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5.xml" ContentType="application/vnd.openxmlformats-officedocument.wordprocessingml.header+xml"/>
  <Override PartName="/word/header18.xml" ContentType="application/vnd.openxmlformats-officedocument.wordprocessingml.header+xml"/>
  <Override PartName="/word/header17.xml" ContentType="application/vnd.openxmlformats-officedocument.wordprocessingml.header+xml"/>
  <Override PartName="/word/header13.xml" ContentType="application/vnd.openxmlformats-officedocument.wordprocessingml.header+xml"/>
  <Override PartName="/word/header26.xml" ContentType="application/vnd.openxmlformats-officedocument.wordprocessingml.header+xml"/>
  <Override PartName="/word/footer8.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9.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header25.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0.xml" ContentType="application/vnd.openxmlformats-officedocument.wordprocessingml.footer+xml"/>
  <Override PartName="/word/header22.xml" ContentType="application/vnd.openxmlformats-officedocument.wordprocessingml.header+xml"/>
  <Override PartName="/word/header10.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16.xml" ContentType="application/vnd.openxmlformats-officedocument.wordprocessingml.header+xml"/>
  <Override PartName="/word/header19.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header8.xml" ContentType="application/vnd.openxmlformats-officedocument.wordprocessingml.header+xml"/>
  <Override PartName="/word/header29.xml" ContentType="application/vnd.openxmlformats-officedocument.wordprocessingml.header+xml"/>
  <Override PartName="/word/header1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07AD09" w14:textId="77777777" w:rsidR="00774BA5" w:rsidRPr="005F4B30" w:rsidRDefault="00774BA5" w:rsidP="00157332">
      <w:pPr>
        <w:spacing w:after="0"/>
        <w:rPr>
          <w:rFonts w:ascii="Times New Roman" w:hAnsi="Times New Roman" w:cs="Times New Roman"/>
          <w:sz w:val="20"/>
          <w:szCs w:val="20"/>
        </w:rPr>
      </w:pPr>
      <w:bookmarkStart w:id="0" w:name="_Toc501461806"/>
    </w:p>
    <w:tbl>
      <w:tblPr>
        <w:tblW w:w="5000" w:type="pct"/>
        <w:jc w:val="right"/>
        <w:tblLayout w:type="fixed"/>
        <w:tblLook w:val="0000" w:firstRow="0" w:lastRow="0" w:firstColumn="0" w:lastColumn="0" w:noHBand="0" w:noVBand="0"/>
      </w:tblPr>
      <w:tblGrid>
        <w:gridCol w:w="1489"/>
        <w:gridCol w:w="474"/>
        <w:gridCol w:w="498"/>
        <w:gridCol w:w="834"/>
        <w:gridCol w:w="971"/>
        <w:gridCol w:w="2350"/>
        <w:gridCol w:w="695"/>
        <w:gridCol w:w="558"/>
        <w:gridCol w:w="1627"/>
      </w:tblGrid>
      <w:tr w:rsidR="008874D7" w:rsidRPr="008C00D6" w14:paraId="0816598C" w14:textId="77777777" w:rsidTr="008874D7">
        <w:trPr>
          <w:cantSplit/>
          <w:trHeight w:val="1079"/>
          <w:jc w:val="right"/>
        </w:trPr>
        <w:tc>
          <w:tcPr>
            <w:tcW w:w="1489" w:type="dxa"/>
          </w:tcPr>
          <w:p w14:paraId="5A82491F" w14:textId="77777777" w:rsidR="008874D7" w:rsidRPr="00024C14" w:rsidRDefault="008874D7" w:rsidP="003758D9">
            <w:pPr>
              <w:pStyle w:val="Normal-pool"/>
              <w:rPr>
                <w:rFonts w:ascii="Arial" w:hAnsi="Arial" w:cs="Arial"/>
                <w:b/>
                <w:sz w:val="27"/>
                <w:szCs w:val="27"/>
              </w:rPr>
            </w:pPr>
            <w:r w:rsidRPr="00024C14">
              <w:rPr>
                <w:rFonts w:ascii="Arial" w:hAnsi="Arial" w:cs="Arial"/>
                <w:b/>
                <w:noProof/>
                <w:sz w:val="27"/>
                <w:szCs w:val="27"/>
              </w:rPr>
              <w:t xml:space="preserve">UNITED </w:t>
            </w:r>
            <w:r w:rsidRPr="00024C14">
              <w:rPr>
                <w:rFonts w:ascii="Arial" w:hAnsi="Arial" w:cs="Arial"/>
                <w:b/>
                <w:noProof/>
                <w:sz w:val="27"/>
                <w:szCs w:val="27"/>
              </w:rPr>
              <w:br/>
              <w:t>NATIONS</w:t>
            </w:r>
          </w:p>
        </w:tc>
        <w:tc>
          <w:tcPr>
            <w:tcW w:w="972" w:type="dxa"/>
            <w:gridSpan w:val="2"/>
            <w:tcBorders>
              <w:left w:val="nil"/>
            </w:tcBorders>
            <w:vAlign w:val="center"/>
          </w:tcPr>
          <w:p w14:paraId="533C0DD7" w14:textId="77777777" w:rsidR="008874D7" w:rsidRPr="0081483A" w:rsidRDefault="008874D7" w:rsidP="003758D9">
            <w:pPr>
              <w:pStyle w:val="Normal-pool"/>
              <w:ind w:left="-108"/>
              <w:jc w:val="both"/>
            </w:pPr>
            <w:r>
              <w:rPr>
                <w:noProof/>
                <w:lang w:eastAsia="en-GB"/>
              </w:rPr>
              <w:drawing>
                <wp:inline distT="0" distB="0" distL="0" distR="0" wp14:anchorId="299AC592" wp14:editId="319A4463">
                  <wp:extent cx="537932" cy="468923"/>
                  <wp:effectExtent l="0" t="0" r="0" b="7620"/>
                  <wp:docPr id="18" name="Picture 18"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429" cy="475458"/>
                          </a:xfrm>
                          <a:prstGeom prst="rect">
                            <a:avLst/>
                          </a:prstGeom>
                          <a:noFill/>
                          <a:ln>
                            <a:noFill/>
                          </a:ln>
                        </pic:spPr>
                      </pic:pic>
                    </a:graphicData>
                  </a:graphic>
                </wp:inline>
              </w:drawing>
            </w:r>
          </w:p>
        </w:tc>
        <w:tc>
          <w:tcPr>
            <w:tcW w:w="834" w:type="dxa"/>
            <w:tcBorders>
              <w:left w:val="nil"/>
            </w:tcBorders>
            <w:vAlign w:val="center"/>
          </w:tcPr>
          <w:p w14:paraId="41EBDA4E" w14:textId="77777777" w:rsidR="008874D7" w:rsidRPr="0081483A" w:rsidRDefault="008874D7" w:rsidP="003758D9">
            <w:pPr>
              <w:pStyle w:val="Normal-pool"/>
              <w:ind w:left="-108"/>
            </w:pPr>
            <w:r>
              <w:rPr>
                <w:noProof/>
                <w:lang w:eastAsia="en-GB"/>
              </w:rPr>
              <w:drawing>
                <wp:inline distT="0" distB="0" distL="0" distR="0" wp14:anchorId="063E5559" wp14:editId="205CE078">
                  <wp:extent cx="468455" cy="492369"/>
                  <wp:effectExtent l="0" t="0" r="8255" b="3175"/>
                  <wp:docPr id="21" name="Picture 21"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UN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988" cy="490827"/>
                          </a:xfrm>
                          <a:prstGeom prst="rect">
                            <a:avLst/>
                          </a:prstGeom>
                          <a:noFill/>
                          <a:ln>
                            <a:noFill/>
                          </a:ln>
                        </pic:spPr>
                      </pic:pic>
                    </a:graphicData>
                  </a:graphic>
                </wp:inline>
              </w:drawing>
            </w:r>
          </w:p>
        </w:tc>
        <w:tc>
          <w:tcPr>
            <w:tcW w:w="971" w:type="dxa"/>
            <w:tcBorders>
              <w:left w:val="nil"/>
            </w:tcBorders>
            <w:vAlign w:val="center"/>
          </w:tcPr>
          <w:p w14:paraId="1022BD14" w14:textId="77777777" w:rsidR="008874D7" w:rsidRPr="0081483A" w:rsidRDefault="008874D7" w:rsidP="003758D9">
            <w:pPr>
              <w:pStyle w:val="Normal-pool"/>
              <w:ind w:left="-108"/>
            </w:pPr>
            <w:r>
              <w:rPr>
                <w:noProof/>
                <w:lang w:eastAsia="en-GB"/>
              </w:rPr>
              <w:drawing>
                <wp:inline distT="0" distB="0" distL="0" distR="0" wp14:anchorId="261C2AB8" wp14:editId="219FA77E">
                  <wp:extent cx="574431" cy="475392"/>
                  <wp:effectExtent l="0" t="0" r="0" b="1270"/>
                  <wp:docPr id="33"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513" cy="474632"/>
                          </a:xfrm>
                          <a:prstGeom prst="rect">
                            <a:avLst/>
                          </a:prstGeom>
                          <a:noFill/>
                          <a:ln>
                            <a:noFill/>
                          </a:ln>
                        </pic:spPr>
                      </pic:pic>
                    </a:graphicData>
                  </a:graphic>
                </wp:inline>
              </w:drawing>
            </w:r>
          </w:p>
        </w:tc>
        <w:tc>
          <w:tcPr>
            <w:tcW w:w="2350" w:type="dxa"/>
            <w:tcBorders>
              <w:left w:val="nil"/>
            </w:tcBorders>
            <w:vAlign w:val="center"/>
          </w:tcPr>
          <w:p w14:paraId="1FBC5A78" w14:textId="77777777" w:rsidR="008874D7" w:rsidRPr="0081483A" w:rsidRDefault="008874D7" w:rsidP="003758D9">
            <w:pPr>
              <w:pStyle w:val="Normal-pool"/>
              <w:ind w:left="-108"/>
            </w:pPr>
            <w:r>
              <w:rPr>
                <w:noProof/>
                <w:lang w:eastAsia="en-GB"/>
              </w:rPr>
              <w:drawing>
                <wp:inline distT="0" distB="0" distL="0" distR="0" wp14:anchorId="04E94DAA" wp14:editId="055531C7">
                  <wp:extent cx="1518138" cy="527539"/>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O_logo_3lines_en_Black.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18139" cy="527539"/>
                          </a:xfrm>
                          <a:prstGeom prst="rect">
                            <a:avLst/>
                          </a:prstGeom>
                        </pic:spPr>
                      </pic:pic>
                    </a:graphicData>
                  </a:graphic>
                </wp:inline>
              </w:drawing>
            </w:r>
          </w:p>
        </w:tc>
        <w:tc>
          <w:tcPr>
            <w:tcW w:w="695" w:type="dxa"/>
            <w:tcBorders>
              <w:left w:val="nil"/>
              <w:right w:val="nil"/>
            </w:tcBorders>
          </w:tcPr>
          <w:p w14:paraId="17E77BE6" w14:textId="77777777" w:rsidR="008874D7" w:rsidRPr="0081483A" w:rsidRDefault="008874D7" w:rsidP="003758D9">
            <w:pPr>
              <w:pStyle w:val="Normal-pool"/>
            </w:pPr>
            <w:r>
              <w:rPr>
                <w:noProof/>
                <w:lang w:eastAsia="en-GB"/>
              </w:rPr>
              <w:drawing>
                <wp:inline distT="0" distB="0" distL="0" distR="0" wp14:anchorId="3063498E" wp14:editId="6C099125">
                  <wp:extent cx="287215" cy="562232"/>
                  <wp:effectExtent l="0" t="0" r="0" b="0"/>
                  <wp:docPr id="40" name="Picture 40"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escription: E:\Logos\UNDP (blck).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215" cy="562232"/>
                          </a:xfrm>
                          <a:prstGeom prst="rect">
                            <a:avLst/>
                          </a:prstGeom>
                          <a:noFill/>
                          <a:ln>
                            <a:noFill/>
                          </a:ln>
                        </pic:spPr>
                      </pic:pic>
                    </a:graphicData>
                  </a:graphic>
                </wp:inline>
              </w:drawing>
            </w:r>
          </w:p>
        </w:tc>
        <w:tc>
          <w:tcPr>
            <w:tcW w:w="558" w:type="dxa"/>
            <w:tcBorders>
              <w:left w:val="nil"/>
            </w:tcBorders>
            <w:vAlign w:val="center"/>
          </w:tcPr>
          <w:p w14:paraId="2688D2EA" w14:textId="77777777" w:rsidR="008874D7" w:rsidRPr="0081483A" w:rsidRDefault="008874D7" w:rsidP="003758D9">
            <w:pPr>
              <w:pStyle w:val="Normal-pool"/>
            </w:pPr>
          </w:p>
        </w:tc>
        <w:tc>
          <w:tcPr>
            <w:tcW w:w="1627" w:type="dxa"/>
          </w:tcPr>
          <w:p w14:paraId="6A1022DD" w14:textId="77777777" w:rsidR="008874D7" w:rsidRPr="00024C14" w:rsidRDefault="008874D7" w:rsidP="003758D9">
            <w:pPr>
              <w:pStyle w:val="Normal-pool"/>
              <w:rPr>
                <w:rFonts w:ascii="Arial" w:hAnsi="Arial" w:cs="Arial"/>
                <w:b/>
                <w:sz w:val="64"/>
                <w:szCs w:val="64"/>
              </w:rPr>
            </w:pPr>
            <w:r w:rsidRPr="00024C14">
              <w:rPr>
                <w:rFonts w:ascii="Arial" w:hAnsi="Arial" w:cs="Arial"/>
                <w:b/>
                <w:sz w:val="64"/>
                <w:szCs w:val="64"/>
              </w:rPr>
              <w:t>BES</w:t>
            </w:r>
          </w:p>
        </w:tc>
      </w:tr>
      <w:tr w:rsidR="008874D7" w:rsidRPr="008C00D6" w14:paraId="19CB845B" w14:textId="77777777" w:rsidTr="008874D7">
        <w:trPr>
          <w:cantSplit/>
          <w:trHeight w:val="282"/>
          <w:jc w:val="right"/>
        </w:trPr>
        <w:tc>
          <w:tcPr>
            <w:tcW w:w="1489" w:type="dxa"/>
            <w:tcBorders>
              <w:bottom w:val="single" w:sz="2" w:space="0" w:color="auto"/>
            </w:tcBorders>
          </w:tcPr>
          <w:p w14:paraId="5C75FA7E" w14:textId="77777777" w:rsidR="008874D7" w:rsidRPr="0081483A" w:rsidRDefault="008874D7" w:rsidP="003758D9">
            <w:pPr>
              <w:pStyle w:val="Normal-pool"/>
              <w:rPr>
                <w:noProof/>
              </w:rPr>
            </w:pPr>
          </w:p>
        </w:tc>
        <w:tc>
          <w:tcPr>
            <w:tcW w:w="5822" w:type="dxa"/>
            <w:gridSpan w:val="6"/>
            <w:tcBorders>
              <w:bottom w:val="single" w:sz="2" w:space="0" w:color="auto"/>
            </w:tcBorders>
          </w:tcPr>
          <w:p w14:paraId="35179B2D" w14:textId="77777777" w:rsidR="008874D7" w:rsidRPr="00EA5E72" w:rsidRDefault="008874D7" w:rsidP="003758D9">
            <w:pPr>
              <w:pStyle w:val="Normal-pool"/>
              <w:rPr>
                <w:sz w:val="24"/>
                <w:szCs w:val="24"/>
              </w:rPr>
            </w:pPr>
          </w:p>
        </w:tc>
        <w:tc>
          <w:tcPr>
            <w:tcW w:w="2185" w:type="dxa"/>
            <w:gridSpan w:val="2"/>
            <w:tcBorders>
              <w:bottom w:val="single" w:sz="2" w:space="0" w:color="auto"/>
            </w:tcBorders>
          </w:tcPr>
          <w:p w14:paraId="65A8DA4C" w14:textId="77777777" w:rsidR="008874D7" w:rsidRPr="00EA5E72" w:rsidRDefault="008874D7" w:rsidP="003758D9">
            <w:pPr>
              <w:pStyle w:val="Normal-pool"/>
              <w:rPr>
                <w:sz w:val="24"/>
                <w:szCs w:val="24"/>
              </w:rPr>
            </w:pPr>
            <w:r w:rsidRPr="001B6CA5">
              <w:rPr>
                <w:b/>
                <w:sz w:val="24"/>
                <w:szCs w:val="24"/>
              </w:rPr>
              <w:t>IPBES</w:t>
            </w:r>
            <w:r w:rsidRPr="00024C14">
              <w:t>/</w:t>
            </w:r>
            <w:r>
              <w:t>6/INF/6/Rev.1</w:t>
            </w:r>
          </w:p>
        </w:tc>
      </w:tr>
      <w:tr w:rsidR="008874D7" w:rsidRPr="008C00D6" w14:paraId="7F27815D" w14:textId="77777777" w:rsidTr="008874D7">
        <w:trPr>
          <w:cantSplit/>
          <w:trHeight w:val="1433"/>
          <w:jc w:val="right"/>
        </w:trPr>
        <w:tc>
          <w:tcPr>
            <w:tcW w:w="1963" w:type="dxa"/>
            <w:gridSpan w:val="2"/>
            <w:tcBorders>
              <w:top w:val="single" w:sz="2" w:space="0" w:color="auto"/>
              <w:bottom w:val="single" w:sz="24" w:space="0" w:color="auto"/>
            </w:tcBorders>
          </w:tcPr>
          <w:p w14:paraId="2FA15C5E" w14:textId="77777777" w:rsidR="008874D7" w:rsidRPr="0081483A" w:rsidRDefault="008874D7" w:rsidP="003758D9">
            <w:pPr>
              <w:pStyle w:val="Normal-pool"/>
              <w:spacing w:before="240" w:after="240"/>
              <w:rPr>
                <w:sz w:val="28"/>
                <w:szCs w:val="28"/>
              </w:rPr>
            </w:pPr>
            <w:r>
              <w:rPr>
                <w:noProof/>
                <w:sz w:val="28"/>
                <w:szCs w:val="28"/>
                <w:lang w:eastAsia="en-GB"/>
              </w:rPr>
              <w:drawing>
                <wp:inline distT="0" distB="0" distL="0" distR="0" wp14:anchorId="461219FF" wp14:editId="3F7C38A8">
                  <wp:extent cx="1111406" cy="5193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BES Logo MONO 2015-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11406" cy="519379"/>
                          </a:xfrm>
                          <a:prstGeom prst="rect">
                            <a:avLst/>
                          </a:prstGeom>
                        </pic:spPr>
                      </pic:pic>
                    </a:graphicData>
                  </a:graphic>
                </wp:inline>
              </w:drawing>
            </w:r>
          </w:p>
        </w:tc>
        <w:tc>
          <w:tcPr>
            <w:tcW w:w="5348" w:type="dxa"/>
            <w:gridSpan w:val="5"/>
            <w:tcBorders>
              <w:top w:val="single" w:sz="2" w:space="0" w:color="auto"/>
              <w:bottom w:val="single" w:sz="24" w:space="0" w:color="auto"/>
            </w:tcBorders>
          </w:tcPr>
          <w:p w14:paraId="5C615CA9" w14:textId="77777777" w:rsidR="008874D7" w:rsidRPr="00024C14" w:rsidRDefault="008874D7" w:rsidP="003758D9">
            <w:pPr>
              <w:pStyle w:val="Normal-pool"/>
              <w:spacing w:before="120" w:after="240"/>
              <w:rPr>
                <w:rFonts w:ascii="Arial" w:hAnsi="Arial" w:cs="Arial"/>
                <w:b/>
              </w:rPr>
            </w:pPr>
            <w:r w:rsidRPr="00024C14">
              <w:rPr>
                <w:rFonts w:ascii="Arial" w:hAnsi="Arial" w:cs="Arial"/>
                <w:b/>
                <w:sz w:val="28"/>
                <w:szCs w:val="28"/>
              </w:rPr>
              <w:t>Intergovernmental Science-Policy Platform on Biodiversity and Ecosystem Services</w:t>
            </w:r>
          </w:p>
        </w:tc>
        <w:tc>
          <w:tcPr>
            <w:tcW w:w="2185" w:type="dxa"/>
            <w:gridSpan w:val="2"/>
            <w:tcBorders>
              <w:top w:val="single" w:sz="2" w:space="0" w:color="auto"/>
              <w:bottom w:val="single" w:sz="24" w:space="0" w:color="auto"/>
            </w:tcBorders>
          </w:tcPr>
          <w:p w14:paraId="1E2CA96C" w14:textId="77777777" w:rsidR="008874D7" w:rsidRPr="006B503A" w:rsidRDefault="008874D7" w:rsidP="003758D9">
            <w:pPr>
              <w:pStyle w:val="Normal-pool"/>
              <w:spacing w:before="120" w:after="120"/>
            </w:pPr>
            <w:r w:rsidRPr="006B503A">
              <w:t>Distr.: General</w:t>
            </w:r>
            <w:r>
              <w:t xml:space="preserve"> </w:t>
            </w:r>
            <w:r w:rsidRPr="006B503A">
              <w:br/>
            </w:r>
            <w:r>
              <w:t>22 June 2018</w:t>
            </w:r>
          </w:p>
          <w:p w14:paraId="326C4889" w14:textId="77777777" w:rsidR="008874D7" w:rsidRPr="006B503A" w:rsidRDefault="008874D7" w:rsidP="003758D9">
            <w:pPr>
              <w:pStyle w:val="Normal-pool"/>
              <w:spacing w:after="240"/>
            </w:pPr>
            <w:r w:rsidRPr="006B503A">
              <w:t>English</w:t>
            </w:r>
            <w:r>
              <w:t xml:space="preserve"> only</w:t>
            </w:r>
          </w:p>
        </w:tc>
      </w:tr>
    </w:tbl>
    <w:p w14:paraId="5B70A75E" w14:textId="77777777" w:rsidR="008874D7" w:rsidRPr="00861062" w:rsidRDefault="008874D7" w:rsidP="008874D7">
      <w:pPr>
        <w:pStyle w:val="AATitle"/>
        <w:ind w:right="4393"/>
        <w:jc w:val="left"/>
      </w:pPr>
      <w:r w:rsidRPr="00861062">
        <w:t>Plenary of the Intergovernmental Science-Policy</w:t>
      </w:r>
      <w:r>
        <w:t xml:space="preserve"> </w:t>
      </w:r>
      <w:r>
        <w:br/>
      </w:r>
      <w:r w:rsidRPr="00861062">
        <w:t>Platform on Biodiversity and Ecosystem Services</w:t>
      </w:r>
    </w:p>
    <w:p w14:paraId="0BD1BB49" w14:textId="77777777" w:rsidR="008874D7" w:rsidRPr="00861062" w:rsidRDefault="008874D7" w:rsidP="008874D7">
      <w:pPr>
        <w:pStyle w:val="AATitle"/>
        <w:jc w:val="left"/>
      </w:pPr>
      <w:r w:rsidRPr="00861062">
        <w:t>Sixth session</w:t>
      </w:r>
    </w:p>
    <w:p w14:paraId="080A95D9" w14:textId="77777777" w:rsidR="008874D7" w:rsidRPr="00861062" w:rsidRDefault="008874D7" w:rsidP="008874D7">
      <w:pPr>
        <w:pStyle w:val="AATitle"/>
        <w:jc w:val="left"/>
        <w:rPr>
          <w:b w:val="0"/>
        </w:rPr>
      </w:pPr>
      <w:r w:rsidRPr="00861062">
        <w:rPr>
          <w:b w:val="0"/>
        </w:rPr>
        <w:t>Medellin, Colombia, 1</w:t>
      </w:r>
      <w:r>
        <w:rPr>
          <w:b w:val="0"/>
        </w:rPr>
        <w:t>8</w:t>
      </w:r>
      <w:r w:rsidRPr="00861062">
        <w:rPr>
          <w:b w:val="0"/>
        </w:rPr>
        <w:t>–24 March 2018</w:t>
      </w:r>
    </w:p>
    <w:p w14:paraId="19234D66" w14:textId="77777777" w:rsidR="008874D7" w:rsidRDefault="008874D7" w:rsidP="008874D7">
      <w:pPr>
        <w:pStyle w:val="AATitle"/>
        <w:jc w:val="left"/>
        <w:rPr>
          <w:b w:val="0"/>
        </w:rPr>
      </w:pPr>
      <w:r>
        <w:rPr>
          <w:b w:val="0"/>
        </w:rPr>
        <w:t>Agenda item 6 (d)</w:t>
      </w:r>
    </w:p>
    <w:p w14:paraId="7A5CF1EE" w14:textId="77777777" w:rsidR="008874D7" w:rsidRPr="00861062" w:rsidRDefault="008874D7" w:rsidP="008874D7">
      <w:pPr>
        <w:pStyle w:val="AATitle2"/>
        <w:rPr>
          <w:b w:val="0"/>
        </w:rPr>
      </w:pPr>
      <w:r w:rsidRPr="00136756">
        <w:t>Regional and subregional assessments of biodiversity and ecosystem services: regional and subregional assessment for Europe and Central Asia</w:t>
      </w:r>
    </w:p>
    <w:p w14:paraId="5ABA3A49" w14:textId="77777777" w:rsidR="008874D7" w:rsidRDefault="008874D7" w:rsidP="00AE7DE6">
      <w:pPr>
        <w:pStyle w:val="BBTitle"/>
        <w:spacing w:before="240"/>
        <w:jc w:val="left"/>
      </w:pPr>
      <w:r>
        <w:t>Chapters of the r</w:t>
      </w:r>
      <w:r w:rsidRPr="00136756">
        <w:t>egion</w:t>
      </w:r>
      <w:r>
        <w:t>al and subregional assessment of</w:t>
      </w:r>
      <w:r w:rsidRPr="00136756">
        <w:t xml:space="preserve"> biodiversity and ecosystem services </w:t>
      </w:r>
      <w:r w:rsidRPr="00AF556F">
        <w:t>for Europe and Central Asia</w:t>
      </w:r>
    </w:p>
    <w:p w14:paraId="355AE20E" w14:textId="77777777" w:rsidR="008874D7" w:rsidRDefault="008874D7" w:rsidP="008874D7">
      <w:pPr>
        <w:pStyle w:val="CH2"/>
      </w:pPr>
      <w:r>
        <w:tab/>
      </w:r>
      <w:r>
        <w:tab/>
        <w:t xml:space="preserve">Note by the secretariat </w:t>
      </w:r>
    </w:p>
    <w:p w14:paraId="7A9EFD43" w14:textId="77777777" w:rsidR="008874D7" w:rsidRDefault="008874D7" w:rsidP="008874D7">
      <w:pPr>
        <w:pStyle w:val="Normalnumber"/>
        <w:numPr>
          <w:ilvl w:val="0"/>
          <w:numId w:val="51"/>
        </w:numPr>
        <w:suppressLineNumbers/>
        <w:tabs>
          <w:tab w:val="clear" w:pos="624"/>
          <w:tab w:val="left" w:pos="1247"/>
          <w:tab w:val="left" w:pos="1814"/>
          <w:tab w:val="left" w:pos="2381"/>
          <w:tab w:val="left" w:pos="2948"/>
          <w:tab w:val="left" w:pos="3515"/>
        </w:tabs>
        <w:jc w:val="left"/>
      </w:pPr>
      <w:r w:rsidRPr="00136756">
        <w:t>In paragraph 2 of section III of decision IPBES-3/1, the Plenary of the Intergovernmental Science</w:t>
      </w:r>
      <w:r>
        <w:noBreakHyphen/>
      </w:r>
      <w:r w:rsidRPr="00136756">
        <w:t xml:space="preserve">Policy Platform on Biodiversity and Ecosystem Services (IPBES) approved the undertaking of four regional and subregional assessments of biodiversity and ecosystem services for Africa, the Americas, Asia and the Pacific, and Europe and Central Asia (hereinafter </w:t>
      </w:r>
      <w:r>
        <w:t>referred to as</w:t>
      </w:r>
      <w:r w:rsidRPr="00136756">
        <w:t xml:space="preserve"> regional assessments) in accordance with the procedures for the preparation of the Platform’s deliverables set out in annex I to decision IPBES-3/3, the generic scoping report for the regional assessments of biodiversity and ecosystem services set out in annex III to decision IPBES-3/1, and the scoping reports for each of the four regional assessments (decision IPBES-3/1, annexes IV–VII).</w:t>
      </w:r>
    </w:p>
    <w:p w14:paraId="4066ECCD" w14:textId="77777777" w:rsidR="008874D7" w:rsidRDefault="008874D7" w:rsidP="008874D7">
      <w:pPr>
        <w:pStyle w:val="Normalnumber"/>
        <w:numPr>
          <w:ilvl w:val="0"/>
          <w:numId w:val="51"/>
        </w:numPr>
        <w:suppressLineNumbers/>
        <w:tabs>
          <w:tab w:val="clear" w:pos="624"/>
          <w:tab w:val="left" w:pos="1247"/>
          <w:tab w:val="left" w:pos="1814"/>
          <w:tab w:val="left" w:pos="2381"/>
          <w:tab w:val="left" w:pos="2948"/>
          <w:tab w:val="left" w:pos="3515"/>
        </w:tabs>
        <w:jc w:val="left"/>
      </w:pPr>
      <w:r w:rsidRPr="00E86DBA">
        <w:t>In response to decision</w:t>
      </w:r>
      <w:r>
        <w:t xml:space="preserve"> </w:t>
      </w:r>
      <w:r w:rsidRPr="009411BF">
        <w:t>IPBES-3/1</w:t>
      </w:r>
      <w:r w:rsidRPr="00E86DBA">
        <w:t xml:space="preserve">, a set of six chapters </w:t>
      </w:r>
      <w:r>
        <w:t>(IPBES/6/INF/3–6), together with</w:t>
      </w:r>
      <w:r w:rsidRPr="00E86DBA">
        <w:t xml:space="preserve"> a summary for policymakers</w:t>
      </w:r>
      <w:r>
        <w:t xml:space="preserve"> (IPBES/6/4–7)</w:t>
      </w:r>
      <w:r w:rsidRPr="00E86DBA">
        <w:t>, w</w:t>
      </w:r>
      <w:r>
        <w:t>ere</w:t>
      </w:r>
      <w:r w:rsidRPr="00E86DBA">
        <w:t xml:space="preserve"> produced for each of the regional assessments by an expert group</w:t>
      </w:r>
      <w:r>
        <w:t>,</w:t>
      </w:r>
      <w:r w:rsidRPr="00E86DBA">
        <w:t xml:space="preserve"> in accordance with the</w:t>
      </w:r>
      <w:r w:rsidRPr="00136756">
        <w:t xml:space="preserve"> procedures</w:t>
      </w:r>
      <w:r w:rsidRPr="00E86DBA">
        <w:t xml:space="preserve"> for the</w:t>
      </w:r>
      <w:r w:rsidRPr="00136756">
        <w:t xml:space="preserve"> preparation</w:t>
      </w:r>
      <w:r w:rsidRPr="00E86DBA">
        <w:t xml:space="preserve"> of the</w:t>
      </w:r>
      <w:r w:rsidRPr="00136756">
        <w:t xml:space="preserve"> Platform’s deliverables</w:t>
      </w:r>
      <w:r>
        <w:t>, for consideration by the Plenary at its sixth session</w:t>
      </w:r>
      <w:r w:rsidRPr="00E86DBA">
        <w:t xml:space="preserve">. </w:t>
      </w:r>
    </w:p>
    <w:p w14:paraId="479738E2" w14:textId="77777777" w:rsidR="008874D7" w:rsidRDefault="008874D7" w:rsidP="008874D7">
      <w:pPr>
        <w:pStyle w:val="Normalnumber"/>
        <w:numPr>
          <w:ilvl w:val="0"/>
          <w:numId w:val="51"/>
        </w:numPr>
        <w:suppressLineNumbers/>
        <w:tabs>
          <w:tab w:val="clear" w:pos="624"/>
          <w:tab w:val="left" w:pos="1247"/>
          <w:tab w:val="left" w:pos="1814"/>
          <w:tab w:val="left" w:pos="2381"/>
          <w:tab w:val="left" w:pos="2948"/>
          <w:tab w:val="left" w:pos="3515"/>
        </w:tabs>
        <w:jc w:val="left"/>
      </w:pPr>
      <w:r>
        <w:t xml:space="preserve">In paragraph 7 of section IV of decision IPBES-6/1, the Plenary approved the summary for policymakers of the regional assessment for </w:t>
      </w:r>
      <w:r w:rsidRPr="00AF556F">
        <w:t xml:space="preserve">Europe and Central Asia </w:t>
      </w:r>
      <w:r>
        <w:t xml:space="preserve">(IPBES/6/15/Add.4) and accepted the chapters of the assessment, on the understanding that the chapters would be revised following the sixth session as document IPBES/6/INF/6/Rev.1 </w:t>
      </w:r>
      <w:bookmarkStart w:id="1" w:name="_Hlk517270870"/>
      <w:r>
        <w:t>to correct factual errors and to ensure consistency with the summary for policymakers as approved.</w:t>
      </w:r>
      <w:bookmarkEnd w:id="1"/>
      <w:r w:rsidRPr="00515F53">
        <w:t xml:space="preserve"> </w:t>
      </w:r>
      <w:r>
        <w:t xml:space="preserve">The annex </w:t>
      </w:r>
      <w:r w:rsidRPr="00B35720">
        <w:t>to the present note, which is presented without formal editing, sets out</w:t>
      </w:r>
      <w:r>
        <w:t xml:space="preserve"> the final set of chapters of the assessment for Europe and Central Asia including their executive summaries.</w:t>
      </w:r>
    </w:p>
    <w:p w14:paraId="4B4F103B" w14:textId="77777777" w:rsidR="004D5EDC" w:rsidRDefault="008874D7" w:rsidP="004D5EDC">
      <w:pPr>
        <w:pStyle w:val="Normalnumber"/>
        <w:suppressLineNumbers/>
        <w:tabs>
          <w:tab w:val="clear" w:pos="624"/>
          <w:tab w:val="left" w:pos="1814"/>
          <w:tab w:val="left" w:pos="2381"/>
          <w:tab w:val="left" w:pos="2948"/>
          <w:tab w:val="left" w:pos="3515"/>
        </w:tabs>
        <w:spacing w:after="0"/>
        <w:ind w:left="1247"/>
      </w:pPr>
      <w:r>
        <w:t xml:space="preserve">A laid-out version of the final regional assessment report of biodiversity and ecosystem services </w:t>
      </w:r>
      <w:r w:rsidRPr="00AF556F">
        <w:t>for Europe and Central Asia</w:t>
      </w:r>
      <w:r w:rsidRPr="00D91324">
        <w:t xml:space="preserve"> </w:t>
      </w:r>
      <w:r>
        <w:t xml:space="preserve">(including a foreword, statements from key partners, acknowledgements, a preface, the summary for policymakers, the revised chapters and annexes setting out a glossary and </w:t>
      </w:r>
    </w:p>
    <w:p w14:paraId="0F6E09BA" w14:textId="48CF146A" w:rsidR="008874D7" w:rsidRPr="00F01661" w:rsidRDefault="008874D7" w:rsidP="004D5EDC">
      <w:pPr>
        <w:pStyle w:val="Normalnumber"/>
        <w:suppressLineNumbers/>
        <w:tabs>
          <w:tab w:val="clear" w:pos="624"/>
          <w:tab w:val="left" w:pos="1814"/>
          <w:tab w:val="left" w:pos="2381"/>
          <w:tab w:val="left" w:pos="2948"/>
          <w:tab w:val="left" w:pos="3515"/>
        </w:tabs>
        <w:spacing w:after="0"/>
        <w:ind w:left="1247"/>
      </w:pPr>
      <w:r>
        <w:t xml:space="preserve">lists of acronyms, authors, review editors and expert reviewers) will be made available on the website of the Platform prior to the seventh session of the Plenary. </w:t>
      </w:r>
    </w:p>
    <w:p w14:paraId="23D3DBB3" w14:textId="77777777" w:rsidR="00774BA5" w:rsidRDefault="00774BA5" w:rsidP="00774BA5">
      <w:pPr>
        <w:pStyle w:val="Normalnumber"/>
        <w:suppressLineNumbers/>
        <w:tabs>
          <w:tab w:val="clear" w:pos="624"/>
          <w:tab w:val="left" w:pos="1247"/>
          <w:tab w:val="left" w:pos="1814"/>
          <w:tab w:val="left" w:pos="2381"/>
          <w:tab w:val="left" w:pos="2948"/>
          <w:tab w:val="left" w:pos="3515"/>
        </w:tabs>
        <w:ind w:left="1247"/>
      </w:pPr>
    </w:p>
    <w:p w14:paraId="11A018A7" w14:textId="23B27D2C" w:rsidR="00774BA5" w:rsidRDefault="00774BA5" w:rsidP="00774BA5">
      <w:pPr>
        <w:pStyle w:val="ZZAnxheader"/>
      </w:pPr>
    </w:p>
    <w:p w14:paraId="1178C5FF" w14:textId="77777777" w:rsidR="008874D7" w:rsidRDefault="008874D7" w:rsidP="00774BA5">
      <w:pPr>
        <w:pStyle w:val="ZZAnxheader"/>
      </w:pPr>
    </w:p>
    <w:p w14:paraId="45DE821A" w14:textId="77777777" w:rsidR="00774BA5" w:rsidRDefault="00774BA5" w:rsidP="00774BA5">
      <w:pPr>
        <w:pStyle w:val="ZZAnxheader"/>
      </w:pPr>
    </w:p>
    <w:p w14:paraId="04320B92" w14:textId="77777777" w:rsidR="00774BA5" w:rsidRDefault="00774BA5" w:rsidP="00774BA5">
      <w:pPr>
        <w:pStyle w:val="ZZAnxheader"/>
      </w:pPr>
    </w:p>
    <w:p w14:paraId="6CAE62AB" w14:textId="5A97E0AF" w:rsidR="00774BA5" w:rsidRDefault="00774BA5" w:rsidP="00774BA5">
      <w:pPr>
        <w:pStyle w:val="ZZAnxheader"/>
      </w:pPr>
      <w:r w:rsidRPr="004D402B">
        <w:lastRenderedPageBreak/>
        <w:t>Annex</w:t>
      </w:r>
    </w:p>
    <w:p w14:paraId="6F1B102E" w14:textId="77777777" w:rsidR="00847CB7" w:rsidRDefault="00847CB7" w:rsidP="00774BA5">
      <w:pPr>
        <w:pStyle w:val="ZZAnxheader"/>
      </w:pPr>
    </w:p>
    <w:p w14:paraId="0C73D2C1" w14:textId="77777777" w:rsidR="00847CB7" w:rsidRDefault="00847CB7" w:rsidP="00774BA5">
      <w:pPr>
        <w:pStyle w:val="ZZAnxheader"/>
      </w:pPr>
    </w:p>
    <w:p w14:paraId="0F938600" w14:textId="6ED56AEC" w:rsidR="00A655BB" w:rsidRDefault="00847CB7" w:rsidP="00847CB7">
      <w:pPr>
        <w:pStyle w:val="ZZAnxheader"/>
        <w:ind w:left="1247"/>
        <w:jc w:val="left"/>
      </w:pPr>
      <w:r>
        <w:t xml:space="preserve">Chapters </w:t>
      </w:r>
      <w:r w:rsidRPr="00211B7A">
        <w:rPr>
          <w:rFonts w:eastAsiaTheme="minorEastAsia"/>
        </w:rPr>
        <w:t>of the regional</w:t>
      </w:r>
      <w:r>
        <w:rPr>
          <w:rFonts w:eastAsiaTheme="minorEastAsia"/>
        </w:rPr>
        <w:t xml:space="preserve"> </w:t>
      </w:r>
      <w:r w:rsidRPr="00211B7A">
        <w:rPr>
          <w:rFonts w:eastAsiaTheme="minorEastAsia"/>
        </w:rPr>
        <w:t>assessment report</w:t>
      </w:r>
      <w:r>
        <w:rPr>
          <w:rFonts w:eastAsiaTheme="minorEastAsia"/>
        </w:rPr>
        <w:t xml:space="preserve"> </w:t>
      </w:r>
      <w:r w:rsidRPr="00211B7A">
        <w:rPr>
          <w:rFonts w:eastAsiaTheme="minorEastAsia"/>
        </w:rPr>
        <w:t>on biodiversity and ecosystem services</w:t>
      </w:r>
      <w:r w:rsidRPr="00D26E9D">
        <w:rPr>
          <w:rFonts w:eastAsiaTheme="minorEastAsia"/>
        </w:rPr>
        <w:t xml:space="preserve"> </w:t>
      </w:r>
      <w:r w:rsidRPr="00211B7A">
        <w:rPr>
          <w:rFonts w:eastAsiaTheme="minorEastAsia"/>
        </w:rPr>
        <w:t>for Europe and Central Asia of the Intergovernmental Science-Policy Platform on Biodiversity and Ecosystem Services</w:t>
      </w:r>
    </w:p>
    <w:p w14:paraId="45A93831" w14:textId="201EE770" w:rsidR="003758D9" w:rsidRDefault="003758D9" w:rsidP="003758D9">
      <w:pPr>
        <w:pStyle w:val="BBTitle"/>
        <w:spacing w:before="0" w:after="0"/>
        <w:jc w:val="left"/>
        <w:rPr>
          <w:sz w:val="20"/>
          <w:szCs w:val="20"/>
        </w:rPr>
      </w:pPr>
    </w:p>
    <w:p w14:paraId="5CA18821" w14:textId="304EFF77" w:rsidR="008C021D" w:rsidRDefault="008C021D" w:rsidP="003758D9">
      <w:pPr>
        <w:pStyle w:val="BBTitle"/>
        <w:spacing w:before="0" w:after="0"/>
        <w:jc w:val="left"/>
        <w:rPr>
          <w:sz w:val="20"/>
          <w:szCs w:val="20"/>
        </w:rPr>
      </w:pPr>
    </w:p>
    <w:p w14:paraId="61AB4F72" w14:textId="0056DD12" w:rsidR="008C021D" w:rsidRDefault="008C021D" w:rsidP="003758D9">
      <w:pPr>
        <w:pStyle w:val="BBTitle"/>
        <w:spacing w:before="0" w:after="0"/>
        <w:jc w:val="left"/>
        <w:rPr>
          <w:sz w:val="20"/>
          <w:szCs w:val="20"/>
        </w:rPr>
      </w:pPr>
    </w:p>
    <w:p w14:paraId="1F6BAF18" w14:textId="77777777" w:rsidR="008C021D" w:rsidRDefault="008C021D" w:rsidP="003758D9">
      <w:pPr>
        <w:pStyle w:val="BBTitle"/>
        <w:spacing w:before="0" w:after="0"/>
        <w:jc w:val="left"/>
        <w:rPr>
          <w:sz w:val="20"/>
          <w:szCs w:val="20"/>
        </w:rPr>
      </w:pPr>
    </w:p>
    <w:p w14:paraId="331F14FB" w14:textId="77777777" w:rsidR="003758D9" w:rsidRDefault="003758D9" w:rsidP="003758D9">
      <w:pPr>
        <w:pStyle w:val="BBTitle"/>
        <w:spacing w:before="0" w:after="0"/>
        <w:jc w:val="left"/>
        <w:rPr>
          <w:sz w:val="20"/>
          <w:szCs w:val="20"/>
        </w:rPr>
      </w:pPr>
    </w:p>
    <w:p w14:paraId="35B013A5" w14:textId="77777777" w:rsidR="003758D9" w:rsidRDefault="003758D9" w:rsidP="003758D9">
      <w:pPr>
        <w:pStyle w:val="BBTitle"/>
        <w:spacing w:before="0" w:after="0"/>
        <w:jc w:val="left"/>
        <w:rPr>
          <w:sz w:val="20"/>
          <w:szCs w:val="20"/>
        </w:rPr>
      </w:pPr>
    </w:p>
    <w:p w14:paraId="62F92994" w14:textId="77777777" w:rsidR="003758D9" w:rsidRDefault="003758D9" w:rsidP="003758D9">
      <w:pPr>
        <w:pStyle w:val="BBTitle"/>
        <w:spacing w:before="0" w:after="0"/>
        <w:jc w:val="left"/>
        <w:rPr>
          <w:sz w:val="20"/>
          <w:szCs w:val="20"/>
        </w:rPr>
      </w:pPr>
    </w:p>
    <w:p w14:paraId="03FADB57" w14:textId="1B091FAE" w:rsidR="003758D9" w:rsidRDefault="003758D9" w:rsidP="003758D9">
      <w:pPr>
        <w:pStyle w:val="BBTitle"/>
        <w:spacing w:before="0" w:after="0"/>
        <w:jc w:val="left"/>
        <w:rPr>
          <w:sz w:val="20"/>
          <w:szCs w:val="20"/>
        </w:rPr>
      </w:pPr>
    </w:p>
    <w:p w14:paraId="4811299B" w14:textId="75690A15" w:rsidR="003758D9" w:rsidRDefault="003758D9" w:rsidP="003758D9">
      <w:pPr>
        <w:pStyle w:val="BBTitle"/>
        <w:spacing w:before="0" w:after="0"/>
        <w:jc w:val="left"/>
        <w:rPr>
          <w:sz w:val="20"/>
          <w:szCs w:val="20"/>
        </w:rPr>
      </w:pPr>
    </w:p>
    <w:p w14:paraId="59B4C1FC" w14:textId="7FCD10AE" w:rsidR="003758D9" w:rsidRDefault="003758D9" w:rsidP="003758D9">
      <w:pPr>
        <w:pStyle w:val="BBTitle"/>
        <w:spacing w:before="0" w:after="0"/>
        <w:jc w:val="left"/>
        <w:rPr>
          <w:sz w:val="20"/>
          <w:szCs w:val="20"/>
        </w:rPr>
      </w:pPr>
    </w:p>
    <w:p w14:paraId="7905DC5E" w14:textId="7386A0DA" w:rsidR="003758D9" w:rsidRDefault="003758D9" w:rsidP="003758D9">
      <w:pPr>
        <w:pStyle w:val="BBTitle"/>
        <w:spacing w:before="0" w:after="0"/>
        <w:jc w:val="left"/>
        <w:rPr>
          <w:sz w:val="20"/>
          <w:szCs w:val="20"/>
        </w:rPr>
      </w:pPr>
    </w:p>
    <w:p w14:paraId="0ED5B0BA" w14:textId="2D869E4E" w:rsidR="003758D9" w:rsidRDefault="003758D9" w:rsidP="003758D9">
      <w:pPr>
        <w:pStyle w:val="BBTitle"/>
        <w:spacing w:before="0" w:after="0"/>
        <w:jc w:val="left"/>
        <w:rPr>
          <w:sz w:val="20"/>
          <w:szCs w:val="20"/>
        </w:rPr>
      </w:pPr>
    </w:p>
    <w:p w14:paraId="2073DC79" w14:textId="78F61D51" w:rsidR="003758D9" w:rsidRDefault="003758D9" w:rsidP="003758D9">
      <w:pPr>
        <w:pStyle w:val="BBTitle"/>
        <w:spacing w:before="0" w:after="0"/>
        <w:jc w:val="left"/>
        <w:rPr>
          <w:sz w:val="20"/>
          <w:szCs w:val="20"/>
        </w:rPr>
      </w:pPr>
    </w:p>
    <w:p w14:paraId="14CFB3E6" w14:textId="3CF139E4" w:rsidR="003758D9" w:rsidRDefault="003758D9" w:rsidP="003758D9">
      <w:pPr>
        <w:pStyle w:val="BBTitle"/>
        <w:spacing w:before="0" w:after="0"/>
        <w:jc w:val="left"/>
        <w:rPr>
          <w:sz w:val="20"/>
          <w:szCs w:val="20"/>
        </w:rPr>
      </w:pPr>
    </w:p>
    <w:p w14:paraId="0D46C5E2" w14:textId="24111BAF" w:rsidR="003758D9" w:rsidRDefault="003758D9" w:rsidP="003758D9">
      <w:pPr>
        <w:pStyle w:val="BBTitle"/>
        <w:spacing w:before="0" w:after="0"/>
        <w:jc w:val="left"/>
        <w:rPr>
          <w:sz w:val="20"/>
          <w:szCs w:val="20"/>
        </w:rPr>
      </w:pPr>
    </w:p>
    <w:p w14:paraId="3F5FC26B" w14:textId="22D35837" w:rsidR="003758D9" w:rsidRDefault="003758D9" w:rsidP="003758D9">
      <w:pPr>
        <w:pStyle w:val="BBTitle"/>
        <w:spacing w:before="0" w:after="0"/>
        <w:jc w:val="left"/>
        <w:rPr>
          <w:sz w:val="20"/>
          <w:szCs w:val="20"/>
        </w:rPr>
      </w:pPr>
    </w:p>
    <w:p w14:paraId="20EC04BB" w14:textId="0C1F4F17" w:rsidR="003758D9" w:rsidRDefault="003758D9" w:rsidP="003758D9">
      <w:pPr>
        <w:pStyle w:val="BBTitle"/>
        <w:spacing w:before="0" w:after="0"/>
        <w:jc w:val="left"/>
        <w:rPr>
          <w:sz w:val="20"/>
          <w:szCs w:val="20"/>
        </w:rPr>
      </w:pPr>
    </w:p>
    <w:p w14:paraId="2829ED4A" w14:textId="2FC1C8A0" w:rsidR="003758D9" w:rsidRDefault="003758D9" w:rsidP="003758D9">
      <w:pPr>
        <w:pStyle w:val="BBTitle"/>
        <w:spacing w:before="0" w:after="0"/>
        <w:jc w:val="left"/>
        <w:rPr>
          <w:sz w:val="20"/>
          <w:szCs w:val="20"/>
        </w:rPr>
      </w:pPr>
    </w:p>
    <w:p w14:paraId="383A6F01" w14:textId="5732062C" w:rsidR="003758D9" w:rsidRDefault="003758D9" w:rsidP="003758D9">
      <w:pPr>
        <w:pStyle w:val="BBTitle"/>
        <w:spacing w:before="0" w:after="0"/>
        <w:jc w:val="left"/>
        <w:rPr>
          <w:sz w:val="20"/>
          <w:szCs w:val="20"/>
        </w:rPr>
      </w:pPr>
    </w:p>
    <w:p w14:paraId="3523AF1C" w14:textId="27729CEC" w:rsidR="003758D9" w:rsidRDefault="003758D9" w:rsidP="003758D9">
      <w:pPr>
        <w:pStyle w:val="BBTitle"/>
        <w:spacing w:before="0" w:after="0"/>
        <w:jc w:val="left"/>
        <w:rPr>
          <w:sz w:val="20"/>
          <w:szCs w:val="20"/>
        </w:rPr>
      </w:pPr>
    </w:p>
    <w:p w14:paraId="72FABF15" w14:textId="06D382D3" w:rsidR="003758D9" w:rsidRDefault="003758D9" w:rsidP="003758D9">
      <w:pPr>
        <w:pStyle w:val="BBTitle"/>
        <w:spacing w:before="0" w:after="0"/>
        <w:jc w:val="left"/>
        <w:rPr>
          <w:sz w:val="20"/>
          <w:szCs w:val="20"/>
        </w:rPr>
      </w:pPr>
    </w:p>
    <w:p w14:paraId="7B4E847C" w14:textId="054BB803" w:rsidR="003758D9" w:rsidRDefault="003758D9" w:rsidP="003758D9">
      <w:pPr>
        <w:pStyle w:val="BBTitle"/>
        <w:spacing w:before="0" w:after="0"/>
        <w:jc w:val="left"/>
        <w:rPr>
          <w:sz w:val="20"/>
          <w:szCs w:val="20"/>
        </w:rPr>
      </w:pPr>
    </w:p>
    <w:p w14:paraId="44DF0DC7" w14:textId="7A534863" w:rsidR="003758D9" w:rsidRDefault="003758D9" w:rsidP="003758D9">
      <w:pPr>
        <w:pStyle w:val="BBTitle"/>
        <w:spacing w:before="0" w:after="0"/>
        <w:jc w:val="left"/>
        <w:rPr>
          <w:sz w:val="20"/>
          <w:szCs w:val="20"/>
        </w:rPr>
      </w:pPr>
    </w:p>
    <w:p w14:paraId="680CEDC1" w14:textId="5ED26971" w:rsidR="00AE7DE6" w:rsidRDefault="00AE7DE6" w:rsidP="003758D9">
      <w:pPr>
        <w:pStyle w:val="BBTitle"/>
        <w:spacing w:before="0" w:after="0"/>
        <w:jc w:val="left"/>
        <w:rPr>
          <w:sz w:val="20"/>
          <w:szCs w:val="20"/>
        </w:rPr>
      </w:pPr>
    </w:p>
    <w:p w14:paraId="0EBBAA57" w14:textId="4FFC61A3" w:rsidR="003758D9" w:rsidRDefault="003758D9" w:rsidP="003758D9">
      <w:pPr>
        <w:pStyle w:val="BBTitle"/>
        <w:spacing w:before="0" w:after="0"/>
        <w:jc w:val="left"/>
        <w:rPr>
          <w:sz w:val="20"/>
          <w:szCs w:val="20"/>
        </w:rPr>
      </w:pPr>
    </w:p>
    <w:p w14:paraId="203A8FF8" w14:textId="77777777" w:rsidR="003758D9" w:rsidRDefault="003758D9" w:rsidP="003758D9">
      <w:pPr>
        <w:pStyle w:val="BBTitle"/>
        <w:spacing w:before="0" w:after="0"/>
        <w:jc w:val="left"/>
        <w:rPr>
          <w:sz w:val="20"/>
          <w:szCs w:val="20"/>
        </w:rPr>
      </w:pPr>
    </w:p>
    <w:p w14:paraId="6276CB96" w14:textId="70741572" w:rsidR="003758D9" w:rsidRDefault="003758D9" w:rsidP="003758D9">
      <w:pPr>
        <w:pStyle w:val="BBTitle"/>
        <w:spacing w:before="0" w:after="0"/>
        <w:jc w:val="left"/>
        <w:rPr>
          <w:sz w:val="20"/>
          <w:szCs w:val="20"/>
        </w:rPr>
      </w:pPr>
    </w:p>
    <w:p w14:paraId="3067B99D" w14:textId="77A1564B" w:rsidR="008C021D" w:rsidRDefault="008C021D" w:rsidP="003758D9">
      <w:pPr>
        <w:pStyle w:val="BBTitle"/>
        <w:spacing w:before="0" w:after="0"/>
        <w:jc w:val="left"/>
        <w:rPr>
          <w:sz w:val="20"/>
          <w:szCs w:val="20"/>
        </w:rPr>
      </w:pPr>
    </w:p>
    <w:p w14:paraId="03788365" w14:textId="77777777" w:rsidR="008C021D" w:rsidRDefault="008C021D" w:rsidP="003758D9">
      <w:pPr>
        <w:pStyle w:val="BBTitle"/>
        <w:spacing w:before="0" w:after="0"/>
        <w:jc w:val="left"/>
        <w:rPr>
          <w:sz w:val="20"/>
          <w:szCs w:val="20"/>
        </w:rPr>
      </w:pPr>
    </w:p>
    <w:p w14:paraId="653EBFE4" w14:textId="77777777" w:rsidR="003758D9" w:rsidRDefault="003758D9" w:rsidP="003758D9">
      <w:pPr>
        <w:pStyle w:val="BBTitle"/>
        <w:spacing w:before="0" w:after="0"/>
        <w:jc w:val="left"/>
        <w:rPr>
          <w:sz w:val="20"/>
          <w:szCs w:val="20"/>
        </w:rPr>
      </w:pPr>
    </w:p>
    <w:p w14:paraId="5941B13B" w14:textId="77777777" w:rsidR="003758D9" w:rsidRDefault="003758D9" w:rsidP="003758D9">
      <w:pPr>
        <w:pStyle w:val="BBTitle"/>
        <w:spacing w:before="0" w:after="0"/>
        <w:jc w:val="left"/>
        <w:rPr>
          <w:sz w:val="20"/>
          <w:szCs w:val="20"/>
        </w:rPr>
      </w:pPr>
    </w:p>
    <w:p w14:paraId="38811A72" w14:textId="64BCDB81" w:rsidR="003758D9" w:rsidRDefault="003758D9" w:rsidP="003758D9">
      <w:pPr>
        <w:pStyle w:val="BBTitle"/>
        <w:spacing w:before="0" w:after="0"/>
        <w:jc w:val="left"/>
        <w:rPr>
          <w:sz w:val="20"/>
          <w:szCs w:val="20"/>
        </w:rPr>
      </w:pPr>
    </w:p>
    <w:p w14:paraId="3C3DC678" w14:textId="78CFC89B" w:rsidR="003758D9" w:rsidRDefault="003758D9" w:rsidP="003758D9">
      <w:pPr>
        <w:pStyle w:val="BBTitle"/>
        <w:spacing w:before="0" w:after="0"/>
        <w:jc w:val="left"/>
        <w:rPr>
          <w:sz w:val="20"/>
          <w:szCs w:val="20"/>
        </w:rPr>
      </w:pPr>
    </w:p>
    <w:p w14:paraId="0B3CA261" w14:textId="77777777" w:rsidR="003758D9" w:rsidRDefault="003758D9" w:rsidP="003758D9">
      <w:pPr>
        <w:pStyle w:val="BBTitle"/>
        <w:spacing w:before="0" w:after="0"/>
        <w:jc w:val="left"/>
        <w:rPr>
          <w:sz w:val="20"/>
          <w:szCs w:val="20"/>
        </w:rPr>
      </w:pPr>
    </w:p>
    <w:p w14:paraId="73E8416A" w14:textId="77777777" w:rsidR="003758D9" w:rsidRDefault="003758D9" w:rsidP="003758D9">
      <w:pPr>
        <w:pStyle w:val="BBTitle"/>
        <w:spacing w:before="0" w:after="0"/>
        <w:jc w:val="left"/>
        <w:rPr>
          <w:sz w:val="20"/>
          <w:szCs w:val="20"/>
        </w:rPr>
      </w:pPr>
    </w:p>
    <w:p w14:paraId="49549157" w14:textId="77777777" w:rsidR="003758D9" w:rsidRDefault="003758D9" w:rsidP="003758D9">
      <w:pPr>
        <w:pStyle w:val="BBTitle"/>
        <w:spacing w:before="0" w:after="0"/>
        <w:jc w:val="left"/>
        <w:rPr>
          <w:sz w:val="20"/>
          <w:szCs w:val="20"/>
        </w:rPr>
      </w:pPr>
    </w:p>
    <w:p w14:paraId="74A5F1FE" w14:textId="7F6E6639" w:rsidR="003758D9" w:rsidRPr="003758D9" w:rsidRDefault="003372FC" w:rsidP="00895B3A">
      <w:pPr>
        <w:pStyle w:val="BBTitle"/>
        <w:spacing w:before="0" w:after="0"/>
        <w:jc w:val="left"/>
        <w:rPr>
          <w:sz w:val="20"/>
          <w:szCs w:val="20"/>
        </w:rPr>
      </w:pPr>
      <w:r w:rsidRPr="003758D9">
        <w:rPr>
          <w:sz w:val="20"/>
          <w:szCs w:val="20"/>
        </w:rPr>
        <w:t>Disclaimer on maps</w:t>
      </w:r>
    </w:p>
    <w:p w14:paraId="578D0E8D" w14:textId="67319820" w:rsidR="003372FC" w:rsidRPr="003758D9" w:rsidRDefault="003372FC" w:rsidP="00895B3A">
      <w:pPr>
        <w:pStyle w:val="BBTitle"/>
        <w:spacing w:before="0" w:after="0"/>
        <w:jc w:val="left"/>
        <w:rPr>
          <w:b w:val="0"/>
          <w:sz w:val="20"/>
          <w:szCs w:val="20"/>
        </w:rPr>
      </w:pPr>
      <w:r w:rsidRPr="003758D9">
        <w:rPr>
          <w:b w:val="0"/>
          <w:sz w:val="20"/>
          <w:szCs w:val="20"/>
        </w:rPr>
        <w:t>The designations employed and the presentation of material on the maps used in this report do not imply the expression of any opinion whatsoever on the part of the Intergovernmental Science-Policy Platform on Biodiversity and Ecosystems Services concerning the legal status of any country, territory, city or area or of its authorities, or concerning the delimitation of its frontiers or boundaries. These maps have been prepared for the sole purpose of facilitating the assessment of the broad biogeographical areas represented therein.</w:t>
      </w:r>
    </w:p>
    <w:p w14:paraId="3AAD0E41" w14:textId="77777777" w:rsidR="00F74A08" w:rsidRPr="00F74A08" w:rsidRDefault="00F74A08" w:rsidP="00F74A08"/>
    <w:p w14:paraId="3A2EBFF5" w14:textId="22A46E48" w:rsidR="00E80BE7" w:rsidRPr="00F74A08" w:rsidRDefault="00F74A08" w:rsidP="00F74A08">
      <w:pPr>
        <w:tabs>
          <w:tab w:val="center" w:pos="4748"/>
        </w:tabs>
        <w:sectPr w:rsidR="00E80BE7" w:rsidRPr="00F74A08" w:rsidSect="001F79DE">
          <w:headerReference w:type="default" r:id="rId14"/>
          <w:footerReference w:type="default" r:id="rId15"/>
          <w:headerReference w:type="first" r:id="rId16"/>
          <w:footerReference w:type="first" r:id="rId17"/>
          <w:pgSz w:w="11906" w:h="16838" w:code="9"/>
          <w:pgMar w:top="907" w:right="992" w:bottom="1418" w:left="1418" w:header="539" w:footer="975" w:gutter="0"/>
          <w:cols w:space="708"/>
          <w:titlePg/>
          <w:docGrid w:linePitch="360"/>
        </w:sectPr>
      </w:pPr>
      <w:r>
        <w:tab/>
      </w:r>
    </w:p>
    <w:p w14:paraId="23C15C02" w14:textId="1778A252" w:rsidR="00E80BE7" w:rsidRDefault="00E80BE7" w:rsidP="00F84058">
      <w:pPr>
        <w:rPr>
          <w:b/>
          <w:sz w:val="28"/>
          <w:szCs w:val="28"/>
          <w:lang w:val="en-US"/>
        </w:rPr>
      </w:pPr>
    </w:p>
    <w:p w14:paraId="13246B7B" w14:textId="77777777" w:rsidR="00E04B6A" w:rsidRDefault="00C30EAF" w:rsidP="00E80BE7">
      <w:r>
        <w:rPr>
          <w:b/>
          <w:sz w:val="28"/>
          <w:szCs w:val="28"/>
          <w:lang w:val="en-US"/>
        </w:rPr>
        <w:t>Table of content</w:t>
      </w:r>
      <w:r w:rsidR="00E817D3">
        <w:rPr>
          <w:b/>
          <w:sz w:val="28"/>
          <w:szCs w:val="28"/>
          <w:lang w:val="en-US"/>
        </w:rPr>
        <w:t>s</w:t>
      </w:r>
      <w:r w:rsidR="00E80BE7">
        <w:rPr>
          <w:lang w:val="en-US"/>
        </w:rPr>
        <w:fldChar w:fldCharType="begin"/>
      </w:r>
      <w:r w:rsidR="00E80BE7">
        <w:rPr>
          <w:lang w:val="en-US"/>
        </w:rPr>
        <w:instrText xml:space="preserve"> TOC \o "1-1" \h \z \u </w:instrText>
      </w:r>
      <w:r w:rsidR="00E80BE7">
        <w:rPr>
          <w:lang w:val="en-US"/>
        </w:rPr>
        <w:fldChar w:fldCharType="separate"/>
      </w:r>
    </w:p>
    <w:p w14:paraId="773BFDA2" w14:textId="6CDCCA35" w:rsidR="00E04B6A" w:rsidRDefault="001A3F26">
      <w:pPr>
        <w:pStyle w:val="TOC1"/>
        <w:tabs>
          <w:tab w:val="right" w:leader="dot" w:pos="9486"/>
        </w:tabs>
        <w:rPr>
          <w:rFonts w:eastAsiaTheme="minorEastAsia"/>
          <w:lang w:eastAsia="en-GB"/>
        </w:rPr>
      </w:pPr>
      <w:hyperlink w:anchor="_Toc519514593" w:history="1">
        <w:r w:rsidR="00E04B6A" w:rsidRPr="00315EA4">
          <w:rPr>
            <w:rStyle w:val="Hyperlink"/>
          </w:rPr>
          <w:t>Preface</w:t>
        </w:r>
        <w:r w:rsidR="00E04B6A">
          <w:rPr>
            <w:webHidden/>
          </w:rPr>
          <w:tab/>
        </w:r>
        <w:r w:rsidR="00E04B6A">
          <w:rPr>
            <w:webHidden/>
          </w:rPr>
          <w:fldChar w:fldCharType="begin"/>
        </w:r>
        <w:r w:rsidR="00E04B6A">
          <w:rPr>
            <w:webHidden/>
          </w:rPr>
          <w:instrText xml:space="preserve"> PAGEREF _Toc519514593 \h </w:instrText>
        </w:r>
        <w:r w:rsidR="00E04B6A">
          <w:rPr>
            <w:webHidden/>
          </w:rPr>
        </w:r>
        <w:r w:rsidR="00E04B6A">
          <w:rPr>
            <w:webHidden/>
          </w:rPr>
          <w:fldChar w:fldCharType="separate"/>
        </w:r>
        <w:r w:rsidR="00E04B6A">
          <w:rPr>
            <w:webHidden/>
          </w:rPr>
          <w:t>4</w:t>
        </w:r>
        <w:r w:rsidR="00E04B6A">
          <w:rPr>
            <w:webHidden/>
          </w:rPr>
          <w:fldChar w:fldCharType="end"/>
        </w:r>
      </w:hyperlink>
    </w:p>
    <w:p w14:paraId="537E39A5" w14:textId="0F9D0C79" w:rsidR="00E04B6A" w:rsidRDefault="001A3F26">
      <w:pPr>
        <w:pStyle w:val="TOC1"/>
        <w:tabs>
          <w:tab w:val="left" w:pos="440"/>
          <w:tab w:val="right" w:leader="dot" w:pos="9486"/>
        </w:tabs>
        <w:rPr>
          <w:rFonts w:eastAsiaTheme="minorEastAsia"/>
          <w:lang w:eastAsia="en-GB"/>
        </w:rPr>
      </w:pPr>
      <w:hyperlink w:anchor="_Toc519514594" w:history="1">
        <w:r w:rsidR="00E04B6A" w:rsidRPr="00315EA4">
          <w:rPr>
            <w:rStyle w:val="Hyperlink"/>
            <w:lang w:val="en-US"/>
          </w:rPr>
          <w:t>1</w:t>
        </w:r>
        <w:r w:rsidR="00E04B6A">
          <w:rPr>
            <w:rFonts w:eastAsiaTheme="minorEastAsia"/>
            <w:lang w:eastAsia="en-GB"/>
          </w:rPr>
          <w:tab/>
        </w:r>
        <w:r w:rsidR="00E04B6A" w:rsidRPr="00315EA4">
          <w:rPr>
            <w:rStyle w:val="Hyperlink"/>
            <w:lang w:val="en-US"/>
          </w:rPr>
          <w:t>Chapter 1: Setting the scene</w:t>
        </w:r>
        <w:r w:rsidR="00E04B6A">
          <w:rPr>
            <w:webHidden/>
          </w:rPr>
          <w:tab/>
        </w:r>
        <w:r w:rsidR="00E04B6A">
          <w:rPr>
            <w:webHidden/>
          </w:rPr>
          <w:fldChar w:fldCharType="begin"/>
        </w:r>
        <w:r w:rsidR="00E04B6A">
          <w:rPr>
            <w:webHidden/>
          </w:rPr>
          <w:instrText xml:space="preserve"> PAGEREF _Toc519514594 \h </w:instrText>
        </w:r>
        <w:r w:rsidR="00E04B6A">
          <w:rPr>
            <w:webHidden/>
          </w:rPr>
        </w:r>
        <w:r w:rsidR="00E04B6A">
          <w:rPr>
            <w:webHidden/>
          </w:rPr>
          <w:fldChar w:fldCharType="separate"/>
        </w:r>
        <w:r w:rsidR="00E04B6A">
          <w:rPr>
            <w:webHidden/>
          </w:rPr>
          <w:t>9</w:t>
        </w:r>
        <w:r w:rsidR="00E04B6A">
          <w:rPr>
            <w:webHidden/>
          </w:rPr>
          <w:fldChar w:fldCharType="end"/>
        </w:r>
      </w:hyperlink>
    </w:p>
    <w:p w14:paraId="2C764A48" w14:textId="403DAC50" w:rsidR="00E04B6A" w:rsidRDefault="001A3F26">
      <w:pPr>
        <w:pStyle w:val="TOC1"/>
        <w:tabs>
          <w:tab w:val="left" w:pos="440"/>
          <w:tab w:val="right" w:leader="dot" w:pos="9486"/>
        </w:tabs>
        <w:rPr>
          <w:rFonts w:eastAsiaTheme="minorEastAsia"/>
          <w:lang w:eastAsia="en-GB"/>
        </w:rPr>
      </w:pPr>
      <w:hyperlink w:anchor="_Toc519514595" w:history="1">
        <w:r w:rsidR="00E04B6A" w:rsidRPr="00315EA4">
          <w:rPr>
            <w:rStyle w:val="Hyperlink"/>
          </w:rPr>
          <w:t>2</w:t>
        </w:r>
        <w:r w:rsidR="00E04B6A">
          <w:rPr>
            <w:rFonts w:eastAsiaTheme="minorEastAsia"/>
            <w:lang w:eastAsia="en-GB"/>
          </w:rPr>
          <w:tab/>
        </w:r>
        <w:r w:rsidR="00E04B6A" w:rsidRPr="00315EA4">
          <w:rPr>
            <w:rStyle w:val="Hyperlink"/>
          </w:rPr>
          <w:t>Chapter 2: Nature’s contributions to people and quality of life</w:t>
        </w:r>
        <w:r w:rsidR="00E04B6A">
          <w:rPr>
            <w:webHidden/>
          </w:rPr>
          <w:tab/>
        </w:r>
        <w:r w:rsidR="00E04B6A">
          <w:rPr>
            <w:webHidden/>
          </w:rPr>
          <w:fldChar w:fldCharType="begin"/>
        </w:r>
        <w:r w:rsidR="00E04B6A">
          <w:rPr>
            <w:webHidden/>
          </w:rPr>
          <w:instrText xml:space="preserve"> PAGEREF _Toc519514595 \h </w:instrText>
        </w:r>
        <w:r w:rsidR="00E04B6A">
          <w:rPr>
            <w:webHidden/>
          </w:rPr>
        </w:r>
        <w:r w:rsidR="00E04B6A">
          <w:rPr>
            <w:webHidden/>
          </w:rPr>
          <w:fldChar w:fldCharType="separate"/>
        </w:r>
        <w:r w:rsidR="00E04B6A">
          <w:rPr>
            <w:webHidden/>
          </w:rPr>
          <w:t>86</w:t>
        </w:r>
        <w:r w:rsidR="00E04B6A">
          <w:rPr>
            <w:webHidden/>
          </w:rPr>
          <w:fldChar w:fldCharType="end"/>
        </w:r>
      </w:hyperlink>
    </w:p>
    <w:p w14:paraId="510C6FBE" w14:textId="5D4CFAC7" w:rsidR="00E04B6A" w:rsidRDefault="001A3F26">
      <w:pPr>
        <w:pStyle w:val="TOC1"/>
        <w:tabs>
          <w:tab w:val="left" w:pos="440"/>
          <w:tab w:val="right" w:leader="dot" w:pos="9486"/>
        </w:tabs>
        <w:rPr>
          <w:rFonts w:eastAsiaTheme="minorEastAsia"/>
          <w:lang w:eastAsia="en-GB"/>
        </w:rPr>
      </w:pPr>
      <w:hyperlink w:anchor="_Toc519514596" w:history="1">
        <w:r w:rsidR="00E04B6A" w:rsidRPr="00315EA4">
          <w:rPr>
            <w:rStyle w:val="Hyperlink"/>
          </w:rPr>
          <w:t>3</w:t>
        </w:r>
        <w:r w:rsidR="00E04B6A">
          <w:rPr>
            <w:rFonts w:eastAsiaTheme="minorEastAsia"/>
            <w:lang w:eastAsia="en-GB"/>
          </w:rPr>
          <w:tab/>
        </w:r>
        <w:r w:rsidR="00E04B6A" w:rsidRPr="00315EA4">
          <w:rPr>
            <w:rStyle w:val="Hyperlink"/>
          </w:rPr>
          <w:t>Chapter 3: Status, trends and future dynamics of biodiversity and ecosystems underpinning nature’s contributions to people</w:t>
        </w:r>
        <w:r w:rsidR="00E04B6A">
          <w:rPr>
            <w:webHidden/>
          </w:rPr>
          <w:tab/>
        </w:r>
        <w:r w:rsidR="00E04B6A">
          <w:rPr>
            <w:webHidden/>
          </w:rPr>
          <w:fldChar w:fldCharType="begin"/>
        </w:r>
        <w:r w:rsidR="00E04B6A">
          <w:rPr>
            <w:webHidden/>
          </w:rPr>
          <w:instrText xml:space="preserve"> PAGEREF _Toc519514596 \h </w:instrText>
        </w:r>
        <w:r w:rsidR="00E04B6A">
          <w:rPr>
            <w:webHidden/>
          </w:rPr>
        </w:r>
        <w:r w:rsidR="00E04B6A">
          <w:rPr>
            <w:webHidden/>
          </w:rPr>
          <w:fldChar w:fldCharType="separate"/>
        </w:r>
        <w:r w:rsidR="00E04B6A">
          <w:rPr>
            <w:webHidden/>
          </w:rPr>
          <w:t>267</w:t>
        </w:r>
        <w:r w:rsidR="00E04B6A">
          <w:rPr>
            <w:webHidden/>
          </w:rPr>
          <w:fldChar w:fldCharType="end"/>
        </w:r>
      </w:hyperlink>
    </w:p>
    <w:p w14:paraId="65279FB7" w14:textId="004DF547" w:rsidR="00E04B6A" w:rsidRDefault="001A3F26">
      <w:pPr>
        <w:pStyle w:val="TOC1"/>
        <w:tabs>
          <w:tab w:val="left" w:pos="440"/>
          <w:tab w:val="right" w:leader="dot" w:pos="9486"/>
        </w:tabs>
        <w:rPr>
          <w:rFonts w:eastAsiaTheme="minorEastAsia"/>
          <w:lang w:eastAsia="en-GB"/>
        </w:rPr>
      </w:pPr>
      <w:hyperlink w:anchor="_Toc519514597" w:history="1">
        <w:r w:rsidR="00E04B6A" w:rsidRPr="00315EA4">
          <w:rPr>
            <w:rStyle w:val="Hyperlink"/>
          </w:rPr>
          <w:t>4</w:t>
        </w:r>
        <w:r w:rsidR="00E04B6A">
          <w:rPr>
            <w:rFonts w:eastAsiaTheme="minorEastAsia"/>
            <w:lang w:eastAsia="en-GB"/>
          </w:rPr>
          <w:tab/>
        </w:r>
        <w:r w:rsidR="00E04B6A" w:rsidRPr="00315EA4">
          <w:rPr>
            <w:rStyle w:val="Hyperlink"/>
          </w:rPr>
          <w:t>Chapter 4: Direct and indirect drivers of change in biodiversity and nature’s contributions to people</w:t>
        </w:r>
        <w:r w:rsidR="00E04B6A">
          <w:rPr>
            <w:webHidden/>
          </w:rPr>
          <w:tab/>
        </w:r>
        <w:r w:rsidR="00E04B6A">
          <w:rPr>
            <w:webHidden/>
          </w:rPr>
          <w:tab/>
        </w:r>
        <w:r w:rsidR="00E04B6A">
          <w:rPr>
            <w:webHidden/>
          </w:rPr>
          <w:tab/>
        </w:r>
        <w:r w:rsidR="00E04B6A">
          <w:rPr>
            <w:webHidden/>
          </w:rPr>
          <w:fldChar w:fldCharType="begin"/>
        </w:r>
        <w:r w:rsidR="00E04B6A">
          <w:rPr>
            <w:webHidden/>
          </w:rPr>
          <w:instrText xml:space="preserve"> PAGEREF _Toc519514597 \h </w:instrText>
        </w:r>
        <w:r w:rsidR="00E04B6A">
          <w:rPr>
            <w:webHidden/>
          </w:rPr>
        </w:r>
        <w:r w:rsidR="00E04B6A">
          <w:rPr>
            <w:webHidden/>
          </w:rPr>
          <w:fldChar w:fldCharType="separate"/>
        </w:r>
        <w:r w:rsidR="00E04B6A">
          <w:rPr>
            <w:webHidden/>
          </w:rPr>
          <w:t>549</w:t>
        </w:r>
        <w:r w:rsidR="00E04B6A">
          <w:rPr>
            <w:webHidden/>
          </w:rPr>
          <w:fldChar w:fldCharType="end"/>
        </w:r>
      </w:hyperlink>
    </w:p>
    <w:p w14:paraId="3C272B90" w14:textId="4C6707FC" w:rsidR="00E04B6A" w:rsidRDefault="001A3F26">
      <w:pPr>
        <w:pStyle w:val="TOC1"/>
        <w:tabs>
          <w:tab w:val="left" w:pos="440"/>
          <w:tab w:val="right" w:leader="dot" w:pos="9486"/>
        </w:tabs>
        <w:rPr>
          <w:rFonts w:eastAsiaTheme="minorEastAsia"/>
          <w:lang w:eastAsia="en-GB"/>
        </w:rPr>
      </w:pPr>
      <w:hyperlink w:anchor="_Toc519514598" w:history="1">
        <w:r w:rsidR="00E04B6A" w:rsidRPr="00315EA4">
          <w:rPr>
            <w:rStyle w:val="Hyperlink"/>
            <w:lang w:val="en-US"/>
          </w:rPr>
          <w:t>5</w:t>
        </w:r>
        <w:r w:rsidR="00E04B6A">
          <w:rPr>
            <w:rFonts w:eastAsiaTheme="minorEastAsia"/>
            <w:lang w:eastAsia="en-GB"/>
          </w:rPr>
          <w:tab/>
        </w:r>
        <w:r w:rsidR="00E04B6A" w:rsidRPr="00315EA4">
          <w:rPr>
            <w:rStyle w:val="Hyperlink"/>
            <w:lang w:val="en-US"/>
          </w:rPr>
          <w:t>Chapter 5: Current and future interactions between nature and society</w:t>
        </w:r>
        <w:r w:rsidR="00E04B6A">
          <w:rPr>
            <w:webHidden/>
          </w:rPr>
          <w:tab/>
        </w:r>
        <w:r w:rsidR="00E04B6A">
          <w:rPr>
            <w:webHidden/>
          </w:rPr>
          <w:fldChar w:fldCharType="begin"/>
        </w:r>
        <w:r w:rsidR="00E04B6A">
          <w:rPr>
            <w:webHidden/>
          </w:rPr>
          <w:instrText xml:space="preserve"> PAGEREF _Toc519514598 \h </w:instrText>
        </w:r>
        <w:r w:rsidR="00E04B6A">
          <w:rPr>
            <w:webHidden/>
          </w:rPr>
        </w:r>
        <w:r w:rsidR="00E04B6A">
          <w:rPr>
            <w:webHidden/>
          </w:rPr>
          <w:fldChar w:fldCharType="separate"/>
        </w:r>
        <w:r w:rsidR="00E04B6A">
          <w:rPr>
            <w:webHidden/>
          </w:rPr>
          <w:t>810</w:t>
        </w:r>
        <w:r w:rsidR="00E04B6A">
          <w:rPr>
            <w:webHidden/>
          </w:rPr>
          <w:fldChar w:fldCharType="end"/>
        </w:r>
      </w:hyperlink>
    </w:p>
    <w:p w14:paraId="45BF055C" w14:textId="4829F462" w:rsidR="00E04B6A" w:rsidRDefault="001A3F26">
      <w:pPr>
        <w:pStyle w:val="TOC1"/>
        <w:tabs>
          <w:tab w:val="left" w:pos="440"/>
          <w:tab w:val="right" w:leader="dot" w:pos="9486"/>
        </w:tabs>
        <w:rPr>
          <w:rFonts w:eastAsiaTheme="minorEastAsia"/>
          <w:lang w:eastAsia="en-GB"/>
        </w:rPr>
      </w:pPr>
      <w:hyperlink w:anchor="_Toc519514599" w:history="1">
        <w:r w:rsidR="00E04B6A" w:rsidRPr="00315EA4">
          <w:rPr>
            <w:rStyle w:val="Hyperlink"/>
            <w:lang w:val="en-US"/>
          </w:rPr>
          <w:t>6</w:t>
        </w:r>
        <w:r w:rsidR="00E04B6A">
          <w:rPr>
            <w:rFonts w:eastAsiaTheme="minorEastAsia"/>
            <w:lang w:eastAsia="en-GB"/>
          </w:rPr>
          <w:tab/>
        </w:r>
        <w:r w:rsidR="00E04B6A" w:rsidRPr="00315EA4">
          <w:rPr>
            <w:rStyle w:val="Hyperlink"/>
            <w:lang w:val="en-US"/>
          </w:rPr>
          <w:t>Chapter 6: Options for governance and decision-making across scales and sectors</w:t>
        </w:r>
        <w:r w:rsidR="00E04B6A">
          <w:rPr>
            <w:webHidden/>
          </w:rPr>
          <w:tab/>
        </w:r>
        <w:r w:rsidR="00E04B6A">
          <w:rPr>
            <w:webHidden/>
          </w:rPr>
          <w:fldChar w:fldCharType="begin"/>
        </w:r>
        <w:r w:rsidR="00E04B6A">
          <w:rPr>
            <w:webHidden/>
          </w:rPr>
          <w:instrText xml:space="preserve"> PAGEREF _Toc519514599 \h </w:instrText>
        </w:r>
        <w:r w:rsidR="00E04B6A">
          <w:rPr>
            <w:webHidden/>
          </w:rPr>
        </w:r>
        <w:r w:rsidR="00E04B6A">
          <w:rPr>
            <w:webHidden/>
          </w:rPr>
          <w:fldChar w:fldCharType="separate"/>
        </w:r>
        <w:r w:rsidR="00E04B6A">
          <w:rPr>
            <w:webHidden/>
          </w:rPr>
          <w:t>927</w:t>
        </w:r>
        <w:r w:rsidR="00E04B6A">
          <w:rPr>
            <w:webHidden/>
          </w:rPr>
          <w:fldChar w:fldCharType="end"/>
        </w:r>
      </w:hyperlink>
    </w:p>
    <w:p w14:paraId="4C3D704A" w14:textId="6FBA4564" w:rsidR="00E04B6A" w:rsidRDefault="001A3F26">
      <w:pPr>
        <w:pStyle w:val="TOC1"/>
        <w:tabs>
          <w:tab w:val="right" w:leader="dot" w:pos="9486"/>
        </w:tabs>
        <w:rPr>
          <w:rFonts w:eastAsiaTheme="minorEastAsia"/>
          <w:lang w:eastAsia="en-GB"/>
        </w:rPr>
      </w:pPr>
      <w:hyperlink w:anchor="_Toc519514600" w:history="1">
        <w:r w:rsidR="00E04B6A" w:rsidRPr="00315EA4">
          <w:rPr>
            <w:rStyle w:val="Hyperlink"/>
          </w:rPr>
          <w:t>Annex I: Glossary</w:t>
        </w:r>
        <w:r w:rsidR="00E04B6A">
          <w:rPr>
            <w:webHidden/>
          </w:rPr>
          <w:tab/>
        </w:r>
        <w:r w:rsidR="00E04B6A">
          <w:rPr>
            <w:webHidden/>
          </w:rPr>
          <w:fldChar w:fldCharType="begin"/>
        </w:r>
        <w:r w:rsidR="00E04B6A">
          <w:rPr>
            <w:webHidden/>
          </w:rPr>
          <w:instrText xml:space="preserve"> PAGEREF _Toc519514600 \h </w:instrText>
        </w:r>
        <w:r w:rsidR="00E04B6A">
          <w:rPr>
            <w:webHidden/>
          </w:rPr>
        </w:r>
        <w:r w:rsidR="00E04B6A">
          <w:rPr>
            <w:webHidden/>
          </w:rPr>
          <w:fldChar w:fldCharType="separate"/>
        </w:r>
        <w:r w:rsidR="00E04B6A">
          <w:rPr>
            <w:webHidden/>
          </w:rPr>
          <w:t>1130</w:t>
        </w:r>
        <w:r w:rsidR="00E04B6A">
          <w:rPr>
            <w:webHidden/>
          </w:rPr>
          <w:fldChar w:fldCharType="end"/>
        </w:r>
      </w:hyperlink>
    </w:p>
    <w:p w14:paraId="6C09A6DD" w14:textId="3EC3BC91" w:rsidR="00E04B6A" w:rsidRDefault="001A3F26">
      <w:pPr>
        <w:pStyle w:val="TOC1"/>
        <w:tabs>
          <w:tab w:val="right" w:leader="dot" w:pos="9486"/>
        </w:tabs>
        <w:rPr>
          <w:rFonts w:eastAsiaTheme="minorEastAsia"/>
          <w:lang w:eastAsia="en-GB"/>
        </w:rPr>
      </w:pPr>
      <w:hyperlink w:anchor="_Toc519514601" w:history="1">
        <w:r w:rsidR="00E04B6A" w:rsidRPr="00315EA4">
          <w:rPr>
            <w:rStyle w:val="Hyperlink"/>
            <w:lang w:val="en-US"/>
          </w:rPr>
          <w:t>Annex II: Acronyms</w:t>
        </w:r>
        <w:r w:rsidR="00E04B6A">
          <w:rPr>
            <w:webHidden/>
          </w:rPr>
          <w:tab/>
        </w:r>
        <w:r w:rsidR="00E04B6A">
          <w:rPr>
            <w:webHidden/>
          </w:rPr>
          <w:fldChar w:fldCharType="begin"/>
        </w:r>
        <w:r w:rsidR="00E04B6A">
          <w:rPr>
            <w:webHidden/>
          </w:rPr>
          <w:instrText xml:space="preserve"> PAGEREF _Toc519514601 \h </w:instrText>
        </w:r>
        <w:r w:rsidR="00E04B6A">
          <w:rPr>
            <w:webHidden/>
          </w:rPr>
        </w:r>
        <w:r w:rsidR="00E04B6A">
          <w:rPr>
            <w:webHidden/>
          </w:rPr>
          <w:fldChar w:fldCharType="separate"/>
        </w:r>
        <w:r w:rsidR="00E04B6A">
          <w:rPr>
            <w:webHidden/>
          </w:rPr>
          <w:t>1149</w:t>
        </w:r>
        <w:r w:rsidR="00E04B6A">
          <w:rPr>
            <w:webHidden/>
          </w:rPr>
          <w:fldChar w:fldCharType="end"/>
        </w:r>
      </w:hyperlink>
    </w:p>
    <w:p w14:paraId="443C7BE2" w14:textId="7CD8D942" w:rsidR="00160EE2" w:rsidRDefault="00E80BE7" w:rsidP="00E80BE7">
      <w:pPr>
        <w:rPr>
          <w:lang w:val="en-US"/>
        </w:rPr>
      </w:pPr>
      <w:r>
        <w:rPr>
          <w:lang w:val="en-US"/>
        </w:rPr>
        <w:fldChar w:fldCharType="end"/>
      </w:r>
    </w:p>
    <w:p w14:paraId="59E036A6" w14:textId="77777777" w:rsidR="00160EE2" w:rsidRDefault="00160EE2" w:rsidP="00160EE2">
      <w:pPr>
        <w:rPr>
          <w:lang w:val="en-US"/>
        </w:rPr>
        <w:sectPr w:rsidR="00160EE2" w:rsidSect="001F79DE">
          <w:headerReference w:type="default" r:id="rId18"/>
          <w:headerReference w:type="first" r:id="rId19"/>
          <w:footerReference w:type="first" r:id="rId20"/>
          <w:pgSz w:w="11906" w:h="16838" w:code="9"/>
          <w:pgMar w:top="907" w:right="992" w:bottom="1418" w:left="1418" w:header="539" w:footer="975" w:gutter="0"/>
          <w:cols w:space="708"/>
          <w:docGrid w:linePitch="360"/>
        </w:sectPr>
      </w:pPr>
    </w:p>
    <w:p w14:paraId="31A93C18" w14:textId="70D3C041" w:rsidR="00F5309A" w:rsidRPr="00F43EF1" w:rsidRDefault="00F5309A" w:rsidP="00E80BE7">
      <w:pPr>
        <w:pStyle w:val="Heading1"/>
        <w:numPr>
          <w:ilvl w:val="0"/>
          <w:numId w:val="0"/>
        </w:numPr>
        <w:ind w:left="432" w:hanging="432"/>
      </w:pPr>
      <w:bookmarkStart w:id="2" w:name="_Toc504380551"/>
      <w:bookmarkStart w:id="3" w:name="_Toc519514593"/>
      <w:bookmarkStart w:id="4" w:name="apreface"/>
      <w:r w:rsidRPr="00F43EF1">
        <w:lastRenderedPageBreak/>
        <w:t>Preface</w:t>
      </w:r>
      <w:bookmarkEnd w:id="0"/>
      <w:bookmarkEnd w:id="2"/>
      <w:bookmarkEnd w:id="3"/>
    </w:p>
    <w:p w14:paraId="44732A8D" w14:textId="330AE9AD" w:rsidR="00F5309A" w:rsidRPr="00695D88" w:rsidRDefault="00F5309A" w:rsidP="004575A6">
      <w:pPr>
        <w:pStyle w:val="Heading3"/>
        <w:numPr>
          <w:ilvl w:val="0"/>
          <w:numId w:val="0"/>
        </w:numPr>
        <w:ind w:left="720" w:hanging="720"/>
      </w:pPr>
      <w:bookmarkStart w:id="5" w:name="_Toc501461807"/>
      <w:bookmarkStart w:id="6" w:name="_Toc504380552"/>
      <w:r w:rsidRPr="00695D88">
        <w:t>What is an assessment?</w:t>
      </w:r>
      <w:bookmarkEnd w:id="5"/>
      <w:bookmarkEnd w:id="6"/>
    </w:p>
    <w:p w14:paraId="11344827" w14:textId="1372E3E9" w:rsidR="00F5309A" w:rsidRDefault="00F5309A" w:rsidP="00F5309A">
      <w:pPr>
        <w:rPr>
          <w:noProof w:val="0"/>
        </w:rPr>
      </w:pPr>
      <w:r w:rsidRPr="005B56CA">
        <w:rPr>
          <w:iCs/>
          <w:noProof w:val="0"/>
        </w:rPr>
        <w:t>An assessment is a critical evaluation of information, to inform decisions on a complex, public issue</w:t>
      </w:r>
      <w:r w:rsidRPr="00521D4A">
        <w:rPr>
          <w:noProof w:val="0"/>
        </w:rPr>
        <w:t xml:space="preserve"> </w:t>
      </w:r>
      <w:r w:rsidRPr="0066230F">
        <w:fldChar w:fldCharType="begin" w:fldLock="1"/>
      </w:r>
      <w:r w:rsidR="00880DEA">
        <w:rPr>
          <w:noProof w:val="0"/>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plainTextFormattedCitation" : "(Millennium Ecosystem Assessment 2005)", "previouslyFormattedCitation" : "(Millennium Ecosystem Assessment, 2005)" }, "properties" : {  }, "schema" : "https://github.com/citation-style-language/schema/raw/master/csl-citation.json" }</w:instrText>
      </w:r>
      <w:r w:rsidRPr="0066230F">
        <w:rPr>
          <w:noProof w:val="0"/>
        </w:rPr>
        <w:fldChar w:fldCharType="separate"/>
      </w:r>
      <w:r w:rsidR="00880DEA" w:rsidRPr="00880DEA">
        <w:t>(</w:t>
      </w:r>
      <w:r w:rsidR="00D16C72">
        <w:t>MEA</w:t>
      </w:r>
      <w:r w:rsidR="00C01EE8">
        <w:t>,</w:t>
      </w:r>
      <w:r w:rsidR="00880DEA" w:rsidRPr="00880DEA">
        <w:t xml:space="preserve"> 2005)</w:t>
      </w:r>
      <w:r w:rsidRPr="0066230F">
        <w:fldChar w:fldCharType="end"/>
      </w:r>
      <w:r w:rsidRPr="00521D4A">
        <w:rPr>
          <w:noProof w:val="0"/>
        </w:rPr>
        <w:t xml:space="preserve">. An assessment does not generate new data, but seeks to </w:t>
      </w:r>
      <w:r w:rsidRPr="00695D88">
        <w:rPr>
          <w:noProof w:val="0"/>
        </w:rPr>
        <w:t xml:space="preserve">create new understanding through summary, sorting and synthesis using different methods to manage complexity. </w:t>
      </w:r>
      <w:r>
        <w:rPr>
          <w:noProof w:val="0"/>
        </w:rPr>
        <w:t xml:space="preserve">It includes </w:t>
      </w:r>
      <w:r w:rsidRPr="00695D88">
        <w:rPr>
          <w:noProof w:val="0"/>
        </w:rPr>
        <w:t xml:space="preserve">academic and grey literature, as well as insights from </w:t>
      </w:r>
      <w:r w:rsidRPr="00695D88">
        <w:rPr>
          <w:rFonts w:cs="Arial"/>
          <w:noProof w:val="0"/>
          <w:color w:val="2E2E2E"/>
          <w:shd w:val="clear" w:color="auto" w:fill="FFFFFF"/>
        </w:rPr>
        <w:t>indigenous and local knowledge</w:t>
      </w:r>
      <w:r>
        <w:rPr>
          <w:rFonts w:cs="Arial"/>
          <w:noProof w:val="0"/>
          <w:color w:val="2E2E2E"/>
          <w:shd w:val="clear" w:color="auto" w:fill="FFFFFF"/>
        </w:rPr>
        <w:t xml:space="preserve"> (ILK)</w:t>
      </w:r>
      <w:r w:rsidRPr="00695D88">
        <w:rPr>
          <w:noProof w:val="0"/>
        </w:rPr>
        <w:t xml:space="preserve">. </w:t>
      </w:r>
    </w:p>
    <w:p w14:paraId="1DC0CD59" w14:textId="77777777" w:rsidR="00F5309A" w:rsidRDefault="00F5309A" w:rsidP="00F5309A">
      <w:pPr>
        <w:rPr>
          <w:noProof w:val="0"/>
        </w:rPr>
      </w:pPr>
      <w:r w:rsidRPr="00695D88">
        <w:rPr>
          <w:noProof w:val="0"/>
        </w:rPr>
        <w:t xml:space="preserve">The </w:t>
      </w:r>
      <w:r>
        <w:rPr>
          <w:noProof w:val="0"/>
        </w:rPr>
        <w:t xml:space="preserve">IPBES Regional Assessment for Europe and Central Asia </w:t>
      </w:r>
      <w:r w:rsidRPr="00695D88">
        <w:rPr>
          <w:noProof w:val="0"/>
        </w:rPr>
        <w:t>was conducted by a group of experts with a broad range of knowledge and skills</w:t>
      </w:r>
      <w:r>
        <w:rPr>
          <w:noProof w:val="0"/>
        </w:rPr>
        <w:t>, most of whom were</w:t>
      </w:r>
      <w:r w:rsidRPr="00695D88">
        <w:rPr>
          <w:noProof w:val="0"/>
        </w:rPr>
        <w:t xml:space="preserve"> nominated by </w:t>
      </w:r>
      <w:r>
        <w:rPr>
          <w:noProof w:val="0"/>
        </w:rPr>
        <w:t>G</w:t>
      </w:r>
      <w:r w:rsidRPr="00695D88">
        <w:rPr>
          <w:noProof w:val="0"/>
        </w:rPr>
        <w:t>overnments</w:t>
      </w:r>
      <w:r>
        <w:rPr>
          <w:noProof w:val="0"/>
        </w:rPr>
        <w:t>,</w:t>
      </w:r>
      <w:r w:rsidRPr="00695D88">
        <w:rPr>
          <w:noProof w:val="0"/>
        </w:rPr>
        <w:t xml:space="preserve"> and </w:t>
      </w:r>
      <w:r>
        <w:rPr>
          <w:noProof w:val="0"/>
        </w:rPr>
        <w:t>the remainder by organizations</w:t>
      </w:r>
      <w:r w:rsidRPr="00695D88">
        <w:rPr>
          <w:noProof w:val="0"/>
        </w:rPr>
        <w:t xml:space="preserve">. The </w:t>
      </w:r>
      <w:r>
        <w:rPr>
          <w:noProof w:val="0"/>
        </w:rPr>
        <w:t>A</w:t>
      </w:r>
      <w:r w:rsidRPr="00695D88">
        <w:rPr>
          <w:noProof w:val="0"/>
        </w:rPr>
        <w:t xml:space="preserve">ssessment is supported by evidence, not based on advocacy, and relates to a particular time </w:t>
      </w:r>
      <w:r>
        <w:rPr>
          <w:noProof w:val="0"/>
        </w:rPr>
        <w:t xml:space="preserve">period </w:t>
      </w:r>
      <w:r w:rsidRPr="00695D88">
        <w:rPr>
          <w:noProof w:val="0"/>
        </w:rPr>
        <w:t>(</w:t>
      </w:r>
      <w:r>
        <w:rPr>
          <w:noProof w:val="0"/>
        </w:rPr>
        <w:t xml:space="preserve">usually </w:t>
      </w:r>
      <w:r w:rsidRPr="00695D88">
        <w:rPr>
          <w:noProof w:val="0"/>
        </w:rPr>
        <w:t>1950-2050</w:t>
      </w:r>
      <w:r>
        <w:rPr>
          <w:noProof w:val="0"/>
        </w:rPr>
        <w:t>, but earlier or later where appropriate</w:t>
      </w:r>
      <w:r w:rsidRPr="00695D88">
        <w:rPr>
          <w:noProof w:val="0"/>
        </w:rPr>
        <w:t xml:space="preserve">) and to </w:t>
      </w:r>
      <w:r>
        <w:rPr>
          <w:noProof w:val="0"/>
        </w:rPr>
        <w:t>the</w:t>
      </w:r>
      <w:r w:rsidRPr="00695D88">
        <w:rPr>
          <w:noProof w:val="0"/>
        </w:rPr>
        <w:t xml:space="preserve"> geographical domain</w:t>
      </w:r>
      <w:r>
        <w:rPr>
          <w:noProof w:val="0"/>
        </w:rPr>
        <w:t xml:space="preserve"> of</w:t>
      </w:r>
      <w:r w:rsidRPr="00695D88">
        <w:rPr>
          <w:noProof w:val="0"/>
        </w:rPr>
        <w:t xml:space="preserve"> </w:t>
      </w:r>
      <w:r>
        <w:rPr>
          <w:noProof w:val="0"/>
        </w:rPr>
        <w:t>Europe and Central Asia.</w:t>
      </w:r>
    </w:p>
    <w:p w14:paraId="08928642" w14:textId="77777777" w:rsidR="00F5309A" w:rsidRPr="00695D88" w:rsidRDefault="00F5309A" w:rsidP="00F5309A">
      <w:pPr>
        <w:rPr>
          <w:noProof w:val="0"/>
        </w:rPr>
      </w:pPr>
    </w:p>
    <w:p w14:paraId="78354AEB" w14:textId="77777777" w:rsidR="00F5309A" w:rsidRPr="004665CF" w:rsidRDefault="00F5309A" w:rsidP="004575A6">
      <w:pPr>
        <w:pStyle w:val="Heading3"/>
        <w:numPr>
          <w:ilvl w:val="0"/>
          <w:numId w:val="0"/>
        </w:numPr>
        <w:ind w:left="720" w:hanging="720"/>
      </w:pPr>
      <w:bookmarkStart w:id="7" w:name="_Toc501461808"/>
      <w:bookmarkStart w:id="8" w:name="_Toc504380553"/>
      <w:r w:rsidRPr="004665CF">
        <w:t>The IPBES context for the Regional Assessment for Europe and Central Asia</w:t>
      </w:r>
      <w:bookmarkEnd w:id="7"/>
      <w:bookmarkEnd w:id="8"/>
    </w:p>
    <w:p w14:paraId="2F881B5F" w14:textId="767ED85F" w:rsidR="00F5309A" w:rsidRPr="00481D45" w:rsidRDefault="00F5309A" w:rsidP="00F5309A">
      <w:pPr>
        <w:spacing w:line="256" w:lineRule="auto"/>
        <w:rPr>
          <w:rFonts w:ascii="Calibri" w:eastAsia="Calibri" w:hAnsi="Calibri" w:cs="Calibri"/>
          <w:b/>
          <w:bCs/>
        </w:rPr>
      </w:pPr>
      <w:r w:rsidRPr="1002A949">
        <w:rPr>
          <w:rFonts w:ascii="Calibri" w:eastAsia="Calibri" w:hAnsi="Calibri" w:cs="Calibri"/>
        </w:rPr>
        <w:t>Objective 2</w:t>
      </w:r>
      <w:r>
        <w:rPr>
          <w:rFonts w:ascii="Calibri" w:eastAsia="Calibri" w:hAnsi="Calibri" w:cs="Calibri"/>
        </w:rPr>
        <w:t>(</w:t>
      </w:r>
      <w:r w:rsidRPr="1002A949">
        <w:rPr>
          <w:rFonts w:ascii="Calibri" w:eastAsia="Calibri" w:hAnsi="Calibri" w:cs="Calibri"/>
        </w:rPr>
        <w:t>b</w:t>
      </w:r>
      <w:r>
        <w:rPr>
          <w:rFonts w:ascii="Calibri" w:eastAsia="Calibri" w:hAnsi="Calibri" w:cs="Calibri"/>
        </w:rPr>
        <w:t>)</w:t>
      </w:r>
      <w:r w:rsidRPr="1002A949">
        <w:rPr>
          <w:rFonts w:ascii="Calibri" w:eastAsia="Calibri" w:hAnsi="Calibri" w:cs="Calibri"/>
        </w:rPr>
        <w:t xml:space="preserve"> of the IPBES </w:t>
      </w:r>
      <w:r>
        <w:rPr>
          <w:rFonts w:ascii="Calibri" w:eastAsia="Calibri" w:hAnsi="Calibri" w:cs="Calibri"/>
        </w:rPr>
        <w:t>w</w:t>
      </w:r>
      <w:r w:rsidRPr="1002A949">
        <w:rPr>
          <w:rFonts w:ascii="Calibri" w:eastAsia="Calibri" w:hAnsi="Calibri" w:cs="Calibri"/>
        </w:rPr>
        <w:t xml:space="preserve">ork </w:t>
      </w:r>
      <w:r>
        <w:rPr>
          <w:rFonts w:ascii="Calibri" w:eastAsia="Calibri" w:hAnsi="Calibri" w:cs="Calibri"/>
        </w:rPr>
        <w:t>p</w:t>
      </w:r>
      <w:r w:rsidRPr="1002A949">
        <w:rPr>
          <w:rFonts w:ascii="Calibri" w:eastAsia="Calibri" w:hAnsi="Calibri" w:cs="Calibri"/>
        </w:rPr>
        <w:t xml:space="preserve">rogramme </w:t>
      </w:r>
      <w:r>
        <w:rPr>
          <w:rFonts w:ascii="Calibri" w:eastAsia="Calibri" w:hAnsi="Calibri" w:cs="Calibri"/>
        </w:rPr>
        <w:t>is to “s</w:t>
      </w:r>
      <w:r w:rsidRPr="00734A88">
        <w:rPr>
          <w:rFonts w:ascii="Calibri" w:eastAsia="Calibri" w:hAnsi="Calibri" w:cs="Calibri"/>
        </w:rPr>
        <w:t>trengthen the science-policy interface on biodiversity and ecosystem services at and across subregional, regional and global levels</w:t>
      </w:r>
      <w:r>
        <w:rPr>
          <w:rFonts w:ascii="Calibri" w:eastAsia="Calibri" w:hAnsi="Calibri" w:cs="Calibri"/>
        </w:rPr>
        <w:t xml:space="preserve"> by producing “r</w:t>
      </w:r>
      <w:r w:rsidRPr="00734A88">
        <w:rPr>
          <w:rFonts w:ascii="Calibri" w:eastAsia="Calibri" w:hAnsi="Calibri" w:cs="Calibri"/>
        </w:rPr>
        <w:t>egional/subregional assessments on biodiversity and ecosystem services</w:t>
      </w:r>
      <w:r>
        <w:rPr>
          <w:rFonts w:ascii="Calibri" w:eastAsia="Calibri" w:hAnsi="Calibri" w:cs="Calibri"/>
        </w:rPr>
        <w:t xml:space="preserve">” for: </w:t>
      </w:r>
      <w:r w:rsidRPr="1002A949">
        <w:rPr>
          <w:rFonts w:ascii="Calibri" w:eastAsia="Calibri" w:hAnsi="Calibri" w:cs="Calibri"/>
        </w:rPr>
        <w:t>Africa, the Americas</w:t>
      </w:r>
      <w:r>
        <w:rPr>
          <w:rFonts w:ascii="Calibri" w:eastAsia="Calibri" w:hAnsi="Calibri" w:cs="Calibri"/>
        </w:rPr>
        <w:t>,</w:t>
      </w:r>
      <w:r w:rsidRPr="1002A949">
        <w:rPr>
          <w:rFonts w:ascii="Calibri" w:eastAsia="Calibri" w:hAnsi="Calibri" w:cs="Calibri"/>
        </w:rPr>
        <w:t xml:space="preserve"> Asia-Pacific, and Europe and Central Asia (</w:t>
      </w:r>
      <w:r w:rsidRPr="00450CA1">
        <w:rPr>
          <w:rFonts w:ascii="Calibri" w:eastAsia="Calibri" w:hAnsi="Calibri" w:cs="Calibri"/>
          <w:bCs/>
        </w:rPr>
        <w:t>Decision IPBES-3/1: Work programme for the period 2014–2018: Annex IV-VII</w:t>
      </w:r>
      <w:r w:rsidRPr="1002A949">
        <w:rPr>
          <w:rFonts w:ascii="Calibri" w:eastAsia="Calibri" w:hAnsi="Calibri" w:cs="Calibri"/>
        </w:rPr>
        <w:t xml:space="preserve">). </w:t>
      </w:r>
      <w:r>
        <w:rPr>
          <w:rFonts w:ascii="Calibri" w:eastAsia="Calibri" w:hAnsi="Calibri" w:cs="Calibri"/>
        </w:rPr>
        <w:t>The i</w:t>
      </w:r>
      <w:r w:rsidRPr="1002A949">
        <w:rPr>
          <w:rFonts w:ascii="Calibri" w:eastAsia="Calibri" w:hAnsi="Calibri" w:cs="Calibri"/>
        </w:rPr>
        <w:t xml:space="preserve">mplementation of the </w:t>
      </w:r>
      <w:r>
        <w:rPr>
          <w:rFonts w:ascii="Calibri" w:eastAsia="Calibri" w:hAnsi="Calibri" w:cs="Calibri"/>
        </w:rPr>
        <w:t xml:space="preserve">Regional Assessment for Europe and Central Asia </w:t>
      </w:r>
      <w:r w:rsidRPr="1002A949">
        <w:rPr>
          <w:rFonts w:ascii="Calibri" w:eastAsia="Calibri" w:hAnsi="Calibri" w:cs="Calibri"/>
        </w:rPr>
        <w:t>followed a scoping study that responded to re</w:t>
      </w:r>
      <w:r>
        <w:rPr>
          <w:rFonts w:ascii="Calibri" w:eastAsia="Calibri" w:hAnsi="Calibri" w:cs="Calibri"/>
        </w:rPr>
        <w:t>quests by G</w:t>
      </w:r>
      <w:r w:rsidRPr="1002A949">
        <w:rPr>
          <w:rFonts w:ascii="Calibri" w:eastAsia="Calibri" w:hAnsi="Calibri" w:cs="Calibri"/>
        </w:rPr>
        <w:t xml:space="preserve">overnments, multilateral </w:t>
      </w:r>
      <w:r>
        <w:rPr>
          <w:rFonts w:ascii="Calibri" w:eastAsia="Calibri" w:hAnsi="Calibri" w:cs="Calibri"/>
        </w:rPr>
        <w:t xml:space="preserve">environmental </w:t>
      </w:r>
      <w:r w:rsidRPr="1002A949">
        <w:rPr>
          <w:rFonts w:ascii="Calibri" w:eastAsia="Calibri" w:hAnsi="Calibri" w:cs="Calibri"/>
        </w:rPr>
        <w:t xml:space="preserve">agreements and other stakeholders in the formulation of key policy questions. </w:t>
      </w:r>
      <w:r w:rsidRPr="00537E4D">
        <w:rPr>
          <w:lang w:val="en-US"/>
        </w:rPr>
        <w:t xml:space="preserve">These </w:t>
      </w:r>
      <w:r>
        <w:rPr>
          <w:lang w:val="en-US"/>
        </w:rPr>
        <w:t>policy questions</w:t>
      </w:r>
      <w:r w:rsidRPr="00537E4D">
        <w:rPr>
          <w:lang w:val="en-US"/>
        </w:rPr>
        <w:t xml:space="preserve"> </w:t>
      </w:r>
      <w:r>
        <w:rPr>
          <w:lang w:val="en-US"/>
        </w:rPr>
        <w:t>included:</w:t>
      </w:r>
      <w:r w:rsidRPr="00537E4D">
        <w:rPr>
          <w:lang w:val="en-US"/>
        </w:rPr>
        <w:t xml:space="preserve"> </w:t>
      </w:r>
      <w:r>
        <w:rPr>
          <w:lang w:val="en-US"/>
        </w:rPr>
        <w:t xml:space="preserve">a) </w:t>
      </w:r>
      <w:r w:rsidRPr="00537E4D">
        <w:rPr>
          <w:lang w:val="en-US"/>
        </w:rPr>
        <w:t xml:space="preserve">general questions relevant to all </w:t>
      </w:r>
      <w:r>
        <w:rPr>
          <w:lang w:val="en-US"/>
        </w:rPr>
        <w:t xml:space="preserve">IPBES </w:t>
      </w:r>
      <w:r w:rsidRPr="00537E4D">
        <w:rPr>
          <w:lang w:val="en-US"/>
        </w:rPr>
        <w:t xml:space="preserve">regional assessments and, </w:t>
      </w:r>
      <w:r>
        <w:rPr>
          <w:lang w:val="en-US"/>
        </w:rPr>
        <w:t xml:space="preserve">b) </w:t>
      </w:r>
      <w:r w:rsidRPr="00537E4D">
        <w:rPr>
          <w:lang w:val="en-US"/>
        </w:rPr>
        <w:t xml:space="preserve">questions specific to the </w:t>
      </w:r>
      <w:r>
        <w:rPr>
          <w:lang w:val="en-US"/>
        </w:rPr>
        <w:t>Europe and Central Asia</w:t>
      </w:r>
      <w:r w:rsidRPr="00537E4D">
        <w:rPr>
          <w:lang w:val="en-US"/>
        </w:rPr>
        <w:t xml:space="preserve"> region. </w:t>
      </w:r>
      <w:r w:rsidRPr="1002A949">
        <w:rPr>
          <w:rFonts w:ascii="Calibri" w:eastAsia="Calibri" w:hAnsi="Calibri" w:cs="Calibri"/>
        </w:rPr>
        <w:t xml:space="preserve">The scoping study </w:t>
      </w:r>
      <w:r>
        <w:rPr>
          <w:rFonts w:ascii="Calibri" w:eastAsia="Calibri" w:hAnsi="Calibri" w:cs="Calibri"/>
        </w:rPr>
        <w:t xml:space="preserve">resulted in </w:t>
      </w:r>
      <w:r w:rsidRPr="1002A949">
        <w:rPr>
          <w:rFonts w:ascii="Calibri" w:eastAsia="Calibri" w:hAnsi="Calibri" w:cs="Calibri"/>
        </w:rPr>
        <w:t>a generic scoping report (</w:t>
      </w:r>
      <w:r w:rsidRPr="00481D45">
        <w:rPr>
          <w:rFonts w:ascii="Calibri" w:eastAsia="Calibri" w:hAnsi="Calibri" w:cs="Calibri"/>
          <w:bCs/>
        </w:rPr>
        <w:t>Decision IPBES-3/1: Work programme for the period 2014–2018, Annex III: Generic scoping report for the regional and subregional assessments of biodiversity and ecosystem services (deliverable 2 (b))</w:t>
      </w:r>
      <w:r w:rsidR="00831F03">
        <w:rPr>
          <w:rFonts w:ascii="Calibri" w:eastAsia="Calibri" w:hAnsi="Calibri" w:cs="Calibri"/>
          <w:bCs/>
        </w:rPr>
        <w:t>)</w:t>
      </w:r>
      <w:r w:rsidRPr="1002A949">
        <w:rPr>
          <w:rFonts w:ascii="Calibri" w:eastAsia="Calibri" w:hAnsi="Calibri" w:cs="Calibri"/>
        </w:rPr>
        <w:t xml:space="preserve"> and scoping reports for each of </w:t>
      </w:r>
      <w:r>
        <w:rPr>
          <w:rFonts w:ascii="Calibri" w:eastAsia="Calibri" w:hAnsi="Calibri" w:cs="Calibri"/>
        </w:rPr>
        <w:t xml:space="preserve">the </w:t>
      </w:r>
      <w:r w:rsidRPr="1002A949">
        <w:rPr>
          <w:rFonts w:ascii="Calibri" w:eastAsia="Calibri" w:hAnsi="Calibri" w:cs="Calibri"/>
        </w:rPr>
        <w:t>four regions</w:t>
      </w:r>
      <w:r>
        <w:rPr>
          <w:rFonts w:ascii="Calibri" w:eastAsia="Calibri" w:hAnsi="Calibri" w:cs="Calibri"/>
        </w:rPr>
        <w:t>, which have guided the implementation of the Regional Assessment for Europe and Central Asia according to the timetable outlined</w:t>
      </w:r>
      <w:r w:rsidRPr="000741DD">
        <w:rPr>
          <w:rFonts w:ascii="Calibri" w:eastAsia="Calibri" w:hAnsi="Calibri" w:cs="Calibri"/>
        </w:rPr>
        <w:t xml:space="preserve"> </w:t>
      </w:r>
      <w:r>
        <w:rPr>
          <w:rFonts w:ascii="Calibri" w:eastAsia="Calibri" w:hAnsi="Calibri" w:cs="Calibri"/>
        </w:rPr>
        <w:t xml:space="preserve">in </w:t>
      </w:r>
      <w:r w:rsidRPr="00EF7D9F">
        <w:rPr>
          <w:rFonts w:ascii="Calibri" w:eastAsia="Calibri" w:hAnsi="Calibri" w:cs="Calibri"/>
          <w:b/>
        </w:rPr>
        <w:t>Figure 1</w:t>
      </w:r>
      <w:r>
        <w:rPr>
          <w:rFonts w:ascii="Calibri" w:eastAsia="Calibri" w:hAnsi="Calibri" w:cs="Calibri"/>
        </w:rPr>
        <w:t>.</w:t>
      </w:r>
      <w:r w:rsidRPr="1002A949">
        <w:rPr>
          <w:rFonts w:ascii="Calibri" w:eastAsia="Calibri" w:hAnsi="Calibri" w:cs="Calibri"/>
        </w:rPr>
        <w:t xml:space="preserve"> The IPBES Plenary</w:t>
      </w:r>
      <w:r>
        <w:rPr>
          <w:rFonts w:ascii="Calibri" w:eastAsia="Calibri" w:hAnsi="Calibri" w:cs="Calibri"/>
        </w:rPr>
        <w:t xml:space="preserve"> approved the summary for policymakers, and accepted the chapters of the Assessment Report, </w:t>
      </w:r>
      <w:r w:rsidRPr="1002A949">
        <w:rPr>
          <w:rFonts w:ascii="Calibri" w:eastAsia="Calibri" w:hAnsi="Calibri" w:cs="Calibri"/>
        </w:rPr>
        <w:t xml:space="preserve">at its sixth session </w:t>
      </w:r>
      <w:r>
        <w:rPr>
          <w:rFonts w:ascii="Calibri" w:eastAsia="Calibri" w:hAnsi="Calibri" w:cs="Calibri"/>
        </w:rPr>
        <w:t>in March 2018</w:t>
      </w:r>
      <w:r w:rsidRPr="1002A949">
        <w:rPr>
          <w:rFonts w:ascii="Calibri" w:eastAsia="Calibri" w:hAnsi="Calibri" w:cs="Calibri"/>
        </w:rPr>
        <w:t>.</w:t>
      </w:r>
    </w:p>
    <w:p w14:paraId="138EEB0C" w14:textId="5CAF0031" w:rsidR="00F5309A" w:rsidRDefault="00F5309A" w:rsidP="00F5309A">
      <w:pPr>
        <w:spacing w:line="256" w:lineRule="auto"/>
        <w:rPr>
          <w:rFonts w:ascii="Calibri" w:eastAsia="Calibri" w:hAnsi="Calibri" w:cs="Calibri"/>
          <w:lang w:val="en-US"/>
        </w:rPr>
      </w:pPr>
      <w:r w:rsidRPr="126EA51F">
        <w:rPr>
          <w:rFonts w:ascii="Calibri" w:eastAsia="Calibri" w:hAnsi="Calibri" w:cs="Calibri"/>
          <w:lang w:val="en-US"/>
        </w:rPr>
        <w:t>Each of the four regional IPBES assessments share the same generic policy questions and follow the same chapter structure</w:t>
      </w:r>
      <w:r>
        <w:rPr>
          <w:rFonts w:ascii="Calibri" w:eastAsia="Calibri" w:hAnsi="Calibri" w:cs="Calibri"/>
          <w:lang w:val="en-US"/>
        </w:rPr>
        <w:t>, which</w:t>
      </w:r>
      <w:r w:rsidRPr="126EA51F">
        <w:rPr>
          <w:rFonts w:ascii="Calibri" w:eastAsia="Calibri" w:hAnsi="Calibri" w:cs="Calibri"/>
          <w:lang w:val="en-US"/>
        </w:rPr>
        <w:t xml:space="preserve"> maps onto the IPBES conceptual framework. All regional assessments </w:t>
      </w:r>
      <w:r>
        <w:rPr>
          <w:rFonts w:ascii="Calibri" w:eastAsia="Calibri" w:hAnsi="Calibri" w:cs="Calibri"/>
          <w:lang w:val="en-US"/>
        </w:rPr>
        <w:t xml:space="preserve">also </w:t>
      </w:r>
      <w:r w:rsidRPr="126EA51F">
        <w:rPr>
          <w:rFonts w:ascii="Calibri" w:eastAsia="Calibri" w:hAnsi="Calibri" w:cs="Calibri"/>
          <w:lang w:val="en-US"/>
        </w:rPr>
        <w:t xml:space="preserve">integrate relevant aspects of the </w:t>
      </w:r>
      <w:r>
        <w:rPr>
          <w:rFonts w:ascii="Calibri" w:eastAsia="Calibri" w:hAnsi="Calibri" w:cs="Calibri"/>
          <w:lang w:val="en-US"/>
        </w:rPr>
        <w:t xml:space="preserve">IPBES </w:t>
      </w:r>
      <w:r w:rsidRPr="126EA51F">
        <w:rPr>
          <w:rFonts w:ascii="Calibri" w:eastAsia="Calibri" w:hAnsi="Calibri" w:cs="Calibri"/>
          <w:lang w:val="en-US"/>
        </w:rPr>
        <w:t>thematic</w:t>
      </w:r>
      <w:r>
        <w:rPr>
          <w:rFonts w:ascii="Calibri" w:eastAsia="Calibri" w:hAnsi="Calibri" w:cs="Calibri"/>
          <w:lang w:val="en-US"/>
        </w:rPr>
        <w:t xml:space="preserve"> and methodological</w:t>
      </w:r>
      <w:r w:rsidRPr="126EA51F">
        <w:rPr>
          <w:rFonts w:ascii="Calibri" w:eastAsia="Calibri" w:hAnsi="Calibri" w:cs="Calibri"/>
          <w:lang w:val="en-US"/>
        </w:rPr>
        <w:t xml:space="preserve"> assessments </w:t>
      </w:r>
      <w:r>
        <w:rPr>
          <w:rFonts w:ascii="Calibri" w:eastAsia="Calibri" w:hAnsi="Calibri" w:cs="Calibri"/>
          <w:lang w:val="en-US"/>
        </w:rPr>
        <w:t>(</w:t>
      </w:r>
      <w:r w:rsidRPr="126EA51F">
        <w:rPr>
          <w:rFonts w:ascii="Calibri" w:eastAsia="Calibri" w:hAnsi="Calibri" w:cs="Calibri"/>
          <w:lang w:val="en-US"/>
        </w:rPr>
        <w:t xml:space="preserve">outlined </w:t>
      </w:r>
      <w:r>
        <w:rPr>
          <w:rFonts w:ascii="Calibri" w:eastAsia="Calibri" w:hAnsi="Calibri" w:cs="Calibri"/>
          <w:lang w:val="en-US"/>
        </w:rPr>
        <w:t>below)</w:t>
      </w:r>
      <w:r w:rsidRPr="126EA51F">
        <w:rPr>
          <w:rFonts w:ascii="Calibri" w:eastAsia="Calibri" w:hAnsi="Calibri" w:cs="Calibri"/>
          <w:lang w:val="en-US"/>
        </w:rPr>
        <w:t xml:space="preserve"> and consider trans-regional teleconnections in </w:t>
      </w:r>
      <w:r>
        <w:rPr>
          <w:rFonts w:ascii="Calibri" w:eastAsia="Calibri" w:hAnsi="Calibri" w:cs="Calibri"/>
          <w:lang w:val="en-US"/>
        </w:rPr>
        <w:t>nature</w:t>
      </w:r>
      <w:r w:rsidRPr="126EA51F">
        <w:rPr>
          <w:rFonts w:ascii="Calibri" w:eastAsia="Calibri" w:hAnsi="Calibri" w:cs="Calibri"/>
          <w:lang w:val="en-US"/>
        </w:rPr>
        <w:t xml:space="preserve">, </w:t>
      </w:r>
      <w:r w:rsidRPr="00F96B94">
        <w:rPr>
          <w:rFonts w:ascii="Calibri" w:eastAsia="Calibri" w:hAnsi="Calibri" w:cs="Calibri"/>
          <w:lang w:val="en-US"/>
        </w:rPr>
        <w:t>nature’s contributions to people</w:t>
      </w:r>
      <w:r w:rsidRPr="000204FE">
        <w:rPr>
          <w:rStyle w:val="FootnoteReference"/>
        </w:rPr>
        <w:footnoteReference w:id="1"/>
      </w:r>
      <w:r>
        <w:rPr>
          <w:rFonts w:ascii="Calibri" w:eastAsia="Calibri" w:hAnsi="Calibri" w:cs="Calibri"/>
          <w:lang w:val="en-US"/>
        </w:rPr>
        <w:t xml:space="preserve"> and good quality of life</w:t>
      </w:r>
      <w:r w:rsidRPr="126EA51F">
        <w:rPr>
          <w:rFonts w:ascii="Calibri" w:eastAsia="Calibri" w:hAnsi="Calibri" w:cs="Calibri"/>
          <w:lang w:val="en-US"/>
        </w:rPr>
        <w:t xml:space="preserve">, and in </w:t>
      </w:r>
      <w:r>
        <w:rPr>
          <w:rFonts w:ascii="Calibri" w:eastAsia="Calibri" w:hAnsi="Calibri" w:cs="Calibri"/>
          <w:lang w:val="en-US"/>
        </w:rPr>
        <w:t xml:space="preserve">the </w:t>
      </w:r>
      <w:r w:rsidRPr="126EA51F">
        <w:rPr>
          <w:rFonts w:ascii="Calibri" w:eastAsia="Calibri" w:hAnsi="Calibri" w:cs="Calibri"/>
          <w:lang w:val="en-US"/>
        </w:rPr>
        <w:t xml:space="preserve">underlying drivers. </w:t>
      </w:r>
      <w:r w:rsidRPr="00AE5904">
        <w:rPr>
          <w:color w:val="000000" w:themeColor="text1"/>
          <w:lang w:val="en-US"/>
        </w:rPr>
        <w:t xml:space="preserve">While the </w:t>
      </w:r>
      <w:r>
        <w:rPr>
          <w:color w:val="000000" w:themeColor="text1"/>
          <w:lang w:val="en-US"/>
        </w:rPr>
        <w:t>Regional Assessment for Europe and Central Asia</w:t>
      </w:r>
      <w:r w:rsidRPr="00AE5904">
        <w:rPr>
          <w:color w:val="000000" w:themeColor="text1"/>
          <w:lang w:val="en-US"/>
        </w:rPr>
        <w:t xml:space="preserve"> focuses on the regional scale, it also considers subregional or finer scale</w:t>
      </w:r>
      <w:r>
        <w:rPr>
          <w:color w:val="000000" w:themeColor="text1"/>
          <w:lang w:val="en-US"/>
        </w:rPr>
        <w:t>s</w:t>
      </w:r>
      <w:r w:rsidRPr="00AE5904">
        <w:rPr>
          <w:color w:val="000000" w:themeColor="text1"/>
          <w:lang w:val="en-US"/>
        </w:rPr>
        <w:t xml:space="preserve"> where necessary.</w:t>
      </w:r>
      <w:r>
        <w:rPr>
          <w:color w:val="000000" w:themeColor="text1"/>
          <w:lang w:val="en-US"/>
        </w:rPr>
        <w:t xml:space="preserve"> M</w:t>
      </w:r>
      <w:r w:rsidRPr="00AE5904">
        <w:rPr>
          <w:color w:val="000000" w:themeColor="text1"/>
          <w:lang w:val="en-US"/>
        </w:rPr>
        <w:t xml:space="preserve">any examples of drivers, biodiversity, ecosystem services, and </w:t>
      </w:r>
      <w:r>
        <w:rPr>
          <w:color w:val="000000" w:themeColor="text1"/>
          <w:lang w:val="en-US"/>
        </w:rPr>
        <w:t>good quality of life</w:t>
      </w:r>
      <w:r w:rsidRPr="00AE5904">
        <w:rPr>
          <w:color w:val="000000" w:themeColor="text1"/>
          <w:lang w:val="en-US"/>
        </w:rPr>
        <w:t xml:space="preserve"> </w:t>
      </w:r>
      <w:r>
        <w:rPr>
          <w:color w:val="000000" w:themeColor="text1"/>
          <w:lang w:val="en-US"/>
        </w:rPr>
        <w:t>concern</w:t>
      </w:r>
      <w:r w:rsidRPr="00AE5904">
        <w:rPr>
          <w:color w:val="000000" w:themeColor="text1"/>
          <w:lang w:val="en-US"/>
        </w:rPr>
        <w:t xml:space="preserve"> national to local scales. </w:t>
      </w:r>
      <w:r>
        <w:rPr>
          <w:color w:val="000000" w:themeColor="text1"/>
          <w:lang w:val="en-US"/>
        </w:rPr>
        <w:t>Moreover, t</w:t>
      </w:r>
      <w:r w:rsidRPr="00AE5904">
        <w:rPr>
          <w:color w:val="000000" w:themeColor="text1"/>
          <w:lang w:val="en-US"/>
        </w:rPr>
        <w:t>he local scale often offers the best opportunit</w:t>
      </w:r>
      <w:r>
        <w:rPr>
          <w:color w:val="000000" w:themeColor="text1"/>
          <w:lang w:val="en-US"/>
        </w:rPr>
        <w:t>y</w:t>
      </w:r>
      <w:r w:rsidRPr="00AE5904">
        <w:rPr>
          <w:color w:val="000000" w:themeColor="text1"/>
          <w:lang w:val="en-US"/>
        </w:rPr>
        <w:t xml:space="preserve"> for the integration of </w:t>
      </w:r>
      <w:r>
        <w:rPr>
          <w:color w:val="000000" w:themeColor="text1"/>
          <w:lang w:val="en-US"/>
        </w:rPr>
        <w:t>indigenous and local knowledge</w:t>
      </w:r>
      <w:r w:rsidRPr="00AE5904">
        <w:rPr>
          <w:color w:val="000000" w:themeColor="text1"/>
          <w:lang w:val="en-US"/>
        </w:rPr>
        <w:t xml:space="preserve"> and other knowledge systems. Thus, the general </w:t>
      </w:r>
      <w:r>
        <w:rPr>
          <w:color w:val="000000" w:themeColor="text1"/>
          <w:lang w:val="en-US"/>
        </w:rPr>
        <w:t>coarse</w:t>
      </w:r>
      <w:r w:rsidRPr="00AE5904">
        <w:rPr>
          <w:color w:val="000000" w:themeColor="text1"/>
          <w:lang w:val="en-US"/>
        </w:rPr>
        <w:t xml:space="preserve">-scale focus of </w:t>
      </w:r>
      <w:r>
        <w:rPr>
          <w:color w:val="000000" w:themeColor="text1"/>
          <w:lang w:val="en-US"/>
        </w:rPr>
        <w:t>this</w:t>
      </w:r>
      <w:r w:rsidRPr="00AE5904">
        <w:rPr>
          <w:color w:val="000000" w:themeColor="text1"/>
          <w:lang w:val="en-US"/>
        </w:rPr>
        <w:t xml:space="preserve"> assessment is rooted in a synthesis of information across a range of scales from local to the </w:t>
      </w:r>
      <w:r>
        <w:rPr>
          <w:color w:val="000000" w:themeColor="text1"/>
          <w:lang w:val="en-US"/>
        </w:rPr>
        <w:t>Europe and Central Asia</w:t>
      </w:r>
      <w:r w:rsidRPr="00AE5904">
        <w:rPr>
          <w:color w:val="000000" w:themeColor="text1"/>
          <w:lang w:val="en-US"/>
        </w:rPr>
        <w:t xml:space="preserve"> region</w:t>
      </w:r>
      <w:r>
        <w:rPr>
          <w:color w:val="000000" w:themeColor="text1"/>
          <w:lang w:val="en-US"/>
        </w:rPr>
        <w:t xml:space="preserve"> as a whole</w:t>
      </w:r>
      <w:r w:rsidRPr="00AE5904">
        <w:rPr>
          <w:color w:val="000000" w:themeColor="text1"/>
          <w:lang w:val="en-US"/>
        </w:rPr>
        <w:t>.</w:t>
      </w:r>
      <w:r>
        <w:rPr>
          <w:color w:val="000000" w:themeColor="text1"/>
          <w:lang w:val="en-US"/>
        </w:rPr>
        <w:t xml:space="preserve"> </w:t>
      </w:r>
      <w:r w:rsidRPr="126EA51F">
        <w:rPr>
          <w:rFonts w:ascii="Calibri" w:eastAsia="Calibri" w:hAnsi="Calibri" w:cs="Calibri"/>
          <w:lang w:val="en-US"/>
        </w:rPr>
        <w:t xml:space="preserve">The outcomes of the regional assessments are </w:t>
      </w:r>
      <w:r>
        <w:rPr>
          <w:rFonts w:ascii="Calibri" w:eastAsia="Calibri" w:hAnsi="Calibri" w:cs="Calibri"/>
          <w:lang w:val="en-US"/>
        </w:rPr>
        <w:t xml:space="preserve">stand-alone </w:t>
      </w:r>
      <w:r>
        <w:rPr>
          <w:rFonts w:ascii="Calibri" w:eastAsia="Calibri" w:hAnsi="Calibri" w:cs="Calibri"/>
          <w:lang w:val="en-US"/>
        </w:rPr>
        <w:lastRenderedPageBreak/>
        <w:t>products that also inform</w:t>
      </w:r>
      <w:r w:rsidRPr="126EA51F">
        <w:rPr>
          <w:rFonts w:ascii="Calibri" w:eastAsia="Calibri" w:hAnsi="Calibri" w:cs="Calibri"/>
          <w:lang w:val="en-US"/>
        </w:rPr>
        <w:t xml:space="preserve"> the IPBES </w:t>
      </w:r>
      <w:r>
        <w:rPr>
          <w:rFonts w:ascii="Calibri" w:eastAsia="Calibri" w:hAnsi="Calibri" w:cs="Calibri"/>
          <w:lang w:val="en-US"/>
        </w:rPr>
        <w:t>G</w:t>
      </w:r>
      <w:r w:rsidRPr="126EA51F">
        <w:rPr>
          <w:rFonts w:ascii="Calibri" w:eastAsia="Calibri" w:hAnsi="Calibri" w:cs="Calibri"/>
          <w:lang w:val="en-US"/>
        </w:rPr>
        <w:t xml:space="preserve">lobal </w:t>
      </w:r>
      <w:r>
        <w:rPr>
          <w:rFonts w:ascii="Calibri" w:eastAsia="Calibri" w:hAnsi="Calibri" w:cs="Calibri"/>
          <w:lang w:val="en-US"/>
        </w:rPr>
        <w:t>A</w:t>
      </w:r>
      <w:r w:rsidRPr="126EA51F">
        <w:rPr>
          <w:rFonts w:ascii="Calibri" w:eastAsia="Calibri" w:hAnsi="Calibri" w:cs="Calibri"/>
          <w:lang w:val="en-US"/>
        </w:rPr>
        <w:t xml:space="preserve">ssessment </w:t>
      </w:r>
      <w:r>
        <w:rPr>
          <w:rFonts w:ascii="Calibri" w:eastAsia="Calibri" w:hAnsi="Calibri" w:cs="Calibri"/>
          <w:lang w:val="en-US"/>
        </w:rPr>
        <w:t>on</w:t>
      </w:r>
      <w:r w:rsidRPr="126EA51F">
        <w:rPr>
          <w:rFonts w:ascii="Calibri" w:eastAsia="Calibri" w:hAnsi="Calibri" w:cs="Calibri"/>
          <w:lang w:val="en-US"/>
        </w:rPr>
        <w:t xml:space="preserve"> </w:t>
      </w:r>
      <w:r>
        <w:rPr>
          <w:rFonts w:ascii="Calibri" w:eastAsia="Calibri" w:hAnsi="Calibri" w:cs="Calibri"/>
          <w:lang w:val="en-US"/>
        </w:rPr>
        <w:t>B</w:t>
      </w:r>
      <w:r w:rsidRPr="126EA51F">
        <w:rPr>
          <w:rFonts w:ascii="Calibri" w:eastAsia="Calibri" w:hAnsi="Calibri" w:cs="Calibri"/>
          <w:lang w:val="en-US"/>
        </w:rPr>
        <w:t xml:space="preserve">iodiversity and </w:t>
      </w:r>
      <w:r>
        <w:rPr>
          <w:rFonts w:ascii="Calibri" w:eastAsia="Calibri" w:hAnsi="Calibri" w:cs="Calibri"/>
          <w:lang w:val="en-US"/>
        </w:rPr>
        <w:t>E</w:t>
      </w:r>
      <w:r w:rsidRPr="126EA51F">
        <w:rPr>
          <w:rFonts w:ascii="Calibri" w:eastAsia="Calibri" w:hAnsi="Calibri" w:cs="Calibri"/>
          <w:lang w:val="en-US"/>
        </w:rPr>
        <w:t xml:space="preserve">cosystem </w:t>
      </w:r>
      <w:r>
        <w:rPr>
          <w:rFonts w:ascii="Calibri" w:eastAsia="Calibri" w:hAnsi="Calibri" w:cs="Calibri"/>
          <w:lang w:val="en-US"/>
        </w:rPr>
        <w:t>S</w:t>
      </w:r>
      <w:r w:rsidRPr="126EA51F">
        <w:rPr>
          <w:rFonts w:ascii="Calibri" w:eastAsia="Calibri" w:hAnsi="Calibri" w:cs="Calibri"/>
          <w:lang w:val="en-US"/>
        </w:rPr>
        <w:t>ervices (deliverable 2c).</w:t>
      </w:r>
      <w:r w:rsidRPr="1002A949">
        <w:rPr>
          <w:rFonts w:ascii="Calibri" w:eastAsia="Calibri" w:hAnsi="Calibri" w:cs="Calibri"/>
          <w:lang w:val="en-US"/>
        </w:rPr>
        <w:t xml:space="preserve"> </w:t>
      </w:r>
    </w:p>
    <w:p w14:paraId="509B872F" w14:textId="74E458F9" w:rsidR="0051591A" w:rsidRPr="0051591A" w:rsidRDefault="0051591A" w:rsidP="0051591A">
      <w:pPr>
        <w:rPr>
          <w:lang w:val="en-US"/>
        </w:rPr>
      </w:pPr>
      <w:r>
        <w:rPr>
          <w:lang w:eastAsia="en-GB"/>
        </w:rPr>
        <w:drawing>
          <wp:inline distT="0" distB="0" distL="0" distR="0" wp14:anchorId="77364AE7" wp14:editId="44F076C8">
            <wp:extent cx="5731510" cy="5870575"/>
            <wp:effectExtent l="0" t="0" r="2540" b="0"/>
            <wp:docPr id="933" name="Picture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5870575"/>
                    </a:xfrm>
                    <a:prstGeom prst="rect">
                      <a:avLst/>
                    </a:prstGeom>
                  </pic:spPr>
                </pic:pic>
              </a:graphicData>
            </a:graphic>
          </wp:inline>
        </w:drawing>
      </w:r>
    </w:p>
    <w:p w14:paraId="16FBD5D9" w14:textId="77777777" w:rsidR="00F5309A" w:rsidRDefault="00F5309A" w:rsidP="00F5309A">
      <w:pPr>
        <w:keepNext/>
      </w:pPr>
    </w:p>
    <w:p w14:paraId="56479316" w14:textId="77777777" w:rsidR="00F5309A" w:rsidRPr="00714110" w:rsidRDefault="00F5309A" w:rsidP="004575A6">
      <w:pPr>
        <w:pStyle w:val="Heading3"/>
        <w:numPr>
          <w:ilvl w:val="0"/>
          <w:numId w:val="0"/>
        </w:numPr>
        <w:ind w:left="720" w:hanging="720"/>
      </w:pPr>
      <w:bookmarkStart w:id="9" w:name="_Toc501461809"/>
      <w:bookmarkStart w:id="10" w:name="_Toc504380554"/>
      <w:r w:rsidRPr="1002A949">
        <w:t xml:space="preserve">The assessment </w:t>
      </w:r>
      <w:r>
        <w:t>process</w:t>
      </w:r>
      <w:bookmarkEnd w:id="9"/>
      <w:bookmarkEnd w:id="10"/>
    </w:p>
    <w:p w14:paraId="12E2A81C" w14:textId="52FC96BB" w:rsidR="00F5309A" w:rsidRDefault="00F5309A" w:rsidP="00F5309A">
      <w:pPr>
        <w:spacing w:line="256" w:lineRule="auto"/>
        <w:rPr>
          <w:color w:val="000000" w:themeColor="text1"/>
          <w:lang w:val="en-US"/>
        </w:rPr>
      </w:pPr>
      <w:r>
        <w:rPr>
          <w:rFonts w:ascii="Calibri" w:eastAsia="Calibri" w:hAnsi="Calibri" w:cs="Calibri"/>
        </w:rPr>
        <w:t>T</w:t>
      </w:r>
      <w:r w:rsidRPr="1002A949">
        <w:rPr>
          <w:rFonts w:ascii="Calibri" w:eastAsia="Calibri" w:hAnsi="Calibri" w:cs="Calibri"/>
        </w:rPr>
        <w:t xml:space="preserve">he </w:t>
      </w:r>
      <w:r>
        <w:rPr>
          <w:rFonts w:ascii="Calibri" w:eastAsia="Calibri" w:hAnsi="Calibri" w:cs="Calibri"/>
        </w:rPr>
        <w:t>Regional Assessment for Europe and Central Asia</w:t>
      </w:r>
      <w:r w:rsidRPr="1002A949">
        <w:rPr>
          <w:rFonts w:ascii="Calibri" w:eastAsia="Calibri" w:hAnsi="Calibri" w:cs="Calibri"/>
        </w:rPr>
        <w:t xml:space="preserve"> </w:t>
      </w:r>
      <w:r>
        <w:rPr>
          <w:rFonts w:ascii="Calibri" w:eastAsia="Calibri" w:hAnsi="Calibri" w:cs="Calibri"/>
        </w:rPr>
        <w:t>was undertaken</w:t>
      </w:r>
      <w:r w:rsidRPr="1002A949">
        <w:rPr>
          <w:rFonts w:ascii="Calibri" w:eastAsia="Calibri" w:hAnsi="Calibri" w:cs="Calibri"/>
        </w:rPr>
        <w:t xml:space="preserve"> </w:t>
      </w:r>
      <w:r>
        <w:rPr>
          <w:rFonts w:ascii="Calibri" w:eastAsia="Calibri" w:hAnsi="Calibri" w:cs="Calibri"/>
        </w:rPr>
        <w:t xml:space="preserve">by an expert team of 118 individuals </w:t>
      </w:r>
      <w:r w:rsidRPr="1002A949">
        <w:rPr>
          <w:rFonts w:ascii="Calibri" w:eastAsia="Calibri" w:hAnsi="Calibri" w:cs="Calibri"/>
        </w:rPr>
        <w:t xml:space="preserve">comprising </w:t>
      </w:r>
      <w:r>
        <w:rPr>
          <w:rFonts w:ascii="Calibri" w:eastAsia="Calibri" w:hAnsi="Calibri" w:cs="Calibri"/>
        </w:rPr>
        <w:t>two</w:t>
      </w:r>
      <w:r w:rsidRPr="1002A949">
        <w:rPr>
          <w:rFonts w:ascii="Calibri" w:eastAsia="Calibri" w:hAnsi="Calibri" w:cs="Calibri"/>
        </w:rPr>
        <w:t xml:space="preserve"> assessment co-chairs</w:t>
      </w:r>
      <w:r>
        <w:rPr>
          <w:rFonts w:ascii="Calibri" w:eastAsia="Calibri" w:hAnsi="Calibri" w:cs="Calibri"/>
        </w:rPr>
        <w:t>, a further</w:t>
      </w:r>
      <w:r w:rsidRPr="1002A949">
        <w:rPr>
          <w:rFonts w:ascii="Calibri" w:eastAsia="Calibri" w:hAnsi="Calibri" w:cs="Calibri"/>
        </w:rPr>
        <w:t xml:space="preserve"> 1</w:t>
      </w:r>
      <w:r>
        <w:rPr>
          <w:rFonts w:ascii="Calibri" w:eastAsia="Calibri" w:hAnsi="Calibri" w:cs="Calibri"/>
        </w:rPr>
        <w:t>2</w:t>
      </w:r>
      <w:r w:rsidRPr="1002A949">
        <w:rPr>
          <w:rFonts w:ascii="Calibri" w:eastAsia="Calibri" w:hAnsi="Calibri" w:cs="Calibri"/>
        </w:rPr>
        <w:t xml:space="preserve"> coordinating lead authors</w:t>
      </w:r>
      <w:r>
        <w:rPr>
          <w:rFonts w:ascii="Calibri" w:eastAsia="Calibri" w:hAnsi="Calibri" w:cs="Calibri"/>
        </w:rPr>
        <w:t>,</w:t>
      </w:r>
      <w:r w:rsidRPr="1002A949">
        <w:rPr>
          <w:rFonts w:ascii="Calibri" w:eastAsia="Calibri" w:hAnsi="Calibri" w:cs="Calibri"/>
        </w:rPr>
        <w:t xml:space="preserve"> 8</w:t>
      </w:r>
      <w:r>
        <w:rPr>
          <w:rFonts w:ascii="Calibri" w:eastAsia="Calibri" w:hAnsi="Calibri" w:cs="Calibri"/>
        </w:rPr>
        <w:t>5</w:t>
      </w:r>
      <w:r w:rsidRPr="1002A949">
        <w:rPr>
          <w:rFonts w:ascii="Calibri" w:eastAsia="Calibri" w:hAnsi="Calibri" w:cs="Calibri"/>
        </w:rPr>
        <w:t xml:space="preserve"> lead authors</w:t>
      </w:r>
      <w:r>
        <w:rPr>
          <w:rFonts w:ascii="Calibri" w:eastAsia="Calibri" w:hAnsi="Calibri" w:cs="Calibri"/>
        </w:rPr>
        <w:t>, six fellows and 13 review editors</w:t>
      </w:r>
      <w:r w:rsidRPr="1002A949">
        <w:rPr>
          <w:rFonts w:ascii="Calibri" w:eastAsia="Calibri" w:hAnsi="Calibri" w:cs="Calibri"/>
        </w:rPr>
        <w:t xml:space="preserve">. </w:t>
      </w:r>
      <w:r>
        <w:rPr>
          <w:rFonts w:ascii="Calibri" w:eastAsia="Calibri" w:hAnsi="Calibri" w:cs="Calibri"/>
        </w:rPr>
        <w:t>T</w:t>
      </w:r>
      <w:r w:rsidRPr="002A1DA1">
        <w:rPr>
          <w:rFonts w:ascii="Calibri" w:eastAsia="Calibri" w:hAnsi="Calibri" w:cs="Calibri"/>
        </w:rPr>
        <w:t xml:space="preserve">he experts </w:t>
      </w:r>
      <w:r>
        <w:rPr>
          <w:rFonts w:ascii="Calibri" w:eastAsia="Calibri" w:hAnsi="Calibri" w:cs="Calibri"/>
        </w:rPr>
        <w:t xml:space="preserve">were selected </w:t>
      </w:r>
      <w:r w:rsidRPr="002A1DA1">
        <w:rPr>
          <w:rFonts w:ascii="Calibri" w:eastAsia="Calibri" w:hAnsi="Calibri" w:cs="Calibri"/>
        </w:rPr>
        <w:t>in 2015</w:t>
      </w:r>
      <w:r>
        <w:rPr>
          <w:rFonts w:ascii="Calibri" w:eastAsia="Calibri" w:hAnsi="Calibri" w:cs="Calibri"/>
        </w:rPr>
        <w:t xml:space="preserve"> by t</w:t>
      </w:r>
      <w:r w:rsidRPr="002A1DA1">
        <w:rPr>
          <w:rFonts w:ascii="Calibri" w:eastAsia="Calibri" w:hAnsi="Calibri" w:cs="Calibri"/>
        </w:rPr>
        <w:t xml:space="preserve">he </w:t>
      </w:r>
      <w:r>
        <w:rPr>
          <w:rFonts w:ascii="Calibri" w:eastAsia="Calibri" w:hAnsi="Calibri" w:cs="Calibri"/>
        </w:rPr>
        <w:t>co-chairs; representatives of the IPBES Bureau and multidisciplinary expert panel (MEP) from the region; and the IPBES secretariat,</w:t>
      </w:r>
      <w:r w:rsidRPr="002A1DA1">
        <w:rPr>
          <w:rFonts w:ascii="Calibri" w:eastAsia="Calibri" w:hAnsi="Calibri" w:cs="Calibri"/>
        </w:rPr>
        <w:t xml:space="preserve"> from nominations </w:t>
      </w:r>
      <w:r>
        <w:rPr>
          <w:rFonts w:ascii="Calibri" w:eastAsia="Calibri" w:hAnsi="Calibri" w:cs="Calibri"/>
        </w:rPr>
        <w:t>by</w:t>
      </w:r>
      <w:r w:rsidRPr="002A1DA1">
        <w:rPr>
          <w:rFonts w:ascii="Calibri" w:eastAsia="Calibri" w:hAnsi="Calibri" w:cs="Calibri"/>
        </w:rPr>
        <w:t xml:space="preserve"> </w:t>
      </w:r>
      <w:r>
        <w:rPr>
          <w:rFonts w:ascii="Calibri" w:eastAsia="Calibri" w:hAnsi="Calibri" w:cs="Calibri"/>
        </w:rPr>
        <w:t>G</w:t>
      </w:r>
      <w:r w:rsidRPr="002A1DA1">
        <w:rPr>
          <w:rFonts w:ascii="Calibri" w:eastAsia="Calibri" w:hAnsi="Calibri" w:cs="Calibri"/>
        </w:rPr>
        <w:t xml:space="preserve">overnments and </w:t>
      </w:r>
      <w:r>
        <w:rPr>
          <w:rFonts w:ascii="Calibri" w:eastAsia="Calibri" w:hAnsi="Calibri" w:cs="Calibri"/>
        </w:rPr>
        <w:t>organizations, to cover</w:t>
      </w:r>
      <w:r w:rsidRPr="1002A949">
        <w:rPr>
          <w:rFonts w:ascii="Calibri" w:eastAsia="Calibri" w:hAnsi="Calibri" w:cs="Calibri"/>
        </w:rPr>
        <w:t xml:space="preserve"> </w:t>
      </w:r>
      <w:r>
        <w:rPr>
          <w:rFonts w:ascii="Calibri" w:eastAsia="Calibri" w:hAnsi="Calibri" w:cs="Calibri"/>
        </w:rPr>
        <w:t>a</w:t>
      </w:r>
      <w:r w:rsidRPr="1002A949">
        <w:rPr>
          <w:rFonts w:ascii="Calibri" w:eastAsia="Calibri" w:hAnsi="Calibri" w:cs="Calibri"/>
        </w:rPr>
        <w:t xml:space="preserve"> spectrum of disciplines including </w:t>
      </w:r>
      <w:r w:rsidRPr="00F2331B">
        <w:rPr>
          <w:rFonts w:ascii="Calibri" w:eastAsia="Calibri" w:hAnsi="Calibri" w:cs="Calibri"/>
        </w:rPr>
        <w:t xml:space="preserve">indigenous </w:t>
      </w:r>
      <w:r>
        <w:rPr>
          <w:rFonts w:ascii="Calibri" w:eastAsia="Calibri" w:hAnsi="Calibri" w:cs="Calibri"/>
        </w:rPr>
        <w:t xml:space="preserve">and </w:t>
      </w:r>
      <w:r w:rsidRPr="00F2331B">
        <w:rPr>
          <w:rFonts w:ascii="Calibri" w:eastAsia="Calibri" w:hAnsi="Calibri" w:cs="Calibri"/>
        </w:rPr>
        <w:t>local knowledge</w:t>
      </w:r>
      <w:r>
        <w:rPr>
          <w:rFonts w:ascii="Calibri" w:eastAsia="Calibri" w:hAnsi="Calibri" w:cs="Calibri"/>
        </w:rPr>
        <w:t xml:space="preserve">. The selected expert team was supported by numerous contributing authors. </w:t>
      </w:r>
      <w:r w:rsidRPr="1002A949">
        <w:rPr>
          <w:rFonts w:ascii="Calibri" w:eastAsia="Calibri" w:hAnsi="Calibri" w:cs="Calibri"/>
        </w:rPr>
        <w:t>T</w:t>
      </w:r>
      <w:r>
        <w:rPr>
          <w:rFonts w:ascii="Calibri" w:eastAsia="Calibri" w:hAnsi="Calibri" w:cs="Calibri"/>
        </w:rPr>
        <w:t>he 13</w:t>
      </w:r>
      <w:r w:rsidRPr="1002A949">
        <w:rPr>
          <w:rFonts w:ascii="Calibri" w:eastAsia="Calibri" w:hAnsi="Calibri" w:cs="Calibri"/>
        </w:rPr>
        <w:t xml:space="preserve"> review editors assessed the adequacy of author responses to reviewer comments. The evidence presented in th</w:t>
      </w:r>
      <w:r>
        <w:rPr>
          <w:rFonts w:ascii="Calibri" w:eastAsia="Calibri" w:hAnsi="Calibri" w:cs="Calibri"/>
        </w:rPr>
        <w:t>e</w:t>
      </w:r>
      <w:r w:rsidRPr="1002A949">
        <w:rPr>
          <w:rFonts w:ascii="Calibri" w:eastAsia="Calibri" w:hAnsi="Calibri" w:cs="Calibri"/>
        </w:rPr>
        <w:t xml:space="preserve"> assessment was derived fro</w:t>
      </w:r>
      <w:r>
        <w:rPr>
          <w:rFonts w:ascii="Calibri" w:eastAsia="Calibri" w:hAnsi="Calibri" w:cs="Calibri"/>
        </w:rPr>
        <w:t>m the peer-reviewed and public</w:t>
      </w:r>
      <w:r w:rsidRPr="1002A949">
        <w:rPr>
          <w:rFonts w:ascii="Calibri" w:eastAsia="Calibri" w:hAnsi="Calibri" w:cs="Calibri"/>
        </w:rPr>
        <w:t>ly available literature</w:t>
      </w:r>
      <w:r>
        <w:rPr>
          <w:rFonts w:ascii="Calibri" w:eastAsia="Calibri" w:hAnsi="Calibri" w:cs="Calibri"/>
        </w:rPr>
        <w:t xml:space="preserve"> or correctly cited and public</w:t>
      </w:r>
      <w:r w:rsidRPr="1002A949">
        <w:rPr>
          <w:rFonts w:ascii="Calibri" w:eastAsia="Calibri" w:hAnsi="Calibri" w:cs="Calibri"/>
        </w:rPr>
        <w:t>ly available grey literature, as well as</w:t>
      </w:r>
      <w:r>
        <w:rPr>
          <w:rFonts w:ascii="Calibri" w:eastAsia="Calibri" w:hAnsi="Calibri" w:cs="Calibri"/>
        </w:rPr>
        <w:t xml:space="preserve"> indigenous and local knowledge </w:t>
      </w:r>
      <w:r>
        <w:rPr>
          <w:rFonts w:ascii="Calibri" w:eastAsia="Calibri" w:hAnsi="Calibri" w:cs="Calibri"/>
        </w:rPr>
        <w:fldChar w:fldCharType="begin" w:fldLock="1"/>
      </w:r>
      <w:r w:rsidR="00880DEA">
        <w:rPr>
          <w:rFonts w:ascii="Calibri" w:eastAsia="Calibri" w:hAnsi="Calibri" w:cs="Calibri"/>
        </w:rPr>
        <w:instrText>ADDIN CSL_CITATION { "citationItems" : [ { "id" : "ITEM-1", "itemData" : { "editor" : [ { "dropping-particle" : "", "family" : "Rou\u00e9", "given" : "Marie", "non-dropping-particle" : "", "parse-names" : false, "suffix" : "" }, { "dropping-particle" : "", "family" : "Moln\u00e1r", "given" : "Zsolt", "non-dropping-particle" : "", "parse-names" : false, "suffix" : "" } ], "id" : "ITEM-1", "issued" : { "date-parts" : [ [ "2016" ] ] }, "page" : "1-156", "publisher" : "UNESCO - IPBES", "publisher-place" : "Paris, France", "title" : "Indigenous and Local Knowledge of Biodiversity and Ecosystem Services in Europe and Central Asia", "type" : "paper-conference" }, "uris" : [ "http://www.mendeley.com/documents/?uuid=ac62aaeb-8238-34be-a219-e34b893152a5" ] } ], "mendeley" : { "formattedCitation" : "(Rou\u00e9 and Moln\u00e1r 2016)", "plainTextFormattedCitation" : "(Rou\u00e9 and Moln\u00e1r 2016)", "previouslyFormattedCitation" : "(Rou\u00e9 &amp; Moln\u00e1r, 2016)" }, "properties" : {  }, "schema" : "https://github.com/citation-style-language/schema/raw/master/csl-citation.json" }</w:instrText>
      </w:r>
      <w:r>
        <w:rPr>
          <w:rFonts w:ascii="Calibri" w:eastAsia="Calibri" w:hAnsi="Calibri" w:cs="Calibri"/>
        </w:rPr>
        <w:fldChar w:fldCharType="separate"/>
      </w:r>
      <w:r w:rsidR="00880DEA" w:rsidRPr="00880DEA">
        <w:rPr>
          <w:rFonts w:ascii="Calibri" w:eastAsia="Calibri" w:hAnsi="Calibri" w:cs="Calibri"/>
        </w:rPr>
        <w:t>(Roué and Molnár</w:t>
      </w:r>
      <w:r w:rsidR="00C01EE8">
        <w:rPr>
          <w:rFonts w:ascii="Calibri" w:eastAsia="Calibri" w:hAnsi="Calibri" w:cs="Calibri"/>
        </w:rPr>
        <w:t>,</w:t>
      </w:r>
      <w:r w:rsidR="00880DEA" w:rsidRPr="00880DEA">
        <w:rPr>
          <w:rFonts w:ascii="Calibri" w:eastAsia="Calibri" w:hAnsi="Calibri" w:cs="Calibri"/>
        </w:rPr>
        <w:t xml:space="preserve"> 2016)</w:t>
      </w:r>
      <w:r>
        <w:rPr>
          <w:rFonts w:ascii="Calibri" w:eastAsia="Calibri" w:hAnsi="Calibri" w:cs="Calibri"/>
        </w:rPr>
        <w:fldChar w:fldCharType="end"/>
      </w:r>
      <w:r w:rsidRPr="1002A949">
        <w:rPr>
          <w:rFonts w:ascii="Calibri" w:eastAsia="Calibri" w:hAnsi="Calibri" w:cs="Calibri"/>
        </w:rPr>
        <w:t>.</w:t>
      </w:r>
    </w:p>
    <w:p w14:paraId="1C57E9FB" w14:textId="77777777" w:rsidR="00F5309A" w:rsidRDefault="00F5309A" w:rsidP="00F5309A">
      <w:pPr>
        <w:spacing w:line="256" w:lineRule="auto"/>
        <w:rPr>
          <w:rFonts w:ascii="Calibri" w:eastAsia="Calibri" w:hAnsi="Calibri" w:cs="Calibri"/>
        </w:rPr>
      </w:pPr>
      <w:r>
        <w:rPr>
          <w:rFonts w:ascii="Calibri" w:eastAsia="Calibri" w:hAnsi="Calibri" w:cs="Calibri"/>
        </w:rPr>
        <w:lastRenderedPageBreak/>
        <w:t>Implementation</w:t>
      </w:r>
      <w:r w:rsidRPr="1002A949">
        <w:rPr>
          <w:rFonts w:ascii="Calibri" w:eastAsia="Calibri" w:hAnsi="Calibri" w:cs="Calibri"/>
        </w:rPr>
        <w:t xml:space="preserve"> of the </w:t>
      </w:r>
      <w:r>
        <w:rPr>
          <w:rFonts w:ascii="Calibri" w:eastAsia="Calibri" w:hAnsi="Calibri" w:cs="Calibri"/>
        </w:rPr>
        <w:t>assessment followed</w:t>
      </w:r>
      <w:r w:rsidRPr="1002A949">
        <w:rPr>
          <w:rFonts w:ascii="Calibri" w:eastAsia="Calibri" w:hAnsi="Calibri" w:cs="Calibri"/>
        </w:rPr>
        <w:t xml:space="preserve"> eight procedural steps. </w:t>
      </w:r>
      <w:r>
        <w:rPr>
          <w:rFonts w:ascii="Calibri" w:eastAsia="Calibri" w:hAnsi="Calibri" w:cs="Calibri"/>
        </w:rPr>
        <w:t>A</w:t>
      </w:r>
      <w:r w:rsidRPr="1002A949">
        <w:rPr>
          <w:rFonts w:ascii="Calibri" w:eastAsia="Calibri" w:hAnsi="Calibri" w:cs="Calibri"/>
        </w:rPr>
        <w:t xml:space="preserve"> first draft</w:t>
      </w:r>
      <w:r>
        <w:rPr>
          <w:rFonts w:ascii="Calibri" w:eastAsia="Calibri" w:hAnsi="Calibri" w:cs="Calibri"/>
        </w:rPr>
        <w:t xml:space="preserve"> of the</w:t>
      </w:r>
      <w:r w:rsidRPr="1002A949">
        <w:rPr>
          <w:rFonts w:ascii="Calibri" w:eastAsia="Calibri" w:hAnsi="Calibri" w:cs="Calibri"/>
        </w:rPr>
        <w:t xml:space="preserve"> report</w:t>
      </w:r>
      <w:r>
        <w:rPr>
          <w:rFonts w:ascii="Calibri" w:eastAsia="Calibri" w:hAnsi="Calibri" w:cs="Calibri"/>
        </w:rPr>
        <w:t xml:space="preserve"> chapters</w:t>
      </w:r>
      <w:r w:rsidRPr="1002A949">
        <w:rPr>
          <w:rFonts w:ascii="Calibri" w:eastAsia="Calibri" w:hAnsi="Calibri" w:cs="Calibri"/>
        </w:rPr>
        <w:t xml:space="preserve"> </w:t>
      </w:r>
      <w:r>
        <w:rPr>
          <w:rFonts w:ascii="Calibri" w:eastAsia="Calibri" w:hAnsi="Calibri" w:cs="Calibri"/>
        </w:rPr>
        <w:t xml:space="preserve">was </w:t>
      </w:r>
      <w:r w:rsidRPr="1002A949">
        <w:rPr>
          <w:rFonts w:ascii="Calibri" w:eastAsia="Calibri" w:hAnsi="Calibri" w:cs="Calibri"/>
        </w:rPr>
        <w:t>prepared by the author team</w:t>
      </w:r>
      <w:r>
        <w:rPr>
          <w:rFonts w:ascii="Calibri" w:eastAsia="Calibri" w:hAnsi="Calibri" w:cs="Calibri"/>
        </w:rPr>
        <w:t xml:space="preserve"> </w:t>
      </w:r>
      <w:r w:rsidRPr="1002A949">
        <w:rPr>
          <w:rFonts w:ascii="Calibri" w:eastAsia="Calibri" w:hAnsi="Calibri" w:cs="Calibri"/>
        </w:rPr>
        <w:t>(1). This draft was peer reviewed in an open and transparent process</w:t>
      </w:r>
      <w:r>
        <w:rPr>
          <w:rFonts w:ascii="Calibri" w:eastAsia="Calibri" w:hAnsi="Calibri" w:cs="Calibri"/>
        </w:rPr>
        <w:t xml:space="preserve"> by G</w:t>
      </w:r>
      <w:r w:rsidRPr="1002A949">
        <w:rPr>
          <w:rFonts w:ascii="Calibri" w:eastAsia="Calibri" w:hAnsi="Calibri" w:cs="Calibri"/>
        </w:rPr>
        <w:t xml:space="preserve">overnments, </w:t>
      </w:r>
      <w:r>
        <w:rPr>
          <w:rFonts w:ascii="Calibri" w:eastAsia="Calibri" w:hAnsi="Calibri" w:cs="Calibri"/>
        </w:rPr>
        <w:t xml:space="preserve">other </w:t>
      </w:r>
      <w:r w:rsidRPr="1002A949">
        <w:rPr>
          <w:rFonts w:ascii="Calibri" w:eastAsia="Calibri" w:hAnsi="Calibri" w:cs="Calibri"/>
        </w:rPr>
        <w:t xml:space="preserve">stakeholders and all interested experts </w:t>
      </w:r>
      <w:r>
        <w:rPr>
          <w:rFonts w:ascii="Calibri" w:eastAsia="Calibri" w:hAnsi="Calibri" w:cs="Calibri"/>
        </w:rPr>
        <w:t xml:space="preserve">who responded to an invitation by the IPBES Executive Secretary by </w:t>
      </w:r>
      <w:r w:rsidRPr="1002A949">
        <w:rPr>
          <w:rFonts w:ascii="Calibri" w:eastAsia="Calibri" w:hAnsi="Calibri" w:cs="Calibri"/>
        </w:rPr>
        <w:t>register</w:t>
      </w:r>
      <w:r>
        <w:rPr>
          <w:rFonts w:ascii="Calibri" w:eastAsia="Calibri" w:hAnsi="Calibri" w:cs="Calibri"/>
        </w:rPr>
        <w:t>ing</w:t>
      </w:r>
      <w:r w:rsidRPr="1002A949">
        <w:rPr>
          <w:rFonts w:ascii="Calibri" w:eastAsia="Calibri" w:hAnsi="Calibri" w:cs="Calibri"/>
        </w:rPr>
        <w:t xml:space="preserve"> and submit</w:t>
      </w:r>
      <w:r>
        <w:rPr>
          <w:rFonts w:ascii="Calibri" w:eastAsia="Calibri" w:hAnsi="Calibri" w:cs="Calibri"/>
        </w:rPr>
        <w:t>ting</w:t>
      </w:r>
      <w:r w:rsidRPr="1002A949">
        <w:rPr>
          <w:rFonts w:ascii="Calibri" w:eastAsia="Calibri" w:hAnsi="Calibri" w:cs="Calibri"/>
        </w:rPr>
        <w:t xml:space="preserve"> review comments (2).</w:t>
      </w:r>
      <w:r>
        <w:rPr>
          <w:rFonts w:ascii="Calibri" w:eastAsia="Calibri" w:hAnsi="Calibri" w:cs="Calibri"/>
        </w:rPr>
        <w:t xml:space="preserve"> </w:t>
      </w:r>
      <w:r w:rsidRPr="1002A949">
        <w:rPr>
          <w:rFonts w:ascii="Calibri" w:eastAsia="Calibri" w:hAnsi="Calibri" w:cs="Calibri"/>
        </w:rPr>
        <w:t xml:space="preserve">This </w:t>
      </w:r>
      <w:r>
        <w:rPr>
          <w:rFonts w:ascii="Calibri" w:eastAsia="Calibri" w:hAnsi="Calibri" w:cs="Calibri"/>
        </w:rPr>
        <w:t>facilitated</w:t>
      </w:r>
      <w:r w:rsidRPr="1002A949">
        <w:rPr>
          <w:rFonts w:ascii="Calibri" w:eastAsia="Calibri" w:hAnsi="Calibri" w:cs="Calibri"/>
        </w:rPr>
        <w:t xml:space="preserve"> stakeholder engagement </w:t>
      </w:r>
      <w:r>
        <w:rPr>
          <w:rFonts w:ascii="Calibri" w:eastAsia="Calibri" w:hAnsi="Calibri" w:cs="Calibri"/>
        </w:rPr>
        <w:t>and provided</w:t>
      </w:r>
      <w:r w:rsidRPr="1002A949">
        <w:rPr>
          <w:rFonts w:ascii="Calibri" w:eastAsia="Calibri" w:hAnsi="Calibri" w:cs="Calibri"/>
        </w:rPr>
        <w:t xml:space="preserve"> a broad set of comments through which the assessment’s legitimacy was enhanced. </w:t>
      </w:r>
      <w:r>
        <w:rPr>
          <w:rFonts w:ascii="Calibri" w:eastAsia="Calibri" w:hAnsi="Calibri" w:cs="Calibri"/>
        </w:rPr>
        <w:t>A</w:t>
      </w:r>
      <w:r w:rsidRPr="1002A949">
        <w:rPr>
          <w:rFonts w:ascii="Calibri" w:eastAsia="Calibri" w:hAnsi="Calibri" w:cs="Calibri"/>
        </w:rPr>
        <w:t xml:space="preserve"> second draft </w:t>
      </w:r>
      <w:r>
        <w:rPr>
          <w:rFonts w:ascii="Calibri" w:eastAsia="Calibri" w:hAnsi="Calibri" w:cs="Calibri"/>
        </w:rPr>
        <w:t xml:space="preserve">of the </w:t>
      </w:r>
      <w:r w:rsidRPr="1002A949">
        <w:rPr>
          <w:rFonts w:ascii="Calibri" w:eastAsia="Calibri" w:hAnsi="Calibri" w:cs="Calibri"/>
        </w:rPr>
        <w:t>report</w:t>
      </w:r>
      <w:r>
        <w:rPr>
          <w:rFonts w:ascii="Calibri" w:eastAsia="Calibri" w:hAnsi="Calibri" w:cs="Calibri"/>
        </w:rPr>
        <w:t xml:space="preserve"> chapters</w:t>
      </w:r>
      <w:r w:rsidRPr="1002A949">
        <w:rPr>
          <w:rFonts w:ascii="Calibri" w:eastAsia="Calibri" w:hAnsi="Calibri" w:cs="Calibri"/>
        </w:rPr>
        <w:t xml:space="preserve"> and first draft summary for policymakers (SPM) were prepared by the author team under the guidance of the review editors and the </w:t>
      </w:r>
      <w:r>
        <w:rPr>
          <w:rFonts w:ascii="Calibri" w:eastAsia="Calibri" w:hAnsi="Calibri" w:cs="Calibri"/>
        </w:rPr>
        <w:t>multidisciplinary expert panel, considering</w:t>
      </w:r>
      <w:r w:rsidRPr="1002A949">
        <w:rPr>
          <w:rFonts w:ascii="Calibri" w:eastAsia="Calibri" w:hAnsi="Calibri" w:cs="Calibri"/>
        </w:rPr>
        <w:t xml:space="preserve"> </w:t>
      </w:r>
      <w:r>
        <w:rPr>
          <w:rFonts w:ascii="Calibri" w:eastAsia="Calibri" w:hAnsi="Calibri" w:cs="Calibri"/>
        </w:rPr>
        <w:t xml:space="preserve">comments from the review </w:t>
      </w:r>
      <w:r w:rsidRPr="1002A949">
        <w:rPr>
          <w:rFonts w:ascii="Calibri" w:eastAsia="Calibri" w:hAnsi="Calibri" w:cs="Calibri"/>
        </w:rPr>
        <w:t xml:space="preserve">(3). These two documents were reviewed a second time by Governments, </w:t>
      </w:r>
      <w:r>
        <w:rPr>
          <w:rFonts w:ascii="Calibri" w:eastAsia="Calibri" w:hAnsi="Calibri" w:cs="Calibri"/>
        </w:rPr>
        <w:t>and other stake</w:t>
      </w:r>
      <w:r w:rsidRPr="1002A949">
        <w:rPr>
          <w:rFonts w:ascii="Calibri" w:eastAsia="Calibri" w:hAnsi="Calibri" w:cs="Calibri"/>
        </w:rPr>
        <w:t>holders</w:t>
      </w:r>
      <w:r>
        <w:rPr>
          <w:rFonts w:ascii="Calibri" w:eastAsia="Calibri" w:hAnsi="Calibri" w:cs="Calibri"/>
        </w:rPr>
        <w:t xml:space="preserve"> </w:t>
      </w:r>
      <w:r w:rsidRPr="1002A949">
        <w:rPr>
          <w:rFonts w:ascii="Calibri" w:eastAsia="Calibri" w:hAnsi="Calibri" w:cs="Calibri"/>
        </w:rPr>
        <w:t xml:space="preserve">(4), leading to the preparation of the final draft </w:t>
      </w:r>
      <w:r>
        <w:rPr>
          <w:rFonts w:ascii="Calibri" w:eastAsia="Calibri" w:hAnsi="Calibri" w:cs="Calibri"/>
        </w:rPr>
        <w:t xml:space="preserve">of the </w:t>
      </w:r>
      <w:r w:rsidRPr="1002A949">
        <w:rPr>
          <w:rFonts w:ascii="Calibri" w:eastAsia="Calibri" w:hAnsi="Calibri" w:cs="Calibri"/>
        </w:rPr>
        <w:t>report</w:t>
      </w:r>
      <w:r>
        <w:rPr>
          <w:rFonts w:ascii="Calibri" w:eastAsia="Calibri" w:hAnsi="Calibri" w:cs="Calibri"/>
        </w:rPr>
        <w:t xml:space="preserve"> chapters</w:t>
      </w:r>
      <w:r w:rsidRPr="1002A949">
        <w:rPr>
          <w:rFonts w:ascii="Calibri" w:eastAsia="Calibri" w:hAnsi="Calibri" w:cs="Calibri"/>
        </w:rPr>
        <w:t xml:space="preserve"> and </w:t>
      </w:r>
      <w:r>
        <w:rPr>
          <w:rFonts w:ascii="Calibri" w:eastAsia="Calibri" w:hAnsi="Calibri" w:cs="Calibri"/>
        </w:rPr>
        <w:t>summary for policymakers</w:t>
      </w:r>
      <w:r w:rsidRPr="1002A949">
        <w:rPr>
          <w:rFonts w:ascii="Calibri" w:eastAsia="Calibri" w:hAnsi="Calibri" w:cs="Calibri"/>
        </w:rPr>
        <w:t xml:space="preserve"> by the author team under the guidance of the review editors and the </w:t>
      </w:r>
      <w:r>
        <w:rPr>
          <w:rFonts w:ascii="Calibri" w:eastAsia="Calibri" w:hAnsi="Calibri" w:cs="Calibri"/>
        </w:rPr>
        <w:t xml:space="preserve">multidisciplinary expert panel </w:t>
      </w:r>
      <w:r w:rsidRPr="1002A949">
        <w:rPr>
          <w:rFonts w:ascii="Calibri" w:eastAsia="Calibri" w:hAnsi="Calibri" w:cs="Calibri"/>
        </w:rPr>
        <w:t xml:space="preserve">(5). The </w:t>
      </w:r>
      <w:r>
        <w:rPr>
          <w:rFonts w:ascii="Calibri" w:eastAsia="Calibri" w:hAnsi="Calibri" w:cs="Calibri"/>
        </w:rPr>
        <w:t>summary for policymakers</w:t>
      </w:r>
      <w:r w:rsidRPr="1002A949">
        <w:rPr>
          <w:rFonts w:ascii="Calibri" w:eastAsia="Calibri" w:hAnsi="Calibri" w:cs="Calibri"/>
        </w:rPr>
        <w:t xml:space="preserve"> was then translated into the six official languages of the United Nations, checked for accuracy by </w:t>
      </w:r>
      <w:r>
        <w:rPr>
          <w:rFonts w:ascii="Calibri" w:eastAsia="Calibri" w:hAnsi="Calibri" w:cs="Calibri"/>
        </w:rPr>
        <w:t>the author team</w:t>
      </w:r>
      <w:r w:rsidRPr="1002A949">
        <w:rPr>
          <w:rFonts w:ascii="Calibri" w:eastAsia="Calibri" w:hAnsi="Calibri" w:cs="Calibri"/>
        </w:rPr>
        <w:t xml:space="preserve">, and prepared in formats suitable for </w:t>
      </w:r>
      <w:r w:rsidRPr="00F2331B">
        <w:rPr>
          <w:rFonts w:ascii="Calibri" w:eastAsia="Calibri" w:hAnsi="Calibri" w:cs="Calibri"/>
        </w:rPr>
        <w:t xml:space="preserve">indigenous and local knowledge </w:t>
      </w:r>
      <w:r w:rsidRPr="1002A949">
        <w:rPr>
          <w:rFonts w:ascii="Calibri" w:eastAsia="Calibri" w:hAnsi="Calibri" w:cs="Calibri"/>
        </w:rPr>
        <w:t>holders</w:t>
      </w:r>
      <w:r>
        <w:rPr>
          <w:rFonts w:ascii="Calibri" w:eastAsia="Calibri" w:hAnsi="Calibri" w:cs="Calibri"/>
        </w:rPr>
        <w:t xml:space="preserve"> </w:t>
      </w:r>
      <w:r w:rsidRPr="1002A949">
        <w:rPr>
          <w:rFonts w:ascii="Calibri" w:eastAsia="Calibri" w:hAnsi="Calibri" w:cs="Calibri"/>
        </w:rPr>
        <w:t xml:space="preserve">(6). </w:t>
      </w:r>
      <w:r>
        <w:rPr>
          <w:rFonts w:ascii="Calibri" w:eastAsia="Calibri" w:hAnsi="Calibri" w:cs="Calibri"/>
        </w:rPr>
        <w:t>The f</w:t>
      </w:r>
      <w:r w:rsidRPr="1002A949">
        <w:rPr>
          <w:rFonts w:ascii="Calibri" w:eastAsia="Calibri" w:hAnsi="Calibri" w:cs="Calibri"/>
        </w:rPr>
        <w:t xml:space="preserve">inal draft </w:t>
      </w:r>
      <w:r>
        <w:rPr>
          <w:rFonts w:ascii="Calibri" w:eastAsia="Calibri" w:hAnsi="Calibri" w:cs="Calibri"/>
        </w:rPr>
        <w:t xml:space="preserve">of the </w:t>
      </w:r>
      <w:r w:rsidRPr="1002A949">
        <w:rPr>
          <w:rFonts w:ascii="Calibri" w:eastAsia="Calibri" w:hAnsi="Calibri" w:cs="Calibri"/>
        </w:rPr>
        <w:t>report</w:t>
      </w:r>
      <w:r>
        <w:rPr>
          <w:rFonts w:ascii="Calibri" w:eastAsia="Calibri" w:hAnsi="Calibri" w:cs="Calibri"/>
        </w:rPr>
        <w:t xml:space="preserve"> chapters</w:t>
      </w:r>
      <w:r w:rsidRPr="1002A949">
        <w:rPr>
          <w:rFonts w:ascii="Calibri" w:eastAsia="Calibri" w:hAnsi="Calibri" w:cs="Calibri"/>
        </w:rPr>
        <w:t xml:space="preserve"> and </w:t>
      </w:r>
      <w:r>
        <w:rPr>
          <w:rFonts w:ascii="Calibri" w:eastAsia="Calibri" w:hAnsi="Calibri" w:cs="Calibri"/>
        </w:rPr>
        <w:t>summary for policymakers</w:t>
      </w:r>
      <w:r w:rsidRPr="1002A949">
        <w:rPr>
          <w:rFonts w:ascii="Calibri" w:eastAsia="Calibri" w:hAnsi="Calibri" w:cs="Calibri"/>
        </w:rPr>
        <w:t xml:space="preserve"> were made available </w:t>
      </w:r>
      <w:r>
        <w:rPr>
          <w:rFonts w:ascii="Calibri" w:eastAsia="Calibri" w:hAnsi="Calibri" w:cs="Calibri"/>
        </w:rPr>
        <w:t xml:space="preserve">to, and </w:t>
      </w:r>
      <w:r w:rsidRPr="1002A949">
        <w:rPr>
          <w:rFonts w:ascii="Calibri" w:eastAsia="Calibri" w:hAnsi="Calibri" w:cs="Calibri"/>
        </w:rPr>
        <w:t>reviewed by</w:t>
      </w:r>
      <w:r>
        <w:rPr>
          <w:rFonts w:ascii="Calibri" w:eastAsia="Calibri" w:hAnsi="Calibri" w:cs="Calibri"/>
        </w:rPr>
        <w:t>,</w:t>
      </w:r>
      <w:r w:rsidRPr="1002A949">
        <w:rPr>
          <w:rFonts w:ascii="Calibri" w:eastAsia="Calibri" w:hAnsi="Calibri" w:cs="Calibri"/>
        </w:rPr>
        <w:t xml:space="preserve"> Governments </w:t>
      </w:r>
      <w:r>
        <w:rPr>
          <w:rFonts w:ascii="Calibri" w:eastAsia="Calibri" w:hAnsi="Calibri" w:cs="Calibri"/>
        </w:rPr>
        <w:t>who provided</w:t>
      </w:r>
      <w:r w:rsidRPr="1002A949">
        <w:rPr>
          <w:rFonts w:ascii="Calibri" w:eastAsia="Calibri" w:hAnsi="Calibri" w:cs="Calibri"/>
        </w:rPr>
        <w:t xml:space="preserve"> written comments</w:t>
      </w:r>
      <w:r>
        <w:rPr>
          <w:rFonts w:ascii="Calibri" w:eastAsia="Calibri" w:hAnsi="Calibri" w:cs="Calibri"/>
        </w:rPr>
        <w:t xml:space="preserve"> </w:t>
      </w:r>
      <w:r w:rsidRPr="1002A949">
        <w:rPr>
          <w:rFonts w:ascii="Calibri" w:eastAsia="Calibri" w:hAnsi="Calibri" w:cs="Calibri"/>
        </w:rPr>
        <w:t xml:space="preserve">(7), </w:t>
      </w:r>
      <w:r>
        <w:rPr>
          <w:rFonts w:ascii="Calibri" w:eastAsia="Calibri" w:hAnsi="Calibri" w:cs="Calibri"/>
        </w:rPr>
        <w:t>culminating in</w:t>
      </w:r>
      <w:r w:rsidRPr="1002A949">
        <w:rPr>
          <w:rFonts w:ascii="Calibri" w:eastAsia="Calibri" w:hAnsi="Calibri" w:cs="Calibri"/>
        </w:rPr>
        <w:t xml:space="preserve"> the rev</w:t>
      </w:r>
      <w:r>
        <w:rPr>
          <w:rFonts w:ascii="Calibri" w:eastAsia="Calibri" w:hAnsi="Calibri" w:cs="Calibri"/>
        </w:rPr>
        <w:t>iew and approval of the summary for policymakers, and the acceptance of the report chapters at the 6</w:t>
      </w:r>
      <w:r w:rsidRPr="00FD57C2">
        <w:rPr>
          <w:rFonts w:ascii="Calibri" w:eastAsia="Calibri" w:hAnsi="Calibri" w:cs="Calibri"/>
        </w:rPr>
        <w:t>th</w:t>
      </w:r>
      <w:r>
        <w:rPr>
          <w:rFonts w:ascii="Calibri" w:eastAsia="Calibri" w:hAnsi="Calibri" w:cs="Calibri"/>
        </w:rPr>
        <w:t xml:space="preserve"> session of the IPBES Plenary in Medellín in March 2018 </w:t>
      </w:r>
      <w:r w:rsidRPr="1002A949">
        <w:rPr>
          <w:rFonts w:ascii="Calibri" w:eastAsia="Calibri" w:hAnsi="Calibri" w:cs="Calibri"/>
        </w:rPr>
        <w:t>(8).</w:t>
      </w:r>
    </w:p>
    <w:p w14:paraId="73B7F150" w14:textId="77777777" w:rsidR="00F5309A" w:rsidRDefault="00F5309A" w:rsidP="00F5309A">
      <w:pPr>
        <w:spacing w:line="256" w:lineRule="auto"/>
        <w:rPr>
          <w:color w:val="000000" w:themeColor="text1"/>
          <w:lang w:val="en-US"/>
        </w:rPr>
      </w:pPr>
    </w:p>
    <w:p w14:paraId="72B16D91" w14:textId="77777777" w:rsidR="00F5309A" w:rsidRDefault="00F5309A" w:rsidP="004575A6">
      <w:pPr>
        <w:pStyle w:val="Heading3"/>
        <w:numPr>
          <w:ilvl w:val="0"/>
          <w:numId w:val="0"/>
        </w:numPr>
        <w:ind w:left="720" w:hanging="720"/>
      </w:pPr>
      <w:bookmarkStart w:id="11" w:name="_Toc501461810"/>
      <w:bookmarkStart w:id="12" w:name="_Toc504380555"/>
      <w:r>
        <w:t>The r</w:t>
      </w:r>
      <w:r w:rsidRPr="1002A949">
        <w:t xml:space="preserve">elationship </w:t>
      </w:r>
      <w:r>
        <w:t>between the Regional Assessment for Europe and Central Asia and</w:t>
      </w:r>
      <w:r w:rsidRPr="1002A949">
        <w:t xml:space="preserve"> </w:t>
      </w:r>
      <w:r>
        <w:t>the other</w:t>
      </w:r>
      <w:r w:rsidRPr="1002A949">
        <w:t xml:space="preserve"> IPBES assessments</w:t>
      </w:r>
      <w:bookmarkEnd w:id="11"/>
      <w:bookmarkEnd w:id="12"/>
      <w:r w:rsidRPr="1002A949">
        <w:t xml:space="preserve"> </w:t>
      </w:r>
    </w:p>
    <w:p w14:paraId="1BC535E9" w14:textId="6ACE89A6" w:rsidR="00F5309A" w:rsidRDefault="00F5309A" w:rsidP="00F5309A">
      <w:pPr>
        <w:rPr>
          <w:rFonts w:ascii="Calibri" w:eastAsia="Calibri" w:hAnsi="Calibri" w:cs="Calibri"/>
        </w:rPr>
      </w:pPr>
      <w:r>
        <w:rPr>
          <w:rFonts w:ascii="Calibri" w:eastAsia="Calibri" w:hAnsi="Calibri" w:cs="Calibri"/>
        </w:rPr>
        <w:t>Besides the four regional assessments, t</w:t>
      </w:r>
      <w:r w:rsidRPr="1002A949">
        <w:rPr>
          <w:rFonts w:ascii="Calibri" w:eastAsia="Calibri" w:hAnsi="Calibri" w:cs="Calibri"/>
        </w:rPr>
        <w:t xml:space="preserve">he IPBES work programme </w:t>
      </w:r>
      <w:r>
        <w:rPr>
          <w:rFonts w:ascii="Calibri" w:eastAsia="Calibri" w:hAnsi="Calibri" w:cs="Calibri"/>
        </w:rPr>
        <w:t xml:space="preserve">(see </w:t>
      </w:r>
      <w:r w:rsidRPr="00EF7D9F">
        <w:rPr>
          <w:rFonts w:ascii="Calibri" w:eastAsia="Calibri" w:hAnsi="Calibri" w:cs="Calibri"/>
          <w:b/>
        </w:rPr>
        <w:t>Figure 1</w:t>
      </w:r>
      <w:r>
        <w:rPr>
          <w:rFonts w:ascii="Calibri" w:eastAsia="Calibri" w:hAnsi="Calibri" w:cs="Calibri"/>
        </w:rPr>
        <w:t xml:space="preserve">) </w:t>
      </w:r>
      <w:r w:rsidRPr="1002A949">
        <w:rPr>
          <w:rFonts w:ascii="Calibri" w:eastAsia="Calibri" w:hAnsi="Calibri" w:cs="Calibri"/>
        </w:rPr>
        <w:t xml:space="preserve">encompasses completed or ongoing assessments </w:t>
      </w:r>
      <w:r>
        <w:rPr>
          <w:rFonts w:ascii="Calibri" w:eastAsia="Calibri" w:hAnsi="Calibri" w:cs="Calibri"/>
        </w:rPr>
        <w:t xml:space="preserve">including the Thematic Assessment on Pollinators, Pollination and Food Production; </w:t>
      </w:r>
      <w:r>
        <w:rPr>
          <w:rFonts w:ascii="Calibri" w:eastAsia="Calibri" w:hAnsi="Calibri" w:cs="Calibri"/>
        </w:rPr>
        <w:softHyphen/>
        <w:t>the Methodological Assessment on Scenarios and Models of Biodiversity and Ecosystem Services; the Thematic Assessment on Land Degradation and Restoration; and the Global Assessment on Biodiversity and Ecosystem Services</w:t>
      </w:r>
      <w:r w:rsidRPr="1002A949">
        <w:rPr>
          <w:rFonts w:ascii="Calibri" w:eastAsia="Calibri" w:hAnsi="Calibri" w:cs="Calibri"/>
        </w:rPr>
        <w:t xml:space="preserve">. </w:t>
      </w:r>
      <w:r>
        <w:rPr>
          <w:rFonts w:ascii="Calibri" w:eastAsia="Calibri" w:hAnsi="Calibri" w:cs="Calibri"/>
        </w:rPr>
        <w:t>T</w:t>
      </w:r>
      <w:r w:rsidRPr="1002A949">
        <w:rPr>
          <w:rFonts w:ascii="Calibri" w:eastAsia="Calibri" w:hAnsi="Calibri" w:cs="Calibri"/>
        </w:rPr>
        <w:t>he</w:t>
      </w:r>
      <w:r>
        <w:rPr>
          <w:rFonts w:ascii="Calibri" w:eastAsia="Calibri" w:hAnsi="Calibri" w:cs="Calibri"/>
        </w:rPr>
        <w:t>se</w:t>
      </w:r>
      <w:r w:rsidRPr="1002A949">
        <w:rPr>
          <w:rFonts w:ascii="Calibri" w:eastAsia="Calibri" w:hAnsi="Calibri" w:cs="Calibri"/>
        </w:rPr>
        <w:t xml:space="preserve"> assessments report at the regional to global scales, </w:t>
      </w:r>
      <w:r>
        <w:rPr>
          <w:rFonts w:ascii="Calibri" w:eastAsia="Calibri" w:hAnsi="Calibri" w:cs="Calibri"/>
        </w:rPr>
        <w:t>and</w:t>
      </w:r>
      <w:r w:rsidRPr="1002A949">
        <w:rPr>
          <w:rFonts w:ascii="Calibri" w:eastAsia="Calibri" w:hAnsi="Calibri" w:cs="Calibri"/>
        </w:rPr>
        <w:t xml:space="preserve"> also provide important case studies at the landscape scale.</w:t>
      </w:r>
      <w:r>
        <w:rPr>
          <w:rFonts w:ascii="Calibri" w:eastAsia="Calibri" w:hAnsi="Calibri" w:cs="Calibri"/>
        </w:rPr>
        <w:t xml:space="preserve"> </w:t>
      </w:r>
      <w:r w:rsidRPr="1002A949">
        <w:rPr>
          <w:rFonts w:ascii="Calibri" w:eastAsia="Calibri" w:hAnsi="Calibri" w:cs="Calibri"/>
        </w:rPr>
        <w:t xml:space="preserve">The </w:t>
      </w:r>
      <w:r>
        <w:rPr>
          <w:rFonts w:ascii="Calibri" w:eastAsia="Calibri" w:hAnsi="Calibri" w:cs="Calibri"/>
        </w:rPr>
        <w:t>summary for policymakers of the Thematic Assessment on Pollinators, Pollination and Food Production</w:t>
      </w:r>
      <w:r w:rsidRPr="1002A949">
        <w:rPr>
          <w:rFonts w:ascii="Calibri" w:eastAsia="Calibri" w:hAnsi="Calibri" w:cs="Calibri"/>
        </w:rPr>
        <w:t>,</w:t>
      </w:r>
      <w:r>
        <w:rPr>
          <w:rFonts w:ascii="Calibri" w:eastAsia="Calibri" w:hAnsi="Calibri" w:cs="Calibri"/>
        </w:rPr>
        <w:t xml:space="preserve"> was</w:t>
      </w:r>
      <w:r w:rsidRPr="1002A949">
        <w:rPr>
          <w:rFonts w:ascii="Calibri" w:eastAsia="Calibri" w:hAnsi="Calibri" w:cs="Calibri"/>
        </w:rPr>
        <w:t xml:space="preserve"> </w:t>
      </w:r>
      <w:r>
        <w:rPr>
          <w:rFonts w:ascii="Calibri" w:eastAsia="Calibri" w:hAnsi="Calibri" w:cs="Calibri"/>
        </w:rPr>
        <w:t>approved and its chapters accepted</w:t>
      </w:r>
      <w:r w:rsidRPr="1002A949">
        <w:rPr>
          <w:rFonts w:ascii="Calibri" w:eastAsia="Calibri" w:hAnsi="Calibri" w:cs="Calibri"/>
        </w:rPr>
        <w:t xml:space="preserve"> </w:t>
      </w:r>
      <w:r>
        <w:rPr>
          <w:rFonts w:ascii="Calibri" w:eastAsia="Calibri" w:hAnsi="Calibri" w:cs="Calibri"/>
        </w:rPr>
        <w:t>at the 4</w:t>
      </w:r>
      <w:r w:rsidRPr="00FD57C2">
        <w:rPr>
          <w:rFonts w:ascii="Calibri" w:eastAsia="Calibri" w:hAnsi="Calibri" w:cs="Calibri"/>
        </w:rPr>
        <w:t>th</w:t>
      </w:r>
      <w:r>
        <w:rPr>
          <w:rFonts w:ascii="Calibri" w:eastAsia="Calibri" w:hAnsi="Calibri" w:cs="Calibri"/>
        </w:rPr>
        <w:t xml:space="preserve"> meeting of the Plenary of IPBES </w:t>
      </w:r>
      <w:r w:rsidRPr="1002A949">
        <w:rPr>
          <w:rFonts w:ascii="Calibri" w:eastAsia="Calibri" w:hAnsi="Calibri" w:cs="Calibri"/>
        </w:rPr>
        <w:t>in 2016</w:t>
      </w:r>
      <w:r>
        <w:rPr>
          <w:rFonts w:ascii="Calibri" w:eastAsia="Calibri" w:hAnsi="Calibri" w:cs="Calibri"/>
        </w:rPr>
        <w:t xml:space="preserve"> </w:t>
      </w:r>
      <w:r>
        <w:rPr>
          <w:rFonts w:ascii="Calibri" w:eastAsia="Calibri" w:hAnsi="Calibri" w:cs="Calibri"/>
        </w:rPr>
        <w:fldChar w:fldCharType="begin" w:fldLock="1"/>
      </w:r>
      <w:r w:rsidR="00880DEA">
        <w:rPr>
          <w:rFonts w:ascii="Calibri" w:eastAsia="Calibri" w:hAnsi="Calibri" w:cs="Calibri"/>
        </w:rPr>
        <w:instrText>ADDIN CSL_CITATION { "citationItems" : [ { "id" : "ITEM-1", "itemData"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 "issued" : { "date-parts" : [ [ "2016" ] ] }, "publisher" : "Secretariat of the Intergovernmental Science-Policy Platform on Biodiversity and Ecosystem Services", "publisher-place" : "Bonn, Germany", "title" : "IPBES Assessment Report on Pollinators, Pollination and Food Production", "type" : "book" }, "uris" : [ "http://www.mendeley.com/documents/?uuid=8d3cd5b0-5067-4b06-abe4-c0b9238cc4e7" ] } ], "mendeley" : { "formattedCitation" : "(Potts, Imperatriz-Fonseca, and Ngo 2016)", "plainTextFormattedCitation" : "(Potts, Imperatriz-Fonseca, and Ngo 2016)", "previouslyFormattedCitation" : "(Potts, Imperatriz-Fonseca, &amp; Ngo, 2016)" }, "properties" : {  }, "schema" : "https://github.com/citation-style-language/schema/raw/master/csl-citation.json" }</w:instrText>
      </w:r>
      <w:r>
        <w:rPr>
          <w:rFonts w:ascii="Calibri" w:eastAsia="Calibri" w:hAnsi="Calibri" w:cs="Calibri"/>
        </w:rPr>
        <w:fldChar w:fldCharType="separate"/>
      </w:r>
      <w:r w:rsidR="00880DEA" w:rsidRPr="00880DEA">
        <w:rPr>
          <w:rFonts w:ascii="Calibri" w:eastAsia="Calibri" w:hAnsi="Calibri" w:cs="Calibri"/>
        </w:rPr>
        <w:t>(</w:t>
      </w:r>
      <w:r w:rsidR="00D1438A">
        <w:rPr>
          <w:rFonts w:ascii="Calibri" w:eastAsia="Calibri" w:hAnsi="Calibri" w:cs="Calibri"/>
        </w:rPr>
        <w:t>IPBES,</w:t>
      </w:r>
      <w:r w:rsidR="00880DEA" w:rsidRPr="00880DEA">
        <w:rPr>
          <w:rFonts w:ascii="Calibri" w:eastAsia="Calibri" w:hAnsi="Calibri" w:cs="Calibri"/>
        </w:rPr>
        <w:t xml:space="preserve"> 2016)</w:t>
      </w:r>
      <w:r>
        <w:rPr>
          <w:rFonts w:ascii="Calibri" w:eastAsia="Calibri" w:hAnsi="Calibri" w:cs="Calibri"/>
        </w:rPr>
        <w:fldChar w:fldCharType="end"/>
      </w:r>
      <w:r>
        <w:rPr>
          <w:rFonts w:ascii="Calibri" w:eastAsia="Calibri" w:hAnsi="Calibri" w:cs="Calibri"/>
        </w:rPr>
        <w:t xml:space="preserve">. </w:t>
      </w:r>
      <w:r w:rsidRPr="1002A949">
        <w:rPr>
          <w:rFonts w:ascii="Calibri" w:eastAsia="Calibri" w:hAnsi="Calibri" w:cs="Calibri"/>
        </w:rPr>
        <w:t xml:space="preserve">It </w:t>
      </w:r>
      <w:r>
        <w:rPr>
          <w:rFonts w:ascii="Calibri" w:eastAsia="Calibri" w:hAnsi="Calibri" w:cs="Calibri"/>
        </w:rPr>
        <w:t>assessed</w:t>
      </w:r>
      <w:r w:rsidRPr="1002A949">
        <w:rPr>
          <w:rFonts w:ascii="Calibri" w:eastAsia="Calibri" w:hAnsi="Calibri" w:cs="Calibri"/>
        </w:rPr>
        <w:t xml:space="preserve"> the role of, </w:t>
      </w:r>
      <w:r>
        <w:rPr>
          <w:rFonts w:ascii="Calibri" w:eastAsia="Calibri" w:hAnsi="Calibri" w:cs="Calibri"/>
        </w:rPr>
        <w:t xml:space="preserve">and </w:t>
      </w:r>
      <w:r w:rsidRPr="1002A949">
        <w:rPr>
          <w:rFonts w:ascii="Calibri" w:eastAsia="Calibri" w:hAnsi="Calibri" w:cs="Calibri"/>
        </w:rPr>
        <w:t>status and trends in</w:t>
      </w:r>
      <w:r>
        <w:rPr>
          <w:rFonts w:ascii="Calibri" w:eastAsia="Calibri" w:hAnsi="Calibri" w:cs="Calibri"/>
        </w:rPr>
        <w:t>,</w:t>
      </w:r>
      <w:r w:rsidRPr="1002A949">
        <w:rPr>
          <w:rFonts w:ascii="Calibri" w:eastAsia="Calibri" w:hAnsi="Calibri" w:cs="Calibri"/>
        </w:rPr>
        <w:t xml:space="preserve"> animal pollinators and pollination networks and changes in pollination that underpin</w:t>
      </w:r>
      <w:r>
        <w:rPr>
          <w:rFonts w:ascii="Calibri" w:eastAsia="Calibri" w:hAnsi="Calibri" w:cs="Calibri"/>
        </w:rPr>
        <w:t>s</w:t>
      </w:r>
      <w:r w:rsidRPr="1002A949">
        <w:rPr>
          <w:rFonts w:ascii="Calibri" w:eastAsia="Calibri" w:hAnsi="Calibri" w:cs="Calibri"/>
        </w:rPr>
        <w:t xml:space="preserve"> food production. Th</w:t>
      </w:r>
      <w:r>
        <w:rPr>
          <w:rFonts w:ascii="Calibri" w:eastAsia="Calibri" w:hAnsi="Calibri" w:cs="Calibri"/>
        </w:rPr>
        <w:t>e</w:t>
      </w:r>
      <w:r w:rsidRPr="1002A949">
        <w:rPr>
          <w:rFonts w:ascii="Calibri" w:eastAsia="Calibri" w:hAnsi="Calibri" w:cs="Calibri"/>
        </w:rPr>
        <w:t xml:space="preserve"> assessment informs policy responses to declines and deficits in pollination </w:t>
      </w:r>
      <w:r>
        <w:rPr>
          <w:rFonts w:ascii="Calibri" w:eastAsia="Calibri" w:hAnsi="Calibri" w:cs="Calibri"/>
        </w:rPr>
        <w:t>and</w:t>
      </w:r>
      <w:r w:rsidRPr="1002A949">
        <w:rPr>
          <w:rFonts w:ascii="Calibri" w:eastAsia="Calibri" w:hAnsi="Calibri" w:cs="Calibri"/>
        </w:rPr>
        <w:t xml:space="preserve"> contributes to Aichi Biodiversity Target 14 on safeguarding and restoring ecosystems that provide essential </w:t>
      </w:r>
      <w:r>
        <w:rPr>
          <w:rFonts w:ascii="Calibri" w:eastAsia="Calibri" w:hAnsi="Calibri" w:cs="Calibri"/>
        </w:rPr>
        <w:t>contributions to people</w:t>
      </w:r>
      <w:r w:rsidRPr="1002A949">
        <w:rPr>
          <w:rFonts w:ascii="Calibri" w:eastAsia="Calibri" w:hAnsi="Calibri" w:cs="Calibri"/>
        </w:rPr>
        <w:t xml:space="preserve">. </w:t>
      </w:r>
      <w:r w:rsidRPr="00F63994">
        <w:rPr>
          <w:rFonts w:ascii="Calibri" w:eastAsia="Calibri" w:hAnsi="Calibri" w:cs="Calibri"/>
          <w:bCs/>
        </w:rPr>
        <w:t xml:space="preserve">The </w:t>
      </w:r>
      <w:r>
        <w:rPr>
          <w:rFonts w:ascii="Calibri" w:eastAsia="Calibri" w:hAnsi="Calibri" w:cs="Calibri"/>
          <w:bCs/>
          <w:i/>
        </w:rPr>
        <w:softHyphen/>
      </w:r>
      <w:r>
        <w:rPr>
          <w:rFonts w:ascii="Calibri" w:eastAsia="Calibri" w:hAnsi="Calibri" w:cs="Calibri"/>
        </w:rPr>
        <w:t>Thematic Assessment on Land Degradation and Restoration</w:t>
      </w:r>
      <w:r w:rsidRPr="126EA51F">
        <w:rPr>
          <w:rFonts w:ascii="Calibri" w:eastAsia="Calibri" w:hAnsi="Calibri" w:cs="Calibri"/>
        </w:rPr>
        <w:t xml:space="preserve"> provides information to support decision-makers in reducing the negative environmental, social and economic consequences of land degradation, and in restoring degraded land to </w:t>
      </w:r>
      <w:r>
        <w:rPr>
          <w:rFonts w:ascii="Calibri" w:eastAsia="Calibri" w:hAnsi="Calibri" w:cs="Calibri"/>
        </w:rPr>
        <w:t>enhance</w:t>
      </w:r>
      <w:r w:rsidRPr="126EA51F">
        <w:rPr>
          <w:rFonts w:ascii="Calibri" w:eastAsia="Calibri" w:hAnsi="Calibri" w:cs="Calibri"/>
        </w:rPr>
        <w:t xml:space="preserve"> </w:t>
      </w:r>
      <w:r>
        <w:rPr>
          <w:rFonts w:ascii="Calibri" w:eastAsia="Calibri" w:hAnsi="Calibri" w:cs="Calibri"/>
        </w:rPr>
        <w:t>nature’s contributions to people</w:t>
      </w:r>
      <w:r>
        <w:rPr>
          <w:rFonts w:ascii="Calibri" w:eastAsia="Calibri" w:hAnsi="Calibri" w:cs="Calibri"/>
        </w:rPr>
        <w:fldChar w:fldCharType="begin" w:fldLock="1"/>
      </w:r>
      <w:r w:rsidR="00880DEA">
        <w:rPr>
          <w:rFonts w:ascii="Calibri" w:eastAsia="Calibri" w:hAnsi="Calibri" w:cs="Calibri"/>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 "uris" : [ "http://www.mendeley.com/documents/?uuid=b6db6ec1-cbc9-48e4-8358-db771b9c34e3", "http://www.mendeley.com/documents/?uuid=354a43bb-df3b-44c8-9c39-92b2a5e54da4" ] } ], "mendeley" : { "formattedCitation" : "(Pascual et al. 2017)", "manualFormatting" : ")", "plainTextFormattedCitation" : "(Pascual et al. 2017)", "previouslyFormattedCitation" : "(Pascual et al., 2017)" }, "properties" : {  }, "schema" : "https://github.com/citation-style-language/schema/raw/master/csl-citation.json" }</w:instrText>
      </w:r>
      <w:r>
        <w:rPr>
          <w:rFonts w:ascii="Calibri" w:eastAsia="Calibri" w:hAnsi="Calibri" w:cs="Calibri"/>
        </w:rPr>
        <w:fldChar w:fldCharType="separate"/>
      </w:r>
      <w:r w:rsidRPr="00EE5D1E">
        <w:rPr>
          <w:rFonts w:ascii="Calibri" w:eastAsia="Calibri" w:hAnsi="Calibri" w:cs="Calibri"/>
        </w:rPr>
        <w:t>)</w:t>
      </w:r>
      <w:r>
        <w:rPr>
          <w:rFonts w:ascii="Calibri" w:eastAsia="Calibri" w:hAnsi="Calibri" w:cs="Calibri"/>
        </w:rPr>
        <w:fldChar w:fldCharType="end"/>
      </w:r>
      <w:r w:rsidRPr="126EA51F">
        <w:rPr>
          <w:rFonts w:ascii="Calibri" w:eastAsia="Calibri" w:hAnsi="Calibri" w:cs="Calibri"/>
        </w:rPr>
        <w:t xml:space="preserve">. </w:t>
      </w:r>
      <w:r>
        <w:rPr>
          <w:rFonts w:ascii="Calibri" w:eastAsia="Calibri" w:hAnsi="Calibri" w:cs="Calibri"/>
        </w:rPr>
        <w:t>The assessment</w:t>
      </w:r>
      <w:r w:rsidRPr="126EA51F">
        <w:rPr>
          <w:rFonts w:ascii="Calibri" w:eastAsia="Calibri" w:hAnsi="Calibri" w:cs="Calibri"/>
        </w:rPr>
        <w:t xml:space="preserve"> identif</w:t>
      </w:r>
      <w:r>
        <w:rPr>
          <w:rFonts w:ascii="Calibri" w:eastAsia="Calibri" w:hAnsi="Calibri" w:cs="Calibri"/>
        </w:rPr>
        <w:t>ies</w:t>
      </w:r>
      <w:r w:rsidRPr="126EA51F">
        <w:rPr>
          <w:rFonts w:ascii="Calibri" w:eastAsia="Calibri" w:hAnsi="Calibri" w:cs="Calibri"/>
        </w:rPr>
        <w:t xml:space="preserve"> areas of concern</w:t>
      </w:r>
      <w:r>
        <w:rPr>
          <w:rFonts w:ascii="Calibri" w:eastAsia="Calibri" w:hAnsi="Calibri" w:cs="Calibri"/>
        </w:rPr>
        <w:t xml:space="preserve"> and the</w:t>
      </w:r>
      <w:r w:rsidRPr="126EA51F">
        <w:rPr>
          <w:rFonts w:ascii="Calibri" w:eastAsia="Calibri" w:hAnsi="Calibri" w:cs="Calibri"/>
        </w:rPr>
        <w:t xml:space="preserve"> potential solutions to the challenges posed by land degradation</w:t>
      </w:r>
      <w:r>
        <w:rPr>
          <w:rFonts w:ascii="Calibri" w:eastAsia="Calibri" w:hAnsi="Calibri" w:cs="Calibri"/>
        </w:rPr>
        <w:t xml:space="preserve"> as well as highlighting</w:t>
      </w:r>
      <w:r w:rsidRPr="126EA51F">
        <w:rPr>
          <w:rFonts w:ascii="Calibri" w:eastAsia="Calibri" w:hAnsi="Calibri" w:cs="Calibri"/>
        </w:rPr>
        <w:t xml:space="preserve"> critical knowledge gaps and priority areas for research and investment (</w:t>
      </w:r>
      <w:r w:rsidRPr="00EC76B7">
        <w:rPr>
          <w:rFonts w:ascii="Calibri" w:eastAsia="Calibri" w:hAnsi="Calibri" w:cs="Calibri"/>
        </w:rPr>
        <w:t>Decision IPBES-3/1</w:t>
      </w:r>
      <w:r>
        <w:rPr>
          <w:rFonts w:ascii="Calibri" w:eastAsia="Calibri" w:hAnsi="Calibri" w:cs="Calibri"/>
        </w:rPr>
        <w:t>,</w:t>
      </w:r>
      <w:r w:rsidRPr="00EC76B7">
        <w:rPr>
          <w:rFonts w:ascii="Calibri" w:eastAsia="Calibri" w:hAnsi="Calibri" w:cs="Calibri"/>
        </w:rPr>
        <w:t xml:space="preserve"> Annex VIII</w:t>
      </w:r>
      <w:r>
        <w:rPr>
          <w:rFonts w:ascii="Calibri" w:eastAsia="Calibri" w:hAnsi="Calibri" w:cs="Calibri"/>
        </w:rPr>
        <w:t xml:space="preserve">: </w:t>
      </w:r>
      <w:r w:rsidRPr="00CD5C2B">
        <w:rPr>
          <w:rFonts w:ascii="Calibri" w:eastAsia="Calibri" w:hAnsi="Calibri" w:cs="Calibri"/>
          <w:bCs/>
        </w:rPr>
        <w:t>Scoping for a thematic assessment of land degradation and restoration (deliverable 3 (b) (i))</w:t>
      </w:r>
      <w:r w:rsidRPr="126EA51F">
        <w:rPr>
          <w:rFonts w:ascii="Calibri" w:eastAsia="Calibri" w:hAnsi="Calibri" w:cs="Calibri"/>
        </w:rPr>
        <w:t>).</w:t>
      </w:r>
      <w:r>
        <w:rPr>
          <w:rFonts w:ascii="Calibri" w:eastAsia="Calibri" w:hAnsi="Calibri" w:cs="Calibri"/>
        </w:rPr>
        <w:t xml:space="preserve"> The IPBES Global Assessment on Biodiversity and Ecosystem Services synthesizes evidence based on biodiversity and nature’s contributions to people (</w:t>
      </w:r>
      <w:r w:rsidRPr="00526598">
        <w:rPr>
          <w:rFonts w:ascii="Calibri" w:eastAsia="Times New Roman" w:hAnsi="Calibri" w:cs="Times New Roman"/>
          <w:iCs/>
          <w:lang w:eastAsia="ja-JP"/>
        </w:rPr>
        <w:t>IPBES/4/INF/9: Guide on the production and integration of assessments from and across all scales (deliverable 2 (a))</w:t>
      </w:r>
      <w:r w:rsidRPr="00526598">
        <w:rPr>
          <w:rFonts w:ascii="Calibri" w:eastAsia="Calibri" w:hAnsi="Calibri" w:cs="Calibri"/>
        </w:rPr>
        <w:t xml:space="preserve">) </w:t>
      </w:r>
      <w:r>
        <w:rPr>
          <w:rFonts w:ascii="Calibri" w:eastAsia="Calibri" w:hAnsi="Calibri" w:cs="Calibri"/>
        </w:rPr>
        <w:t>from across the Earth. It is based strongly on the outcomes of the four regional and subregional assessments, but also reports on literature that uses methods applied at the global scale. Where appropriate and necessary, information elaborated during the progress toward</w:t>
      </w:r>
      <w:r w:rsidRPr="1002A949">
        <w:rPr>
          <w:rFonts w:ascii="Calibri" w:eastAsia="Calibri" w:hAnsi="Calibri" w:cs="Calibri"/>
        </w:rPr>
        <w:t xml:space="preserve"> these </w:t>
      </w:r>
      <w:r>
        <w:rPr>
          <w:rFonts w:ascii="Calibri" w:eastAsia="Calibri" w:hAnsi="Calibri" w:cs="Calibri"/>
        </w:rPr>
        <w:t xml:space="preserve">other IPBES </w:t>
      </w:r>
      <w:r w:rsidRPr="1002A949">
        <w:rPr>
          <w:rFonts w:ascii="Calibri" w:eastAsia="Calibri" w:hAnsi="Calibri" w:cs="Calibri"/>
        </w:rPr>
        <w:t xml:space="preserve">assessments </w:t>
      </w:r>
      <w:r>
        <w:rPr>
          <w:rFonts w:ascii="Calibri" w:eastAsia="Calibri" w:hAnsi="Calibri" w:cs="Calibri"/>
        </w:rPr>
        <w:t xml:space="preserve">also </w:t>
      </w:r>
      <w:r w:rsidRPr="1002A949">
        <w:rPr>
          <w:rFonts w:ascii="Calibri" w:eastAsia="Calibri" w:hAnsi="Calibri" w:cs="Calibri"/>
        </w:rPr>
        <w:t xml:space="preserve">contributed to the </w:t>
      </w:r>
      <w:r>
        <w:rPr>
          <w:rFonts w:ascii="Calibri" w:eastAsia="Calibri" w:hAnsi="Calibri" w:cs="Calibri"/>
        </w:rPr>
        <w:t>Regional Assessment for Europe and Central Asia.</w:t>
      </w:r>
    </w:p>
    <w:p w14:paraId="77B1E436" w14:textId="77777777" w:rsidR="00F5309A" w:rsidRDefault="00F5309A" w:rsidP="00F5309A">
      <w:pPr>
        <w:rPr>
          <w:rFonts w:ascii="Calibri" w:eastAsia="Calibri" w:hAnsi="Calibri" w:cs="Calibri"/>
        </w:rPr>
      </w:pPr>
    </w:p>
    <w:p w14:paraId="7E8CF123" w14:textId="77777777" w:rsidR="00F5309A" w:rsidRDefault="00F5309A" w:rsidP="004575A6">
      <w:pPr>
        <w:pStyle w:val="Heading3"/>
        <w:numPr>
          <w:ilvl w:val="0"/>
          <w:numId w:val="0"/>
        </w:numPr>
        <w:ind w:left="720" w:hanging="720"/>
        <w:rPr>
          <w:rFonts w:eastAsia="Calibri"/>
        </w:rPr>
      </w:pPr>
      <w:bookmarkStart w:id="13" w:name="_Toc501461811"/>
      <w:bookmarkStart w:id="14" w:name="_Toc504380556"/>
      <w:r>
        <w:rPr>
          <w:rFonts w:eastAsia="Calibri"/>
        </w:rPr>
        <w:lastRenderedPageBreak/>
        <w:t>The policy context</w:t>
      </w:r>
      <w:bookmarkEnd w:id="13"/>
      <w:bookmarkEnd w:id="14"/>
    </w:p>
    <w:p w14:paraId="000BBFEF" w14:textId="2B4AFD28" w:rsidR="00F5309A" w:rsidRPr="0078404E" w:rsidRDefault="00F5309A" w:rsidP="00F5309A">
      <w:pPr>
        <w:rPr>
          <w:rFonts w:ascii="Calibri" w:eastAsia="Calibri" w:hAnsi="Calibri" w:cs="Calibri"/>
          <w:color w:val="000000"/>
        </w:rPr>
      </w:pPr>
      <w:r w:rsidRPr="0078404E">
        <w:rPr>
          <w:rFonts w:ascii="Calibri" w:eastAsia="Calibri" w:hAnsi="Calibri" w:cs="Calibri"/>
          <w:color w:val="000000"/>
        </w:rPr>
        <w:t xml:space="preserve">Almost all countries in Europe and Central Asia use </w:t>
      </w:r>
      <w:r>
        <w:rPr>
          <w:rFonts w:ascii="Calibri" w:eastAsia="Calibri" w:hAnsi="Calibri" w:cs="Calibri"/>
          <w:color w:val="000000"/>
        </w:rPr>
        <w:t>(</w:t>
      </w:r>
      <w:r w:rsidRPr="0078404E">
        <w:rPr>
          <w:rFonts w:ascii="Calibri" w:eastAsia="Calibri" w:hAnsi="Calibri" w:cs="Calibri"/>
          <w:color w:val="000000"/>
        </w:rPr>
        <w:t>agreed-upon</w:t>
      </w:r>
      <w:r>
        <w:rPr>
          <w:rFonts w:ascii="Calibri" w:eastAsia="Calibri" w:hAnsi="Calibri" w:cs="Calibri"/>
          <w:color w:val="000000"/>
        </w:rPr>
        <w:t>)</w:t>
      </w:r>
      <w:r w:rsidRPr="0078404E">
        <w:rPr>
          <w:rFonts w:ascii="Calibri" w:eastAsia="Calibri" w:hAnsi="Calibri" w:cs="Calibri"/>
          <w:color w:val="000000"/>
        </w:rPr>
        <w:t xml:space="preserve"> relevant international frameworks to guide national strategy and action. The IPBES assessment of Europe and Central Asia was, hence, </w:t>
      </w:r>
      <w:r>
        <w:rPr>
          <w:rFonts w:ascii="Calibri" w:eastAsia="Calibri" w:hAnsi="Calibri" w:cs="Calibri"/>
          <w:color w:val="000000"/>
        </w:rPr>
        <w:t xml:space="preserve">and as requested by the scoping document, </w:t>
      </w:r>
      <w:r w:rsidRPr="0078404E">
        <w:rPr>
          <w:rFonts w:ascii="Calibri" w:eastAsia="Calibri" w:hAnsi="Calibri" w:cs="Calibri"/>
          <w:color w:val="000000"/>
        </w:rPr>
        <w:t xml:space="preserve">undertaken in the context of the </w:t>
      </w:r>
      <w:r>
        <w:rPr>
          <w:rFonts w:ascii="Calibri" w:eastAsia="Calibri" w:hAnsi="Calibri" w:cs="Calibri"/>
          <w:color w:val="000000"/>
        </w:rPr>
        <w:t xml:space="preserve">United Nations </w:t>
      </w:r>
      <w:r w:rsidRPr="0078404E">
        <w:rPr>
          <w:rFonts w:ascii="Calibri" w:eastAsia="Calibri" w:hAnsi="Calibri" w:cs="Calibri"/>
          <w:color w:val="000000"/>
        </w:rPr>
        <w:t xml:space="preserve">2030 Agenda for Sustainable Development and Strategic Plan for Biodiversity 2011–2020. The </w:t>
      </w:r>
      <w:r>
        <w:rPr>
          <w:rFonts w:ascii="Calibri" w:eastAsia="Calibri" w:hAnsi="Calibri" w:cs="Calibri"/>
          <w:color w:val="000000"/>
        </w:rPr>
        <w:t>a</w:t>
      </w:r>
      <w:r w:rsidRPr="0078404E">
        <w:rPr>
          <w:rFonts w:ascii="Calibri" w:eastAsia="Calibri" w:hAnsi="Calibri" w:cs="Calibri"/>
          <w:color w:val="000000"/>
        </w:rPr>
        <w:t>ssessment</w:t>
      </w:r>
      <w:r>
        <w:rPr>
          <w:rFonts w:ascii="Calibri" w:eastAsia="Calibri" w:hAnsi="Calibri" w:cs="Calibri"/>
          <w:color w:val="000000"/>
        </w:rPr>
        <w:t xml:space="preserve"> </w:t>
      </w:r>
      <w:r w:rsidRPr="0078404E">
        <w:rPr>
          <w:rFonts w:ascii="Calibri" w:eastAsia="Calibri" w:hAnsi="Calibri" w:cs="Calibri"/>
          <w:color w:val="000000"/>
        </w:rPr>
        <w:t xml:space="preserve">examines progress towards the </w:t>
      </w:r>
      <w:r>
        <w:rPr>
          <w:rFonts w:ascii="Calibri" w:eastAsia="Calibri" w:hAnsi="Calibri" w:cs="Calibri"/>
          <w:color w:val="000000"/>
        </w:rPr>
        <w:t>S</w:t>
      </w:r>
      <w:r w:rsidRPr="0078404E">
        <w:rPr>
          <w:rFonts w:ascii="Calibri" w:eastAsia="Calibri" w:hAnsi="Calibri" w:cs="Calibri"/>
          <w:color w:val="000000"/>
        </w:rPr>
        <w:t xml:space="preserve">ustainable </w:t>
      </w:r>
      <w:r>
        <w:rPr>
          <w:rFonts w:ascii="Calibri" w:eastAsia="Calibri" w:hAnsi="Calibri" w:cs="Calibri"/>
          <w:color w:val="000000"/>
        </w:rPr>
        <w:t>D</w:t>
      </w:r>
      <w:r w:rsidRPr="0078404E">
        <w:rPr>
          <w:rFonts w:ascii="Calibri" w:eastAsia="Calibri" w:hAnsi="Calibri" w:cs="Calibri"/>
          <w:color w:val="000000"/>
        </w:rPr>
        <w:t xml:space="preserve">evelopment </w:t>
      </w:r>
      <w:r>
        <w:rPr>
          <w:rFonts w:ascii="Calibri" w:eastAsia="Calibri" w:hAnsi="Calibri" w:cs="Calibri"/>
          <w:color w:val="000000"/>
        </w:rPr>
        <w:t>G</w:t>
      </w:r>
      <w:r w:rsidRPr="0078404E">
        <w:rPr>
          <w:rFonts w:ascii="Calibri" w:eastAsia="Calibri" w:hAnsi="Calibri" w:cs="Calibri"/>
          <w:color w:val="000000"/>
        </w:rPr>
        <w:t>oals of the 2030 Agenda and the Aichi Biodiversity Targets of the Strategic Plan. Its time frame covers current and projected trends corresponding with timelines for the 2030 Agenda (2030)</w:t>
      </w:r>
      <w:r>
        <w:rPr>
          <w:rFonts w:ascii="Calibri" w:eastAsia="Calibri" w:hAnsi="Calibri" w:cs="Calibri"/>
          <w:color w:val="000000"/>
        </w:rPr>
        <w:t>,</w:t>
      </w:r>
      <w:r w:rsidRPr="0078404E">
        <w:rPr>
          <w:rFonts w:ascii="Calibri" w:eastAsia="Calibri" w:hAnsi="Calibri" w:cs="Calibri"/>
          <w:color w:val="000000"/>
        </w:rPr>
        <w:t xml:space="preserve"> and the Strategic Plan (2020) and its 2050 vision. The Strategic Plan for Biodiversity 2011-2020, in particular, exists in the broader context of the United Nations Decade on Biodiversity. In 2010, the Parties to the Convention on Biological Diversity invited the United Nations General Assembly to consider declaring 2011-2020 the United Nations Decade on Biodiversity</w:t>
      </w:r>
      <w:r>
        <w:rPr>
          <w:rFonts w:ascii="Calibri" w:eastAsia="Calibri" w:hAnsi="Calibri" w:cs="Calibri"/>
          <w:color w:val="000000"/>
        </w:rPr>
        <w:t xml:space="preserve"> </w:t>
      </w:r>
      <w:r>
        <w:rPr>
          <w:rFonts w:ascii="Calibri" w:eastAsia="Calibri" w:hAnsi="Calibri" w:cs="Calibri"/>
          <w:color w:val="000000"/>
        </w:rPr>
        <w:fldChar w:fldCharType="begin" w:fldLock="1"/>
      </w:r>
      <w:r w:rsidR="00880DEA">
        <w:rPr>
          <w:rFonts w:ascii="Calibri" w:eastAsia="Calibri" w:hAnsi="Calibri" w:cs="Calibri"/>
          <w:color w:val="000000"/>
        </w:rPr>
        <w:instrText>ADDIN CSL_CITATION { "citationItems" : [ { "id" : "ITEM-1", "itemData" : { "author" : [ { "dropping-particle" : "", "family" : "CBD", "given" : "", "non-dropping-particle" : "", "parse-names" : false, "suffix" : "" } ], "id" : "ITEM-1", "issued" : { "date-parts" : [ [ "2010" ] ] }, "title" : "Decision X/8. United Nations Decade on Biodiversity 2011-2020", "type" : "article" }, "uris" : [ "http://www.mendeley.com/documents/?uuid=777c9a5a-044e-4749-892b-08d97b0fb0bb" ] } ], "mendeley" : { "formattedCitation" : "(CBD 2010)", "plainTextFormattedCitation" : "(CBD 2010)", "previouslyFormattedCitation" : "(Convention on Biological Diversity, 2010)" }, "properties" : {  }, "schema" : "https://github.com/citation-style-language/schema/raw/master/csl-citation.json" }</w:instrText>
      </w:r>
      <w:r>
        <w:rPr>
          <w:rFonts w:ascii="Calibri" w:eastAsia="Calibri" w:hAnsi="Calibri" w:cs="Calibri"/>
          <w:color w:val="000000"/>
        </w:rPr>
        <w:fldChar w:fldCharType="separate"/>
      </w:r>
      <w:r w:rsidR="00880DEA" w:rsidRPr="00880DEA">
        <w:rPr>
          <w:rFonts w:ascii="Calibri" w:eastAsia="Calibri" w:hAnsi="Calibri" w:cs="Calibri"/>
          <w:color w:val="000000"/>
        </w:rPr>
        <w:t>(CBD</w:t>
      </w:r>
      <w:r w:rsidR="00C01EE8">
        <w:rPr>
          <w:rFonts w:ascii="Calibri" w:eastAsia="Calibri" w:hAnsi="Calibri" w:cs="Calibri"/>
          <w:color w:val="000000"/>
        </w:rPr>
        <w:t>,</w:t>
      </w:r>
      <w:r w:rsidR="00880DEA" w:rsidRPr="00880DEA">
        <w:rPr>
          <w:rFonts w:ascii="Calibri" w:eastAsia="Calibri" w:hAnsi="Calibri" w:cs="Calibri"/>
          <w:color w:val="000000"/>
        </w:rPr>
        <w:t xml:space="preserve"> 2010)</w:t>
      </w:r>
      <w:r>
        <w:rPr>
          <w:rFonts w:ascii="Calibri" w:eastAsia="Calibri" w:hAnsi="Calibri" w:cs="Calibri"/>
          <w:color w:val="000000"/>
        </w:rPr>
        <w:fldChar w:fldCharType="end"/>
      </w:r>
      <w:r w:rsidRPr="0078404E">
        <w:rPr>
          <w:rFonts w:ascii="Calibri" w:eastAsia="Calibri" w:hAnsi="Calibri" w:cs="Calibri"/>
          <w:color w:val="000000"/>
        </w:rPr>
        <w:t>, which the General Assembly did in a resolution in the same year, "with a view to contributing to the implementation of the Strategic Plan for Biodiver</w:t>
      </w:r>
      <w:r>
        <w:rPr>
          <w:rFonts w:ascii="Calibri" w:eastAsia="Calibri" w:hAnsi="Calibri" w:cs="Calibri"/>
          <w:color w:val="000000"/>
        </w:rPr>
        <w:t xml:space="preserve">sity for the period 2011-2020" </w:t>
      </w:r>
      <w:r>
        <w:rPr>
          <w:rFonts w:ascii="Calibri" w:eastAsia="Calibri" w:hAnsi="Calibri" w:cs="Calibri"/>
          <w:color w:val="000000"/>
        </w:rPr>
        <w:fldChar w:fldCharType="begin" w:fldLock="1"/>
      </w:r>
      <w:r w:rsidR="00880DEA">
        <w:rPr>
          <w:rFonts w:ascii="Calibri" w:eastAsia="Calibri" w:hAnsi="Calibri" w:cs="Calibri"/>
          <w:color w:val="000000"/>
        </w:rPr>
        <w:instrText>ADDIN CSL_CITATION { "citationItems" : [ { "id" : "ITEM-1", "itemData" : { "author" : [ { "dropping-particle" : "", "family" : "United Nations", "given" : "", "non-dropping-particle" : "", "parse-names" : false, "suffix" : "" } ], "id" : "ITEM-1", "issued" : { "date-parts" : [ [ "2011" ] ] }, "title" : "Resolution 65/161. Convention on Biological Diversity", "type" : "book" }, "uris" : [ "http://www.mendeley.com/documents/?uuid=8d4beb6f-2179-43ca-9082-a942aeb9350d" ] } ], "mendeley" : { "formattedCitation" : "(United Nations 2011)", "plainTextFormattedCitation" : "(United Nations 2011)", "previouslyFormattedCitation" : "(United Nations, 2011)" }, "properties" : {  }, "schema" : "https://github.com/citation-style-language/schema/raw/master/csl-citation.json" }</w:instrText>
      </w:r>
      <w:r>
        <w:rPr>
          <w:rFonts w:ascii="Calibri" w:eastAsia="Calibri" w:hAnsi="Calibri" w:cs="Calibri"/>
          <w:color w:val="000000"/>
        </w:rPr>
        <w:fldChar w:fldCharType="separate"/>
      </w:r>
      <w:r w:rsidR="00880DEA" w:rsidRPr="00880DEA">
        <w:rPr>
          <w:rFonts w:ascii="Calibri" w:eastAsia="Calibri" w:hAnsi="Calibri" w:cs="Calibri"/>
          <w:color w:val="000000"/>
        </w:rPr>
        <w:t>(United Nations</w:t>
      </w:r>
      <w:r w:rsidR="00C01EE8">
        <w:rPr>
          <w:rFonts w:ascii="Calibri" w:eastAsia="Calibri" w:hAnsi="Calibri" w:cs="Calibri"/>
          <w:color w:val="000000"/>
        </w:rPr>
        <w:t>,</w:t>
      </w:r>
      <w:r w:rsidR="00880DEA" w:rsidRPr="00880DEA">
        <w:rPr>
          <w:rFonts w:ascii="Calibri" w:eastAsia="Calibri" w:hAnsi="Calibri" w:cs="Calibri"/>
          <w:color w:val="000000"/>
        </w:rPr>
        <w:t xml:space="preserve"> 2011)</w:t>
      </w:r>
      <w:r>
        <w:rPr>
          <w:rFonts w:ascii="Calibri" w:eastAsia="Calibri" w:hAnsi="Calibri" w:cs="Calibri"/>
          <w:color w:val="000000"/>
        </w:rPr>
        <w:fldChar w:fldCharType="end"/>
      </w:r>
      <w:r>
        <w:rPr>
          <w:rFonts w:ascii="Calibri" w:eastAsia="Calibri" w:hAnsi="Calibri" w:cs="Calibri"/>
          <w:color w:val="000000"/>
        </w:rPr>
        <w:t>.</w:t>
      </w:r>
    </w:p>
    <w:p w14:paraId="5DCEDCCF" w14:textId="77777777" w:rsidR="00F5309A" w:rsidRDefault="00F5309A" w:rsidP="00F5309A">
      <w:pPr>
        <w:autoSpaceDE w:val="0"/>
        <w:autoSpaceDN w:val="0"/>
        <w:adjustRightInd w:val="0"/>
        <w:spacing w:after="0" w:line="240" w:lineRule="auto"/>
      </w:pPr>
      <w:r w:rsidRPr="00695D88">
        <w:rPr>
          <w:rFonts w:ascii="Calibri" w:hAnsi="Calibri" w:cs="Calibri"/>
          <w:noProof w:val="0"/>
        </w:rPr>
        <w:t xml:space="preserve"> </w:t>
      </w:r>
    </w:p>
    <w:p w14:paraId="63F9D8C0" w14:textId="77777777" w:rsidR="00F5309A" w:rsidRPr="00714110" w:rsidRDefault="00F5309A" w:rsidP="004575A6">
      <w:pPr>
        <w:pStyle w:val="Heading3"/>
        <w:numPr>
          <w:ilvl w:val="0"/>
          <w:numId w:val="0"/>
        </w:numPr>
        <w:ind w:left="720" w:hanging="720"/>
      </w:pPr>
      <w:bookmarkStart w:id="15" w:name="_Toc501461812"/>
      <w:bookmarkStart w:id="16" w:name="_Toc504380557"/>
      <w:r>
        <w:t>The involvement of d</w:t>
      </w:r>
      <w:r w:rsidRPr="00714110">
        <w:t>i</w:t>
      </w:r>
      <w:r>
        <w:t>fferent stakeholders</w:t>
      </w:r>
      <w:bookmarkEnd w:id="15"/>
      <w:bookmarkEnd w:id="16"/>
    </w:p>
    <w:p w14:paraId="02FD2647" w14:textId="77777777" w:rsidR="00F5309A" w:rsidRPr="00D829E7" w:rsidRDefault="00F5309A" w:rsidP="00F5309A">
      <w:pPr>
        <w:rPr>
          <w:rFonts w:ascii="Calibri" w:eastAsia="Calibri" w:hAnsi="Calibri" w:cs="Calibri"/>
          <w:b/>
          <w:bCs/>
        </w:rPr>
      </w:pPr>
      <w:r>
        <w:rPr>
          <w:rFonts w:ascii="Calibri" w:eastAsia="Calibri" w:hAnsi="Calibri" w:cs="Calibri"/>
        </w:rPr>
        <w:t xml:space="preserve">Stakeholders can be considered in two groups, </w:t>
      </w:r>
      <w:r>
        <w:rPr>
          <w:rFonts w:ascii="Calibri" w:eastAsia="Calibri" w:hAnsi="Calibri" w:cs="Calibri"/>
          <w:color w:val="000000"/>
        </w:rPr>
        <w:t>based on how they</w:t>
      </w:r>
      <w:r w:rsidRPr="1002A949">
        <w:rPr>
          <w:rFonts w:ascii="Calibri" w:eastAsia="Calibri" w:hAnsi="Calibri" w:cs="Calibri"/>
          <w:color w:val="000000"/>
        </w:rPr>
        <w:t xml:space="preserve"> </w:t>
      </w:r>
      <w:r>
        <w:rPr>
          <w:rFonts w:ascii="Calibri" w:eastAsia="Calibri" w:hAnsi="Calibri" w:cs="Calibri"/>
          <w:color w:val="000000"/>
        </w:rPr>
        <w:t>engaged with</w:t>
      </w:r>
      <w:r w:rsidRPr="1002A949">
        <w:rPr>
          <w:rFonts w:ascii="Calibri" w:eastAsia="Calibri" w:hAnsi="Calibri" w:cs="Calibri"/>
          <w:color w:val="000000"/>
        </w:rPr>
        <w:t xml:space="preserve"> the </w:t>
      </w:r>
      <w:r>
        <w:rPr>
          <w:rFonts w:ascii="Calibri" w:eastAsia="Calibri" w:hAnsi="Calibri" w:cs="Calibri"/>
          <w:color w:val="000000"/>
        </w:rPr>
        <w:t xml:space="preserve">Regional Assessment of </w:t>
      </w:r>
      <w:r>
        <w:rPr>
          <w:rFonts w:ascii="Calibri" w:eastAsia="Calibri" w:hAnsi="Calibri" w:cs="Calibri"/>
        </w:rPr>
        <w:t>Europe and Central Asia</w:t>
      </w:r>
      <w:r w:rsidRPr="1002A949">
        <w:rPr>
          <w:rFonts w:ascii="Calibri" w:eastAsia="Calibri" w:hAnsi="Calibri" w:cs="Calibri"/>
        </w:rPr>
        <w:t xml:space="preserve"> (</w:t>
      </w:r>
      <w:r w:rsidRPr="008400C7">
        <w:rPr>
          <w:rFonts w:ascii="Calibri" w:eastAsia="Calibri" w:hAnsi="Calibri" w:cs="Calibri"/>
          <w:bCs/>
        </w:rPr>
        <w:t>Decision IPBES-3/4: Communications, stakeholder engagement and strategic partnership, Annex II: Stakeholder engagement strategy (deliverable 4 (d))</w:t>
      </w:r>
      <w:r w:rsidRPr="1002A949">
        <w:rPr>
          <w:rFonts w:ascii="Calibri" w:eastAsia="Calibri" w:hAnsi="Calibri" w:cs="Calibri"/>
        </w:rPr>
        <w:t>):</w:t>
      </w:r>
    </w:p>
    <w:p w14:paraId="44B2342E" w14:textId="77777777" w:rsidR="00F5309A" w:rsidRPr="00742412" w:rsidRDefault="00F5309A" w:rsidP="00F5309A">
      <w:pPr>
        <w:pStyle w:val="ListParagraph"/>
        <w:numPr>
          <w:ilvl w:val="0"/>
          <w:numId w:val="1"/>
        </w:numPr>
        <w:rPr>
          <w:lang w:val="en-US"/>
        </w:rPr>
      </w:pPr>
      <w:r w:rsidRPr="00812ECB">
        <w:rPr>
          <w:rFonts w:ascii="Calibri" w:eastAsia="Calibri" w:hAnsi="Calibri" w:cs="Calibri"/>
          <w:i/>
          <w:iCs/>
          <w:color w:val="000000"/>
          <w:lang w:val="en-GB"/>
        </w:rPr>
        <w:t>Contributors</w:t>
      </w:r>
      <w:r w:rsidRPr="00812ECB">
        <w:rPr>
          <w:rFonts w:ascii="Calibri" w:eastAsia="Calibri" w:hAnsi="Calibri" w:cs="Calibri"/>
          <w:color w:val="000000"/>
          <w:lang w:val="en-GB"/>
        </w:rPr>
        <w:t xml:space="preserve"> - scientists, knowledge holders including </w:t>
      </w:r>
      <w:r w:rsidRPr="00F2331B">
        <w:rPr>
          <w:rFonts w:ascii="Calibri" w:eastAsia="Calibri" w:hAnsi="Calibri" w:cs="Calibri"/>
          <w:color w:val="000000"/>
          <w:lang w:val="en-GB"/>
        </w:rPr>
        <w:t xml:space="preserve">indigenous and local knowledge </w:t>
      </w:r>
      <w:r w:rsidRPr="00812ECB">
        <w:rPr>
          <w:rFonts w:ascii="Calibri" w:eastAsia="Calibri" w:hAnsi="Calibri" w:cs="Calibri"/>
          <w:color w:val="000000"/>
          <w:lang w:val="en-GB"/>
        </w:rPr>
        <w:t>holders, practitioners and others;</w:t>
      </w:r>
    </w:p>
    <w:p w14:paraId="0388A002" w14:textId="77777777" w:rsidR="00F5309A" w:rsidRPr="00742412" w:rsidRDefault="00F5309A" w:rsidP="00F5309A">
      <w:pPr>
        <w:pStyle w:val="ListParagraph"/>
        <w:numPr>
          <w:ilvl w:val="0"/>
          <w:numId w:val="1"/>
        </w:numPr>
        <w:rPr>
          <w:lang w:val="en-US"/>
        </w:rPr>
      </w:pPr>
      <w:r w:rsidRPr="00D90119">
        <w:rPr>
          <w:rFonts w:ascii="Calibri" w:eastAsia="Calibri" w:hAnsi="Calibri" w:cs="Calibri"/>
          <w:i/>
          <w:iCs/>
          <w:lang w:val="en-GB"/>
        </w:rPr>
        <w:t>End users</w:t>
      </w:r>
      <w:r w:rsidRPr="00FA2F94">
        <w:rPr>
          <w:rFonts w:ascii="Calibri" w:eastAsia="Calibri" w:hAnsi="Calibri" w:cs="Calibri"/>
          <w:lang w:val="en-GB"/>
        </w:rPr>
        <w:t xml:space="preserve"> - </w:t>
      </w:r>
      <w:r>
        <w:rPr>
          <w:rFonts w:ascii="Calibri" w:eastAsia="Calibri" w:hAnsi="Calibri" w:cs="Calibri"/>
          <w:lang w:val="en-GB"/>
        </w:rPr>
        <w:t>regional governments, national G</w:t>
      </w:r>
      <w:r w:rsidRPr="00FA2F94">
        <w:rPr>
          <w:rFonts w:ascii="Calibri" w:eastAsia="Calibri" w:hAnsi="Calibri" w:cs="Calibri"/>
          <w:lang w:val="en-GB"/>
        </w:rPr>
        <w:t xml:space="preserve">overnments and </w:t>
      </w:r>
      <w:r>
        <w:rPr>
          <w:rFonts w:ascii="Calibri" w:eastAsia="Calibri" w:hAnsi="Calibri" w:cs="Calibri"/>
          <w:lang w:val="en-GB"/>
        </w:rPr>
        <w:t>multilateral environmental agreements</w:t>
      </w:r>
      <w:r w:rsidRPr="00FA2F94">
        <w:rPr>
          <w:rFonts w:ascii="Calibri" w:eastAsia="Calibri" w:hAnsi="Calibri" w:cs="Calibri"/>
          <w:lang w:val="en-GB"/>
        </w:rPr>
        <w:t>, subnational and local government</w:t>
      </w:r>
      <w:r>
        <w:rPr>
          <w:rFonts w:ascii="Calibri" w:eastAsia="Calibri" w:hAnsi="Calibri" w:cs="Calibri"/>
          <w:lang w:val="en-GB"/>
        </w:rPr>
        <w:t>s</w:t>
      </w:r>
      <w:r w:rsidRPr="00FA2F94">
        <w:rPr>
          <w:rFonts w:ascii="Calibri" w:eastAsia="Calibri" w:hAnsi="Calibri" w:cs="Calibri"/>
          <w:lang w:val="en-GB"/>
        </w:rPr>
        <w:t>, United Nations agen</w:t>
      </w:r>
      <w:r>
        <w:rPr>
          <w:rFonts w:ascii="Calibri" w:eastAsia="Calibri" w:hAnsi="Calibri" w:cs="Calibri"/>
          <w:lang w:val="en-GB"/>
        </w:rPr>
        <w:t>cies, inter-governmental organiz</w:t>
      </w:r>
      <w:r w:rsidRPr="00FA2F94">
        <w:rPr>
          <w:rFonts w:ascii="Calibri" w:eastAsia="Calibri" w:hAnsi="Calibri" w:cs="Calibri"/>
          <w:lang w:val="en-GB"/>
        </w:rPr>
        <w:t>ations, non-governmental org</w:t>
      </w:r>
      <w:r>
        <w:rPr>
          <w:rFonts w:ascii="Calibri" w:eastAsia="Calibri" w:hAnsi="Calibri" w:cs="Calibri"/>
          <w:lang w:val="en-GB"/>
        </w:rPr>
        <w:t>aniz</w:t>
      </w:r>
      <w:r w:rsidRPr="00FA2F94">
        <w:rPr>
          <w:rFonts w:ascii="Calibri" w:eastAsia="Calibri" w:hAnsi="Calibri" w:cs="Calibri"/>
          <w:lang w:val="en-GB"/>
        </w:rPr>
        <w:t>ations (NGOs), other practitioners within the private secto</w:t>
      </w:r>
      <w:r w:rsidRPr="00812ECB">
        <w:rPr>
          <w:rFonts w:ascii="Calibri" w:eastAsia="Calibri" w:hAnsi="Calibri" w:cs="Calibri"/>
          <w:lang w:val="en-GB"/>
        </w:rPr>
        <w:t>r and the public.</w:t>
      </w:r>
    </w:p>
    <w:p w14:paraId="1E808D52" w14:textId="77777777" w:rsidR="00D8634F" w:rsidRDefault="00D8634F" w:rsidP="00F5309A"/>
    <w:p w14:paraId="2B6F284C" w14:textId="1E82E464" w:rsidR="00F5309A" w:rsidRPr="00192158" w:rsidRDefault="00F5309A" w:rsidP="00F5309A">
      <w:r w:rsidRPr="00192158">
        <w:t>As stakeholder engagement is an important element for the relevance, effectiveness, credibility and overall success of IPBES, stakeholder values, needs and concerns were embedded within the assessment process from the start. The Regional Assessment for Europe and Central Asia has engaged with the broader stakeholder community to better understand and communicate the causes of the loss of nature and nature's contributions to people, including the role of humans and the consequences for human well-being. Involving stakeholders is important in recognising their diverse conceptualisations of values, adding societal aspects when assessing drivers and scenarios and evaluating policy support tools. Although different stakeholders may have different priorities, they all aim to have their knowledge, views and values considered within the IPBES process, including its assessments. Stakeholders can bring complementary perspectives to those of Government, which also helps to identify and prioritize the most relevant knowledge gaps. Different stakeholder organizations can play an important role in the engagement of IPBES with different sectors of society. For these reasons, IPBES provides an opportunity for stakeholders to contribute to informing decision-making.</w:t>
      </w:r>
    </w:p>
    <w:p w14:paraId="33D73273" w14:textId="77777777" w:rsidR="00E96875" w:rsidRDefault="00E96875">
      <w:pPr>
        <w:sectPr w:rsidR="00E96875" w:rsidSect="001F79DE">
          <w:headerReference w:type="default" r:id="rId22"/>
          <w:pgSz w:w="11906" w:h="16838"/>
          <w:pgMar w:top="1440" w:right="1440" w:bottom="1440" w:left="1440" w:header="708" w:footer="708" w:gutter="0"/>
          <w:cols w:space="708"/>
          <w:docGrid w:linePitch="360"/>
        </w:sectPr>
      </w:pPr>
    </w:p>
    <w:p w14:paraId="7D0EC959" w14:textId="07195BB8" w:rsidR="000E66E9" w:rsidRDefault="000E66E9" w:rsidP="004575A6">
      <w:pPr>
        <w:pStyle w:val="Heading3"/>
        <w:numPr>
          <w:ilvl w:val="0"/>
          <w:numId w:val="0"/>
        </w:numPr>
        <w:ind w:left="720" w:hanging="720"/>
      </w:pPr>
      <w:bookmarkStart w:id="17" w:name="_Toc504380558"/>
      <w:r>
        <w:lastRenderedPageBreak/>
        <w:t>References</w:t>
      </w:r>
      <w:bookmarkEnd w:id="17"/>
    </w:p>
    <w:p w14:paraId="1CEBB600" w14:textId="24EFCBC1" w:rsidR="009A3B9E" w:rsidRPr="00540AB7" w:rsidRDefault="00880DEA" w:rsidP="009A3B9E">
      <w:pPr>
        <w:widowControl w:val="0"/>
        <w:autoSpaceDE w:val="0"/>
        <w:autoSpaceDN w:val="0"/>
        <w:adjustRightInd w:val="0"/>
        <w:spacing w:before="120"/>
        <w:ind w:left="480" w:hanging="480"/>
        <w:rPr>
          <w:rFonts w:cstheme="minorHAnsi"/>
        </w:rPr>
      </w:pPr>
      <w:r>
        <w:fldChar w:fldCharType="begin" w:fldLock="1"/>
      </w:r>
      <w:r>
        <w:instrText xml:space="preserve">ADDIN Mendeley Bibliography CSL_BIBLIOGRAPHY </w:instrText>
      </w:r>
      <w:r>
        <w:fldChar w:fldCharType="separate"/>
      </w:r>
      <w:r w:rsidR="009A3B9E" w:rsidRPr="009A3B9E">
        <w:rPr>
          <w:rFonts w:cstheme="minorHAnsi"/>
        </w:rPr>
        <w:t xml:space="preserve"> </w:t>
      </w:r>
      <w:r w:rsidR="009A3B9E" w:rsidRPr="00540AB7">
        <w:rPr>
          <w:rFonts w:cstheme="minorHAnsi"/>
        </w:rPr>
        <w:t xml:space="preserve">CBD. (2010). </w:t>
      </w:r>
      <w:r w:rsidR="009A3B9E" w:rsidRPr="001F63F9">
        <w:rPr>
          <w:rFonts w:cstheme="minorHAnsi"/>
          <w:i/>
        </w:rPr>
        <w:t xml:space="preserve">Decision X/8. United Nations </w:t>
      </w:r>
      <w:r w:rsidR="009A3B9E">
        <w:rPr>
          <w:rFonts w:cstheme="minorHAnsi"/>
          <w:i/>
        </w:rPr>
        <w:t>d</w:t>
      </w:r>
      <w:r w:rsidR="009A3B9E" w:rsidRPr="001F63F9">
        <w:rPr>
          <w:rFonts w:cstheme="minorHAnsi"/>
          <w:i/>
        </w:rPr>
        <w:t xml:space="preserve">ecade on </w:t>
      </w:r>
      <w:r w:rsidR="009A3B9E">
        <w:rPr>
          <w:rFonts w:cstheme="minorHAnsi"/>
          <w:i/>
        </w:rPr>
        <w:t>b</w:t>
      </w:r>
      <w:r w:rsidR="009A3B9E" w:rsidRPr="001F63F9">
        <w:rPr>
          <w:rFonts w:cstheme="minorHAnsi"/>
          <w:i/>
        </w:rPr>
        <w:t>iodiversity 2011-2020.</w:t>
      </w:r>
      <w:r w:rsidR="009A3B9E">
        <w:rPr>
          <w:rFonts w:cstheme="minorHAnsi"/>
        </w:rPr>
        <w:t xml:space="preserve"> </w:t>
      </w:r>
    </w:p>
    <w:p w14:paraId="19B1E33D" w14:textId="77777777" w:rsidR="009A3B9E" w:rsidRPr="00540AB7" w:rsidRDefault="009A3B9E" w:rsidP="009A3B9E">
      <w:pPr>
        <w:widowControl w:val="0"/>
        <w:autoSpaceDE w:val="0"/>
        <w:autoSpaceDN w:val="0"/>
        <w:adjustRightInd w:val="0"/>
        <w:spacing w:before="120"/>
        <w:ind w:left="480" w:hanging="480"/>
        <w:rPr>
          <w:rFonts w:cstheme="minorHAnsi"/>
        </w:rPr>
      </w:pPr>
      <w:r w:rsidRPr="00540AB7">
        <w:rPr>
          <w:rFonts w:cstheme="minorHAnsi"/>
        </w:rPr>
        <w:t xml:space="preserve">IPBES. (2016). </w:t>
      </w:r>
      <w:r w:rsidRPr="00540AB7">
        <w:rPr>
          <w:rFonts w:cstheme="minorHAnsi"/>
          <w:i/>
          <w:iCs/>
        </w:rPr>
        <w:t>Summary for policymakers of the assessment report of the Intergovernmental Science-Policy Platform on Biodiversity and Ecosystem Services on pollinators, pollination and food production</w:t>
      </w:r>
      <w:r w:rsidRPr="00540AB7">
        <w:rPr>
          <w:rFonts w:cstheme="minorHAnsi"/>
        </w:rPr>
        <w:t xml:space="preserve">. S. G. </w:t>
      </w:r>
      <w:r w:rsidRPr="009A3B9E">
        <w:rPr>
          <w:rFonts w:cstheme="minorHAnsi"/>
        </w:rPr>
        <w:t xml:space="preserve">Potts, V. L. Imperatriz-Fonseca, H. T. Ngo, J. C. Biesmeijer, T. D. Breeze, L. V. Dicks, L. A. Garibaldi, R. Hill, J. Settele, A. J. Vanbergen, M. A. Aizen, S. A. Cunningham, C. Eardley, B. M. Freitas, N. Gallai, P. G. Kevan, A. Kovács-Hostyánszki, P. K. Kwapong, J. Li, X. Li, D. J. Martins, G. Nates-Parra, J. S. Pettis, R. Rader, &amp; B. F. </w:t>
      </w:r>
      <w:r>
        <w:rPr>
          <w:rFonts w:cstheme="minorHAnsi"/>
        </w:rPr>
        <w:t>Viana</w:t>
      </w:r>
      <w:r w:rsidRPr="00540AB7">
        <w:rPr>
          <w:rFonts w:cstheme="minorHAnsi"/>
        </w:rPr>
        <w:t xml:space="preserve"> (Eds.). Bonn, Germany: Secretariat of the Intergovernmental Science-Policy Platform on Biodiversity and Ecosystem Services.</w:t>
      </w:r>
      <w:r>
        <w:rPr>
          <w:rFonts w:cstheme="minorHAnsi"/>
        </w:rPr>
        <w:t xml:space="preserve"> </w:t>
      </w:r>
    </w:p>
    <w:p w14:paraId="58674857" w14:textId="77777777" w:rsidR="009A3B9E" w:rsidRPr="001F63F9" w:rsidRDefault="009A3B9E" w:rsidP="009A3B9E">
      <w:pPr>
        <w:widowControl w:val="0"/>
        <w:autoSpaceDE w:val="0"/>
        <w:autoSpaceDN w:val="0"/>
        <w:adjustRightInd w:val="0"/>
        <w:spacing w:before="120"/>
        <w:ind w:left="480" w:hanging="480"/>
        <w:rPr>
          <w:rFonts w:cstheme="minorHAnsi"/>
          <w:i/>
        </w:rPr>
      </w:pPr>
      <w:r w:rsidRPr="001F63F9">
        <w:rPr>
          <w:rFonts w:cstheme="minorHAnsi"/>
        </w:rPr>
        <w:t>MEA</w:t>
      </w:r>
      <w:r w:rsidRPr="00540AB7">
        <w:rPr>
          <w:rFonts w:cstheme="minorHAnsi"/>
        </w:rPr>
        <w:t xml:space="preserve">. (2005). </w:t>
      </w:r>
      <w:r w:rsidRPr="001F63F9">
        <w:rPr>
          <w:rFonts w:cstheme="minorHAnsi"/>
          <w:i/>
        </w:rPr>
        <w:t>Ecosystems and human well-being: Current state and trends</w:t>
      </w:r>
      <w:r>
        <w:rPr>
          <w:rFonts w:cstheme="minorHAnsi"/>
          <w:i/>
        </w:rPr>
        <w:t>, Volume 1</w:t>
      </w:r>
      <w:r w:rsidRPr="001F63F9">
        <w:rPr>
          <w:rFonts w:cstheme="minorHAnsi"/>
          <w:i/>
        </w:rPr>
        <w:t>.</w:t>
      </w:r>
      <w:r>
        <w:rPr>
          <w:rFonts w:cstheme="minorHAnsi"/>
        </w:rPr>
        <w:t xml:space="preserve"> Washington DC, USA: Island Press. </w:t>
      </w:r>
    </w:p>
    <w:p w14:paraId="0D4F1FC1" w14:textId="77777777" w:rsidR="009A3B9E" w:rsidRPr="00540AB7" w:rsidRDefault="009A3B9E" w:rsidP="009A3B9E">
      <w:pPr>
        <w:widowControl w:val="0"/>
        <w:autoSpaceDE w:val="0"/>
        <w:autoSpaceDN w:val="0"/>
        <w:adjustRightInd w:val="0"/>
        <w:spacing w:before="120"/>
        <w:ind w:left="480" w:hanging="480"/>
        <w:rPr>
          <w:rFonts w:cstheme="minorHAnsi"/>
        </w:rPr>
      </w:pPr>
      <w:r>
        <w:rPr>
          <w:rFonts w:cstheme="minorHAnsi"/>
        </w:rPr>
        <w:t>Roué, M.,</w:t>
      </w:r>
      <w:r w:rsidRPr="00540AB7">
        <w:rPr>
          <w:rFonts w:cstheme="minorHAnsi"/>
        </w:rPr>
        <w:t xml:space="preserve"> &amp; Molnar, Z. (Eds.). (2016). </w:t>
      </w:r>
      <w:r w:rsidRPr="002054C1">
        <w:rPr>
          <w:rFonts w:cstheme="minorHAnsi"/>
          <w:i/>
          <w:lang w:val="pt-PT"/>
        </w:rPr>
        <w:t xml:space="preserve">Knowing our lands and resources: </w:t>
      </w:r>
      <w:r w:rsidRPr="00540AB7">
        <w:rPr>
          <w:rFonts w:cstheme="minorHAnsi"/>
          <w:i/>
          <w:iCs/>
        </w:rPr>
        <w:t>Indigenous and local knowledge of biodiversity and ecosystem services in Europe and Central Asia</w:t>
      </w:r>
      <w:r w:rsidRPr="00540AB7">
        <w:rPr>
          <w:rFonts w:cstheme="minorHAnsi"/>
        </w:rPr>
        <w:t>. Paris, France: UNESCO.</w:t>
      </w:r>
      <w:r>
        <w:rPr>
          <w:rFonts w:cstheme="minorHAnsi"/>
        </w:rPr>
        <w:t xml:space="preserve"> </w:t>
      </w:r>
    </w:p>
    <w:p w14:paraId="5D902EA7" w14:textId="2F81E30A" w:rsidR="00880DEA" w:rsidRPr="00880DEA" w:rsidRDefault="009A3B9E" w:rsidP="009A3B9E">
      <w:pPr>
        <w:widowControl w:val="0"/>
        <w:autoSpaceDE w:val="0"/>
        <w:autoSpaceDN w:val="0"/>
        <w:adjustRightInd w:val="0"/>
        <w:spacing w:line="240" w:lineRule="auto"/>
        <w:ind w:left="480" w:hanging="480"/>
        <w:rPr>
          <w:rFonts w:ascii="Calibri" w:hAnsi="Calibri"/>
        </w:rPr>
      </w:pPr>
      <w:r w:rsidRPr="00540AB7">
        <w:rPr>
          <w:rFonts w:cstheme="minorHAnsi"/>
        </w:rPr>
        <w:t xml:space="preserve">United Nations. (2011). </w:t>
      </w:r>
      <w:r w:rsidRPr="00540AB7">
        <w:rPr>
          <w:rFonts w:cstheme="minorHAnsi"/>
          <w:i/>
          <w:iCs/>
        </w:rPr>
        <w:t>Resolution 65/161. Convention on Biological Diversity</w:t>
      </w:r>
      <w:r w:rsidRPr="00540AB7">
        <w:rPr>
          <w:rFonts w:cstheme="minorHAnsi"/>
        </w:rPr>
        <w:t>.</w:t>
      </w:r>
    </w:p>
    <w:p w14:paraId="3ADE040A" w14:textId="77777777" w:rsidR="00681350" w:rsidRDefault="00880DEA" w:rsidP="00513B19">
      <w:pPr>
        <w:sectPr w:rsidR="00681350" w:rsidSect="001F79DE">
          <w:headerReference w:type="default" r:id="rId23"/>
          <w:pgSz w:w="11906" w:h="16838"/>
          <w:pgMar w:top="1440" w:right="1440" w:bottom="1440" w:left="1440" w:header="708" w:footer="708" w:gutter="0"/>
          <w:cols w:space="708"/>
          <w:docGrid w:linePitch="360"/>
        </w:sectPr>
      </w:pPr>
      <w:r>
        <w:fldChar w:fldCharType="end"/>
      </w:r>
      <w:bookmarkEnd w:id="4"/>
    </w:p>
    <w:p w14:paraId="7D2F2818" w14:textId="287B4785" w:rsidR="00681350" w:rsidRPr="00C44DDF" w:rsidRDefault="00681350" w:rsidP="0054279D">
      <w:pPr>
        <w:pStyle w:val="Heading1"/>
        <w:rPr>
          <w:lang w:val="en-US"/>
        </w:rPr>
      </w:pPr>
      <w:bookmarkStart w:id="18" w:name="_Toc502755776"/>
      <w:bookmarkStart w:id="19" w:name="_Toc504380559"/>
      <w:bookmarkStart w:id="20" w:name="_Toc519504357"/>
      <w:bookmarkStart w:id="21" w:name="_Toc519514594"/>
      <w:bookmarkStart w:id="22" w:name="_Toc451767533"/>
      <w:bookmarkStart w:id="23" w:name="_Toc470011673"/>
      <w:bookmarkStart w:id="24" w:name="ach1"/>
      <w:r w:rsidRPr="00C44DDF">
        <w:rPr>
          <w:lang w:val="en-US"/>
        </w:rPr>
        <w:lastRenderedPageBreak/>
        <w:t>Chapter 1: Setting the scene</w:t>
      </w:r>
      <w:bookmarkEnd w:id="18"/>
      <w:bookmarkEnd w:id="19"/>
      <w:bookmarkEnd w:id="20"/>
      <w:bookmarkEnd w:id="21"/>
    </w:p>
    <w:p w14:paraId="152210E4" w14:textId="77777777" w:rsidR="00681350" w:rsidRPr="005477E2" w:rsidRDefault="00681350" w:rsidP="001E43D4">
      <w:pPr>
        <w:spacing w:before="100" w:beforeAutospacing="1" w:after="100" w:afterAutospacing="1" w:line="240" w:lineRule="auto"/>
        <w:rPr>
          <w:rFonts w:eastAsia="Times New Roman" w:cstheme="minorHAnsi"/>
          <w:sz w:val="24"/>
          <w:szCs w:val="24"/>
          <w:lang w:eastAsia="en-GB"/>
        </w:rPr>
      </w:pPr>
    </w:p>
    <w:p w14:paraId="56EEAB28" w14:textId="258C8611" w:rsidR="00681350" w:rsidRPr="005477E2" w:rsidRDefault="00681350" w:rsidP="001E43D4">
      <w:pPr>
        <w:spacing w:line="276" w:lineRule="auto"/>
        <w:rPr>
          <w:rFonts w:eastAsia="Times New Roman" w:cstheme="minorHAnsi"/>
          <w:b/>
          <w:lang w:eastAsia="en-GB"/>
        </w:rPr>
      </w:pPr>
      <w:r w:rsidRPr="005477E2">
        <w:rPr>
          <w:rFonts w:eastAsia="Times New Roman" w:cstheme="minorHAnsi"/>
          <w:b/>
          <w:lang w:eastAsia="en-GB"/>
        </w:rPr>
        <w:t>Coordinating Lead Authors</w:t>
      </w:r>
      <w:r w:rsidR="0016503A">
        <w:rPr>
          <w:rFonts w:eastAsia="Times New Roman" w:cstheme="minorHAnsi"/>
          <w:b/>
          <w:lang w:eastAsia="en-GB"/>
        </w:rPr>
        <w:t>:</w:t>
      </w:r>
      <w:r w:rsidRPr="005477E2">
        <w:rPr>
          <w:rFonts w:eastAsia="Times New Roman" w:cstheme="minorHAnsi"/>
          <w:b/>
          <w:lang w:eastAsia="en-GB"/>
        </w:rPr>
        <w:t xml:space="preserve"> </w:t>
      </w:r>
    </w:p>
    <w:p w14:paraId="1D28FD71" w14:textId="77777777" w:rsidR="00681350" w:rsidRPr="005477E2" w:rsidRDefault="00681350" w:rsidP="001E43D4">
      <w:pPr>
        <w:spacing w:line="276" w:lineRule="auto"/>
        <w:rPr>
          <w:rFonts w:eastAsia="Times New Roman" w:cstheme="minorHAnsi"/>
          <w:lang w:eastAsia="en-GB"/>
        </w:rPr>
      </w:pPr>
      <w:r w:rsidRPr="005477E2">
        <w:rPr>
          <w:rFonts w:eastAsia="Times New Roman" w:cstheme="minorHAnsi"/>
          <w:lang w:eastAsia="en-GB"/>
        </w:rPr>
        <w:t>Mark Rounsevell (U</w:t>
      </w:r>
      <w:r>
        <w:rPr>
          <w:rFonts w:eastAsia="Times New Roman" w:cstheme="minorHAnsi"/>
          <w:lang w:eastAsia="en-GB"/>
        </w:rPr>
        <w:t>nited Kingdom of Great Britain and Northern Ireland</w:t>
      </w:r>
      <w:r w:rsidRPr="005477E2">
        <w:rPr>
          <w:rFonts w:eastAsia="Times New Roman" w:cstheme="minorHAnsi"/>
          <w:lang w:eastAsia="en-GB"/>
        </w:rPr>
        <w:t>/Germany), Markus Fischer (Germany/Switzerland)</w:t>
      </w:r>
    </w:p>
    <w:p w14:paraId="488F9EB5" w14:textId="77777777" w:rsidR="00681350" w:rsidRPr="005477E2" w:rsidRDefault="00681350" w:rsidP="001E43D4">
      <w:pPr>
        <w:spacing w:line="276" w:lineRule="auto"/>
        <w:rPr>
          <w:rFonts w:eastAsia="Times New Roman" w:cstheme="minorHAnsi"/>
          <w:lang w:eastAsia="en-GB"/>
        </w:rPr>
      </w:pPr>
    </w:p>
    <w:p w14:paraId="48C86A9B" w14:textId="4126BFB0" w:rsidR="00681350" w:rsidRPr="005477E2" w:rsidRDefault="00681350" w:rsidP="001E43D4">
      <w:pPr>
        <w:spacing w:line="276" w:lineRule="auto"/>
        <w:rPr>
          <w:rFonts w:eastAsia="Times New Roman" w:cstheme="minorHAnsi"/>
          <w:b/>
          <w:lang w:eastAsia="en-GB"/>
        </w:rPr>
      </w:pPr>
      <w:r w:rsidRPr="005477E2">
        <w:rPr>
          <w:rFonts w:eastAsia="Times New Roman" w:cstheme="minorHAnsi"/>
          <w:b/>
          <w:lang w:eastAsia="en-GB"/>
        </w:rPr>
        <w:t>Lead Authors</w:t>
      </w:r>
      <w:r w:rsidR="0016503A">
        <w:rPr>
          <w:rFonts w:eastAsia="Times New Roman" w:cstheme="minorHAnsi"/>
          <w:b/>
          <w:lang w:eastAsia="en-GB"/>
        </w:rPr>
        <w:t>:</w:t>
      </w:r>
      <w:r w:rsidRPr="005477E2">
        <w:rPr>
          <w:rFonts w:eastAsia="Times New Roman" w:cstheme="minorHAnsi"/>
          <w:b/>
          <w:lang w:eastAsia="en-GB"/>
        </w:rPr>
        <w:t xml:space="preserve"> </w:t>
      </w:r>
    </w:p>
    <w:p w14:paraId="4BAEA8E1" w14:textId="7C3B1127" w:rsidR="00681350" w:rsidRPr="005477E2" w:rsidRDefault="00681350" w:rsidP="001E43D4">
      <w:pPr>
        <w:spacing w:line="276" w:lineRule="auto"/>
        <w:rPr>
          <w:rFonts w:eastAsia="Times New Roman" w:cstheme="minorHAnsi"/>
          <w:lang w:eastAsia="en-GB"/>
        </w:rPr>
      </w:pPr>
      <w:r w:rsidRPr="005477E2">
        <w:rPr>
          <w:rFonts w:eastAsia="Times New Roman" w:cstheme="minorHAnsi"/>
          <w:lang w:eastAsia="en-GB"/>
        </w:rPr>
        <w:t>Sander Jacobs (Belgium), Inge Liekens (Belgium),</w:t>
      </w:r>
      <w:r>
        <w:rPr>
          <w:rFonts w:eastAsia="Times New Roman" w:cstheme="minorHAnsi"/>
          <w:lang w:eastAsia="en-GB"/>
        </w:rPr>
        <w:t xml:space="preserve"> </w:t>
      </w:r>
      <w:r w:rsidRPr="005477E2">
        <w:rPr>
          <w:rFonts w:eastAsia="Times New Roman" w:cstheme="minorHAnsi"/>
          <w:lang w:eastAsia="en-GB"/>
        </w:rPr>
        <w:t>Alexandra Marques (Portugal), Zsolt Moln</w:t>
      </w:r>
      <w:r w:rsidR="00DC38B6">
        <w:rPr>
          <w:rFonts w:eastAsia="Times New Roman" w:cstheme="minorHAnsi"/>
          <w:lang w:eastAsia="en-GB"/>
        </w:rPr>
        <w:t>á</w:t>
      </w:r>
      <w:r w:rsidRPr="005477E2">
        <w:rPr>
          <w:rFonts w:eastAsia="Times New Roman" w:cstheme="minorHAnsi"/>
          <w:lang w:eastAsia="en-GB"/>
        </w:rPr>
        <w:t>r (Hungary),</w:t>
      </w:r>
      <w:r>
        <w:rPr>
          <w:rFonts w:eastAsia="Times New Roman" w:cstheme="minorHAnsi"/>
          <w:lang w:eastAsia="en-GB"/>
        </w:rPr>
        <w:t xml:space="preserve"> </w:t>
      </w:r>
      <w:r w:rsidRPr="005477E2">
        <w:rPr>
          <w:rFonts w:eastAsia="Times New Roman" w:cstheme="minorHAnsi"/>
          <w:lang w:eastAsia="en-GB"/>
        </w:rPr>
        <w:t xml:space="preserve">Jana </w:t>
      </w:r>
      <w:r>
        <w:rPr>
          <w:rFonts w:eastAsia="Times New Roman" w:cstheme="minorHAnsi"/>
          <w:lang w:eastAsia="en-GB"/>
        </w:rPr>
        <w:t xml:space="preserve">Osuchova </w:t>
      </w:r>
      <w:r w:rsidRPr="005477E2">
        <w:rPr>
          <w:rFonts w:eastAsia="Times New Roman" w:cstheme="minorHAnsi"/>
          <w:lang w:eastAsia="en-GB"/>
        </w:rPr>
        <w:t>(Czech Republic), Anton Shkaruba (Belarus/Hungary), Mark Whittingham (U</w:t>
      </w:r>
      <w:r>
        <w:rPr>
          <w:rFonts w:eastAsia="Times New Roman" w:cstheme="minorHAnsi"/>
          <w:lang w:eastAsia="en-GB"/>
        </w:rPr>
        <w:t>nited Kingdom of Great Britain and Northern Ireland</w:t>
      </w:r>
      <w:r w:rsidRPr="005477E2">
        <w:rPr>
          <w:rFonts w:eastAsia="Times New Roman" w:cstheme="minorHAnsi"/>
          <w:lang w:eastAsia="en-GB"/>
        </w:rPr>
        <w:t xml:space="preserve">), András Zlinszky (Hungary) </w:t>
      </w:r>
    </w:p>
    <w:p w14:paraId="0691A126" w14:textId="77777777" w:rsidR="00681350" w:rsidRPr="005477E2" w:rsidRDefault="00681350" w:rsidP="001E43D4">
      <w:pPr>
        <w:spacing w:line="276" w:lineRule="auto"/>
        <w:rPr>
          <w:rFonts w:eastAsia="Times New Roman" w:cstheme="minorHAnsi"/>
          <w:lang w:eastAsia="en-GB"/>
        </w:rPr>
      </w:pPr>
    </w:p>
    <w:p w14:paraId="1BDFE761" w14:textId="5F8C0F46" w:rsidR="00681350" w:rsidRPr="005477E2" w:rsidRDefault="00681350" w:rsidP="001E43D4">
      <w:pPr>
        <w:spacing w:line="276" w:lineRule="auto"/>
        <w:rPr>
          <w:rFonts w:eastAsia="Times New Roman" w:cstheme="minorHAnsi"/>
          <w:b/>
          <w:lang w:eastAsia="en-GB"/>
        </w:rPr>
      </w:pPr>
      <w:r w:rsidRPr="005477E2">
        <w:rPr>
          <w:rFonts w:eastAsia="Times New Roman" w:cstheme="minorHAnsi"/>
          <w:b/>
          <w:lang w:eastAsia="en-GB"/>
        </w:rPr>
        <w:t>Fellow</w:t>
      </w:r>
      <w:r w:rsidR="0016503A">
        <w:rPr>
          <w:rFonts w:eastAsia="Times New Roman" w:cstheme="minorHAnsi"/>
          <w:b/>
          <w:lang w:eastAsia="en-GB"/>
        </w:rPr>
        <w:t>:</w:t>
      </w:r>
      <w:r w:rsidRPr="005477E2">
        <w:rPr>
          <w:rFonts w:eastAsia="Times New Roman" w:cstheme="minorHAnsi"/>
          <w:b/>
          <w:lang w:eastAsia="en-GB"/>
        </w:rPr>
        <w:t xml:space="preserve"> </w:t>
      </w:r>
    </w:p>
    <w:p w14:paraId="77BC2D08" w14:textId="77777777" w:rsidR="00681350" w:rsidRPr="005477E2" w:rsidRDefault="00681350" w:rsidP="001E43D4">
      <w:pPr>
        <w:tabs>
          <w:tab w:val="left" w:pos="6862"/>
        </w:tabs>
        <w:spacing w:line="276" w:lineRule="auto"/>
        <w:rPr>
          <w:rFonts w:eastAsia="Times New Roman" w:cstheme="minorHAnsi"/>
          <w:lang w:eastAsia="en-GB"/>
        </w:rPr>
      </w:pPr>
      <w:r w:rsidRPr="005477E2">
        <w:rPr>
          <w:rFonts w:eastAsia="Times New Roman" w:cstheme="minorHAnsi"/>
          <w:lang w:eastAsia="en-GB"/>
        </w:rPr>
        <w:t>Fanny Boeraeve (Belgium)</w:t>
      </w:r>
      <w:r w:rsidRPr="005477E2">
        <w:rPr>
          <w:rFonts w:eastAsia="Times New Roman" w:cstheme="minorHAnsi"/>
          <w:lang w:eastAsia="en-GB"/>
        </w:rPr>
        <w:tab/>
      </w:r>
    </w:p>
    <w:p w14:paraId="09187FF9" w14:textId="77777777" w:rsidR="00681350" w:rsidRPr="005477E2" w:rsidRDefault="00681350" w:rsidP="001E43D4">
      <w:pPr>
        <w:spacing w:line="276" w:lineRule="auto"/>
        <w:rPr>
          <w:rFonts w:eastAsia="Times New Roman" w:cstheme="minorHAnsi"/>
          <w:lang w:eastAsia="en-GB"/>
        </w:rPr>
      </w:pPr>
    </w:p>
    <w:p w14:paraId="0BF234DF" w14:textId="4C427673" w:rsidR="00681350" w:rsidRPr="005477E2" w:rsidRDefault="00681350" w:rsidP="001E43D4">
      <w:pPr>
        <w:spacing w:line="276" w:lineRule="auto"/>
        <w:rPr>
          <w:rFonts w:eastAsia="Times New Roman" w:cstheme="minorHAnsi"/>
          <w:b/>
          <w:lang w:eastAsia="en-GB"/>
        </w:rPr>
      </w:pPr>
      <w:r w:rsidRPr="005477E2">
        <w:rPr>
          <w:rFonts w:eastAsia="Times New Roman" w:cstheme="minorHAnsi"/>
          <w:b/>
          <w:lang w:eastAsia="en-GB"/>
        </w:rPr>
        <w:t>Contributing authors</w:t>
      </w:r>
      <w:r w:rsidR="0016503A">
        <w:rPr>
          <w:rFonts w:eastAsia="Times New Roman" w:cstheme="minorHAnsi"/>
          <w:b/>
          <w:lang w:eastAsia="en-GB"/>
        </w:rPr>
        <w:t>:</w:t>
      </w:r>
      <w:r w:rsidRPr="005477E2">
        <w:rPr>
          <w:rFonts w:eastAsia="Times New Roman" w:cstheme="minorHAnsi"/>
          <w:b/>
          <w:lang w:eastAsia="en-GB"/>
        </w:rPr>
        <w:t xml:space="preserve"> </w:t>
      </w:r>
    </w:p>
    <w:p w14:paraId="65E31871" w14:textId="5009575F" w:rsidR="00681350" w:rsidRPr="005477E2" w:rsidRDefault="00681350" w:rsidP="001E43D4">
      <w:pPr>
        <w:spacing w:line="276" w:lineRule="auto"/>
        <w:rPr>
          <w:rFonts w:eastAsia="Times New Roman" w:cstheme="minorHAnsi"/>
          <w:lang w:eastAsia="en-GB"/>
        </w:rPr>
      </w:pPr>
      <w:r w:rsidRPr="008A640F">
        <w:rPr>
          <w:rFonts w:eastAsia="Times New Roman" w:cstheme="minorHAnsi"/>
          <w:lang w:eastAsia="en-GB"/>
        </w:rPr>
        <w:t>Sandra Brucet</w:t>
      </w:r>
      <w:r>
        <w:rPr>
          <w:rFonts w:eastAsia="Times New Roman" w:cstheme="minorHAnsi"/>
          <w:lang w:eastAsia="en-GB"/>
        </w:rPr>
        <w:t xml:space="preserve"> (Spain), </w:t>
      </w:r>
      <w:r w:rsidRPr="005477E2">
        <w:rPr>
          <w:rFonts w:eastAsia="Times New Roman" w:cstheme="minorHAnsi"/>
          <w:lang w:eastAsia="en-GB"/>
        </w:rPr>
        <w:t>Sholpan Davletova (Kazakhstan), Hilde Eggermont (Belgium), Christine Fürst (Germany), Matthew Grainger (</w:t>
      </w:r>
      <w:r w:rsidR="00374016" w:rsidRPr="00374016">
        <w:rPr>
          <w:rFonts w:eastAsia="Times New Roman" w:cstheme="minorHAnsi"/>
          <w:lang w:eastAsia="en-GB"/>
        </w:rPr>
        <w:t>United Kingdom of Great Britain and Northern Ireland</w:t>
      </w:r>
      <w:r w:rsidRPr="005477E2">
        <w:rPr>
          <w:rFonts w:eastAsia="Times New Roman" w:cstheme="minorHAnsi"/>
          <w:lang w:eastAsia="en-GB"/>
        </w:rPr>
        <w:t>), Walter Jetz (Germany/</w:t>
      </w:r>
      <w:r w:rsidR="00374016" w:rsidRPr="005477E2">
        <w:rPr>
          <w:rFonts w:eastAsia="Times New Roman" w:cstheme="minorHAnsi"/>
          <w:lang w:eastAsia="en-GB"/>
        </w:rPr>
        <w:t>U</w:t>
      </w:r>
      <w:r w:rsidR="00374016">
        <w:rPr>
          <w:rFonts w:eastAsia="Times New Roman" w:cstheme="minorHAnsi"/>
          <w:lang w:eastAsia="en-GB"/>
        </w:rPr>
        <w:t>nited States of America</w:t>
      </w:r>
      <w:r w:rsidRPr="005477E2">
        <w:rPr>
          <w:rFonts w:eastAsia="Times New Roman" w:cstheme="minorHAnsi"/>
          <w:lang w:eastAsia="en-GB"/>
        </w:rPr>
        <w:t xml:space="preserve">), </w:t>
      </w:r>
      <w:r>
        <w:rPr>
          <w:rFonts w:eastAsia="Times New Roman" w:cstheme="minorHAnsi"/>
          <w:lang w:eastAsia="en-GB"/>
        </w:rPr>
        <w:t xml:space="preserve">Boris Leroy (France), </w:t>
      </w:r>
      <w:r w:rsidRPr="008A640F">
        <w:rPr>
          <w:rFonts w:eastAsia="Times New Roman" w:cstheme="minorHAnsi"/>
          <w:lang w:eastAsia="en-GB"/>
        </w:rPr>
        <w:t>Oksana Lipka</w:t>
      </w:r>
      <w:r>
        <w:rPr>
          <w:rFonts w:eastAsia="Times New Roman" w:cstheme="minorHAnsi"/>
          <w:lang w:eastAsia="en-GB"/>
        </w:rPr>
        <w:t xml:space="preserve"> (Russian Federation), </w:t>
      </w:r>
      <w:r w:rsidRPr="005477E2">
        <w:rPr>
          <w:rFonts w:eastAsia="Times New Roman" w:cstheme="minorHAnsi"/>
          <w:lang w:eastAsia="en-GB"/>
        </w:rPr>
        <w:t>Frances Lucy (Ireland),</w:t>
      </w:r>
      <w:r>
        <w:rPr>
          <w:rFonts w:eastAsia="Times New Roman" w:cstheme="minorHAnsi"/>
          <w:lang w:eastAsia="en-GB"/>
        </w:rPr>
        <w:t xml:space="preserve"> </w:t>
      </w:r>
      <w:r w:rsidRPr="005477E2">
        <w:rPr>
          <w:rFonts w:eastAsia="Times New Roman" w:cstheme="minorHAnsi"/>
          <w:lang w:eastAsia="en-GB"/>
        </w:rPr>
        <w:t>Martin Schlaepfer (Switzerland),</w:t>
      </w:r>
      <w:r>
        <w:rPr>
          <w:rFonts w:eastAsia="Times New Roman" w:cstheme="minorHAnsi"/>
          <w:lang w:eastAsia="en-GB"/>
        </w:rPr>
        <w:t xml:space="preserve"> Mark Snethlage (The Netherlands/Switzerland</w:t>
      </w:r>
      <w:r w:rsidR="00DD1D0F">
        <w:rPr>
          <w:rFonts w:eastAsia="Times New Roman" w:cstheme="minorHAnsi"/>
          <w:lang w:eastAsia="en-GB"/>
        </w:rPr>
        <w:t>),</w:t>
      </w:r>
      <w:r>
        <w:rPr>
          <w:rFonts w:eastAsia="Times New Roman" w:cstheme="minorHAnsi"/>
          <w:lang w:eastAsia="en-GB"/>
        </w:rPr>
        <w:t xml:space="preserve"> Isabel Sousa Pinto (Portugal), </w:t>
      </w:r>
      <w:r>
        <w:t xml:space="preserve">Frédérique Viard (France), </w:t>
      </w:r>
      <w:r w:rsidRPr="005477E2">
        <w:rPr>
          <w:rFonts w:eastAsia="Times New Roman" w:cstheme="minorHAnsi"/>
          <w:lang w:eastAsia="en-GB"/>
        </w:rPr>
        <w:t>Penelope Whitehorn (</w:t>
      </w:r>
      <w:r w:rsidR="00982A3D" w:rsidRPr="005477E2">
        <w:rPr>
          <w:rFonts w:eastAsia="Times New Roman" w:cstheme="minorHAnsi"/>
          <w:lang w:eastAsia="en-GB"/>
        </w:rPr>
        <w:t>U</w:t>
      </w:r>
      <w:r w:rsidR="00982A3D">
        <w:rPr>
          <w:rFonts w:eastAsia="Times New Roman" w:cstheme="minorHAnsi"/>
          <w:lang w:eastAsia="en-GB"/>
        </w:rPr>
        <w:t>nited Kingdom of Great Britain and Northern Ireland/</w:t>
      </w:r>
      <w:r w:rsidRPr="005477E2">
        <w:rPr>
          <w:rFonts w:eastAsia="Times New Roman" w:cstheme="minorHAnsi"/>
          <w:lang w:eastAsia="en-GB"/>
        </w:rPr>
        <w:t>Germany/)</w:t>
      </w:r>
      <w:r>
        <w:rPr>
          <w:rFonts w:eastAsia="Times New Roman" w:cstheme="minorHAnsi"/>
          <w:lang w:eastAsia="en-GB"/>
        </w:rPr>
        <w:t xml:space="preserve">, </w:t>
      </w:r>
      <w:r w:rsidRPr="005477E2">
        <w:rPr>
          <w:rFonts w:eastAsia="Times New Roman" w:cstheme="minorHAnsi"/>
          <w:lang w:eastAsia="en-GB"/>
        </w:rPr>
        <w:t>Meriwether Wilson (U</w:t>
      </w:r>
      <w:r>
        <w:rPr>
          <w:rFonts w:eastAsia="Times New Roman" w:cstheme="minorHAnsi"/>
          <w:lang w:eastAsia="en-GB"/>
        </w:rPr>
        <w:t>nited Kingdom of Grea</w:t>
      </w:r>
      <w:r w:rsidR="004E3594">
        <w:rPr>
          <w:rFonts w:eastAsia="Times New Roman" w:cstheme="minorHAnsi"/>
          <w:lang w:eastAsia="en-GB"/>
        </w:rPr>
        <w:t>t Britain and Northern Ireland)</w:t>
      </w:r>
      <w:r w:rsidRPr="00DF5844" w:rsidDel="00C875C4">
        <w:rPr>
          <w:rFonts w:eastAsia="Times New Roman" w:cstheme="minorHAnsi"/>
          <w:highlight w:val="yellow"/>
          <w:lang w:eastAsia="en-GB"/>
        </w:rPr>
        <w:t xml:space="preserve"> </w:t>
      </w:r>
    </w:p>
    <w:p w14:paraId="542D8130" w14:textId="77777777" w:rsidR="00681350" w:rsidRPr="005477E2" w:rsidRDefault="00681350" w:rsidP="001E43D4">
      <w:pPr>
        <w:spacing w:line="276" w:lineRule="auto"/>
        <w:rPr>
          <w:rFonts w:eastAsia="Times New Roman" w:cstheme="minorHAnsi"/>
          <w:lang w:eastAsia="en-GB"/>
        </w:rPr>
      </w:pPr>
    </w:p>
    <w:p w14:paraId="70C1FBFB" w14:textId="7C766E76" w:rsidR="00681350" w:rsidRPr="005477E2" w:rsidRDefault="00681350" w:rsidP="001E43D4">
      <w:pPr>
        <w:spacing w:line="276" w:lineRule="auto"/>
        <w:rPr>
          <w:b/>
        </w:rPr>
      </w:pPr>
      <w:r w:rsidRPr="005477E2">
        <w:rPr>
          <w:b/>
        </w:rPr>
        <w:t>Review editors</w:t>
      </w:r>
      <w:r w:rsidR="0016503A">
        <w:rPr>
          <w:b/>
        </w:rPr>
        <w:t>:</w:t>
      </w:r>
    </w:p>
    <w:p w14:paraId="5CECBB73" w14:textId="77777777" w:rsidR="00681350" w:rsidRPr="005477E2" w:rsidRDefault="00681350" w:rsidP="001E43D4">
      <w:pPr>
        <w:spacing w:line="276" w:lineRule="auto"/>
      </w:pPr>
      <w:r w:rsidRPr="005477E2">
        <w:t>Tuija Hilding-Rydevik (Sweden), László Podmaniczky (Hungary)</w:t>
      </w:r>
    </w:p>
    <w:p w14:paraId="00E020F2" w14:textId="77777777" w:rsidR="00681350" w:rsidRPr="005477E2" w:rsidRDefault="00681350" w:rsidP="001E43D4">
      <w:pPr>
        <w:spacing w:line="276" w:lineRule="auto"/>
      </w:pPr>
    </w:p>
    <w:p w14:paraId="315C8230" w14:textId="5B9FC941" w:rsidR="00656EB8" w:rsidRPr="00FD57C2" w:rsidRDefault="0016503A" w:rsidP="00656EB8">
      <w:pPr>
        <w:rPr>
          <w:b/>
        </w:rPr>
      </w:pPr>
      <w:r w:rsidRPr="00FD57C2">
        <w:rPr>
          <w:b/>
        </w:rPr>
        <w:t>This chapter should be cited as:</w:t>
      </w:r>
    </w:p>
    <w:p w14:paraId="1BF89F4D" w14:textId="4EC69888" w:rsidR="0016503A" w:rsidRDefault="0044511B" w:rsidP="00656EB8">
      <w:r w:rsidRPr="002F5720">
        <w:rPr>
          <w:rFonts w:eastAsia="Times New Roman" w:cstheme="minorHAnsi"/>
          <w:lang w:eastAsia="en-GB"/>
        </w:rPr>
        <w:t>Rounsevell,</w:t>
      </w:r>
      <w:r>
        <w:rPr>
          <w:rFonts w:eastAsia="Times New Roman" w:cstheme="minorHAnsi"/>
        </w:rPr>
        <w:t xml:space="preserve"> M.,</w:t>
      </w:r>
      <w:r w:rsidRPr="002F5720">
        <w:rPr>
          <w:rFonts w:eastAsia="Times New Roman" w:cstheme="minorHAnsi"/>
          <w:lang w:eastAsia="en-GB"/>
        </w:rPr>
        <w:t xml:space="preserve"> Fischer</w:t>
      </w:r>
      <w:r>
        <w:rPr>
          <w:rFonts w:eastAsia="Times New Roman" w:cstheme="minorHAnsi"/>
        </w:rPr>
        <w:t xml:space="preserve">, M., Boeraeve, F., Jacobs, S., Liekens, I., Marques, A., Molnár, Z., Osuchova, J., Shkaruba, A., </w:t>
      </w:r>
      <w:r w:rsidRPr="005477E2">
        <w:rPr>
          <w:rFonts w:eastAsia="Times New Roman" w:cstheme="minorHAnsi"/>
          <w:lang w:eastAsia="en-GB"/>
        </w:rPr>
        <w:t>Whittingham</w:t>
      </w:r>
      <w:r>
        <w:rPr>
          <w:rFonts w:eastAsia="Times New Roman" w:cstheme="minorHAnsi"/>
        </w:rPr>
        <w:t xml:space="preserve">, M. and </w:t>
      </w:r>
      <w:r w:rsidRPr="005477E2">
        <w:rPr>
          <w:rFonts w:eastAsia="Times New Roman" w:cstheme="minorHAnsi"/>
          <w:lang w:eastAsia="en-GB"/>
        </w:rPr>
        <w:t>Zlinszky</w:t>
      </w:r>
      <w:r>
        <w:rPr>
          <w:rFonts w:eastAsia="Times New Roman" w:cstheme="minorHAnsi"/>
        </w:rPr>
        <w:t>, A.</w:t>
      </w:r>
      <w:r w:rsidRPr="002F5720">
        <w:rPr>
          <w:rFonts w:eastAsia="Times New Roman"/>
        </w:rPr>
        <w:t xml:space="preserve"> Chapter </w:t>
      </w:r>
      <w:r>
        <w:rPr>
          <w:rFonts w:eastAsia="Times New Roman"/>
        </w:rPr>
        <w:t>1</w:t>
      </w:r>
      <w:r w:rsidRPr="002F5720">
        <w:rPr>
          <w:rFonts w:eastAsia="Times New Roman"/>
        </w:rPr>
        <w:t xml:space="preserve">: </w:t>
      </w:r>
      <w:r>
        <w:rPr>
          <w:rFonts w:eastAsia="Times New Roman"/>
        </w:rPr>
        <w:t>Setting the scene</w:t>
      </w:r>
      <w:r w:rsidRPr="002F5720">
        <w:rPr>
          <w:rFonts w:eastAsia="Times New Roman"/>
        </w:rPr>
        <w:t>. In IPBES (2018): The IPBES regional assessment report on biodiversity and ecosystem services for Europe and Central Asia. Rounsevell, M., Fischer, M., Torre-Marin Rando, A. and Mader, A. (eds.). Secretariat of the Intergovernmental Science-Policy Platform on Biodiversity and Ecosystem services, Bonn, Germany, pp. xx-xx.</w:t>
      </w:r>
    </w:p>
    <w:p w14:paraId="691A8234" w14:textId="3A91F7F9" w:rsidR="00681350" w:rsidRPr="005477E2" w:rsidRDefault="00681350"/>
    <w:p w14:paraId="3901F61C" w14:textId="77777777" w:rsidR="00681350" w:rsidRDefault="00681350" w:rsidP="007A3472">
      <w:pPr>
        <w:pStyle w:val="Heading2"/>
        <w:sectPr w:rsidR="00681350" w:rsidSect="001F79DE">
          <w:headerReference w:type="default" r:id="rId24"/>
          <w:footerReference w:type="default" r:id="rId25"/>
          <w:pgSz w:w="11906" w:h="16838"/>
          <w:pgMar w:top="1440" w:right="1440" w:bottom="1440" w:left="1440" w:header="708" w:footer="708" w:gutter="0"/>
          <w:cols w:space="708"/>
          <w:docGrid w:linePitch="360"/>
        </w:sectPr>
      </w:pPr>
    </w:p>
    <w:p w14:paraId="153ABAE4" w14:textId="6A56F977" w:rsidR="00E817D3" w:rsidRPr="00E817D3" w:rsidRDefault="00E817D3">
      <w:pPr>
        <w:pStyle w:val="TOC1"/>
        <w:tabs>
          <w:tab w:val="left" w:pos="440"/>
          <w:tab w:val="right" w:leader="dot" w:pos="9016"/>
        </w:tabs>
        <w:rPr>
          <w:b/>
          <w:sz w:val="28"/>
          <w:szCs w:val="28"/>
        </w:rPr>
      </w:pPr>
      <w:bookmarkStart w:id="25" w:name="_Toc478636859"/>
      <w:bookmarkStart w:id="26" w:name="_Toc502755777"/>
      <w:r w:rsidRPr="00E817D3">
        <w:rPr>
          <w:b/>
          <w:sz w:val="28"/>
          <w:szCs w:val="28"/>
        </w:rPr>
        <w:lastRenderedPageBreak/>
        <w:t>Table of contents</w:t>
      </w:r>
    </w:p>
    <w:p w14:paraId="10DCF095" w14:textId="1B0AAE73" w:rsidR="00ED7AAA" w:rsidRDefault="00E817D3">
      <w:pPr>
        <w:pStyle w:val="TOC1"/>
        <w:tabs>
          <w:tab w:val="left" w:pos="440"/>
          <w:tab w:val="right" w:leader="dot" w:pos="9016"/>
        </w:tabs>
        <w:rPr>
          <w:rFonts w:eastAsiaTheme="minorEastAsia"/>
          <w:lang w:eastAsia="en-GB"/>
        </w:rPr>
      </w:pPr>
      <w:r>
        <w:fldChar w:fldCharType="begin"/>
      </w:r>
      <w:r>
        <w:instrText xml:space="preserve"> TOC \b ach1 \* MERGEFORMAT </w:instrText>
      </w:r>
      <w:r>
        <w:fldChar w:fldCharType="separate"/>
      </w:r>
      <w:r w:rsidR="00ED7AAA" w:rsidRPr="008013A5">
        <w:rPr>
          <w:lang w:val="en-US"/>
        </w:rPr>
        <w:t>1</w:t>
      </w:r>
      <w:r w:rsidR="00ED7AAA">
        <w:rPr>
          <w:rFonts w:eastAsiaTheme="minorEastAsia"/>
          <w:lang w:eastAsia="en-GB"/>
        </w:rPr>
        <w:tab/>
      </w:r>
      <w:r w:rsidR="00ED7AAA" w:rsidRPr="008013A5">
        <w:rPr>
          <w:lang w:val="en-US"/>
        </w:rPr>
        <w:t>Chapter 1: Setting the scene</w:t>
      </w:r>
      <w:r w:rsidR="00ED7AAA">
        <w:tab/>
      </w:r>
      <w:r w:rsidR="00ED7AAA">
        <w:fldChar w:fldCharType="begin"/>
      </w:r>
      <w:r w:rsidR="00ED7AAA">
        <w:instrText xml:space="preserve"> PAGEREF _Toc519504357 \h </w:instrText>
      </w:r>
      <w:r w:rsidR="00ED7AAA">
        <w:fldChar w:fldCharType="separate"/>
      </w:r>
      <w:r w:rsidR="00B40E12">
        <w:t>9</w:t>
      </w:r>
      <w:r w:rsidR="00ED7AAA">
        <w:fldChar w:fldCharType="end"/>
      </w:r>
    </w:p>
    <w:p w14:paraId="07064612" w14:textId="56C49AB9" w:rsidR="00ED7AAA" w:rsidRDefault="00ED7AAA">
      <w:pPr>
        <w:pStyle w:val="TOC2"/>
        <w:tabs>
          <w:tab w:val="right" w:leader="dot" w:pos="9016"/>
        </w:tabs>
        <w:rPr>
          <w:rFonts w:eastAsiaTheme="minorEastAsia"/>
          <w:lang w:eastAsia="en-GB"/>
        </w:rPr>
      </w:pPr>
      <w:r>
        <w:rPr>
          <w:lang w:bidi="en-US"/>
        </w:rPr>
        <w:t>Executive summary</w:t>
      </w:r>
      <w:r>
        <w:tab/>
      </w:r>
      <w:r>
        <w:fldChar w:fldCharType="begin"/>
      </w:r>
      <w:r>
        <w:instrText xml:space="preserve"> PAGEREF _Toc519504358 \h </w:instrText>
      </w:r>
      <w:r>
        <w:fldChar w:fldCharType="separate"/>
      </w:r>
      <w:r w:rsidR="00B40E12">
        <w:t>12</w:t>
      </w:r>
      <w:r>
        <w:fldChar w:fldCharType="end"/>
      </w:r>
    </w:p>
    <w:p w14:paraId="16BACE06" w14:textId="2CCC3697" w:rsidR="00ED7AAA" w:rsidRDefault="00ED7AAA">
      <w:pPr>
        <w:pStyle w:val="TOC2"/>
        <w:tabs>
          <w:tab w:val="left" w:pos="720"/>
          <w:tab w:val="right" w:leader="dot" w:pos="9016"/>
        </w:tabs>
        <w:rPr>
          <w:rFonts w:eastAsiaTheme="minorEastAsia"/>
          <w:lang w:eastAsia="en-GB"/>
        </w:rPr>
      </w:pPr>
      <w:r>
        <w:rPr>
          <w:lang w:bidi="en-US"/>
        </w:rPr>
        <w:t>1.1</w:t>
      </w:r>
      <w:r>
        <w:rPr>
          <w:rFonts w:eastAsiaTheme="minorEastAsia"/>
          <w:lang w:eastAsia="en-GB"/>
        </w:rPr>
        <w:tab/>
      </w:r>
      <w:r>
        <w:rPr>
          <w:lang w:bidi="en-US"/>
        </w:rPr>
        <w:t>Introduction</w:t>
      </w:r>
      <w:r>
        <w:tab/>
      </w:r>
      <w:r>
        <w:fldChar w:fldCharType="begin"/>
      </w:r>
      <w:r>
        <w:instrText xml:space="preserve"> PAGEREF _Toc519504359 \h </w:instrText>
      </w:r>
      <w:r>
        <w:fldChar w:fldCharType="separate"/>
      </w:r>
      <w:r w:rsidR="00B40E12">
        <w:t>15</w:t>
      </w:r>
      <w:r>
        <w:fldChar w:fldCharType="end"/>
      </w:r>
    </w:p>
    <w:p w14:paraId="177E7979" w14:textId="738C6B28" w:rsidR="00ED7AAA" w:rsidRDefault="00ED7AAA">
      <w:pPr>
        <w:pStyle w:val="TOC3"/>
        <w:tabs>
          <w:tab w:val="left" w:pos="1200"/>
          <w:tab w:val="right" w:leader="dot" w:pos="9016"/>
        </w:tabs>
        <w:rPr>
          <w:rFonts w:eastAsiaTheme="minorEastAsia"/>
          <w:lang w:eastAsia="en-GB"/>
        </w:rPr>
      </w:pPr>
      <w:r>
        <w:t>1.1.1</w:t>
      </w:r>
      <w:r>
        <w:rPr>
          <w:rFonts w:eastAsiaTheme="minorEastAsia"/>
          <w:lang w:eastAsia="en-GB"/>
        </w:rPr>
        <w:tab/>
      </w:r>
      <w:r>
        <w:t>The purpose of the Regional Assessment for Europe and Central Asia</w:t>
      </w:r>
      <w:r>
        <w:tab/>
      </w:r>
      <w:r>
        <w:fldChar w:fldCharType="begin"/>
      </w:r>
      <w:r>
        <w:instrText xml:space="preserve"> PAGEREF _Toc519504360 \h </w:instrText>
      </w:r>
      <w:r>
        <w:fldChar w:fldCharType="separate"/>
      </w:r>
      <w:r w:rsidR="00B40E12">
        <w:t>15</w:t>
      </w:r>
      <w:r>
        <w:fldChar w:fldCharType="end"/>
      </w:r>
    </w:p>
    <w:p w14:paraId="6A06E0C2" w14:textId="77E3566E" w:rsidR="00ED7AAA" w:rsidRDefault="00ED7AAA">
      <w:pPr>
        <w:pStyle w:val="TOC3"/>
        <w:tabs>
          <w:tab w:val="left" w:pos="1200"/>
          <w:tab w:val="right" w:leader="dot" w:pos="9016"/>
        </w:tabs>
        <w:rPr>
          <w:rFonts w:eastAsiaTheme="minorEastAsia"/>
          <w:lang w:eastAsia="en-GB"/>
        </w:rPr>
      </w:pPr>
      <w:r>
        <w:t>1.1.2</w:t>
      </w:r>
      <w:r>
        <w:rPr>
          <w:rFonts w:eastAsiaTheme="minorEastAsia"/>
          <w:lang w:eastAsia="en-GB"/>
        </w:rPr>
        <w:tab/>
      </w:r>
      <w:r>
        <w:t>Why is this assessment important?</w:t>
      </w:r>
      <w:r>
        <w:tab/>
      </w:r>
      <w:r>
        <w:fldChar w:fldCharType="begin"/>
      </w:r>
      <w:r>
        <w:instrText xml:space="preserve"> PAGEREF _Toc519504361 \h </w:instrText>
      </w:r>
      <w:r>
        <w:fldChar w:fldCharType="separate"/>
      </w:r>
      <w:r w:rsidR="00B40E12">
        <w:t>16</w:t>
      </w:r>
      <w:r>
        <w:fldChar w:fldCharType="end"/>
      </w:r>
    </w:p>
    <w:p w14:paraId="24E96F75" w14:textId="73CF55CD" w:rsidR="00ED7AAA" w:rsidRDefault="00ED7AAA">
      <w:pPr>
        <w:pStyle w:val="TOC3"/>
        <w:tabs>
          <w:tab w:val="left" w:pos="1200"/>
          <w:tab w:val="right" w:leader="dot" w:pos="9016"/>
        </w:tabs>
        <w:rPr>
          <w:rFonts w:eastAsiaTheme="minorEastAsia"/>
          <w:lang w:eastAsia="en-GB"/>
        </w:rPr>
      </w:pPr>
      <w:r>
        <w:t>1.1.3</w:t>
      </w:r>
      <w:r>
        <w:rPr>
          <w:rFonts w:eastAsiaTheme="minorEastAsia"/>
          <w:lang w:eastAsia="en-GB"/>
        </w:rPr>
        <w:tab/>
      </w:r>
      <w:r>
        <w:t>Review of previous assessments</w:t>
      </w:r>
      <w:r>
        <w:tab/>
      </w:r>
      <w:r>
        <w:fldChar w:fldCharType="begin"/>
      </w:r>
      <w:r>
        <w:instrText xml:space="preserve"> PAGEREF _Toc519504362 \h </w:instrText>
      </w:r>
      <w:r>
        <w:fldChar w:fldCharType="separate"/>
      </w:r>
      <w:r w:rsidR="00B40E12">
        <w:t>16</w:t>
      </w:r>
      <w:r>
        <w:fldChar w:fldCharType="end"/>
      </w:r>
    </w:p>
    <w:p w14:paraId="2A65B472" w14:textId="5E6B1BA1" w:rsidR="00ED7AAA" w:rsidRDefault="00ED7AAA">
      <w:pPr>
        <w:pStyle w:val="TOC3"/>
        <w:tabs>
          <w:tab w:val="left" w:pos="1200"/>
          <w:tab w:val="right" w:leader="dot" w:pos="9016"/>
        </w:tabs>
        <w:rPr>
          <w:rFonts w:eastAsiaTheme="minorEastAsia"/>
          <w:lang w:eastAsia="en-GB"/>
        </w:rPr>
      </w:pPr>
      <w:r>
        <w:t>1.1.4</w:t>
      </w:r>
      <w:r>
        <w:rPr>
          <w:rFonts w:eastAsiaTheme="minorEastAsia"/>
          <w:lang w:eastAsia="en-GB"/>
        </w:rPr>
        <w:tab/>
      </w:r>
      <w:r>
        <w:t>Why another assessment? The added value of the Regional Assessment for Europe and Central Asia</w:t>
      </w:r>
      <w:r>
        <w:tab/>
      </w:r>
      <w:r>
        <w:fldChar w:fldCharType="begin"/>
      </w:r>
      <w:r>
        <w:instrText xml:space="preserve"> PAGEREF _Toc519504363 \h </w:instrText>
      </w:r>
      <w:r>
        <w:fldChar w:fldCharType="separate"/>
      </w:r>
      <w:r w:rsidR="00B40E12">
        <w:t>19</w:t>
      </w:r>
      <w:r>
        <w:fldChar w:fldCharType="end"/>
      </w:r>
    </w:p>
    <w:p w14:paraId="1AC84432" w14:textId="51D048FA" w:rsidR="00ED7AAA" w:rsidRDefault="00ED7AAA">
      <w:pPr>
        <w:pStyle w:val="TOC3"/>
        <w:tabs>
          <w:tab w:val="left" w:pos="1200"/>
          <w:tab w:val="right" w:leader="dot" w:pos="9016"/>
        </w:tabs>
        <w:rPr>
          <w:rFonts w:eastAsiaTheme="minorEastAsia"/>
          <w:lang w:eastAsia="en-GB"/>
        </w:rPr>
      </w:pPr>
      <w:r>
        <w:t>1.1.5</w:t>
      </w:r>
      <w:r>
        <w:rPr>
          <w:rFonts w:eastAsiaTheme="minorEastAsia"/>
          <w:lang w:eastAsia="en-GB"/>
        </w:rPr>
        <w:tab/>
      </w:r>
      <w:r>
        <w:t>The IPBES conceptual framework</w:t>
      </w:r>
      <w:r>
        <w:tab/>
      </w:r>
      <w:r>
        <w:fldChar w:fldCharType="begin"/>
      </w:r>
      <w:r>
        <w:instrText xml:space="preserve"> PAGEREF _Toc519504364 \h </w:instrText>
      </w:r>
      <w:r>
        <w:fldChar w:fldCharType="separate"/>
      </w:r>
      <w:r w:rsidR="00B40E12">
        <w:t>21</w:t>
      </w:r>
      <w:r>
        <w:fldChar w:fldCharType="end"/>
      </w:r>
    </w:p>
    <w:p w14:paraId="0FECF048" w14:textId="2D798304" w:rsidR="00ED7AAA" w:rsidRDefault="00ED7AAA">
      <w:pPr>
        <w:pStyle w:val="TOC2"/>
        <w:tabs>
          <w:tab w:val="left" w:pos="720"/>
          <w:tab w:val="right" w:leader="dot" w:pos="9016"/>
        </w:tabs>
        <w:rPr>
          <w:rFonts w:eastAsiaTheme="minorEastAsia"/>
          <w:lang w:eastAsia="en-GB"/>
        </w:rPr>
      </w:pPr>
      <w:r>
        <w:rPr>
          <w:lang w:bidi="en-US"/>
        </w:rPr>
        <w:t>1.2</w:t>
      </w:r>
      <w:r>
        <w:rPr>
          <w:rFonts w:eastAsiaTheme="minorEastAsia"/>
          <w:lang w:eastAsia="en-GB"/>
        </w:rPr>
        <w:tab/>
      </w:r>
      <w:r>
        <w:rPr>
          <w:lang w:bidi="en-US"/>
        </w:rPr>
        <w:t>Relevant stakeholders</w:t>
      </w:r>
      <w:r>
        <w:tab/>
      </w:r>
      <w:r>
        <w:fldChar w:fldCharType="begin"/>
      </w:r>
      <w:r>
        <w:instrText xml:space="preserve"> PAGEREF _Toc519504365 \h </w:instrText>
      </w:r>
      <w:r>
        <w:fldChar w:fldCharType="separate"/>
      </w:r>
      <w:r w:rsidR="00B40E12">
        <w:t>24</w:t>
      </w:r>
      <w:r>
        <w:fldChar w:fldCharType="end"/>
      </w:r>
    </w:p>
    <w:p w14:paraId="0FCAC3E4" w14:textId="14C43594" w:rsidR="00ED7AAA" w:rsidRDefault="00ED7AAA">
      <w:pPr>
        <w:pStyle w:val="TOC3"/>
        <w:tabs>
          <w:tab w:val="left" w:pos="1200"/>
          <w:tab w:val="right" w:leader="dot" w:pos="9016"/>
        </w:tabs>
        <w:rPr>
          <w:rFonts w:eastAsiaTheme="minorEastAsia"/>
          <w:lang w:eastAsia="en-GB"/>
        </w:rPr>
      </w:pPr>
      <w:r>
        <w:t>1.2.1</w:t>
      </w:r>
      <w:r>
        <w:rPr>
          <w:rFonts w:eastAsiaTheme="minorEastAsia"/>
          <w:lang w:eastAsia="en-GB"/>
        </w:rPr>
        <w:tab/>
      </w:r>
      <w:r>
        <w:t>Who does this assessment concern?</w:t>
      </w:r>
      <w:r>
        <w:tab/>
      </w:r>
      <w:r>
        <w:fldChar w:fldCharType="begin"/>
      </w:r>
      <w:r>
        <w:instrText xml:space="preserve"> PAGEREF _Toc519504366 \h </w:instrText>
      </w:r>
      <w:r>
        <w:fldChar w:fldCharType="separate"/>
      </w:r>
      <w:r w:rsidR="00B40E12">
        <w:t>24</w:t>
      </w:r>
      <w:r>
        <w:fldChar w:fldCharType="end"/>
      </w:r>
    </w:p>
    <w:p w14:paraId="70C9AB1C" w14:textId="5781BFC4" w:rsidR="00ED7AAA" w:rsidRDefault="00ED7AAA">
      <w:pPr>
        <w:pStyle w:val="TOC3"/>
        <w:tabs>
          <w:tab w:val="left" w:pos="1200"/>
          <w:tab w:val="right" w:leader="dot" w:pos="9016"/>
        </w:tabs>
        <w:rPr>
          <w:rFonts w:eastAsiaTheme="minorEastAsia"/>
          <w:lang w:eastAsia="en-GB"/>
        </w:rPr>
      </w:pPr>
      <w:r>
        <w:t>1.2.2</w:t>
      </w:r>
      <w:r>
        <w:rPr>
          <w:rFonts w:eastAsiaTheme="minorEastAsia"/>
          <w:lang w:eastAsia="en-GB"/>
        </w:rPr>
        <w:tab/>
      </w:r>
      <w:r>
        <w:t>Which benefits are available to stakeholders?</w:t>
      </w:r>
      <w:r>
        <w:tab/>
      </w:r>
      <w:r>
        <w:fldChar w:fldCharType="begin"/>
      </w:r>
      <w:r>
        <w:instrText xml:space="preserve"> PAGEREF _Toc519504367 \h </w:instrText>
      </w:r>
      <w:r>
        <w:fldChar w:fldCharType="separate"/>
      </w:r>
      <w:r w:rsidR="00B40E12">
        <w:t>25</w:t>
      </w:r>
      <w:r>
        <w:fldChar w:fldCharType="end"/>
      </w:r>
    </w:p>
    <w:p w14:paraId="03B6549A" w14:textId="3D6127CF" w:rsidR="00ED7AAA" w:rsidRDefault="00ED7AAA">
      <w:pPr>
        <w:pStyle w:val="TOC3"/>
        <w:tabs>
          <w:tab w:val="left" w:pos="1200"/>
          <w:tab w:val="right" w:leader="dot" w:pos="9016"/>
        </w:tabs>
        <w:rPr>
          <w:rFonts w:eastAsiaTheme="minorEastAsia"/>
          <w:lang w:eastAsia="en-GB"/>
        </w:rPr>
      </w:pPr>
      <w:r>
        <w:t>1.2.3</w:t>
      </w:r>
      <w:r>
        <w:rPr>
          <w:rFonts w:eastAsiaTheme="minorEastAsia"/>
          <w:lang w:eastAsia="en-GB"/>
        </w:rPr>
        <w:tab/>
      </w:r>
      <w:r>
        <w:t>Policy instruments for different stakeholders</w:t>
      </w:r>
      <w:r>
        <w:tab/>
      </w:r>
      <w:r>
        <w:fldChar w:fldCharType="begin"/>
      </w:r>
      <w:r>
        <w:instrText xml:space="preserve"> PAGEREF _Toc519504368 \h </w:instrText>
      </w:r>
      <w:r>
        <w:fldChar w:fldCharType="separate"/>
      </w:r>
      <w:r w:rsidR="00B40E12">
        <w:t>26</w:t>
      </w:r>
      <w:r>
        <w:fldChar w:fldCharType="end"/>
      </w:r>
    </w:p>
    <w:p w14:paraId="04D83C24" w14:textId="7DDDD953" w:rsidR="00ED7AAA" w:rsidRDefault="00ED7AAA">
      <w:pPr>
        <w:pStyle w:val="TOC2"/>
        <w:tabs>
          <w:tab w:val="left" w:pos="720"/>
          <w:tab w:val="right" w:leader="dot" w:pos="9016"/>
        </w:tabs>
        <w:rPr>
          <w:rFonts w:eastAsiaTheme="minorEastAsia"/>
          <w:lang w:eastAsia="en-GB"/>
        </w:rPr>
      </w:pPr>
      <w:r w:rsidRPr="008013A5">
        <w:rPr>
          <w:rFonts w:eastAsia="Times New Roman"/>
          <w:lang w:eastAsia="en-GB" w:bidi="en-US"/>
        </w:rPr>
        <w:t>1.3</w:t>
      </w:r>
      <w:r>
        <w:rPr>
          <w:rFonts w:eastAsiaTheme="minorEastAsia"/>
          <w:lang w:eastAsia="en-GB"/>
        </w:rPr>
        <w:tab/>
      </w:r>
      <w:r w:rsidRPr="008013A5">
        <w:rPr>
          <w:rFonts w:eastAsia="Times New Roman"/>
          <w:lang w:eastAsia="en-GB" w:bidi="en-US"/>
        </w:rPr>
        <w:t xml:space="preserve">Description of the </w:t>
      </w:r>
      <w:r w:rsidRPr="008013A5">
        <w:rPr>
          <w:rFonts w:eastAsia="Times New Roman"/>
          <w:lang w:bidi="en-US"/>
        </w:rPr>
        <w:t>region</w:t>
      </w:r>
      <w:r>
        <w:tab/>
      </w:r>
      <w:r>
        <w:fldChar w:fldCharType="begin"/>
      </w:r>
      <w:r>
        <w:instrText xml:space="preserve"> PAGEREF _Toc519504369 \h </w:instrText>
      </w:r>
      <w:r>
        <w:fldChar w:fldCharType="separate"/>
      </w:r>
      <w:r w:rsidR="00B40E12">
        <w:t>28</w:t>
      </w:r>
      <w:r>
        <w:fldChar w:fldCharType="end"/>
      </w:r>
    </w:p>
    <w:p w14:paraId="7687DA49" w14:textId="3AE42242" w:rsidR="00ED7AAA" w:rsidRDefault="00ED7AAA">
      <w:pPr>
        <w:pStyle w:val="TOC3"/>
        <w:tabs>
          <w:tab w:val="left" w:pos="1200"/>
          <w:tab w:val="right" w:leader="dot" w:pos="9016"/>
        </w:tabs>
        <w:rPr>
          <w:rFonts w:eastAsiaTheme="minorEastAsia"/>
          <w:lang w:eastAsia="en-GB"/>
        </w:rPr>
      </w:pPr>
      <w:r>
        <w:t>1.3.1</w:t>
      </w:r>
      <w:r>
        <w:rPr>
          <w:rFonts w:eastAsiaTheme="minorEastAsia"/>
          <w:lang w:eastAsia="en-GB"/>
        </w:rPr>
        <w:tab/>
      </w:r>
      <w:r>
        <w:t>Overview of the region</w:t>
      </w:r>
      <w:r>
        <w:tab/>
      </w:r>
      <w:r>
        <w:fldChar w:fldCharType="begin"/>
      </w:r>
      <w:r>
        <w:instrText xml:space="preserve"> PAGEREF _Toc519504370 \h </w:instrText>
      </w:r>
      <w:r>
        <w:fldChar w:fldCharType="separate"/>
      </w:r>
      <w:r w:rsidR="00B40E12">
        <w:t>28</w:t>
      </w:r>
      <w:r>
        <w:fldChar w:fldCharType="end"/>
      </w:r>
    </w:p>
    <w:p w14:paraId="54CE1EF9" w14:textId="59932BA9" w:rsidR="00ED7AAA" w:rsidRDefault="00ED7AAA">
      <w:pPr>
        <w:pStyle w:val="TOC3"/>
        <w:tabs>
          <w:tab w:val="left" w:pos="1200"/>
          <w:tab w:val="right" w:leader="dot" w:pos="9016"/>
        </w:tabs>
        <w:rPr>
          <w:rFonts w:eastAsiaTheme="minorEastAsia"/>
          <w:lang w:eastAsia="en-GB"/>
        </w:rPr>
      </w:pPr>
      <w:r>
        <w:t>1.3.2</w:t>
      </w:r>
      <w:r>
        <w:rPr>
          <w:rFonts w:eastAsiaTheme="minorEastAsia"/>
          <w:lang w:eastAsia="en-GB"/>
        </w:rPr>
        <w:tab/>
      </w:r>
      <w:r>
        <w:t>Marine areas of Europe and Central Asia</w:t>
      </w:r>
      <w:r>
        <w:tab/>
      </w:r>
      <w:r>
        <w:fldChar w:fldCharType="begin"/>
      </w:r>
      <w:r>
        <w:instrText xml:space="preserve"> PAGEREF _Toc519504371 \h </w:instrText>
      </w:r>
      <w:r>
        <w:fldChar w:fldCharType="separate"/>
      </w:r>
      <w:r w:rsidR="00B40E12">
        <w:t>34</w:t>
      </w:r>
      <w:r>
        <w:fldChar w:fldCharType="end"/>
      </w:r>
    </w:p>
    <w:p w14:paraId="02872B6D" w14:textId="31FF5634" w:rsidR="00ED7AAA" w:rsidRDefault="00ED7AAA">
      <w:pPr>
        <w:pStyle w:val="TOC3"/>
        <w:tabs>
          <w:tab w:val="left" w:pos="1200"/>
          <w:tab w:val="right" w:leader="dot" w:pos="9016"/>
        </w:tabs>
        <w:rPr>
          <w:rFonts w:eastAsiaTheme="minorEastAsia"/>
          <w:lang w:eastAsia="en-GB"/>
        </w:rPr>
      </w:pPr>
      <w:r w:rsidRPr="008013A5">
        <w:rPr>
          <w:rFonts w:eastAsia="Calibri"/>
          <w:highlight w:val="white"/>
        </w:rPr>
        <w:t>1.3.3</w:t>
      </w:r>
      <w:r>
        <w:rPr>
          <w:rFonts w:eastAsiaTheme="minorEastAsia"/>
          <w:lang w:eastAsia="en-GB"/>
        </w:rPr>
        <w:tab/>
      </w:r>
      <w:r w:rsidRPr="008013A5">
        <w:rPr>
          <w:rFonts w:eastAsia="Calibri"/>
        </w:rPr>
        <w:t>Marine and inland surface water units of analysis of the Europe and Central Asia region</w:t>
      </w:r>
      <w:r>
        <w:tab/>
      </w:r>
      <w:r>
        <w:tab/>
      </w:r>
      <w:r>
        <w:tab/>
      </w:r>
      <w:r>
        <w:fldChar w:fldCharType="begin"/>
      </w:r>
      <w:r>
        <w:instrText xml:space="preserve"> PAGEREF _Toc519504372 \h </w:instrText>
      </w:r>
      <w:r>
        <w:fldChar w:fldCharType="separate"/>
      </w:r>
      <w:r w:rsidR="00B40E12">
        <w:t>35</w:t>
      </w:r>
      <w:r>
        <w:fldChar w:fldCharType="end"/>
      </w:r>
    </w:p>
    <w:p w14:paraId="16999678" w14:textId="6F6EF7CF" w:rsidR="00ED7AAA" w:rsidRDefault="00ED7AAA">
      <w:pPr>
        <w:pStyle w:val="TOC3"/>
        <w:tabs>
          <w:tab w:val="left" w:pos="1200"/>
          <w:tab w:val="right" w:leader="dot" w:pos="9016"/>
        </w:tabs>
        <w:rPr>
          <w:rFonts w:eastAsiaTheme="minorEastAsia"/>
          <w:lang w:eastAsia="en-GB"/>
        </w:rPr>
      </w:pPr>
      <w:r w:rsidRPr="008013A5">
        <w:rPr>
          <w:rFonts w:eastAsia="Calibri" w:cs="Times New Roman"/>
          <w:lang w:eastAsia="en-GB"/>
        </w:rPr>
        <w:t>1.3.4</w:t>
      </w:r>
      <w:r>
        <w:rPr>
          <w:rFonts w:eastAsiaTheme="minorEastAsia"/>
          <w:lang w:eastAsia="en-GB"/>
        </w:rPr>
        <w:tab/>
      </w:r>
      <w:r w:rsidRPr="008013A5">
        <w:rPr>
          <w:rFonts w:eastAsia="Calibri"/>
        </w:rPr>
        <w:t>Subregion descriptions of Europe and Central Asia</w:t>
      </w:r>
      <w:r>
        <w:tab/>
      </w:r>
      <w:r>
        <w:fldChar w:fldCharType="begin"/>
      </w:r>
      <w:r>
        <w:instrText xml:space="preserve"> PAGEREF _Toc519504373 \h </w:instrText>
      </w:r>
      <w:r>
        <w:fldChar w:fldCharType="separate"/>
      </w:r>
      <w:r w:rsidR="00B40E12">
        <w:t>36</w:t>
      </w:r>
      <w:r>
        <w:fldChar w:fldCharType="end"/>
      </w:r>
    </w:p>
    <w:p w14:paraId="1D2E30F8" w14:textId="3727B798" w:rsidR="00ED7AAA" w:rsidRDefault="00ED7AAA">
      <w:pPr>
        <w:pStyle w:val="TOC3"/>
        <w:tabs>
          <w:tab w:val="left" w:pos="1200"/>
          <w:tab w:val="right" w:leader="dot" w:pos="9016"/>
        </w:tabs>
        <w:rPr>
          <w:rFonts w:eastAsiaTheme="minorEastAsia"/>
          <w:lang w:eastAsia="en-GB"/>
        </w:rPr>
      </w:pPr>
      <w:r>
        <w:t>1.3.5</w:t>
      </w:r>
      <w:r>
        <w:rPr>
          <w:rFonts w:eastAsiaTheme="minorEastAsia"/>
          <w:lang w:eastAsia="en-GB"/>
        </w:rPr>
        <w:tab/>
      </w:r>
      <w:r>
        <w:t>Relationships between Europe and Central Asia subregions</w:t>
      </w:r>
      <w:r>
        <w:tab/>
      </w:r>
      <w:r>
        <w:fldChar w:fldCharType="begin"/>
      </w:r>
      <w:r>
        <w:instrText xml:space="preserve"> PAGEREF _Toc519504374 \h </w:instrText>
      </w:r>
      <w:r>
        <w:fldChar w:fldCharType="separate"/>
      </w:r>
      <w:r w:rsidR="00B40E12">
        <w:t>45</w:t>
      </w:r>
      <w:r>
        <w:fldChar w:fldCharType="end"/>
      </w:r>
    </w:p>
    <w:p w14:paraId="10196D7E" w14:textId="6B750E81" w:rsidR="00ED7AAA" w:rsidRDefault="00ED7AAA">
      <w:pPr>
        <w:pStyle w:val="TOC3"/>
        <w:tabs>
          <w:tab w:val="left" w:pos="1200"/>
          <w:tab w:val="right" w:leader="dot" w:pos="9016"/>
        </w:tabs>
        <w:rPr>
          <w:rFonts w:eastAsiaTheme="minorEastAsia"/>
          <w:lang w:eastAsia="en-GB"/>
        </w:rPr>
      </w:pPr>
      <w:r>
        <w:t>1.3.6</w:t>
      </w:r>
      <w:r>
        <w:rPr>
          <w:rFonts w:eastAsiaTheme="minorEastAsia"/>
          <w:lang w:eastAsia="en-GB"/>
        </w:rPr>
        <w:tab/>
      </w:r>
      <w:r>
        <w:t>Global connections and issues</w:t>
      </w:r>
      <w:r>
        <w:tab/>
      </w:r>
      <w:r>
        <w:fldChar w:fldCharType="begin"/>
      </w:r>
      <w:r>
        <w:instrText xml:space="preserve"> PAGEREF _Toc519504375 \h </w:instrText>
      </w:r>
      <w:r>
        <w:fldChar w:fldCharType="separate"/>
      </w:r>
      <w:r w:rsidR="00B40E12">
        <w:t>46</w:t>
      </w:r>
      <w:r>
        <w:fldChar w:fldCharType="end"/>
      </w:r>
    </w:p>
    <w:p w14:paraId="3A8A349E" w14:textId="7DCCE6F4" w:rsidR="00ED7AAA" w:rsidRDefault="00ED7AAA">
      <w:pPr>
        <w:pStyle w:val="TOC2"/>
        <w:tabs>
          <w:tab w:val="left" w:pos="720"/>
          <w:tab w:val="right" w:leader="dot" w:pos="9016"/>
        </w:tabs>
        <w:rPr>
          <w:rFonts w:eastAsiaTheme="minorEastAsia"/>
          <w:lang w:eastAsia="en-GB"/>
        </w:rPr>
      </w:pPr>
      <w:r>
        <w:rPr>
          <w:lang w:bidi="en-US"/>
        </w:rPr>
        <w:t>1.4</w:t>
      </w:r>
      <w:r>
        <w:rPr>
          <w:rFonts w:eastAsiaTheme="minorEastAsia"/>
          <w:lang w:eastAsia="en-GB"/>
        </w:rPr>
        <w:tab/>
      </w:r>
      <w:r>
        <w:rPr>
          <w:lang w:bidi="en-US"/>
        </w:rPr>
        <w:t>The global and regional policy context</w:t>
      </w:r>
      <w:r>
        <w:tab/>
      </w:r>
      <w:r>
        <w:fldChar w:fldCharType="begin"/>
      </w:r>
      <w:r>
        <w:instrText xml:space="preserve"> PAGEREF _Toc519504376 \h </w:instrText>
      </w:r>
      <w:r>
        <w:fldChar w:fldCharType="separate"/>
      </w:r>
      <w:r w:rsidR="00B40E12">
        <w:t>46</w:t>
      </w:r>
      <w:r>
        <w:fldChar w:fldCharType="end"/>
      </w:r>
    </w:p>
    <w:p w14:paraId="631173ED" w14:textId="7B124F3F" w:rsidR="00ED7AAA" w:rsidRDefault="00ED7AAA">
      <w:pPr>
        <w:pStyle w:val="TOC3"/>
        <w:tabs>
          <w:tab w:val="left" w:pos="1200"/>
          <w:tab w:val="right" w:leader="dot" w:pos="9016"/>
        </w:tabs>
        <w:rPr>
          <w:rFonts w:eastAsiaTheme="minorEastAsia"/>
          <w:lang w:eastAsia="en-GB"/>
        </w:rPr>
      </w:pPr>
      <w:r w:rsidRPr="008013A5">
        <w:t>1.4.1</w:t>
      </w:r>
      <w:r>
        <w:rPr>
          <w:rFonts w:eastAsiaTheme="minorEastAsia"/>
          <w:lang w:eastAsia="en-GB"/>
        </w:rPr>
        <w:tab/>
      </w:r>
      <w:r w:rsidRPr="008013A5">
        <w:t>The Aichi Biodiversity Targets and the Sustainable Development Goals</w:t>
      </w:r>
      <w:r>
        <w:tab/>
      </w:r>
      <w:r>
        <w:fldChar w:fldCharType="begin"/>
      </w:r>
      <w:r>
        <w:instrText xml:space="preserve"> PAGEREF _Toc519504377 \h </w:instrText>
      </w:r>
      <w:r>
        <w:fldChar w:fldCharType="separate"/>
      </w:r>
      <w:r w:rsidR="00B40E12">
        <w:t>46</w:t>
      </w:r>
      <w:r>
        <w:fldChar w:fldCharType="end"/>
      </w:r>
    </w:p>
    <w:p w14:paraId="2F9945D5" w14:textId="5E2BF29D" w:rsidR="00ED7AAA" w:rsidRDefault="00ED7AAA">
      <w:pPr>
        <w:pStyle w:val="TOC3"/>
        <w:tabs>
          <w:tab w:val="left" w:pos="1200"/>
          <w:tab w:val="right" w:leader="dot" w:pos="9016"/>
        </w:tabs>
        <w:rPr>
          <w:rFonts w:eastAsiaTheme="minorEastAsia"/>
          <w:lang w:eastAsia="en-GB"/>
        </w:rPr>
      </w:pPr>
      <w:r>
        <w:t>1.4.2</w:t>
      </w:r>
      <w:r>
        <w:rPr>
          <w:rFonts w:eastAsiaTheme="minorEastAsia"/>
          <w:lang w:eastAsia="en-GB"/>
        </w:rPr>
        <w:tab/>
      </w:r>
      <w:r>
        <w:t>The relationship between the Europe and Central Asia policy questions, the Aichi Biodiversity Targets, the Sustainable Development Goals, and other biodiversity policies</w:t>
      </w:r>
      <w:r>
        <w:tab/>
      </w:r>
      <w:r>
        <w:fldChar w:fldCharType="begin"/>
      </w:r>
      <w:r>
        <w:instrText xml:space="preserve"> PAGEREF _Toc519504378 \h </w:instrText>
      </w:r>
      <w:r>
        <w:fldChar w:fldCharType="separate"/>
      </w:r>
      <w:r w:rsidR="00B40E12">
        <w:t>47</w:t>
      </w:r>
      <w:r>
        <w:fldChar w:fldCharType="end"/>
      </w:r>
    </w:p>
    <w:p w14:paraId="2618C416" w14:textId="5206348D" w:rsidR="00ED7AAA" w:rsidRDefault="00ED7AAA">
      <w:pPr>
        <w:pStyle w:val="TOC3"/>
        <w:tabs>
          <w:tab w:val="left" w:pos="1200"/>
          <w:tab w:val="right" w:leader="dot" w:pos="9016"/>
        </w:tabs>
        <w:rPr>
          <w:rFonts w:eastAsiaTheme="minorEastAsia"/>
          <w:lang w:eastAsia="en-GB"/>
        </w:rPr>
      </w:pPr>
      <w:r w:rsidRPr="008013A5">
        <w:rPr>
          <w:rFonts w:cs="Calibri"/>
        </w:rPr>
        <w:t>1.4.3</w:t>
      </w:r>
      <w:r>
        <w:rPr>
          <w:rFonts w:eastAsiaTheme="minorEastAsia"/>
          <w:lang w:eastAsia="en-GB"/>
        </w:rPr>
        <w:tab/>
      </w:r>
      <w:r>
        <w:t>Other environmental and non-environmental policies and governance</w:t>
      </w:r>
      <w:r>
        <w:tab/>
      </w:r>
      <w:r>
        <w:fldChar w:fldCharType="begin"/>
      </w:r>
      <w:r>
        <w:instrText xml:space="preserve"> PAGEREF _Toc519504379 \h </w:instrText>
      </w:r>
      <w:r>
        <w:fldChar w:fldCharType="separate"/>
      </w:r>
      <w:r w:rsidR="00B40E12">
        <w:t>50</w:t>
      </w:r>
      <w:r>
        <w:fldChar w:fldCharType="end"/>
      </w:r>
    </w:p>
    <w:p w14:paraId="1F275351" w14:textId="473A2E03" w:rsidR="00ED7AAA" w:rsidRDefault="00ED7AAA">
      <w:pPr>
        <w:pStyle w:val="TOC2"/>
        <w:tabs>
          <w:tab w:val="left" w:pos="720"/>
          <w:tab w:val="right" w:leader="dot" w:pos="9016"/>
        </w:tabs>
        <w:rPr>
          <w:rFonts w:eastAsiaTheme="minorEastAsia"/>
          <w:lang w:eastAsia="en-GB"/>
        </w:rPr>
      </w:pPr>
      <w:r w:rsidRPr="008013A5">
        <w:rPr>
          <w:rFonts w:eastAsia="Calibri"/>
          <w:lang w:bidi="en-US"/>
        </w:rPr>
        <w:t>1.5</w:t>
      </w:r>
      <w:r>
        <w:rPr>
          <w:rFonts w:eastAsiaTheme="minorEastAsia"/>
          <w:lang w:eastAsia="en-GB"/>
        </w:rPr>
        <w:tab/>
      </w:r>
      <w:r w:rsidRPr="008013A5">
        <w:rPr>
          <w:rFonts w:eastAsia="Calibri"/>
          <w:lang w:bidi="en-US"/>
        </w:rPr>
        <w:t>Methods and approaches used in the assessment</w:t>
      </w:r>
      <w:r>
        <w:tab/>
      </w:r>
      <w:r>
        <w:fldChar w:fldCharType="begin"/>
      </w:r>
      <w:r>
        <w:instrText xml:space="preserve"> PAGEREF _Toc519504380 \h </w:instrText>
      </w:r>
      <w:r>
        <w:fldChar w:fldCharType="separate"/>
      </w:r>
      <w:r w:rsidR="00B40E12">
        <w:t>51</w:t>
      </w:r>
      <w:r>
        <w:fldChar w:fldCharType="end"/>
      </w:r>
    </w:p>
    <w:p w14:paraId="42B3FD4D" w14:textId="1C24C84C" w:rsidR="00ED7AAA" w:rsidRDefault="00ED7AAA">
      <w:pPr>
        <w:pStyle w:val="TOC3"/>
        <w:tabs>
          <w:tab w:val="left" w:pos="1200"/>
          <w:tab w:val="right" w:leader="dot" w:pos="9016"/>
        </w:tabs>
        <w:rPr>
          <w:rFonts w:eastAsiaTheme="minorEastAsia"/>
          <w:lang w:eastAsia="en-GB"/>
        </w:rPr>
      </w:pPr>
      <w:r>
        <w:t>1.5.1</w:t>
      </w:r>
      <w:r>
        <w:rPr>
          <w:rFonts w:eastAsiaTheme="minorEastAsia"/>
          <w:lang w:eastAsia="en-GB"/>
        </w:rPr>
        <w:tab/>
      </w:r>
      <w:r>
        <w:t>The assessment procedure</w:t>
      </w:r>
      <w:r>
        <w:tab/>
      </w:r>
      <w:r>
        <w:fldChar w:fldCharType="begin"/>
      </w:r>
      <w:r>
        <w:instrText xml:space="preserve"> PAGEREF _Toc519504381 \h </w:instrText>
      </w:r>
      <w:r>
        <w:fldChar w:fldCharType="separate"/>
      </w:r>
      <w:r w:rsidR="00B40E12">
        <w:t>51</w:t>
      </w:r>
      <w:r>
        <w:fldChar w:fldCharType="end"/>
      </w:r>
    </w:p>
    <w:p w14:paraId="0E0959A1" w14:textId="019ABFF3" w:rsidR="00ED7AAA" w:rsidRDefault="00ED7AAA">
      <w:pPr>
        <w:pStyle w:val="TOC3"/>
        <w:tabs>
          <w:tab w:val="left" w:pos="1200"/>
          <w:tab w:val="right" w:leader="dot" w:pos="9016"/>
        </w:tabs>
        <w:rPr>
          <w:rFonts w:eastAsiaTheme="minorEastAsia"/>
          <w:lang w:eastAsia="en-GB"/>
        </w:rPr>
      </w:pPr>
      <w:r>
        <w:t>1.5.2</w:t>
      </w:r>
      <w:r>
        <w:rPr>
          <w:rFonts w:eastAsiaTheme="minorEastAsia"/>
          <w:lang w:eastAsia="en-GB"/>
        </w:rPr>
        <w:tab/>
      </w:r>
      <w:r>
        <w:t>The approach to values used in the Regional Assessment for Europe and Central Asia</w:t>
      </w:r>
      <w:r>
        <w:tab/>
      </w:r>
      <w:r>
        <w:fldChar w:fldCharType="begin"/>
      </w:r>
      <w:r>
        <w:instrText xml:space="preserve"> PAGEREF _Toc519504382 \h </w:instrText>
      </w:r>
      <w:r>
        <w:fldChar w:fldCharType="separate"/>
      </w:r>
      <w:r w:rsidR="00B40E12">
        <w:t>52</w:t>
      </w:r>
      <w:r>
        <w:fldChar w:fldCharType="end"/>
      </w:r>
    </w:p>
    <w:p w14:paraId="17C0231F" w14:textId="47BB6A55" w:rsidR="00ED7AAA" w:rsidRDefault="00ED7AAA">
      <w:pPr>
        <w:pStyle w:val="TOC3"/>
        <w:tabs>
          <w:tab w:val="left" w:pos="1200"/>
          <w:tab w:val="right" w:leader="dot" w:pos="9016"/>
        </w:tabs>
        <w:rPr>
          <w:rFonts w:eastAsiaTheme="minorEastAsia"/>
          <w:lang w:eastAsia="en-GB"/>
        </w:rPr>
      </w:pPr>
      <w:r>
        <w:t>1.5.3</w:t>
      </w:r>
      <w:r>
        <w:rPr>
          <w:rFonts w:eastAsiaTheme="minorEastAsia"/>
          <w:lang w:eastAsia="en-GB"/>
        </w:rPr>
        <w:tab/>
      </w:r>
      <w:r>
        <w:t>Overview of methods and approaches used in the Regional Assessment for Europe and Central Asia</w:t>
      </w:r>
      <w:r>
        <w:tab/>
      </w:r>
      <w:r>
        <w:fldChar w:fldCharType="begin"/>
      </w:r>
      <w:r>
        <w:instrText xml:space="preserve"> PAGEREF _Toc519504383 \h </w:instrText>
      </w:r>
      <w:r>
        <w:fldChar w:fldCharType="separate"/>
      </w:r>
      <w:r w:rsidR="00B40E12">
        <w:t>56</w:t>
      </w:r>
      <w:r>
        <w:fldChar w:fldCharType="end"/>
      </w:r>
    </w:p>
    <w:p w14:paraId="4110277D" w14:textId="03725FD1" w:rsidR="00ED7AAA" w:rsidRDefault="00ED7AAA">
      <w:pPr>
        <w:pStyle w:val="TOC3"/>
        <w:tabs>
          <w:tab w:val="left" w:pos="1200"/>
          <w:tab w:val="right" w:leader="dot" w:pos="9016"/>
        </w:tabs>
        <w:rPr>
          <w:rFonts w:eastAsiaTheme="minorEastAsia"/>
          <w:lang w:eastAsia="en-GB"/>
        </w:rPr>
      </w:pPr>
      <w:r>
        <w:t>1.5.4</w:t>
      </w:r>
      <w:r>
        <w:rPr>
          <w:rFonts w:eastAsiaTheme="minorEastAsia"/>
          <w:lang w:eastAsia="en-GB"/>
        </w:rPr>
        <w:tab/>
      </w:r>
      <w:r>
        <w:t>Consideration of indigenous and local knowledge (ILK)</w:t>
      </w:r>
      <w:r>
        <w:tab/>
      </w:r>
      <w:r>
        <w:fldChar w:fldCharType="begin"/>
      </w:r>
      <w:r>
        <w:instrText xml:space="preserve"> PAGEREF _Toc519504384 \h </w:instrText>
      </w:r>
      <w:r>
        <w:fldChar w:fldCharType="separate"/>
      </w:r>
      <w:r w:rsidR="00B40E12">
        <w:t>57</w:t>
      </w:r>
      <w:r>
        <w:fldChar w:fldCharType="end"/>
      </w:r>
    </w:p>
    <w:p w14:paraId="23C7CE56" w14:textId="088E2BAE" w:rsidR="00ED7AAA" w:rsidRDefault="00ED7AAA">
      <w:pPr>
        <w:pStyle w:val="TOC3"/>
        <w:tabs>
          <w:tab w:val="left" w:pos="1200"/>
          <w:tab w:val="right" w:leader="dot" w:pos="9016"/>
        </w:tabs>
        <w:rPr>
          <w:rFonts w:eastAsiaTheme="minorEastAsia"/>
          <w:lang w:eastAsia="en-GB"/>
        </w:rPr>
      </w:pPr>
      <w:r>
        <w:t>1.5.5</w:t>
      </w:r>
      <w:r>
        <w:rPr>
          <w:rFonts w:eastAsiaTheme="minorEastAsia"/>
          <w:lang w:eastAsia="en-GB"/>
        </w:rPr>
        <w:tab/>
      </w:r>
      <w:r>
        <w:t>Data and indicators</w:t>
      </w:r>
      <w:r>
        <w:tab/>
      </w:r>
      <w:r>
        <w:fldChar w:fldCharType="begin"/>
      </w:r>
      <w:r>
        <w:instrText xml:space="preserve"> PAGEREF _Toc519504385 \h </w:instrText>
      </w:r>
      <w:r>
        <w:fldChar w:fldCharType="separate"/>
      </w:r>
      <w:r w:rsidR="00B40E12">
        <w:t>58</w:t>
      </w:r>
      <w:r>
        <w:fldChar w:fldCharType="end"/>
      </w:r>
    </w:p>
    <w:p w14:paraId="4343909C" w14:textId="7CC9198E" w:rsidR="00ED7AAA" w:rsidRDefault="00ED7AAA">
      <w:pPr>
        <w:pStyle w:val="TOC3"/>
        <w:tabs>
          <w:tab w:val="left" w:pos="1200"/>
          <w:tab w:val="right" w:leader="dot" w:pos="9016"/>
        </w:tabs>
        <w:rPr>
          <w:rFonts w:eastAsiaTheme="minorEastAsia"/>
          <w:lang w:eastAsia="en-GB"/>
        </w:rPr>
      </w:pPr>
      <w:r>
        <w:t>1.5.6</w:t>
      </w:r>
      <w:r>
        <w:rPr>
          <w:rFonts w:eastAsiaTheme="minorEastAsia"/>
          <w:lang w:eastAsia="en-GB"/>
        </w:rPr>
        <w:tab/>
      </w:r>
      <w:r>
        <w:t>The role of scenarios and models in the assessment</w:t>
      </w:r>
      <w:r>
        <w:tab/>
      </w:r>
      <w:r>
        <w:fldChar w:fldCharType="begin"/>
      </w:r>
      <w:r>
        <w:instrText xml:space="preserve"> PAGEREF _Toc519504386 \h </w:instrText>
      </w:r>
      <w:r>
        <w:fldChar w:fldCharType="separate"/>
      </w:r>
      <w:r w:rsidR="00B40E12">
        <w:t>59</w:t>
      </w:r>
      <w:r>
        <w:fldChar w:fldCharType="end"/>
      </w:r>
    </w:p>
    <w:p w14:paraId="120F8292" w14:textId="2274A64F" w:rsidR="00ED7AAA" w:rsidRDefault="00ED7AAA">
      <w:pPr>
        <w:pStyle w:val="TOC2"/>
        <w:tabs>
          <w:tab w:val="left" w:pos="720"/>
          <w:tab w:val="right" w:leader="dot" w:pos="9016"/>
        </w:tabs>
        <w:rPr>
          <w:rFonts w:eastAsiaTheme="minorEastAsia"/>
          <w:lang w:eastAsia="en-GB"/>
        </w:rPr>
      </w:pPr>
      <w:r>
        <w:rPr>
          <w:lang w:bidi="en-US"/>
        </w:rPr>
        <w:t>1.6</w:t>
      </w:r>
      <w:r>
        <w:rPr>
          <w:rFonts w:eastAsiaTheme="minorEastAsia"/>
          <w:lang w:eastAsia="en-GB"/>
        </w:rPr>
        <w:tab/>
      </w:r>
      <w:r>
        <w:rPr>
          <w:lang w:bidi="en-US"/>
        </w:rPr>
        <w:t>Challenges in conducting the Regional Assessment for Europe and Central Asia</w:t>
      </w:r>
      <w:r>
        <w:tab/>
      </w:r>
      <w:r>
        <w:fldChar w:fldCharType="begin"/>
      </w:r>
      <w:r>
        <w:instrText xml:space="preserve"> PAGEREF _Toc519504387 \h </w:instrText>
      </w:r>
      <w:r>
        <w:fldChar w:fldCharType="separate"/>
      </w:r>
      <w:r w:rsidR="00B40E12">
        <w:t>61</w:t>
      </w:r>
      <w:r>
        <w:fldChar w:fldCharType="end"/>
      </w:r>
    </w:p>
    <w:p w14:paraId="7810E2F8" w14:textId="1FDA0E49" w:rsidR="00ED7AAA" w:rsidRDefault="00ED7AAA">
      <w:pPr>
        <w:pStyle w:val="TOC3"/>
        <w:tabs>
          <w:tab w:val="left" w:pos="1200"/>
          <w:tab w:val="right" w:leader="dot" w:pos="9016"/>
        </w:tabs>
        <w:rPr>
          <w:rFonts w:eastAsiaTheme="minorEastAsia"/>
          <w:lang w:eastAsia="en-GB"/>
        </w:rPr>
      </w:pPr>
      <w:r>
        <w:lastRenderedPageBreak/>
        <w:t>1.6.1</w:t>
      </w:r>
      <w:r>
        <w:rPr>
          <w:rFonts w:eastAsiaTheme="minorEastAsia"/>
          <w:lang w:eastAsia="en-GB"/>
        </w:rPr>
        <w:tab/>
      </w:r>
      <w:r>
        <w:t>State of knowledge</w:t>
      </w:r>
      <w:r>
        <w:tab/>
      </w:r>
      <w:r>
        <w:fldChar w:fldCharType="begin"/>
      </w:r>
      <w:r>
        <w:instrText xml:space="preserve"> PAGEREF _Toc519504388 \h </w:instrText>
      </w:r>
      <w:r>
        <w:fldChar w:fldCharType="separate"/>
      </w:r>
      <w:r w:rsidR="00B40E12">
        <w:t>61</w:t>
      </w:r>
      <w:r>
        <w:fldChar w:fldCharType="end"/>
      </w:r>
    </w:p>
    <w:p w14:paraId="3AE02C52" w14:textId="690CD4B3" w:rsidR="00ED7AAA" w:rsidRDefault="00ED7AAA">
      <w:pPr>
        <w:pStyle w:val="TOC3"/>
        <w:tabs>
          <w:tab w:val="left" w:pos="1200"/>
          <w:tab w:val="right" w:leader="dot" w:pos="9016"/>
        </w:tabs>
        <w:rPr>
          <w:rFonts w:eastAsiaTheme="minorEastAsia"/>
          <w:lang w:eastAsia="en-GB"/>
        </w:rPr>
      </w:pPr>
      <w:r>
        <w:t>1.6.2</w:t>
      </w:r>
      <w:r>
        <w:rPr>
          <w:rFonts w:eastAsiaTheme="minorEastAsia"/>
          <w:lang w:eastAsia="en-GB"/>
        </w:rPr>
        <w:tab/>
      </w:r>
      <w:r>
        <w:t>Methodological limitations</w:t>
      </w:r>
      <w:r>
        <w:tab/>
      </w:r>
      <w:r>
        <w:fldChar w:fldCharType="begin"/>
      </w:r>
      <w:r>
        <w:instrText xml:space="preserve"> PAGEREF _Toc519504389 \h </w:instrText>
      </w:r>
      <w:r>
        <w:fldChar w:fldCharType="separate"/>
      </w:r>
      <w:r w:rsidR="00B40E12">
        <w:t>64</w:t>
      </w:r>
      <w:r>
        <w:fldChar w:fldCharType="end"/>
      </w:r>
    </w:p>
    <w:p w14:paraId="451112BE" w14:textId="7D31753F" w:rsidR="00ED7AAA" w:rsidRDefault="00ED7AAA">
      <w:pPr>
        <w:pStyle w:val="TOC3"/>
        <w:tabs>
          <w:tab w:val="left" w:pos="1200"/>
          <w:tab w:val="right" w:leader="dot" w:pos="9016"/>
        </w:tabs>
        <w:rPr>
          <w:rFonts w:eastAsiaTheme="minorEastAsia"/>
          <w:lang w:eastAsia="en-GB"/>
        </w:rPr>
      </w:pPr>
      <w:r>
        <w:t>1.6.3</w:t>
      </w:r>
      <w:r>
        <w:rPr>
          <w:rFonts w:eastAsiaTheme="minorEastAsia"/>
          <w:lang w:eastAsia="en-GB"/>
        </w:rPr>
        <w:tab/>
      </w:r>
      <w:r>
        <w:t>Issues beyond the scope of this assessment</w:t>
      </w:r>
      <w:r>
        <w:tab/>
      </w:r>
      <w:r>
        <w:fldChar w:fldCharType="begin"/>
      </w:r>
      <w:r>
        <w:instrText xml:space="preserve"> PAGEREF _Toc519504390 \h </w:instrText>
      </w:r>
      <w:r>
        <w:fldChar w:fldCharType="separate"/>
      </w:r>
      <w:r w:rsidR="00B40E12">
        <w:t>66</w:t>
      </w:r>
      <w:r>
        <w:fldChar w:fldCharType="end"/>
      </w:r>
    </w:p>
    <w:p w14:paraId="3B08CB68" w14:textId="60197AC6" w:rsidR="00ED7AAA" w:rsidRDefault="00ED7AAA">
      <w:pPr>
        <w:pStyle w:val="TOC2"/>
        <w:tabs>
          <w:tab w:val="left" w:pos="720"/>
          <w:tab w:val="right" w:leader="dot" w:pos="9016"/>
        </w:tabs>
        <w:rPr>
          <w:rFonts w:eastAsiaTheme="minorEastAsia"/>
          <w:lang w:eastAsia="en-GB"/>
        </w:rPr>
      </w:pPr>
      <w:r>
        <w:rPr>
          <w:lang w:bidi="en-US"/>
        </w:rPr>
        <w:t>1.7</w:t>
      </w:r>
      <w:r>
        <w:rPr>
          <w:rFonts w:eastAsiaTheme="minorEastAsia"/>
          <w:lang w:eastAsia="en-GB"/>
        </w:rPr>
        <w:tab/>
      </w:r>
      <w:r>
        <w:rPr>
          <w:lang w:bidi="en-US"/>
        </w:rPr>
        <w:t>Roadmap to the assessment</w:t>
      </w:r>
      <w:r>
        <w:tab/>
      </w:r>
      <w:r>
        <w:fldChar w:fldCharType="begin"/>
      </w:r>
      <w:r>
        <w:instrText xml:space="preserve"> PAGEREF _Toc519504391 \h </w:instrText>
      </w:r>
      <w:r>
        <w:fldChar w:fldCharType="separate"/>
      </w:r>
      <w:r w:rsidR="00B40E12">
        <w:t>67</w:t>
      </w:r>
      <w:r>
        <w:fldChar w:fldCharType="end"/>
      </w:r>
    </w:p>
    <w:p w14:paraId="5B701A17" w14:textId="167283F1" w:rsidR="00ED7AAA" w:rsidRDefault="00ED7AAA">
      <w:pPr>
        <w:pStyle w:val="TOC3"/>
        <w:tabs>
          <w:tab w:val="left" w:pos="1200"/>
          <w:tab w:val="right" w:leader="dot" w:pos="9016"/>
        </w:tabs>
        <w:rPr>
          <w:rFonts w:eastAsiaTheme="minorEastAsia"/>
          <w:lang w:eastAsia="en-GB"/>
        </w:rPr>
      </w:pPr>
      <w:r>
        <w:t>1.7.1</w:t>
      </w:r>
      <w:r>
        <w:rPr>
          <w:rFonts w:eastAsiaTheme="minorEastAsia"/>
          <w:lang w:eastAsia="en-GB"/>
        </w:rPr>
        <w:tab/>
      </w:r>
      <w:r>
        <w:t>What each of the six chapters covers</w:t>
      </w:r>
      <w:r>
        <w:tab/>
      </w:r>
      <w:r>
        <w:fldChar w:fldCharType="begin"/>
      </w:r>
      <w:r>
        <w:instrText xml:space="preserve"> PAGEREF _Toc519504392 \h </w:instrText>
      </w:r>
      <w:r>
        <w:fldChar w:fldCharType="separate"/>
      </w:r>
      <w:r w:rsidR="00B40E12">
        <w:t>67</w:t>
      </w:r>
      <w:r>
        <w:fldChar w:fldCharType="end"/>
      </w:r>
    </w:p>
    <w:p w14:paraId="76A5BEDE" w14:textId="257D830A" w:rsidR="00ED7AAA" w:rsidRDefault="00ED7AAA">
      <w:pPr>
        <w:pStyle w:val="TOC3"/>
        <w:tabs>
          <w:tab w:val="left" w:pos="1200"/>
          <w:tab w:val="right" w:leader="dot" w:pos="9016"/>
        </w:tabs>
        <w:rPr>
          <w:rFonts w:eastAsiaTheme="minorEastAsia"/>
          <w:lang w:eastAsia="en-GB"/>
        </w:rPr>
      </w:pPr>
      <w:r>
        <w:t>1.7.2</w:t>
      </w:r>
      <w:r>
        <w:rPr>
          <w:rFonts w:eastAsiaTheme="minorEastAsia"/>
          <w:lang w:eastAsia="en-GB"/>
        </w:rPr>
        <w:tab/>
      </w:r>
      <w:r>
        <w:t>How do the chapters address the policy-relevant questions?</w:t>
      </w:r>
      <w:r>
        <w:tab/>
      </w:r>
      <w:r>
        <w:fldChar w:fldCharType="begin"/>
      </w:r>
      <w:r>
        <w:instrText xml:space="preserve"> PAGEREF _Toc519504393 \h </w:instrText>
      </w:r>
      <w:r>
        <w:fldChar w:fldCharType="separate"/>
      </w:r>
      <w:r w:rsidR="00B40E12">
        <w:t>68</w:t>
      </w:r>
      <w:r>
        <w:fldChar w:fldCharType="end"/>
      </w:r>
    </w:p>
    <w:p w14:paraId="4F9834AC" w14:textId="657AF2E3" w:rsidR="00ED7AAA" w:rsidRDefault="00ED7AAA">
      <w:pPr>
        <w:pStyle w:val="TOC3"/>
        <w:tabs>
          <w:tab w:val="left" w:pos="1200"/>
          <w:tab w:val="right" w:leader="dot" w:pos="9016"/>
        </w:tabs>
        <w:rPr>
          <w:rFonts w:eastAsiaTheme="minorEastAsia"/>
          <w:lang w:eastAsia="en-GB"/>
        </w:rPr>
      </w:pPr>
      <w:r>
        <w:t>1.7.3</w:t>
      </w:r>
      <w:r>
        <w:rPr>
          <w:rFonts w:eastAsiaTheme="minorEastAsia"/>
          <w:lang w:eastAsia="en-GB"/>
        </w:rPr>
        <w:tab/>
      </w:r>
      <w:r>
        <w:t>What will the Regional Assessment for Europe and Central Asia lead to?</w:t>
      </w:r>
      <w:r>
        <w:tab/>
      </w:r>
      <w:r>
        <w:fldChar w:fldCharType="begin"/>
      </w:r>
      <w:r>
        <w:instrText xml:space="preserve"> PAGEREF _Toc519504394 \h </w:instrText>
      </w:r>
      <w:r>
        <w:fldChar w:fldCharType="separate"/>
      </w:r>
      <w:r w:rsidR="00B40E12">
        <w:t>69</w:t>
      </w:r>
      <w:r>
        <w:fldChar w:fldCharType="end"/>
      </w:r>
    </w:p>
    <w:p w14:paraId="1D29853A" w14:textId="74167E09" w:rsidR="00ED7AAA" w:rsidRDefault="00ED7AAA">
      <w:pPr>
        <w:pStyle w:val="TOC2"/>
        <w:tabs>
          <w:tab w:val="left" w:pos="720"/>
          <w:tab w:val="right" w:leader="dot" w:pos="9016"/>
        </w:tabs>
        <w:rPr>
          <w:rFonts w:eastAsiaTheme="minorEastAsia"/>
          <w:lang w:eastAsia="en-GB"/>
        </w:rPr>
      </w:pPr>
      <w:r>
        <w:rPr>
          <w:lang w:bidi="en-US"/>
        </w:rPr>
        <w:t>1.8</w:t>
      </w:r>
      <w:r>
        <w:rPr>
          <w:rFonts w:eastAsiaTheme="minorEastAsia"/>
          <w:lang w:eastAsia="en-GB"/>
        </w:rPr>
        <w:tab/>
      </w:r>
      <w:r>
        <w:rPr>
          <w:lang w:bidi="en-US"/>
        </w:rPr>
        <w:t>References</w:t>
      </w:r>
      <w:r>
        <w:tab/>
      </w:r>
      <w:r>
        <w:fldChar w:fldCharType="begin"/>
      </w:r>
      <w:r>
        <w:instrText xml:space="preserve"> PAGEREF _Toc519504395 \h </w:instrText>
      </w:r>
      <w:r>
        <w:fldChar w:fldCharType="separate"/>
      </w:r>
      <w:r w:rsidR="00B40E12">
        <w:t>71</w:t>
      </w:r>
      <w:r>
        <w:fldChar w:fldCharType="end"/>
      </w:r>
    </w:p>
    <w:p w14:paraId="3E19F96F" w14:textId="225E25CD" w:rsidR="00E817D3" w:rsidRDefault="00E817D3" w:rsidP="00E817D3">
      <w:r>
        <w:fldChar w:fldCharType="end"/>
      </w:r>
      <w:r>
        <w:br w:type="page"/>
      </w:r>
    </w:p>
    <w:p w14:paraId="1B4B5542" w14:textId="2B6E35FD" w:rsidR="00681350" w:rsidRPr="00533162" w:rsidRDefault="00681350" w:rsidP="007A3472">
      <w:pPr>
        <w:pStyle w:val="Heading2"/>
        <w:numPr>
          <w:ilvl w:val="0"/>
          <w:numId w:val="0"/>
        </w:numPr>
      </w:pPr>
      <w:bookmarkStart w:id="27" w:name="_Toc504380560"/>
      <w:bookmarkStart w:id="28" w:name="_Toc519504358"/>
      <w:r w:rsidRPr="00533162">
        <w:lastRenderedPageBreak/>
        <w:t>Executive summary</w:t>
      </w:r>
      <w:bookmarkEnd w:id="25"/>
      <w:bookmarkEnd w:id="26"/>
      <w:bookmarkEnd w:id="27"/>
      <w:bookmarkEnd w:id="28"/>
    </w:p>
    <w:p w14:paraId="34128A96" w14:textId="77777777" w:rsidR="00681350" w:rsidRPr="00F57153" w:rsidRDefault="00681350" w:rsidP="001E43D4">
      <w:pPr>
        <w:rPr>
          <w:rFonts w:eastAsia="Times New Roman" w:cstheme="minorHAnsi"/>
          <w:lang w:val="en-US"/>
        </w:rPr>
      </w:pPr>
      <w:r w:rsidRPr="00F57153">
        <w:rPr>
          <w:rFonts w:eastAsia="Times New Roman" w:cstheme="minorHAnsi"/>
          <w:b/>
          <w:lang w:val="en-US"/>
        </w:rPr>
        <w:t xml:space="preserve">The IPBES </w:t>
      </w:r>
      <w:r>
        <w:rPr>
          <w:rFonts w:eastAsia="Times New Roman" w:cstheme="minorHAnsi"/>
          <w:b/>
          <w:lang w:val="en-US"/>
        </w:rPr>
        <w:t>R</w:t>
      </w:r>
      <w:r w:rsidRPr="00F57153">
        <w:rPr>
          <w:rFonts w:eastAsia="Times New Roman" w:cstheme="minorHAnsi"/>
          <w:b/>
          <w:lang w:val="en-US"/>
        </w:rPr>
        <w:t xml:space="preserve">egional </w:t>
      </w:r>
      <w:r>
        <w:rPr>
          <w:rFonts w:eastAsia="Times New Roman" w:cstheme="minorHAnsi"/>
          <w:b/>
          <w:lang w:val="en-US"/>
        </w:rPr>
        <w:t>A</w:t>
      </w:r>
      <w:r w:rsidRPr="00F57153">
        <w:rPr>
          <w:rFonts w:eastAsia="Times New Roman" w:cstheme="minorHAnsi"/>
          <w:b/>
          <w:lang w:val="en-US"/>
        </w:rPr>
        <w:t>ssessment for Europe and Central Asia critically evaluate</w:t>
      </w:r>
      <w:r>
        <w:rPr>
          <w:rFonts w:eastAsia="Times New Roman" w:cstheme="minorHAnsi"/>
          <w:b/>
          <w:lang w:val="en-US"/>
        </w:rPr>
        <w:t>s</w:t>
      </w:r>
      <w:r w:rsidRPr="00F57153">
        <w:rPr>
          <w:rFonts w:eastAsia="Times New Roman" w:cstheme="minorHAnsi"/>
          <w:b/>
          <w:lang w:val="en-US"/>
        </w:rPr>
        <w:t xml:space="preserve"> and summarize</w:t>
      </w:r>
      <w:r>
        <w:rPr>
          <w:rFonts w:eastAsia="Times New Roman" w:cstheme="minorHAnsi"/>
          <w:b/>
          <w:lang w:val="en-US"/>
        </w:rPr>
        <w:t>s</w:t>
      </w:r>
      <w:r w:rsidRPr="00F57153">
        <w:rPr>
          <w:rFonts w:eastAsia="Times New Roman" w:cstheme="minorHAnsi"/>
          <w:b/>
          <w:lang w:val="en-US"/>
        </w:rPr>
        <w:t xml:space="preserve"> the available knowledge on the status and trends of nature</w:t>
      </w:r>
      <w:r>
        <w:rPr>
          <w:rFonts w:eastAsia="Times New Roman" w:cstheme="minorHAnsi"/>
          <w:b/>
          <w:lang w:val="en-US"/>
        </w:rPr>
        <w:t xml:space="preserve"> and </w:t>
      </w:r>
      <w:r w:rsidRPr="00F57153">
        <w:rPr>
          <w:rFonts w:eastAsia="Times New Roman" w:cstheme="minorHAnsi"/>
          <w:b/>
          <w:lang w:val="en-US"/>
        </w:rPr>
        <w:t>its contributions to people.</w:t>
      </w:r>
      <w:r w:rsidRPr="00F57153">
        <w:rPr>
          <w:rFonts w:eastAsia="Times New Roman" w:cstheme="minorHAnsi"/>
          <w:lang w:val="en-US"/>
        </w:rPr>
        <w:t xml:space="preserve"> Nature is protected for its diverse values and </w:t>
      </w:r>
      <w:r>
        <w:rPr>
          <w:rFonts w:eastAsia="Times New Roman" w:cstheme="minorHAnsi"/>
          <w:lang w:val="en-US"/>
        </w:rPr>
        <w:t>because it</w:t>
      </w:r>
      <w:r w:rsidRPr="00F57153">
        <w:rPr>
          <w:rFonts w:eastAsia="Times New Roman" w:cstheme="minorHAnsi"/>
          <w:lang w:val="en-US"/>
        </w:rPr>
        <w:t xml:space="preserve"> </w:t>
      </w:r>
      <w:r>
        <w:rPr>
          <w:rFonts w:eastAsia="Times New Roman" w:cstheme="minorHAnsi"/>
          <w:lang w:val="en-US"/>
        </w:rPr>
        <w:t>is essential for sustaining human</w:t>
      </w:r>
      <w:r w:rsidRPr="00F57153">
        <w:rPr>
          <w:rFonts w:eastAsia="Times New Roman" w:cstheme="minorHAnsi"/>
          <w:lang w:val="en-US"/>
        </w:rPr>
        <w:t xml:space="preserve"> life. To </w:t>
      </w:r>
      <w:r>
        <w:rPr>
          <w:rFonts w:eastAsia="Times New Roman" w:cstheme="minorHAnsi"/>
          <w:lang w:val="en-US"/>
        </w:rPr>
        <w:t>conserve</w:t>
      </w:r>
      <w:r w:rsidRPr="00F57153">
        <w:rPr>
          <w:rFonts w:eastAsia="Times New Roman" w:cstheme="minorHAnsi"/>
          <w:lang w:val="en-US"/>
        </w:rPr>
        <w:t xml:space="preserve"> the planet's variety of life -</w:t>
      </w:r>
      <w:r>
        <w:rPr>
          <w:rFonts w:eastAsia="Times New Roman" w:cstheme="minorHAnsi"/>
          <w:lang w:val="en-US"/>
        </w:rPr>
        <w:t xml:space="preserve"> </w:t>
      </w:r>
      <w:r w:rsidRPr="00F57153">
        <w:rPr>
          <w:rFonts w:eastAsia="Times New Roman" w:cstheme="minorHAnsi"/>
          <w:lang w:val="en-US"/>
        </w:rPr>
        <w:t>including the human species</w:t>
      </w:r>
      <w:r>
        <w:rPr>
          <w:rFonts w:eastAsia="Times New Roman" w:cstheme="minorHAnsi"/>
          <w:lang w:val="en-US"/>
        </w:rPr>
        <w:t xml:space="preserve"> </w:t>
      </w:r>
      <w:r w:rsidRPr="00F57153">
        <w:rPr>
          <w:rFonts w:eastAsia="Times New Roman" w:cstheme="minorHAnsi"/>
          <w:lang w:val="en-US"/>
        </w:rPr>
        <w:t xml:space="preserve">- and to ensure that </w:t>
      </w:r>
      <w:r>
        <w:rPr>
          <w:rFonts w:eastAsia="Times New Roman" w:cstheme="minorHAnsi"/>
          <w:lang w:val="en-US"/>
        </w:rPr>
        <w:t>people</w:t>
      </w:r>
      <w:r w:rsidRPr="00F57153">
        <w:rPr>
          <w:rFonts w:eastAsia="Times New Roman" w:cstheme="minorHAnsi"/>
          <w:lang w:val="en-US"/>
        </w:rPr>
        <w:t xml:space="preserve"> benefit from nature’s contributions now and in</w:t>
      </w:r>
      <w:r>
        <w:rPr>
          <w:rFonts w:eastAsia="Times New Roman" w:cstheme="minorHAnsi"/>
          <w:lang w:val="en-US"/>
        </w:rPr>
        <w:t>to</w:t>
      </w:r>
      <w:r w:rsidRPr="00F57153">
        <w:rPr>
          <w:rFonts w:eastAsia="Times New Roman" w:cstheme="minorHAnsi"/>
          <w:lang w:val="en-US"/>
        </w:rPr>
        <w:t xml:space="preserve"> the future, effective policies and actions </w:t>
      </w:r>
      <w:r>
        <w:rPr>
          <w:rFonts w:eastAsia="Times New Roman" w:cstheme="minorHAnsi"/>
          <w:lang w:val="en-US"/>
        </w:rPr>
        <w:t xml:space="preserve">are required, </w:t>
      </w:r>
      <w:r w:rsidRPr="00F57153">
        <w:rPr>
          <w:rFonts w:eastAsia="Times New Roman" w:cstheme="minorHAnsi"/>
          <w:lang w:val="en-US"/>
        </w:rPr>
        <w:t xml:space="preserve">based on a broad understanding of what is happening and why. </w:t>
      </w:r>
      <w:r w:rsidRPr="00F57153">
        <w:rPr>
          <w:rFonts w:cstheme="minorHAnsi"/>
        </w:rPr>
        <w:t>The</w:t>
      </w:r>
      <w:r>
        <w:rPr>
          <w:rFonts w:cstheme="minorHAnsi"/>
        </w:rPr>
        <w:t xml:space="preserve"> Regional Assessment for Europe and Central Asia</w:t>
      </w:r>
      <w:r w:rsidRPr="00F57153">
        <w:rPr>
          <w:rFonts w:cstheme="minorHAnsi"/>
        </w:rPr>
        <w:t xml:space="preserve"> support</w:t>
      </w:r>
      <w:r>
        <w:rPr>
          <w:rFonts w:cstheme="minorHAnsi"/>
        </w:rPr>
        <w:t>s</w:t>
      </w:r>
      <w:r w:rsidRPr="00F57153">
        <w:rPr>
          <w:rFonts w:cstheme="minorHAnsi"/>
        </w:rPr>
        <w:t xml:space="preserve"> decision-making processes </w:t>
      </w:r>
      <w:r w:rsidRPr="00F57153">
        <w:rPr>
          <w:rFonts w:cstheme="minorHAnsi"/>
          <w:color w:val="000000"/>
        </w:rPr>
        <w:t>by</w:t>
      </w:r>
      <w:r w:rsidRPr="00F57153">
        <w:rPr>
          <w:rFonts w:cstheme="minorHAnsi"/>
        </w:rPr>
        <w:t xml:space="preserve"> identifying options, opportunities and trade-offs </w:t>
      </w:r>
      <w:r>
        <w:rPr>
          <w:rFonts w:cstheme="minorHAnsi"/>
        </w:rPr>
        <w:t>building upon the</w:t>
      </w:r>
      <w:r w:rsidRPr="00F57153">
        <w:rPr>
          <w:rFonts w:cstheme="minorHAnsi"/>
        </w:rPr>
        <w:t xml:space="preserve"> best available data and information in comp</w:t>
      </w:r>
      <w:r>
        <w:rPr>
          <w:rFonts w:cstheme="minorHAnsi"/>
        </w:rPr>
        <w:t>iling policy-relevant knowledge</w:t>
      </w:r>
      <w:r w:rsidRPr="00F57153">
        <w:rPr>
          <w:rFonts w:cstheme="minorHAnsi"/>
        </w:rPr>
        <w:t xml:space="preserve"> </w:t>
      </w:r>
      <w:r w:rsidRPr="00F57153">
        <w:rPr>
          <w:rFonts w:eastAsia="Times New Roman" w:cstheme="minorHAnsi"/>
          <w:lang w:val="en-US"/>
        </w:rPr>
        <w:t>(1.1)</w:t>
      </w:r>
      <w:r>
        <w:rPr>
          <w:rFonts w:eastAsia="Times New Roman" w:cstheme="minorHAnsi"/>
          <w:lang w:val="en-US"/>
        </w:rPr>
        <w:t>.</w:t>
      </w:r>
    </w:p>
    <w:p w14:paraId="465B6C84" w14:textId="77777777" w:rsidR="00681350" w:rsidRPr="00F57153" w:rsidRDefault="00681350" w:rsidP="001E43D4">
      <w:pPr>
        <w:rPr>
          <w:rFonts w:eastAsia="Times New Roman" w:cstheme="minorHAnsi"/>
          <w:lang w:val="en-US"/>
        </w:rPr>
      </w:pPr>
      <w:r w:rsidRPr="00F57153">
        <w:rPr>
          <w:rFonts w:eastAsia="Times New Roman" w:cstheme="minorHAnsi"/>
          <w:b/>
          <w:lang w:val="en-US"/>
        </w:rPr>
        <w:t>Assessing new knowledge is highly relevant and timely</w:t>
      </w:r>
      <w:r w:rsidRPr="00F57153">
        <w:rPr>
          <w:rFonts w:eastAsia="Times New Roman" w:cstheme="minorHAnsi"/>
          <w:lang w:val="en-US"/>
        </w:rPr>
        <w:t xml:space="preserve">. </w:t>
      </w:r>
      <w:r>
        <w:rPr>
          <w:rFonts w:eastAsia="Times New Roman" w:cstheme="minorHAnsi"/>
          <w:lang w:val="en-US"/>
        </w:rPr>
        <w:t>M</w:t>
      </w:r>
      <w:r w:rsidRPr="00F57153">
        <w:rPr>
          <w:rFonts w:eastAsia="Times New Roman" w:cstheme="minorHAnsi"/>
          <w:lang w:val="en-US"/>
        </w:rPr>
        <w:t>ore than 50 previous international and national assessments</w:t>
      </w:r>
      <w:r>
        <w:rPr>
          <w:rFonts w:eastAsia="Times New Roman" w:cstheme="minorHAnsi"/>
          <w:lang w:val="en-US"/>
        </w:rPr>
        <w:t xml:space="preserve"> demonstrate t</w:t>
      </w:r>
      <w:r w:rsidRPr="00F57153">
        <w:rPr>
          <w:rFonts w:eastAsia="Times New Roman" w:cstheme="minorHAnsi"/>
          <w:lang w:val="en-US"/>
        </w:rPr>
        <w:t xml:space="preserve">hat biodiversity and ecosystems </w:t>
      </w:r>
      <w:r>
        <w:rPr>
          <w:rFonts w:eastAsia="Times New Roman" w:cstheme="minorHAnsi"/>
          <w:lang w:val="en-US"/>
        </w:rPr>
        <w:t xml:space="preserve">have intrinsic value and </w:t>
      </w:r>
      <w:r w:rsidRPr="00F57153">
        <w:rPr>
          <w:rFonts w:eastAsia="Times New Roman" w:cstheme="minorHAnsi"/>
          <w:lang w:val="en-US"/>
        </w:rPr>
        <w:t>are essential</w:t>
      </w:r>
      <w:r>
        <w:rPr>
          <w:rFonts w:eastAsia="Times New Roman" w:cstheme="minorHAnsi"/>
          <w:lang w:val="en-US"/>
        </w:rPr>
        <w:t xml:space="preserve"> for human life</w:t>
      </w:r>
      <w:r w:rsidRPr="00F57153">
        <w:rPr>
          <w:rFonts w:eastAsia="Times New Roman" w:cstheme="minorHAnsi"/>
        </w:rPr>
        <w:t xml:space="preserve">. </w:t>
      </w:r>
      <w:r>
        <w:rPr>
          <w:rFonts w:eastAsia="Times New Roman" w:cstheme="minorHAnsi"/>
        </w:rPr>
        <w:t>Since the publication of the</w:t>
      </w:r>
      <w:r w:rsidRPr="00F57153">
        <w:rPr>
          <w:rFonts w:eastAsia="Times New Roman" w:cstheme="minorHAnsi"/>
          <w:lang w:val="en-US"/>
        </w:rPr>
        <w:t xml:space="preserve"> Millennium Ecosystem Assessment</w:t>
      </w:r>
      <w:r>
        <w:rPr>
          <w:rFonts w:eastAsia="Times New Roman" w:cstheme="minorHAnsi"/>
          <w:lang w:val="en-US"/>
        </w:rPr>
        <w:t xml:space="preserve"> </w:t>
      </w:r>
      <w:r>
        <w:rPr>
          <w:rFonts w:eastAsia="Times New Roman" w:cstheme="minorHAnsi"/>
        </w:rPr>
        <w:t xml:space="preserve">in 2005, </w:t>
      </w:r>
      <w:r w:rsidRPr="00F57153">
        <w:rPr>
          <w:rFonts w:eastAsia="Times New Roman" w:cstheme="minorHAnsi"/>
        </w:rPr>
        <w:t>t</w:t>
      </w:r>
      <w:r w:rsidRPr="00F57153">
        <w:rPr>
          <w:rFonts w:eastAsia="Times New Roman" w:cstheme="minorHAnsi"/>
          <w:lang w:val="en-US"/>
        </w:rPr>
        <w:t>here are now four times as many scientific papers on biodiversity and ecosystem services</w:t>
      </w:r>
      <w:r>
        <w:rPr>
          <w:rFonts w:eastAsia="Times New Roman" w:cstheme="minorHAnsi"/>
          <w:lang w:val="en-US"/>
        </w:rPr>
        <w:t>, their drivers and their consequences for people, and on related options for decision-making</w:t>
      </w:r>
      <w:r w:rsidRPr="00F57153">
        <w:rPr>
          <w:rFonts w:eastAsia="Times New Roman" w:cstheme="minorHAnsi"/>
          <w:lang w:val="en-US"/>
        </w:rPr>
        <w:t>. To support decision</w:t>
      </w:r>
      <w:r>
        <w:rPr>
          <w:rFonts w:eastAsia="Times New Roman" w:cstheme="minorHAnsi"/>
          <w:lang w:val="en-US"/>
        </w:rPr>
        <w:t>-</w:t>
      </w:r>
      <w:r w:rsidRPr="00F57153">
        <w:rPr>
          <w:rFonts w:eastAsia="Times New Roman" w:cstheme="minorHAnsi"/>
          <w:lang w:val="en-US"/>
        </w:rPr>
        <w:t xml:space="preserve">making it is </w:t>
      </w:r>
      <w:r>
        <w:rPr>
          <w:rFonts w:eastAsia="Times New Roman" w:cstheme="minorHAnsi"/>
          <w:lang w:val="en-US"/>
        </w:rPr>
        <w:t>necessary</w:t>
      </w:r>
      <w:r w:rsidRPr="00F57153">
        <w:rPr>
          <w:rFonts w:eastAsia="Times New Roman" w:cstheme="minorHAnsi"/>
          <w:lang w:val="en-US"/>
        </w:rPr>
        <w:t xml:space="preserve"> to synthesize </w:t>
      </w:r>
      <w:r>
        <w:rPr>
          <w:rFonts w:eastAsia="Times New Roman" w:cstheme="minorHAnsi"/>
          <w:lang w:val="en-US"/>
        </w:rPr>
        <w:t xml:space="preserve">the most recent </w:t>
      </w:r>
      <w:r w:rsidRPr="00F57153">
        <w:rPr>
          <w:rFonts w:eastAsia="Times New Roman" w:cstheme="minorHAnsi"/>
          <w:lang w:val="en-US"/>
        </w:rPr>
        <w:t xml:space="preserve">scientific literature in combination with the grey literature and </w:t>
      </w:r>
      <w:r>
        <w:rPr>
          <w:rFonts w:eastAsia="Times New Roman" w:cstheme="minorHAnsi"/>
          <w:lang w:val="en-US"/>
        </w:rPr>
        <w:t>i</w:t>
      </w:r>
      <w:r w:rsidRPr="00F57153">
        <w:rPr>
          <w:rFonts w:eastAsia="Times New Roman" w:cstheme="minorHAnsi"/>
          <w:lang w:val="en-US"/>
        </w:rPr>
        <w:t xml:space="preserve">ndigenous and </w:t>
      </w:r>
      <w:r>
        <w:rPr>
          <w:rFonts w:eastAsia="Times New Roman" w:cstheme="minorHAnsi"/>
          <w:lang w:val="en-US"/>
        </w:rPr>
        <w:t>l</w:t>
      </w:r>
      <w:r w:rsidRPr="00F57153">
        <w:rPr>
          <w:rFonts w:eastAsia="Times New Roman" w:cstheme="minorHAnsi"/>
          <w:lang w:val="en-US"/>
        </w:rPr>
        <w:t xml:space="preserve">ocal knowledge </w:t>
      </w:r>
      <w:r>
        <w:rPr>
          <w:rFonts w:cstheme="minorHAnsi"/>
        </w:rPr>
        <w:t>(1.1</w:t>
      </w:r>
      <w:r w:rsidRPr="00F57153">
        <w:rPr>
          <w:rFonts w:cstheme="minorHAnsi"/>
        </w:rPr>
        <w:t>).</w:t>
      </w:r>
    </w:p>
    <w:p w14:paraId="3C5EDD7E" w14:textId="2E1F352E" w:rsidR="00681350" w:rsidRPr="00EF7D9F" w:rsidRDefault="00681350" w:rsidP="001E43D4">
      <w:pPr>
        <w:rPr>
          <w:rFonts w:eastAsia="Times New Roman" w:cstheme="minorHAnsi"/>
          <w:lang w:val="en-US"/>
        </w:rPr>
      </w:pPr>
      <w:r w:rsidRPr="00EF7D9F">
        <w:rPr>
          <w:rFonts w:eastAsia="Times New Roman" w:cstheme="minorHAnsi"/>
          <w:b/>
          <w:lang w:val="en-US"/>
        </w:rPr>
        <w:t xml:space="preserve">The assessment responds to requests from Governments. </w:t>
      </w:r>
      <w:r w:rsidRPr="00EF7D9F">
        <w:rPr>
          <w:rFonts w:eastAsia="Times New Roman" w:cstheme="minorHAnsi"/>
          <w:lang w:val="en-US"/>
        </w:rPr>
        <w:t>In requesting this assessment, Governments have recognized the problems arising from the loss of biodiversity and nature’s contributions to people and the potential of relevant information for future decision-making. Governments posed a number of policy-relevant key questions that underpin the Regional Assessment for Europe and Central Asia. Questions in common with the other IPBES regional assessments concern the dynamics of, and interplay between, nature’s contributions to people, the underlying biodiversity and ecosystems, the drivers of change in biodiversity and ecosystems, their diverse values and relevance for human well-being. Further policy-relevant questions are specific to the Europe and Central Asia region. How can ecosystems be protected through investments, regulations and management regimes for terrestrial, freshwater, coastal and marine systems? What are the effects of production, consumption and economic development on biodiversity and ecosystem services and their contributions to human well</w:t>
      </w:r>
      <w:r w:rsidR="005F5A69">
        <w:rPr>
          <w:rFonts w:eastAsia="Times New Roman" w:cstheme="minorHAnsi"/>
          <w:lang w:val="en-US"/>
        </w:rPr>
        <w:t>-</w:t>
      </w:r>
      <w:r w:rsidRPr="00EF7D9F">
        <w:rPr>
          <w:rFonts w:eastAsia="Times New Roman" w:cstheme="minorHAnsi"/>
          <w:lang w:val="en-US"/>
        </w:rPr>
        <w:t>being? How can sectoral policies and new policy instruments encourage opportunities arising from the contributions of biodiversity and ecosystem services to human well-being? The assessment seeks to inform policy, public and private decisions, to raise public awareness and to initiate new research (1.1, 1.2).</w:t>
      </w:r>
    </w:p>
    <w:p w14:paraId="1E6406F0" w14:textId="77777777" w:rsidR="00681350" w:rsidRPr="008325B1" w:rsidRDefault="00681350" w:rsidP="001E43D4">
      <w:pPr>
        <w:pStyle w:val="ListParagraph"/>
        <w:spacing w:after="120"/>
        <w:ind w:left="0"/>
        <w:contextualSpacing w:val="0"/>
        <w:rPr>
          <w:rFonts w:cstheme="minorHAnsi"/>
          <w:lang w:val="en-GB"/>
        </w:rPr>
      </w:pPr>
      <w:r w:rsidRPr="00F57153">
        <w:rPr>
          <w:rFonts w:cstheme="minorHAnsi"/>
          <w:b/>
          <w:bCs/>
          <w:lang w:val="en-GB"/>
        </w:rPr>
        <w:t>Answering the</w:t>
      </w:r>
      <w:r>
        <w:rPr>
          <w:rFonts w:cstheme="minorHAnsi"/>
          <w:b/>
          <w:bCs/>
          <w:lang w:val="en-GB"/>
        </w:rPr>
        <w:t xml:space="preserve"> region-specific</w:t>
      </w:r>
      <w:r w:rsidRPr="00F57153">
        <w:rPr>
          <w:rFonts w:cstheme="minorHAnsi"/>
          <w:b/>
          <w:bCs/>
          <w:lang w:val="en-GB"/>
        </w:rPr>
        <w:t xml:space="preserve"> key questions offers important knowledge </w:t>
      </w:r>
      <w:r>
        <w:rPr>
          <w:rFonts w:cstheme="minorHAnsi"/>
          <w:b/>
          <w:bCs/>
          <w:lang w:val="en-GB"/>
        </w:rPr>
        <w:t>concerning progress toward</w:t>
      </w:r>
      <w:r w:rsidRPr="00F57153">
        <w:rPr>
          <w:rFonts w:cstheme="minorHAnsi"/>
          <w:b/>
          <w:bCs/>
          <w:lang w:val="en-GB"/>
        </w:rPr>
        <w:t xml:space="preserve"> the Aichi </w:t>
      </w:r>
      <w:r>
        <w:rPr>
          <w:rFonts w:cstheme="minorHAnsi"/>
          <w:b/>
          <w:bCs/>
          <w:lang w:val="en-GB"/>
        </w:rPr>
        <w:t>Biodiversity T</w:t>
      </w:r>
      <w:r w:rsidRPr="00F57153">
        <w:rPr>
          <w:rFonts w:cstheme="minorHAnsi"/>
          <w:b/>
          <w:bCs/>
          <w:lang w:val="en-GB"/>
        </w:rPr>
        <w:t>argets</w:t>
      </w:r>
      <w:r>
        <w:rPr>
          <w:rFonts w:cstheme="minorHAnsi"/>
          <w:b/>
          <w:bCs/>
          <w:lang w:val="en-GB"/>
        </w:rPr>
        <w:t>, the Sustainable Development Goals,</w:t>
      </w:r>
      <w:r w:rsidRPr="00933771">
        <w:rPr>
          <w:rFonts w:cstheme="minorHAnsi"/>
          <w:b/>
          <w:bCs/>
          <w:lang w:val="en-GB"/>
        </w:rPr>
        <w:t xml:space="preserve"> and </w:t>
      </w:r>
      <w:r>
        <w:rPr>
          <w:rFonts w:cstheme="minorHAnsi"/>
          <w:b/>
          <w:bCs/>
          <w:lang w:val="en-GB"/>
        </w:rPr>
        <w:t xml:space="preserve">national </w:t>
      </w:r>
      <w:r w:rsidRPr="00F57153">
        <w:rPr>
          <w:rFonts w:cstheme="minorHAnsi"/>
          <w:b/>
          <w:bCs/>
          <w:lang w:val="en-GB"/>
        </w:rPr>
        <w:t>policies.</w:t>
      </w:r>
      <w:r w:rsidRPr="00F57153">
        <w:rPr>
          <w:rFonts w:cstheme="minorHAnsi"/>
          <w:lang w:val="en-GB"/>
        </w:rPr>
        <w:t xml:space="preserve"> The</w:t>
      </w:r>
      <w:r>
        <w:rPr>
          <w:rFonts w:cstheme="minorHAnsi"/>
          <w:lang w:val="en-GB"/>
        </w:rPr>
        <w:t xml:space="preserve"> questions specific to Europe and Central Asia</w:t>
      </w:r>
      <w:r w:rsidRPr="00F57153">
        <w:rPr>
          <w:rFonts w:cstheme="minorHAnsi"/>
          <w:lang w:val="en-GB"/>
        </w:rPr>
        <w:t xml:space="preserve"> map directly onto the Aichi Biodiversity Targets and are relevant to the Sustainable Development Goals (SDGs). </w:t>
      </w:r>
      <w:r>
        <w:rPr>
          <w:rFonts w:cstheme="minorHAnsi"/>
          <w:lang w:val="en-GB"/>
        </w:rPr>
        <w:t>Goals</w:t>
      </w:r>
      <w:r w:rsidRPr="00F57153">
        <w:rPr>
          <w:rFonts w:cstheme="minorHAnsi"/>
          <w:lang w:val="en-GB"/>
        </w:rPr>
        <w:t xml:space="preserve"> 14 and 15 address biodiversity and ecosystems explicitly and </w:t>
      </w:r>
      <w:r>
        <w:rPr>
          <w:rFonts w:cstheme="minorHAnsi"/>
          <w:lang w:val="en-GB"/>
        </w:rPr>
        <w:t>correspond closely</w:t>
      </w:r>
      <w:r w:rsidRPr="00F57153">
        <w:rPr>
          <w:rFonts w:cstheme="minorHAnsi"/>
          <w:lang w:val="en-GB"/>
        </w:rPr>
        <w:t xml:space="preserve"> with the Aichi </w:t>
      </w:r>
      <w:r>
        <w:rPr>
          <w:rFonts w:cstheme="minorHAnsi"/>
          <w:lang w:val="en-GB"/>
        </w:rPr>
        <w:t xml:space="preserve">Biodiversity </w:t>
      </w:r>
      <w:r w:rsidRPr="00F57153">
        <w:rPr>
          <w:rFonts w:cstheme="minorHAnsi"/>
          <w:lang w:val="en-GB"/>
        </w:rPr>
        <w:t xml:space="preserve">Targets. Beyond </w:t>
      </w:r>
      <w:r>
        <w:rPr>
          <w:rFonts w:cstheme="minorHAnsi"/>
          <w:lang w:val="en-GB"/>
        </w:rPr>
        <w:t>Goals</w:t>
      </w:r>
      <w:r w:rsidRPr="00F57153">
        <w:rPr>
          <w:rFonts w:cstheme="minorHAnsi"/>
          <w:lang w:val="en-GB"/>
        </w:rPr>
        <w:t xml:space="preserve"> 14 and 15, several Sustainable Development Goals</w:t>
      </w:r>
      <w:r>
        <w:rPr>
          <w:rFonts w:cstheme="minorHAnsi"/>
          <w:lang w:val="en-GB"/>
        </w:rPr>
        <w:t xml:space="preserve"> </w:t>
      </w:r>
      <w:r w:rsidRPr="00F57153">
        <w:rPr>
          <w:rFonts w:cstheme="minorHAnsi"/>
          <w:lang w:val="en-GB"/>
        </w:rPr>
        <w:t xml:space="preserve">address the broader importance of biodiversity and ecosystems for human well-being. The </w:t>
      </w:r>
      <w:r>
        <w:rPr>
          <w:rFonts w:cstheme="minorHAnsi"/>
          <w:lang w:val="en-GB"/>
        </w:rPr>
        <w:t>European Union</w:t>
      </w:r>
      <w:r w:rsidRPr="00F57153">
        <w:rPr>
          <w:rFonts w:cstheme="minorHAnsi"/>
          <w:lang w:val="en-GB"/>
        </w:rPr>
        <w:t xml:space="preserve"> Biodiversity Strategy 2020 aims to halt biodiversity loss in the </w:t>
      </w:r>
      <w:r>
        <w:rPr>
          <w:rFonts w:cstheme="minorHAnsi"/>
          <w:lang w:val="en-GB"/>
        </w:rPr>
        <w:t>European Union</w:t>
      </w:r>
      <w:r w:rsidRPr="00F57153">
        <w:rPr>
          <w:rFonts w:cstheme="minorHAnsi"/>
          <w:lang w:val="en-GB"/>
        </w:rPr>
        <w:t xml:space="preserve">, restoring ecosystems where possible, and stepping up efforts to avert global biodiversity loss. This underpins the </w:t>
      </w:r>
      <w:r>
        <w:rPr>
          <w:rFonts w:cstheme="minorHAnsi"/>
          <w:lang w:val="en-GB"/>
        </w:rPr>
        <w:t>European Union’</w:t>
      </w:r>
      <w:r w:rsidRPr="00F57153">
        <w:rPr>
          <w:rFonts w:cstheme="minorHAnsi"/>
          <w:lang w:val="en-GB"/>
        </w:rPr>
        <w:t xml:space="preserve">s commitment to the </w:t>
      </w:r>
      <w:r>
        <w:rPr>
          <w:rFonts w:cstheme="minorHAnsi"/>
          <w:lang w:val="en-GB"/>
        </w:rPr>
        <w:t>Convention on Biological Diversity</w:t>
      </w:r>
      <w:r w:rsidRPr="00F57153">
        <w:rPr>
          <w:rFonts w:cstheme="minorHAnsi"/>
          <w:lang w:val="en-GB"/>
        </w:rPr>
        <w:t xml:space="preserve"> and the Aichi </w:t>
      </w:r>
      <w:r>
        <w:rPr>
          <w:rFonts w:cstheme="minorHAnsi"/>
          <w:lang w:val="en-GB"/>
        </w:rPr>
        <w:t>B</w:t>
      </w:r>
      <w:r w:rsidRPr="00F57153">
        <w:rPr>
          <w:rFonts w:cstheme="minorHAnsi"/>
          <w:lang w:val="en-GB"/>
        </w:rPr>
        <w:t xml:space="preserve">iodiversity </w:t>
      </w:r>
      <w:r>
        <w:rPr>
          <w:rFonts w:cstheme="minorHAnsi"/>
          <w:lang w:val="en-GB"/>
        </w:rPr>
        <w:t>T</w:t>
      </w:r>
      <w:r w:rsidRPr="00F57153">
        <w:rPr>
          <w:rFonts w:cstheme="minorHAnsi"/>
          <w:lang w:val="en-GB"/>
        </w:rPr>
        <w:t xml:space="preserve">argets by integrating policies on the ecosystem services approach into </w:t>
      </w:r>
      <w:r>
        <w:rPr>
          <w:rFonts w:cstheme="minorHAnsi"/>
          <w:lang w:val="en-GB"/>
        </w:rPr>
        <w:t>m</w:t>
      </w:r>
      <w:r w:rsidRPr="00F57153">
        <w:rPr>
          <w:rFonts w:cstheme="minorHAnsi"/>
          <w:lang w:val="en-GB"/>
        </w:rPr>
        <w:t>ember States' econom</w:t>
      </w:r>
      <w:r>
        <w:rPr>
          <w:rFonts w:cstheme="minorHAnsi"/>
          <w:lang w:val="en-GB"/>
        </w:rPr>
        <w:t>ies</w:t>
      </w:r>
      <w:r w:rsidRPr="00F57153">
        <w:rPr>
          <w:rFonts w:cstheme="minorHAnsi"/>
          <w:lang w:val="en-GB"/>
        </w:rPr>
        <w:t xml:space="preserve"> and planning. </w:t>
      </w:r>
      <w:r>
        <w:rPr>
          <w:rFonts w:cstheme="minorHAnsi"/>
          <w:lang w:val="en-GB"/>
        </w:rPr>
        <w:t>Non-European Union</w:t>
      </w:r>
      <w:r w:rsidRPr="00F57153">
        <w:rPr>
          <w:rFonts w:cstheme="minorHAnsi"/>
          <w:lang w:val="en-GB"/>
        </w:rPr>
        <w:t xml:space="preserve"> </w:t>
      </w:r>
      <w:r>
        <w:rPr>
          <w:rFonts w:cstheme="minorHAnsi"/>
          <w:lang w:val="en-GB"/>
        </w:rPr>
        <w:t xml:space="preserve">countries </w:t>
      </w:r>
      <w:r w:rsidRPr="00F57153">
        <w:rPr>
          <w:rFonts w:cstheme="minorHAnsi"/>
          <w:lang w:val="en-GB"/>
        </w:rPr>
        <w:t>contribute to the implementation of the Aichi Biodiversity Targets through national strategies, plans or programmes.</w:t>
      </w:r>
      <w:r>
        <w:rPr>
          <w:rFonts w:cstheme="minorHAnsi"/>
          <w:lang w:val="en-GB"/>
        </w:rPr>
        <w:t xml:space="preserve"> Most Europe and Central Asia</w:t>
      </w:r>
      <w:r w:rsidRPr="00F57153">
        <w:rPr>
          <w:rFonts w:cstheme="minorHAnsi"/>
          <w:lang w:val="en-GB"/>
        </w:rPr>
        <w:t xml:space="preserve"> countries have developed </w:t>
      </w:r>
      <w:r>
        <w:rPr>
          <w:rFonts w:cstheme="minorHAnsi"/>
          <w:lang w:val="en-GB"/>
        </w:rPr>
        <w:t>a n</w:t>
      </w:r>
      <w:r w:rsidRPr="00F57153">
        <w:rPr>
          <w:rFonts w:cstheme="minorHAnsi"/>
          <w:lang w:val="en-GB"/>
        </w:rPr>
        <w:t xml:space="preserve">ational </w:t>
      </w:r>
      <w:r>
        <w:rPr>
          <w:rFonts w:cstheme="minorHAnsi"/>
          <w:lang w:val="en-GB"/>
        </w:rPr>
        <w:t>b</w:t>
      </w:r>
      <w:r w:rsidRPr="00F57153">
        <w:rPr>
          <w:rFonts w:cstheme="minorHAnsi"/>
          <w:lang w:val="en-GB"/>
        </w:rPr>
        <w:t xml:space="preserve">iodiversity </w:t>
      </w:r>
      <w:r>
        <w:rPr>
          <w:rFonts w:cstheme="minorHAnsi"/>
          <w:lang w:val="en-GB"/>
        </w:rPr>
        <w:t>s</w:t>
      </w:r>
      <w:r w:rsidRPr="00F57153">
        <w:rPr>
          <w:rFonts w:cstheme="minorHAnsi"/>
          <w:lang w:val="en-GB"/>
        </w:rPr>
        <w:t xml:space="preserve">trategy and </w:t>
      </w:r>
      <w:r>
        <w:rPr>
          <w:rFonts w:cstheme="minorHAnsi"/>
          <w:lang w:val="en-GB"/>
        </w:rPr>
        <w:t>a corresponding a</w:t>
      </w:r>
      <w:r w:rsidRPr="00F57153">
        <w:rPr>
          <w:rFonts w:cstheme="minorHAnsi"/>
          <w:lang w:val="en-GB"/>
        </w:rPr>
        <w:t xml:space="preserve">ction </w:t>
      </w:r>
      <w:r>
        <w:rPr>
          <w:rFonts w:cstheme="minorHAnsi"/>
          <w:lang w:val="en-GB"/>
        </w:rPr>
        <w:t>p</w:t>
      </w:r>
      <w:r w:rsidRPr="00F57153">
        <w:rPr>
          <w:rFonts w:cstheme="minorHAnsi"/>
          <w:lang w:val="en-GB"/>
        </w:rPr>
        <w:t>lan</w:t>
      </w:r>
      <w:r>
        <w:rPr>
          <w:rFonts w:cstheme="minorHAnsi"/>
          <w:lang w:val="en-GB"/>
        </w:rPr>
        <w:t xml:space="preserve"> (1.2, 1.4</w:t>
      </w:r>
      <w:r w:rsidRPr="00F57153">
        <w:rPr>
          <w:rFonts w:cstheme="minorHAnsi"/>
          <w:lang w:val="en-GB"/>
        </w:rPr>
        <w:t xml:space="preserve">). </w:t>
      </w:r>
    </w:p>
    <w:p w14:paraId="7E6AE8B2" w14:textId="77777777" w:rsidR="00681350" w:rsidRPr="00F57153" w:rsidRDefault="00681350" w:rsidP="001E43D4">
      <w:pPr>
        <w:pStyle w:val="ListParagraph"/>
        <w:spacing w:after="120"/>
        <w:ind w:left="0"/>
        <w:contextualSpacing w:val="0"/>
        <w:rPr>
          <w:rFonts w:cstheme="minorHAnsi"/>
          <w:lang w:val="en-GB"/>
        </w:rPr>
      </w:pPr>
      <w:r w:rsidRPr="00F57153">
        <w:rPr>
          <w:rFonts w:cstheme="minorHAnsi"/>
          <w:b/>
          <w:bCs/>
          <w:lang w:val="en-GB"/>
        </w:rPr>
        <w:lastRenderedPageBreak/>
        <w:t>The</w:t>
      </w:r>
      <w:r>
        <w:rPr>
          <w:rFonts w:cstheme="minorHAnsi"/>
          <w:b/>
          <w:bCs/>
          <w:lang w:val="en-GB"/>
        </w:rPr>
        <w:t xml:space="preserve"> Regional Assessment for Europe and Central Asia </w:t>
      </w:r>
      <w:r w:rsidRPr="00F57153">
        <w:rPr>
          <w:rFonts w:cstheme="minorHAnsi"/>
          <w:b/>
          <w:bCs/>
          <w:lang w:val="en-GB"/>
        </w:rPr>
        <w:t xml:space="preserve">also takes account of the requests and knowledge of </w:t>
      </w:r>
      <w:r>
        <w:rPr>
          <w:rFonts w:cstheme="minorHAnsi"/>
          <w:b/>
          <w:bCs/>
          <w:lang w:val="en-GB"/>
        </w:rPr>
        <w:t>actors</w:t>
      </w:r>
      <w:r w:rsidRPr="00F57153">
        <w:rPr>
          <w:rFonts w:cstheme="minorHAnsi"/>
          <w:b/>
          <w:bCs/>
          <w:lang w:val="en-GB"/>
        </w:rPr>
        <w:t xml:space="preserve"> oth</w:t>
      </w:r>
      <w:r>
        <w:rPr>
          <w:rFonts w:cstheme="minorHAnsi"/>
          <w:b/>
          <w:bCs/>
          <w:lang w:val="en-GB"/>
        </w:rPr>
        <w:t>er than G</w:t>
      </w:r>
      <w:r w:rsidRPr="00F57153">
        <w:rPr>
          <w:rFonts w:cstheme="minorHAnsi"/>
          <w:b/>
          <w:bCs/>
          <w:lang w:val="en-GB"/>
        </w:rPr>
        <w:t>overnments and provides information for them</w:t>
      </w:r>
      <w:r w:rsidRPr="00F57153">
        <w:rPr>
          <w:rFonts w:cstheme="minorHAnsi"/>
          <w:color w:val="000000"/>
          <w:lang w:val="en-GB"/>
        </w:rPr>
        <w:t xml:space="preserve">. Identifying the existing and potential links between nature, nature’s contributions </w:t>
      </w:r>
      <w:r>
        <w:rPr>
          <w:rFonts w:cstheme="minorHAnsi"/>
          <w:color w:val="000000"/>
          <w:lang w:val="en-GB"/>
        </w:rPr>
        <w:t xml:space="preserve">to people, </w:t>
      </w:r>
      <w:r w:rsidRPr="00F57153">
        <w:rPr>
          <w:rFonts w:cstheme="minorHAnsi"/>
          <w:color w:val="000000"/>
          <w:lang w:val="en-GB"/>
        </w:rPr>
        <w:t xml:space="preserve">and human well-being supports the actions of a wide range </w:t>
      </w:r>
      <w:r>
        <w:rPr>
          <w:rFonts w:cstheme="minorHAnsi"/>
          <w:color w:val="000000"/>
          <w:lang w:val="en-GB"/>
        </w:rPr>
        <w:t>of stakeholders in addition to G</w:t>
      </w:r>
      <w:r w:rsidRPr="00F57153">
        <w:rPr>
          <w:rFonts w:cstheme="minorHAnsi"/>
          <w:color w:val="000000"/>
          <w:lang w:val="en-GB"/>
        </w:rPr>
        <w:t xml:space="preserve">overnments. </w:t>
      </w:r>
      <w:r>
        <w:rPr>
          <w:rFonts w:cstheme="minorHAnsi"/>
          <w:color w:val="000000"/>
          <w:lang w:val="en-GB"/>
        </w:rPr>
        <w:t>Non-governmental organizations (NGOs), academic organizations and private businesses can</w:t>
      </w:r>
      <w:r w:rsidRPr="00F57153">
        <w:rPr>
          <w:rFonts w:cstheme="minorHAnsi"/>
          <w:color w:val="000000"/>
          <w:lang w:val="en-GB"/>
        </w:rPr>
        <w:t xml:space="preserve"> protect and enhance biodiversity and ecosystem services through a number of actions, including management practices, education and awareness raising. The</w:t>
      </w:r>
      <w:r>
        <w:rPr>
          <w:rFonts w:cstheme="minorHAnsi"/>
          <w:color w:val="000000"/>
          <w:lang w:val="en-GB"/>
        </w:rPr>
        <w:t xml:space="preserve"> </w:t>
      </w:r>
      <w:r w:rsidRPr="00F57153">
        <w:rPr>
          <w:rFonts w:cstheme="minorHAnsi"/>
          <w:color w:val="000000"/>
          <w:lang w:val="en-GB"/>
        </w:rPr>
        <w:t xml:space="preserve">assessment provides </w:t>
      </w:r>
      <w:r>
        <w:rPr>
          <w:rFonts w:cstheme="minorHAnsi"/>
          <w:color w:val="000000"/>
          <w:lang w:val="en-GB"/>
        </w:rPr>
        <w:t xml:space="preserve">relevant </w:t>
      </w:r>
      <w:r w:rsidRPr="00F57153">
        <w:rPr>
          <w:rFonts w:cstheme="minorHAnsi"/>
          <w:color w:val="000000"/>
          <w:lang w:val="en-GB"/>
        </w:rPr>
        <w:t xml:space="preserve">evidence </w:t>
      </w:r>
      <w:r>
        <w:rPr>
          <w:rFonts w:cstheme="minorHAnsi"/>
          <w:color w:val="000000"/>
          <w:lang w:val="en-GB"/>
        </w:rPr>
        <w:t>up</w:t>
      </w:r>
      <w:r w:rsidRPr="00F57153">
        <w:rPr>
          <w:rFonts w:cstheme="minorHAnsi"/>
          <w:color w:val="000000"/>
          <w:lang w:val="en-GB"/>
        </w:rPr>
        <w:t>on which stakeholders can base such actions</w:t>
      </w:r>
      <w:r>
        <w:rPr>
          <w:rFonts w:cstheme="minorHAnsi"/>
          <w:color w:val="000000"/>
          <w:lang w:val="en-GB"/>
        </w:rPr>
        <w:t>, which involved</w:t>
      </w:r>
      <w:r w:rsidRPr="00F57153">
        <w:rPr>
          <w:rFonts w:cstheme="minorHAnsi"/>
          <w:lang w:val="en-GB"/>
        </w:rPr>
        <w:t xml:space="preserve"> </w:t>
      </w:r>
      <w:r>
        <w:rPr>
          <w:rFonts w:cstheme="minorHAnsi"/>
          <w:lang w:val="en-GB"/>
        </w:rPr>
        <w:t xml:space="preserve">consulting </w:t>
      </w:r>
      <w:r w:rsidRPr="00F57153">
        <w:rPr>
          <w:rFonts w:cstheme="minorHAnsi"/>
          <w:lang w:val="en-GB"/>
        </w:rPr>
        <w:t>stakeholders throughout the</w:t>
      </w:r>
      <w:r>
        <w:rPr>
          <w:rFonts w:cstheme="minorHAnsi"/>
          <w:lang w:val="en-GB"/>
        </w:rPr>
        <w:t xml:space="preserve"> assessment process</w:t>
      </w:r>
      <w:r w:rsidRPr="00F57153">
        <w:rPr>
          <w:rFonts w:cstheme="minorHAnsi"/>
          <w:lang w:val="en-GB"/>
        </w:rPr>
        <w:t xml:space="preserve"> </w:t>
      </w:r>
      <w:r>
        <w:rPr>
          <w:rFonts w:cstheme="minorHAnsi"/>
          <w:lang w:val="en-GB"/>
        </w:rPr>
        <w:t>(1.2, 1.4</w:t>
      </w:r>
      <w:r w:rsidRPr="00F57153">
        <w:rPr>
          <w:rFonts w:cstheme="minorHAnsi"/>
          <w:lang w:val="en-GB"/>
        </w:rPr>
        <w:t xml:space="preserve">). </w:t>
      </w:r>
    </w:p>
    <w:p w14:paraId="666DE7C0" w14:textId="77777777" w:rsidR="00681350" w:rsidRPr="00F57153" w:rsidRDefault="00681350" w:rsidP="001E43D4">
      <w:pPr>
        <w:spacing w:line="276" w:lineRule="auto"/>
        <w:rPr>
          <w:rFonts w:cstheme="minorHAnsi"/>
          <w:lang w:eastAsia="en-GB"/>
        </w:rPr>
      </w:pPr>
      <w:r>
        <w:rPr>
          <w:rFonts w:cstheme="minorHAnsi"/>
          <w:b/>
          <w:bCs/>
        </w:rPr>
        <w:t>Europe and Central Asia</w:t>
      </w:r>
      <w:r w:rsidRPr="00F57153">
        <w:rPr>
          <w:rFonts w:cstheme="minorHAnsi"/>
          <w:b/>
          <w:bCs/>
        </w:rPr>
        <w:t xml:space="preserve"> is characterised by strong differences in terms of </w:t>
      </w:r>
      <w:r>
        <w:rPr>
          <w:rFonts w:cstheme="minorHAnsi"/>
          <w:b/>
          <w:bCs/>
        </w:rPr>
        <w:t>industrialization</w:t>
      </w:r>
      <w:r w:rsidRPr="00F57153">
        <w:rPr>
          <w:rFonts w:cstheme="minorHAnsi"/>
          <w:b/>
          <w:bCs/>
        </w:rPr>
        <w:t xml:space="preserve"> and governance that have a high impact on the state of biodiversity and nature’s contributions to people.</w:t>
      </w:r>
      <w:r w:rsidRPr="00F57153">
        <w:rPr>
          <w:rFonts w:cstheme="minorHAnsi"/>
        </w:rPr>
        <w:t xml:space="preserve"> </w:t>
      </w:r>
      <w:r>
        <w:rPr>
          <w:rFonts w:cstheme="minorHAnsi"/>
        </w:rPr>
        <w:t>There is</w:t>
      </w:r>
      <w:r w:rsidRPr="00F57153">
        <w:rPr>
          <w:rFonts w:cstheme="minorHAnsi"/>
        </w:rPr>
        <w:t xml:space="preserve"> large variability </w:t>
      </w:r>
      <w:r>
        <w:rPr>
          <w:rFonts w:cstheme="minorHAnsi"/>
        </w:rPr>
        <w:t xml:space="preserve">between the Europe and Central Asia subregions </w:t>
      </w:r>
      <w:r w:rsidRPr="00F57153">
        <w:rPr>
          <w:rFonts w:cstheme="minorHAnsi"/>
        </w:rPr>
        <w:t>in governance systems, cultures, economies, ecoregions and sectors, as well as data monitoring and availability.</w:t>
      </w:r>
      <w:r>
        <w:rPr>
          <w:rFonts w:cstheme="minorHAnsi"/>
        </w:rPr>
        <w:t xml:space="preserve"> Europe and Central Asia</w:t>
      </w:r>
      <w:r w:rsidRPr="00F57153">
        <w:rPr>
          <w:rFonts w:cstheme="minorHAnsi"/>
        </w:rPr>
        <w:t xml:space="preserve"> </w:t>
      </w:r>
      <w:r>
        <w:rPr>
          <w:rFonts w:cstheme="minorHAnsi"/>
        </w:rPr>
        <w:t xml:space="preserve">also </w:t>
      </w:r>
      <w:r w:rsidRPr="00F57153">
        <w:rPr>
          <w:rFonts w:cstheme="minorHAnsi"/>
        </w:rPr>
        <w:t>ha</w:t>
      </w:r>
      <w:r>
        <w:rPr>
          <w:rFonts w:cstheme="minorHAnsi"/>
        </w:rPr>
        <w:t>s</w:t>
      </w:r>
      <w:r w:rsidRPr="00F57153">
        <w:rPr>
          <w:rFonts w:cstheme="minorHAnsi"/>
        </w:rPr>
        <w:t xml:space="preserve"> a long history of land management with major human intervention arising from high population densities in the west, but less intervention in the east.</w:t>
      </w:r>
      <w:r>
        <w:rPr>
          <w:rFonts w:cstheme="minorHAnsi"/>
        </w:rPr>
        <w:t xml:space="preserve"> Europe and Central Asia</w:t>
      </w:r>
      <w:r w:rsidRPr="00F57153">
        <w:rPr>
          <w:rFonts w:cstheme="minorHAnsi"/>
        </w:rPr>
        <w:t xml:space="preserve"> face</w:t>
      </w:r>
      <w:r>
        <w:rPr>
          <w:rFonts w:cstheme="minorHAnsi"/>
        </w:rPr>
        <w:t>s</w:t>
      </w:r>
      <w:r w:rsidRPr="00F57153">
        <w:rPr>
          <w:rFonts w:cstheme="minorHAnsi"/>
        </w:rPr>
        <w:t xml:space="preserve"> many important transboundary issues, </w:t>
      </w:r>
      <w:r>
        <w:rPr>
          <w:rFonts w:cstheme="minorHAnsi"/>
        </w:rPr>
        <w:t>for example</w:t>
      </w:r>
      <w:r w:rsidRPr="00F57153">
        <w:rPr>
          <w:rFonts w:cstheme="minorHAnsi"/>
        </w:rPr>
        <w:t xml:space="preserve"> for water resources, pollution, and invasive species, which cut across </w:t>
      </w:r>
      <w:r>
        <w:rPr>
          <w:rFonts w:cstheme="minorHAnsi"/>
        </w:rPr>
        <w:t>the subregional</w:t>
      </w:r>
      <w:r w:rsidRPr="00F57153">
        <w:rPr>
          <w:rFonts w:cstheme="minorHAnsi"/>
        </w:rPr>
        <w:t xml:space="preserve"> division</w:t>
      </w:r>
      <w:r>
        <w:rPr>
          <w:rFonts w:cstheme="minorHAnsi"/>
        </w:rPr>
        <w:t>s</w:t>
      </w:r>
      <w:r w:rsidRPr="00F57153">
        <w:rPr>
          <w:rFonts w:cstheme="minorHAnsi"/>
        </w:rPr>
        <w:t xml:space="preserve"> </w:t>
      </w:r>
      <w:r>
        <w:rPr>
          <w:rFonts w:cstheme="minorHAnsi"/>
          <w:lang w:eastAsia="en-GB"/>
        </w:rPr>
        <w:t>(1.3</w:t>
      </w:r>
      <w:r w:rsidRPr="00F57153">
        <w:rPr>
          <w:rFonts w:cstheme="minorHAnsi"/>
          <w:lang w:eastAsia="en-GB"/>
        </w:rPr>
        <w:t>).</w:t>
      </w:r>
    </w:p>
    <w:p w14:paraId="2160B0F4" w14:textId="77777777" w:rsidR="00681350" w:rsidRPr="00F57153" w:rsidRDefault="00681350" w:rsidP="001E43D4">
      <w:pPr>
        <w:pStyle w:val="ListParagraph"/>
        <w:spacing w:after="120"/>
        <w:ind w:left="0"/>
        <w:rPr>
          <w:rFonts w:cstheme="minorHAnsi"/>
          <w:lang w:val="en-GB" w:eastAsia="en-GB"/>
        </w:rPr>
      </w:pPr>
      <w:r w:rsidRPr="00F57153">
        <w:rPr>
          <w:rFonts w:cstheme="minorHAnsi"/>
          <w:b/>
          <w:bCs/>
          <w:lang w:val="en-GB" w:eastAsia="en-GB"/>
        </w:rPr>
        <w:t xml:space="preserve">Processes within </w:t>
      </w:r>
      <w:r>
        <w:rPr>
          <w:rFonts w:cstheme="minorHAnsi"/>
          <w:b/>
          <w:bCs/>
          <w:lang w:val="en-GB" w:eastAsia="en-GB"/>
        </w:rPr>
        <w:t>Europe and Central Asia</w:t>
      </w:r>
      <w:r w:rsidRPr="00F57153">
        <w:rPr>
          <w:rFonts w:cstheme="minorHAnsi"/>
          <w:b/>
          <w:bCs/>
          <w:lang w:val="en-GB" w:eastAsia="en-GB"/>
        </w:rPr>
        <w:t xml:space="preserve"> have a large influence on the rest of the world, and</w:t>
      </w:r>
      <w:r>
        <w:rPr>
          <w:rFonts w:cstheme="minorHAnsi"/>
          <w:b/>
          <w:bCs/>
          <w:lang w:val="en-GB" w:eastAsia="en-GB"/>
        </w:rPr>
        <w:t xml:space="preserve"> Europe and Central Asia</w:t>
      </w:r>
      <w:r w:rsidRPr="00F57153">
        <w:rPr>
          <w:rFonts w:cstheme="minorHAnsi"/>
          <w:b/>
          <w:bCs/>
          <w:lang w:val="en-GB" w:eastAsia="en-GB"/>
        </w:rPr>
        <w:t xml:space="preserve"> depend</w:t>
      </w:r>
      <w:r>
        <w:rPr>
          <w:rFonts w:cstheme="minorHAnsi"/>
          <w:b/>
          <w:bCs/>
          <w:lang w:val="en-GB" w:eastAsia="en-GB"/>
        </w:rPr>
        <w:t>s</w:t>
      </w:r>
      <w:r w:rsidRPr="00F57153">
        <w:rPr>
          <w:rFonts w:cstheme="minorHAnsi"/>
          <w:b/>
          <w:bCs/>
          <w:lang w:val="en-GB" w:eastAsia="en-GB"/>
        </w:rPr>
        <w:t xml:space="preserve"> strongly on other world regions</w:t>
      </w:r>
      <w:r w:rsidRPr="00F57153">
        <w:rPr>
          <w:rFonts w:cstheme="minorHAnsi"/>
          <w:lang w:val="en-GB" w:eastAsia="en-GB"/>
        </w:rPr>
        <w:t>. Such influences include teleconnections via global markets that can displace impacts on biodiversity and ecosystems from</w:t>
      </w:r>
      <w:r>
        <w:rPr>
          <w:rFonts w:cstheme="minorHAnsi"/>
          <w:lang w:val="en-GB" w:eastAsia="en-GB"/>
        </w:rPr>
        <w:t xml:space="preserve"> Europe and Central Asia</w:t>
      </w:r>
      <w:r w:rsidRPr="00F57153">
        <w:rPr>
          <w:rFonts w:cstheme="minorHAnsi"/>
          <w:lang w:val="en-GB" w:eastAsia="en-GB"/>
        </w:rPr>
        <w:t xml:space="preserve"> to other parts of the world, leading to a large ecological footprint elsewhere. Dependencies include the import of food,</w:t>
      </w:r>
      <w:r>
        <w:rPr>
          <w:rFonts w:cstheme="minorHAnsi"/>
          <w:lang w:val="en-GB" w:eastAsia="en-GB"/>
        </w:rPr>
        <w:t xml:space="preserve"> feed,</w:t>
      </w:r>
      <w:r w:rsidRPr="00F57153">
        <w:rPr>
          <w:rFonts w:cstheme="minorHAnsi"/>
          <w:lang w:val="en-GB" w:eastAsia="en-GB"/>
        </w:rPr>
        <w:t xml:space="preserve"> fibre and other goods. </w:t>
      </w:r>
      <w:r w:rsidRPr="00F57153">
        <w:rPr>
          <w:rFonts w:cstheme="minorHAnsi"/>
          <w:lang w:val="en-GB"/>
        </w:rPr>
        <w:t>Western and Central Europe</w:t>
      </w:r>
      <w:r>
        <w:rPr>
          <w:rFonts w:cstheme="minorHAnsi"/>
          <w:lang w:val="en-GB"/>
        </w:rPr>
        <w:t>’s consumption,</w:t>
      </w:r>
      <w:r w:rsidRPr="00F57153">
        <w:rPr>
          <w:rFonts w:cstheme="minorHAnsi"/>
          <w:lang w:val="en-GB"/>
        </w:rPr>
        <w:t xml:space="preserve"> in particular, </w:t>
      </w:r>
      <w:r>
        <w:rPr>
          <w:rFonts w:cstheme="minorHAnsi"/>
          <w:lang w:val="en-GB"/>
        </w:rPr>
        <w:t>has impacts</w:t>
      </w:r>
      <w:r w:rsidRPr="00F57153">
        <w:rPr>
          <w:rFonts w:cstheme="minorHAnsi"/>
          <w:lang w:val="en-GB"/>
        </w:rPr>
        <w:t xml:space="preserve"> o</w:t>
      </w:r>
      <w:r>
        <w:rPr>
          <w:rFonts w:cstheme="minorHAnsi"/>
          <w:lang w:val="en-GB"/>
        </w:rPr>
        <w:t>n</w:t>
      </w:r>
      <w:r w:rsidRPr="00F57153">
        <w:rPr>
          <w:rFonts w:cstheme="minorHAnsi"/>
          <w:lang w:val="en-GB"/>
        </w:rPr>
        <w:t xml:space="preserve"> land, water and biodiversity </w:t>
      </w:r>
      <w:r>
        <w:rPr>
          <w:rFonts w:cstheme="minorHAnsi"/>
          <w:lang w:val="en-GB"/>
        </w:rPr>
        <w:t>in</w:t>
      </w:r>
      <w:r w:rsidRPr="00F57153">
        <w:rPr>
          <w:rFonts w:cstheme="minorHAnsi"/>
          <w:lang w:val="en-GB"/>
        </w:rPr>
        <w:t xml:space="preserve"> other </w:t>
      </w:r>
      <w:r>
        <w:rPr>
          <w:rFonts w:cstheme="minorHAnsi"/>
          <w:lang w:val="en-GB"/>
        </w:rPr>
        <w:t>regions of the world</w:t>
      </w:r>
      <w:r>
        <w:rPr>
          <w:rFonts w:cstheme="minorHAnsi"/>
          <w:lang w:val="en-GB" w:eastAsia="en-GB"/>
        </w:rPr>
        <w:t xml:space="preserve"> (1.3</w:t>
      </w:r>
      <w:r w:rsidRPr="00F57153">
        <w:rPr>
          <w:rFonts w:cstheme="minorHAnsi"/>
          <w:lang w:val="en-GB" w:eastAsia="en-GB"/>
        </w:rPr>
        <w:t>).</w:t>
      </w:r>
    </w:p>
    <w:p w14:paraId="15715251" w14:textId="77777777" w:rsidR="00681350" w:rsidRPr="00EB0F8B" w:rsidRDefault="00681350" w:rsidP="001E43D4">
      <w:pPr>
        <w:rPr>
          <w:rFonts w:eastAsia="Calibri" w:cstheme="minorHAnsi"/>
        </w:rPr>
      </w:pPr>
      <w:r w:rsidRPr="00F57153">
        <w:rPr>
          <w:rFonts w:cstheme="minorHAnsi"/>
          <w:b/>
        </w:rPr>
        <w:t>The</w:t>
      </w:r>
      <w:r>
        <w:rPr>
          <w:rFonts w:cstheme="minorHAnsi"/>
          <w:b/>
        </w:rPr>
        <w:t xml:space="preserve"> Regional Assessment for Europe and Central Asia</w:t>
      </w:r>
      <w:r w:rsidRPr="00F57153">
        <w:rPr>
          <w:rFonts w:cstheme="minorHAnsi"/>
          <w:b/>
        </w:rPr>
        <w:t xml:space="preserve"> addresses the interactions between nature and people through the IPBES conceptual framework</w:t>
      </w:r>
      <w:r>
        <w:rPr>
          <w:rFonts w:cstheme="minorHAnsi"/>
          <w:b/>
        </w:rPr>
        <w:t>,</w:t>
      </w:r>
      <w:r w:rsidRPr="00EB0F8B">
        <w:rPr>
          <w:rFonts w:cstheme="minorHAnsi"/>
          <w:b/>
        </w:rPr>
        <w:t xml:space="preserve"> </w:t>
      </w:r>
      <w:r w:rsidRPr="00F57153">
        <w:rPr>
          <w:rFonts w:cstheme="minorHAnsi"/>
          <w:b/>
        </w:rPr>
        <w:t>account</w:t>
      </w:r>
      <w:r>
        <w:rPr>
          <w:rFonts w:cstheme="minorHAnsi"/>
          <w:b/>
        </w:rPr>
        <w:t>ing</w:t>
      </w:r>
      <w:r w:rsidRPr="00F57153">
        <w:rPr>
          <w:rFonts w:cstheme="minorHAnsi"/>
          <w:b/>
        </w:rPr>
        <w:t xml:space="preserve"> for the different worldviews and values that exist within </w:t>
      </w:r>
      <w:r>
        <w:rPr>
          <w:rFonts w:cstheme="minorHAnsi"/>
          <w:b/>
        </w:rPr>
        <w:t>the region</w:t>
      </w:r>
      <w:r w:rsidRPr="00F57153">
        <w:rPr>
          <w:rFonts w:cstheme="minorHAnsi"/>
        </w:rPr>
        <w:t>.</w:t>
      </w:r>
      <w:r w:rsidRPr="00F57153">
        <w:rPr>
          <w:rFonts w:eastAsia="Times New Roman" w:cstheme="minorHAnsi"/>
          <w:lang w:val="en-US"/>
        </w:rPr>
        <w:t xml:space="preserve"> To guide the assessment process, IPBES has developed and applied a conceptual framework, an integrated valuation approach and a </w:t>
      </w:r>
      <w:r w:rsidRPr="00F57153">
        <w:rPr>
          <w:rFonts w:eastAsia="Calibri" w:cstheme="minorHAnsi"/>
        </w:rPr>
        <w:t>strategy that integrates information from different knowledge systems, including indi</w:t>
      </w:r>
      <w:r>
        <w:rPr>
          <w:rFonts w:eastAsia="Calibri" w:cstheme="minorHAnsi"/>
        </w:rPr>
        <w:t>genous and local knowledge</w:t>
      </w:r>
      <w:r w:rsidRPr="00F57153">
        <w:rPr>
          <w:rFonts w:eastAsia="Calibri" w:cstheme="minorHAnsi"/>
        </w:rPr>
        <w:t xml:space="preserve">. </w:t>
      </w:r>
      <w:r w:rsidRPr="00F57153">
        <w:rPr>
          <w:rFonts w:cstheme="minorHAnsi"/>
        </w:rPr>
        <w:t xml:space="preserve">A </w:t>
      </w:r>
      <w:r>
        <w:rPr>
          <w:rFonts w:cstheme="minorHAnsi"/>
        </w:rPr>
        <w:t>number</w:t>
      </w:r>
      <w:r w:rsidRPr="00F57153">
        <w:rPr>
          <w:rFonts w:cstheme="minorHAnsi"/>
        </w:rPr>
        <w:t xml:space="preserve"> of actions were </w:t>
      </w:r>
      <w:r>
        <w:rPr>
          <w:rFonts w:cstheme="minorHAnsi"/>
        </w:rPr>
        <w:t>implemented</w:t>
      </w:r>
      <w:r w:rsidRPr="00F57153">
        <w:rPr>
          <w:rFonts w:cstheme="minorHAnsi"/>
        </w:rPr>
        <w:t xml:space="preserve"> to base </w:t>
      </w:r>
      <w:r w:rsidRPr="00F57153">
        <w:rPr>
          <w:rFonts w:cstheme="minorHAnsi"/>
          <w:color w:val="000000"/>
        </w:rPr>
        <w:t>the</w:t>
      </w:r>
      <w:r>
        <w:rPr>
          <w:rFonts w:cstheme="minorHAnsi"/>
          <w:color w:val="000000"/>
        </w:rPr>
        <w:t xml:space="preserve"> </w:t>
      </w:r>
      <w:r w:rsidRPr="00F57153">
        <w:rPr>
          <w:rFonts w:cstheme="minorHAnsi"/>
          <w:color w:val="000000"/>
        </w:rPr>
        <w:t xml:space="preserve">assessment on multiple worldviews and value systems, including the knowledge of local practitioners such as farmers and foresters. </w:t>
      </w:r>
      <w:r>
        <w:rPr>
          <w:rFonts w:eastAsia="Calibri" w:cstheme="minorHAnsi"/>
        </w:rPr>
        <w:t>Thus</w:t>
      </w:r>
      <w:r w:rsidRPr="00F57153">
        <w:rPr>
          <w:rFonts w:eastAsia="Calibri" w:cstheme="minorHAnsi"/>
        </w:rPr>
        <w:t>, the</w:t>
      </w:r>
      <w:r>
        <w:rPr>
          <w:rFonts w:eastAsia="Calibri" w:cstheme="minorHAnsi"/>
        </w:rPr>
        <w:t xml:space="preserve"> </w:t>
      </w:r>
      <w:r w:rsidRPr="00F57153">
        <w:rPr>
          <w:rFonts w:eastAsia="Calibri" w:cstheme="minorHAnsi"/>
        </w:rPr>
        <w:t>assessment accounts for different worldviews and values</w:t>
      </w:r>
      <w:r>
        <w:rPr>
          <w:rFonts w:eastAsia="Calibri" w:cstheme="minorHAnsi"/>
        </w:rPr>
        <w:t>, which</w:t>
      </w:r>
      <w:r w:rsidRPr="00F57153">
        <w:rPr>
          <w:rFonts w:cstheme="minorHAnsi"/>
        </w:rPr>
        <w:t xml:space="preserve"> </w:t>
      </w:r>
      <w:r>
        <w:rPr>
          <w:rFonts w:cstheme="minorHAnsi"/>
        </w:rPr>
        <w:t>underpins</w:t>
      </w:r>
      <w:r w:rsidRPr="00F57153">
        <w:rPr>
          <w:rFonts w:cstheme="minorHAnsi"/>
        </w:rPr>
        <w:t xml:space="preserve"> </w:t>
      </w:r>
      <w:r>
        <w:rPr>
          <w:rFonts w:cstheme="minorHAnsi"/>
        </w:rPr>
        <w:t xml:space="preserve">its </w:t>
      </w:r>
      <w:r w:rsidRPr="00F57153">
        <w:rPr>
          <w:rFonts w:cstheme="minorHAnsi"/>
        </w:rPr>
        <w:t>credibility, legitimacy and relevanc</w:t>
      </w:r>
      <w:r>
        <w:rPr>
          <w:rFonts w:cstheme="minorHAnsi"/>
        </w:rPr>
        <w:t>e</w:t>
      </w:r>
      <w:r w:rsidRPr="00F57153">
        <w:rPr>
          <w:rFonts w:cstheme="minorHAnsi"/>
        </w:rPr>
        <w:t xml:space="preserve"> (</w:t>
      </w:r>
      <w:r>
        <w:rPr>
          <w:rFonts w:cstheme="minorHAnsi"/>
        </w:rPr>
        <w:t>1.1, 1.5</w:t>
      </w:r>
      <w:r w:rsidRPr="00F57153">
        <w:rPr>
          <w:rFonts w:cstheme="minorHAnsi"/>
        </w:rPr>
        <w:t>).</w:t>
      </w:r>
      <w:r w:rsidRPr="00F57153" w:rsidDel="004F127E">
        <w:rPr>
          <w:rFonts w:cstheme="minorHAnsi"/>
        </w:rPr>
        <w:t xml:space="preserve"> </w:t>
      </w:r>
    </w:p>
    <w:p w14:paraId="376FA074" w14:textId="77777777" w:rsidR="00681350" w:rsidRPr="00F57153" w:rsidRDefault="00681350" w:rsidP="001E43D4">
      <w:pPr>
        <w:pStyle w:val="ListParagraph"/>
        <w:spacing w:after="120"/>
        <w:ind w:left="0"/>
        <w:contextualSpacing w:val="0"/>
        <w:rPr>
          <w:rFonts w:cstheme="minorHAnsi"/>
          <w:color w:val="000000"/>
          <w:lang w:val="en-GB"/>
        </w:rPr>
      </w:pPr>
      <w:r w:rsidRPr="00533162">
        <w:rPr>
          <w:rFonts w:cstheme="minorHAnsi"/>
          <w:b/>
          <w:lang w:val="en-GB"/>
        </w:rPr>
        <w:t>The</w:t>
      </w:r>
      <w:r>
        <w:rPr>
          <w:rFonts w:cstheme="minorHAnsi"/>
          <w:b/>
          <w:lang w:val="en-GB"/>
        </w:rPr>
        <w:t xml:space="preserve"> Regional Assessment for Europe and Central Asia</w:t>
      </w:r>
      <w:r w:rsidRPr="00533162">
        <w:rPr>
          <w:rFonts w:cstheme="minorHAnsi"/>
          <w:b/>
          <w:lang w:val="en-GB"/>
        </w:rPr>
        <w:t xml:space="preserve"> communicates confidence in its findings us</w:t>
      </w:r>
      <w:r>
        <w:rPr>
          <w:rFonts w:cstheme="minorHAnsi"/>
          <w:b/>
          <w:lang w:val="en-GB"/>
        </w:rPr>
        <w:t>ing</w:t>
      </w:r>
      <w:r w:rsidRPr="00533162">
        <w:rPr>
          <w:rFonts w:cstheme="minorHAnsi"/>
          <w:b/>
          <w:lang w:val="en-GB"/>
        </w:rPr>
        <w:t xml:space="preserve"> qualitativ</w:t>
      </w:r>
      <w:r>
        <w:rPr>
          <w:rFonts w:cstheme="minorHAnsi"/>
          <w:b/>
          <w:lang w:val="en-GB"/>
        </w:rPr>
        <w:t>e self-assessment in line with the standardis</w:t>
      </w:r>
      <w:r w:rsidRPr="00533162">
        <w:rPr>
          <w:rFonts w:cstheme="minorHAnsi"/>
          <w:b/>
          <w:lang w:val="en-GB"/>
        </w:rPr>
        <w:t xml:space="preserve">ed </w:t>
      </w:r>
      <w:r>
        <w:rPr>
          <w:rFonts w:cstheme="minorHAnsi"/>
          <w:b/>
          <w:lang w:val="en-GB"/>
        </w:rPr>
        <w:t xml:space="preserve">IPBES </w:t>
      </w:r>
      <w:r w:rsidRPr="00533162">
        <w:rPr>
          <w:rFonts w:cstheme="minorHAnsi"/>
          <w:b/>
          <w:lang w:val="en-GB"/>
        </w:rPr>
        <w:t xml:space="preserve">confidence </w:t>
      </w:r>
      <w:r>
        <w:rPr>
          <w:rFonts w:cstheme="minorHAnsi"/>
          <w:b/>
          <w:lang w:val="en-GB"/>
        </w:rPr>
        <w:t>terms</w:t>
      </w:r>
      <w:r w:rsidRPr="00533162">
        <w:rPr>
          <w:rFonts w:cstheme="minorHAnsi"/>
          <w:b/>
          <w:lang w:val="en-GB"/>
        </w:rPr>
        <w:t>.</w:t>
      </w:r>
      <w:r w:rsidRPr="00533162">
        <w:rPr>
          <w:rFonts w:cstheme="minorHAnsi"/>
          <w:lang w:val="en-GB"/>
        </w:rPr>
        <w:t xml:space="preserve"> The need for confidence language arises from the differences in the availability of evidence across subregions, </w:t>
      </w:r>
      <w:r>
        <w:rPr>
          <w:rFonts w:cstheme="minorHAnsi"/>
          <w:lang w:val="en-GB"/>
        </w:rPr>
        <w:t xml:space="preserve">across </w:t>
      </w:r>
      <w:r w:rsidRPr="00533162">
        <w:rPr>
          <w:rFonts w:cstheme="minorHAnsi"/>
          <w:lang w:val="en-GB"/>
        </w:rPr>
        <w:t>taxa</w:t>
      </w:r>
      <w:r>
        <w:rPr>
          <w:rFonts w:cstheme="minorHAnsi"/>
          <w:lang w:val="en-GB"/>
        </w:rPr>
        <w:t>,</w:t>
      </w:r>
      <w:r w:rsidRPr="00533162">
        <w:rPr>
          <w:rFonts w:cstheme="minorHAnsi"/>
          <w:lang w:val="en-GB"/>
        </w:rPr>
        <w:t xml:space="preserve"> and </w:t>
      </w:r>
      <w:r>
        <w:rPr>
          <w:rFonts w:cstheme="minorHAnsi"/>
          <w:lang w:val="en-GB"/>
        </w:rPr>
        <w:t>over</w:t>
      </w:r>
      <w:r w:rsidRPr="00533162">
        <w:rPr>
          <w:rFonts w:cstheme="minorHAnsi"/>
          <w:lang w:val="en-GB"/>
        </w:rPr>
        <w:t xml:space="preserve"> time.</w:t>
      </w:r>
      <w:r w:rsidRPr="00533162">
        <w:rPr>
          <w:rFonts w:cstheme="minorHAnsi"/>
          <w:b/>
          <w:lang w:val="en-GB"/>
        </w:rPr>
        <w:t xml:space="preserve"> </w:t>
      </w:r>
      <w:r w:rsidRPr="00F57153">
        <w:rPr>
          <w:rFonts w:cstheme="minorHAnsi"/>
          <w:color w:val="000000"/>
          <w:lang w:val="en-GB"/>
        </w:rPr>
        <w:t>Confidence levels for key messages and findings as well as knowledge gaps are used systematically, including a traceable account of their supporting information and data, to facilitate comparison and interpretation towards policy. Data-related and method-related limitations and issues beyond the scope of this as</w:t>
      </w:r>
      <w:r>
        <w:rPr>
          <w:rFonts w:cstheme="minorHAnsi"/>
          <w:color w:val="000000"/>
          <w:lang w:val="en-GB"/>
        </w:rPr>
        <w:t>sessment are clearly stated (1.5</w:t>
      </w:r>
      <w:r w:rsidRPr="00F57153">
        <w:rPr>
          <w:rFonts w:cstheme="minorHAnsi"/>
          <w:color w:val="000000"/>
          <w:lang w:val="en-GB"/>
        </w:rPr>
        <w:t>, 1.6).</w:t>
      </w:r>
    </w:p>
    <w:p w14:paraId="506B505D" w14:textId="77777777" w:rsidR="00681350" w:rsidRPr="00305DE4" w:rsidRDefault="00681350" w:rsidP="001E43D4">
      <w:pPr>
        <w:rPr>
          <w:rFonts w:cstheme="minorHAnsi"/>
          <w:highlight w:val="yellow"/>
          <w:lang w:val="en-US"/>
        </w:rPr>
      </w:pPr>
      <w:r w:rsidRPr="00F57153">
        <w:rPr>
          <w:rFonts w:cstheme="minorHAnsi"/>
          <w:b/>
        </w:rPr>
        <w:t xml:space="preserve">The evidence base contains </w:t>
      </w:r>
      <w:r>
        <w:rPr>
          <w:rFonts w:cstheme="minorHAnsi"/>
          <w:b/>
        </w:rPr>
        <w:t xml:space="preserve">inevitable </w:t>
      </w:r>
      <w:r w:rsidRPr="00F57153">
        <w:rPr>
          <w:rFonts w:cstheme="minorHAnsi"/>
          <w:b/>
        </w:rPr>
        <w:t xml:space="preserve">biases in coverage of the different </w:t>
      </w:r>
      <w:r>
        <w:rPr>
          <w:rFonts w:cstheme="minorHAnsi"/>
          <w:b/>
        </w:rPr>
        <w:t>components</w:t>
      </w:r>
      <w:r w:rsidRPr="00F57153">
        <w:rPr>
          <w:rFonts w:cstheme="minorHAnsi"/>
          <w:b/>
        </w:rPr>
        <w:t xml:space="preserve"> </w:t>
      </w:r>
      <w:r>
        <w:rPr>
          <w:rFonts w:cstheme="minorHAnsi"/>
          <w:b/>
        </w:rPr>
        <w:t xml:space="preserve">and values </w:t>
      </w:r>
      <w:r w:rsidRPr="00F57153">
        <w:rPr>
          <w:rFonts w:cstheme="minorHAnsi"/>
          <w:b/>
        </w:rPr>
        <w:t>of nature</w:t>
      </w:r>
      <w:r w:rsidRPr="00F57153">
        <w:rPr>
          <w:rFonts w:cstheme="minorHAnsi"/>
        </w:rPr>
        <w:t>. Only a small proportion of species are studied to any degree</w:t>
      </w:r>
      <w:r>
        <w:rPr>
          <w:rFonts w:cstheme="minorHAnsi"/>
        </w:rPr>
        <w:t xml:space="preserve">. Out of about 8 million species that exist globally, the </w:t>
      </w:r>
      <w:r w:rsidRPr="00F57153">
        <w:rPr>
          <w:rFonts w:cstheme="minorHAnsi"/>
        </w:rPr>
        <w:t xml:space="preserve">2016 </w:t>
      </w:r>
      <w:r w:rsidRPr="00F57153">
        <w:rPr>
          <w:rFonts w:cstheme="minorHAnsi"/>
          <w:color w:val="000000"/>
        </w:rPr>
        <w:t>Red List of Threatened Species</w:t>
      </w:r>
      <w:r w:rsidRPr="00F57153">
        <w:rPr>
          <w:rFonts w:cstheme="minorHAnsi"/>
        </w:rPr>
        <w:t xml:space="preserve"> assessed </w:t>
      </w:r>
      <w:r w:rsidRPr="00F57153">
        <w:rPr>
          <w:rFonts w:cstheme="minorHAnsi"/>
          <w:color w:val="000000"/>
        </w:rPr>
        <w:t>82,954 of the</w:t>
      </w:r>
      <w:r>
        <w:rPr>
          <w:rFonts w:cstheme="minorHAnsi"/>
          <w:color w:val="000000"/>
        </w:rPr>
        <w:t xml:space="preserve"> estimated</w:t>
      </w:r>
      <w:r w:rsidRPr="00F57153">
        <w:rPr>
          <w:rFonts w:cstheme="minorHAnsi"/>
          <w:color w:val="000000"/>
        </w:rPr>
        <w:t xml:space="preserve"> </w:t>
      </w:r>
      <w:r w:rsidRPr="00F57153">
        <w:rPr>
          <w:rFonts w:cstheme="minorHAnsi"/>
        </w:rPr>
        <w:t>1.</w:t>
      </w:r>
      <w:r>
        <w:rPr>
          <w:rFonts w:cstheme="minorHAnsi"/>
        </w:rPr>
        <w:t>64</w:t>
      </w:r>
      <w:r w:rsidRPr="00F57153">
        <w:rPr>
          <w:rFonts w:cstheme="minorHAnsi"/>
        </w:rPr>
        <w:t xml:space="preserve"> </w:t>
      </w:r>
      <w:r>
        <w:rPr>
          <w:rFonts w:cstheme="minorHAnsi"/>
        </w:rPr>
        <w:t>m</w:t>
      </w:r>
      <w:r w:rsidRPr="00F57153">
        <w:rPr>
          <w:rFonts w:cstheme="minorHAnsi"/>
        </w:rPr>
        <w:t xml:space="preserve">illion species </w:t>
      </w:r>
      <w:r>
        <w:rPr>
          <w:rFonts w:cstheme="minorHAnsi"/>
        </w:rPr>
        <w:t>that have been described. Within Europe and Central Asia, only 2,493 species were described on the Red List in 2016</w:t>
      </w:r>
      <w:r w:rsidRPr="00F57153">
        <w:rPr>
          <w:rFonts w:cstheme="minorHAnsi"/>
        </w:rPr>
        <w:t xml:space="preserve">. Of the studied species some </w:t>
      </w:r>
      <w:r>
        <w:rPr>
          <w:rFonts w:cstheme="minorHAnsi"/>
        </w:rPr>
        <w:t>g</w:t>
      </w:r>
      <w:r w:rsidRPr="00F57153">
        <w:rPr>
          <w:rFonts w:cstheme="minorHAnsi"/>
        </w:rPr>
        <w:t xml:space="preserve">roups have </w:t>
      </w:r>
      <w:r>
        <w:rPr>
          <w:rFonts w:cstheme="minorHAnsi"/>
        </w:rPr>
        <w:t xml:space="preserve">complete </w:t>
      </w:r>
      <w:r w:rsidRPr="00F57153">
        <w:rPr>
          <w:rFonts w:cstheme="minorHAnsi"/>
        </w:rPr>
        <w:t>coverage (</w:t>
      </w:r>
      <w:r>
        <w:rPr>
          <w:rFonts w:cstheme="minorHAnsi"/>
        </w:rPr>
        <w:t xml:space="preserve">all known </w:t>
      </w:r>
      <w:r w:rsidRPr="00F57153">
        <w:rPr>
          <w:rFonts w:cstheme="minorHAnsi"/>
        </w:rPr>
        <w:t>bird and mammal species</w:t>
      </w:r>
      <w:r>
        <w:rPr>
          <w:rFonts w:cstheme="minorHAnsi"/>
        </w:rPr>
        <w:t>),</w:t>
      </w:r>
      <w:r w:rsidRPr="00F57153">
        <w:rPr>
          <w:rFonts w:cstheme="minorHAnsi"/>
        </w:rPr>
        <w:t xml:space="preserve"> whil</w:t>
      </w:r>
      <w:r>
        <w:rPr>
          <w:rFonts w:cstheme="minorHAnsi"/>
        </w:rPr>
        <w:t>e</w:t>
      </w:r>
      <w:r w:rsidRPr="00F57153">
        <w:rPr>
          <w:rFonts w:cstheme="minorHAnsi"/>
        </w:rPr>
        <w:t xml:space="preserve"> other groups have far less known about them (e.g. only 7% of </w:t>
      </w:r>
      <w:r>
        <w:rPr>
          <w:rFonts w:cstheme="minorHAnsi"/>
        </w:rPr>
        <w:t xml:space="preserve">known </w:t>
      </w:r>
      <w:r w:rsidRPr="00F57153">
        <w:rPr>
          <w:rFonts w:cstheme="minorHAnsi"/>
        </w:rPr>
        <w:t>plants and &lt;1% of fungi</w:t>
      </w:r>
      <w:r w:rsidRPr="00F57153">
        <w:rPr>
          <w:rFonts w:cstheme="minorHAnsi"/>
          <w:color w:val="000000"/>
        </w:rPr>
        <w:t>)</w:t>
      </w:r>
      <w:r>
        <w:rPr>
          <w:rFonts w:cstheme="minorHAnsi"/>
          <w:color w:val="000000"/>
        </w:rPr>
        <w:t>.</w:t>
      </w:r>
      <w:r w:rsidRPr="00F57153">
        <w:rPr>
          <w:rFonts w:cstheme="minorHAnsi"/>
        </w:rPr>
        <w:t xml:space="preserve"> </w:t>
      </w:r>
      <w:r w:rsidRPr="00C44163">
        <w:rPr>
          <w:rFonts w:cstheme="minorHAnsi"/>
          <w:color w:val="000000"/>
        </w:rPr>
        <w:t xml:space="preserve">Answering the policy-relevant questions requires knowledge about the three dimensions of values of nature: nature's values (i.e. biodiversity), nature's contributions to people (i.e. ecosystem services) and aspects of good quality of life. While the assessment covers these </w:t>
      </w:r>
      <w:r w:rsidRPr="00C44163">
        <w:rPr>
          <w:rFonts w:cstheme="minorHAnsi"/>
          <w:color w:val="000000"/>
        </w:rPr>
        <w:lastRenderedPageBreak/>
        <w:t>three dimensions equally, better supporting evidence on nature's contributions to people and good quality of life would improve the assessment's capacity to answe</w:t>
      </w:r>
      <w:r>
        <w:rPr>
          <w:rFonts w:cstheme="minorHAnsi"/>
          <w:color w:val="000000"/>
        </w:rPr>
        <w:t>r the policy-relevant questions (1.1, 1.6</w:t>
      </w:r>
      <w:r w:rsidRPr="00F57153">
        <w:rPr>
          <w:rFonts w:cstheme="minorHAnsi"/>
          <w:color w:val="000000"/>
        </w:rPr>
        <w:t>)</w:t>
      </w:r>
      <w:r>
        <w:rPr>
          <w:rFonts w:cstheme="minorHAnsi"/>
          <w:color w:val="000000"/>
        </w:rPr>
        <w:t>.</w:t>
      </w:r>
    </w:p>
    <w:p w14:paraId="3FF6F1E7" w14:textId="77777777" w:rsidR="00681350" w:rsidRPr="00834EA8" w:rsidRDefault="00681350" w:rsidP="0054279D">
      <w:pPr>
        <w:pStyle w:val="Heading1"/>
        <w:rPr>
          <w:lang w:val="en-US"/>
        </w:rPr>
        <w:sectPr w:rsidR="00681350" w:rsidRPr="00834EA8" w:rsidSect="001F79DE">
          <w:headerReference w:type="default" r:id="rId26"/>
          <w:pgSz w:w="11906" w:h="16838"/>
          <w:pgMar w:top="1440" w:right="1440" w:bottom="1440" w:left="1440" w:header="708" w:footer="708" w:gutter="0"/>
          <w:cols w:space="708"/>
          <w:docGrid w:linePitch="360"/>
        </w:sectPr>
      </w:pPr>
    </w:p>
    <w:p w14:paraId="7FAAF6E4" w14:textId="170521CB" w:rsidR="00681350" w:rsidRPr="005477E2" w:rsidRDefault="00681350" w:rsidP="007A3472">
      <w:pPr>
        <w:pStyle w:val="Heading2"/>
      </w:pPr>
      <w:bookmarkStart w:id="29" w:name="_Toc502755778"/>
      <w:bookmarkStart w:id="30" w:name="_Toc504380561"/>
      <w:bookmarkStart w:id="31" w:name="_Toc519504359"/>
      <w:r w:rsidRPr="005477E2">
        <w:lastRenderedPageBreak/>
        <w:t>Introduction</w:t>
      </w:r>
      <w:bookmarkEnd w:id="29"/>
      <w:bookmarkEnd w:id="30"/>
      <w:bookmarkEnd w:id="31"/>
    </w:p>
    <w:p w14:paraId="5CCE9012" w14:textId="011E48C9" w:rsidR="00681350" w:rsidRPr="005477E2" w:rsidRDefault="00681350" w:rsidP="00147745">
      <w:pPr>
        <w:pStyle w:val="Heading3"/>
      </w:pPr>
      <w:bookmarkStart w:id="32" w:name="_Toc502755779"/>
      <w:bookmarkStart w:id="33" w:name="_Toc504380562"/>
      <w:bookmarkStart w:id="34" w:name="_Toc519504360"/>
      <w:r w:rsidRPr="005477E2">
        <w:t xml:space="preserve">The purpose of the </w:t>
      </w:r>
      <w:r>
        <w:t>R</w:t>
      </w:r>
      <w:r w:rsidRPr="005477E2">
        <w:t xml:space="preserve">egional </w:t>
      </w:r>
      <w:r>
        <w:t>A</w:t>
      </w:r>
      <w:r w:rsidRPr="005477E2">
        <w:t xml:space="preserve">ssessment for Europe </w:t>
      </w:r>
      <w:r>
        <w:t>and</w:t>
      </w:r>
      <w:r w:rsidRPr="005477E2">
        <w:t xml:space="preserve"> Central Asia</w:t>
      </w:r>
      <w:bookmarkEnd w:id="32"/>
      <w:bookmarkEnd w:id="33"/>
      <w:bookmarkEnd w:id="34"/>
    </w:p>
    <w:p w14:paraId="7B79FD7E" w14:textId="421106EE" w:rsidR="00681350" w:rsidRPr="00D829E7" w:rsidRDefault="00681350" w:rsidP="001E43D4">
      <w:r>
        <w:t>The conservation and sustainable use of n</w:t>
      </w:r>
      <w:r w:rsidRPr="005477E2">
        <w:t xml:space="preserve">ature </w:t>
      </w:r>
      <w:r>
        <w:t>matter</w:t>
      </w:r>
      <w:r w:rsidRPr="005477E2">
        <w:t xml:space="preserve"> for its intrinsic value </w:t>
      </w:r>
      <w:r w:rsidRPr="005477E2">
        <w:fldChar w:fldCharType="begin" w:fldLock="1"/>
      </w:r>
      <w:r>
        <w:instrText>ADDIN CSL_CITATION { "citationItems" : [ { "id" : "ITEM-1", "itemData" : { "DOI" : "10.1016/j.biocon.2017.03.003", "ISSN" : "0006-3207", "author" : [ { "dropping-particle" : "", "family" : "Batavia", "given" : "Chelsea", "non-dropping-particle" : "", "parse-names" : false, "suffix" : "" }, { "dropping-particle" : "", "family" : "Nelson", "given" : "Michael Paul", "non-dropping-particle" : "", "parse-names" : false, "suffix" : "" } ], "container-title" : "Biological Conservation", "id" : "ITEM-1", "issued" : { "date-parts" : [ [ "2017" ] ] }, "page" : "366-376", "publisher" : "Elsevier Ltd", "title" : "For goodness sake! What is intrinsic value and why should we care?", "type" : "article-journal", "volume" : "209" }, "uris" : [ "http://www.mendeley.com/documents/?uuid=b36df293-f966-4083-bb92-ac37659d04ba" ] } ], "mendeley" : { "formattedCitation" : "(Batavia &amp; Nelson, 2017)", "plainTextFormattedCitation" : "(Batavia &amp; Nelson, 2017)", "previouslyFormattedCitation" : "(Batavia &amp; Nelson, 2017)" }, "properties" : {  }, "schema" : "https://github.com/citation-style-language/schema/raw/master/csl-citation.json" }</w:instrText>
      </w:r>
      <w:r w:rsidRPr="005477E2">
        <w:fldChar w:fldCharType="separate"/>
      </w:r>
      <w:r w:rsidRPr="00270807">
        <w:t>(Batavia &amp; Nelson, 2017)</w:t>
      </w:r>
      <w:r w:rsidRPr="005477E2">
        <w:fldChar w:fldCharType="end"/>
      </w:r>
      <w:r w:rsidRPr="005477E2">
        <w:t xml:space="preserve"> and because it provides the basis for livelihoods, economies and</w:t>
      </w:r>
      <w:r>
        <w:t xml:space="preserve"> the</w:t>
      </w:r>
      <w:r w:rsidRPr="005477E2">
        <w:t xml:space="preserve"> good quality of life of people throughout the world </w:t>
      </w:r>
      <w:r>
        <w:t>(</w:t>
      </w:r>
      <w:r w:rsidRPr="003866B6">
        <w:rPr>
          <w:iCs/>
        </w:rPr>
        <w:t>Decision IPBES-5/1, Annex IV: Scoping report for a thematic assessment on the sustainable use of wild species: deliverable 3 (b) (iii)</w:t>
      </w:r>
      <w:r w:rsidRPr="003866B6">
        <w:t>).</w:t>
      </w:r>
      <w:r w:rsidRPr="005477E2">
        <w:t xml:space="preserve"> Effective and urgent action is required to halt the loss of biodiversity to secure the planet's variety of life, which includes human life </w:t>
      </w:r>
      <w:r w:rsidRPr="005477E2">
        <w:fldChar w:fldCharType="begin" w:fldLock="1"/>
      </w:r>
      <w:r>
        <w:instrText>ADDIN CSL_CITATION { "citationItems" : [ { "id" : "ITEM-1", "itemData" : { "author" : [ { "dropping-particle" : "", "family" : "United Nations", "given" : "", "non-dropping-particle" : "", "parse-names" : false, "suffix" : "" } ], "id" : "ITEM-1", "issued" : { "date-parts" : [ [ "2015" ] ] }, "title" : "Transforming our world: The 2030 Agenda for Sustainable Development", "type" : "report" }, "uris" : [ "http://www.mendeley.com/documents/?uuid=de71dff2-3b26-4310-beec-8d20d83091f2" ] }, { "id" : "ITEM-2", "itemData" : { "author" : [ { "dropping-particle" : "", "family" : "Tittensor", "given" : "D. P.", "non-dropping-particle" : "", "parse-names" : false, "suffix" : "" }, { "dropping-particle" : "", "family" : "Walpole", "given" : "M.", "non-dropping-particle" : "", "parse-names" : false, "suffix" : "" }, { "dropping-particle" : "", "family" : "Hill", "given" : "S. L. L.", "non-dropping-particle" : "", "parse-names" : false, "suffix" : "" }, { "dropping-particle" : "", "family" : "Boyce", "given" : "D. G.", "non-dropping-particle" : "", "parse-names" : false, "suffix" : "" }, { "dropping-particle" : "", "family" : "Britten", "given" : "G. L.", "non-dropping-particle" : "", "parse-names" : false, "suffix" : "" }, { "dropping-particle" : "", "family" : "Burgess", "given" : "N. D.", "non-dropping-particle" : "", "parse-names" : false, "suffix" : "" }, { "dropping-particle" : "", "family" : "Butchart", "given" : "S. H. M.", "non-dropping-particle" : "", "parse-names" : false, "suffix" : "" }, { "dropping-particle" : "", "family" : "Leadley", "given" : "P. W.", "non-dropping-particle" : "", "parse-names" : false, "suffix" : "" }, { "dropping-particle" : "", "family" : "Regan", "given" : "E. C.", "non-dropping-particle" : "", "parse-names" : false, "suffix" : "" }, { "dropping-particle" : "", "family" : "Alkemade", "given" : "R.", "non-dropping-particle" : "", "parse-names" : false, "suffix" : "" }, { "dropping-particle" : "", "family" : "Baumung", "given" : "R.", "non-dropping-particle" : "", "parse-names" : false, "suffix" : "" }, { "dropping-particle" : "", "family" : "Bellard", "given" : "C.", "non-dropping-particle" : "", "parse-names" : false, "suffix" : "" }, { "dropping-particle" : "", "family" : "Bouwman", "given" : "L.", "non-dropping-particle" : "", "parse-names" : false, "suffix" : "" }, { "dropping-particle" : "", "family" : "Bowles-Newark", "given" : "N. J.", "non-dropping-particle" : "", "parse-names" : false, "suffix" : "" }, { "dropping-particle" : "", "family" : "Chenery", "given" : "A. M.", "non-dropping-particle" : "", "parse-names" : false, "suffix" : "" }, { "dropping-particle" : "", "family" : "Cheung", "given" : "W. W. L.", "non-dropping-particle" : "", "parse-names" : false, "suffix" : "" }, { "dropping-particle" : "", "family" : "Christensen", "given" : "V.", "non-dropping-particle" : "", "parse-names" : false, "suffix" : "" }, { "dropping-particle" : "", "family" : "Cooper", "given" : "H. D.", "non-dropping-particle" : "", "parse-names" : false, "suffix" : "" }, { "dropping-particle" : "", "family" : "Crowther", "given" : "A. R.", "non-dropping-particle" : "", "parse-names" : false, "suffix" : "" }, { "dropping-particle" : "", "family" : "Dixon", "given" : "M. J. R.", "non-dropping-particle" : "", "parse-names" : false, "suffix" : "" }, { "dropping-particle" : "", "family" : "Galli", "given" : "A.", "non-dropping-particle" : "", "parse-names" : false, "suffix" : "" }, { "dropping-particle" : "", "family" : "Gaveau", "given" : "V.", "non-dropping-particle" : "", "parse-names" : false, "suffix" : "" }, { "dropping-particle" : "", "family" : "Gregory", "given" : "R. D.", "non-dropping-particle" : "", "parse-names" : false, "suffix" : "" }, { "dropping-particle" : "", "family" : "Gutierrez", "given" : "N. L.", "non-dropping-particle" : "", "parse-names" : false, "suffix" : "" }, { "dropping-particle" : "", "family" : "Hirsch", "given" : "T. L.", "non-dropping-particle" : "", "parse-names" : false, "suffix" : "" }, { "dropping-particle" : "", "family" : "Hoft", "given" : "R.", "non-dropping-particle" : "", "parse-names" : false, "suffix" : "" }, { "dropping-particle" : "", "family" : "Januchowski-Hartley", "given" : "S. R.", "non-dropping-particle" : "", "parse-names" : false, "suffix" : "" }, { "dropping-particle" : "", "family" : "Karmann", "given" : "M.", "non-dropping-particle" : "", "parse-names" : false, "suffix" : "" }, { "dropping-particle" : "", "family" : "Krug", "given" : "C. B.", "non-dropping-particle" : "", "parse-names" : false, "suffix" : "" }, { "dropping-particle" : "", "family" : "Leverington", "given" : "F. J.", "non-dropping-particle" : "", "parse-names" : false, "suffix" : "" }, { "dropping-particle" : "", "family" : "Loh", "given" : "J.", "non-dropping-particle" : "", "parse-names" : false, "suffix" : "" }, { "dropping-particle" : "", "family" : "Lojenga", "given" : "R. K.", "non-dropping-particle" : "", "parse-names" : false, "suffix" : "" }, { "dropping-particle" : "", "family" : "Malsch", "given" : "K.", "non-dropping-particle" : "", "parse-names" : false, "suffix" : "" }, { "dropping-particle" : "", "family" : "Marques", "given" : "A.", "non-dropping-particle" : "", "parse-names" : false, "suffix" : "" }, { "dropping-particle" : "", "family" : "Morgan", "given" : "D. H. W.", "non-dropping-particle" : "", "parse-names" : false, "suffix" : "" }, { "dropping-particle" : "", "family" : "Mumby", "given" : "P. J.", "non-dropping-particle" : "", "parse-names" : false, "suffix" : "" }, { "dropping-particle" : "", "family" : "Newbold", "given" : "T.", "non-dropping-particle" : "", "parse-names" : false, "suffix" : "" }, { "dropping-particle" : "", "family" : "Noonan-Mooney", "given" : "K.", "non-dropping-particle" : "", "parse-names" : false, "suffix" : "" }, { "dropping-particle" : "", "family" : "Pagad", "given" : "S. N.", "non-dropping-particle" : "", "parse-names" : false, "suffix" : "" }, { "dropping-particle" : "", "family" : "Parks", "given" : "B. C.", "non-dropping-particle" : "", "parse-names" : false, "suffix" : "" }, { "dropping-particle" : "", "family" : "Pereira", "given" : "H. M.", "non-dropping-particle" : "", "parse-names" : false, "suffix" : "" }, { "dropping-particle" : "", "family" : "Robertson", "given" : "T.", "non-dropping-particle" : "", "parse-names" : false, "suffix" : "" }, { "dropping-particle" : "", "family" : "Rondinini", "given" : "C.", "non-dropping-particle" : "", "parse-names" : false, "suffix" : "" }, { "dropping-particle" : "", "family" : "Santini", "given" : "L.", "non-dropping-particle" : "", "parse-names" : false, "suffix" : "" }, { "dropping-particle" : "", "family" : "Scharlemann", "given" : "J. P. W.", "non-dropping-particle" : "", "parse-names" : false, "suffix" : "" }, { "dropping-particle" : "", "family" : "Schindler", "given" : "S.", "non-dropping-particle" : "", "parse-names" : false, "suffix" : "" }, { "dropping-particle" : "", "family" : "Sumaila", "given" : "U. R.", "non-dropping-particle" : "", "parse-names" : false, "suffix" : "" }, { "dropping-particle" : "", "family" : "Teh", "given" : "L. S. L.", "non-dropping-particle" : "", "parse-names" : false, "suffix" : "" }, { "dropping-particle" : "", "family" : "Kolck", "given" : "J.", "non-dropping-particle" : "van", "parse-names" : false, "suffix" : "" }, { "dropping-particle" : "", "family" : "Visconti", "given" : "P.", "non-dropping-particle" : "", "parse-names" : false, "suffix" : "" }, { "dropping-particle" : "", "family" : "Ye", "given" : "Y.", "non-dropping-particle" : "", "parse-names" : false, "suffix" : "" } ], "container-title" : "Science", "id" : "ITEM-2", "issue" : "6206", "issued" : { "date-parts" : [ [ "2014" ] ] }, "page" : "241\u2013244", "title" : "A mid-term analysis of progress toward international biodiversity targets", "type" : "article-journal", "volume" : "346" }, "uris" : [ "http://www.mendeley.com/documents/?uuid=211810e3-e63c-4862-b3d0-24f262d9f49a" ] }, { "id" : "ITEM-3", "itemData" : { "author" : [ { "dropping-particle" : "", "family" : "CBD", "given" : "", "non-dropping-particle" : "", "parse-names" : false, "suffix" : "" } ], "id" : "ITEM-3", "issued" : { "date-parts" : [ [ "2010" ] ] }, "title" : "The Strategic Plan for Biodiversity 2011-2020 and the Aichi Biodiversity Targets", "type" : "article" }, "uris" : [ "http://www.mendeley.com/documents/?uuid=ae4f863b-4f92-4236-8b81-74009023869f" ] } ], "mendeley" : { "formattedCitation" : "(CBD, 2010b; Tittensor et al., 2014; United Nations, 2015)", "plainTextFormattedCitation" : "(CBD, 2010b; Tittensor et al., 2014; United Nations, 2015)", "previouslyFormattedCitation" : "(CBD, 2010b; Tittensor et al., 2014; United Nations, 2015)" }, "properties" : {  }, "schema" : "https://github.com/citation-style-language/schema/raw/master/csl-citation.json" }</w:instrText>
      </w:r>
      <w:r w:rsidRPr="005477E2">
        <w:fldChar w:fldCharType="separate"/>
      </w:r>
      <w:r w:rsidRPr="005F3423">
        <w:t xml:space="preserve">(CBD, 2010; Tittensor </w:t>
      </w:r>
      <w:r w:rsidR="009E3418" w:rsidRPr="009E3418">
        <w:rPr>
          <w:i/>
        </w:rPr>
        <w:t>et al.</w:t>
      </w:r>
      <w:r w:rsidRPr="005F3423">
        <w:t>, 2014; United Nations, 2015)</w:t>
      </w:r>
      <w:r w:rsidRPr="005477E2">
        <w:fldChar w:fldCharType="end"/>
      </w:r>
      <w:r w:rsidRPr="00D829E7">
        <w:t>. These actions require a strong knowledge base, good communication between scientists and decision</w:t>
      </w:r>
      <w:r>
        <w:t>-</w:t>
      </w:r>
      <w:r w:rsidRPr="00D829E7">
        <w:t xml:space="preserve">makers, and the will to act. </w:t>
      </w:r>
    </w:p>
    <w:p w14:paraId="11FECDC0" w14:textId="487BC7E1" w:rsidR="00681350" w:rsidRPr="005477E2" w:rsidRDefault="00681350" w:rsidP="001E43D4">
      <w:r w:rsidRPr="005477E2">
        <w:t xml:space="preserve">The IPBES </w:t>
      </w:r>
      <w:r>
        <w:t>R</w:t>
      </w:r>
      <w:r w:rsidRPr="005477E2">
        <w:t xml:space="preserve">egional </w:t>
      </w:r>
      <w:r>
        <w:t>A</w:t>
      </w:r>
      <w:r w:rsidRPr="005477E2">
        <w:t xml:space="preserve">ssessment for Europe and Central Asia is based on a request from </w:t>
      </w:r>
      <w:r>
        <w:t>G</w:t>
      </w:r>
      <w:r w:rsidRPr="005477E2">
        <w:t>overnments</w:t>
      </w:r>
      <w:r>
        <w:t>,</w:t>
      </w:r>
      <w:r w:rsidRPr="005477E2">
        <w:t xml:space="preserve"> </w:t>
      </w:r>
      <w:r>
        <w:t>multilateral environmental agreements</w:t>
      </w:r>
      <w:r w:rsidRPr="005477E2">
        <w:t xml:space="preserve"> and </w:t>
      </w:r>
      <w:r>
        <w:t xml:space="preserve">other </w:t>
      </w:r>
      <w:r w:rsidRPr="005477E2">
        <w:t xml:space="preserve">stakeholders to investigate the key policy questions outlined in </w:t>
      </w:r>
      <w:r w:rsidRPr="004665CF">
        <w:rPr>
          <w:b/>
        </w:rPr>
        <w:t>Box 1.1</w:t>
      </w:r>
      <w:r w:rsidR="008B6EAE">
        <w:rPr>
          <w:b/>
        </w:rPr>
        <w:t>.</w:t>
      </w:r>
      <w:r w:rsidRPr="005477E2">
        <w:t xml:space="preserve"> IPBES member </w:t>
      </w:r>
      <w:r>
        <w:t>S</w:t>
      </w:r>
      <w:r w:rsidRPr="005477E2">
        <w:t>tates have recognized the dependenc</w:t>
      </w:r>
      <w:r>
        <w:t>e</w:t>
      </w:r>
      <w:r w:rsidRPr="005477E2">
        <w:t xml:space="preserve"> of</w:t>
      </w:r>
      <w:r>
        <w:t xml:space="preserve"> quality of </w:t>
      </w:r>
      <w:r w:rsidRPr="005477E2">
        <w:t>life</w:t>
      </w:r>
      <w:r>
        <w:t xml:space="preserve"> </w:t>
      </w:r>
      <w:r w:rsidRPr="005477E2">
        <w:t>and the economy on nature, and have requested new knowledge about the importance of nature for the human species</w:t>
      </w:r>
      <w:r>
        <w:t>. Hence, t</w:t>
      </w:r>
      <w:r w:rsidRPr="005477E2">
        <w:t>he</w:t>
      </w:r>
      <w:r>
        <w:t xml:space="preserve"> </w:t>
      </w:r>
      <w:r w:rsidRPr="005477E2">
        <w:t>assessment critically evaluate</w:t>
      </w:r>
      <w:r>
        <w:t>s</w:t>
      </w:r>
      <w:r w:rsidRPr="005477E2">
        <w:t xml:space="preserve"> and summarize</w:t>
      </w:r>
      <w:r>
        <w:t>s</w:t>
      </w:r>
      <w:r w:rsidRPr="005477E2">
        <w:t xml:space="preserve"> the available knowledge on the status and trends of </w:t>
      </w:r>
      <w:r>
        <w:t xml:space="preserve">nature (including </w:t>
      </w:r>
      <w:r w:rsidRPr="005477E2">
        <w:t>biodiversity</w:t>
      </w:r>
      <w:r>
        <w:t>)</w:t>
      </w:r>
      <w:r w:rsidRPr="005477E2">
        <w:t xml:space="preserve"> and </w:t>
      </w:r>
      <w:r>
        <w:t>nature’s contributions to people</w:t>
      </w:r>
      <w:r w:rsidRPr="0075299C">
        <w:rPr>
          <w:rStyle w:val="FootnoteReference"/>
        </w:rPr>
        <w:footnoteReference w:id="2"/>
      </w:r>
      <w:r>
        <w:t xml:space="preserve"> (including </w:t>
      </w:r>
      <w:r w:rsidRPr="005477E2">
        <w:t>ecosystem services</w:t>
      </w:r>
      <w:r>
        <w:t>)</w:t>
      </w:r>
      <w:r w:rsidRPr="005477E2">
        <w:t xml:space="preserve"> and how they support </w:t>
      </w:r>
      <w:r>
        <w:t>good quality of life</w:t>
      </w:r>
      <w:r w:rsidRPr="005477E2">
        <w:t>. The</w:t>
      </w:r>
      <w:r>
        <w:t xml:space="preserve"> </w:t>
      </w:r>
      <w:r w:rsidRPr="005477E2">
        <w:t>assessment also evaluates the underlying causes and consequences of change in the past, present and future in support of governance towards sustainability and good quality of life.</w:t>
      </w:r>
      <w:r>
        <w:t xml:space="preserve"> S</w:t>
      </w:r>
      <w:r w:rsidRPr="005477E2">
        <w:t>ection 1.7.2.</w:t>
      </w:r>
      <w:r>
        <w:t xml:space="preserve"> describes how the policy-relevant questions</w:t>
      </w:r>
      <w:r w:rsidRPr="005477E2">
        <w:t xml:space="preserve"> structure the</w:t>
      </w:r>
      <w:r>
        <w:t xml:space="preserve"> Regional Assessment for Europe and Central Asia.</w:t>
      </w:r>
      <w:r w:rsidRPr="005477E2">
        <w:t xml:space="preserve"> </w:t>
      </w:r>
    </w:p>
    <w:p w14:paraId="772805B4" w14:textId="185A0EFA" w:rsidR="00681350" w:rsidRDefault="00681350" w:rsidP="000226B2">
      <w:pPr>
        <w:pStyle w:val="Caption"/>
        <w:rPr>
          <w:i/>
        </w:rPr>
      </w:pPr>
      <w:r w:rsidRPr="004665CF">
        <w:t xml:space="preserve">Box </w:t>
      </w:r>
      <w:r>
        <w:rPr>
          <w:i/>
        </w:rPr>
        <w:fldChar w:fldCharType="begin"/>
      </w:r>
      <w:r>
        <w:instrText xml:space="preserve"> STYLEREF 1 \s </w:instrText>
      </w:r>
      <w:r>
        <w:rPr>
          <w:i/>
        </w:rPr>
        <w:fldChar w:fldCharType="separate"/>
      </w:r>
      <w:r w:rsidR="00B40E12">
        <w:t>1</w:t>
      </w:r>
      <w:r>
        <w:rPr>
          <w:i/>
        </w:rPr>
        <w:fldChar w:fldCharType="end"/>
      </w:r>
      <w:r>
        <w:t>.</w:t>
      </w:r>
      <w:r>
        <w:rPr>
          <w:i/>
        </w:rPr>
        <w:fldChar w:fldCharType="begin"/>
      </w:r>
      <w:r>
        <w:instrText xml:space="preserve"> SEQ Box \* ARABIC \s 1 </w:instrText>
      </w:r>
      <w:r>
        <w:rPr>
          <w:i/>
        </w:rPr>
        <w:fldChar w:fldCharType="separate"/>
      </w:r>
      <w:r w:rsidR="00B40E12">
        <w:t>1</w:t>
      </w:r>
      <w:r>
        <w:rPr>
          <w:i/>
        </w:rPr>
        <w:fldChar w:fldCharType="end"/>
      </w:r>
      <w:r w:rsidR="004E3594">
        <w:t xml:space="preserve">: </w:t>
      </w:r>
      <w:r w:rsidRPr="004665CF">
        <w:t>Policy-relevant question</w:t>
      </w:r>
      <w:r w:rsidR="00804119">
        <w:t>.</w:t>
      </w:r>
    </w:p>
    <w:p w14:paraId="556FCB1E" w14:textId="77777777" w:rsidR="00681350" w:rsidRPr="00C323E1" w:rsidRDefault="00681350" w:rsidP="001E43D4">
      <w:pPr>
        <w:rPr>
          <w:b/>
          <w:sz w:val="20"/>
          <w:szCs w:val="20"/>
        </w:rPr>
      </w:pPr>
      <w:r w:rsidRPr="00C323E1">
        <w:rPr>
          <w:b/>
          <w:sz w:val="20"/>
          <w:szCs w:val="20"/>
        </w:rPr>
        <w:t xml:space="preserve">General questions </w:t>
      </w:r>
    </w:p>
    <w:p w14:paraId="3CD01A23" w14:textId="77777777" w:rsidR="00681350" w:rsidRPr="00C323E1" w:rsidRDefault="00681350" w:rsidP="001E43D4">
      <w:pPr>
        <w:rPr>
          <w:sz w:val="20"/>
          <w:szCs w:val="20"/>
        </w:rPr>
      </w:pPr>
      <w:r w:rsidRPr="00C323E1">
        <w:rPr>
          <w:sz w:val="20"/>
          <w:szCs w:val="20"/>
        </w:rPr>
        <w:t xml:space="preserve">1. How do biodiversity and ecosystem functions and services contribute to the economy, livelihoods, food security, and good quality of life in the regions, and what are the interdependences among them? </w:t>
      </w:r>
    </w:p>
    <w:p w14:paraId="16877B32" w14:textId="77777777" w:rsidR="00681350" w:rsidRPr="00C323E1" w:rsidRDefault="00681350" w:rsidP="001E43D4">
      <w:pPr>
        <w:rPr>
          <w:sz w:val="20"/>
          <w:szCs w:val="20"/>
        </w:rPr>
      </w:pPr>
      <w:r w:rsidRPr="00C323E1">
        <w:rPr>
          <w:sz w:val="20"/>
          <w:szCs w:val="20"/>
        </w:rPr>
        <w:t xml:space="preserve">2. What are the status, trends and potential future dynamics of biodiversity, ecosystem functions and ecosystem services that affect their contribution to the economy, livelihoods and well-being in the regions? </w:t>
      </w:r>
    </w:p>
    <w:p w14:paraId="668DF5C4" w14:textId="77777777" w:rsidR="00681350" w:rsidRPr="00C323E1" w:rsidRDefault="00681350" w:rsidP="001E43D4">
      <w:pPr>
        <w:rPr>
          <w:sz w:val="20"/>
          <w:szCs w:val="20"/>
        </w:rPr>
      </w:pPr>
      <w:r w:rsidRPr="00C323E1">
        <w:rPr>
          <w:sz w:val="20"/>
          <w:szCs w:val="20"/>
        </w:rPr>
        <w:t xml:space="preserve">3. What are the pressures driving the change in the status and trends of biodiversity, ecosystem functions, ecosystem services and good quality of life in the regions? </w:t>
      </w:r>
    </w:p>
    <w:p w14:paraId="6F1A60C7" w14:textId="77777777" w:rsidR="00681350" w:rsidRPr="00C323E1" w:rsidRDefault="00681350" w:rsidP="001E43D4">
      <w:pPr>
        <w:rPr>
          <w:sz w:val="20"/>
          <w:szCs w:val="20"/>
        </w:rPr>
      </w:pPr>
      <w:r w:rsidRPr="00C323E1">
        <w:rPr>
          <w:sz w:val="20"/>
          <w:szCs w:val="20"/>
        </w:rPr>
        <w:t>4. What are the actual and potential impacts of various policies and interventions on the contribution of biodiversity, ecosystem functions and ecosystem services to the sustainability of the economy, livelihoods, food security and good quality of life in the regions?</w:t>
      </w:r>
    </w:p>
    <w:p w14:paraId="61FFA6CE" w14:textId="77777777" w:rsidR="00681350" w:rsidRPr="00C323E1" w:rsidRDefault="00681350" w:rsidP="001E43D4">
      <w:pPr>
        <w:rPr>
          <w:sz w:val="20"/>
          <w:szCs w:val="20"/>
        </w:rPr>
      </w:pPr>
      <w:r w:rsidRPr="00C323E1">
        <w:rPr>
          <w:sz w:val="20"/>
          <w:szCs w:val="20"/>
        </w:rPr>
        <w:t>5. What gaps in knowledge need to be addressed in order to better understand and assess drivers, impacts and responses of biodiversity, ecosystem functions and services at the regional level?</w:t>
      </w:r>
    </w:p>
    <w:p w14:paraId="27AF180F" w14:textId="77777777" w:rsidR="00681350" w:rsidRPr="00C323E1" w:rsidRDefault="00681350" w:rsidP="001E43D4">
      <w:pPr>
        <w:rPr>
          <w:b/>
          <w:sz w:val="20"/>
          <w:szCs w:val="20"/>
        </w:rPr>
      </w:pPr>
      <w:r w:rsidRPr="00C323E1">
        <w:rPr>
          <w:b/>
          <w:sz w:val="20"/>
          <w:szCs w:val="20"/>
        </w:rPr>
        <w:t>Questions specific to Europe and Central Asia</w:t>
      </w:r>
    </w:p>
    <w:p w14:paraId="033ACE85" w14:textId="77777777" w:rsidR="00681350" w:rsidRPr="00C323E1" w:rsidRDefault="00681350" w:rsidP="001E43D4">
      <w:pPr>
        <w:rPr>
          <w:sz w:val="20"/>
          <w:szCs w:val="20"/>
        </w:rPr>
      </w:pPr>
      <w:r w:rsidRPr="00C323E1">
        <w:rPr>
          <w:sz w:val="20"/>
          <w:szCs w:val="20"/>
        </w:rPr>
        <w:t xml:space="preserve">6. How can ecosystems that provide ecosystem services, such as those underpinning ecosystem-based adaptation to climate change and nature-based solutions to sustainable development, be protected through investments, regulations and management regimes for terrestrial, freshwater, coastal and marine systems? </w:t>
      </w:r>
    </w:p>
    <w:p w14:paraId="02117A58" w14:textId="2B36C746" w:rsidR="00681350" w:rsidRPr="00C323E1" w:rsidRDefault="00681350" w:rsidP="001E43D4">
      <w:pPr>
        <w:rPr>
          <w:sz w:val="20"/>
          <w:szCs w:val="20"/>
        </w:rPr>
      </w:pPr>
      <w:r w:rsidRPr="00C323E1">
        <w:rPr>
          <w:sz w:val="20"/>
          <w:szCs w:val="20"/>
        </w:rPr>
        <w:t>7. What are the effects of production, consumption and economic development on biodiversity and ecosystem services and their contribution to human well</w:t>
      </w:r>
      <w:r w:rsidR="005F5A69">
        <w:rPr>
          <w:sz w:val="20"/>
          <w:szCs w:val="20"/>
        </w:rPr>
        <w:t>-</w:t>
      </w:r>
      <w:r w:rsidRPr="00C323E1">
        <w:rPr>
          <w:sz w:val="20"/>
          <w:szCs w:val="20"/>
        </w:rPr>
        <w:t xml:space="preserve">being? Major links with other regions will be assessed; </w:t>
      </w:r>
    </w:p>
    <w:p w14:paraId="125C9D97" w14:textId="3DAF119C" w:rsidR="001C406F" w:rsidRDefault="00681350" w:rsidP="00FD1310">
      <w:r w:rsidRPr="00C323E1">
        <w:rPr>
          <w:sz w:val="20"/>
          <w:szCs w:val="20"/>
        </w:rPr>
        <w:lastRenderedPageBreak/>
        <w:t xml:space="preserve">8. How can sectoral policies and new policy instruments encourage opportunities arising from the contribution of biodiversity and ecosystem services to human well-being? </w:t>
      </w:r>
    </w:p>
    <w:p w14:paraId="13AF1739" w14:textId="0D9C913C" w:rsidR="007F3883" w:rsidRDefault="007F3883" w:rsidP="001E43D4">
      <w:pPr>
        <w:rPr>
          <w:b/>
          <w:sz w:val="20"/>
          <w:szCs w:val="20"/>
        </w:rPr>
      </w:pPr>
      <w:r>
        <w:rPr>
          <w:lang w:eastAsia="en-GB"/>
        </w:rPr>
        <w:drawing>
          <wp:inline distT="0" distB="0" distL="0" distR="0" wp14:anchorId="4A7C6FBB" wp14:editId="7DEF74D2">
            <wp:extent cx="5731510" cy="402653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26535"/>
                    </a:xfrm>
                    <a:prstGeom prst="rect">
                      <a:avLst/>
                    </a:prstGeom>
                  </pic:spPr>
                </pic:pic>
              </a:graphicData>
            </a:graphic>
          </wp:inline>
        </w:drawing>
      </w:r>
    </w:p>
    <w:p w14:paraId="7A87BA82" w14:textId="5C35B6B5" w:rsidR="00681350" w:rsidRDefault="001F2C89" w:rsidP="001E43D4">
      <w:pPr>
        <w:rPr>
          <w:b/>
          <w:sz w:val="20"/>
          <w:szCs w:val="20"/>
        </w:rPr>
      </w:pPr>
      <w:r>
        <w:rPr>
          <w:b/>
          <w:sz w:val="20"/>
          <w:szCs w:val="20"/>
        </w:rPr>
        <w:t>End o</w:t>
      </w:r>
      <w:r w:rsidR="005A2E22">
        <w:rPr>
          <w:b/>
          <w:sz w:val="20"/>
          <w:szCs w:val="20"/>
        </w:rPr>
        <w:t>f</w:t>
      </w:r>
      <w:r>
        <w:rPr>
          <w:b/>
          <w:sz w:val="20"/>
          <w:szCs w:val="20"/>
        </w:rPr>
        <w:t xml:space="preserve"> Box 1.1</w:t>
      </w:r>
    </w:p>
    <w:p w14:paraId="0624E4E2" w14:textId="77777777" w:rsidR="00FD1310" w:rsidRPr="00CD6E74" w:rsidRDefault="00FD1310" w:rsidP="001E43D4">
      <w:pPr>
        <w:rPr>
          <w:b/>
          <w:sz w:val="20"/>
          <w:szCs w:val="20"/>
        </w:rPr>
      </w:pPr>
    </w:p>
    <w:p w14:paraId="440AFBE5" w14:textId="738BD95F" w:rsidR="00681350" w:rsidRPr="005477E2" w:rsidRDefault="00681350" w:rsidP="00147745">
      <w:pPr>
        <w:pStyle w:val="Heading3"/>
      </w:pPr>
      <w:bookmarkStart w:id="35" w:name="_Toc451767534"/>
      <w:bookmarkStart w:id="36" w:name="_Toc470011674"/>
      <w:bookmarkStart w:id="37" w:name="_Toc502755780"/>
      <w:bookmarkStart w:id="38" w:name="_Toc504380563"/>
      <w:bookmarkStart w:id="39" w:name="_Toc519504361"/>
      <w:bookmarkEnd w:id="22"/>
      <w:bookmarkEnd w:id="23"/>
      <w:r w:rsidRPr="005477E2">
        <w:t>Why is this assessment important?</w:t>
      </w:r>
      <w:bookmarkEnd w:id="35"/>
      <w:bookmarkEnd w:id="36"/>
      <w:bookmarkEnd w:id="37"/>
      <w:bookmarkEnd w:id="38"/>
      <w:bookmarkEnd w:id="39"/>
    </w:p>
    <w:p w14:paraId="746E64F8" w14:textId="77777777" w:rsidR="00681350" w:rsidRDefault="00681350" w:rsidP="001E43D4">
      <w:r>
        <w:rPr>
          <w:rFonts w:cs="Courier New"/>
          <w:noProof w:val="0"/>
          <w:color w:val="000000"/>
        </w:rPr>
        <w:t xml:space="preserve">Nature and its contributions to people </w:t>
      </w:r>
      <w:r w:rsidRPr="005477E2">
        <w:rPr>
          <w:rFonts w:cs="Courier New"/>
          <w:noProof w:val="0"/>
          <w:color w:val="000000"/>
        </w:rPr>
        <w:t xml:space="preserve">are fundamental to the existence of humans as a species and for our societies and their future development. </w:t>
      </w:r>
      <w:r>
        <w:rPr>
          <w:rFonts w:cs="Courier New"/>
          <w:noProof w:val="0"/>
          <w:color w:val="000000"/>
        </w:rPr>
        <w:t>Nature and its</w:t>
      </w:r>
      <w:r w:rsidRPr="005477E2">
        <w:rPr>
          <w:rFonts w:cs="Courier New"/>
          <w:noProof w:val="0"/>
          <w:color w:val="000000"/>
        </w:rPr>
        <w:t xml:space="preserve"> contributions to people are</w:t>
      </w:r>
      <w:r>
        <w:rPr>
          <w:rFonts w:cs="Courier New"/>
          <w:noProof w:val="0"/>
          <w:color w:val="000000"/>
        </w:rPr>
        <w:t>, however,</w:t>
      </w:r>
      <w:r w:rsidRPr="00352395">
        <w:rPr>
          <w:rFonts w:cs="Courier New"/>
          <w:noProof w:val="0"/>
          <w:color w:val="000000"/>
        </w:rPr>
        <w:t xml:space="preserve"> </w:t>
      </w:r>
      <w:r w:rsidRPr="005477E2">
        <w:rPr>
          <w:rFonts w:cs="Courier New"/>
          <w:noProof w:val="0"/>
          <w:color w:val="000000"/>
        </w:rPr>
        <w:t>continuing to decline</w:t>
      </w:r>
      <w:r>
        <w:rPr>
          <w:rFonts w:cs="Courier New"/>
          <w:noProof w:val="0"/>
          <w:color w:val="000000"/>
        </w:rPr>
        <w:t>,</w:t>
      </w:r>
      <w:r w:rsidRPr="005477E2">
        <w:rPr>
          <w:rFonts w:cs="Courier New"/>
          <w:noProof w:val="0"/>
          <w:color w:val="000000"/>
        </w:rPr>
        <w:t xml:space="preserve"> largely because of human actions. </w:t>
      </w:r>
      <w:r>
        <w:rPr>
          <w:rFonts w:cs="Courier New"/>
          <w:noProof w:val="0"/>
          <w:color w:val="000000"/>
        </w:rPr>
        <w:t>Of 2,493 species assessed in Europe and Central Asia,</w:t>
      </w:r>
      <w:r w:rsidRPr="005477E2">
        <w:rPr>
          <w:rFonts w:cs="Courier New"/>
          <w:noProof w:val="0"/>
          <w:color w:val="000000"/>
        </w:rPr>
        <w:t xml:space="preserve"> 13% are </w:t>
      </w:r>
      <w:r>
        <w:rPr>
          <w:rFonts w:cs="Courier New"/>
          <w:noProof w:val="0"/>
          <w:color w:val="000000"/>
        </w:rPr>
        <w:t>included</w:t>
      </w:r>
      <w:r w:rsidRPr="005477E2">
        <w:rPr>
          <w:rFonts w:cs="Courier New"/>
          <w:noProof w:val="0"/>
          <w:color w:val="000000"/>
        </w:rPr>
        <w:t xml:space="preserve"> on the Red List of Threatened Species</w:t>
      </w:r>
      <w:r>
        <w:rPr>
          <w:rFonts w:cs="Courier New"/>
          <w:noProof w:val="0"/>
          <w:color w:val="000000"/>
        </w:rPr>
        <w:t xml:space="preserve"> of the International Union for Conservation of Nature (IUCN), which constitutes 6.5% of the total number of the species included </w:t>
      </w:r>
      <w:r w:rsidRPr="005477E2">
        <w:rPr>
          <w:rFonts w:cs="Courier New"/>
          <w:noProof w:val="0"/>
          <w:color w:val="000000"/>
        </w:rPr>
        <w:t>on the IUCN Red List of Threatened Species</w:t>
      </w:r>
      <w:r>
        <w:rPr>
          <w:rFonts w:cs="Courier New"/>
          <w:noProof w:val="0"/>
          <w:color w:val="000000"/>
        </w:rPr>
        <w:t xml:space="preserve">, globally </w:t>
      </w:r>
      <w:r>
        <w:rPr>
          <w:rFonts w:cs="Courier New"/>
          <w:noProof w:val="0"/>
          <w:color w:val="000000"/>
        </w:rPr>
        <w:fldChar w:fldCharType="begin" w:fldLock="1"/>
      </w:r>
      <w:r>
        <w:rPr>
          <w:rFonts w:cs="Courier New"/>
          <w:noProof w:val="0"/>
          <w:color w:val="000000"/>
        </w:rPr>
        <w:instrText>ADDIN CSL_CITATION { "citationItems" : [ { "id" : "ITEM-1", "itemData" : { "URL" : "http://www.iucnredlist.org", "accessed" : { "date-parts" : [ [ "2017", "12", "6" ] ] }, "author" : [ { "dropping-particle" : "", "family" : "International Union for Conservation of Nature", "given" : "", "non-dropping-particle" : "", "parse-names" : false, "suffix" : "" } ], "id" : "ITEM-1", "issued" : { "date-parts" : [ [ "2017" ] ] }, "title" : "The IUCN Red List of Threatened Species. Version 2017-3.", "type" : "webpage" }, "uris" : [ "http://www.mendeley.com/documents/?uuid=617ae5f6-af70-42bb-8361-cd03cce14489" ] } ], "mendeley" : { "formattedCitation" : "(International Union for Conservation of Nature, 2017)", "plainTextFormattedCitation" : "(International Union for Conservation of Nature, 2017)", "previouslyFormattedCitation" : "(International Union for Conservation of Nature, 2017)" }, "properties" : {  }, "schema" : "https://github.com/citation-style-language/schema/raw/master/csl-citation.json" }</w:instrText>
      </w:r>
      <w:r>
        <w:rPr>
          <w:rFonts w:cs="Courier New"/>
          <w:noProof w:val="0"/>
          <w:color w:val="000000"/>
        </w:rPr>
        <w:fldChar w:fldCharType="separate"/>
      </w:r>
      <w:r w:rsidRPr="004F3D9B">
        <w:rPr>
          <w:rFonts w:cs="Courier New"/>
          <w:color w:val="000000"/>
        </w:rPr>
        <w:t>(</w:t>
      </w:r>
      <w:r>
        <w:rPr>
          <w:rFonts w:cs="Courier New"/>
          <w:color w:val="000000"/>
        </w:rPr>
        <w:t>IUCN</w:t>
      </w:r>
      <w:r w:rsidRPr="004F3D9B">
        <w:rPr>
          <w:rFonts w:cs="Courier New"/>
          <w:color w:val="000000"/>
        </w:rPr>
        <w:t>, 2017)</w:t>
      </w:r>
      <w:r>
        <w:rPr>
          <w:rFonts w:cs="Courier New"/>
          <w:noProof w:val="0"/>
          <w:color w:val="000000"/>
        </w:rPr>
        <w:fldChar w:fldCharType="end"/>
      </w:r>
      <w:r w:rsidRPr="00713A7B">
        <w:rPr>
          <w:rFonts w:cs="Courier New"/>
          <w:noProof w:val="0"/>
          <w:color w:val="000000"/>
        </w:rPr>
        <w:t>.</w:t>
      </w:r>
      <w:r w:rsidRPr="005477E2">
        <w:rPr>
          <w:rFonts w:cs="Courier New"/>
          <w:noProof w:val="0"/>
          <w:color w:val="000000"/>
        </w:rPr>
        <w:t xml:space="preserve"> </w:t>
      </w:r>
      <w:r>
        <w:rPr>
          <w:rFonts w:cs="Courier New"/>
          <w:noProof w:val="0"/>
          <w:color w:val="000000"/>
        </w:rPr>
        <w:t>The IPBES Regional Assessment for Europe and Central Asia responded to the</w:t>
      </w:r>
      <w:r w:rsidRPr="005477E2">
        <w:rPr>
          <w:rFonts w:cs="Courier New"/>
          <w:noProof w:val="0"/>
          <w:color w:val="000000"/>
        </w:rPr>
        <w:t xml:space="preserve"> need to establish a broader understanding of </w:t>
      </w:r>
      <w:r>
        <w:rPr>
          <w:rFonts w:cs="Courier New"/>
          <w:noProof w:val="0"/>
          <w:color w:val="000000"/>
        </w:rPr>
        <w:t>nature</w:t>
      </w:r>
      <w:r w:rsidRPr="005477E2">
        <w:rPr>
          <w:rFonts w:cs="Courier New"/>
          <w:noProof w:val="0"/>
          <w:color w:val="000000"/>
        </w:rPr>
        <w:t xml:space="preserve"> and </w:t>
      </w:r>
      <w:r>
        <w:rPr>
          <w:rFonts w:cs="Courier New"/>
          <w:noProof w:val="0"/>
          <w:color w:val="000000"/>
        </w:rPr>
        <w:t>its</w:t>
      </w:r>
      <w:r w:rsidRPr="005477E2">
        <w:rPr>
          <w:rFonts w:cs="Courier New"/>
          <w:noProof w:val="0"/>
          <w:color w:val="000000"/>
        </w:rPr>
        <w:t xml:space="preserve"> contributions to people for the past, present and future through </w:t>
      </w:r>
      <w:r>
        <w:rPr>
          <w:rFonts w:cs="Courier New"/>
          <w:noProof w:val="0"/>
          <w:color w:val="000000"/>
        </w:rPr>
        <w:t xml:space="preserve">an </w:t>
      </w:r>
      <w:r w:rsidRPr="005477E2">
        <w:rPr>
          <w:rFonts w:cs="Courier New"/>
          <w:noProof w:val="0"/>
          <w:color w:val="000000"/>
        </w:rPr>
        <w:t xml:space="preserve">evidence base in support of effective </w:t>
      </w:r>
      <w:r>
        <w:rPr>
          <w:rFonts w:cs="Courier New"/>
          <w:noProof w:val="0"/>
          <w:color w:val="000000"/>
        </w:rPr>
        <w:t xml:space="preserve">options for </w:t>
      </w:r>
      <w:r w:rsidRPr="005477E2">
        <w:rPr>
          <w:rFonts w:cs="Courier New"/>
          <w:noProof w:val="0"/>
          <w:color w:val="000000"/>
        </w:rPr>
        <w:t>policies and actions to maintain ecosystem integrity. Th</w:t>
      </w:r>
      <w:r>
        <w:rPr>
          <w:rFonts w:cs="Courier New"/>
          <w:noProof w:val="0"/>
          <w:color w:val="000000"/>
        </w:rPr>
        <w:t>e</w:t>
      </w:r>
      <w:r w:rsidRPr="005477E2">
        <w:rPr>
          <w:rFonts w:cs="Courier New"/>
          <w:noProof w:val="0"/>
          <w:color w:val="000000"/>
        </w:rPr>
        <w:t xml:space="preserve"> assessment analyses the relationship between nature and people for </w:t>
      </w:r>
      <w:r>
        <w:rPr>
          <w:rFonts w:cs="Courier New"/>
          <w:noProof w:val="0"/>
          <w:color w:val="000000"/>
        </w:rPr>
        <w:t>the region,</w:t>
      </w:r>
      <w:r w:rsidRPr="005477E2">
        <w:rPr>
          <w:rFonts w:cs="Courier New"/>
          <w:noProof w:val="0"/>
          <w:color w:val="000000"/>
        </w:rPr>
        <w:t xml:space="preserve"> based on the latest knowledge and the inclusive IPBES approach. </w:t>
      </w:r>
      <w:r>
        <w:rPr>
          <w:rFonts w:cs="Courier New"/>
          <w:noProof w:val="0"/>
          <w:color w:val="000000"/>
        </w:rPr>
        <w:t>It</w:t>
      </w:r>
      <w:r w:rsidRPr="005477E2">
        <w:rPr>
          <w:rFonts w:cs="Courier New"/>
          <w:noProof w:val="0"/>
          <w:color w:val="000000"/>
        </w:rPr>
        <w:t xml:space="preserve"> informs future decisions through a comprehensive analysis of the dynamics of, and interplay between, </w:t>
      </w:r>
      <w:r w:rsidRPr="006715CC">
        <w:rPr>
          <w:rFonts w:cs="Courier New"/>
          <w:noProof w:val="0"/>
          <w:color w:val="000000"/>
        </w:rPr>
        <w:t>biodiversity and ecosystems (</w:t>
      </w:r>
      <w:r>
        <w:rPr>
          <w:rFonts w:cs="Courier New"/>
          <w:noProof w:val="0"/>
          <w:color w:val="000000"/>
        </w:rPr>
        <w:t xml:space="preserve">or </w:t>
      </w:r>
      <w:r w:rsidRPr="006715CC">
        <w:rPr>
          <w:rFonts w:cs="Courier New"/>
          <w:noProof w:val="0"/>
          <w:color w:val="000000"/>
        </w:rPr>
        <w:t>nature)</w:t>
      </w:r>
      <w:r w:rsidRPr="005477E2">
        <w:rPr>
          <w:rFonts w:cs="Courier New"/>
          <w:noProof w:val="0"/>
          <w:color w:val="000000"/>
        </w:rPr>
        <w:t xml:space="preserve">, their drivers, and </w:t>
      </w:r>
      <w:r>
        <w:rPr>
          <w:rFonts w:cs="Courier New"/>
          <w:noProof w:val="0"/>
          <w:color w:val="000000"/>
        </w:rPr>
        <w:t>their</w:t>
      </w:r>
      <w:r w:rsidRPr="005477E2">
        <w:rPr>
          <w:rFonts w:cs="Courier New"/>
          <w:noProof w:val="0"/>
          <w:color w:val="000000"/>
        </w:rPr>
        <w:t xml:space="preserve"> contributions to people. It also identifies opportunities for sustainable development and </w:t>
      </w:r>
      <w:r>
        <w:rPr>
          <w:rFonts w:cs="Courier New"/>
          <w:noProof w:val="0"/>
          <w:color w:val="000000"/>
        </w:rPr>
        <w:t>good quality of life</w:t>
      </w:r>
      <w:r w:rsidRPr="005477E2">
        <w:rPr>
          <w:rFonts w:cs="Courier New"/>
          <w:noProof w:val="0"/>
          <w:color w:val="000000"/>
        </w:rPr>
        <w:t xml:space="preserve"> arising from </w:t>
      </w:r>
      <w:r>
        <w:rPr>
          <w:rFonts w:cs="Courier New"/>
          <w:noProof w:val="0"/>
          <w:color w:val="000000"/>
        </w:rPr>
        <w:t>nature</w:t>
      </w:r>
      <w:r w:rsidRPr="005477E2">
        <w:rPr>
          <w:rFonts w:cs="Courier New"/>
          <w:noProof w:val="0"/>
          <w:color w:val="000000"/>
        </w:rPr>
        <w:t>.</w:t>
      </w:r>
      <w:r w:rsidRPr="005477E2">
        <w:t xml:space="preserve"> </w:t>
      </w:r>
    </w:p>
    <w:p w14:paraId="4A2463B2" w14:textId="77777777" w:rsidR="00681350" w:rsidRPr="005477E2" w:rsidRDefault="00681350" w:rsidP="001E43D4">
      <w:pPr>
        <w:rPr>
          <w:rFonts w:cs="Courier New"/>
          <w:noProof w:val="0"/>
          <w:color w:val="000000"/>
        </w:rPr>
      </w:pPr>
    </w:p>
    <w:p w14:paraId="71118930" w14:textId="62F0C2FF" w:rsidR="00681350" w:rsidRPr="005477E2" w:rsidRDefault="00681350" w:rsidP="00147745">
      <w:pPr>
        <w:pStyle w:val="Heading3"/>
      </w:pPr>
      <w:bookmarkStart w:id="40" w:name="_Toc451767535"/>
      <w:bookmarkStart w:id="41" w:name="_Toc470011675"/>
      <w:bookmarkStart w:id="42" w:name="_Toc502755781"/>
      <w:bookmarkStart w:id="43" w:name="_Toc504380564"/>
      <w:bookmarkStart w:id="44" w:name="_Toc519504362"/>
      <w:r w:rsidRPr="005477E2">
        <w:t>Review of previous assessments</w:t>
      </w:r>
      <w:bookmarkEnd w:id="40"/>
      <w:bookmarkEnd w:id="41"/>
      <w:bookmarkEnd w:id="42"/>
      <w:bookmarkEnd w:id="43"/>
      <w:bookmarkEnd w:id="44"/>
    </w:p>
    <w:p w14:paraId="48C8FB5C" w14:textId="0B10494B" w:rsidR="00681350" w:rsidRPr="005477E2" w:rsidRDefault="00681350" w:rsidP="001E43D4">
      <w:pPr>
        <w:rPr>
          <w:rFonts w:cs="Calibri"/>
          <w:color w:val="000000" w:themeColor="text1"/>
        </w:rPr>
      </w:pPr>
      <w:r w:rsidRPr="005477E2">
        <w:rPr>
          <w:rFonts w:cs="Calibri"/>
          <w:color w:val="000000" w:themeColor="text1"/>
        </w:rPr>
        <w:t xml:space="preserve">Previous global assessments on the status of </w:t>
      </w:r>
      <w:r>
        <w:rPr>
          <w:rFonts w:cs="Calibri"/>
          <w:color w:val="000000" w:themeColor="text1"/>
        </w:rPr>
        <w:t>nature</w:t>
      </w:r>
      <w:r w:rsidRPr="005477E2">
        <w:rPr>
          <w:rFonts w:cs="Calibri"/>
          <w:color w:val="000000" w:themeColor="text1"/>
        </w:rPr>
        <w:t xml:space="preserve"> </w:t>
      </w:r>
      <w:r>
        <w:rPr>
          <w:rFonts w:cs="Calibri"/>
          <w:color w:val="000000" w:themeColor="text1"/>
        </w:rPr>
        <w:t xml:space="preserve">and its contributions to people </w:t>
      </w:r>
      <w:r w:rsidRPr="005477E2">
        <w:rPr>
          <w:rFonts w:cs="Calibri"/>
          <w:color w:val="000000" w:themeColor="text1"/>
        </w:rPr>
        <w:t xml:space="preserve">showed that the levels or quality of both are declining </w:t>
      </w:r>
      <w:r w:rsidRPr="005477E2">
        <w:rPr>
          <w:rFonts w:cs="Calibri"/>
          <w:color w:val="000000" w:themeColor="text1"/>
        </w:rPr>
        <w:fldChar w:fldCharType="begin" w:fldLock="1"/>
      </w:r>
      <w:r>
        <w:rPr>
          <w:rFonts w:cs="Calibri"/>
          <w:color w:val="000000" w:themeColor="text1"/>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id" : "ITEM-2", "itemData" : { "ISBN" : "9789280734140", "abstract" : "For the executive summary, please refer to the GBO main report, Global Biodiversity Outlook 4 \u2013 A mid-term assessment of progress toward the implementation of the Strategic Plan for Biodiversity 2011 \u2013 2020 (SCBD, 2014). The summary is available in the six United Nations languages, and can be accessed on the CBD website (www.cbd.int/GBO4).", "author" : [ { "dropping-particle" : "", "family" : "Leadley", "given" : "P.W.", "non-dropping-particle" : "", "parse-names" : false, "suffix" : "" }, { "dropping-particle" : "", "family" : "Krug", "given" : "C.B.", "non-dropping-particle" : "", "parse-names" : false, "suffix" : "" }, { "dropping-particle" : "", "family" : "Alkemade", "given" : "R.", "non-dropping-particle" : "", "parse-names" : false, "suffix" : "" }, { "dropping-particle" : "", "family" : "Pereira", "given" : "H.M.", "non-dropping-particle" : "", "parse-names" : false, "suffix" : "" }, { "dropping-particle" : "", "family" : "Sumaila", "given" : "U.R.", "non-dropping-particle" : "", "parse-names" : false, "suffix" : "" }, { "dropping-particle" : "", "family" : "Walpole", "given" : "M.", "non-dropping-particle" : "", "parse-names" : false, "suffix" : "" }, { "dropping-particle" : "", "family" : "Marques", "given" : "A.", "non-dropping-particle" : "", "parse-names" : false, "suffix" : "" }, { "dropping-particle" : "", "family" : "Newbold", "given" : "T.", "non-dropping-particle" : "", "parse-names" : false, "suffix" : "" }, { "dropping-particle" : "", "family" : "Teh", "given" : "L.S.L", "non-dropping-particle" : "", "parse-names" : false, "suffix" : "" }, { "dropping-particle" : "", "family" : "Kolck", "given" : "J.", "non-dropping-particle" : "van", "parse-names" : false, "suffix" : "" }, { "dropping-particle" : "", "family" : "Bellard", "given" : "C.", "non-dropping-particle" : "", "parse-names" : false, "suffix" : "" }, { "dropping-particle" : "", "family" : "Januchowski-Hartley", "given" : "S.R.", "non-dropping-particle" : "", "parse-names" : false, "suffix" : "" }, { "dropping-particle" : "", "family" : "Mumby", "given" : "P.J.", "non-dropping-particle" : "", "parse-names" : false, "suffix" : "" } ], "id" : "ITEM-2", "issue" : "78", "issued" : { "date-parts" : [ [ "2013" ] ] }, "number-of-pages" : "502", "publisher" : "Secretariat of the Convention on Biological Diversity", "publisher-place" : "Montreal, Canada", "title" : "Progress towards the Aichi Biodiversity Targets: An assessment of biodiversity trends, policy scenarios and key actions", "type" : "report" }, "uris" : [ "http://www.mendeley.com/documents/?uuid=99f7444e-797f-4787-8434-5c9387fa4105" ] } ], "mendeley" : { "formattedCitation" : "(Leadley et al., 2013; Millennium Ecosystem Assessment, 2005)", "plainTextFormattedCitation" : "(Leadley et al., 2013; Millennium Ecosystem Assessment, 2005)", "previouslyFormattedCitation" : "(Leadley et al., 2013; Millennium Ecosystem Assessment, 2005)" }, "properties" : {  }, "schema" : "https://github.com/citation-style-language/schema/raw/master/csl-citation.json" }</w:instrText>
      </w:r>
      <w:r w:rsidRPr="005477E2">
        <w:rPr>
          <w:rFonts w:cs="Calibri"/>
          <w:color w:val="000000" w:themeColor="text1"/>
        </w:rPr>
        <w:fldChar w:fldCharType="separate"/>
      </w:r>
      <w:r w:rsidRPr="00270807">
        <w:rPr>
          <w:rFonts w:cs="Calibri"/>
          <w:color w:val="000000" w:themeColor="text1"/>
        </w:rPr>
        <w:t xml:space="preserve">(Leadley </w:t>
      </w:r>
      <w:r w:rsidR="009E3418" w:rsidRPr="009E3418">
        <w:rPr>
          <w:rFonts w:cs="Calibri"/>
          <w:i/>
          <w:color w:val="000000" w:themeColor="text1"/>
        </w:rPr>
        <w:t>et al.</w:t>
      </w:r>
      <w:r w:rsidRPr="00270807">
        <w:rPr>
          <w:rFonts w:cs="Calibri"/>
          <w:color w:val="000000" w:themeColor="text1"/>
        </w:rPr>
        <w:t xml:space="preserve">, 2013; </w:t>
      </w:r>
      <w:r w:rsidR="00611717">
        <w:rPr>
          <w:rFonts w:cs="Calibri"/>
          <w:color w:val="000000" w:themeColor="text1"/>
        </w:rPr>
        <w:t>MEA</w:t>
      </w:r>
      <w:r w:rsidRPr="00270807">
        <w:rPr>
          <w:rFonts w:cs="Calibri"/>
          <w:color w:val="000000" w:themeColor="text1"/>
        </w:rPr>
        <w:t>, 2005)</w:t>
      </w:r>
      <w:r w:rsidRPr="005477E2">
        <w:rPr>
          <w:rFonts w:cs="Calibri"/>
          <w:color w:val="000000" w:themeColor="text1"/>
        </w:rPr>
        <w:fldChar w:fldCharType="end"/>
      </w:r>
      <w:r w:rsidRPr="005477E2">
        <w:rPr>
          <w:rFonts w:cs="Calibri"/>
          <w:color w:val="000000" w:themeColor="text1"/>
        </w:rPr>
        <w:t xml:space="preserve">. Over the past 50 years, humans </w:t>
      </w:r>
      <w:r w:rsidRPr="005477E2">
        <w:rPr>
          <w:rFonts w:cs="Calibri"/>
          <w:color w:val="000000" w:themeColor="text1"/>
        </w:rPr>
        <w:lastRenderedPageBreak/>
        <w:t>have changed ecosystems more rapidly than ever before; 60% of ecosystems are degraded and often overexploited</w:t>
      </w:r>
      <w:r>
        <w:rPr>
          <w:rFonts w:cs="Calibri"/>
          <w:color w:val="000000" w:themeColor="text1"/>
        </w:rPr>
        <w:t>,</w:t>
      </w:r>
      <w:r w:rsidRPr="005477E2">
        <w:rPr>
          <w:rFonts w:cs="Calibri"/>
          <w:color w:val="000000" w:themeColor="text1"/>
        </w:rPr>
        <w:t xml:space="preserve"> and pressures on </w:t>
      </w:r>
      <w:r>
        <w:rPr>
          <w:rFonts w:cs="Calibri"/>
          <w:color w:val="000000" w:themeColor="text1"/>
        </w:rPr>
        <w:t>nature</w:t>
      </w:r>
      <w:r w:rsidRPr="005477E2">
        <w:rPr>
          <w:rFonts w:cs="Calibri"/>
          <w:color w:val="000000" w:themeColor="text1"/>
        </w:rPr>
        <w:t xml:space="preserve"> are increasing despite the growing number of responses to tackle biodiversity loss </w:t>
      </w:r>
      <w:r w:rsidRPr="005477E2">
        <w:rPr>
          <w:rFonts w:cs="Calibri"/>
          <w:color w:val="000000" w:themeColor="text1"/>
        </w:rPr>
        <w:fldChar w:fldCharType="begin" w:fldLock="1"/>
      </w:r>
      <w:r>
        <w:rPr>
          <w:rFonts w:cs="Calibri"/>
          <w:color w:val="000000" w:themeColor="text1"/>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id" : "ITEM-2", "itemData" : { "ISBN" : "9789280734140", "abstract" : "For the executive summary, please refer to the GBO main report, Global Biodiversity Outlook 4 \u2013 A mid-term assessment of progress toward the implementation of the Strategic Plan for Biodiversity 2011 \u2013 2020 (SCBD, 2014). The summary is available in the six United Nations languages, and can be accessed on the CBD website (www.cbd.int/GBO4).", "author" : [ { "dropping-particle" : "", "family" : "Leadley", "given" : "P.W.", "non-dropping-particle" : "", "parse-names" : false, "suffix" : "" }, { "dropping-particle" : "", "family" : "Krug", "given" : "C.B.", "non-dropping-particle" : "", "parse-names" : false, "suffix" : "" }, { "dropping-particle" : "", "family" : "Alkemade", "given" : "R.", "non-dropping-particle" : "", "parse-names" : false, "suffix" : "" }, { "dropping-particle" : "", "family" : "Pereira", "given" : "H.M.", "non-dropping-particle" : "", "parse-names" : false, "suffix" : "" }, { "dropping-particle" : "", "family" : "Sumaila", "given" : "U.R.", "non-dropping-particle" : "", "parse-names" : false, "suffix" : "" }, { "dropping-particle" : "", "family" : "Walpole", "given" : "M.", "non-dropping-particle" : "", "parse-names" : false, "suffix" : "" }, { "dropping-particle" : "", "family" : "Marques", "given" : "A.", "non-dropping-particle" : "", "parse-names" : false, "suffix" : "" }, { "dropping-particle" : "", "family" : "Newbold", "given" : "T.", "non-dropping-particle" : "", "parse-names" : false, "suffix" : "" }, { "dropping-particle" : "", "family" : "Teh", "given" : "L.S.L", "non-dropping-particle" : "", "parse-names" : false, "suffix" : "" }, { "dropping-particle" : "", "family" : "Kolck", "given" : "J.", "non-dropping-particle" : "van", "parse-names" : false, "suffix" : "" }, { "dropping-particle" : "", "family" : "Bellard", "given" : "C.", "non-dropping-particle" : "", "parse-names" : false, "suffix" : "" }, { "dropping-particle" : "", "family" : "Januchowski-Hartley", "given" : "S.R.", "non-dropping-particle" : "", "parse-names" : false, "suffix" : "" }, { "dropping-particle" : "", "family" : "Mumby", "given" : "P.J.", "non-dropping-particle" : "", "parse-names" : false, "suffix" : "" } ], "id" : "ITEM-2", "issue" : "78", "issued" : { "date-parts" : [ [ "2013" ] ] }, "number-of-pages" : "502", "publisher" : "Secretariat of the Convention on Biological Diversity", "publisher-place" : "Montreal, Canada", "title" : "Progress towards the Aichi Biodiversity Targets: An assessment of biodiversity trends, policy scenarios and key actions", "type" : "report" }, "uris" : [ "http://www.mendeley.com/documents/?uuid=99f7444e-797f-4787-8434-5c9387fa4105" ] }, { "id" : "ITEM-3", "itemData" : { "ISSN" : "0036-8075", "author" : [ { "dropping-particle" : "", "family" : "Butchart", "given" : "Stuart HM", "non-dropping-particle" : "", "parse-names" : false, "suffix" : "" }, { "dropping-particle" : "", "family" : "Walpole", "given" : "Matt", "non-dropping-particle" : "", "parse-names" : false, "suffix" : "" }, { "dropping-particle" : "", "family" : "Collen", "given" : "Ben", "non-dropping-particle" : "", "parse-names" : false, "suffix" : "" }, { "dropping-particle" : "", "family" : "Strien", "given" : "Arco", "non-dropping-particle" : "van", "parse-names" : false, "suffix" : "" }, { "dropping-particle" : "", "family" : "Scharlemann", "given" : "J\u00f6rn PW", "non-dropping-particle" : "", "parse-names" : false, "suffix" : "" }, { "dropping-particle" : "", "family" : "Almond", "given" : "Rosamunde EA", "non-dropping-particle" : "", "parse-names" : false, "suffix" : "" }, { "dropping-particle" : "", "family" : "Baillie", "given" : "Jonathan EM", "non-dropping-particle" : "", "parse-names" : false, "suffix" : "" }, { "dropping-particle" : "", "family" : "Bomhard", "given" : "Bastian", "non-dropping-particle" : "", "parse-names" : false, "suffix" : "" }, { "dropping-particle" : "", "family" : "Brown", "given" : "Claire", "non-dropping-particle" : "", "parse-names" : false, "suffix" : "" }, { "dropping-particle" : "", "family" : "Bruno", "given" : "John", "non-dropping-particle" : "", "parse-names" : false, "suffix" : "" } ], "container-title" : "Science", "id" : "ITEM-3", "issue" : "5982", "issued" : { "date-parts" : [ [ "2010" ] ] }, "page" : "1164-1168", "title" : "Global biodiversity: indicators of recent declines", "type" : "article-journal", "volume" : "328" }, "uris" : [ "http://www.mendeley.com/documents/?uuid=2b2c4d53-2897-4b6b-8c86-8cb9ff50f739" ] }, { "id" : "ITEM-4", "itemData" : { "author" : [ { "dropping-particle" : "", "family" : "Tittensor", "given" : "D. P.", "non-dropping-particle" : "", "parse-names" : false, "suffix" : "" }, { "dropping-particle" : "", "family" : "Walpole", "given" : "M.", "non-dropping-particle" : "", "parse-names" : false, "suffix" : "" }, { "dropping-particle" : "", "family" : "Hill", "given" : "S. L. L.", "non-dropping-particle" : "", "parse-names" : false, "suffix" : "" }, { "dropping-particle" : "", "family" : "Boyce", "given" : "D. G.", "non-dropping-particle" : "", "parse-names" : false, "suffix" : "" }, { "dropping-particle" : "", "family" : "Britten", "given" : "G. L.", "non-dropping-particle" : "", "parse-names" : false, "suffix" : "" }, { "dropping-particle" : "", "family" : "Burgess", "given" : "N. D.", "non-dropping-particle" : "", "parse-names" : false, "suffix" : "" }, { "dropping-particle" : "", "family" : "Butchart", "given" : "S. H. M.", "non-dropping-particle" : "", "parse-names" : false, "suffix" : "" }, { "dropping-particle" : "", "family" : "Leadley", "given" : "P. W.", "non-dropping-particle" : "", "parse-names" : false, "suffix" : "" }, { "dropping-particle" : "", "family" : "Regan", "given" : "E. C.", "non-dropping-particle" : "", "parse-names" : false, "suffix" : "" }, { "dropping-particle" : "", "family" : "Alkemade", "given" : "R.", "non-dropping-particle" : "", "parse-names" : false, "suffix" : "" }, { "dropping-particle" : "", "family" : "Baumung", "given" : "R.", "non-dropping-particle" : "", "parse-names" : false, "suffix" : "" }, { "dropping-particle" : "", "family" : "Bellard", "given" : "C.", "non-dropping-particle" : "", "parse-names" : false, "suffix" : "" }, { "dropping-particle" : "", "family" : "Bouwman", "given" : "L.", "non-dropping-particle" : "", "parse-names" : false, "suffix" : "" }, { "dropping-particle" : "", "family" : "Bowles-Newark", "given" : "N. J.", "non-dropping-particle" : "", "parse-names" : false, "suffix" : "" }, { "dropping-particle" : "", "family" : "Chenery", "given" : "A. M.", "non-dropping-particle" : "", "parse-names" : false, "suffix" : "" }, { "dropping-particle" : "", "family" : "Cheung", "given" : "W. W. L.", "non-dropping-particle" : "", "parse-names" : false, "suffix" : "" }, { "dropping-particle" : "", "family" : "Christensen", "given" : "V.", "non-dropping-particle" : "", "parse-names" : false, "suffix" : "" }, { "dropping-particle" : "", "family" : "Cooper", "given" : "H. D.", "non-dropping-particle" : "", "parse-names" : false, "suffix" : "" }, { "dropping-particle" : "", "family" : "Crowther", "given" : "A. R.", "non-dropping-particle" : "", "parse-names" : false, "suffix" : "" }, { "dropping-particle" : "", "family" : "Dixon", "given" : "M. J. R.", "non-dropping-particle" : "", "parse-names" : false, "suffix" : "" }, { "dropping-particle" : "", "family" : "Galli", "given" : "A.", "non-dropping-particle" : "", "parse-names" : false, "suffix" : "" }, { "dropping-particle" : "", "family" : "Gaveau", "given" : "V.", "non-dropping-particle" : "", "parse-names" : false, "suffix" : "" }, { "dropping-particle" : "", "family" : "Gregory", "given" : "R. D.", "non-dropping-particle" : "", "parse-names" : false, "suffix" : "" }, { "dropping-particle" : "", "family" : "Gutierrez", "given" : "N. L.", "non-dropping-particle" : "", "parse-names" : false, "suffix" : "" }, { "dropping-particle" : "", "family" : "Hirsch", "given" : "T. L.", "non-dropping-particle" : "", "parse-names" : false, "suffix" : "" }, { "dropping-particle" : "", "family" : "Hoft", "given" : "R.", "non-dropping-particle" : "", "parse-names" : false, "suffix" : "" }, { "dropping-particle" : "", "family" : "Januchowski-Hartley", "given" : "S. R.", "non-dropping-particle" : "", "parse-names" : false, "suffix" : "" }, { "dropping-particle" : "", "family" : "Karmann", "given" : "M.", "non-dropping-particle" : "", "parse-names" : false, "suffix" : "" }, { "dropping-particle" : "", "family" : "Krug", "given" : "C. B.", "non-dropping-particle" : "", "parse-names" : false, "suffix" : "" }, { "dropping-particle" : "", "family" : "Leverington", "given" : "F. J.", "non-dropping-particle" : "", "parse-names" : false, "suffix" : "" }, { "dropping-particle" : "", "family" : "Loh", "given" : "J.", "non-dropping-particle" : "", "parse-names" : false, "suffix" : "" }, { "dropping-particle" : "", "family" : "Lojenga", "given" : "R. K.", "non-dropping-particle" : "", "parse-names" : false, "suffix" : "" }, { "dropping-particle" : "", "family" : "Malsch", "given" : "K.", "non-dropping-particle" : "", "parse-names" : false, "suffix" : "" }, { "dropping-particle" : "", "family" : "Marques", "given" : "A.", "non-dropping-particle" : "", "parse-names" : false, "suffix" : "" }, { "dropping-particle" : "", "family" : "Morgan", "given" : "D. H. W.", "non-dropping-particle" : "", "parse-names" : false, "suffix" : "" }, { "dropping-particle" : "", "family" : "Mumby", "given" : "P. J.", "non-dropping-particle" : "", "parse-names" : false, "suffix" : "" }, { "dropping-particle" : "", "family" : "Newbold", "given" : "T.", "non-dropping-particle" : "", "parse-names" : false, "suffix" : "" }, { "dropping-particle" : "", "family" : "Noonan-Mooney", "given" : "K.", "non-dropping-particle" : "", "parse-names" : false, "suffix" : "" }, { "dropping-particle" : "", "family" : "Pagad", "given" : "S. N.", "non-dropping-particle" : "", "parse-names" : false, "suffix" : "" }, { "dropping-particle" : "", "family" : "Parks", "given" : "B. C.", "non-dropping-particle" : "", "parse-names" : false, "suffix" : "" }, { "dropping-particle" : "", "family" : "Pereira", "given" : "H. M.", "non-dropping-particle" : "", "parse-names" : false, "suffix" : "" }, { "dropping-particle" : "", "family" : "Robertson", "given" : "T.", "non-dropping-particle" : "", "parse-names" : false, "suffix" : "" }, { "dropping-particle" : "", "family" : "Rondinini", "given" : "C.", "non-dropping-particle" : "", "parse-names" : false, "suffix" : "" }, { "dropping-particle" : "", "family" : "Santini", "given" : "L.", "non-dropping-particle" : "", "parse-names" : false, "suffix" : "" }, { "dropping-particle" : "", "family" : "Scharlemann", "given" : "J. P. W.", "non-dropping-particle" : "", "parse-names" : false, "suffix" : "" }, { "dropping-particle" : "", "family" : "Schindler", "given" : "S.", "non-dropping-particle" : "", "parse-names" : false, "suffix" : "" }, { "dropping-particle" : "", "family" : "Sumaila", "given" : "U. R.", "non-dropping-particle" : "", "parse-names" : false, "suffix" : "" }, { "dropping-particle" : "", "family" : "Teh", "given" : "L. S. L.", "non-dropping-particle" : "", "parse-names" : false, "suffix" : "" }, { "dropping-particle" : "", "family" : "Kolck", "given" : "J.", "non-dropping-particle" : "van", "parse-names" : false, "suffix" : "" }, { "dropping-particle" : "", "family" : "Visconti", "given" : "P.", "non-dropping-particle" : "", "parse-names" : false, "suffix" : "" }, { "dropping-particle" : "", "family" : "Ye", "given" : "Y.", "non-dropping-particle" : "", "parse-names" : false, "suffix" : "" } ], "container-title" : "Science", "id" : "ITEM-4", "issue" : "6206", "issued" : { "date-parts" : [ [ "2014" ] ] }, "page" : "241\u2013244", "title" : "A mid-term analysis of progress toward international biodiversity targets", "type" : "article-journal", "volume" : "346" }, "uris" : [ "http://www.mendeley.com/documents/?uuid=211810e3-e63c-4862-b3d0-24f262d9f49a" ] } ], "mendeley" : { "formattedCitation" : "(Butchart et al., 2010; Leadley et al., 2013; Millennium Ecosystem Assessment, 2005; Tittensor et al., 2014)", "plainTextFormattedCitation" : "(Butchart et al., 2010; Leadley et al., 2013; Millennium Ecosystem Assessment, 2005; Tittensor et al., 2014)", "previouslyFormattedCitation" : "(Butchart et al., 2010; Leadley et al., 2013; Millennium Ecosystem Assessment, 2005; Tittensor et al., 2014)" }, "properties" : {  }, "schema" : "https://github.com/citation-style-language/schema/raw/master/csl-citation.json" }</w:instrText>
      </w:r>
      <w:r w:rsidRPr="005477E2">
        <w:rPr>
          <w:rFonts w:cs="Calibri"/>
          <w:color w:val="000000" w:themeColor="text1"/>
        </w:rPr>
        <w:fldChar w:fldCharType="separate"/>
      </w:r>
      <w:r w:rsidRPr="00270807">
        <w:rPr>
          <w:rFonts w:cs="Calibri"/>
          <w:color w:val="000000" w:themeColor="text1"/>
        </w:rPr>
        <w:t xml:space="preserve">(Butchart </w:t>
      </w:r>
      <w:r w:rsidR="009E3418" w:rsidRPr="009E3418">
        <w:rPr>
          <w:rFonts w:cs="Calibri"/>
          <w:i/>
          <w:color w:val="000000" w:themeColor="text1"/>
        </w:rPr>
        <w:t>et al.</w:t>
      </w:r>
      <w:r w:rsidRPr="00270807">
        <w:rPr>
          <w:rFonts w:cs="Calibri"/>
          <w:color w:val="000000" w:themeColor="text1"/>
        </w:rPr>
        <w:t xml:space="preserve">, 2010; Leadley </w:t>
      </w:r>
      <w:r w:rsidR="009E3418" w:rsidRPr="009E3418">
        <w:rPr>
          <w:rFonts w:cs="Calibri"/>
          <w:i/>
          <w:color w:val="000000" w:themeColor="text1"/>
        </w:rPr>
        <w:t>et al.</w:t>
      </w:r>
      <w:r w:rsidRPr="00270807">
        <w:rPr>
          <w:rFonts w:cs="Calibri"/>
          <w:color w:val="000000" w:themeColor="text1"/>
        </w:rPr>
        <w:t xml:space="preserve">, 2013; </w:t>
      </w:r>
      <w:r w:rsidR="00514950">
        <w:rPr>
          <w:rFonts w:cs="Calibri"/>
          <w:color w:val="000000" w:themeColor="text1"/>
        </w:rPr>
        <w:t>MEA</w:t>
      </w:r>
      <w:r w:rsidRPr="00270807">
        <w:rPr>
          <w:rFonts w:cs="Calibri"/>
          <w:color w:val="000000" w:themeColor="text1"/>
        </w:rPr>
        <w:t xml:space="preserve">, 2005; Tittensor </w:t>
      </w:r>
      <w:r w:rsidR="009E3418" w:rsidRPr="009E3418">
        <w:rPr>
          <w:rFonts w:cs="Calibri"/>
          <w:i/>
          <w:color w:val="000000" w:themeColor="text1"/>
        </w:rPr>
        <w:t>et al.</w:t>
      </w:r>
      <w:r w:rsidRPr="00270807">
        <w:rPr>
          <w:rFonts w:cs="Calibri"/>
          <w:color w:val="000000" w:themeColor="text1"/>
        </w:rPr>
        <w:t>, 2014)</w:t>
      </w:r>
      <w:r w:rsidRPr="005477E2">
        <w:rPr>
          <w:rFonts w:cs="Calibri"/>
          <w:color w:val="000000" w:themeColor="text1"/>
        </w:rPr>
        <w:fldChar w:fldCharType="end"/>
      </w:r>
      <w:r w:rsidRPr="005477E2">
        <w:rPr>
          <w:rFonts w:cs="Calibri"/>
          <w:color w:val="000000" w:themeColor="text1"/>
        </w:rPr>
        <w:t xml:space="preserve">. Effective responses can be achieved by mainstreaming </w:t>
      </w:r>
      <w:r>
        <w:rPr>
          <w:rFonts w:cs="Calibri"/>
          <w:color w:val="000000" w:themeColor="text1"/>
        </w:rPr>
        <w:t>nature</w:t>
      </w:r>
      <w:r w:rsidRPr="005477E2">
        <w:rPr>
          <w:rFonts w:cs="Calibri"/>
          <w:color w:val="000000" w:themeColor="text1"/>
        </w:rPr>
        <w:t xml:space="preserve">, </w:t>
      </w:r>
      <w:r>
        <w:rPr>
          <w:rFonts w:cs="Calibri"/>
          <w:color w:val="000000" w:themeColor="text1"/>
        </w:rPr>
        <w:t>and its</w:t>
      </w:r>
      <w:r w:rsidRPr="005477E2">
        <w:rPr>
          <w:rFonts w:cs="Calibri"/>
          <w:color w:val="000000" w:themeColor="text1"/>
        </w:rPr>
        <w:t xml:space="preserve"> importance to </w:t>
      </w:r>
      <w:r>
        <w:rPr>
          <w:rFonts w:cs="Calibri"/>
          <w:color w:val="000000" w:themeColor="text1"/>
        </w:rPr>
        <w:t>good quality of life</w:t>
      </w:r>
      <w:r w:rsidRPr="005477E2">
        <w:rPr>
          <w:rFonts w:cs="Calibri"/>
          <w:color w:val="000000" w:themeColor="text1"/>
        </w:rPr>
        <w:t>, at all societal levels</w:t>
      </w:r>
      <w:r>
        <w:rPr>
          <w:rFonts w:cs="Calibri"/>
          <w:color w:val="000000" w:themeColor="text1"/>
        </w:rPr>
        <w:t xml:space="preserve">, as in </w:t>
      </w:r>
      <w:r w:rsidRPr="005477E2">
        <w:rPr>
          <w:rFonts w:cs="Calibri"/>
          <w:color w:val="000000" w:themeColor="text1"/>
        </w:rPr>
        <w:t xml:space="preserve">the Strategic Plan for Biodiversity 2012-2020 and its Aichi </w:t>
      </w:r>
      <w:r>
        <w:rPr>
          <w:rFonts w:cs="Calibri"/>
          <w:color w:val="000000" w:themeColor="text1"/>
        </w:rPr>
        <w:t xml:space="preserve">Biodiversity </w:t>
      </w:r>
      <w:r w:rsidRPr="005477E2">
        <w:rPr>
          <w:rFonts w:cs="Calibri"/>
          <w:color w:val="000000" w:themeColor="text1"/>
        </w:rPr>
        <w:t xml:space="preserve">Targets </w:t>
      </w:r>
      <w:r>
        <w:rPr>
          <w:rFonts w:cs="Calibri"/>
          <w:color w:val="000000" w:themeColor="text1"/>
        </w:rPr>
        <w:fldChar w:fldCharType="begin" w:fldLock="1"/>
      </w:r>
      <w:r>
        <w:rPr>
          <w:rFonts w:cs="Calibri"/>
          <w:color w:val="000000" w:themeColor="text1"/>
        </w:rPr>
        <w:instrText>ADDIN CSL_CITATION { "citationItems" : [ { "id" : "ITEM-1", "itemData" : { "author" : [ { "dropping-particle" : "", "family" : "CBD", "given" : "", "non-dropping-particle" : "", "parse-names" : false, "suffix" : "" } ], "id" : "ITEM-1", "issued" : { "date-parts" : [ [ "2010" ] ] }, "title" : "The Strategic Plan for Biodiversity 2011-2020 and the Aichi Biodiversity Targets", "type" : "article" }, "uris" : [ "http://www.mendeley.com/documents/?uuid=ae4f863b-4f92-4236-8b81-74009023869f" ] } ], "mendeley" : { "formattedCitation" : "(CBD, 2010b)", "plainTextFormattedCitation" : "(CBD, 2010b)", "previouslyFormattedCitation" : "(CBD, 2010b)" }, "properties" : {  }, "schema" : "https://github.com/citation-style-language/schema/raw/master/csl-citation.json" }</w:instrText>
      </w:r>
      <w:r>
        <w:rPr>
          <w:rFonts w:cs="Calibri"/>
          <w:color w:val="000000" w:themeColor="text1"/>
        </w:rPr>
        <w:fldChar w:fldCharType="separate"/>
      </w:r>
      <w:r w:rsidRPr="007037DD">
        <w:rPr>
          <w:rFonts w:cs="Calibri"/>
          <w:color w:val="000000" w:themeColor="text1"/>
        </w:rPr>
        <w:t>(CBD, 2010)</w:t>
      </w:r>
      <w:r>
        <w:rPr>
          <w:rFonts w:cs="Calibri"/>
          <w:color w:val="000000" w:themeColor="text1"/>
        </w:rPr>
        <w:fldChar w:fldCharType="end"/>
      </w:r>
      <w:r w:rsidRPr="005477E2">
        <w:rPr>
          <w:rFonts w:cs="Calibri"/>
          <w:color w:val="000000" w:themeColor="text1"/>
        </w:rPr>
        <w:t>.</w:t>
      </w:r>
    </w:p>
    <w:p w14:paraId="615FDB40" w14:textId="3272A29F" w:rsidR="00681350" w:rsidRPr="005477E2" w:rsidRDefault="00681350" w:rsidP="001E43D4">
      <w:r w:rsidRPr="002C4A5C">
        <w:rPr>
          <w:rFonts w:cs="Calibri"/>
          <w:color w:val="000000" w:themeColor="text1"/>
        </w:rPr>
        <w:t xml:space="preserve">Overall, the state of </w:t>
      </w:r>
      <w:r>
        <w:rPr>
          <w:rFonts w:cs="Calibri"/>
          <w:color w:val="000000" w:themeColor="text1"/>
        </w:rPr>
        <w:t>nature (</w:t>
      </w:r>
      <w:r w:rsidRPr="002C4A5C">
        <w:rPr>
          <w:rFonts w:cs="Calibri"/>
          <w:color w:val="000000" w:themeColor="text1"/>
        </w:rPr>
        <w:t>biodiversity and ecosystems</w:t>
      </w:r>
      <w:r>
        <w:rPr>
          <w:rFonts w:cs="Calibri"/>
          <w:color w:val="000000" w:themeColor="text1"/>
        </w:rPr>
        <w:t>)</w:t>
      </w:r>
      <w:r w:rsidRPr="002C4A5C">
        <w:rPr>
          <w:rFonts w:cs="Calibri"/>
          <w:color w:val="000000" w:themeColor="text1"/>
        </w:rPr>
        <w:t xml:space="preserve"> is deteriorating in </w:t>
      </w:r>
      <w:r>
        <w:rPr>
          <w:rFonts w:cs="Calibri"/>
          <w:color w:val="000000" w:themeColor="text1"/>
        </w:rPr>
        <w:t xml:space="preserve">Western, Central and Eastern </w:t>
      </w:r>
      <w:r w:rsidRPr="002C4A5C">
        <w:rPr>
          <w:rFonts w:cs="Calibri"/>
          <w:color w:val="000000" w:themeColor="text1"/>
        </w:rPr>
        <w:t xml:space="preserve">Europe </w:t>
      </w:r>
      <w:r w:rsidRPr="005477E2">
        <w:rPr>
          <w:rFonts w:cs="Calibri"/>
          <w:color w:val="000000" w:themeColor="text1"/>
        </w:rPr>
        <w:fldChar w:fldCharType="begin" w:fldLock="1"/>
      </w:r>
      <w:r>
        <w:rPr>
          <w:rFonts w:cs="Calibri"/>
          <w:color w:val="000000" w:themeColor="text1"/>
        </w:rPr>
        <w:instrText>ADDIN CSL_CITATION { "citationItems" : [ { "id" : "ITEM-1", "itemData" : { "URL" : "http://www.eea.europa.eu/soer", "accessed" : { "date-parts" : [ [ "2015", "11", "20" ] ] }, "author" : [ { "dropping-particle" : "", "family" : "EEA", "given" : "", "non-dropping-particle" : "", "parse-names" : false, "suffix" : "" } ], "id" : "ITEM-1", "issued" : { "date-parts" : [ [ "2015" ] ] }, "language" : "en", "title" : "SOER 2015 - The European environment \u2014 state and outlook 2015", "type" : "webpage" }, "uris" : [ "http://www.mendeley.com/documents/?uuid=841664ae-6770-43ec-ab36-bf4089da1c6a" ] }, { "id" : "ITEM-2", "itemData" : { "author" : [ { "dropping-particle" : "", "family" : "European Commission", "given" : "", "non-dropping-particle" : "", "parse-names" : false, "suffix" : "" } ], "id" : "ITEM-2", "issued" : { "date-parts" : [ [ "2015" ] ] }, "title" : "Report from the Commission to the European Parliament and the Council - The mid-term review of the EU Biodiversity Strategy to 2020", "type" : "report" }, "uris" : [ "http://www.mendeley.com/documents/?uuid=92f7d1bb-16b1-4979-8aa4-658d7d58d9c8" ] } ], "mendeley" : { "formattedCitation" : "(EEA, 2015b; European Commission, 2015b)", "manualFormatting" : "(see for example: EC 2015; EEA 2015)", "plainTextFormattedCitation" : "(EEA, 2015b; European Commission, 2015b)", "previouslyFormattedCitation" : "(EEA, 2015b; European Commission, 2015b)" }, "properties" : {  }, "schema" : "https://github.com/citation-style-language/schema/raw/master/csl-citation.json" }</w:instrText>
      </w:r>
      <w:r w:rsidRPr="005477E2">
        <w:rPr>
          <w:rFonts w:cs="Calibri"/>
          <w:color w:val="000000" w:themeColor="text1"/>
        </w:rPr>
        <w:fldChar w:fldCharType="separate"/>
      </w:r>
      <w:r w:rsidRPr="005477E2">
        <w:rPr>
          <w:rFonts w:cs="Calibri"/>
          <w:color w:val="000000" w:themeColor="text1"/>
        </w:rPr>
        <w:t xml:space="preserve">(see for example: </w:t>
      </w:r>
      <w:r w:rsidRPr="00EA054E">
        <w:rPr>
          <w:rFonts w:cs="Calibri"/>
          <w:color w:val="000000" w:themeColor="text1"/>
        </w:rPr>
        <w:t>European Commission</w:t>
      </w:r>
      <w:r w:rsidR="006E1646">
        <w:rPr>
          <w:rFonts w:cs="Calibri"/>
          <w:color w:val="000000" w:themeColor="text1"/>
        </w:rPr>
        <w:t xml:space="preserve">, </w:t>
      </w:r>
      <w:r w:rsidRPr="00EA054E">
        <w:rPr>
          <w:rFonts w:cs="Calibri"/>
          <w:color w:val="000000" w:themeColor="text1"/>
        </w:rPr>
        <w:t>2015</w:t>
      </w:r>
      <w:r w:rsidR="009A2E72">
        <w:rPr>
          <w:rFonts w:cs="Calibri"/>
          <w:color w:val="000000" w:themeColor="text1"/>
        </w:rPr>
        <w:t>b</w:t>
      </w:r>
      <w:r w:rsidRPr="00EA054E">
        <w:rPr>
          <w:rFonts w:cs="Calibri"/>
          <w:color w:val="000000" w:themeColor="text1"/>
        </w:rPr>
        <w:t>; EEA</w:t>
      </w:r>
      <w:r w:rsidR="006E1646">
        <w:rPr>
          <w:rFonts w:cs="Calibri"/>
          <w:color w:val="000000" w:themeColor="text1"/>
        </w:rPr>
        <w:t xml:space="preserve">, </w:t>
      </w:r>
      <w:r w:rsidRPr="00EA054E">
        <w:rPr>
          <w:rFonts w:cs="Calibri"/>
          <w:color w:val="000000" w:themeColor="text1"/>
        </w:rPr>
        <w:t>2015</w:t>
      </w:r>
      <w:r w:rsidR="00EA054E">
        <w:rPr>
          <w:rFonts w:cs="Calibri"/>
          <w:color w:val="000000" w:themeColor="text1"/>
        </w:rPr>
        <w:t>b</w:t>
      </w:r>
      <w:r w:rsidRPr="005477E2">
        <w:rPr>
          <w:rFonts w:cs="Calibri"/>
          <w:color w:val="000000" w:themeColor="text1"/>
        </w:rPr>
        <w:t>)</w:t>
      </w:r>
      <w:r w:rsidRPr="005477E2">
        <w:rPr>
          <w:rFonts w:cs="Calibri"/>
          <w:color w:val="000000" w:themeColor="text1"/>
        </w:rPr>
        <w:fldChar w:fldCharType="end"/>
      </w:r>
      <w:r w:rsidRPr="005477E2">
        <w:rPr>
          <w:rFonts w:cs="Calibri"/>
          <w:color w:val="000000" w:themeColor="text1"/>
        </w:rPr>
        <w:t xml:space="preserve">. Approximately, 60% of the </w:t>
      </w:r>
      <w:r>
        <w:rPr>
          <w:rFonts w:cs="Calibri"/>
          <w:color w:val="000000" w:themeColor="text1"/>
        </w:rPr>
        <w:t>European Union</w:t>
      </w:r>
      <w:r w:rsidRPr="005477E2">
        <w:rPr>
          <w:rFonts w:cs="Calibri"/>
          <w:color w:val="000000" w:themeColor="text1"/>
        </w:rPr>
        <w:t xml:space="preserve">-level species assessments and 77% of the </w:t>
      </w:r>
      <w:r>
        <w:rPr>
          <w:rFonts w:cs="Calibri"/>
          <w:color w:val="000000" w:themeColor="text1"/>
        </w:rPr>
        <w:t>European Union</w:t>
      </w:r>
      <w:r w:rsidRPr="005477E2">
        <w:rPr>
          <w:rFonts w:cs="Calibri"/>
          <w:color w:val="000000" w:themeColor="text1"/>
        </w:rPr>
        <w:t>-level habitat assessments indicate an unfavo</w:t>
      </w:r>
      <w:r>
        <w:rPr>
          <w:rFonts w:cs="Calibri"/>
          <w:color w:val="000000" w:themeColor="text1"/>
        </w:rPr>
        <w:t>u</w:t>
      </w:r>
      <w:r w:rsidRPr="005477E2">
        <w:rPr>
          <w:rFonts w:cs="Calibri"/>
          <w:color w:val="000000" w:themeColor="text1"/>
        </w:rPr>
        <w:t xml:space="preserve">rable or deteriorating status </w:t>
      </w:r>
      <w:r w:rsidRPr="005477E2">
        <w:rPr>
          <w:rFonts w:cs="Calibri"/>
          <w:color w:val="000000" w:themeColor="text1"/>
        </w:rPr>
        <w:fldChar w:fldCharType="begin" w:fldLock="1"/>
      </w:r>
      <w:r>
        <w:rPr>
          <w:rFonts w:cs="Calibri"/>
          <w:color w:val="000000" w:themeColor="text1"/>
        </w:rPr>
        <w:instrText>ADDIN CSL_CITATION { "citationItems" : [ { "id" : "ITEM-1", "itemData" : { "author" : [ { "dropping-particle" : "", "family" : "European Commission", "given" : "", "non-dropping-particle" : "", "parse-names" : false, "suffix" : "" } ], "id" : "ITEM-1", "issued" : { "date-parts" : [ [ "2015" ] ] }, "title" : "Report from the Commission to the European Parliament and the Council - The mid-term review of the EU Biodiversity Strategy to 2020", "type" : "report" }, "uris" : [ "http://www.mendeley.com/documents/?uuid=92f7d1bb-16b1-4979-8aa4-658d7d58d9c8" ] }, { "id" : "ITEM-2", "itemData" : { "URL" : "http://www.eea.europa.eu/soer", "accessed" : { "date-parts" : [ [ "2015", "11", "20" ] ] }, "author" : [ { "dropping-particle" : "", "family" : "EEA", "given" : "", "non-dropping-particle" : "", "parse-names" : false, "suffix" : "" } ], "id" : "ITEM-2", "issued" : { "date-parts" : [ [ "2015" ] ] }, "language" : "en", "title" : "SOER 2015 - The European environment \u2014 state and outlook 2015", "type" : "webpage" }, "uris" : [ "http://www.mendeley.com/documents/?uuid=841664ae-6770-43ec-ab36-bf4089da1c6a" ] } ], "mendeley" : { "formattedCitation" : "(EEA, 2015b; European Commission, 2015b)", "plainTextFormattedCitation" : "(EEA, 2015b; European Commission, 2015b)", "previouslyFormattedCitation" : "(EEA, 2015b; European Commission, 2015b)" }, "properties" : {  }, "schema" : "https://github.com/citation-style-language/schema/raw/master/csl-citation.json" }</w:instrText>
      </w:r>
      <w:r w:rsidRPr="005477E2">
        <w:rPr>
          <w:rFonts w:cs="Calibri"/>
          <w:color w:val="000000" w:themeColor="text1"/>
        </w:rPr>
        <w:fldChar w:fldCharType="separate"/>
      </w:r>
      <w:r w:rsidRPr="00EA054E">
        <w:rPr>
          <w:rFonts w:cs="Calibri"/>
          <w:color w:val="000000" w:themeColor="text1"/>
        </w:rPr>
        <w:t>(EEA, 2015b; European Commission, 2015b</w:t>
      </w:r>
      <w:r w:rsidRPr="006A036C">
        <w:rPr>
          <w:rFonts w:cs="Calibri"/>
          <w:color w:val="000000" w:themeColor="text1"/>
        </w:rPr>
        <w:t>)</w:t>
      </w:r>
      <w:r w:rsidRPr="005477E2">
        <w:rPr>
          <w:rFonts w:cs="Calibri"/>
          <w:color w:val="000000" w:themeColor="text1"/>
        </w:rPr>
        <w:fldChar w:fldCharType="end"/>
      </w:r>
      <w:r w:rsidRPr="005477E2">
        <w:rPr>
          <w:rFonts w:cs="Calibri"/>
          <w:color w:val="000000" w:themeColor="text1"/>
        </w:rPr>
        <w:t xml:space="preserve">. </w:t>
      </w:r>
      <w:r>
        <w:rPr>
          <w:rFonts w:cs="Calibri"/>
          <w:color w:val="000000" w:themeColor="text1"/>
        </w:rPr>
        <w:t>Nevertheless</w:t>
      </w:r>
      <w:r w:rsidRPr="002C4A5C">
        <w:rPr>
          <w:rFonts w:cs="Calibri"/>
          <w:color w:val="000000" w:themeColor="text1"/>
        </w:rPr>
        <w:t xml:space="preserve">, some species are </w:t>
      </w:r>
      <w:r>
        <w:rPr>
          <w:rFonts w:cs="Calibri"/>
          <w:color w:val="000000" w:themeColor="text1"/>
        </w:rPr>
        <w:t>returning</w:t>
      </w:r>
      <w:r w:rsidRPr="002C4A5C">
        <w:rPr>
          <w:rFonts w:cs="Calibri"/>
          <w:color w:val="000000" w:themeColor="text1"/>
        </w:rPr>
        <w:t xml:space="preserve"> to</w:t>
      </w:r>
      <w:r w:rsidRPr="004224AB">
        <w:t xml:space="preserve"> </w:t>
      </w:r>
      <w:r w:rsidRPr="004224AB">
        <w:rPr>
          <w:rFonts w:cs="Calibri"/>
          <w:color w:val="000000" w:themeColor="text1"/>
        </w:rPr>
        <w:t xml:space="preserve">Western, Central and Eastern </w:t>
      </w:r>
      <w:r w:rsidRPr="002C4A5C">
        <w:rPr>
          <w:rFonts w:cs="Calibri"/>
          <w:color w:val="000000" w:themeColor="text1"/>
        </w:rPr>
        <w:t xml:space="preserve">Europe after long periods of absence, for example, the European </w:t>
      </w:r>
      <w:r w:rsidR="00611717">
        <w:rPr>
          <w:rFonts w:cs="Calibri"/>
          <w:color w:val="000000" w:themeColor="text1"/>
        </w:rPr>
        <w:t>b</w:t>
      </w:r>
      <w:r w:rsidRPr="002C4A5C">
        <w:rPr>
          <w:rFonts w:cs="Calibri"/>
          <w:color w:val="000000" w:themeColor="text1"/>
        </w:rPr>
        <w:t xml:space="preserve">ison and the Eurasian </w:t>
      </w:r>
      <w:r w:rsidR="00611717">
        <w:rPr>
          <w:rFonts w:cs="Calibri"/>
          <w:color w:val="000000" w:themeColor="text1"/>
        </w:rPr>
        <w:t>b</w:t>
      </w:r>
      <w:r w:rsidRPr="002C4A5C">
        <w:rPr>
          <w:rFonts w:cs="Calibri"/>
          <w:color w:val="000000" w:themeColor="text1"/>
        </w:rPr>
        <w:t xml:space="preserve">eaver </w:t>
      </w:r>
      <w:r w:rsidRPr="005477E2">
        <w:fldChar w:fldCharType="begin" w:fldLock="1"/>
      </w:r>
      <w:r>
        <w:instrText>ADDIN CSL_CITATION { "citationItems" : [ { "id" : "ITEM-1", "itemData" : { "author" : [ { "dropping-particle" : "", "family" : "European Commission", "given" : "", "non-dropping-particle" : "", "parse-names" : false, "suffix" : "" } ], "id" : "ITEM-1", "issued" : { "date-parts" : [ [ "2015" ] ] }, "title" : "Report from the Commission to the European Parliament and the Council - The mid-term review of the EU Biodiversity Strategy to 2020", "type" : "report" }, "uris" : [ "http://www.mendeley.com/documents/?uuid=92f7d1bb-16b1-4979-8aa4-658d7d58d9c8" ] }, { "id" : "ITEM-2", "itemData" : { "URL" : "http://www.iucnredlist.org/details/2814/0", "accessed" : { "date-parts" : [ [ "2016", "12", "18" ] ] }, "author" : [ { "dropping-particle" : "", "family" : "Olech", "given" : "W (IUCN SSC Bison Specialist Group)", "non-dropping-particle" : "", "parse-names" : false, "suffix" : "" } ], "id" : "ITEM-2", "issued" : { "date-parts" : [ [ "2008" ] ] }, "title" : "Bison bonasus (European Bison, Wisent)", "type" : "webpage" }, "uris" : [ "http://www.mendeley.com/documents/?uuid=07f39fd6-bd06-329f-a158-91fa0b1f6515" ] }, { "id" : "ITEM-3", "itemData" : { "URL" : "http://www.iucnredlist.org/details/full/4007/0", "accessed" : { "date-parts" : [ [ "2016", "12", "18" ] ] }, "author" : [ { "dropping-particle" : "", "family" : "Batbold", "given" : "J", "non-dropping-particle" : "", "parse-names" : false, "suffix" : "" }, { "dropping-particle" : "", "family" : "Batsaikhan", "given" : "N.", "non-dropping-particle" : "", "parse-names" : false, "suffix" : "" }, { "dropping-particle" : "", "family" : "Shar", "given" : "S.", "non-dropping-particle" : "", "parse-names" : false, "suffix" : "" }, { "dropping-particle" : "", "family" : "Hutterer", "given" : "R.", "non-dropping-particle" : "", "parse-names" : false, "suffix" : "" }, { "dropping-particle" : "", "family" : "Kry\u0161tufek", "given" : "B.", "non-dropping-particle" : "", "parse-names" : false, "suffix" : "" }, { "dropping-particle" : "", "family" : "Yigit", "given" : "N.", "non-dropping-particle" : "", "parse-names" : false, "suffix" : "" }, { "dropping-particle" : "", "family" : "Mitsain", "given" : "G.", "non-dropping-particle" : "", "parse-names" : false, "suffix" : "" }, { "dropping-particle" : "", "family" : "Palomo", "given" : "L.", "non-dropping-particle" : "", "parse-names" : false, "suffix" : "" } ], "container-title" : "The IUCN Red List of Threatened Species 2016: e.T4007A22188115.", "id" : "ITEM-3", "issued" : { "date-parts" : [ [ "2016" ] ] }, "title" : "Castor fiber (Eurasian Beaver)", "type" : "webpage" }, "uris" : [ "http://www.mendeley.com/documents/?uuid=33d9083c-bb16-3651-9424-831eef7eecaa" ] } ], "mendeley" : { "formattedCitation" : "(Batbold et al., 2016; European Commission, 2015b; Olech, 2008)", "plainTextFormattedCitation" : "(Batbold et al., 2016; European Commission, 2015b; Olech, 2008)", "previouslyFormattedCitation" : "(Batbold et al., 2016; European Commission, 2015b; Olech, 2008)" }, "properties" : {  }, "schema" : "https://github.com/citation-style-language/schema/raw/master/csl-citation.json" }</w:instrText>
      </w:r>
      <w:r w:rsidRPr="005477E2">
        <w:fldChar w:fldCharType="separate"/>
      </w:r>
      <w:r w:rsidRPr="006A036C">
        <w:t xml:space="preserve">(Batbold </w:t>
      </w:r>
      <w:r w:rsidR="009E3418" w:rsidRPr="009E3418">
        <w:rPr>
          <w:i/>
        </w:rPr>
        <w:t>et al.</w:t>
      </w:r>
      <w:r w:rsidRPr="006A036C">
        <w:t xml:space="preserve">, 2016; </w:t>
      </w:r>
      <w:r w:rsidRPr="00EA054E">
        <w:t>European Commission, 2015b</w:t>
      </w:r>
      <w:r w:rsidRPr="006A036C">
        <w:t>; Olech, 2008)</w:t>
      </w:r>
      <w:r w:rsidRPr="005477E2">
        <w:fldChar w:fldCharType="end"/>
      </w:r>
      <w:r w:rsidRPr="005477E2">
        <w:t xml:space="preserve">. </w:t>
      </w:r>
    </w:p>
    <w:p w14:paraId="356B167E" w14:textId="63859DC1" w:rsidR="00681350" w:rsidRPr="007B5D11" w:rsidRDefault="00681350" w:rsidP="001E43D4">
      <w:pPr>
        <w:rPr>
          <w:rFonts w:cs="Calibri"/>
          <w:color w:val="000000" w:themeColor="text1"/>
        </w:rPr>
      </w:pPr>
      <w:r>
        <w:rPr>
          <w:rFonts w:cs="Calibri"/>
          <w:color w:val="000000" w:themeColor="text1"/>
        </w:rPr>
        <w:t>T</w:t>
      </w:r>
      <w:r w:rsidRPr="002C4A5C">
        <w:rPr>
          <w:rFonts w:cs="Calibri"/>
          <w:color w:val="000000" w:themeColor="text1"/>
        </w:rPr>
        <w:t xml:space="preserve">he state of </w:t>
      </w:r>
      <w:r>
        <w:rPr>
          <w:rFonts w:cs="Calibri"/>
          <w:color w:val="000000" w:themeColor="text1"/>
        </w:rPr>
        <w:t>nature</w:t>
      </w:r>
      <w:r w:rsidRPr="002C4A5C">
        <w:rPr>
          <w:rFonts w:cs="Calibri"/>
          <w:color w:val="000000" w:themeColor="text1"/>
        </w:rPr>
        <w:t xml:space="preserve"> </w:t>
      </w:r>
      <w:r>
        <w:rPr>
          <w:rFonts w:cs="Calibri"/>
          <w:color w:val="000000" w:themeColor="text1"/>
        </w:rPr>
        <w:t xml:space="preserve">is also deterioriating in Central Asia </w:t>
      </w:r>
      <w:r w:rsidRPr="005477E2">
        <w:rPr>
          <w:rFonts w:cs="Calibri"/>
          <w:color w:val="000000" w:themeColor="text1"/>
        </w:rPr>
        <w:fldChar w:fldCharType="begin" w:fldLock="1"/>
      </w:r>
      <w:r>
        <w:rPr>
          <w:rFonts w:cs="Calibri"/>
          <w:color w:val="000000" w:themeColor="text1"/>
        </w:rPr>
        <w:instrText>ADDIN CSL_CITATION { "citationItems" : [ { "id" : "ITEM-1", "itemData" : { "author" : [ { "dropping-particle" : "", "family" : "Appleton", "given" : "MR", "non-dropping-particle" : "", "parse-names" : false, "suffix" : "" }, { "dropping-particle" : "", "family" : "Dinu", "given" : "A", "non-dropping-particle" : "", "parse-names" : false, "suffix" : "" }, { "dropping-particle" : "", "family" : "Liscakova", "given" : "N", "non-dropping-particle" : "", "parse-names" : false, "suffix" : "" }, { "dropping-particle" : "", "family" : "Panchenko", "given" : "N", "non-dropping-particle" : "", "parse-names" : false, "suffix" : "" }, { "dropping-particle" : "", "family" : "Vergeichik", "given" : "M", "non-dropping-particle" : "", "parse-names" : false, "suffix" : "" } ], "id" : "ITEM-1", "issued" : { "date-parts" : [ [ "2012" ] ] }, "publisher" : "Global Environment Facility and United Nations Development Programme", "publisher-place" : "Bratislava, Slovakia", "title" : "Biodiversity: Delivering results in Europe and the CIS", "type" : "article" }, "uris" : [ "http://www.mendeley.com/documents/?uuid=466d4b8d-e038-483c-a634-8e54be5b3b0e" ] }, { "id" : "ITEM-2", "itemData" : { "author" : [ { "dropping-particle" : "", "family" : "Zoi International Network", "given" : "", "non-dropping-particle" : "", "parse-names" : false, "suffix" : "" } ], "id" : "ITEM-2", "issued" : { "date-parts" : [ [ "2011" ] ] }, "title" : "Biodiversity in Central Asia: A visual synthesis", "type" : "report" }, "uris" : [ "http://www.mendeley.com/documents/?uuid=8f4c56cf-4554-45f1-acba-a14887addaba" ] } ], "mendeley" : { "formattedCitation" : "(Appleton, Dinu, Liscakova, Panchenko, &amp; Vergeichik, 2012; Zoi International Network, 2011)", "plainTextFormattedCitation" : "(Appleton, Dinu, Liscakova, Panchenko, &amp; Vergeichik, 2012; Zoi International Network, 2011)", "previouslyFormattedCitation" : "(Appleton, Dinu, Liscakova, Panchenko, &amp; Vergeichik, 2012; Zoi International Network, 2011)" }, "properties" : {  }, "schema" : "https://github.com/citation-style-language/schema/raw/master/csl-citation.json" }</w:instrText>
      </w:r>
      <w:r w:rsidRPr="005477E2">
        <w:rPr>
          <w:rFonts w:cs="Calibri"/>
          <w:color w:val="000000" w:themeColor="text1"/>
        </w:rPr>
        <w:fldChar w:fldCharType="separate"/>
      </w:r>
      <w:r w:rsidRPr="00270807">
        <w:rPr>
          <w:rFonts w:cs="Calibri"/>
          <w:color w:val="000000" w:themeColor="text1"/>
        </w:rPr>
        <w:t>(Appleton</w:t>
      </w:r>
      <w:r>
        <w:rPr>
          <w:rFonts w:cs="Calibri"/>
          <w:color w:val="000000" w:themeColor="text1"/>
        </w:rPr>
        <w:t xml:space="preserve"> </w:t>
      </w:r>
      <w:r w:rsidR="009E3418" w:rsidRPr="009E3418">
        <w:rPr>
          <w:rFonts w:cs="Calibri"/>
          <w:i/>
          <w:color w:val="000000" w:themeColor="text1"/>
        </w:rPr>
        <w:t>et al.</w:t>
      </w:r>
      <w:r w:rsidRPr="00270807">
        <w:rPr>
          <w:rFonts w:cs="Calibri"/>
          <w:color w:val="000000" w:themeColor="text1"/>
        </w:rPr>
        <w:t>, 2012; Zoi International Network, 2011)</w:t>
      </w:r>
      <w:r w:rsidRPr="005477E2">
        <w:rPr>
          <w:rFonts w:cs="Calibri"/>
          <w:color w:val="000000" w:themeColor="text1"/>
        </w:rPr>
        <w:fldChar w:fldCharType="end"/>
      </w:r>
      <w:r w:rsidRPr="005477E2">
        <w:rPr>
          <w:rFonts w:cs="Calibri"/>
          <w:color w:val="000000" w:themeColor="text1"/>
        </w:rPr>
        <w:t xml:space="preserve"> (</w:t>
      </w:r>
      <w:r w:rsidRPr="007D237C">
        <w:rPr>
          <w:rFonts w:cs="Calibri"/>
          <w:b/>
          <w:color w:val="000000" w:themeColor="text1"/>
        </w:rPr>
        <w:t>Figure 1.2</w:t>
      </w:r>
      <w:r w:rsidRPr="005477E2">
        <w:rPr>
          <w:rFonts w:cs="Calibri"/>
          <w:color w:val="000000" w:themeColor="text1"/>
        </w:rPr>
        <w:t>)</w:t>
      </w:r>
      <w:r>
        <w:rPr>
          <w:rFonts w:cs="Calibri"/>
          <w:color w:val="000000" w:themeColor="text1"/>
        </w:rPr>
        <w:t>. Its</w:t>
      </w:r>
      <w:r w:rsidRPr="005477E2">
        <w:rPr>
          <w:rFonts w:cs="Calibri"/>
          <w:color w:val="000000" w:themeColor="text1"/>
        </w:rPr>
        <w:t xml:space="preserve"> most distinctive species </w:t>
      </w:r>
      <w:r w:rsidRPr="002C4A5C">
        <w:rPr>
          <w:rFonts w:cs="Calibri"/>
          <w:color w:val="000000" w:themeColor="text1"/>
        </w:rPr>
        <w:t>are</w:t>
      </w:r>
      <w:r>
        <w:rPr>
          <w:rFonts w:cs="Calibri"/>
          <w:color w:val="000000" w:themeColor="text1"/>
        </w:rPr>
        <w:t>,</w:t>
      </w:r>
      <w:r w:rsidRPr="002C4A5C">
        <w:rPr>
          <w:rFonts w:cs="Calibri"/>
          <w:color w:val="000000" w:themeColor="text1"/>
        </w:rPr>
        <w:t xml:space="preserve"> and have been</w:t>
      </w:r>
      <w:r>
        <w:rPr>
          <w:rFonts w:cs="Calibri"/>
          <w:color w:val="000000" w:themeColor="text1"/>
        </w:rPr>
        <w:t>, heavily impacted. F</w:t>
      </w:r>
      <w:r w:rsidRPr="002C4A5C">
        <w:rPr>
          <w:rFonts w:cs="Calibri"/>
          <w:color w:val="000000" w:themeColor="text1"/>
        </w:rPr>
        <w:t>or example</w:t>
      </w:r>
      <w:r>
        <w:rPr>
          <w:rFonts w:cs="Calibri"/>
          <w:color w:val="000000" w:themeColor="text1"/>
        </w:rPr>
        <w:t>,</w:t>
      </w:r>
      <w:r w:rsidRPr="002C4A5C">
        <w:rPr>
          <w:rFonts w:cs="Calibri"/>
          <w:color w:val="000000" w:themeColor="text1"/>
        </w:rPr>
        <w:t xml:space="preserve"> the last tigers in the region are thought to have been killed in the 1950s</w:t>
      </w:r>
      <w:r>
        <w:rPr>
          <w:rFonts w:cs="Calibri"/>
          <w:color w:val="000000" w:themeColor="text1"/>
        </w:rPr>
        <w:t>;</w:t>
      </w:r>
      <w:r w:rsidRPr="002C4A5C">
        <w:rPr>
          <w:rFonts w:cs="Calibri"/>
          <w:color w:val="000000" w:themeColor="text1"/>
        </w:rPr>
        <w:t xml:space="preserve"> the </w:t>
      </w:r>
      <w:r>
        <w:rPr>
          <w:rFonts w:cs="Calibri"/>
          <w:color w:val="000000" w:themeColor="text1"/>
        </w:rPr>
        <w:t>s</w:t>
      </w:r>
      <w:r w:rsidRPr="002C4A5C">
        <w:rPr>
          <w:rFonts w:cs="Calibri"/>
          <w:color w:val="000000" w:themeColor="text1"/>
        </w:rPr>
        <w:t xml:space="preserve">now </w:t>
      </w:r>
      <w:r>
        <w:rPr>
          <w:rFonts w:cs="Calibri"/>
          <w:color w:val="000000" w:themeColor="text1"/>
        </w:rPr>
        <w:t>l</w:t>
      </w:r>
      <w:r w:rsidRPr="002C4A5C">
        <w:rPr>
          <w:rFonts w:cs="Calibri"/>
          <w:color w:val="000000" w:themeColor="text1"/>
        </w:rPr>
        <w:t>eopard is extremely rare</w:t>
      </w:r>
      <w:r>
        <w:rPr>
          <w:rFonts w:cs="Calibri"/>
          <w:color w:val="000000" w:themeColor="text1"/>
        </w:rPr>
        <w:t>;</w:t>
      </w:r>
      <w:r w:rsidRPr="002C4A5C">
        <w:rPr>
          <w:rFonts w:cs="Calibri"/>
          <w:color w:val="000000" w:themeColor="text1"/>
        </w:rPr>
        <w:t xml:space="preserve"> and the </w:t>
      </w:r>
      <w:r>
        <w:rPr>
          <w:rFonts w:cs="Calibri"/>
          <w:color w:val="000000" w:themeColor="text1"/>
        </w:rPr>
        <w:t>s</w:t>
      </w:r>
      <w:r w:rsidRPr="002C4A5C">
        <w:rPr>
          <w:rFonts w:cs="Calibri"/>
          <w:color w:val="000000" w:themeColor="text1"/>
        </w:rPr>
        <w:t xml:space="preserve">aiga </w:t>
      </w:r>
      <w:r>
        <w:rPr>
          <w:rFonts w:cs="Calibri"/>
          <w:color w:val="000000" w:themeColor="text1"/>
        </w:rPr>
        <w:t>a</w:t>
      </w:r>
      <w:r w:rsidRPr="002C4A5C">
        <w:rPr>
          <w:rFonts w:cs="Calibri"/>
          <w:color w:val="000000" w:themeColor="text1"/>
        </w:rPr>
        <w:t xml:space="preserve">ntelope is critically endangered </w:t>
      </w:r>
      <w:r>
        <w:rPr>
          <w:rFonts w:cs="Calibri"/>
          <w:color w:val="000000" w:themeColor="text1"/>
        </w:rPr>
        <w:fldChar w:fldCharType="begin" w:fldLock="1"/>
      </w:r>
      <w:r>
        <w:rPr>
          <w:rFonts w:cs="Calibri"/>
          <w:color w:val="000000" w:themeColor="text1"/>
        </w:rPr>
        <w:instrText>ADDIN CSL_CITATION { "citationItems" : [ { "id" : "ITEM-1", "itemData" : { "author" : [ { "dropping-particle" : "", "family" : "Zoi International Network", "given" : "", "non-dropping-particle" : "", "parse-names" : false, "suffix" : "" } ], "id" : "ITEM-1", "issued" : { "date-parts" : [ [ "2011" ] ] }, "title" : "Biodiversity in Central Asia: A visual synthesis", "type" : "report" }, "uris" : [ "http://www.mendeley.com/documents/?uuid=8f4c56cf-4554-45f1-acba-a14887addaba" ] }, { "id" : "ITEM-2", "itemData" : { "URL" : "http://www.iucnredlist.org/details/full/19832/0", "accessed" : { "date-parts" : [ [ "2016", "12", "18" ] ] }, "author" : [ { "dropping-particle" : "", "family" : "Mallon", "given" : "D.P.", "non-dropping-particle" : "", "parse-names" : false, "suffix" : "" } ], "container-title" : " The IUCN Red List of Threatened Species 2008: e.T19832A9021682", "id" : "ITEM-2", "issued" : { "date-parts" : [ [ "2008" ] ] }, "title" : "Saiga tatarica (Mongolian Saiga, Saiga, Saiga Antelope)", "type" : "webpage" }, "uris" : [ "http://www.mendeley.com/documents/?uuid=a5864bc2-2f76-3243-a789-54a26b362d55" ] } ], "mendeley" : { "formattedCitation" : "(Mallon, 2008; Zoi International Network, 2011)", "plainTextFormattedCitation" : "(Mallon, 2008; Zoi International Network, 2011)", "previouslyFormattedCitation" : "(Mallon, 2008; Zoi International Network, 2011)" }, "properties" : {  }, "schema" : "https://github.com/citation-style-language/schema/raw/master/csl-citation.json" }</w:instrText>
      </w:r>
      <w:r>
        <w:rPr>
          <w:rFonts w:cs="Calibri"/>
          <w:color w:val="000000" w:themeColor="text1"/>
        </w:rPr>
        <w:fldChar w:fldCharType="separate"/>
      </w:r>
      <w:r w:rsidRPr="00270807">
        <w:rPr>
          <w:rFonts w:cs="Calibri"/>
          <w:color w:val="000000" w:themeColor="text1"/>
        </w:rPr>
        <w:t>(Mallon, 2008; Zoi International Network, 2011)</w:t>
      </w:r>
      <w:r>
        <w:rPr>
          <w:rFonts w:cs="Calibri"/>
          <w:color w:val="000000" w:themeColor="text1"/>
        </w:rPr>
        <w:fldChar w:fldCharType="end"/>
      </w:r>
      <w:r w:rsidRPr="00022D18">
        <w:rPr>
          <w:rFonts w:cs="Calibri"/>
          <w:color w:val="000000" w:themeColor="text1"/>
        </w:rPr>
        <w:t xml:space="preserve">. </w:t>
      </w:r>
      <w:r w:rsidRPr="007B5D11">
        <w:rPr>
          <w:rFonts w:cs="Calibri"/>
          <w:color w:val="000000" w:themeColor="text1"/>
        </w:rPr>
        <w:t>Some positive signs are, however, observed in the development of policies for conservation and the expansion of protected areas</w:t>
      </w:r>
      <w:r w:rsidRPr="007B5D11" w:rsidDel="00F35EF3">
        <w:rPr>
          <w:rFonts w:cs="Calibri"/>
          <w:color w:val="000000" w:themeColor="text1"/>
        </w:rPr>
        <w:t xml:space="preserve"> </w:t>
      </w:r>
      <w:r w:rsidRPr="007B5D11">
        <w:rPr>
          <w:rFonts w:cs="Calibri"/>
          <w:color w:val="000000" w:themeColor="text1"/>
        </w:rPr>
        <w:t>(</w:t>
      </w:r>
      <w:r w:rsidRPr="00CD6E74">
        <w:rPr>
          <w:rFonts w:cs="Calibri"/>
          <w:b/>
          <w:color w:val="000000" w:themeColor="text1"/>
        </w:rPr>
        <w:t>Figure 1.2</w:t>
      </w:r>
      <w:r w:rsidRPr="007B5D11">
        <w:rPr>
          <w:rFonts w:cs="Calibri"/>
          <w:color w:val="000000" w:themeColor="text1"/>
        </w:rPr>
        <w:t xml:space="preserve">). </w:t>
      </w:r>
    </w:p>
    <w:p w14:paraId="684ABD5B" w14:textId="5AF2EF39" w:rsidR="00681350" w:rsidRDefault="00681350" w:rsidP="001E43D4">
      <w:pPr>
        <w:rPr>
          <w:rFonts w:cs="Calibri"/>
          <w:color w:val="000000" w:themeColor="text1"/>
        </w:rPr>
      </w:pPr>
      <w:r w:rsidRPr="005477E2">
        <w:rPr>
          <w:rFonts w:cs="Calibri"/>
          <w:color w:val="000000" w:themeColor="text1"/>
        </w:rPr>
        <w:t xml:space="preserve">Of the 54 countries </w:t>
      </w:r>
      <w:r>
        <w:rPr>
          <w:rFonts w:cs="Calibri"/>
          <w:color w:val="000000" w:themeColor="text1"/>
        </w:rPr>
        <w:t>in Europe and Central Asia,</w:t>
      </w:r>
      <w:r w:rsidRPr="005477E2">
        <w:rPr>
          <w:rFonts w:cs="Calibri"/>
          <w:color w:val="000000" w:themeColor="text1"/>
        </w:rPr>
        <w:t xml:space="preserve"> only one has not submitted </w:t>
      </w:r>
      <w:r>
        <w:rPr>
          <w:rFonts w:cs="Calibri"/>
          <w:color w:val="000000" w:themeColor="text1"/>
        </w:rPr>
        <w:t>a</w:t>
      </w:r>
      <w:r w:rsidRPr="005477E2">
        <w:rPr>
          <w:rFonts w:cs="Calibri"/>
          <w:color w:val="000000" w:themeColor="text1"/>
        </w:rPr>
        <w:t xml:space="preserve"> </w:t>
      </w:r>
      <w:r>
        <w:rPr>
          <w:rFonts w:cs="Calibri"/>
          <w:color w:val="000000" w:themeColor="text1"/>
        </w:rPr>
        <w:t>f</w:t>
      </w:r>
      <w:r w:rsidRPr="005477E2">
        <w:rPr>
          <w:rFonts w:cs="Calibri"/>
          <w:color w:val="000000" w:themeColor="text1"/>
        </w:rPr>
        <w:t xml:space="preserve">ifth </w:t>
      </w:r>
      <w:r>
        <w:rPr>
          <w:rFonts w:cs="Calibri"/>
          <w:color w:val="000000" w:themeColor="text1"/>
        </w:rPr>
        <w:t>n</w:t>
      </w:r>
      <w:r w:rsidRPr="005477E2">
        <w:rPr>
          <w:rFonts w:cs="Calibri"/>
          <w:color w:val="000000" w:themeColor="text1"/>
        </w:rPr>
        <w:t xml:space="preserve">ational </w:t>
      </w:r>
      <w:r>
        <w:rPr>
          <w:rFonts w:cs="Calibri"/>
          <w:color w:val="000000" w:themeColor="text1"/>
        </w:rPr>
        <w:t>r</w:t>
      </w:r>
      <w:r w:rsidRPr="005477E2">
        <w:rPr>
          <w:rFonts w:cs="Calibri"/>
          <w:color w:val="000000" w:themeColor="text1"/>
        </w:rPr>
        <w:t>eport</w:t>
      </w:r>
      <w:r w:rsidRPr="0075299C">
        <w:rPr>
          <w:rStyle w:val="FootnoteReference"/>
        </w:rPr>
        <w:footnoteReference w:id="3"/>
      </w:r>
      <w:r w:rsidRPr="005477E2">
        <w:rPr>
          <w:rFonts w:cs="Calibri"/>
          <w:color w:val="000000" w:themeColor="text1"/>
        </w:rPr>
        <w:t xml:space="preserve"> to the </w:t>
      </w:r>
      <w:r>
        <w:rPr>
          <w:rFonts w:cs="Calibri"/>
          <w:color w:val="000000" w:themeColor="text1"/>
        </w:rPr>
        <w:t>Convention on Biological Diversity</w:t>
      </w:r>
      <w:r w:rsidRPr="005477E2">
        <w:rPr>
          <w:rFonts w:cs="Calibri"/>
          <w:color w:val="000000" w:themeColor="text1"/>
        </w:rPr>
        <w:t>. Other national biodiversity or ecosystem assessments are available for the majority of the</w:t>
      </w:r>
      <w:r>
        <w:rPr>
          <w:rFonts w:cs="Calibri"/>
          <w:color w:val="000000" w:themeColor="text1"/>
        </w:rPr>
        <w:t xml:space="preserve"> Europe and Central Asia</w:t>
      </w:r>
      <w:r w:rsidRPr="005477E2">
        <w:rPr>
          <w:rFonts w:cs="Calibri"/>
          <w:color w:val="000000" w:themeColor="text1"/>
        </w:rPr>
        <w:t xml:space="preserve"> countries with an updated list of current assessments avail</w:t>
      </w:r>
      <w:r>
        <w:rPr>
          <w:rFonts w:cs="Calibri"/>
          <w:color w:val="000000" w:themeColor="text1"/>
        </w:rPr>
        <w:t>a</w:t>
      </w:r>
      <w:r w:rsidRPr="005477E2">
        <w:rPr>
          <w:rFonts w:cs="Calibri"/>
          <w:color w:val="000000" w:themeColor="text1"/>
        </w:rPr>
        <w:t xml:space="preserve">ble through IPBES </w:t>
      </w:r>
      <w:r w:rsidRPr="00062176">
        <w:rPr>
          <w:rFonts w:cs="Calibri"/>
          <w:color w:val="000000" w:themeColor="text1"/>
        </w:rPr>
        <w:t xml:space="preserve">(see </w:t>
      </w:r>
      <w:hyperlink r:id="rId28" w:history="1">
        <w:r w:rsidRPr="00062176">
          <w:rPr>
            <w:rStyle w:val="Hyperlink"/>
            <w:rFonts w:cs="Calibri"/>
          </w:rPr>
          <w:t>http://catalog.ipbes.net/</w:t>
        </w:r>
      </w:hyperlink>
      <w:r w:rsidRPr="005477E2">
        <w:rPr>
          <w:rFonts w:cs="Calibri"/>
          <w:color w:val="000000" w:themeColor="text1"/>
        </w:rPr>
        <w:t xml:space="preserve">). </w:t>
      </w:r>
    </w:p>
    <w:p w14:paraId="17ACAD4D" w14:textId="1EF2C314" w:rsidR="000405A6" w:rsidRDefault="000405A6" w:rsidP="001E43D4">
      <w:pPr>
        <w:pStyle w:val="Default"/>
        <w:jc w:val="both"/>
        <w:rPr>
          <w:rFonts w:asciiTheme="minorHAnsi" w:hAnsiTheme="minorHAnsi" w:cstheme="minorHAnsi"/>
          <w:sz w:val="22"/>
          <w:szCs w:val="22"/>
          <w:lang w:val="en-GB"/>
        </w:rPr>
      </w:pPr>
      <w:r>
        <w:rPr>
          <w:noProof/>
          <w:lang w:val="en-GB" w:eastAsia="en-GB"/>
        </w:rPr>
        <w:lastRenderedPageBreak/>
        <w:drawing>
          <wp:inline distT="0" distB="0" distL="0" distR="0" wp14:anchorId="62329128" wp14:editId="17F57E59">
            <wp:extent cx="5731510" cy="60026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6002655"/>
                    </a:xfrm>
                    <a:prstGeom prst="rect">
                      <a:avLst/>
                    </a:prstGeom>
                  </pic:spPr>
                </pic:pic>
              </a:graphicData>
            </a:graphic>
          </wp:inline>
        </w:drawing>
      </w:r>
    </w:p>
    <w:p w14:paraId="6FAB9C02" w14:textId="77777777" w:rsidR="000405A6" w:rsidRDefault="000405A6" w:rsidP="001E43D4">
      <w:pPr>
        <w:pStyle w:val="Default"/>
        <w:jc w:val="both"/>
        <w:rPr>
          <w:rFonts w:asciiTheme="minorHAnsi" w:hAnsiTheme="minorHAnsi" w:cstheme="minorHAnsi"/>
          <w:sz w:val="22"/>
          <w:szCs w:val="22"/>
          <w:lang w:val="en-GB"/>
        </w:rPr>
      </w:pPr>
    </w:p>
    <w:p w14:paraId="5B8E1379" w14:textId="10EAB84A" w:rsidR="00681350" w:rsidRPr="005477E2" w:rsidRDefault="00681350" w:rsidP="001E43D4">
      <w:pPr>
        <w:pStyle w:val="Default"/>
        <w:jc w:val="both"/>
        <w:rPr>
          <w:rFonts w:asciiTheme="minorHAnsi" w:hAnsiTheme="minorHAnsi" w:cstheme="minorHAnsi"/>
          <w:sz w:val="22"/>
          <w:szCs w:val="22"/>
          <w:lang w:val="en-GB"/>
        </w:rPr>
      </w:pPr>
      <w:r w:rsidRPr="005477E2">
        <w:rPr>
          <w:rFonts w:asciiTheme="minorHAnsi" w:hAnsiTheme="minorHAnsi" w:cstheme="minorHAnsi"/>
          <w:sz w:val="22"/>
          <w:szCs w:val="22"/>
          <w:lang w:val="en-GB"/>
        </w:rPr>
        <w:t xml:space="preserve">Since the </w:t>
      </w:r>
      <w:r w:rsidRPr="005477E2">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manualFormatting" : "Millenium Ecosystem Assessment (2005)", "plainTextFormattedCitation" : "(Millennium Ecosystem Assessment, 2005)", "previouslyFormattedCitation" : "(Millennium Ecosystem Assessment, 2005)" }, "properties" : {  }, "schema" : "https://github.com/citation-style-language/schema/raw/master/csl-citation.json" }</w:instrText>
      </w:r>
      <w:r w:rsidRPr="005477E2">
        <w:rPr>
          <w:rFonts w:asciiTheme="minorHAnsi" w:hAnsiTheme="minorHAnsi" w:cstheme="minorHAnsi"/>
          <w:sz w:val="22"/>
          <w:szCs w:val="22"/>
          <w:lang w:val="en-GB"/>
        </w:rPr>
        <w:fldChar w:fldCharType="separate"/>
      </w:r>
      <w:r w:rsidRPr="005477E2">
        <w:rPr>
          <w:rFonts w:asciiTheme="minorHAnsi" w:hAnsiTheme="minorHAnsi" w:cstheme="minorHAnsi"/>
          <w:noProof/>
          <w:sz w:val="22"/>
          <w:szCs w:val="22"/>
          <w:lang w:val="en-GB"/>
        </w:rPr>
        <w:t xml:space="preserve">Millenium Ecosystem Assessment </w:t>
      </w:r>
      <w:r>
        <w:rPr>
          <w:rFonts w:asciiTheme="minorHAnsi" w:hAnsiTheme="minorHAnsi" w:cstheme="minorHAnsi"/>
          <w:noProof/>
          <w:sz w:val="22"/>
          <w:szCs w:val="22"/>
          <w:lang w:val="en-GB"/>
        </w:rPr>
        <w:t>(</w:t>
      </w:r>
      <w:r w:rsidRPr="005477E2">
        <w:rPr>
          <w:rFonts w:asciiTheme="minorHAnsi" w:hAnsiTheme="minorHAnsi" w:cstheme="minorHAnsi"/>
          <w:noProof/>
          <w:sz w:val="22"/>
          <w:szCs w:val="22"/>
          <w:lang w:val="en-GB"/>
        </w:rPr>
        <w:t>2005)</w:t>
      </w:r>
      <w:r w:rsidRPr="005477E2">
        <w:rPr>
          <w:rFonts w:asciiTheme="minorHAnsi" w:hAnsiTheme="minorHAnsi" w:cstheme="minorHAnsi"/>
          <w:sz w:val="22"/>
          <w:szCs w:val="22"/>
          <w:lang w:val="en-GB"/>
        </w:rPr>
        <w:fldChar w:fldCharType="end"/>
      </w:r>
      <w:r w:rsidRPr="005477E2">
        <w:rPr>
          <w:rFonts w:asciiTheme="minorHAnsi" w:hAnsiTheme="minorHAnsi" w:cstheme="minorHAnsi"/>
          <w:sz w:val="22"/>
          <w:szCs w:val="22"/>
          <w:lang w:val="en-GB"/>
        </w:rPr>
        <w:t xml:space="preserve">, the body of scientific knowledge on </w:t>
      </w:r>
      <w:r w:rsidRPr="006715CC">
        <w:rPr>
          <w:rFonts w:asciiTheme="minorHAnsi" w:hAnsiTheme="minorHAnsi" w:cstheme="minorHAnsi"/>
          <w:sz w:val="22"/>
          <w:szCs w:val="22"/>
          <w:lang w:val="en-GB"/>
        </w:rPr>
        <w:t xml:space="preserve">nature and its contributions to people </w:t>
      </w:r>
      <w:r w:rsidRPr="005477E2">
        <w:rPr>
          <w:rFonts w:asciiTheme="minorHAnsi" w:hAnsiTheme="minorHAnsi" w:cstheme="minorHAnsi"/>
          <w:sz w:val="22"/>
          <w:szCs w:val="22"/>
          <w:lang w:val="en-GB"/>
        </w:rPr>
        <w:t xml:space="preserve">has quadrupled </w:t>
      </w:r>
      <w:r>
        <w:rPr>
          <w:rFonts w:asciiTheme="minorHAnsi" w:hAnsiTheme="minorHAnsi" w:cstheme="minorHAnsi"/>
          <w:sz w:val="22"/>
          <w:szCs w:val="22"/>
          <w:lang w:val="en-GB"/>
        </w:rPr>
        <w:t>by the end of 2016</w:t>
      </w:r>
      <w:r w:rsidRPr="005477E2">
        <w:rPr>
          <w:rFonts w:asciiTheme="minorHAnsi" w:hAnsiTheme="minorHAnsi" w:cstheme="minorHAnsi"/>
          <w:sz w:val="22"/>
          <w:szCs w:val="22"/>
          <w:lang w:val="en-GB"/>
        </w:rPr>
        <w:t xml:space="preserve"> (based on a Scopus search using </w:t>
      </w:r>
      <w:r>
        <w:rPr>
          <w:rFonts w:asciiTheme="minorHAnsi" w:hAnsiTheme="minorHAnsi" w:cstheme="minorHAnsi"/>
          <w:sz w:val="22"/>
          <w:szCs w:val="22"/>
          <w:lang w:val="en-GB"/>
        </w:rPr>
        <w:t>“</w:t>
      </w:r>
      <w:r w:rsidRPr="005477E2">
        <w:rPr>
          <w:rFonts w:asciiTheme="minorHAnsi" w:hAnsiTheme="minorHAnsi" w:cstheme="minorHAnsi"/>
          <w:sz w:val="22"/>
          <w:szCs w:val="22"/>
          <w:lang w:val="en-GB"/>
        </w:rPr>
        <w:t>biodiversity</w:t>
      </w:r>
      <w:r>
        <w:rPr>
          <w:rFonts w:asciiTheme="minorHAnsi" w:hAnsiTheme="minorHAnsi" w:cstheme="minorHAnsi"/>
          <w:sz w:val="22"/>
          <w:szCs w:val="22"/>
          <w:lang w:val="en-GB"/>
        </w:rPr>
        <w:t>”</w:t>
      </w:r>
      <w:r w:rsidRPr="005477E2">
        <w:rPr>
          <w:rFonts w:asciiTheme="minorHAnsi" w:hAnsiTheme="minorHAnsi" w:cstheme="minorHAnsi"/>
          <w:sz w:val="22"/>
          <w:szCs w:val="22"/>
          <w:lang w:val="en-GB"/>
        </w:rPr>
        <w:t xml:space="preserve"> and </w:t>
      </w:r>
      <w:r>
        <w:rPr>
          <w:rFonts w:asciiTheme="minorHAnsi" w:hAnsiTheme="minorHAnsi" w:cstheme="minorHAnsi"/>
          <w:sz w:val="22"/>
          <w:szCs w:val="22"/>
          <w:lang w:val="en-GB"/>
        </w:rPr>
        <w:t>“</w:t>
      </w:r>
      <w:r w:rsidRPr="005477E2">
        <w:rPr>
          <w:rFonts w:asciiTheme="minorHAnsi" w:hAnsiTheme="minorHAnsi" w:cstheme="minorHAnsi"/>
          <w:sz w:val="22"/>
          <w:szCs w:val="22"/>
          <w:lang w:val="en-GB"/>
        </w:rPr>
        <w:t>ecosystem services</w:t>
      </w:r>
      <w:r>
        <w:rPr>
          <w:rFonts w:asciiTheme="minorHAnsi" w:hAnsiTheme="minorHAnsi" w:cstheme="minorHAnsi"/>
          <w:sz w:val="22"/>
          <w:szCs w:val="22"/>
          <w:lang w:val="en-GB"/>
        </w:rPr>
        <w:t>”</w:t>
      </w:r>
      <w:r w:rsidRPr="005477E2">
        <w:rPr>
          <w:rFonts w:asciiTheme="minorHAnsi" w:hAnsiTheme="minorHAnsi" w:cstheme="minorHAnsi"/>
          <w:sz w:val="22"/>
          <w:szCs w:val="22"/>
          <w:lang w:val="en-GB"/>
        </w:rPr>
        <w:t xml:space="preserve"> as search terms). The</w:t>
      </w:r>
      <w:r>
        <w:rPr>
          <w:rFonts w:asciiTheme="minorHAnsi" w:hAnsiTheme="minorHAnsi" w:cstheme="minorHAnsi"/>
          <w:sz w:val="22"/>
          <w:szCs w:val="22"/>
          <w:lang w:val="en-GB"/>
        </w:rPr>
        <w:t xml:space="preserve"> Regional Assessment for Europe and Central Asia</w:t>
      </w:r>
      <w:r w:rsidRPr="005477E2">
        <w:rPr>
          <w:rFonts w:asciiTheme="minorHAnsi" w:hAnsiTheme="minorHAnsi" w:cstheme="minorHAnsi"/>
          <w:sz w:val="22"/>
          <w:szCs w:val="22"/>
          <w:lang w:val="en-GB"/>
        </w:rPr>
        <w:t xml:space="preserve"> covers previous and new knowledge in a synthetic assessment </w:t>
      </w:r>
      <w:r>
        <w:rPr>
          <w:rFonts w:asciiTheme="minorHAnsi" w:hAnsiTheme="minorHAnsi" w:cstheme="minorHAnsi"/>
          <w:sz w:val="22"/>
          <w:szCs w:val="22"/>
          <w:lang w:val="en-GB"/>
        </w:rPr>
        <w:t>of the</w:t>
      </w:r>
      <w:r w:rsidRPr="005477E2">
        <w:rPr>
          <w:rFonts w:asciiTheme="minorHAnsi" w:hAnsiTheme="minorHAnsi" w:cstheme="minorHAnsi"/>
          <w:sz w:val="22"/>
          <w:szCs w:val="22"/>
          <w:lang w:val="en-GB"/>
        </w:rPr>
        <w:t xml:space="preserve"> region. Scientific and societal debate on the valuation of </w:t>
      </w:r>
      <w:r>
        <w:rPr>
          <w:rFonts w:asciiTheme="minorHAnsi" w:hAnsiTheme="minorHAnsi" w:cstheme="minorHAnsi"/>
          <w:sz w:val="22"/>
          <w:szCs w:val="22"/>
          <w:lang w:val="en-GB"/>
        </w:rPr>
        <w:t>nature and its contributions to people</w:t>
      </w:r>
      <w:r w:rsidRPr="005477E2">
        <w:rPr>
          <w:rFonts w:asciiTheme="minorHAnsi" w:hAnsiTheme="minorHAnsi" w:cstheme="minorHAnsi"/>
          <w:sz w:val="22"/>
          <w:szCs w:val="22"/>
          <w:lang w:val="en-GB"/>
        </w:rPr>
        <w:t xml:space="preserve"> has generated new insights. For example, publications about </w:t>
      </w:r>
      <w:r>
        <w:rPr>
          <w:rFonts w:asciiTheme="minorHAnsi" w:hAnsiTheme="minorHAnsi" w:cstheme="minorHAnsi"/>
          <w:sz w:val="22"/>
          <w:szCs w:val="22"/>
          <w:lang w:val="en-GB"/>
        </w:rPr>
        <w:t>“h</w:t>
      </w:r>
      <w:r w:rsidRPr="005477E2">
        <w:rPr>
          <w:rFonts w:asciiTheme="minorHAnsi" w:hAnsiTheme="minorHAnsi" w:cstheme="minorHAnsi"/>
          <w:sz w:val="22"/>
          <w:szCs w:val="22"/>
          <w:lang w:val="en-GB"/>
        </w:rPr>
        <w:t>uman well</w:t>
      </w:r>
      <w:r w:rsidR="005F5A69">
        <w:rPr>
          <w:rFonts w:asciiTheme="minorHAnsi" w:hAnsiTheme="minorHAnsi" w:cstheme="minorHAnsi"/>
          <w:sz w:val="22"/>
          <w:szCs w:val="22"/>
          <w:lang w:val="en-GB"/>
        </w:rPr>
        <w:t>-</w:t>
      </w:r>
      <w:r w:rsidRPr="005477E2">
        <w:rPr>
          <w:rFonts w:asciiTheme="minorHAnsi" w:hAnsiTheme="minorHAnsi" w:cstheme="minorHAnsi"/>
          <w:sz w:val="22"/>
          <w:szCs w:val="22"/>
          <w:lang w:val="en-GB"/>
        </w:rPr>
        <w:t>being</w:t>
      </w:r>
      <w:r>
        <w:rPr>
          <w:rFonts w:asciiTheme="minorHAnsi" w:hAnsiTheme="minorHAnsi" w:cstheme="minorHAnsi"/>
          <w:sz w:val="22"/>
          <w:szCs w:val="22"/>
          <w:lang w:val="en-GB"/>
        </w:rPr>
        <w:t>”</w:t>
      </w:r>
      <w:r w:rsidRPr="005477E2">
        <w:rPr>
          <w:rFonts w:asciiTheme="minorHAnsi" w:hAnsiTheme="minorHAnsi" w:cstheme="minorHAnsi"/>
          <w:sz w:val="22"/>
          <w:szCs w:val="22"/>
          <w:lang w:val="en-GB"/>
        </w:rPr>
        <w:t xml:space="preserve"> </w:t>
      </w:r>
      <w:r>
        <w:rPr>
          <w:rFonts w:asciiTheme="minorHAnsi" w:hAnsiTheme="minorHAnsi" w:cstheme="minorHAnsi"/>
          <w:sz w:val="22"/>
          <w:szCs w:val="22"/>
          <w:lang w:val="en-GB"/>
        </w:rPr>
        <w:t>increased</w:t>
      </w:r>
      <w:r w:rsidRPr="005477E2">
        <w:rPr>
          <w:rFonts w:asciiTheme="minorHAnsi" w:hAnsiTheme="minorHAnsi" w:cstheme="minorHAnsi"/>
          <w:sz w:val="22"/>
          <w:szCs w:val="22"/>
          <w:lang w:val="en-GB"/>
        </w:rPr>
        <w:t xml:space="preserve"> rapidly after the M</w:t>
      </w:r>
      <w:r>
        <w:rPr>
          <w:rFonts w:asciiTheme="minorHAnsi" w:hAnsiTheme="minorHAnsi" w:cstheme="minorHAnsi"/>
          <w:sz w:val="22"/>
          <w:szCs w:val="22"/>
          <w:lang w:val="en-GB"/>
        </w:rPr>
        <w:t xml:space="preserve">illennium </w:t>
      </w:r>
      <w:r w:rsidRPr="005477E2">
        <w:rPr>
          <w:rFonts w:asciiTheme="minorHAnsi" w:hAnsiTheme="minorHAnsi" w:cstheme="minorHAnsi"/>
          <w:sz w:val="22"/>
          <w:szCs w:val="22"/>
          <w:lang w:val="en-GB"/>
        </w:rPr>
        <w:t>E</w:t>
      </w:r>
      <w:r>
        <w:rPr>
          <w:rFonts w:asciiTheme="minorHAnsi" w:hAnsiTheme="minorHAnsi" w:cstheme="minorHAnsi"/>
          <w:sz w:val="22"/>
          <w:szCs w:val="22"/>
          <w:lang w:val="en-GB"/>
        </w:rPr>
        <w:t xml:space="preserve">cosystem </w:t>
      </w:r>
      <w:r w:rsidRPr="005477E2">
        <w:rPr>
          <w:rFonts w:asciiTheme="minorHAnsi" w:hAnsiTheme="minorHAnsi" w:cstheme="minorHAnsi"/>
          <w:sz w:val="22"/>
          <w:szCs w:val="22"/>
          <w:lang w:val="en-GB"/>
        </w:rPr>
        <w:t>A</w:t>
      </w:r>
      <w:r>
        <w:rPr>
          <w:rFonts w:asciiTheme="minorHAnsi" w:hAnsiTheme="minorHAnsi" w:cstheme="minorHAnsi"/>
          <w:sz w:val="22"/>
          <w:szCs w:val="22"/>
          <w:lang w:val="en-GB"/>
        </w:rPr>
        <w:t>ssessment concluded</w:t>
      </w:r>
      <w:r w:rsidRPr="005477E2">
        <w:rPr>
          <w:rFonts w:asciiTheme="minorHAnsi" w:hAnsiTheme="minorHAnsi" w:cstheme="minorHAnsi"/>
          <w:sz w:val="22"/>
          <w:szCs w:val="22"/>
          <w:lang w:val="en-GB"/>
        </w:rPr>
        <w:t xml:space="preserve"> in 2005 and continued to rise after </w:t>
      </w:r>
      <w:r>
        <w:rPr>
          <w:rFonts w:asciiTheme="minorHAnsi" w:hAnsiTheme="minorHAnsi" w:cstheme="minorHAnsi"/>
          <w:sz w:val="22"/>
          <w:szCs w:val="22"/>
          <w:lang w:val="en-GB"/>
        </w:rPr>
        <w:t>the publishing of the initial “The Economics of Ecosystems and Biodiversity” (</w:t>
      </w:r>
      <w:r w:rsidRPr="005477E2">
        <w:rPr>
          <w:rFonts w:asciiTheme="minorHAnsi" w:hAnsiTheme="minorHAnsi" w:cstheme="minorHAnsi"/>
          <w:sz w:val="22"/>
          <w:szCs w:val="22"/>
          <w:lang w:val="en-GB"/>
        </w:rPr>
        <w:t>TEEB</w:t>
      </w:r>
      <w:r>
        <w:rPr>
          <w:rFonts w:asciiTheme="minorHAnsi" w:hAnsiTheme="minorHAnsi" w:cstheme="minorHAnsi"/>
          <w:sz w:val="22"/>
          <w:szCs w:val="22"/>
          <w:lang w:val="en-GB"/>
        </w:rPr>
        <w:t>) reports</w:t>
      </w:r>
      <w:r w:rsidRPr="005477E2">
        <w:rPr>
          <w:rFonts w:asciiTheme="minorHAnsi" w:hAnsiTheme="minorHAnsi" w:cstheme="minorHAnsi"/>
          <w:sz w:val="22"/>
          <w:szCs w:val="22"/>
          <w:lang w:val="en-GB"/>
        </w:rPr>
        <w:t xml:space="preserve"> in 2010 (see</w:t>
      </w:r>
      <w:r>
        <w:rPr>
          <w:rFonts w:asciiTheme="minorHAnsi" w:hAnsiTheme="minorHAnsi" w:cstheme="minorHAnsi"/>
          <w:sz w:val="22"/>
          <w:szCs w:val="22"/>
          <w:lang w:val="en-GB"/>
        </w:rPr>
        <w:t xml:space="preserve"> </w:t>
      </w:r>
      <w:r w:rsidRPr="00CD6E74">
        <w:rPr>
          <w:rFonts w:asciiTheme="minorHAnsi" w:hAnsiTheme="minorHAnsi" w:cstheme="minorHAnsi"/>
          <w:b/>
          <w:sz w:val="22"/>
          <w:szCs w:val="22"/>
          <w:lang w:val="en-GB"/>
        </w:rPr>
        <w:t>Figure 1.3</w:t>
      </w:r>
      <w:r w:rsidRPr="005477E2">
        <w:rPr>
          <w:rFonts w:asciiTheme="minorHAnsi" w:hAnsiTheme="minorHAnsi" w:cstheme="minorHAnsi"/>
          <w:sz w:val="22"/>
          <w:szCs w:val="22"/>
          <w:lang w:val="en-GB"/>
        </w:rPr>
        <w:t>).</w:t>
      </w:r>
    </w:p>
    <w:p w14:paraId="6BA3D742" w14:textId="03E555A9" w:rsidR="00BE3DCE" w:rsidRDefault="00BE3DCE" w:rsidP="001E43D4">
      <w:pPr>
        <w:keepNext/>
        <w:spacing w:after="200" w:line="240" w:lineRule="auto"/>
        <w:rPr>
          <w:b/>
        </w:rPr>
      </w:pPr>
      <w:r>
        <w:rPr>
          <w:lang w:eastAsia="en-GB"/>
        </w:rPr>
        <w:lastRenderedPageBreak/>
        <w:drawing>
          <wp:inline distT="0" distB="0" distL="0" distR="0" wp14:anchorId="1013E301" wp14:editId="6768A5C6">
            <wp:extent cx="5731510" cy="4740910"/>
            <wp:effectExtent l="0" t="0" r="2540" b="2540"/>
            <wp:docPr id="958" name="Picture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740910"/>
                    </a:xfrm>
                    <a:prstGeom prst="rect">
                      <a:avLst/>
                    </a:prstGeom>
                  </pic:spPr>
                </pic:pic>
              </a:graphicData>
            </a:graphic>
          </wp:inline>
        </w:drawing>
      </w:r>
    </w:p>
    <w:p w14:paraId="6BA468AA" w14:textId="77777777" w:rsidR="00681350" w:rsidRPr="005477E2" w:rsidRDefault="00681350" w:rsidP="001E43D4">
      <w:pPr>
        <w:keepNext/>
        <w:spacing w:after="200" w:line="240" w:lineRule="auto"/>
      </w:pPr>
    </w:p>
    <w:p w14:paraId="1D5024D1" w14:textId="02BACC2F" w:rsidR="00681350" w:rsidRPr="005477E2" w:rsidRDefault="00681350" w:rsidP="00147745">
      <w:pPr>
        <w:pStyle w:val="Heading3"/>
      </w:pPr>
      <w:bookmarkStart w:id="45" w:name="_Toc451767536"/>
      <w:bookmarkStart w:id="46" w:name="_Toc470011676"/>
      <w:bookmarkStart w:id="47" w:name="_Toc502755782"/>
      <w:bookmarkStart w:id="48" w:name="_Toc504380565"/>
      <w:bookmarkStart w:id="49" w:name="_Toc519504363"/>
      <w:r w:rsidRPr="005477E2">
        <w:t>Why another assessment? The added value of the</w:t>
      </w:r>
      <w:r>
        <w:t xml:space="preserve"> Regional Assessment for Europe and Central Asia</w:t>
      </w:r>
      <w:bookmarkEnd w:id="45"/>
      <w:bookmarkEnd w:id="46"/>
      <w:bookmarkEnd w:id="47"/>
      <w:bookmarkEnd w:id="48"/>
      <w:bookmarkEnd w:id="49"/>
    </w:p>
    <w:p w14:paraId="26A11E80" w14:textId="57708E9A" w:rsidR="00681350" w:rsidRDefault="00681350" w:rsidP="001E43D4">
      <w:pPr>
        <w:rPr>
          <w:rFonts w:cstheme="minorHAnsi"/>
        </w:rPr>
      </w:pPr>
      <w:bookmarkStart w:id="50" w:name="_Ref449528820"/>
      <w:bookmarkStart w:id="51" w:name="_Ref470010498"/>
      <w:r w:rsidRPr="005477E2">
        <w:rPr>
          <w:rFonts w:ascii="Calibri" w:hAnsi="Calibri" w:cs="Calibri"/>
        </w:rPr>
        <w:t xml:space="preserve">The </w:t>
      </w:r>
      <w:r>
        <w:rPr>
          <w:rFonts w:ascii="Calibri" w:hAnsi="Calibri" w:cs="Calibri"/>
        </w:rPr>
        <w:t>Europe and Central Asia</w:t>
      </w:r>
      <w:r w:rsidRPr="005477E2">
        <w:rPr>
          <w:rFonts w:ascii="Calibri" w:hAnsi="Calibri" w:cs="Calibri"/>
        </w:rPr>
        <w:t xml:space="preserve"> assessment aims to be broad and inclusive, builds on previous assessments and takes into account </w:t>
      </w:r>
      <w:r>
        <w:rPr>
          <w:rFonts w:ascii="Calibri" w:hAnsi="Calibri" w:cs="Calibri"/>
        </w:rPr>
        <w:t xml:space="preserve">not only </w:t>
      </w:r>
      <w:r w:rsidRPr="005477E2">
        <w:rPr>
          <w:rFonts w:ascii="Calibri" w:hAnsi="Calibri" w:cs="Calibri"/>
        </w:rPr>
        <w:t>new research</w:t>
      </w:r>
      <w:r>
        <w:rPr>
          <w:rFonts w:ascii="Calibri" w:hAnsi="Calibri" w:cs="Calibri"/>
        </w:rPr>
        <w:t>, but also</w:t>
      </w:r>
      <w:r w:rsidRPr="005477E2">
        <w:rPr>
          <w:rFonts w:ascii="Calibri" w:hAnsi="Calibri" w:cs="Calibri"/>
        </w:rPr>
        <w:t xml:space="preserve"> evolved insights. </w:t>
      </w:r>
      <w:r w:rsidRPr="005477E2">
        <w:rPr>
          <w:rFonts w:cs="Calibri"/>
          <w:color w:val="000000"/>
        </w:rPr>
        <w:t xml:space="preserve">Previous assessments covered various aspects of nature, nature’s contributions to people and </w:t>
      </w:r>
      <w:r>
        <w:rPr>
          <w:rFonts w:cs="Calibri"/>
          <w:color w:val="000000"/>
        </w:rPr>
        <w:t>good quality of life</w:t>
      </w:r>
      <w:r w:rsidRPr="005477E2">
        <w:rPr>
          <w:rFonts w:cs="Calibri"/>
          <w:color w:val="000000"/>
        </w:rPr>
        <w:t xml:space="preserve">. Some of these assessments were more inclusive in terms of world views and </w:t>
      </w:r>
      <w:r>
        <w:rPr>
          <w:rFonts w:cs="Calibri"/>
          <w:color w:val="000000"/>
        </w:rPr>
        <w:t>diverse</w:t>
      </w:r>
      <w:r w:rsidRPr="005477E2">
        <w:rPr>
          <w:rFonts w:cs="Calibri"/>
          <w:color w:val="000000"/>
        </w:rPr>
        <w:t xml:space="preserve"> values than others, but this was done implicitly</w:t>
      </w:r>
      <w:r w:rsidR="00475812">
        <w:rPr>
          <w:rFonts w:cs="Calibri"/>
          <w:color w:val="000000"/>
        </w:rPr>
        <w:t xml:space="preserve"> (</w:t>
      </w:r>
      <w:r w:rsidRPr="005477E2">
        <w:rPr>
          <w:rFonts w:cs="Calibri"/>
          <w:color w:val="000000"/>
        </w:rPr>
        <w:t>e.g.</w:t>
      </w:r>
      <w:r w:rsidR="00475812">
        <w:rPr>
          <w:rFonts w:cs="Calibri"/>
          <w:color w:val="000000"/>
        </w:rPr>
        <w:t>, MEA,</w:t>
      </w:r>
      <w:r w:rsidRPr="005477E2">
        <w:rPr>
          <w:noProof w:val="0"/>
        </w:rPr>
        <w:fldChar w:fldCharType="begin" w:fldLock="1"/>
      </w:r>
      <w:r>
        <w:rPr>
          <w:noProof w:val="0"/>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manualFormatting" : "Millenium Ecosystem Assessment (2005)", "plainTextFormattedCitation" : "(Millennium Ecosystem Assessment, 2005)", "previouslyFormattedCitation" : "(Millennium Ecosystem Assessment, 2005)" }, "properties" : {  }, "schema" : "https://github.com/citation-style-language/schema/raw/master/csl-citation.json" }</w:instrText>
      </w:r>
      <w:r w:rsidRPr="005477E2">
        <w:rPr>
          <w:noProof w:val="0"/>
        </w:rPr>
        <w:fldChar w:fldCharType="separate"/>
      </w:r>
      <w:r w:rsidRPr="005477E2">
        <w:t xml:space="preserve"> 2005)</w:t>
      </w:r>
      <w:r w:rsidRPr="005477E2">
        <w:rPr>
          <w:noProof w:val="0"/>
        </w:rPr>
        <w:fldChar w:fldCharType="end"/>
      </w:r>
      <w:r w:rsidRPr="005477E2">
        <w:rPr>
          <w:rFonts w:cs="Calibri"/>
          <w:color w:val="000000"/>
        </w:rPr>
        <w:t>. Nature has mainly been linked with a limited set of instrumental values</w:t>
      </w:r>
      <w:r w:rsidR="00475812">
        <w:rPr>
          <w:rFonts w:cs="Calibri"/>
          <w:color w:val="000000"/>
        </w:rPr>
        <w:t xml:space="preserve"> (</w:t>
      </w:r>
      <w:r w:rsidRPr="005477E2">
        <w:rPr>
          <w:rFonts w:cs="Calibri"/>
          <w:color w:val="000000"/>
        </w:rPr>
        <w:t>e.g.</w:t>
      </w:r>
      <w:r w:rsidR="00475812">
        <w:rPr>
          <w:rFonts w:cs="Calibri"/>
          <w:color w:val="000000"/>
        </w:rPr>
        <w:t>,</w:t>
      </w:r>
      <w:r w:rsidRPr="005477E2">
        <w:rPr>
          <w:rFonts w:cs="Calibri"/>
          <w:color w:val="000000"/>
        </w:rPr>
        <w:t xml:space="preserve"> </w:t>
      </w:r>
      <w:r>
        <w:rPr>
          <w:rFonts w:cs="Calibri"/>
          <w:color w:val="000000"/>
        </w:rPr>
        <w:fldChar w:fldCharType="begin" w:fldLock="1"/>
      </w:r>
      <w:r>
        <w:rPr>
          <w:rFonts w:cs="Calibri"/>
          <w:color w:val="000000"/>
        </w:rPr>
        <w:instrText>ADDIN CSL_CITATION { "citationItems" : [ { "id" : "ITEM-1", "itemData" : { "ISBN" : "9783981341034", "abstract" : "This synthesis has been prepared by Pavan Sukhdev, Heidi Wittmer, Christoph Schr\u00f6ter-Schlaack, Carsten Nessh\u00f6ver, Joshua Bishop, Patrick ten Brink, Haripriya Gundimeda, Pushpam Kumar and Ben Simmons. This report should be cited as follows : TEEB (2010) The Economics of Ecosystems and Biodiversity: Mainstreaming the Economics of Nature: A synthesis of the approach, conclusions and recommendations of TEEB", "author" : [ { "dropping-particle" : "", "family" : "TEEB", "given" : "", "non-dropping-particle" : "", "parse-names" : false, "suffix" : "" } ], "id" : "ITEM-1", "issued" : { "date-parts" : [ [ "2010" ] ] }, "number-of-pages" : "39", "title" : "The Economics of Ecosystems and Biodiversity: Mainstreaming the economics of nature: A synthesis of the approach, conclusions and recommendations of TEEB", "type" : "report" }, "uris" : [ "http://www.mendeley.com/documents/?uuid=520f4dbc-a2e7-4980-8dca-e25f59933083" ] } ], "mendeley" : { "formattedCitation" : "(TEEB, 2010a)", "plainTextFormattedCitation" : "(TEEB, 2010a)", "previouslyFormattedCitation" : "(TEEB, 2010a)" }, "properties" : {  }, "schema" : "https://github.com/citation-style-language/schema/raw/master/csl-citation.json" }</w:instrText>
      </w:r>
      <w:r>
        <w:rPr>
          <w:rFonts w:cs="Calibri"/>
          <w:color w:val="000000"/>
        </w:rPr>
        <w:fldChar w:fldCharType="separate"/>
      </w:r>
      <w:r w:rsidRPr="00270807">
        <w:rPr>
          <w:rFonts w:cs="Calibri"/>
          <w:color w:val="000000"/>
        </w:rPr>
        <w:t>TEEB</w:t>
      </w:r>
      <w:r w:rsidR="00475812">
        <w:rPr>
          <w:rFonts w:cs="Calibri"/>
          <w:color w:val="000000"/>
        </w:rPr>
        <w:t xml:space="preserve">, </w:t>
      </w:r>
      <w:r w:rsidRPr="00270807">
        <w:rPr>
          <w:rFonts w:cs="Calibri"/>
          <w:color w:val="000000"/>
        </w:rPr>
        <w:t>2010a)</w:t>
      </w:r>
      <w:r>
        <w:rPr>
          <w:rFonts w:cs="Calibri"/>
          <w:color w:val="000000"/>
        </w:rPr>
        <w:fldChar w:fldCharType="end"/>
      </w:r>
      <w:r w:rsidRPr="005477E2">
        <w:rPr>
          <w:rFonts w:cs="Calibri"/>
          <w:color w:val="000000"/>
        </w:rPr>
        <w:t>. Although the valuation field has been developing rapidly</w:t>
      </w:r>
      <w:r>
        <w:rPr>
          <w:rFonts w:cs="Calibri"/>
          <w:color w:val="000000"/>
        </w:rPr>
        <w:t>, most assessments have emphasiz</w:t>
      </w:r>
      <w:r w:rsidRPr="005477E2">
        <w:rPr>
          <w:rFonts w:cs="Calibri"/>
          <w:color w:val="000000"/>
        </w:rPr>
        <w:t>ed traditional economic (monetary) valuation approaches</w:t>
      </w:r>
      <w:r w:rsidR="00475812">
        <w:rPr>
          <w:rFonts w:cs="Calibri"/>
          <w:color w:val="000000"/>
        </w:rPr>
        <w:t xml:space="preserve"> (</w:t>
      </w:r>
      <w:r w:rsidRPr="005477E2">
        <w:rPr>
          <w:rFonts w:cs="Calibri"/>
          <w:color w:val="000000"/>
        </w:rPr>
        <w:t xml:space="preserve">e.g. </w:t>
      </w:r>
      <w:r>
        <w:rPr>
          <w:rFonts w:cs="Calibri"/>
          <w:color w:val="000000"/>
        </w:rPr>
        <w:fldChar w:fldCharType="begin" w:fldLock="1"/>
      </w:r>
      <w:r>
        <w:rPr>
          <w:rFonts w:cs="Calibri"/>
          <w:color w:val="000000"/>
        </w:rPr>
        <w:instrText>ADDIN CSL_CITATION { "citationItems" : [ { "id" : "ITEM-1", "itemData" : { "ISBN" : "9783981341034", "abstract" : "This synthesis has been prepared by Pavan Sukhdev, Heidi Wittmer, Christoph Schr\u00f6ter-Schlaack, Carsten Nessh\u00f6ver, Joshua Bishop, Patrick ten Brink, Haripriya Gundimeda, Pushpam Kumar and Ben Simmons. This report should be cited as follows : TEEB (2010) The Economics of Ecosystems and Biodiversity: Mainstreaming the Economics of Nature: A synthesis of the approach, conclusions and recommendations of TEEB", "author" : [ { "dropping-particle" : "", "family" : "TEEB", "given" : "", "non-dropping-particle" : "", "parse-names" : false, "suffix" : "" } ], "id" : "ITEM-1", "issued" : { "date-parts" : [ [ "2010" ] ] }, "number-of-pages" : "39", "title" : "The Economics of Ecosystems and Biodiversity: Mainstreaming the economics of nature: A synthesis of the approach, conclusions and recommendations of TEEB", "type" : "report" }, "uris" : [ "http://www.mendeley.com/documents/?uuid=520f4dbc-a2e7-4980-8dca-e25f59933083" ] } ], "mendeley" : { "formattedCitation" : "(TEEB, 2010a)", "plainTextFormattedCitation" : "(TEEB, 2010a)", "previouslyFormattedCitation" : "(TEEB, 2010a)" }, "properties" : {  }, "schema" : "https://github.com/citation-style-language/schema/raw/master/csl-citation.json" }</w:instrText>
      </w:r>
      <w:r>
        <w:rPr>
          <w:rFonts w:cs="Calibri"/>
          <w:color w:val="000000"/>
        </w:rPr>
        <w:fldChar w:fldCharType="separate"/>
      </w:r>
      <w:r w:rsidRPr="00270807">
        <w:rPr>
          <w:rFonts w:cs="Calibri"/>
          <w:color w:val="000000"/>
        </w:rPr>
        <w:t>TEEB</w:t>
      </w:r>
      <w:r w:rsidR="00475812">
        <w:rPr>
          <w:rFonts w:cs="Calibri"/>
          <w:color w:val="000000"/>
        </w:rPr>
        <w:t xml:space="preserve">, </w:t>
      </w:r>
      <w:r w:rsidRPr="00270807">
        <w:rPr>
          <w:rFonts w:cs="Calibri"/>
          <w:color w:val="000000"/>
        </w:rPr>
        <w:t>2010a)</w:t>
      </w:r>
      <w:r>
        <w:rPr>
          <w:rFonts w:cs="Calibri"/>
          <w:color w:val="000000"/>
        </w:rPr>
        <w:fldChar w:fldCharType="end"/>
      </w:r>
      <w:r w:rsidRPr="005477E2">
        <w:rPr>
          <w:rFonts w:cs="Calibri"/>
          <w:color w:val="000000"/>
        </w:rPr>
        <w:t xml:space="preserve">. </w:t>
      </w:r>
      <w:r w:rsidRPr="005477E2">
        <w:rPr>
          <w:rFonts w:cstheme="minorHAnsi"/>
        </w:rPr>
        <w:t>More recent regional assessments (</w:t>
      </w:r>
      <w:r w:rsidRPr="0022027C">
        <w:rPr>
          <w:rFonts w:cstheme="minorHAnsi"/>
        </w:rPr>
        <w:t>e.g.</w:t>
      </w:r>
      <w:r w:rsidR="00475812">
        <w:rPr>
          <w:rFonts w:cstheme="minorHAnsi"/>
        </w:rPr>
        <w:t>,</w:t>
      </w:r>
      <w:r w:rsidRPr="0022027C">
        <w:rPr>
          <w:rFonts w:cstheme="minorHAnsi"/>
        </w:rPr>
        <w:t xml:space="preserve"> </w:t>
      </w:r>
      <w:r>
        <w:rPr>
          <w:rFonts w:cstheme="minorHAnsi"/>
        </w:rPr>
        <w:fldChar w:fldCharType="begin" w:fldLock="1"/>
      </w:r>
      <w:r>
        <w:rPr>
          <w:rFonts w:cstheme="minorHAnsi"/>
        </w:rPr>
        <w:instrText>ADDIN CSL_CITATION { "citationItems" : [ { "id" : "ITEM-1", "itemData" : { "DOI" : "10.1016/j.ecoser.2016.11.007", "ISSN" : "22120416", "abstract" : "\u00a9 2016 The Authors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 "non-dropping-particle" : "", "parse-names" : false, "suffix" : "" }, { "dropping-particle" : "", "family" : "Dendoncker", "given" : "N.",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Gomez-Baggethun", "given" : "E.", "non-dropping-particle" : "", "parse-names" : false, "suffix" : "" }, { "dropping-particle" : "", "family" : "Boeraeve", "given" : "F.", "non-dropping-particle" : "", "parse-names" : false, "suffix" : "" }, { "dropping-particle" : "", "family" : "McGrath", "given" : "F.L.", "non-dropping-particle" : "", "parse-names" : false, "suffix" : "" }, { "dropping-particle" : "", "family" : "Vierikko", "given" : "K.", "non-dropping-particle" : "", "parse-names" : false, "suffix" : "" }, { "dropping-particle" : "", "family" : "Geneletti", "given" : "D.", "non-dropping-particle" : "", "parse-names" : false, "suffix" : "" }, { "dropping-particle" : "", "family" : "Sevecke", "given" : "K.J.", "non-dropping-particle" : "", "parse-names" : false, "suffix" : "" }, { "dropping-particle" : "", "family" : "Pipart", "given" : "N.", "non-dropping-particle" : "", "parse-names" : false, "suffix" : "" }, { "dropping-particle" : "", "family" : "Primmer", "given" : "E.", "non-dropping-particle" : "", "parse-names" : false, "suffix" : "" }, { "dropping-particle" : "", "family" : "Mederly", "given" : "P.", "non-dropping-particle" : "", "parse-names" : false, "suffix" : "" }, { "dropping-particle" : "", "family" : "Schmidt", "given" : "S.", "non-dropping-particle" : "", "parse-names" : false, "suffix" : "" }, { "dropping-particle" : "", "family" : "Arag\u00e3o", "given" : "A.", "non-dropping-particle" : "", "parse-names" : false, "suffix" : "" }, { "dropping-particle" : "", "family" : "Baral", "given" : "H.", "non-dropping-particle" : "", "parse-names" : false, "suffix" : "" }, { "dropping-particle" : "", "family" : "Bark", "given" : "R.H.", "non-dropping-particle" : "", "parse-names" : false, "suffix" : "" }, { "dropping-particle" : "", "family" : "Briceno", "given" : "T.", "non-dropping-particle" : "", "parse-names" : false, "suffix" : "" }, { "dropping-particle" : "", "family" : "Brogna", "given" : "D.", "non-dropping-particle" : "", "parse-names" : false, "suffix" : "" }, { "dropping-particle" : "", "family" : "Cabral", "given" : "P.", "non-dropping-particle" : "", "parse-names" : false, "suffix" : "" }, { "dropping-particle" : "", "family" : "Vreese", "given" : "R.", "non-dropping-particle" : "De", "parse-names" : false, "suffix" : "" }, { "dropping-particle" : "", "family" : "Liquete", "given" : "C.", "non-dropping-particle" : "", "parse-names" : false, "suffix" : "" }, { "dropping-particle" : "", "family" : "Mueller", "given" : "H.", "non-dropping-particle" : "", "parse-names" : false, "suffix" : "" }, { "dropping-particle" : "", "family" : "Peh", "given" : "K.S.-H.", "non-dropping-particle" : "", "parse-names" : false, "suffix" : "" }, { "dropping-particle" : "", "family" : "Phelan", "given" : "A.", "non-dropping-particle" : "", "parse-names" : false, "suffix" : "" }, { "dropping-particle" : "", "family" : "Rinc\u00f3n", "given" : "A.R.", "non-dropping-particle" : "", "parse-names" : false, "suffix" : "" }, { "dropping-particle" : "", "family" : "Rogers", "given" : "S.H.", "non-dropping-particle" : "", "parse-names" : false, "suffix" : "" }, { "dropping-particle" : "", "family" : "Turkelboom", "given" : "F.", "non-dropping-particle" : "", "parse-names" : false, "suffix" : "" }, { "dropping-particle" : "", "family" : "Reeth", "given" : "W.", "non-dropping-particle" : "Van", "parse-names" : false, "suffix" : "" }, { "dropping-particle" : "", "family" : "Zanten", "given" : "B.T.", "non-dropping-particle" : "van", "parse-names" : false, "suffix" : "" }, { "dropping-particle" : "", "family" : "Wam", "given" : "H.K.", "non-dropping-particle" : "", "parse-names" : false, "suffix" : "" }, { "dropping-particle" : "", "family" : "Washbourn", "given" : "C.-L.", "non-dropping-particle" : "", "parse-names" : false, "suffix" : "" } ], "container-title" : "Ecosystem Services", "id" : "ITEM-1", "issued" : { "date-parts" : [ [ "2016" ] ] }, "page" : "213-220", "title" : "A new valuation school: Integrating diverse values of nature in resource and land use decisions", "type" : "article-journal", "volume" : "22" }, "uris" : [ "http://www.mendeley.com/documents/?uuid=508d547b-59b3-4efc-837c-4a8898645cf8" ] } ], "mendeley" : { "formattedCitation" : "(S. Jacobs et al., 2016)", "plainTextFormattedCitation" : "(S. Jacobs et al., 2016)", "previouslyFormattedCitation" : "(S. Jacobs et al., 2016)" }, "properties" : {  }, "schema" : "https://github.com/citation-style-language/schema/raw/master/csl-citation.json" }</w:instrText>
      </w:r>
      <w:r>
        <w:rPr>
          <w:rFonts w:cstheme="minorHAnsi"/>
        </w:rPr>
        <w:fldChar w:fldCharType="separate"/>
      </w:r>
      <w:r w:rsidRPr="00B62FAC">
        <w:rPr>
          <w:rFonts w:cstheme="minorHAnsi"/>
        </w:rPr>
        <w:t xml:space="preserve">Jacobs </w:t>
      </w:r>
      <w:r w:rsidR="009E3418" w:rsidRPr="009E3418">
        <w:rPr>
          <w:rFonts w:cstheme="minorHAnsi"/>
          <w:i/>
        </w:rPr>
        <w:t>et al.</w:t>
      </w:r>
      <w:r w:rsidRPr="00B62FAC">
        <w:rPr>
          <w:rFonts w:cstheme="minorHAnsi"/>
        </w:rPr>
        <w:t>, 2016</w:t>
      </w:r>
      <w:r>
        <w:rPr>
          <w:rFonts w:cstheme="minorHAnsi"/>
        </w:rPr>
        <w:fldChar w:fldCharType="end"/>
      </w:r>
      <w:r w:rsidRPr="005477E2">
        <w:rPr>
          <w:rFonts w:cstheme="minorHAnsi"/>
        </w:rPr>
        <w:t>) and research projects (</w:t>
      </w:r>
      <w:r w:rsidRPr="00E0331C">
        <w:rPr>
          <w:rFonts w:cstheme="minorHAnsi"/>
        </w:rPr>
        <w:t>e.g.</w:t>
      </w:r>
      <w:r w:rsidR="00475812">
        <w:rPr>
          <w:rFonts w:cstheme="minorHAnsi"/>
        </w:rPr>
        <w:t>,</w:t>
      </w:r>
      <w:r w:rsidRPr="00E0331C">
        <w:rPr>
          <w:rFonts w:cstheme="minorHAnsi"/>
        </w:rPr>
        <w:t xml:space="preserve"> </w:t>
      </w:r>
      <w:r>
        <w:rPr>
          <w:rFonts w:cstheme="minorHAnsi"/>
        </w:rPr>
        <w:fldChar w:fldCharType="begin" w:fldLock="1"/>
      </w:r>
      <w:r>
        <w:rPr>
          <w:rFonts w:cstheme="minorHAnsi"/>
        </w:rPr>
        <w:instrText>ADDIN CSL_CITATION { "citationItems" : [ { "id" : "ITEM-1", "itemData" : { "URL" : "http://www.openness-project.eu", "accessed" : { "date-parts" : [ [ "2017", "12", "6" ] ] }, "id" : "ITEM-1", "issued" : { "date-parts" : [ [ "2017" ] ] }, "title" : "Operationalisation of Natural Capital and Ecosystem Services", "type" : "webpage" }, "uris" : [ "http://www.mendeley.com/documents/?uuid=c2fcee13-5348-407e-9a0d-9ef6f7ededb1" ] }, { "id" : "ITEM-2", "itemData" : { "URL" : "http://operas-project.eu", "accessed" : { "date-parts" : [ [ "2017", "12", "6" ] ] }, "id" : "ITEM-2", "issued" : { "date-parts" : [ [ "2017" ] ] }, "title" : "OPERAs", "type" : "webpage" }, "uris" : [ "http://www.mendeley.com/documents/?uuid=cf914aa2-706a-4a97-bcb9-710d2a60b527" ] } ], "mendeley" : { "formattedCitation" : "(\u201cOPERAs,\u201d 2017, \u201cOperationalisation of Natural Capital and Ecosystem Services,\u201d 2017)", "manualFormatting" : "\u201cOPERAs,\u201d 2017, \u201cOperationalisation of Natural Capital and Ecosystem Services,\u201d 2017", "plainTextFormattedCitation" : "(\u201cOPERAs,\u201d 2017, \u201cOperationalisation of Natural Capital and Ecosystem Services,\u201d 2017)", "previouslyFormattedCitation" : "(\u201cOPERAs,\u201d 2017, \u201cOperationalisation of Natural Capital and Ecosystem Services,\u201d 2017)" }, "properties" : {  }, "schema" : "https://github.com/citation-style-language/schema/raw/master/csl-citation.json" }</w:instrText>
      </w:r>
      <w:r>
        <w:rPr>
          <w:rFonts w:cstheme="minorHAnsi"/>
        </w:rPr>
        <w:fldChar w:fldCharType="separate"/>
      </w:r>
      <w:r w:rsidRPr="007D6BAF">
        <w:rPr>
          <w:rFonts w:cstheme="minorHAnsi"/>
        </w:rPr>
        <w:t>OPERAs</w:t>
      </w:r>
      <w:r w:rsidR="00475812">
        <w:rPr>
          <w:rFonts w:cstheme="minorHAnsi"/>
        </w:rPr>
        <w:t>,</w:t>
      </w:r>
      <w:r w:rsidRPr="007D6BAF">
        <w:rPr>
          <w:rFonts w:cstheme="minorHAnsi"/>
        </w:rPr>
        <w:t xml:space="preserve"> 2017</w:t>
      </w:r>
      <w:r>
        <w:rPr>
          <w:rFonts w:cstheme="minorHAnsi"/>
        </w:rPr>
        <w:t>;</w:t>
      </w:r>
      <w:r w:rsidRPr="007D6BAF">
        <w:rPr>
          <w:rFonts w:cstheme="minorHAnsi"/>
        </w:rPr>
        <w:t xml:space="preserve"> </w:t>
      </w:r>
      <w:r w:rsidR="000E3D17">
        <w:rPr>
          <w:rFonts w:cstheme="minorHAnsi"/>
        </w:rPr>
        <w:t>OpenNESS</w:t>
      </w:r>
      <w:r w:rsidR="00475812">
        <w:rPr>
          <w:rFonts w:cstheme="minorHAnsi"/>
        </w:rPr>
        <w:t>,</w:t>
      </w:r>
      <w:r w:rsidRPr="007D6BAF">
        <w:rPr>
          <w:rFonts w:cstheme="minorHAnsi"/>
        </w:rPr>
        <w:t xml:space="preserve"> 2017</w:t>
      </w:r>
      <w:r>
        <w:rPr>
          <w:rFonts w:cstheme="minorHAnsi"/>
        </w:rPr>
        <w:fldChar w:fldCharType="end"/>
      </w:r>
      <w:r w:rsidRPr="005477E2">
        <w:rPr>
          <w:rFonts w:cstheme="minorHAnsi"/>
        </w:rPr>
        <w:t xml:space="preserve">) have been more inclusive of stakeholders and diverse values. </w:t>
      </w:r>
      <w:r w:rsidRPr="005477E2">
        <w:rPr>
          <w:rFonts w:cs="Calibri"/>
          <w:color w:val="000000"/>
        </w:rPr>
        <w:t>The</w:t>
      </w:r>
      <w:r>
        <w:rPr>
          <w:rFonts w:cs="Calibri"/>
          <w:color w:val="000000"/>
        </w:rPr>
        <w:t xml:space="preserve"> Regional Assessment of Europe and Central Asia</w:t>
      </w:r>
      <w:r w:rsidRPr="005477E2">
        <w:rPr>
          <w:rFonts w:cs="Calibri"/>
          <w:color w:val="000000"/>
        </w:rPr>
        <w:t xml:space="preserve"> explicitly covers the </w:t>
      </w:r>
      <w:r>
        <w:rPr>
          <w:rFonts w:cs="Calibri"/>
          <w:color w:val="000000"/>
        </w:rPr>
        <w:t>diverse</w:t>
      </w:r>
      <w:r w:rsidRPr="005477E2">
        <w:rPr>
          <w:rFonts w:cs="Calibri"/>
          <w:color w:val="000000"/>
        </w:rPr>
        <w:t xml:space="preserve"> values connected to nature, nature</w:t>
      </w:r>
      <w:r>
        <w:rPr>
          <w:rFonts w:cs="Calibri"/>
          <w:color w:val="000000"/>
        </w:rPr>
        <w:t>’s contributions</w:t>
      </w:r>
      <w:r w:rsidRPr="005477E2">
        <w:rPr>
          <w:rFonts w:cs="Calibri"/>
          <w:color w:val="000000"/>
        </w:rPr>
        <w:t xml:space="preserve"> to people, </w:t>
      </w:r>
      <w:r>
        <w:rPr>
          <w:rFonts w:cs="Calibri"/>
          <w:color w:val="000000"/>
        </w:rPr>
        <w:t xml:space="preserve">and </w:t>
      </w:r>
      <w:r w:rsidRPr="005477E2">
        <w:rPr>
          <w:rFonts w:cs="Calibri"/>
          <w:color w:val="000000"/>
        </w:rPr>
        <w:t>good quality of life (see</w:t>
      </w:r>
      <w:r>
        <w:rPr>
          <w:rFonts w:cs="Calibri"/>
          <w:color w:val="000000"/>
        </w:rPr>
        <w:t xml:space="preserve"> </w:t>
      </w:r>
      <w:r w:rsidRPr="00CD6E74">
        <w:rPr>
          <w:rFonts w:cs="Calibri"/>
          <w:b/>
          <w:color w:val="000000"/>
        </w:rPr>
        <w:t>Figure 1.4</w:t>
      </w:r>
      <w:r w:rsidRPr="005477E2">
        <w:rPr>
          <w:rFonts w:cs="Calibri"/>
          <w:color w:val="000000"/>
        </w:rPr>
        <w:t xml:space="preserve">) </w:t>
      </w:r>
      <w:r w:rsidRPr="005477E2">
        <w:rPr>
          <w:rFonts w:cstheme="minorHAnsi"/>
        </w:rPr>
        <w:t>according to the I</w:t>
      </w:r>
      <w:r>
        <w:rPr>
          <w:rFonts w:cstheme="minorHAnsi"/>
        </w:rPr>
        <w:t>PBES conceptual framework (see S</w:t>
      </w:r>
      <w:r w:rsidRPr="005477E2">
        <w:rPr>
          <w:rFonts w:cstheme="minorHAnsi"/>
        </w:rPr>
        <w:t xml:space="preserve">ection 1.1.5) </w:t>
      </w:r>
      <w:r>
        <w:rPr>
          <w:rFonts w:cstheme="minorHAnsi"/>
        </w:rPr>
        <w:fldChar w:fldCharType="begin" w:fldLock="1"/>
      </w:r>
      <w:r>
        <w:rPr>
          <w:rFonts w:cstheme="minorHAnsi"/>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mendeley" : { "formattedCitation" : "(D\u00edaz, Demissew, Carabias, et al., 2015)", "plainTextFormattedCitation" : "(D\u00edaz, Demissew, Carabias, et al., 2015)", "previouslyFormattedCitation" : "(D\u00edaz, Demissew, Carabias, et al., 2015)" }, "properties" : {  }, "schema" : "https://github.com/citation-style-language/schema/raw/master/csl-citation.json" }</w:instrText>
      </w:r>
      <w:r>
        <w:rPr>
          <w:rFonts w:cstheme="minorHAnsi"/>
        </w:rPr>
        <w:fldChar w:fldCharType="separate"/>
      </w:r>
      <w:r w:rsidRPr="00270807">
        <w:rPr>
          <w:rFonts w:cstheme="minorHAnsi"/>
        </w:rPr>
        <w:t xml:space="preserve">(Díaz </w:t>
      </w:r>
      <w:r w:rsidR="009E3418" w:rsidRPr="009E3418">
        <w:rPr>
          <w:rFonts w:cstheme="minorHAnsi"/>
          <w:i/>
        </w:rPr>
        <w:t>et al.</w:t>
      </w:r>
      <w:r w:rsidRPr="00270807">
        <w:rPr>
          <w:rFonts w:cstheme="minorHAnsi"/>
        </w:rPr>
        <w:t>, 2015</w:t>
      </w:r>
      <w:r>
        <w:rPr>
          <w:rFonts w:cstheme="minorHAnsi"/>
        </w:rPr>
        <w:t xml:space="preserve">; </w:t>
      </w:r>
      <w:r>
        <w:rPr>
          <w:rFonts w:cstheme="minorHAnsi"/>
        </w:rPr>
        <w:fldChar w:fldCharType="end"/>
      </w:r>
      <w:r>
        <w:rPr>
          <w:rFonts w:cstheme="minorHAnsi"/>
        </w:rPr>
        <w:fldChar w:fldCharType="begin" w:fldLock="1"/>
      </w:r>
      <w:r>
        <w:rPr>
          <w:rFonts w:cstheme="minorHAnsi"/>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volume" : "26-27" }, "uris" : [ "http://www.mendeley.com/documents/?uuid=9e78010e-28fe-46ee-b5f8-05c1b226d5d7" ] } ], "mendeley" : { "formattedCitation" : "(Pascual et al., 2017)", "plainTextFormattedCitation" : "(Pascual et al., 2017)", "previouslyFormattedCitation" : "(Pascual et al., 2017)" }, "properties" : {  }, "schema" : "https://github.com/citation-style-language/schema/raw/master/csl-citation.json" }</w:instrText>
      </w:r>
      <w:r>
        <w:rPr>
          <w:rFonts w:cstheme="minorHAnsi"/>
        </w:rPr>
        <w:fldChar w:fldCharType="separate"/>
      </w:r>
      <w:r w:rsidRPr="00306635">
        <w:rPr>
          <w:rFonts w:cstheme="minorHAnsi"/>
        </w:rPr>
        <w:t xml:space="preserve">Pascual </w:t>
      </w:r>
      <w:r w:rsidR="009E3418" w:rsidRPr="009E3418">
        <w:rPr>
          <w:rFonts w:cstheme="minorHAnsi"/>
          <w:i/>
        </w:rPr>
        <w:t>et al.</w:t>
      </w:r>
      <w:r w:rsidRPr="00306635">
        <w:rPr>
          <w:rFonts w:cstheme="minorHAnsi"/>
        </w:rPr>
        <w:t>, 2017)</w:t>
      </w:r>
      <w:r>
        <w:rPr>
          <w:rFonts w:cstheme="minorHAnsi"/>
        </w:rPr>
        <w:fldChar w:fldCharType="end"/>
      </w:r>
      <w:r w:rsidRPr="005477E2">
        <w:rPr>
          <w:rFonts w:cstheme="minorHAnsi"/>
        </w:rPr>
        <w:t xml:space="preserve">. These values </w:t>
      </w:r>
      <w:r>
        <w:rPr>
          <w:rFonts w:cstheme="minorHAnsi"/>
        </w:rPr>
        <w:t>range from values of nature itself (</w:t>
      </w:r>
      <w:r w:rsidRPr="005477E2">
        <w:rPr>
          <w:rFonts w:cstheme="minorHAnsi"/>
        </w:rPr>
        <w:t>individual organisms, biophysical assemblages, biophysical processes</w:t>
      </w:r>
      <w:r>
        <w:rPr>
          <w:rFonts w:cstheme="minorHAnsi"/>
        </w:rPr>
        <w:t xml:space="preserve">); </w:t>
      </w:r>
      <w:r w:rsidRPr="005477E2">
        <w:rPr>
          <w:rFonts w:cstheme="minorHAnsi"/>
        </w:rPr>
        <w:t>regulati</w:t>
      </w:r>
      <w:r>
        <w:rPr>
          <w:rFonts w:cstheme="minorHAnsi"/>
        </w:rPr>
        <w:t xml:space="preserve">ng, </w:t>
      </w:r>
      <w:r w:rsidRPr="005477E2">
        <w:rPr>
          <w:rFonts w:cstheme="minorHAnsi"/>
        </w:rPr>
        <w:t xml:space="preserve">material </w:t>
      </w:r>
      <w:r>
        <w:rPr>
          <w:rFonts w:cstheme="minorHAnsi"/>
        </w:rPr>
        <w:t>and n</w:t>
      </w:r>
      <w:r w:rsidRPr="005477E2">
        <w:rPr>
          <w:rFonts w:cstheme="minorHAnsi"/>
        </w:rPr>
        <w:t xml:space="preserve">on-material </w:t>
      </w:r>
      <w:r>
        <w:rPr>
          <w:rFonts w:cstheme="minorHAnsi"/>
        </w:rPr>
        <w:t>contributions of nature to people;</w:t>
      </w:r>
      <w:r w:rsidRPr="005477E2">
        <w:rPr>
          <w:rFonts w:cstheme="minorHAnsi"/>
        </w:rPr>
        <w:t xml:space="preserve"> </w:t>
      </w:r>
      <w:r>
        <w:rPr>
          <w:rFonts w:cstheme="minorHAnsi"/>
        </w:rPr>
        <w:t xml:space="preserve">new </w:t>
      </w:r>
      <w:r w:rsidRPr="005477E2">
        <w:rPr>
          <w:rFonts w:cstheme="minorHAnsi"/>
        </w:rPr>
        <w:t>options for n</w:t>
      </w:r>
      <w:r>
        <w:rPr>
          <w:rFonts w:cstheme="minorHAnsi"/>
        </w:rPr>
        <w:t>ature's contributions to people;</w:t>
      </w:r>
      <w:r w:rsidRPr="005477E2">
        <w:rPr>
          <w:rFonts w:cstheme="minorHAnsi"/>
        </w:rPr>
        <w:t xml:space="preserve"> </w:t>
      </w:r>
      <w:r>
        <w:rPr>
          <w:rFonts w:cstheme="minorHAnsi"/>
        </w:rPr>
        <w:t>and good quality of life from c</w:t>
      </w:r>
      <w:r w:rsidRPr="005477E2">
        <w:rPr>
          <w:rFonts w:cstheme="minorHAnsi"/>
        </w:rPr>
        <w:t xml:space="preserve">ultural, </w:t>
      </w:r>
      <w:r>
        <w:rPr>
          <w:rFonts w:cstheme="minorHAnsi"/>
        </w:rPr>
        <w:t>s</w:t>
      </w:r>
      <w:r w:rsidRPr="005477E2">
        <w:rPr>
          <w:rFonts w:cstheme="minorHAnsi"/>
        </w:rPr>
        <w:t xml:space="preserve">ocietal and </w:t>
      </w:r>
      <w:r>
        <w:rPr>
          <w:rFonts w:cstheme="minorHAnsi"/>
        </w:rPr>
        <w:t>i</w:t>
      </w:r>
      <w:r w:rsidRPr="005477E2">
        <w:rPr>
          <w:rFonts w:cstheme="minorHAnsi"/>
        </w:rPr>
        <w:t xml:space="preserve">ndividual </w:t>
      </w:r>
      <w:r>
        <w:rPr>
          <w:rFonts w:cstheme="minorHAnsi"/>
        </w:rPr>
        <w:t>perspectives</w:t>
      </w:r>
      <w:r w:rsidRPr="005477E2">
        <w:rPr>
          <w:rFonts w:cstheme="minorHAnsi"/>
        </w:rPr>
        <w:t xml:space="preserve">. </w:t>
      </w:r>
    </w:p>
    <w:p w14:paraId="17558067" w14:textId="4DFEA547" w:rsidR="00681350" w:rsidRPr="005477E2" w:rsidRDefault="00681350" w:rsidP="00FD1310">
      <w:r w:rsidRPr="005477E2">
        <w:rPr>
          <w:rFonts w:cstheme="minorHAnsi"/>
        </w:rPr>
        <w:lastRenderedPageBreak/>
        <w:t xml:space="preserve">The policy questions </w:t>
      </w:r>
      <w:r>
        <w:rPr>
          <w:rFonts w:cstheme="minorHAnsi"/>
        </w:rPr>
        <w:t>summarising</w:t>
      </w:r>
      <w:r w:rsidRPr="005477E2">
        <w:rPr>
          <w:rFonts w:cstheme="minorHAnsi"/>
        </w:rPr>
        <w:t xml:space="preserve"> </w:t>
      </w:r>
      <w:r>
        <w:rPr>
          <w:rFonts w:cstheme="minorHAnsi"/>
        </w:rPr>
        <w:t>G</w:t>
      </w:r>
      <w:r w:rsidRPr="005477E2">
        <w:rPr>
          <w:rFonts w:cstheme="minorHAnsi"/>
        </w:rPr>
        <w:t>overnment</w:t>
      </w:r>
      <w:r>
        <w:rPr>
          <w:rFonts w:cstheme="minorHAnsi"/>
        </w:rPr>
        <w:t xml:space="preserve"> requests (see S</w:t>
      </w:r>
      <w:r w:rsidRPr="005477E2">
        <w:rPr>
          <w:rFonts w:cstheme="minorHAnsi"/>
        </w:rPr>
        <w:t xml:space="preserve">ection 1.1.1) </w:t>
      </w:r>
      <w:r>
        <w:rPr>
          <w:rFonts w:cstheme="minorHAnsi"/>
        </w:rPr>
        <w:t xml:space="preserve">require these diverse values to be </w:t>
      </w:r>
      <w:r w:rsidRPr="005477E2">
        <w:rPr>
          <w:rFonts w:cstheme="minorHAnsi"/>
        </w:rPr>
        <w:t>address</w:t>
      </w:r>
      <w:r>
        <w:rPr>
          <w:rFonts w:cstheme="minorHAnsi"/>
        </w:rPr>
        <w:t>ed</w:t>
      </w:r>
      <w:r w:rsidRPr="005477E2">
        <w:rPr>
          <w:rFonts w:cstheme="minorHAnsi"/>
        </w:rPr>
        <w:t>, w</w:t>
      </w:r>
      <w:r>
        <w:rPr>
          <w:rFonts w:cstheme="minorHAnsi"/>
        </w:rPr>
        <w:t>ith a main focus on nature’s contributions to people</w:t>
      </w:r>
      <w:r w:rsidRPr="005477E2">
        <w:rPr>
          <w:rFonts w:cstheme="minorHAnsi"/>
        </w:rPr>
        <w:t xml:space="preserve"> and </w:t>
      </w:r>
      <w:r>
        <w:rPr>
          <w:rFonts w:cstheme="minorHAnsi"/>
        </w:rPr>
        <w:t>to good quality of life</w:t>
      </w:r>
      <w:r w:rsidRPr="005477E2">
        <w:rPr>
          <w:rFonts w:cstheme="minorHAnsi"/>
        </w:rPr>
        <w:t xml:space="preserve"> (</w:t>
      </w:r>
      <w:r w:rsidRPr="007D237C">
        <w:rPr>
          <w:rFonts w:cstheme="minorHAnsi"/>
          <w:b/>
        </w:rPr>
        <w:t>Figure 1.4</w:t>
      </w:r>
      <w:r w:rsidRPr="005477E2">
        <w:rPr>
          <w:rFonts w:cstheme="minorHAnsi"/>
        </w:rPr>
        <w:t>). Based on the conceptual framework, the</w:t>
      </w:r>
      <w:r>
        <w:rPr>
          <w:rFonts w:cstheme="minorHAnsi"/>
        </w:rPr>
        <w:t xml:space="preserve"> Europe and Central Asia assessment aims</w:t>
      </w:r>
      <w:r w:rsidRPr="005477E2">
        <w:rPr>
          <w:rFonts w:cstheme="minorHAnsi"/>
        </w:rPr>
        <w:t xml:space="preserve"> to have a balanced representation of these different values</w:t>
      </w:r>
      <w:r>
        <w:rPr>
          <w:rFonts w:cstheme="minorHAnsi"/>
        </w:rPr>
        <w:t xml:space="preserve">. This responds more closely to policy demands and </w:t>
      </w:r>
      <w:r w:rsidRPr="005477E2">
        <w:rPr>
          <w:rFonts w:cstheme="minorHAnsi"/>
        </w:rPr>
        <w:t xml:space="preserve">is </w:t>
      </w:r>
      <w:r>
        <w:rPr>
          <w:rFonts w:cstheme="minorHAnsi"/>
        </w:rPr>
        <w:t>a</w:t>
      </w:r>
      <w:r w:rsidRPr="005477E2">
        <w:rPr>
          <w:rFonts w:cstheme="minorHAnsi"/>
        </w:rPr>
        <w:t xml:space="preserve"> novelty of IPBES compared </w:t>
      </w:r>
      <w:r>
        <w:rPr>
          <w:rFonts w:cstheme="minorHAnsi"/>
        </w:rPr>
        <w:t>with</w:t>
      </w:r>
      <w:r w:rsidRPr="005477E2">
        <w:rPr>
          <w:rFonts w:cstheme="minorHAnsi"/>
        </w:rPr>
        <w:t xml:space="preserve"> previous assessments.</w:t>
      </w:r>
    </w:p>
    <w:p w14:paraId="1A7931ED" w14:textId="7545A728" w:rsidR="008A1C07" w:rsidRPr="008A1C07" w:rsidRDefault="008A1C07" w:rsidP="008A1C07">
      <w:pPr>
        <w:rPr>
          <w:lang w:val="en-US"/>
        </w:rPr>
      </w:pPr>
      <w:r>
        <w:rPr>
          <w:lang w:eastAsia="en-GB"/>
        </w:rPr>
        <w:drawing>
          <wp:inline distT="0" distB="0" distL="0" distR="0" wp14:anchorId="0C2AA4A4" wp14:editId="013A04C4">
            <wp:extent cx="5727940" cy="6579580"/>
            <wp:effectExtent l="0" t="0" r="6350" b="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940" cy="6579580"/>
                    </a:xfrm>
                    <a:prstGeom prst="rect">
                      <a:avLst/>
                    </a:prstGeom>
                  </pic:spPr>
                </pic:pic>
              </a:graphicData>
            </a:graphic>
          </wp:inline>
        </w:drawing>
      </w:r>
    </w:p>
    <w:p w14:paraId="1553E300" w14:textId="77777777" w:rsidR="00681350" w:rsidRDefault="00681350" w:rsidP="001E43D4">
      <w:pPr>
        <w:rPr>
          <w:i/>
          <w:iCs/>
          <w:lang w:eastAsia="ja-JP"/>
        </w:rPr>
      </w:pPr>
      <w:r w:rsidRPr="005477E2">
        <w:rPr>
          <w:lang w:eastAsia="ja-JP"/>
        </w:rPr>
        <w:t xml:space="preserve">IPBES </w:t>
      </w:r>
      <w:r>
        <w:rPr>
          <w:lang w:eastAsia="ja-JP"/>
        </w:rPr>
        <w:t xml:space="preserve">assessments are </w:t>
      </w:r>
      <w:r w:rsidRPr="005477E2">
        <w:rPr>
          <w:lang w:eastAsia="ja-JP"/>
        </w:rPr>
        <w:t>the first assessment</w:t>
      </w:r>
      <w:r>
        <w:rPr>
          <w:lang w:eastAsia="ja-JP"/>
        </w:rPr>
        <w:t>s</w:t>
      </w:r>
      <w:r w:rsidRPr="005477E2">
        <w:rPr>
          <w:lang w:eastAsia="ja-JP"/>
        </w:rPr>
        <w:t xml:space="preserve"> on </w:t>
      </w:r>
      <w:r>
        <w:rPr>
          <w:lang w:eastAsia="ja-JP"/>
        </w:rPr>
        <w:t>nature and its contributions to people to have been</w:t>
      </w:r>
      <w:r w:rsidRPr="005477E2">
        <w:rPr>
          <w:lang w:eastAsia="ja-JP"/>
        </w:rPr>
        <w:t xml:space="preserve"> through a formal process to establish political legitimacy and to respond directly to requests from </w:t>
      </w:r>
      <w:r>
        <w:rPr>
          <w:lang w:eastAsia="ja-JP"/>
        </w:rPr>
        <w:t>G</w:t>
      </w:r>
      <w:r w:rsidRPr="005477E2">
        <w:rPr>
          <w:lang w:eastAsia="ja-JP"/>
        </w:rPr>
        <w:t xml:space="preserve">overnments. Of the 54 countries in </w:t>
      </w:r>
      <w:r>
        <w:rPr>
          <w:lang w:eastAsia="ja-JP"/>
        </w:rPr>
        <w:t>Europe and Central Asia</w:t>
      </w:r>
      <w:r w:rsidRPr="005477E2">
        <w:rPr>
          <w:lang w:eastAsia="ja-JP"/>
        </w:rPr>
        <w:t>, 38 are members of IPBES. Moreover, many stakeholders from the</w:t>
      </w:r>
      <w:r>
        <w:rPr>
          <w:lang w:eastAsia="ja-JP"/>
        </w:rPr>
        <w:t xml:space="preserve"> </w:t>
      </w:r>
      <w:r w:rsidRPr="005477E2">
        <w:rPr>
          <w:lang w:eastAsia="ja-JP"/>
        </w:rPr>
        <w:t>region are part of IPBES’s stakeholder network, including learned societies, NGOs, and representatives of indigenous and local communities. The</w:t>
      </w:r>
      <w:r>
        <w:rPr>
          <w:lang w:eastAsia="ja-JP"/>
        </w:rPr>
        <w:t xml:space="preserve"> </w:t>
      </w:r>
      <w:r w:rsidRPr="005477E2">
        <w:rPr>
          <w:lang w:eastAsia="ja-JP"/>
        </w:rPr>
        <w:t xml:space="preserve">assessment also uses a broad variety of knowledge and evidence sources beyond the natural sciences. All chapters consider </w:t>
      </w:r>
      <w:r>
        <w:rPr>
          <w:lang w:eastAsia="ja-JP"/>
        </w:rPr>
        <w:lastRenderedPageBreak/>
        <w:t>indigenous and local knowledge (</w:t>
      </w:r>
      <w:r w:rsidRPr="005477E2">
        <w:rPr>
          <w:lang w:eastAsia="ja-JP"/>
        </w:rPr>
        <w:t>ILK</w:t>
      </w:r>
      <w:r>
        <w:rPr>
          <w:lang w:eastAsia="ja-JP"/>
        </w:rPr>
        <w:t>)</w:t>
      </w:r>
      <w:r w:rsidRPr="005477E2">
        <w:rPr>
          <w:lang w:eastAsia="ja-JP"/>
        </w:rPr>
        <w:t>. The</w:t>
      </w:r>
      <w:r>
        <w:rPr>
          <w:lang w:eastAsia="ja-JP"/>
        </w:rPr>
        <w:t xml:space="preserve"> </w:t>
      </w:r>
      <w:r w:rsidRPr="005477E2">
        <w:rPr>
          <w:lang w:eastAsia="ja-JP"/>
        </w:rPr>
        <w:t xml:space="preserve">assessment is therefore a legitimate and credible analysis relevant to all levels of governance and decision-making, from </w:t>
      </w:r>
      <w:r>
        <w:rPr>
          <w:lang w:eastAsia="ja-JP"/>
        </w:rPr>
        <w:t>multinational organizations, through national G</w:t>
      </w:r>
      <w:r w:rsidRPr="005477E2">
        <w:rPr>
          <w:lang w:eastAsia="ja-JP"/>
        </w:rPr>
        <w:t>overnments to the local level, and relevant to a broad audience.</w:t>
      </w:r>
    </w:p>
    <w:p w14:paraId="4E383DCF" w14:textId="77777777" w:rsidR="00681350" w:rsidRPr="00CD6E74" w:rsidRDefault="00681350" w:rsidP="001E43D4">
      <w:pPr>
        <w:rPr>
          <w:lang w:eastAsia="ja-JP"/>
        </w:rPr>
      </w:pPr>
    </w:p>
    <w:p w14:paraId="5EA7FAA0" w14:textId="59E8FB50" w:rsidR="00681350" w:rsidRPr="005477E2" w:rsidRDefault="00681350" w:rsidP="00147745">
      <w:pPr>
        <w:pStyle w:val="Heading3"/>
      </w:pPr>
      <w:bookmarkStart w:id="52" w:name="_Toc502755783"/>
      <w:bookmarkStart w:id="53" w:name="_Toc504380566"/>
      <w:bookmarkStart w:id="54" w:name="_Toc519504364"/>
      <w:bookmarkStart w:id="55" w:name="_Toc451767540"/>
      <w:bookmarkStart w:id="56" w:name="_Toc470011680"/>
      <w:bookmarkEnd w:id="50"/>
      <w:bookmarkEnd w:id="51"/>
      <w:r w:rsidRPr="005477E2">
        <w:t>The IPBES conceptual framework</w:t>
      </w:r>
      <w:bookmarkEnd w:id="52"/>
      <w:bookmarkEnd w:id="53"/>
      <w:bookmarkEnd w:id="54"/>
      <w:r w:rsidRPr="005477E2">
        <w:t xml:space="preserve"> </w:t>
      </w:r>
      <w:bookmarkEnd w:id="55"/>
      <w:bookmarkEnd w:id="56"/>
    </w:p>
    <w:p w14:paraId="6D46B074" w14:textId="7FA6BBB2" w:rsidR="00681350" w:rsidRPr="005477E2" w:rsidRDefault="00681350">
      <w:pPr>
        <w:rPr>
          <w:rFonts w:eastAsiaTheme="minorEastAsia"/>
        </w:rPr>
      </w:pPr>
      <w:r w:rsidRPr="005477E2">
        <w:rPr>
          <w:rFonts w:eastAsiaTheme="minorEastAsia"/>
        </w:rPr>
        <w:t xml:space="preserve">IPBES has developed and approved a conceptual framework to summarize the components of the system comprised of people and nature, and the relationships between them </w:t>
      </w:r>
      <w:r>
        <w:rPr>
          <w:rFonts w:eastAsiaTheme="minorEastAsia"/>
        </w:rPr>
        <w:fldChar w:fldCharType="begin" w:fldLock="1"/>
      </w:r>
      <w:r>
        <w:rPr>
          <w:rFonts w:eastAsiaTheme="minorEastAsia"/>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id" : "ITEM-2", "itemData" : { "author" : [ { "dropping-particle" : "", "family" : "UNEP", "given" : "", "non-dropping-particle" : "", "parse-names" : false, "suffix" : "" } ], "id" : "ITEM-2", "issue" : "January", "issued" : { "date-parts" : [ [ "2014" ] ] }, "page" : "1-96", "title" : "Ipbes/2/17", "type" : "article-journal" }, "uris" : [ "http://www.mendeley.com/documents/?uuid=4b743b54-c4fb-4c3f-b42b-6177b556dc5e" ] } ], "mendeley" : { "formattedCitation" : "(D\u00edaz, Demissew, Carabias, et al., 2015; UNEP, 2014)", "plainTextFormattedCitation" : "(D\u00edaz, Demissew, Carabias, et al., 2015; UNEP, 2014)", "previouslyFormattedCitation" : "(D\u00edaz, Demissew, Carabias, et al., 2015; UNEP, 2014)" }, "properties" : {  }, "schema" : "https://github.com/citation-style-language/schema/raw/master/csl-citation.json" }</w:instrText>
      </w:r>
      <w:r>
        <w:rPr>
          <w:rFonts w:eastAsiaTheme="minorEastAsia"/>
        </w:rPr>
        <w:fldChar w:fldCharType="separate"/>
      </w:r>
      <w:r w:rsidRPr="00270807">
        <w:rPr>
          <w:rFonts w:eastAsiaTheme="minorEastAsia"/>
        </w:rPr>
        <w:t xml:space="preserve">(Díaz </w:t>
      </w:r>
      <w:r w:rsidR="009E3418" w:rsidRPr="009E3418">
        <w:rPr>
          <w:rFonts w:eastAsiaTheme="minorEastAsia"/>
          <w:i/>
        </w:rPr>
        <w:t>et al.</w:t>
      </w:r>
      <w:r w:rsidRPr="00270807">
        <w:rPr>
          <w:rFonts w:eastAsiaTheme="minorEastAsia"/>
        </w:rPr>
        <w:t xml:space="preserve">, 2015; </w:t>
      </w:r>
      <w:r w:rsidR="00777DD6">
        <w:rPr>
          <w:rFonts w:eastAsiaTheme="minorEastAsia"/>
        </w:rPr>
        <w:t>IPBES</w:t>
      </w:r>
      <w:r w:rsidRPr="00270807">
        <w:rPr>
          <w:rFonts w:eastAsiaTheme="minorEastAsia"/>
        </w:rPr>
        <w:t>, 2014)</w:t>
      </w:r>
      <w:r>
        <w:rPr>
          <w:rFonts w:eastAsiaTheme="minorEastAsia"/>
        </w:rPr>
        <w:fldChar w:fldCharType="end"/>
      </w:r>
      <w:r w:rsidRPr="005477E2">
        <w:rPr>
          <w:rFonts w:eastAsiaTheme="minorEastAsia"/>
        </w:rPr>
        <w:t xml:space="preserve">. </w:t>
      </w:r>
      <w:r w:rsidRPr="00CD6E74">
        <w:rPr>
          <w:rFonts w:eastAsiaTheme="minorEastAsia"/>
          <w:b/>
        </w:rPr>
        <w:t>Figure 1.5</w:t>
      </w:r>
      <w:r>
        <w:rPr>
          <w:rFonts w:eastAsiaTheme="minorEastAsia"/>
        </w:rPr>
        <w:t xml:space="preserve"> </w:t>
      </w:r>
      <w:r w:rsidRPr="005477E2">
        <w:rPr>
          <w:rFonts w:eastAsiaTheme="minorEastAsia"/>
        </w:rPr>
        <w:t xml:space="preserve">is a simplified version of the conceptual framework as adopted by the </w:t>
      </w:r>
      <w:r>
        <w:rPr>
          <w:rFonts w:eastAsiaTheme="minorEastAsia"/>
        </w:rPr>
        <w:t>s</w:t>
      </w:r>
      <w:r w:rsidRPr="005477E2">
        <w:rPr>
          <w:rFonts w:eastAsiaTheme="minorEastAsia"/>
        </w:rPr>
        <w:t>econd</w:t>
      </w:r>
      <w:r>
        <w:rPr>
          <w:rFonts w:eastAsiaTheme="minorEastAsia"/>
        </w:rPr>
        <w:t xml:space="preserve"> meeting of the IPBES</w:t>
      </w:r>
      <w:r w:rsidRPr="005477E2">
        <w:rPr>
          <w:rFonts w:eastAsiaTheme="minorEastAsia"/>
        </w:rPr>
        <w:t xml:space="preserve"> </w:t>
      </w:r>
      <w:r>
        <w:rPr>
          <w:rFonts w:eastAsiaTheme="minorEastAsia"/>
        </w:rPr>
        <w:t>Plenary</w:t>
      </w:r>
      <w:r w:rsidRPr="005477E2">
        <w:rPr>
          <w:rFonts w:eastAsiaTheme="minorEastAsia"/>
        </w:rPr>
        <w:t xml:space="preserve">. It retains all the essential elements, but some of the detailed wording for each of the elements has been removed from the boxes to improve readability. </w:t>
      </w:r>
    </w:p>
    <w:p w14:paraId="4BEC344C" w14:textId="77777777" w:rsidR="00681350" w:rsidRPr="005477E2" w:rsidRDefault="00681350" w:rsidP="001E43D4">
      <w:pPr>
        <w:rPr>
          <w:rFonts w:eastAsiaTheme="minorEastAsia"/>
          <w:noProof w:val="0"/>
        </w:rPr>
      </w:pPr>
      <w:r w:rsidRPr="005477E2">
        <w:rPr>
          <w:rFonts w:eastAsiaTheme="minorEastAsia"/>
          <w:noProof w:val="0"/>
          <w:color w:val="2E2E2E"/>
        </w:rPr>
        <w:t xml:space="preserve">The IPBES conceptual framework </w:t>
      </w:r>
      <w:r w:rsidRPr="005477E2">
        <w:rPr>
          <w:rFonts w:eastAsiaTheme="minorEastAsia"/>
          <w:noProof w:val="0"/>
          <w:color w:val="2E2E2E"/>
          <w:shd w:val="clear" w:color="auto" w:fill="FFFFFF"/>
        </w:rPr>
        <w:t xml:space="preserve">provides structure and comparability to the assessments that IPBES is producing at different spatial scales, on different themes, and in different regions. </w:t>
      </w:r>
      <w:r>
        <w:rPr>
          <w:rFonts w:eastAsiaTheme="minorEastAsia"/>
        </w:rPr>
        <w:t>It</w:t>
      </w:r>
      <w:r w:rsidRPr="005477E2">
        <w:rPr>
          <w:rFonts w:eastAsiaTheme="minorEastAsia"/>
          <w:color w:val="2E2E2E"/>
        </w:rPr>
        <w:t xml:space="preserve"> was developed </w:t>
      </w:r>
      <w:r>
        <w:rPr>
          <w:rFonts w:eastAsiaTheme="minorEastAsia"/>
          <w:color w:val="2E2E2E"/>
        </w:rPr>
        <w:t>through</w:t>
      </w:r>
      <w:r w:rsidRPr="005477E2">
        <w:rPr>
          <w:rFonts w:eastAsiaTheme="minorEastAsia"/>
          <w:color w:val="2E2E2E"/>
        </w:rPr>
        <w:t xml:space="preserve"> a transparent and participatory process and explicitly considers diverse scientific disciplines, stakeholders, and knowledge systems, including </w:t>
      </w:r>
      <w:r w:rsidRPr="003D206E">
        <w:rPr>
          <w:rFonts w:eastAsiaTheme="minorEastAsia"/>
          <w:bCs/>
          <w:iCs/>
          <w:color w:val="2E2E2E"/>
        </w:rPr>
        <w:t>indigenous and local knowledge</w:t>
      </w:r>
      <w:r w:rsidRPr="005477E2">
        <w:rPr>
          <w:rFonts w:eastAsiaTheme="minorEastAsia"/>
          <w:color w:val="2E2E2E"/>
        </w:rPr>
        <w:t xml:space="preserve">. It is </w:t>
      </w:r>
      <w:r w:rsidRPr="005477E2">
        <w:rPr>
          <w:rFonts w:eastAsiaTheme="minorEastAsia"/>
        </w:rPr>
        <w:t xml:space="preserve">essential for interpreting the </w:t>
      </w:r>
      <w:r>
        <w:rPr>
          <w:rFonts w:eastAsiaTheme="minorEastAsia"/>
        </w:rPr>
        <w:t xml:space="preserve">finding of the </w:t>
      </w:r>
      <w:r w:rsidRPr="00546D88">
        <w:rPr>
          <w:rFonts w:eastAsiaTheme="minorEastAsia"/>
        </w:rPr>
        <w:t>Regional Assessment for Europe and Central Asia</w:t>
      </w:r>
      <w:r w:rsidRPr="005477E2">
        <w:rPr>
          <w:rFonts w:eastAsiaTheme="minorEastAsia"/>
        </w:rPr>
        <w:t xml:space="preserve"> and</w:t>
      </w:r>
      <w:r w:rsidRPr="005477E2">
        <w:rPr>
          <w:rFonts w:eastAsiaTheme="minorEastAsia"/>
          <w:color w:val="2E2E2E"/>
        </w:rPr>
        <w:t xml:space="preserve"> links </w:t>
      </w:r>
      <w:r w:rsidRPr="005477E2">
        <w:rPr>
          <w:rFonts w:eastAsiaTheme="minorEastAsia"/>
        </w:rPr>
        <w:t>strongly to t</w:t>
      </w:r>
      <w:r>
        <w:rPr>
          <w:rFonts w:eastAsiaTheme="minorEastAsia"/>
        </w:rPr>
        <w:t>he diverse values discussed in S</w:t>
      </w:r>
      <w:r w:rsidRPr="005477E2">
        <w:rPr>
          <w:rFonts w:eastAsiaTheme="minorEastAsia"/>
        </w:rPr>
        <w:t>ection 1.5.2. The framework also provides common terminology for use across IPBES assessments.</w:t>
      </w:r>
      <w:r w:rsidRPr="005477E2">
        <w:rPr>
          <w:rFonts w:eastAsiaTheme="minorEastAsia"/>
          <w:noProof w:val="0"/>
        </w:rPr>
        <w:t xml:space="preserve"> The six chapters of the</w:t>
      </w:r>
      <w:r>
        <w:rPr>
          <w:rFonts w:eastAsiaTheme="minorEastAsia"/>
          <w:noProof w:val="0"/>
        </w:rPr>
        <w:t xml:space="preserve"> </w:t>
      </w:r>
      <w:r>
        <w:rPr>
          <w:rFonts w:eastAsiaTheme="minorEastAsia"/>
        </w:rPr>
        <w:t xml:space="preserve">Regional Assessment for </w:t>
      </w:r>
      <w:r>
        <w:rPr>
          <w:rFonts w:eastAsiaTheme="minorEastAsia"/>
          <w:noProof w:val="0"/>
        </w:rPr>
        <w:t>Europe and Central Asia</w:t>
      </w:r>
      <w:r w:rsidRPr="005477E2">
        <w:rPr>
          <w:rFonts w:eastAsiaTheme="minorEastAsia"/>
          <w:noProof w:val="0"/>
        </w:rPr>
        <w:t xml:space="preserve"> map onto the conceptual framework as indicated in </w:t>
      </w:r>
      <w:r w:rsidRPr="00CD6E74">
        <w:rPr>
          <w:b/>
        </w:rPr>
        <w:t>Table 1.1</w:t>
      </w:r>
      <w:r w:rsidRPr="005477E2">
        <w:rPr>
          <w:rFonts w:eastAsiaTheme="minorEastAsia"/>
          <w:noProof w:val="0"/>
        </w:rPr>
        <w:t>.</w:t>
      </w:r>
    </w:p>
    <w:p w14:paraId="3F9F1FA7" w14:textId="77777777" w:rsidR="00681350" w:rsidRPr="005477E2" w:rsidRDefault="00681350" w:rsidP="001E43D4">
      <w:pPr>
        <w:spacing w:after="0"/>
        <w:rPr>
          <w:rFonts w:cs="Arial"/>
          <w:noProof w:val="0"/>
        </w:rPr>
      </w:pPr>
      <w:r w:rsidRPr="005477E2">
        <w:rPr>
          <w:rFonts w:eastAsiaTheme="minorEastAsia"/>
        </w:rPr>
        <w:t xml:space="preserve">Integrative, but explicit conceptual frameworks are particularly useful tools in fields requiring interdisciplinary collaboration. They help to </w:t>
      </w:r>
      <w:r>
        <w:rPr>
          <w:rFonts w:eastAsiaTheme="minorEastAsia"/>
        </w:rPr>
        <w:t>cope with</w:t>
      </w:r>
      <w:r w:rsidRPr="005477E2">
        <w:rPr>
          <w:rFonts w:eastAsiaTheme="minorEastAsia"/>
        </w:rPr>
        <w:t xml:space="preserve"> complexity by clarifying and focusing thinking about relationships, and supporting communication across disciplines and knowledge systems and between knowledge and policy. </w:t>
      </w:r>
      <w:r w:rsidRPr="005477E2">
        <w:rPr>
          <w:rFonts w:cs="Arial"/>
          <w:noProof w:val="0"/>
        </w:rPr>
        <w:t xml:space="preserve">The main elements of the IPBES </w:t>
      </w:r>
      <w:r>
        <w:rPr>
          <w:rFonts w:cs="Arial"/>
          <w:noProof w:val="0"/>
        </w:rPr>
        <w:t>c</w:t>
      </w:r>
      <w:r w:rsidRPr="005477E2">
        <w:rPr>
          <w:rFonts w:cs="Arial"/>
          <w:noProof w:val="0"/>
        </w:rPr>
        <w:t xml:space="preserve">onceptual </w:t>
      </w:r>
      <w:r>
        <w:rPr>
          <w:rFonts w:cs="Arial"/>
          <w:noProof w:val="0"/>
        </w:rPr>
        <w:t>f</w:t>
      </w:r>
      <w:r w:rsidRPr="005477E2">
        <w:rPr>
          <w:rFonts w:cs="Arial"/>
          <w:noProof w:val="0"/>
        </w:rPr>
        <w:t>ramework are:</w:t>
      </w:r>
    </w:p>
    <w:p w14:paraId="568E0D8D" w14:textId="77777777" w:rsidR="00681350" w:rsidRPr="005477E2" w:rsidRDefault="00681350" w:rsidP="00E236B3">
      <w:pPr>
        <w:numPr>
          <w:ilvl w:val="0"/>
          <w:numId w:val="3"/>
        </w:numPr>
        <w:spacing w:after="0"/>
        <w:rPr>
          <w:rFonts w:cs="Arial"/>
          <w:noProof w:val="0"/>
        </w:rPr>
      </w:pPr>
      <w:r w:rsidRPr="005477E2">
        <w:rPr>
          <w:rFonts w:cs="Arial"/>
          <w:b/>
          <w:noProof w:val="0"/>
        </w:rPr>
        <w:t>Nature</w:t>
      </w:r>
      <w:r w:rsidRPr="005477E2">
        <w:rPr>
          <w:rFonts w:cs="Arial"/>
          <w:noProof w:val="0"/>
        </w:rPr>
        <w:t>: the natural world with an emphasis on the diversity of living organisms and their interactions among each other and with their environment.</w:t>
      </w:r>
    </w:p>
    <w:p w14:paraId="22AAC9CB" w14:textId="77777777" w:rsidR="00681350" w:rsidRPr="005477E2" w:rsidRDefault="00681350" w:rsidP="00E236B3">
      <w:pPr>
        <w:numPr>
          <w:ilvl w:val="0"/>
          <w:numId w:val="3"/>
        </w:numPr>
        <w:spacing w:after="0"/>
        <w:rPr>
          <w:rFonts w:cs="Arial"/>
          <w:noProof w:val="0"/>
        </w:rPr>
      </w:pPr>
      <w:r w:rsidRPr="005477E2">
        <w:rPr>
          <w:rFonts w:cs="Arial"/>
          <w:b/>
          <w:noProof w:val="0"/>
        </w:rPr>
        <w:t>Anthropogenic assets</w:t>
      </w:r>
      <w:r w:rsidRPr="005477E2">
        <w:rPr>
          <w:rFonts w:cs="Arial"/>
          <w:noProof w:val="0"/>
        </w:rPr>
        <w:t xml:space="preserve">: </w:t>
      </w:r>
      <w:r>
        <w:rPr>
          <w:rFonts w:cs="Arial"/>
          <w:noProof w:val="0"/>
        </w:rPr>
        <w:t xml:space="preserve">including </w:t>
      </w:r>
      <w:r w:rsidRPr="005477E2">
        <w:rPr>
          <w:rFonts w:cs="Arial"/>
          <w:noProof w:val="0"/>
        </w:rPr>
        <w:t xml:space="preserve">knowledge, technology, work, financial assets, </w:t>
      </w:r>
      <w:r>
        <w:rPr>
          <w:rFonts w:cs="Arial"/>
          <w:noProof w:val="0"/>
        </w:rPr>
        <w:t xml:space="preserve">and </w:t>
      </w:r>
      <w:r w:rsidRPr="005477E2">
        <w:rPr>
          <w:rFonts w:cs="Arial"/>
          <w:noProof w:val="0"/>
        </w:rPr>
        <w:t>built infrastructure that, together with nature, are essential in the co-production of nature’s contributions to people.</w:t>
      </w:r>
    </w:p>
    <w:p w14:paraId="0D0C35FC" w14:textId="77777777" w:rsidR="00681350" w:rsidRPr="005477E2" w:rsidRDefault="00681350" w:rsidP="00E236B3">
      <w:pPr>
        <w:numPr>
          <w:ilvl w:val="0"/>
          <w:numId w:val="3"/>
        </w:numPr>
        <w:spacing w:after="0"/>
        <w:rPr>
          <w:rFonts w:cs="Arial"/>
          <w:noProof w:val="0"/>
        </w:rPr>
      </w:pPr>
      <w:r w:rsidRPr="005477E2">
        <w:rPr>
          <w:rFonts w:cs="Arial"/>
          <w:b/>
          <w:noProof w:val="0"/>
        </w:rPr>
        <w:t>Nature’s contributions to people</w:t>
      </w:r>
      <w:r w:rsidRPr="005477E2">
        <w:rPr>
          <w:rFonts w:cs="Arial"/>
          <w:noProof w:val="0"/>
        </w:rPr>
        <w:t xml:space="preserve">: all the contributions of nature, both positive and negative, to the quality of life of humans as individuals and societies. </w:t>
      </w:r>
    </w:p>
    <w:p w14:paraId="287FB1BB" w14:textId="77777777" w:rsidR="00681350" w:rsidRPr="005477E2" w:rsidRDefault="00681350" w:rsidP="00E236B3">
      <w:pPr>
        <w:numPr>
          <w:ilvl w:val="0"/>
          <w:numId w:val="3"/>
        </w:numPr>
        <w:spacing w:after="0"/>
        <w:rPr>
          <w:rFonts w:cs="Arial"/>
          <w:noProof w:val="0"/>
        </w:rPr>
      </w:pPr>
      <w:r w:rsidRPr="005477E2">
        <w:rPr>
          <w:rFonts w:cs="Arial"/>
          <w:b/>
          <w:noProof w:val="0"/>
        </w:rPr>
        <w:t>Drivers of change</w:t>
      </w:r>
      <w:r w:rsidRPr="005477E2">
        <w:rPr>
          <w:rFonts w:cs="Arial"/>
          <w:noProof w:val="0"/>
        </w:rPr>
        <w:t xml:space="preserve">: all external factors that affect nature, and, consequently, the supply of </w:t>
      </w:r>
      <w:r>
        <w:rPr>
          <w:rFonts w:cs="Arial"/>
          <w:noProof w:val="0"/>
        </w:rPr>
        <w:t>nature’s contributions to people</w:t>
      </w:r>
      <w:r w:rsidRPr="005477E2">
        <w:rPr>
          <w:rFonts w:cs="Arial"/>
          <w:noProof w:val="0"/>
        </w:rPr>
        <w:t>. The conceptual framework includes drivers of change as two of its main elements: institutions</w:t>
      </w:r>
      <w:r>
        <w:rPr>
          <w:rFonts w:cs="Arial"/>
          <w:noProof w:val="0"/>
        </w:rPr>
        <w:t xml:space="preserve">, </w:t>
      </w:r>
      <w:r w:rsidRPr="005477E2">
        <w:rPr>
          <w:rFonts w:cs="Arial"/>
          <w:noProof w:val="0"/>
        </w:rPr>
        <w:t xml:space="preserve">governance systems and other indirect drivers </w:t>
      </w:r>
      <w:r>
        <w:rPr>
          <w:rFonts w:cs="Arial"/>
          <w:noProof w:val="0"/>
        </w:rPr>
        <w:t xml:space="preserve">on the one hand </w:t>
      </w:r>
      <w:r w:rsidRPr="005477E2">
        <w:rPr>
          <w:rFonts w:cs="Arial"/>
          <w:noProof w:val="0"/>
        </w:rPr>
        <w:t>and direct drivers</w:t>
      </w:r>
      <w:r>
        <w:rPr>
          <w:rFonts w:cs="Arial"/>
          <w:noProof w:val="0"/>
        </w:rPr>
        <w:t xml:space="preserve"> on the other</w:t>
      </w:r>
      <w:r w:rsidRPr="005477E2">
        <w:rPr>
          <w:rFonts w:cs="Arial"/>
          <w:noProof w:val="0"/>
        </w:rPr>
        <w:t>:</w:t>
      </w:r>
    </w:p>
    <w:p w14:paraId="45D21AB7" w14:textId="77777777" w:rsidR="00681350" w:rsidRPr="005477E2" w:rsidRDefault="00681350" w:rsidP="00E236B3">
      <w:pPr>
        <w:numPr>
          <w:ilvl w:val="1"/>
          <w:numId w:val="3"/>
        </w:numPr>
        <w:spacing w:after="0"/>
        <w:ind w:left="924" w:hanging="357"/>
        <w:rPr>
          <w:rFonts w:cs="Arial"/>
          <w:noProof w:val="0"/>
        </w:rPr>
      </w:pPr>
      <w:r w:rsidRPr="005477E2">
        <w:rPr>
          <w:rFonts w:cs="Arial"/>
          <w:noProof w:val="0"/>
        </w:rPr>
        <w:t xml:space="preserve">Institutions and governance systems are among the root causes of the direct anthropogenic drivers that affect nature. They include systems of access to land, legislative arrangements, international regimes </w:t>
      </w:r>
      <w:r>
        <w:rPr>
          <w:rFonts w:cs="Arial"/>
          <w:noProof w:val="0"/>
        </w:rPr>
        <w:t>(</w:t>
      </w:r>
      <w:r w:rsidRPr="005477E2">
        <w:rPr>
          <w:rFonts w:cs="Arial"/>
          <w:noProof w:val="0"/>
        </w:rPr>
        <w:t>such as agreements for the protection of endangered species</w:t>
      </w:r>
      <w:r>
        <w:rPr>
          <w:rFonts w:cs="Arial"/>
          <w:noProof w:val="0"/>
        </w:rPr>
        <w:t>)</w:t>
      </w:r>
      <w:r w:rsidRPr="005477E2">
        <w:rPr>
          <w:rFonts w:cs="Arial"/>
          <w:noProof w:val="0"/>
        </w:rPr>
        <w:t xml:space="preserve"> and economic policies.</w:t>
      </w:r>
    </w:p>
    <w:p w14:paraId="2857B8C5" w14:textId="77777777" w:rsidR="00681350" w:rsidRPr="005477E2" w:rsidRDefault="00681350" w:rsidP="00E236B3">
      <w:pPr>
        <w:numPr>
          <w:ilvl w:val="1"/>
          <w:numId w:val="3"/>
        </w:numPr>
        <w:spacing w:after="0"/>
        <w:ind w:left="924" w:hanging="357"/>
        <w:rPr>
          <w:rFonts w:cs="Arial"/>
          <w:noProof w:val="0"/>
        </w:rPr>
      </w:pPr>
      <w:r w:rsidRPr="005477E2">
        <w:rPr>
          <w:rFonts w:cs="Arial"/>
          <w:noProof w:val="0"/>
        </w:rPr>
        <w:t xml:space="preserve">Direct drivers, both natural and anthropogenic, affect nature directly. Direct </w:t>
      </w:r>
      <w:r w:rsidRPr="005477E2">
        <w:rPr>
          <w:rFonts w:cs="Arial"/>
          <w:i/>
          <w:iCs/>
          <w:noProof w:val="0"/>
        </w:rPr>
        <w:t>anthropogenic</w:t>
      </w:r>
      <w:r w:rsidRPr="005477E2">
        <w:rPr>
          <w:rFonts w:cs="Arial"/>
          <w:noProof w:val="0"/>
        </w:rPr>
        <w:t xml:space="preserve"> drivers </w:t>
      </w:r>
      <w:r>
        <w:rPr>
          <w:rFonts w:cs="Arial"/>
          <w:noProof w:val="0"/>
        </w:rPr>
        <w:t>result</w:t>
      </w:r>
      <w:r w:rsidRPr="005477E2">
        <w:rPr>
          <w:rFonts w:cs="Arial"/>
          <w:noProof w:val="0"/>
        </w:rPr>
        <w:t xml:space="preserve"> from institutions and governance systems and other indirect drivers. They include human-caused </w:t>
      </w:r>
      <w:r>
        <w:rPr>
          <w:rFonts w:cs="Arial"/>
          <w:noProof w:val="0"/>
        </w:rPr>
        <w:t xml:space="preserve">habitat conversion and </w:t>
      </w:r>
      <w:r w:rsidRPr="005477E2">
        <w:rPr>
          <w:rFonts w:cs="Arial"/>
          <w:noProof w:val="0"/>
        </w:rPr>
        <w:t xml:space="preserve">climate change, </w:t>
      </w:r>
      <w:r>
        <w:rPr>
          <w:rFonts w:cs="Arial"/>
          <w:noProof w:val="0"/>
        </w:rPr>
        <w:t xml:space="preserve">pollution, exploitation of ecosystems and species, </w:t>
      </w:r>
      <w:r w:rsidRPr="005477E2">
        <w:rPr>
          <w:rFonts w:cs="Arial"/>
          <w:noProof w:val="0"/>
        </w:rPr>
        <w:t xml:space="preserve">and species introductions. Direct </w:t>
      </w:r>
      <w:r w:rsidRPr="005477E2">
        <w:rPr>
          <w:rFonts w:cs="Arial"/>
          <w:i/>
          <w:iCs/>
          <w:noProof w:val="0"/>
        </w:rPr>
        <w:t>natural</w:t>
      </w:r>
      <w:r w:rsidRPr="005477E2">
        <w:rPr>
          <w:rFonts w:cs="Arial"/>
          <w:noProof w:val="0"/>
        </w:rPr>
        <w:t xml:space="preserve"> drivers</w:t>
      </w:r>
      <w:r>
        <w:rPr>
          <w:rFonts w:cs="Arial"/>
          <w:noProof w:val="0"/>
        </w:rPr>
        <w:t xml:space="preserve"> also</w:t>
      </w:r>
      <w:r w:rsidRPr="005477E2">
        <w:rPr>
          <w:rFonts w:cs="Arial"/>
          <w:noProof w:val="0"/>
        </w:rPr>
        <w:t xml:space="preserve"> directly affect anthropogenic assets and quality of life (e.g. a volcanic eruption can destroy roads and cause human deaths), but these impacts are not the main focus of IPBES.</w:t>
      </w:r>
    </w:p>
    <w:p w14:paraId="485832AF" w14:textId="77777777" w:rsidR="00681350" w:rsidRDefault="00681350" w:rsidP="00E236B3">
      <w:pPr>
        <w:numPr>
          <w:ilvl w:val="0"/>
          <w:numId w:val="3"/>
        </w:numPr>
        <w:spacing w:after="0"/>
        <w:rPr>
          <w:rFonts w:cs="Arial"/>
          <w:noProof w:val="0"/>
        </w:rPr>
      </w:pPr>
      <w:r w:rsidRPr="005477E2">
        <w:rPr>
          <w:rFonts w:cs="Arial"/>
          <w:b/>
          <w:noProof w:val="0"/>
        </w:rPr>
        <w:t>Good quality of life</w:t>
      </w:r>
      <w:r w:rsidRPr="005477E2">
        <w:rPr>
          <w:rFonts w:cs="Arial"/>
          <w:noProof w:val="0"/>
        </w:rPr>
        <w:t xml:space="preserve">: the achievement of a fulfilled human life. It is a highly values-based and context-dependent element comprising multiple factors such as access to food, water, health, education, security, and cultural identity, material prosperity, spiritual satisfaction, and freedom </w:t>
      </w:r>
      <w:r w:rsidRPr="005477E2">
        <w:rPr>
          <w:rFonts w:cs="Arial"/>
          <w:noProof w:val="0"/>
        </w:rPr>
        <w:lastRenderedPageBreak/>
        <w:t xml:space="preserve">of choice. A society’s achievement of good quality of life and the vision of what this entails directly influences institutions and governance systems and other indirect drivers and, through them, all other elements in the </w:t>
      </w:r>
      <w:r>
        <w:rPr>
          <w:rFonts w:cs="Arial"/>
          <w:noProof w:val="0"/>
        </w:rPr>
        <w:t>c</w:t>
      </w:r>
      <w:r w:rsidRPr="005477E2">
        <w:rPr>
          <w:rFonts w:cs="Arial"/>
          <w:noProof w:val="0"/>
        </w:rPr>
        <w:t xml:space="preserve">onceptual </w:t>
      </w:r>
      <w:r>
        <w:rPr>
          <w:rFonts w:cs="Arial"/>
          <w:noProof w:val="0"/>
        </w:rPr>
        <w:t>f</w:t>
      </w:r>
      <w:r w:rsidRPr="005477E2">
        <w:rPr>
          <w:rFonts w:cs="Arial"/>
          <w:noProof w:val="0"/>
        </w:rPr>
        <w:t>ramework.</w:t>
      </w:r>
    </w:p>
    <w:p w14:paraId="7A9D4A99" w14:textId="77777777" w:rsidR="00681350" w:rsidRDefault="00681350" w:rsidP="001E43D4">
      <w:pPr>
        <w:spacing w:after="0"/>
        <w:ind w:left="408"/>
        <w:rPr>
          <w:rFonts w:cs="Arial"/>
          <w:noProof w:val="0"/>
        </w:rPr>
      </w:pPr>
    </w:p>
    <w:p w14:paraId="3BCCDCD5" w14:textId="086778AF" w:rsidR="00681350" w:rsidRDefault="00C4464D" w:rsidP="001E43D4">
      <w:pPr>
        <w:rPr>
          <w:rFonts w:cs="Arial"/>
          <w:noProof w:val="0"/>
        </w:rPr>
      </w:pPr>
      <w:r>
        <w:rPr>
          <w:lang w:eastAsia="en-GB"/>
        </w:rPr>
        <w:lastRenderedPageBreak/>
        <w:drawing>
          <wp:inline distT="0" distB="0" distL="0" distR="0" wp14:anchorId="048D7D30" wp14:editId="708DD390">
            <wp:extent cx="5731510" cy="8175625"/>
            <wp:effectExtent l="0" t="0" r="2540" b="0"/>
            <wp:docPr id="917" name="Picture 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8175625"/>
                    </a:xfrm>
                    <a:prstGeom prst="rect">
                      <a:avLst/>
                    </a:prstGeom>
                  </pic:spPr>
                </pic:pic>
              </a:graphicData>
            </a:graphic>
          </wp:inline>
        </w:drawing>
      </w:r>
    </w:p>
    <w:p w14:paraId="3D40B21E" w14:textId="4291F2D2" w:rsidR="00681350" w:rsidRPr="005477E2" w:rsidRDefault="00681350" w:rsidP="001E43D4">
      <w:pPr>
        <w:rPr>
          <w:rFonts w:cs="Calibri"/>
          <w:noProof w:val="0"/>
        </w:rPr>
      </w:pPr>
      <w:r w:rsidRPr="005477E2">
        <w:rPr>
          <w:rFonts w:cs="Arial"/>
          <w:noProof w:val="0"/>
        </w:rPr>
        <w:t xml:space="preserve">The inclusive nature of the conceptual framework, in terms of </w:t>
      </w:r>
      <w:r>
        <w:rPr>
          <w:rFonts w:cs="Arial"/>
          <w:noProof w:val="0"/>
        </w:rPr>
        <w:t>contributions</w:t>
      </w:r>
      <w:r w:rsidRPr="005477E2">
        <w:rPr>
          <w:rFonts w:cs="Arial"/>
          <w:noProof w:val="0"/>
        </w:rPr>
        <w:t xml:space="preserve">, stakeholders, knowledge systems and worldviews, necessarily requires the consideration of </w:t>
      </w:r>
      <w:r>
        <w:rPr>
          <w:rFonts w:cs="Arial"/>
          <w:noProof w:val="0"/>
        </w:rPr>
        <w:t>diverse</w:t>
      </w:r>
      <w:r w:rsidRPr="005477E2">
        <w:rPr>
          <w:rFonts w:cs="Arial"/>
          <w:noProof w:val="0"/>
        </w:rPr>
        <w:t xml:space="preserve"> value systems. Value systems vary among individuals</w:t>
      </w:r>
      <w:r>
        <w:rPr>
          <w:rFonts w:cs="Arial"/>
          <w:noProof w:val="0"/>
        </w:rPr>
        <w:t>,</w:t>
      </w:r>
      <w:r w:rsidRPr="005477E2">
        <w:rPr>
          <w:rFonts w:cs="Arial"/>
          <w:noProof w:val="0"/>
        </w:rPr>
        <w:t xml:space="preserve"> within groups, and across groups at vario</w:t>
      </w:r>
      <w:r>
        <w:rPr>
          <w:rFonts w:cs="Arial"/>
          <w:noProof w:val="0"/>
        </w:rPr>
        <w:t xml:space="preserve">us temporal and spatial </w:t>
      </w:r>
      <w:r>
        <w:rPr>
          <w:rFonts w:cs="Arial"/>
          <w:noProof w:val="0"/>
        </w:rPr>
        <w:lastRenderedPageBreak/>
        <w:t>scales. For example,</w:t>
      </w:r>
      <w:r w:rsidRPr="005477E2">
        <w:rPr>
          <w:rFonts w:cs="Arial"/>
          <w:noProof w:val="0"/>
        </w:rPr>
        <w:t xml:space="preserve"> some nations tend to be more dominated by value systems that prioritize individual rights and others by value systems that prioritize collective and community-level values </w:t>
      </w:r>
      <w:r w:rsidRPr="005477E2">
        <w:fldChar w:fldCharType="begin" w:fldLock="1"/>
      </w:r>
      <w:r>
        <w:rPr>
          <w:rFonts w:cs="Arial"/>
          <w:noProof w:val="0"/>
        </w:rP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mendeley" : { "formattedCitation" : "(D\u00edaz, Demissew, Carabias, et al., 2015)", "plainTextFormattedCitation" : "(D\u00edaz, Demissew, Carabias, et al., 2015)", "previouslyFormattedCitation" : "(D\u00edaz, Demissew, Carabias, et al., 2015)" }, "properties" : {  }, "schema" : "https://github.com/citation-style-language/schema/raw/master/csl-citation.json" }</w:instrText>
      </w:r>
      <w:r w:rsidRPr="005477E2">
        <w:rPr>
          <w:rFonts w:cs="Arial"/>
          <w:noProof w:val="0"/>
        </w:rPr>
        <w:fldChar w:fldCharType="separate"/>
      </w:r>
      <w:r w:rsidRPr="00270807">
        <w:rPr>
          <w:rFonts w:cs="Arial"/>
        </w:rPr>
        <w:t xml:space="preserve">(Díaz </w:t>
      </w:r>
      <w:r w:rsidR="009E3418" w:rsidRPr="009E3418">
        <w:rPr>
          <w:rFonts w:cs="Arial"/>
          <w:i/>
        </w:rPr>
        <w:t>et al.</w:t>
      </w:r>
      <w:r w:rsidRPr="00270807">
        <w:rPr>
          <w:rFonts w:cs="Arial"/>
        </w:rPr>
        <w:t>, 2015)</w:t>
      </w:r>
      <w:r w:rsidRPr="005477E2">
        <w:fldChar w:fldCharType="end"/>
      </w:r>
      <w:r w:rsidRPr="005477E2">
        <w:rPr>
          <w:rFonts w:cs="Arial"/>
          <w:noProof w:val="0"/>
        </w:rPr>
        <w:t xml:space="preserve">. </w:t>
      </w:r>
      <w:r w:rsidRPr="005477E2">
        <w:rPr>
          <w:noProof w:val="0"/>
        </w:rPr>
        <w:t xml:space="preserve">The </w:t>
      </w:r>
      <w:r>
        <w:rPr>
          <w:noProof w:val="0"/>
        </w:rPr>
        <w:t>Regional Assessment for Europe and Central Asia</w:t>
      </w:r>
      <w:r w:rsidRPr="005477E2">
        <w:rPr>
          <w:noProof w:val="0"/>
        </w:rPr>
        <w:t xml:space="preserve"> covers the </w:t>
      </w:r>
      <w:r>
        <w:rPr>
          <w:noProof w:val="0"/>
        </w:rPr>
        <w:t>diverse</w:t>
      </w:r>
      <w:r w:rsidRPr="005477E2">
        <w:rPr>
          <w:noProof w:val="0"/>
        </w:rPr>
        <w:t xml:space="preserve"> values of nature, including </w:t>
      </w:r>
      <w:r>
        <w:rPr>
          <w:noProof w:val="0"/>
        </w:rPr>
        <w:t>non-anthropocentric</w:t>
      </w:r>
      <w:r w:rsidRPr="005477E2">
        <w:rPr>
          <w:noProof w:val="0"/>
        </w:rPr>
        <w:t xml:space="preserve">, instrumental and relational values. This involves a range of different data and information sources that typically are not found within a single assessment, such as biophysical and socio-ecological models, socio-economic and socio-cultural valuation and qualitative data such as that based on discursive accounts and social elicitation methods. Accounting for the differences in data availability, </w:t>
      </w:r>
      <w:r>
        <w:rPr>
          <w:noProof w:val="0"/>
        </w:rPr>
        <w:t xml:space="preserve">and </w:t>
      </w:r>
      <w:r w:rsidRPr="005477E2">
        <w:rPr>
          <w:noProof w:val="0"/>
        </w:rPr>
        <w:t xml:space="preserve">their representativeness for, and acceptance by, different disciplines </w:t>
      </w:r>
      <w:r>
        <w:rPr>
          <w:noProof w:val="0"/>
        </w:rPr>
        <w:t>is challenging both in synthesiz</w:t>
      </w:r>
      <w:r w:rsidRPr="005477E2">
        <w:rPr>
          <w:noProof w:val="0"/>
        </w:rPr>
        <w:t xml:space="preserve">ing findings and in attributing confidence to these findings. </w:t>
      </w:r>
    </w:p>
    <w:p w14:paraId="75FE0176" w14:textId="77777777" w:rsidR="00681350" w:rsidRPr="005477E2" w:rsidRDefault="00681350" w:rsidP="001E43D4">
      <w:pPr>
        <w:spacing w:after="0"/>
        <w:rPr>
          <w:rFonts w:cs="Arial"/>
          <w:noProof w:val="0"/>
        </w:rPr>
      </w:pPr>
    </w:p>
    <w:p w14:paraId="2C8B0088" w14:textId="693A47DE" w:rsidR="00681350" w:rsidRPr="00CD6E74" w:rsidRDefault="00677A4F" w:rsidP="000226B2">
      <w:pPr>
        <w:pStyle w:val="Caption"/>
        <w:rPr>
          <w:i/>
        </w:rPr>
      </w:pPr>
      <w:r>
        <w:t>Table 1.1</w:t>
      </w:r>
      <w:r w:rsidR="00681350" w:rsidRPr="00CD6E74">
        <w:t xml:space="preserve">: How the IPBES conceptual framework maps onto the chapters of the Europe and Central Asia assessment. </w:t>
      </w:r>
    </w:p>
    <w:tbl>
      <w:tblPr>
        <w:tblStyle w:val="TableGrid"/>
        <w:tblW w:w="0" w:type="auto"/>
        <w:tblLook w:val="04A0" w:firstRow="1" w:lastRow="0" w:firstColumn="1" w:lastColumn="0" w:noHBand="0" w:noVBand="1"/>
      </w:tblPr>
      <w:tblGrid>
        <w:gridCol w:w="4508"/>
        <w:gridCol w:w="4508"/>
      </w:tblGrid>
      <w:tr w:rsidR="00681350" w:rsidRPr="00722A97" w14:paraId="317F28D9" w14:textId="77777777" w:rsidTr="001E43D4">
        <w:tc>
          <w:tcPr>
            <w:tcW w:w="4531" w:type="dxa"/>
          </w:tcPr>
          <w:p w14:paraId="6BA03433" w14:textId="77777777" w:rsidR="00681350" w:rsidRPr="00722A97" w:rsidRDefault="00681350" w:rsidP="001E43D4">
            <w:pPr>
              <w:ind w:left="0" w:firstLine="0"/>
              <w:rPr>
                <w:b/>
                <w:bCs/>
                <w:noProof w:val="0"/>
                <w:lang w:val="en-GB"/>
              </w:rPr>
            </w:pPr>
            <w:r>
              <w:rPr>
                <w:b/>
                <w:bCs/>
                <w:noProof w:val="0"/>
                <w:lang w:val="en-GB"/>
              </w:rPr>
              <w:t>C</w:t>
            </w:r>
            <w:r w:rsidRPr="00722A97">
              <w:rPr>
                <w:b/>
                <w:bCs/>
                <w:noProof w:val="0"/>
                <w:lang w:val="en-GB"/>
              </w:rPr>
              <w:t>hapter</w:t>
            </w:r>
          </w:p>
          <w:p w14:paraId="7BFF7DB6" w14:textId="77777777" w:rsidR="00681350" w:rsidRPr="00722A97" w:rsidRDefault="00681350" w:rsidP="001E43D4">
            <w:pPr>
              <w:ind w:left="0" w:firstLine="0"/>
              <w:rPr>
                <w:b/>
                <w:bCs/>
                <w:noProof w:val="0"/>
                <w:lang w:val="en-GB"/>
              </w:rPr>
            </w:pPr>
          </w:p>
        </w:tc>
        <w:tc>
          <w:tcPr>
            <w:tcW w:w="4531" w:type="dxa"/>
          </w:tcPr>
          <w:p w14:paraId="1386B29F" w14:textId="77777777" w:rsidR="00681350" w:rsidRPr="00722A97" w:rsidRDefault="00681350" w:rsidP="001E43D4">
            <w:pPr>
              <w:ind w:left="0" w:firstLine="0"/>
              <w:rPr>
                <w:b/>
                <w:bCs/>
                <w:noProof w:val="0"/>
                <w:lang w:val="en-GB"/>
              </w:rPr>
            </w:pPr>
            <w:r w:rsidRPr="00722A97">
              <w:rPr>
                <w:b/>
                <w:bCs/>
                <w:noProof w:val="0"/>
                <w:lang w:val="en-GB"/>
              </w:rPr>
              <w:t>Conceptual framework boxes and fluxes</w:t>
            </w:r>
          </w:p>
        </w:tc>
      </w:tr>
      <w:tr w:rsidR="00681350" w:rsidRPr="00722A97" w14:paraId="4DBFB30B" w14:textId="77777777" w:rsidTr="001E43D4">
        <w:tc>
          <w:tcPr>
            <w:tcW w:w="4531" w:type="dxa"/>
          </w:tcPr>
          <w:p w14:paraId="764ED150" w14:textId="77777777" w:rsidR="00681350" w:rsidRPr="00722A97" w:rsidRDefault="00681350" w:rsidP="001E43D4">
            <w:pPr>
              <w:ind w:left="0" w:firstLine="0"/>
              <w:rPr>
                <w:noProof w:val="0"/>
                <w:lang w:val="en-GB"/>
              </w:rPr>
            </w:pPr>
            <w:r w:rsidRPr="00722A97">
              <w:rPr>
                <w:noProof w:val="0"/>
                <w:lang w:val="en-GB"/>
              </w:rPr>
              <w:t xml:space="preserve">Chapter 1: Setting the scene </w:t>
            </w:r>
          </w:p>
          <w:p w14:paraId="48C0EB04" w14:textId="77777777" w:rsidR="00681350" w:rsidRPr="00722A97" w:rsidRDefault="00681350" w:rsidP="001E43D4">
            <w:pPr>
              <w:ind w:left="0" w:firstLine="0"/>
              <w:rPr>
                <w:noProof w:val="0"/>
                <w:lang w:val="en-GB"/>
              </w:rPr>
            </w:pPr>
          </w:p>
        </w:tc>
        <w:tc>
          <w:tcPr>
            <w:tcW w:w="4531" w:type="dxa"/>
          </w:tcPr>
          <w:p w14:paraId="2C04C328" w14:textId="77777777" w:rsidR="00681350" w:rsidRPr="00722A97" w:rsidRDefault="00681350" w:rsidP="001E43D4">
            <w:pPr>
              <w:ind w:left="0" w:firstLine="0"/>
              <w:rPr>
                <w:noProof w:val="0"/>
                <w:lang w:val="en-GB"/>
              </w:rPr>
            </w:pPr>
            <w:r w:rsidRPr="00722A97">
              <w:rPr>
                <w:noProof w:val="0"/>
                <w:lang w:val="en-GB"/>
              </w:rPr>
              <w:t>All the boxes and fluxes of the conceptual framework</w:t>
            </w:r>
          </w:p>
        </w:tc>
      </w:tr>
      <w:tr w:rsidR="00681350" w:rsidRPr="00722A97" w14:paraId="3CD63A64" w14:textId="77777777" w:rsidTr="001E43D4">
        <w:tc>
          <w:tcPr>
            <w:tcW w:w="4531" w:type="dxa"/>
          </w:tcPr>
          <w:p w14:paraId="4E447AD9" w14:textId="77777777" w:rsidR="00681350" w:rsidRPr="00722A97" w:rsidRDefault="00681350" w:rsidP="001E43D4">
            <w:pPr>
              <w:ind w:left="0" w:firstLine="0"/>
              <w:rPr>
                <w:noProof w:val="0"/>
                <w:lang w:val="en-GB"/>
              </w:rPr>
            </w:pPr>
            <w:r w:rsidRPr="00722A97">
              <w:rPr>
                <w:noProof w:val="0"/>
                <w:lang w:val="en-GB"/>
              </w:rPr>
              <w:t>Chapter 2: Nature’s contributions to people and quality of life</w:t>
            </w:r>
          </w:p>
        </w:tc>
        <w:tc>
          <w:tcPr>
            <w:tcW w:w="4531" w:type="dxa"/>
          </w:tcPr>
          <w:p w14:paraId="3429A61B" w14:textId="77777777" w:rsidR="00681350" w:rsidRPr="00722A97" w:rsidRDefault="00681350" w:rsidP="001E43D4">
            <w:pPr>
              <w:ind w:left="0" w:firstLine="0"/>
              <w:rPr>
                <w:noProof w:val="0"/>
                <w:lang w:val="en-GB"/>
              </w:rPr>
            </w:pPr>
            <w:r>
              <w:rPr>
                <w:noProof w:val="0"/>
                <w:lang w:val="en-GB"/>
              </w:rPr>
              <w:t>“</w:t>
            </w:r>
            <w:r w:rsidRPr="00722A97">
              <w:rPr>
                <w:noProof w:val="0"/>
                <w:lang w:val="en-GB"/>
              </w:rPr>
              <w:t>Nature’s contributions to people</w:t>
            </w:r>
            <w:r>
              <w:rPr>
                <w:noProof w:val="0"/>
                <w:lang w:val="en-GB"/>
              </w:rPr>
              <w:t>”</w:t>
            </w:r>
            <w:r w:rsidRPr="00722A97">
              <w:rPr>
                <w:noProof w:val="0"/>
                <w:lang w:val="en-GB"/>
              </w:rPr>
              <w:t xml:space="preserve"> and their relation to </w:t>
            </w:r>
            <w:r>
              <w:rPr>
                <w:noProof w:val="0"/>
                <w:lang w:val="en-GB"/>
              </w:rPr>
              <w:t>“</w:t>
            </w:r>
            <w:r w:rsidRPr="00722A97">
              <w:rPr>
                <w:noProof w:val="0"/>
                <w:lang w:val="en-GB"/>
              </w:rPr>
              <w:t>good quality of life</w:t>
            </w:r>
            <w:r>
              <w:rPr>
                <w:noProof w:val="0"/>
                <w:lang w:val="en-GB"/>
              </w:rPr>
              <w:t>”</w:t>
            </w:r>
          </w:p>
        </w:tc>
      </w:tr>
      <w:tr w:rsidR="00681350" w:rsidRPr="00722A97" w14:paraId="264805E6" w14:textId="77777777" w:rsidTr="001E43D4">
        <w:tc>
          <w:tcPr>
            <w:tcW w:w="4531" w:type="dxa"/>
          </w:tcPr>
          <w:p w14:paraId="018AED57" w14:textId="77777777" w:rsidR="00681350" w:rsidRPr="00722A97" w:rsidRDefault="00681350" w:rsidP="001E43D4">
            <w:pPr>
              <w:ind w:left="0" w:firstLine="0"/>
              <w:rPr>
                <w:noProof w:val="0"/>
                <w:lang w:val="en-GB"/>
              </w:rPr>
            </w:pPr>
            <w:r w:rsidRPr="00722A97">
              <w:rPr>
                <w:noProof w:val="0"/>
                <w:lang w:val="en-GB"/>
              </w:rPr>
              <w:t>Chapter 3: Status, trends and future dynamics of biodiversity and ecosystems underpinning nature’s contributions to people</w:t>
            </w:r>
          </w:p>
        </w:tc>
        <w:tc>
          <w:tcPr>
            <w:tcW w:w="4531" w:type="dxa"/>
          </w:tcPr>
          <w:p w14:paraId="49BFE25F" w14:textId="738BDE9E" w:rsidR="00681350" w:rsidRPr="00722A97" w:rsidRDefault="00681350" w:rsidP="001E43D4">
            <w:pPr>
              <w:ind w:left="0" w:firstLine="0"/>
              <w:rPr>
                <w:noProof w:val="0"/>
                <w:lang w:val="en-GB"/>
              </w:rPr>
            </w:pPr>
            <w:r>
              <w:rPr>
                <w:noProof w:val="0"/>
                <w:lang w:val="en-GB"/>
              </w:rPr>
              <w:t>“</w:t>
            </w:r>
            <w:r w:rsidRPr="00722A97">
              <w:rPr>
                <w:noProof w:val="0"/>
                <w:lang w:val="en-GB"/>
              </w:rPr>
              <w:t>Nature</w:t>
            </w:r>
            <w:r>
              <w:rPr>
                <w:noProof w:val="0"/>
                <w:lang w:val="en-GB"/>
              </w:rPr>
              <w:t>”</w:t>
            </w:r>
            <w:r w:rsidRPr="00722A97">
              <w:rPr>
                <w:noProof w:val="0"/>
                <w:lang w:val="en-GB"/>
              </w:rPr>
              <w:t xml:space="preserve"> and its relation to</w:t>
            </w:r>
            <w:r w:rsidR="00CF2A64">
              <w:rPr>
                <w:noProof w:val="0"/>
                <w:lang w:val="en-GB"/>
              </w:rPr>
              <w:t xml:space="preserve"> </w:t>
            </w:r>
          </w:p>
          <w:p w14:paraId="615C2017" w14:textId="77777777" w:rsidR="00681350" w:rsidRPr="00722A97" w:rsidRDefault="00681350" w:rsidP="001E43D4">
            <w:pPr>
              <w:ind w:left="0" w:firstLine="0"/>
              <w:rPr>
                <w:noProof w:val="0"/>
                <w:lang w:val="en-GB"/>
              </w:rPr>
            </w:pPr>
            <w:r>
              <w:rPr>
                <w:noProof w:val="0"/>
                <w:lang w:val="en-GB"/>
              </w:rPr>
              <w:t>“</w:t>
            </w:r>
            <w:r w:rsidRPr="00722A97">
              <w:rPr>
                <w:noProof w:val="0"/>
                <w:lang w:val="en-GB"/>
              </w:rPr>
              <w:t>Nature’s contributions to people</w:t>
            </w:r>
            <w:r>
              <w:rPr>
                <w:noProof w:val="0"/>
                <w:lang w:val="en-GB"/>
              </w:rPr>
              <w:t>”</w:t>
            </w:r>
          </w:p>
        </w:tc>
      </w:tr>
      <w:tr w:rsidR="00681350" w:rsidRPr="00722A97" w14:paraId="36915E20" w14:textId="77777777" w:rsidTr="001E43D4">
        <w:tc>
          <w:tcPr>
            <w:tcW w:w="4531" w:type="dxa"/>
          </w:tcPr>
          <w:p w14:paraId="3416FF7A" w14:textId="77777777" w:rsidR="00681350" w:rsidRPr="00722A97" w:rsidRDefault="00681350" w:rsidP="001E43D4">
            <w:pPr>
              <w:ind w:left="0" w:firstLine="0"/>
              <w:rPr>
                <w:noProof w:val="0"/>
                <w:lang w:val="en-GB"/>
              </w:rPr>
            </w:pPr>
            <w:r w:rsidRPr="00722A97">
              <w:rPr>
                <w:noProof w:val="0"/>
                <w:lang w:val="en-GB"/>
              </w:rPr>
              <w:t>Chapter 4: Direct and indirect drivers of change in biodiversity and nature’s contributions to people</w:t>
            </w:r>
          </w:p>
        </w:tc>
        <w:tc>
          <w:tcPr>
            <w:tcW w:w="4531" w:type="dxa"/>
          </w:tcPr>
          <w:p w14:paraId="7153CAA0" w14:textId="77777777" w:rsidR="00681350" w:rsidRPr="00722A97" w:rsidRDefault="00681350" w:rsidP="001E43D4">
            <w:pPr>
              <w:ind w:left="0" w:firstLine="0"/>
              <w:rPr>
                <w:noProof w:val="0"/>
                <w:lang w:val="en-GB"/>
              </w:rPr>
            </w:pPr>
            <w:r>
              <w:rPr>
                <w:noProof w:val="0"/>
                <w:lang w:val="en-GB"/>
              </w:rPr>
              <w:t>“</w:t>
            </w:r>
            <w:r w:rsidRPr="00722A97">
              <w:rPr>
                <w:noProof w:val="0"/>
                <w:lang w:val="en-GB"/>
              </w:rPr>
              <w:t>Institutions and governance and other indirect drivers</w:t>
            </w:r>
            <w:r>
              <w:rPr>
                <w:noProof w:val="0"/>
                <w:lang w:val="en-GB"/>
              </w:rPr>
              <w:t>”</w:t>
            </w:r>
            <w:r w:rsidRPr="00722A97">
              <w:rPr>
                <w:noProof w:val="0"/>
                <w:lang w:val="en-GB"/>
              </w:rPr>
              <w:t xml:space="preserve"> and their relation to </w:t>
            </w:r>
            <w:r>
              <w:rPr>
                <w:noProof w:val="0"/>
                <w:lang w:val="en-GB"/>
              </w:rPr>
              <w:t>“</w:t>
            </w:r>
            <w:r w:rsidRPr="00722A97">
              <w:rPr>
                <w:noProof w:val="0"/>
                <w:lang w:val="en-GB"/>
              </w:rPr>
              <w:t>direct drivers</w:t>
            </w:r>
            <w:r>
              <w:rPr>
                <w:noProof w:val="0"/>
                <w:lang w:val="en-GB"/>
              </w:rPr>
              <w:t>”</w:t>
            </w:r>
          </w:p>
        </w:tc>
      </w:tr>
      <w:tr w:rsidR="00681350" w:rsidRPr="00722A97" w14:paraId="3DCF9800" w14:textId="77777777" w:rsidTr="001E43D4">
        <w:tc>
          <w:tcPr>
            <w:tcW w:w="4531" w:type="dxa"/>
          </w:tcPr>
          <w:p w14:paraId="01D4D12A" w14:textId="77777777" w:rsidR="00681350" w:rsidRPr="00722A97" w:rsidRDefault="00681350" w:rsidP="001E43D4">
            <w:pPr>
              <w:ind w:left="0" w:firstLine="0"/>
              <w:rPr>
                <w:noProof w:val="0"/>
                <w:lang w:val="en-GB"/>
              </w:rPr>
            </w:pPr>
            <w:r w:rsidRPr="00722A97">
              <w:rPr>
                <w:noProof w:val="0"/>
                <w:lang w:val="en-GB"/>
              </w:rPr>
              <w:t>Chapter 5: Current and future interactions between nature and society</w:t>
            </w:r>
          </w:p>
        </w:tc>
        <w:tc>
          <w:tcPr>
            <w:tcW w:w="4531" w:type="dxa"/>
          </w:tcPr>
          <w:p w14:paraId="5C68DC12" w14:textId="77777777" w:rsidR="00681350" w:rsidRPr="00722A97" w:rsidRDefault="00681350" w:rsidP="001E43D4">
            <w:pPr>
              <w:ind w:left="0" w:firstLine="0"/>
              <w:rPr>
                <w:noProof w:val="0"/>
                <w:lang w:val="en-GB"/>
              </w:rPr>
            </w:pPr>
            <w:r w:rsidRPr="00722A97">
              <w:rPr>
                <w:noProof w:val="0"/>
                <w:lang w:val="en-GB"/>
              </w:rPr>
              <w:t>All the boxes and fluxes of the conceptual framework</w:t>
            </w:r>
          </w:p>
        </w:tc>
      </w:tr>
      <w:tr w:rsidR="00681350" w:rsidRPr="00722A97" w14:paraId="13768F80" w14:textId="77777777" w:rsidTr="001E43D4">
        <w:tc>
          <w:tcPr>
            <w:tcW w:w="4531" w:type="dxa"/>
          </w:tcPr>
          <w:p w14:paraId="60071356" w14:textId="77777777" w:rsidR="00681350" w:rsidRPr="00722A97" w:rsidRDefault="00681350" w:rsidP="001E43D4">
            <w:pPr>
              <w:ind w:left="0" w:firstLine="0"/>
              <w:rPr>
                <w:noProof w:val="0"/>
                <w:lang w:val="en-GB"/>
              </w:rPr>
            </w:pPr>
            <w:r w:rsidRPr="00722A97">
              <w:rPr>
                <w:noProof w:val="0"/>
                <w:lang w:val="en-GB"/>
              </w:rPr>
              <w:t>Chapter 6: Options for governance and decision</w:t>
            </w:r>
            <w:r>
              <w:rPr>
                <w:noProof w:val="0"/>
                <w:lang w:val="en-GB"/>
              </w:rPr>
              <w:t>-</w:t>
            </w:r>
            <w:r w:rsidRPr="00722A97">
              <w:rPr>
                <w:noProof w:val="0"/>
                <w:lang w:val="en-GB"/>
              </w:rPr>
              <w:t>making across scales and sectors</w:t>
            </w:r>
          </w:p>
        </w:tc>
        <w:tc>
          <w:tcPr>
            <w:tcW w:w="4531" w:type="dxa"/>
          </w:tcPr>
          <w:p w14:paraId="0A7DB432" w14:textId="77777777" w:rsidR="00681350" w:rsidRPr="00722A97" w:rsidRDefault="00681350" w:rsidP="001E43D4">
            <w:pPr>
              <w:ind w:left="0" w:firstLine="0"/>
              <w:rPr>
                <w:noProof w:val="0"/>
                <w:lang w:val="en-GB"/>
              </w:rPr>
            </w:pPr>
            <w:r>
              <w:rPr>
                <w:noProof w:val="0"/>
                <w:lang w:val="en-GB"/>
              </w:rPr>
              <w:t>“</w:t>
            </w:r>
            <w:r w:rsidRPr="00722A97">
              <w:rPr>
                <w:noProof w:val="0"/>
                <w:lang w:val="en-GB"/>
              </w:rPr>
              <w:t>Institutions and governance and other indirect drivers</w:t>
            </w:r>
            <w:r>
              <w:rPr>
                <w:noProof w:val="0"/>
                <w:lang w:val="en-GB"/>
              </w:rPr>
              <w:t>”</w:t>
            </w:r>
            <w:r w:rsidRPr="00722A97">
              <w:rPr>
                <w:noProof w:val="0"/>
                <w:lang w:val="en-GB"/>
              </w:rPr>
              <w:t xml:space="preserve"> and their effects on all other boxes of the conceptual framework</w:t>
            </w:r>
          </w:p>
        </w:tc>
      </w:tr>
    </w:tbl>
    <w:p w14:paraId="466BD0DB" w14:textId="77777777" w:rsidR="00681350" w:rsidRPr="005477E2" w:rsidRDefault="00681350" w:rsidP="001E43D4">
      <w:pPr>
        <w:autoSpaceDE w:val="0"/>
        <w:autoSpaceDN w:val="0"/>
        <w:adjustRightInd w:val="0"/>
        <w:spacing w:after="0"/>
        <w:rPr>
          <w:rFonts w:ascii="Calibri" w:hAnsi="Calibri" w:cs="Calibri"/>
          <w:b/>
          <w:noProof w:val="0"/>
        </w:rPr>
      </w:pPr>
    </w:p>
    <w:p w14:paraId="3138339B" w14:textId="753057B2" w:rsidR="00681350" w:rsidRPr="005477E2" w:rsidRDefault="00681350" w:rsidP="007A3472">
      <w:pPr>
        <w:pStyle w:val="Heading2"/>
      </w:pPr>
      <w:bookmarkStart w:id="57" w:name="_Toc451767543"/>
      <w:bookmarkStart w:id="58" w:name="_Toc470011683"/>
      <w:bookmarkStart w:id="59" w:name="_Toc478547205"/>
      <w:bookmarkStart w:id="60" w:name="_Ref478635777"/>
      <w:bookmarkStart w:id="61" w:name="_Toc478636870"/>
      <w:bookmarkStart w:id="62" w:name="_Toc502755784"/>
      <w:bookmarkStart w:id="63" w:name="_Toc504380567"/>
      <w:bookmarkStart w:id="64" w:name="_Toc519504365"/>
      <w:r w:rsidRPr="005477E2">
        <w:t>Relevant stakeholders</w:t>
      </w:r>
      <w:bookmarkEnd w:id="57"/>
      <w:bookmarkEnd w:id="58"/>
      <w:bookmarkEnd w:id="59"/>
      <w:bookmarkEnd w:id="60"/>
      <w:bookmarkEnd w:id="61"/>
      <w:bookmarkEnd w:id="62"/>
      <w:bookmarkEnd w:id="63"/>
      <w:bookmarkEnd w:id="64"/>
    </w:p>
    <w:p w14:paraId="5420972D" w14:textId="6598D277" w:rsidR="00681350" w:rsidRPr="005477E2" w:rsidRDefault="00681350" w:rsidP="00147745">
      <w:pPr>
        <w:pStyle w:val="Heading3"/>
      </w:pPr>
      <w:bookmarkStart w:id="65" w:name="_Toc451767544"/>
      <w:bookmarkStart w:id="66" w:name="_Toc470011684"/>
      <w:bookmarkStart w:id="67" w:name="_Toc478547206"/>
      <w:bookmarkStart w:id="68" w:name="_Ref478552956"/>
      <w:bookmarkStart w:id="69" w:name="_Toc478636871"/>
      <w:bookmarkStart w:id="70" w:name="_Toc502755785"/>
      <w:bookmarkStart w:id="71" w:name="_Toc504380568"/>
      <w:bookmarkStart w:id="72" w:name="_Toc519504366"/>
      <w:r w:rsidRPr="005477E2">
        <w:t>Who does this assessment concern?</w:t>
      </w:r>
      <w:bookmarkEnd w:id="65"/>
      <w:bookmarkEnd w:id="66"/>
      <w:bookmarkEnd w:id="67"/>
      <w:bookmarkEnd w:id="68"/>
      <w:bookmarkEnd w:id="69"/>
      <w:bookmarkEnd w:id="70"/>
      <w:bookmarkEnd w:id="71"/>
      <w:bookmarkEnd w:id="72"/>
    </w:p>
    <w:p w14:paraId="01547956" w14:textId="35921980" w:rsidR="00681350" w:rsidRPr="005477E2" w:rsidRDefault="00681350" w:rsidP="001E43D4">
      <w:pPr>
        <w:spacing w:line="276" w:lineRule="auto"/>
        <w:rPr>
          <w:noProof w:val="0"/>
        </w:rPr>
      </w:pPr>
      <w:r w:rsidRPr="005477E2">
        <w:rPr>
          <w:rFonts w:cs="Calibri"/>
          <w:noProof w:val="0"/>
        </w:rPr>
        <w:t xml:space="preserve">Governments and </w:t>
      </w:r>
      <w:r>
        <w:rPr>
          <w:rFonts w:cs="Calibri"/>
          <w:noProof w:val="0"/>
        </w:rPr>
        <w:t>m</w:t>
      </w:r>
      <w:r w:rsidRPr="005477E2">
        <w:rPr>
          <w:rFonts w:cs="Calibri"/>
          <w:noProof w:val="0"/>
        </w:rPr>
        <w:t xml:space="preserve">ultilateral </w:t>
      </w:r>
      <w:r>
        <w:rPr>
          <w:rFonts w:cs="Calibri"/>
          <w:noProof w:val="0"/>
        </w:rPr>
        <w:t>e</w:t>
      </w:r>
      <w:r w:rsidRPr="005477E2">
        <w:rPr>
          <w:rFonts w:cs="Calibri"/>
          <w:noProof w:val="0"/>
        </w:rPr>
        <w:t xml:space="preserve">nvironmental </w:t>
      </w:r>
      <w:r>
        <w:rPr>
          <w:rFonts w:cs="Calibri"/>
          <w:noProof w:val="0"/>
        </w:rPr>
        <w:t>a</w:t>
      </w:r>
      <w:r w:rsidRPr="005477E2">
        <w:rPr>
          <w:rFonts w:cs="Calibri"/>
          <w:noProof w:val="0"/>
        </w:rPr>
        <w:t>greements</w:t>
      </w:r>
      <w:r>
        <w:rPr>
          <w:rFonts w:cs="Calibri"/>
          <w:noProof w:val="0"/>
        </w:rPr>
        <w:t xml:space="preserve"> </w:t>
      </w:r>
      <w:r w:rsidRPr="005477E2">
        <w:rPr>
          <w:rFonts w:cs="Calibri"/>
          <w:noProof w:val="0"/>
        </w:rPr>
        <w:t xml:space="preserve">requested </w:t>
      </w:r>
      <w:r>
        <w:rPr>
          <w:rFonts w:cs="Calibri"/>
          <w:noProof w:val="0"/>
        </w:rPr>
        <w:t xml:space="preserve">that </w:t>
      </w:r>
      <w:r w:rsidRPr="005477E2">
        <w:rPr>
          <w:rFonts w:cs="Calibri"/>
          <w:noProof w:val="0"/>
        </w:rPr>
        <w:t xml:space="preserve">the </w:t>
      </w:r>
      <w:r>
        <w:rPr>
          <w:rFonts w:cs="Calibri"/>
          <w:noProof w:val="0"/>
        </w:rPr>
        <w:t>Regional Assessment for Europe and Central Asia be conducted</w:t>
      </w:r>
      <w:r w:rsidRPr="005477E2">
        <w:rPr>
          <w:rFonts w:cs="Calibri"/>
          <w:noProof w:val="0"/>
        </w:rPr>
        <w:t xml:space="preserve">. It is therefore directly relevant to </w:t>
      </w:r>
      <w:r>
        <w:rPr>
          <w:rFonts w:cs="Calibri"/>
          <w:noProof w:val="0"/>
        </w:rPr>
        <w:t>G</w:t>
      </w:r>
      <w:r w:rsidRPr="005477E2">
        <w:rPr>
          <w:rFonts w:cs="Calibri"/>
          <w:noProof w:val="0"/>
        </w:rPr>
        <w:t>overnment</w:t>
      </w:r>
      <w:r>
        <w:rPr>
          <w:rFonts w:cs="Calibri"/>
          <w:noProof w:val="0"/>
        </w:rPr>
        <w:t>s,</w:t>
      </w:r>
      <w:r w:rsidRPr="005477E2">
        <w:rPr>
          <w:rFonts w:cs="Calibri"/>
          <w:noProof w:val="0"/>
        </w:rPr>
        <w:t xml:space="preserve"> as it answers their specific policy que</w:t>
      </w:r>
      <w:r>
        <w:rPr>
          <w:rFonts w:cs="Calibri"/>
          <w:noProof w:val="0"/>
        </w:rPr>
        <w:t>stions (see S</w:t>
      </w:r>
      <w:r w:rsidRPr="005477E2">
        <w:rPr>
          <w:rFonts w:cs="Calibri"/>
          <w:noProof w:val="0"/>
        </w:rPr>
        <w:t xml:space="preserve">ection 1.1.1). </w:t>
      </w:r>
      <w:r w:rsidRPr="005477E2">
        <w:rPr>
          <w:noProof w:val="0"/>
        </w:rPr>
        <w:t xml:space="preserve">Nevertheless, nature’s contributions to people have effects </w:t>
      </w:r>
      <w:r>
        <w:rPr>
          <w:noProof w:val="0"/>
        </w:rPr>
        <w:t xml:space="preserve">not only </w:t>
      </w:r>
      <w:r w:rsidRPr="005477E2">
        <w:rPr>
          <w:noProof w:val="0"/>
        </w:rPr>
        <w:t xml:space="preserve">at different ecological scales, but also at different </w:t>
      </w:r>
      <w:r>
        <w:rPr>
          <w:noProof w:val="0"/>
        </w:rPr>
        <w:t>organizational</w:t>
      </w:r>
      <w:r w:rsidRPr="005477E2">
        <w:rPr>
          <w:noProof w:val="0"/>
        </w:rPr>
        <w:t xml:space="preserve"> scales, from the individual to the community</w:t>
      </w:r>
      <w:r>
        <w:rPr>
          <w:noProof w:val="0"/>
        </w:rPr>
        <w:t>,</w:t>
      </w:r>
      <w:r w:rsidRPr="005477E2">
        <w:rPr>
          <w:noProof w:val="0"/>
        </w:rPr>
        <w:t xml:space="preserve"> and </w:t>
      </w:r>
      <w:r w:rsidRPr="004B0991">
        <w:rPr>
          <w:noProof w:val="0"/>
        </w:rPr>
        <w:t xml:space="preserve">administrative scales </w:t>
      </w:r>
      <w:r w:rsidRPr="005477E2">
        <w:rPr>
          <w:noProof w:val="0"/>
        </w:rPr>
        <w:t xml:space="preserve">from the local to the international. For instance, material contributions may be of interest to indigenous </w:t>
      </w:r>
      <w:r>
        <w:rPr>
          <w:noProof w:val="0"/>
        </w:rPr>
        <w:t xml:space="preserve">peoples </w:t>
      </w:r>
      <w:r w:rsidRPr="005477E2">
        <w:rPr>
          <w:noProof w:val="0"/>
        </w:rPr>
        <w:t>and local communities</w:t>
      </w:r>
      <w:r w:rsidRPr="005477E2" w:rsidDel="006C67C7">
        <w:rPr>
          <w:noProof w:val="0"/>
        </w:rPr>
        <w:t xml:space="preserve"> </w:t>
      </w:r>
      <w:r w:rsidRPr="005477E2">
        <w:rPr>
          <w:noProof w:val="0"/>
        </w:rPr>
        <w:t xml:space="preserve">(e.g. timber), but the same source can also be of interest at higher institutional levels (e.g. carbon sequestration). </w:t>
      </w:r>
      <w:r>
        <w:rPr>
          <w:noProof w:val="0"/>
        </w:rPr>
        <w:t>Furthermore,</w:t>
      </w:r>
      <w:r w:rsidRPr="005477E2">
        <w:rPr>
          <w:noProof w:val="0"/>
        </w:rPr>
        <w:t xml:space="preserve"> national or global stakeholders</w:t>
      </w:r>
      <w:r>
        <w:rPr>
          <w:noProof w:val="0"/>
        </w:rPr>
        <w:t xml:space="preserve"> and</w:t>
      </w:r>
      <w:r w:rsidRPr="005477E2">
        <w:rPr>
          <w:noProof w:val="0"/>
        </w:rPr>
        <w:t xml:space="preserve"> indigenous and local communities </w:t>
      </w:r>
      <w:r>
        <w:rPr>
          <w:noProof w:val="0"/>
        </w:rPr>
        <w:t xml:space="preserve">may differ in their emphasis on </w:t>
      </w:r>
      <w:r w:rsidRPr="005477E2">
        <w:rPr>
          <w:noProof w:val="0"/>
        </w:rPr>
        <w:t>the conservation of nature</w:t>
      </w:r>
      <w:r>
        <w:rPr>
          <w:noProof w:val="0"/>
        </w:rPr>
        <w:t xml:space="preserve"> and</w:t>
      </w:r>
      <w:r w:rsidRPr="005477E2">
        <w:rPr>
          <w:noProof w:val="0"/>
        </w:rPr>
        <w:t xml:space="preserve"> </w:t>
      </w:r>
      <w:r w:rsidRPr="004B0991">
        <w:rPr>
          <w:noProof w:val="0"/>
        </w:rPr>
        <w:t xml:space="preserve">sustainable use, </w:t>
      </w:r>
      <w:r>
        <w:rPr>
          <w:noProof w:val="0"/>
        </w:rPr>
        <w:t xml:space="preserve">and </w:t>
      </w:r>
      <w:r w:rsidRPr="005477E2">
        <w:rPr>
          <w:noProof w:val="0"/>
        </w:rPr>
        <w:t xml:space="preserve">the enhancement </w:t>
      </w:r>
      <w:r w:rsidRPr="005477E2">
        <w:rPr>
          <w:noProof w:val="0"/>
        </w:rPr>
        <w:lastRenderedPageBreak/>
        <w:t xml:space="preserve">of the aesthetic, cultural heritage, natural and recreational quality of their living environment. In addition, especially for indigenous </w:t>
      </w:r>
      <w:r>
        <w:rPr>
          <w:noProof w:val="0"/>
        </w:rPr>
        <w:t xml:space="preserve">peoples </w:t>
      </w:r>
      <w:r w:rsidRPr="005477E2">
        <w:rPr>
          <w:noProof w:val="0"/>
        </w:rPr>
        <w:t>and local communities, ecosystems may also be a place</w:t>
      </w:r>
      <w:r>
        <w:rPr>
          <w:noProof w:val="0"/>
        </w:rPr>
        <w:t>s</w:t>
      </w:r>
      <w:r w:rsidRPr="005477E2">
        <w:rPr>
          <w:noProof w:val="0"/>
        </w:rPr>
        <w:t xml:space="preserve"> of rituals and a point of reference in cultural and spiritual narratives </w:t>
      </w:r>
      <w:r w:rsidRPr="005477E2">
        <w:fldChar w:fldCharType="begin" w:fldLock="1"/>
      </w:r>
      <w:r>
        <w:rPr>
          <w:noProof w:val="0"/>
        </w:rPr>
        <w:instrText>ADDIN CSL_CITATION { "citationItems" : [ { "id" : "ITEM-1", "itemData" : { "DOI" : "10.1016/j.ecolecon.2005.04.005", "ISBN" : "0921-8009", "ISSN" : "09218009", "PMID" : "237643100004", "abstract" : "Since the late 1960s, the valuation of ecosystem services has received ample attention in scientific literature. However, to date, there has been relatively little elaboration of the various spatial and temporal scales at which ecosystem services are supplied. This paper analyzes the spatial scales of ecosystem services, and it examines how stakeholders at different spatial scales attach different values to ecosystem services. The paper first establishes an enhanced framework for the valuation of ecosystem services, with specific attention for stakeholders. The framework includes a procedure to assess the value of regulation services that avoids double counting of these services. Subsequently, the paper analyses the spatial scales of ecosystem services: the ecological scales at which ecosystem services are generated, and the institutional scales at which stakeholders benefit from ecosystem services. On the basis of the proposed valuation framework, we value four selected ecosystem services supplied by the De Wieden wetlands in The Netherlands, and we analyze how these services accrue to stakeholders at different institutional scales. These services are the provision of reed for cutting, the provision of fish, recreation, and nature conservation. In the De Wieden wetland, reed cutting and fisheries are only important at the municipal scale, recreation is most relevant at the municipal and provincial scale, and nature conservation is important in particular at the national and international level. Our analysis shows that stakeholders at different spatial scales can have very different interests in ecosystem services, and we argue that it is highly important to consider the scales of ecosystem services when valuation of services is applied to support the formulation or implementation of ecosystem management plans. \u00a9 2005 Elsevier B.V. All rights reserved.", "author" : [ { "dropping-particle" : "", "family" : "Hein", "given" : "Lars", "non-dropping-particle" : "", "parse-names" : false, "suffix" : "" }, { "dropping-particle" : "", "family" : "Koppen", "given" : "Kris", "non-dropping-particle" : "van", "parse-names" : false, "suffix" : "" }, { "dropping-particle" : "", "family" : "Groot", "given" : "Rudolf S.", "non-dropping-particle" : "de", "parse-names" : false, "suffix" : "" }, { "dropping-particle" : "", "family" : "Ierland", "given" : "Ekko C.", "non-dropping-particle" : "van", "parse-names" : false, "suffix" : "" } ], "container-title" : "Ecological Economics", "id" : "ITEM-1", "issue" : "2", "issued" : { "date-parts" : [ [ "2006" ] ] }, "page" : "209-228", "title" : "Spatial scales, stakeholders and the valuation of ecosystem services", "type" : "article-journal", "volume" : "57" }, "uris" : [ "http://www.mendeley.com/documents/?uuid=9c443313-4bd9-4560-b584-e19965a9951c" ] } ], "mendeley" : { "formattedCitation" : "(L. Hein, van Koppen, de Groot, &amp; van Ierland, 2006)", "manualFormatting" : "(Hein, 2006; Reyers et al. 2013; Raudsepp-Hearne &amp; Peterson, 2016)", "plainTextFormattedCitation" : "(L. Hein, van Koppen, de Groot, &amp; van Ierland, 2006)", "previouslyFormattedCitation" : "(L. Hein, van Koppen, de Groot, &amp; van Ierland, 2006)" }, "properties" : {  }, "schema" : "https://github.com/citation-style-language/schema/raw/master/csl-citation.json" }</w:instrText>
      </w:r>
      <w:r w:rsidRPr="005477E2">
        <w:rPr>
          <w:noProof w:val="0"/>
        </w:rPr>
        <w:fldChar w:fldCharType="separate"/>
      </w:r>
      <w:r w:rsidRPr="005477E2">
        <w:t xml:space="preserve">(Hein, 2006; Reyers </w:t>
      </w:r>
      <w:r w:rsidR="009E3418" w:rsidRPr="009E3418">
        <w:rPr>
          <w:i/>
        </w:rPr>
        <w:t>et al.</w:t>
      </w:r>
      <w:r>
        <w:t>,</w:t>
      </w:r>
      <w:r w:rsidRPr="005477E2">
        <w:t xml:space="preserve"> 2013; Raudsepp-Hearne &amp; Peterson, 2016)</w:t>
      </w:r>
      <w:r w:rsidRPr="005477E2">
        <w:fldChar w:fldCharType="end"/>
      </w:r>
      <w:r>
        <w:t>.</w:t>
      </w:r>
    </w:p>
    <w:p w14:paraId="20BF7F82" w14:textId="4BE7F966" w:rsidR="00681350" w:rsidRDefault="00681350" w:rsidP="001E43D4">
      <w:pPr>
        <w:spacing w:line="276" w:lineRule="auto"/>
      </w:pPr>
      <w:r w:rsidRPr="005477E2">
        <w:rPr>
          <w:rFonts w:cs="Calibri"/>
          <w:noProof w:val="0"/>
        </w:rPr>
        <w:t xml:space="preserve">Many stakeholder groups were directly or indirectly involved </w:t>
      </w:r>
      <w:r>
        <w:rPr>
          <w:rFonts w:cs="Calibri"/>
          <w:noProof w:val="0"/>
        </w:rPr>
        <w:t>in</w:t>
      </w:r>
      <w:r w:rsidRPr="005477E2">
        <w:rPr>
          <w:rFonts w:cs="Calibri"/>
          <w:noProof w:val="0"/>
        </w:rPr>
        <w:t xml:space="preserve"> the production of the</w:t>
      </w:r>
      <w:r>
        <w:rPr>
          <w:rFonts w:cs="Calibri"/>
          <w:noProof w:val="0"/>
        </w:rPr>
        <w:t xml:space="preserve"> Regional Assessment for Europe and Central Asia - d</w:t>
      </w:r>
      <w:r w:rsidRPr="005477E2">
        <w:rPr>
          <w:rFonts w:cs="Calibri"/>
          <w:noProof w:val="0"/>
        </w:rPr>
        <w:t xml:space="preserve">irectly </w:t>
      </w:r>
      <w:r>
        <w:rPr>
          <w:rFonts w:cs="Calibri"/>
          <w:noProof w:val="0"/>
        </w:rPr>
        <w:t>through</w:t>
      </w:r>
      <w:r w:rsidRPr="005477E2">
        <w:rPr>
          <w:rFonts w:cs="Calibri"/>
          <w:noProof w:val="0"/>
        </w:rPr>
        <w:t xml:space="preserve"> data and knowledge sharing and reviewing </w:t>
      </w:r>
      <w:r>
        <w:rPr>
          <w:rFonts w:cs="Calibri"/>
          <w:noProof w:val="0"/>
        </w:rPr>
        <w:t>drafts,</w:t>
      </w:r>
      <w:r w:rsidRPr="005477E2">
        <w:rPr>
          <w:rFonts w:cs="Calibri"/>
          <w:noProof w:val="0"/>
        </w:rPr>
        <w:t xml:space="preserve"> and indirectly by </w:t>
      </w:r>
      <w:r w:rsidRPr="005477E2">
        <w:rPr>
          <w:noProof w:val="0"/>
        </w:rPr>
        <w:t>encouraging, facilitating and supporting the participation of scientists and knowledge holders within the</w:t>
      </w:r>
      <w:r>
        <w:rPr>
          <w:noProof w:val="0"/>
        </w:rPr>
        <w:t xml:space="preserve"> </w:t>
      </w:r>
      <w:r w:rsidRPr="005477E2">
        <w:rPr>
          <w:noProof w:val="0"/>
        </w:rPr>
        <w:t xml:space="preserve">assessment </w:t>
      </w:r>
      <w:r w:rsidRPr="005477E2">
        <w:rPr>
          <w:rFonts w:cs="Calibri"/>
          <w:noProof w:val="0"/>
        </w:rPr>
        <w:t xml:space="preserve">(see also the preface for </w:t>
      </w:r>
      <w:r>
        <w:rPr>
          <w:rFonts w:cs="Calibri"/>
          <w:noProof w:val="0"/>
        </w:rPr>
        <w:t xml:space="preserve">the </w:t>
      </w:r>
      <w:r w:rsidRPr="005477E2">
        <w:rPr>
          <w:rFonts w:cs="Calibri"/>
          <w:noProof w:val="0"/>
        </w:rPr>
        <w:t xml:space="preserve">assessment procedure and </w:t>
      </w:r>
      <w:r>
        <w:rPr>
          <w:rFonts w:cs="Calibri"/>
          <w:noProof w:val="0"/>
        </w:rPr>
        <w:t>S</w:t>
      </w:r>
      <w:r w:rsidRPr="005477E2">
        <w:rPr>
          <w:rFonts w:cs="Calibri"/>
          <w:noProof w:val="0"/>
        </w:rPr>
        <w:t>ection 1.5)</w:t>
      </w:r>
      <w:r w:rsidRPr="005477E2">
        <w:rPr>
          <w:noProof w:val="0"/>
        </w:rPr>
        <w:t>. T</w:t>
      </w:r>
      <w:r w:rsidRPr="005477E2">
        <w:rPr>
          <w:rFonts w:cs="Calibri"/>
          <w:noProof w:val="0"/>
          <w:color w:val="000000"/>
        </w:rPr>
        <w:t>he</w:t>
      </w:r>
      <w:r>
        <w:rPr>
          <w:rFonts w:cs="Calibri"/>
          <w:noProof w:val="0"/>
          <w:color w:val="000000"/>
        </w:rPr>
        <w:t xml:space="preserve"> </w:t>
      </w:r>
      <w:r w:rsidRPr="005477E2">
        <w:rPr>
          <w:rFonts w:cs="Calibri"/>
          <w:noProof w:val="0"/>
          <w:color w:val="000000"/>
        </w:rPr>
        <w:t xml:space="preserve">assessment experts obtained stakeholder knowledge, views and values through discussions at IPBES stakeholder days, IPBES </w:t>
      </w:r>
      <w:r>
        <w:rPr>
          <w:rFonts w:cs="Calibri"/>
          <w:noProof w:val="0"/>
          <w:color w:val="000000"/>
        </w:rPr>
        <w:t>P</w:t>
      </w:r>
      <w:r w:rsidRPr="005477E2">
        <w:rPr>
          <w:rFonts w:cs="Calibri"/>
          <w:noProof w:val="0"/>
          <w:color w:val="000000"/>
        </w:rPr>
        <w:t xml:space="preserve">lenary meetings and by stakeholders reviewing drafts. In addition, grey literature was analysed and knowledge holders were consulted as experts. By including different knowledge and data sources and values, and allowing for a transparent process, </w:t>
      </w:r>
      <w:r>
        <w:rPr>
          <w:rFonts w:cs="Calibri"/>
          <w:noProof w:val="0"/>
          <w:color w:val="000000"/>
        </w:rPr>
        <w:t>an</w:t>
      </w:r>
      <w:r w:rsidRPr="005477E2">
        <w:rPr>
          <w:rFonts w:cs="Calibri"/>
          <w:noProof w:val="0"/>
          <w:color w:val="000000"/>
        </w:rPr>
        <w:t xml:space="preserve"> </w:t>
      </w:r>
      <w:r w:rsidRPr="005477E2">
        <w:rPr>
          <w:noProof w:val="0"/>
        </w:rPr>
        <w:t>assessment</w:t>
      </w:r>
      <w:r w:rsidRPr="005477E2">
        <w:rPr>
          <w:rFonts w:cs="Calibri"/>
          <w:noProof w:val="0"/>
          <w:color w:val="000000"/>
        </w:rPr>
        <w:t xml:space="preserve"> gains credibility, legitimacy and relevance </w:t>
      </w:r>
      <w:r w:rsidRPr="005477E2">
        <w:fldChar w:fldCharType="begin" w:fldLock="1"/>
      </w:r>
      <w:r>
        <w:rPr>
          <w:rFonts w:cs="Calibri"/>
          <w:noProof w:val="0"/>
          <w:color w:val="000000"/>
        </w:rPr>
        <w:instrText>ADDIN CSL_CITATION { "citationItems" : [ { "id" : "ITEM-1", "itemData" : { "DOI" : "10.1073/pnas.1231332100", "ISBN" : "0027-8424", "ISSN" : "0027-8424", "PMID" : "12777623", "abstract" : "The challenge of meeting human development needs while protecting the earth's life support systems confronts scientists, technologists, policy makers, and communities from local to global levels. Many believe that science and technology (S&amp;T) must play a more central role in sustainable development, yet little systematic scholarship exists on how to create institutions that effectively harness S&amp;T for sustainability. This study suggests that efforts to mobilize S&amp;T for sustainability are more likely to be effective when they manage boundaries between knowledge and action in ways that simultaneously enhance the salience, credibility, and legitimacy of the information they produce. Effective systems apply a variety of institutional mechanisms that facilitate communication, translation and mediation across boundaries.", "author" : [ { "dropping-particle" : "", "family" : "Cash", "given" : "David W", "non-dropping-particle" : "", "parse-names" : false, "suffix" : "" }, { "dropping-particle" : "", "family" : "Clark", "given" : "William C", "non-dropping-particle" : "", "parse-names" : false, "suffix" : "" }, { "dropping-particle" : "", "family" : "Alcock", "given" : "Frank", "non-dropping-particle" : "", "parse-names" : false, "suffix" : "" }, { "dropping-particle" : "", "family" : "Dickson", "given" : "Nancy M", "non-dropping-particle" : "", "parse-names" : false, "suffix" : "" }, { "dropping-particle" : "", "family" : "Eckley", "given" : "Noelle", "non-dropping-particle" : "", "parse-names" : false, "suffix" : "" }, { "dropping-particle" : "", "family" : "Guston", "given" : "David H", "non-dropping-particle" : "", "parse-names" : false, "suffix" : "" }, { "dropping-particle" : "", "family" : "J\u00e4ger", "given" : "Jill", "non-dropping-particle" : "", "parse-names" : false, "suffix" : "" }, { "dropping-particle" : "", "family" : "Mitchell", "given" : "Ronald B", "non-dropping-particle" : "", "parse-names" : false, "suffix" : "" } ], "container-title" : "Proceedings of the National Academy of Sciences of the United States of America", "id" : "ITEM-1", "issue" : "14", "issued" : { "date-parts" : [ [ "2003" ] ] }, "page" : "8086-8091", "title" : "Knowledge systems for sustainable development.", "type" : "article-journal", "volume" : "100" }, "uris" : [ "http://www.mendeley.com/documents/?uuid=ada9e4ca-27fe-4377-b454-9bb5d011ae29" ] } ], "mendeley" : { "formattedCitation" : "(Cash et al., 2003)", "plainTextFormattedCitation" : "(Cash et al., 2003)", "previouslyFormattedCitation" : "(Cash et al., 2003)" }, "properties" : {  }, "schema" : "https://github.com/citation-style-language/schema/raw/master/csl-citation.json" }</w:instrText>
      </w:r>
      <w:r w:rsidRPr="005477E2">
        <w:rPr>
          <w:rFonts w:cs="Calibri"/>
          <w:noProof w:val="0"/>
          <w:color w:val="000000"/>
        </w:rPr>
        <w:fldChar w:fldCharType="separate"/>
      </w:r>
      <w:r w:rsidRPr="00270807">
        <w:rPr>
          <w:rFonts w:cs="Calibri"/>
          <w:color w:val="000000"/>
        </w:rPr>
        <w:t xml:space="preserve">(Cash </w:t>
      </w:r>
      <w:r w:rsidR="00C56B4E" w:rsidRPr="00C56B4E">
        <w:rPr>
          <w:rFonts w:cs="Calibri"/>
          <w:i/>
          <w:color w:val="000000"/>
        </w:rPr>
        <w:t>et al.</w:t>
      </w:r>
      <w:r w:rsidRPr="00270807">
        <w:rPr>
          <w:rFonts w:cs="Calibri"/>
          <w:color w:val="000000"/>
        </w:rPr>
        <w:t>, 2003)</w:t>
      </w:r>
      <w:r w:rsidRPr="005477E2">
        <w:fldChar w:fldCharType="end"/>
      </w:r>
      <w:r>
        <w:t>.</w:t>
      </w:r>
    </w:p>
    <w:p w14:paraId="6D8B5898" w14:textId="77777777" w:rsidR="00681350" w:rsidRPr="005477E2" w:rsidRDefault="00681350" w:rsidP="001E43D4">
      <w:pPr>
        <w:spacing w:line="276" w:lineRule="auto"/>
        <w:rPr>
          <w:noProof w:val="0"/>
        </w:rPr>
      </w:pPr>
    </w:p>
    <w:p w14:paraId="15D2B7AB" w14:textId="29A19D9B" w:rsidR="00681350" w:rsidRPr="005477E2" w:rsidRDefault="00681350" w:rsidP="00147745">
      <w:pPr>
        <w:pStyle w:val="Heading3"/>
      </w:pPr>
      <w:bookmarkStart w:id="73" w:name="_Toc451767546"/>
      <w:bookmarkStart w:id="74" w:name="_Toc470011686"/>
      <w:bookmarkStart w:id="75" w:name="_Toc478547208"/>
      <w:bookmarkStart w:id="76" w:name="_Toc478636873"/>
      <w:bookmarkStart w:id="77" w:name="_Toc502755786"/>
      <w:bookmarkStart w:id="78" w:name="_Toc504380569"/>
      <w:bookmarkStart w:id="79" w:name="_Toc519504367"/>
      <w:r w:rsidRPr="005477E2">
        <w:t>Wh</w:t>
      </w:r>
      <w:r>
        <w:t>ich</w:t>
      </w:r>
      <w:r w:rsidRPr="005477E2">
        <w:t xml:space="preserve"> benefits are available to stakeholders?</w:t>
      </w:r>
      <w:bookmarkEnd w:id="73"/>
      <w:bookmarkEnd w:id="74"/>
      <w:bookmarkEnd w:id="75"/>
      <w:bookmarkEnd w:id="76"/>
      <w:bookmarkEnd w:id="77"/>
      <w:bookmarkEnd w:id="78"/>
      <w:bookmarkEnd w:id="79"/>
    </w:p>
    <w:p w14:paraId="4FDCE154" w14:textId="77777777" w:rsidR="00681350" w:rsidRPr="005477E2" w:rsidRDefault="00681350" w:rsidP="001E43D4">
      <w:pPr>
        <w:spacing w:line="276" w:lineRule="auto"/>
        <w:rPr>
          <w:noProof w:val="0"/>
        </w:rPr>
      </w:pPr>
      <w:r w:rsidRPr="005477E2">
        <w:rPr>
          <w:noProof w:val="0"/>
        </w:rPr>
        <w:t xml:space="preserve">Stakeholder incentives and benefits </w:t>
      </w:r>
      <w:r>
        <w:rPr>
          <w:noProof w:val="0"/>
        </w:rPr>
        <w:t xml:space="preserve">associated with involvement in the assessment </w:t>
      </w:r>
      <w:r w:rsidRPr="005477E2">
        <w:rPr>
          <w:noProof w:val="0"/>
        </w:rPr>
        <w:t xml:space="preserve">include the opportunity to contribute to the IPBES process, the inclusion of stakeholder-derived data and the acquisition of </w:t>
      </w:r>
      <w:r>
        <w:rPr>
          <w:noProof w:val="0"/>
        </w:rPr>
        <w:t>knowledge</w:t>
      </w:r>
      <w:r w:rsidRPr="005477E2">
        <w:rPr>
          <w:noProof w:val="0"/>
        </w:rPr>
        <w:t xml:space="preserve">. Consequently, the capability to develop partnerships and </w:t>
      </w:r>
      <w:r>
        <w:rPr>
          <w:noProof w:val="0"/>
        </w:rPr>
        <w:t xml:space="preserve">to </w:t>
      </w:r>
      <w:r w:rsidRPr="005477E2">
        <w:rPr>
          <w:noProof w:val="0"/>
        </w:rPr>
        <w:t>learn from insights from other disciplines increases as well as the potential for capacity building</w:t>
      </w:r>
      <w:r>
        <w:rPr>
          <w:noProof w:val="0"/>
        </w:rPr>
        <w:t>,</w:t>
      </w:r>
      <w:r w:rsidRPr="005477E2">
        <w:rPr>
          <w:noProof w:val="0"/>
        </w:rPr>
        <w:t xml:space="preserve"> identified from </w:t>
      </w:r>
      <w:r>
        <w:rPr>
          <w:noProof w:val="0"/>
        </w:rPr>
        <w:t>an IPBES</w:t>
      </w:r>
      <w:r w:rsidRPr="005477E2">
        <w:rPr>
          <w:noProof w:val="0"/>
        </w:rPr>
        <w:t xml:space="preserve"> stakeholder analysis survey</w:t>
      </w:r>
      <w:r>
        <w:rPr>
          <w:noProof w:val="0"/>
        </w:rPr>
        <w:t xml:space="preserve"> (</w:t>
      </w:r>
      <w:r w:rsidRPr="00A2593A">
        <w:rPr>
          <w:noProof w:val="0"/>
        </w:rPr>
        <w:t>IPBES/5/INF/16</w:t>
      </w:r>
      <w:r>
        <w:rPr>
          <w:noProof w:val="0"/>
        </w:rPr>
        <w:t>: Implementation of the stakeholder engagement strategy</w:t>
      </w:r>
      <w:r w:rsidRPr="005477E2">
        <w:rPr>
          <w:noProof w:val="0"/>
        </w:rPr>
        <w:t>).</w:t>
      </w:r>
      <w:r>
        <w:rPr>
          <w:noProof w:val="0"/>
        </w:rPr>
        <w:t xml:space="preserve"> </w:t>
      </w:r>
      <w:r w:rsidRPr="005477E2">
        <w:rPr>
          <w:noProof w:val="0"/>
        </w:rPr>
        <w:t>Stakeholder groups have specific information needs, but also derive different benefits from the insights and knowledge contained within the</w:t>
      </w:r>
      <w:r>
        <w:rPr>
          <w:noProof w:val="0"/>
        </w:rPr>
        <w:t xml:space="preserve"> </w:t>
      </w:r>
      <w:r w:rsidRPr="005477E2">
        <w:rPr>
          <w:noProof w:val="0"/>
        </w:rPr>
        <w:t>assessment (see discussion below). Stakeholders acknowledge that the IPBES process in general, and the</w:t>
      </w:r>
      <w:r>
        <w:rPr>
          <w:noProof w:val="0"/>
        </w:rPr>
        <w:t xml:space="preserve"> Regional Assessment for Europe and Central Asia</w:t>
      </w:r>
      <w:r w:rsidRPr="005477E2">
        <w:rPr>
          <w:noProof w:val="0"/>
        </w:rPr>
        <w:t xml:space="preserve"> in particular, bring together different disciplines and stakeholder groups. In doing so, the participants gain insights into diverse conceptualisations of values and social and political contexts leading to the building of partnerships.</w:t>
      </w:r>
    </w:p>
    <w:p w14:paraId="67BD34EC" w14:textId="77777777" w:rsidR="00681350" w:rsidRPr="005477E2" w:rsidRDefault="00681350" w:rsidP="001E43D4">
      <w:pPr>
        <w:autoSpaceDE w:val="0"/>
        <w:autoSpaceDN w:val="0"/>
        <w:adjustRightInd w:val="0"/>
        <w:spacing w:line="276" w:lineRule="auto"/>
        <w:rPr>
          <w:noProof w:val="0"/>
        </w:rPr>
      </w:pPr>
      <w:r w:rsidRPr="005477E2">
        <w:rPr>
          <w:b/>
          <w:bCs/>
          <w:noProof w:val="0"/>
        </w:rPr>
        <w:t>Regional (supra-national</w:t>
      </w:r>
      <w:r>
        <w:rPr>
          <w:b/>
          <w:bCs/>
          <w:noProof w:val="0"/>
        </w:rPr>
        <w:t>) Governments and national G</w:t>
      </w:r>
      <w:r w:rsidRPr="005477E2">
        <w:rPr>
          <w:b/>
          <w:bCs/>
          <w:noProof w:val="0"/>
        </w:rPr>
        <w:t xml:space="preserve">overnments. </w:t>
      </w:r>
      <w:r>
        <w:rPr>
          <w:noProof w:val="0"/>
        </w:rPr>
        <w:t>The questions posed by Governments are outlined in S</w:t>
      </w:r>
      <w:r w:rsidRPr="005477E2">
        <w:rPr>
          <w:noProof w:val="0"/>
        </w:rPr>
        <w:t>ection 1.1.1.</w:t>
      </w:r>
      <w:r w:rsidRPr="000719E8">
        <w:t xml:space="preserve"> </w:t>
      </w:r>
      <w:r w:rsidRPr="005477E2">
        <w:rPr>
          <w:noProof w:val="0"/>
        </w:rPr>
        <w:t>The</w:t>
      </w:r>
      <w:r>
        <w:rPr>
          <w:noProof w:val="0"/>
        </w:rPr>
        <w:t xml:space="preserve"> </w:t>
      </w:r>
      <w:r w:rsidRPr="005477E2">
        <w:rPr>
          <w:noProof w:val="0"/>
        </w:rPr>
        <w:t xml:space="preserve">assessment offers </w:t>
      </w:r>
      <w:r w:rsidRPr="000719E8">
        <w:rPr>
          <w:noProof w:val="0"/>
        </w:rPr>
        <w:t>insight into the best indicators to assess the status and trends of biodiversity and</w:t>
      </w:r>
      <w:r w:rsidRPr="005477E2">
        <w:rPr>
          <w:noProof w:val="0"/>
        </w:rPr>
        <w:t xml:space="preserve"> nature’s contributions to people, </w:t>
      </w:r>
      <w:r>
        <w:rPr>
          <w:noProof w:val="0"/>
        </w:rPr>
        <w:t xml:space="preserve">as well as </w:t>
      </w:r>
      <w:r w:rsidRPr="005477E2">
        <w:rPr>
          <w:noProof w:val="0"/>
        </w:rPr>
        <w:t xml:space="preserve">pinpointing data gaps. It also highlights the necessary responses and the potential opportunities and differences between countries. </w:t>
      </w:r>
    </w:p>
    <w:p w14:paraId="60A420AB" w14:textId="77777777" w:rsidR="00681350" w:rsidRPr="005477E2" w:rsidRDefault="00681350" w:rsidP="001E43D4">
      <w:pPr>
        <w:autoSpaceDE w:val="0"/>
        <w:autoSpaceDN w:val="0"/>
        <w:adjustRightInd w:val="0"/>
        <w:spacing w:line="276" w:lineRule="auto"/>
        <w:rPr>
          <w:noProof w:val="0"/>
        </w:rPr>
      </w:pPr>
      <w:r w:rsidRPr="005477E2">
        <w:rPr>
          <w:b/>
          <w:bCs/>
          <w:noProof w:val="0"/>
        </w:rPr>
        <w:t>Subnational governments</w:t>
      </w:r>
      <w:r>
        <w:rPr>
          <w:b/>
          <w:bCs/>
          <w:noProof w:val="0"/>
        </w:rPr>
        <w:t>:</w:t>
      </w:r>
      <w:r w:rsidRPr="005477E2">
        <w:rPr>
          <w:b/>
          <w:bCs/>
          <w:noProof w:val="0"/>
        </w:rPr>
        <w:t xml:space="preserve"> </w:t>
      </w:r>
      <w:r w:rsidRPr="005477E2">
        <w:rPr>
          <w:noProof w:val="0"/>
        </w:rPr>
        <w:t>Subnational and local public actors have an interest in opportunities for investment in nature that leads to social and economic benefits. They request independent source</w:t>
      </w:r>
      <w:r>
        <w:rPr>
          <w:noProof w:val="0"/>
        </w:rPr>
        <w:t>s</w:t>
      </w:r>
      <w:r w:rsidRPr="005477E2">
        <w:rPr>
          <w:noProof w:val="0"/>
        </w:rPr>
        <w:t xml:space="preserve"> of information about how nature can help society to cope with future challenges such as water scarcity, climate change or air pollution</w:t>
      </w:r>
      <w:r>
        <w:rPr>
          <w:noProof w:val="0"/>
        </w:rPr>
        <w:t xml:space="preserve"> and</w:t>
      </w:r>
      <w:r w:rsidRPr="005477E2">
        <w:rPr>
          <w:noProof w:val="0"/>
        </w:rPr>
        <w:t xml:space="preserve"> to enhance the living standards of citizens.</w:t>
      </w:r>
    </w:p>
    <w:p w14:paraId="13861F48" w14:textId="7E4AC6FE" w:rsidR="00681350" w:rsidRPr="005477E2" w:rsidRDefault="00681350" w:rsidP="001E43D4">
      <w:pPr>
        <w:autoSpaceDE w:val="0"/>
        <w:autoSpaceDN w:val="0"/>
        <w:adjustRightInd w:val="0"/>
        <w:spacing w:line="276" w:lineRule="auto"/>
        <w:rPr>
          <w:noProof w:val="0"/>
        </w:rPr>
      </w:pPr>
      <w:r w:rsidRPr="005477E2">
        <w:rPr>
          <w:b/>
          <w:bCs/>
          <w:noProof w:val="0"/>
        </w:rPr>
        <w:t xml:space="preserve">Multilateral </w:t>
      </w:r>
      <w:r>
        <w:rPr>
          <w:b/>
          <w:bCs/>
          <w:noProof w:val="0"/>
        </w:rPr>
        <w:t>e</w:t>
      </w:r>
      <w:r w:rsidRPr="005477E2">
        <w:rPr>
          <w:b/>
          <w:bCs/>
          <w:noProof w:val="0"/>
        </w:rPr>
        <w:t xml:space="preserve">nvironmental </w:t>
      </w:r>
      <w:r>
        <w:rPr>
          <w:b/>
          <w:bCs/>
          <w:noProof w:val="0"/>
        </w:rPr>
        <w:t>a</w:t>
      </w:r>
      <w:r w:rsidRPr="005477E2">
        <w:rPr>
          <w:b/>
          <w:bCs/>
          <w:noProof w:val="0"/>
        </w:rPr>
        <w:t xml:space="preserve">greements and </w:t>
      </w:r>
      <w:r>
        <w:rPr>
          <w:b/>
          <w:bCs/>
          <w:noProof w:val="0"/>
        </w:rPr>
        <w:t>United Nations</w:t>
      </w:r>
      <w:r w:rsidRPr="005477E2">
        <w:rPr>
          <w:b/>
          <w:bCs/>
          <w:noProof w:val="0"/>
        </w:rPr>
        <w:t xml:space="preserve"> </w:t>
      </w:r>
      <w:r>
        <w:rPr>
          <w:b/>
          <w:bCs/>
          <w:noProof w:val="0"/>
        </w:rPr>
        <w:t>a</w:t>
      </w:r>
      <w:r w:rsidRPr="005477E2">
        <w:rPr>
          <w:b/>
          <w:bCs/>
          <w:noProof w:val="0"/>
        </w:rPr>
        <w:t>gencies</w:t>
      </w:r>
      <w:r>
        <w:rPr>
          <w:b/>
          <w:bCs/>
          <w:noProof w:val="0"/>
        </w:rPr>
        <w:t>:</w:t>
      </w:r>
      <w:r w:rsidRPr="005477E2">
        <w:rPr>
          <w:b/>
          <w:bCs/>
          <w:noProof w:val="0"/>
        </w:rPr>
        <w:t xml:space="preserve"> </w:t>
      </w:r>
      <w:r w:rsidRPr="005477E2">
        <w:rPr>
          <w:noProof w:val="0"/>
        </w:rPr>
        <w:t xml:space="preserve">United Nations agencies have a range of scientific advisory processes in addition to being responsible for </w:t>
      </w:r>
      <w:r>
        <w:rPr>
          <w:noProof w:val="0"/>
        </w:rPr>
        <w:t>multilateral environmental</w:t>
      </w:r>
      <w:r w:rsidRPr="005477E2">
        <w:rPr>
          <w:noProof w:val="0"/>
        </w:rPr>
        <w:t xml:space="preserve"> agreements. Information provided through the</w:t>
      </w:r>
      <w:r>
        <w:rPr>
          <w:noProof w:val="0"/>
        </w:rPr>
        <w:t xml:space="preserve"> assessment</w:t>
      </w:r>
      <w:r w:rsidRPr="005477E2">
        <w:rPr>
          <w:noProof w:val="0"/>
        </w:rPr>
        <w:t xml:space="preserve"> can contribute substantially to informing these processes.</w:t>
      </w:r>
      <w:r w:rsidRPr="005477E2" w:rsidDel="006A1EC1">
        <w:rPr>
          <w:noProof w:val="0"/>
        </w:rPr>
        <w:t xml:space="preserve"> </w:t>
      </w:r>
      <w:r>
        <w:rPr>
          <w:noProof w:val="0"/>
        </w:rPr>
        <w:t>Multilateral environmental agreements</w:t>
      </w:r>
      <w:r w:rsidRPr="005477E2">
        <w:rPr>
          <w:noProof w:val="0"/>
        </w:rPr>
        <w:t xml:space="preserve"> have subsidiary bodies or other mechanisms to consider scientific and technical evidence. The information provided by the</w:t>
      </w:r>
      <w:r>
        <w:rPr>
          <w:noProof w:val="0"/>
        </w:rPr>
        <w:t xml:space="preserve"> </w:t>
      </w:r>
      <w:r w:rsidRPr="005477E2">
        <w:rPr>
          <w:noProof w:val="0"/>
        </w:rPr>
        <w:t xml:space="preserve">assessment contributes to </w:t>
      </w:r>
      <w:r>
        <w:rPr>
          <w:noProof w:val="0"/>
        </w:rPr>
        <w:t xml:space="preserve">some of </w:t>
      </w:r>
      <w:r w:rsidRPr="005477E2">
        <w:rPr>
          <w:noProof w:val="0"/>
        </w:rPr>
        <w:t xml:space="preserve">these subsidiary bodies and mechanisms as </w:t>
      </w:r>
      <w:r>
        <w:rPr>
          <w:noProof w:val="0"/>
        </w:rPr>
        <w:t xml:space="preserve">a </w:t>
      </w:r>
      <w:r w:rsidRPr="005477E2">
        <w:rPr>
          <w:noProof w:val="0"/>
        </w:rPr>
        <w:t>means of improving the</w:t>
      </w:r>
      <w:r>
        <w:rPr>
          <w:noProof w:val="0"/>
        </w:rPr>
        <w:t>ir</w:t>
      </w:r>
      <w:r w:rsidRPr="005477E2">
        <w:rPr>
          <w:noProof w:val="0"/>
        </w:rPr>
        <w:t xml:space="preserve"> effectiveness. </w:t>
      </w:r>
    </w:p>
    <w:p w14:paraId="1B6ADADC" w14:textId="77777777" w:rsidR="00681350" w:rsidRPr="005477E2" w:rsidRDefault="00681350" w:rsidP="001E43D4">
      <w:pPr>
        <w:spacing w:line="276" w:lineRule="auto"/>
        <w:rPr>
          <w:noProof w:val="0"/>
        </w:rPr>
      </w:pPr>
      <w:r>
        <w:rPr>
          <w:b/>
          <w:bCs/>
          <w:noProof w:val="0"/>
        </w:rPr>
        <w:lastRenderedPageBreak/>
        <w:t>Intergovernmental organiz</w:t>
      </w:r>
      <w:r w:rsidRPr="005477E2">
        <w:rPr>
          <w:b/>
          <w:bCs/>
          <w:noProof w:val="0"/>
        </w:rPr>
        <w:t>ations</w:t>
      </w:r>
      <w:r>
        <w:rPr>
          <w:b/>
          <w:bCs/>
          <w:noProof w:val="0"/>
        </w:rPr>
        <w:t>:</w:t>
      </w:r>
      <w:r w:rsidRPr="005477E2">
        <w:rPr>
          <w:b/>
          <w:bCs/>
          <w:noProof w:val="0"/>
        </w:rPr>
        <w:t xml:space="preserve"> </w:t>
      </w:r>
      <w:r w:rsidRPr="005477E2">
        <w:rPr>
          <w:noProof w:val="0"/>
        </w:rPr>
        <w:t>Policy-relevant information provided by the</w:t>
      </w:r>
      <w:r>
        <w:rPr>
          <w:noProof w:val="0"/>
        </w:rPr>
        <w:t xml:space="preserve"> assessment</w:t>
      </w:r>
      <w:r w:rsidRPr="005477E2">
        <w:rPr>
          <w:noProof w:val="0"/>
        </w:rPr>
        <w:t xml:space="preserve"> is also an important source of information about nature, its contributions to people, and </w:t>
      </w:r>
      <w:r>
        <w:rPr>
          <w:noProof w:val="0"/>
        </w:rPr>
        <w:t>good quality of life,</w:t>
      </w:r>
      <w:r w:rsidRPr="005477E2">
        <w:rPr>
          <w:noProof w:val="0"/>
        </w:rPr>
        <w:t xml:space="preserve"> for b</w:t>
      </w:r>
      <w:r>
        <w:rPr>
          <w:noProof w:val="0"/>
        </w:rPr>
        <w:t>roader intergovernmental organiz</w:t>
      </w:r>
      <w:r w:rsidRPr="005477E2">
        <w:rPr>
          <w:noProof w:val="0"/>
        </w:rPr>
        <w:t xml:space="preserve">ations. </w:t>
      </w:r>
    </w:p>
    <w:p w14:paraId="6D5AEB42" w14:textId="77777777" w:rsidR="00681350" w:rsidRPr="005477E2" w:rsidRDefault="00681350" w:rsidP="001E43D4">
      <w:pPr>
        <w:spacing w:line="276" w:lineRule="auto"/>
        <w:rPr>
          <w:noProof w:val="0"/>
        </w:rPr>
      </w:pPr>
      <w:r w:rsidRPr="005477E2">
        <w:rPr>
          <w:b/>
          <w:bCs/>
          <w:noProof w:val="0"/>
        </w:rPr>
        <w:t>Practitioners and implementers</w:t>
      </w:r>
      <w:r>
        <w:rPr>
          <w:b/>
          <w:bCs/>
          <w:noProof w:val="0"/>
        </w:rPr>
        <w:t>:</w:t>
      </w:r>
      <w:r w:rsidRPr="005477E2">
        <w:rPr>
          <w:noProof w:val="0"/>
        </w:rPr>
        <w:t xml:space="preserve"> Many organizations</w:t>
      </w:r>
      <w:r>
        <w:rPr>
          <w:noProof w:val="0"/>
        </w:rPr>
        <w:t>, including</w:t>
      </w:r>
      <w:r w:rsidRPr="005477E2">
        <w:rPr>
          <w:noProof w:val="0"/>
        </w:rPr>
        <w:t xml:space="preserve"> NGOs</w:t>
      </w:r>
      <w:r>
        <w:rPr>
          <w:noProof w:val="0"/>
        </w:rPr>
        <w:t>,</w:t>
      </w:r>
      <w:r w:rsidRPr="005477E2">
        <w:rPr>
          <w:noProof w:val="0"/>
        </w:rPr>
        <w:t xml:space="preserve"> and individuals involved in the operational</w:t>
      </w:r>
      <w:r>
        <w:rPr>
          <w:noProof w:val="0"/>
        </w:rPr>
        <w:t xml:space="preserve"> management</w:t>
      </w:r>
      <w:r w:rsidRPr="005477E2">
        <w:rPr>
          <w:noProof w:val="0"/>
        </w:rPr>
        <w:t xml:space="preserve"> of </w:t>
      </w:r>
      <w:r>
        <w:rPr>
          <w:noProof w:val="0"/>
        </w:rPr>
        <w:t>nature and its contributions to people</w:t>
      </w:r>
      <w:r w:rsidRPr="005477E2">
        <w:rPr>
          <w:noProof w:val="0"/>
        </w:rPr>
        <w:t xml:space="preserve"> </w:t>
      </w:r>
      <w:r>
        <w:rPr>
          <w:noProof w:val="0"/>
        </w:rPr>
        <w:t>in practice</w:t>
      </w:r>
      <w:r w:rsidRPr="005477E2">
        <w:rPr>
          <w:noProof w:val="0"/>
        </w:rPr>
        <w:t xml:space="preserve"> can access IPBES products, such as policy support tools, and learn how these can be applied </w:t>
      </w:r>
      <w:r>
        <w:rPr>
          <w:noProof w:val="0"/>
        </w:rPr>
        <w:t>to</w:t>
      </w:r>
      <w:r w:rsidRPr="005477E2">
        <w:rPr>
          <w:noProof w:val="0"/>
        </w:rPr>
        <w:t xml:space="preserve"> </w:t>
      </w:r>
      <w:r>
        <w:rPr>
          <w:noProof w:val="0"/>
        </w:rPr>
        <w:t>conservation and sustainable use</w:t>
      </w:r>
      <w:r w:rsidRPr="005477E2">
        <w:rPr>
          <w:noProof w:val="0"/>
        </w:rPr>
        <w:t xml:space="preserve"> </w:t>
      </w:r>
      <w:r>
        <w:rPr>
          <w:noProof w:val="0"/>
        </w:rPr>
        <w:t xml:space="preserve">of nature </w:t>
      </w:r>
      <w:r w:rsidRPr="005477E2">
        <w:rPr>
          <w:noProof w:val="0"/>
        </w:rPr>
        <w:t>(</w:t>
      </w:r>
      <w:r w:rsidRPr="00A2593A">
        <w:rPr>
          <w:noProof w:val="0"/>
        </w:rPr>
        <w:t>Decision IPBES-3/4: Communications, stakeholder engagement and strategic partnerships</w:t>
      </w:r>
      <w:r w:rsidRPr="005477E2">
        <w:rPr>
          <w:noProof w:val="0"/>
        </w:rPr>
        <w:t>). The</w:t>
      </w:r>
      <w:r>
        <w:rPr>
          <w:noProof w:val="0"/>
        </w:rPr>
        <w:t xml:space="preserve"> assessment</w:t>
      </w:r>
      <w:r w:rsidRPr="005477E2">
        <w:rPr>
          <w:noProof w:val="0"/>
        </w:rPr>
        <w:t xml:space="preserve"> provides examples and case studies for the use of such tools.</w:t>
      </w:r>
    </w:p>
    <w:p w14:paraId="54002BCD" w14:textId="7CB0C574" w:rsidR="00681350" w:rsidRPr="005677CF" w:rsidRDefault="00681350" w:rsidP="001E43D4">
      <w:pPr>
        <w:spacing w:line="276" w:lineRule="auto"/>
        <w:rPr>
          <w:b/>
          <w:bCs/>
          <w:noProof w:val="0"/>
        </w:rPr>
      </w:pPr>
      <w:r w:rsidRPr="005477E2">
        <w:rPr>
          <w:b/>
          <w:bCs/>
          <w:noProof w:val="0"/>
        </w:rPr>
        <w:t>The scientific community</w:t>
      </w:r>
      <w:r>
        <w:rPr>
          <w:b/>
          <w:bCs/>
          <w:noProof w:val="0"/>
        </w:rPr>
        <w:t>:</w:t>
      </w:r>
      <w:r w:rsidRPr="005677CF">
        <w:rPr>
          <w:b/>
          <w:bCs/>
          <w:noProof w:val="0"/>
        </w:rPr>
        <w:t xml:space="preserve"> </w:t>
      </w:r>
      <w:r w:rsidRPr="005677CF">
        <w:rPr>
          <w:bCs/>
          <w:noProof w:val="0"/>
        </w:rPr>
        <w:t>The assessment supports the scientific community in gathering information from different data sources and regions to highlight knowledge gaps and provide evidence to fill these gaps.</w:t>
      </w:r>
      <w:r w:rsidRPr="005677CF">
        <w:rPr>
          <w:b/>
          <w:bCs/>
          <w:noProof w:val="0"/>
        </w:rPr>
        <w:t xml:space="preserve"> </w:t>
      </w:r>
    </w:p>
    <w:p w14:paraId="259D35CF" w14:textId="77777777" w:rsidR="00681350" w:rsidRPr="005477E2" w:rsidRDefault="00681350" w:rsidP="001E43D4">
      <w:pPr>
        <w:spacing w:before="120" w:line="276" w:lineRule="auto"/>
        <w:rPr>
          <w:noProof w:val="0"/>
        </w:rPr>
      </w:pPr>
      <w:r w:rsidRPr="005477E2">
        <w:rPr>
          <w:b/>
          <w:bCs/>
          <w:noProof w:val="0"/>
        </w:rPr>
        <w:t>Indigenous Peoples and Local Communities</w:t>
      </w:r>
      <w:r>
        <w:rPr>
          <w:b/>
          <w:bCs/>
          <w:noProof w:val="0"/>
        </w:rPr>
        <w:t>:</w:t>
      </w:r>
      <w:r w:rsidRPr="005477E2">
        <w:rPr>
          <w:b/>
          <w:bCs/>
          <w:noProof w:val="0"/>
        </w:rPr>
        <w:t xml:space="preserve"> </w:t>
      </w:r>
      <w:r w:rsidRPr="005477E2">
        <w:rPr>
          <w:noProof w:val="0"/>
        </w:rPr>
        <w:t xml:space="preserve">Indigenous peoples and </w:t>
      </w:r>
      <w:r>
        <w:rPr>
          <w:noProof w:val="0"/>
        </w:rPr>
        <w:t xml:space="preserve">local </w:t>
      </w:r>
      <w:r w:rsidRPr="005477E2">
        <w:rPr>
          <w:noProof w:val="0"/>
        </w:rPr>
        <w:t xml:space="preserve">communities are the main users and caretakers of </w:t>
      </w:r>
      <w:r>
        <w:rPr>
          <w:noProof w:val="0"/>
        </w:rPr>
        <w:t>nature and its contributions to people</w:t>
      </w:r>
      <w:r w:rsidRPr="005477E2">
        <w:rPr>
          <w:noProof w:val="0"/>
        </w:rPr>
        <w:t xml:space="preserve"> over large areas of </w:t>
      </w:r>
      <w:r>
        <w:rPr>
          <w:noProof w:val="0"/>
        </w:rPr>
        <w:t>Europe and Central Asia</w:t>
      </w:r>
      <w:r w:rsidRPr="005477E2">
        <w:rPr>
          <w:noProof w:val="0"/>
        </w:rPr>
        <w:t xml:space="preserve">. Their understanding of nature, drivers, futures and policies can help </w:t>
      </w:r>
      <w:r>
        <w:rPr>
          <w:noProof w:val="0"/>
        </w:rPr>
        <w:t xml:space="preserve">to </w:t>
      </w:r>
      <w:r w:rsidRPr="005477E2">
        <w:rPr>
          <w:noProof w:val="0"/>
        </w:rPr>
        <w:t xml:space="preserve">develop </w:t>
      </w:r>
      <w:r>
        <w:rPr>
          <w:noProof w:val="0"/>
        </w:rPr>
        <w:t>sub</w:t>
      </w:r>
      <w:r w:rsidRPr="005477E2">
        <w:rPr>
          <w:noProof w:val="0"/>
        </w:rPr>
        <w:t>regional</w:t>
      </w:r>
      <w:r>
        <w:rPr>
          <w:noProof w:val="0"/>
        </w:rPr>
        <w:t xml:space="preserve"> or </w:t>
      </w:r>
      <w:r w:rsidRPr="005477E2">
        <w:rPr>
          <w:noProof w:val="0"/>
        </w:rPr>
        <w:t xml:space="preserve">local actions and policies </w:t>
      </w:r>
      <w:r>
        <w:rPr>
          <w:noProof w:val="0"/>
        </w:rPr>
        <w:t xml:space="preserve">that are </w:t>
      </w:r>
      <w:r w:rsidRPr="005477E2">
        <w:rPr>
          <w:noProof w:val="0"/>
        </w:rPr>
        <w:t>more relevant and acknowledg</w:t>
      </w:r>
      <w:r>
        <w:rPr>
          <w:noProof w:val="0"/>
        </w:rPr>
        <w:t>e</w:t>
      </w:r>
      <w:r w:rsidRPr="005477E2">
        <w:rPr>
          <w:noProof w:val="0"/>
        </w:rPr>
        <w:t xml:space="preserve"> indigenous rights. The</w:t>
      </w:r>
      <w:r>
        <w:rPr>
          <w:noProof w:val="0"/>
        </w:rPr>
        <w:t xml:space="preserve"> </w:t>
      </w:r>
      <w:r w:rsidRPr="005477E2">
        <w:rPr>
          <w:noProof w:val="0"/>
        </w:rPr>
        <w:t>assessment serves as an important forum for discussion and knowledge co-production, which is urgently needed to improve the livelihoods of indigenous peoples and local communities.</w:t>
      </w:r>
    </w:p>
    <w:p w14:paraId="1B2613FA" w14:textId="178141B0" w:rsidR="00681350" w:rsidRPr="005477E2" w:rsidRDefault="00681350" w:rsidP="001E43D4">
      <w:pPr>
        <w:spacing w:line="276" w:lineRule="auto"/>
        <w:rPr>
          <w:noProof w:val="0"/>
        </w:rPr>
      </w:pPr>
      <w:r w:rsidRPr="005477E2">
        <w:rPr>
          <w:b/>
          <w:bCs/>
          <w:noProof w:val="0"/>
        </w:rPr>
        <w:t>Private Sector</w:t>
      </w:r>
      <w:r>
        <w:rPr>
          <w:b/>
          <w:bCs/>
          <w:noProof w:val="0"/>
        </w:rPr>
        <w:t>:</w:t>
      </w:r>
      <w:r w:rsidRPr="005477E2">
        <w:rPr>
          <w:b/>
          <w:bCs/>
          <w:noProof w:val="0"/>
        </w:rPr>
        <w:t xml:space="preserve"> </w:t>
      </w:r>
      <w:r w:rsidRPr="005477E2">
        <w:rPr>
          <w:noProof w:val="0"/>
        </w:rPr>
        <w:t xml:space="preserve">Business is often based on the use of natural resources and frequently has an impact on ecosystems, but the private sector can also find opportunities by aligning business activities with benefits to nature. To achieve this, the private sector requires insight into how to align their actions with </w:t>
      </w:r>
      <w:r>
        <w:rPr>
          <w:noProof w:val="0"/>
        </w:rPr>
        <w:t xml:space="preserve">goals of </w:t>
      </w:r>
      <w:r w:rsidRPr="005477E2">
        <w:rPr>
          <w:noProof w:val="0"/>
        </w:rPr>
        <w:t xml:space="preserve">conservation </w:t>
      </w:r>
      <w:r>
        <w:rPr>
          <w:noProof w:val="0"/>
        </w:rPr>
        <w:t>and sustainable use</w:t>
      </w:r>
      <w:r w:rsidRPr="005477E2">
        <w:rPr>
          <w:noProof w:val="0"/>
        </w:rPr>
        <w:t xml:space="preserve"> by better recognizing and responding to interdependencies and impacts on </w:t>
      </w:r>
      <w:r>
        <w:rPr>
          <w:noProof w:val="0"/>
        </w:rPr>
        <w:t>nature</w:t>
      </w:r>
      <w:r w:rsidRPr="005477E2">
        <w:rPr>
          <w:noProof w:val="0"/>
        </w:rPr>
        <w:t xml:space="preserve"> </w:t>
      </w:r>
      <w:r w:rsidRPr="005477E2">
        <w:fldChar w:fldCharType="begin" w:fldLock="1"/>
      </w:r>
      <w:r>
        <w:rPr>
          <w:noProof w:val="0"/>
        </w:rPr>
        <w:instrText>ADDIN CSL_CITATION { "citationItems" : [ { "id" : "ITEM-1", "itemData" : { "DOI" : "10.1093/erae/jbr052", "ISBN" : "9783981341010", "abstract" : "The Economics of Ecosystems and Biodiversity (TEEB) is a global study, initiated by the G8 and five major developing economies and focusing on the global eco- nomic benefit of biological diversity, the costs of the loss of biodiversity and the failure to take protective measures versus the costs of effective conservation1 . TEEB makes the case for integrating the economics of biodiversity and ecosystem services in decision-making.", "author" : [ { "dropping-particle" : "", "family" : "TEEB", "given" : "", "non-dropping-particle" : "", "parse-names" : false, "suffix" : "" } ], "container-title" : "Initiatives", "id" : "ITEM-1", "issued" : { "date-parts" : [ [ "2010" ] ] }, "number-of-pages" : "27", "title" : "The Economics of Ecosystems and Biodiversity Report for Business - Executive Summary", "type" : "report" }, "uris" : [ "http://www.mendeley.com/documents/?uuid=37d8ade2-a12c-4782-b1ba-29546803bb50" ] } ], "mendeley" : { "formattedCitation" : "(TEEB, 2010b)", "plainTextFormattedCitation" : "(TEEB, 2010b)", "previouslyFormattedCitation" : "(TEEB, 2010b)" }, "properties" : {  }, "schema" : "https://github.com/citation-style-language/schema/raw/master/csl-citation.json" }</w:instrText>
      </w:r>
      <w:r w:rsidRPr="005477E2">
        <w:rPr>
          <w:noProof w:val="0"/>
        </w:rPr>
        <w:fldChar w:fldCharType="separate"/>
      </w:r>
      <w:r w:rsidRPr="00270807">
        <w:t>(TEEB, 2010b)</w:t>
      </w:r>
      <w:r w:rsidRPr="005477E2">
        <w:fldChar w:fldCharType="end"/>
      </w:r>
      <w:r w:rsidRPr="005477E2">
        <w:rPr>
          <w:noProof w:val="0"/>
        </w:rPr>
        <w:t>. Businesses are also decision-makers and have an important role to play in the conservation, use and management of biodiversity and ecosystems upon which they depend. The information within the</w:t>
      </w:r>
      <w:r>
        <w:rPr>
          <w:noProof w:val="0"/>
        </w:rPr>
        <w:t xml:space="preserve"> </w:t>
      </w:r>
      <w:r w:rsidRPr="005477E2">
        <w:rPr>
          <w:noProof w:val="0"/>
        </w:rPr>
        <w:t>assessment supports the implementation of sustainab</w:t>
      </w:r>
      <w:r>
        <w:rPr>
          <w:noProof w:val="0"/>
        </w:rPr>
        <w:t>le solutions that avoid, minimiz</w:t>
      </w:r>
      <w:r w:rsidRPr="005477E2">
        <w:rPr>
          <w:noProof w:val="0"/>
        </w:rPr>
        <w:t xml:space="preserve">e or offset impacts on ecosystems and identifies the interdependencies between business and ecosystems. </w:t>
      </w:r>
    </w:p>
    <w:p w14:paraId="1ED92621" w14:textId="56BB1240" w:rsidR="00681350" w:rsidRDefault="00681350" w:rsidP="001E43D4">
      <w:pPr>
        <w:spacing w:line="276" w:lineRule="auto"/>
        <w:rPr>
          <w:noProof w:val="0"/>
        </w:rPr>
      </w:pPr>
      <w:r w:rsidRPr="005477E2">
        <w:rPr>
          <w:b/>
          <w:bCs/>
          <w:noProof w:val="0"/>
        </w:rPr>
        <w:t>The general public</w:t>
      </w:r>
      <w:r>
        <w:rPr>
          <w:b/>
          <w:bCs/>
          <w:noProof w:val="0"/>
        </w:rPr>
        <w:t>:</w:t>
      </w:r>
      <w:r w:rsidRPr="005477E2">
        <w:rPr>
          <w:b/>
          <w:bCs/>
          <w:noProof w:val="0"/>
        </w:rPr>
        <w:t xml:space="preserve"> </w:t>
      </w:r>
      <w:r w:rsidRPr="005477E2">
        <w:rPr>
          <w:noProof w:val="0"/>
        </w:rPr>
        <w:t>“</w:t>
      </w:r>
      <w:r w:rsidRPr="00FB25CD">
        <w:rPr>
          <w:iCs/>
          <w:noProof w:val="0"/>
        </w:rPr>
        <w:t>The people who are affected and those who provide resources are increasingly asking for evidence that interventions improve ecosystem services and human well-being</w:t>
      </w:r>
      <w:r w:rsidRPr="00C324E8">
        <w:rPr>
          <w:noProof w:val="0"/>
        </w:rPr>
        <w:t>.”</w:t>
      </w:r>
      <w:r w:rsidRPr="005477E2">
        <w:rPr>
          <w:noProof w:val="0"/>
        </w:rPr>
        <w:t xml:space="preserve"> </w:t>
      </w:r>
      <w:r w:rsidRPr="005477E2">
        <w:fldChar w:fldCharType="begin" w:fldLock="1"/>
      </w:r>
      <w:r>
        <w:rPr>
          <w:noProof w:val="0"/>
        </w:rPr>
        <w:instrText>ADDIN CSL_CITATION { "citationItems" : [ { "id" : "ITEM-1", "itemData" : { "DOI" : "10.1073/pnas.0808772106", "ISBN" : "0027-8424", "ISSN" : "1091-6490", "PMID" : "19179280", "abstract" : "The Millennium Ecosystem Assessment (MA) introduced a new framework for analyzing social\u2013ecological systems that has had wide influence in the policy and scientific communities. Studies after the MA are taking up new challenges in the basic science needed to assess, project, and manage flows of ecosystem services and effects on human well-being. Yet, our ability to draw general conclu- sions remains limited by focus on discipline-bound sectors of the full social\u2013ecological system. At the same time, some polices and practices intended to improve ecosystem services and human well-being are based on untested assumptions and sparse information. The people who are affected and those who provide resources are increasingly asking for evidence that interventions improve eco- system services and human well-being. New research is needed that considers the full ensemble of processes and feedbacks, for a range of biophysical and social systems, to better understand and manage the dynamics of the relationship between humans and the ecosystems on which they rely. Such research will expand the capacity to address fundamental questions about complex social\u2013 ecological systems while evaluating assumptions of policies and practices intended to advance human well-being through improved ecosystem services.", "author" : [ { "dropping-particle" : "", "family" : "Carpenter", "given" : "Stephen R", "non-dropping-particle" : "", "parse-names" : false, "suffix" : "" }, { "dropping-particle" : "", "family" : "Mooney", "given" : "Harold A", "non-dropping-particle" : "", "parse-names" : false, "suffix" : "" }, { "dropping-particle" : "", "family" : "Agard", "given" : "John", "non-dropping-particle" : "", "parse-names" : false, "suffix" : "" }, { "dropping-particle" : "", "family" : "Capistrano", "given" : "Doris", "non-dropping-particle" : "", "parse-names" : false, "suffix" : "" }, { "dropping-particle" : "", "family" : "Defries", "given" : "Ruth S", "non-dropping-particle" : "", "parse-names" : false, "suffix" : "" }, { "dropping-particle" : "", "family" : "D\u00edaz", "given" : "Sandra", "non-dropping-particle" : "", "parse-names" : false, "suffix" : "" }, { "dropping-particle" : "", "family" : "Dietz", "given" : "Thomas", "non-dropping-particle" : "", "parse-names" : false, "suffix" : "" }, { "dropping-particle" : "", "family" : "Duraiappah", "given" : "Anantha K", "non-dropping-particle" : "", "parse-names" : false, "suffix" : "" }, { "dropping-particle" : "", "family" : "Oteng-Yeboah", "given" : "Alfred", "non-dropping-particle" : "", "parse-names" : false, "suffix" : "" }, { "dropping-particle" : "", "family" : "Pereira", "given" : "Henrique Miguel", "non-dropping-particle" : "", "parse-names" : false, "suffix" : "" }, { "dropping-particle" : "", "family" : "Perrings", "given" : "Charles", "non-dropping-particle" : "", "parse-names" : false, "suffix" : "" }, { "dropping-particle" : "V", "family" : "Reid", "given" : "Walter", "non-dropping-particle" : "", "parse-names" : false, "suffix" : "" }, { "dropping-particle" : "", "family" : "Sarukhan", "given" : "Jos\u00e9", "non-dropping-particle" : "", "parse-names" : false, "suffix" : "" }, { "dropping-particle" : "", "family" : "Scholes", "given" : "Robert J", "non-dropping-particle" : "", "parse-names" : false, "suffix" : "" }, { "dropping-particle" : "", "family" : "Whyte", "given" : "Anne", "non-dropping-particle" : "", "parse-names" : false, "suffix" : "" } ], "container-title" : "Proceedings of the National Academy of Sciences of the United States of America", "id" : "ITEM-1", "issue" : "5", "issued" : { "date-parts" : [ [ "2009" ] ] }, "page" : "1305-1312", "title" : "Science for managing ecosystem services: Beyond the Millennium Ecosystem Assessment.", "type" : "article-journal", "volume" : "106" }, "uris" : [ "http://www.mendeley.com/documents/?uuid=875eea47-32ec-41ef-8a5b-9324e1497d4c" ] } ], "mendeley" : { "formattedCitation" : "(Carpenter et al., 2009)", "plainTextFormattedCitation" : "(Carpenter et al., 2009)", "previouslyFormattedCitation" : "(Carpenter et al., 2009)" }, "properties" : {  }, "schema" : "https://github.com/citation-style-language/schema/raw/master/csl-citation.json" }</w:instrText>
      </w:r>
      <w:r w:rsidRPr="005477E2">
        <w:rPr>
          <w:noProof w:val="0"/>
        </w:rPr>
        <w:fldChar w:fldCharType="separate"/>
      </w:r>
      <w:r w:rsidRPr="00270807">
        <w:t xml:space="preserve">(Carpenter </w:t>
      </w:r>
      <w:r w:rsidR="00C56B4E" w:rsidRPr="00C56B4E">
        <w:rPr>
          <w:i/>
        </w:rPr>
        <w:t>et al.</w:t>
      </w:r>
      <w:r w:rsidRPr="00270807">
        <w:t>, 2009)</w:t>
      </w:r>
      <w:r w:rsidRPr="005477E2">
        <w:fldChar w:fldCharType="end"/>
      </w:r>
      <w:r w:rsidRPr="005477E2">
        <w:rPr>
          <w:noProof w:val="0"/>
        </w:rPr>
        <w:t>. The</w:t>
      </w:r>
      <w:r>
        <w:rPr>
          <w:noProof w:val="0"/>
        </w:rPr>
        <w:t xml:space="preserve"> </w:t>
      </w:r>
      <w:r w:rsidRPr="005477E2">
        <w:rPr>
          <w:noProof w:val="0"/>
        </w:rPr>
        <w:t>assessment provides the general public with an independent source of knowledge.</w:t>
      </w:r>
    </w:p>
    <w:p w14:paraId="0B987E55" w14:textId="77777777" w:rsidR="00681350" w:rsidRPr="005477E2" w:rsidRDefault="00681350" w:rsidP="001E43D4">
      <w:pPr>
        <w:spacing w:line="276" w:lineRule="auto"/>
        <w:rPr>
          <w:noProof w:val="0"/>
        </w:rPr>
      </w:pPr>
    </w:p>
    <w:p w14:paraId="74333B26" w14:textId="1BF77A79" w:rsidR="00681350" w:rsidRPr="00E87503" w:rsidRDefault="00681350" w:rsidP="00147745">
      <w:pPr>
        <w:pStyle w:val="Heading3"/>
      </w:pPr>
      <w:bookmarkStart w:id="80" w:name="_Toc502755787"/>
      <w:bookmarkStart w:id="81" w:name="_Toc504380570"/>
      <w:bookmarkStart w:id="82" w:name="_Toc519504368"/>
      <w:r w:rsidRPr="00CE5946">
        <w:t>Policy instruments for differe</w:t>
      </w:r>
      <w:r w:rsidRPr="00787F1D">
        <w:t>nt stakeholders</w:t>
      </w:r>
      <w:bookmarkEnd w:id="80"/>
      <w:bookmarkEnd w:id="81"/>
      <w:bookmarkEnd w:id="82"/>
      <w:r w:rsidRPr="00787F1D">
        <w:t xml:space="preserve"> </w:t>
      </w:r>
    </w:p>
    <w:p w14:paraId="6C710A74" w14:textId="77777777" w:rsidR="00681350" w:rsidRPr="00442CBA" w:rsidRDefault="00681350" w:rsidP="001E43D4">
      <w:pPr>
        <w:spacing w:line="276" w:lineRule="auto"/>
      </w:pPr>
      <w:r w:rsidRPr="00E87503">
        <w:t xml:space="preserve">An important function of the IPBES process is to support policy formulation and implementation by identifying policy relevant tools and methodologies. </w:t>
      </w:r>
      <w:r w:rsidRPr="002C4A5C">
        <w:t>Stakeholders have a number of options</w:t>
      </w:r>
      <w:r w:rsidRPr="005F58B4">
        <w:t xml:space="preserve"> and </w:t>
      </w:r>
      <w:r w:rsidRPr="00442CBA">
        <w:t xml:space="preserve">instruments available to protect and enhance biodiversity and ecosystem services. Policy instruments may take many different </w:t>
      </w:r>
      <w:r>
        <w:t>forms</w:t>
      </w:r>
      <w:r w:rsidRPr="00442CBA">
        <w:t xml:space="preserve"> including environmental standards and regulation, economic incentives, education, capacity building and awareness raising (a non-exhaustive list is found in</w:t>
      </w:r>
      <w:r>
        <w:t xml:space="preserve"> </w:t>
      </w:r>
      <w:r w:rsidRPr="0033231B">
        <w:t>IPBES/4/INF/14</w:t>
      </w:r>
      <w:r>
        <w:t>: Information on work related to policy support to</w:t>
      </w:r>
      <w:r w:rsidRPr="0033231B">
        <w:t>ols an</w:t>
      </w:r>
      <w:r>
        <w:t>d methodologies (deliverable 4 (c))</w:t>
      </w:r>
      <w:r w:rsidRPr="00442CBA">
        <w:t xml:space="preserve">). </w:t>
      </w:r>
      <w:r>
        <w:t>P</w:t>
      </w:r>
      <w:r w:rsidRPr="00442CBA">
        <w:t xml:space="preserve">olicy instruments are </w:t>
      </w:r>
      <w:r>
        <w:t xml:space="preserve">often </w:t>
      </w:r>
      <w:r w:rsidRPr="00442CBA">
        <w:t>referred to as being designed by public authorities</w:t>
      </w:r>
      <w:r>
        <w:t>,</w:t>
      </w:r>
      <w:r w:rsidRPr="00442CBA">
        <w:t xml:space="preserve"> but IPBES embraces </w:t>
      </w:r>
      <w:r>
        <w:t>design</w:t>
      </w:r>
      <w:r w:rsidRPr="00442CBA">
        <w:t xml:space="preserve"> by all stakeh</w:t>
      </w:r>
      <w:r>
        <w:t>olders including citizen organiz</w:t>
      </w:r>
      <w:r w:rsidRPr="00442CBA">
        <w:t xml:space="preserve">ations and indigenous </w:t>
      </w:r>
      <w:r>
        <w:t xml:space="preserve">peoples </w:t>
      </w:r>
      <w:r w:rsidRPr="00442CBA">
        <w:t>and local communities (</w:t>
      </w:r>
      <w:r w:rsidRPr="00517EAE">
        <w:t>IPBES/4/INF/14</w:t>
      </w:r>
      <w:r w:rsidRPr="00442CBA">
        <w:t xml:space="preserve">). </w:t>
      </w:r>
    </w:p>
    <w:p w14:paraId="47AAE27A" w14:textId="77777777" w:rsidR="00681350" w:rsidRPr="00442CBA" w:rsidRDefault="00681350" w:rsidP="001E43D4">
      <w:pPr>
        <w:spacing w:line="276" w:lineRule="auto"/>
      </w:pPr>
      <w:r w:rsidRPr="00442CBA">
        <w:lastRenderedPageBreak/>
        <w:t xml:space="preserve">Four different categories of policy instruments </w:t>
      </w:r>
      <w:r>
        <w:t>for</w:t>
      </w:r>
      <w:r w:rsidRPr="00442CBA">
        <w:t xml:space="preserve"> different actors </w:t>
      </w:r>
      <w:r>
        <w:t xml:space="preserve">have been identified </w:t>
      </w:r>
      <w:r w:rsidRPr="00442CBA">
        <w:t>in Chapter 6</w:t>
      </w:r>
      <w:r>
        <w:t xml:space="preserve"> (adapted from </w:t>
      </w:r>
      <w:r w:rsidRPr="00517EAE">
        <w:rPr>
          <w:sz w:val="24"/>
          <w:szCs w:val="24"/>
        </w:rPr>
        <w:t>IPBES</w:t>
      </w:r>
      <w:r w:rsidRPr="00517EAE">
        <w:t>/4/INF/14</w:t>
      </w:r>
      <w:r w:rsidRPr="00442CBA">
        <w:t>)</w:t>
      </w:r>
      <w:r>
        <w:t>:</w:t>
      </w:r>
    </w:p>
    <w:p w14:paraId="01BF302D" w14:textId="77777777" w:rsidR="00681350" w:rsidRPr="00241C1F" w:rsidRDefault="00681350" w:rsidP="00E236B3">
      <w:pPr>
        <w:pStyle w:val="ListParagraph"/>
        <w:numPr>
          <w:ilvl w:val="0"/>
          <w:numId w:val="4"/>
        </w:numPr>
        <w:spacing w:after="120" w:line="276" w:lineRule="auto"/>
      </w:pPr>
      <w:r w:rsidRPr="00442CBA">
        <w:rPr>
          <w:lang w:val="en-GB"/>
        </w:rPr>
        <w:t>Legal and regulatory instruments</w:t>
      </w:r>
      <w:r>
        <w:rPr>
          <w:lang w:val="en-GB"/>
        </w:rPr>
        <w:t>, for example</w:t>
      </w:r>
      <w:r w:rsidRPr="00442CBA">
        <w:rPr>
          <w:lang w:val="en-GB"/>
        </w:rPr>
        <w:t xml:space="preserve"> implementing and articulating laws and regulations, planning instruments</w:t>
      </w:r>
      <w:r>
        <w:rPr>
          <w:lang w:val="en-GB"/>
        </w:rPr>
        <w:t>;</w:t>
      </w:r>
    </w:p>
    <w:p w14:paraId="1EA7D743" w14:textId="77777777" w:rsidR="00681350" w:rsidRPr="00442CBA" w:rsidRDefault="00681350" w:rsidP="00E236B3">
      <w:pPr>
        <w:pStyle w:val="ListParagraph"/>
        <w:numPr>
          <w:ilvl w:val="0"/>
          <w:numId w:val="4"/>
        </w:numPr>
        <w:spacing w:after="120" w:line="276" w:lineRule="auto"/>
      </w:pPr>
      <w:r w:rsidRPr="00EB7DA1">
        <w:rPr>
          <w:lang w:val="en-GB"/>
        </w:rPr>
        <w:t>Economic and financial instruments</w:t>
      </w:r>
      <w:r>
        <w:rPr>
          <w:lang w:val="en-GB"/>
        </w:rPr>
        <w:t xml:space="preserve"> or</w:t>
      </w:r>
      <w:r w:rsidRPr="00EB7DA1">
        <w:rPr>
          <w:lang w:val="en-GB"/>
        </w:rPr>
        <w:t xml:space="preserve"> price-based instruments</w:t>
      </w:r>
      <w:r>
        <w:rPr>
          <w:lang w:val="en-GB"/>
        </w:rPr>
        <w:t>, for example</w:t>
      </w:r>
      <w:r w:rsidRPr="00EB7DA1">
        <w:rPr>
          <w:lang w:val="en-GB"/>
        </w:rPr>
        <w:t xml:space="preserve"> fiscal instruments, and quantity-based instruments</w:t>
      </w:r>
      <w:r>
        <w:rPr>
          <w:lang w:val="en-GB"/>
        </w:rPr>
        <w:t xml:space="preserve"> such as</w:t>
      </w:r>
      <w:r w:rsidRPr="00EB7DA1">
        <w:rPr>
          <w:lang w:val="en-GB"/>
        </w:rPr>
        <w:t xml:space="preserve"> trade</w:t>
      </w:r>
      <w:r w:rsidRPr="00442CBA">
        <w:rPr>
          <w:lang w:val="en-GB"/>
        </w:rPr>
        <w:t>able permits</w:t>
      </w:r>
      <w:r>
        <w:rPr>
          <w:lang w:val="en-GB"/>
        </w:rPr>
        <w:t>;</w:t>
      </w:r>
    </w:p>
    <w:p w14:paraId="27F9DF90" w14:textId="77777777" w:rsidR="00681350" w:rsidRPr="00241C1F" w:rsidRDefault="00681350" w:rsidP="00E236B3">
      <w:pPr>
        <w:pStyle w:val="ListParagraph"/>
        <w:numPr>
          <w:ilvl w:val="0"/>
          <w:numId w:val="4"/>
        </w:numPr>
        <w:spacing w:after="120" w:line="276" w:lineRule="auto"/>
      </w:pPr>
      <w:r w:rsidRPr="00EB7DA1">
        <w:rPr>
          <w:lang w:val="en-GB"/>
        </w:rPr>
        <w:t>Social and information-based instruments with an emphasis on the intertwined relationship between ecosystems and socio</w:t>
      </w:r>
      <w:r>
        <w:rPr>
          <w:lang w:val="en-GB"/>
        </w:rPr>
        <w:t>-</w:t>
      </w:r>
      <w:r w:rsidRPr="00EB7DA1">
        <w:rPr>
          <w:lang w:val="en-GB"/>
        </w:rPr>
        <w:t>cultural dynamics</w:t>
      </w:r>
      <w:r>
        <w:rPr>
          <w:lang w:val="en-GB"/>
        </w:rPr>
        <w:t>, including:</w:t>
      </w:r>
      <w:r w:rsidRPr="00EB7DA1">
        <w:rPr>
          <w:lang w:val="en-GB"/>
        </w:rPr>
        <w:t xml:space="preserve"> (i) information related instruments </w:t>
      </w:r>
      <w:r>
        <w:rPr>
          <w:lang w:val="en-GB"/>
        </w:rPr>
        <w:t>such as</w:t>
      </w:r>
      <w:r w:rsidRPr="00EB7DA1">
        <w:rPr>
          <w:lang w:val="en-GB"/>
        </w:rPr>
        <w:t xml:space="preserve"> eco-labelling</w:t>
      </w:r>
      <w:r>
        <w:rPr>
          <w:lang w:val="en-GB"/>
        </w:rPr>
        <w:t>, and</w:t>
      </w:r>
      <w:r w:rsidRPr="00EB7DA1">
        <w:rPr>
          <w:lang w:val="en-GB"/>
        </w:rPr>
        <w:t xml:space="preserve"> environmental education</w:t>
      </w:r>
      <w:r>
        <w:rPr>
          <w:lang w:val="en-GB"/>
        </w:rPr>
        <w:t>;</w:t>
      </w:r>
      <w:r w:rsidRPr="00EB7DA1">
        <w:rPr>
          <w:lang w:val="en-GB"/>
        </w:rPr>
        <w:t xml:space="preserve"> (ii)</w:t>
      </w:r>
      <w:r>
        <w:rPr>
          <w:lang w:val="en-GB"/>
        </w:rPr>
        <w:t xml:space="preserve"> </w:t>
      </w:r>
      <w:r w:rsidRPr="00EB7DA1">
        <w:rPr>
          <w:lang w:val="en-GB"/>
        </w:rPr>
        <w:t>self-regulation</w:t>
      </w:r>
      <w:r>
        <w:rPr>
          <w:lang w:val="en-GB"/>
        </w:rPr>
        <w:t xml:space="preserve"> and</w:t>
      </w:r>
      <w:r w:rsidRPr="00EB7DA1">
        <w:rPr>
          <w:lang w:val="en-GB"/>
        </w:rPr>
        <w:t xml:space="preserve"> corporate social responsibility</w:t>
      </w:r>
      <w:r>
        <w:rPr>
          <w:lang w:val="en-GB"/>
        </w:rPr>
        <w:t>;</w:t>
      </w:r>
      <w:r w:rsidRPr="00EB7DA1">
        <w:rPr>
          <w:lang w:val="en-GB"/>
        </w:rPr>
        <w:t xml:space="preserve"> and (i</w:t>
      </w:r>
      <w:r>
        <w:rPr>
          <w:lang w:val="en-GB"/>
        </w:rPr>
        <w:t>ii</w:t>
      </w:r>
      <w:r w:rsidRPr="00EB7DA1">
        <w:rPr>
          <w:lang w:val="en-GB"/>
        </w:rPr>
        <w:t xml:space="preserve">) enhancement of </w:t>
      </w:r>
      <w:r>
        <w:rPr>
          <w:lang w:val="en-GB"/>
        </w:rPr>
        <w:t xml:space="preserve">the </w:t>
      </w:r>
      <w:r w:rsidRPr="00EB7DA1">
        <w:rPr>
          <w:lang w:val="en-GB"/>
        </w:rPr>
        <w:t>collective action</w:t>
      </w:r>
      <w:r>
        <w:rPr>
          <w:lang w:val="en-GB"/>
        </w:rPr>
        <w:t>s</w:t>
      </w:r>
      <w:r w:rsidRPr="00EB7DA1">
        <w:rPr>
          <w:lang w:val="en-GB"/>
        </w:rPr>
        <w:t xml:space="preserve"> of local communities</w:t>
      </w:r>
      <w:r>
        <w:rPr>
          <w:lang w:val="en-GB"/>
        </w:rPr>
        <w:t>;</w:t>
      </w:r>
    </w:p>
    <w:p w14:paraId="380266F6" w14:textId="77777777" w:rsidR="00681350" w:rsidRPr="00241C1F" w:rsidRDefault="00681350" w:rsidP="00E236B3">
      <w:pPr>
        <w:pStyle w:val="ListParagraph"/>
        <w:numPr>
          <w:ilvl w:val="0"/>
          <w:numId w:val="4"/>
        </w:numPr>
        <w:spacing w:after="120" w:line="276" w:lineRule="auto"/>
      </w:pPr>
      <w:r w:rsidRPr="00EB7DA1">
        <w:rPr>
          <w:lang w:val="en-GB"/>
        </w:rPr>
        <w:t>Rights-based instruments and customary norms</w:t>
      </w:r>
      <w:r>
        <w:rPr>
          <w:lang w:val="en-GB"/>
        </w:rPr>
        <w:t xml:space="preserve">, that </w:t>
      </w:r>
      <w:r w:rsidRPr="00EB7DA1">
        <w:rPr>
          <w:lang w:val="en-GB"/>
        </w:rPr>
        <w:t>integrat</w:t>
      </w:r>
      <w:r>
        <w:rPr>
          <w:lang w:val="en-GB"/>
        </w:rPr>
        <w:t>e</w:t>
      </w:r>
      <w:r w:rsidRPr="00EB7DA1">
        <w:rPr>
          <w:lang w:val="en-GB"/>
        </w:rPr>
        <w:t xml:space="preserve"> rights, norms, standards and principles into policy, planning and implementation</w:t>
      </w:r>
      <w:r>
        <w:rPr>
          <w:lang w:val="en-GB"/>
        </w:rPr>
        <w:t>, for example by</w:t>
      </w:r>
      <w:r w:rsidRPr="00EB7DA1">
        <w:rPr>
          <w:lang w:val="en-GB"/>
        </w:rPr>
        <w:t xml:space="preserve"> reconcil</w:t>
      </w:r>
      <w:r>
        <w:rPr>
          <w:lang w:val="en-GB"/>
        </w:rPr>
        <w:t>ing</w:t>
      </w:r>
      <w:r w:rsidRPr="00EB7DA1">
        <w:rPr>
          <w:lang w:val="en-GB"/>
        </w:rPr>
        <w:t xml:space="preserve"> conservation and human rights standards</w:t>
      </w:r>
      <w:r>
        <w:rPr>
          <w:lang w:val="en-GB"/>
        </w:rPr>
        <w:t xml:space="preserve">, e.g. the </w:t>
      </w:r>
      <w:r w:rsidRPr="00EB7DA1">
        <w:rPr>
          <w:lang w:val="en-GB"/>
        </w:rPr>
        <w:t>rights and institutions of indigenous peoples,</w:t>
      </w:r>
      <w:r>
        <w:rPr>
          <w:lang w:val="en-GB"/>
        </w:rPr>
        <w:t xml:space="preserve"> and</w:t>
      </w:r>
      <w:r w:rsidRPr="00EB7DA1">
        <w:rPr>
          <w:lang w:val="en-GB"/>
        </w:rPr>
        <w:t xml:space="preserve"> heritage sites</w:t>
      </w:r>
      <w:r>
        <w:rPr>
          <w:lang w:val="en-GB"/>
        </w:rPr>
        <w:t>.</w:t>
      </w:r>
    </w:p>
    <w:p w14:paraId="4F34C86D" w14:textId="21E97223" w:rsidR="00681350" w:rsidRPr="00EB7DA1" w:rsidRDefault="00681350" w:rsidP="001E43D4">
      <w:pPr>
        <w:rPr>
          <w:rFonts w:ascii="Times New Roman" w:hAnsi="Times New Roman"/>
          <w:sz w:val="24"/>
          <w:szCs w:val="24"/>
          <w:lang w:eastAsia="nl-BE"/>
        </w:rPr>
      </w:pPr>
      <w:r w:rsidRPr="00EB7DA1">
        <w:t>Various public and private actors can cho</w:t>
      </w:r>
      <w:r>
        <w:t>o</w:t>
      </w:r>
      <w:r w:rsidRPr="00EB7DA1">
        <w:t>se from a wide range of policy instruments to achieve their objectives. Traditionally, central</w:t>
      </w:r>
      <w:r>
        <w:t>ised</w:t>
      </w:r>
      <w:r w:rsidRPr="00EB7DA1">
        <w:t xml:space="preserve"> and decentral</w:t>
      </w:r>
      <w:r>
        <w:t>ised</w:t>
      </w:r>
      <w:r w:rsidRPr="00EB7DA1">
        <w:t xml:space="preserve"> </w:t>
      </w:r>
      <w:r>
        <w:t>G</w:t>
      </w:r>
      <w:r w:rsidRPr="00EB7DA1">
        <w:t>overnments have shaped environmental and biodiversity con</w:t>
      </w:r>
      <w:r>
        <w:t>s</w:t>
      </w:r>
      <w:r w:rsidRPr="00EB7DA1">
        <w:t>er</w:t>
      </w:r>
      <w:r>
        <w:t>v</w:t>
      </w:r>
      <w:r w:rsidRPr="00EB7DA1">
        <w:t xml:space="preserve">ation policies, largely building on legal and regulatory instruments. Such hierarchical decision-making has increasingly been complemented by other governance modes addressing and involving private actors </w:t>
      </w:r>
      <w:r>
        <w:t>through</w:t>
      </w:r>
      <w:r w:rsidRPr="00EB7DA1">
        <w:t xml:space="preserve"> economic, financial, social and information-based instruments. Furthermore, rights-based instruments and customary norms offer ways to reconcile human rights standards, and </w:t>
      </w:r>
      <w:r>
        <w:t xml:space="preserve">to </w:t>
      </w:r>
      <w:r w:rsidRPr="00EB7DA1">
        <w:t>foster complementarity with human well</w:t>
      </w:r>
      <w:r>
        <w:t>-</w:t>
      </w:r>
      <w:r w:rsidRPr="00EB7DA1">
        <w:t>being (</w:t>
      </w:r>
      <w:r w:rsidRPr="00517EAE">
        <w:t>IPBES/4/INF/14</w:t>
      </w:r>
      <w:r w:rsidRPr="00EB7DA1">
        <w:t xml:space="preserve">). The latter category is especially important to help develop regionally and locally relevant actions and policies for indigenous peoples and local communities. In practice, policy instruments are </w:t>
      </w:r>
      <w:r>
        <w:t xml:space="preserve">usually applied </w:t>
      </w:r>
      <w:r w:rsidRPr="00EB7DA1">
        <w:t>in co</w:t>
      </w:r>
      <w:r>
        <w:t>mbination in policy mixes (see C</w:t>
      </w:r>
      <w:r w:rsidRPr="00EB7DA1">
        <w:t>hapter 6).</w:t>
      </w:r>
    </w:p>
    <w:p w14:paraId="36F9EE5E" w14:textId="2BE1D163" w:rsidR="00681350" w:rsidRDefault="00681350" w:rsidP="001E43D4">
      <w:pPr>
        <w:spacing w:line="276" w:lineRule="auto"/>
        <w:rPr>
          <w:rFonts w:cs="Times New Roman"/>
          <w:noProof w:val="0"/>
        </w:rPr>
      </w:pPr>
      <w:r w:rsidRPr="005477E2">
        <w:rPr>
          <w:rFonts w:cs="Times New Roman"/>
          <w:noProof w:val="0"/>
        </w:rPr>
        <w:t xml:space="preserve">Capacity building is </w:t>
      </w:r>
      <w:r>
        <w:rPr>
          <w:rFonts w:cs="Times New Roman"/>
          <w:noProof w:val="0"/>
        </w:rPr>
        <w:t>another</w:t>
      </w:r>
      <w:r w:rsidRPr="005477E2">
        <w:rPr>
          <w:rFonts w:cs="Times New Roman"/>
          <w:noProof w:val="0"/>
        </w:rPr>
        <w:t xml:space="preserve"> </w:t>
      </w:r>
      <w:r>
        <w:rPr>
          <w:rFonts w:cs="Times New Roman"/>
          <w:noProof w:val="0"/>
        </w:rPr>
        <w:t>important</w:t>
      </w:r>
      <w:r w:rsidRPr="005477E2">
        <w:rPr>
          <w:rFonts w:cs="Times New Roman"/>
          <w:noProof w:val="0"/>
        </w:rPr>
        <w:t xml:space="preserve"> function of the IPBES process. </w:t>
      </w:r>
      <w:r w:rsidRPr="005477E2">
        <w:rPr>
          <w:rFonts w:eastAsia="Times New Roman" w:cs="Times New Roman"/>
          <w:noProof w:val="0"/>
          <w:lang w:eastAsia="nl-BE"/>
        </w:rPr>
        <w:t xml:space="preserve">As </w:t>
      </w:r>
      <w:r w:rsidRPr="007D237C">
        <w:rPr>
          <w:rFonts w:eastAsia="Times New Roman" w:cs="Times New Roman"/>
          <w:b/>
          <w:noProof w:val="0"/>
          <w:lang w:eastAsia="nl-BE"/>
        </w:rPr>
        <w:t>Figure 1.6</w:t>
      </w:r>
      <w:r>
        <w:rPr>
          <w:rFonts w:eastAsia="Times New Roman" w:cs="Times New Roman"/>
          <w:noProof w:val="0"/>
          <w:lang w:eastAsia="nl-BE"/>
        </w:rPr>
        <w:t xml:space="preserve"> </w:t>
      </w:r>
      <w:r w:rsidRPr="005477E2">
        <w:rPr>
          <w:rFonts w:eastAsia="Times New Roman" w:cs="Times New Roman"/>
          <w:noProof w:val="0"/>
          <w:lang w:eastAsia="nl-BE"/>
        </w:rPr>
        <w:t>illustrates, capacity building typically represents the development</w:t>
      </w:r>
      <w:r w:rsidRPr="005477E2">
        <w:rPr>
          <w:rFonts w:cs="Times New Roman"/>
          <w:noProof w:val="0"/>
        </w:rPr>
        <w:t xml:space="preserve"> and strengthening of human and institutional resources through the ability to perform functions, </w:t>
      </w:r>
      <w:r>
        <w:rPr>
          <w:rFonts w:cs="Times New Roman"/>
          <w:noProof w:val="0"/>
        </w:rPr>
        <w:t xml:space="preserve">to </w:t>
      </w:r>
      <w:r w:rsidRPr="005477E2">
        <w:rPr>
          <w:rFonts w:cs="Times New Roman"/>
          <w:noProof w:val="0"/>
        </w:rPr>
        <w:t xml:space="preserve">solve problems, and </w:t>
      </w:r>
      <w:r>
        <w:rPr>
          <w:rFonts w:cs="Times New Roman"/>
          <w:noProof w:val="0"/>
        </w:rPr>
        <w:t xml:space="preserve">to </w:t>
      </w:r>
      <w:r w:rsidRPr="005477E2">
        <w:rPr>
          <w:rFonts w:cs="Times New Roman"/>
          <w:noProof w:val="0"/>
        </w:rPr>
        <w:t xml:space="preserve">achieve objectives at individual, societal and institutional levels </w:t>
      </w:r>
      <w:r w:rsidRPr="005477E2">
        <w:fldChar w:fldCharType="begin" w:fldLock="1"/>
      </w:r>
      <w:r>
        <w:rPr>
          <w:rFonts w:cs="Times New Roman"/>
          <w:noProof w:val="0"/>
        </w:rPr>
        <w:instrText>ADDIN CSL_CITATION { "citationItems" : [ { "id" : "ITEM-1", "itemData" : { "author" : [ { "dropping-particle" : "", "family" : "United Nations", "given" : "", "non-dropping-particle" : "", "parse-names" : false, "suffix" : "" } ], "id" : "ITEM-1", "issued" : { "date-parts" : [ [ "2006" ] ] }, "title" : "E/C.16/2006/4: Definition of basic concepts and terminologies in governance and public administration", "type" : "article" }, "uris" : [ "http://www.mendeley.com/documents/?uuid=2127920c-8c4b-439b-b233-4541d15c85a9" ] } ], "mendeley" : { "formattedCitation" : "(United Nations, 2006)", "plainTextFormattedCitation" : "(United Nations, 2006)", "previouslyFormattedCitation" : "(United Nations, 2006)" }, "properties" : {  }, "schema" : "https://github.com/citation-style-language/schema/raw/master/csl-citation.json" }</w:instrText>
      </w:r>
      <w:r w:rsidRPr="005477E2">
        <w:rPr>
          <w:rFonts w:cs="Times New Roman"/>
          <w:bCs/>
          <w:noProof w:val="0"/>
        </w:rPr>
        <w:fldChar w:fldCharType="separate"/>
      </w:r>
      <w:r w:rsidRPr="00270807">
        <w:rPr>
          <w:rFonts w:cs="Times New Roman"/>
        </w:rPr>
        <w:t>(United Nations, 2006)</w:t>
      </w:r>
      <w:r w:rsidRPr="005477E2">
        <w:fldChar w:fldCharType="end"/>
      </w:r>
      <w:r w:rsidRPr="005477E2">
        <w:rPr>
          <w:rFonts w:cs="Times New Roman"/>
          <w:noProof w:val="0"/>
        </w:rPr>
        <w:t>. Addressing both public and private sectors plays a key role in successful capacity building processes. The</w:t>
      </w:r>
      <w:r>
        <w:rPr>
          <w:rFonts w:cs="Times New Roman"/>
          <w:noProof w:val="0"/>
        </w:rPr>
        <w:t xml:space="preserve"> Regional Assessment for Europe and Central Asia</w:t>
      </w:r>
      <w:r w:rsidRPr="005477E2">
        <w:rPr>
          <w:rFonts w:cs="Times New Roman"/>
          <w:noProof w:val="0"/>
        </w:rPr>
        <w:t xml:space="preserve"> supports capacity building through new knowledge generation, particularly in the identification and quantification of </w:t>
      </w:r>
      <w:r>
        <w:rPr>
          <w:rFonts w:cs="Times New Roman"/>
          <w:noProof w:val="0"/>
        </w:rPr>
        <w:t>nature’s contributions to people</w:t>
      </w:r>
      <w:r w:rsidRPr="005477E2">
        <w:rPr>
          <w:rFonts w:cs="Times New Roman"/>
          <w:noProof w:val="0"/>
        </w:rPr>
        <w:t xml:space="preserve"> and </w:t>
      </w:r>
      <w:r>
        <w:rPr>
          <w:rFonts w:cs="Times New Roman"/>
          <w:noProof w:val="0"/>
        </w:rPr>
        <w:t xml:space="preserve">to </w:t>
      </w:r>
      <w:r w:rsidRPr="005477E2">
        <w:rPr>
          <w:rFonts w:cs="Times New Roman"/>
          <w:noProof w:val="0"/>
        </w:rPr>
        <w:t xml:space="preserve">good quality of life </w:t>
      </w:r>
      <w:r w:rsidRPr="005477E2">
        <w:fldChar w:fldCharType="begin" w:fldLock="1"/>
      </w:r>
      <w:r>
        <w:rPr>
          <w:rFonts w:cs="Times New Roman"/>
          <w:noProof w:val="0"/>
        </w:rPr>
        <w:instrText>ADDIN CSL_CITATION { "citationItems" : [ { "id" : "ITEM-1", "itemData" : { "DOI" : "10.1371/journal.pbio.1002040", "ISBN" : "DOI: 10.1371/journal.pbio.1002040", "ISSN" : "15457885", "PMID" : "25585296", "abstract" : "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 "author" : [ { "dropping-particle" : "", "family" : "D\u00edaz", "given" : "Sandra", "non-dropping-particle" : "", "parse-names" : false, "suffix" : "" }, { "dropping-particle" : "", "family" : "Demissew", "given" : "Sebsebe", "non-dropping-particle" : "", "parse-names" : false, "suffix" : "" }, { "dropping-particle" : "", "family" : "Joly", "given" : "Carlos", "non-dropping-particle" : "", "parse-names" : false, "suffix" : "" }, { "dropping-particle" : "", "family" : "Lonsdale", "given" : "W. Mark", "non-dropping-particle" : "", "parse-names" : false, "suffix" : "" }, { "dropping-particle" : "", "family" : "Larigauderie", "given" : "Anne", "non-dropping-particle" : "", "parse-names" : false, "suffix" : "" } ], "container-title" : "PLoS Biology", "id" : "ITEM-1", "issue" : "1", "issued" : { "date-parts" : [ [ "2015" ] ] }, "page" : "1-8", "title" : "A Rosetta Stone for nature's benefits to people", "type" : "article-journal", "volume" : "13" }, "uris" : [ "http://www.mendeley.com/documents/?uuid=9ec6c7d8-d554-455e-b54c-4196c574a4b0" ] } ], "mendeley" : { "formattedCitation" : "(D\u00edaz, Demissew, Joly, Lonsdale, &amp; Larigauderie, 2015)", "manualFormatting" : "(D\u00edaz et al. 2015)", "plainTextFormattedCitation" : "(D\u00edaz, Demissew, Joly, Lonsdale, &amp; Larigauderie, 2015)", "previouslyFormattedCitation" : "(D\u00edaz, Demissew, Joly, Lonsdale, &amp; Larigauderie, 2015)" }, "properties" : {  }, "schema" : "https://github.com/citation-style-language/schema/raw/master/csl-citation.json" }</w:instrText>
      </w:r>
      <w:r w:rsidRPr="005477E2">
        <w:rPr>
          <w:rFonts w:cs="Times New Roman"/>
          <w:noProof w:val="0"/>
        </w:rPr>
        <w:fldChar w:fldCharType="separate"/>
      </w:r>
      <w:r w:rsidRPr="005477E2">
        <w:rPr>
          <w:rFonts w:cs="Times New Roman"/>
        </w:rPr>
        <w:t xml:space="preserve">(Díaz </w:t>
      </w:r>
      <w:r w:rsidR="00C56B4E" w:rsidRPr="00C56B4E">
        <w:rPr>
          <w:rFonts w:cs="Times New Roman"/>
          <w:i/>
        </w:rPr>
        <w:t>et al.</w:t>
      </w:r>
      <w:r w:rsidRPr="005477E2">
        <w:rPr>
          <w:rFonts w:cs="Times New Roman"/>
        </w:rPr>
        <w:t xml:space="preserve"> 2015)</w:t>
      </w:r>
      <w:r w:rsidRPr="005477E2">
        <w:fldChar w:fldCharType="end"/>
      </w:r>
      <w:r w:rsidRPr="005477E2">
        <w:rPr>
          <w:rFonts w:cs="Times New Roman"/>
          <w:noProof w:val="0"/>
        </w:rPr>
        <w:t xml:space="preserve">. New knowledge can result, </w:t>
      </w:r>
      <w:r>
        <w:rPr>
          <w:rFonts w:cs="Times New Roman"/>
          <w:noProof w:val="0"/>
        </w:rPr>
        <w:t>for example</w:t>
      </w:r>
      <w:r w:rsidRPr="005477E2">
        <w:rPr>
          <w:rFonts w:cs="Times New Roman"/>
          <w:noProof w:val="0"/>
        </w:rPr>
        <w:t xml:space="preserve"> from long-term biomonitoring on permanent plots</w:t>
      </w:r>
      <w:r>
        <w:rPr>
          <w:rFonts w:cs="Times New Roman"/>
          <w:noProof w:val="0"/>
        </w:rPr>
        <w:t>, from comparative studies or from experiments</w:t>
      </w:r>
      <w:r w:rsidRPr="005477E2">
        <w:rPr>
          <w:rFonts w:cs="Times New Roman"/>
          <w:noProof w:val="0"/>
        </w:rPr>
        <w:t xml:space="preserve">. Such records </w:t>
      </w:r>
      <w:r>
        <w:rPr>
          <w:rFonts w:cs="Times New Roman"/>
          <w:noProof w:val="0"/>
        </w:rPr>
        <w:t>have the potential to</w:t>
      </w:r>
      <w:r w:rsidRPr="005477E2">
        <w:rPr>
          <w:rFonts w:cs="Times New Roman"/>
          <w:noProof w:val="0"/>
        </w:rPr>
        <w:t xml:space="preserve"> contribute to more informed assessments of future changes in biodiversity patterns. By raising </w:t>
      </w:r>
      <w:r>
        <w:rPr>
          <w:rFonts w:cs="Times New Roman"/>
          <w:noProof w:val="0"/>
        </w:rPr>
        <w:t xml:space="preserve">awareness </w:t>
      </w:r>
      <w:r w:rsidRPr="005477E2">
        <w:rPr>
          <w:rFonts w:cs="Times New Roman"/>
          <w:noProof w:val="0"/>
        </w:rPr>
        <w:t xml:space="preserve">at the individual level, such information facilitates appropriate strategies, plans and programmes developed at higher institutional levels. </w:t>
      </w:r>
    </w:p>
    <w:p w14:paraId="29613BA5" w14:textId="0DA021F6" w:rsidR="00C4464D" w:rsidRPr="00C4464D" w:rsidRDefault="00C4464D" w:rsidP="00C4464D">
      <w:pPr>
        <w:rPr>
          <w:lang w:val="en-US"/>
        </w:rPr>
      </w:pPr>
      <w:r>
        <w:rPr>
          <w:lang w:eastAsia="en-GB"/>
        </w:rPr>
        <w:lastRenderedPageBreak/>
        <w:drawing>
          <wp:inline distT="0" distB="0" distL="0" distR="0" wp14:anchorId="534388BF" wp14:editId="6CD3CEF3">
            <wp:extent cx="5731510" cy="2909570"/>
            <wp:effectExtent l="0" t="0" r="2540" b="5080"/>
            <wp:docPr id="931" name="Picture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2909570"/>
                    </a:xfrm>
                    <a:prstGeom prst="rect">
                      <a:avLst/>
                    </a:prstGeom>
                  </pic:spPr>
                </pic:pic>
              </a:graphicData>
            </a:graphic>
          </wp:inline>
        </w:drawing>
      </w:r>
    </w:p>
    <w:p w14:paraId="11AB2792" w14:textId="45948456" w:rsidR="00681350" w:rsidRDefault="00681350" w:rsidP="001E43D4">
      <w:pPr>
        <w:keepNext/>
        <w:spacing w:line="276" w:lineRule="auto"/>
        <w:rPr>
          <w:rFonts w:eastAsiaTheme="minorEastAsia"/>
          <w:noProof w:val="0"/>
          <w:lang w:eastAsia="ja-JP"/>
        </w:rPr>
      </w:pPr>
      <w:r w:rsidRPr="0061376C">
        <w:rPr>
          <w:rFonts w:eastAsiaTheme="minorEastAsia"/>
          <w:noProof w:val="0"/>
          <w:lang w:eastAsia="ja-JP"/>
        </w:rPr>
        <w:t>Education also plays an important role in supporting societal choices that affect biodiversity and ec</w:t>
      </w:r>
      <w:r>
        <w:rPr>
          <w:rFonts w:eastAsiaTheme="minorEastAsia"/>
          <w:noProof w:val="0"/>
          <w:lang w:eastAsia="ja-JP"/>
        </w:rPr>
        <w:t>osystem services. S</w:t>
      </w:r>
      <w:r w:rsidRPr="0061376C">
        <w:rPr>
          <w:rFonts w:eastAsiaTheme="minorEastAsia"/>
          <w:noProof w:val="0"/>
          <w:lang w:eastAsia="ja-JP"/>
        </w:rPr>
        <w:t>takeholders can promote the work done in the assessment through local and region</w:t>
      </w:r>
      <w:r>
        <w:rPr>
          <w:rFonts w:eastAsiaTheme="minorEastAsia"/>
          <w:noProof w:val="0"/>
          <w:lang w:eastAsia="ja-JP"/>
        </w:rPr>
        <w:t>-wide</w:t>
      </w:r>
      <w:r w:rsidRPr="0061376C">
        <w:rPr>
          <w:rFonts w:eastAsiaTheme="minorEastAsia"/>
          <w:noProof w:val="0"/>
          <w:lang w:eastAsia="ja-JP"/>
        </w:rPr>
        <w:t xml:space="preserve"> networks and help </w:t>
      </w:r>
      <w:r>
        <w:rPr>
          <w:rFonts w:eastAsiaTheme="minorEastAsia"/>
          <w:noProof w:val="0"/>
          <w:lang w:eastAsia="ja-JP"/>
        </w:rPr>
        <w:t>by disseminating</w:t>
      </w:r>
      <w:r w:rsidRPr="0061376C">
        <w:rPr>
          <w:rFonts w:eastAsiaTheme="minorEastAsia"/>
          <w:noProof w:val="0"/>
          <w:lang w:eastAsia="ja-JP"/>
        </w:rPr>
        <w:t xml:space="preserve"> information to </w:t>
      </w:r>
      <w:r>
        <w:rPr>
          <w:rFonts w:eastAsiaTheme="minorEastAsia"/>
          <w:noProof w:val="0"/>
          <w:lang w:eastAsia="ja-JP"/>
        </w:rPr>
        <w:t>relevant</w:t>
      </w:r>
      <w:r w:rsidRPr="0061376C">
        <w:rPr>
          <w:rFonts w:eastAsiaTheme="minorEastAsia"/>
          <w:noProof w:val="0"/>
          <w:lang w:eastAsia="ja-JP"/>
        </w:rPr>
        <w:t xml:space="preserve"> communities. In </w:t>
      </w:r>
      <w:r>
        <w:rPr>
          <w:rFonts w:eastAsiaTheme="minorEastAsia"/>
          <w:noProof w:val="0"/>
          <w:lang w:eastAsia="ja-JP"/>
        </w:rPr>
        <w:t>this</w:t>
      </w:r>
      <w:r w:rsidRPr="0061376C">
        <w:rPr>
          <w:rFonts w:eastAsiaTheme="minorEastAsia"/>
          <w:noProof w:val="0"/>
          <w:lang w:eastAsia="ja-JP"/>
        </w:rPr>
        <w:t xml:space="preserve"> way</w:t>
      </w:r>
      <w:r>
        <w:rPr>
          <w:rFonts w:eastAsiaTheme="minorEastAsia"/>
          <w:noProof w:val="0"/>
          <w:lang w:eastAsia="ja-JP"/>
        </w:rPr>
        <w:t>,</w:t>
      </w:r>
      <w:r w:rsidRPr="0061376C">
        <w:rPr>
          <w:rFonts w:eastAsiaTheme="minorEastAsia"/>
          <w:noProof w:val="0"/>
          <w:lang w:eastAsia="ja-JP"/>
        </w:rPr>
        <w:t xml:space="preserve"> </w:t>
      </w:r>
      <w:r w:rsidR="00380F7E">
        <w:rPr>
          <w:rFonts w:eastAsiaTheme="minorEastAsia"/>
          <w:noProof w:val="0"/>
          <w:lang w:eastAsia="ja-JP"/>
        </w:rPr>
        <w:t>t</w:t>
      </w:r>
      <w:r w:rsidRPr="0061376C">
        <w:rPr>
          <w:rFonts w:eastAsiaTheme="minorEastAsia"/>
          <w:noProof w:val="0"/>
          <w:lang w:eastAsia="ja-JP"/>
        </w:rPr>
        <w:t xml:space="preserve">he assessment </w:t>
      </w:r>
      <w:r>
        <w:rPr>
          <w:rFonts w:eastAsiaTheme="minorEastAsia"/>
          <w:noProof w:val="0"/>
          <w:lang w:eastAsia="ja-JP"/>
        </w:rPr>
        <w:t xml:space="preserve">will </w:t>
      </w:r>
      <w:r w:rsidRPr="0061376C">
        <w:rPr>
          <w:rFonts w:eastAsiaTheme="minorEastAsia"/>
          <w:noProof w:val="0"/>
          <w:lang w:eastAsia="ja-JP"/>
        </w:rPr>
        <w:t>raise awareness for important biodiversity and ecosystem issues across stakeholder groups, and across geographic locations.</w:t>
      </w:r>
    </w:p>
    <w:p w14:paraId="6E19B6F8" w14:textId="77777777" w:rsidR="00681350" w:rsidRPr="0061376C" w:rsidRDefault="00681350" w:rsidP="001E43D4">
      <w:pPr>
        <w:keepNext/>
        <w:spacing w:line="276" w:lineRule="auto"/>
        <w:rPr>
          <w:rFonts w:eastAsiaTheme="minorEastAsia"/>
          <w:noProof w:val="0"/>
          <w:lang w:eastAsia="ja-JP"/>
        </w:rPr>
      </w:pPr>
    </w:p>
    <w:p w14:paraId="6B8D4B5E" w14:textId="5C11A55E" w:rsidR="00681350" w:rsidRPr="005477E2" w:rsidRDefault="00681350" w:rsidP="007A3472">
      <w:pPr>
        <w:pStyle w:val="Heading2"/>
        <w:rPr>
          <w:rFonts w:eastAsia="Times New Roman"/>
          <w:lang w:eastAsia="en-GB"/>
        </w:rPr>
      </w:pPr>
      <w:bookmarkStart w:id="83" w:name="_Toc451767548"/>
      <w:bookmarkStart w:id="84" w:name="_Toc470011688"/>
      <w:bookmarkStart w:id="85" w:name="_Toc502755788"/>
      <w:bookmarkStart w:id="86" w:name="_Toc504380571"/>
      <w:bookmarkStart w:id="87" w:name="_Toc519504369"/>
      <w:r w:rsidRPr="005477E2">
        <w:rPr>
          <w:rFonts w:eastAsia="Times New Roman"/>
          <w:lang w:eastAsia="en-GB"/>
        </w:rPr>
        <w:t xml:space="preserve">Description of the </w:t>
      </w:r>
      <w:r w:rsidRPr="005477E2">
        <w:rPr>
          <w:rFonts w:eastAsia="Times New Roman"/>
        </w:rPr>
        <w:t>region</w:t>
      </w:r>
      <w:bookmarkEnd w:id="83"/>
      <w:bookmarkEnd w:id="84"/>
      <w:bookmarkEnd w:id="85"/>
      <w:bookmarkEnd w:id="86"/>
      <w:bookmarkEnd w:id="87"/>
      <w:r w:rsidRPr="005477E2">
        <w:rPr>
          <w:rFonts w:eastAsia="Times New Roman"/>
          <w:lang w:eastAsia="en-GB"/>
        </w:rPr>
        <w:t xml:space="preserve"> </w:t>
      </w:r>
    </w:p>
    <w:p w14:paraId="269137FB" w14:textId="77777777" w:rsidR="00681350" w:rsidRDefault="00681350" w:rsidP="001E43D4">
      <w:pPr>
        <w:rPr>
          <w:rFonts w:ascii="Calibri" w:eastAsia="Calibri" w:hAnsi="Calibri" w:cs="Times New Roman"/>
          <w:lang w:eastAsia="en-GB"/>
        </w:rPr>
      </w:pPr>
      <w:r>
        <w:rPr>
          <w:rFonts w:ascii="Calibri" w:eastAsia="Calibri" w:hAnsi="Calibri" w:cs="Times New Roman"/>
          <w:lang w:eastAsia="en-GB"/>
        </w:rPr>
        <w:t>This</w:t>
      </w:r>
      <w:r w:rsidRPr="005477E2">
        <w:rPr>
          <w:rFonts w:ascii="Calibri" w:eastAsia="Calibri" w:hAnsi="Calibri" w:cs="Times New Roman"/>
          <w:lang w:eastAsia="en-GB"/>
        </w:rPr>
        <w:t xml:space="preserve"> section introduce</w:t>
      </w:r>
      <w:r>
        <w:rPr>
          <w:rFonts w:ascii="Calibri" w:eastAsia="Calibri" w:hAnsi="Calibri" w:cs="Times New Roman"/>
          <w:lang w:eastAsia="en-GB"/>
        </w:rPr>
        <w:t>s</w:t>
      </w:r>
      <w:r w:rsidRPr="005477E2">
        <w:rPr>
          <w:rFonts w:ascii="Calibri" w:eastAsia="Calibri" w:hAnsi="Calibri" w:cs="Times New Roman"/>
          <w:lang w:eastAsia="en-GB"/>
        </w:rPr>
        <w:t xml:space="preserve"> the basic characteristics of the</w:t>
      </w:r>
      <w:r>
        <w:rPr>
          <w:rFonts w:ascii="Calibri" w:eastAsia="Calibri" w:hAnsi="Calibri" w:cs="Times New Roman"/>
          <w:lang w:eastAsia="en-GB"/>
        </w:rPr>
        <w:t xml:space="preserve"> Europe and Central Asia</w:t>
      </w:r>
      <w:r w:rsidRPr="005477E2">
        <w:rPr>
          <w:rFonts w:ascii="Calibri" w:eastAsia="Calibri" w:hAnsi="Calibri" w:cs="Times New Roman"/>
          <w:lang w:eastAsia="en-GB"/>
        </w:rPr>
        <w:t xml:space="preserve"> region, including the geographic area, the subregional structure, the geographical characteristics including </w:t>
      </w:r>
      <w:r>
        <w:rPr>
          <w:rFonts w:ascii="Calibri" w:eastAsia="Calibri" w:hAnsi="Calibri" w:cs="Times New Roman"/>
          <w:lang w:eastAsia="en-GB"/>
        </w:rPr>
        <w:t xml:space="preserve">the region’s </w:t>
      </w:r>
      <w:r w:rsidRPr="005477E2">
        <w:rPr>
          <w:rFonts w:ascii="Calibri" w:eastAsia="Calibri" w:hAnsi="Calibri" w:cs="Times New Roman"/>
          <w:lang w:eastAsia="en-GB"/>
        </w:rPr>
        <w:t>main ecosystem types (units of analysis</w:t>
      </w:r>
      <w:r>
        <w:rPr>
          <w:rFonts w:ascii="Calibri" w:eastAsia="Calibri" w:hAnsi="Calibri" w:cs="Times New Roman"/>
          <w:lang w:eastAsia="en-GB"/>
        </w:rPr>
        <w:t>),</w:t>
      </w:r>
      <w:r w:rsidRPr="005477E2">
        <w:rPr>
          <w:rFonts w:ascii="Calibri" w:eastAsia="Calibri" w:hAnsi="Calibri" w:cs="Times New Roman"/>
          <w:lang w:eastAsia="en-GB"/>
        </w:rPr>
        <w:t xml:space="preserve"> together with their most important societal trends in recent history. The basic facts necessary for interpreting the findings of later chapters are introduced</w:t>
      </w:r>
      <w:r>
        <w:rPr>
          <w:rFonts w:ascii="Calibri" w:eastAsia="Calibri" w:hAnsi="Calibri" w:cs="Times New Roman"/>
          <w:lang w:eastAsia="en-GB"/>
        </w:rPr>
        <w:t>.</w:t>
      </w:r>
    </w:p>
    <w:p w14:paraId="2C1D6224" w14:textId="77777777" w:rsidR="00681350" w:rsidRPr="005477E2" w:rsidRDefault="00681350" w:rsidP="001E43D4">
      <w:pPr>
        <w:rPr>
          <w:rFonts w:ascii="Calibri" w:eastAsia="Calibri" w:hAnsi="Calibri" w:cs="Times New Roman"/>
          <w:lang w:eastAsia="en-GB"/>
        </w:rPr>
      </w:pPr>
    </w:p>
    <w:p w14:paraId="7E4ABD44" w14:textId="28EA9565" w:rsidR="00681350" w:rsidRPr="005477E2" w:rsidRDefault="00681350" w:rsidP="00147745">
      <w:pPr>
        <w:pStyle w:val="Heading3"/>
      </w:pPr>
      <w:bookmarkStart w:id="88" w:name="_Toc451767549"/>
      <w:bookmarkStart w:id="89" w:name="_Toc470011689"/>
      <w:bookmarkStart w:id="90" w:name="_Toc502755789"/>
      <w:bookmarkStart w:id="91" w:name="_Toc504380572"/>
      <w:bookmarkStart w:id="92" w:name="_Toc519504370"/>
      <w:r w:rsidRPr="005477E2">
        <w:t>Overview of the region</w:t>
      </w:r>
      <w:bookmarkEnd w:id="88"/>
      <w:bookmarkEnd w:id="89"/>
      <w:bookmarkEnd w:id="90"/>
      <w:bookmarkEnd w:id="91"/>
      <w:bookmarkEnd w:id="92"/>
    </w:p>
    <w:p w14:paraId="144BD0C4" w14:textId="2D69BFB9" w:rsidR="00681350" w:rsidRDefault="00681350" w:rsidP="001E43D4">
      <w:pPr>
        <w:rPr>
          <w:rFonts w:ascii="Calibri" w:eastAsia="Calibri" w:hAnsi="Calibri" w:cs="Times New Roman"/>
          <w:lang w:eastAsia="en-GB"/>
        </w:rPr>
      </w:pPr>
      <w:r>
        <w:rPr>
          <w:rFonts w:ascii="Calibri" w:eastAsia="Calibri" w:hAnsi="Calibri" w:cs="Times New Roman"/>
          <w:lang w:eastAsia="en-GB"/>
        </w:rPr>
        <w:t>Europe and Central Asia</w:t>
      </w:r>
      <w:r w:rsidRPr="005477E2">
        <w:rPr>
          <w:rFonts w:ascii="Calibri" w:eastAsia="Calibri" w:hAnsi="Calibri" w:cs="Times New Roman"/>
          <w:lang w:eastAsia="en-GB"/>
        </w:rPr>
        <w:t xml:space="preserve"> </w:t>
      </w:r>
      <w:r>
        <w:rPr>
          <w:rFonts w:ascii="Calibri" w:eastAsia="Calibri" w:hAnsi="Calibri" w:cs="Times New Roman"/>
          <w:lang w:eastAsia="en-GB"/>
        </w:rPr>
        <w:t>encompasses</w:t>
      </w:r>
      <w:r w:rsidRPr="005477E2">
        <w:rPr>
          <w:rFonts w:ascii="Calibri" w:eastAsia="Calibri" w:hAnsi="Calibri" w:cs="Times New Roman"/>
          <w:lang w:eastAsia="en-GB"/>
        </w:rPr>
        <w:t xml:space="preserve"> four subregions</w:t>
      </w:r>
      <w:r>
        <w:rPr>
          <w:rFonts w:ascii="Calibri" w:eastAsia="Calibri" w:hAnsi="Calibri" w:cs="Times New Roman"/>
          <w:lang w:eastAsia="en-GB"/>
        </w:rPr>
        <w:t xml:space="preserve"> (see </w:t>
      </w:r>
      <w:r w:rsidRPr="007D237C">
        <w:rPr>
          <w:rFonts w:ascii="Calibri" w:eastAsia="Calibri" w:hAnsi="Calibri" w:cs="Times New Roman"/>
          <w:b/>
          <w:lang w:eastAsia="en-GB"/>
        </w:rPr>
        <w:t>Figure 1.</w:t>
      </w:r>
      <w:r w:rsidR="00214589">
        <w:rPr>
          <w:rFonts w:ascii="Calibri" w:eastAsia="Calibri" w:hAnsi="Calibri" w:cs="Times New Roman"/>
          <w:b/>
          <w:lang w:eastAsia="en-GB"/>
        </w:rPr>
        <w:t>7</w:t>
      </w:r>
      <w:r>
        <w:rPr>
          <w:rFonts w:ascii="Calibri" w:eastAsia="Calibri" w:hAnsi="Calibri" w:cs="Times New Roman"/>
          <w:lang w:eastAsia="en-GB"/>
        </w:rPr>
        <w:t xml:space="preserve">) and 54 countries (see </w:t>
      </w:r>
      <w:r w:rsidRPr="0035495C">
        <w:rPr>
          <w:rFonts w:ascii="Calibri" w:eastAsia="Calibri" w:hAnsi="Calibri" w:cs="Times New Roman"/>
          <w:b/>
          <w:lang w:eastAsia="en-GB"/>
        </w:rPr>
        <w:t>Table 1.2</w:t>
      </w:r>
      <w:r>
        <w:rPr>
          <w:rFonts w:ascii="Calibri" w:eastAsia="Calibri" w:hAnsi="Calibri" w:cs="Times New Roman"/>
          <w:lang w:eastAsia="en-GB"/>
        </w:rPr>
        <w:t xml:space="preserve">). </w:t>
      </w:r>
      <w:r w:rsidRPr="005477E2">
        <w:rPr>
          <w:rFonts w:ascii="Calibri" w:eastAsia="Calibri" w:hAnsi="Calibri" w:cs="Times New Roman"/>
          <w:lang w:eastAsia="en-GB"/>
        </w:rPr>
        <w:t>The</w:t>
      </w:r>
      <w:r>
        <w:rPr>
          <w:rFonts w:ascii="Calibri" w:eastAsia="Calibri" w:hAnsi="Calibri" w:cs="Times New Roman"/>
          <w:lang w:eastAsia="en-GB"/>
        </w:rPr>
        <w:t>se</w:t>
      </w:r>
      <w:r w:rsidRPr="005477E2">
        <w:rPr>
          <w:rFonts w:ascii="Calibri" w:eastAsia="Calibri" w:hAnsi="Calibri" w:cs="Times New Roman"/>
          <w:lang w:eastAsia="en-GB"/>
        </w:rPr>
        <w:t xml:space="preserve"> countries </w:t>
      </w:r>
      <w:r>
        <w:rPr>
          <w:rFonts w:ascii="Calibri" w:eastAsia="Calibri" w:hAnsi="Calibri" w:cs="Times New Roman"/>
          <w:lang w:eastAsia="en-GB"/>
        </w:rPr>
        <w:t xml:space="preserve">vary greatly in size, including </w:t>
      </w:r>
      <w:r w:rsidRPr="005477E2">
        <w:rPr>
          <w:rFonts w:ascii="Calibri" w:eastAsia="Calibri" w:hAnsi="Calibri" w:cs="Times New Roman"/>
          <w:lang w:eastAsia="en-GB"/>
        </w:rPr>
        <w:t xml:space="preserve">the largest and smallest on Earth, </w:t>
      </w:r>
      <w:r>
        <w:rPr>
          <w:rFonts w:ascii="Calibri" w:eastAsia="Calibri" w:hAnsi="Calibri" w:cs="Times New Roman"/>
          <w:lang w:eastAsia="en-GB"/>
        </w:rPr>
        <w:t>have</w:t>
      </w:r>
      <w:r w:rsidRPr="005477E2">
        <w:rPr>
          <w:rFonts w:ascii="Calibri" w:eastAsia="Calibri" w:hAnsi="Calibri" w:cs="Times New Roman"/>
          <w:lang w:eastAsia="en-GB"/>
        </w:rPr>
        <w:t xml:space="preserve"> </w:t>
      </w:r>
      <w:r>
        <w:rPr>
          <w:rFonts w:ascii="Calibri" w:eastAsia="Calibri" w:hAnsi="Calibri" w:cs="Times New Roman"/>
          <w:lang w:eastAsia="en-GB"/>
        </w:rPr>
        <w:t>diverse</w:t>
      </w:r>
      <w:r w:rsidRPr="005477E2">
        <w:rPr>
          <w:rFonts w:ascii="Calibri" w:eastAsia="Calibri" w:hAnsi="Calibri" w:cs="Times New Roman"/>
          <w:lang w:eastAsia="en-GB"/>
        </w:rPr>
        <w:t xml:space="preserve"> geography and history</w:t>
      </w:r>
      <w:r>
        <w:rPr>
          <w:rFonts w:ascii="Calibri" w:eastAsia="Calibri" w:hAnsi="Calibri" w:cs="Times New Roman"/>
          <w:lang w:eastAsia="en-GB"/>
        </w:rPr>
        <w:t>,</w:t>
      </w:r>
      <w:r w:rsidRPr="005477E2">
        <w:rPr>
          <w:rFonts w:ascii="Calibri" w:eastAsia="Calibri" w:hAnsi="Calibri" w:cs="Times New Roman"/>
          <w:lang w:eastAsia="en-GB"/>
        </w:rPr>
        <w:t xml:space="preserve"> but also common properties in terms of geography and climate, history and social systems. The</w:t>
      </w:r>
      <w:r>
        <w:rPr>
          <w:rFonts w:ascii="Calibri" w:eastAsia="Calibri" w:hAnsi="Calibri" w:cs="Times New Roman"/>
          <w:lang w:eastAsia="en-GB"/>
        </w:rPr>
        <w:t xml:space="preserve"> </w:t>
      </w:r>
      <w:r w:rsidRPr="005477E2">
        <w:rPr>
          <w:rFonts w:ascii="Calibri" w:eastAsia="Calibri" w:hAnsi="Calibri" w:cs="Times New Roman"/>
          <w:lang w:eastAsia="en-GB"/>
        </w:rPr>
        <w:t xml:space="preserve">region shares many cultural norms and historical features reflected in some similarities in land use, environmental history, </w:t>
      </w:r>
      <w:r>
        <w:rPr>
          <w:rFonts w:ascii="Calibri" w:eastAsia="Calibri" w:hAnsi="Calibri" w:cs="Times New Roman"/>
          <w:lang w:eastAsia="en-GB"/>
        </w:rPr>
        <w:t>and nature and its contributions to people</w:t>
      </w:r>
      <w:r w:rsidRPr="005477E2">
        <w:rPr>
          <w:rFonts w:ascii="Calibri" w:eastAsia="Calibri" w:hAnsi="Calibri" w:cs="Times New Roman"/>
          <w:lang w:eastAsia="en-GB"/>
        </w:rPr>
        <w:t>. Nevertheless, the region encompasses high heterogeneity in natural and socio-cultural aspects. The seas that surround the</w:t>
      </w:r>
      <w:r>
        <w:rPr>
          <w:rFonts w:ascii="Calibri" w:eastAsia="Calibri" w:hAnsi="Calibri" w:cs="Times New Roman"/>
          <w:lang w:eastAsia="en-GB"/>
        </w:rPr>
        <w:t xml:space="preserve"> </w:t>
      </w:r>
      <w:r w:rsidRPr="005477E2">
        <w:rPr>
          <w:rFonts w:ascii="Calibri" w:eastAsia="Calibri" w:hAnsi="Calibri" w:cs="Times New Roman"/>
          <w:lang w:eastAsia="en-GB"/>
        </w:rPr>
        <w:t>region are also very heterogeneous in terms of temperature</w:t>
      </w:r>
      <w:r>
        <w:rPr>
          <w:rFonts w:ascii="Calibri" w:eastAsia="Calibri" w:hAnsi="Calibri" w:cs="Times New Roman"/>
          <w:lang w:eastAsia="en-GB"/>
        </w:rPr>
        <w:t>s</w:t>
      </w:r>
      <w:r w:rsidRPr="005477E2">
        <w:rPr>
          <w:rFonts w:ascii="Calibri" w:eastAsia="Calibri" w:hAnsi="Calibri" w:cs="Times New Roman"/>
          <w:lang w:eastAsia="en-GB"/>
        </w:rPr>
        <w:t>, currents, nutrient availability</w:t>
      </w:r>
      <w:r>
        <w:rPr>
          <w:rFonts w:ascii="Calibri" w:eastAsia="Calibri" w:hAnsi="Calibri" w:cs="Times New Roman"/>
          <w:lang w:eastAsia="en-GB"/>
        </w:rPr>
        <w:t>, depths</w:t>
      </w:r>
      <w:r w:rsidRPr="005477E2">
        <w:rPr>
          <w:rFonts w:ascii="Calibri" w:eastAsia="Calibri" w:hAnsi="Calibri" w:cs="Times New Roman"/>
          <w:lang w:eastAsia="en-GB"/>
        </w:rPr>
        <w:t xml:space="preserve"> and mixing regimes.</w:t>
      </w:r>
    </w:p>
    <w:p w14:paraId="3B94BACE" w14:textId="1E616BB0" w:rsidR="00681350" w:rsidRPr="00B37AEA" w:rsidRDefault="00681350" w:rsidP="001E43D4">
      <w:pPr>
        <w:rPr>
          <w:rFonts w:ascii="Calibri" w:eastAsia="Calibri" w:hAnsi="Calibri" w:cs="Times New Roman"/>
          <w:lang w:eastAsia="en-GB"/>
        </w:rPr>
      </w:pPr>
      <w:r w:rsidRPr="00B37AEA">
        <w:rPr>
          <w:rFonts w:ascii="Calibri" w:eastAsia="Calibri" w:hAnsi="Calibri" w:cs="Times New Roman"/>
          <w:lang w:eastAsia="en-GB"/>
        </w:rPr>
        <w:t xml:space="preserve">In the assessment, we refer to </w:t>
      </w:r>
      <w:r>
        <w:rPr>
          <w:rFonts w:ascii="Calibri" w:eastAsia="Calibri" w:hAnsi="Calibri" w:cs="Times New Roman"/>
          <w:lang w:eastAsia="en-GB"/>
        </w:rPr>
        <w:t xml:space="preserve">the </w:t>
      </w:r>
      <w:r w:rsidRPr="00B37AEA">
        <w:rPr>
          <w:rFonts w:ascii="Calibri" w:eastAsia="Calibri" w:hAnsi="Calibri" w:cs="Times New Roman"/>
          <w:lang w:eastAsia="en-GB"/>
        </w:rPr>
        <w:t>IPBES subregions where the data fully covers one or more of them. However, the data shown often represents other divisions</w:t>
      </w:r>
      <w:r>
        <w:rPr>
          <w:rFonts w:ascii="Calibri" w:eastAsia="Calibri" w:hAnsi="Calibri" w:cs="Times New Roman"/>
          <w:lang w:eastAsia="en-GB"/>
        </w:rPr>
        <w:t>, mainly the European Union or “</w:t>
      </w:r>
      <w:r w:rsidRPr="00B37AEA">
        <w:rPr>
          <w:rFonts w:ascii="Calibri" w:eastAsia="Calibri" w:hAnsi="Calibri" w:cs="Times New Roman"/>
          <w:lang w:eastAsia="en-GB"/>
        </w:rPr>
        <w:t>Continental Europe</w:t>
      </w:r>
      <w:r>
        <w:rPr>
          <w:rFonts w:ascii="Calibri" w:eastAsia="Calibri" w:hAnsi="Calibri" w:cs="Times New Roman"/>
          <w:lang w:eastAsia="en-GB"/>
        </w:rPr>
        <w:t>”</w:t>
      </w:r>
      <w:r w:rsidRPr="00B37AEA">
        <w:rPr>
          <w:rFonts w:ascii="Calibri" w:eastAsia="Calibri" w:hAnsi="Calibri" w:cs="Times New Roman"/>
          <w:lang w:eastAsia="en-GB"/>
        </w:rPr>
        <w:t xml:space="preserve"> (sensu European Environment Agency). This includes Western and Central Europe, excluding Anatolia and Israel, and Eastern Europe to a eastern border following the Ural mountains, the river Ural to the Caspian Sea, and a southern board to the Manych valley to the Sea of Azov and the Black Sea, and the Bosporus.</w:t>
      </w:r>
      <w:r>
        <w:rPr>
          <w:rFonts w:ascii="Calibri" w:eastAsia="Calibri" w:hAnsi="Calibri" w:cs="Times New Roman"/>
          <w:lang w:eastAsia="en-GB"/>
        </w:rPr>
        <w:t xml:space="preserve"> </w:t>
      </w:r>
      <w:r w:rsidRPr="00B37AEA">
        <w:rPr>
          <w:rFonts w:ascii="Calibri" w:eastAsia="Calibri" w:hAnsi="Calibri" w:cs="Times New Roman"/>
          <w:lang w:eastAsia="en-GB"/>
        </w:rPr>
        <w:t xml:space="preserve">When referring to Europe we therefore refer to the geography just illustrated, </w:t>
      </w:r>
      <w:r w:rsidRPr="00B37AEA">
        <w:rPr>
          <w:rFonts w:ascii="Calibri" w:eastAsia="Calibri" w:hAnsi="Calibri" w:cs="Times New Roman"/>
          <w:lang w:eastAsia="en-GB"/>
        </w:rPr>
        <w:lastRenderedPageBreak/>
        <w:t>recognizing that not all data sources will perfectly match this geography. Otherwise we refer to IPBES subregions</w:t>
      </w:r>
      <w:r>
        <w:rPr>
          <w:rFonts w:ascii="Calibri" w:eastAsia="Calibri" w:hAnsi="Calibri" w:cs="Times New Roman"/>
          <w:lang w:eastAsia="en-GB"/>
        </w:rPr>
        <w:t xml:space="preserve"> (</w:t>
      </w:r>
      <w:r w:rsidRPr="007D237C">
        <w:rPr>
          <w:rFonts w:ascii="Calibri" w:eastAsia="Calibri" w:hAnsi="Calibri" w:cs="Times New Roman"/>
          <w:b/>
          <w:lang w:eastAsia="en-GB"/>
        </w:rPr>
        <w:t>Figure 1.7</w:t>
      </w:r>
      <w:r>
        <w:rPr>
          <w:rFonts w:ascii="Calibri" w:eastAsia="Calibri" w:hAnsi="Calibri" w:cs="Times New Roman"/>
          <w:lang w:eastAsia="en-GB"/>
        </w:rPr>
        <w:t>)</w:t>
      </w:r>
      <w:r w:rsidRPr="00B37AEA">
        <w:rPr>
          <w:rFonts w:ascii="Calibri" w:eastAsia="Calibri" w:hAnsi="Calibri" w:cs="Times New Roman"/>
          <w:lang w:eastAsia="en-GB"/>
        </w:rPr>
        <w:t>.</w:t>
      </w:r>
    </w:p>
    <w:p w14:paraId="53CF553D" w14:textId="375243AF" w:rsidR="00681350" w:rsidRPr="0035495C" w:rsidRDefault="00677A4F" w:rsidP="000226B2">
      <w:pPr>
        <w:pStyle w:val="Caption"/>
        <w:rPr>
          <w:i/>
          <w:lang w:eastAsia="ja-JP"/>
        </w:rPr>
      </w:pPr>
      <w:bookmarkStart w:id="93" w:name="_Ref450748800"/>
      <w:r>
        <w:t>Table 1.2</w:t>
      </w:r>
      <w:r w:rsidR="00681350">
        <w:t xml:space="preserve">: </w:t>
      </w:r>
      <w:r w:rsidR="00681350" w:rsidRPr="0035495C">
        <w:rPr>
          <w:lang w:eastAsia="ja-JP"/>
        </w:rPr>
        <w:t>The subregions and countries covered by the Europe and Central Asia assessment</w:t>
      </w:r>
      <w:bookmarkEnd w:id="93"/>
      <w:r w:rsidR="00247AF2">
        <w:rPr>
          <w:lang w:eastAsia="ja-JP"/>
        </w:rPr>
        <w:t>.</w:t>
      </w:r>
    </w:p>
    <w:tbl>
      <w:tblPr>
        <w:tblStyle w:val="Rcsostblzat1"/>
        <w:tblW w:w="0" w:type="auto"/>
        <w:tblLook w:val="04A0" w:firstRow="1" w:lastRow="0" w:firstColumn="1" w:lastColumn="0" w:noHBand="0" w:noVBand="1"/>
      </w:tblPr>
      <w:tblGrid>
        <w:gridCol w:w="1696"/>
        <w:gridCol w:w="7320"/>
      </w:tblGrid>
      <w:tr w:rsidR="00681350" w:rsidRPr="005477E2" w14:paraId="7E527FF7" w14:textId="77777777" w:rsidTr="001E43D4">
        <w:tc>
          <w:tcPr>
            <w:tcW w:w="1696" w:type="dxa"/>
          </w:tcPr>
          <w:p w14:paraId="5405EE49" w14:textId="77777777" w:rsidR="00681350" w:rsidRDefault="00681350" w:rsidP="001E43D4">
            <w:pPr>
              <w:ind w:left="0" w:firstLine="0"/>
              <w:rPr>
                <w:rFonts w:ascii="Calibri" w:eastAsia="Calibri" w:hAnsi="Calibri"/>
                <w:b/>
                <w:lang w:eastAsia="en-GB"/>
              </w:rPr>
            </w:pPr>
            <w:r>
              <w:rPr>
                <w:rFonts w:ascii="Calibri" w:eastAsia="Calibri" w:hAnsi="Calibri"/>
                <w:b/>
                <w:lang w:eastAsia="en-GB"/>
              </w:rPr>
              <w:t>S</w:t>
            </w:r>
            <w:r w:rsidRPr="005477E2">
              <w:rPr>
                <w:rFonts w:ascii="Calibri" w:eastAsia="Calibri" w:hAnsi="Calibri"/>
                <w:b/>
                <w:lang w:eastAsia="en-GB"/>
              </w:rPr>
              <w:t>ubregion</w:t>
            </w:r>
          </w:p>
          <w:p w14:paraId="02933A4B" w14:textId="77777777" w:rsidR="00681350" w:rsidRPr="005477E2" w:rsidRDefault="00681350" w:rsidP="001E43D4">
            <w:pPr>
              <w:ind w:left="0" w:firstLine="0"/>
              <w:rPr>
                <w:rFonts w:ascii="Calibri" w:eastAsia="Calibri" w:hAnsi="Calibri"/>
                <w:b/>
                <w:lang w:eastAsia="en-GB"/>
              </w:rPr>
            </w:pPr>
          </w:p>
        </w:tc>
        <w:tc>
          <w:tcPr>
            <w:tcW w:w="7320" w:type="dxa"/>
          </w:tcPr>
          <w:p w14:paraId="65300591" w14:textId="77777777" w:rsidR="00681350" w:rsidRPr="005477E2" w:rsidRDefault="00681350" w:rsidP="001E43D4">
            <w:pPr>
              <w:ind w:left="0" w:firstLine="0"/>
              <w:rPr>
                <w:rFonts w:ascii="Calibri" w:eastAsia="Calibri" w:hAnsi="Calibri"/>
                <w:b/>
                <w:lang w:eastAsia="en-GB"/>
              </w:rPr>
            </w:pPr>
            <w:r w:rsidRPr="005477E2">
              <w:rPr>
                <w:rFonts w:ascii="Calibri" w:eastAsia="Calibri" w:hAnsi="Calibri"/>
                <w:b/>
                <w:lang w:eastAsia="en-GB"/>
              </w:rPr>
              <w:t>Countries</w:t>
            </w:r>
          </w:p>
        </w:tc>
      </w:tr>
      <w:tr w:rsidR="00681350" w:rsidRPr="005477E2" w14:paraId="5395AAEE" w14:textId="77777777" w:rsidTr="001E43D4">
        <w:tc>
          <w:tcPr>
            <w:tcW w:w="1696" w:type="dxa"/>
          </w:tcPr>
          <w:p w14:paraId="3E0413FA" w14:textId="77777777" w:rsidR="00681350" w:rsidRPr="005477E2" w:rsidRDefault="00681350" w:rsidP="001E43D4">
            <w:pPr>
              <w:ind w:left="0" w:firstLine="0"/>
              <w:rPr>
                <w:rFonts w:ascii="Calibri" w:eastAsia="Calibri" w:hAnsi="Calibri"/>
                <w:lang w:eastAsia="en-GB"/>
              </w:rPr>
            </w:pPr>
            <w:r w:rsidRPr="005477E2">
              <w:rPr>
                <w:rFonts w:ascii="Calibri" w:eastAsia="Calibri" w:hAnsi="Calibri"/>
                <w:lang w:eastAsia="en-GB"/>
              </w:rPr>
              <w:t>Western Europe</w:t>
            </w:r>
          </w:p>
        </w:tc>
        <w:tc>
          <w:tcPr>
            <w:tcW w:w="7320" w:type="dxa"/>
          </w:tcPr>
          <w:p w14:paraId="3D7F315E" w14:textId="77777777" w:rsidR="00681350" w:rsidRPr="007312E5" w:rsidRDefault="00681350" w:rsidP="001E43D4">
            <w:pPr>
              <w:ind w:left="0" w:firstLine="0"/>
              <w:rPr>
                <w:rFonts w:ascii="Calibri" w:eastAsia="Calibri" w:hAnsi="Calibri"/>
                <w:lang w:val="en-GB" w:eastAsia="en-GB"/>
              </w:rPr>
            </w:pPr>
            <w:r w:rsidRPr="007B5D11">
              <w:rPr>
                <w:rFonts w:ascii="Calibri" w:eastAsia="Calibri" w:hAnsi="Calibri"/>
                <w:lang w:val="en-GB" w:eastAsia="en-GB"/>
              </w:rPr>
              <w:t>Andorra, Austria, Belgium, Denmark, Finland, France, Germany, Greece, Iceland, Ireland, Israel, Italy, Liechtenstein, Luxembourg, Malta, Monaco, Netherlands, Norway, Portugal, San Marino, Spain, Sweden, Switzerland, United Kingdom of Great Britain and Northern Ireland</w:t>
            </w:r>
          </w:p>
        </w:tc>
      </w:tr>
      <w:tr w:rsidR="00681350" w:rsidRPr="005477E2" w14:paraId="796F13AC" w14:textId="77777777" w:rsidTr="001E43D4">
        <w:tc>
          <w:tcPr>
            <w:tcW w:w="1696" w:type="dxa"/>
          </w:tcPr>
          <w:p w14:paraId="2FCB46C0" w14:textId="77777777" w:rsidR="00681350" w:rsidRPr="005477E2" w:rsidRDefault="00681350" w:rsidP="001E43D4">
            <w:pPr>
              <w:ind w:left="0" w:firstLine="0"/>
              <w:rPr>
                <w:rFonts w:ascii="Calibri" w:eastAsia="Calibri" w:hAnsi="Calibri"/>
                <w:lang w:eastAsia="en-GB"/>
              </w:rPr>
            </w:pPr>
            <w:r w:rsidRPr="005477E2">
              <w:rPr>
                <w:rFonts w:ascii="Calibri" w:eastAsia="Calibri" w:hAnsi="Calibri"/>
                <w:lang w:eastAsia="en-GB"/>
              </w:rPr>
              <w:t>Central Europe</w:t>
            </w:r>
          </w:p>
        </w:tc>
        <w:tc>
          <w:tcPr>
            <w:tcW w:w="7320" w:type="dxa"/>
          </w:tcPr>
          <w:p w14:paraId="246608DF" w14:textId="3327D9F8" w:rsidR="00681350" w:rsidRPr="007312E5" w:rsidRDefault="00681350" w:rsidP="001E43D4">
            <w:pPr>
              <w:ind w:left="0" w:firstLine="0"/>
              <w:rPr>
                <w:rFonts w:ascii="Calibri" w:eastAsia="Calibri" w:hAnsi="Calibri"/>
                <w:lang w:val="en-GB" w:eastAsia="en-GB"/>
              </w:rPr>
            </w:pPr>
            <w:r w:rsidRPr="007B5D11">
              <w:rPr>
                <w:rFonts w:ascii="Calibri" w:eastAsia="Calibri" w:hAnsi="Calibri"/>
                <w:lang w:val="en-GB"/>
              </w:rPr>
              <w:t xml:space="preserve">Albania, Bosnia and Herzegovina, Bulgaria, Croatia, Cyprus, Czech Republic, Estonia, Hungary, Latvia, Lithuania, Montenegro, Poland, Romania, Serbia, Slovakia, Slovenia, </w:t>
            </w:r>
            <w:r w:rsidR="00D85B09">
              <w:rPr>
                <w:rFonts w:ascii="Calibri" w:eastAsia="Calibri" w:hAnsi="Calibri"/>
                <w:lang w:val="en-GB"/>
              </w:rPr>
              <w:t>t</w:t>
            </w:r>
            <w:r w:rsidRPr="007B5D11">
              <w:rPr>
                <w:rFonts w:ascii="Calibri" w:eastAsia="Calibri" w:hAnsi="Calibri"/>
                <w:lang w:val="en-GB"/>
              </w:rPr>
              <w:t>he former Yugoslav Republic of Macedonia, Turkey</w:t>
            </w:r>
          </w:p>
        </w:tc>
      </w:tr>
      <w:tr w:rsidR="00681350" w:rsidRPr="005477E2" w14:paraId="6BEDE778" w14:textId="77777777" w:rsidTr="001E43D4">
        <w:tc>
          <w:tcPr>
            <w:tcW w:w="1696" w:type="dxa"/>
          </w:tcPr>
          <w:p w14:paraId="3552A452" w14:textId="77777777" w:rsidR="00681350" w:rsidRPr="005477E2" w:rsidRDefault="00681350" w:rsidP="001E43D4">
            <w:pPr>
              <w:ind w:left="0" w:firstLine="0"/>
              <w:rPr>
                <w:rFonts w:ascii="Calibri" w:eastAsia="Calibri" w:hAnsi="Calibri"/>
                <w:lang w:eastAsia="en-GB"/>
              </w:rPr>
            </w:pPr>
            <w:r w:rsidRPr="005477E2">
              <w:rPr>
                <w:rFonts w:ascii="Calibri" w:eastAsia="Calibri" w:hAnsi="Calibri"/>
                <w:lang w:eastAsia="en-GB"/>
              </w:rPr>
              <w:t>Eastern Europe</w:t>
            </w:r>
          </w:p>
        </w:tc>
        <w:tc>
          <w:tcPr>
            <w:tcW w:w="7320" w:type="dxa"/>
          </w:tcPr>
          <w:p w14:paraId="3E76BAED" w14:textId="77777777" w:rsidR="00681350" w:rsidRPr="007312E5" w:rsidRDefault="00681350" w:rsidP="001E43D4">
            <w:pPr>
              <w:ind w:left="0" w:firstLine="0"/>
              <w:rPr>
                <w:rFonts w:ascii="Calibri" w:eastAsia="Calibri" w:hAnsi="Calibri"/>
                <w:lang w:val="en-GB" w:eastAsia="en-GB"/>
              </w:rPr>
            </w:pPr>
            <w:r w:rsidRPr="007B5D11">
              <w:rPr>
                <w:rFonts w:ascii="Calibri" w:eastAsia="Calibri" w:hAnsi="Calibri"/>
                <w:lang w:val="en-GB" w:eastAsia="en-GB"/>
              </w:rPr>
              <w:t>Armenia, Azerbaijan, Belarus, Georgia, Moldova (Republic of), Russian Federation, Ukraine</w:t>
            </w:r>
          </w:p>
        </w:tc>
      </w:tr>
      <w:tr w:rsidR="00681350" w:rsidRPr="00D732B8" w14:paraId="6369E43E" w14:textId="77777777" w:rsidTr="001E43D4">
        <w:tc>
          <w:tcPr>
            <w:tcW w:w="1696" w:type="dxa"/>
          </w:tcPr>
          <w:p w14:paraId="20D5CA7A" w14:textId="77777777" w:rsidR="00681350" w:rsidRPr="005477E2" w:rsidRDefault="00681350" w:rsidP="001E43D4">
            <w:pPr>
              <w:ind w:left="0" w:firstLine="0"/>
              <w:rPr>
                <w:rFonts w:ascii="Calibri" w:eastAsia="Calibri" w:hAnsi="Calibri"/>
                <w:lang w:eastAsia="en-GB"/>
              </w:rPr>
            </w:pPr>
            <w:r w:rsidRPr="005477E2">
              <w:rPr>
                <w:rFonts w:ascii="Calibri" w:eastAsia="Calibri" w:hAnsi="Calibri"/>
                <w:lang w:eastAsia="en-GB"/>
              </w:rPr>
              <w:t>Central Asia</w:t>
            </w:r>
          </w:p>
        </w:tc>
        <w:tc>
          <w:tcPr>
            <w:tcW w:w="7320" w:type="dxa"/>
          </w:tcPr>
          <w:p w14:paraId="44C562BE" w14:textId="77777777" w:rsidR="00681350" w:rsidRPr="00EB7DA1" w:rsidRDefault="00681350" w:rsidP="001E43D4">
            <w:pPr>
              <w:ind w:left="0" w:firstLine="0"/>
              <w:rPr>
                <w:rFonts w:ascii="Calibri" w:eastAsia="Calibri" w:hAnsi="Calibri"/>
                <w:lang w:eastAsia="en-GB"/>
              </w:rPr>
            </w:pPr>
            <w:r w:rsidRPr="006208EA">
              <w:rPr>
                <w:rFonts w:ascii="Calibri" w:eastAsia="Calibri" w:hAnsi="Calibri"/>
                <w:lang w:eastAsia="en-GB"/>
              </w:rPr>
              <w:t>Kazakhstan, Kyrgyzstan, Tajikistan, Turkmenistan, Uzbekistan</w:t>
            </w:r>
          </w:p>
        </w:tc>
      </w:tr>
    </w:tbl>
    <w:p w14:paraId="70661AD4" w14:textId="77777777" w:rsidR="00681350" w:rsidRPr="00EB7DA1" w:rsidRDefault="00681350" w:rsidP="001E43D4">
      <w:pPr>
        <w:rPr>
          <w:rFonts w:ascii="Calibri" w:eastAsia="Calibri" w:hAnsi="Calibri" w:cs="Calibri"/>
          <w:highlight w:val="yellow"/>
          <w:lang w:val="de-DE" w:eastAsia="en-GB"/>
        </w:rPr>
      </w:pPr>
    </w:p>
    <w:p w14:paraId="30009A6F" w14:textId="697E44AB" w:rsidR="00681350" w:rsidRDefault="0051591A" w:rsidP="001E43D4">
      <w:pPr>
        <w:contextualSpacing/>
        <w:rPr>
          <w:rFonts w:ascii="Calibri" w:eastAsia="Calibri" w:hAnsi="Calibri" w:cs="Calibri"/>
          <w:lang w:eastAsia="en-GB"/>
        </w:rPr>
      </w:pPr>
      <w:r>
        <w:rPr>
          <w:lang w:eastAsia="en-GB"/>
        </w:rPr>
        <w:drawing>
          <wp:inline distT="0" distB="0" distL="0" distR="0" wp14:anchorId="2C1D3408" wp14:editId="444EB32A">
            <wp:extent cx="5731510" cy="4072890"/>
            <wp:effectExtent l="0" t="0" r="2540" b="3810"/>
            <wp:docPr id="932" name="Picture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072890"/>
                    </a:xfrm>
                    <a:prstGeom prst="rect">
                      <a:avLst/>
                    </a:prstGeom>
                  </pic:spPr>
                </pic:pic>
              </a:graphicData>
            </a:graphic>
          </wp:inline>
        </w:drawing>
      </w:r>
    </w:p>
    <w:p w14:paraId="220AC4F7" w14:textId="77777777" w:rsidR="00FD1310" w:rsidRDefault="00FD1310" w:rsidP="001E43D4">
      <w:pPr>
        <w:rPr>
          <w:rFonts w:ascii="Calibri" w:eastAsia="Calibri" w:hAnsi="Calibri" w:cs="Times New Roman"/>
          <w:lang w:eastAsia="en-GB"/>
        </w:rPr>
      </w:pPr>
    </w:p>
    <w:p w14:paraId="22314F25" w14:textId="436F5B34" w:rsidR="00681350" w:rsidRPr="009B04E5" w:rsidRDefault="00681350" w:rsidP="001E43D4">
      <w:r>
        <w:rPr>
          <w:rFonts w:ascii="Calibri" w:eastAsia="Calibri" w:hAnsi="Calibri" w:cs="Times New Roman"/>
          <w:lang w:eastAsia="en-GB"/>
        </w:rPr>
        <w:t>Europe and Central Asia’s climatic zones</w:t>
      </w:r>
      <w:r w:rsidRPr="005477E2">
        <w:rPr>
          <w:rFonts w:ascii="Calibri" w:eastAsia="Calibri" w:hAnsi="Calibri" w:cs="Times New Roman"/>
          <w:lang w:eastAsia="en-GB"/>
        </w:rPr>
        <w:t xml:space="preserve"> range from polar through temperate to subtropical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DOI" : "10.5194/hessd-4-439-2007", "abstract" : "Although now over 100 years old, the classification\\nof climate originally formulated by Wladimir K\u00a8oppen\\nand modified by his collaborators and successors, is still in\\nwidespread use. It is widely used in teaching school and\\nundergraduate courses on climate. It is also still in regular\\nuse by researchers across a range of disciplines as a basis\\nfor climatic regionalisation of variables and for assessing the\\noutput of global climate models. Here we have produced a\\nnew global map of climate using the K\u00a8oppen-Geiger system\\nbased on a large global data set of long-term monthly precipitation\\nand temperature station time series. Climatic variables\\nused in the K\u00a8oppen-Geiger system were calculated at\\neach station and interpolated between stations using a twodimensional\\n(latitude and longitude) thin-plate spline with\\ntension onto a 0.1\u00d70.1 grid for each continent. We discuss\\nsome problems in dealing with sites that are not uniquely\\nclassified into one climate type by the K\u00a8oppen-Geiger system\\nand assess the outcomes on a continent by continent\\nbasis. Globally the most common climate type by land\\narea is BWh (14.2%, Hot desert) followed by Aw (11.5%,\\nTropical savannah). The updated world K\u00a8oppen-Geiger climate\\nmap is freely available electronically in the Supplementary\\nMaterial Section (http://www.hydrol-earth-syst-sci.net/\\n11/1633/2007/hess-11-1633-2007-supplement.zip).", "author" : [ { "dropping-particle" : "", "family" : "Peel", "given" : "M. C.", "non-dropping-particle" : "", "parse-names" : false, "suffix" : "" }, { "dropping-particle" : "", "family" : "Finlayson", "given" : "B. L.", "non-dropping-particle" : "", "parse-names" : false, "suffix" : "" }, { "dropping-particle" : "", "family" : "McMahon", "given" : "T. A.", "non-dropping-particle" : "", "parse-names" : false, "suffix" : "" } ], "container-title" : "Hydrology and Earth System Sciences Discussions", "id" : "ITEM-1", "issue" : "2", "issued" : { "date-parts" : [ [ "2007" ] ] }, "page" : "439-473", "title" : "Updated world map of the K\u00f6ppen-Geiger climate classification", "type" : "article-journal", "volume" : "4" }, "uris" : [ "http://www.mendeley.com/documents/?uuid=43b846f8-5e1c-432c-912f-b5c47198451f" ] } ], "mendeley" : { "formattedCitation" : "(Peel, Finlayson, &amp; McMahon, 2007)", "plainTextFormattedCitation" : "(Peel, Finlayson, &amp; McMahon, 2007)", "previouslyFormattedCitation" : "(Peel, Finlayson, &amp; McMahon, 2007)" }, "properties" : {  }, "schema" : "https://github.com/citation-style-language/schema/raw/master/csl-citation.json" }</w:instrText>
      </w:r>
      <w:r>
        <w:rPr>
          <w:rFonts w:ascii="Calibri" w:eastAsia="Calibri" w:hAnsi="Calibri" w:cs="Times New Roman"/>
          <w:lang w:eastAsia="en-GB"/>
        </w:rPr>
        <w:fldChar w:fldCharType="separate"/>
      </w:r>
      <w:r w:rsidRPr="00147DD4">
        <w:rPr>
          <w:rFonts w:ascii="Calibri" w:eastAsia="Calibri" w:hAnsi="Calibri" w:cs="Times New Roman"/>
          <w:lang w:eastAsia="en-GB"/>
        </w:rPr>
        <w:t>(Peel</w:t>
      </w:r>
      <w:r>
        <w:rPr>
          <w:rFonts w:ascii="Calibri" w:eastAsia="Calibri" w:hAnsi="Calibri" w:cs="Times New Roman"/>
          <w:lang w:eastAsia="en-GB"/>
        </w:rPr>
        <w:t xml:space="preserve"> </w:t>
      </w:r>
      <w:r w:rsidR="00C56B4E" w:rsidRPr="00C56B4E">
        <w:rPr>
          <w:rFonts w:ascii="Calibri" w:eastAsia="Calibri" w:hAnsi="Calibri" w:cs="Times New Roman"/>
          <w:i/>
          <w:lang w:eastAsia="en-GB"/>
        </w:rPr>
        <w:t>et al.</w:t>
      </w:r>
      <w:r w:rsidRPr="00147DD4">
        <w:rPr>
          <w:rFonts w:ascii="Calibri" w:eastAsia="Calibri" w:hAnsi="Calibri" w:cs="Times New Roman"/>
          <w:lang w:eastAsia="en-GB"/>
        </w:rPr>
        <w:t>, 2007)</w:t>
      </w:r>
      <w:r>
        <w:rPr>
          <w:rFonts w:ascii="Calibri" w:eastAsia="Calibri" w:hAnsi="Calibri" w:cs="Times New Roman"/>
          <w:lang w:eastAsia="en-GB"/>
        </w:rPr>
        <w:fldChar w:fldCharType="end"/>
      </w:r>
      <w:r w:rsidRPr="005477E2">
        <w:rPr>
          <w:rFonts w:ascii="Calibri" w:eastAsia="Calibri" w:hAnsi="Calibri" w:cs="Times New Roman"/>
          <w:lang w:eastAsia="en-GB"/>
        </w:rPr>
        <w:t>. In terms of area, large parts of</w:t>
      </w:r>
      <w:r>
        <w:rPr>
          <w:rFonts w:ascii="Calibri" w:eastAsia="Calibri" w:hAnsi="Calibri" w:cs="Times New Roman"/>
          <w:lang w:eastAsia="en-GB"/>
        </w:rPr>
        <w:t xml:space="preserve"> the region</w:t>
      </w:r>
      <w:r w:rsidRPr="005477E2">
        <w:rPr>
          <w:rFonts w:ascii="Calibri" w:eastAsia="Calibri" w:hAnsi="Calibri" w:cs="Times New Roman"/>
          <w:lang w:eastAsia="en-GB"/>
        </w:rPr>
        <w:t xml:space="preserve"> lie in the subarctic and humid continental climate zones, but most of the human population lives </w:t>
      </w:r>
      <w:r>
        <w:rPr>
          <w:rFonts w:ascii="Calibri" w:eastAsia="Calibri" w:hAnsi="Calibri" w:cs="Times New Roman"/>
          <w:lang w:eastAsia="en-GB"/>
        </w:rPr>
        <w:t>in</w:t>
      </w:r>
      <w:r w:rsidRPr="005477E2">
        <w:rPr>
          <w:rFonts w:ascii="Calibri" w:eastAsia="Calibri" w:hAnsi="Calibri" w:cs="Times New Roman"/>
          <w:lang w:eastAsia="en-GB"/>
        </w:rPr>
        <w:t xml:space="preserve"> temperate (oceanic, Mediterranean or continental) climates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URL" : "http://ghslsys.jrc.ec.europa.eu", "accessed" : { "date-parts" : [ [ "2017", "12", "7" ] ] }, "author" : [ { "dropping-particle" : "", "family" : "European Commission", "given" : "", "non-dropping-particle" : "", "parse-names" : false, "suffix" : "" } ], "id" : "ITEM-1", "issued" : { "date-parts" : [ [ "2017" ] ] }, "title" : "Global Human Settlement", "type" : "webpage" }, "uris" : [ "http://www.mendeley.com/documents/?uuid=0ba2d5e6-93b5-4a54-88c6-d41c0ae749af" ] } ], "mendeley" : { "formattedCitation" : "(European Commission, 2017a)", "plainTextFormattedCitation" : "(European Commission, 2017a)", "previouslyFormattedCitation" : "(European Commission, 2017a)" }, "properties" : {  }, "schema" : "https://github.com/citation-style-language/schema/raw/master/csl-citation.json" }</w:instrText>
      </w:r>
      <w:r>
        <w:rPr>
          <w:rFonts w:ascii="Calibri" w:eastAsia="Calibri" w:hAnsi="Calibri" w:cs="Times New Roman"/>
          <w:lang w:eastAsia="en-GB"/>
        </w:rPr>
        <w:fldChar w:fldCharType="separate"/>
      </w:r>
      <w:r w:rsidRPr="00854D02">
        <w:rPr>
          <w:rFonts w:ascii="Calibri" w:eastAsia="Calibri" w:hAnsi="Calibri" w:cs="Times New Roman"/>
          <w:lang w:eastAsia="en-GB"/>
        </w:rPr>
        <w:t>(</w:t>
      </w:r>
      <w:r w:rsidRPr="009A2E72">
        <w:rPr>
          <w:rFonts w:ascii="Calibri" w:eastAsia="Calibri" w:hAnsi="Calibri" w:cs="Times New Roman"/>
          <w:lang w:eastAsia="en-GB"/>
        </w:rPr>
        <w:t>European Commission, 2017a</w:t>
      </w:r>
      <w:r w:rsidRPr="00854D02">
        <w:rPr>
          <w:rFonts w:ascii="Calibri" w:eastAsia="Calibri" w:hAnsi="Calibri" w:cs="Times New Roman"/>
          <w:lang w:eastAsia="en-GB"/>
        </w:rPr>
        <w:t>)</w:t>
      </w:r>
      <w:r>
        <w:rPr>
          <w:rFonts w:ascii="Calibri" w:eastAsia="Calibri" w:hAnsi="Calibri" w:cs="Times New Roman"/>
          <w:lang w:eastAsia="en-GB"/>
        </w:rPr>
        <w:fldChar w:fldCharType="end"/>
      </w:r>
      <w:r w:rsidRPr="005477E2">
        <w:rPr>
          <w:rFonts w:ascii="Calibri" w:eastAsia="Calibri" w:hAnsi="Calibri" w:cs="Times New Roman"/>
          <w:lang w:eastAsia="en-GB"/>
        </w:rPr>
        <w:t>. Large-scale climate zonation is influenced by many factors from cold and warm ocean currents at the continental scale</w:t>
      </w:r>
      <w:r>
        <w:rPr>
          <w:rFonts w:ascii="Calibri" w:eastAsia="Calibri" w:hAnsi="Calibri" w:cs="Times New Roman"/>
          <w:lang w:eastAsia="en-GB"/>
        </w:rPr>
        <w:t>,</w:t>
      </w:r>
      <w:r w:rsidRPr="005477E2">
        <w:rPr>
          <w:rFonts w:ascii="Calibri" w:eastAsia="Calibri" w:hAnsi="Calibri" w:cs="Times New Roman"/>
          <w:lang w:eastAsia="en-GB"/>
        </w:rPr>
        <w:t xml:space="preserve"> to elevation, slope or urban climate </w:t>
      </w:r>
      <w:r w:rsidRPr="005477E2">
        <w:rPr>
          <w:rFonts w:ascii="Calibri" w:eastAsia="Calibri" w:hAnsi="Calibri" w:cs="Times New Roman"/>
          <w:lang w:eastAsia="en-GB"/>
        </w:rPr>
        <w:lastRenderedPageBreak/>
        <w:t>islands at the local scale. A large portion of</w:t>
      </w:r>
      <w:r>
        <w:rPr>
          <w:rFonts w:ascii="Calibri" w:eastAsia="Calibri" w:hAnsi="Calibri" w:cs="Times New Roman"/>
          <w:lang w:eastAsia="en-GB"/>
        </w:rPr>
        <w:t xml:space="preserve"> Europe and Central Asia</w:t>
      </w:r>
      <w:r w:rsidRPr="005477E2">
        <w:rPr>
          <w:rFonts w:ascii="Calibri" w:eastAsia="Calibri" w:hAnsi="Calibri" w:cs="Times New Roman"/>
          <w:lang w:eastAsia="en-GB"/>
        </w:rPr>
        <w:t xml:space="preserve"> is highly fragmented in terms of geomorphology by mountain ranges and lake and sea coasts and major river systems</w:t>
      </w:r>
      <w:r>
        <w:rPr>
          <w:rFonts w:ascii="Calibri" w:eastAsia="Calibri" w:hAnsi="Calibri" w:cs="Times New Roman"/>
          <w:lang w:eastAsia="en-GB"/>
        </w:rPr>
        <w:t>. Most</w:t>
      </w:r>
      <w:r w:rsidRPr="005477E2">
        <w:rPr>
          <w:rFonts w:ascii="Calibri" w:eastAsia="Calibri" w:hAnsi="Calibri" w:cs="Times New Roman"/>
          <w:lang w:eastAsia="en-GB"/>
        </w:rPr>
        <w:t xml:space="preserve"> of Eastern Europe and Central Asia are lowlands or plateaus</w:t>
      </w:r>
      <w:r>
        <w:rPr>
          <w:rFonts w:ascii="Calibri" w:eastAsia="Calibri" w:hAnsi="Calibri" w:cs="Times New Roman"/>
          <w:lang w:eastAsia="en-GB"/>
        </w:rPr>
        <w:t xml:space="preserve">; while </w:t>
      </w:r>
      <w:r w:rsidRPr="005477E2">
        <w:rPr>
          <w:rFonts w:ascii="Calibri" w:eastAsia="Calibri" w:hAnsi="Calibri" w:cs="Times New Roman"/>
          <w:lang w:eastAsia="en-GB"/>
        </w:rPr>
        <w:t xml:space="preserve">highly variable local conditions create a fine mosaic of land use and habitat types for most of Western and Central Europe </w:t>
      </w:r>
      <w:r w:rsidRPr="005477E2">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DOI" : "10.1111/j.1365-2486.2012.02759.x", "ISBN" : "1354-1013", "ISSN" : "13541013", "abstract" : "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 "author" : [ { "dropping-particle" : "", "family" : "Asselen", "given" : "Sanneke", "non-dropping-particle" : "van", "parse-names" : false, "suffix" : "" }, { "dropping-particle" : "", "family" : "Verburg", "given" : "Peter H.", "non-dropping-particle" : "", "parse-names" : false, "suffix" : "" } ], "container-title" : "Global Change Biology", "id" : "ITEM-1", "issue" : "10", "issued" : { "date-parts" : [ [ "2012" ] ] }, "page" : "3125-3148", "title" : "A land system representation for global assessments and land-use modeling", "type" : "article-journal", "volume" : "18" }, "uris" : [ "http://www.mendeley.com/documents/?uuid=21ea20f5-9888-4141-a48b-6500abef7606" ] } ], "mendeley" : { "formattedCitation" : "(van Asselen &amp; Verburg, 2012)", "plainTextFormattedCitation" : "(van Asselen &amp; Verburg, 2012)", "previouslyFormattedCitation" : "(van Asselen &amp; Verburg, 2012)" }, "properties" : {  }, "schema" : "https://github.com/citation-style-language/schema/raw/master/csl-citation.json" }</w:instrText>
      </w:r>
      <w:r w:rsidRPr="005477E2">
        <w:rPr>
          <w:rFonts w:ascii="Calibri" w:eastAsia="Calibri" w:hAnsi="Calibri" w:cs="Times New Roman"/>
          <w:lang w:eastAsia="en-GB"/>
        </w:rPr>
        <w:fldChar w:fldCharType="separate"/>
      </w:r>
      <w:r w:rsidRPr="00270807">
        <w:rPr>
          <w:rFonts w:ascii="Calibri" w:eastAsia="Calibri" w:hAnsi="Calibri" w:cs="Times New Roman"/>
          <w:lang w:eastAsia="en-GB"/>
        </w:rPr>
        <w:t>(van Asselen &amp; Verburg, 2012)</w:t>
      </w:r>
      <w:r w:rsidRPr="005477E2">
        <w:rPr>
          <w:rFonts w:ascii="Calibri" w:eastAsia="Calibri" w:hAnsi="Calibri" w:cs="Times New Roman"/>
          <w:lang w:eastAsia="en-GB"/>
        </w:rPr>
        <w:fldChar w:fldCharType="end"/>
      </w:r>
      <w:r w:rsidRPr="005477E2">
        <w:rPr>
          <w:rFonts w:ascii="Calibri" w:eastAsia="Calibri" w:hAnsi="Calibri" w:cs="Times New Roman"/>
          <w:lang w:eastAsia="en-GB"/>
        </w:rPr>
        <w:t xml:space="preserve">, including diverse cultural landscapes. </w:t>
      </w:r>
      <w:r>
        <w:rPr>
          <w:rFonts w:ascii="Calibri" w:eastAsia="Calibri" w:hAnsi="Calibri" w:cs="Times New Roman"/>
          <w:lang w:eastAsia="en-GB"/>
        </w:rPr>
        <w:t>Across l</w:t>
      </w:r>
      <w:r w:rsidRPr="005477E2">
        <w:rPr>
          <w:rFonts w:ascii="Calibri" w:eastAsia="Calibri" w:hAnsi="Calibri" w:cs="Times New Roman"/>
          <w:lang w:eastAsia="en-GB"/>
        </w:rPr>
        <w:t>arge areas of sparsely-inhabited land in Eastern Europe and in Central Asia</w:t>
      </w:r>
      <w:r>
        <w:rPr>
          <w:rFonts w:ascii="Calibri" w:eastAsia="Calibri" w:hAnsi="Calibri" w:cs="Times New Roman"/>
          <w:lang w:eastAsia="en-GB"/>
        </w:rPr>
        <w:t>,</w:t>
      </w:r>
      <w:r w:rsidRPr="005477E2">
        <w:rPr>
          <w:rFonts w:ascii="Calibri" w:eastAsia="Calibri" w:hAnsi="Calibri" w:cs="Times New Roman"/>
          <w:lang w:eastAsia="en-GB"/>
        </w:rPr>
        <w:t xml:space="preserve"> ecosystems are less modified by local human activity, but nevertheless affected by global change and natural resource extraction </w:t>
      </w:r>
      <w:r w:rsidRPr="005477E2">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id" : "ITEM-1", "issue" : "6160", "issued" : { "date-parts" : [ [ "2013" ] ] }, "page" : "850-853", "title" : "High-resolution global maps of 21st-century forest cover change", "type" : "article-journal", "volume" : "342" }, "uris" : [ "http://www.mendeley.com/documents/?uuid=c24c8c65-4f86-42be-bd95-3561de6b500f" ] } ], "mendeley" : { "formattedCitation" : "(Hansen et al., 2013)", "plainTextFormattedCitation" : "(Hansen et al., 2013)", "previouslyFormattedCitation" : "(Hansen et al., 2013)" }, "properties" : {  }, "schema" : "https://github.com/citation-style-language/schema/raw/master/csl-citation.json" }</w:instrText>
      </w:r>
      <w:r w:rsidRPr="005477E2">
        <w:rPr>
          <w:rFonts w:ascii="Calibri" w:eastAsia="Calibri" w:hAnsi="Calibri" w:cs="Times New Roman"/>
          <w:lang w:eastAsia="en-GB"/>
        </w:rPr>
        <w:fldChar w:fldCharType="separate"/>
      </w:r>
      <w:r w:rsidRPr="00270807">
        <w:rPr>
          <w:rFonts w:ascii="Calibri" w:eastAsia="Calibri" w:hAnsi="Calibri" w:cs="Times New Roman"/>
          <w:lang w:eastAsia="en-GB"/>
        </w:rPr>
        <w:t xml:space="preserve">(Hansen </w:t>
      </w:r>
      <w:r w:rsidR="00C56B4E" w:rsidRPr="00C56B4E">
        <w:rPr>
          <w:rFonts w:ascii="Calibri" w:eastAsia="Calibri" w:hAnsi="Calibri" w:cs="Times New Roman"/>
          <w:i/>
          <w:lang w:eastAsia="en-GB"/>
        </w:rPr>
        <w:t>et al.</w:t>
      </w:r>
      <w:r w:rsidRPr="00270807">
        <w:rPr>
          <w:rFonts w:ascii="Calibri" w:eastAsia="Calibri" w:hAnsi="Calibri" w:cs="Times New Roman"/>
          <w:lang w:eastAsia="en-GB"/>
        </w:rPr>
        <w:t>, 2013)</w:t>
      </w:r>
      <w:r w:rsidRPr="005477E2">
        <w:rPr>
          <w:rFonts w:ascii="Calibri" w:eastAsia="Calibri" w:hAnsi="Calibri" w:cs="Times New Roman"/>
          <w:lang w:eastAsia="en-GB"/>
        </w:rPr>
        <w:fldChar w:fldCharType="end"/>
      </w:r>
      <w:r>
        <w:rPr>
          <w:rFonts w:ascii="Calibri" w:eastAsia="Calibri" w:hAnsi="Calibri" w:cs="Times New Roman"/>
          <w:lang w:eastAsia="en-GB"/>
        </w:rPr>
        <w:t>.</w:t>
      </w:r>
      <w:r w:rsidRPr="005477E2">
        <w:rPr>
          <w:rFonts w:ascii="Calibri" w:eastAsia="Calibri" w:hAnsi="Calibri" w:cs="Times New Roman"/>
          <w:lang w:eastAsia="en-GB"/>
        </w:rPr>
        <w:t xml:space="preserve"> The main ecosystems and land use types (known </w:t>
      </w:r>
      <w:r>
        <w:rPr>
          <w:rFonts w:ascii="Calibri" w:eastAsia="Calibri" w:hAnsi="Calibri" w:cs="Times New Roman"/>
          <w:lang w:eastAsia="en-GB"/>
        </w:rPr>
        <w:t xml:space="preserve">as </w:t>
      </w:r>
      <w:r w:rsidRPr="005477E2">
        <w:rPr>
          <w:rFonts w:ascii="Calibri" w:eastAsia="Calibri" w:hAnsi="Calibri" w:cs="Times New Roman"/>
          <w:lang w:eastAsia="en-GB"/>
        </w:rPr>
        <w:t xml:space="preserve">units of analysis) are described in </w:t>
      </w:r>
      <w:r w:rsidRPr="007D237C">
        <w:rPr>
          <w:rFonts w:ascii="Calibri" w:eastAsia="Calibri" w:hAnsi="Calibri" w:cs="Times New Roman"/>
          <w:b/>
          <w:lang w:eastAsia="en-GB"/>
        </w:rPr>
        <w:t>Table 1.3</w:t>
      </w:r>
      <w:r>
        <w:rPr>
          <w:rFonts w:ascii="Calibri" w:eastAsia="Calibri" w:hAnsi="Calibri" w:cs="Times New Roman"/>
          <w:lang w:eastAsia="en-GB"/>
        </w:rPr>
        <w:t xml:space="preserve"> and shown in </w:t>
      </w:r>
      <w:r w:rsidRPr="007D237C">
        <w:rPr>
          <w:rFonts w:ascii="Calibri" w:eastAsia="Calibri" w:hAnsi="Calibri" w:cs="Times New Roman"/>
          <w:b/>
          <w:lang w:eastAsia="en-GB"/>
        </w:rPr>
        <w:t>Figure 1.8</w:t>
      </w:r>
      <w:r w:rsidRPr="009B04E5">
        <w:rPr>
          <w:rFonts w:ascii="Calibri" w:eastAsia="Calibri" w:hAnsi="Calibri" w:cs="Times New Roman"/>
          <w:lang w:eastAsia="en-GB"/>
        </w:rPr>
        <w:t xml:space="preserve">. </w:t>
      </w:r>
      <w:r>
        <w:rPr>
          <w:rFonts w:ascii="Calibri" w:eastAsia="Calibri" w:hAnsi="Calibri" w:cs="Times New Roman"/>
          <w:lang w:eastAsia="en-GB"/>
        </w:rPr>
        <w:t>These units of analysis are used throughout the assessment as a means of simplifying, through classification, the complexity of nature.</w:t>
      </w:r>
    </w:p>
    <w:p w14:paraId="58B60878" w14:textId="5BE82E89" w:rsidR="00681350" w:rsidRPr="0035495C" w:rsidRDefault="00677A4F" w:rsidP="001E43D4">
      <w:pPr>
        <w:keepNext/>
        <w:spacing w:after="200" w:line="240" w:lineRule="auto"/>
        <w:rPr>
          <w:rFonts w:ascii="Calibri" w:eastAsia="Times New Roman" w:hAnsi="Calibri" w:cs="Times New Roman"/>
          <w:b/>
          <w:bCs/>
          <w:noProof w:val="0"/>
          <w:lang w:eastAsia="ja-JP"/>
        </w:rPr>
      </w:pPr>
      <w:bookmarkStart w:id="94" w:name="_Ref470010981"/>
      <w:r>
        <w:rPr>
          <w:rFonts w:ascii="Calibri" w:eastAsia="Times New Roman" w:hAnsi="Calibri" w:cs="Times New Roman"/>
          <w:b/>
          <w:bCs/>
          <w:noProof w:val="0"/>
          <w:lang w:eastAsia="ja-JP"/>
        </w:rPr>
        <w:t>Table 1.3</w:t>
      </w:r>
      <w:r w:rsidR="00D841A9">
        <w:rPr>
          <w:rFonts w:ascii="Calibri" w:eastAsia="Times New Roman" w:hAnsi="Calibri" w:cs="Times New Roman"/>
          <w:b/>
          <w:bCs/>
          <w:noProof w:val="0"/>
          <w:lang w:eastAsia="ja-JP"/>
        </w:rPr>
        <w:t>:</w:t>
      </w:r>
      <w:r w:rsidR="00681350" w:rsidRPr="0035495C">
        <w:rPr>
          <w:rFonts w:ascii="Calibri" w:eastAsia="Times New Roman" w:hAnsi="Calibri" w:cs="Times New Roman"/>
          <w:b/>
          <w:bCs/>
          <w:noProof w:val="0"/>
          <w:lang w:eastAsia="ja-JP"/>
        </w:rPr>
        <w:t xml:space="preserve"> Main units of analysis for the purpose of the IPBES assessments and comments specific to the Europe and Central Asia region</w:t>
      </w:r>
      <w:bookmarkEnd w:id="94"/>
      <w:r w:rsidR="008C5F41">
        <w:rPr>
          <w:rFonts w:ascii="Calibri" w:eastAsia="Times New Roman" w:hAnsi="Calibri" w:cs="Times New Roman"/>
          <w:b/>
          <w:bCs/>
          <w:noProof w:val="0"/>
          <w:lang w:eastAsia="ja-JP"/>
        </w:rPr>
        <w:t>.</w:t>
      </w:r>
    </w:p>
    <w:tbl>
      <w:tblPr>
        <w:tblStyle w:val="Rcsostblzat1"/>
        <w:tblW w:w="0" w:type="auto"/>
        <w:tblLook w:val="04A0" w:firstRow="1" w:lastRow="0" w:firstColumn="1" w:lastColumn="0" w:noHBand="0" w:noVBand="1"/>
      </w:tblPr>
      <w:tblGrid>
        <w:gridCol w:w="2116"/>
        <w:gridCol w:w="1945"/>
        <w:gridCol w:w="4955"/>
      </w:tblGrid>
      <w:tr w:rsidR="00681350" w:rsidRPr="00E73016" w14:paraId="4731969F" w14:textId="77777777" w:rsidTr="00160EE2">
        <w:trPr>
          <w:tblHeader/>
        </w:trPr>
        <w:tc>
          <w:tcPr>
            <w:tcW w:w="0" w:type="auto"/>
          </w:tcPr>
          <w:p w14:paraId="5A6FCF1D" w14:textId="77777777" w:rsidR="00681350" w:rsidRPr="00E73016" w:rsidRDefault="00681350" w:rsidP="00160EE2">
            <w:pPr>
              <w:ind w:left="0" w:firstLine="0"/>
              <w:jc w:val="left"/>
              <w:rPr>
                <w:rFonts w:ascii="Calibri" w:eastAsia="Calibri" w:hAnsi="Calibri"/>
                <w:b/>
              </w:rPr>
            </w:pPr>
            <w:r w:rsidRPr="00E73016">
              <w:rPr>
                <w:rFonts w:ascii="Calibri" w:eastAsia="Calibri" w:hAnsi="Calibri"/>
                <w:b/>
              </w:rPr>
              <w:t>Main type</w:t>
            </w:r>
          </w:p>
        </w:tc>
        <w:tc>
          <w:tcPr>
            <w:tcW w:w="0" w:type="auto"/>
          </w:tcPr>
          <w:p w14:paraId="0E697E7A" w14:textId="77777777" w:rsidR="00681350" w:rsidRPr="00E73016" w:rsidRDefault="00681350" w:rsidP="00160EE2">
            <w:pPr>
              <w:ind w:left="0" w:firstLine="0"/>
              <w:jc w:val="left"/>
              <w:rPr>
                <w:rFonts w:ascii="Calibri" w:eastAsia="Calibri" w:hAnsi="Calibri"/>
                <w:b/>
              </w:rPr>
            </w:pPr>
            <w:r w:rsidRPr="00E73016">
              <w:rPr>
                <w:rFonts w:ascii="Calibri" w:eastAsia="Calibri" w:hAnsi="Calibri"/>
                <w:b/>
              </w:rPr>
              <w:t>Name</w:t>
            </w:r>
          </w:p>
        </w:tc>
        <w:tc>
          <w:tcPr>
            <w:tcW w:w="0" w:type="auto"/>
          </w:tcPr>
          <w:p w14:paraId="0025DA3A" w14:textId="77777777" w:rsidR="00681350" w:rsidRPr="00E73016" w:rsidRDefault="00681350" w:rsidP="00160EE2">
            <w:pPr>
              <w:ind w:left="0" w:firstLine="0"/>
              <w:jc w:val="left"/>
              <w:rPr>
                <w:rFonts w:ascii="Calibri" w:eastAsia="Calibri" w:hAnsi="Calibri"/>
                <w:b/>
              </w:rPr>
            </w:pPr>
            <w:r w:rsidRPr="00E73016">
              <w:rPr>
                <w:rFonts w:ascii="Calibri" w:eastAsia="Calibri" w:hAnsi="Calibri"/>
                <w:b/>
              </w:rPr>
              <w:t>Description</w:t>
            </w:r>
          </w:p>
        </w:tc>
      </w:tr>
      <w:tr w:rsidR="00681350" w:rsidRPr="005477E2" w14:paraId="2652CD5F" w14:textId="77777777" w:rsidTr="00160EE2">
        <w:tc>
          <w:tcPr>
            <w:tcW w:w="0" w:type="auto"/>
          </w:tcPr>
          <w:p w14:paraId="546C2A67"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Snow and ice dominated ecosystems</w:t>
            </w:r>
          </w:p>
        </w:tc>
        <w:tc>
          <w:tcPr>
            <w:tcW w:w="0" w:type="auto"/>
          </w:tcPr>
          <w:p w14:paraId="54A39512"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Glaciers</w:t>
            </w:r>
          </w:p>
        </w:tc>
        <w:tc>
          <w:tcPr>
            <w:tcW w:w="0" w:type="auto"/>
          </w:tcPr>
          <w:p w14:paraId="229AC3B5"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Areas where the terrain surface is constantly covered in ice</w:t>
            </w:r>
          </w:p>
        </w:tc>
      </w:tr>
      <w:tr w:rsidR="00681350" w:rsidRPr="005477E2" w14:paraId="3DD995ED" w14:textId="77777777" w:rsidTr="00160EE2">
        <w:tc>
          <w:tcPr>
            <w:tcW w:w="0" w:type="auto"/>
          </w:tcPr>
          <w:p w14:paraId="519D8E73" w14:textId="77777777" w:rsidR="00681350" w:rsidRPr="00BD5435" w:rsidRDefault="00681350" w:rsidP="00160EE2">
            <w:pPr>
              <w:ind w:left="0" w:firstLine="0"/>
              <w:jc w:val="left"/>
              <w:rPr>
                <w:rFonts w:ascii="Calibri" w:eastAsia="Calibri" w:hAnsi="Calibri"/>
                <w:lang w:val="en-GB"/>
              </w:rPr>
            </w:pPr>
          </w:p>
        </w:tc>
        <w:tc>
          <w:tcPr>
            <w:tcW w:w="0" w:type="auto"/>
          </w:tcPr>
          <w:p w14:paraId="246EC2EC"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Niva</w:t>
            </w:r>
            <w:r>
              <w:rPr>
                <w:rFonts w:ascii="Calibri" w:eastAsia="Calibri" w:hAnsi="Calibri"/>
              </w:rPr>
              <w:t>l</w:t>
            </w:r>
            <w:r w:rsidRPr="005477E2">
              <w:rPr>
                <w:rFonts w:ascii="Calibri" w:eastAsia="Calibri" w:hAnsi="Calibri"/>
              </w:rPr>
              <w:t xml:space="preserve"> belt</w:t>
            </w:r>
          </w:p>
        </w:tc>
        <w:tc>
          <w:tcPr>
            <w:tcW w:w="0" w:type="auto"/>
          </w:tcPr>
          <w:p w14:paraId="483895DA"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Areas in mountains with an extremely short growing season (&lt;10 days) and low average annual temperature (&lt;3.5°C)</w:t>
            </w:r>
          </w:p>
        </w:tc>
      </w:tr>
      <w:tr w:rsidR="00681350" w:rsidRPr="005477E2" w14:paraId="3D5D9AB6" w14:textId="77777777" w:rsidTr="00160EE2">
        <w:tc>
          <w:tcPr>
            <w:tcW w:w="0" w:type="auto"/>
          </w:tcPr>
          <w:p w14:paraId="5F5974BF" w14:textId="77777777" w:rsidR="00681350" w:rsidRPr="00BD5435" w:rsidRDefault="00681350" w:rsidP="00160EE2">
            <w:pPr>
              <w:ind w:left="0" w:firstLine="0"/>
              <w:jc w:val="left"/>
              <w:rPr>
                <w:rFonts w:ascii="Calibri" w:eastAsia="Calibri" w:hAnsi="Calibri"/>
                <w:lang w:val="en-GB"/>
              </w:rPr>
            </w:pPr>
          </w:p>
        </w:tc>
        <w:tc>
          <w:tcPr>
            <w:tcW w:w="0" w:type="auto"/>
          </w:tcPr>
          <w:p w14:paraId="05E0A074"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Polar deserts</w:t>
            </w:r>
          </w:p>
        </w:tc>
        <w:tc>
          <w:tcPr>
            <w:tcW w:w="0" w:type="auto"/>
          </w:tcPr>
          <w:p w14:paraId="1578262F"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Vegetation covers less than half of the soil surface, dominated by mosses, lichens, algae and rarely vascular plants</w:t>
            </w:r>
          </w:p>
        </w:tc>
      </w:tr>
      <w:tr w:rsidR="00681350" w:rsidRPr="005477E2" w14:paraId="521FC98D" w14:textId="77777777" w:rsidTr="00160EE2">
        <w:tc>
          <w:tcPr>
            <w:tcW w:w="0" w:type="auto"/>
          </w:tcPr>
          <w:p w14:paraId="4B051674"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Tundra and mountain grasslands</w:t>
            </w:r>
          </w:p>
        </w:tc>
        <w:tc>
          <w:tcPr>
            <w:tcW w:w="0" w:type="auto"/>
          </w:tcPr>
          <w:p w14:paraId="1D3B2DEB"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Tundra</w:t>
            </w:r>
          </w:p>
        </w:tc>
        <w:tc>
          <w:tcPr>
            <w:tcW w:w="0" w:type="auto"/>
          </w:tcPr>
          <w:p w14:paraId="025D58AE" w14:textId="77777777" w:rsidR="00681350" w:rsidRPr="005477E2" w:rsidRDefault="00681350" w:rsidP="00160EE2">
            <w:pPr>
              <w:ind w:left="0" w:firstLine="0"/>
              <w:jc w:val="left"/>
              <w:rPr>
                <w:rFonts w:ascii="Calibri" w:eastAsia="Calibri" w:hAnsi="Calibri"/>
              </w:rPr>
            </w:pPr>
            <w:r w:rsidRPr="00BD5435">
              <w:rPr>
                <w:rFonts w:ascii="Calibri" w:eastAsia="Calibri" w:hAnsi="Calibri"/>
                <w:lang w:val="en-GB"/>
              </w:rPr>
              <w:t xml:space="preserve">Areas with permafrost, with conditions too adverse for forest growth. </w:t>
            </w:r>
            <w:r w:rsidRPr="005477E2">
              <w:rPr>
                <w:rFonts w:ascii="Calibri" w:eastAsia="Calibri" w:hAnsi="Calibri"/>
              </w:rPr>
              <w:t>Dominated by mosses, grasses or dwarf shrubs</w:t>
            </w:r>
          </w:p>
        </w:tc>
      </w:tr>
      <w:tr w:rsidR="00681350" w:rsidRPr="005477E2" w14:paraId="1F82C553" w14:textId="77777777" w:rsidTr="00160EE2">
        <w:tc>
          <w:tcPr>
            <w:tcW w:w="0" w:type="auto"/>
          </w:tcPr>
          <w:p w14:paraId="288404DC" w14:textId="77777777" w:rsidR="00681350" w:rsidRPr="005477E2" w:rsidRDefault="00681350" w:rsidP="00160EE2">
            <w:pPr>
              <w:ind w:left="0" w:firstLine="0"/>
              <w:jc w:val="left"/>
              <w:rPr>
                <w:rFonts w:ascii="Calibri" w:eastAsia="Calibri" w:hAnsi="Calibri"/>
              </w:rPr>
            </w:pPr>
          </w:p>
        </w:tc>
        <w:tc>
          <w:tcPr>
            <w:tcW w:w="0" w:type="auto"/>
          </w:tcPr>
          <w:p w14:paraId="6BBB4635"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Alpine belt</w:t>
            </w:r>
          </w:p>
        </w:tc>
        <w:tc>
          <w:tcPr>
            <w:tcW w:w="0" w:type="auto"/>
          </w:tcPr>
          <w:p w14:paraId="0A815ABD"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Not permanently snow or ice covered, low vegetation dominated by grasses, sedges and forbs</w:t>
            </w:r>
          </w:p>
        </w:tc>
      </w:tr>
      <w:tr w:rsidR="00681350" w:rsidRPr="005477E2" w14:paraId="5E99A929" w14:textId="77777777" w:rsidTr="00160EE2">
        <w:tc>
          <w:tcPr>
            <w:tcW w:w="0" w:type="auto"/>
          </w:tcPr>
          <w:p w14:paraId="76D8D19F" w14:textId="77777777" w:rsidR="00681350" w:rsidRPr="00BD5435" w:rsidRDefault="00681350" w:rsidP="00160EE2">
            <w:pPr>
              <w:ind w:left="0" w:firstLine="0"/>
              <w:jc w:val="left"/>
              <w:rPr>
                <w:rFonts w:ascii="Calibri" w:eastAsia="Calibri" w:hAnsi="Calibri"/>
                <w:lang w:val="en-GB"/>
              </w:rPr>
            </w:pPr>
          </w:p>
        </w:tc>
        <w:tc>
          <w:tcPr>
            <w:tcW w:w="0" w:type="auto"/>
          </w:tcPr>
          <w:p w14:paraId="76EEC41C"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Subalpine belt</w:t>
            </w:r>
          </w:p>
        </w:tc>
        <w:tc>
          <w:tcPr>
            <w:tcW w:w="0" w:type="auto"/>
          </w:tcPr>
          <w:p w14:paraId="40E6500C"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Transition between alpine zone and forests or grasslands. High grass meadows, dwarf shrubs, heathlands or short grasslands, subalpine thinned/crooked forests</w:t>
            </w:r>
          </w:p>
        </w:tc>
      </w:tr>
      <w:tr w:rsidR="00681350" w:rsidRPr="005477E2" w14:paraId="5AAE3121" w14:textId="77777777" w:rsidTr="00160EE2">
        <w:tc>
          <w:tcPr>
            <w:tcW w:w="0" w:type="auto"/>
          </w:tcPr>
          <w:p w14:paraId="47FB6AB4"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Temperate and boreal forests and woodlands</w:t>
            </w:r>
          </w:p>
        </w:tc>
        <w:tc>
          <w:tcPr>
            <w:tcW w:w="0" w:type="auto"/>
          </w:tcPr>
          <w:p w14:paraId="133948F2"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Broad-leaved, mixed and coniferous forest</w:t>
            </w:r>
          </w:p>
        </w:tc>
        <w:tc>
          <w:tcPr>
            <w:tcW w:w="0" w:type="auto"/>
          </w:tcPr>
          <w:p w14:paraId="17B01F51"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 xml:space="preserve">Vegetation dominated by tall trees </w:t>
            </w:r>
          </w:p>
        </w:tc>
      </w:tr>
      <w:tr w:rsidR="00681350" w:rsidRPr="005477E2" w14:paraId="140831D4" w14:textId="77777777" w:rsidTr="00160EE2">
        <w:tc>
          <w:tcPr>
            <w:tcW w:w="0" w:type="auto"/>
          </w:tcPr>
          <w:p w14:paraId="679F9C7F"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Mediterranean forests and scrubs</w:t>
            </w:r>
          </w:p>
        </w:tc>
        <w:tc>
          <w:tcPr>
            <w:tcW w:w="0" w:type="auto"/>
          </w:tcPr>
          <w:p w14:paraId="7143A859" w14:textId="77777777" w:rsidR="00681350" w:rsidRPr="005477E2" w:rsidRDefault="00681350" w:rsidP="00160EE2">
            <w:pPr>
              <w:ind w:left="0" w:firstLine="0"/>
              <w:jc w:val="left"/>
              <w:rPr>
                <w:rFonts w:ascii="Calibri" w:eastAsia="Calibri" w:hAnsi="Calibri"/>
              </w:rPr>
            </w:pPr>
          </w:p>
        </w:tc>
        <w:tc>
          <w:tcPr>
            <w:tcW w:w="0" w:type="auto"/>
          </w:tcPr>
          <w:p w14:paraId="4B9E53F8"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Highly seasonal vegetation with water stress during part of the year, dominated by needle-leaved or sclerophyllous trees and/or shrubs</w:t>
            </w:r>
          </w:p>
        </w:tc>
      </w:tr>
      <w:tr w:rsidR="00681350" w:rsidRPr="005477E2" w14:paraId="6372EAC4" w14:textId="77777777" w:rsidTr="00160EE2">
        <w:tc>
          <w:tcPr>
            <w:tcW w:w="0" w:type="auto"/>
          </w:tcPr>
          <w:p w14:paraId="196C589A"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Tropical and subtropical dry or humid forest</w:t>
            </w:r>
          </w:p>
        </w:tc>
        <w:tc>
          <w:tcPr>
            <w:tcW w:w="0" w:type="auto"/>
          </w:tcPr>
          <w:p w14:paraId="6C8FC377" w14:textId="77777777" w:rsidR="00681350" w:rsidRPr="00BD5435" w:rsidRDefault="00681350" w:rsidP="00160EE2">
            <w:pPr>
              <w:ind w:left="0" w:firstLine="0"/>
              <w:jc w:val="left"/>
              <w:rPr>
                <w:rFonts w:ascii="Calibri" w:eastAsia="Calibri" w:hAnsi="Calibri"/>
                <w:lang w:val="en-GB"/>
              </w:rPr>
            </w:pPr>
          </w:p>
        </w:tc>
        <w:tc>
          <w:tcPr>
            <w:tcW w:w="0" w:type="auto"/>
          </w:tcPr>
          <w:p w14:paraId="624A9CEC"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Subtropical climate, dominated by deciduous, evergreen or mixed trees</w:t>
            </w:r>
          </w:p>
        </w:tc>
      </w:tr>
      <w:tr w:rsidR="00681350" w:rsidRPr="005477E2" w14:paraId="0AE10223" w14:textId="77777777" w:rsidTr="00160EE2">
        <w:tc>
          <w:tcPr>
            <w:tcW w:w="0" w:type="auto"/>
          </w:tcPr>
          <w:p w14:paraId="4AA543A9"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Temperate grasslands</w:t>
            </w:r>
          </w:p>
        </w:tc>
        <w:tc>
          <w:tcPr>
            <w:tcW w:w="0" w:type="auto"/>
          </w:tcPr>
          <w:p w14:paraId="412177CC" w14:textId="77777777" w:rsidR="00681350" w:rsidRPr="005477E2" w:rsidRDefault="00681350" w:rsidP="00160EE2">
            <w:pPr>
              <w:ind w:left="0" w:firstLine="0"/>
              <w:jc w:val="left"/>
              <w:rPr>
                <w:rFonts w:ascii="Calibri" w:eastAsia="Calibri" w:hAnsi="Calibri"/>
              </w:rPr>
            </w:pPr>
          </w:p>
        </w:tc>
        <w:tc>
          <w:tcPr>
            <w:tcW w:w="0" w:type="auto"/>
          </w:tcPr>
          <w:p w14:paraId="3BFD98F0"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Dry or seasonally wet, non-coastal areas with more than 30% vegetation cover, mainly grasses and herbs. Self-sustaining due to fire, aridity or grazing; or secondary, sustained by mowing or grazing</w:t>
            </w:r>
          </w:p>
        </w:tc>
      </w:tr>
      <w:tr w:rsidR="00681350" w:rsidRPr="005477E2" w14:paraId="7743F855" w14:textId="77777777" w:rsidTr="00160EE2">
        <w:tc>
          <w:tcPr>
            <w:tcW w:w="0" w:type="auto"/>
          </w:tcPr>
          <w:p w14:paraId="751BAF1C"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lastRenderedPageBreak/>
              <w:t>Deserts</w:t>
            </w:r>
          </w:p>
        </w:tc>
        <w:tc>
          <w:tcPr>
            <w:tcW w:w="0" w:type="auto"/>
          </w:tcPr>
          <w:p w14:paraId="4219C06E" w14:textId="77777777" w:rsidR="00681350" w:rsidRPr="005477E2" w:rsidRDefault="00681350" w:rsidP="00160EE2">
            <w:pPr>
              <w:ind w:left="0" w:firstLine="0"/>
              <w:jc w:val="left"/>
              <w:rPr>
                <w:rFonts w:ascii="Calibri" w:eastAsia="Calibri" w:hAnsi="Calibri"/>
              </w:rPr>
            </w:pPr>
          </w:p>
        </w:tc>
        <w:tc>
          <w:tcPr>
            <w:tcW w:w="0" w:type="auto"/>
          </w:tcPr>
          <w:p w14:paraId="70F80E28"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Precipitation less than 250 mm/year. Can be cold (with snow cover) or warm (very dry and hot in summer, no snow)</w:t>
            </w:r>
          </w:p>
        </w:tc>
      </w:tr>
      <w:tr w:rsidR="00681350" w:rsidRPr="005477E2" w14:paraId="16E8713A" w14:textId="77777777" w:rsidTr="00160EE2">
        <w:tc>
          <w:tcPr>
            <w:tcW w:w="0" w:type="auto"/>
          </w:tcPr>
          <w:p w14:paraId="059AD2FD"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Peatlands</w:t>
            </w:r>
          </w:p>
        </w:tc>
        <w:tc>
          <w:tcPr>
            <w:tcW w:w="0" w:type="auto"/>
          </w:tcPr>
          <w:p w14:paraId="1F9CDC00" w14:textId="77777777" w:rsidR="00681350" w:rsidRPr="005477E2" w:rsidRDefault="00681350" w:rsidP="00160EE2">
            <w:pPr>
              <w:ind w:left="0" w:firstLine="0"/>
              <w:jc w:val="left"/>
              <w:rPr>
                <w:rFonts w:ascii="Calibri" w:eastAsia="Calibri" w:hAnsi="Calibri"/>
              </w:rPr>
            </w:pPr>
          </w:p>
        </w:tc>
        <w:tc>
          <w:tcPr>
            <w:tcW w:w="0" w:type="auto"/>
          </w:tcPr>
          <w:p w14:paraId="5FB0A64B"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 xml:space="preserve">Organic matter accumilation in soil due to limited decomposition, water abundant, specific soil </w:t>
            </w:r>
          </w:p>
        </w:tc>
      </w:tr>
      <w:tr w:rsidR="00681350" w:rsidRPr="005477E2" w14:paraId="4445D94F" w14:textId="77777777" w:rsidTr="00160EE2">
        <w:tc>
          <w:tcPr>
            <w:tcW w:w="0" w:type="auto"/>
          </w:tcPr>
          <w:p w14:paraId="6E4C79B6"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Urban habitats</w:t>
            </w:r>
          </w:p>
        </w:tc>
        <w:tc>
          <w:tcPr>
            <w:tcW w:w="0" w:type="auto"/>
          </w:tcPr>
          <w:p w14:paraId="06E62B70" w14:textId="77777777" w:rsidR="00681350" w:rsidRPr="005477E2" w:rsidRDefault="00681350" w:rsidP="00160EE2">
            <w:pPr>
              <w:ind w:left="0" w:firstLine="0"/>
              <w:jc w:val="left"/>
              <w:rPr>
                <w:rFonts w:ascii="Calibri" w:eastAsia="Calibri" w:hAnsi="Calibri"/>
              </w:rPr>
            </w:pPr>
          </w:p>
        </w:tc>
        <w:tc>
          <w:tcPr>
            <w:tcW w:w="0" w:type="auto"/>
          </w:tcPr>
          <w:p w14:paraId="471D25F4"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Natural and artificial habitats within or close to human settlement. Suburban (with abundant green space), or urban (dominated by built structures and sealed soil surfaces)</w:t>
            </w:r>
          </w:p>
        </w:tc>
      </w:tr>
      <w:tr w:rsidR="00681350" w:rsidRPr="005477E2" w14:paraId="6D52956A" w14:textId="77777777" w:rsidTr="00160EE2">
        <w:tc>
          <w:tcPr>
            <w:tcW w:w="0" w:type="auto"/>
          </w:tcPr>
          <w:p w14:paraId="46AE731B"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Agricultural areas</w:t>
            </w:r>
          </w:p>
        </w:tc>
        <w:tc>
          <w:tcPr>
            <w:tcW w:w="0" w:type="auto"/>
          </w:tcPr>
          <w:p w14:paraId="2D82B09F" w14:textId="77777777" w:rsidR="00681350" w:rsidRPr="005477E2" w:rsidRDefault="00681350" w:rsidP="00160EE2">
            <w:pPr>
              <w:ind w:left="0" w:firstLine="0"/>
              <w:jc w:val="left"/>
              <w:rPr>
                <w:rFonts w:ascii="Calibri" w:eastAsia="Calibri" w:hAnsi="Calibri"/>
              </w:rPr>
            </w:pPr>
          </w:p>
        </w:tc>
        <w:tc>
          <w:tcPr>
            <w:tcW w:w="0" w:type="auto"/>
          </w:tcPr>
          <w:p w14:paraId="09BE8720" w14:textId="29284978"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Human management of vegetation and soil. High, medium or low intensity</w:t>
            </w:r>
          </w:p>
        </w:tc>
      </w:tr>
      <w:tr w:rsidR="00681350" w:rsidRPr="005477E2" w14:paraId="2DACF689" w14:textId="77777777" w:rsidTr="00160EE2">
        <w:tc>
          <w:tcPr>
            <w:tcW w:w="0" w:type="auto"/>
          </w:tcPr>
          <w:p w14:paraId="143AE598"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Special systems</w:t>
            </w:r>
          </w:p>
        </w:tc>
        <w:tc>
          <w:tcPr>
            <w:tcW w:w="0" w:type="auto"/>
          </w:tcPr>
          <w:p w14:paraId="3286A2DB"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Heathlands</w:t>
            </w:r>
          </w:p>
        </w:tc>
        <w:tc>
          <w:tcPr>
            <w:tcW w:w="0" w:type="auto"/>
          </w:tcPr>
          <w:p w14:paraId="72226C98" w14:textId="77777777" w:rsidR="00681350" w:rsidRPr="005477E2" w:rsidRDefault="00681350" w:rsidP="00160EE2">
            <w:pPr>
              <w:ind w:left="0" w:firstLine="0"/>
              <w:jc w:val="left"/>
              <w:rPr>
                <w:rFonts w:ascii="Calibri" w:eastAsia="Calibri" w:hAnsi="Calibri"/>
              </w:rPr>
            </w:pPr>
            <w:r w:rsidRPr="00BD5435">
              <w:rPr>
                <w:rFonts w:ascii="Calibri" w:eastAsia="Calibri" w:hAnsi="Calibri"/>
                <w:lang w:val="en-GB"/>
              </w:rPr>
              <w:t xml:space="preserve">Dwarf shrub dominated areas in Atlantic, Subboreal or Continental climate. </w:t>
            </w:r>
            <w:r w:rsidRPr="005477E2">
              <w:rPr>
                <w:rFonts w:ascii="Calibri" w:eastAsia="Calibri" w:hAnsi="Calibri"/>
              </w:rPr>
              <w:t>Developed due to human land use in historic times</w:t>
            </w:r>
          </w:p>
        </w:tc>
      </w:tr>
      <w:tr w:rsidR="00681350" w:rsidRPr="005477E2" w14:paraId="59B02A9B" w14:textId="77777777" w:rsidTr="00160EE2">
        <w:tc>
          <w:tcPr>
            <w:tcW w:w="0" w:type="auto"/>
          </w:tcPr>
          <w:p w14:paraId="5F7AAE39" w14:textId="77777777" w:rsidR="00681350" w:rsidRPr="005477E2" w:rsidRDefault="00681350" w:rsidP="00160EE2">
            <w:pPr>
              <w:ind w:left="0" w:firstLine="0"/>
              <w:jc w:val="left"/>
              <w:rPr>
                <w:rFonts w:ascii="Calibri" w:eastAsia="Calibri" w:hAnsi="Calibri"/>
              </w:rPr>
            </w:pPr>
          </w:p>
        </w:tc>
        <w:tc>
          <w:tcPr>
            <w:tcW w:w="0" w:type="auto"/>
          </w:tcPr>
          <w:p w14:paraId="007AB35A"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Caves and other subterranean habitats</w:t>
            </w:r>
          </w:p>
        </w:tc>
        <w:tc>
          <w:tcPr>
            <w:tcW w:w="0" w:type="auto"/>
          </w:tcPr>
          <w:p w14:paraId="7E3F33B9" w14:textId="77777777" w:rsidR="00681350" w:rsidRPr="005477E2" w:rsidRDefault="00681350" w:rsidP="00160EE2">
            <w:pPr>
              <w:ind w:left="0" w:firstLine="0"/>
              <w:jc w:val="left"/>
              <w:rPr>
                <w:rFonts w:ascii="Calibri" w:eastAsia="Calibri" w:hAnsi="Calibri"/>
              </w:rPr>
            </w:pPr>
            <w:r w:rsidRPr="00BD5435">
              <w:rPr>
                <w:rFonts w:ascii="Calibri" w:eastAsia="Calibri" w:hAnsi="Calibri"/>
                <w:lang w:val="en-GB"/>
              </w:rPr>
              <w:t xml:space="preserve">Lack of light, trophic dependence on aboveground systems, stable temperature, high humidity, limited supply of organic material. </w:t>
            </w:r>
            <w:r w:rsidRPr="005477E2">
              <w:rPr>
                <w:rFonts w:ascii="Calibri" w:eastAsia="Calibri" w:hAnsi="Calibri"/>
              </w:rPr>
              <w:t xml:space="preserve">Terrestrial or </w:t>
            </w:r>
            <w:r>
              <w:rPr>
                <w:rFonts w:ascii="Calibri" w:eastAsia="Calibri" w:hAnsi="Calibri"/>
              </w:rPr>
              <w:t>aquatic, epikarst and endokarst</w:t>
            </w:r>
          </w:p>
        </w:tc>
      </w:tr>
      <w:tr w:rsidR="00681350" w:rsidRPr="005477E2" w14:paraId="4FD69245" w14:textId="77777777" w:rsidTr="00160EE2">
        <w:tc>
          <w:tcPr>
            <w:tcW w:w="0" w:type="auto"/>
          </w:tcPr>
          <w:p w14:paraId="565F5EFD"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Marine and freshwater habitats</w:t>
            </w:r>
          </w:p>
        </w:tc>
        <w:tc>
          <w:tcPr>
            <w:tcW w:w="0" w:type="auto"/>
          </w:tcPr>
          <w:p w14:paraId="23CBF238"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Deep seas benthic habitats</w:t>
            </w:r>
          </w:p>
        </w:tc>
        <w:tc>
          <w:tcPr>
            <w:tcW w:w="0" w:type="auto"/>
          </w:tcPr>
          <w:p w14:paraId="62180DCE"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 xml:space="preserve">Deep sea benthic habitats and species inside the exclusive economic zones and deeper than 200 m, </w:t>
            </w:r>
          </w:p>
        </w:tc>
      </w:tr>
      <w:tr w:rsidR="00681350" w:rsidRPr="005477E2" w14:paraId="1D91AD74" w14:textId="77777777" w:rsidTr="00160EE2">
        <w:tc>
          <w:tcPr>
            <w:tcW w:w="0" w:type="auto"/>
          </w:tcPr>
          <w:p w14:paraId="75B63343" w14:textId="77777777" w:rsidR="00681350" w:rsidRPr="00BD5435" w:rsidRDefault="00681350" w:rsidP="00160EE2">
            <w:pPr>
              <w:ind w:left="0" w:firstLine="0"/>
              <w:jc w:val="left"/>
              <w:rPr>
                <w:rFonts w:ascii="Calibri" w:eastAsia="Calibri" w:hAnsi="Calibri"/>
                <w:lang w:val="en-GB"/>
              </w:rPr>
            </w:pPr>
          </w:p>
        </w:tc>
        <w:tc>
          <w:tcPr>
            <w:tcW w:w="0" w:type="auto"/>
          </w:tcPr>
          <w:p w14:paraId="69D97524"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Shelf and water column</w:t>
            </w:r>
          </w:p>
        </w:tc>
        <w:tc>
          <w:tcPr>
            <w:tcW w:w="0" w:type="auto"/>
          </w:tcPr>
          <w:p w14:paraId="566FE42E"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 xml:space="preserve">All non-enclosed seas with benthic habitats shallower than 200 m and pelagic habitats </w:t>
            </w:r>
          </w:p>
        </w:tc>
      </w:tr>
      <w:tr w:rsidR="00681350" w:rsidRPr="005477E2" w14:paraId="71D1B447" w14:textId="77777777" w:rsidTr="00160EE2">
        <w:tc>
          <w:tcPr>
            <w:tcW w:w="0" w:type="auto"/>
          </w:tcPr>
          <w:p w14:paraId="78B7EE77" w14:textId="77777777" w:rsidR="00681350" w:rsidRPr="00BD5435" w:rsidRDefault="00681350" w:rsidP="00160EE2">
            <w:pPr>
              <w:ind w:left="0" w:firstLine="0"/>
              <w:jc w:val="left"/>
              <w:rPr>
                <w:rFonts w:ascii="Calibri" w:eastAsia="Calibri" w:hAnsi="Calibri"/>
                <w:lang w:val="en-GB"/>
              </w:rPr>
            </w:pPr>
          </w:p>
        </w:tc>
        <w:tc>
          <w:tcPr>
            <w:tcW w:w="0" w:type="auto"/>
          </w:tcPr>
          <w:p w14:paraId="43443554"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Enclosed seas and saline lakes</w:t>
            </w:r>
          </w:p>
        </w:tc>
        <w:tc>
          <w:tcPr>
            <w:tcW w:w="0" w:type="auto"/>
          </w:tcPr>
          <w:p w14:paraId="2ABEB926"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Brackish to hypersaline enclosed water bodies, both temporary and permanent</w:t>
            </w:r>
          </w:p>
        </w:tc>
      </w:tr>
      <w:tr w:rsidR="00681350" w:rsidRPr="005477E2" w14:paraId="78D09268" w14:textId="77777777" w:rsidTr="00160EE2">
        <w:tc>
          <w:tcPr>
            <w:tcW w:w="0" w:type="auto"/>
          </w:tcPr>
          <w:p w14:paraId="14FE00F4" w14:textId="77777777" w:rsidR="00681350" w:rsidRPr="00BD5435" w:rsidRDefault="00681350" w:rsidP="00160EE2">
            <w:pPr>
              <w:ind w:left="0" w:firstLine="0"/>
              <w:jc w:val="left"/>
              <w:rPr>
                <w:rFonts w:ascii="Calibri" w:eastAsia="Calibri" w:hAnsi="Calibri"/>
                <w:lang w:val="en-GB"/>
              </w:rPr>
            </w:pPr>
          </w:p>
        </w:tc>
        <w:tc>
          <w:tcPr>
            <w:tcW w:w="0" w:type="auto"/>
          </w:tcPr>
          <w:p w14:paraId="6F775F8A" w14:textId="77777777" w:rsidR="00681350" w:rsidRPr="005477E2" w:rsidRDefault="00681350" w:rsidP="00160EE2">
            <w:pPr>
              <w:ind w:left="0" w:firstLine="0"/>
              <w:jc w:val="left"/>
              <w:rPr>
                <w:rFonts w:ascii="Calibri" w:eastAsia="Calibri" w:hAnsi="Calibri"/>
              </w:rPr>
            </w:pPr>
            <w:r w:rsidRPr="005477E2">
              <w:rPr>
                <w:rFonts w:ascii="Calibri" w:eastAsia="Calibri" w:hAnsi="Calibri"/>
              </w:rPr>
              <w:t>Freshwater lakes and streams</w:t>
            </w:r>
          </w:p>
        </w:tc>
        <w:tc>
          <w:tcPr>
            <w:tcW w:w="0" w:type="auto"/>
          </w:tcPr>
          <w:p w14:paraId="5199153C" w14:textId="77777777" w:rsidR="00681350" w:rsidRPr="00BD5435" w:rsidRDefault="00681350" w:rsidP="00160EE2">
            <w:pPr>
              <w:ind w:left="0" w:firstLine="0"/>
              <w:jc w:val="left"/>
              <w:rPr>
                <w:rFonts w:ascii="Calibri" w:eastAsia="Calibri" w:hAnsi="Calibri"/>
                <w:lang w:val="en-GB"/>
              </w:rPr>
            </w:pPr>
            <w:r w:rsidRPr="00BD5435">
              <w:rPr>
                <w:rFonts w:ascii="Calibri" w:eastAsia="Calibri" w:hAnsi="Calibri"/>
                <w:lang w:val="en-GB"/>
              </w:rPr>
              <w:t>Water bodies with salt content below 0.1 g/l</w:t>
            </w:r>
          </w:p>
        </w:tc>
      </w:tr>
    </w:tbl>
    <w:p w14:paraId="748DAA65" w14:textId="77777777" w:rsidR="00681350" w:rsidRDefault="00681350" w:rsidP="001E43D4">
      <w:pPr>
        <w:rPr>
          <w:rFonts w:ascii="Calibri" w:eastAsia="Calibri" w:hAnsi="Calibri" w:cs="Times New Roman"/>
        </w:rPr>
      </w:pPr>
    </w:p>
    <w:p w14:paraId="07AB6952" w14:textId="69C4428D" w:rsidR="003F07B8" w:rsidRDefault="003F07B8" w:rsidP="001F2C89">
      <w:pPr>
        <w:rPr>
          <w:rFonts w:ascii="Calibri" w:eastAsia="Calibri" w:hAnsi="Calibri" w:cs="Times New Roman"/>
        </w:rPr>
      </w:pPr>
      <w:r>
        <w:rPr>
          <w:lang w:eastAsia="en-GB"/>
        </w:rPr>
        <w:lastRenderedPageBreak/>
        <w:drawing>
          <wp:inline distT="0" distB="0" distL="0" distR="0" wp14:anchorId="293A1103" wp14:editId="6C989D65">
            <wp:extent cx="5731510" cy="8428990"/>
            <wp:effectExtent l="0" t="0" r="2540" b="0"/>
            <wp:docPr id="937" name="Picture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8428990"/>
                    </a:xfrm>
                    <a:prstGeom prst="rect">
                      <a:avLst/>
                    </a:prstGeom>
                  </pic:spPr>
                </pic:pic>
              </a:graphicData>
            </a:graphic>
          </wp:inline>
        </w:drawing>
      </w:r>
    </w:p>
    <w:p w14:paraId="7C8E6AC8" w14:textId="418DF6DF" w:rsidR="00681350" w:rsidRDefault="00681350" w:rsidP="001F2C89">
      <w:pPr>
        <w:rPr>
          <w:rFonts w:ascii="Calibri" w:eastAsia="Calibri" w:hAnsi="Calibri" w:cs="Times New Roman"/>
          <w:b/>
          <w:bCs/>
          <w:noProof w:val="0"/>
          <w:lang w:eastAsia="ja-JP"/>
        </w:rPr>
      </w:pPr>
      <w:r>
        <w:rPr>
          <w:rFonts w:ascii="Calibri" w:eastAsia="Calibri" w:hAnsi="Calibri" w:cs="Times New Roman"/>
        </w:rPr>
        <w:lastRenderedPageBreak/>
        <w:t>Europe and Central Asia</w:t>
      </w:r>
      <w:r w:rsidRPr="005477E2">
        <w:rPr>
          <w:rFonts w:ascii="Calibri" w:eastAsia="Calibri" w:hAnsi="Calibri" w:cs="Times New Roman"/>
        </w:rPr>
        <w:t xml:space="preserve"> is characterised by major human intervention arising from continuous high population densities and a long history of unbroken land management </w:t>
      </w:r>
      <w:r w:rsidRPr="005477E2">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73/pnas.1217241110", "ISSN" : "1091-6490", "PMID" : "23630271", "abstract" : "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 "author" : [ { "dropping-particle" : "", "family" : "Ellis", "given" : "Erle C", "non-dropping-particle" : "", "parse-names" : false, "suffix" : "" }, { "dropping-particle" : "", "family" : "Kaplan", "given" : "Jed O", "non-dropping-particle" : "", "parse-names" : false, "suffix" : "" }, { "dropping-particle" : "", "family" : "Fuller", "given" : "Dorian Q", "non-dropping-particle" : "", "parse-names" : false, "suffix" : "" }, { "dropping-particle" : "", "family" : "Vavrus", "given" : "Steve", "non-dropping-particle" : "", "parse-names" : false, "suffix" : "" }, { "dropping-particle" : "", "family" : "Klein Goldewijk", "given" : "Kees", "non-dropping-particle" : "", "parse-names" : false, "suffix" : "" }, { "dropping-particle" : "", "family" : "Verburg", "given" : "Peter H", "non-dropping-particle" : "", "parse-names" : false, "suffix" : "" } ], "container-title" : "Proceedings of the National Academy of Sciences of the United States of America", "id" : "ITEM-1", "issue" : "20", "issued" : { "date-parts" : [ [ "2013", "5", "14" ] ] }, "page" : "7978-85", "publisher" : "National Academy of Sciences", "title" : "Used planet: a global history.", "type" : "article-journal", "volume" : "110" }, "uris" : [ "http://www.mendeley.com/documents/?uuid=9efc0dc8-27dd-358b-b1b3-6abd316d30a2" ] } ], "mendeley" : { "formattedCitation" : "(Ellis et al., 2013)", "plainTextFormattedCitation" : "(Ellis et al., 2013)", "previouslyFormattedCitation" : "(Ellis et al., 2013)" }, "properties" : {  }, "schema" : "https://github.com/citation-style-language/schema/raw/master/csl-citation.json" }</w:instrText>
      </w:r>
      <w:r w:rsidRPr="005477E2">
        <w:rPr>
          <w:rFonts w:ascii="Calibri" w:eastAsia="Calibri" w:hAnsi="Calibri" w:cs="Times New Roman"/>
        </w:rPr>
        <w:fldChar w:fldCharType="separate"/>
      </w:r>
      <w:r w:rsidRPr="00270807">
        <w:rPr>
          <w:rFonts w:ascii="Calibri" w:eastAsia="Calibri" w:hAnsi="Calibri" w:cs="Times New Roman"/>
        </w:rPr>
        <w:t xml:space="preserve">(Ellis </w:t>
      </w:r>
      <w:r w:rsidR="00C56B4E" w:rsidRPr="00C56B4E">
        <w:rPr>
          <w:rFonts w:ascii="Calibri" w:eastAsia="Calibri" w:hAnsi="Calibri" w:cs="Times New Roman"/>
          <w:i/>
        </w:rPr>
        <w:t>et al.</w:t>
      </w:r>
      <w:r w:rsidRPr="00270807">
        <w:rPr>
          <w:rFonts w:ascii="Calibri" w:eastAsia="Calibri" w:hAnsi="Calibri" w:cs="Times New Roman"/>
        </w:rPr>
        <w:t>, 2013)</w:t>
      </w:r>
      <w:r w:rsidRPr="005477E2">
        <w:rPr>
          <w:rFonts w:ascii="Calibri" w:eastAsia="Calibri" w:hAnsi="Calibri" w:cs="Times New Roman"/>
        </w:rPr>
        <w:fldChar w:fldCharType="end"/>
      </w:r>
      <w:r w:rsidRPr="005477E2">
        <w:rPr>
          <w:rFonts w:ascii="Calibri" w:eastAsia="Calibri" w:hAnsi="Calibri" w:cs="Times New Roman"/>
        </w:rPr>
        <w:t>. This has led to the most populated parts of the</w:t>
      </w:r>
      <w:r>
        <w:rPr>
          <w:rFonts w:ascii="Calibri" w:eastAsia="Calibri" w:hAnsi="Calibri" w:cs="Times New Roman"/>
        </w:rPr>
        <w:t xml:space="preserve"> </w:t>
      </w:r>
      <w:r w:rsidRPr="005477E2">
        <w:rPr>
          <w:rFonts w:ascii="Calibri" w:eastAsia="Calibri" w:hAnsi="Calibri" w:cs="Times New Roman"/>
        </w:rPr>
        <w:t>region being strongly modified by people</w:t>
      </w:r>
      <w:r>
        <w:rPr>
          <w:rFonts w:ascii="Calibri" w:eastAsia="Calibri" w:hAnsi="Calibri" w:cs="Times New Roman"/>
        </w:rPr>
        <w:t>,</w:t>
      </w:r>
      <w:r w:rsidRPr="005477E2">
        <w:rPr>
          <w:rFonts w:ascii="Calibri" w:eastAsia="Calibri" w:hAnsi="Calibri" w:cs="Times New Roman"/>
        </w:rPr>
        <w:t xml:space="preserve"> including the creation of cultural landscapes based on traditional management approaches </w:t>
      </w:r>
      <w:r w:rsidRPr="005477E2">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5751/ES-06159-190259", "ISBN" : "17083087 (ISSN)", "ISSN" : "17083087", "abstract" : "Classical conservation approaches focus on the man-made degradation of ecosystems and tend to neglect the social- ecological values that human land uses have imprinted on many environments. Throughout the world, ingenious land-use practices have generated unique cultural landscapes, but these are under pressure from agricultural intensification, land abandonment, and urbanization. In recent years, the cultural landscapes concept has been broadly adopted in science, policy, and management. The interest in both outstanding and vernacular landscapes finds expression in the UNESCO World Heritage Convention, the European Landscape Convention, and the IUCN Protected Landscape Approach. These policies promote the protection, management, planning, and governance of cultural landscapes. The ecosystem services approach is a powerful framework to guide such efforts, but has rarely been applied in landscape research and management. With this paper, we introduce a special feature that aims to enhance the theoretical, empirical and practical knowledge of how to safeguard the resilience of ecosystem services in cultural landscapes. It concludes (1) that the usefulness of the ecosystem services approach to the analysis and management of cultural landscapes should be reviewed more critically; (2) that conventional ecosystem services assessment needs to be complemented by socio-cultural valuation; (3) that cultural landscapes are inherently changing, so that a dynamic view on ecosystem services and a focus on drivers of landscape change are needed; and (4) that managing landscapes for ecosystem services provision may benefit from a social-ecological resilience perspective.", "author" : [ { "dropping-particle" : "", "family" : "Plieninger", "given" : "Tobias", "non-dropping-particle" : "", "parse-names" : false, "suffix" : "" }, { "dropping-particle" : "", "family" : "Horst", "given" : "Dan", "non-dropping-particle" : "van der", "parse-names" : false, "suffix" : "" }, { "dropping-particle" : "", "family" : "Schleyer", "given" : "Christian", "non-dropping-particle" : "", "parse-names" : false, "suffix" : "" }, { "dropping-particle" : "", "family" : "Bieling", "given" : "Claudia", "non-dropping-particle" : "", "parse-names" : false, "suffix" : "" } ], "container-title" : "Ecology and Society", "id" : "ITEM-1", "issue" : "2", "issued" : { "date-parts" : [ [ "2014" ] ] }, "page" : "59", "title" : "Sustaining ecosystem services in cultural landscapes", "type" : "article-magazine", "volume" : "19" }, "uris" : [ "http://www.mendeley.com/documents/?uuid=20d19102-7efb-3403-8b7a-1e401b3912a6" ] } ], "mendeley" : { "formattedCitation" : "(Plieninger, van der Horst, Schleyer, &amp; Bieling, 2014)", "plainTextFormattedCitation" : "(Plieninger, van der Horst, Schleyer, &amp; Bieling, 2014)", "previouslyFormattedCitation" : "(Plieninger, van der Horst, Schleyer, &amp; Bieling, 2014)" }, "properties" : {  }, "schema" : "https://github.com/citation-style-language/schema/raw/master/csl-citation.json" }</w:instrText>
      </w:r>
      <w:r w:rsidRPr="005477E2">
        <w:rPr>
          <w:rFonts w:ascii="Calibri" w:eastAsia="Calibri" w:hAnsi="Calibri" w:cs="Times New Roman"/>
        </w:rPr>
        <w:fldChar w:fldCharType="separate"/>
      </w:r>
      <w:r w:rsidRPr="00270807">
        <w:rPr>
          <w:rFonts w:ascii="Calibri" w:eastAsia="Calibri" w:hAnsi="Calibri" w:cs="Times New Roman"/>
        </w:rPr>
        <w:t>(Plieninger</w:t>
      </w:r>
      <w:r>
        <w:rPr>
          <w:rFonts w:ascii="Calibri" w:eastAsia="Calibri" w:hAnsi="Calibri" w:cs="Times New Roman"/>
        </w:rPr>
        <w:t xml:space="preserve"> </w:t>
      </w:r>
      <w:r w:rsidR="00C56B4E" w:rsidRPr="00C56B4E">
        <w:rPr>
          <w:rFonts w:ascii="Calibri" w:eastAsia="Calibri" w:hAnsi="Calibri" w:cs="Times New Roman"/>
          <w:i/>
        </w:rPr>
        <w:t>et al.</w:t>
      </w:r>
      <w:r w:rsidRPr="00270807">
        <w:rPr>
          <w:rFonts w:ascii="Calibri" w:eastAsia="Calibri" w:hAnsi="Calibri" w:cs="Times New Roman"/>
        </w:rPr>
        <w:t>, 2014)</w:t>
      </w:r>
      <w:r w:rsidRPr="005477E2">
        <w:rPr>
          <w:rFonts w:ascii="Calibri" w:eastAsia="Calibri" w:hAnsi="Calibri" w:cs="Times New Roman"/>
        </w:rPr>
        <w:fldChar w:fldCharType="end"/>
      </w:r>
      <w:r w:rsidRPr="005477E2">
        <w:rPr>
          <w:rFonts w:ascii="Calibri" w:eastAsia="Calibri" w:hAnsi="Calibri" w:cs="Times New Roman"/>
        </w:rPr>
        <w:t>. Within the</w:t>
      </w:r>
      <w:r>
        <w:rPr>
          <w:rFonts w:ascii="Calibri" w:eastAsia="Calibri" w:hAnsi="Calibri" w:cs="Times New Roman"/>
        </w:rPr>
        <w:t xml:space="preserve"> </w:t>
      </w:r>
      <w:r w:rsidRPr="005477E2">
        <w:rPr>
          <w:rFonts w:ascii="Calibri" w:eastAsia="Calibri" w:hAnsi="Calibri" w:cs="Times New Roman"/>
        </w:rPr>
        <w:t>subregions there is a large variability in human population density, with a broad trend of less intensive human impact in the eastern parts of the region (</w:t>
      </w:r>
      <w:r w:rsidRPr="007715F5">
        <w:rPr>
          <w:rFonts w:ascii="Calibri" w:eastAsia="Calibri" w:hAnsi="Calibri" w:cs="Times New Roman"/>
          <w:b/>
        </w:rPr>
        <w:t>Figure 1.9</w:t>
      </w:r>
      <w:r w:rsidR="00452678" w:rsidRPr="00452678">
        <w:rPr>
          <w:rFonts w:ascii="Calibri" w:eastAsia="Calibri" w:hAnsi="Calibri" w:cs="Times New Roman"/>
        </w:rPr>
        <w:t>,</w:t>
      </w:r>
      <w:r w:rsidR="00452678">
        <w:rPr>
          <w:rFonts w:ascii="Calibri" w:eastAsia="Calibri" w:hAnsi="Calibri" w:cs="Times New Roman"/>
          <w:b/>
        </w:rPr>
        <w:t xml:space="preserve"> Table 1.4</w:t>
      </w:r>
      <w:r w:rsidRPr="005477E2">
        <w:rPr>
          <w:rFonts w:ascii="Calibri" w:eastAsia="Calibri" w:hAnsi="Calibri" w:cs="Times New Roman"/>
        </w:rPr>
        <w:t xml:space="preserve">). Moreover, the subregions have different time lines of human intervention arising from very different histories </w:t>
      </w:r>
      <w:r w:rsidRPr="005477E2">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landusepol.2015.07.003", "ISSN" : "02648377", "abstract" : "? 2015 Elsevier Ltd.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R.", "non-dropping-particle" : "", "parse-names" : false, "suffix" : "" }, { "dropping-particle" : "", "family" : "Kuemmerle", "given" : "T.", "non-dropping-particle" : "", "parse-names" : false, "suffix" : "" }, { "dropping-particle" : "", "family" : "M\u00fcller", "given" : "D.", "non-dropping-particle" : "", "parse-names" : false, "suffix" : "" }, { "dropping-particle" : "", "family" : "Erb", "given" : "K.", "non-dropping-particle" : "", "parse-names" : false, "suffix" : "" }, { "dropping-particle" : "", "family" : "Verburg", "given" : "P.H.", "non-dropping-particle" : "", "parse-names" : false, "suffix" : "" }, { "dropping-particle" : "", "family" : "Haberl", "given" : "H.", "non-dropping-particle" : "", "parse-names" : false, "suffix" : "" }, { "dropping-particle" : "", "family" : "Vesterager", "given" : "J.P.", "non-dropping-particle" : "", "parse-names" : false, "suffix" : "" }, { "dropping-particle" : "", "family" : "Andri\u010d", "given" : "M.", "non-dropping-particle" : "", "parse-names" : false, "suffix" : "" }, { "dropping-particle" : "", "family" : "Antrop", "given" : "M.", "non-dropping-particle" : "", "parse-names" : false, "suffix" : "" }, { "dropping-particle" : "", "family" : "Austrheim", "given" : "G.", "non-dropping-particle" : "", "parse-names" : false, "suffix" : "" }, { "dropping-particle" : "", "family" : "Bj\u00f6rn", "given" : "I.", "non-dropping-particle" : "", "parse-names" : false, "suffix" : "" }, { "dropping-particle" : "", "family" : "Bondeau", "given" : "A.", "non-dropping-particle" : "", "parse-names" : false, "suffix" : "" }, { "dropping-particle" : "", "family" : "B\u00fcrgi", "given" : "M.", "non-dropping-particle" : "", "parse-names" : false, "suffix" : "" }, { "dropping-particle" : "", "family" : "Bryson", "given" : "J.", "non-dropping-particle" : "", "parse-names" : false, "suffix" : "" }, { "dropping-particle" : "", "family" : "Caspar", "given" : "G.", "non-dropping-particle" : "", "parse-names" : false, "suffix" : "" }, { "dropping-particle" : "", "family" : "Cassar", "given" : "L.F.", "non-dropping-particle" : "", "parse-names" : false, "suffix" : "" }, { "dropping-particle" : "", "family" : "Conrad", "given" : "E.", "non-dropping-particle" : "", "parse-names" : false, "suffix" : "" }, { "dropping-particle" : "", "family" : "Chrom\u00fd", "given" : "P.", "non-dropping-particle" : "", "parse-names" : false, "suffix" : "" }, { "dropping-particle" : "", "family" : "Daugirdas", "given" : "V.", "non-dropping-particle" : "", "parse-names" : false, "suffix" : "" }, { "dropping-particle" : "", "family" : "Eetvelde", "given" : "V.", "non-dropping-particle" : "Van", "parse-names" : false, "suffix" : "" }, { "dropping-particle" : "", "family" : "Elena-Rossell\u00f3", "given" : "R.", "non-dropping-particle" : "", "parse-names" : false, "suffix" : "" }, { "dropping-particle" : "", "family" : "Gimmi", "given" : "U.", "non-dropping-particle" : "", "parse-names" : false, "suffix" : "" }, { "dropping-particle" : "", "family" : "Izakovicova", "given" : "Z.", "non-dropping-particle" : "", "parse-names" : false, "suffix" : "" }, { "dropping-particle" : "", "family" : "Jan\u010d\u00e1k", "given" : "V.", "non-dropping-particle" : "", "parse-names" : false, "suffix" : "" }, { "dropping-particle" : "", "family" : "Jansson", "given" : "U.", "non-dropping-particle" : "", "parse-names" : false, "suffix" : "" }, { "dropping-particle" : "", "family" : "Kladnik", "given" : "D.", "non-dropping-particle" : "", "parse-names" : false, "suffix" : "" }, { "dropping-particle" : "", "family" : "Kozak", "given" : "J.", "non-dropping-particle" : "", "parse-names" : false, "suffix" : "" }, { "dropping-particle" : "", "family" : "Konkoly-Gyur\u00f3", "given" : "E.", "non-dropping-particle" : "", "parse-names" : false, "suffix" : "" }, { "dropping-particle" : "", "family" : "Krausmann", "given" : "F.", "non-dropping-particle" : "", "parse-names" : false, "suffix" : "" }, { "dropping-particle" : "", "family" : "Mander", "given" : "\u00dclo.", "non-dropping-particle" : "", "parse-names" : false, "suffix" : "" }, { "dropping-particle" : "", "family" : "McDonagh", "given" : "J.", "non-dropping-particle" : "", "parse-names" : false, "suffix" : "" }, { "dropping-particle" : "", "family" : "P\u00e4rn", "given" : "J.", "non-dropping-particle" : "", "parse-names" : false, "suffix" : "" }, { "dropping-particle" : "", "family" : "Niedertscheider", "given" : "M.", "non-dropping-particle" : "", "parse-names" : false, "suffix" : "" }, { "dropping-particle" : "", "family" : "Nikodemus", "given" : "O.", "non-dropping-particle" : "", "parse-names" : false, "suffix" : "" }, { "dropping-particle" : "", "family" : "Ostapowicz", "given" : "K.", "non-dropping-particle" : "", "parse-names" : false, "suffix" : "" }, { "dropping-particle" : "", "family" : "P?rez-Soba", "given" : "M.", "non-dropping-particle" : "", "parse-names" : false, "suffix" : "" }, { "dropping-particle" : "", "family" : "Pinto-Correia", "given" : "T.", "non-dropping-particle" : "", "parse-names" : false, "suffix" : "" }, { "dropping-particle" : "", "family" : "Ribokas", "given" : "G.", "non-dropping-particle" : "", "parse-names" : false, "suffix" : "" }, { "dropping-particle" : "", "family" : "Rounsevell", "given" : "M.", "non-dropping-particle" : "", "parse-names" : false, "suffix" : "" }, { "dropping-particle" : "", "family" : "Schistou", "given" : "D.", "non-dropping-particle" : "", "parse-names" : false, "suffix" : "" }, { "dropping-particle" : "", "family" : "Schmit", "given" : "C.", "non-dropping-particle" : "", "parse-names" : false, "suffix" : "" }, { "dropping-particle" : "", "family" : "Terkenli", "given" : "T.S.", "non-dropping-particle" : "", "parse-names" : false, "suffix" : "" }, { "dropping-particle" : "", "family" : "Tretvik", "given" : "A.M.", "non-dropping-particle" : "", "parse-names" : false, "suffix" : "" }, { "dropping-particle" : "", "family" : "Trzepacz", "given" : "P.", "non-dropping-particle" : "", "parse-names" : false, "suffix" : "" }, { "dropping-particle" : "", "family" : "Vadineanu", "given" : "A.", "non-dropping-particle" : "", "parse-names" : false, "suffix" : "" }, { "dropping-particle" : "", "family" : "Walz", "given" : "A.", "non-dropping-particle" : "", "parse-names" : false, "suffix" : "" }, { "dropping-particle" : "", "family" : "Zhllima", "given" : "E.", "non-dropping-particle" : "", "parse-names" : false, "suffix" : "" }, { "dropping-particle" : "", "family" : "Reenberg", "given" : "A.", "non-dropping-particle" : "", "parse-names" : false, "suffix" : "" } ], "container-title" : "Land Use Policy", "id" : "ITEM-1", "issued" : { "date-parts" : [ [ "2015" ] ] }, "page" : "53-64", "title" : "Transitions in European land-management regimes between 1800 and 2010", "type" : "article-journal", "volume" : "49" }, "uris" : [ "http://www.mendeley.com/documents/?uuid=f7b679d9-4fef-3b47-a385-6628f92b470d", "http://www.mendeley.com/documents/?uuid=25979561-6c70-46d9-b4f5-349703f81b80" ] } ], "mendeley" : { "formattedCitation" : "(Jepsen et al., 2015)", "plainTextFormattedCitation" : "(Jepsen et al., 2015)", "previouslyFormattedCitation" : "(Jepsen et al., 2015)" }, "properties" : {  }, "schema" : "https://github.com/citation-style-language/schema/raw/master/csl-citation.json" }</w:instrText>
      </w:r>
      <w:r w:rsidRPr="005477E2">
        <w:rPr>
          <w:rFonts w:ascii="Calibri" w:eastAsia="Calibri" w:hAnsi="Calibri" w:cs="Times New Roman"/>
        </w:rPr>
        <w:fldChar w:fldCharType="separate"/>
      </w:r>
      <w:r w:rsidRPr="00270807">
        <w:rPr>
          <w:rFonts w:ascii="Calibri" w:eastAsia="Calibri" w:hAnsi="Calibri" w:cs="Times New Roman"/>
        </w:rPr>
        <w:t xml:space="preserve">(Jepsen </w:t>
      </w:r>
      <w:r w:rsidR="00C56B4E" w:rsidRPr="00C56B4E">
        <w:rPr>
          <w:rFonts w:ascii="Calibri" w:eastAsia="Calibri" w:hAnsi="Calibri" w:cs="Times New Roman"/>
          <w:i/>
        </w:rPr>
        <w:t>et al.</w:t>
      </w:r>
      <w:r w:rsidRPr="00270807">
        <w:rPr>
          <w:rFonts w:ascii="Calibri" w:eastAsia="Calibri" w:hAnsi="Calibri" w:cs="Times New Roman"/>
        </w:rPr>
        <w:t>, 2015)</w:t>
      </w:r>
      <w:r w:rsidRPr="005477E2">
        <w:rPr>
          <w:rFonts w:ascii="Calibri" w:eastAsia="Calibri" w:hAnsi="Calibri" w:cs="Times New Roman"/>
        </w:rPr>
        <w:fldChar w:fldCharType="end"/>
      </w:r>
      <w:r w:rsidRPr="005477E2">
        <w:rPr>
          <w:rFonts w:ascii="Calibri" w:eastAsia="Calibri" w:hAnsi="Calibri" w:cs="Times New Roman"/>
        </w:rPr>
        <w:t>. This also reflects heterogeneity in cultures, natural heritage</w:t>
      </w:r>
      <w:r>
        <w:rPr>
          <w:rFonts w:ascii="Calibri" w:eastAsia="Calibri" w:hAnsi="Calibri" w:cs="Times New Roman"/>
        </w:rPr>
        <w:t xml:space="preserve">, </w:t>
      </w:r>
      <w:r w:rsidRPr="005477E2">
        <w:rPr>
          <w:rFonts w:ascii="Calibri" w:eastAsia="Calibri" w:hAnsi="Calibri" w:cs="Times New Roman"/>
        </w:rPr>
        <w:t xml:space="preserve">governance structures, politics, and the implementation of environmental legislation. </w:t>
      </w:r>
      <w:r>
        <w:rPr>
          <w:rFonts w:ascii="Calibri" w:eastAsia="Calibri" w:hAnsi="Calibri" w:cs="Times New Roman"/>
        </w:rPr>
        <w:t>Small-scale</w:t>
      </w:r>
      <w:r w:rsidRPr="005477E2">
        <w:rPr>
          <w:rFonts w:ascii="Calibri" w:eastAsia="Calibri" w:hAnsi="Calibri" w:cs="Times New Roman"/>
        </w:rPr>
        <w:t xml:space="preserve"> heterogeneity and a high level of fragmentation both in a geographical and a cultural sense is probably the most important difference between most of</w:t>
      </w:r>
      <w:r>
        <w:rPr>
          <w:rFonts w:ascii="Calibri" w:eastAsia="Calibri" w:hAnsi="Calibri" w:cs="Times New Roman"/>
        </w:rPr>
        <w:t xml:space="preserve"> Europe and Central Asia</w:t>
      </w:r>
      <w:r w:rsidRPr="005477E2">
        <w:rPr>
          <w:rFonts w:ascii="Calibri" w:eastAsia="Calibri" w:hAnsi="Calibri" w:cs="Times New Roman"/>
        </w:rPr>
        <w:t xml:space="preserve"> </w:t>
      </w:r>
      <w:r>
        <w:rPr>
          <w:rFonts w:ascii="Calibri" w:eastAsia="Calibri" w:hAnsi="Calibri" w:cs="Times New Roman"/>
        </w:rPr>
        <w:t>and some</w:t>
      </w:r>
      <w:r w:rsidRPr="005477E2">
        <w:rPr>
          <w:rFonts w:ascii="Calibri" w:eastAsia="Calibri" w:hAnsi="Calibri" w:cs="Times New Roman"/>
        </w:rPr>
        <w:t xml:space="preserve"> other continental regions. </w:t>
      </w:r>
      <w:r>
        <w:rPr>
          <w:rFonts w:ascii="Calibri" w:eastAsia="Calibri" w:hAnsi="Calibri" w:cs="Times New Roman"/>
        </w:rPr>
        <w:t>Partial coordination of</w:t>
      </w:r>
      <w:r w:rsidRPr="005477E2">
        <w:rPr>
          <w:rFonts w:ascii="Calibri" w:eastAsia="Calibri" w:hAnsi="Calibri" w:cs="Times New Roman"/>
        </w:rPr>
        <w:t xml:space="preserve"> governance across parts of this region is the role of the European Union and also of the various international treaties.</w:t>
      </w:r>
    </w:p>
    <w:p w14:paraId="05F52362" w14:textId="1B307B7B" w:rsidR="001F2C89" w:rsidRPr="007715F5" w:rsidRDefault="001F2C89" w:rsidP="001E43D4">
      <w:pPr>
        <w:keepNext/>
        <w:spacing w:after="200" w:line="240" w:lineRule="auto"/>
        <w:rPr>
          <w:rFonts w:ascii="Calibri" w:eastAsia="Times New Roman" w:hAnsi="Calibri" w:cs="Times New Roman"/>
          <w:b/>
          <w:bCs/>
          <w:noProof w:val="0"/>
          <w:lang w:eastAsia="ja-JP"/>
        </w:rPr>
      </w:pPr>
      <w:r>
        <w:rPr>
          <w:lang w:eastAsia="en-GB"/>
        </w:rPr>
        <w:drawing>
          <wp:inline distT="0" distB="0" distL="0" distR="0" wp14:anchorId="2DFDEF6F" wp14:editId="5327883F">
            <wp:extent cx="5731510" cy="4662805"/>
            <wp:effectExtent l="0" t="0" r="2540" b="4445"/>
            <wp:docPr id="934" name="Picture 9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662805"/>
                    </a:xfrm>
                    <a:prstGeom prst="rect">
                      <a:avLst/>
                    </a:prstGeom>
                  </pic:spPr>
                </pic:pic>
              </a:graphicData>
            </a:graphic>
          </wp:inline>
        </w:drawing>
      </w:r>
    </w:p>
    <w:p w14:paraId="7EA36FD7" w14:textId="3F4D9210" w:rsidR="00681350" w:rsidRPr="007D237C" w:rsidRDefault="00677A4F" w:rsidP="001E43D4">
      <w:pPr>
        <w:keepNext/>
        <w:spacing w:after="200" w:line="240" w:lineRule="auto"/>
        <w:rPr>
          <w:rFonts w:ascii="Calibri" w:eastAsia="Times New Roman" w:hAnsi="Calibri" w:cs="Times New Roman"/>
          <w:b/>
          <w:bCs/>
          <w:noProof w:val="0"/>
          <w:lang w:eastAsia="ja-JP"/>
        </w:rPr>
      </w:pPr>
      <w:r>
        <w:rPr>
          <w:rFonts w:ascii="Calibri" w:eastAsia="Times New Roman" w:hAnsi="Calibri" w:cs="Times New Roman"/>
          <w:b/>
          <w:bCs/>
          <w:noProof w:val="0"/>
          <w:lang w:eastAsia="ja-JP"/>
        </w:rPr>
        <w:t>Table 1.4</w:t>
      </w:r>
      <w:r w:rsidR="00D841A9">
        <w:rPr>
          <w:rFonts w:ascii="Calibri" w:eastAsia="Times New Roman" w:hAnsi="Calibri" w:cs="Times New Roman"/>
          <w:b/>
          <w:bCs/>
          <w:noProof w:val="0"/>
          <w:lang w:eastAsia="ja-JP"/>
        </w:rPr>
        <w:t>:</w:t>
      </w:r>
      <w:r w:rsidR="00681350" w:rsidRPr="007D237C">
        <w:rPr>
          <w:rFonts w:ascii="Calibri" w:eastAsia="Times New Roman" w:hAnsi="Calibri" w:cs="Times New Roman"/>
          <w:b/>
          <w:bCs/>
          <w:noProof w:val="0"/>
          <w:lang w:eastAsia="ja-JP"/>
        </w:rPr>
        <w:t xml:space="preserve"> I</w:t>
      </w:r>
      <w:r w:rsidR="00681350" w:rsidRPr="007D237C">
        <w:rPr>
          <w:rFonts w:ascii="Calibri" w:eastAsia="Times New Roman" w:hAnsi="Calibri" w:cs="Times New Roman"/>
          <w:b/>
          <w:bCs/>
          <w:noProof w:val="0"/>
          <w:lang w:eastAsia="en-GB"/>
        </w:rPr>
        <w:t>ndicators of land use in Europe and Central Asia</w:t>
      </w:r>
      <w:r w:rsidR="00853640">
        <w:rPr>
          <w:rFonts w:ascii="Calibri" w:eastAsia="Times New Roman" w:hAnsi="Calibri" w:cs="Times New Roman"/>
          <w:b/>
          <w:bCs/>
          <w:noProof w:val="0"/>
          <w:lang w:eastAsia="en-GB"/>
        </w:rPr>
        <w:t>.</w:t>
      </w:r>
      <w:r w:rsidR="00681350" w:rsidRPr="007D237C">
        <w:rPr>
          <w:rFonts w:ascii="Calibri" w:eastAsia="Times New Roman" w:hAnsi="Calibri" w:cs="Times New Roman"/>
          <w:b/>
          <w:bCs/>
          <w:noProof w:val="0"/>
          <w:lang w:eastAsia="en-GB"/>
        </w:rPr>
        <w:t xml:space="preserve"> Source: </w:t>
      </w:r>
      <w:hyperlink r:id="rId37" w:history="1">
        <w:r w:rsidR="00681350" w:rsidRPr="0095571A">
          <w:rPr>
            <w:rStyle w:val="Hyperlink"/>
            <w:rFonts w:ascii="Calibri" w:eastAsia="Times New Roman" w:hAnsi="Calibri" w:cs="Times New Roman"/>
            <w:b/>
            <w:bCs/>
            <w:noProof w:val="0"/>
            <w:lang w:eastAsia="en-GB"/>
          </w:rPr>
          <w:t>data.worldbank.org</w:t>
        </w:r>
      </w:hyperlink>
      <w:r w:rsidR="008C5F41">
        <w:rPr>
          <w:rFonts w:ascii="Calibri" w:eastAsia="Times New Roman" w:hAnsi="Calibri" w:cs="Times New Roman"/>
          <w:b/>
          <w:bCs/>
          <w:noProof w:val="0"/>
          <w:lang w:eastAsia="en-GB"/>
        </w:rPr>
        <w:t>.</w:t>
      </w:r>
    </w:p>
    <w:tbl>
      <w:tblPr>
        <w:tblStyle w:val="Rcsostblzat1"/>
        <w:tblW w:w="0" w:type="auto"/>
        <w:tblLook w:val="04A0" w:firstRow="1" w:lastRow="0" w:firstColumn="1" w:lastColumn="0" w:noHBand="0" w:noVBand="1"/>
      </w:tblPr>
      <w:tblGrid>
        <w:gridCol w:w="3128"/>
        <w:gridCol w:w="1584"/>
        <w:gridCol w:w="1502"/>
        <w:gridCol w:w="1519"/>
        <w:gridCol w:w="1283"/>
      </w:tblGrid>
      <w:tr w:rsidR="00681350" w:rsidRPr="005477E2" w14:paraId="5B9F4864" w14:textId="77777777" w:rsidTr="001E43D4">
        <w:tc>
          <w:tcPr>
            <w:tcW w:w="0" w:type="auto"/>
          </w:tcPr>
          <w:p w14:paraId="5F068E9A" w14:textId="77777777" w:rsidR="00681350" w:rsidRPr="005477E2" w:rsidRDefault="00681350" w:rsidP="001E43D4">
            <w:pPr>
              <w:ind w:left="0" w:firstLine="0"/>
              <w:rPr>
                <w:rFonts w:ascii="Calibri" w:eastAsia="Calibri" w:hAnsi="Calibri"/>
                <w:b/>
                <w:lang w:eastAsia="en-GB"/>
              </w:rPr>
            </w:pPr>
            <w:r w:rsidRPr="005477E2">
              <w:rPr>
                <w:rFonts w:ascii="Calibri" w:eastAsia="Calibri" w:hAnsi="Calibri"/>
                <w:b/>
                <w:lang w:eastAsia="en-GB"/>
              </w:rPr>
              <w:t>Indicator</w:t>
            </w:r>
          </w:p>
        </w:tc>
        <w:tc>
          <w:tcPr>
            <w:tcW w:w="0" w:type="auto"/>
          </w:tcPr>
          <w:p w14:paraId="1999A1C2" w14:textId="77777777" w:rsidR="00681350" w:rsidRPr="005477E2" w:rsidRDefault="00681350" w:rsidP="001E43D4">
            <w:pPr>
              <w:ind w:left="0" w:firstLine="0"/>
              <w:rPr>
                <w:rFonts w:ascii="Calibri" w:eastAsia="Calibri" w:hAnsi="Calibri"/>
                <w:b/>
                <w:lang w:eastAsia="en-GB"/>
              </w:rPr>
            </w:pPr>
            <w:r w:rsidRPr="005477E2">
              <w:rPr>
                <w:rFonts w:ascii="Calibri" w:eastAsia="Calibri" w:hAnsi="Calibri"/>
                <w:b/>
                <w:lang w:eastAsia="en-GB"/>
              </w:rPr>
              <w:t>Western Europe</w:t>
            </w:r>
          </w:p>
        </w:tc>
        <w:tc>
          <w:tcPr>
            <w:tcW w:w="0" w:type="auto"/>
          </w:tcPr>
          <w:p w14:paraId="35DF53F6" w14:textId="77777777" w:rsidR="00681350" w:rsidRPr="005477E2" w:rsidRDefault="00681350" w:rsidP="001E43D4">
            <w:pPr>
              <w:ind w:left="0" w:firstLine="0"/>
              <w:rPr>
                <w:rFonts w:ascii="Calibri" w:eastAsia="Calibri" w:hAnsi="Calibri"/>
                <w:b/>
                <w:lang w:eastAsia="en-GB"/>
              </w:rPr>
            </w:pPr>
            <w:r w:rsidRPr="005477E2">
              <w:rPr>
                <w:rFonts w:ascii="Calibri" w:eastAsia="Calibri" w:hAnsi="Calibri"/>
                <w:b/>
                <w:lang w:eastAsia="en-GB"/>
              </w:rPr>
              <w:t>Central Europe</w:t>
            </w:r>
          </w:p>
        </w:tc>
        <w:tc>
          <w:tcPr>
            <w:tcW w:w="0" w:type="auto"/>
          </w:tcPr>
          <w:p w14:paraId="53A4DEF4" w14:textId="77777777" w:rsidR="00681350" w:rsidRPr="005477E2" w:rsidRDefault="00681350" w:rsidP="001E43D4">
            <w:pPr>
              <w:ind w:left="0" w:firstLine="0"/>
              <w:rPr>
                <w:rFonts w:ascii="Calibri" w:eastAsia="Calibri" w:hAnsi="Calibri"/>
                <w:b/>
                <w:lang w:eastAsia="en-GB"/>
              </w:rPr>
            </w:pPr>
            <w:r w:rsidRPr="005477E2">
              <w:rPr>
                <w:rFonts w:ascii="Calibri" w:eastAsia="Calibri" w:hAnsi="Calibri"/>
                <w:b/>
                <w:lang w:eastAsia="en-GB"/>
              </w:rPr>
              <w:t>Eastern Europe</w:t>
            </w:r>
          </w:p>
        </w:tc>
        <w:tc>
          <w:tcPr>
            <w:tcW w:w="0" w:type="auto"/>
          </w:tcPr>
          <w:p w14:paraId="770A27A1" w14:textId="77777777" w:rsidR="00681350" w:rsidRPr="005477E2" w:rsidRDefault="00681350" w:rsidP="001E43D4">
            <w:pPr>
              <w:ind w:left="0" w:firstLine="0"/>
              <w:rPr>
                <w:rFonts w:ascii="Calibri" w:eastAsia="Calibri" w:hAnsi="Calibri"/>
                <w:b/>
                <w:lang w:eastAsia="en-GB"/>
              </w:rPr>
            </w:pPr>
            <w:r w:rsidRPr="005477E2">
              <w:rPr>
                <w:rFonts w:ascii="Calibri" w:eastAsia="Calibri" w:hAnsi="Calibri"/>
                <w:b/>
                <w:lang w:eastAsia="en-GB"/>
              </w:rPr>
              <w:t>Central Asia</w:t>
            </w:r>
          </w:p>
        </w:tc>
      </w:tr>
      <w:tr w:rsidR="00681350" w:rsidRPr="005477E2" w14:paraId="0BAB78A5" w14:textId="77777777" w:rsidTr="001E43D4">
        <w:tc>
          <w:tcPr>
            <w:tcW w:w="0" w:type="auto"/>
          </w:tcPr>
          <w:p w14:paraId="08A91CBE" w14:textId="77777777" w:rsidR="00681350" w:rsidRPr="005477E2" w:rsidRDefault="00681350" w:rsidP="001E43D4">
            <w:pPr>
              <w:ind w:left="0" w:firstLine="0"/>
              <w:rPr>
                <w:rFonts w:ascii="Calibri" w:eastAsia="Calibri" w:hAnsi="Calibri"/>
                <w:lang w:eastAsia="en-GB"/>
              </w:rPr>
            </w:pPr>
            <w:r w:rsidRPr="005477E2">
              <w:rPr>
                <w:rFonts w:ascii="Calibri" w:eastAsia="Calibri" w:hAnsi="Calibri"/>
                <w:lang w:eastAsia="en-GB"/>
              </w:rPr>
              <w:t xml:space="preserve">Area </w:t>
            </w:r>
            <w:r>
              <w:rPr>
                <w:rFonts w:ascii="Calibri" w:eastAsia="Calibri" w:hAnsi="Calibri"/>
                <w:lang w:eastAsia="en-GB"/>
              </w:rPr>
              <w:t>(</w:t>
            </w:r>
            <w:r w:rsidRPr="005477E2">
              <w:rPr>
                <w:rFonts w:ascii="Calibri" w:eastAsia="Calibri" w:hAnsi="Calibri"/>
                <w:lang w:eastAsia="en-GB"/>
              </w:rPr>
              <w:t>km</w:t>
            </w:r>
            <w:r w:rsidRPr="005477E2">
              <w:rPr>
                <w:rFonts w:ascii="Calibri" w:eastAsia="Calibri" w:hAnsi="Calibri"/>
                <w:vertAlign w:val="superscript"/>
                <w:lang w:eastAsia="en-GB"/>
              </w:rPr>
              <w:t>2</w:t>
            </w:r>
            <w:r>
              <w:rPr>
                <w:rFonts w:ascii="Calibri" w:eastAsia="Calibri" w:hAnsi="Calibri"/>
                <w:lang w:eastAsia="en-GB"/>
              </w:rPr>
              <w:t>)</w:t>
            </w:r>
          </w:p>
        </w:tc>
        <w:tc>
          <w:tcPr>
            <w:tcW w:w="0" w:type="auto"/>
          </w:tcPr>
          <w:p w14:paraId="5AC05487"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3</w:t>
            </w:r>
            <w:r>
              <w:rPr>
                <w:rFonts w:ascii="Calibri" w:eastAsia="Calibri" w:hAnsi="Calibri"/>
                <w:lang w:eastAsia="en-GB"/>
              </w:rPr>
              <w:t>,</w:t>
            </w:r>
            <w:r w:rsidRPr="005477E2">
              <w:rPr>
                <w:rFonts w:ascii="Calibri" w:eastAsia="Calibri" w:hAnsi="Calibri"/>
                <w:lang w:eastAsia="en-GB"/>
              </w:rPr>
              <w:t>837</w:t>
            </w:r>
            <w:r>
              <w:rPr>
                <w:rFonts w:ascii="Calibri" w:eastAsia="Calibri" w:hAnsi="Calibri"/>
                <w:lang w:eastAsia="en-GB"/>
              </w:rPr>
              <w:t>,</w:t>
            </w:r>
            <w:r w:rsidRPr="005477E2">
              <w:rPr>
                <w:rFonts w:ascii="Calibri" w:eastAsia="Calibri" w:hAnsi="Calibri"/>
                <w:lang w:eastAsia="en-GB"/>
              </w:rPr>
              <w:t>700</w:t>
            </w:r>
          </w:p>
        </w:tc>
        <w:tc>
          <w:tcPr>
            <w:tcW w:w="0" w:type="auto"/>
          </w:tcPr>
          <w:p w14:paraId="1F779F07"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2</w:t>
            </w:r>
            <w:r>
              <w:rPr>
                <w:rFonts w:ascii="Calibri" w:eastAsia="Calibri" w:hAnsi="Calibri"/>
                <w:lang w:eastAsia="en-GB"/>
              </w:rPr>
              <w:t>,</w:t>
            </w:r>
            <w:r w:rsidRPr="005477E2">
              <w:rPr>
                <w:rFonts w:ascii="Calibri" w:eastAsia="Calibri" w:hAnsi="Calibri"/>
                <w:lang w:eastAsia="en-GB"/>
              </w:rPr>
              <w:t>238</w:t>
            </w:r>
            <w:r>
              <w:rPr>
                <w:rFonts w:ascii="Calibri" w:eastAsia="Calibri" w:hAnsi="Calibri"/>
                <w:lang w:eastAsia="en-GB"/>
              </w:rPr>
              <w:t>,</w:t>
            </w:r>
            <w:r w:rsidRPr="005477E2">
              <w:rPr>
                <w:rFonts w:ascii="Calibri" w:eastAsia="Calibri" w:hAnsi="Calibri"/>
                <w:lang w:eastAsia="en-GB"/>
              </w:rPr>
              <w:t>000</w:t>
            </w:r>
          </w:p>
        </w:tc>
        <w:tc>
          <w:tcPr>
            <w:tcW w:w="0" w:type="auto"/>
          </w:tcPr>
          <w:p w14:paraId="4B1C9D2B"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20</w:t>
            </w:r>
            <w:r>
              <w:rPr>
                <w:rFonts w:ascii="Calibri" w:eastAsia="Calibri" w:hAnsi="Calibri"/>
                <w:lang w:eastAsia="en-GB"/>
              </w:rPr>
              <w:t>,</w:t>
            </w:r>
            <w:r w:rsidRPr="005477E2">
              <w:rPr>
                <w:rFonts w:ascii="Calibri" w:eastAsia="Calibri" w:hAnsi="Calibri"/>
                <w:lang w:eastAsia="en-GB"/>
              </w:rPr>
              <w:t>785</w:t>
            </w:r>
            <w:r>
              <w:rPr>
                <w:rFonts w:ascii="Calibri" w:eastAsia="Calibri" w:hAnsi="Calibri"/>
                <w:lang w:eastAsia="en-GB"/>
              </w:rPr>
              <w:t>,</w:t>
            </w:r>
            <w:r w:rsidRPr="005477E2">
              <w:rPr>
                <w:rFonts w:ascii="Calibri" w:eastAsia="Calibri" w:hAnsi="Calibri"/>
                <w:lang w:eastAsia="en-GB"/>
              </w:rPr>
              <w:t>800</w:t>
            </w:r>
          </w:p>
        </w:tc>
        <w:tc>
          <w:tcPr>
            <w:tcW w:w="0" w:type="auto"/>
          </w:tcPr>
          <w:p w14:paraId="23C65B5B"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4</w:t>
            </w:r>
            <w:r>
              <w:rPr>
                <w:rFonts w:ascii="Calibri" w:eastAsia="Calibri" w:hAnsi="Calibri"/>
                <w:lang w:eastAsia="en-GB"/>
              </w:rPr>
              <w:t>,</w:t>
            </w:r>
            <w:r w:rsidRPr="005477E2">
              <w:rPr>
                <w:rFonts w:ascii="Calibri" w:eastAsia="Calibri" w:hAnsi="Calibri"/>
                <w:lang w:eastAsia="en-GB"/>
              </w:rPr>
              <w:t>008</w:t>
            </w:r>
            <w:r>
              <w:rPr>
                <w:rFonts w:ascii="Calibri" w:eastAsia="Calibri" w:hAnsi="Calibri"/>
                <w:lang w:eastAsia="en-GB"/>
              </w:rPr>
              <w:t>,</w:t>
            </w:r>
            <w:r w:rsidRPr="005477E2">
              <w:rPr>
                <w:rFonts w:ascii="Calibri" w:eastAsia="Calibri" w:hAnsi="Calibri"/>
                <w:lang w:eastAsia="en-GB"/>
              </w:rPr>
              <w:t>000</w:t>
            </w:r>
          </w:p>
        </w:tc>
      </w:tr>
      <w:tr w:rsidR="00681350" w:rsidRPr="005477E2" w14:paraId="17E7AA04" w14:textId="77777777" w:rsidTr="001E43D4">
        <w:tc>
          <w:tcPr>
            <w:tcW w:w="0" w:type="auto"/>
          </w:tcPr>
          <w:p w14:paraId="4C400976" w14:textId="77777777" w:rsidR="00681350" w:rsidRPr="005477E2" w:rsidRDefault="00681350" w:rsidP="001E43D4">
            <w:pPr>
              <w:ind w:left="0" w:firstLine="0"/>
              <w:rPr>
                <w:rFonts w:ascii="Calibri" w:eastAsia="Calibri" w:hAnsi="Calibri"/>
                <w:lang w:eastAsia="en-GB"/>
              </w:rPr>
            </w:pPr>
            <w:r w:rsidRPr="005477E2">
              <w:rPr>
                <w:rFonts w:ascii="Calibri" w:eastAsia="Calibri" w:hAnsi="Calibri"/>
                <w:lang w:eastAsia="en-GB"/>
              </w:rPr>
              <w:t>Population</w:t>
            </w:r>
          </w:p>
        </w:tc>
        <w:tc>
          <w:tcPr>
            <w:tcW w:w="0" w:type="auto"/>
          </w:tcPr>
          <w:p w14:paraId="4FB7E48F"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421</w:t>
            </w:r>
            <w:r>
              <w:rPr>
                <w:rFonts w:ascii="Calibri" w:eastAsia="Calibri" w:hAnsi="Calibri"/>
                <w:lang w:eastAsia="en-GB"/>
              </w:rPr>
              <w:t>,</w:t>
            </w:r>
            <w:r w:rsidRPr="005477E2">
              <w:rPr>
                <w:rFonts w:ascii="Calibri" w:eastAsia="Calibri" w:hAnsi="Calibri"/>
                <w:lang w:eastAsia="en-GB"/>
              </w:rPr>
              <w:t>446</w:t>
            </w:r>
            <w:r>
              <w:rPr>
                <w:rFonts w:ascii="Calibri" w:eastAsia="Calibri" w:hAnsi="Calibri"/>
                <w:lang w:eastAsia="en-GB"/>
              </w:rPr>
              <w:t>,</w:t>
            </w:r>
            <w:r w:rsidRPr="005477E2">
              <w:rPr>
                <w:rFonts w:ascii="Calibri" w:eastAsia="Calibri" w:hAnsi="Calibri"/>
                <w:lang w:eastAsia="en-GB"/>
              </w:rPr>
              <w:t>000</w:t>
            </w:r>
          </w:p>
        </w:tc>
        <w:tc>
          <w:tcPr>
            <w:tcW w:w="0" w:type="auto"/>
          </w:tcPr>
          <w:p w14:paraId="5CC822FB"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200</w:t>
            </w:r>
            <w:r>
              <w:rPr>
                <w:rFonts w:ascii="Calibri" w:eastAsia="Calibri" w:hAnsi="Calibri"/>
                <w:lang w:eastAsia="en-GB"/>
              </w:rPr>
              <w:t>,</w:t>
            </w:r>
            <w:r w:rsidRPr="005477E2">
              <w:rPr>
                <w:rFonts w:ascii="Calibri" w:eastAsia="Calibri" w:hAnsi="Calibri"/>
                <w:lang w:eastAsia="en-GB"/>
              </w:rPr>
              <w:t>486</w:t>
            </w:r>
            <w:r>
              <w:rPr>
                <w:rFonts w:ascii="Calibri" w:eastAsia="Calibri" w:hAnsi="Calibri"/>
                <w:lang w:eastAsia="en-GB"/>
              </w:rPr>
              <w:t>,</w:t>
            </w:r>
            <w:r w:rsidRPr="005477E2">
              <w:rPr>
                <w:rFonts w:ascii="Calibri" w:eastAsia="Calibri" w:hAnsi="Calibri"/>
                <w:lang w:eastAsia="en-GB"/>
              </w:rPr>
              <w:t>000</w:t>
            </w:r>
          </w:p>
        </w:tc>
        <w:tc>
          <w:tcPr>
            <w:tcW w:w="0" w:type="auto"/>
          </w:tcPr>
          <w:p w14:paraId="04F2D9A5"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217</w:t>
            </w:r>
            <w:r>
              <w:rPr>
                <w:rFonts w:ascii="Calibri" w:eastAsia="Calibri" w:hAnsi="Calibri"/>
                <w:lang w:eastAsia="en-GB"/>
              </w:rPr>
              <w:t>,</w:t>
            </w:r>
            <w:r w:rsidRPr="005477E2">
              <w:rPr>
                <w:rFonts w:ascii="Calibri" w:eastAsia="Calibri" w:hAnsi="Calibri"/>
                <w:lang w:eastAsia="en-GB"/>
              </w:rPr>
              <w:t>576</w:t>
            </w:r>
            <w:r>
              <w:rPr>
                <w:rFonts w:ascii="Calibri" w:eastAsia="Calibri" w:hAnsi="Calibri"/>
                <w:lang w:eastAsia="en-GB"/>
              </w:rPr>
              <w:t>,</w:t>
            </w:r>
            <w:r w:rsidRPr="005477E2">
              <w:rPr>
                <w:rFonts w:ascii="Calibri" w:eastAsia="Calibri" w:hAnsi="Calibri"/>
                <w:lang w:eastAsia="en-GB"/>
              </w:rPr>
              <w:t>000</w:t>
            </w:r>
          </w:p>
        </w:tc>
        <w:tc>
          <w:tcPr>
            <w:tcW w:w="0" w:type="auto"/>
          </w:tcPr>
          <w:p w14:paraId="739435FA"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69</w:t>
            </w:r>
            <w:r>
              <w:rPr>
                <w:rFonts w:ascii="Calibri" w:eastAsia="Calibri" w:hAnsi="Calibri"/>
                <w:lang w:eastAsia="en-GB"/>
              </w:rPr>
              <w:t>,</w:t>
            </w:r>
            <w:r w:rsidRPr="005477E2">
              <w:rPr>
                <w:rFonts w:ascii="Calibri" w:eastAsia="Calibri" w:hAnsi="Calibri"/>
                <w:lang w:eastAsia="en-GB"/>
              </w:rPr>
              <w:t>052</w:t>
            </w:r>
            <w:r>
              <w:rPr>
                <w:rFonts w:ascii="Calibri" w:eastAsia="Calibri" w:hAnsi="Calibri"/>
                <w:lang w:eastAsia="en-GB"/>
              </w:rPr>
              <w:t>,</w:t>
            </w:r>
            <w:r w:rsidRPr="005477E2">
              <w:rPr>
                <w:rFonts w:ascii="Calibri" w:eastAsia="Calibri" w:hAnsi="Calibri"/>
                <w:lang w:eastAsia="en-GB"/>
              </w:rPr>
              <w:t>000</w:t>
            </w:r>
          </w:p>
        </w:tc>
      </w:tr>
      <w:tr w:rsidR="00681350" w:rsidRPr="005477E2" w14:paraId="41EE83F3" w14:textId="77777777" w:rsidTr="001E43D4">
        <w:tc>
          <w:tcPr>
            <w:tcW w:w="0" w:type="auto"/>
          </w:tcPr>
          <w:p w14:paraId="2D720809" w14:textId="77777777" w:rsidR="00681350" w:rsidRPr="007F4A68" w:rsidRDefault="00681350" w:rsidP="001E43D4">
            <w:pPr>
              <w:ind w:left="0" w:firstLine="0"/>
              <w:rPr>
                <w:rFonts w:ascii="Calibri" w:eastAsia="Calibri" w:hAnsi="Calibri"/>
                <w:lang w:val="en-GB" w:eastAsia="en-GB"/>
              </w:rPr>
            </w:pPr>
            <w:r w:rsidRPr="007F4A68">
              <w:rPr>
                <w:rFonts w:ascii="Calibri" w:eastAsia="Calibri" w:hAnsi="Calibri"/>
                <w:lang w:val="en-GB" w:eastAsia="en-GB"/>
              </w:rPr>
              <w:lastRenderedPageBreak/>
              <w:t>Average population density (people/km</w:t>
            </w:r>
            <w:r w:rsidRPr="007F4A68">
              <w:rPr>
                <w:rFonts w:ascii="Calibri" w:eastAsia="Calibri" w:hAnsi="Calibri"/>
                <w:vertAlign w:val="superscript"/>
                <w:lang w:val="en-GB" w:eastAsia="en-GB"/>
              </w:rPr>
              <w:t>2</w:t>
            </w:r>
            <w:r w:rsidRPr="007F4A68">
              <w:rPr>
                <w:rFonts w:ascii="Calibri" w:eastAsia="Calibri" w:hAnsi="Calibri"/>
                <w:lang w:val="en-GB" w:eastAsia="en-GB"/>
              </w:rPr>
              <w:t>)</w:t>
            </w:r>
          </w:p>
        </w:tc>
        <w:tc>
          <w:tcPr>
            <w:tcW w:w="0" w:type="auto"/>
          </w:tcPr>
          <w:p w14:paraId="0AAB1E09"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110</w:t>
            </w:r>
          </w:p>
        </w:tc>
        <w:tc>
          <w:tcPr>
            <w:tcW w:w="0" w:type="auto"/>
          </w:tcPr>
          <w:p w14:paraId="61ABEDCC"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90</w:t>
            </w:r>
          </w:p>
        </w:tc>
        <w:tc>
          <w:tcPr>
            <w:tcW w:w="0" w:type="auto"/>
          </w:tcPr>
          <w:p w14:paraId="1BCEA399"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10</w:t>
            </w:r>
          </w:p>
        </w:tc>
        <w:tc>
          <w:tcPr>
            <w:tcW w:w="0" w:type="auto"/>
          </w:tcPr>
          <w:p w14:paraId="6166DB0E"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17</w:t>
            </w:r>
          </w:p>
        </w:tc>
      </w:tr>
      <w:tr w:rsidR="00681350" w:rsidRPr="005477E2" w14:paraId="3CFF9810" w14:textId="77777777" w:rsidTr="001E43D4">
        <w:tc>
          <w:tcPr>
            <w:tcW w:w="0" w:type="auto"/>
          </w:tcPr>
          <w:p w14:paraId="7648CF46" w14:textId="77777777" w:rsidR="00681350" w:rsidRPr="005477E2" w:rsidRDefault="00681350" w:rsidP="001E43D4">
            <w:pPr>
              <w:ind w:left="0" w:firstLine="0"/>
              <w:rPr>
                <w:rFonts w:ascii="Calibri" w:eastAsia="Calibri" w:hAnsi="Calibri"/>
                <w:lang w:eastAsia="en-GB"/>
              </w:rPr>
            </w:pPr>
            <w:r>
              <w:rPr>
                <w:rFonts w:ascii="Calibri" w:eastAsia="Calibri" w:hAnsi="Calibri"/>
                <w:lang w:eastAsia="en-GB"/>
              </w:rPr>
              <w:t>U</w:t>
            </w:r>
            <w:r w:rsidRPr="005477E2">
              <w:rPr>
                <w:rFonts w:ascii="Calibri" w:eastAsia="Calibri" w:hAnsi="Calibri"/>
                <w:lang w:eastAsia="en-GB"/>
              </w:rPr>
              <w:t>rban population%</w:t>
            </w:r>
          </w:p>
        </w:tc>
        <w:tc>
          <w:tcPr>
            <w:tcW w:w="0" w:type="auto"/>
          </w:tcPr>
          <w:p w14:paraId="6244B401"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78</w:t>
            </w:r>
          </w:p>
        </w:tc>
        <w:tc>
          <w:tcPr>
            <w:tcW w:w="0" w:type="auto"/>
          </w:tcPr>
          <w:p w14:paraId="00BA62B5"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66</w:t>
            </w:r>
          </w:p>
        </w:tc>
        <w:tc>
          <w:tcPr>
            <w:tcW w:w="0" w:type="auto"/>
          </w:tcPr>
          <w:p w14:paraId="09697327"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71</w:t>
            </w:r>
          </w:p>
        </w:tc>
        <w:tc>
          <w:tcPr>
            <w:tcW w:w="0" w:type="auto"/>
          </w:tcPr>
          <w:p w14:paraId="2D7357E4"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40</w:t>
            </w:r>
          </w:p>
        </w:tc>
      </w:tr>
      <w:tr w:rsidR="00681350" w:rsidRPr="005477E2" w14:paraId="40F1CBF4" w14:textId="77777777" w:rsidTr="001E43D4">
        <w:tc>
          <w:tcPr>
            <w:tcW w:w="0" w:type="auto"/>
          </w:tcPr>
          <w:p w14:paraId="347971EC" w14:textId="77777777" w:rsidR="00681350" w:rsidRPr="005477E2" w:rsidRDefault="00681350" w:rsidP="001E43D4">
            <w:pPr>
              <w:ind w:left="0" w:firstLine="0"/>
              <w:rPr>
                <w:rFonts w:ascii="Calibri" w:eastAsia="Calibri" w:hAnsi="Calibri"/>
                <w:lang w:eastAsia="en-GB"/>
              </w:rPr>
            </w:pPr>
            <w:r>
              <w:rPr>
                <w:rFonts w:ascii="Calibri" w:eastAsia="Calibri" w:hAnsi="Calibri"/>
                <w:lang w:eastAsia="en-GB"/>
              </w:rPr>
              <w:t>A</w:t>
            </w:r>
            <w:r w:rsidRPr="005477E2">
              <w:rPr>
                <w:rFonts w:ascii="Calibri" w:eastAsia="Calibri" w:hAnsi="Calibri"/>
                <w:lang w:eastAsia="en-GB"/>
              </w:rPr>
              <w:t>gricultural land%</w:t>
            </w:r>
          </w:p>
        </w:tc>
        <w:tc>
          <w:tcPr>
            <w:tcW w:w="0" w:type="auto"/>
          </w:tcPr>
          <w:p w14:paraId="32142D46"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37</w:t>
            </w:r>
          </w:p>
        </w:tc>
        <w:tc>
          <w:tcPr>
            <w:tcW w:w="0" w:type="auto"/>
          </w:tcPr>
          <w:p w14:paraId="4B19954B"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48</w:t>
            </w:r>
          </w:p>
        </w:tc>
        <w:tc>
          <w:tcPr>
            <w:tcW w:w="0" w:type="auto"/>
          </w:tcPr>
          <w:p w14:paraId="2F81474C"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21</w:t>
            </w:r>
          </w:p>
        </w:tc>
        <w:tc>
          <w:tcPr>
            <w:tcW w:w="0" w:type="auto"/>
          </w:tcPr>
          <w:p w14:paraId="0D98FB6A"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75</w:t>
            </w:r>
          </w:p>
        </w:tc>
      </w:tr>
      <w:tr w:rsidR="00681350" w:rsidRPr="005477E2" w14:paraId="50F1D338" w14:textId="77777777" w:rsidTr="001E43D4">
        <w:tc>
          <w:tcPr>
            <w:tcW w:w="0" w:type="auto"/>
          </w:tcPr>
          <w:p w14:paraId="172A1D32" w14:textId="77777777" w:rsidR="00681350" w:rsidRPr="005477E2" w:rsidRDefault="00681350" w:rsidP="001E43D4">
            <w:pPr>
              <w:ind w:left="0" w:firstLine="0"/>
              <w:rPr>
                <w:rFonts w:ascii="Calibri" w:eastAsia="Calibri" w:hAnsi="Calibri"/>
                <w:lang w:eastAsia="en-GB"/>
              </w:rPr>
            </w:pPr>
            <w:r>
              <w:rPr>
                <w:rFonts w:ascii="Calibri" w:eastAsia="Calibri" w:hAnsi="Calibri"/>
                <w:lang w:eastAsia="en-GB"/>
              </w:rPr>
              <w:t>F</w:t>
            </w:r>
            <w:r w:rsidRPr="005477E2">
              <w:rPr>
                <w:rFonts w:ascii="Calibri" w:eastAsia="Calibri" w:hAnsi="Calibri"/>
                <w:lang w:eastAsia="en-GB"/>
              </w:rPr>
              <w:t>orested land %</w:t>
            </w:r>
          </w:p>
        </w:tc>
        <w:tc>
          <w:tcPr>
            <w:tcW w:w="0" w:type="auto"/>
          </w:tcPr>
          <w:p w14:paraId="45AEBA91"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39</w:t>
            </w:r>
          </w:p>
        </w:tc>
        <w:tc>
          <w:tcPr>
            <w:tcW w:w="0" w:type="auto"/>
          </w:tcPr>
          <w:p w14:paraId="5B381761"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27</w:t>
            </w:r>
          </w:p>
        </w:tc>
        <w:tc>
          <w:tcPr>
            <w:tcW w:w="0" w:type="auto"/>
          </w:tcPr>
          <w:p w14:paraId="11E5C1C0"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43</w:t>
            </w:r>
          </w:p>
        </w:tc>
        <w:tc>
          <w:tcPr>
            <w:tcW w:w="0" w:type="auto"/>
          </w:tcPr>
          <w:p w14:paraId="3646B09A" w14:textId="77777777" w:rsidR="00681350" w:rsidRPr="005477E2" w:rsidRDefault="00681350" w:rsidP="001E43D4">
            <w:pPr>
              <w:ind w:left="0" w:firstLine="0"/>
              <w:jc w:val="right"/>
              <w:rPr>
                <w:rFonts w:ascii="Calibri" w:eastAsia="Calibri" w:hAnsi="Calibri"/>
                <w:lang w:eastAsia="en-GB"/>
              </w:rPr>
            </w:pPr>
            <w:r w:rsidRPr="005477E2">
              <w:rPr>
                <w:rFonts w:ascii="Calibri" w:eastAsia="Calibri" w:hAnsi="Calibri"/>
                <w:lang w:eastAsia="en-GB"/>
              </w:rPr>
              <w:t>3</w:t>
            </w:r>
          </w:p>
        </w:tc>
      </w:tr>
    </w:tbl>
    <w:p w14:paraId="6840EBED" w14:textId="77777777" w:rsidR="00681350" w:rsidRPr="005477E2" w:rsidRDefault="00681350" w:rsidP="001E43D4">
      <w:pPr>
        <w:rPr>
          <w:rFonts w:ascii="Calibri" w:eastAsia="Calibri" w:hAnsi="Calibri" w:cs="Times New Roman"/>
          <w:lang w:eastAsia="en-GB"/>
        </w:rPr>
      </w:pPr>
    </w:p>
    <w:p w14:paraId="1DA7C21C" w14:textId="14220C04" w:rsidR="00681350" w:rsidRPr="005477E2" w:rsidRDefault="00681350" w:rsidP="00147745">
      <w:pPr>
        <w:pStyle w:val="Heading3"/>
      </w:pPr>
      <w:bookmarkStart w:id="95" w:name="_Toc502755790"/>
      <w:bookmarkStart w:id="96" w:name="_Toc504380573"/>
      <w:bookmarkStart w:id="97" w:name="_Toc519504371"/>
      <w:r w:rsidRPr="005477E2">
        <w:t xml:space="preserve">Marine </w:t>
      </w:r>
      <w:r>
        <w:t xml:space="preserve">areas of </w:t>
      </w:r>
      <w:r w:rsidRPr="005477E2">
        <w:t>Europe and Central Asia</w:t>
      </w:r>
      <w:bookmarkEnd w:id="95"/>
      <w:bookmarkEnd w:id="96"/>
      <w:bookmarkEnd w:id="97"/>
    </w:p>
    <w:p w14:paraId="47CE6BF0" w14:textId="77777777" w:rsidR="00681350" w:rsidRPr="005477E2" w:rsidRDefault="00681350" w:rsidP="001E43D4">
      <w:pPr>
        <w:rPr>
          <w:rFonts w:ascii="Calibri" w:eastAsia="Calibri" w:hAnsi="Calibri" w:cs="Times New Roman"/>
          <w:lang w:eastAsia="en-GB"/>
        </w:rPr>
      </w:pPr>
      <w:r w:rsidRPr="005477E2">
        <w:rPr>
          <w:rFonts w:ascii="Calibri" w:eastAsia="Calibri" w:hAnsi="Calibri" w:cs="Calibri"/>
          <w:lang w:eastAsia="en-GB"/>
        </w:rPr>
        <w:t xml:space="preserve">In terms of marine areas, this assessment focuses on the Exclusive Economic Zones (EEZ) of the countries in the region, therefore </w:t>
      </w:r>
      <w:r>
        <w:rPr>
          <w:rFonts w:ascii="Calibri" w:eastAsia="Calibri" w:hAnsi="Calibri" w:cs="Calibri"/>
          <w:lang w:eastAsia="en-GB"/>
        </w:rPr>
        <w:t>mainly</w:t>
      </w:r>
      <w:r w:rsidRPr="005477E2">
        <w:rPr>
          <w:rFonts w:ascii="Calibri" w:eastAsia="Calibri" w:hAnsi="Calibri" w:cs="Calibri"/>
          <w:lang w:eastAsia="en-GB"/>
        </w:rPr>
        <w:t xml:space="preserve"> marine areas within 200 nautical miles from the shores (unless interrupted by land) are discussed. </w:t>
      </w:r>
      <w:r w:rsidRPr="005477E2">
        <w:rPr>
          <w:rFonts w:ascii="Calibri" w:eastAsia="Calibri" w:hAnsi="Calibri" w:cs="Times New Roman"/>
          <w:lang w:eastAsia="en-GB"/>
        </w:rPr>
        <w:t xml:space="preserve">Since marine units typically bridge several subregions, here they are presented </w:t>
      </w:r>
      <w:r>
        <w:rPr>
          <w:rFonts w:ascii="Calibri" w:eastAsia="Calibri" w:hAnsi="Calibri" w:cs="Times New Roman"/>
          <w:lang w:eastAsia="en-GB"/>
        </w:rPr>
        <w:t xml:space="preserve">followed by a description of </w:t>
      </w:r>
      <w:r w:rsidRPr="005477E2">
        <w:rPr>
          <w:rFonts w:ascii="Calibri" w:eastAsia="Calibri" w:hAnsi="Calibri" w:cs="Times New Roman"/>
          <w:lang w:eastAsia="en-GB"/>
        </w:rPr>
        <w:t xml:space="preserve">their main habitat types (units of analysis) in </w:t>
      </w:r>
      <w:r>
        <w:rPr>
          <w:rFonts w:ascii="Calibri" w:eastAsia="Calibri" w:hAnsi="Calibri" w:cs="Times New Roman"/>
          <w:lang w:eastAsia="en-GB"/>
        </w:rPr>
        <w:t xml:space="preserve">an </w:t>
      </w:r>
      <w:r w:rsidRPr="005477E2">
        <w:rPr>
          <w:rFonts w:ascii="Calibri" w:eastAsia="Calibri" w:hAnsi="Calibri" w:cs="Times New Roman"/>
          <w:lang w:eastAsia="en-GB"/>
        </w:rPr>
        <w:t>order</w:t>
      </w:r>
      <w:r>
        <w:rPr>
          <w:rFonts w:ascii="Calibri" w:eastAsia="Calibri" w:hAnsi="Calibri" w:cs="Times New Roman"/>
          <w:lang w:eastAsia="en-GB"/>
        </w:rPr>
        <w:t xml:space="preserve"> that is independent of the subregions (see </w:t>
      </w:r>
      <w:r w:rsidRPr="007D237C">
        <w:rPr>
          <w:rFonts w:ascii="Calibri" w:eastAsia="Calibri" w:hAnsi="Calibri" w:cs="Times New Roman"/>
          <w:b/>
          <w:lang w:eastAsia="en-GB"/>
        </w:rPr>
        <w:t>Figure 1.7</w:t>
      </w:r>
      <w:r w:rsidRPr="0056649A">
        <w:rPr>
          <w:rFonts w:ascii="Calibri" w:eastAsia="Calibri" w:hAnsi="Calibri" w:cs="Times New Roman"/>
          <w:lang w:eastAsia="en-GB"/>
        </w:rPr>
        <w:t>)</w:t>
      </w:r>
      <w:r>
        <w:rPr>
          <w:rFonts w:ascii="Calibri" w:eastAsia="Calibri" w:hAnsi="Calibri" w:cs="Times New Roman"/>
          <w:lang w:eastAsia="en-GB"/>
        </w:rPr>
        <w:t>.</w:t>
      </w:r>
    </w:p>
    <w:p w14:paraId="550F9FC4" w14:textId="7EDC8367" w:rsidR="00681350" w:rsidRPr="005477E2" w:rsidRDefault="00681350" w:rsidP="001E43D4">
      <w:pPr>
        <w:rPr>
          <w:rFonts w:ascii="Calibri" w:eastAsia="Calibri" w:hAnsi="Calibri" w:cs="Calibri"/>
        </w:rPr>
      </w:pPr>
      <w:r w:rsidRPr="005477E2">
        <w:rPr>
          <w:b/>
          <w:lang w:eastAsia="en-GB"/>
        </w:rPr>
        <w:t>North</w:t>
      </w:r>
      <w:r>
        <w:rPr>
          <w:b/>
          <w:lang w:eastAsia="en-GB"/>
        </w:rPr>
        <w:t xml:space="preserve"> E</w:t>
      </w:r>
      <w:r w:rsidRPr="005477E2">
        <w:rPr>
          <w:b/>
          <w:lang w:eastAsia="en-GB"/>
        </w:rPr>
        <w:t>ast Atlantic</w:t>
      </w:r>
      <w:r w:rsidRPr="005477E2">
        <w:rPr>
          <w:lang w:eastAsia="en-GB"/>
        </w:rPr>
        <w:t xml:space="preserve">. </w:t>
      </w:r>
      <w:r w:rsidRPr="005477E2">
        <w:rPr>
          <w:rFonts w:ascii="Calibri" w:eastAsia="Calibri" w:hAnsi="Calibri" w:cs="Calibri"/>
        </w:rPr>
        <w:t xml:space="preserve">The European part of the Atlantic </w:t>
      </w:r>
      <w:r>
        <w:rPr>
          <w:rFonts w:ascii="Calibri" w:eastAsia="Calibri" w:hAnsi="Calibri" w:cs="Calibri"/>
        </w:rPr>
        <w:t xml:space="preserve">Ocean </w:t>
      </w:r>
      <w:r w:rsidRPr="005477E2">
        <w:rPr>
          <w:rFonts w:ascii="Calibri" w:eastAsia="Calibri" w:hAnsi="Calibri" w:cs="Calibri"/>
        </w:rPr>
        <w:t>(</w:t>
      </w:r>
      <w:r w:rsidRPr="005477E2">
        <w:rPr>
          <w:rFonts w:ascii="Calibri" w:eastAsia="Calibri" w:hAnsi="Calibri" w:cs="Calibri"/>
          <w:i/>
        </w:rPr>
        <w:t>sensu lato</w:t>
      </w:r>
      <w:r w:rsidRPr="005477E2">
        <w:rPr>
          <w:rFonts w:ascii="Calibri" w:eastAsia="Calibri" w:hAnsi="Calibri" w:cs="Calibri"/>
        </w:rPr>
        <w:t xml:space="preserve">, i.e. </w:t>
      </w:r>
      <w:r>
        <w:rPr>
          <w:rFonts w:ascii="Calibri" w:eastAsia="Calibri" w:hAnsi="Calibri" w:cs="Calibri"/>
        </w:rPr>
        <w:t xml:space="preserve">including </w:t>
      </w:r>
      <w:r w:rsidRPr="005477E2">
        <w:rPr>
          <w:rFonts w:ascii="Calibri" w:eastAsia="Calibri" w:hAnsi="Calibri" w:cs="Calibri"/>
        </w:rPr>
        <w:t>North Sea, Irish Sea, English Channel, Iberian coast and Macaronesean Islands) encompasses large latitudinal gradients,</w:t>
      </w:r>
      <w:r w:rsidRPr="005477E2">
        <w:rPr>
          <w:rFonts w:ascii="Calibri" w:eastAsia="Calibri" w:hAnsi="Calibri" w:cs="Calibri"/>
          <w:lang w:eastAsia="en-GB"/>
        </w:rPr>
        <w:t xml:space="preserve"> extending from the sub-tropics (e.g. Gibraltar at approximately 36°N) to the upper latitudes of Svalbard in the Arctic (e.g. 77°N) and bridging</w:t>
      </w:r>
      <w:r w:rsidRPr="005477E2">
        <w:rPr>
          <w:rFonts w:ascii="Calibri" w:eastAsia="Calibri" w:hAnsi="Calibri" w:cs="Calibri"/>
        </w:rPr>
        <w:t xml:space="preserve"> several biogeographic provinces from Arctic to warm temperate system</w:t>
      </w:r>
      <w:r>
        <w:rPr>
          <w:rFonts w:ascii="Calibri" w:eastAsia="Calibri" w:hAnsi="Calibri" w:cs="Calibri"/>
        </w:rPr>
        <w:t>s</w:t>
      </w:r>
      <w:r w:rsidRPr="005477E2">
        <w:rPr>
          <w:rFonts w:ascii="Calibri" w:eastAsia="Calibri" w:hAnsi="Calibri" w:cs="Calibri"/>
        </w:rPr>
        <w:t xml:space="preserve"> </w:t>
      </w:r>
      <w:r w:rsidRPr="005477E2">
        <w:rPr>
          <w:rFonts w:ascii="Calibri" w:eastAsia="Calibri" w:hAnsi="Calibri" w:cs="Calibri"/>
        </w:rPr>
        <w:fldChar w:fldCharType="begin" w:fldLock="1"/>
      </w:r>
      <w:r>
        <w:rPr>
          <w:rFonts w:ascii="Calibri" w:eastAsia="Calibri" w:hAnsi="Calibri" w:cs="Calibri"/>
        </w:rPr>
        <w:instrText>ADDIN CSL_CITATION { "citationItems" : [ { "id" : "ITEM-1", "itemData" : { "DOI" : "10.1641/B570707",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 "title" : "Marine Ecoregions of the World: A Bioregionalization of Coastal and Shelf Areas", "type" : "article-journal", "volume" : "57" }, "uris" : [ "http://www.mendeley.com/documents/?uuid=d6a19059-bc09-3f15-9920-c787827aa39e", "http://www.mendeley.com/documents/?uuid=06acce15-015e-40c9-8831-b17092f91820" ] } ], "mendeley" : { "formattedCitation" : "(Spalding et al., 2007)", "plainTextFormattedCitation" : "(Spalding et al., 2007)", "previouslyFormattedCitation" : "(Spalding et al., 2007)" }, "properties" : {  }, "schema" : "https://github.com/citation-style-language/schema/raw/master/csl-citation.json" }</w:instrText>
      </w:r>
      <w:r w:rsidRPr="005477E2">
        <w:rPr>
          <w:rFonts w:ascii="Calibri" w:eastAsia="Calibri" w:hAnsi="Calibri" w:cs="Calibri"/>
        </w:rPr>
        <w:fldChar w:fldCharType="separate"/>
      </w:r>
      <w:r w:rsidRPr="006F418F">
        <w:rPr>
          <w:rFonts w:ascii="Calibri" w:eastAsia="Calibri" w:hAnsi="Calibri" w:cs="Calibri"/>
        </w:rPr>
        <w:t xml:space="preserve">(Spalding </w:t>
      </w:r>
      <w:r w:rsidR="00C56B4E" w:rsidRPr="00C56B4E">
        <w:rPr>
          <w:rFonts w:ascii="Calibri" w:eastAsia="Calibri" w:hAnsi="Calibri" w:cs="Calibri"/>
          <w:i/>
        </w:rPr>
        <w:t>et al.</w:t>
      </w:r>
      <w:r w:rsidRPr="006F418F">
        <w:rPr>
          <w:rFonts w:ascii="Calibri" w:eastAsia="Calibri" w:hAnsi="Calibri" w:cs="Calibri"/>
        </w:rPr>
        <w:t>, 2007)</w:t>
      </w:r>
      <w:r w:rsidRPr="005477E2">
        <w:rPr>
          <w:rFonts w:ascii="Calibri" w:eastAsia="Calibri" w:hAnsi="Calibri" w:cs="Calibri"/>
        </w:rPr>
        <w:fldChar w:fldCharType="end"/>
      </w:r>
      <w:r>
        <w:rPr>
          <w:rFonts w:ascii="Calibri" w:eastAsia="Calibri" w:hAnsi="Calibri" w:cs="Calibri"/>
        </w:rPr>
        <w:t>. It</w:t>
      </w:r>
      <w:r w:rsidRPr="005477E2">
        <w:rPr>
          <w:rFonts w:ascii="Calibri" w:eastAsia="Calibri" w:hAnsi="Calibri" w:cs="Calibri"/>
        </w:rPr>
        <w:t xml:space="preserve"> includes highly diverse and complex</w:t>
      </w:r>
      <w:r>
        <w:rPr>
          <w:rFonts w:ascii="Calibri" w:eastAsia="Calibri" w:hAnsi="Calibri" w:cs="Calibri"/>
        </w:rPr>
        <w:t xml:space="preserve"> benthic</w:t>
      </w:r>
      <w:r w:rsidRPr="005477E2">
        <w:rPr>
          <w:rFonts w:ascii="Calibri" w:eastAsia="Calibri" w:hAnsi="Calibri" w:cs="Calibri"/>
        </w:rPr>
        <w:t xml:space="preserve"> habitats such as </w:t>
      </w:r>
      <w:r>
        <w:rPr>
          <w:rFonts w:ascii="Calibri" w:eastAsia="Calibri" w:hAnsi="Calibri" w:cs="Calibri"/>
        </w:rPr>
        <w:t xml:space="preserve">hyderothermal vents, </w:t>
      </w:r>
      <w:r w:rsidRPr="005477E2">
        <w:rPr>
          <w:rFonts w:ascii="Calibri" w:eastAsia="Calibri" w:hAnsi="Calibri" w:cs="Calibri"/>
        </w:rPr>
        <w:t xml:space="preserve">seagrass meadows, kelp forests and biogenic reefs </w:t>
      </w:r>
      <w:r w:rsidRPr="005477E2">
        <w:rPr>
          <w:rFonts w:ascii="Calibri" w:eastAsia="Calibri" w:hAnsi="Calibri" w:cs="Calibri"/>
        </w:rPr>
        <w:fldChar w:fldCharType="begin" w:fldLock="1"/>
      </w:r>
      <w:r>
        <w:rPr>
          <w:rFonts w:ascii="Calibri" w:eastAsia="Calibri" w:hAnsi="Calibri" w:cs="Calibri"/>
        </w:rPr>
        <w:instrText>ADDIN CSL_CITATION { "citationItems" : [ { "id" : "ITEM-1", "itemData" : { "DOI" : "10.1111/brv.12002", "ISBN" : "1469-185X", "ISSN" : "14647931", "PMID" : "23217156", "abstract" : "The sustainability of ecosystem services depends on a firm understanding of both how organisms provide these services to humans and how these organisms will be altered with a changing climate. Unquestionably a dominant feature of most ecosystems, invertebrates affect many ecosystem services and are also highly responsive to climate change. However, there is still a basic lack of understanding of the direct and indirect paths by which invertebrates influence ecosystem services, as well as how climate change will affect those ecosystem services by altering invertebrate populations. This indicates a lack of communication and collaboration among scientists researching ecosystem services and climate change effects on invertebrates, and land managers and researchers from other disciplines, which becomes obvious when systematically reviewing the literature relevant to invertebrates, ecosystem services, and climate change. To address this issue, we review how invertebrates respond to climate change. We then review how invertebrates both positively and negatively influence ecosystem services. Lastly, we provide some critical future directions for research needs, and suggest ways in which managers, scientists and other researchers may collaborate to tackle the complex issue of sustaining invertebrate-mediated services under a changing climate.", "author" : [ { "dropping-particle" : "", "family" : "Prather", "given" : "Chelse M.", "non-dropping-particle" : "", "parse-names" : false, "suffix" : "" }, { "dropping-particle" : "", "family" : "Pelini", "given" : "Shannon L.", "non-dropping-particle" : "", "parse-names" : false, "suffix" : "" }, { "dropping-particle" : "", "family" : "Laws", "given" : "Angela", "non-dropping-particle" : "", "parse-names" : false, "suffix" : "" }, { "dropping-particle" : "", "family" : "Rivest", "given" : "Emily", "non-dropping-particle" : "", "parse-names" : false, "suffix" : "" }, { "dropping-particle" : "", "family" : "Woltz", "given" : "Megan", "non-dropping-particle" : "", "parse-names" : false, "suffix" : "" }, { "dropping-particle" : "", "family" : "Bloch", "given" : "Christopher P.", "non-dropping-particle" : "", "parse-names" : false, "suffix" : "" }, { "dropping-particle" : "", "family" : "Toro", "given" : "Israel", "non-dropping-particle" : "Del", "parse-names" : false, "suffix" : "" }, { "dropping-particle" : "", "family" : "Ho", "given" : "Chuan Kai", "non-dropping-particle" : "", "parse-names" : false, "suffix" : "" }, { "dropping-particle" : "", "family" : "Kominoski", "given" : "John", "non-dropping-particle" : "", "parse-names" : false, "suffix" : "" }, { "dropping-particle" : "", "family" : "Newbold", "given" : "T. A Scott", "non-dropping-particle" : "", "parse-names" : false, "suffix" : "" }, { "dropping-particle" : "", "family" : "Parsons", "given" : "Sheena", "non-dropping-particle" : "", "parse-names" : false, "suffix" : "" }, { "dropping-particle" : "", "family" : "Joern", "given" : "A.", "non-dropping-particle" : "", "parse-names" : false, "suffix" : "" } ], "container-title" : "Biological Reviews", "id" : "ITEM-1", "issue" : "2", "issued" : { "date-parts" : [ [ "2013" ] ] }, "page" : "327-348", "title" : "Invertebrates, ecosystem services and climate change", "type" : "article-journal", "volume" : "88" }, "uris" : [ "http://www.mendeley.com/documents/?uuid=d08866bb-2a9e-42bc-9f9a-1f885172245b", "http://www.mendeley.com/documents/?uuid=826ae98d-1c04-4b81-8b7e-389f324c1eaa" ] } ], "mendeley" : { "formattedCitation" : "(Prather et al., 2013)", "manualFormatting" : "(Prather et al. 2013", "plainTextFormattedCitation" : "(Prather et al., 2013)", "previouslyFormattedCitation" : "(Prather et al., 2013)" }, "properties" : {  }, "schema" : "https://github.com/citation-style-language/schema/raw/master/csl-citation.json" }</w:instrText>
      </w:r>
      <w:r w:rsidRPr="005477E2">
        <w:rPr>
          <w:rFonts w:ascii="Calibri" w:eastAsia="Calibri" w:hAnsi="Calibri" w:cs="Calibri"/>
        </w:rPr>
        <w:fldChar w:fldCharType="separate"/>
      </w:r>
      <w:r w:rsidRPr="005477E2">
        <w:rPr>
          <w:rFonts w:ascii="Calibri" w:eastAsia="Calibri" w:hAnsi="Calibri" w:cs="Calibri"/>
        </w:rPr>
        <w:t xml:space="preserve">(Prather </w:t>
      </w:r>
      <w:r w:rsidR="00C56B4E" w:rsidRPr="00C56B4E">
        <w:rPr>
          <w:rFonts w:ascii="Calibri" w:eastAsia="Calibri" w:hAnsi="Calibri" w:cs="Calibri"/>
          <w:i/>
        </w:rPr>
        <w:t>et al.</w:t>
      </w:r>
      <w:r>
        <w:rPr>
          <w:rFonts w:ascii="Calibri" w:eastAsia="Calibri" w:hAnsi="Calibri" w:cs="Calibri"/>
        </w:rPr>
        <w:t>,</w:t>
      </w:r>
      <w:r w:rsidRPr="005477E2">
        <w:rPr>
          <w:rFonts w:ascii="Calibri" w:eastAsia="Calibri" w:hAnsi="Calibri" w:cs="Calibri"/>
        </w:rPr>
        <w:t xml:space="preserve"> 2013</w:t>
      </w:r>
      <w:r w:rsidRPr="005477E2">
        <w:rPr>
          <w:rFonts w:ascii="Calibri" w:eastAsia="Calibri" w:hAnsi="Calibri" w:cs="Calibri"/>
        </w:rPr>
        <w:fldChar w:fldCharType="end"/>
      </w:r>
      <w:r w:rsidRPr="005477E2">
        <w:rPr>
          <w:rFonts w:ascii="Calibri" w:eastAsia="Calibri" w:hAnsi="Calibri" w:cs="Calibri"/>
        </w:rPr>
        <w:t xml:space="preserve">; </w:t>
      </w:r>
      <w:r w:rsidRPr="005477E2">
        <w:rPr>
          <w:rFonts w:ascii="Calibri" w:eastAsia="Calibri" w:hAnsi="Calibri" w:cs="Calibri"/>
        </w:rPr>
        <w:fldChar w:fldCharType="begin" w:fldLock="1"/>
      </w:r>
      <w:r>
        <w:rPr>
          <w:rFonts w:ascii="Calibri" w:eastAsia="Calibri" w:hAnsi="Calibri" w:cs="Calibri"/>
        </w:rPr>
        <w:instrText>ADDIN CSL_CITATION { "citationItems" : [ { "id" : "ITEM-1", "itemData" : { "DOI" : "10.1002/ece3.774", "ISBN" : "2045-7758", "ISSN" : "20457758", "PMID" : "24198956", "abstract" : "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u00b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1", "issue" : "11", "issued" : { "date-parts" : [ [ "2013", "10" ] ] }, "page" : "4016-4038", "title" : "Threats and knowledge gaps for ecosystem services provided by kelp forests: A northeast Atlantic perspective", "type" : "article-journal", "volume" : "3" }, "uris" : [ "http://www.mendeley.com/documents/?uuid=67185f06-5ffe-31de-a3ea-8eb526084b5d", "http://www.mendeley.com/documents/?uuid=d108c8b9-0659-4e7d-8dbb-eacb65262c3f" ] } ], "mendeley" : { "formattedCitation" : "(Smale, Burrows, Moore, O\u2019Connor, &amp; Hawkins, 2013)", "manualFormatting" : "Smale et al. 2013", "plainTextFormattedCitation" : "(Smale, Burrows, Moore, O\u2019Connor, &amp; Hawkins, 2013)", "previouslyFormattedCitation" : "(Smale, Burrows, Moore, O\u2019Connor, &amp; Hawkins, 2013)" }, "properties" : {  }, "schema" : "https://github.com/citation-style-language/schema/raw/master/csl-citation.json" }</w:instrText>
      </w:r>
      <w:r w:rsidRPr="005477E2">
        <w:rPr>
          <w:rFonts w:ascii="Calibri" w:eastAsia="Calibri" w:hAnsi="Calibri" w:cs="Calibri"/>
        </w:rPr>
        <w:fldChar w:fldCharType="separate"/>
      </w:r>
      <w:r w:rsidRPr="005477E2">
        <w:rPr>
          <w:rFonts w:ascii="Calibri" w:eastAsia="Calibri" w:hAnsi="Calibri" w:cs="Calibri"/>
        </w:rPr>
        <w:t xml:space="preserve">Smale </w:t>
      </w:r>
      <w:r w:rsidR="00C56B4E" w:rsidRPr="00C56B4E">
        <w:rPr>
          <w:rFonts w:ascii="Calibri" w:eastAsia="Calibri" w:hAnsi="Calibri" w:cs="Calibri"/>
          <w:i/>
        </w:rPr>
        <w:t>et al.</w:t>
      </w:r>
      <w:r>
        <w:rPr>
          <w:rFonts w:ascii="Calibri" w:eastAsia="Calibri" w:hAnsi="Calibri" w:cs="Calibri"/>
        </w:rPr>
        <w:t>,</w:t>
      </w:r>
      <w:r w:rsidRPr="005477E2">
        <w:rPr>
          <w:rFonts w:ascii="Calibri" w:eastAsia="Calibri" w:hAnsi="Calibri" w:cs="Calibri"/>
        </w:rPr>
        <w:t xml:space="preserve"> 2013</w:t>
      </w:r>
      <w:r w:rsidRPr="005477E2">
        <w:rPr>
          <w:rFonts w:ascii="Calibri" w:eastAsia="Calibri" w:hAnsi="Calibri" w:cs="Calibri"/>
        </w:rPr>
        <w:fldChar w:fldCharType="end"/>
      </w:r>
      <w:r w:rsidRPr="005477E2">
        <w:rPr>
          <w:rFonts w:ascii="Calibri" w:eastAsia="Calibri" w:hAnsi="Calibri" w:cs="Calibri"/>
        </w:rPr>
        <w:t xml:space="preserve">; </w:t>
      </w:r>
      <w:r w:rsidRPr="005477E2">
        <w:rPr>
          <w:rFonts w:ascii="Calibri" w:eastAsia="Calibri" w:hAnsi="Calibri" w:cs="Calibri"/>
        </w:rPr>
        <w:fldChar w:fldCharType="begin" w:fldLock="1"/>
      </w:r>
      <w:r>
        <w:rPr>
          <w:rFonts w:ascii="Calibri" w:eastAsia="Calibri" w:hAnsi="Calibri" w:cs="Calibri"/>
        </w:rPr>
        <w:instrText>ADDIN CSL_CITATION { "citationItems" : [ { "id" : "ITEM-1", "itemData" : { "DOI" : "10.1126/science.1132294", "ISBN" : "0036-8075", "ISSN" : "1095-9203", "PMID" : "17082450", "abstract" : "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 "author" : [ { "dropping-particle" : "", "family" : "Worm", "given" : "B.", "non-dropping-particle" : "", "parse-names" : false, "suffix" : "" }, { "dropping-particle" : "", "family" : "Barbier", "given" : "E.B.", "non-dropping-particle" : "", "parse-names" : false, "suffix" : "" }, { "dropping-particle" : "", "family" : "Beaumont", "given" : "N.", "non-dropping-particle" : "", "parse-names" : false, "suffix" : "" }, { "dropping-particle" : "", "family" : "Duffy", "given" : "J.E.", "non-dropping-particle" : "", "parse-names" : false, "suffix" : "" }, { "dropping-particle" : "", "family" : "Folke", "given" : "C.", "non-dropping-particle" : "", "parse-names" : false, "suffix" : "" }, { "dropping-particle" : "", "family" : "Halpern", "given" : "B.S.", "non-dropping-particle" : "", "parse-names" : false, "suffix" : "" }, { "dropping-particle" : "", "family" : "Jackson", "given" : "J.B.C.", "non-dropping-particle" : "", "parse-names" : false, "suffix" : "" }, { "dropping-particle" : "", "family" : "Lotze", "given" : "H.K.", "non-dropping-particle" : "", "parse-names" : false, "suffix" : "" }, { "dropping-particle" : "", "family" : "Micheli", "given" : "F.", "non-dropping-particle" : "", "parse-names" : false, "suffix" : "" }, { "dropping-particle" : "", "family" : "Palumbi", "given" : "S.R.", "non-dropping-particle" : "", "parse-names" : false, "suffix" : "" }, { "dropping-particle" : "", "family" : "Sala", "given" : "E.", "non-dropping-particle" : "", "parse-names" : false, "suffix" : "" }, { "dropping-particle" : "", "family" : "Selkoe", "given" : "K.a.", "non-dropping-particle" : "", "parse-names" : false, "suffix" : "" }, { "dropping-particle" : "", "family" : "Stachowicz", "given" : "J.J.", "non-dropping-particle" : "", "parse-names" : false, "suffix" : "" }, { "dropping-particle" : "", "family" : "Watson", "given" : "R.", "non-dropping-particle" : "", "parse-names" : false, "suffix" : "" } ], "container-title" : "Science", "id" : "ITEM-1", "issue" : "5800", "issued" : { "date-parts" : [ [ "2006", "11", "3" ] ] }, "page" : "787-90", "publisher" : "American Association for the Advancement of Science", "title" : "Impacts of biodiversity loss on ocean ecosystem services.", "type" : "article-journal", "volume" : "314" }, "uris" : [ "http://www.mendeley.com/documents/?uuid=34f5fe89-3d6c-314b-80e6-afbc32a166f2", "http://www.mendeley.com/documents/?uuid=e855794a-f8e5-4313-ab27-1af5dbf89759" ] } ], "mendeley" : { "formattedCitation" : "(Worm et al., 2006)", "manualFormatting" : "Worm et al. 2006)", "plainTextFormattedCitation" : "(Worm et al., 2006)", "previouslyFormattedCitation" : "(Worm et al., 2006)" }, "properties" : {  }, "schema" : "https://github.com/citation-style-language/schema/raw/master/csl-citation.json" }</w:instrText>
      </w:r>
      <w:r w:rsidRPr="005477E2">
        <w:rPr>
          <w:rFonts w:ascii="Calibri" w:eastAsia="Calibri" w:hAnsi="Calibri" w:cs="Calibri"/>
        </w:rPr>
        <w:fldChar w:fldCharType="separate"/>
      </w:r>
      <w:r w:rsidRPr="005477E2">
        <w:rPr>
          <w:rFonts w:ascii="Calibri" w:eastAsia="Calibri" w:hAnsi="Calibri" w:cs="Calibri"/>
        </w:rPr>
        <w:t xml:space="preserve">Worm </w:t>
      </w:r>
      <w:r w:rsidR="00C56B4E" w:rsidRPr="00C56B4E">
        <w:rPr>
          <w:rFonts w:ascii="Calibri" w:eastAsia="Calibri" w:hAnsi="Calibri" w:cs="Calibri"/>
          <w:i/>
        </w:rPr>
        <w:t>et al.</w:t>
      </w:r>
      <w:r>
        <w:rPr>
          <w:rFonts w:ascii="Calibri" w:eastAsia="Calibri" w:hAnsi="Calibri" w:cs="Calibri"/>
        </w:rPr>
        <w:t>,</w:t>
      </w:r>
      <w:r w:rsidRPr="005477E2">
        <w:rPr>
          <w:rFonts w:ascii="Calibri" w:eastAsia="Calibri" w:hAnsi="Calibri" w:cs="Calibri"/>
        </w:rPr>
        <w:t xml:space="preserve"> 2006)</w:t>
      </w:r>
      <w:r w:rsidRPr="005477E2">
        <w:rPr>
          <w:rFonts w:ascii="Calibri" w:eastAsia="Calibri" w:hAnsi="Calibri" w:cs="Calibri"/>
        </w:rPr>
        <w:fldChar w:fldCharType="end"/>
      </w:r>
      <w:r w:rsidRPr="005477E2">
        <w:rPr>
          <w:rFonts w:ascii="Calibri" w:eastAsia="Calibri" w:hAnsi="Calibri" w:cs="Calibri"/>
        </w:rPr>
        <w:t>. The North</w:t>
      </w:r>
      <w:r>
        <w:rPr>
          <w:rFonts w:ascii="Calibri" w:eastAsia="Calibri" w:hAnsi="Calibri" w:cs="Calibri"/>
        </w:rPr>
        <w:t xml:space="preserve"> E</w:t>
      </w:r>
      <w:r w:rsidRPr="005477E2">
        <w:rPr>
          <w:rFonts w:ascii="Calibri" w:eastAsia="Calibri" w:hAnsi="Calibri" w:cs="Calibri"/>
        </w:rPr>
        <w:t>ast Atlantic is</w:t>
      </w:r>
      <w:r w:rsidRPr="005477E2">
        <w:rPr>
          <w:rFonts w:ascii="Calibri" w:eastAsia="Calibri" w:hAnsi="Calibri" w:cs="Calibri"/>
          <w:lang w:eastAsia="en-GB"/>
        </w:rPr>
        <w:t xml:space="preserve"> influenced by transcontinental ship traffic in addition to climate change, pollution, fisheries and aquaculture. Shore areas have also been widely altered by human activities in the past, including the building of shorewalls, drainage and infilling of coastal wetlands and pollution via inflowing rivers. Coastal areas are hotspots of urbanization, with </w:t>
      </w:r>
      <w:r>
        <w:rPr>
          <w:rFonts w:ascii="Calibri" w:eastAsia="Calibri" w:hAnsi="Calibri" w:cs="Calibri"/>
          <w:lang w:eastAsia="en-GB"/>
        </w:rPr>
        <w:t>about 40%</w:t>
      </w:r>
      <w:r w:rsidRPr="005477E2">
        <w:rPr>
          <w:rFonts w:ascii="Calibri" w:eastAsia="Calibri" w:hAnsi="Calibri" w:cs="Calibri"/>
          <w:lang w:eastAsia="en-GB"/>
        </w:rPr>
        <w:t xml:space="preserve"> of the Western European population living in coastal areas.</w:t>
      </w:r>
    </w:p>
    <w:p w14:paraId="53710A47" w14:textId="77777777" w:rsidR="00681350" w:rsidRPr="005477E2" w:rsidRDefault="00681350" w:rsidP="001E43D4">
      <w:pPr>
        <w:rPr>
          <w:rFonts w:ascii="Calibri" w:eastAsia="Calibri" w:hAnsi="Calibri" w:cs="Times New Roman"/>
          <w:lang w:eastAsia="en-GB"/>
        </w:rPr>
      </w:pPr>
      <w:r w:rsidRPr="005477E2">
        <w:rPr>
          <w:b/>
          <w:lang w:eastAsia="en-GB"/>
        </w:rPr>
        <w:t>Baltic Sea</w:t>
      </w:r>
      <w:r w:rsidRPr="005477E2">
        <w:rPr>
          <w:lang w:eastAsia="en-GB"/>
        </w:rPr>
        <w:t xml:space="preserve">. </w:t>
      </w:r>
      <w:r w:rsidRPr="005477E2">
        <w:rPr>
          <w:rFonts w:ascii="Calibri" w:eastAsia="Calibri" w:hAnsi="Calibri" w:cs="Times New Roman"/>
          <w:lang w:eastAsia="en-GB"/>
        </w:rPr>
        <w:t xml:space="preserve">The Baltic sea is relatively shallow and brackish, has almost no tide, and experiences intense seasonality in temperature and inflow. It holds both marine and freshwater species, with relatively low </w:t>
      </w:r>
      <w:r>
        <w:rPr>
          <w:rFonts w:ascii="Calibri" w:eastAsia="Calibri" w:hAnsi="Calibri" w:cs="Times New Roman"/>
          <w:lang w:eastAsia="en-GB"/>
        </w:rPr>
        <w:t xml:space="preserve">species </w:t>
      </w:r>
      <w:r w:rsidRPr="005477E2">
        <w:rPr>
          <w:rFonts w:ascii="Calibri" w:eastAsia="Calibri" w:hAnsi="Calibri" w:cs="Times New Roman"/>
          <w:lang w:eastAsia="en-GB"/>
        </w:rPr>
        <w:t>diversity, also influenced by industrialization mainly in its southern part. Human influence is similar or even more intensive than in the North</w:t>
      </w:r>
      <w:r>
        <w:rPr>
          <w:rFonts w:ascii="Calibri" w:eastAsia="Calibri" w:hAnsi="Calibri" w:cs="Times New Roman"/>
          <w:lang w:eastAsia="en-GB"/>
        </w:rPr>
        <w:t xml:space="preserve"> E</w:t>
      </w:r>
      <w:r w:rsidRPr="005477E2">
        <w:rPr>
          <w:rFonts w:ascii="Calibri" w:eastAsia="Calibri" w:hAnsi="Calibri" w:cs="Times New Roman"/>
          <w:lang w:eastAsia="en-GB"/>
        </w:rPr>
        <w:t>ast Atlantic.</w:t>
      </w:r>
    </w:p>
    <w:p w14:paraId="32A42B19" w14:textId="47ED9794" w:rsidR="00681350" w:rsidRPr="000911D8" w:rsidRDefault="00681350" w:rsidP="001E43D4">
      <w:pPr>
        <w:rPr>
          <w:rFonts w:ascii="Calibri" w:eastAsia="Calibri" w:hAnsi="Calibri" w:cs="Calibri"/>
          <w:lang w:val="fr-CH" w:eastAsia="en-GB"/>
        </w:rPr>
      </w:pPr>
      <w:r w:rsidRPr="005477E2">
        <w:rPr>
          <w:b/>
          <w:lang w:eastAsia="en-GB"/>
        </w:rPr>
        <w:t>Mediterranean Sea</w:t>
      </w:r>
      <w:r w:rsidRPr="005477E2">
        <w:rPr>
          <w:lang w:eastAsia="en-GB"/>
        </w:rPr>
        <w:t xml:space="preserve">. </w:t>
      </w:r>
      <w:r w:rsidRPr="005477E2">
        <w:rPr>
          <w:rFonts w:ascii="Calibri" w:eastAsia="Calibri" w:hAnsi="Calibri" w:cs="Times New Roman"/>
          <w:lang w:eastAsia="en-GB"/>
        </w:rPr>
        <w:t xml:space="preserve">The Mediterranean Sea is one of the largest of </w:t>
      </w:r>
      <w:r>
        <w:rPr>
          <w:rFonts w:ascii="Calibri" w:eastAsia="Calibri" w:hAnsi="Calibri" w:cs="Times New Roman"/>
          <w:lang w:eastAsia="en-GB"/>
        </w:rPr>
        <w:t xml:space="preserve">the </w:t>
      </w:r>
      <w:r w:rsidRPr="005477E2">
        <w:rPr>
          <w:rFonts w:ascii="Calibri" w:eastAsia="Calibri" w:hAnsi="Calibri" w:cs="Times New Roman"/>
          <w:lang w:eastAsia="en-GB"/>
        </w:rPr>
        <w:t xml:space="preserve">marine units </w:t>
      </w:r>
      <w:r>
        <w:rPr>
          <w:rFonts w:ascii="Calibri" w:eastAsia="Calibri" w:hAnsi="Calibri" w:cs="Times New Roman"/>
          <w:lang w:eastAsia="en-GB"/>
        </w:rPr>
        <w:t>in the Europe and Central Asia region</w:t>
      </w:r>
      <w:r w:rsidRPr="005477E2">
        <w:rPr>
          <w:rFonts w:ascii="Calibri" w:eastAsia="Calibri" w:hAnsi="Calibri" w:cs="Times New Roman"/>
          <w:lang w:eastAsia="en-GB"/>
        </w:rPr>
        <w:t xml:space="preserve">. It is microtidal, oligotrophic, homothermic and highly saline. The Mediterranean is composed of four sub-units, and </w:t>
      </w:r>
      <w:r w:rsidRPr="005477E2">
        <w:rPr>
          <w:rFonts w:ascii="Calibri" w:eastAsia="Calibri" w:hAnsi="Calibri" w:cs="Calibri"/>
          <w:lang w:eastAsia="en-GB"/>
        </w:rPr>
        <w:t>has its own zonation predominantly influenced by vast watersheds and rivers that flow into them, resulting in a wide diversity of conditions and high biodi</w:t>
      </w:r>
      <w:r w:rsidRPr="000911D8">
        <w:rPr>
          <w:rFonts w:ascii="Calibri" w:eastAsia="Calibri" w:hAnsi="Calibri" w:cs="Calibri"/>
          <w:lang w:eastAsia="en-GB"/>
        </w:rPr>
        <w:t xml:space="preserve">versity </w:t>
      </w:r>
      <w:r w:rsidRPr="005477E2">
        <w:rPr>
          <w:rFonts w:ascii="Calibri" w:eastAsia="Calibri" w:hAnsi="Calibri" w:cs="Calibri"/>
          <w:lang w:eastAsia="en-GB"/>
        </w:rPr>
        <w:fldChar w:fldCharType="begin" w:fldLock="1"/>
      </w:r>
      <w:r w:rsidRPr="000911D8">
        <w:rPr>
          <w:rFonts w:ascii="Calibri" w:eastAsia="Calibri" w:hAnsi="Calibri" w:cs="Calibri"/>
          <w:lang w:eastAsia="en-GB"/>
        </w:rPr>
        <w:instrText xml:space="preserve">ADDIN CSL_CITATION { "citationItems" : [ { "id" : "ITEM-1", "itemData" : { "DOI" : "10.1016/j.tree.2009.10.009", "ISSN" : "01695347", "abstract" : "Little doubt is left that climate change is underway, strongly affecting the Earth's biodiversity. Some of the greatest challenges ahead concern the marine realm, but it is unclear to what extent changes will affect marine ecosystems. The Mediterranean Sea could give us some of the answers. Data recovered from its shores and depths have shown that sea temperatures are steadily increasing, extreme climatic events and related disease outbreaks are becoming more frequent, faunas are shifting, and invasive species are spreading. This miniature ocean can serve as a giant mesocosm of the world's oceans, with various sources of disturbances interacting synergistically and therefore providing an insight into a major unknown: how resilient are marine ecosystems, and how will their current functioning be modified?", "author" : [ { "dropping-particle" : "", "family" : "Lejeusne", "given" : "Christophe", "non-dropping-particle" : "", "parse-names" </w:instrText>
      </w:r>
      <w:r w:rsidRPr="00410614">
        <w:rPr>
          <w:rFonts w:ascii="Calibri" w:eastAsia="Calibri" w:hAnsi="Calibri" w:cs="Calibri"/>
          <w:lang w:val="fr-FR" w:eastAsia="en-GB"/>
        </w:rPr>
        <w:instrText>: false, "suffix" : "" }, { "dropping-particle" : "", "family" : "Chevaldonn\u00e9", "given" : "Pierre", "non-dropping-particle" : "", "parse-names" : false, "suffix" : "" }, { "dropping-particle" : "", "family" : "Pergent-Martini", "given" : "Christine", "non-dropping-particle" : "", "parse-names" : false, "suffix" : "" }, { "dropping-particle" : "", "family" : "Boudouresque", "given" : "Charles F.", "non-dropping-particle" : "", "parse-names" : false, "suffix" : "" }, { "dropping-particle" : "", "family" : "P\u00e9rez", "given" : "Thierry", "non-dropping-particle" : "", "parse-names" : false, "suffix" : "" } ], "container-title" : "Trends in Ecology &amp; Evolution", "id" : "ITEM-1", "issue" : "4", "issued" : { "date-parts" : [ [ "2010" ] ] }, "page" : "250-260", "title" : "Climate change effects on a miniature ocean: the highly diverse, highly impacted Mediterranean Sea", "type" : "article-journal", "volume" : "25" }, "uris" : [ "http://www.mendeley.com/documents/?uuid=dac14f31-3134-3524-a3d3-f079ed260d08" ] } ], "mendeley" : { "formattedCitation" : "(Lejeusne, Chevaldonn\u00e9, Pergent-Martini, Boudouresque, &amp; P\u00e9rez, 2010)", "plainTextFormattedCitation" : "(Lejeusne, Chevaldonn\u00e9, Pergent-Martini, Boudouresque, &amp; P\u00e9rez, 2010)", "previouslyFormattedCitation" : "(Lejeusne, Chevaldonn\u00e9, Pergent-Martini, Boudouresque, &amp; P\u00e9rez, 2010)" }, "properties" : {  }, "schema" : "https://github.com/citation-style-language/schema/raw/master/csl-citation.json" }</w:instrText>
      </w:r>
      <w:r w:rsidRPr="005477E2">
        <w:rPr>
          <w:rFonts w:ascii="Calibri" w:eastAsia="Calibri" w:hAnsi="Calibri" w:cs="Calibri"/>
          <w:lang w:eastAsia="en-GB"/>
        </w:rPr>
        <w:fldChar w:fldCharType="separate"/>
      </w:r>
      <w:r w:rsidRPr="00410614">
        <w:rPr>
          <w:rFonts w:ascii="Calibri" w:eastAsia="Calibri" w:hAnsi="Calibri" w:cs="Calibri"/>
          <w:lang w:val="fr-FR" w:eastAsia="en-GB"/>
        </w:rPr>
        <w:t>(Lejeu</w:t>
      </w:r>
      <w:r w:rsidRPr="00EE222F">
        <w:rPr>
          <w:rFonts w:ascii="Calibri" w:eastAsia="Calibri" w:hAnsi="Calibri" w:cs="Calibri"/>
          <w:lang w:val="fr-CH" w:eastAsia="en-GB"/>
        </w:rPr>
        <w:t>sne</w:t>
      </w:r>
      <w:r>
        <w:rPr>
          <w:rFonts w:ascii="Calibri" w:eastAsia="Calibri" w:hAnsi="Calibri" w:cs="Times New Roman"/>
        </w:rPr>
        <w:t xml:space="preserve"> </w:t>
      </w:r>
      <w:r w:rsidR="00C56B4E" w:rsidRPr="00C56B4E">
        <w:rPr>
          <w:rFonts w:ascii="Calibri" w:eastAsia="Calibri" w:hAnsi="Calibri" w:cs="Times New Roman"/>
          <w:i/>
        </w:rPr>
        <w:t>et al.</w:t>
      </w:r>
      <w:r w:rsidRPr="00EE222F">
        <w:rPr>
          <w:rFonts w:ascii="Calibri" w:eastAsia="Calibri" w:hAnsi="Calibri" w:cs="Calibri"/>
          <w:lang w:val="fr-CH" w:eastAsia="en-GB"/>
        </w:rPr>
        <w:t>, 2010)</w:t>
      </w:r>
      <w:r w:rsidRPr="005477E2">
        <w:rPr>
          <w:rFonts w:ascii="Calibri" w:eastAsia="Calibri" w:hAnsi="Calibri" w:cs="Calibri"/>
          <w:lang w:eastAsia="en-GB"/>
        </w:rPr>
        <w:fldChar w:fldCharType="end"/>
      </w:r>
      <w:r w:rsidRPr="00EE222F">
        <w:rPr>
          <w:rFonts w:ascii="Calibri" w:eastAsia="Calibri" w:hAnsi="Calibri" w:cs="Calibri"/>
          <w:lang w:val="fr-CH" w:eastAsia="en-GB"/>
        </w:rPr>
        <w:t>.</w:t>
      </w:r>
    </w:p>
    <w:p w14:paraId="5F1627BC" w14:textId="77777777" w:rsidR="00681350" w:rsidRPr="00875508" w:rsidRDefault="00681350" w:rsidP="001E43D4">
      <w:r w:rsidRPr="00410614">
        <w:rPr>
          <w:b/>
          <w:lang w:val="fr-FR" w:eastAsia="en-GB"/>
        </w:rPr>
        <w:t>Black Sea (including Azov sea).</w:t>
      </w:r>
      <w:r w:rsidRPr="00410614">
        <w:rPr>
          <w:lang w:val="fr-FR" w:eastAsia="en-GB"/>
        </w:rPr>
        <w:t xml:space="preserve"> </w:t>
      </w:r>
      <w:r w:rsidRPr="005477E2">
        <w:rPr>
          <w:rFonts w:ascii="Calibri" w:eastAsia="Calibri" w:hAnsi="Calibri" w:cs="Times New Roman"/>
          <w:lang w:eastAsia="en-GB"/>
        </w:rPr>
        <w:t>The Black sea is a medium-sized tideless inland sea with</w:t>
      </w:r>
      <w:r>
        <w:rPr>
          <w:rFonts w:ascii="Calibri" w:eastAsia="Calibri" w:hAnsi="Calibri" w:cs="Times New Roman"/>
          <w:lang w:eastAsia="en-GB"/>
        </w:rPr>
        <w:t xml:space="preserve"> an</w:t>
      </w:r>
      <w:r w:rsidRPr="005477E2">
        <w:rPr>
          <w:rFonts w:ascii="Calibri" w:eastAsia="Calibri" w:hAnsi="Calibri" w:cs="Times New Roman"/>
          <w:lang w:eastAsia="en-GB"/>
        </w:rPr>
        <w:t xml:space="preserve"> outlet to the Mediterranean. It is extremely stratified, resulting in a lack of oxygen in the deeper strata. The depth of the thermocline and the anoxic layer depends on seasonality, with changes resulting in major losses of biota. It is a </w:t>
      </w:r>
      <w:r>
        <w:rPr>
          <w:rFonts w:ascii="Calibri" w:eastAsia="Calibri" w:hAnsi="Calibri" w:cs="Times New Roman"/>
          <w:lang w:eastAsia="en-GB"/>
        </w:rPr>
        <w:t>highly sensitive</w:t>
      </w:r>
      <w:r w:rsidRPr="005477E2">
        <w:rPr>
          <w:rFonts w:ascii="Calibri" w:eastAsia="Calibri" w:hAnsi="Calibri" w:cs="Times New Roman"/>
          <w:lang w:eastAsia="en-GB"/>
        </w:rPr>
        <w:t xml:space="preserve"> ecosystem dominated by mediterranean species (</w:t>
      </w:r>
      <w:r>
        <w:rPr>
          <w:rFonts w:ascii="Calibri" w:eastAsia="Calibri" w:hAnsi="Calibri" w:cs="Times New Roman"/>
          <w:lang w:eastAsia="en-GB"/>
        </w:rPr>
        <w:t>although</w:t>
      </w:r>
      <w:r w:rsidRPr="005477E2">
        <w:rPr>
          <w:rFonts w:ascii="Calibri" w:eastAsia="Calibri" w:hAnsi="Calibri" w:cs="Times New Roman"/>
          <w:lang w:eastAsia="en-GB"/>
        </w:rPr>
        <w:t xml:space="preserve"> less diverse</w:t>
      </w:r>
      <w:r>
        <w:rPr>
          <w:rFonts w:ascii="Calibri" w:eastAsia="Calibri" w:hAnsi="Calibri" w:cs="Times New Roman"/>
          <w:lang w:eastAsia="en-GB"/>
        </w:rPr>
        <w:t xml:space="preserve"> than the mediterranean itself</w:t>
      </w:r>
      <w:r w:rsidRPr="005477E2">
        <w:rPr>
          <w:rFonts w:ascii="Calibri" w:eastAsia="Calibri" w:hAnsi="Calibri" w:cs="Times New Roman"/>
          <w:lang w:eastAsia="en-GB"/>
        </w:rPr>
        <w:t>).</w:t>
      </w:r>
    </w:p>
    <w:p w14:paraId="6FFF4657" w14:textId="730F103D" w:rsidR="00681350" w:rsidRPr="005477E2" w:rsidRDefault="00681350" w:rsidP="001E43D4">
      <w:pPr>
        <w:rPr>
          <w:rFonts w:ascii="Calibri" w:eastAsia="Calibri" w:hAnsi="Calibri" w:cs="Times New Roman"/>
          <w:lang w:eastAsia="en-GB"/>
        </w:rPr>
      </w:pPr>
      <w:r w:rsidRPr="005477E2">
        <w:rPr>
          <w:b/>
          <w:lang w:eastAsia="en-GB"/>
        </w:rPr>
        <w:t>Arctic Ocean</w:t>
      </w:r>
      <w:r w:rsidRPr="005477E2">
        <w:rPr>
          <w:lang w:eastAsia="en-GB"/>
        </w:rPr>
        <w:t xml:space="preserve">. </w:t>
      </w:r>
      <w:r w:rsidRPr="005477E2">
        <w:rPr>
          <w:rFonts w:ascii="Calibri" w:eastAsia="Calibri" w:hAnsi="Calibri" w:cs="Times New Roman"/>
          <w:lang w:eastAsia="en-GB"/>
        </w:rPr>
        <w:t xml:space="preserve">The Arctic Ocean has a large area, and is characterized by ice-associated ecosystems. </w:t>
      </w:r>
      <w:r w:rsidRPr="005477E2">
        <w:rPr>
          <w:rFonts w:ascii="Calibri" w:eastAsia="Calibri" w:hAnsi="Calibri" w:cs="Calibri"/>
          <w:lang w:eastAsia="en-GB"/>
        </w:rPr>
        <w:t>Climate change (especially changes in sea ice) is rapidly changing the situation in the Arctic Ocean, and opening up new opportunities for natural resource exploration and shipping, which are however expected to strongly affect local biodiversity and ecosystem functioning.</w:t>
      </w:r>
      <w:r w:rsidRPr="005477E2">
        <w:rPr>
          <w:rFonts w:ascii="Calibri" w:eastAsia="Calibri" w:hAnsi="Calibri" w:cs="Times New Roman"/>
          <w:lang w:eastAsia="en-GB"/>
        </w:rPr>
        <w:t xml:space="preserve"> Species diversity is largely unexplored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ISBN" : "978-5-9902786-2-2", "author" : [ { "dropping-particle" : "", "family" : "Belikov", "given" : "SE", "non-dropping-particle" : "", "parse-names" : false, "suffix" : "" }, { "dropping-particle" : "", "family" : "Gavrilo", "given" : "MV", "non-dropping-particle" : "", "parse-names" : false, "suffix" : "" }, { "dropping-particle" : "", "family" : "Gorin", "given" : "SL", "non-dropping-particle" : "", "parse-names" : false, "suffix" : "" }, { "dropping-particle" : "", "family" : "Ivanov", "given" : "AN", "non-dropping-particle" : "", "parse-names" : false, "suffix" : "" }, { "dropping-particle" : "", "family" : "Krasnova", "given" : "ED", "non-dropping-particle" : "", "parse-names" : false, "suffix" : "" }, { "dropping-particle" : "", "family" : "Krasnov", "given" : "YuV", "non-dropping-particle" : "", "parse-names" : false, "suffix" : "" }, { "dropping-particle" : "", "family" : "Kulangiev", "given" : "AO", "non-dropping-particle" : "", "parse-names" : false, "suffix" : "" }, { "dropping-particle" : "", "family" : "Lashmanov FI", "given" : "", "non-dropping-particle" : "", "parse-names" : false, "suffix" : "" }, { "dropping-particle" : "", "family" : "Makarov AV", "given" : "", "non-dropping-particle" : "", "parse-names" : false, "suffix" : "" }, { "dropping-particle" : "", "family" : "Nikolaeva NG", "given" : "", "non-dropping-particle" : "", "parse-names" : false, "suffix" : "" }, { "dropping-particle" : "", "family" : "Pobov AV", "given" : "", "non-dropping-particle" : "", "parse-names" : false, "suffix" : "" }, { "dropping-particle" : "", "family" : "Sergienko LA", "given" : "", "non-dropping-particle" : "", "parse-names" : false, "suffix" : "" }, { "dropping-particle" : "", "family" : "Shroeders MA", "given" : "", "non-dropping-particle" : "", "parse-names" : false, "suffix" : "" }, { "dropping-particle" : "", "family" : "Spiridonov VA", "given" : "", "non-dropping-particle" : "", "parse-names" : false, "suffix" : "" } ], "editor" : [ { "dropping-particle" : "", "family" : "Spiridonov", "given" : "VA", "non-dropping-particle" : "", "parse-names" : false, "suffix" : "" }, { "dropping-particle" : "", "family" : "Gavrilo", "given" : "MA", "non-dropping-particle" : "", "parse-names" : false, "suffix" : "" }, { "dropping-particle" : "", "family" : "Krasnova", "given" : "ED", "non-dropping-particle" : "", "parse-names" : false, "suffix" : "" }, { "dropping-particle" : "", "family" : "Nikolaeva", "given" : "NG", "non-dropping-particle" : "", "parse-names" : false, "suffix" : "" } ], "id" : "ITEM-1", "issued" : { "date-parts" : [ [ "2011" ] ] }, "number-of-pages" : "66", "publisher" : "WWF Russia", "publisher-place" : "Moscow, Russian Federation", "title" : "Atlas of marine and coastal biological diversity of the Russian Arctic", "type" : "book" }, "uris" : [ "http://www.mendeley.com/documents/?uuid=74a6e0cb-61cd-33ee-a128-5ff5415dbd33" ] } ], "mendeley" : { "formattedCitation" : "(Belikov et al., 2011)", "plainTextFormattedCitation" : "(Belikov et al., 2011)", "previouslyFormattedCitation" : "(Belikov et al., 2011)"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 xml:space="preserve">(Belikov </w:t>
      </w:r>
      <w:r w:rsidR="00C56B4E" w:rsidRPr="00C56B4E">
        <w:rPr>
          <w:rFonts w:ascii="Calibri" w:eastAsia="Calibri" w:hAnsi="Calibri" w:cs="Calibri"/>
          <w:i/>
          <w:lang w:eastAsia="en-GB"/>
        </w:rPr>
        <w:t>et al.</w:t>
      </w:r>
      <w:r w:rsidRPr="00270807">
        <w:rPr>
          <w:rFonts w:ascii="Calibri" w:eastAsia="Calibri" w:hAnsi="Calibri" w:cs="Calibri"/>
          <w:lang w:eastAsia="en-GB"/>
        </w:rPr>
        <w:t>, 2011)</w:t>
      </w:r>
      <w:r w:rsidRPr="005477E2">
        <w:rPr>
          <w:rFonts w:ascii="Calibri" w:eastAsia="Calibri" w:hAnsi="Calibri" w:cs="Calibri"/>
          <w:lang w:eastAsia="en-GB"/>
        </w:rPr>
        <w:fldChar w:fldCharType="end"/>
      </w:r>
      <w:r w:rsidRPr="005477E2">
        <w:rPr>
          <w:rFonts w:ascii="Calibri" w:eastAsia="Calibri" w:hAnsi="Calibri" w:cs="Times New Roman"/>
          <w:lang w:eastAsia="en-GB"/>
        </w:rPr>
        <w:t>.</w:t>
      </w:r>
    </w:p>
    <w:p w14:paraId="2F3A58CA" w14:textId="2E0EB3EF" w:rsidR="00681350" w:rsidRDefault="00681350" w:rsidP="001E43D4">
      <w:pPr>
        <w:rPr>
          <w:rFonts w:ascii="Calibri" w:eastAsia="Calibri" w:hAnsi="Calibri" w:cs="Times New Roman"/>
          <w:lang w:eastAsia="en-GB"/>
        </w:rPr>
      </w:pPr>
      <w:r w:rsidRPr="005477E2">
        <w:rPr>
          <w:b/>
          <w:lang w:eastAsia="en-GB"/>
        </w:rPr>
        <w:lastRenderedPageBreak/>
        <w:t>North</w:t>
      </w:r>
      <w:r>
        <w:rPr>
          <w:b/>
          <w:lang w:eastAsia="en-GB"/>
        </w:rPr>
        <w:t xml:space="preserve"> W</w:t>
      </w:r>
      <w:r w:rsidRPr="005477E2">
        <w:rPr>
          <w:b/>
          <w:lang w:eastAsia="en-GB"/>
        </w:rPr>
        <w:t>est Pacific</w:t>
      </w:r>
      <w:r w:rsidRPr="005477E2">
        <w:rPr>
          <w:lang w:eastAsia="en-GB"/>
        </w:rPr>
        <w:t xml:space="preserve">. </w:t>
      </w:r>
      <w:r w:rsidRPr="005477E2">
        <w:rPr>
          <w:rFonts w:ascii="Calibri" w:eastAsia="Calibri" w:hAnsi="Calibri" w:cs="Times New Roman"/>
          <w:lang w:eastAsia="en-GB"/>
        </w:rPr>
        <w:t xml:space="preserve">The seas linked to the Russian Far East </w:t>
      </w:r>
      <w:r>
        <w:rPr>
          <w:rFonts w:ascii="Calibri" w:eastAsia="Calibri" w:hAnsi="Calibri" w:cs="Times New Roman"/>
          <w:lang w:eastAsia="en-GB"/>
        </w:rPr>
        <w:t>include</w:t>
      </w:r>
      <w:r w:rsidRPr="005477E2">
        <w:rPr>
          <w:rFonts w:ascii="Calibri" w:eastAsia="Calibri" w:hAnsi="Calibri" w:cs="Times New Roman"/>
          <w:lang w:eastAsia="en-GB"/>
        </w:rPr>
        <w:t xml:space="preserve"> a continental shelf, but also very deep basins which have their own circulation, partially connected to the Pacifc Ocean. As one of the most highly productive regions of the global ocean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abstract" : "Long-term data on catch composition and status of fisheries of main aquatic biological resources in the Far Eastern fisheries basin are analyzed. Fisheries statistics of the industrial information system \u201cRybolovstvo\u201d was used. Main fishing grounds (about 70% of the total Russian catch) are the Bering Sea, Sea of Okhotsk, Sea of Japan and adjacent waters of the Pacific Ocean. The analysis of the use of fishery resources showed that total fish catch in 2013 as compared to 2012 decreased from 2352.0 to 2268.4 thou. t. At the same time, harvest of herring, sculpins, rockfishes, halibuts, sand lance and thornyheads increased. Based on the recent data, walleye pollock, Pacific salmon, Pacific herring, Pacific saury, flatfishes, greenlings, Pacific cod, sculpins, and grenadiers remain the main commercial species in the Far Eastern Fisheries basin, which annual catch can attain over 50 thou. t. Maximum catch in 2013 was composed of walleye pollock (1558.7 thou. t) and Pacific herring (385.1 thou. t). The catch of Pacific salmon in territorial sea and inner waters of the Far East comprised 405.5 thou. t, or 129.3% of initially recommended amount. Non-fish targeted species are harvested in the Far Eastern basin in considerably lesser amounts as compared to fish resources. Nevertheless, high prices of products made from some non-fish resources (i. e. various crabs) and sustainable demand for such a products at the world fish markets make non-fish resources an important fisheries targets. Cephalopods (squids) are harvested in largest amounts, their total catch in 2013 was 93.6 thou. t. Considerably lesser catches were characteristic for various crabs (47.3 thou. t) and shrimps (9.8 thou. t). Data presented allow for judging of current potential of fisheries resources, effectiveness of fishery, level of exploitation of total allowable catch (TAC) and allowable (recommended) catch (RC) by domestic fleet during modern period.", "author" : [ { "dropping-particle" : "", "family" : "Antonov", "given" : "N.P.", "non-dropping-particle" : "", "parse-names" : false, "suffix" : "" }, { "dropping-particle" : "", "family" : "Klovatch", "given" : "N.V.", "non-dropping-particle" : "", "parse-names" : false, "suffix" : "" }, { "dropping-particle" : "", "family" : "Orlov", "given" : "A.M.", "non-dropping-particle" : "", "parse-names" : false, "suffix" : "" }, { "dropping-particle" : "", "family" : "Datsky", "given" : "A.V.", "non-dropping-particle" : "", "parse-names" : false, "suffix" : "" }, { "dropping-particle" : "", "family" : "Lepskaya", "given" : "V.\u0410.", "non-dropping-particle" : "", "parse-names" : false, "suffix" : "" }, { "dropping-particle" : "", "family" : "Kuznetsov", "given" : "V.V.", "non-dropping-particle" : "", "parse-names" : false, "suffix" : "" }, { "dropping-particle" : "", "family" : "Yarzhombek", "given" : "\u0410.\u0410.", "non-dropping-particle" : "", "parse-names" : false, "suffix" : "" }, { "dropping-particle" : "", "family" : "Abramov", "given" : "\u0410.\u0410.", "non-dropping-particle" : "", "parse-names" : false, "suffix" : "" }, { "dropping-particle" : "", "family" : "Alekseev", "given" : "D.\u041e.", "non-dropping-particle" : "", "parse-names" : false, "suffix" : "" }, { "dropping-particle" : "", "family" : "Moiseev", "given" : "S.I.", "non-dropping-particle" : "", "parse-names" : false, "suffix" : "" }, { "dropping-particle" : "", "family" : "N.\u0410. Evseeva1", "given" : "D.\u041e. Sologub1", "non-dropping-particle" : "", "parse-names" : false, "suffix" : "" } ], "container-title" : "\u0422\u0440\u0443\u0434\u044b \u0412\u041d\u0418\u0420\u041e [Proceedings of VNIRO]", "id" : "ITEM-1", "issued" : { "date-parts" : [ [ "2013" ] ] }, "page" : "133-211", "title" : "\u0420\u044b\u0431\u043e\u043b\u043e\u0432\u0441\u0442\u0432\u043e \u0432 \u0414\u0430\u043b\u044c\u043d\u0435\u0432\u043e\u0441\u0442\u043e\u0447\u043d\u043e\u043c \u0440\u044b\u0431\u043e\u0445\u043e\u0437\u044f\u0439\u0441\u0442\u0432\u0435\u043d\u043d\u043e\u043c \u0431\u0430\u0441\u0441\u0435\u0439\u043d\u0435 \u0432 2013 \u0433. [Fishing in the Russian Far East fishery basin in 2013]", "type" : "article-journal", "volume" : "160" }, "uris" : [ "http://www.mendeley.com/documents/?uuid=9c456c7e-c4b1-4bed-9734-23926cb4bc8b" ] } ], "mendeley" : { "formattedCitation" : "(Antonov et al., 2013)", "plainTextFormattedCitation" : "(Antonov et al., 2013)", "previouslyFormattedCitation" : "(Antonov et al., 2013)" }, "properties" : {  }, "schema" : "https://github.com/citation-style-language/schema/raw/master/csl-citation.json" }</w:instrText>
      </w:r>
      <w:r>
        <w:rPr>
          <w:rFonts w:ascii="Calibri" w:eastAsia="Calibri" w:hAnsi="Calibri" w:cs="Times New Roman"/>
          <w:lang w:eastAsia="en-GB"/>
        </w:rPr>
        <w:fldChar w:fldCharType="separate"/>
      </w:r>
      <w:r w:rsidRPr="00270807">
        <w:rPr>
          <w:rFonts w:ascii="Calibri" w:eastAsia="Calibri" w:hAnsi="Calibri" w:cs="Times New Roman"/>
          <w:lang w:eastAsia="en-GB"/>
        </w:rPr>
        <w:t xml:space="preserve">(Antonov </w:t>
      </w:r>
      <w:r w:rsidR="00C56B4E" w:rsidRPr="00C56B4E">
        <w:rPr>
          <w:rFonts w:ascii="Calibri" w:eastAsia="Calibri" w:hAnsi="Calibri" w:cs="Times New Roman"/>
          <w:i/>
          <w:lang w:eastAsia="en-GB"/>
        </w:rPr>
        <w:t>et al.</w:t>
      </w:r>
      <w:r w:rsidRPr="00270807">
        <w:rPr>
          <w:rFonts w:ascii="Calibri" w:eastAsia="Calibri" w:hAnsi="Calibri" w:cs="Times New Roman"/>
          <w:lang w:eastAsia="en-GB"/>
        </w:rPr>
        <w:t>, 201</w:t>
      </w:r>
      <w:r w:rsidR="00703389">
        <w:rPr>
          <w:rFonts w:ascii="Calibri" w:eastAsia="Calibri" w:hAnsi="Calibri" w:cs="Times New Roman"/>
          <w:lang w:eastAsia="en-GB"/>
        </w:rPr>
        <w:t>6</w:t>
      </w:r>
      <w:r w:rsidRPr="00270807">
        <w:rPr>
          <w:rFonts w:ascii="Calibri" w:eastAsia="Calibri" w:hAnsi="Calibri" w:cs="Times New Roman"/>
          <w:lang w:eastAsia="en-GB"/>
        </w:rPr>
        <w:t>)</w:t>
      </w:r>
      <w:r>
        <w:rPr>
          <w:rFonts w:ascii="Calibri" w:eastAsia="Calibri" w:hAnsi="Calibri" w:cs="Times New Roman"/>
          <w:lang w:eastAsia="en-GB"/>
        </w:rPr>
        <w:fldChar w:fldCharType="end"/>
      </w:r>
      <w:r w:rsidRPr="005477E2">
        <w:rPr>
          <w:rFonts w:ascii="Calibri" w:eastAsia="Calibri" w:hAnsi="Calibri" w:cs="Times New Roman"/>
        </w:rPr>
        <w:t>,</w:t>
      </w:r>
      <w:r w:rsidRPr="005477E2">
        <w:rPr>
          <w:rFonts w:ascii="Calibri" w:eastAsia="Calibri" w:hAnsi="Calibri" w:cs="Times New Roman"/>
          <w:lang w:eastAsia="en-GB"/>
        </w:rPr>
        <w:t xml:space="preserve"> these are important fishing areas with high </w:t>
      </w:r>
      <w:r>
        <w:rPr>
          <w:rFonts w:ascii="Calibri" w:eastAsia="Calibri" w:hAnsi="Calibri" w:cs="Times New Roman"/>
          <w:lang w:eastAsia="en-GB"/>
        </w:rPr>
        <w:t>bio</w:t>
      </w:r>
      <w:r w:rsidRPr="005477E2">
        <w:rPr>
          <w:rFonts w:ascii="Calibri" w:eastAsia="Calibri" w:hAnsi="Calibri" w:cs="Times New Roman"/>
          <w:lang w:eastAsia="en-GB"/>
        </w:rPr>
        <w:t>diversity, threatened by recent hydrocarbon exploration. Marine mammal diversity is especially important</w:t>
      </w:r>
      <w:r>
        <w:rPr>
          <w:rFonts w:ascii="Calibri" w:eastAsia="Calibri" w:hAnsi="Calibri" w:cs="Times New Roman"/>
          <w:lang w:eastAsia="en-GB"/>
        </w:rPr>
        <w:t xml:space="preserve">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author" : [ { "dropping-particle" : "", "family" : "Yablokov", "given" : "A.V.", "non-dropping-particle" : "", "parse-names" : false, "suffix" : "" }, { "dropping-particle" : "", "family" : "Belkovich", "given" : "V.M.", "non-dropping-particle" : "", "parse-names" : false, "suffix" : "" }, { "dropping-particle" : "", "family" : "Borisov", "given" : "V.I.", "non-dropping-particle" : "", "parse-names" : false, "suffix" : "" }, { "dropping-particle" : "", "family" : "[\u042f\u0431\u043b\u043e\u043a\u043e\u0432 \u0410.\u0412.", "given" : "", "non-dropping-particle" : "", "parse-names" : false, "suffix" : "" }, { "dropping-particle" : "", "family" : "\u0411\u0435\u043b\u044c\u043a\u043e\u0432\u0438\u0447 \u0412.\u041c.", "given" : "", "non-dropping-particle" : "", "parse-names" : false, "suffix" : "" }, { "dropping-particle" : "", "family" : "\u0411\u043e\u0440\u0438\u0441\u043e\u0432 \u0412.\u0418.]", "given" : "", "non-dropping-particle" : "", "parse-names" : false, "suffix" : "" } ], "id" : "ITEM-1", "issued" : { "date-parts" : [ [ "1972" ] ] }, "number-of-pages" : "472", "publisher" : "\u041d\u0430\u0443\u043a\u0430 [Science]", "publisher-place" : "Moscow", "title" : "\u041a\u0438\u0442\u044b \u0438 \u0434\u0435\u043b\u044c\u0444\u0438\u043d\u044b [Whales and dolphins]", "type" : "book" }, "uris" : [ "http://www.mendeley.com/documents/?uuid=c318f60f-1c81-4a97-ad04-cad8b48def6a" ] }, { "id" : "ITEM-2", "itemData" : { "author" : [ { "dropping-particle" : "", "family" : "Geptner", "given" : "V.G.", "non-dropping-particle" : "", "parse-names" : false, "suffix" : "" }, { "dropping-particle" : "", "family" : "Chapskiy", "given" : "K.K.", "non-dropping-particle" : "", "parse-names" : false, "suffix" : "" }, { "dropping-particle" : "", "family" : "Arseniev", "given" : "V.A.", "non-dropping-particle" : "", "parse-names" : false, "suffix" : "" }, { "dropping-particle" : "", "family" : "Sokolov", "given" : "V.E.", "non-dropping-particle" : "", "parse-names" : false, "suffix" : "" }, { "dropping-particle" : "", "family" : "[\u0413\u0435\u043f\u0442\u043d\u0435\u0440 \u0412.\u0413.", "given" : "", "non-dropping-particle" : "", "parse-names" : false, "suffix" : "" }, { "dropping-particle" : "", "family" : "\u0427\u0430\u043f\u0441\u043a\u0438\u0439 \u041a.\u041a.", "given" : "", "non-dropping-particle" : "", "parse-names" : false, "suffix" : "" }, { "dropping-particle" : "", "family" : "\u0410\u0440\u0441\u0435\u043d\u044c\u0435\u0432 \u0412.\u0410.", "given" : "", "non-dropping-particle" : "", "parse-names" : false, "suffix" : "" }, { "dropping-particle" : "", "family" : "\u0421\u043e\u043a\u043e\u043b\u043e\u0432 \u0412.E.]", "given" : "", "non-dropping-particle" : "", "parse-names" : false, "suffix" : "" } ], "id" : "ITEM-2", "issued" : { "date-parts" : [ [ "1976" ] ] }, "number-of-pages" : "1004", "title" : "\u041c\u043b\u0435\u043a\u043e\u043f\u0438\u0442\u0430\u044e\u0449\u0438\u0435 \u0421\u043e\u0432\u0435\u0442\u0441\u043a\u043e\u0433\u043e \u0421\u043e\u044e\u0437\u0430. \u0422\u043e\u043c 2/3. \u041b\u0430\u0441\u0442\u043e\u043d\u043e\u0433\u0438\u0435 \u0438 \u0437\u0443\u0431\u0430\u0442\u044b\u0435 \u043a\u0438\u0442\u044b [Mammals Of The Soviet Union. Volume 2/3. Pinnipeds and toothed whales]", "type" : "book" }, "uris" : [ "http://www.mendeley.com/documents/?uuid=cb71996e-958a-4722-b892-e1cbddb861f0" ] }, { "id" : "ITEM-3", "itemData" : { "author" : [ { "dropping-particle" : "", "family" : "Sokolov", "given" : "V.E.", "non-dropping-particle" : "", "parse-names" : false, "suffix" : "" }, { "dropping-particle" : "", "family" : "[\u0421\u043e\u043a\u043e\u043b\u043e\u0432 \u0412.\u0415.]", "given" : "", "non-dropping-particle" : "", "parse-names" : false, "suffix" : "" } ], "id" : "ITEM-3", "issued" : { "date-parts" : [ [ "1986" ] ] }, "number-of-pages" : "519", "publisher" : "\u0412\u044b\u0441\u0448\u0430\u044f \u0448\u043a\u043e\u043b\u0430 [High School]", "publisher-place" : "Moscow", "title" : "\u0420\u0435\u0434\u043a\u0438\u0435 \u0438 \u0438\u0441\u0447\u0435\u0437\u0430\u044e\u0449\u0438\u0435 \u0436\u0438\u0432\u043e\u0442\u043d\u044b\u0435. \u041c\u043b\u0435\u043a\u043e\u043f\u0438\u0442\u0430\u044e\u0449\u0438\u0435 [Rare and endangered animals. Mammals]", "type" : "book" }, "uris" : [ "http://www.mendeley.com/documents/?uuid=94f9a34d-5123-4622-96a2-853388f6fe13" ] }, { "id" : "ITEM-4", "itemData" : { "author" : [ { "dropping-particle" : "", "family" : "Artyukhin", "given" : "Yu. B.", "non-dropping-particle" : "", "parse-names" : false, "suffix" : "" }, { "dropping-particle" : "", "family" : "Burkanov", "given" : "V. N.", "non-dropping-particle" : "", "parse-names" : false, "suffix" : "" }, { "dropping-particle" : "", "family" : "[\u0410\u0440\u0442\u044e\u0445\u0438\u043d \u042e.\u0411.", "given" : "", "non-dropping-particle" : "", "parse-names" : false, "suffix" : "" }, { "dropping-particle" : "", "family" : "\u0411\u0443\u0440\u043a\u0430\u043d\u043e\u0432 \u0412.\u041d.]", "given" : "", "non-dropping-particle" : "", "parse-names" : false, "suffix" : "" } ], "id" : "ITEM-4", "issued" : { "date-parts" : [ [ "1999" ] ] }, "number-of-pages" : "2015", "publisher" : "\u0410\u0421\u0422 [AST]", "publisher-place" : "Moscow", "title" : "\u041c\u043e\u0440\u0441\u043a\u0438\u0435 \u043f\u0442\u0438\u0446\u044b \u0438 \u043c\u043b\u0435\u043a\u043e\u043f\u0438\u0442\u0430\u044e\u0449\u0438\u0435 \u0414\u0430\u043b\u044c\u043d\u0435\u0433\u043e \u0412\u043e\u0441\u0442\u043e\u043a\u0430 \u0420\u043e\u0441\u0441\u0438\u0438: \u043f\u043e\u043b\u0435\u0432\u043e\u0439 \u043e\u043f\u0440\u0435\u0434\u0435\u043b\u0438\u0442\u0435\u043b\u044c [Marine birds and mammals of the Russian Far East: a field guide]", "type" : "book" }, "uris" : [ "http://www.mendeley.com/documents/?uuid=2787a9c0-d9c8-4dae-a897-8d12d21a4d10" ] }, { "id" : "ITEM-5", "itemData" : { "ISBN" : "0968510043", "author" : [ { "dropping-particle" : "", "family" : "Hunt", "given" : "George L.", "non-dropping-particle" : "", "parse-names" : false, "suffix" : "" }, { "dropping-particle" : "", "family" : "Kat\u014d", "given" : "Hidehiro", "non-dropping-particle" : "", "parse-names" : false, "suffix" : "" }, { "dropping-particle" : "", "family" : "McKinnell", "given" : "Stewart M.", "non-dropping-particle" : "", "parse-names" : false, "suffix" : "" } ], "id" : "ITEM-5", "issue" : "14", "issued" : { "date-parts" : [ [ "2000" ] ] }, "number-of-pages" : "168", "title" : "PICES Scientific Report No. 14: Predation by marine birds and mammals in the subarctic North Pacific Ocean", "type" : "report" }, "uris" : [ "http://www.mendeley.com/documents/?uuid=6026c5bb-fac0-4182-90bb-2daf50877e1c" ] }, { "id" : "ITEM-6", "itemData" : { "author" : [ { "dropping-particle" : "", "family" : "Burdin", "given" : "A.M.", "non-dropping-particle" : "", "parse-names" : false, "suffix" : "" }, { "dropping-particle" : "", "family" : "Filatova", "given" : "O.A.", "non-dropping-particle" : "", "parse-names" : false, "suffix" : "" }, { "dropping-particle" : "", "family" : "Khoit", "given" : "E.", "non-dropping-particle" : "", "parse-names" : false, "suffix" : "" }, { "dropping-particle" : "", "family" : "[\u0411\u0443\u0440\u0434\u0438\u043d \u0410. \u041c.", "given" : "", "non-dropping-particle" : "", "parse-names" : false, "suffix" : "" }, { "dropping-particle" : "", "family" : "\u0424\u0438\u043b\u0430\u0442\u043e\u0432\u0430 \u041e. \u0410.", "given" : "", "non-dropping-particle" : "", "parse-names" : false, "suffix" : "" }, { "dropping-particle" : "", "family" : "\u0425\u043e\u0439\u0442 \u042d.]", "given" : "", "non-dropping-particle" : "", "parse-names" : false, "suffix" : "" } ], "id" : "ITEM-6", "issued" : { "date-parts" : [ [ "2009" ] ] }, "number-of-pages" : "208", "publisher" : "\u0412\u043e\u043b\u0433\u043e-\u0412\u044f\u0442\u0441\u043a\u043e\u0435 \u043a\u043d\u0438\u0436\u043d\u043e\u0435 \u0438\u0437\u0434\u0430\u0442\u0435\u043b\u044c\u0441\u0442\u0432\u043e [Volga-Vyatka book publishing house]", "publisher-place" : "Kirov", "title" : "\u041c\u043e\u0440\u0441\u043a\u0438\u0435 \u043c\u043b\u0435\u043a\u043e\u043f\u0438\u0442\u0430\u044e\u0449\u0438\u0435 \u0420\u043e\u0441\u0441\u0438\u0438 [Marine mammals of Russia]", "type" : "book" }, "uris" : [ "http://www.mendeley.com/documents/?uuid=6b20bd97-7b2a-4af3-ad36-b6158df5fd5d" ] } ], "mendeley" : { "formattedCitation" : "(Artyukhin, Burkanov, [\u0410\u0440\u0442\u044e\u0445\u0438\u043d \u042e.\u0411., &amp; \u0411\u0443\u0440\u043a\u0430\u043d\u043e\u0432 \u0412.\u041d.], 1999; Burdin et al., 2009; Geptner et al., 1976; Hunt, Kat\u014d, &amp; McKinnell, 2000; Sokolov &amp; [\u0421\u043e\u043a\u043e\u043b\u043e\u0432 \u0412.\u0415.], 1986; Yablokov et al., 1972)", "plainTextFormattedCitation" : "(Artyukhin, Burkanov, [\u0410\u0440\u0442\u044e\u0445\u0438\u043d \u042e.\u0411., &amp; \u0411\u0443\u0440\u043a\u0430\u043d\u043e\u0432 \u0412.\u041d.], 1999; Burdin et al., 2009; Geptner et al., 1976; Hunt, Kat\u014d, &amp; McKinnell, 2000; Sokolov &amp; [\u0421\u043e\u043a\u043e\u043b\u043e\u0432 \u0412.\u0415.], 1986; Yablokov et al., 1972)", "previouslyFormattedCitation" : "(Artyukhin, Burkanov, [\u0410\u0440\u0442\u044e\u0445\u0438\u043d \u042e.\u0411., &amp; \u0411\u0443\u0440\u043a\u0430\u043d\u043e\u0432 \u0412.\u041d.], 1999; Burdin et al., 2009; Geptner et al., 1976; Hunt, Kat\u014d, &amp; McKinnell, 2000; Sokolov &amp; [\u0421\u043e\u043a\u043e\u043b\u043e\u0432 \u0412.\u0415.], 1986; Yablokov et al., 1972)" }, "properties" : {  }, "schema" : "https://github.com/citation-style-language/schema/raw/master/csl-citation.json" }</w:instrText>
      </w:r>
      <w:r>
        <w:rPr>
          <w:rFonts w:ascii="Calibri" w:eastAsia="Calibri" w:hAnsi="Calibri" w:cs="Times New Roman"/>
          <w:lang w:eastAsia="en-GB"/>
        </w:rPr>
        <w:fldChar w:fldCharType="separate"/>
      </w:r>
      <w:r w:rsidRPr="000911D8">
        <w:rPr>
          <w:rFonts w:ascii="Calibri" w:eastAsia="Calibri" w:hAnsi="Calibri" w:cs="Times New Roman"/>
          <w:lang w:eastAsia="en-GB"/>
        </w:rPr>
        <w:t>(Artyukhin</w:t>
      </w:r>
      <w:r>
        <w:rPr>
          <w:rFonts w:ascii="Calibri" w:eastAsia="Calibri" w:hAnsi="Calibri" w:cs="Times New Roman"/>
          <w:lang w:eastAsia="en-GB"/>
        </w:rPr>
        <w:t xml:space="preserve"> &amp;</w:t>
      </w:r>
      <w:r w:rsidRPr="000911D8">
        <w:rPr>
          <w:rFonts w:ascii="Calibri" w:eastAsia="Calibri" w:hAnsi="Calibri" w:cs="Times New Roman"/>
          <w:lang w:eastAsia="en-GB"/>
        </w:rPr>
        <w:t xml:space="preserve"> Burkanov, 1999; Burdin </w:t>
      </w:r>
      <w:r w:rsidR="00C56B4E" w:rsidRPr="00C56B4E">
        <w:rPr>
          <w:rFonts w:ascii="Calibri" w:eastAsia="Calibri" w:hAnsi="Calibri" w:cs="Times New Roman"/>
          <w:i/>
          <w:lang w:eastAsia="en-GB"/>
        </w:rPr>
        <w:t>et al.</w:t>
      </w:r>
      <w:r w:rsidRPr="000911D8">
        <w:rPr>
          <w:rFonts w:ascii="Calibri" w:eastAsia="Calibri" w:hAnsi="Calibri" w:cs="Times New Roman"/>
          <w:lang w:eastAsia="en-GB"/>
        </w:rPr>
        <w:t xml:space="preserve">, 2009; Geptner </w:t>
      </w:r>
      <w:r w:rsidR="00C56B4E" w:rsidRPr="00C56B4E">
        <w:rPr>
          <w:rFonts w:ascii="Calibri" w:eastAsia="Calibri" w:hAnsi="Calibri" w:cs="Times New Roman"/>
          <w:i/>
          <w:lang w:eastAsia="en-GB"/>
        </w:rPr>
        <w:t>et al.</w:t>
      </w:r>
      <w:r w:rsidRPr="000911D8">
        <w:rPr>
          <w:rFonts w:ascii="Calibri" w:eastAsia="Calibri" w:hAnsi="Calibri" w:cs="Times New Roman"/>
          <w:lang w:eastAsia="en-GB"/>
        </w:rPr>
        <w:t>, 1976; Hunt</w:t>
      </w:r>
      <w:r>
        <w:rPr>
          <w:rFonts w:ascii="Calibri" w:eastAsia="Calibri" w:hAnsi="Calibri" w:cs="Times New Roman"/>
          <w:lang w:eastAsia="en-GB"/>
        </w:rPr>
        <w:t xml:space="preserve"> </w:t>
      </w:r>
      <w:r w:rsidR="00C56B4E" w:rsidRPr="00C56B4E">
        <w:rPr>
          <w:rFonts w:ascii="Calibri" w:eastAsia="Calibri" w:hAnsi="Calibri" w:cs="Times New Roman"/>
          <w:i/>
          <w:lang w:eastAsia="en-GB"/>
        </w:rPr>
        <w:t>et al.</w:t>
      </w:r>
      <w:r w:rsidRPr="000911D8">
        <w:rPr>
          <w:rFonts w:ascii="Calibri" w:eastAsia="Calibri" w:hAnsi="Calibri" w:cs="Times New Roman"/>
          <w:lang w:eastAsia="en-GB"/>
        </w:rPr>
        <w:t xml:space="preserve">, 2000; Sokolov, 1986; Yablokov </w:t>
      </w:r>
      <w:r w:rsidR="00C56B4E" w:rsidRPr="00C56B4E">
        <w:rPr>
          <w:rFonts w:ascii="Calibri" w:eastAsia="Calibri" w:hAnsi="Calibri" w:cs="Times New Roman"/>
          <w:i/>
          <w:lang w:eastAsia="en-GB"/>
        </w:rPr>
        <w:t>et al.</w:t>
      </w:r>
      <w:r w:rsidRPr="000911D8">
        <w:rPr>
          <w:rFonts w:ascii="Calibri" w:eastAsia="Calibri" w:hAnsi="Calibri" w:cs="Times New Roman"/>
          <w:lang w:eastAsia="en-GB"/>
        </w:rPr>
        <w:t>, 1972)</w:t>
      </w:r>
      <w:r>
        <w:rPr>
          <w:rFonts w:ascii="Calibri" w:eastAsia="Calibri" w:hAnsi="Calibri" w:cs="Times New Roman"/>
          <w:lang w:eastAsia="en-GB"/>
        </w:rPr>
        <w:fldChar w:fldCharType="end"/>
      </w:r>
      <w:r w:rsidRPr="000911D8">
        <w:rPr>
          <w:rFonts w:ascii="Calibri" w:eastAsia="Calibri" w:hAnsi="Calibri" w:cs="Times New Roman"/>
          <w:lang w:eastAsia="en-GB"/>
        </w:rPr>
        <w:t>.</w:t>
      </w:r>
    </w:p>
    <w:p w14:paraId="6C6D077C" w14:textId="77777777" w:rsidR="00681350" w:rsidRPr="000911D8" w:rsidRDefault="00681350" w:rsidP="001E43D4">
      <w:pPr>
        <w:rPr>
          <w:rFonts w:ascii="Calibri" w:eastAsia="Calibri" w:hAnsi="Calibri" w:cs="Times New Roman"/>
        </w:rPr>
      </w:pPr>
    </w:p>
    <w:p w14:paraId="2DC5128A" w14:textId="5F36DF02" w:rsidR="00681350" w:rsidRPr="005477E2" w:rsidRDefault="00681350" w:rsidP="00147745">
      <w:pPr>
        <w:pStyle w:val="Heading3"/>
        <w:rPr>
          <w:rFonts w:eastAsia="Calibri"/>
          <w:highlight w:val="white"/>
        </w:rPr>
      </w:pPr>
      <w:bookmarkStart w:id="98" w:name="_Toc502755791"/>
      <w:bookmarkStart w:id="99" w:name="_Toc504380574"/>
      <w:bookmarkStart w:id="100" w:name="_Toc519504372"/>
      <w:r>
        <w:rPr>
          <w:rFonts w:eastAsia="Calibri"/>
        </w:rPr>
        <w:t>Marine and inland surface water units of a</w:t>
      </w:r>
      <w:r w:rsidRPr="005477E2">
        <w:rPr>
          <w:rFonts w:eastAsia="Calibri"/>
        </w:rPr>
        <w:t>nalysis of the</w:t>
      </w:r>
      <w:r>
        <w:rPr>
          <w:rFonts w:eastAsia="Calibri"/>
        </w:rPr>
        <w:t xml:space="preserve"> Europe and Central Asia</w:t>
      </w:r>
      <w:r w:rsidRPr="005477E2">
        <w:rPr>
          <w:rFonts w:eastAsia="Calibri"/>
        </w:rPr>
        <w:t xml:space="preserve"> region</w:t>
      </w:r>
      <w:bookmarkEnd w:id="98"/>
      <w:bookmarkEnd w:id="99"/>
      <w:bookmarkEnd w:id="100"/>
    </w:p>
    <w:p w14:paraId="7C650096" w14:textId="5DDA58DB" w:rsidR="00681350" w:rsidRPr="00D2072A" w:rsidRDefault="00681350" w:rsidP="001E43D4">
      <w:pPr>
        <w:rPr>
          <w:rFonts w:ascii="Calibri" w:eastAsia="Calibri" w:hAnsi="Calibri" w:cs="Times New Roman"/>
          <w:lang w:eastAsia="en-GB"/>
        </w:rPr>
      </w:pPr>
      <w:r w:rsidRPr="005477E2">
        <w:rPr>
          <w:b/>
          <w:lang w:eastAsia="en-GB"/>
        </w:rPr>
        <w:t>Shelf and water column</w:t>
      </w:r>
      <w:r>
        <w:rPr>
          <w:rFonts w:ascii="Calibri" w:eastAsia="Calibri" w:hAnsi="Calibri" w:cs="Times New Roman"/>
          <w:lang w:eastAsia="en-GB"/>
        </w:rPr>
        <w:t xml:space="preserve">. This </w:t>
      </w:r>
      <w:r w:rsidR="00FA151D">
        <w:rPr>
          <w:rFonts w:ascii="Calibri" w:eastAsia="Calibri" w:hAnsi="Calibri" w:cs="Times New Roman"/>
          <w:lang w:eastAsia="en-GB"/>
        </w:rPr>
        <w:t>u</w:t>
      </w:r>
      <w:r>
        <w:rPr>
          <w:rFonts w:ascii="Calibri" w:eastAsia="Calibri" w:hAnsi="Calibri" w:cs="Times New Roman"/>
          <w:lang w:eastAsia="en-GB"/>
        </w:rPr>
        <w:t xml:space="preserve">nit of </w:t>
      </w:r>
      <w:r w:rsidR="00FA151D">
        <w:rPr>
          <w:rFonts w:ascii="Calibri" w:eastAsia="Calibri" w:hAnsi="Calibri" w:cs="Times New Roman"/>
          <w:lang w:eastAsia="en-GB"/>
        </w:rPr>
        <w:t>a</w:t>
      </w:r>
      <w:r>
        <w:rPr>
          <w:rFonts w:ascii="Calibri" w:eastAsia="Calibri" w:hAnsi="Calibri" w:cs="Times New Roman"/>
          <w:lang w:eastAsia="en-GB"/>
        </w:rPr>
        <w:t xml:space="preserve">nalysis includes all the benthic habitats down to 200m depth and all the water column within the exclusive economic zone of the Europe and Central Asia region. This </w:t>
      </w:r>
      <w:r w:rsidR="00FA151D">
        <w:rPr>
          <w:rFonts w:ascii="Calibri" w:eastAsia="Calibri" w:hAnsi="Calibri" w:cs="Times New Roman"/>
          <w:lang w:eastAsia="en-GB"/>
        </w:rPr>
        <w:t>u</w:t>
      </w:r>
      <w:r>
        <w:rPr>
          <w:rFonts w:ascii="Calibri" w:eastAsia="Calibri" w:hAnsi="Calibri" w:cs="Times New Roman"/>
          <w:lang w:eastAsia="en-GB"/>
        </w:rPr>
        <w:t xml:space="preserve">nit was sub-divided geographically into the different </w:t>
      </w:r>
      <w:r w:rsidR="00FA151D">
        <w:rPr>
          <w:rFonts w:ascii="Calibri" w:eastAsia="Calibri" w:hAnsi="Calibri" w:cs="Times New Roman"/>
          <w:lang w:eastAsia="en-GB"/>
        </w:rPr>
        <w:t>s</w:t>
      </w:r>
      <w:r>
        <w:rPr>
          <w:rFonts w:ascii="Calibri" w:eastAsia="Calibri" w:hAnsi="Calibri" w:cs="Times New Roman"/>
          <w:lang w:eastAsia="en-GB"/>
        </w:rPr>
        <w:t xml:space="preserve">eas and </w:t>
      </w:r>
      <w:r w:rsidR="00FA151D">
        <w:rPr>
          <w:rFonts w:ascii="Calibri" w:eastAsia="Calibri" w:hAnsi="Calibri" w:cs="Times New Roman"/>
          <w:lang w:eastAsia="en-GB"/>
        </w:rPr>
        <w:t>o</w:t>
      </w:r>
      <w:r>
        <w:rPr>
          <w:rFonts w:ascii="Calibri" w:eastAsia="Calibri" w:hAnsi="Calibri" w:cs="Times New Roman"/>
          <w:lang w:eastAsia="en-GB"/>
        </w:rPr>
        <w:t xml:space="preserve">cean areas described above. Many of the policies regarding the marine environment, e.g. the European Union Marine Strategy Framework Directive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author" : [ { "dropping-particle" : "", "family" : "European Union", "given" : "", "non-dropping-particle" : "", "parse-names" : false, "suffix" : "" } ], "id" : "ITEM-1", "issued" : { "date-parts" : [ [ "2008" ] ] }, "page" : "19-40", "title" : "Marine strategy [INSUFFICIENT INFORMATION!!]", "type" : "article-journal" }, "uris" : [ "http://www.mendeley.com/documents/?uuid=731bf263-8867-4c5a-917a-21d8fbb61a0c" ] } ], "mendeley" : { "formattedCitation" : "(European Union, 2008a)", "plainTextFormattedCitation" : "(European Union, 2008a)", "previouslyFormattedCitation" : "(European Union, 2008a)" }, "properties" : {  }, "schema" : "https://github.com/citation-style-language/schema/raw/master/csl-citation.json" }</w:instrText>
      </w:r>
      <w:r>
        <w:rPr>
          <w:rFonts w:ascii="Calibri" w:eastAsia="Calibri" w:hAnsi="Calibri" w:cs="Times New Roman"/>
          <w:lang w:eastAsia="en-GB"/>
        </w:rPr>
        <w:fldChar w:fldCharType="separate"/>
      </w:r>
      <w:r w:rsidRPr="00A859C1">
        <w:rPr>
          <w:rFonts w:ascii="Calibri" w:eastAsia="Calibri" w:hAnsi="Calibri" w:cs="Times New Roman"/>
          <w:lang w:eastAsia="en-GB"/>
        </w:rPr>
        <w:t>(European Union, 2008)</w:t>
      </w:r>
      <w:r>
        <w:rPr>
          <w:rFonts w:ascii="Calibri" w:eastAsia="Calibri" w:hAnsi="Calibri" w:cs="Times New Roman"/>
          <w:lang w:eastAsia="en-GB"/>
        </w:rPr>
        <w:fldChar w:fldCharType="end"/>
      </w:r>
      <w:r>
        <w:rPr>
          <w:rFonts w:ascii="Calibri" w:eastAsia="Calibri" w:hAnsi="Calibri" w:cs="Times New Roman"/>
          <w:lang w:eastAsia="en-GB"/>
        </w:rPr>
        <w:t xml:space="preserve"> as well as regional cooperation agreements (e.g.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id" : "ITEM-1", "issued" : { "date-parts" : [ [ "2017" ] ] }, "title" : "OSPAR", "type" : "webpage" }, "uris" : [ "http://www.mendeley.com/documents/?uuid=c1314f02-ca02-402e-8d3b-ca651d4c2233" ] }, { "id" : "ITEM-2", "itemData" : { "URL" : "http://www.helcom.fi/about-us", "accessed" : { "date-parts" : [ [ "2017", "12", "6" ] ] }, "id" : "ITEM-2", "issued" : { "date-parts" : [ [ "2017" ] ] }, "title" : "Baltic Marine Environment Protection Commission - Helsinki Commission (HELCOM)", "type" : "webpage" }, "uris" : [ "http://www.mendeley.com/documents/?uuid=312518ce-042b-4b14-9268-62efc14ae0bf" ] } ], "mendeley" : { "formattedCitation" : "(\u201cBaltic Marine Environment Protection Commission - Helsinki Commission (HELCOM),\u201d 2017, \u201cOSPAR,\u201d 2017)", "plainTextFormattedCitation" : "(\u201cBaltic Marine Environment Protection Commission - Helsinki Commission (HELCOM),\u201d 2017, \u201cOSPAR,\u201d 2017)", "previouslyFormattedCitation" : "(\u201cBaltic Marine Environment Protection Commission - Helsinki Commission (HELCOM),\u201d 2017, \u201cOSPAR,\u201d 2017)" }, "properties" : {  }, "schema" : "https://github.com/citation-style-language/schema/raw/master/csl-citation.json" }</w:instrText>
      </w:r>
      <w:r>
        <w:rPr>
          <w:rFonts w:ascii="Calibri" w:eastAsia="Calibri" w:hAnsi="Calibri" w:cs="Times New Roman"/>
          <w:lang w:eastAsia="en-GB"/>
        </w:rPr>
        <w:fldChar w:fldCharType="separate"/>
      </w:r>
      <w:r w:rsidRPr="001514FC">
        <w:rPr>
          <w:rFonts w:ascii="Calibri" w:eastAsia="Calibri" w:hAnsi="Calibri" w:cs="Times New Roman"/>
          <w:lang w:eastAsia="en-GB"/>
        </w:rPr>
        <w:t>HELCOM, 2017</w:t>
      </w:r>
      <w:r>
        <w:rPr>
          <w:rFonts w:ascii="Calibri" w:eastAsia="Calibri" w:hAnsi="Calibri" w:cs="Times New Roman"/>
          <w:lang w:eastAsia="en-GB"/>
        </w:rPr>
        <w:t>;</w:t>
      </w:r>
      <w:r w:rsidRPr="001514FC">
        <w:rPr>
          <w:rFonts w:ascii="Calibri" w:eastAsia="Calibri" w:hAnsi="Calibri" w:cs="Times New Roman"/>
          <w:lang w:eastAsia="en-GB"/>
        </w:rPr>
        <w:t xml:space="preserve"> OSPAR, 2017</w:t>
      </w:r>
      <w:r>
        <w:rPr>
          <w:rFonts w:ascii="Calibri" w:eastAsia="Calibri" w:hAnsi="Calibri" w:cs="Times New Roman"/>
          <w:lang w:eastAsia="en-GB"/>
        </w:rPr>
        <w:fldChar w:fldCharType="end"/>
      </w:r>
      <w:r>
        <w:rPr>
          <w:rFonts w:ascii="Calibri" w:eastAsia="Calibri" w:hAnsi="Calibri" w:cs="Times New Roman"/>
          <w:lang w:eastAsia="en-GB"/>
        </w:rPr>
        <w:t xml:space="preserve">) consider the seas and </w:t>
      </w:r>
      <w:r w:rsidR="00FA151D">
        <w:rPr>
          <w:rFonts w:ascii="Calibri" w:eastAsia="Calibri" w:hAnsi="Calibri" w:cs="Times New Roman"/>
          <w:lang w:eastAsia="en-GB"/>
        </w:rPr>
        <w:t>o</w:t>
      </w:r>
      <w:r>
        <w:rPr>
          <w:rFonts w:ascii="Calibri" w:eastAsia="Calibri" w:hAnsi="Calibri" w:cs="Times New Roman"/>
          <w:lang w:eastAsia="en-GB"/>
        </w:rPr>
        <w:t xml:space="preserve">ceans separately. </w:t>
      </w:r>
    </w:p>
    <w:p w14:paraId="49D46D22" w14:textId="0BD3C3B1" w:rsidR="00681350" w:rsidRPr="005477E2" w:rsidRDefault="00681350" w:rsidP="001E43D4">
      <w:pPr>
        <w:rPr>
          <w:rFonts w:ascii="Calibri" w:eastAsia="Calibri" w:hAnsi="Calibri" w:cs="Times New Roman"/>
          <w:lang w:eastAsia="en-GB"/>
        </w:rPr>
      </w:pPr>
      <w:r w:rsidRPr="005477E2">
        <w:rPr>
          <w:b/>
          <w:lang w:eastAsia="en-GB"/>
        </w:rPr>
        <w:t>Deep Sea</w:t>
      </w:r>
      <w:r>
        <w:rPr>
          <w:b/>
          <w:lang w:eastAsia="en-GB"/>
        </w:rPr>
        <w:t xml:space="preserve"> benthic habitats</w:t>
      </w:r>
      <w:r w:rsidRPr="005477E2">
        <w:rPr>
          <w:b/>
          <w:lang w:eastAsia="en-GB"/>
        </w:rPr>
        <w:t xml:space="preserve">. </w:t>
      </w:r>
      <w:r w:rsidRPr="005477E2">
        <w:rPr>
          <w:rFonts w:ascii="Calibri" w:eastAsia="Calibri" w:hAnsi="Calibri" w:cs="Times New Roman"/>
          <w:lang w:eastAsia="en-GB"/>
        </w:rPr>
        <w:t xml:space="preserve">All </w:t>
      </w:r>
      <w:r>
        <w:rPr>
          <w:rFonts w:ascii="Calibri" w:eastAsia="Calibri" w:hAnsi="Calibri" w:cs="Times New Roman"/>
          <w:lang w:eastAsia="en-GB"/>
        </w:rPr>
        <w:t>benthic habitats</w:t>
      </w:r>
      <w:r w:rsidRPr="005477E2">
        <w:rPr>
          <w:rFonts w:ascii="Calibri" w:eastAsia="Calibri" w:hAnsi="Calibri" w:cs="Times New Roman"/>
          <w:lang w:eastAsia="en-GB"/>
        </w:rPr>
        <w:t xml:space="preserve"> inside the Exclusive Economic Zones of </w:t>
      </w:r>
      <w:r>
        <w:rPr>
          <w:rFonts w:ascii="Calibri" w:eastAsia="Calibri" w:hAnsi="Calibri" w:cs="Times New Roman"/>
          <w:lang w:eastAsia="en-GB"/>
        </w:rPr>
        <w:t>Europe and Central Asia</w:t>
      </w:r>
      <w:r w:rsidRPr="005477E2">
        <w:rPr>
          <w:rFonts w:ascii="Calibri" w:eastAsia="Calibri" w:hAnsi="Calibri" w:cs="Times New Roman"/>
          <w:lang w:eastAsia="en-GB"/>
        </w:rPr>
        <w:t xml:space="preserve"> countries</w:t>
      </w:r>
      <w:r>
        <w:rPr>
          <w:rFonts w:ascii="Calibri" w:eastAsia="Calibri" w:hAnsi="Calibri" w:cs="Times New Roman"/>
          <w:lang w:eastAsia="en-GB"/>
        </w:rPr>
        <w:t xml:space="preserve"> that are</w:t>
      </w:r>
      <w:r w:rsidRPr="005477E2">
        <w:rPr>
          <w:rFonts w:ascii="Calibri" w:eastAsia="Calibri" w:hAnsi="Calibri" w:cs="Times New Roman"/>
          <w:lang w:eastAsia="en-GB"/>
        </w:rPr>
        <w:t xml:space="preserve"> deeper than 200m fall into this category</w:t>
      </w:r>
      <w:r>
        <w:rPr>
          <w:rFonts w:ascii="Calibri" w:eastAsia="Calibri" w:hAnsi="Calibri" w:cs="Times New Roman"/>
          <w:lang w:eastAsia="en-GB"/>
        </w:rPr>
        <w:t xml:space="preserve">. </w:t>
      </w:r>
      <w:r w:rsidRPr="005477E2">
        <w:rPr>
          <w:rFonts w:ascii="Calibri" w:eastAsia="Calibri" w:hAnsi="Calibri" w:cs="Times New Roman"/>
          <w:lang w:eastAsia="en-GB"/>
        </w:rPr>
        <w:t>This is the most widespread habitat type on Earth with rich diversity</w:t>
      </w:r>
      <w:r>
        <w:rPr>
          <w:rFonts w:ascii="Calibri" w:eastAsia="Calibri" w:hAnsi="Calibri" w:cs="Times New Roman"/>
          <w:lang w:eastAsia="en-GB"/>
        </w:rPr>
        <w:t>,</w:t>
      </w:r>
      <w:r w:rsidRPr="005477E2">
        <w:rPr>
          <w:rFonts w:ascii="Calibri" w:eastAsia="Calibri" w:hAnsi="Calibri" w:cs="Times New Roman"/>
          <w:lang w:eastAsia="en-GB"/>
        </w:rPr>
        <w:t xml:space="preserve"> but </w:t>
      </w:r>
      <w:r>
        <w:rPr>
          <w:rFonts w:ascii="Calibri" w:eastAsia="Calibri" w:hAnsi="Calibri" w:cs="Times New Roman"/>
          <w:lang w:eastAsia="en-GB"/>
        </w:rPr>
        <w:t xml:space="preserve">it is </w:t>
      </w:r>
      <w:r w:rsidRPr="005477E2">
        <w:rPr>
          <w:rFonts w:ascii="Calibri" w:eastAsia="Calibri" w:hAnsi="Calibri" w:cs="Times New Roman"/>
          <w:lang w:eastAsia="en-GB"/>
        </w:rPr>
        <w:t xml:space="preserve">not well </w:t>
      </w:r>
      <w:r>
        <w:rPr>
          <w:rFonts w:ascii="Calibri" w:eastAsia="Calibri" w:hAnsi="Calibri" w:cs="Times New Roman"/>
          <w:lang w:eastAsia="en-GB"/>
        </w:rPr>
        <w:t xml:space="preserve">known or </w:t>
      </w:r>
      <w:r w:rsidRPr="005477E2">
        <w:rPr>
          <w:rFonts w:ascii="Calibri" w:eastAsia="Calibri" w:hAnsi="Calibri" w:cs="Times New Roman"/>
          <w:lang w:eastAsia="en-GB"/>
        </w:rPr>
        <w:t>understood. Deep sea</w:t>
      </w:r>
      <w:r>
        <w:rPr>
          <w:rFonts w:ascii="Calibri" w:eastAsia="Calibri" w:hAnsi="Calibri" w:cs="Times New Roman"/>
          <w:lang w:eastAsia="en-GB"/>
        </w:rPr>
        <w:t xml:space="preserve"> habitats and biodiversity </w:t>
      </w:r>
      <w:r w:rsidRPr="005477E2">
        <w:rPr>
          <w:rFonts w:ascii="Calibri" w:eastAsia="Calibri" w:hAnsi="Calibri" w:cs="Times New Roman"/>
          <w:lang w:eastAsia="en-GB"/>
        </w:rPr>
        <w:t>contribute important regulating functions and services on a global scale.</w:t>
      </w:r>
    </w:p>
    <w:p w14:paraId="756B87E4" w14:textId="5F5AB35C" w:rsidR="00681350" w:rsidRPr="005477E2" w:rsidRDefault="00681350" w:rsidP="001E43D4">
      <w:pPr>
        <w:rPr>
          <w:rFonts w:ascii="Calibri" w:eastAsia="Calibri" w:hAnsi="Calibri" w:cs="Times New Roman"/>
          <w:lang w:eastAsia="en-GB"/>
        </w:rPr>
      </w:pPr>
      <w:r w:rsidRPr="005477E2">
        <w:rPr>
          <w:b/>
          <w:lang w:eastAsia="en-GB"/>
        </w:rPr>
        <w:t>Enclosed seas and saline lakes</w:t>
      </w:r>
      <w:r w:rsidRPr="005477E2">
        <w:rPr>
          <w:lang w:eastAsia="en-GB"/>
        </w:rPr>
        <w:t xml:space="preserve">. </w:t>
      </w:r>
      <w:r w:rsidRPr="005477E2">
        <w:rPr>
          <w:rFonts w:ascii="Calibri" w:eastAsia="Calibri" w:hAnsi="Calibri" w:cs="Times New Roman"/>
          <w:lang w:eastAsia="en-GB"/>
        </w:rPr>
        <w:t xml:space="preserve">Saline lakes range from several thousand square kilometers (Caspian Sea) to small ephemeral habitats. </w:t>
      </w:r>
      <w:r w:rsidRPr="005477E2">
        <w:rPr>
          <w:rFonts w:ascii="Calibri" w:eastAsia="Calibri" w:hAnsi="Calibri" w:cs="Calibri"/>
        </w:rPr>
        <w:t>Based on the</w:t>
      </w:r>
      <w:r>
        <w:rPr>
          <w:rFonts w:ascii="Calibri" w:eastAsia="Calibri" w:hAnsi="Calibri" w:cs="Calibri"/>
        </w:rPr>
        <w:t>ir</w:t>
      </w:r>
      <w:r w:rsidRPr="005477E2">
        <w:rPr>
          <w:rFonts w:ascii="Calibri" w:eastAsia="Calibri" w:hAnsi="Calibri" w:cs="Calibri"/>
        </w:rPr>
        <w:t xml:space="preserve"> salt content</w:t>
      </w:r>
      <w:r>
        <w:rPr>
          <w:rFonts w:ascii="Calibri" w:eastAsia="Calibri" w:hAnsi="Calibri" w:cs="Calibri"/>
        </w:rPr>
        <w:t>,</w:t>
      </w:r>
      <w:r w:rsidRPr="005477E2">
        <w:rPr>
          <w:rFonts w:ascii="Calibri" w:eastAsia="Calibri" w:hAnsi="Calibri" w:cs="Calibri"/>
        </w:rPr>
        <w:t xml:space="preserve"> saline lakes are classified as brackish (salt content in the range 0.1-3.5 g/l), saline (above 3.5 g/l) or hypersaline (above 50 g/l) lakes</w:t>
      </w:r>
      <w:r>
        <w:rPr>
          <w:rFonts w:ascii="Calibri" w:eastAsia="Calibri" w:hAnsi="Calibri" w:cs="Calibri"/>
        </w:rPr>
        <w:t>.</w:t>
      </w:r>
      <w:r w:rsidRPr="005477E2">
        <w:rPr>
          <w:rFonts w:ascii="Calibri" w:eastAsia="Calibri" w:hAnsi="Calibri" w:cs="Calibri"/>
        </w:rPr>
        <w:t xml:space="preserve"> </w:t>
      </w:r>
      <w:r w:rsidRPr="005477E2">
        <w:rPr>
          <w:rFonts w:ascii="Calibri" w:eastAsia="Calibri" w:hAnsi="Calibri" w:cs="Times New Roman"/>
          <w:lang w:eastAsia="en-GB"/>
        </w:rPr>
        <w:t xml:space="preserve">The Caspian is large and brackish with high biodiversity and many endemisms. The Aral Sea is now extremely saline and mostly dried up. Smaller saline lakes are typical in endorheic basins and lowland areas mainly in the Mediterranean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DOI" : "10.1007/s00027-011-0233-4", "ISBN" : "3-540-24022-5", "ISSN" : "10151621", "PMID" : "23346947", "abstract" : "The importance of ecosystem functions for humankind is well known. But only few attempts have been undertaken to estimate the economic value of these ecosystem services. In particular, indirect methods are rarely used, even though they are most suitable for the task. This discrepancy is because quantitative knowledge of changes in ecosystem functions is scarce. This paper presents a user-friendly procedure to quantify the increased N-retention in a renaturated river using easily available data. In a case study of the renaturated River Jossa (Germany) the benefits of increased nitrogen retention caused by beaver reintroduction are determined by using the replacement cost method. The quantification of chemical processes is discussed in detail, as well as the problems of defining an adequate reference scenario for the substitute costs. Results show that economic benefits fromthe evaluated ecosystem service (C12,000/annum) equal 12% of the total costs of the corresponding conservation scheme. \u00a9 Springer-Verlag Berlin Heidelberg 2005.", "author" : [ { "dropping-particle" : "", "family" : "\u010c\u00ed\u017ekov\u00e1", "given" : "Hana", "non-dropping-particle" : "", "parse-names" : false, "suffix" : "" }, { "dropping-particle" : "", "family" : "Kv\u011bt", "given" : "Jan", "non-dropping-particle" : "", "parse-names" : false, "suffix" : "" }, { "dropping-particle" : "", "family" : "Com\u00edn", "given" : "Francisco A.", "non-dropping-particle" : "", "parse-names" : false, "suffix" : "" }, { "dropping-particle" : "", "family" : "Laiho", "given" : "Raija", "non-dropping-particle" : "", "parse-names" : false, "suffix" : "" }, { "dropping-particle" : "", "family" : "Pokorn\u00fd", "given" : "Jan", "non-dropping-particle" : "", "parse-names" : false, "suffix" : "" }, { "dropping-particle" : "", "family" : "Pithart", "given" : "David", "non-dropping-particle" : "", "parse-names" : false, "suffix" : "" } ], "container-title" : "Aquatic Sciences", "id" : "ITEM-1", "issue" : "1", "issued" : { "date-parts" : [ [ "2013" ] ] }, "page" : "3-26", "title" : "Actual state of European wetlands and their possible future in the context of global climate change", "type" : "article-journal", "volume" : "75" }, "uris" : [ "http://www.mendeley.com/documents/?uuid=7e0a8d47-672c-4723-bbc3-0f5cb0f9bceb" ] } ], "mendeley" : { "formattedCitation" : "(\u010c\u00ed\u017ekov\u00e1 et al., 2013)", "plainTextFormattedCitation" : "(\u010c\u00ed\u017ekov\u00e1 et al., 2013)", "previouslyFormattedCitation" : "(\u010c\u00ed\u017ekov\u00e1 et al., 2013)" }, "properties" : {  }, "schema" : "https://github.com/citation-style-language/schema/raw/master/csl-citation.json" }</w:instrText>
      </w:r>
      <w:r>
        <w:rPr>
          <w:rFonts w:ascii="Calibri" w:eastAsia="Calibri" w:hAnsi="Calibri" w:cs="Times New Roman"/>
          <w:lang w:eastAsia="en-GB"/>
        </w:rPr>
        <w:fldChar w:fldCharType="separate"/>
      </w:r>
      <w:r w:rsidRPr="00270807">
        <w:rPr>
          <w:rFonts w:ascii="Calibri" w:eastAsia="Calibri" w:hAnsi="Calibri" w:cs="Times New Roman"/>
          <w:lang w:eastAsia="en-GB"/>
        </w:rPr>
        <w:t xml:space="preserve">(Čížková </w:t>
      </w:r>
      <w:r w:rsidR="00C56B4E" w:rsidRPr="00C56B4E">
        <w:rPr>
          <w:rFonts w:ascii="Calibri" w:eastAsia="Calibri" w:hAnsi="Calibri" w:cs="Times New Roman"/>
          <w:i/>
          <w:lang w:eastAsia="en-GB"/>
        </w:rPr>
        <w:t>et al.</w:t>
      </w:r>
      <w:r w:rsidRPr="00270807">
        <w:rPr>
          <w:rFonts w:ascii="Calibri" w:eastAsia="Calibri" w:hAnsi="Calibri" w:cs="Times New Roman"/>
          <w:lang w:eastAsia="en-GB"/>
        </w:rPr>
        <w:t>, 2013)</w:t>
      </w:r>
      <w:r>
        <w:rPr>
          <w:rFonts w:ascii="Calibri" w:eastAsia="Calibri" w:hAnsi="Calibri" w:cs="Times New Roman"/>
          <w:lang w:eastAsia="en-GB"/>
        </w:rPr>
        <w:fldChar w:fldCharType="end"/>
      </w:r>
      <w:r w:rsidRPr="005477E2">
        <w:rPr>
          <w:rFonts w:ascii="Calibri" w:eastAsia="Calibri" w:hAnsi="Calibri" w:cs="Calibri"/>
        </w:rPr>
        <w:t xml:space="preserve"> </w:t>
      </w:r>
      <w:r w:rsidRPr="005477E2">
        <w:rPr>
          <w:rFonts w:ascii="Calibri" w:eastAsia="Calibri" w:hAnsi="Calibri" w:cs="Times New Roman"/>
          <w:lang w:eastAsia="en-GB"/>
        </w:rPr>
        <w:t xml:space="preserve">and continental regions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abstract" : "This report describes both the eleven biogeographical regions and the seven regional seas around Europe in comparable chapters. The main focus of the chapters is on wild-living species, on the major ecosystems and some selected natural or semi-natural habitat types. The geographical coverage of the report is Europe to the Urals with surrounding regional seas.", "author" : [ { "dropping-particle" : "", "family" : "EEA", "given" : "", "non-dropping-particle" : "", "parse-names" : false, "suffix" : "" } ], "id" : "ITEM-1", "issued" : { "date-parts" : [ [ "2002" ] ] }, "note" : "NULL", "title" : "Europe's biodiversity - biogeographical regions and seas", "type" : "report" }, "uris" : [ "http://www.mendeley.com/documents/?uuid=e07c0053-7cf7-4874-a60d-b2e7e5e4eb78" ] }, { "id" : "ITEM-2", "itemData" : { "author" : [ { "dropping-particle" : "", "family" : "Republic of Turkey", "given" : "", "non-dropping-particle" : "", "parse-names" : false, "suffix" : "" } ], "id" : "ITEM-2", "issued" : { "date-parts" : [ [ "2014" ] ] }, "note" : "NULL", "title" : "Fifth national report", "type" : "report" }, "uris" : [ "http://www.mendeley.com/documents/?uuid=977303b6-6acd-4a8e-855b-ac6add1866af" ] }, { "id" : "ITEM-3", "itemData" : { "DOI" : "10.1117/12.628558", "author" : [ { "dropping-particle" : "", "family" : "\u00d6rmeci", "given" : "C.", "non-dropping-particle" : "", "parse-names" : false, "suffix" : "" }, { "dropping-particle" : "", "family" : "Ekercin", "given" : "S.", "non-dropping-particle" : "", "parse-names" : false, "suffix" : "" } ], "container-title" : "Proc. SPIE 5977, Remote Sensing of the Ocean, Sea Ice, and Large Water Regions 2005, 59770K (October 20, 2005)", "id" : "ITEM-3", "issued" : { "date-parts" : [ [ "2005" ] ] }, "note" : "NULL", "title" : "Water quality monitoring using satellite image data: A case study around the Salt Lake in Turkey", "type" : "paper-conference" }, "uris" : [ "http://www.mendeley.com/documents/?uuid=15e8a925-44f7-4f65-8987-64d0e4845a5b" ] }, { "id" : "ITEM-4", "itemData" : { "author" : [ { "dropping-particle" : "", "family" : "Kazanci", "given" : "N.", "non-dropping-particle" : "", "parse-names" : false, "suffix" : "" }, { "dropping-particle" : "", "family" : "Girgin", "given" : "S.", "non-dropping-particle" : "", "parse-names" : false, "suffix" : "" }, { "dropping-particle" : "", "family" : "D\u00fcgel", "given" : "M.", "non-dropping-particle" : "", "parse-names" : false, "suffix" : "" } ], "container-title" : "Aquatic Conservation: Marine and Freshwater Ecosystems", "id" : "ITEM-4", "issue" : "2", "issued" : { "date-parts" : [ [ "2004" ] ] }, "note" : "NULL", "page" : "151-162", "title" : "On the limnology of Salda Lake, a large and deep soda lake in southwestern Turkey: Future management proposals", "type" : "article-journal", "volume" : "14" }, "uris" : [ "http://www.mendeley.com/documents/?uuid=ca90f2e2-049b-4978-ae76-9fb98401df6a" ] }, { "id" : "ITEM-5", "itemData" : { "author" : [ { "dropping-particle" : "", "family" : "Stenger-Kov\u00e1cs", "given" : "C.", "non-dropping-particle" : "", "parse-names" : false, "suffix" : "" }, { "dropping-particle" : "", "family" : "Lengyel", "given" : "E.", "non-dropping-particle" : "", "parse-names" : false, "suffix" : "" }, { "dropping-particle" : "", "family" : "Buczk\u00f3", "given" : "K.", "non-dropping-particle" : "", "parse-names" : false, "suffix" : "" }, { "dropping-particle" : "", "family" : "T\u00f3th", "given" : "F.", "non-dropping-particle" : "", "parse-names" : false, "suffix" : "" }, { "dropping-particle" : "", "family" : "Crossetti", "given" : "L.", "non-dropping-particle" : "", "parse-names" : false, "suffix" : "" }, { "dropping-particle" : "", "family" : "Pellinger", "given" : "A.", "non-dropping-particle" : "", "parse-names" : false, "suffix" : "" }, { "dropping-particle" : "", "family" : "Z\u00e1mb\u00f3n\u00e9 Doma", "given" : "Z.", "non-dropping-particle" : "", "parse-names" : false, "suffix" : "" }, { "dropping-particle" : "", "family" : "Padis\u00e1k", "given" : "J.", "non-dropping-particle" : "", "parse-names" : false, "suffix" : "" } ], "container-title" : "Inland Waters", "id" : "ITEM-5", "issue" : "4(4)", "issued" : { "date-parts" : [ [ "2014" ] ] }, "note" : "NULL", "page" : "383-396", "title" : "Vanishing world: alkaline, saline lakes in Central Europe and their diatom assemblages", "type" : "article-journal" }, "uris" : [ "http://www.mendeley.com/documents/?uuid=ef8216dc-dc84-4ba2-b8d7-96353619803f" ] }, { "id" : "ITEM-6", "itemData" : { "author" : [ { "dropping-particle" : "", "family" : "Comin", "given" : "F.", "non-dropping-particle" : "", "parse-names" : false, "suffix" : "" }, { "dropping-particle" : "", "family" : "Alonso", "given" : "M.", "non-dropping-particle" : "", "parse-names" : false, "suffix" : "" } ], "container-title" : "Hydrobiologia", "id" : "ITEM-6", "issue" : "158(1)", "issued" : { "date-parts" : [ [ "1988" ] ] }, "note" : "NULL", "page" : "237-245", "title" : "Spanish salt lakes: Their chemistry and biota", "type" : "article-journal" }, "uris" : [ "http://www.mendeley.com/documents/?uuid=7c3cbaa7-9d58-466c-838f-103ef8f3ab6b" ] }, { "id" : "ITEM-7", "itemData" : { "author" : [ { "dropping-particle" : "", "family" : "Kortekaas", "given" : "K. H.", "non-dropping-particle" : "", "parse-names" : false, "suffix" : "" }, { "dropping-particle" : "", "family" : "Vay\u00e1", "given" : "J. F. C.", "non-dropping-particle" : "", "parse-names" : false, "suffix" : "" } ], "container-title" : "Natural Resources and Environmental Issues", "id" : "ITEM-7", "issue" : "30", "issued" : { "date-parts" : [ [ "2009" ] ] }, "note" : "NULL", "page" : "163-171", "title" : "Biodiversity of inland saltscapes of the Iberian peninsula", "type" : "article-journal", "volume" : "15" }, "uris" : [ "http://www.mendeley.com/documents/?uuid=104b06fd-29be-4b9d-9298-9f96c02e17a1" ] }, { "id" : "ITEM-8", "itemData" : { "author" : [ { "dropping-particle" : "", "family" : "Montes", "given" : "C.", "non-dropping-particle" : "", "parse-names" : false, "suffix" : "" }, { "dropping-particle" : "", "family" : "Martino", "given" : "P.", "non-dropping-particle" : "", "parse-names" : false, "suffix" : "" } ], "container-title" : "Bases Cientficas para la protecci\u00f3n de los humedales en Espa\u00f1a", "id" : "ITEM-8", "issued" : { "date-parts" : [ [ "1987" ] ] }, "note" : "NULL", "page" : "95-145", "publisher" : "Real Academia de Ciencias Exactas, F\u00edsicas y Naturales de Madrid", "publisher-place" : "Madrid", "title" : "Las lagunas salinas espa\u00f1olas", "type" : "chapter" }, "uris" : [ "http://www.mendeley.com/documents/?uuid=f1bd004b-f72c-4e39-a613-37af28d797ff" ] }, { "id" : "ITEM-9", "itemData" : { "DOI" : "https://doi.org/10.1007/978-94-009-8665-7_1", "author" : [ { "dropping-particle" : "", "family" : "Williams", "given" : "W.D.", "non-dropping-particle" : "", "parse-names" : false, "suffix" : "" } ], "container-title" : "Salt Lakes. Developments in Hydrobiology, vol 5", "editor" : [ { "dropping-particle" : "", "family" : "Williams", "given" : "W.D.", "non-dropping-particle" : "", "parse-names" : false, "suffix" : "" } ], "id" : "ITEM-9", "issued" : { "date-parts" : [ [ "1981" ] ] }, "note" : "NULL", "page" : "1-14", "publisher" : "Springer", "publisher-place" : "Dordrecht, The Netherlands", "title" : "Inland salt lakes: An introduction", "type" : "chapter" }, "uris" : [ "http://www.mendeley.com/documents/?uuid=6e10f4dc-e780-4b68-87ec-0f39baa8b014" ] }, { "id" : "ITEM-10", "itemData" : { "ISBN" : "978-5-9228-0751-7", "author" : [ { "dropping-particle" : "", "family" : "Orlov A.A. [\u041e\u0440\u043b\u043e\u0432 \u0410.\u0410.]", "given" : "", "non-dropping-particle" : "", "parse-names" : false, "suffix" : "" }, { "dropping-particle" : "", "family" : "Chechevishnikov A.L. [\u0427\u0435\u0447\u0435\u0432\u0438\u0447\u043d\u0438\u043a\u043e\u0432 \u0410.\u041b.]", "given" : "", "non-dropping-particle" : "", "parse-names" : false, "suffix" : "" }, { "dropping-particle" : "", "family" : "Alekseenkova E.S. [\u0410\u043b\u0435\u043a\u0441\u0435\u0435\u043d\u043a\u043e\u0432\u0430 \u0415.\u0421.]", "given" : "", "non-dropping-particle" : "", "parse-names" : false, "suffix" : "" }, { "dropping-particle" : "", "family" : "Borishpolets K.P. [\u0411\u043e\u0440\u0438\u0448\u043f\u043e\u043b\u0435\u0446 \u041a.\u041f.]", "given" : "", "non-dropping-particle" : "", "parse-names" : false, "suffix" : "" }, { "dropping-particle" : "", "family" : "Krylov A.V. [\u041a\u0440\u044b\u043b\u043e\u0432 \u0410.\u0412.]", "given" : "", "non-dropping-particle" : "", "parse-names" : false, "suffix" : "" }, { "dropping-particle" : "", "family" : "Kudeneeva Yu.S. [\u041a\u0443\u0434\u0435\u043d\u0435\u0435\u0432\u0430 \u042e. \u0421.]", "given" : "", "non-dropping-particle" : "", "parse-names" : false, "suffix" : "" }, { "dropping-particle" : "", "family" : "Mizin V.I. [\u041c\u0438\u0437\u0438\u043d \u0412.\u0418.]", "given" : "", "non-dropping-particle" : "", "parse-names" : false, "suffix" : "" }, { "dropping-particle" : "", "family" : "Nikitin A.I. [\u041d\u0438\u043a\u0438\u0442\u0438\u043d \u0410.\u0418.]", "given" : "", "non-dropping-particle" : "", "parse-names" : false, "suffix" : "" }, { "dropping-particle" : "", "family" : "Fedorchenko A.V. [\u0424\u0435\u0434\u043e\u0440\u0447\u0435\u043d\u043a\u043e \u0410.\u0412.]", "given" : "", "non-dropping-particle" : "", "parse-names" : false, "suffix" : "" }, { "dropping-particle" : "", "family" : "Chernyavskii S.I. [\u0427\u0435\u0440\u043d\u044f\u0432\u0441\u043a\u0438\u0439 \u0421.\u0418.]", "given" : "", "non-dropping-particle" : "", "parse-names" : false, "suffix" : "" } ], "id" : "ITEM-10", "issued" : { "date-parts" : [ [ "2011" ] ] }, "note" : "NULL", "number-of-pages" : "87", "publisher" : "\u041c\u0413\u0418\u041c\u041e-\u0423\u043d\u0438\u0432\u0435\u0440\u0441\u0438\u0442\u0435\u0442 [MGIMO-University]", "publisher-place" : "Moscow", "title" : "\u041f\u0440\u043e\u0431\u043b\u0435\u043c\u0430 \u043f\u0440\u0435\u0441\u043d\u043e\u0439 \u0432\u043e\u0434\u044b. \u0413\u043b\u043e\u0431\u0430\u043b\u044c\u043d\u044b\u0439 \u043a\u043e\u043d\u0442\u0435\u043a\u0441\u0442 \u043f\u043e\u043b\u0438\u0442\u0438\u043a\u0438 \u0420\u043e\u0441\u0441\u0438\u0438 [Problem of fresh water. Global context of Russian politics]", "type" : "book" }, "uris" : [ "http://www.mendeley.com/documents/?uuid=93eae0ed-714d-4836-a783-6c8bd10d7296" ] }, { "id" : "ITEM-11", "itemData" : { "DOI" : "10.1007/s12665-016-5999-1", "author" : [ { "dropping-particle" : "", "family" : "Kotova", "given" : "I.", "non-dropping-particle" : "", "parse-names" : false, "suffix" : "" }, { "dropping-particle" : "", "family" : "Kayukova", "given" : "E.", "non-dropping-particle" : "", "parse-names" : false, "suffix" : "" }, { "dropping-particle" : "", "family" : "Kotov", "given" : "S.", "non-dropping-particle" : "", "parse-names" : false, "suffix" : "" } ], "container-title" : "Environmental Earth Sciences", "id" : "ITEM-11", "issued" : { "date-parts" : [ [ "2016" ] ] }, "note" : "NULL", "page" : "1207", "title" : "Peloids of Crimean salt lakes and the Dead Sea: controls on composition and formation", "type" : "article-journal", "volume" : "75" }, "uris" : [ "http://www.mendeley.com/documents/?uuid=e7724a85-5893-4db7-9033-b52109d64fa6" ] }, { "id" : "ITEM-12", "itemData" : { "author" : [ { "dropping-particle" : "", "family" : "Kulagin V.M. [\u041a\u0443\u043b\u0430\u0433\u0438\u043d \u0412.\u041c.]", "given" : "", "non-dropping-particle" : "", "parse-names" : false, "suffix" : "" }, { "dropping-particle" : "", "family" : "Markov P.A. [\u041c\u0430\u0440\u043a\u043e\u0432 \u041f.\u0410.]", "given" : "", "non-dropping-particle" : "", "parse-names" : false, "suffix" : "" }, { "dropping-particle" : "", "family" : "Tishkov A.A. [\u0422\u0438\u0448\u043a\u043e\u0432 \u0410.\u0410.]", "given" : "", "non-dropping-particle" : "", "parse-names" : false, "suffix" : "" } ], "container-title" : "\u0417\u0430\u043f\u043e\u0432\u0435\u0434\u043d\u0438\u043a\u0438 \u0421\u0440\u0435\u0434\u043d\u0435\u0439 \u0410\u0437\u0438\u0438 \u0438 \u041a\u0430\u0437\u0430\u0445\u0441\u0442\u0430\u043d\u0430. \u0417\u0430\u043f\u043e\u0432\u0435\u0434\u043d\u0438\u043a\u0438 \u0421\u0421\u0421\u0420 [Strict natural reserves of Central Asia and Kazakhstan. Strict natural reserves of the USSR]", "id" : "ITEM-12", "issued" : { "date-parts" : [ [ "1990" ] ] }, "note" : "NULL", "page" : "399", "publisher" : "\u041c\u044b\u0441\u043b\u044c [Mysl]", "publisher-place" : "Moscow", "title" : "\u0418\u0441\u0441\u044b\u043a-\u041a\u0443\u043b\u044c\u0441\u043a\u0438\u0439 \u0437\u0430\u043f\u043e\u0432\u0435\u0434\u043d\u0438\u043a [Issyk-Kul strict natural reserve]", "type" : "chapter" }, "uris" : [ "http://www.mendeley.com/documents/?uuid=f414f39c-a6cd-454c-aae8-7fcefacea38b" ] }, { "id" : "ITEM-13", "itemData" : { "author" : [ { "dropping-particle" : "", "family" : "Zektser", "given" : "I.S.", "non-dropping-particle" : "", "parse-names" : false, "suffix" : "" } ], "editor" : [ { "dropping-particle" : "", "family" : "Everett", "given" : "L.G.", "non-dropping-particle" : "", "parse-names" : false, "suffix" : "" } ], "id" : "ITEM-13", "issued" : { "date-parts" : [ [ "2000" ] ] }, "note" : "NULL", "number-of-pages" : "175", "publisher" : "CRC Press", "publisher-place" : "Boca Raton, USA", "title" : "Groundwater and the environment: Applications for the global community", "type" : "book" }, "uris" : [ "http://www.mendeley.com/documents/?uuid=39725e84-f040-4f18-bf17-60377c23110e" ] }, { "id" : "ITEM-14", "itemData" : { "author" : [ { "dropping-particle" : "", "family" : "Izmailova A.V. [\u0418\u0437\u043c\u0430\u0439\u043b\u043e\u0432\u0430 \u0410.\u0412.]", "given" : "", "non-dropping-particle" : "", "parse-names" : false, "suffix" : "" } ], "container-title" : "\u0412\u043e\u0434\u0430 \u0420\u043e\u0441\u0441\u0438\u0438 [The water bodies of Russia]", "id" : "ITEM-14", "issued" : { "date-parts" : [ [ "0" ] ] }, "note" : "NULL", "title" : "\u042d\u043b\u044c\u0442\u043e\u043d \u043e\u0437\u0435\u0440\u043e [The Elton lake]", "type" : "entry-encyclopedia" }, "uris" : [ "http://www.mendeley.com/documents/?uuid=59e86814-db22-4f68-916f-e1e96682bd30" ] } ], "mendeley" : { "formattedCitation" : "(Comin &amp; Alonso, 1988; EEA, 2002; Izmailova A.V. [\u0418\u0437\u043c\u0430\u0439\u043b\u043e\u0432\u0430 \u0410.\u0412.], n.d.; Kazanci, Girgin, &amp; D\u00fcgel, 2004; Kortekaas &amp; Vay\u00e1, 2009; Kotova, Kayukova, &amp; Kotov, 2016; Kulagin V.M. [\u041a\u0443\u043b\u0430\u0433\u0438\u043d \u0412.\u041c.], Markov P.A. [\u041c\u0430\u0440\u043a\u043e\u0432 \u041f.\u0410.], &amp; Tishkov A.A. [\u0422\u0438\u0448\u043a\u043e\u0432 \u0410.\u0410.], 1990; Montes &amp; Martino, 1987; Orlov A.A. [\u041e\u0440\u043b\u043e\u0432 \u0410.\u0410.] et al., 2011; \u00d6rmeci &amp; Ekercin, 2005; Republic of Turkey, 2014; Stenger-Kov\u00e1cs et al., 2014; Williams, 1981; Zektser, 2000)", "plainTextFormattedCitation" : "(Comin &amp; Alonso, 1988; EEA, 2002; Izmailova A.V. [\u0418\u0437\u043c\u0430\u0439\u043b\u043e\u0432\u0430 \u0410.\u0412.], n.d.; Kazanci, Girgin, &amp; D\u00fcgel, 2004; Kortekaas &amp; Vay\u00e1, 2009; Kotova, Kayukova, &amp; Kotov, 2016; Kulagin V.M. [\u041a\u0443\u043b\u0430\u0433\u0438\u043d \u0412.\u041c.], Markov P.A. [\u041c\u0430\u0440\u043a\u043e\u0432 \u041f.\u0410.], &amp; Tishkov A.A. [\u0422\u0438\u0448\u043a\u043e\u0432 \u0410.\u0410.], 1990; Montes &amp; Martino, 1987; Orlov A.A. [\u041e\u0440\u043b\u043e\u0432 \u0410.\u0410.] et al., 2011; \u00d6rmeci &amp; Ekercin, 2005; Republic of Turkey, 2014; Stenger-Kov\u00e1cs et al., 2014; Williams, 1981; Zektser, 2000)", "previouslyFormattedCitation" : "(Comin &amp; Alonso, 1988; EEA, 2002; Izmailova A.V. [\u0418\u0437\u043c\u0430\u0439\u043b\u043e\u0432\u0430 \u0410.\u0412.], n.d.; Kazanci, Girgin, &amp; D\u00fcgel, 2004; Kortekaas &amp; Vay\u00e1, 2009; Kotova, Kayukova, &amp; Kotov, 2016; Kulagin V.M. [\u041a\u0443\u043b\u0430\u0433\u0438\u043d \u0412.\u041c.], Markov P.A. [\u041c\u0430\u0440\u043a\u043e\u0432 \u041f.\u0410.], &amp; Tishkov A.A. [\u0422\u0438\u0448\u043a\u043e\u0432 \u0410.\u0410.], 1990; Montes &amp; Martino, 1987; Orlov A.A. [\u041e\u0440\u043b\u043e\u0432 \u0410.\u0410.] et al., 2011; \u00d6rmeci &amp; Ekercin, 2005; Republic of Turkey, 2014; Stenger-Kov\u00e1cs et al., 2014; Williams, 1981; Zektser, 2000)" }, "properties" : {  }, "schema" : "https://github.com/citation-style-language/schema/raw/master/csl-citation.json" }</w:instrText>
      </w:r>
      <w:r>
        <w:rPr>
          <w:rFonts w:ascii="Calibri" w:eastAsia="Calibri" w:hAnsi="Calibri" w:cs="Times New Roman"/>
          <w:lang w:eastAsia="en-GB"/>
        </w:rPr>
        <w:fldChar w:fldCharType="separate"/>
      </w:r>
      <w:r w:rsidRPr="002A28C9">
        <w:rPr>
          <w:rFonts w:ascii="Calibri" w:eastAsia="Calibri" w:hAnsi="Calibri" w:cs="Times New Roman"/>
          <w:lang w:eastAsia="en-GB"/>
        </w:rPr>
        <w:t xml:space="preserve">(Comin &amp; Alonso, 1988; </w:t>
      </w:r>
      <w:r w:rsidRPr="00AC1EC6">
        <w:rPr>
          <w:rFonts w:ascii="Calibri" w:eastAsia="Calibri" w:hAnsi="Calibri" w:cs="Times New Roman"/>
          <w:lang w:eastAsia="en-GB"/>
        </w:rPr>
        <w:t>EEA, 2002</w:t>
      </w:r>
      <w:r w:rsidRPr="002A28C9">
        <w:rPr>
          <w:rFonts w:ascii="Calibri" w:eastAsia="Calibri" w:hAnsi="Calibri" w:cs="Times New Roman"/>
          <w:lang w:eastAsia="en-GB"/>
        </w:rPr>
        <w:t>; Izmailova, n.d.; Kazanci</w:t>
      </w:r>
      <w:r>
        <w:rPr>
          <w:rFonts w:ascii="Calibri" w:eastAsia="Calibri" w:hAnsi="Calibri" w:cs="Times New Roman"/>
          <w:lang w:eastAsia="en-GB"/>
        </w:rPr>
        <w:t xml:space="preserve"> </w:t>
      </w:r>
      <w:r w:rsidR="00C56B4E" w:rsidRPr="00C56B4E">
        <w:rPr>
          <w:rFonts w:ascii="Calibri" w:eastAsia="Calibri" w:hAnsi="Calibri" w:cs="Times New Roman"/>
          <w:i/>
          <w:lang w:eastAsia="en-GB"/>
        </w:rPr>
        <w:t>et al.</w:t>
      </w:r>
      <w:r w:rsidRPr="002A28C9">
        <w:rPr>
          <w:rFonts w:ascii="Calibri" w:eastAsia="Calibri" w:hAnsi="Calibri" w:cs="Times New Roman"/>
          <w:lang w:eastAsia="en-GB"/>
        </w:rPr>
        <w:t>, 2004; Kortekaas &amp; Vayá, 2009; Kotova</w:t>
      </w:r>
      <w:r>
        <w:rPr>
          <w:rFonts w:ascii="Calibri" w:eastAsia="Calibri" w:hAnsi="Calibri" w:cs="Times New Roman"/>
          <w:lang w:eastAsia="en-GB"/>
        </w:rPr>
        <w:t xml:space="preserve"> </w:t>
      </w:r>
      <w:r w:rsidR="00C56B4E" w:rsidRPr="00C56B4E">
        <w:rPr>
          <w:rFonts w:ascii="Calibri" w:eastAsia="Calibri" w:hAnsi="Calibri" w:cs="Times New Roman"/>
          <w:i/>
          <w:lang w:eastAsia="en-GB"/>
        </w:rPr>
        <w:t>et al.</w:t>
      </w:r>
      <w:r w:rsidRPr="002A28C9">
        <w:rPr>
          <w:rFonts w:ascii="Calibri" w:eastAsia="Calibri" w:hAnsi="Calibri" w:cs="Times New Roman"/>
          <w:lang w:eastAsia="en-GB"/>
        </w:rPr>
        <w:t>, 2016; Kulagin</w:t>
      </w:r>
      <w:r>
        <w:rPr>
          <w:rFonts w:ascii="Calibri" w:eastAsia="Calibri" w:hAnsi="Calibri" w:cs="Times New Roman"/>
          <w:lang w:eastAsia="en-GB"/>
        </w:rPr>
        <w:t xml:space="preserve"> </w:t>
      </w:r>
      <w:r w:rsidR="00C56B4E" w:rsidRPr="00C56B4E">
        <w:rPr>
          <w:rFonts w:ascii="Calibri" w:eastAsia="Calibri" w:hAnsi="Calibri" w:cs="Times New Roman"/>
          <w:i/>
          <w:lang w:eastAsia="en-GB"/>
        </w:rPr>
        <w:t>et al.</w:t>
      </w:r>
      <w:r w:rsidRPr="002A28C9">
        <w:rPr>
          <w:rFonts w:ascii="Calibri" w:eastAsia="Calibri" w:hAnsi="Calibri" w:cs="Times New Roman"/>
          <w:lang w:eastAsia="en-GB"/>
        </w:rPr>
        <w:t xml:space="preserve">, 1990; Montes &amp; Martino, 1987; Orlov </w:t>
      </w:r>
      <w:r w:rsidR="00C56B4E" w:rsidRPr="00C56B4E">
        <w:rPr>
          <w:rFonts w:ascii="Calibri" w:eastAsia="Calibri" w:hAnsi="Calibri" w:cs="Times New Roman"/>
          <w:i/>
          <w:lang w:eastAsia="en-GB"/>
        </w:rPr>
        <w:t>et al.</w:t>
      </w:r>
      <w:r w:rsidRPr="002A28C9">
        <w:rPr>
          <w:rFonts w:ascii="Calibri" w:eastAsia="Calibri" w:hAnsi="Calibri" w:cs="Times New Roman"/>
          <w:lang w:eastAsia="en-GB"/>
        </w:rPr>
        <w:t xml:space="preserve">, 2011; Örmeci &amp; Ekercin, 2005; </w:t>
      </w:r>
      <w:r w:rsidR="00B23C0D">
        <w:rPr>
          <w:rFonts w:ascii="Calibri" w:eastAsia="Calibri" w:hAnsi="Calibri" w:cs="Times New Roman"/>
          <w:lang w:eastAsia="en-GB"/>
        </w:rPr>
        <w:t>Government</w:t>
      </w:r>
      <w:r w:rsidR="00B23C0D" w:rsidRPr="002A28C9">
        <w:rPr>
          <w:rFonts w:ascii="Calibri" w:eastAsia="Calibri" w:hAnsi="Calibri" w:cs="Times New Roman"/>
          <w:lang w:eastAsia="en-GB"/>
        </w:rPr>
        <w:t xml:space="preserve"> </w:t>
      </w:r>
      <w:r w:rsidRPr="002A28C9">
        <w:rPr>
          <w:rFonts w:ascii="Calibri" w:eastAsia="Calibri" w:hAnsi="Calibri" w:cs="Times New Roman"/>
          <w:lang w:eastAsia="en-GB"/>
        </w:rPr>
        <w:t xml:space="preserve">of Turkey, 2014; Stenger-Kovács </w:t>
      </w:r>
      <w:r w:rsidR="00C56B4E" w:rsidRPr="00C56B4E">
        <w:rPr>
          <w:rFonts w:ascii="Calibri" w:eastAsia="Calibri" w:hAnsi="Calibri" w:cs="Times New Roman"/>
          <w:i/>
          <w:lang w:eastAsia="en-GB"/>
        </w:rPr>
        <w:t>et al.</w:t>
      </w:r>
      <w:r w:rsidRPr="002A28C9">
        <w:rPr>
          <w:rFonts w:ascii="Calibri" w:eastAsia="Calibri" w:hAnsi="Calibri" w:cs="Times New Roman"/>
          <w:lang w:eastAsia="en-GB"/>
        </w:rPr>
        <w:t>, 2014; Williams, 1981; Zektser, 2000)</w:t>
      </w:r>
      <w:r>
        <w:rPr>
          <w:rFonts w:ascii="Calibri" w:eastAsia="Calibri" w:hAnsi="Calibri" w:cs="Times New Roman"/>
          <w:lang w:eastAsia="en-GB"/>
        </w:rPr>
        <w:fldChar w:fldCharType="end"/>
      </w:r>
      <w:r>
        <w:rPr>
          <w:rFonts w:ascii="Calibri" w:eastAsia="Calibri" w:hAnsi="Calibri" w:cs="Calibri"/>
        </w:rPr>
        <w:t>.</w:t>
      </w:r>
      <w:r w:rsidRPr="005477E2">
        <w:rPr>
          <w:rFonts w:ascii="Calibri" w:eastAsia="Calibri" w:hAnsi="Calibri" w:cs="Calibri"/>
        </w:rPr>
        <w:t xml:space="preserve"> </w:t>
      </w:r>
      <w:r w:rsidRPr="005477E2">
        <w:rPr>
          <w:rFonts w:ascii="Calibri" w:eastAsia="Calibri" w:hAnsi="Calibri" w:cs="Times New Roman"/>
          <w:lang w:eastAsia="en-GB"/>
        </w:rPr>
        <w:t xml:space="preserve">They are fed by rain and groundwater, with highly variable salinity conditions depending on inflow and evaporation. Brackish lakes can be highly diverse while very saline lakes usually hold only </w:t>
      </w:r>
      <w:r>
        <w:rPr>
          <w:rFonts w:ascii="Calibri" w:eastAsia="Calibri" w:hAnsi="Calibri" w:cs="Times New Roman"/>
          <w:lang w:eastAsia="en-GB"/>
        </w:rPr>
        <w:t xml:space="preserve">a </w:t>
      </w:r>
      <w:r w:rsidRPr="005477E2">
        <w:rPr>
          <w:rFonts w:ascii="Calibri" w:eastAsia="Calibri" w:hAnsi="Calibri" w:cs="Times New Roman"/>
          <w:lang w:eastAsia="en-GB"/>
        </w:rPr>
        <w:t xml:space="preserve">less diverse flora and fauna, including unique and highly valuable extremophile bacterial diversity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author" : [ { "dropping-particle" : "", "family" : "Oren", "given" : "A.", "non-dropping-particle" : "", "parse-names" : false, "suffix" : "" } ], "container-title" : "The Prokaryotes", "editor" : [ { "dropping-particle" : "", "family" : "Rosenberg", "given" : "Eugene", "non-dropping-particle" : "", "parse-names" : false, "suffix" : "" }, { "dropping-particle" : "", "family" : "DeLong", "given" : "Edward F.", "non-dropping-particle" : "", "parse-names" : false, "suffix" : "" }, { "dropping-particle" : "", "family" : "Lory", "given" : "Stephen", "non-dropping-particle" : "", "parse-names" : false, "suffix" : "" }, { "dropping-particle" : "", "family" : "Stackebrandt", "given" : "Erko", "non-dropping-particle" : "", "parse-names" : false, "suffix" : "" }, { "dropping-particle" : "", "family" : "Thompson", "given" : "Fabiano", "non-dropping-particle" : "", "parse-names" : false, "suffix" : "" } ], "id" : "ITEM-1", "issued" : { "date-parts" : [ [ "2006" ] ] }, "note" : "NULL", "page" : "421-440", "publisher" : "Springer", "publisher-place" : "New York, USA", "title" : "Life at high salt concentrations", "type" : "chapter" }, "uris" : [ "http://www.mendeley.com/documents/?uuid=55e6780c-8f78-46b4-9ecc-d2f536a949c2" ] } ], "mendeley" : { "formattedCitation" : "(Oren, 2006)", "plainTextFormattedCitation" : "(Oren, 2006)", "previouslyFormattedCitation" : "(Oren, 2006)" }, "properties" : {  }, "schema" : "https://github.com/citation-style-language/schema/raw/master/csl-citation.json" }</w:instrText>
      </w:r>
      <w:r>
        <w:rPr>
          <w:rFonts w:ascii="Calibri" w:eastAsia="Calibri" w:hAnsi="Calibri" w:cs="Times New Roman"/>
          <w:lang w:eastAsia="en-GB"/>
        </w:rPr>
        <w:fldChar w:fldCharType="separate"/>
      </w:r>
      <w:r w:rsidRPr="007347A9">
        <w:rPr>
          <w:rFonts w:ascii="Calibri" w:eastAsia="Calibri" w:hAnsi="Calibri" w:cs="Times New Roman"/>
          <w:lang w:eastAsia="en-GB"/>
        </w:rPr>
        <w:t>(Oren, 2006)</w:t>
      </w:r>
      <w:r>
        <w:rPr>
          <w:rFonts w:ascii="Calibri" w:eastAsia="Calibri" w:hAnsi="Calibri" w:cs="Times New Roman"/>
          <w:lang w:eastAsia="en-GB"/>
        </w:rPr>
        <w:fldChar w:fldCharType="end"/>
      </w:r>
      <w:r w:rsidRPr="005477E2">
        <w:rPr>
          <w:rFonts w:ascii="Calibri" w:eastAsia="Calibri" w:hAnsi="Calibri" w:cs="Times New Roman"/>
          <w:lang w:eastAsia="en-GB"/>
        </w:rPr>
        <w:t xml:space="preserve">. </w:t>
      </w:r>
      <w:r w:rsidRPr="005477E2">
        <w:rPr>
          <w:rFonts w:ascii="Calibri" w:eastAsia="Calibri" w:hAnsi="Calibri" w:cs="Calibri"/>
        </w:rPr>
        <w:t>Both salinity and ionic composition control species richness and biodiversity, but this is also influenced by ionic composition</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 "citationItems" : [ { "id" : "ITEM-1", "itemData" : { "ISBN" : "9789630894715", "author" : [ { "dropping-particle" : "", "family" : "Boros", "given" : "E.", "non-dropping-particle" : "", "parse-names" : false, "suffix" : "" }, { "dropping-particle" : "", "family" : "Ecsedi", "given" : "Z.", "non-dropping-particle" : "", "parse-names" : false, "suffix" : "" }, { "dropping-particle" : "", "family" : "Ol\u00e1h", "given" : "J.", "non-dropping-particle" : "", "parse-names" : false, "suffix" : "" } ], "id" : "ITEM-1", "issue" : "41", "issued" : { "date-parts" : [ [ "2013" ] ] }, "note" : "NULL", "number-of-pages" : "1-129", "publisher" : "Hortob\u00e1gy Environmental Association, Balmaz\u00fajv\u00e1ros", "title" : "Ecology and management of soda pans in the Carpathian Basin", "type" : "book" }, "uris" : [ "http://www.mendeley.com/documents/?uuid=d1697940-938f-4d3d-9d3f-45f50e0da033" ] }, { "id" : "ITEM-2", "itemData" : { "author" : [ { "dropping-particle" : "", "family" : "Ventosa", "given" : "A.", "non-dropping-particle" : "", "parse-names" : false, "suffix" : "" }, { "dropping-particle" : "", "family" : "Arahal", "given" : "D. R.", "non-dropping-particle" : "", "parse-names" : false, "suffix" : "" } ], "chapter-number" : "2", "container-title" : "Extremophiles", "editor" : [ { "dropping-particle" : "", "family" : "Gerday", "given" : "C", "non-dropping-particle" : "", "parse-names" : false, "suffix" : "" } ], "id" : "ITEM-2", "issued" : { "date-parts" : [ [ "2009" ] ] }, "page" : "247-262", "publisher" : "EOLSS Publications", "publisher-place" : "Oxford, UK", "title" : "Physico-chemical characteristics of hypersaline environments and their biodiversity", "type" : "chapter" }, "uris" : [ "http://www.mendeley.com/documents/?uuid=b8d43120-1c1b-42e4-8a4d-c171f87c4060" ] }, { "id" : "ITEM-3", "itemData" : { "abstract" : "Decrease of both zooplankton and zoobenthos species richness and a trend toward decrease of their biomass with the salinity increase was recorded in the hypersaline lakes of Crimea. The most of structural and functional characteristics of macrobenthos is positively correlated with abiotic and biotic characteristics of those lakes. Abundance, biomass, productivity of macrobenthos and ration of non-predating macrozoobenthos decrease with salinity increase, while they increase with the depth and growth of amount of chlorophyll a and primary production. Macrozoobenthos portion in the total zooplankton and macrozoobenthos biomass decreases with both salinity and depth increase. Zooplankton community is less controlled by abiotic factors as compared to macrozoobenthos, while the former\u2019s species number significantly decrease with salinity increase. Effect of salinity on zooplankton biomass is slightly significant, unlike that of macrozoobenthos. Comparison of total amount of rations of zooplankton and macrozoobenthos with amount of primary production indicates intense trophic interactions in the lakes under study.", "author" : [ { "dropping-particle" : "", "family" : "Balushkina E.V. [\u0411\u0430\u043b\u0443\u0448\u043a\u0438\u043d\u0430 \u0415.\u0412.]", "given" : "", "non-dropping-particle" : "", "parse-names" : false, "suffix" : "" }, { "dropping-particle" : "", "family" : "Golubkov S.M. [\u0413\u043e\u043b\u0443\u0431\u043a\u043e\u0432 \u0421.\u041c.]", "given" : "", "non-dropping-particle" : "", "parse-names" : false, "suffix" : "" }, { "dropping-particle" : "", "family" : "Golubkov M.S. [\u0413\u043e\u043b\u0443\u0431\u043a\u043e\u0432 \u041c.\u0421.]", "given" : "", "non-dropping-particle" : "", "parse-names" : false, "suffix" : "" }, { "dropping-particle" : "", "family" : "Litvinchuk L.F. [\u041b\u0438\u0442\u0432\u0438\u043d\u0447\u0443\u043a \u041b.\u0424.]", "given" : "", "non-dropping-particle" : "", "parse-names" : false, "suffix" : "" }, { "dropping-particle" : "", "family" : "Shadrin N.V. [\u0428\u0430\u0434\u0440\u0438\u043d \u041d.\u0412.]", "given" : "", "non-dropping-particle" : "", "parse-names" : false, "suffix" : "" } ], "container-title" : "\u0416\u0443\u0440\u043d\u0430\u043b \u043e\u0431\u0449\u0435\u0439 \u0431\u0438\u043e\u043b\u043e\u0433\u0438\u0438 [Zhurnal obshchei biologii]", "id" : "ITEM-3", "issue" : "6", "issued" : { "date-parts" : [ [ "2008" ] ] }, "note" : "NULL", "page" : "504-514", "title" : "\u0412\u043b\u0438\u044f\u043d\u0438\u0435 \u0430\u0431\u0438\u043e\u0442\u0438\u0447\u0435\u0441\u043a\u0438\u0445 \u0438 \u0431\u0438\u043e\u0442\u0438\u0447\u0435\u0441\u043a\u0438\u0445 \u0444\u0430\u043a\u0442\u043e\u0440\u043e\u0432 \u043d\u0430 \u0441\u0442\u0440\u0443\u043a\u0442\u0443\u0440\u043d\u043e-\u0444\u0443\u043d\u043a\u0446\u0438\u043e\u043d\u0430\u043b\u044c\u043d\u0443\u044e \u043e\u0440\u0433\u0430\u043d\u0438\u0437\u0430\u0446\u0438\u044e \u044d\u043a\u043e\u0441\u0438\u0441\u0442\u0435\u043c \u0441\u043e\u043b\u0435\u043d\u044b\u0445 \u043e\u0437\u0435\u0440 \u041a\u0440\u044b\u043c\u0430 [Effect of abiotic and biotic factors on the structural and functional organization of the saline lake ecosystems in Crimea]", "type" : "article-journal", "volume" : "70" }, "uris" : [ "http://www.mendeley.com/documents/?uuid=b1635c9b-8640-4abb-8e44-932e7bfd3f21" ] }, { "id" : "ITEM-4", "itemData" : { "DOI" : "10.1371/journal.pone.0030877", "ISBN" : "http://dx.doi.org/10.1371/journal.pone.0030877", "ISSN" : "19326203", "PMID" : "22393354", "abstract" : "Climate warming may lead to changes in the trophic structure and diversity of shallow lakes as a combined effect of increased temperature and salinity and likely increased strength of trophic interactions. We investigated the potential effects of temperature, salinity and fish on the plant-associated macroinvertebrate community by introducing artificial plants in eight comparable shallow brackish lakes located in two climatic regions of contrasting temperature: cold-temperate and Mediterranean. In both regions, lakes covered a salinity gradient from freshwater to oligohaline waters. We undertook day and night-time sampling of macroinvertebrates associated with the artificial plants and fish and free-swimming macroinvertebrate predators within artificial plants and in pelagic areas. Our results showed marked differences in the trophic structure between cold and warm shallow lakes. Plant-associated macroinvertebrates and free-swimming macroinvertebrate predators were more abundant and the communities richer in species in the cold compared to the warm climate, most probably as a result of differences in fish predation pressure. Submerged plants in warm brackish lakes did not seem to counteract the effect of fish predation on macroinvertebrates to the same extent as in temperate freshwater lakes, since small fish were abundant and tended to aggregate within the macrophytes. The richness and abundance of most plant-associated macroinvertebrate taxa decreased with salinity. Despite the lower densities of plant-associated macroinvertebrates in the Mediterranean lakes, periphyton biomass was lower than in cold temperate systems, a fact that was mainly attributed to grazing and disturbance by fish. Our results suggest that, if the current process of warming entails higher chances of shallow lakes becoming warmer and more saline, climatic change may result in a decrease in macroinvertebrate species richness and abundance in shallow lakes.", "author" : [ { "dropping-particle" : "", "family" : "Brucet", "given" : "Sandra", "non-dropping-particle" : "", "parse-names" : false, "suffix" : "" }, { "dropping-particle" : "", "family" : "Boix", "given" : "Dani", "non-dropping-particle" : "", "parse-names" : false, "suffix" : "" }, { "dropping-particle" : "", "family" : "Nathansen", "given" : "Louise W.", "non-dropping-particle" : "", "parse-names" : false, "suffix" : "" }, { "dropping-particle" : "", "family" : "Quintana", "given" : "Xavier D.", "non-dropping-particle" : "", "parse-names" : false, "suffix" : "" }, { "dropping-particle" : "", "family" : "Jensen", "given" : "Elisabeth", "non-dropping-particle" : "", "parse-names" : false, "suffix" : "" }, { "dropping-particle" : "", "family" : "Balayla", "given" : "David", "non-dropping-particle" : "", "parse-names" : false, "suffix" : "" }, { "dropping-particle" : "", "family" : "Meerhoff", "given" : "Mariana", "non-dropping-particle" : "", "parse-names" : false, "suffix" : "" }, { "dropping-particle" : "", "family" : "Jeppesen", "given" : "Erik", "non-dropping-particle" : "", "parse-names" : false, "suffix" : "" } ], "container-title" : "PLoS ONE", "id" : "ITEM-4", "issue" : "2", "issued" : { "date-parts" : [ [ "2012" ] ] }, "page" : "30877", "title" : "Effects of temperature, salinity and fish in structuring the macroinvertebrate community in shallow lakes: Implications for effects of climate change", "type" : "article-journal", "volume" : "7" }, "uris" : [ "http://www.mendeley.com/documents/?uuid=a2f7d3ba-ebb8-3cd4-996f-bdc120018bec" ] } ], "mendeley" : { "formattedCitation" : "(Balushkina E.V. [\u0411\u0430\u043b\u0443\u0448\u043a\u0438\u043d\u0430 \u0415.\u0412.], Golubkov S.M. [\u0413\u043e\u043b\u0443\u0431\u043a\u043e\u0432 \u0421.\u041c.], Golubkov M.S. [\u0413\u043e\u043b\u0443\u0431\u043a\u043e\u0432 \u041c.\u0421.], Litvinchuk L.F. [\u041b\u0438\u0442\u0432\u0438\u043d\u0447\u0443\u043a \u041b.\u0424.], &amp; Shadrin N.V. [\u0428\u0430\u0434\u0440\u0438\u043d \u041d.\u0412.], 2008; Boros, Ecsedi, &amp; Ol\u00e1h, 2013; Brucet et al., 2012; Ventosa &amp; Arahal, 2009)", "manualFormatting" : "(Balushkina E.V. [\u0411\u0430\u043b\u0443\u0448\u043a\u0438\u043d\u0430 \u0415.\u0412.], Golubkov S.M. [\u0413\u043e\u043b\u0443\u0431\u043a\u043e\u0432 \u0421.\u041c.], Golubkov M.S. [\u</w:instrText>
      </w:r>
      <w:r w:rsidRPr="00DB20D2">
        <w:rPr>
          <w:rFonts w:ascii="Calibri" w:eastAsia="Calibri" w:hAnsi="Calibri" w:cs="Calibri"/>
          <w:lang w:val="es-ES"/>
        </w:rPr>
        <w:instrText>0413\u043e\u043b\u0443\u0431\u043a\u043e\u0432 \u041c.\u0421.], Litvinchuk L.F. [\u041b\u0438\u0442\u0432\u0438\u043d\u0447\u0443\u043a \u041b.\u0424.], &amp; Shadrin N.V. [\u0428\u0430\u0434\u0440\u0438\u043d \u041d.\u0412.], 2008; Boros, Ecsedi, &amp; Ol\u00e1h, 2013; Brucet et al., 2012; Oren, 2006; Ventosa &amp; Arahal, 2009)", "plainTextFormattedCitation" : "(Balushkina E.V. [\u0411\u0430\u043b\u0443\u0448\u043a\u0438\u043d\u0430 \u0415.\u0412.], Golubkov S.M. [\u0413\u043e\u043b\u0443\u0431\u043a\u043e\u0432 \u0421.\u041c.], Golubkov M.S. [\u0413\u043e\u043b\u0443\u0431\u043a\u043e\u0432 \u041c.\u0421.], Litvinchuk L.F. [\u041b\u0438\u0442\u0432\u0438\u043d\u0447\u0443\u043a \u041b.\u0424.], &amp; Shadrin N.V. [\u0428\u0430\u0434\u0440\u0438\u043d \u041d.\u0412.], 2008; Boros, Ecsedi, &amp; Ol\u00e1h, 2013; Brucet et al., 2012; Ventosa &amp; Arahal, 2009)", "previouslyFormattedCitation" : "(Balushkina E.V. [\u0411\u0430\u043b\u0443\u0448\u043a\u0438\u043d\u0430 \u0415.\u0412.], Golubkov S.M. [\u0413\u043e\u043b\u0443\u0431\u043a\u043e\u0432 \u0421.\u041c.], Golubkov M.S. [\u0413\u043e\u043b\u0443\u0431\u043a\u043e\u0432 \u041c.\u0421.], Litvinchuk L.F. [\u041b\u0438\u0442\u0432\u0438\u043d\u0447\u0443\u043a \u041b.\u0424.], &amp; Shadrin N.V. [\u0428\u0430\u0434\u0440\u0438\u043d \u041d.\u0412.], 2008; Boros, Ecsedi, &amp; Ol\u00e1h, 2013; Brucet et al., 2012; Ventosa &amp; Arahal, 2009)" }, "properties" : {  }, "schema" : "https://github.com/citation-style-language/schema/raw/master/csl-citation.json" }</w:instrText>
      </w:r>
      <w:r>
        <w:rPr>
          <w:rFonts w:ascii="Calibri" w:eastAsia="Calibri" w:hAnsi="Calibri" w:cs="Calibri"/>
        </w:rPr>
        <w:fldChar w:fldCharType="separate"/>
      </w:r>
      <w:r w:rsidRPr="00DB20D2">
        <w:rPr>
          <w:rFonts w:ascii="Calibri" w:eastAsia="Calibri" w:hAnsi="Calibri" w:cs="Calibri"/>
          <w:lang w:val="es-ES"/>
        </w:rPr>
        <w:t xml:space="preserve">(Balushkina </w:t>
      </w:r>
      <w:r w:rsidR="00C56B4E" w:rsidRPr="00C56B4E">
        <w:rPr>
          <w:rFonts w:ascii="Calibri" w:eastAsia="Calibri" w:hAnsi="Calibri" w:cs="Calibri"/>
          <w:i/>
          <w:lang w:val="es-ES"/>
        </w:rPr>
        <w:t>et al.</w:t>
      </w:r>
      <w:r w:rsidRPr="00DB20D2">
        <w:rPr>
          <w:rFonts w:ascii="Calibri" w:eastAsia="Calibri" w:hAnsi="Calibri" w:cs="Calibri"/>
          <w:lang w:val="es-ES"/>
        </w:rPr>
        <w:t>, 200</w:t>
      </w:r>
      <w:r w:rsidR="00B23C0D">
        <w:rPr>
          <w:rFonts w:ascii="Calibri" w:eastAsia="Calibri" w:hAnsi="Calibri" w:cs="Calibri"/>
          <w:lang w:val="es-ES"/>
        </w:rPr>
        <w:t>9</w:t>
      </w:r>
      <w:r w:rsidRPr="00DB20D2">
        <w:rPr>
          <w:rFonts w:ascii="Calibri" w:eastAsia="Calibri" w:hAnsi="Calibri" w:cs="Calibri"/>
          <w:lang w:val="es-ES"/>
        </w:rPr>
        <w:t xml:space="preserve">; Boros </w:t>
      </w:r>
      <w:r w:rsidR="00C56B4E" w:rsidRPr="00C56B4E">
        <w:rPr>
          <w:rFonts w:ascii="Calibri" w:eastAsia="Calibri" w:hAnsi="Calibri" w:cs="Calibri"/>
          <w:i/>
          <w:lang w:val="es-ES"/>
        </w:rPr>
        <w:t>et al.</w:t>
      </w:r>
      <w:r w:rsidRPr="00DB20D2">
        <w:rPr>
          <w:rFonts w:ascii="Calibri" w:eastAsia="Calibri" w:hAnsi="Calibri" w:cs="Calibri"/>
          <w:lang w:val="es-ES"/>
        </w:rPr>
        <w:t xml:space="preserve">, 2013; Brucet </w:t>
      </w:r>
      <w:r w:rsidR="00C56B4E" w:rsidRPr="00C56B4E">
        <w:rPr>
          <w:rFonts w:ascii="Calibri" w:eastAsia="Calibri" w:hAnsi="Calibri" w:cs="Calibri"/>
          <w:i/>
          <w:lang w:val="es-ES"/>
        </w:rPr>
        <w:t>et al.</w:t>
      </w:r>
      <w:r w:rsidRPr="00DB20D2">
        <w:rPr>
          <w:rFonts w:ascii="Calibri" w:eastAsia="Calibri" w:hAnsi="Calibri" w:cs="Calibri"/>
          <w:lang w:val="es-ES"/>
        </w:rPr>
        <w:t xml:space="preserve">, 2012; </w:t>
      </w:r>
      <w:r w:rsidRPr="00DB20D2">
        <w:rPr>
          <w:rFonts w:ascii="Calibri" w:eastAsia="Calibri" w:hAnsi="Calibri" w:cs="Times New Roman"/>
          <w:lang w:val="es-ES" w:eastAsia="en-GB"/>
        </w:rPr>
        <w:t xml:space="preserve">Oren, 2006; </w:t>
      </w:r>
      <w:r w:rsidRPr="00DB20D2">
        <w:rPr>
          <w:rFonts w:ascii="Calibri" w:eastAsia="Calibri" w:hAnsi="Calibri" w:cs="Calibri"/>
          <w:lang w:val="es-ES"/>
        </w:rPr>
        <w:t>Ventosa &amp; Arahal, 2009)</w:t>
      </w:r>
      <w:r>
        <w:rPr>
          <w:rFonts w:ascii="Calibri" w:eastAsia="Calibri" w:hAnsi="Calibri" w:cs="Calibri"/>
        </w:rPr>
        <w:fldChar w:fldCharType="end"/>
      </w:r>
      <w:r w:rsidRPr="00DB20D2">
        <w:rPr>
          <w:rFonts w:ascii="Calibri" w:eastAsia="Calibri" w:hAnsi="Calibri" w:cs="Times New Roman"/>
          <w:lang w:val="es-ES" w:eastAsia="en-GB"/>
        </w:rPr>
        <w:t xml:space="preserve">. </w:t>
      </w:r>
      <w:r w:rsidRPr="005477E2">
        <w:rPr>
          <w:rFonts w:ascii="Calibri" w:eastAsia="Calibri" w:hAnsi="Calibri" w:cs="Times New Roman"/>
          <w:lang w:eastAsia="en-GB"/>
        </w:rPr>
        <w:t>Both large permanent and small ephemeral saline lakes are important habitats for migratory birds.</w:t>
      </w:r>
    </w:p>
    <w:p w14:paraId="39492E2A" w14:textId="3C7702DF" w:rsidR="00681350" w:rsidRDefault="00681350" w:rsidP="001E43D4">
      <w:pPr>
        <w:rPr>
          <w:rFonts w:ascii="Calibri" w:eastAsia="Calibri" w:hAnsi="Calibri" w:cs="Calibri"/>
        </w:rPr>
      </w:pPr>
      <w:r w:rsidRPr="005477E2">
        <w:rPr>
          <w:b/>
          <w:lang w:eastAsia="en-GB"/>
        </w:rPr>
        <w:t>Freshwater lakes and streams</w:t>
      </w:r>
      <w:r w:rsidRPr="005477E2">
        <w:rPr>
          <w:lang w:eastAsia="en-GB"/>
        </w:rPr>
        <w:t xml:space="preserve">. </w:t>
      </w:r>
      <w:r w:rsidRPr="005477E2">
        <w:rPr>
          <w:rFonts w:ascii="Calibri" w:eastAsia="Calibri" w:hAnsi="Calibri" w:cs="Times New Roman"/>
          <w:lang w:eastAsia="en-GB"/>
        </w:rPr>
        <w:t>Freshwater habitats include both standing and running water, with the</w:t>
      </w:r>
      <w:r>
        <w:rPr>
          <w:rFonts w:ascii="Calibri" w:eastAsia="Calibri" w:hAnsi="Calibri" w:cs="Times New Roman"/>
          <w:lang w:eastAsia="en-GB"/>
        </w:rPr>
        <w:t xml:space="preserve"> Europe and Central Asia</w:t>
      </w:r>
      <w:r w:rsidRPr="005477E2">
        <w:rPr>
          <w:rFonts w:ascii="Calibri" w:eastAsia="Calibri" w:hAnsi="Calibri" w:cs="Times New Roman"/>
          <w:lang w:eastAsia="en-GB"/>
        </w:rPr>
        <w:t xml:space="preserve"> region holding almost 60% of the global freshwater volume</w:t>
      </w:r>
      <w:r>
        <w:rPr>
          <w:rFonts w:ascii="Calibri" w:eastAsia="Calibri" w:hAnsi="Calibri" w:cs="Times New Roman"/>
          <w:lang w:eastAsia="en-GB"/>
        </w:rPr>
        <w:t xml:space="preserve"> </w:t>
      </w:r>
      <w:r>
        <w:rPr>
          <w:rFonts w:ascii="Calibri" w:eastAsia="Calibri" w:hAnsi="Calibri" w:cs="Times New Roman"/>
          <w:lang w:eastAsia="en-GB"/>
        </w:rPr>
        <w:fldChar w:fldCharType="begin" w:fldLock="1"/>
      </w:r>
      <w:r>
        <w:rPr>
          <w:rFonts w:ascii="Calibri" w:eastAsia="Calibri" w:hAnsi="Calibri" w:cs="Times New Roman"/>
          <w:lang w:eastAsia="en-GB"/>
        </w:rPr>
        <w:instrText>ADDIN CSL_CITATION { "citationItems" : [ { "id" : "ITEM-1", "itemData" : { "DOI" : "10.1038/ncomms13603", "ISBN" : "2041-1723 (Electronic)\r2041-1723 (Linking)", "ISSN" : "2041-1723", "PMID" : "27976671", "abstract" : "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u00c2 10 6 km 2 (1.8% of global land area), a total shoreline length of 7.2 \u00c2 10 6 km (about four times longer than the world's ocean coastline) and a total volume of 181.9 \u00c2 10 3 km 3 (0.8% of total global non-frozen terrestrial water stocks). We also compute mean and median hydraulic residence times for all lakes to be 1,834 days and 456 days, respectively.", "author" : [ { "dropping-particle" : "", "family" : "Messager", "given" : "Mathis Lo\u00efc", "non-dropping-particle" : "", "parse-names" : false, "suffix" : "" }, { "dropping-particle" : "", "family" : "Lehner", "given" : "Bernhard", "non-dropping-particle" : "", "parse-names" : false, "suffix" : "" }, { "dropping-particle" : "", "family" : "Grill", "given" : "G\u00fcnther", "non-dropping-particle" : "", "parse-names" : false, "suffix" : "" }, { "dropping-particle" : "", "family" : "Nedeva", "given" : "Irena", "non-dropping-particle" : "", "parse-names" : false, "suffix" : "" }, { "dropping-particle" : "", "family" : "Schmitt", "given" : "Oliver", "non-dropping-particle" : "", "parse-names" : false, "suffix" : "" } ], "container-title" : "Nature Communications", "id" : "ITEM-1", "issued" : { "date-parts" : [ [ "2016" ] ] }, "page" : "13603", "title" : "Estimating the volume and age of water stored in global lakes using a geo-statistical approach", "type" : "article-journal", "volume" : "7" }, "uris" : [ "http://www.mendeley.com/documents/?uuid=845231f4-486e-4c45-87ab-d01238179fee" ] } ], "mendeley" : { "formattedCitation" : "(Messager, Lehner, Grill, Nedeva, &amp; Schmitt, 2016)", "plainTextFormattedCitation" : "(Messager, Lehner, Grill, Nedeva, &amp; Schmitt, 2016)", "previouslyFormattedCitation" : "(Messager, Lehner, Grill, Nedeva, &amp; Schmitt, 2016)" }, "properties" : {  }, "schema" : "https://github.com/citation-style-language/schema/raw/master/csl-citation.json" }</w:instrText>
      </w:r>
      <w:r>
        <w:rPr>
          <w:rFonts w:ascii="Calibri" w:eastAsia="Calibri" w:hAnsi="Calibri" w:cs="Times New Roman"/>
          <w:lang w:eastAsia="en-GB"/>
        </w:rPr>
        <w:fldChar w:fldCharType="separate"/>
      </w:r>
      <w:r w:rsidRPr="00270807">
        <w:rPr>
          <w:rFonts w:ascii="Calibri" w:eastAsia="Calibri" w:hAnsi="Calibri" w:cs="Times New Roman"/>
          <w:lang w:eastAsia="en-GB"/>
        </w:rPr>
        <w:t>(Messager</w:t>
      </w:r>
      <w:r>
        <w:rPr>
          <w:rFonts w:ascii="Calibri" w:eastAsia="Calibri" w:hAnsi="Calibri" w:cs="Calibri"/>
        </w:rPr>
        <w:t xml:space="preserve"> </w:t>
      </w:r>
      <w:r w:rsidR="00C56B4E" w:rsidRPr="00C56B4E">
        <w:rPr>
          <w:rFonts w:ascii="Calibri" w:eastAsia="Calibri" w:hAnsi="Calibri" w:cs="Calibri"/>
          <w:i/>
        </w:rPr>
        <w:t>et al.</w:t>
      </w:r>
      <w:r w:rsidRPr="00270807">
        <w:rPr>
          <w:rFonts w:ascii="Calibri" w:eastAsia="Calibri" w:hAnsi="Calibri" w:cs="Times New Roman"/>
          <w:lang w:eastAsia="en-GB"/>
        </w:rPr>
        <w:t>, 2016)</w:t>
      </w:r>
      <w:r>
        <w:rPr>
          <w:rFonts w:ascii="Calibri" w:eastAsia="Calibri" w:hAnsi="Calibri" w:cs="Times New Roman"/>
          <w:lang w:eastAsia="en-GB"/>
        </w:rPr>
        <w:fldChar w:fldCharType="end"/>
      </w:r>
      <w:r w:rsidRPr="005477E2">
        <w:rPr>
          <w:rFonts w:ascii="Calibri" w:eastAsia="Calibri" w:hAnsi="Calibri" w:cs="Calibri"/>
        </w:rPr>
        <w:t xml:space="preserve">. </w:t>
      </w:r>
      <w:r>
        <w:rPr>
          <w:rFonts w:ascii="Calibri" w:eastAsia="Calibri" w:hAnsi="Calibri" w:cs="Calibri"/>
        </w:rPr>
        <w:t>Many</w:t>
      </w:r>
      <w:r w:rsidRPr="005477E2">
        <w:rPr>
          <w:rFonts w:ascii="Calibri" w:eastAsia="Calibri" w:hAnsi="Calibri" w:cs="Calibri"/>
        </w:rPr>
        <w:t xml:space="preserve"> lakes are found in the sub-boreal and boreal zone as relicts of glacial activity. Central and Eastern Europe hold vast drainage basins that feed a system of large rivers (compared </w:t>
      </w:r>
      <w:r>
        <w:rPr>
          <w:rFonts w:ascii="Calibri" w:eastAsia="Calibri" w:hAnsi="Calibri" w:cs="Calibri"/>
        </w:rPr>
        <w:t>with</w:t>
      </w:r>
      <w:r w:rsidRPr="005477E2">
        <w:rPr>
          <w:rFonts w:ascii="Calibri" w:eastAsia="Calibri" w:hAnsi="Calibri" w:cs="Calibri"/>
        </w:rPr>
        <w:t xml:space="preserve"> Western Europe</w:t>
      </w:r>
      <w:r>
        <w:rPr>
          <w:rFonts w:ascii="Calibri" w:eastAsia="Calibri" w:hAnsi="Calibri" w:cs="Calibri"/>
        </w:rPr>
        <w:t>,</w:t>
      </w:r>
      <w:r w:rsidRPr="005477E2">
        <w:rPr>
          <w:rFonts w:ascii="Calibri" w:eastAsia="Calibri" w:hAnsi="Calibri" w:cs="Calibri"/>
        </w:rPr>
        <w:t xml:space="preserve"> where watersheds are more fragmented</w:t>
      </w:r>
      <w:r>
        <w:rPr>
          <w:rFonts w:ascii="Calibri" w:eastAsia="Calibri" w:hAnsi="Calibri" w:cs="Calibri"/>
        </w:rPr>
        <w:t>,</w:t>
      </w:r>
      <w:r w:rsidRPr="005477E2">
        <w:rPr>
          <w:rFonts w:ascii="Calibri" w:eastAsia="Calibri" w:hAnsi="Calibri" w:cs="Calibri"/>
        </w:rPr>
        <w:t xml:space="preserve"> and Central Asia</w:t>
      </w:r>
      <w:r>
        <w:rPr>
          <w:rFonts w:ascii="Calibri" w:eastAsia="Calibri" w:hAnsi="Calibri" w:cs="Calibri"/>
        </w:rPr>
        <w:t>,</w:t>
      </w:r>
      <w:r w:rsidRPr="005477E2">
        <w:rPr>
          <w:rFonts w:ascii="Calibri" w:eastAsia="Calibri" w:hAnsi="Calibri" w:cs="Calibri"/>
        </w:rPr>
        <w:t xml:space="preserve"> where </w:t>
      </w:r>
      <w:r>
        <w:rPr>
          <w:rFonts w:ascii="Calibri" w:eastAsia="Calibri" w:hAnsi="Calibri" w:cs="Calibri"/>
        </w:rPr>
        <w:t xml:space="preserve">the </w:t>
      </w:r>
      <w:r w:rsidRPr="005477E2">
        <w:rPr>
          <w:rFonts w:ascii="Calibri" w:eastAsia="Calibri" w:hAnsi="Calibri" w:cs="Calibri"/>
        </w:rPr>
        <w:t xml:space="preserve">climate is </w:t>
      </w:r>
      <w:r>
        <w:rPr>
          <w:rFonts w:ascii="Calibri" w:eastAsia="Calibri" w:hAnsi="Calibri" w:cs="Calibri"/>
        </w:rPr>
        <w:t xml:space="preserve">more </w:t>
      </w:r>
      <w:r w:rsidRPr="005477E2">
        <w:rPr>
          <w:rFonts w:ascii="Calibri" w:eastAsia="Calibri" w:hAnsi="Calibri" w:cs="Calibri"/>
        </w:rPr>
        <w:t>arid). The overall diversity of freshwater species in</w:t>
      </w:r>
      <w:r>
        <w:rPr>
          <w:rFonts w:ascii="Calibri" w:eastAsia="Calibri" w:hAnsi="Calibri" w:cs="Calibri"/>
        </w:rPr>
        <w:t xml:space="preserve"> Europe and Central Asia</w:t>
      </w:r>
      <w:r w:rsidRPr="005477E2">
        <w:rPr>
          <w:rFonts w:ascii="Calibri" w:eastAsia="Calibri" w:hAnsi="Calibri" w:cs="Calibri"/>
        </w:rPr>
        <w:t xml:space="preserve"> was routinely reported to increase towards lower latitud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j.1466-8238.2008.00394.x", "ISBN" : "1466-822X", "ISSN" : "1466822X", "abstract" : "Aim We analysed the variation of species richness in the European freshwater fauna across latitude. In particular, we compared latitudinal patterns in species richness and beta-diversity among species adapted to different habitat types. Location Europe. Methods We compiled data on occurrence for 14,020 animal species across 25 pre-defined biogeographical regions of European freshwaters from the Limnofauna Europaea. Furthermore, we extracted information on the habitat preferences of species. We assigned species to three habitat types: species adapted to groundwater, lotic (running water) and lentic (standing water) habitats. We analysed latitudinal patterns of species richness, the proportion of lentic species and beta-diversity. Results Only lentic species showed a significant species-area relationship. We found a monotonic decline of species richness with latitude for groundwater and lotic habitats, but a hump-shaped relationship for lentic habitats. The proportion of lentic species increased from southern to northern latitudes. beta-Diversity declined from groundwater to lentic habitats and from southern to northern latitudes. Conclusions The differences in the latitudinal variation of species richness among species adapted to different habitat types are in part due to differences in the propensity for dispersal. Since lentic habitats are less persistent than lotic or groundwater habitats, lentic species evolved more efficient strategies for dispersal. The dispersal propensity of lentic species facilitated the recolonization of central Europe after the last glaciation. Overall, we stress the importance of considering the history of regions and lineages as well as the ecological traits of species for understanding patterns of biodiversity.", "author" : [ { "dropping-particle" : "", "family" : "Hof", "given" : "Christian", "non-dropping-particle" : "", "parse-names" : false, "suffix" : "" }, { "dropping-particle" : "", "family" : "Br\u00e4ndle", "given" : "Martin", "non-dropping-particle" : "", "parse-names" : false, "suffix" : "" }, { "dropping-particle" : "", "family" : "Brandl", "given" : "Roland", "non-dropping-particle" : "", "parse-names" : false, "suffix" : "" } ], "container-title" : "Global Ecology and Biogeography", "id" : "ITEM-1", "issue" : "4", "issued" : { "date-parts" : [ [ "2008" ] ] }, "page" : "539-546", "title" : "Latitudinal variation of diversity in European freshwater animals is not concordant across habitat types", "type" : "article-journal", "volume" : "17" }, "uris" : [ "http://www.mendeley.com/documents/?uuid=764814d1-f848-4ecd-80b4-2508d32e11e5" ] } ], "mendeley" : { "formattedCitation" : "(Hof, Br\u00e4ndle, &amp; Brandl, 2008)", "plainTextFormattedCitation" : "(Hof, Br\u00e4ndle, &amp; Brandl, 2008)", "previouslyFormattedCitation" : "(Hof, Br\u00e4ndle, &amp; Brandl, 2008)" }, "properties" : {  }, "schema" : "https://github.com/citation-style-language/schema/raw/master/csl-citation.json" }</w:instrText>
      </w:r>
      <w:r>
        <w:rPr>
          <w:rFonts w:ascii="Calibri" w:eastAsia="Calibri" w:hAnsi="Calibri" w:cs="Calibri"/>
        </w:rPr>
        <w:fldChar w:fldCharType="separate"/>
      </w:r>
      <w:r w:rsidRPr="00270807">
        <w:rPr>
          <w:rFonts w:ascii="Calibri" w:eastAsia="Calibri" w:hAnsi="Calibri" w:cs="Calibri"/>
        </w:rPr>
        <w:t>(Hof</w:t>
      </w:r>
      <w:r>
        <w:rPr>
          <w:rFonts w:ascii="Calibri" w:eastAsia="Calibri" w:hAnsi="Calibri" w:cs="Calibri"/>
        </w:rPr>
        <w:t xml:space="preserve"> </w:t>
      </w:r>
      <w:r w:rsidR="00C56B4E" w:rsidRPr="00C56B4E">
        <w:rPr>
          <w:rFonts w:ascii="Calibri" w:eastAsia="Calibri" w:hAnsi="Calibri" w:cs="Calibri"/>
          <w:i/>
        </w:rPr>
        <w:t>et al.</w:t>
      </w:r>
      <w:r w:rsidRPr="00270807">
        <w:rPr>
          <w:rFonts w:ascii="Calibri" w:eastAsia="Calibri" w:hAnsi="Calibri" w:cs="Calibri"/>
        </w:rPr>
        <w:t>, 2008)</w:t>
      </w:r>
      <w:r>
        <w:rPr>
          <w:rFonts w:ascii="Calibri" w:eastAsia="Calibri" w:hAnsi="Calibri" w:cs="Calibri"/>
        </w:rPr>
        <w:fldChar w:fldCharType="end"/>
      </w:r>
      <w:r w:rsidRPr="005477E2">
        <w:rPr>
          <w:rFonts w:ascii="Calibri" w:eastAsia="Calibri" w:hAnsi="Calibri" w:cs="Calibri"/>
        </w:rPr>
        <w:t>. River and lake systems often sustain coastal wetlands which are hotspots of biological production and diversity in the landsape mosaic. Therefore</w:t>
      </w:r>
      <w:r>
        <w:rPr>
          <w:rFonts w:ascii="Calibri" w:eastAsia="Calibri" w:hAnsi="Calibri" w:cs="Calibri"/>
        </w:rPr>
        <w:t>,</w:t>
      </w:r>
      <w:r w:rsidRPr="005477E2">
        <w:rPr>
          <w:rFonts w:ascii="Calibri" w:eastAsia="Calibri" w:hAnsi="Calibri" w:cs="Calibri"/>
        </w:rPr>
        <w:t xml:space="preserve"> freshwater habitats contribut</w:t>
      </w:r>
      <w:r>
        <w:rPr>
          <w:rFonts w:ascii="Calibri" w:eastAsia="Calibri" w:hAnsi="Calibri" w:cs="Calibri"/>
        </w:rPr>
        <w:t>e importantly</w:t>
      </w:r>
      <w:r w:rsidRPr="005477E2">
        <w:rPr>
          <w:rFonts w:ascii="Calibri" w:eastAsia="Calibri" w:hAnsi="Calibri" w:cs="Calibri"/>
        </w:rPr>
        <w:t xml:space="preserve"> to green corridors and networks. </w:t>
      </w:r>
    </w:p>
    <w:p w14:paraId="477CD04F" w14:textId="77777777" w:rsidR="00681350" w:rsidRPr="005477E2" w:rsidRDefault="00681350" w:rsidP="001E43D4">
      <w:pPr>
        <w:rPr>
          <w:rFonts w:ascii="Calibri" w:eastAsia="Calibri" w:hAnsi="Calibri" w:cs="Calibri"/>
        </w:rPr>
      </w:pPr>
    </w:p>
    <w:p w14:paraId="1A503261" w14:textId="136F7EBA" w:rsidR="00681350" w:rsidRPr="005477E2" w:rsidRDefault="00681350" w:rsidP="00147745">
      <w:pPr>
        <w:pStyle w:val="Heading3"/>
        <w:rPr>
          <w:rFonts w:eastAsia="Calibri" w:cs="Times New Roman"/>
          <w:lang w:eastAsia="en-GB"/>
        </w:rPr>
      </w:pPr>
      <w:bookmarkStart w:id="101" w:name="_Toc502755792"/>
      <w:bookmarkStart w:id="102" w:name="_Toc504380575"/>
      <w:bookmarkStart w:id="103" w:name="_Toc519504373"/>
      <w:r w:rsidRPr="005477E2">
        <w:rPr>
          <w:rFonts w:eastAsia="Calibri"/>
        </w:rPr>
        <w:lastRenderedPageBreak/>
        <w:t>Subregion descriptions of Europe and Central Asia</w:t>
      </w:r>
      <w:bookmarkEnd w:id="101"/>
      <w:bookmarkEnd w:id="102"/>
      <w:bookmarkEnd w:id="103"/>
    </w:p>
    <w:p w14:paraId="11A97840" w14:textId="7B4A5AF7" w:rsidR="00681350" w:rsidRPr="005477E2" w:rsidRDefault="00681350" w:rsidP="001E43D4">
      <w:pPr>
        <w:rPr>
          <w:b/>
          <w:lang w:eastAsia="en-GB"/>
        </w:rPr>
      </w:pPr>
      <w:bookmarkStart w:id="104" w:name="_Toc451767550"/>
      <w:bookmarkStart w:id="105" w:name="_Toc470011690"/>
      <w:r w:rsidRPr="005477E2">
        <w:rPr>
          <w:b/>
          <w:lang w:eastAsia="en-GB"/>
        </w:rPr>
        <w:t xml:space="preserve">Western Europe </w:t>
      </w:r>
      <w:bookmarkEnd w:id="104"/>
      <w:bookmarkEnd w:id="105"/>
    </w:p>
    <w:p w14:paraId="2D76EDE4" w14:textId="77777777" w:rsidR="00681350" w:rsidRPr="00192158" w:rsidRDefault="00681350" w:rsidP="001E43D4">
      <w:r w:rsidRPr="00192158">
        <w:t xml:space="preserve">Western Europe has highly fragmented and diverse landscapes of peninsulas, islands, mountain ranges and riverbasins. The subregion includes a wide range of climatic zones from from polar deserts on </w:t>
      </w:r>
      <w:r w:rsidRPr="002074F7">
        <w:t>Svalbard and Iceland</w:t>
      </w:r>
      <w:r>
        <w:t xml:space="preserve"> to the most extreme desert, the Negev Desert in Israel, and to subtropical island forests</w:t>
      </w:r>
      <w:r w:rsidRPr="00192158">
        <w:t xml:space="preserve">. The climate is typically favourable for agricultural production, except at northern latitudes and in some parts of the Mediterranean, where water is limiting. Hence, agro-ecosystems and forests dominate the landscape. Agro-ecosystems are maintained by human activity, and include croplands, orchards, horticultural systems and managed grasslands. Except for extensive grasslands, these habitats have low species diversity. Agriculture includes intensive cropland production and livestock production on grassland that ranges from intensive pasture to extensive rangelands and mountain meadows. Soils are often over-used in intensive agricultural areas and degraded due to erosion and salinization </w:t>
      </w:r>
      <w:r w:rsidRPr="00192158">
        <w:fldChar w:fldCharType="begin" w:fldLock="1"/>
      </w:r>
      <w:r>
        <w:instrText>ADDIN CSL_CITATION { "citationItems" : [ { "id" : "ITEM-1", "itemData" : { "DOI" : "10.1007/s10668-005-1262-8", "ISBN" : "1387-585X (Print) 1573-2975 (Online)", "ISSN" : "1387585X", "abstract" : "Soil erosion is one of the most serious environmental and public health problems facing human society. Humans obtain more than 99.7% of their food (calories) from the land and less than 0.3% from the oceans and other aquatic ecosystems. Each year about 10 million ha of cropland are lost due to soil erosion, thus reducing the cropland available for food production. The loss of cropland is a serious problem because the World Health Organization reports that more than 3.7 billion people are malnourished in the world. Overall soil is being lost from land areas 10 to 40 times faster than the rate of soil renewal imperiling future human food security and environmental quality.", "author" : [ { "dropping-particle" : "", "family" : "Pimentel", "given" : "David", "non-dropping-particle" : "", "parse-names" : false, "suffix" : "" } ], "container-title" : "Environment, Development and Sustainability", "id" : "ITEM-1", "issue" : "1", "issued" : { "date-parts" : [ [ "2006" ] ] }, "page" : "119-137", "title" : "Soil erosion: A food and environmental threat", "type" : "article-journal", "volume" : "8" }, "uris" : [ "http://www.mendeley.com/documents/?uuid=b3a91fe3-65ff-44de-a200-666c61510797" ] }, { "id" : "ITEM-2", "itemData" : { "DOI" : "10.1073/pnas.0611508104", "ISBN" : "0027-8424", "ISSN" : "0027-8424", "PMID" : "17686990", "abstract" : "Data drawn from a global compilation of studies quantitatively confirm the long-articulated contention that erosion rates from conventionally plowed agricultural fields average 1-2 orders of magnitude greater than rates of soil production, erosion under native vegetation, and long-term geological erosion. The general equivalence of the latter indicates that, considered globally, hillslope soil production and erosion evolve to balance geologic and climate forcing, whereas conventional plow-based agriculture increases erosion rates enough to prove unsustainable. In contrast to how net soil erosion rates in conventionally plowed fields ( approximately 1 mm/yr) can erode through a typical hillslope soil profile over time scales comparable to the longevity of major civilizations, no-till agriculture produces erosion rates much closer to soil production rates and therefore could provide a foundation for sustainable agriculture.", "author" : [ { "dropping-particle" : "", "family" : "Montgomery", "given" : "David R", "non-dropping-particle" : "", "parse-names" : false, "suffix" : "" } ], "container-title" : "Proceedings of the National Academy of Sciences of the United States of America", "id" : "ITEM-2", "issue" : "33", "issued" : { "date-parts" : [ [ "2007" ] ] }, "page" : "13268-13272", "title" : "Soil erosion and agricultural sustainability", "type" : "article-journal", "volume" : "104" }, "uris" : [ "http://www.mendeley.com/documents/?uuid=597e91d1-d3e3-4b1e-9d8b-1b62467bd027" ] } ], "mendeley" : { "formattedCitation" : "(Montgomery, 2007; Pimentel, 2006)", "plainTextFormattedCitation" : "(Montgomery, 2007; Pimentel, 2006)", "previouslyFormattedCitation" : "(Montgomery, 2007; Pimentel, 2006)" }, "properties" : {  }, "schema" : "https://github.com/citation-style-language/schema/raw/master/csl-citation.json" }</w:instrText>
      </w:r>
      <w:r w:rsidRPr="00192158">
        <w:fldChar w:fldCharType="separate"/>
      </w:r>
      <w:r w:rsidRPr="00192158">
        <w:t>(Montgomery, 2007; Pimentel, 2006)</w:t>
      </w:r>
      <w:r w:rsidRPr="00192158">
        <w:fldChar w:fldCharType="end"/>
      </w:r>
      <w:r w:rsidRPr="00192158">
        <w:t xml:space="preserve">. Forests mainly dominate the high latitudes and altitudes, and can be both managed and semi-natural. Boreal forests have high diversity and provide important services (e.g. carbon sequestration), but are also very sensitive to climate change and management. Temperate forests have a long history of human influence in the region and maintain high biodiversity. Mediterranean forests grow in areas of cool wet winters and hot summers, and are typically evergreen or hard-leaved. These range from forests through shrublands to semi-open heaths depending on climate and disturbance. Mediterranean forests and scrubs have extremely high species richness (ca. 25,000 vascular plant species) with high endemism in spite of being heavily modified in historic times. Alpine and sub-alpine meadows, heaths and shrublands occur in the upland areas, with the actual treeline heavily modified by human activity. These habitats are very diverse with a high level of endemism. Urban and semi-urban areas with sealed surfaces also occupy large areas in the densely populated countries of Western Europe, which also contain two (the London and Paris metropolitan areas) of the four megacities - with more than 10 million inhabitants - in Europe and Central Asia. These ecosystems have high levels of disturbance and pollution, but especially residual habitats such as parks can conserve relics of local natural vegetation and may be relatively diverse. In peat bogs, water-saturated soils result in incomplete decomposition of organic matter, leading to an accumulation of organic-rich soils. These habitats have many specialist species, and are common in the oceanic, sub-boreal and boreal zone, but more rare towards the continental and mediterranean regions. Wetlands connected to lakes and rivers are often significantly diminished and modified by water regime regulations. Subterranean habitats are dark systems, which depend trophically on above-ground systems. They have many endemic species that are not well studied, but are extremely sensitive to environmental change. </w:t>
      </w:r>
    </w:p>
    <w:p w14:paraId="469117F9" w14:textId="33754A72" w:rsidR="00681350" w:rsidRPr="005477E2" w:rsidRDefault="00681350" w:rsidP="001E43D4">
      <w:pPr>
        <w:rPr>
          <w:rFonts w:ascii="Calibri" w:eastAsia="Calibri" w:hAnsi="Calibri" w:cs="Calibri"/>
          <w:lang w:eastAsia="en-GB"/>
        </w:rPr>
      </w:pPr>
      <w:r w:rsidRPr="00192158">
        <w:t xml:space="preserve">The historic transition from self-sustaining agricultural systems to industrialized monocultures with high inputs (chemical and mineral inputs, energy and machinery) has led to the transformation of mosaic landscapes into homogeneous agricultural areas where nature and its contributions to people have relatively low value </w:t>
      </w:r>
      <w:r w:rsidRPr="00192158">
        <w:fldChar w:fldCharType="begin" w:fldLock="1"/>
      </w:r>
      <w:r w:rsidRPr="00192158">
        <w:instrText>ADDIN CSL_CITATION { "citationItems" : [ { "id" : "ITEM-1", "itemData" : { "author" : [ { "dropping-particle" : "", "family" : "Mazoyer", "given" : "Marcel", "non-dropping-particle" : "", "parse-names" : false, "suffix" : "" }, { "dropping-particle" : "", "family" : "Roudart", "given" : "Laurence", "non-dropping-particle" : "", "parse-names" : false, "suffix" : "" } ], "id" : "ITEM-1", "issued" : { "date-parts" : [ [ "2006" ] ] }, "number-of-pages" : "496", "publisher" : "Monthly Review Press", "publisher-place" : "New York, USA", "title" : "A History of World Agriculture: From the Neolithic Age to the Current Crisis", "type" : "book" }, "uris" : [ "http://www.mendeley.com/documents/?uuid=c7cb5e2d-ce1d-4cda-bca0-d1722a8133c0" ] } ], "mendeley" : { "formattedCitation" : "(Mazoyer &amp; Roudart, 2006)", "plainTextFormattedCitation" : "(Mazoyer &amp; Roudart, 2006)", "previouslyFormattedCitation" : "(Mazoyer &amp; Roudart, 2006)" }, "properties" : {  }, "schema" : "https://github.com/citation-style-language/schema/raw/master/csl-citation.json" }</w:instrText>
      </w:r>
      <w:r w:rsidRPr="00192158">
        <w:fldChar w:fldCharType="separate"/>
      </w:r>
      <w:r w:rsidRPr="00192158">
        <w:t>(Mazoyer &amp; Roudart, 2006)</w:t>
      </w:r>
      <w:r w:rsidRPr="00192158">
        <w:fldChar w:fldCharType="end"/>
      </w:r>
      <w:r w:rsidRPr="00192158">
        <w:t>. The industrial revolution starting in the 18th centu</w:t>
      </w:r>
      <w:r w:rsidR="006056C1">
        <w:t>ry, and associated rapid urbaniz</w:t>
      </w:r>
      <w:r w:rsidRPr="00192158">
        <w:t xml:space="preserve">ation, have also had a profound impact on the landscapes of much of Western Europe </w:t>
      </w:r>
      <w:r w:rsidRPr="00192158">
        <w:fldChar w:fldCharType="begin" w:fldLock="1"/>
      </w:r>
      <w:r w:rsidRPr="00192158">
        <w:instrText>ADDIN CSL_CITATION { "citationItems" : [ { "id" : "ITEM-1", "itemData" : { "DOI" : "10.1016/j.landusepol.2015.07.003", "ISSN" : "02648377", "abstract" : "? 2015 Elsevier Ltd.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R.", "non-dropping-particle" : "", "parse-names" : false, "suffix" : "" }, { "dropping-particle" : "", "family" : "Kuemmerle", "given" : "T.", "non-dropping-particle" : "", "parse-names" : false, "suffix" : "" }, { "dropping-particle" : "", "family" : "M\u00fcller", "given" : "D.", "non-dropping-particle" : "", "parse-names" : false, "suffix" : "" }, { "dropping-particle" : "", "family" : "Erb", "given" : "K.", "non-dropping-particle" : "", "parse-names" : false, "suffix" : "" }, { "dropping-particle" : "", "family" : "Verburg", "given" : "P.H.", "non-dropping-particle" : "", "parse-names" : false, "suffix" : "" }, { "dropping-particle" : "", "family" : "Haberl", "given" : "H.", "non-dropping-particle" : "", "parse-names" : false, "suffix" : "" }, { "dropping-particle" : "", "family" : "Vesterager", "given" : "J.P.", "non-dropping-particle" : "", "parse-names" : false, "suffix" : "" }, { "dropping-particle" : "", "family" : "Andri\u010d", "given" : "M.", "non-dropping-particle" : "", "parse-names" : false, "suffix" : "" }, { "dropping-particle" : "", "family" : "Antrop", "given" : "M.", "non-dropping-particle" : "", "parse-names" : false, "suffix" : "" }, { "dropping-particle" : "", "family" : "Austrheim", "given" : "G.", "non-dropping-particle" : "", "parse-names" : false, "suffix" : "" }, { "dropping-particle" : "", "family" : "Bj\u00f6rn", "given" : "I.", "non-dropping-particle" : "", "parse-names" : false, "suffix" : "" }, { "dropping-particle" : "", "family" : "Bondeau", "given" : "A.", "non-dropping-particle" : "", "parse-names" : false, "suffix" : "" }, { "dropping-particle" : "", "family" : "B\u00fcrgi", "given" : "M.", "non-dropping-particle" : "", "parse-names" : false, "suffix" : "" }, { "dropping-particle" : "", "family" : "Bryson", "given" : "J.", "non-dropping-particle" : "", "parse-names" : false, "suffix" : "" }, { "dropping-particle" : "", "family" : "Caspar", "given" : "G.", "non-dropping-particle" : "", "parse-names" : false, "suffix" : "" }, { "dropping-particle" : "", "family" : "Cassar", "given" : "L.F.", "non-dropping-particle" : "", "parse-names" : false, "suffix" : "" }, { "dropping-particle" : "", "family" : "Conrad", "given" : "E.", "non-dropping-particle" : "", "parse-names" : false, "suffix" : "" }, { "dropping-particle" : "", "family" : "Chrom\u00fd", "given" : "P.", "non-dropping-particle" : "", "parse-names" : false, "suffix" : "" }, { "dropping-particle" : "", "family" : "Daugirdas", "given" : "V.", "non-dropping-particle" : "", "parse-names" : false, "suffix" : "" }, { "dropping-particle" : "", "family" : "Eetvelde", "given" : "V.", "non-dropping-particle" : "Van", "parse-names" : false, "suffix" : "" }, { "dropping-particle" : "", "family" : "Elena-Rossell\u00f3", "given" : "R.", "non-dropping-particle" : "", "parse-names" : false, "suffix" : "" }, { "dropping-particle" : "", "family" : "Gimmi", "given" : "U.", "non-dropping-particle" : "", "parse-names" : false, "suffix" : "" }, { "dropping-particle" : "", "family" : "Izakovicova", "given" : "Z.", "non-dropping-particle" : "", "parse-names" : false, "suffix" : "" }, { "dropping-particle" : "", "family" : "Jan\u010d\u00e1k", "given" : "V.", "non-dropping-particle" : "", "parse-names" : false, "suffix" : "" }, { "dropping-particle" : "", "family" : "Jansson", "given" : "U.", "non-dropping-particle" : "", "parse-names" : false, "suffix" : "" }, { "dropping-particle" : "", "family" : "Kladnik", "given" : "D.", "non-dropping-particle" : "", "parse-names" : false, "suffix" : "" }, { "dropping-particle" : "", "family" : "Kozak", "given" : "J.", "non-dropping-particle" : "", "parse-names" : false, "suffix" : "" }, { "dropping-particle" : "", "family" : "Konkoly-Gyur\u00f3", "given" : "E.", "non-dropping-particle" : "", "parse-names" : false, "suffix" : "" }, { "dropping-particle" : "", "family" : "Krausmann", "given" : "F.", "non-dropping-particle" : "", "parse-names" : false, "suffix" : "" }, { "dropping-particle" : "", "family" : "Mander", "given" : "\u00dclo.", "non-dropping-particle" : "", "parse-names" : false, "suffix" : "" }, { "dropping-particle" : "", "family" : "McDonagh", "given" : "J.", "non-dropping-particle" : "", "parse-names" : false, "suffix" : "" }, { "dropping-particle" : "", "family" : "P\u00e4rn", "given" : "J.", "non-dropping-particle" : "", "parse-names" : false, "suffix" : "" }, { "dropping-particle" : "", "family" : "Niedertscheider", "given" : "M.", "non-dropping-particle" : "", "parse-names" : false, "suffix" : "" }, { "dropping-particle" : "", "family" : "Nikodemus", "given" : "O.", "non-dropping-particle" : "", "parse-names" : false, "suffix" : "" }, { "dropping-particle" : "", "family" : "Ostapowicz", "given" : "K.", "non-dropping-particle" : "", "parse-names" : false, "suffix" : "" }, { "dropping-particle" : "", "family" : "P?rez-Soba", "given" : "M.", "non-dropping-particle" : "", "parse-names" : false, "suffix" : "" }, { "dropping-particle" : "", "family" : "Pinto-Correia", "given" : "T.", "non-dropping-particle" : "", "parse-names" : false, "suffix" : "" }, { "dropping-particle" : "", "family" : "Ribokas", "given" : "G.", "non-dropping-particle" : "", "parse-names" : false, "suffix" : "" }, { "dropping-particle" : "", "family" : "Rounsevell", "given" : "M.", "non-dropping-particle" : "", "parse-names" : false, "suffix" : "" }, { "dropping-particle" : "", "family" : "Schistou", "given" : "D.", "non-dropping-particle" : "", "parse-names" : false, "suffix" : "" }, { "dropping-particle" : "", "family" : "Schmit", "given" : "C.", "non-dropping-particle" : "", "parse-names" : false, "suffix" : "" }, { "dropping-particle" : "", "family" : "Terkenli", "given" : "T.S.", "non-dropping-particle" : "", "parse-names" : false, "suffix" : "" }, { "dropping-particle" : "", "family" : "Tretvik", "given" : "A.M.", "non-dropping-particle" : "", "parse-names" : false, "suffix" : "" }, { "dropping-particle" : "", "family" : "Trzepacz", "given" : "P.", "non-dropping-particle" : "", "parse-names" : false, "suffix" : "" }, { "dropping-particle" : "", "family" : "Vadineanu", "given" : "A.", "non-dropping-particle" : "", "parse-names" : false, "suffix" : "" }, { "dropping-particle" : "", "family" : "Walz", "given" : "A.", "non-dropping-particle" : "", "parse-names" : false, "suffix" : "" }, { "dropping-particle" : "", "family" : "Zhllima", "given" : "E.", "non-dropping-particle" : "", "parse-names" : false, "suffix" : "" }, { "dropping-particle" : "", "family" : "Reenberg", "given" : "A.", "non-dropping-particle" : "", "parse-names" : false, "suffix" : "" } ], "container-title" : "Land Use Policy", "id" : "ITEM-1", "issued" : { "date-parts" : [ [ "2015" ] ] }, "page" : "53-64", "title" : "Transitions in European land-management regimes between 1800 and 2010", "type" : "article-journal", "volume" : "49" }, "uris" : [ "http://www.mendeley.com/documents/?uuid=25979561-6c70-46d9-b4f5-349703f81b80" ] } ], "mendeley" : { "formattedCitation" : "(Jepsen et al., 2015)", "plainTextFormattedCitation" : "(Jepsen et al., 2015)", "previouslyFormattedCitation" : "(Jepsen et al., 2015)" }, "properties" : {  }, "schema" : "https://github.com/citation-style-language/schema/raw/master/csl-citation.json" }</w:instrText>
      </w:r>
      <w:r w:rsidRPr="00192158">
        <w:fldChar w:fldCharType="separate"/>
      </w:r>
      <w:r w:rsidRPr="00192158">
        <w:t xml:space="preserve">(Jepsen </w:t>
      </w:r>
      <w:r w:rsidR="00C56B4E" w:rsidRPr="00C56B4E">
        <w:rPr>
          <w:i/>
        </w:rPr>
        <w:t>et al.</w:t>
      </w:r>
      <w:r w:rsidRPr="00192158">
        <w:t>, 2015)</w:t>
      </w:r>
      <w:r w:rsidRPr="00192158">
        <w:fldChar w:fldCharType="end"/>
      </w:r>
      <w:r w:rsidRPr="00192158">
        <w:t xml:space="preserve">. More recent land use trends have seen a reduction in agricultural area, especially for cropland, and increases in forest areas. This has happened because of the productivity gains of the green revolution, but also because of increasing imports of food and other commodities causing land use change in other parts of the world </w:t>
      </w:r>
      <w:r w:rsidRPr="00192158">
        <w:fldChar w:fldCharType="begin" w:fldLock="1"/>
      </w:r>
      <w:r w:rsidRPr="00192158">
        <w:instrText>ADDIN CSL_CITATION { "citationItems" : [ { "id" : "ITEM-1", "itemData" : { "DOI" : "10.1073/pnas.", "ISBN" : "0027-8424", "ISSN" : "03076490", "PMID" : "21078977", "abstract" : "Reducing tropical deforestation is an international priority, given its impacts on carbon emissions and biodiversity. We examined whether recent forest transitions\u2014a shift from net deforestation to net reforestation\u2014involved a geographic displacement of forest clearing across countries through trade in agricultural and forest products. In most of the seven developing countries that recently experienced a forest transition, displacement of land use abroad accompanied local reforestation. Additional global land-use change embodied in their net wood trade offset 74% of their total reforested area. Because the reforesting countries continued to export more agricultural goods than they imported, this net displacement offset 22% of their total reforested area when both agriculture and forestry sectors are included. However, this net displacement increased to 52% during the last 5 y. These countries thus have contributed to a net global reforestation and/or decrease in the pressure on forests, but this global environmental benefit has been shrinking during recent years. The net decrease in the pressure on forests does not account for differences in their ecological quality. Assessments of the impacts of international policies aimed at reducing global deforestation should integrate international trade in agricultural and forest commodities.", "author" : [ { "dropping-particle" : "", "family" : "Meyfroidt", "given" : "Patrick", "non-dropping-particle" : "", "parse-names" : false, "suffix" : "" }, { "dropping-particle" : "", "family" : "Rudel", "given" : "Thomas K", "non-dropping-particle" : "", "parse-names" : false, "suffix" : "" }, { "dropping-particle" : "", "family" : "Lambin", "given" : "Eric F", "non-dropping-particle" : "", "parse-names" : false, "suffix" : "" } ], "container-title" : "Proceedings of the National Academy of Sciences", "id" : "ITEM-1", "issue" : "49", "issued" : { "date-parts" : [ [ "2010" ] ] }, "page" : "21300-21305", "title" : "Forest transitions, trade, and the global displacement of land use", "type" : "article-journal", "volume" : "107" }, "uris" : [ "http://www.mendeley.com/documents/?uuid=850510a5-aadb-3c1f-9adf-1faaa1e3bd33" ] } ], "mendeley" : { "formattedCitation" : "(Meyfroidt, Rudel, &amp; Lambin, 2010)", "plainTextFormattedCitation" : "(Meyfroidt, Rudel, &amp; Lambin, 2010)", "previouslyFormattedCitation" : "(Meyfroidt, Rudel, &amp; Lambin, 2010)" }, "properties" : {  }, "schema" : "https://github.com/citation-style-language/schema/raw/master/csl-citation.json" }</w:instrText>
      </w:r>
      <w:r w:rsidRPr="00192158">
        <w:fldChar w:fldCharType="separate"/>
      </w:r>
      <w:r w:rsidRPr="00192158">
        <w:t>(Meyfroidt</w:t>
      </w:r>
      <w:r>
        <w:rPr>
          <w:rFonts w:ascii="Calibri" w:eastAsia="Calibri" w:hAnsi="Calibri" w:cs="Calibri"/>
        </w:rPr>
        <w:t xml:space="preserve"> </w:t>
      </w:r>
      <w:r w:rsidR="00C56B4E" w:rsidRPr="00C56B4E">
        <w:rPr>
          <w:rFonts w:ascii="Calibri" w:eastAsia="Calibri" w:hAnsi="Calibri" w:cs="Calibri"/>
          <w:i/>
        </w:rPr>
        <w:t>et al.</w:t>
      </w:r>
      <w:r w:rsidRPr="00192158">
        <w:t>, 2010)</w:t>
      </w:r>
      <w:r w:rsidRPr="00192158">
        <w:fldChar w:fldCharType="end"/>
      </w:r>
      <w:r w:rsidRPr="00192158">
        <w:t xml:space="preserve">. </w:t>
      </w:r>
    </w:p>
    <w:p w14:paraId="4751849F" w14:textId="77777777" w:rsidR="00681350" w:rsidRPr="00192158" w:rsidRDefault="00681350" w:rsidP="001E43D4">
      <w:r w:rsidRPr="00192158">
        <w:t xml:space="preserve">Western Europe is the most densely populated subregion of Europe and Central Asia, with half of the total population of the subregion living on approximately 10% of its terrestrial surface. Worldviews and value systems are highly diverse. Many countries in the subregion are deeply rooted in democracy </w:t>
      </w:r>
      <w:r w:rsidRPr="00192158">
        <w:lastRenderedPageBreak/>
        <w:t>where individual human rights are at the centre of those worldviews and values. During the 20th century relatively multi-cultural societies developed with diverse, often contrasting worldviews among citizens. Very large ecological footprints led to a strong increase in environmental awareness. Lifestyles and consumption are rapidly globalizing, but local products and local cultural keystone places are gaining increasing recognition. Traditional lifestyles have almost disappeared, but there are movements toward a new generation of farmers who are more conscious of sustainability.</w:t>
      </w:r>
    </w:p>
    <w:p w14:paraId="1D59A773" w14:textId="77777777" w:rsidR="00681350" w:rsidRPr="00192158" w:rsidRDefault="00681350" w:rsidP="001E43D4">
      <w:r w:rsidRPr="00192158">
        <w:t xml:space="preserve">Fifteen of the 24 countries within Western Europe are members of the European Union; the others retain strong cultural and trade links to the European Union. Hence, environmental policy in this subregion is dominated by European Union legislation, although European Union member States determine how European Union directives are implemented at the national scale, and non-member States define their own environmental policies, albeit influenced by the European Union approach. There is a strong political will within the European Union to use policy to conserve natural and cultural heritage. This is demonstrated by the large number of ecologically-oriented </w:t>
      </w:r>
      <w:r>
        <w:t>European Union</w:t>
      </w:r>
      <w:r w:rsidRPr="00192158">
        <w:t xml:space="preserve"> policies, including the Biodiversity Strategy, the Habitats Directive, the Marine Strategy Framework Directive and the Water Framework Directive, amongst others. However, some other European Union sectoral policies have had negative impacts on biodiversity and ecosystem functioning in the past, such as the Common Agricultural Policy’s subsidising of intensive agriculture. In addition to the strong political will, there is strong public support for, and interest in, biological conservation across Western European societies.</w:t>
      </w:r>
    </w:p>
    <w:p w14:paraId="13799888" w14:textId="210EB69E" w:rsidR="00681350" w:rsidRPr="00192158" w:rsidRDefault="00681350" w:rsidP="001E43D4">
      <w:r w:rsidRPr="00192158">
        <w:t>The Western European region supports a wide range of conservation measures and marine protected areas driven largely by the European Union</w:t>
      </w:r>
      <w:r>
        <w:t xml:space="preserve"> </w:t>
      </w:r>
      <w:r w:rsidRPr="00192158">
        <w:t xml:space="preserve">Habitats Directive. The </w:t>
      </w:r>
      <w:r w:rsidRPr="00EA054E">
        <w:t>European Environment Agency 2015 State of the Seas report (</w:t>
      </w:r>
      <w:r w:rsidR="00EA054E">
        <w:t>EEA, 2015c</w:t>
      </w:r>
      <w:r w:rsidRPr="00EA054E">
        <w:t>)</w:t>
      </w:r>
      <w:r w:rsidRPr="00192158">
        <w:t xml:space="preserve">, estimates that, as of 2012, about 4% of European Union marine areas were part of the Natura 2000 Network. However, given the vast biogeographic and geopolitical scope of Western Europe, there is a range of long-standing cumulative environmental pressures (e.g. centuries of coastal habitat alteration and fishing), to more emerging challenges, in particular those associated with climate change. Key examples, within Western Europe include: changes in sea-surface temperature </w:t>
      </w:r>
      <w:r w:rsidRPr="00192158">
        <w:fldChar w:fldCharType="begin" w:fldLock="1"/>
      </w:r>
      <w:r w:rsidRPr="00192158">
        <w:instrText>ADDIN CSL_CITATION { "citationItems" : [ { "id" : "ITEM-1", "itemData" : { "DOI" : "10.1016/j.jembe.2011.02.023", "ISSN" : "00220981", "abstract" : "The Northern Hemisphere has been warmer since 1980 than at any other time during the last 2000years. The observed increase in temperature has been generally higher in northern than in southern European seas, and higher in enclosed than in open seas. Although European marine ecosystems are influenced by many other factors, such as nutrient enrichment and overfishing, every region has shown at least some changes that were most likely attributable to recent climate change. It is expected that within open systems there will generally be (further) northward movement of species, leading to a switch from polar to more temperate species in the northern seas such as the Arctic, Barents Sea and the Nordic Seas, and subtropical species moving northward to temperate regions such as the Iberian upwelling margin. For seas that are highly influenced by river runoff, such as the Baltic Sea, an increase in freshwater due to enhanced rainfall will lead to a shift from marine to more brackish and even freshwater species. If semi-enclosed systems such as the Mediterranean and the Black Sea lose their endemic species, the associated niches will probably be filled by species originating from adjacent waters and, possibly, with species transported from one region to another via ballast water and the Suez Canal. A better understanding of potential climate change impacts (scenarios) at both regional and local levels, the development of improved methods to quantify the uncertainty of climate change projections, the construction of usable climate change indicators, and an improvement of the interface between science and policy formulation in terms of risk assessment will be essential to formulate and inform better adaptive strategies to address the inevitable consequences of climate change.", "author" : [ { "dropping-particle" : "", "family" : "Philippart", "given" : "C.J.M.", "non-dropping-particle" : "", "parse-names" : false, "suffix" : "" }, { "dropping-particle" : "", "family" : "Anad\u00f3n", "given" : "R.", "non-dropping-particle" : "", "parse-names" : false, "suffix" : "" }, { "dropping-particle" : "", "family" : "Danovaro", "given" : "R.", "non-dropping-particle" : "", "parse-names" : false, "suffix" : "" }, { "dropping-particle" : "", "family" : "Dippner", "given" : "J.W.", "non-dropping-particle" : "", "parse-names" : false, "suffix" : "" }, { "dropping-particle" : "", "family" : "Drinkwater", "given" : "K.F.", "non-dropping-particle" : "", "parse-names" : false, "suffix" : "" }, { "dropping-particle" : "", "family" : "Hawkins", "given" : "S.J.", "non-dropping-particle" : "", "parse-names" : false, "suffix" : "" }, { "dropping-particle" : "", "family" : "Oguz", "given" : "T.", "non-dropping-particle" : "", "parse-names" : false, "suffix" : "" }, { "dropping-particle" : "", "family" : "O'Sullivan", "given" : "G.", "non-dropping-particle" : "", "parse-names" : false, "suffix" : "" }, { "dropping-particle" : "", "family" : "Reid", "given" : "P.C.", "non-dropping-particle" : "", "parse-names" : false, "suffix" : "" } ], "container-title" : "Journal of Experimental Marine Biology and Ecology", "id" : "ITEM-1", "issue" : "1", "issued" : { "date-parts" : [ [ "2011" ] ] }, "page" : "52-69", "title" : "Impacts of climate change on European marine ecosystems: Observations, expectations and indicators", "type" : "article-journal", "volume" : "400" }, "uris" : [ "http://www.mendeley.com/documents/?uuid=8a7355ec-11b8-3efc-9217-bcdf9b85ced4" ] } ], "mendeley" : { "formattedCitation" : "(Philippart et al., 2011)", "plainTextFormattedCitation" : "(Philippart et al., 2011)", "previouslyFormattedCitation" : "(Philippart et al., 2011)" }, "properties" : {  }, "schema" : "https://github.com/citation-style-language/schema/raw/master/csl-citation.json" }</w:instrText>
      </w:r>
      <w:r w:rsidRPr="00192158">
        <w:fldChar w:fldCharType="separate"/>
      </w:r>
      <w:r w:rsidRPr="00192158">
        <w:t xml:space="preserve">(Philippart </w:t>
      </w:r>
      <w:r w:rsidR="00C56B4E" w:rsidRPr="00C56B4E">
        <w:rPr>
          <w:i/>
        </w:rPr>
        <w:t>et al.</w:t>
      </w:r>
      <w:r w:rsidRPr="00192158">
        <w:t>, 2011)</w:t>
      </w:r>
      <w:r w:rsidRPr="00192158">
        <w:fldChar w:fldCharType="end"/>
      </w:r>
      <w:r w:rsidRPr="00192158">
        <w:t xml:space="preserve"> and poleward species migrations, as well as declining polar sea-ice and the opening of Arctic shipping areas </w:t>
      </w:r>
      <w:r w:rsidRPr="00192158">
        <w:fldChar w:fldCharType="begin" w:fldLock="1"/>
      </w:r>
      <w:r w:rsidRPr="00192158">
        <w:instrText>ADDIN CSL_CITATION { "citationItems" : [ { "id" : "ITEM-1", "itemData" : { "DOI" : "10.5670/oceanog.2011.74", "ISSN" : "10428275", "abstract" : "CITATION Wassmann, P., and M. Reigstad. 2011. Future Arctic Ocean seasonal ice zones and implications for pelagic-benthic coupling. Oceanography 24(3):220\u2013231, The display of color in the southern Barents Sea north of Norway reveals a bloom of tiny marine plants called phytoplankton. The colors can be produced by a variety of pigments, including chlorophyll, that the plants use to harness sunlight for photosynthesis. This moderate resolution imaging Spectroradiometer (mOdiS) image was captured by the aqua satellite on July 19, 2003. From http://visibleearth.nasa.gov/view_rec.php?id=16521 Oceanography | Vol.24, No.3 220 Oceanography | September 2011 221 iNTrOduCTiON", "author" : [ { "dropping-particle" : "", "family" : "Wassmann", "given" : "Paul", "non-dropping-particle" : "", "parse-names" : false, "suffix" : "" }, { "dropping-particle" : "", "family" : "Reigstad", "given" : "Marit", "non-dropping-particle" : "", "parse-names" : false, "suffix" : "" } ], "container-title" : "Oceanography", "id" : "ITEM-1", "issue" : "3", "issued" : { "date-parts" : [ [ "2011", "9", "1" ] ] }, "page" : "220-231", "title" : "Future Arctic Ocean seasonal ice zones and implications for pelagic-bethic coupling", "type" : "article-journal", "volume" : "24" }, "uris" : [ "http://www.mendeley.com/documents/?uuid=974176af-47d9-40c1-9c8d-bf535ae85305" ] } ], "mendeley" : { "formattedCitation" : "(Wassmann &amp; Reigstad, 2011)", "plainTextFormattedCitation" : "(Wassmann &amp; Reigstad, 2011)", "previouslyFormattedCitation" : "(Wassmann &amp; Reigstad, 2011)" }, "properties" : {  }, "schema" : "https://github.com/citation-style-language/schema/raw/master/csl-citation.json" }</w:instrText>
      </w:r>
      <w:r w:rsidRPr="00192158">
        <w:fldChar w:fldCharType="separate"/>
      </w:r>
      <w:r w:rsidRPr="00192158">
        <w:t>(Wassmann &amp; Reigstad, 2011)</w:t>
      </w:r>
      <w:r w:rsidRPr="00192158">
        <w:fldChar w:fldCharType="end"/>
      </w:r>
      <w:r w:rsidRPr="00192158">
        <w:t xml:space="preserve">. Various countries provide ongoing regional management plans for respective seas, e.g. Norway for the Norwegian Sea and Barents Sea </w:t>
      </w:r>
      <w:r w:rsidRPr="00192158">
        <w:fldChar w:fldCharType="begin" w:fldLock="1"/>
      </w:r>
      <w:r w:rsidRPr="00192158">
        <w:instrText>ADDIN CSL_CITATION { "citationItems" : [ { "id" : "ITEM-1", "itemData" : { "author" : [ { "dropping-particle" : "", "family" : "Norwegian Ministry of the Environment", "given" : "", "non-dropping-particle" : "", "parse-names" : false, "suffix" : "" } ], "id" : "ITEM-1", "issued" : { "date-parts" : [ [ "2012" ] ] }, "number-of-pages" : "1-151", "publisher-place" : "Oslo", "title" : "First update of the integrated management plan for the marine environment of the Barents Sea\u2212Lofoten area", "type" : "report" }, "uris" : [ "http://www.mendeley.com/documents/?uuid=89ed341e-9f4b-39d8-96e5-42e7f40e16bb" ] } ], "mendeley" : { "formattedCitation" : "(Norwegian Ministry of the Environment, 2012)", "plainTextFormattedCitation" : "(Norwegian Ministry of the Environment, 2012)", "previouslyFormattedCitation" : "(Norwegian Ministry of the Environment, 2012)" }, "properties" : {  }, "schema" : "https://github.com/citation-style-language/schema/raw/master/csl-citation.json" }</w:instrText>
      </w:r>
      <w:r w:rsidRPr="00192158">
        <w:fldChar w:fldCharType="separate"/>
      </w:r>
      <w:r w:rsidRPr="00192158">
        <w:t>(</w:t>
      </w:r>
      <w:r w:rsidR="00D818F5">
        <w:t>Government of Norway</w:t>
      </w:r>
      <w:r w:rsidRPr="00192158">
        <w:t>, 2012)</w:t>
      </w:r>
      <w:r w:rsidRPr="00192158">
        <w:fldChar w:fldCharType="end"/>
      </w:r>
      <w:r>
        <w:t>.</w:t>
      </w:r>
    </w:p>
    <w:p w14:paraId="3ADD6443" w14:textId="2A8DABA4" w:rsidR="00681350" w:rsidRPr="00192158" w:rsidRDefault="00681350" w:rsidP="001E43D4">
      <w:r w:rsidRPr="00192158">
        <w:t xml:space="preserve">Western Europe has many countries with high levels of development that is commensurate with high levels of consumption, in terms of both the amount of consumption, e.g. </w:t>
      </w:r>
      <w:r w:rsidRPr="00192158">
        <w:fldChar w:fldCharType="begin" w:fldLock="1"/>
      </w:r>
      <w:r w:rsidRPr="00192158">
        <w:instrText>ADDIN CSL_CITATION { "citationItems" : [ { "id" : "ITEM-1", "itemData" : { "DOI" : "10.1016/j.gloenvcha.2016.09.005", "ISSN" : "09593780", "abstract" : "Human appropriation of land for food production has fundamentally altered the Earth system, with impacts on water, soil, air quality, and the climate system. Changes in population, dietary preferences, technology and crop productivity have all played important roles in shaping today's land use. In this paper, we explore how past and present developments in diets impact on global agricultural land use. We introduce an index for the Human Appropriation of Land for Food (HALF), and use it to isolate the effects of diets on agricultural land areas, including the potential consequences of shifts in consumer food preferences. We find that if the global population adopted consumption patterns equivalent to particular current national per capita rates, agricultural land use area requirements could vary over a 14-fold range. Within these variations, the types of food commodities consumed are more important than the quantity of per-capita consumption in determining the agricultural land requirement, largely due to the impact of animal products and in particular ruminant species. Exploration of the average diets in the USA and India (which lie towards but not at global consumption extremes) provides a framework for understanding land use impacts arising from different food consumption habits. Hypothetically, if the world were to adopt the average Indian diet, 55% less agricultural land would be needed to satisfy demand, while global consumption of the average USA diet would necessitate 178% more land. Waste and over-eating are also shown to be important. The area associated with food waste, including over-consumption, given global adoption of the consumption patterns of the average person in the USA, was found to be twice that required for all food production given an average Indian per capita consumption. Therefore, measures to influence future diets and reduce food waste could substantially contribute towards global food security, as well as providing climate change mitigation options.", "author" : [ { "dropping-particle" : "", "family" : "Alexander", "given" : "Peter", "non-dropping-particle" : "", "parse-names" : false, "suffix" : "" }, { "dropping-particle" : "", "family" : "Brown", "given" : "Calum", "non-dropping-particle" : "", "parse-names" : false, "suffix" : "" }, { "dropping-particle" : "", "family" : "Arneth", "given" : "Almut", "non-dropping-particle" : "", "parse-names" : false, "suffix" : "" }, { "dropping-particle" : "", "family" : "Finnigan", "given" : "John", "non-dropping-particle" : "", "parse-names" : false, "suffix" : "" }, { "dropping-particle" : "", "family" : "Rounsevell", "given" : "Mark D A", "non-dropping-particle" : "", "parse-names" : false, "suffix" : "" } ], "container-title" : "Global Environmental Change", "id" : "ITEM-1", "issued" : { "date-parts" : [ [ "2016" ] ] }, "page" : "88-98", "publisher" : "Elsevier Ltd", "title" : "Human appropriation of land for food: The role of diet", "type" : "article-journal", "volume" : "41" }, "uris" : [ "http://www.mendeley.com/documents/?uuid=c51cd6d5-7925-4532-9798-f90f8afef7b5", "http://www.mendeley.com/documents/?uuid=d8835f84-d037-4f0c-a3f1-abff9b68c961" ] } ], "mendeley" : { "formattedCitation" : "(Peter Alexander, Brown, Arneth, Finnigan, &amp; Rounsevell, 2016)", "plainTextFormattedCitation" : "(Peter Alexander, Brown, Arneth, Finnigan, &amp; Rounsevell, 2016)", "previouslyFormattedCitation" : "(Peter Alexander, Brown, Arneth, Finnigan, &amp; Rounsevell, 2016)" }, "properties" : {  }, "schema" : "https://github.com/citation-style-language/schema/raw/master/csl-citation.json" }</w:instrText>
      </w:r>
      <w:r w:rsidRPr="00192158">
        <w:fldChar w:fldCharType="separate"/>
      </w:r>
      <w:r w:rsidRPr="00192158">
        <w:t>Alexander</w:t>
      </w:r>
      <w:r>
        <w:rPr>
          <w:rFonts w:ascii="Calibri" w:eastAsia="Calibri" w:hAnsi="Calibri" w:cs="Calibri"/>
        </w:rPr>
        <w:t xml:space="preserve"> </w:t>
      </w:r>
      <w:r w:rsidR="00C56B4E" w:rsidRPr="00C56B4E">
        <w:rPr>
          <w:rFonts w:ascii="Calibri" w:eastAsia="Calibri" w:hAnsi="Calibri" w:cs="Calibri"/>
          <w:i/>
        </w:rPr>
        <w:t>et al.</w:t>
      </w:r>
      <w:r w:rsidR="0039556F">
        <w:t xml:space="preserve"> (</w:t>
      </w:r>
      <w:r w:rsidRPr="00192158">
        <w:t>2016</w:t>
      </w:r>
      <w:r w:rsidR="00D818F5">
        <w:t>a</w:t>
      </w:r>
      <w:r w:rsidRPr="00192158">
        <w:t>)</w:t>
      </w:r>
      <w:r w:rsidRPr="00192158">
        <w:fldChar w:fldCharType="end"/>
      </w:r>
      <w:r w:rsidRPr="00192158">
        <w:t xml:space="preserve">, and the variety of products consumed. This has had a profound effect on the ecosystems of Western Europe, which are all under strong human influence (see </w:t>
      </w:r>
      <w:r w:rsidRPr="008A755E">
        <w:rPr>
          <w:b/>
        </w:rPr>
        <w:t>Figure 1.10</w:t>
      </w:r>
      <w:r w:rsidRPr="00192158">
        <w:t xml:space="preserve">). The general trend of habitat loss and deterioration </w:t>
      </w:r>
      <w:r w:rsidRPr="00192158">
        <w:fldChar w:fldCharType="begin" w:fldLock="1"/>
      </w:r>
      <w:r w:rsidRPr="00192158">
        <w:instrText>ADDIN CSL_CITATION { "citationItems" : [ { "id" : "ITEM-1", "itemData" : { "author" : [ { "dropping-particle" : "", "family" : "Birdlife Europe and Central Asia", "given" : "", "non-dropping-particle" : "", "parse-names" : false, "suffix" : "" } ], "id" : "ITEM-1", "issued" : { "date-parts" : [ [ "2015" ] ] }, "title" : "Halfway there? Mid-term assessment of the progress of the EU2020 Biodiversity Strategy", "type" : "report" }, "uris" : [ "http://www.mendeley.com/documents/?uuid=6929d06a-910a-4836-86f1-2e6a8f4da7de" ] } ], "mendeley" : { "formattedCitation" : "(Birdlife Europe and Central Asia, 2015)", "plainTextFormattedCitation" : "(Birdlife Europe and Central Asia, 2015)", "previouslyFormattedCitation" : "(Birdlife Europe and Central Asia, 2015)" }, "properties" : {  }, "schema" : "https://github.com/citation-style-language/schema/raw/master/csl-citation.json" }</w:instrText>
      </w:r>
      <w:r w:rsidRPr="00192158">
        <w:fldChar w:fldCharType="separate"/>
      </w:r>
      <w:r w:rsidRPr="00192158">
        <w:t>(Birdlife Europe and Central Asia, 2015</w:t>
      </w:r>
      <w:r>
        <w:t>;</w:t>
      </w:r>
      <w:r w:rsidRPr="00192158">
        <w:fldChar w:fldCharType="end"/>
      </w:r>
      <w:r w:rsidRPr="00192158">
        <w:t xml:space="preserve"> </w:t>
      </w:r>
      <w:r w:rsidRPr="00192158">
        <w:fldChar w:fldCharType="begin" w:fldLock="1"/>
      </w:r>
      <w:r>
        <w:instrText>ADDIN CSL_CITATION { "citationItems" : [ { "id" : "ITEM-1", "itemData" : { "author" : [ { "dropping-particle" : "", "family" : "European Commission", "given" : "", "non-dropping-particle" : "", "parse-names" : false, "suffix" : "" } ], "id" : "ITEM-1", "issued" : { "date-parts" : [ [ "2015" ] ] }, "title" : "Report from the Commission to the European Parliament and the Council - The mid-term review of the EU Biodiversity Strategy to 2020", "type" : "report" }, "uris" : [ "http://www.mendeley.com/documents/?uuid=92f7d1bb-16b1-4979-8aa4-658d7d58d9c8" ] } ], "mendeley" : { "formattedCitation" : "(European Commission, 2015b)", "plainTextFormattedCitation" : "(European Commission, 2015b)", "previouslyFormattedCitation" : "(European Commission, 2015b)" }, "properties" : {  }, "schema" : "https://github.com/citation-style-language/schema/raw/master/csl-citation.json" }</w:instrText>
      </w:r>
      <w:r w:rsidRPr="00192158">
        <w:fldChar w:fldCharType="separate"/>
      </w:r>
      <w:r w:rsidRPr="00E610EA">
        <w:t>European Commission, 2015b</w:t>
      </w:r>
      <w:r w:rsidRPr="006A036C">
        <w:t>)</w:t>
      </w:r>
      <w:r w:rsidRPr="00192158">
        <w:fldChar w:fldCharType="end"/>
      </w:r>
      <w:r w:rsidRPr="00192158">
        <w:t xml:space="preserve"> has also reached Alpine and sparsely-populated Arctic areas, but even these are under pressure from tourism, natural resource exploitation and global change. Meanwhile, there is an increasing trend towards restoring natural habitats, with many successful examples. Western Europe is a net “ecological debtor” (with the exception of Sweden, Norway and Finland) being dependent on the import of external resources, therefore causing environmental impacts elsewhere. The human appropriation of net primary productivity (HANPP) embodied in </w:t>
      </w:r>
      <w:r>
        <w:t>the European Union’</w:t>
      </w:r>
      <w:r w:rsidRPr="00192158">
        <w:t xml:space="preserve">s consumption is strongly dependent on the appropriation of biological productivity outside of Western Europe </w:t>
      </w:r>
      <w:r w:rsidRPr="00192158">
        <w:fldChar w:fldCharType="begin" w:fldLock="1"/>
      </w:r>
      <w:r w:rsidRPr="00192158">
        <w:instrText>ADDIN CSL_CITATION { "citationItems" : [ { "id" : "ITEM-1", "itemData" : { "DOI" : "10.1111/jiec.12238", "ISSN" : "10881980", "author" : [ { "dropping-particle" : "", "family" : "Kastner", "given" : "Thomas", "non-dropping-particle" : "", "parse-names" : false, "suffix" : "" }, { "dropping-particle" : "", "family" : "Erb", "given" : "Karl-Heinz", "non-dropping-particle" : "", "parse-names" : false, "suffix" : "" }, { "dropping-particle" : "", "family" : "Haberl", "given" : "Helmut", "non-dropping-particle" : "", "parse-names" : false, "suffix" : "" } ], "container-title" : "Journal of Industrial Ecology", "id" : "ITEM-1", "issue" : "5", "issued" : { "date-parts" : [ [ "2015", "10" ] ] }, "page" : "825-836", "title" : "Global human appropriation of net primary production for biomass consumption in the European Union, 1986-2007", "type" : "article-journal", "volume" : "19" }, "uris" : [ "http://www.mendeley.com/documents/?uuid=e10a7705-ed03-351b-a0cc-0442302db1f7" ] } ], "mendeley" : { "formattedCitation" : "(Kastner, Erb, &amp; Haberl, 2015)", "plainTextFormattedCitation" : "(Kastner, Erb, &amp; Haberl, 2015)", "previouslyFormattedCitation" : "(Kastner, Erb, &amp; Haberl, 2015)" }, "properties" : {  }, "schema" : "https://github.com/citation-style-language/schema/raw/master/csl-citation.json" }</w:instrText>
      </w:r>
      <w:r w:rsidRPr="00192158">
        <w:fldChar w:fldCharType="separate"/>
      </w:r>
      <w:r w:rsidRPr="00192158">
        <w:t>(Kastner</w:t>
      </w:r>
      <w:r>
        <w:rPr>
          <w:rFonts w:ascii="Calibri" w:eastAsia="Calibri" w:hAnsi="Calibri" w:cs="Calibri"/>
        </w:rPr>
        <w:t xml:space="preserve"> </w:t>
      </w:r>
      <w:r w:rsidR="00C56B4E" w:rsidRPr="00C56B4E">
        <w:rPr>
          <w:rFonts w:ascii="Calibri" w:eastAsia="Calibri" w:hAnsi="Calibri" w:cs="Calibri"/>
          <w:i/>
        </w:rPr>
        <w:t>et al.</w:t>
      </w:r>
      <w:r w:rsidRPr="00192158">
        <w:t>, 2015)</w:t>
      </w:r>
      <w:r w:rsidRPr="00192158">
        <w:fldChar w:fldCharType="end"/>
      </w:r>
      <w:r w:rsidRPr="00192158">
        <w:t xml:space="preserve">, with increasing reliance on Latin America as a main supplier. Moreover, deforestation embodied in European Union consumption is almost entirely due to imports, as deforestation within the European Union is negligible </w:t>
      </w:r>
      <w:r w:rsidRPr="00192158">
        <w:fldChar w:fldCharType="begin" w:fldLock="1"/>
      </w:r>
      <w:r>
        <w:instrText>ADDIN CSL_CITATION { "citationItems" : [ { "id" : "ITEM-1", "itemData" : { "URL" : "http://www.eea.europa.eu/soer", "accessed" : { "date-parts" : [ [ "2015", "11", "20" ] ] }, "author" : [ { "dropping-particle" : "", "family" : "EEA", "given" : "", "non-dropping-particle" : "", "parse-names" : false, "suffix" : "" } ], "id" : "ITEM-1", "issued" : { "date-parts" : [ [ "2015" ] ] }, "language" : "en", "title" : "SOER 2015 - The European environment \u2014 state and outlook 2015", "type" : "webpage" }, "uris" : [ "http://www.mendeley.com/documents/?uuid=841664ae-6770-43ec-ab36-bf4089da1c6a" ] } ], "mendeley" : { "formattedCitation" : "(EEA, 2015b)", "plainTextFormattedCitation" : "(EEA, 2015b)", "previouslyFormattedCitation" : "(EEA, 2015b)" }, "properties" : {  }, "schema" : "https://github.com/citation-style-language/schema/raw/master/csl-citation.json" }</w:instrText>
      </w:r>
      <w:r w:rsidRPr="00192158">
        <w:fldChar w:fldCharType="separate"/>
      </w:r>
      <w:r w:rsidRPr="00192158">
        <w:t>(</w:t>
      </w:r>
      <w:r w:rsidRPr="00E610EA">
        <w:t>EEA, 2015b</w:t>
      </w:r>
      <w:r w:rsidRPr="00192158">
        <w:t>)</w:t>
      </w:r>
      <w:r w:rsidRPr="00192158">
        <w:fldChar w:fldCharType="end"/>
      </w:r>
      <w:r w:rsidRPr="00192158">
        <w:t xml:space="preserve">. </w:t>
      </w:r>
    </w:p>
    <w:p w14:paraId="1300F2B9" w14:textId="469A4CBB" w:rsidR="001F2C89" w:rsidRDefault="001F2C89" w:rsidP="001E43D4">
      <w:pPr>
        <w:rPr>
          <w:b/>
          <w:lang w:eastAsia="en-GB"/>
        </w:rPr>
      </w:pPr>
      <w:bookmarkStart w:id="106" w:name="_Toc451767551"/>
      <w:bookmarkStart w:id="107" w:name="_Toc470011691"/>
      <w:r>
        <w:rPr>
          <w:lang w:eastAsia="en-GB"/>
        </w:rPr>
        <w:lastRenderedPageBreak/>
        <w:drawing>
          <wp:inline distT="0" distB="0" distL="0" distR="0" wp14:anchorId="287E6EBD" wp14:editId="7DD1A323">
            <wp:extent cx="5731510" cy="4968875"/>
            <wp:effectExtent l="0" t="0" r="2540" b="3175"/>
            <wp:docPr id="935" name="Picture 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4968875"/>
                    </a:xfrm>
                    <a:prstGeom prst="rect">
                      <a:avLst/>
                    </a:prstGeom>
                  </pic:spPr>
                </pic:pic>
              </a:graphicData>
            </a:graphic>
          </wp:inline>
        </w:drawing>
      </w:r>
    </w:p>
    <w:p w14:paraId="0A357C56" w14:textId="1FC9925E" w:rsidR="00681350" w:rsidRPr="005477E2" w:rsidRDefault="00681350" w:rsidP="001E43D4">
      <w:pPr>
        <w:rPr>
          <w:b/>
          <w:lang w:eastAsia="en-GB"/>
        </w:rPr>
      </w:pPr>
      <w:r w:rsidRPr="005477E2">
        <w:rPr>
          <w:b/>
          <w:lang w:eastAsia="en-GB"/>
        </w:rPr>
        <w:t xml:space="preserve">Central Europe </w:t>
      </w:r>
      <w:bookmarkEnd w:id="106"/>
      <w:bookmarkEnd w:id="107"/>
    </w:p>
    <w:p w14:paraId="40EFA50A" w14:textId="31576211"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Central Europe is mostly a </w:t>
      </w:r>
      <w:r>
        <w:rPr>
          <w:rFonts w:ascii="Calibri" w:eastAsia="Calibri" w:hAnsi="Calibri" w:cs="Calibri"/>
          <w:lang w:eastAsia="en-GB"/>
        </w:rPr>
        <w:t>c</w:t>
      </w:r>
      <w:r w:rsidRPr="005477E2">
        <w:rPr>
          <w:rFonts w:ascii="Calibri" w:eastAsia="Calibri" w:hAnsi="Calibri" w:cs="Calibri"/>
          <w:lang w:eastAsia="en-GB"/>
        </w:rPr>
        <w:t>ontinental biogeographical region with segments of Alpine, Boreal, Pannonian, and Steppic landscapes</w:t>
      </w:r>
      <w:r>
        <w:rPr>
          <w:rFonts w:ascii="Calibri" w:eastAsia="Calibri" w:hAnsi="Calibri" w:cs="Calibri"/>
          <w:lang w:eastAsia="en-GB"/>
        </w:rPr>
        <w:t>, and also comprises Mediterranean and, in Turkey, subtropical ecosystems, and many subterranean cave habitats, especially in the Balkans</w:t>
      </w:r>
      <w:r w:rsidRPr="005477E2">
        <w:rPr>
          <w:rFonts w:ascii="Calibri" w:eastAsia="Calibri" w:hAnsi="Calibri" w:cs="Calibri"/>
          <w:lang w:eastAsia="en-GB"/>
        </w:rPr>
        <w:t xml:space="preserve">. It includes a wide variety of landforms and geographical conditions. Low elevation moraine landscapes prevail around the Baltic coast (Estonia, Latvia, Lithuania, </w:t>
      </w:r>
      <w:r>
        <w:rPr>
          <w:rFonts w:ascii="Calibri" w:eastAsia="Calibri" w:hAnsi="Calibri" w:cs="Calibri"/>
          <w:lang w:eastAsia="en-GB"/>
        </w:rPr>
        <w:t>c</w:t>
      </w:r>
      <w:r w:rsidRPr="005477E2">
        <w:rPr>
          <w:rFonts w:ascii="Calibri" w:eastAsia="Calibri" w:hAnsi="Calibri" w:cs="Calibri"/>
          <w:lang w:eastAsia="en-GB"/>
        </w:rPr>
        <w:t xml:space="preserve">entral and </w:t>
      </w:r>
      <w:r>
        <w:rPr>
          <w:rFonts w:ascii="Calibri" w:eastAsia="Calibri" w:hAnsi="Calibri" w:cs="Calibri"/>
          <w:lang w:eastAsia="en-GB"/>
        </w:rPr>
        <w:t>n</w:t>
      </w:r>
      <w:r w:rsidRPr="005477E2">
        <w:rPr>
          <w:rFonts w:ascii="Calibri" w:eastAsia="Calibri" w:hAnsi="Calibri" w:cs="Calibri"/>
          <w:lang w:eastAsia="en-GB"/>
        </w:rPr>
        <w:t xml:space="preserve">orthern Poland), </w:t>
      </w:r>
      <w:r>
        <w:rPr>
          <w:rFonts w:ascii="Calibri" w:eastAsia="Calibri" w:hAnsi="Calibri" w:cs="Calibri"/>
          <w:lang w:eastAsia="en-GB"/>
        </w:rPr>
        <w:t>and</w:t>
      </w:r>
      <w:r w:rsidRPr="005477E2">
        <w:rPr>
          <w:rFonts w:ascii="Calibri" w:eastAsia="Calibri" w:hAnsi="Calibri" w:cs="Calibri"/>
          <w:lang w:eastAsia="en-GB"/>
        </w:rPr>
        <w:t xml:space="preserve"> are dissected by rivers, lake</w:t>
      </w:r>
      <w:r>
        <w:rPr>
          <w:rFonts w:ascii="Calibri" w:eastAsia="Calibri" w:hAnsi="Calibri" w:cs="Calibri"/>
          <w:lang w:eastAsia="en-GB"/>
        </w:rPr>
        <w:t>s</w:t>
      </w:r>
      <w:r w:rsidRPr="005477E2">
        <w:rPr>
          <w:rFonts w:ascii="Calibri" w:eastAsia="Calibri" w:hAnsi="Calibri" w:cs="Calibri"/>
          <w:lang w:eastAsia="en-GB"/>
        </w:rPr>
        <w:t xml:space="preserve"> and wetland systems following glacial landforms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abstract" : "The Environmental Stratification of Europe (EnS) was constructed in 2003 to provide relatively homogeneous regions suitable for strategic random sampling of ecological resources, the selection of sites for representative studies across the continent, and the provision of strata for modelling exercises. The dataset provides a generic classification that can be adapted for a specific objective, as well as providing suitable zonation for environmental reporting. The EnS has a 1 km2 resolution, and consists of 84 strata, which have been aggregated into thirteen Environmental Zones (EnZs). Since its publication, the dataset has been used in numerous scientific projects. In order to better understand the distribution of the diverse range of European environments, and to check the validity of the stratification, this report provides descriptions of all European EnS strata and the aggregated Environmental Zones using ancillary data sources for climate, geology, geomorphology, soils vegetation and land cover.", "author" : [ { "dropping-particle" : "", "family" : "Metzger, M.J., Shkaruba, A.D., Jongman, R.H.G., Bunce", "given" : "R.G.H.", "non-dropping-particle" : "", "parse-names" : false, "suffix" : "" } ], "id" : "ITEM-1", "issued" : { "date-parts" : [ [ "2012" ] ] }, "number-of-pages" : "152", "publisher-place" : "Wageningen, The Netherlands", "title" : "Descriptions of the European Environmental Zones and Strata", "type" : "report" }, "uris" : [ "http://www.mendeley.com/documents/?uuid=88835dd3-a65a-33f8-ba05-0bd3dd097520" ] } ], "mendeley" : { "formattedCitation" : "(Metzger, M.J., Shkaruba, A.D., Jongman, R.H.G., Bunce, 2012)", "manualFormatting" : "(Metzger, et al., 2012)", "plainTextFormattedCitation" : "(Metzger, M.J., Shkaruba, A.D., Jongman, R.H.G., Bunce, 2012)", "previouslyFormattedCitation" : "(Metzger, M.J., Shkaruba, A.D., Jongman, R.H.G., Bunce, 2012)" }, "properties" : {  }, "schema" : "https://github.com/citation-style-language/schema/raw/master/csl-citation.json" }</w:instrText>
      </w:r>
      <w:r w:rsidRPr="005477E2">
        <w:rPr>
          <w:rFonts w:ascii="Calibri" w:eastAsia="Calibri" w:hAnsi="Calibri" w:cs="Calibri"/>
          <w:lang w:eastAsia="en-GB"/>
        </w:rPr>
        <w:fldChar w:fldCharType="separate"/>
      </w:r>
      <w:r w:rsidRPr="005477E2">
        <w:rPr>
          <w:rFonts w:ascii="Calibri" w:eastAsia="Calibri" w:hAnsi="Calibri" w:cs="Calibri"/>
          <w:lang w:eastAsia="en-GB"/>
        </w:rPr>
        <w:t xml:space="preserve">(Metzger, </w:t>
      </w:r>
      <w:r w:rsidR="00C56B4E" w:rsidRPr="00C56B4E">
        <w:rPr>
          <w:rFonts w:ascii="Calibri" w:eastAsia="Calibri" w:hAnsi="Calibri" w:cs="Calibri"/>
          <w:i/>
          <w:lang w:eastAsia="en-GB"/>
        </w:rPr>
        <w:t>et al.</w:t>
      </w:r>
      <w:r w:rsidRPr="005477E2">
        <w:rPr>
          <w:rFonts w:ascii="Calibri" w:eastAsia="Calibri" w:hAnsi="Calibri" w:cs="Calibri"/>
          <w:lang w:eastAsia="en-GB"/>
        </w:rPr>
        <w:t>, 2012)</w:t>
      </w:r>
      <w:r w:rsidRPr="005477E2">
        <w:rPr>
          <w:rFonts w:ascii="Calibri" w:eastAsia="Calibri" w:hAnsi="Calibri" w:cs="Calibri"/>
          <w:lang w:eastAsia="en-GB"/>
        </w:rPr>
        <w:fldChar w:fldCharType="end"/>
      </w:r>
      <w:r w:rsidRPr="005477E2">
        <w:rPr>
          <w:rFonts w:ascii="Calibri" w:eastAsia="Calibri" w:hAnsi="Calibri" w:cs="Calibri"/>
          <w:lang w:eastAsia="en-GB"/>
        </w:rPr>
        <w:t xml:space="preserve">. Geographically, these areas belong to the eastern periphery of the Eastern European Plain. Farming dominates these landscapes, but one of </w:t>
      </w:r>
      <w:r>
        <w:rPr>
          <w:rFonts w:ascii="Calibri" w:eastAsia="Calibri" w:hAnsi="Calibri" w:cs="Calibri"/>
          <w:lang w:eastAsia="en-GB"/>
        </w:rPr>
        <w:t>Central Europe’s</w:t>
      </w:r>
      <w:r w:rsidRPr="005477E2">
        <w:rPr>
          <w:rFonts w:ascii="Calibri" w:eastAsia="Calibri" w:hAnsi="Calibri" w:cs="Calibri"/>
          <w:lang w:eastAsia="en-GB"/>
        </w:rPr>
        <w:t xml:space="preserve"> largest primeval forest</w:t>
      </w:r>
      <w:r>
        <w:rPr>
          <w:rFonts w:ascii="Calibri" w:eastAsia="Calibri" w:hAnsi="Calibri" w:cs="Calibri"/>
          <w:lang w:eastAsia="en-GB"/>
        </w:rPr>
        <w:t xml:space="preserve">s, </w:t>
      </w:r>
      <w:r w:rsidRPr="005477E2">
        <w:rPr>
          <w:rFonts w:ascii="Calibri" w:eastAsia="Calibri" w:hAnsi="Calibri" w:cs="Calibri"/>
          <w:lang w:eastAsia="en-GB"/>
        </w:rPr>
        <w:t>Białowieza forest</w:t>
      </w:r>
      <w:r>
        <w:rPr>
          <w:rFonts w:ascii="Calibri" w:eastAsia="Calibri" w:hAnsi="Calibri" w:cs="Calibri"/>
          <w:lang w:eastAsia="en-GB"/>
        </w:rPr>
        <w:t>,</w:t>
      </w:r>
      <w:r w:rsidRPr="005477E2">
        <w:rPr>
          <w:rFonts w:ascii="Calibri" w:eastAsia="Calibri" w:hAnsi="Calibri" w:cs="Calibri"/>
          <w:lang w:eastAsia="en-GB"/>
        </w:rPr>
        <w:t xml:space="preserve"> is also located here, as well as large wetland areas in </w:t>
      </w:r>
      <w:r>
        <w:rPr>
          <w:rFonts w:ascii="Calibri" w:eastAsia="Calibri" w:hAnsi="Calibri" w:cs="Calibri"/>
          <w:lang w:eastAsia="en-GB"/>
        </w:rPr>
        <w:t>n</w:t>
      </w:r>
      <w:r w:rsidRPr="005477E2">
        <w:rPr>
          <w:rFonts w:ascii="Calibri" w:eastAsia="Calibri" w:hAnsi="Calibri" w:cs="Calibri"/>
          <w:lang w:eastAsia="en-GB"/>
        </w:rPr>
        <w:t>orth-</w:t>
      </w:r>
      <w:r>
        <w:rPr>
          <w:rFonts w:ascii="Calibri" w:eastAsia="Calibri" w:hAnsi="Calibri" w:cs="Calibri"/>
          <w:lang w:eastAsia="en-GB"/>
        </w:rPr>
        <w:t>e</w:t>
      </w:r>
      <w:r w:rsidRPr="005477E2">
        <w:rPr>
          <w:rFonts w:ascii="Calibri" w:eastAsia="Calibri" w:hAnsi="Calibri" w:cs="Calibri"/>
          <w:lang w:eastAsia="en-GB"/>
        </w:rPr>
        <w:t>astern Poland and Estonia. At the westernmost edge of the steppe zone, both semi-natural and natural grasslands occur, maintained by soil conditions, fire, aridity</w:t>
      </w:r>
      <w:r>
        <w:rPr>
          <w:rFonts w:ascii="Calibri" w:eastAsia="Calibri" w:hAnsi="Calibri" w:cs="Calibri"/>
          <w:lang w:eastAsia="en-GB"/>
        </w:rPr>
        <w:t>,</w:t>
      </w:r>
      <w:r w:rsidRPr="005477E2">
        <w:rPr>
          <w:rFonts w:ascii="Calibri" w:eastAsia="Calibri" w:hAnsi="Calibri" w:cs="Calibri"/>
          <w:lang w:eastAsia="en-GB"/>
        </w:rPr>
        <w:t xml:space="preserve"> and nowadays to a lesser extent herbivore pressure. These are some of the most diverse habitats of the region. Further south, lowland basins dominate the landscape separated by sub-alpine mountain ranges, including the Carpathian basin (with its sub-basins, the small and large Hungarian Plain and the Tran</w:t>
      </w:r>
      <w:r>
        <w:rPr>
          <w:rFonts w:ascii="Calibri" w:eastAsia="Calibri" w:hAnsi="Calibri" w:cs="Calibri"/>
          <w:lang w:eastAsia="en-GB"/>
        </w:rPr>
        <w:t>s</w:t>
      </w:r>
      <w:r w:rsidRPr="005477E2">
        <w:rPr>
          <w:rFonts w:ascii="Calibri" w:eastAsia="Calibri" w:hAnsi="Calibri" w:cs="Calibri"/>
          <w:lang w:eastAsia="en-GB"/>
        </w:rPr>
        <w:t>sylvanian Plain), the Czech basin (drained by the Elbe, Vltava and Morava rivers) and the Wallachian Plain of the lower Danube. Mountain ranges and hills dissect the Balkan area (</w:t>
      </w:r>
      <w:r>
        <w:rPr>
          <w:rFonts w:ascii="Calibri" w:eastAsia="Calibri" w:hAnsi="Calibri" w:cs="Calibri"/>
          <w:lang w:eastAsia="en-GB"/>
        </w:rPr>
        <w:t>the</w:t>
      </w:r>
      <w:r w:rsidRPr="005477E2">
        <w:rPr>
          <w:rFonts w:ascii="Calibri" w:eastAsia="Calibri" w:hAnsi="Calibri" w:cs="Calibri"/>
          <w:lang w:eastAsia="en-GB"/>
        </w:rPr>
        <w:t xml:space="preserve"> main watercourses </w:t>
      </w:r>
      <w:r>
        <w:rPr>
          <w:rFonts w:ascii="Calibri" w:eastAsia="Calibri" w:hAnsi="Calibri" w:cs="Calibri"/>
          <w:lang w:eastAsia="en-GB"/>
        </w:rPr>
        <w:t xml:space="preserve">being </w:t>
      </w:r>
      <w:r w:rsidRPr="005477E2">
        <w:rPr>
          <w:rFonts w:ascii="Calibri" w:eastAsia="Calibri" w:hAnsi="Calibri" w:cs="Calibri"/>
          <w:lang w:eastAsia="en-GB"/>
        </w:rPr>
        <w:t>the Danube and Sava rivers) which lacks extensive lowlands. The Anatolian Peninsula is surrounded by mountain ranges around the semi-arid Anatolian plateau. Although highly variable within small areas, climatic and edaphic conditions in Central Europe are favourable for agriculture</w:t>
      </w:r>
      <w:r>
        <w:rPr>
          <w:rFonts w:ascii="Calibri" w:eastAsia="Calibri" w:hAnsi="Calibri" w:cs="Calibri"/>
          <w:lang w:eastAsia="en-GB"/>
        </w:rPr>
        <w:t xml:space="preserve">, </w:t>
      </w:r>
      <w:r w:rsidRPr="005477E2">
        <w:rPr>
          <w:rFonts w:ascii="Calibri" w:eastAsia="Calibri" w:hAnsi="Calibri" w:cs="Calibri"/>
          <w:lang w:eastAsia="en-GB"/>
        </w:rPr>
        <w:t xml:space="preserve">except </w:t>
      </w:r>
      <w:r>
        <w:rPr>
          <w:rFonts w:ascii="Calibri" w:eastAsia="Calibri" w:hAnsi="Calibri" w:cs="Calibri"/>
          <w:lang w:eastAsia="en-GB"/>
        </w:rPr>
        <w:t xml:space="preserve">in </w:t>
      </w:r>
      <w:r w:rsidRPr="005477E2">
        <w:rPr>
          <w:rFonts w:ascii="Calibri" w:eastAsia="Calibri" w:hAnsi="Calibri" w:cs="Calibri"/>
          <w:lang w:eastAsia="en-GB"/>
        </w:rPr>
        <w:t>some water-defici</w:t>
      </w:r>
      <w:r>
        <w:rPr>
          <w:rFonts w:ascii="Calibri" w:eastAsia="Calibri" w:hAnsi="Calibri" w:cs="Calibri"/>
          <w:lang w:eastAsia="en-GB"/>
        </w:rPr>
        <w:t>en</w:t>
      </w:r>
      <w:r w:rsidRPr="005477E2">
        <w:rPr>
          <w:rFonts w:ascii="Calibri" w:eastAsia="Calibri" w:hAnsi="Calibri" w:cs="Calibri"/>
          <w:lang w:eastAsia="en-GB"/>
        </w:rPr>
        <w:t>t areas in the Anatolian plateau</w:t>
      </w:r>
      <w:r>
        <w:rPr>
          <w:rFonts w:ascii="Calibri" w:eastAsia="Calibri" w:hAnsi="Calibri" w:cs="Calibri"/>
          <w:lang w:eastAsia="en-GB"/>
        </w:rPr>
        <w:t>,</w:t>
      </w:r>
      <w:r w:rsidRPr="005477E2">
        <w:rPr>
          <w:rFonts w:ascii="Calibri" w:eastAsia="Calibri" w:hAnsi="Calibri" w:cs="Calibri"/>
          <w:lang w:eastAsia="en-GB"/>
        </w:rPr>
        <w:t xml:space="preserve"> and agricultu</w:t>
      </w:r>
      <w:r>
        <w:rPr>
          <w:rFonts w:ascii="Calibri" w:eastAsia="Calibri" w:hAnsi="Calibri" w:cs="Calibri"/>
          <w:lang w:eastAsia="en-GB"/>
        </w:rPr>
        <w:t>re</w:t>
      </w:r>
      <w:r w:rsidRPr="005477E2">
        <w:rPr>
          <w:rFonts w:ascii="Calibri" w:eastAsia="Calibri" w:hAnsi="Calibri" w:cs="Calibri"/>
          <w:lang w:eastAsia="en-GB"/>
        </w:rPr>
        <w:t xml:space="preserve"> and forestry </w:t>
      </w:r>
      <w:r w:rsidRPr="005477E2">
        <w:rPr>
          <w:rFonts w:ascii="Calibri" w:eastAsia="Calibri" w:hAnsi="Calibri" w:cs="Calibri"/>
          <w:lang w:eastAsia="en-GB"/>
        </w:rPr>
        <w:lastRenderedPageBreak/>
        <w:t xml:space="preserve">are the most widespread land use types. Relatively large, but fragmented, forests exist mainly in boreal areas, while unmanaged forests are rare. Except </w:t>
      </w:r>
      <w:r>
        <w:rPr>
          <w:rFonts w:ascii="Calibri" w:eastAsia="Calibri" w:hAnsi="Calibri" w:cs="Calibri"/>
          <w:lang w:eastAsia="en-GB"/>
        </w:rPr>
        <w:t xml:space="preserve">for </w:t>
      </w:r>
      <w:r w:rsidRPr="005477E2">
        <w:rPr>
          <w:rFonts w:ascii="Calibri" w:eastAsia="Calibri" w:hAnsi="Calibri" w:cs="Calibri"/>
          <w:lang w:eastAsia="en-GB"/>
        </w:rPr>
        <w:t>Białowieza forest</w:t>
      </w:r>
      <w:r>
        <w:rPr>
          <w:rFonts w:ascii="Calibri" w:eastAsia="Calibri" w:hAnsi="Calibri" w:cs="Calibri"/>
          <w:lang w:eastAsia="en-GB"/>
        </w:rPr>
        <w:t xml:space="preserve"> </w:t>
      </w:r>
      <w:r w:rsidRPr="005477E2">
        <w:rPr>
          <w:rFonts w:ascii="Calibri" w:eastAsia="Calibri" w:hAnsi="Calibri" w:cs="Calibri"/>
          <w:lang w:eastAsia="en-GB"/>
        </w:rPr>
        <w:t xml:space="preserve">in Poland, Romanian old-growth forests are unique in </w:t>
      </w:r>
      <w:r>
        <w:rPr>
          <w:rFonts w:ascii="Calibri" w:eastAsia="Calibri" w:hAnsi="Calibri" w:cs="Calibri"/>
          <w:lang w:eastAsia="en-GB"/>
        </w:rPr>
        <w:t xml:space="preserve">continental </w:t>
      </w:r>
      <w:r w:rsidRPr="005477E2">
        <w:rPr>
          <w:rFonts w:ascii="Calibri" w:eastAsia="Calibri" w:hAnsi="Calibri" w:cs="Calibri"/>
          <w:lang w:eastAsia="en-GB"/>
        </w:rPr>
        <w:t xml:space="preserve">Europe. To safeguard the remnants of primeval forests, the world heritage list </w:t>
      </w:r>
      <w:r>
        <w:rPr>
          <w:rFonts w:ascii="Calibri" w:eastAsia="Calibri" w:hAnsi="Calibri" w:cs="Calibri"/>
          <w:lang w:eastAsia="en-GB"/>
        </w:rPr>
        <w:t xml:space="preserve">of the United Nations Educational, Scientific and Cultural Organization </w:t>
      </w:r>
      <w:r w:rsidRPr="005477E2">
        <w:rPr>
          <w:rFonts w:ascii="Calibri" w:eastAsia="Calibri" w:hAnsi="Calibri" w:cs="Calibri"/>
          <w:lang w:eastAsia="en-GB"/>
        </w:rPr>
        <w:t xml:space="preserve">has recently been expanded (in July 2017), </w:t>
      </w:r>
      <w:r>
        <w:rPr>
          <w:rFonts w:ascii="Calibri" w:eastAsia="Calibri" w:hAnsi="Calibri" w:cs="Calibri"/>
          <w:lang w:eastAsia="en-GB"/>
        </w:rPr>
        <w:t>to</w:t>
      </w:r>
      <w:r w:rsidRPr="005477E2">
        <w:rPr>
          <w:rFonts w:ascii="Calibri" w:eastAsia="Calibri" w:hAnsi="Calibri" w:cs="Calibri"/>
          <w:lang w:eastAsia="en-GB"/>
        </w:rPr>
        <w:t xml:space="preserve"> includ</w:t>
      </w:r>
      <w:r>
        <w:rPr>
          <w:rFonts w:ascii="Calibri" w:eastAsia="Calibri" w:hAnsi="Calibri" w:cs="Calibri"/>
          <w:lang w:eastAsia="en-GB"/>
        </w:rPr>
        <w:t>e</w:t>
      </w:r>
      <w:r w:rsidRPr="005477E2">
        <w:rPr>
          <w:rFonts w:ascii="Calibri" w:eastAsia="Calibri" w:hAnsi="Calibri" w:cs="Calibri"/>
          <w:lang w:eastAsia="en-GB"/>
        </w:rPr>
        <w:t xml:space="preserve"> the Primeval Beech forests of the Carpathians, which stretch over Albania, Bulgaria, Croatia, Romania, Slovakia and Ukraine.</w:t>
      </w:r>
    </w:p>
    <w:p w14:paraId="449B5A82"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political borders within Central Europe have been highly dynamic throughout history. This was caused by changes </w:t>
      </w:r>
      <w:r>
        <w:rPr>
          <w:rFonts w:ascii="Calibri" w:eastAsia="Calibri" w:hAnsi="Calibri" w:cs="Calibri"/>
          <w:lang w:eastAsia="en-GB"/>
        </w:rPr>
        <w:t>in</w:t>
      </w:r>
      <w:r w:rsidRPr="005477E2">
        <w:rPr>
          <w:rFonts w:ascii="Calibri" w:eastAsia="Calibri" w:hAnsi="Calibri" w:cs="Calibri"/>
          <w:lang w:eastAsia="en-GB"/>
        </w:rPr>
        <w:t xml:space="preserve"> political regimes from self-sustaining kingdoms to empires (Austria-Hungary, Prussia, the Ottoman Empire), two world wars </w:t>
      </w:r>
      <w:r>
        <w:rPr>
          <w:rFonts w:ascii="Calibri" w:eastAsia="Calibri" w:hAnsi="Calibri" w:cs="Calibri"/>
          <w:lang w:eastAsia="en-GB"/>
        </w:rPr>
        <w:t>in</w:t>
      </w:r>
      <w:r w:rsidRPr="005477E2">
        <w:rPr>
          <w:rFonts w:ascii="Calibri" w:eastAsia="Calibri" w:hAnsi="Calibri" w:cs="Calibri"/>
          <w:lang w:eastAsia="en-GB"/>
        </w:rPr>
        <w:t xml:space="preserve"> the 20</w:t>
      </w:r>
      <w:r w:rsidRPr="008A755E">
        <w:rPr>
          <w:rFonts w:ascii="Calibri" w:eastAsia="Calibri" w:hAnsi="Calibri" w:cs="Calibri"/>
          <w:lang w:eastAsia="en-GB"/>
        </w:rPr>
        <w:t>th</w:t>
      </w:r>
      <w:r w:rsidRPr="005477E2">
        <w:rPr>
          <w:rFonts w:ascii="Calibri" w:eastAsia="Calibri" w:hAnsi="Calibri" w:cs="Calibri"/>
          <w:lang w:eastAsia="en-GB"/>
        </w:rPr>
        <w:t xml:space="preserve"> century, and finally by the </w:t>
      </w:r>
      <w:r>
        <w:rPr>
          <w:rFonts w:ascii="Calibri" w:eastAsia="Calibri" w:hAnsi="Calibri" w:cs="Calibri"/>
          <w:lang w:eastAsia="en-GB"/>
        </w:rPr>
        <w:t>dissolution</w:t>
      </w:r>
      <w:r w:rsidRPr="005477E2">
        <w:rPr>
          <w:rFonts w:ascii="Calibri" w:eastAsia="Calibri" w:hAnsi="Calibri" w:cs="Calibri"/>
          <w:lang w:eastAsia="en-GB"/>
        </w:rPr>
        <w:t xml:space="preserve"> of </w:t>
      </w:r>
      <w:r>
        <w:rPr>
          <w:rFonts w:ascii="Calibri" w:eastAsia="Calibri" w:hAnsi="Calibri" w:cs="Calibri"/>
          <w:lang w:eastAsia="en-GB"/>
        </w:rPr>
        <w:t>the Soviet Union</w:t>
      </w:r>
      <w:r w:rsidRPr="005477E2">
        <w:rPr>
          <w:rFonts w:ascii="Calibri" w:eastAsia="Calibri" w:hAnsi="Calibri" w:cs="Calibri"/>
          <w:lang w:eastAsia="en-GB"/>
        </w:rPr>
        <w:t xml:space="preserve"> in </w:t>
      </w:r>
      <w:r>
        <w:rPr>
          <w:rFonts w:ascii="Calibri" w:eastAsia="Calibri" w:hAnsi="Calibri" w:cs="Calibri"/>
          <w:lang w:eastAsia="en-GB"/>
        </w:rPr>
        <w:t xml:space="preserve">the late </w:t>
      </w:r>
      <w:r w:rsidRPr="005477E2">
        <w:rPr>
          <w:rFonts w:ascii="Calibri" w:eastAsia="Calibri" w:hAnsi="Calibri" w:cs="Calibri"/>
          <w:lang w:eastAsia="en-GB"/>
        </w:rPr>
        <w:t xml:space="preserve">1980s. Since the 1990s, most of Central Europe </w:t>
      </w:r>
      <w:r>
        <w:rPr>
          <w:rFonts w:ascii="Calibri" w:eastAsia="Calibri" w:hAnsi="Calibri" w:cs="Calibri"/>
          <w:lang w:eastAsia="en-GB"/>
        </w:rPr>
        <w:t>has been</w:t>
      </w:r>
      <w:r w:rsidRPr="005477E2">
        <w:rPr>
          <w:rFonts w:ascii="Calibri" w:eastAsia="Calibri" w:hAnsi="Calibri" w:cs="Calibri"/>
          <w:lang w:eastAsia="en-GB"/>
        </w:rPr>
        <w:t xml:space="preserve"> through important political and socio-economic transformations. This determined the nature of governance structures, affecting environmental protection and the management of natural resources, which currently remain of secondary importance to economic growth. Traditional practices and </w:t>
      </w:r>
      <w:r>
        <w:rPr>
          <w:rFonts w:ascii="Calibri" w:eastAsia="Calibri" w:hAnsi="Calibri" w:cs="Calibri"/>
          <w:lang w:eastAsia="en-GB"/>
        </w:rPr>
        <w:t>indigenous and local knowledge</w:t>
      </w:r>
      <w:r w:rsidRPr="005477E2">
        <w:rPr>
          <w:rFonts w:ascii="Calibri" w:eastAsia="Calibri" w:hAnsi="Calibri" w:cs="Calibri"/>
          <w:lang w:eastAsia="en-GB"/>
        </w:rPr>
        <w:t xml:space="preserve"> that are important for local </w:t>
      </w:r>
      <w:r>
        <w:rPr>
          <w:rFonts w:ascii="Calibri" w:eastAsia="Calibri" w:hAnsi="Calibri" w:cs="Calibri"/>
          <w:lang w:eastAsia="en-GB"/>
        </w:rPr>
        <w:t>nature</w:t>
      </w:r>
      <w:r w:rsidRPr="005477E2">
        <w:rPr>
          <w:rFonts w:ascii="Calibri" w:eastAsia="Calibri" w:hAnsi="Calibri" w:cs="Calibri"/>
          <w:lang w:eastAsia="en-GB"/>
        </w:rPr>
        <w:t xml:space="preserve"> conservation often survive in marginal cultural landscapes. </w:t>
      </w:r>
    </w:p>
    <w:p w14:paraId="16EBF9F5" w14:textId="17D6C821"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Although geopolitical transformations had different effects in </w:t>
      </w:r>
      <w:r>
        <w:rPr>
          <w:rFonts w:ascii="Calibri" w:eastAsia="Calibri" w:hAnsi="Calibri" w:cs="Calibri"/>
          <w:lang w:eastAsia="en-GB"/>
        </w:rPr>
        <w:t>different</w:t>
      </w:r>
      <w:r w:rsidRPr="005477E2">
        <w:rPr>
          <w:rFonts w:ascii="Calibri" w:eastAsia="Calibri" w:hAnsi="Calibri" w:cs="Calibri"/>
          <w:lang w:eastAsia="en-GB"/>
        </w:rPr>
        <w:t xml:space="preserve"> countries, the basic economic processes were similar as a consequence of the preparation of accession to the </w:t>
      </w:r>
      <w:r>
        <w:rPr>
          <w:rFonts w:ascii="Calibri" w:eastAsia="Calibri" w:hAnsi="Calibri" w:cs="Calibri"/>
          <w:lang w:eastAsia="en-GB"/>
        </w:rPr>
        <w:t>European Union</w:t>
      </w:r>
      <w:r w:rsidRPr="005477E2">
        <w:rPr>
          <w:rFonts w:ascii="Calibri" w:eastAsia="Calibri" w:hAnsi="Calibri" w:cs="Calibri"/>
          <w:lang w:eastAsia="en-GB"/>
        </w:rPr>
        <w:t xml:space="preserve">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author" : [ { "dropping-particle" : "", "family" : "Ba\u0144ski", "given" : "J", "non-dropping-particle" : "", "parse-names" : false, "suffix" : "" } ], "container-title" : "Contemporary changes of agriculture in East-Central Europe", "editor" : [ { "dropping-particle" : "", "family" : "Ba\u0144ski", "given" : "J.", "non-dropping-particle" : "", "parse-names" : false, "suffix" : "" }, { "dropping-particle" : "", "family" : "Bednarek", "given" : "M.", "non-dropping-particle" : "", "parse-names" : false, "suffix" : "" } ], "id" : "ITEM-1", "issued" : { "date-parts" : [ [ "2008" ] ] }, "publisher" : "Polish Geographical Society and Polish Academy of Sciences", "publisher-place" : "Warsaw, Poland", "title" : "Agriculture of Central Europe in the period of economic transformation", "type" : "chapter" }, "uris" : [ "http://www.mendeley.com/documents/?uuid=53ee11b8-87bd-4048-bb99-ae02c79c69aa" ] } ], "mendeley" : { "formattedCitation" : "(Ba\u0144ski, 2008)", "plainTextFormattedCitation" : "(Ba\u0144ski, 2008)", "previouslyFormattedCitation" : "(Ba\u0144ski, 2008)"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Bański, 2008)</w:t>
      </w:r>
      <w:r w:rsidRPr="005477E2">
        <w:rPr>
          <w:rFonts w:ascii="Calibri" w:eastAsia="Calibri" w:hAnsi="Calibri" w:cs="Calibri"/>
          <w:lang w:eastAsia="en-GB"/>
        </w:rPr>
        <w:fldChar w:fldCharType="end"/>
      </w:r>
      <w:r w:rsidRPr="005477E2">
        <w:rPr>
          <w:rFonts w:ascii="Calibri" w:eastAsia="Calibri" w:hAnsi="Calibri" w:cs="Calibri"/>
          <w:lang w:eastAsia="en-GB"/>
        </w:rPr>
        <w:t xml:space="preserve">. The semi-enclosed seas of the subregion have been influenced by eutrophication due to urbanization and fertilizer use, and the shore areas are increasingly under pressure from tourism. Invasive species are particularly a problem in the Black Sea and the </w:t>
      </w:r>
      <w:r>
        <w:rPr>
          <w:rFonts w:ascii="Calibri" w:eastAsia="Calibri" w:hAnsi="Calibri" w:cs="Calibri"/>
          <w:lang w:eastAsia="en-GB"/>
        </w:rPr>
        <w:t>m</w:t>
      </w:r>
      <w:r w:rsidRPr="005477E2">
        <w:rPr>
          <w:rFonts w:ascii="Calibri" w:eastAsia="Calibri" w:hAnsi="Calibri" w:cs="Calibri"/>
          <w:lang w:eastAsia="en-GB"/>
        </w:rPr>
        <w:t xml:space="preserve">editerranean </w:t>
      </w:r>
      <w:r>
        <w:rPr>
          <w:rFonts w:ascii="Calibri" w:eastAsia="Calibri" w:hAnsi="Calibri" w:cs="Calibri"/>
          <w:lang w:eastAsia="en-GB"/>
        </w:rPr>
        <w:t xml:space="preserve">sea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98/rspb.2014.2809", "ISBN" : "0962-8452", "ISSN" : "1471-2954", "PMID" : "25694626", "abstract" : "Overfishing of large predatory fish populations has resulted in lasting restructurings of entire marine food webs worldwide, with serious socio-economic consequences. Fortunately, some degraded ecosystems show signs of recovery. A key challenge for ecosystem management is to anticipate the degree to which recovery is possible. By applying a statistical food-web model, using the Baltic Sea as a case study, we show that under current temperature and salinity conditions, complete recovery of this heavily altered ecosystem will be impossible. Instead, the ecosystem regenerates towards a new ecological baseline. This new baseline is characterized by lower and more variable biomass of cod, the commercially most important fish stock in the Baltic Sea, even under very low exploitation pressure. Furthermore, a socio-economic assessment shows that this signal is amplified at the level of societal costs, owing to increased uncertainty in biomass and reduced consumer surplus. Specifically, the combined economic losses amount to approximately 120 million \u20ac per year, which equals half of today's maximum economic yield for the Baltic cod fishery. Our analyses suggest that shifts in ecological and economic baselines can lead to higher economic uncertainty and costs for exploited ecosystems, in particular, under climate change.", "author" : [ { "dropping-particle" : "", "family" : "Blenckner", "given" : "Thorsten", "non-dropping-particle" : "", "parse-names" : false, "suffix" : "" }, { "dropping-particle" : "", "family" : "Llope", "given" : "Marcos", "non-dropping-particle" : "", "parse-names" : false, "suffix" : "" }, { "dropping-particle" : "", "family" : "M\u00f6llmann", "given" : "Christian", "non-dropping-particle" : "", "parse-names" : false, "suffix" : "" }, { "dropping-particle" : "", "family" : "Voss", "given" : "Rudi", "non-dropping-particle" : "", "parse-names" : false, "suffix" : "" }, { "dropping-particle" : "", "family" : "Quaas", "given" : "Martin F", "non-dropping-particle" : "", "parse-names" : false, "suffix" : "" }, { "dropping-particle" : "", "family" : "Casini", "given" : "Michele", "non-dropping-particle" : "", "parse-names" : false, "suffix" : "" }, { "dropping-particle" : "", "family" : "Lindegren", "given" : "Martin", "non-dropping-particle" : "", "parse-names" : false, "suffix" : "" }, { "dropping-particle" : "", "family" : "Folke", "given" : "Carl", "non-dropping-particle" : "", "parse-names" : false, "suffix" : "" }, { "dropping-particle" : "", "family" : "Chr Stenseth", "given" : "Nils", "non-dropping-particle" : "", "parse-names" : false, "suffix" : "" } ], "container-title" : "Proceedings. Biological sciences / The Royal Society", "id" : "ITEM-1", "issue" : "1803", "issued" : { "date-parts" : [ [ "2015" ] ] }, "page" : "20142809", "title" : "Climate and fishing steer ecosystem regeneration to uncertain economic futures.", "type" : "article-journal", "volume" : "282" }, "uris" : [ "http://www.mendeley.com/documents/?uuid=cca8365e-c552-47f1-879b-7baa78fc114f", "http://www.mendeley.com/documents/?uuid=470b0450-29d3-4c3b-82ea-6037f3d8de8c" ] } ], "mendeley" : { "formattedCitation" : "(Blenckner et al., 2015)", "plainTextFormattedCitation" : "(Blenckner et al., 2015)", "previouslyFormattedCitation" : "(Blenckner et al., 2015)"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 xml:space="preserve">(Blenckner </w:t>
      </w:r>
      <w:r w:rsidR="00C56B4E" w:rsidRPr="00C56B4E">
        <w:rPr>
          <w:rFonts w:ascii="Calibri" w:eastAsia="Calibri" w:hAnsi="Calibri" w:cs="Calibri"/>
          <w:i/>
          <w:lang w:eastAsia="en-GB"/>
        </w:rPr>
        <w:t>et al.</w:t>
      </w:r>
      <w:r w:rsidRPr="00270807">
        <w:rPr>
          <w:rFonts w:ascii="Calibri" w:eastAsia="Calibri" w:hAnsi="Calibri" w:cs="Calibri"/>
          <w:lang w:eastAsia="en-GB"/>
        </w:rPr>
        <w:t>, 2015)</w:t>
      </w:r>
      <w:r>
        <w:rPr>
          <w:rFonts w:ascii="Calibri" w:eastAsia="Calibri" w:hAnsi="Calibri" w:cs="Calibri"/>
          <w:lang w:eastAsia="en-GB"/>
        </w:rPr>
        <w:fldChar w:fldCharType="end"/>
      </w:r>
      <w:r w:rsidRPr="005477E2">
        <w:rPr>
          <w:rFonts w:ascii="Calibri" w:eastAsia="Calibri" w:hAnsi="Calibri" w:cs="Calibri"/>
          <w:lang w:eastAsia="en-GB"/>
        </w:rPr>
        <w:t>. Large patches of wetlands exist attached to floodplain river deltas and freshwater lake systems</w:t>
      </w:r>
      <w:r>
        <w:rPr>
          <w:rFonts w:ascii="Calibri" w:eastAsia="Calibri" w:hAnsi="Calibri" w:cs="Calibri"/>
          <w:lang w:eastAsia="en-GB"/>
        </w:rPr>
        <w:t>,</w:t>
      </w:r>
      <w:r w:rsidRPr="005477E2">
        <w:rPr>
          <w:rFonts w:ascii="Calibri" w:eastAsia="Calibri" w:hAnsi="Calibri" w:cs="Calibri"/>
          <w:lang w:eastAsia="en-GB"/>
        </w:rPr>
        <w:t xml:space="preserve"> but are influenced by water level regulation, infilling, pollution and drainag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16/j.scitotenv.2015.09.073", "abstract" : "H I G H L I G H T S \u2022 Floodplain areas in large river systems have decreased immensely during the last century. \u2022 The potential Danube floodplain area useful for restoration remains high (8102 km 2) \u2022 Restoration is limited by stakeholder needs, acceptance, and resource avail-ability. \u2022 Combining different EU targets can in-crease the effectiveness of restoration projects. G R A P H I C A L A B S T R A C T a b s t r a c t Floodplains are key ecosystems of riverine landscapes and provide a multitude of ecosystem services. In most of the large river systems worldwide, a tremendous reduction of floodplain area has occurred in the last 100 years and this loss continues due to pressures such as land use change, river regulation, and dam construction. In the Danube River Basin, the extent of floodplains has been reduced by 68% compared to their pre-regulation area, with the highest losses occurring in the Upper Danube and the lowest in the Danube Delta. In this paper, we il-lustrate the restoration potential of floodplains along the Danube and its major tributaries. Via two case studies in the Upper and Lower Danube, we demonstrate the effects of restoration measures on the river ecosystem, ad-dressing different drivers, pressures, and opportunities in these regions. The potential area for floodplain resto-ration based on land use and hydromorphological characteristics amounts to 8102 km 2 for the whole Danube River, of which estimated 75% have a high restoration potential. A comparison of floodplain status and options Science of the Total Environment 543 (2016) 778\u2013790", "author" : [ { "dropping-particle" : "", "family" : "Hein", "given" : "Thomas", "non-dropping-particle" : "", "parse-names" : false, "suffix" : "" }, { "dropping-particle" : "", "family" : "Schwarz", "given" : "Ulrich", "non-dropping-particle" : "", "parse-names" : false, "suffix" : "" }, { "dropping-particle" : "", "family" : "Habersack", "given" : "Helmut", "non-dropping-particle" : "", "parse-names" : false, "suffix" : "" }, { "dropping-particle" : "", "family" : "Nichersu", "given" : "Iulian", "non-dropping-particle" : "", "parse-names" : false, "suffix" : "" }, { "dropping-particle" : "", "family" : "Preiner", "given" : "Stefan", "non-dropping-particle" : "", "parse-names" : false, "suffix" : "" }, { "dropping-particle" : "", "family" : "Willby", "given" : "Nigel", "non-dropping-particle" : "", "parse-names" : false, "suffix" : "" }, { "dropping-particle" : "", "family" : "Weigelhofer", "given" : "Gabriele", "non-dropping-particle" : "", "parse-names" : false, "suffix" : "" } ], "container-title" : "Science of the Total Environment", "id" : "ITEM-1", "issued" : { "date-parts" : [ [ "2016" ] ] }, "page" : "778-790", "title" : "Current status and restoration options for floodplains along the Danube River", "type" : "article-journal", "volume" : "543" }, "uris" : [ "http://www.mendeley.com/documents/?uuid=8840ea17-73b9-3c39-81d9-421d0cdebc47" ] } ], "mendeley" : { "formattedCitation" : "(T. Hein et al., 2016)", "plainTextFormattedCitation" : "(T. Hein et al., 2016)", "previouslyFormattedCitation" : "(T. Hein et al., 2016)"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 xml:space="preserve">(Hein </w:t>
      </w:r>
      <w:r w:rsidR="00C56B4E" w:rsidRPr="00C56B4E">
        <w:rPr>
          <w:rFonts w:ascii="Calibri" w:eastAsia="Calibri" w:hAnsi="Calibri" w:cs="Calibri"/>
          <w:i/>
          <w:lang w:eastAsia="en-GB"/>
        </w:rPr>
        <w:t>et al.</w:t>
      </w:r>
      <w:r w:rsidRPr="00270807">
        <w:rPr>
          <w:rFonts w:ascii="Calibri" w:eastAsia="Calibri" w:hAnsi="Calibri" w:cs="Calibri"/>
          <w:lang w:eastAsia="en-GB"/>
        </w:rPr>
        <w:t>, 2016)</w:t>
      </w:r>
      <w:r>
        <w:rPr>
          <w:rFonts w:ascii="Calibri" w:eastAsia="Calibri" w:hAnsi="Calibri" w:cs="Calibri"/>
          <w:lang w:eastAsia="en-GB"/>
        </w:rPr>
        <w:fldChar w:fldCharType="end"/>
      </w:r>
      <w:r>
        <w:rPr>
          <w:rFonts w:ascii="Calibri" w:eastAsia="Calibri" w:hAnsi="Calibri" w:cs="Calibri"/>
          <w:lang w:eastAsia="en-GB"/>
        </w:rPr>
        <w:t>.</w:t>
      </w:r>
    </w:p>
    <w:p w14:paraId="75E0DF7A"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Central Europe </w:t>
      </w:r>
      <w:r>
        <w:rPr>
          <w:rFonts w:ascii="Calibri" w:eastAsia="Calibri" w:hAnsi="Calibri" w:cs="Calibri"/>
          <w:lang w:eastAsia="en-GB"/>
        </w:rPr>
        <w:t>is home to</w:t>
      </w:r>
      <w:r w:rsidRPr="005477E2">
        <w:rPr>
          <w:rFonts w:ascii="Calibri" w:eastAsia="Calibri" w:hAnsi="Calibri" w:cs="Calibri"/>
          <w:lang w:eastAsia="en-GB"/>
        </w:rPr>
        <w:t xml:space="preserve"> about 20% of the population of </w:t>
      </w:r>
      <w:r>
        <w:rPr>
          <w:rFonts w:ascii="Calibri" w:eastAsia="Calibri" w:hAnsi="Calibri" w:cs="Calibri"/>
          <w:lang w:eastAsia="en-GB"/>
        </w:rPr>
        <w:t>Europe and Central Asia</w:t>
      </w:r>
      <w:r w:rsidRPr="005477E2">
        <w:rPr>
          <w:rFonts w:ascii="Calibri" w:eastAsia="Calibri" w:hAnsi="Calibri" w:cs="Calibri"/>
          <w:lang w:eastAsia="en-GB"/>
        </w:rPr>
        <w:t xml:space="preserve"> on 6% of its land area</w:t>
      </w:r>
      <w:r>
        <w:rPr>
          <w:rFonts w:ascii="Calibri" w:eastAsia="Calibri" w:hAnsi="Calibri" w:cs="Calibri"/>
          <w:lang w:eastAsia="en-GB"/>
        </w:rPr>
        <w:t>, with</w:t>
      </w:r>
      <w:r w:rsidRPr="005477E2">
        <w:rPr>
          <w:rFonts w:ascii="Calibri" w:eastAsia="Calibri" w:hAnsi="Calibri" w:cs="Calibri"/>
          <w:lang w:eastAsia="en-GB"/>
        </w:rPr>
        <w:t xml:space="preserve"> population densities comparable to Western Europe. </w:t>
      </w:r>
      <w:r>
        <w:rPr>
          <w:rFonts w:ascii="Calibri" w:eastAsia="Calibri" w:hAnsi="Calibri" w:cs="Calibri"/>
          <w:lang w:eastAsia="en-GB"/>
        </w:rPr>
        <w:t>Many</w:t>
      </w:r>
      <w:r w:rsidRPr="005477E2">
        <w:rPr>
          <w:rFonts w:ascii="Calibri" w:eastAsia="Calibri" w:hAnsi="Calibri" w:cs="Calibri"/>
          <w:lang w:eastAsia="en-GB"/>
        </w:rPr>
        <w:t xml:space="preserve"> people live in rural areas</w:t>
      </w:r>
      <w:r>
        <w:rPr>
          <w:rFonts w:ascii="Calibri" w:eastAsia="Calibri" w:hAnsi="Calibri" w:cs="Calibri"/>
          <w:lang w:eastAsia="en-GB"/>
        </w:rPr>
        <w:t xml:space="preserve"> in Central Europe</w:t>
      </w:r>
      <w:r w:rsidRPr="005477E2">
        <w:rPr>
          <w:rFonts w:ascii="Calibri" w:eastAsia="Calibri" w:hAnsi="Calibri" w:cs="Calibri"/>
          <w:lang w:eastAsia="en-GB"/>
        </w:rPr>
        <w:t xml:space="preserve">, and there is only one megacity </w:t>
      </w:r>
      <w:r>
        <w:rPr>
          <w:rFonts w:ascii="Calibri" w:eastAsia="Calibri" w:hAnsi="Calibri" w:cs="Calibri"/>
          <w:lang w:eastAsia="en-GB"/>
        </w:rPr>
        <w:t>-</w:t>
      </w:r>
      <w:r w:rsidRPr="005477E2">
        <w:rPr>
          <w:rFonts w:ascii="Calibri" w:eastAsia="Calibri" w:hAnsi="Calibri" w:cs="Calibri"/>
          <w:lang w:eastAsia="en-GB"/>
        </w:rPr>
        <w:t xml:space="preserve"> Istanbul (out of 4 megacities located in</w:t>
      </w:r>
      <w:r>
        <w:rPr>
          <w:rFonts w:ascii="Calibri" w:eastAsia="Calibri" w:hAnsi="Calibri" w:cs="Calibri"/>
          <w:lang w:eastAsia="en-GB"/>
        </w:rPr>
        <w:t xml:space="preserve"> Europe and Central Asia</w:t>
      </w:r>
      <w:r w:rsidRPr="005477E2">
        <w:rPr>
          <w:rFonts w:ascii="Calibri" w:eastAsia="Calibri" w:hAnsi="Calibri" w:cs="Calibri"/>
          <w:lang w:eastAsia="en-GB"/>
        </w:rPr>
        <w:t xml:space="preserve">). </w:t>
      </w:r>
      <w:r>
        <w:rPr>
          <w:rFonts w:ascii="Calibri" w:eastAsia="Calibri" w:hAnsi="Calibri" w:cs="Calibri"/>
          <w:lang w:eastAsia="en-GB"/>
        </w:rPr>
        <w:t>However</w:t>
      </w:r>
      <w:r w:rsidRPr="005477E2">
        <w:rPr>
          <w:rFonts w:ascii="Calibri" w:eastAsia="Calibri" w:hAnsi="Calibri" w:cs="Calibri"/>
          <w:lang w:eastAsia="en-GB"/>
        </w:rPr>
        <w:t xml:space="preserve">, </w:t>
      </w:r>
      <w:r>
        <w:rPr>
          <w:rFonts w:ascii="Calibri" w:eastAsia="Calibri" w:hAnsi="Calibri" w:cs="Calibri"/>
          <w:lang w:eastAsia="en-GB"/>
        </w:rPr>
        <w:t xml:space="preserve">with the </w:t>
      </w:r>
      <w:r w:rsidRPr="005477E2">
        <w:rPr>
          <w:rFonts w:ascii="Calibri" w:eastAsia="Calibri" w:hAnsi="Calibri" w:cs="Calibri"/>
          <w:lang w:eastAsia="en-GB"/>
        </w:rPr>
        <w:t>except</w:t>
      </w:r>
      <w:r>
        <w:rPr>
          <w:rFonts w:ascii="Calibri" w:eastAsia="Calibri" w:hAnsi="Calibri" w:cs="Calibri"/>
          <w:lang w:eastAsia="en-GB"/>
        </w:rPr>
        <w:t>ion of</w:t>
      </w:r>
      <w:r w:rsidRPr="005477E2">
        <w:rPr>
          <w:rFonts w:ascii="Calibri" w:eastAsia="Calibri" w:hAnsi="Calibri" w:cs="Calibri"/>
          <w:lang w:eastAsia="en-GB"/>
        </w:rPr>
        <w:t xml:space="preserve"> Albania, the added value of agriculture to the GDP of Central Europe is minor and economies are built on services and industry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URL" : "http://data.worldbank.org/indicator/ER.LND.PTLD.ZS/countries/1W?display=default", "accessed" : { "date-parts" : [ [ "2016", "5", "12" ] ] }, "author" : [ { "dropping-particle" : "", "family" : "The World Bank Group", "given" : "", "non-dropping-particle" : "", "parse-names" : false, "suffix" : "" } ], "id" : "ITEM-1", "issued" : { "date-parts" : [ [ "2016" ] ] }, "title" : "Terrestrial protected areas (% of total land area)", "type" : "webpage" }, "uris" : [ "http://www.mendeley.com/documents/?uuid=ba7b2ca2-067e-4f77-98b1-a6d62061d6d0" ] } ], "mendeley" : { "formattedCitation" : "(The World Bank Group, 2016)", "plainTextFormattedCitation" : "(The World Bank Group, 2016)", "previouslyFormattedCitation" : "(The World Bank Group, 2016)"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The World Bank Group, 2016)</w:t>
      </w:r>
      <w:r w:rsidRPr="005477E2">
        <w:rPr>
          <w:rFonts w:ascii="Calibri" w:eastAsia="Calibri" w:hAnsi="Calibri" w:cs="Calibri"/>
          <w:lang w:eastAsia="en-GB"/>
        </w:rPr>
        <w:fldChar w:fldCharType="end"/>
      </w:r>
      <w:r w:rsidRPr="005477E2">
        <w:rPr>
          <w:rFonts w:ascii="Calibri" w:eastAsia="Calibri" w:hAnsi="Calibri" w:cs="Calibri"/>
          <w:lang w:eastAsia="en-GB"/>
        </w:rPr>
        <w:t>.</w:t>
      </w:r>
      <w:r w:rsidRPr="005477E2">
        <w:rPr>
          <w:rFonts w:ascii="Calibri" w:eastAsia="Calibri" w:hAnsi="Calibri" w:cs="Times New Roman"/>
        </w:rPr>
        <w:t xml:space="preserve"> </w:t>
      </w:r>
      <w:r w:rsidRPr="005477E2">
        <w:rPr>
          <w:rFonts w:ascii="Calibri" w:eastAsia="Calibri" w:hAnsi="Calibri" w:cs="Calibri"/>
          <w:lang w:eastAsia="en-GB"/>
        </w:rPr>
        <w:t>Worldviews and value systems are highly diverse</w:t>
      </w:r>
      <w:r>
        <w:rPr>
          <w:rFonts w:ascii="Calibri" w:eastAsia="Calibri" w:hAnsi="Calibri" w:cs="Calibri"/>
          <w:lang w:eastAsia="en-GB"/>
        </w:rPr>
        <w:t>,</w:t>
      </w:r>
      <w:r w:rsidRPr="005477E2">
        <w:rPr>
          <w:rFonts w:ascii="Calibri" w:eastAsia="Calibri" w:hAnsi="Calibri" w:cs="Calibri"/>
          <w:lang w:eastAsia="en-GB"/>
        </w:rPr>
        <w:t xml:space="preserve"> partly as a consequence of this diverse history. Top-down determination of worldviews and values became stronger during the 20</w:t>
      </w:r>
      <w:r w:rsidRPr="008A755E">
        <w:rPr>
          <w:rFonts w:ascii="Calibri" w:eastAsia="Calibri" w:hAnsi="Calibri" w:cs="Calibri"/>
          <w:lang w:eastAsia="en-GB"/>
        </w:rPr>
        <w:t>th</w:t>
      </w:r>
      <w:r>
        <w:rPr>
          <w:rFonts w:ascii="Calibri" w:eastAsia="Calibri" w:hAnsi="Calibri" w:cs="Calibri"/>
          <w:lang w:eastAsia="en-GB"/>
        </w:rPr>
        <w:t xml:space="preserve"> </w:t>
      </w:r>
      <w:r w:rsidRPr="005477E2">
        <w:rPr>
          <w:rFonts w:ascii="Calibri" w:eastAsia="Calibri" w:hAnsi="Calibri" w:cs="Calibri"/>
          <w:lang w:eastAsia="en-GB"/>
        </w:rPr>
        <w:t xml:space="preserve">century </w:t>
      </w:r>
      <w:r>
        <w:rPr>
          <w:rFonts w:ascii="Calibri" w:eastAsia="Calibri" w:hAnsi="Calibri" w:cs="Calibri"/>
          <w:lang w:eastAsia="en-GB"/>
        </w:rPr>
        <w:t>causing considerable</w:t>
      </w:r>
      <w:r w:rsidRPr="005477E2">
        <w:rPr>
          <w:rFonts w:ascii="Calibri" w:eastAsia="Calibri" w:hAnsi="Calibri" w:cs="Calibri"/>
          <w:lang w:eastAsia="en-GB"/>
        </w:rPr>
        <w:t xml:space="preserve"> change. During the </w:t>
      </w:r>
      <w:r>
        <w:rPr>
          <w:rFonts w:ascii="Calibri" w:eastAsia="Calibri" w:hAnsi="Calibri" w:cs="Calibri"/>
          <w:lang w:eastAsia="en-GB"/>
        </w:rPr>
        <w:t>S</w:t>
      </w:r>
      <w:r w:rsidRPr="005477E2">
        <w:rPr>
          <w:rFonts w:ascii="Calibri" w:eastAsia="Calibri" w:hAnsi="Calibri" w:cs="Calibri"/>
          <w:lang w:eastAsia="en-GB"/>
        </w:rPr>
        <w:t xml:space="preserve">oviet </w:t>
      </w:r>
      <w:r>
        <w:rPr>
          <w:rFonts w:ascii="Calibri" w:eastAsia="Calibri" w:hAnsi="Calibri" w:cs="Calibri"/>
          <w:lang w:eastAsia="en-GB"/>
        </w:rPr>
        <w:t>era</w:t>
      </w:r>
      <w:r w:rsidRPr="005477E2">
        <w:rPr>
          <w:rFonts w:ascii="Calibri" w:eastAsia="Calibri" w:hAnsi="Calibri" w:cs="Calibri"/>
          <w:lang w:eastAsia="en-GB"/>
        </w:rPr>
        <w:t xml:space="preserve"> many community-level structures and informal regulations </w:t>
      </w:r>
      <w:r>
        <w:rPr>
          <w:rFonts w:ascii="Calibri" w:eastAsia="Calibri" w:hAnsi="Calibri" w:cs="Calibri"/>
          <w:lang w:eastAsia="en-GB"/>
        </w:rPr>
        <w:t>were</w:t>
      </w:r>
      <w:r w:rsidRPr="005477E2">
        <w:rPr>
          <w:rFonts w:ascii="Calibri" w:eastAsia="Calibri" w:hAnsi="Calibri" w:cs="Calibri"/>
          <w:lang w:eastAsia="en-GB"/>
        </w:rPr>
        <w:t xml:space="preserve"> deliberately </w:t>
      </w:r>
      <w:r>
        <w:rPr>
          <w:rFonts w:ascii="Calibri" w:eastAsia="Calibri" w:hAnsi="Calibri" w:cs="Calibri"/>
          <w:lang w:eastAsia="en-GB"/>
        </w:rPr>
        <w:t>dismantled</w:t>
      </w:r>
      <w:r w:rsidRPr="005477E2">
        <w:rPr>
          <w:rFonts w:ascii="Calibri" w:eastAsia="Calibri" w:hAnsi="Calibri" w:cs="Calibri"/>
          <w:lang w:eastAsia="en-GB"/>
        </w:rPr>
        <w:t>. After 1989,</w:t>
      </w:r>
      <w:r>
        <w:rPr>
          <w:rFonts w:ascii="Calibri" w:eastAsia="Calibri" w:hAnsi="Calibri" w:cs="Calibri"/>
          <w:lang w:eastAsia="en-GB"/>
        </w:rPr>
        <w:t xml:space="preserve"> a</w:t>
      </w:r>
      <w:r w:rsidRPr="005477E2">
        <w:rPr>
          <w:rFonts w:ascii="Calibri" w:eastAsia="Calibri" w:hAnsi="Calibri" w:cs="Calibri"/>
          <w:lang w:eastAsia="en-GB"/>
        </w:rPr>
        <w:t xml:space="preserve"> strong cultural revival was typical in many countries, together with an increase in national identity. Traditional values and lifestyle</w:t>
      </w:r>
      <w:r>
        <w:rPr>
          <w:rFonts w:ascii="Calibri" w:eastAsia="Calibri" w:hAnsi="Calibri" w:cs="Calibri"/>
          <w:lang w:eastAsia="en-GB"/>
        </w:rPr>
        <w:t>s</w:t>
      </w:r>
      <w:r w:rsidRPr="005477E2">
        <w:rPr>
          <w:rFonts w:ascii="Calibri" w:eastAsia="Calibri" w:hAnsi="Calibri" w:cs="Calibri"/>
          <w:lang w:eastAsia="en-GB"/>
        </w:rPr>
        <w:t xml:space="preserve"> survive and are being adapted to the new socio-economic environment in t</w:t>
      </w:r>
      <w:r>
        <w:rPr>
          <w:rFonts w:ascii="Calibri" w:eastAsia="Calibri" w:hAnsi="Calibri" w:cs="Calibri"/>
          <w:lang w:eastAsia="en-GB"/>
        </w:rPr>
        <w:t>h</w:t>
      </w:r>
      <w:r w:rsidRPr="005477E2">
        <w:rPr>
          <w:rFonts w:ascii="Calibri" w:eastAsia="Calibri" w:hAnsi="Calibri" w:cs="Calibri"/>
          <w:lang w:eastAsia="en-GB"/>
        </w:rPr>
        <w:t xml:space="preserve">ousands of semi-subsistence villages in marginal areas throughout </w:t>
      </w:r>
      <w:r>
        <w:rPr>
          <w:rFonts w:ascii="Calibri" w:eastAsia="Calibri" w:hAnsi="Calibri" w:cs="Calibri"/>
          <w:lang w:eastAsia="en-GB"/>
        </w:rPr>
        <w:t>Central Europe</w:t>
      </w:r>
      <w:r w:rsidRPr="005477E2">
        <w:rPr>
          <w:rFonts w:ascii="Calibri" w:eastAsia="Calibri" w:hAnsi="Calibri" w:cs="Calibri"/>
          <w:lang w:eastAsia="en-GB"/>
        </w:rPr>
        <w:t>.</w:t>
      </w:r>
    </w:p>
    <w:p w14:paraId="4EEA435B" w14:textId="77777777" w:rsidR="00681350" w:rsidRPr="005477E2" w:rsidRDefault="00681350" w:rsidP="001E43D4">
      <w:pPr>
        <w:rPr>
          <w:rFonts w:ascii="Calibri" w:eastAsia="Calibri" w:hAnsi="Calibri" w:cs="Times New Roman"/>
        </w:rPr>
      </w:pPr>
      <w:r w:rsidRPr="005477E2">
        <w:rPr>
          <w:rFonts w:ascii="Calibri" w:eastAsia="Calibri" w:hAnsi="Calibri" w:cs="Times New Roman"/>
        </w:rPr>
        <w:t xml:space="preserve">Central Europe is characterised by rapid economic and social development and urbanization in recent decades that increasingly resembles Western Europe together with relatively large areas of more intact nature in the form of cultural landscapes. The green corridors throughout such areas are of critical importance. These </w:t>
      </w:r>
      <w:r>
        <w:rPr>
          <w:rFonts w:ascii="Calibri" w:eastAsia="Calibri" w:hAnsi="Calibri" w:cs="Times New Roman"/>
        </w:rPr>
        <w:t>networks of landscape</w:t>
      </w:r>
      <w:r w:rsidRPr="005477E2">
        <w:rPr>
          <w:rFonts w:ascii="Calibri" w:eastAsia="Calibri" w:hAnsi="Calibri" w:cs="Times New Roman"/>
        </w:rPr>
        <w:t xml:space="preserve"> features dominated by near-natural vegetation enhance landscape connectivity, facilitating migration and dispersal of species. These existing resources raise the challenge of an alternative economic development pathway that can conserve natural capital while consumption patterns </w:t>
      </w:r>
      <w:r>
        <w:rPr>
          <w:rFonts w:ascii="Calibri" w:eastAsia="Calibri" w:hAnsi="Calibri" w:cs="Times New Roman"/>
        </w:rPr>
        <w:t>appear to</w:t>
      </w:r>
      <w:r w:rsidRPr="005477E2">
        <w:rPr>
          <w:rFonts w:ascii="Calibri" w:eastAsia="Calibri" w:hAnsi="Calibri" w:cs="Times New Roman"/>
        </w:rPr>
        <w:t xml:space="preserve"> continue to adjust to Western European norms. While local value systems are close to Western Europe, due to a similar long-term history, the ecological, economic and cultural heritage is different in many ways, influenced by divergent historical pathways in </w:t>
      </w:r>
      <w:r>
        <w:rPr>
          <w:rFonts w:ascii="Calibri" w:eastAsia="Calibri" w:hAnsi="Calibri" w:cs="Times New Roman"/>
        </w:rPr>
        <w:t>the</w:t>
      </w:r>
      <w:r w:rsidRPr="005477E2">
        <w:rPr>
          <w:rFonts w:ascii="Calibri" w:eastAsia="Calibri" w:hAnsi="Calibri" w:cs="Times New Roman"/>
        </w:rPr>
        <w:t xml:space="preserve"> 20</w:t>
      </w:r>
      <w:r w:rsidRPr="008A755E">
        <w:rPr>
          <w:rFonts w:ascii="Calibri" w:eastAsia="Calibri" w:hAnsi="Calibri" w:cs="Times New Roman"/>
        </w:rPr>
        <w:t>th</w:t>
      </w:r>
      <w:r w:rsidRPr="005477E2">
        <w:rPr>
          <w:rFonts w:ascii="Calibri" w:eastAsia="Calibri" w:hAnsi="Calibri" w:cs="Times New Roman"/>
        </w:rPr>
        <w:t xml:space="preserve"> century. Environmental policy in Central Europe is strongly influenced by the </w:t>
      </w:r>
      <w:r>
        <w:rPr>
          <w:rFonts w:ascii="Calibri" w:eastAsia="Calibri" w:hAnsi="Calibri" w:cs="Calibri"/>
          <w:lang w:eastAsia="en-GB"/>
        </w:rPr>
        <w:lastRenderedPageBreak/>
        <w:t>European Union</w:t>
      </w:r>
      <w:r w:rsidRPr="005477E2">
        <w:rPr>
          <w:rFonts w:ascii="Calibri" w:eastAsia="Calibri" w:hAnsi="Calibri" w:cs="Times New Roman"/>
        </w:rPr>
        <w:t xml:space="preserve"> since all Central European countries are either members of, or closely associated with, the </w:t>
      </w:r>
      <w:r>
        <w:rPr>
          <w:rFonts w:ascii="Calibri" w:eastAsia="Calibri" w:hAnsi="Calibri" w:cs="Calibri"/>
          <w:lang w:eastAsia="en-GB"/>
        </w:rPr>
        <w:t>European Union</w:t>
      </w:r>
      <w:r w:rsidRPr="005477E2">
        <w:rPr>
          <w:rFonts w:ascii="Calibri" w:eastAsia="Calibri" w:hAnsi="Calibri" w:cs="Times New Roman"/>
        </w:rPr>
        <w:t>.</w:t>
      </w:r>
    </w:p>
    <w:p w14:paraId="0C26D39A" w14:textId="65AE94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During the 20</w:t>
      </w:r>
      <w:r w:rsidRPr="008A755E">
        <w:rPr>
          <w:rFonts w:ascii="Calibri" w:eastAsia="Calibri" w:hAnsi="Calibri" w:cs="Calibri"/>
          <w:lang w:eastAsia="en-GB"/>
        </w:rPr>
        <w:t>th</w:t>
      </w:r>
      <w:r w:rsidRPr="005477E2">
        <w:rPr>
          <w:rFonts w:ascii="Calibri" w:eastAsia="Calibri" w:hAnsi="Calibri" w:cs="Calibri"/>
          <w:lang w:eastAsia="en-GB"/>
        </w:rPr>
        <w:t xml:space="preserve"> century, many ecosystems were impaired by water and air pollution, </w:t>
      </w:r>
      <w:r>
        <w:rPr>
          <w:rFonts w:ascii="Calibri" w:eastAsia="Calibri" w:hAnsi="Calibri" w:cs="Calibri"/>
          <w:lang w:eastAsia="en-GB"/>
        </w:rPr>
        <w:t>such as</w:t>
      </w:r>
      <w:r w:rsidRPr="005477E2">
        <w:rPr>
          <w:rFonts w:ascii="Calibri" w:eastAsia="Calibri" w:hAnsi="Calibri" w:cs="Calibri"/>
          <w:lang w:eastAsia="en-GB"/>
        </w:rPr>
        <w:t xml:space="preserve"> acid rain, </w:t>
      </w:r>
      <w:r>
        <w:rPr>
          <w:rFonts w:ascii="Calibri" w:eastAsia="Calibri" w:hAnsi="Calibri" w:cs="Calibri"/>
          <w:lang w:eastAsia="en-GB"/>
        </w:rPr>
        <w:t xml:space="preserve">industrial </w:t>
      </w:r>
      <w:r w:rsidRPr="005477E2">
        <w:rPr>
          <w:rFonts w:ascii="Calibri" w:eastAsia="Calibri" w:hAnsi="Calibri" w:cs="Calibri"/>
          <w:lang w:eastAsia="en-GB"/>
        </w:rPr>
        <w:t xml:space="preserve">waste, </w:t>
      </w:r>
      <w:r>
        <w:rPr>
          <w:rFonts w:ascii="Calibri" w:eastAsia="Calibri" w:hAnsi="Calibri" w:cs="Calibri"/>
          <w:lang w:eastAsia="en-GB"/>
        </w:rPr>
        <w:t>and</w:t>
      </w:r>
      <w:r w:rsidRPr="005477E2">
        <w:rPr>
          <w:rFonts w:ascii="Calibri" w:eastAsia="Calibri" w:hAnsi="Calibri" w:cs="Calibri"/>
          <w:lang w:eastAsia="en-GB"/>
        </w:rPr>
        <w:t xml:space="preserve"> production intensification. In Western Europe, </w:t>
      </w:r>
      <w:r>
        <w:rPr>
          <w:rFonts w:ascii="Calibri" w:eastAsia="Calibri" w:hAnsi="Calibri" w:cs="Calibri"/>
          <w:lang w:eastAsia="en-GB"/>
        </w:rPr>
        <w:t>p</w:t>
      </w:r>
      <w:r w:rsidRPr="005477E2">
        <w:rPr>
          <w:rFonts w:ascii="Calibri" w:eastAsia="Calibri" w:hAnsi="Calibri" w:cs="Calibri"/>
          <w:lang w:eastAsia="en-GB"/>
        </w:rPr>
        <w:t xml:space="preserve">rotected </w:t>
      </w:r>
      <w:r>
        <w:rPr>
          <w:rFonts w:ascii="Calibri" w:eastAsia="Calibri" w:hAnsi="Calibri" w:cs="Calibri"/>
          <w:lang w:eastAsia="en-GB"/>
        </w:rPr>
        <w:t>a</w:t>
      </w:r>
      <w:r w:rsidRPr="005477E2">
        <w:rPr>
          <w:rFonts w:ascii="Calibri" w:eastAsia="Calibri" w:hAnsi="Calibri" w:cs="Calibri"/>
          <w:lang w:eastAsia="en-GB"/>
        </w:rPr>
        <w:t xml:space="preserve">reas cover on average 25% of the land surface, while in Central Europe the equivalent area is only 21% and in Eastern Europe 7%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URL" : "http://data.worldbank.org/indicator/ER.LND.PTLD.ZS/countries/1W?display=default", "accessed" : { "date-parts" : [ [ "2016", "5", "12" ] ] }, "author" : [ { "dropping-particle" : "", "family" : "The World Bank Group", "given" : "", "non-dropping-particle" : "", "parse-names" : false, "suffix" : "" } ], "id" : "ITEM-1", "issued" : { "date-parts" : [ [ "2016" ] ] }, "title" : "Terrestrial protected areas (% of total land area)", "type" : "webpage" }, "uris" : [ "http://www.mendeley.com/documents/?uuid=ba7b2ca2-067e-4f77-98b1-a6d62061d6d0" ] } ], "mendeley" : { "formattedCitation" : "(The World Bank Group, 2016)", "plainTextFormattedCitation" : "(The World Bank Group, 2016)", "previouslyFormattedCitation" : "(The World Bank Group, 2016)"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The World Bank Group, 2016)</w:t>
      </w:r>
      <w:r w:rsidRPr="005477E2">
        <w:rPr>
          <w:rFonts w:ascii="Calibri" w:eastAsia="Calibri" w:hAnsi="Calibri" w:cs="Calibri"/>
          <w:lang w:eastAsia="en-GB"/>
        </w:rPr>
        <w:fldChar w:fldCharType="end"/>
      </w:r>
      <w:r w:rsidRPr="005477E2">
        <w:rPr>
          <w:rFonts w:ascii="Calibri" w:eastAsia="Calibri" w:hAnsi="Calibri" w:cs="Calibri"/>
          <w:lang w:eastAsia="en-GB"/>
        </w:rPr>
        <w:t xml:space="preserve">. However, biodiversity is often on average </w:t>
      </w:r>
      <w:r>
        <w:rPr>
          <w:rFonts w:ascii="Calibri" w:eastAsia="Calibri" w:hAnsi="Calibri" w:cs="Calibri"/>
          <w:lang w:eastAsia="en-GB"/>
        </w:rPr>
        <w:t>richer</w:t>
      </w:r>
      <w:r w:rsidRPr="005477E2">
        <w:rPr>
          <w:rFonts w:ascii="Calibri" w:eastAsia="Calibri" w:hAnsi="Calibri" w:cs="Calibri"/>
          <w:lang w:eastAsia="en-GB"/>
        </w:rPr>
        <w:t xml:space="preserve"> than in most parts of Western Europe</w:t>
      </w:r>
      <w:r>
        <w:rPr>
          <w:rFonts w:ascii="Calibri" w:eastAsia="Calibri" w:hAnsi="Calibri" w:cs="Calibri"/>
          <w:lang w:eastAsia="en-GB"/>
        </w:rPr>
        <w:t>. For example</w:t>
      </w:r>
      <w:r w:rsidRPr="005477E2">
        <w:rPr>
          <w:rFonts w:ascii="Calibri" w:eastAsia="Calibri" w:hAnsi="Calibri" w:cs="Calibri"/>
          <w:lang w:eastAsia="en-GB"/>
        </w:rPr>
        <w:t xml:space="preserve">, some of the most species-rich grasslands in the world are found in Estonia and Romania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111/j.1654-1103.2012.01400.x", "ISBN" : "1100-9233", "ISSN" : "11009233", "abstract" : "Questions The co-existence of high numbers of species has always fascinated ecologists, but what and where are the communities with the world records for plant species richness? The species\u2013area relationship is among the best-known patterns in community ecology, but does it give a consistent global pattern for the most saturated communities, the global maxima? Location The world. Methods We assembled the maximum values recorded for vascular plant species richness for contiguous areas from 1 mm2 up to 1 ha. We applied the power function to relate maximal richness to area and to make extrapolations to the whole Earth. Results Only two community types contain global plant species maxima. The maxima at smaller spatial grain were from oligo- to meso-trophic, managed, semi-natural, temperate grasslands (e.g. 89 species on 1 m2), those at larger grains were from tropical rain forests (e.g. 942 species on 1 ha). The maximum richness values closely followed a power function with z = 0.250: close to Preston's \u2018canonical\u2019 value of 0.262. There was no discernable difference between maxima using rooted presence (i.e. including only plants rooted in the plot) vs shoot presence (i.e. including any plant with physical cover over the plot). However, shoot presence values must logically be greater, with the curves flattening out at very small grain, and there is evidence of this from point quadrats. Extrapolating the curve to the terrestrial surface of the Earth gave a prediction of 219 204 vascular plant species, surprisingly close to a recent estimate of 275 000 actual species. Conclusions Very high richness at any spatial grain is found only in two particular habitat/community types. Nevertheless, these high richness values form a very strong, consistent pattern, not greatly affected by the method of sampling, and this pattern extrapolates amazingly well. The records challenge ecologists to consider mechanisms of species co-existence, answers to the {\u2018Paradox} of the Plankton\u2019.", "author" : [ { "dropping-particle" : "", "family" : "Wilson", "given" : "J. Bastow", "non-dropping-particle" : "", "parse-names" : false, "suffix" : "" }, { "dropping-particle" : "", "family" : "Peet", "given" : "Robert K.", "non-dropping-particle" : "", "parse-names" : false, "suffix" : "" }, { "dropping-particle" : "", "family" : "Dengler", "given" : "J\u00fcrgen", "non-dropping-particle" : "", "parse-names" : false, "suffix" : "" }, { "dropping-particle" : "", "family" : "P\u00e4rtel", "given" : "Meelis", "non-dropping-particle" : "", "parse-names" : false, "suffix" : "" } ], "container-title" : "Journal of Vegetation Science", "id" : "ITEM-1", "issue" : "4", "issued" : { "date-parts" : [ [ "2012" ] ] }, "page" : "796-802", "title" : "Plant species richness: The world records", "type" : "article-journal", "volume" : "23" }, "uris" : [ "http://www.mendeley.com/documents/?uuid=43501ac8-34fa-4cff-8355-4181fb6d98f6" ] } ], "mendeley" : { "formattedCitation" : "(Wilson, Peet, Dengler, &amp; P\u00e4rtel, 2012)", "plainTextFormattedCitation" : "(Wilson, Peet, Dengler, &amp; P\u00e4rtel, 2012)", "previouslyFormattedCitation" : "(Wilson, Peet, Dengler, &amp; P\u00e4rtel, 2012)"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Wilson</w:t>
      </w:r>
      <w:r>
        <w:rPr>
          <w:rFonts w:ascii="Calibri" w:eastAsia="Calibri" w:hAnsi="Calibri" w:cs="Calibri"/>
        </w:rPr>
        <w:t xml:space="preserve"> </w:t>
      </w:r>
      <w:r w:rsidR="00C56B4E" w:rsidRPr="00C56B4E">
        <w:rPr>
          <w:rFonts w:ascii="Calibri" w:eastAsia="Calibri" w:hAnsi="Calibri" w:cs="Calibri"/>
          <w:i/>
        </w:rPr>
        <w:t>et al.</w:t>
      </w:r>
      <w:r w:rsidRPr="00270807">
        <w:rPr>
          <w:rFonts w:ascii="Calibri" w:eastAsia="Calibri" w:hAnsi="Calibri" w:cs="Calibri"/>
          <w:lang w:eastAsia="en-GB"/>
        </w:rPr>
        <w:t>, 2012)</w:t>
      </w:r>
      <w:r w:rsidRPr="005477E2">
        <w:rPr>
          <w:rFonts w:ascii="Calibri" w:eastAsia="Calibri" w:hAnsi="Calibri" w:cs="Calibri"/>
          <w:lang w:eastAsia="en-GB"/>
        </w:rPr>
        <w:fldChar w:fldCharType="end"/>
      </w:r>
      <w:r w:rsidRPr="005477E2">
        <w:rPr>
          <w:rFonts w:ascii="Calibri" w:eastAsia="Calibri" w:hAnsi="Calibri" w:cs="Calibri"/>
          <w:lang w:eastAsia="en-GB"/>
        </w:rPr>
        <w:t xml:space="preserve">. There is increasing public support for, and interest in, </w:t>
      </w:r>
      <w:r>
        <w:rPr>
          <w:rFonts w:ascii="Calibri" w:eastAsia="Calibri" w:hAnsi="Calibri" w:cs="Calibri"/>
          <w:lang w:eastAsia="en-GB"/>
        </w:rPr>
        <w:t>nature</w:t>
      </w:r>
      <w:r w:rsidRPr="005477E2">
        <w:rPr>
          <w:rFonts w:ascii="Calibri" w:eastAsia="Calibri" w:hAnsi="Calibri" w:cs="Calibri"/>
          <w:lang w:eastAsia="en-GB"/>
        </w:rPr>
        <w:t xml:space="preserve"> conservation across Central European societies. Natural areas are seen as </w:t>
      </w:r>
      <w:r>
        <w:rPr>
          <w:rFonts w:ascii="Calibri" w:eastAsia="Calibri" w:hAnsi="Calibri" w:cs="Calibri"/>
          <w:lang w:eastAsia="en-GB"/>
        </w:rPr>
        <w:t>resources</w:t>
      </w:r>
      <w:r w:rsidRPr="005477E2">
        <w:rPr>
          <w:rFonts w:ascii="Calibri" w:eastAsia="Calibri" w:hAnsi="Calibri" w:cs="Calibri"/>
          <w:lang w:eastAsia="en-GB"/>
        </w:rPr>
        <w:t xml:space="preserve"> providing ecosystem services, supporting environmental resilence and facilitating adaptation to, and mitigation of, c</w:t>
      </w:r>
      <w:r w:rsidRPr="009149FD">
        <w:rPr>
          <w:rFonts w:ascii="Calibri" w:eastAsia="Calibri" w:hAnsi="Calibri" w:cs="Calibri"/>
          <w:lang w:eastAsia="en-GB"/>
        </w:rPr>
        <w:t>limate change</w:t>
      </w:r>
      <w:r>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author" : [ { "dropping-particle" : "", "family" : "EEA", "given" : "", "non-dropping-particle" : "", "parse-names" : false, "suffix" : "" } ], "id" : "ITEM-1", "issued" : { "date-parts" : [ [ "2012" ] ] }, "title" : "Climate change, impacts and vulnerability in Europe 2012", "type" : "report" }, "uris" : [ "http://www.mendeley.com/documents/?uuid=5fab3eb8-1085-4820-85a0-e0c61ef604f2" ] } ], "mendeley" : { "formattedCitation" : "(EEA, 2012)", "plainTextFormattedCitation" : "(EEA, 2012)", "previouslyFormattedCitation" : "(EEA, 2012)" }, "properties" : {  }, "schema" : "https://github.com/citation-style-language/schema/raw/master/csl-citation.json" }</w:instrText>
      </w:r>
      <w:r>
        <w:rPr>
          <w:rFonts w:ascii="Calibri" w:eastAsia="Calibri" w:hAnsi="Calibri" w:cs="Calibri"/>
          <w:lang w:eastAsia="en-GB"/>
        </w:rPr>
        <w:fldChar w:fldCharType="separate"/>
      </w:r>
      <w:r w:rsidRPr="009149FD">
        <w:rPr>
          <w:rFonts w:ascii="Calibri" w:eastAsia="Calibri" w:hAnsi="Calibri" w:cs="Calibri"/>
          <w:lang w:eastAsia="en-GB"/>
        </w:rPr>
        <w:t>(</w:t>
      </w:r>
      <w:r w:rsidRPr="00E610EA">
        <w:rPr>
          <w:rFonts w:ascii="Calibri" w:eastAsia="Calibri" w:hAnsi="Calibri" w:cs="Calibri"/>
          <w:lang w:eastAsia="en-GB"/>
        </w:rPr>
        <w:t>EEA, 2012</w:t>
      </w:r>
      <w:r w:rsidRPr="009149FD">
        <w:rPr>
          <w:rFonts w:ascii="Calibri" w:eastAsia="Calibri" w:hAnsi="Calibri" w:cs="Calibri"/>
          <w:lang w:eastAsia="en-GB"/>
        </w:rPr>
        <w:t>)</w:t>
      </w:r>
      <w:r>
        <w:rPr>
          <w:rFonts w:ascii="Calibri" w:eastAsia="Calibri" w:hAnsi="Calibri" w:cs="Calibri"/>
          <w:lang w:eastAsia="en-GB"/>
        </w:rPr>
        <w:fldChar w:fldCharType="end"/>
      </w:r>
      <w:r>
        <w:rPr>
          <w:rFonts w:ascii="Calibri" w:eastAsia="Calibri" w:hAnsi="Calibri" w:cs="Calibri"/>
          <w:lang w:eastAsia="en-GB"/>
        </w:rPr>
        <w:t>. C</w:t>
      </w:r>
      <w:r w:rsidRPr="005477E2">
        <w:rPr>
          <w:rFonts w:ascii="Calibri" w:eastAsia="Calibri" w:hAnsi="Calibri" w:cs="Calibri"/>
          <w:lang w:eastAsia="en-GB"/>
        </w:rPr>
        <w:t>limate change observations and projections indicate that Central Europe fac</w:t>
      </w:r>
      <w:r>
        <w:rPr>
          <w:rFonts w:ascii="Calibri" w:eastAsia="Calibri" w:hAnsi="Calibri" w:cs="Calibri"/>
          <w:lang w:eastAsia="en-GB"/>
        </w:rPr>
        <w:t>es</w:t>
      </w:r>
      <w:r w:rsidRPr="005477E2">
        <w:rPr>
          <w:rFonts w:ascii="Calibri" w:eastAsia="Calibri" w:hAnsi="Calibri" w:cs="Calibri"/>
          <w:lang w:eastAsia="en-GB"/>
        </w:rPr>
        <w:t xml:space="preserve"> increasing risk of droughts and warm temperature extremes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URL" : "http://www.eea.europa.eu/soer", "accessed" : { "date-parts" : [ [ "2015", "11", "20" ] ] }, "author" : [ { "dropping-particle" : "", "family" : "EEA", "given" : "", "non-dropping-particle" : "", "parse-names" : false, "suffix" : "" } ], "id" : "ITEM-1", "issued" : { "date-parts" : [ [ "2015" ] ] }, "language" : "en", "title" : "SOER 2015 - The European environment \u2014 state and outlook 2015", "type" : "webpage" }, "uris" : [ "http://www.mendeley.com/documents/?uuid=841664ae-6770-43ec-ab36-bf4089da1c6a" ] } ], "mendeley" : { "formattedCitation" : "(EEA, 2015b)", "plainTextFormattedCitation" : "(EEA, 2015b)", "previouslyFormattedCitation" : "(EEA, 2015b)"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w:t>
      </w:r>
      <w:r w:rsidRPr="00E610EA">
        <w:rPr>
          <w:rFonts w:ascii="Calibri" w:eastAsia="Calibri" w:hAnsi="Calibri" w:cs="Calibri"/>
          <w:lang w:eastAsia="en-GB"/>
        </w:rPr>
        <w:t>EEA, 2015b</w:t>
      </w:r>
      <w:r w:rsidRPr="00270807">
        <w:rPr>
          <w:rFonts w:ascii="Calibri" w:eastAsia="Calibri" w:hAnsi="Calibri" w:cs="Calibri"/>
          <w:lang w:eastAsia="en-GB"/>
        </w:rPr>
        <w:t>)</w:t>
      </w:r>
      <w:r w:rsidRPr="005477E2">
        <w:rPr>
          <w:rFonts w:ascii="Calibri" w:eastAsia="Calibri" w:hAnsi="Calibri" w:cs="Calibri"/>
          <w:lang w:eastAsia="en-GB"/>
        </w:rPr>
        <w:fldChar w:fldCharType="end"/>
      </w:r>
      <w:r w:rsidRPr="005477E2">
        <w:rPr>
          <w:rFonts w:ascii="Calibri" w:eastAsia="Calibri" w:hAnsi="Calibri" w:cs="Calibri"/>
          <w:lang w:eastAsia="en-GB"/>
        </w:rPr>
        <w:t xml:space="preserve"> and</w:t>
      </w:r>
      <w:r>
        <w:rPr>
          <w:rFonts w:ascii="Calibri" w:eastAsia="Calibri" w:hAnsi="Calibri" w:cs="Calibri"/>
          <w:lang w:eastAsia="en-GB"/>
        </w:rPr>
        <w:t>,</w:t>
      </w:r>
      <w:r w:rsidRPr="005477E2">
        <w:rPr>
          <w:rFonts w:ascii="Calibri" w:eastAsia="Calibri" w:hAnsi="Calibri" w:cs="Calibri"/>
          <w:lang w:eastAsia="en-GB"/>
        </w:rPr>
        <w:t xml:space="preserve"> especially</w:t>
      </w:r>
      <w:r>
        <w:rPr>
          <w:rFonts w:ascii="Calibri" w:eastAsia="Calibri" w:hAnsi="Calibri" w:cs="Calibri"/>
          <w:lang w:eastAsia="en-GB"/>
        </w:rPr>
        <w:t xml:space="preserve"> in</w:t>
      </w:r>
      <w:r w:rsidRPr="005477E2">
        <w:rPr>
          <w:rFonts w:ascii="Calibri" w:eastAsia="Calibri" w:hAnsi="Calibri" w:cs="Calibri"/>
          <w:lang w:eastAsia="en-GB"/>
        </w:rPr>
        <w:t xml:space="preserve"> the Mediterranean Sea</w:t>
      </w:r>
      <w:r>
        <w:rPr>
          <w:rFonts w:ascii="Calibri" w:eastAsia="Calibri" w:hAnsi="Calibri" w:cs="Calibri"/>
          <w:lang w:eastAsia="en-GB"/>
        </w:rPr>
        <w:t>, i</w:t>
      </w:r>
      <w:r w:rsidRPr="005477E2">
        <w:rPr>
          <w:rFonts w:ascii="Calibri" w:eastAsia="Calibri" w:hAnsi="Calibri" w:cs="Calibri"/>
          <w:lang w:eastAsia="en-GB"/>
        </w:rPr>
        <w:t>ncreasing sea temperatures and ocean acidification</w:t>
      </w:r>
      <w:r>
        <w:rPr>
          <w:rFonts w:ascii="Calibri" w:eastAsia="Calibri" w:hAnsi="Calibri" w:cs="Calibri"/>
          <w:lang w:eastAsia="en-GB"/>
        </w:rPr>
        <w:t xml:space="preserve">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17/S0025315408002476", "ISSN" : "0025-3154", "author" : [ { "dropping-particle" : "", "family" : "Gambaiani", "given" : "D.D.", "non-dropping-particle" : "", "parse-names" : false, "suffix" : "" }, { "dropping-particle" : "", "family" : "Mayol", "given" : "P.", "non-dropping-particle" : "", "parse-names" : false, "suffix" : "" }, { "dropping-particle" : "", "family" : "Isaac", "given" : "S.J.", "non-dropping-particle" : "", "parse-names" : false, "suffix" : "" }, { "dropping-particle" : "", "family" : "Simmonds", "given" : "M.P.", "non-dropping-particle" : "", "parse-names" : false, "suffix" : "" } ], "container-title" : "Journal of the Marine Biological Association of the United Kingdom", "id" : "ITEM-1", "issue" : "01", "issued" : { "date-parts" : [ [ "2009", "2", "23" ] ] }, "page" : "179", "publisher" : "Cambridge University Press", "title" : "Potential impacts of climate change and greenhouse gas emissions on Mediterranean marine ecosystems and cetaceans", "type" : "article-journal", "volume" : "89" }, "uris" : [ "http://www.mendeley.com/documents/?uuid=6dc76553-654d-3771-8b9d-e85f870feb81" ] } ], "mendeley" : { "formattedCitation" : "(Gambaiani, Mayol, Isaac, &amp; Simmonds, 2009)", "plainTextFormattedCitation" : "(Gambaiani, Mayol, Isaac, &amp; Simmonds, 2009)", "previouslyFormattedCitation" : "(Gambaiani, Mayol, Isaac, &amp; Simmonds, 2009)"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Gambaiani</w:t>
      </w:r>
      <w:r>
        <w:rPr>
          <w:rFonts w:ascii="Calibri" w:eastAsia="Calibri" w:hAnsi="Calibri" w:cs="Calibri"/>
        </w:rPr>
        <w:t xml:space="preserve"> </w:t>
      </w:r>
      <w:r w:rsidR="00C56B4E" w:rsidRPr="00C56B4E">
        <w:rPr>
          <w:rFonts w:ascii="Calibri" w:eastAsia="Calibri" w:hAnsi="Calibri" w:cs="Calibri"/>
          <w:i/>
        </w:rPr>
        <w:t>et al.</w:t>
      </w:r>
      <w:r w:rsidRPr="00270807">
        <w:rPr>
          <w:rFonts w:ascii="Calibri" w:eastAsia="Calibri" w:hAnsi="Calibri" w:cs="Calibri"/>
          <w:lang w:eastAsia="en-GB"/>
        </w:rPr>
        <w:t>, 2009)</w:t>
      </w:r>
      <w:r w:rsidRPr="005477E2">
        <w:rPr>
          <w:rFonts w:ascii="Calibri" w:eastAsia="Calibri" w:hAnsi="Calibri" w:cs="Calibri"/>
          <w:lang w:eastAsia="en-GB"/>
        </w:rPr>
        <w:fldChar w:fldCharType="end"/>
      </w:r>
      <w:r w:rsidRPr="005477E2">
        <w:rPr>
          <w:rFonts w:ascii="Calibri" w:eastAsia="Calibri" w:hAnsi="Calibri" w:cs="Calibri"/>
          <w:lang w:eastAsia="en-GB"/>
        </w:rPr>
        <w:t>.</w:t>
      </w:r>
    </w:p>
    <w:p w14:paraId="489070BE" w14:textId="77777777" w:rsidR="00681350" w:rsidRPr="005477E2" w:rsidRDefault="00681350" w:rsidP="001E43D4">
      <w:pPr>
        <w:rPr>
          <w:b/>
          <w:lang w:eastAsia="en-GB"/>
        </w:rPr>
      </w:pPr>
      <w:bookmarkStart w:id="108" w:name="_Toc451767552"/>
      <w:bookmarkStart w:id="109" w:name="_Toc470011692"/>
      <w:r w:rsidRPr="005477E2">
        <w:rPr>
          <w:b/>
          <w:lang w:eastAsia="en-GB"/>
        </w:rPr>
        <w:t xml:space="preserve">Eastern Europe </w:t>
      </w:r>
      <w:bookmarkEnd w:id="108"/>
      <w:bookmarkEnd w:id="109"/>
    </w:p>
    <w:p w14:paraId="684212E5"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Most of the </w:t>
      </w:r>
      <w:r>
        <w:rPr>
          <w:rFonts w:ascii="Calibri" w:eastAsia="Calibri" w:hAnsi="Calibri" w:cs="Calibri"/>
          <w:lang w:eastAsia="en-GB"/>
        </w:rPr>
        <w:t>IPBES</w:t>
      </w:r>
      <w:r w:rsidRPr="005477E2">
        <w:rPr>
          <w:rFonts w:ascii="Calibri" w:eastAsia="Calibri" w:hAnsi="Calibri" w:cs="Calibri"/>
          <w:lang w:eastAsia="en-GB"/>
        </w:rPr>
        <w:t xml:space="preserve"> subregion of Eastern Europe is geographically located in Asia: only Belarus, Moldova, Ukraine and the western part of Russia are completely </w:t>
      </w:r>
      <w:r>
        <w:rPr>
          <w:rFonts w:ascii="Calibri" w:eastAsia="Calibri" w:hAnsi="Calibri" w:cs="Calibri"/>
          <w:lang w:eastAsia="en-GB"/>
        </w:rPr>
        <w:t>with</w:t>
      </w:r>
      <w:r w:rsidRPr="005477E2">
        <w:rPr>
          <w:rFonts w:ascii="Calibri" w:eastAsia="Calibri" w:hAnsi="Calibri" w:cs="Calibri"/>
          <w:lang w:eastAsia="en-GB"/>
        </w:rPr>
        <w:t xml:space="preserve">in </w:t>
      </w:r>
      <w:r>
        <w:rPr>
          <w:rFonts w:ascii="Calibri" w:eastAsia="Calibri" w:hAnsi="Calibri" w:cs="Calibri"/>
          <w:lang w:eastAsia="en-GB"/>
        </w:rPr>
        <w:t>what is commonly known as</w:t>
      </w:r>
      <w:r w:rsidRPr="005477E2">
        <w:rPr>
          <w:rFonts w:ascii="Calibri" w:eastAsia="Calibri" w:hAnsi="Calibri" w:cs="Calibri"/>
          <w:lang w:eastAsia="en-GB"/>
        </w:rPr>
        <w:t xml:space="preserve"> Europe, while </w:t>
      </w:r>
      <w:r>
        <w:rPr>
          <w:rFonts w:ascii="Calibri" w:eastAsia="Calibri" w:hAnsi="Calibri" w:cs="Calibri"/>
          <w:lang w:eastAsia="en-GB"/>
        </w:rPr>
        <w:t>most</w:t>
      </w:r>
      <w:r w:rsidRPr="005477E2">
        <w:rPr>
          <w:rFonts w:ascii="Calibri" w:eastAsia="Calibri" w:hAnsi="Calibri" w:cs="Calibri"/>
          <w:lang w:eastAsia="en-GB"/>
        </w:rPr>
        <w:t xml:space="preserve"> of Russia is beyond the Urals, and Azerbaijan</w:t>
      </w:r>
      <w:r>
        <w:rPr>
          <w:rFonts w:ascii="Calibri" w:eastAsia="Calibri" w:hAnsi="Calibri" w:cs="Calibri"/>
          <w:lang w:eastAsia="en-GB"/>
        </w:rPr>
        <w:t>,</w:t>
      </w:r>
      <w:r w:rsidRPr="005477E2">
        <w:rPr>
          <w:rFonts w:ascii="Calibri" w:eastAsia="Calibri" w:hAnsi="Calibri" w:cs="Calibri"/>
          <w:lang w:eastAsia="en-GB"/>
        </w:rPr>
        <w:t xml:space="preserve"> Armenia</w:t>
      </w:r>
      <w:r>
        <w:rPr>
          <w:rFonts w:ascii="Calibri" w:eastAsia="Calibri" w:hAnsi="Calibri" w:cs="Calibri"/>
          <w:lang w:eastAsia="en-GB"/>
        </w:rPr>
        <w:t xml:space="preserve"> and Georgia</w:t>
      </w:r>
      <w:r w:rsidRPr="005477E2">
        <w:rPr>
          <w:rFonts w:ascii="Calibri" w:eastAsia="Calibri" w:hAnsi="Calibri" w:cs="Calibri"/>
          <w:lang w:eastAsia="en-GB"/>
        </w:rPr>
        <w:t xml:space="preserve"> are beyond the Greater Caucasus, which are traditionally set as the geographic divides between Europe and Asia.</w:t>
      </w:r>
    </w:p>
    <w:p w14:paraId="49DBCE48" w14:textId="30C1293E"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Most of </w:t>
      </w:r>
      <w:r>
        <w:rPr>
          <w:rFonts w:ascii="Calibri" w:eastAsia="Calibri" w:hAnsi="Calibri" w:cs="Calibri"/>
          <w:lang w:eastAsia="en-GB"/>
        </w:rPr>
        <w:t>this “</w:t>
      </w:r>
      <w:r w:rsidRPr="005477E2">
        <w:rPr>
          <w:rFonts w:ascii="Calibri" w:eastAsia="Calibri" w:hAnsi="Calibri" w:cs="Calibri"/>
          <w:lang w:eastAsia="en-GB"/>
        </w:rPr>
        <w:t>European</w:t>
      </w:r>
      <w:r>
        <w:rPr>
          <w:rFonts w:ascii="Calibri" w:eastAsia="Calibri" w:hAnsi="Calibri" w:cs="Calibri"/>
          <w:lang w:eastAsia="en-GB"/>
        </w:rPr>
        <w:t>”</w:t>
      </w:r>
      <w:r w:rsidRPr="005477E2">
        <w:rPr>
          <w:rFonts w:ascii="Calibri" w:eastAsia="Calibri" w:hAnsi="Calibri" w:cs="Calibri"/>
          <w:lang w:eastAsia="en-GB"/>
        </w:rPr>
        <w:t xml:space="preserve"> part of Eastern Europe is occupied by the Eastern European Plain</w:t>
      </w:r>
      <w:r>
        <w:rPr>
          <w:rFonts w:ascii="Calibri" w:eastAsia="Calibri" w:hAnsi="Calibri" w:cs="Calibri"/>
          <w:lang w:eastAsia="en-GB"/>
        </w:rPr>
        <w:t>,</w:t>
      </w:r>
      <w:r w:rsidRPr="005477E2">
        <w:rPr>
          <w:rFonts w:ascii="Calibri" w:eastAsia="Calibri" w:hAnsi="Calibri" w:cs="Calibri"/>
          <w:lang w:eastAsia="en-GB"/>
        </w:rPr>
        <w:t xml:space="preserve"> spanning from the Black Sea and Caucasus to the Arctic Ocean, and from the easternmost </w:t>
      </w:r>
      <w:r>
        <w:rPr>
          <w:rFonts w:ascii="Calibri" w:eastAsia="Calibri" w:hAnsi="Calibri" w:cs="Calibri"/>
          <w:lang w:eastAsia="en-GB"/>
        </w:rPr>
        <w:t>European Union</w:t>
      </w:r>
      <w:r w:rsidRPr="00192158">
        <w:rPr>
          <w:rFonts w:ascii="Calibri" w:eastAsia="Calibri" w:hAnsi="Calibri" w:cs="Calibri"/>
          <w:lang w:eastAsia="en-GB"/>
        </w:rPr>
        <w:t xml:space="preserve"> </w:t>
      </w:r>
      <w:r w:rsidRPr="005477E2">
        <w:rPr>
          <w:rFonts w:ascii="Calibri" w:eastAsia="Calibri" w:hAnsi="Calibri" w:cs="Calibri"/>
          <w:lang w:eastAsia="en-GB"/>
        </w:rPr>
        <w:t xml:space="preserve">borders to the Urals. The Plain contains the basins of some of Europe’s longest rivers, such as the Volga, Dnepr and Pechora. Being a vast mountain-free space </w:t>
      </w:r>
      <w:r>
        <w:rPr>
          <w:rFonts w:ascii="Calibri" w:eastAsia="Calibri" w:hAnsi="Calibri" w:cs="Calibri"/>
          <w:lang w:eastAsia="en-GB"/>
        </w:rPr>
        <w:t>with an</w:t>
      </w:r>
      <w:r w:rsidRPr="005477E2">
        <w:rPr>
          <w:rFonts w:ascii="Calibri" w:eastAsia="Calibri" w:hAnsi="Calibri" w:cs="Calibri"/>
          <w:lang w:eastAsia="en-GB"/>
        </w:rPr>
        <w:t xml:space="preserve"> average elevation </w:t>
      </w:r>
      <w:r>
        <w:rPr>
          <w:rFonts w:ascii="Calibri" w:eastAsia="Calibri" w:hAnsi="Calibri" w:cs="Calibri"/>
          <w:lang w:eastAsia="en-GB"/>
        </w:rPr>
        <w:t>of</w:t>
      </w:r>
      <w:r w:rsidRPr="005477E2">
        <w:rPr>
          <w:rFonts w:ascii="Calibri" w:eastAsia="Calibri" w:hAnsi="Calibri" w:cs="Calibri"/>
          <w:lang w:eastAsia="en-GB"/>
        </w:rPr>
        <w:t xml:space="preserve"> only 170 m, the Plain shows a unique</w:t>
      </w:r>
      <w:r>
        <w:rPr>
          <w:rFonts w:ascii="Calibri" w:eastAsia="Calibri" w:hAnsi="Calibri" w:cs="Calibri"/>
          <w:lang w:eastAsia="en-GB"/>
        </w:rPr>
        <w:t>ly</w:t>
      </w:r>
      <w:r w:rsidRPr="005477E2">
        <w:rPr>
          <w:rFonts w:ascii="Calibri" w:eastAsia="Calibri" w:hAnsi="Calibri" w:cs="Calibri"/>
          <w:lang w:eastAsia="en-GB"/>
        </w:rPr>
        <w:t xml:space="preserve"> gradual and continuous change of climatic zones and biogeographic regions, from </w:t>
      </w:r>
      <w:r>
        <w:rPr>
          <w:rFonts w:ascii="Calibri" w:eastAsia="Calibri" w:hAnsi="Calibri" w:cs="Calibri"/>
          <w:lang w:eastAsia="en-GB"/>
        </w:rPr>
        <w:t>A</w:t>
      </w:r>
      <w:r w:rsidRPr="005477E2">
        <w:rPr>
          <w:rFonts w:ascii="Calibri" w:eastAsia="Calibri" w:hAnsi="Calibri" w:cs="Calibri"/>
          <w:lang w:eastAsia="en-GB"/>
        </w:rPr>
        <w:t>rctic deserts and tundra to boreal taiga, and then to mixed and deciduous continental forests and forested steppes, steppes and semi-deserts of the steppic zone. Arctic deserts have negligible vegetation productivity due to the extreme cold and the short growing season, and are dominated by algae, mosses, lichens and only a few vascular plants (</w:t>
      </w:r>
      <w:r>
        <w:rPr>
          <w:rFonts w:ascii="Calibri" w:eastAsia="Calibri" w:hAnsi="Calibri" w:cs="Calibri"/>
          <w:lang w:eastAsia="en-GB"/>
        </w:rPr>
        <w:t xml:space="preserve">ca. </w:t>
      </w:r>
      <w:r w:rsidRPr="005477E2">
        <w:rPr>
          <w:rFonts w:ascii="Calibri" w:eastAsia="Calibri" w:hAnsi="Calibri" w:cs="Calibri"/>
          <w:lang w:eastAsia="en-GB"/>
        </w:rPr>
        <w:t xml:space="preserve">100 species), covering about half of the ground surface altogether. Tundra habitats also have permanently frozen subsoils and environmental conditions that do not allow for forest growth (temperature, wind, precipitation). Vegetation is composed of a grass and a moss layer with sparse bushes, </w:t>
      </w:r>
      <w:r>
        <w:rPr>
          <w:rFonts w:ascii="Calibri" w:eastAsia="Calibri" w:hAnsi="Calibri" w:cs="Calibri"/>
          <w:lang w:eastAsia="en-GB"/>
        </w:rPr>
        <w:t>inter-laced</w:t>
      </w:r>
      <w:r w:rsidRPr="005477E2">
        <w:rPr>
          <w:rFonts w:ascii="Calibri" w:eastAsia="Calibri" w:hAnsi="Calibri" w:cs="Calibri"/>
          <w:lang w:eastAsia="en-GB"/>
        </w:rPr>
        <w:t xml:space="preserve"> with open soil</w:t>
      </w:r>
      <w:r>
        <w:rPr>
          <w:rFonts w:ascii="Calibri" w:eastAsia="Calibri" w:hAnsi="Calibri" w:cs="Calibri"/>
          <w:lang w:eastAsia="en-GB"/>
        </w:rPr>
        <w:t>, including</w:t>
      </w:r>
      <w:r w:rsidRPr="005477E2">
        <w:rPr>
          <w:rFonts w:ascii="Calibri" w:eastAsia="Calibri" w:hAnsi="Calibri" w:cs="Calibri"/>
          <w:lang w:eastAsia="en-GB"/>
        </w:rPr>
        <w:t xml:space="preserve"> lichen and moss or alternatively shrub tundra. Such habitats have relatively low species diversity (</w:t>
      </w:r>
      <w:r>
        <w:rPr>
          <w:rFonts w:ascii="Calibri" w:eastAsia="Calibri" w:hAnsi="Calibri" w:cs="Calibri"/>
          <w:lang w:eastAsia="en-GB"/>
        </w:rPr>
        <w:t xml:space="preserve">totalling ca. </w:t>
      </w:r>
      <w:r w:rsidRPr="005477E2">
        <w:rPr>
          <w:rFonts w:ascii="Calibri" w:eastAsia="Calibri" w:hAnsi="Calibri" w:cs="Calibri"/>
          <w:lang w:eastAsia="en-GB"/>
        </w:rPr>
        <w:t xml:space="preserve">500 vascular plants). Only continental, and northern and middle steppic regions are dominated by croplands (with steppe soils often heavily overused and degraded), while the boreal taiga region is mostly forested, except the areas around major cities. The forests are mostly natural and semi-natural, and managed only towards the southern part of the taiga region and further to the south. The south-eastern segment of the steppic and semi-desert </w:t>
      </w:r>
      <w:r>
        <w:rPr>
          <w:rFonts w:ascii="Calibri" w:eastAsia="Calibri" w:hAnsi="Calibri" w:cs="Calibri"/>
          <w:lang w:eastAsia="en-GB"/>
        </w:rPr>
        <w:t xml:space="preserve">and desert </w:t>
      </w:r>
      <w:r w:rsidRPr="005477E2">
        <w:rPr>
          <w:rFonts w:ascii="Calibri" w:eastAsia="Calibri" w:hAnsi="Calibri" w:cs="Calibri"/>
          <w:lang w:eastAsia="en-GB"/>
        </w:rPr>
        <w:t>strip (especially within the Caspian Depression) contains vast arid rangelands</w:t>
      </w:r>
      <w:r w:rsidR="00DF417E">
        <w:rPr>
          <w:rFonts w:ascii="Calibri" w:eastAsia="Calibri" w:hAnsi="Calibri" w:cs="Calibri"/>
          <w:lang w:eastAsia="en-GB"/>
        </w:rPr>
        <w:t xml:space="preserve"> (Isachenko, 1985).</w:t>
      </w:r>
      <w:r w:rsidRPr="005477E2">
        <w:rPr>
          <w:rFonts w:ascii="Calibri" w:eastAsia="Calibri" w:hAnsi="Calibri" w:cs="Calibri"/>
          <w:lang w:eastAsia="en-GB"/>
        </w:rPr>
        <w:t xml:space="preserve"> Several old industrial areas (notably Donbass in Ukraine) are densely populated, while elsewhere, except the south-western part of the plain, population density drops to less than 10-15 people/km</w:t>
      </w:r>
      <w:r w:rsidRPr="008A755E">
        <w:rPr>
          <w:rFonts w:ascii="Calibri" w:eastAsia="Calibri" w:hAnsi="Calibri" w:cs="Calibri"/>
          <w:vertAlign w:val="superscript"/>
          <w:lang w:eastAsia="en-GB"/>
        </w:rPr>
        <w:t>2</w:t>
      </w:r>
      <w:r w:rsidRPr="005477E2">
        <w:rPr>
          <w:rFonts w:ascii="Calibri" w:eastAsia="Calibri" w:hAnsi="Calibri" w:cs="Calibri"/>
          <w:lang w:eastAsia="en-GB"/>
        </w:rPr>
        <w:t xml:space="preserve">. </w:t>
      </w:r>
      <w:r>
        <w:rPr>
          <w:rFonts w:ascii="Calibri" w:eastAsia="Calibri" w:hAnsi="Calibri" w:cs="Calibri"/>
          <w:lang w:eastAsia="en-GB"/>
        </w:rPr>
        <w:t xml:space="preserve">The region </w:t>
      </w:r>
      <w:r w:rsidRPr="005477E2">
        <w:rPr>
          <w:rFonts w:ascii="Calibri" w:eastAsia="Calibri" w:hAnsi="Calibri" w:cs="Calibri"/>
          <w:lang w:eastAsia="en-GB"/>
        </w:rPr>
        <w:t>contain</w:t>
      </w:r>
      <w:r>
        <w:rPr>
          <w:rFonts w:ascii="Calibri" w:eastAsia="Calibri" w:hAnsi="Calibri" w:cs="Calibri"/>
          <w:lang w:eastAsia="en-GB"/>
        </w:rPr>
        <w:t>s</w:t>
      </w:r>
      <w:r w:rsidRPr="005477E2">
        <w:rPr>
          <w:rFonts w:ascii="Calibri" w:eastAsia="Calibri" w:hAnsi="Calibri" w:cs="Calibri"/>
          <w:lang w:eastAsia="en-GB"/>
        </w:rPr>
        <w:t xml:space="preserve"> </w:t>
      </w:r>
      <w:r>
        <w:rPr>
          <w:rFonts w:ascii="Calibri" w:eastAsia="Calibri" w:hAnsi="Calibri" w:cs="Calibri"/>
          <w:lang w:eastAsia="en-GB"/>
        </w:rPr>
        <w:t xml:space="preserve">the Moscow metropolitan area, one of the four in the region with more than 10 million inhabitants . </w:t>
      </w:r>
      <w:r w:rsidRPr="005477E2">
        <w:rPr>
          <w:rFonts w:ascii="Calibri" w:eastAsia="Calibri" w:hAnsi="Calibri" w:cs="Calibri"/>
          <w:lang w:eastAsia="en-GB"/>
        </w:rPr>
        <w:t xml:space="preserve">Many areas in </w:t>
      </w:r>
      <w:r>
        <w:rPr>
          <w:rFonts w:ascii="Calibri" w:eastAsia="Calibri" w:hAnsi="Calibri" w:cs="Calibri"/>
          <w:lang w:eastAsia="en-GB"/>
        </w:rPr>
        <w:t>w</w:t>
      </w:r>
      <w:r w:rsidRPr="005477E2">
        <w:rPr>
          <w:rFonts w:ascii="Calibri" w:eastAsia="Calibri" w:hAnsi="Calibri" w:cs="Calibri"/>
          <w:lang w:eastAsia="en-GB"/>
        </w:rPr>
        <w:t xml:space="preserve">estern Russia have been rapidly losing their rural population over several decades </w:t>
      </w:r>
      <w:sdt>
        <w:sdtPr>
          <w:rPr>
            <w:rFonts w:ascii="Calibri" w:eastAsia="Calibri" w:hAnsi="Calibri" w:cs="Calibri"/>
            <w:lang w:eastAsia="en-GB"/>
          </w:rPr>
          <w:id w:val="1021741271"/>
          <w:citation/>
        </w:sdtPr>
        <w:sdtContent>
          <w:r w:rsidRPr="005477E2">
            <w:rPr>
              <w:rFonts w:ascii="Calibri" w:eastAsia="Calibri" w:hAnsi="Calibri" w:cs="Calibri"/>
              <w:lang w:eastAsia="en-GB"/>
            </w:rPr>
            <w:fldChar w:fldCharType="begin"/>
          </w:r>
          <w:r w:rsidRPr="005477E2">
            <w:rPr>
              <w:rFonts w:ascii="Calibri" w:eastAsia="Calibri" w:hAnsi="Calibri" w:cs="Calibri"/>
              <w:lang w:eastAsia="en-GB"/>
            </w:rPr>
            <w:instrText xml:space="preserve"> CITATION alekseev-safronov-2015-transformation-trends-of-russia’s-rural-settlement-patterns-in-the-late-soviet-and-post-soviet-periods-(1970–2010) \l 2057 </w:instrText>
          </w:r>
          <w:r w:rsidRPr="005477E2">
            <w:rPr>
              <w:rFonts w:ascii="Calibri" w:eastAsia="Calibri" w:hAnsi="Calibri" w:cs="Calibri"/>
              <w:lang w:eastAsia="en-GB"/>
            </w:rPr>
            <w:fldChar w:fldCharType="separate"/>
          </w:r>
          <w:r w:rsidRPr="007312E5">
            <w:rPr>
              <w:rFonts w:ascii="Calibri" w:eastAsia="Calibri" w:hAnsi="Calibri" w:cs="Calibri"/>
              <w:lang w:eastAsia="en-GB"/>
            </w:rPr>
            <w:t>(Alekseev &amp; Safronov, 2015)</w:t>
          </w:r>
          <w:r w:rsidRPr="005477E2">
            <w:rPr>
              <w:rFonts w:ascii="Calibri" w:eastAsia="Calibri" w:hAnsi="Calibri" w:cs="Calibri"/>
              <w:lang w:eastAsia="en-GB"/>
            </w:rPr>
            <w:fldChar w:fldCharType="end"/>
          </w:r>
        </w:sdtContent>
      </w:sdt>
      <w:r w:rsidRPr="005477E2">
        <w:rPr>
          <w:rFonts w:ascii="Calibri" w:eastAsia="Calibri" w:hAnsi="Calibri" w:cs="Calibri"/>
          <w:lang w:eastAsia="en-GB"/>
        </w:rPr>
        <w:t>. In addition, the Chernobyl nuclear</w:t>
      </w:r>
      <w:r>
        <w:rPr>
          <w:rFonts w:ascii="Calibri" w:eastAsia="Calibri" w:hAnsi="Calibri" w:cs="Calibri"/>
          <w:lang w:eastAsia="en-GB"/>
        </w:rPr>
        <w:t xml:space="preserve"> accident of 1986 led to the re</w:t>
      </w:r>
      <w:r w:rsidRPr="005477E2">
        <w:rPr>
          <w:rFonts w:ascii="Calibri" w:eastAsia="Calibri" w:hAnsi="Calibri" w:cs="Calibri"/>
          <w:lang w:eastAsia="en-GB"/>
        </w:rPr>
        <w:t xml:space="preserve">location of hundreds of thousands of people in Belarus, Ukraine and Russia </w:t>
      </w:r>
      <w:sdt>
        <w:sdtPr>
          <w:rPr>
            <w:rFonts w:ascii="Calibri" w:eastAsia="Calibri" w:hAnsi="Calibri" w:cs="Calibri"/>
            <w:lang w:eastAsia="en-GB"/>
          </w:rPr>
          <w:id w:val="-1026102988"/>
          <w:citation/>
        </w:sdtPr>
        <w:sdtContent>
          <w:r w:rsidRPr="005477E2">
            <w:rPr>
              <w:rFonts w:ascii="Calibri" w:eastAsia="Calibri" w:hAnsi="Calibri" w:cs="Calibri"/>
              <w:lang w:eastAsia="en-GB"/>
            </w:rPr>
            <w:fldChar w:fldCharType="begin"/>
          </w:r>
          <w:r w:rsidRPr="005477E2">
            <w:rPr>
              <w:rFonts w:ascii="Calibri" w:eastAsia="Calibri" w:hAnsi="Calibri" w:cs="Calibri"/>
              <w:lang w:eastAsia="en-GB"/>
            </w:rPr>
            <w:instrText xml:space="preserve"> CITATION "hostert-kuemmerle-2011-rapid-land-use-change-after-socio-economic-disturbances:-the-collapse-of-the-soviet union-versus-chernobyl" \l 2057 </w:instrText>
          </w:r>
          <w:r w:rsidRPr="005477E2">
            <w:rPr>
              <w:rFonts w:ascii="Calibri" w:eastAsia="Calibri" w:hAnsi="Calibri" w:cs="Calibri"/>
              <w:lang w:eastAsia="en-GB"/>
            </w:rPr>
            <w:fldChar w:fldCharType="separate"/>
          </w:r>
          <w:r w:rsidRPr="007312E5">
            <w:rPr>
              <w:rFonts w:ascii="Calibri" w:eastAsia="Calibri" w:hAnsi="Calibri" w:cs="Calibri"/>
              <w:lang w:eastAsia="en-GB"/>
            </w:rPr>
            <w:t xml:space="preserve">(Hostert, </w:t>
          </w:r>
          <w:r w:rsidRPr="008A755E">
            <w:rPr>
              <w:rFonts w:ascii="Calibri" w:eastAsia="Calibri" w:hAnsi="Calibri" w:cs="Calibri"/>
              <w:i/>
              <w:lang w:eastAsia="en-GB"/>
            </w:rPr>
            <w:t>et al.</w:t>
          </w:r>
          <w:r w:rsidRPr="007312E5">
            <w:rPr>
              <w:rFonts w:ascii="Calibri" w:eastAsia="Calibri" w:hAnsi="Calibri" w:cs="Calibri"/>
              <w:lang w:eastAsia="en-GB"/>
            </w:rPr>
            <w:t>, 2011)</w:t>
          </w:r>
          <w:r w:rsidRPr="005477E2">
            <w:rPr>
              <w:rFonts w:ascii="Calibri" w:eastAsia="Calibri" w:hAnsi="Calibri" w:cs="Calibri"/>
              <w:lang w:eastAsia="en-GB"/>
            </w:rPr>
            <w:fldChar w:fldCharType="end"/>
          </w:r>
        </w:sdtContent>
      </w:sdt>
      <w:r w:rsidRPr="005477E2">
        <w:rPr>
          <w:rFonts w:ascii="Calibri" w:eastAsia="Calibri" w:hAnsi="Calibri" w:cs="Calibri"/>
          <w:lang w:eastAsia="en-GB"/>
        </w:rPr>
        <w:t xml:space="preserve">. </w:t>
      </w:r>
    </w:p>
    <w:p w14:paraId="10857A00" w14:textId="7C6FB3A2"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re are several mountain systems on the edge of the Eastern European Plain: the </w:t>
      </w:r>
      <w:r>
        <w:rPr>
          <w:rFonts w:ascii="Calibri" w:eastAsia="Calibri" w:hAnsi="Calibri" w:cs="Calibri"/>
          <w:lang w:eastAsia="en-GB"/>
        </w:rPr>
        <w:t>e</w:t>
      </w:r>
      <w:r w:rsidRPr="005477E2">
        <w:rPr>
          <w:rFonts w:ascii="Calibri" w:eastAsia="Calibri" w:hAnsi="Calibri" w:cs="Calibri"/>
          <w:lang w:eastAsia="en-GB"/>
        </w:rPr>
        <w:t xml:space="preserve">astern (Ukrainian) Carpathians, Urals, Crimean Mountains, the Greater Caucasus and Khibiny. All of these, </w:t>
      </w:r>
      <w:r w:rsidRPr="005477E2">
        <w:rPr>
          <w:rFonts w:ascii="Calibri" w:eastAsia="Calibri" w:hAnsi="Calibri" w:cs="Calibri"/>
          <w:lang w:eastAsia="en-GB"/>
        </w:rPr>
        <w:lastRenderedPageBreak/>
        <w:t>especially the Great</w:t>
      </w:r>
      <w:r>
        <w:rPr>
          <w:rFonts w:ascii="Calibri" w:eastAsia="Calibri" w:hAnsi="Calibri" w:cs="Calibri"/>
          <w:lang w:eastAsia="en-GB"/>
        </w:rPr>
        <w:t>er</w:t>
      </w:r>
      <w:r w:rsidRPr="005477E2">
        <w:rPr>
          <w:rFonts w:ascii="Calibri" w:eastAsia="Calibri" w:hAnsi="Calibri" w:cs="Calibri"/>
          <w:lang w:eastAsia="en-GB"/>
        </w:rPr>
        <w:t xml:space="preserve"> Caucasus can be regarded as </w:t>
      </w:r>
      <w:r>
        <w:rPr>
          <w:rFonts w:ascii="Calibri" w:eastAsia="Calibri" w:hAnsi="Calibri" w:cs="Calibri"/>
          <w:lang w:eastAsia="en-GB"/>
        </w:rPr>
        <w:t>very important for</w:t>
      </w:r>
      <w:r w:rsidRPr="005477E2">
        <w:rPr>
          <w:rFonts w:ascii="Calibri" w:eastAsia="Calibri" w:hAnsi="Calibri" w:cs="Calibri"/>
          <w:lang w:eastAsia="en-GB"/>
        </w:rPr>
        <w:t xml:space="preserve"> biodiversity and, in general, their ecosystems are better preserved </w:t>
      </w:r>
      <w:r>
        <w:rPr>
          <w:rFonts w:ascii="Calibri" w:eastAsia="Calibri" w:hAnsi="Calibri" w:cs="Calibri"/>
          <w:lang w:eastAsia="en-GB"/>
        </w:rPr>
        <w:t>than</w:t>
      </w:r>
      <w:r w:rsidRPr="005477E2">
        <w:rPr>
          <w:rFonts w:ascii="Calibri" w:eastAsia="Calibri" w:hAnsi="Calibri" w:cs="Calibri"/>
          <w:lang w:eastAsia="en-GB"/>
        </w:rPr>
        <w:t xml:space="preserve"> the surrounding areas, except for some mining and industrial areas in the </w:t>
      </w:r>
      <w:r>
        <w:rPr>
          <w:rFonts w:ascii="Calibri" w:eastAsia="Calibri" w:hAnsi="Calibri" w:cs="Calibri"/>
          <w:lang w:eastAsia="en-GB"/>
        </w:rPr>
        <w:t>c</w:t>
      </w:r>
      <w:r w:rsidRPr="005477E2">
        <w:rPr>
          <w:rFonts w:ascii="Calibri" w:eastAsia="Calibri" w:hAnsi="Calibri" w:cs="Calibri"/>
          <w:lang w:eastAsia="en-GB"/>
        </w:rPr>
        <w:t xml:space="preserve">entral and </w:t>
      </w:r>
      <w:r>
        <w:rPr>
          <w:rFonts w:ascii="Calibri" w:eastAsia="Calibri" w:hAnsi="Calibri" w:cs="Calibri"/>
          <w:lang w:eastAsia="en-GB"/>
        </w:rPr>
        <w:t>s</w:t>
      </w:r>
      <w:r w:rsidRPr="005477E2">
        <w:rPr>
          <w:rFonts w:ascii="Calibri" w:eastAsia="Calibri" w:hAnsi="Calibri" w:cs="Calibri"/>
          <w:lang w:eastAsia="en-GB"/>
        </w:rPr>
        <w:t xml:space="preserve">outhern Urals, and the edges (especially in the south) of the Crimean Mountains and the Greater Caucasus, which are densely populated. The Greater Caucasus features a broad range of ecosystems, from dry steppes, semi-boreal forests, alpine meadows and glaciers to humid subtropical forests </w:t>
      </w:r>
      <w:r w:rsidR="001B008D">
        <w:rPr>
          <w:rFonts w:ascii="Calibri" w:eastAsia="Calibri" w:hAnsi="Calibri" w:cs="Calibri"/>
          <w:lang w:eastAsia="en-GB"/>
        </w:rPr>
        <w:t>(Isachenko, 1985).</w:t>
      </w:r>
      <w:r>
        <w:rPr>
          <w:rFonts w:ascii="Calibri" w:eastAsia="Calibri" w:hAnsi="Calibri" w:cs="Calibri"/>
          <w:lang w:eastAsia="en-GB"/>
        </w:rPr>
        <w:t xml:space="preserve"> S</w:t>
      </w:r>
      <w:r w:rsidRPr="005477E2">
        <w:rPr>
          <w:rFonts w:ascii="Calibri" w:eastAsia="Calibri" w:hAnsi="Calibri" w:cs="Calibri"/>
          <w:lang w:eastAsia="en-GB"/>
        </w:rPr>
        <w:t>ome of its peaks</w:t>
      </w:r>
      <w:r>
        <w:rPr>
          <w:rFonts w:ascii="Calibri" w:eastAsia="Calibri" w:hAnsi="Calibri" w:cs="Calibri"/>
          <w:lang w:eastAsia="en-GB"/>
        </w:rPr>
        <w:t xml:space="preserve">, </w:t>
      </w:r>
      <w:r w:rsidRPr="005477E2">
        <w:rPr>
          <w:rFonts w:ascii="Calibri" w:eastAsia="Calibri" w:hAnsi="Calibri" w:cs="Calibri"/>
          <w:lang w:eastAsia="en-GB"/>
        </w:rPr>
        <w:t xml:space="preserve">including </w:t>
      </w:r>
      <w:r>
        <w:rPr>
          <w:rFonts w:ascii="Calibri" w:eastAsia="Calibri" w:hAnsi="Calibri" w:cs="Calibri"/>
          <w:lang w:eastAsia="en-GB"/>
        </w:rPr>
        <w:t>seven</w:t>
      </w:r>
      <w:r w:rsidRPr="005477E2">
        <w:rPr>
          <w:rFonts w:ascii="Calibri" w:eastAsia="Calibri" w:hAnsi="Calibri" w:cs="Calibri"/>
          <w:lang w:eastAsia="en-GB"/>
        </w:rPr>
        <w:t xml:space="preserve"> peaks over 5,000 m</w:t>
      </w:r>
      <w:r>
        <w:rPr>
          <w:rFonts w:ascii="Calibri" w:eastAsia="Calibri" w:hAnsi="Calibri" w:cs="Calibri"/>
          <w:lang w:eastAsia="en-GB"/>
        </w:rPr>
        <w:t>,</w:t>
      </w:r>
      <w:r w:rsidRPr="005477E2">
        <w:rPr>
          <w:rFonts w:ascii="Calibri" w:eastAsia="Calibri" w:hAnsi="Calibri" w:cs="Calibri"/>
          <w:lang w:eastAsia="en-GB"/>
        </w:rPr>
        <w:t xml:space="preserve"> are Europe’s highest.</w:t>
      </w:r>
    </w:p>
    <w:p w14:paraId="6BA5FD4E" w14:textId="7D68E62C"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The geographically Asian part of Russia (Siberia and the Far East) stretches for over 5,000 km from the Urals to the Pacific coast, and for over 3</w:t>
      </w:r>
      <w:r>
        <w:rPr>
          <w:rFonts w:ascii="Calibri" w:eastAsia="Calibri" w:hAnsi="Calibri" w:cs="Calibri"/>
          <w:lang w:eastAsia="en-GB"/>
        </w:rPr>
        <w:t>,</w:t>
      </w:r>
      <w:r w:rsidRPr="005477E2">
        <w:rPr>
          <w:rFonts w:ascii="Calibri" w:eastAsia="Calibri" w:hAnsi="Calibri" w:cs="Calibri"/>
          <w:lang w:eastAsia="en-GB"/>
        </w:rPr>
        <w:t xml:space="preserve">000 km from the Arctic Ocean to Mongolia and China. It consists of the flat and swampy (except the southern steppic part) Western Siberian Lowland, the hilly and sometimes low mountainous Central Siberian Plateau, the Southern Siberian (Altai, Sayany) and Transbaikalian Mountains limiting the </w:t>
      </w:r>
      <w:r>
        <w:rPr>
          <w:rFonts w:ascii="Calibri" w:eastAsia="Calibri" w:hAnsi="Calibri" w:cs="Calibri"/>
          <w:lang w:eastAsia="en-GB"/>
        </w:rPr>
        <w:t>l</w:t>
      </w:r>
      <w:r w:rsidRPr="005477E2">
        <w:rPr>
          <w:rFonts w:ascii="Calibri" w:eastAsia="Calibri" w:hAnsi="Calibri" w:cs="Calibri"/>
          <w:lang w:eastAsia="en-GB"/>
        </w:rPr>
        <w:t xml:space="preserve">owlands and the </w:t>
      </w:r>
      <w:r>
        <w:rPr>
          <w:rFonts w:ascii="Calibri" w:eastAsia="Calibri" w:hAnsi="Calibri" w:cs="Calibri"/>
          <w:lang w:eastAsia="en-GB"/>
        </w:rPr>
        <w:t>p</w:t>
      </w:r>
      <w:r w:rsidRPr="005477E2">
        <w:rPr>
          <w:rFonts w:ascii="Calibri" w:eastAsia="Calibri" w:hAnsi="Calibri" w:cs="Calibri"/>
          <w:lang w:eastAsia="en-GB"/>
        </w:rPr>
        <w:t xml:space="preserve">lateau in the south, and the extremely complex topography of the almost entirely mountainous Russian Far East. Most of the area is covered </w:t>
      </w:r>
      <w:r>
        <w:rPr>
          <w:rFonts w:ascii="Calibri" w:eastAsia="Calibri" w:hAnsi="Calibri" w:cs="Calibri"/>
          <w:lang w:eastAsia="en-GB"/>
        </w:rPr>
        <w:t>by</w:t>
      </w:r>
      <w:r w:rsidRPr="005477E2">
        <w:rPr>
          <w:rFonts w:ascii="Calibri" w:eastAsia="Calibri" w:hAnsi="Calibri" w:cs="Calibri"/>
          <w:lang w:eastAsia="en-GB"/>
        </w:rPr>
        <w:t xml:space="preserve"> boreal taiga, except </w:t>
      </w:r>
      <w:r>
        <w:rPr>
          <w:rFonts w:ascii="Calibri" w:eastAsia="Calibri" w:hAnsi="Calibri" w:cs="Calibri"/>
          <w:lang w:eastAsia="en-GB"/>
        </w:rPr>
        <w:t xml:space="preserve">for </w:t>
      </w:r>
      <w:r w:rsidRPr="005477E2">
        <w:rPr>
          <w:rFonts w:ascii="Calibri" w:eastAsia="Calibri" w:hAnsi="Calibri" w:cs="Calibri"/>
          <w:lang w:eastAsia="en-GB"/>
        </w:rPr>
        <w:t xml:space="preserve">tundra and </w:t>
      </w:r>
      <w:r>
        <w:rPr>
          <w:rFonts w:ascii="Calibri" w:eastAsia="Calibri" w:hAnsi="Calibri" w:cs="Calibri"/>
          <w:lang w:eastAsia="en-GB"/>
        </w:rPr>
        <w:t>A</w:t>
      </w:r>
      <w:r w:rsidRPr="005477E2">
        <w:rPr>
          <w:rFonts w:ascii="Calibri" w:eastAsia="Calibri" w:hAnsi="Calibri" w:cs="Calibri"/>
          <w:lang w:eastAsia="en-GB"/>
        </w:rPr>
        <w:t>rctic deserts in the extreme north and in</w:t>
      </w:r>
      <w:r>
        <w:rPr>
          <w:rFonts w:ascii="Calibri" w:eastAsia="Calibri" w:hAnsi="Calibri" w:cs="Calibri"/>
          <w:lang w:eastAsia="en-GB"/>
        </w:rPr>
        <w:t xml:space="preserve"> A</w:t>
      </w:r>
      <w:r w:rsidRPr="005477E2">
        <w:rPr>
          <w:rFonts w:ascii="Calibri" w:eastAsia="Calibri" w:hAnsi="Calibri" w:cs="Calibri"/>
          <w:lang w:eastAsia="en-GB"/>
        </w:rPr>
        <w:t xml:space="preserve">rctic archipelagos, while in the south, the taiga changes to semi-steppes and steppes. There is an area of semi-deserts between the Sayany mountains and Mongolia. The mountains (except those located in high latitudes) are mostly forested and recognised as important global and regional biodiversity hotspots. Taiga forests are not managed </w:t>
      </w:r>
      <w:r>
        <w:rPr>
          <w:rFonts w:ascii="Calibri" w:eastAsia="Calibri" w:hAnsi="Calibri" w:cs="Calibri"/>
          <w:lang w:eastAsia="en-GB"/>
        </w:rPr>
        <w:t>sustainably. There, c</w:t>
      </w:r>
      <w:r w:rsidRPr="00192158">
        <w:rPr>
          <w:rFonts w:ascii="Calibri" w:eastAsia="Calibri" w:hAnsi="Calibri" w:cs="Calibri"/>
          <w:lang w:eastAsia="en-GB"/>
        </w:rPr>
        <w:t xml:space="preserve">ontrol and protection cannot prevent forest fires and illegal logging and the area of burnt forests is larger than the area of logging reported by the Russian Forest Agency </w:t>
      </w:r>
      <w:r w:rsidRPr="00192158">
        <w:rPr>
          <w:rFonts w:ascii="Calibri" w:eastAsia="Calibri" w:hAnsi="Calibri" w:cs="Calibri"/>
          <w:lang w:eastAsia="en-GB"/>
        </w:rPr>
        <w:fldChar w:fldCharType="begin" w:fldLock="1"/>
      </w:r>
      <w:r w:rsidRPr="00192158">
        <w:rPr>
          <w:rFonts w:ascii="Calibri" w:eastAsia="Calibri" w:hAnsi="Calibri" w:cs="Calibri"/>
          <w:lang w:eastAsia="en-GB"/>
        </w:rPr>
        <w:instrText>ADDIN CSL_CITATION { "citationItems" : [ { "id" : "ITEM-1", "itemData" : { "ISBN" : "9785956200964", "author" : [ { "dropping-particle" : "", "family" : "Minprirody of Russia [\u041c\u0438\u043d\u043f\u0440\u0438\u0440\u043e\u0434\u044b \u0420\u043e\u0441\u0441\u0438\u0438]", "given" : "", "non-dropping-particle" : "", "parse-names" : false, "suffix" : "" } ], "id" : "ITEM-1", "issued" : { "date-parts" : [ [ "2016" ] ] }, "number-of-pages" : "639", "publisher" : "Minprirody of Russia; NIA-Priroda [\u041c\u0438\u043d\u043f\u0440\u0438\u0440\u043e\u0434\u044b \u0420\u043e\u0441\u0441\u0438\u0438; \u041d\u0418\u0410-\u041f\u0440\u0438\u0440\u043e\u0434\u0430]", "publisher-place" : "Moscow", "title" : "\u0413\u043e\u0441\u0443\u0434\u0430\u0440\u0441\u0442\u0432\u0435\u043d\u043d\u044b\u0439 \u0434\u043e\u043a\u043b\u0430\u0434 \u00ab\u041e \u0441\u043e\u0441\u0442\u043e\u044f\u043d\u0438\u0438 \u0438 \u043e\u0431 \u043e\u0445\u0440\u0430\u043d\u0435 \u043e\u043a\u0440\u0443\u0436\u0430\u044e\u0449\u0435\u0439 \u0441\u0440\u0435\u0434\u044b \u0420\u043e\u0441\u0441\u0438\u0439\u0441\u043a\u043e\u0439 \u0424\u0435\u0434\u0435\u0440\u0430\u0446\u0438\u0438 \u0432 2015 \u0433\u043e\u0434\u0443\u00bb [State report \"The status of environment of the Russian Federation in 2015\"]", "type" : "book" }, "uris" : [ "http://www.mendeley.com/documents/?uuid=906a7fe8-c2e0-445f-b90b-f77903f30518" ] } ], "mendeley" : { "formattedCitation" : "(Minprirody of Russia [\u041c\u0438\u043d\u043f\u0440\u0438\u0440\u043e\u0434\u044b \u0420\u043e\u0441\u0441\u0438\u0438], 2016)", "plainTextFormattedCitation" : "(Minprirody of Russia [\u041c\u0438\u043d\u043f\u0440\u0438\u0440\u043e\u0434\u044b \u0420\u043e\u0441\u0441\u0438\u0438], 2016)", "previouslyFormattedCitation" : "(Minprirody of Russia [\u041c\u0438\u043d\u043f\u0440\u0438\u0440\u043e\u0434\u044b \u0420\u043e\u0441\u0441\u0438\u0438], 2016)" }, "properties" : {  }, "schema" : "https://github.com/citation-style-language/schema/raw/master/csl-citation.json" }</w:instrText>
      </w:r>
      <w:r w:rsidRPr="00192158">
        <w:rPr>
          <w:rFonts w:ascii="Calibri" w:eastAsia="Calibri" w:hAnsi="Calibri" w:cs="Calibri"/>
          <w:lang w:eastAsia="en-GB"/>
        </w:rPr>
        <w:fldChar w:fldCharType="separate"/>
      </w:r>
      <w:r w:rsidRPr="00192158">
        <w:rPr>
          <w:rFonts w:ascii="Calibri" w:eastAsia="Calibri" w:hAnsi="Calibri" w:cs="Calibri"/>
          <w:lang w:eastAsia="en-GB"/>
        </w:rPr>
        <w:t>(Minprirody of Russia, 2016)</w:t>
      </w:r>
      <w:r w:rsidRPr="00192158">
        <w:rPr>
          <w:rFonts w:ascii="Calibri" w:eastAsia="Calibri" w:hAnsi="Calibri" w:cs="Calibri"/>
          <w:lang w:eastAsia="en-GB"/>
        </w:rPr>
        <w:fldChar w:fldCharType="end"/>
      </w:r>
      <w:r w:rsidRPr="005477E2">
        <w:rPr>
          <w:rFonts w:ascii="Calibri" w:eastAsia="Calibri" w:hAnsi="Calibri" w:cs="Calibri"/>
          <w:lang w:eastAsia="en-GB"/>
        </w:rPr>
        <w:t xml:space="preserve">. Most of </w:t>
      </w:r>
      <w:r>
        <w:rPr>
          <w:rFonts w:ascii="Calibri" w:eastAsia="Calibri" w:hAnsi="Calibri" w:cs="Calibri"/>
          <w:lang w:eastAsia="en-GB"/>
        </w:rPr>
        <w:t xml:space="preserve">the </w:t>
      </w:r>
      <w:r w:rsidRPr="005477E2">
        <w:rPr>
          <w:rFonts w:ascii="Calibri" w:eastAsia="Calibri" w:hAnsi="Calibri" w:cs="Calibri"/>
          <w:lang w:eastAsia="en-GB"/>
        </w:rPr>
        <w:t>steppe and semi-steppe landscapes have been converted to croplands and pastures, except saline areas and some broken terrains. The Russian Far East is richer in biodiversity than Siberia, especially its south-eastern part</w:t>
      </w:r>
      <w:r>
        <w:rPr>
          <w:rFonts w:ascii="Calibri" w:eastAsia="Calibri" w:hAnsi="Calibri" w:cs="Calibri"/>
          <w:lang w:eastAsia="en-GB"/>
        </w:rPr>
        <w:t>, which</w:t>
      </w:r>
      <w:r w:rsidRPr="005477E2">
        <w:rPr>
          <w:rFonts w:ascii="Calibri" w:eastAsia="Calibri" w:hAnsi="Calibri" w:cs="Calibri"/>
          <w:lang w:eastAsia="en-GB"/>
        </w:rPr>
        <w:t xml:space="preserve"> is covered with deciduous and mixed monsoon forests (this also includes the southern part of the Kuril Islands) </w:t>
      </w:r>
      <w:r w:rsidR="008425F4">
        <w:rPr>
          <w:rFonts w:ascii="Calibri" w:eastAsia="Calibri" w:hAnsi="Calibri" w:cs="Calibri"/>
          <w:lang w:eastAsia="en-GB"/>
        </w:rPr>
        <w:t>(</w:t>
      </w:r>
      <w:r w:rsidR="008425F4" w:rsidRPr="008425F4">
        <w:rPr>
          <w:rFonts w:ascii="Calibri" w:eastAsia="Calibri" w:hAnsi="Calibri" w:cs="Calibri"/>
          <w:lang w:val="en-US" w:eastAsia="en-GB"/>
        </w:rPr>
        <w:t>Gvozdeckii</w:t>
      </w:r>
      <w:r w:rsidR="008425F4" w:rsidRPr="008425F4">
        <w:rPr>
          <w:rFonts w:ascii="Calibri" w:eastAsia="Calibri" w:hAnsi="Calibri" w:cs="Calibri"/>
          <w:lang w:val="ru-RU" w:eastAsia="en-GB"/>
        </w:rPr>
        <w:t xml:space="preserve"> &amp; </w:t>
      </w:r>
      <w:r w:rsidR="008425F4" w:rsidRPr="008425F4">
        <w:rPr>
          <w:rFonts w:ascii="Calibri" w:eastAsia="Calibri" w:hAnsi="Calibri" w:cs="Calibri"/>
          <w:lang w:val="en-US" w:eastAsia="en-GB"/>
        </w:rPr>
        <w:t>Mikhailov</w:t>
      </w:r>
      <w:r w:rsidR="008425F4">
        <w:rPr>
          <w:rFonts w:ascii="Calibri" w:eastAsia="Calibri" w:hAnsi="Calibri" w:cs="Calibri"/>
          <w:lang w:val="en-US" w:eastAsia="en-GB"/>
        </w:rPr>
        <w:t>, 1978)</w:t>
      </w:r>
      <w:r w:rsidRPr="005477E2">
        <w:rPr>
          <w:rFonts w:ascii="Calibri" w:eastAsia="Calibri" w:hAnsi="Calibri" w:cs="Calibri"/>
          <w:lang w:eastAsia="en-GB"/>
        </w:rPr>
        <w:t xml:space="preserve">. Siberia and the Far East are drained by some of Asia’s </w:t>
      </w:r>
      <w:r>
        <w:rPr>
          <w:rFonts w:ascii="Calibri" w:eastAsia="Calibri" w:hAnsi="Calibri" w:cs="Calibri"/>
          <w:lang w:eastAsia="en-GB"/>
        </w:rPr>
        <w:t>larg</w:t>
      </w:r>
      <w:r w:rsidRPr="005477E2">
        <w:rPr>
          <w:rFonts w:ascii="Calibri" w:eastAsia="Calibri" w:hAnsi="Calibri" w:cs="Calibri"/>
          <w:lang w:eastAsia="en-GB"/>
        </w:rPr>
        <w:t xml:space="preserve">est rivers, such as Lena, Yenisei, Ob’ and Amur; </w:t>
      </w:r>
      <w:r>
        <w:rPr>
          <w:rFonts w:ascii="Calibri" w:eastAsia="Calibri" w:hAnsi="Calibri" w:cs="Calibri"/>
          <w:lang w:eastAsia="en-GB"/>
        </w:rPr>
        <w:t>Lake</w:t>
      </w:r>
      <w:r w:rsidRPr="005477E2">
        <w:rPr>
          <w:rFonts w:ascii="Calibri" w:eastAsia="Calibri" w:hAnsi="Calibri" w:cs="Calibri"/>
          <w:lang w:eastAsia="en-GB"/>
        </w:rPr>
        <w:t xml:space="preserve"> Baikal located at the south-eastern edge of the Central Siberian Plateau is the world’s largest </w:t>
      </w:r>
      <w:r>
        <w:rPr>
          <w:rFonts w:ascii="Calibri" w:eastAsia="Calibri" w:hAnsi="Calibri" w:cs="Calibri"/>
          <w:lang w:eastAsia="en-GB"/>
        </w:rPr>
        <w:t xml:space="preserve">(in terms of volume of water) </w:t>
      </w:r>
      <w:r w:rsidRPr="005477E2">
        <w:rPr>
          <w:rFonts w:ascii="Calibri" w:eastAsia="Calibri" w:hAnsi="Calibri" w:cs="Calibri"/>
          <w:lang w:eastAsia="en-GB"/>
        </w:rPr>
        <w:t>and deepest (</w:t>
      </w:r>
      <w:r>
        <w:rPr>
          <w:rFonts w:ascii="Calibri" w:eastAsia="Calibri" w:hAnsi="Calibri" w:cs="Calibri"/>
          <w:lang w:eastAsia="en-GB"/>
        </w:rPr>
        <w:t xml:space="preserve">up to </w:t>
      </w:r>
      <w:r w:rsidRPr="005477E2">
        <w:rPr>
          <w:rFonts w:ascii="Calibri" w:eastAsia="Calibri" w:hAnsi="Calibri" w:cs="Calibri"/>
          <w:lang w:eastAsia="en-GB"/>
        </w:rPr>
        <w:t xml:space="preserve">1,642m) freshwater body and a unique habitat to many endemic species. </w:t>
      </w:r>
      <w:r>
        <w:rPr>
          <w:rFonts w:ascii="Calibri" w:eastAsia="Calibri" w:hAnsi="Calibri" w:cs="Calibri"/>
          <w:lang w:eastAsia="en-GB"/>
        </w:rPr>
        <w:t>Human p</w:t>
      </w:r>
      <w:r w:rsidRPr="005477E2">
        <w:rPr>
          <w:rFonts w:ascii="Calibri" w:eastAsia="Calibri" w:hAnsi="Calibri" w:cs="Calibri"/>
          <w:lang w:eastAsia="en-GB"/>
        </w:rPr>
        <w:t xml:space="preserve">opulation density is extremely low in most of Siberia and the Far East, and everywhere except the southern steppic edge and some industrial and mining areas, </w:t>
      </w:r>
      <w:r>
        <w:rPr>
          <w:rFonts w:ascii="Calibri" w:eastAsia="Calibri" w:hAnsi="Calibri" w:cs="Calibri"/>
          <w:lang w:eastAsia="en-GB"/>
        </w:rPr>
        <w:t>is</w:t>
      </w:r>
      <w:r w:rsidRPr="005477E2">
        <w:rPr>
          <w:rFonts w:ascii="Calibri" w:eastAsia="Calibri" w:hAnsi="Calibri" w:cs="Calibri"/>
          <w:lang w:eastAsia="en-GB"/>
        </w:rPr>
        <w:t xml:space="preserve"> below 1 person/km</w:t>
      </w:r>
      <w:r w:rsidRPr="009868B8">
        <w:rPr>
          <w:rFonts w:ascii="Calibri" w:eastAsia="Calibri" w:hAnsi="Calibri" w:cs="Calibri"/>
          <w:vertAlign w:val="superscript"/>
          <w:lang w:eastAsia="en-GB"/>
        </w:rPr>
        <w:t>2</w:t>
      </w:r>
      <w:r>
        <w:rPr>
          <w:rFonts w:ascii="Calibri" w:eastAsia="Calibri" w:hAnsi="Calibri" w:cs="Calibri"/>
          <w:lang w:eastAsia="en-GB"/>
        </w:rPr>
        <w:t>. I</w:t>
      </w:r>
      <w:r w:rsidRPr="005477E2">
        <w:rPr>
          <w:rFonts w:ascii="Calibri" w:eastAsia="Calibri" w:hAnsi="Calibri" w:cs="Calibri"/>
          <w:lang w:eastAsia="en-GB"/>
        </w:rPr>
        <w:t xml:space="preserve">n the areas </w:t>
      </w:r>
      <w:r>
        <w:rPr>
          <w:rFonts w:ascii="Calibri" w:eastAsia="Calibri" w:hAnsi="Calibri" w:cs="Calibri"/>
          <w:lang w:eastAsia="en-GB"/>
        </w:rPr>
        <w:t>n</w:t>
      </w:r>
      <w:r w:rsidRPr="005477E2">
        <w:rPr>
          <w:rFonts w:ascii="Calibri" w:eastAsia="Calibri" w:hAnsi="Calibri" w:cs="Calibri"/>
          <w:lang w:eastAsia="en-GB"/>
        </w:rPr>
        <w:t xml:space="preserve">orth </w:t>
      </w:r>
      <w:r>
        <w:rPr>
          <w:rFonts w:ascii="Calibri" w:eastAsia="Calibri" w:hAnsi="Calibri" w:cs="Calibri"/>
          <w:lang w:eastAsia="en-GB"/>
        </w:rPr>
        <w:t>of</w:t>
      </w:r>
      <w:r w:rsidRPr="005477E2">
        <w:rPr>
          <w:rFonts w:ascii="Calibri" w:eastAsia="Calibri" w:hAnsi="Calibri" w:cs="Calibri"/>
          <w:lang w:eastAsia="en-GB"/>
        </w:rPr>
        <w:t xml:space="preserve"> the relatively inhabited strip, most settlements </w:t>
      </w:r>
      <w:r>
        <w:rPr>
          <w:rFonts w:ascii="Calibri" w:eastAsia="Calibri" w:hAnsi="Calibri" w:cs="Calibri"/>
          <w:lang w:eastAsia="en-GB"/>
        </w:rPr>
        <w:t>are</w:t>
      </w:r>
      <w:r w:rsidRPr="005477E2">
        <w:rPr>
          <w:rFonts w:ascii="Calibri" w:eastAsia="Calibri" w:hAnsi="Calibri" w:cs="Calibri"/>
          <w:lang w:eastAsia="en-GB"/>
        </w:rPr>
        <w:t xml:space="preserve"> in river valleys. The industrial areas are often heavily polluted. Climate change is an important threat to the </w:t>
      </w:r>
      <w:r>
        <w:rPr>
          <w:rFonts w:ascii="Calibri" w:eastAsia="Calibri" w:hAnsi="Calibri" w:cs="Calibri"/>
          <w:lang w:eastAsia="en-GB"/>
        </w:rPr>
        <w:t>nature</w:t>
      </w:r>
      <w:r w:rsidRPr="005477E2">
        <w:rPr>
          <w:rFonts w:ascii="Calibri" w:eastAsia="Calibri" w:hAnsi="Calibri" w:cs="Calibri"/>
          <w:lang w:eastAsia="en-GB"/>
        </w:rPr>
        <w:t xml:space="preserve"> of Siberia and the Far East, especially given that most of the region has permafrost, while the ecosystems in the Arctic </w:t>
      </w:r>
      <w:r>
        <w:rPr>
          <w:rFonts w:ascii="Calibri" w:eastAsia="Calibri" w:hAnsi="Calibri" w:cs="Calibri"/>
          <w:lang w:eastAsia="en-GB"/>
        </w:rPr>
        <w:t>O</w:t>
      </w:r>
      <w:r w:rsidRPr="005477E2">
        <w:rPr>
          <w:rFonts w:ascii="Calibri" w:eastAsia="Calibri" w:hAnsi="Calibri" w:cs="Calibri"/>
          <w:lang w:eastAsia="en-GB"/>
        </w:rPr>
        <w:t>cean are sensitive to sea ice dynamics.</w:t>
      </w:r>
    </w:p>
    <w:p w14:paraId="59F39916"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Transcaucasia region contains the flat and wet Kolkhida Depression open to the Black Sea, the dry Kura-Aras Depression open to the Caspian Sea, the Lesser Caucasus Highlands between and to the south of the Lowlands, and the Greater Caucasus </w:t>
      </w:r>
      <w:r>
        <w:rPr>
          <w:rFonts w:ascii="Calibri" w:eastAsia="Calibri" w:hAnsi="Calibri" w:cs="Calibri"/>
          <w:lang w:eastAsia="en-GB"/>
        </w:rPr>
        <w:t>i</w:t>
      </w:r>
      <w:r w:rsidRPr="005477E2">
        <w:rPr>
          <w:rFonts w:ascii="Calibri" w:eastAsia="Calibri" w:hAnsi="Calibri" w:cs="Calibri"/>
          <w:lang w:eastAsia="en-GB"/>
        </w:rPr>
        <w:t xml:space="preserve">n the north. The coastal lowland areas </w:t>
      </w:r>
      <w:r>
        <w:rPr>
          <w:rFonts w:ascii="Calibri" w:eastAsia="Calibri" w:hAnsi="Calibri" w:cs="Calibri"/>
          <w:lang w:eastAsia="en-GB"/>
        </w:rPr>
        <w:t>are home to</w:t>
      </w:r>
      <w:r w:rsidRPr="005477E2">
        <w:rPr>
          <w:rFonts w:ascii="Calibri" w:eastAsia="Calibri" w:hAnsi="Calibri" w:cs="Calibri"/>
          <w:lang w:eastAsia="en-GB"/>
        </w:rPr>
        <w:t xml:space="preserve"> the only humid and semi-humid subtropical forests of the </w:t>
      </w:r>
      <w:r>
        <w:rPr>
          <w:rFonts w:ascii="Calibri" w:eastAsia="Calibri" w:hAnsi="Calibri" w:cs="Calibri"/>
          <w:lang w:eastAsia="en-GB"/>
        </w:rPr>
        <w:t>sub</w:t>
      </w:r>
      <w:r w:rsidRPr="005477E2">
        <w:rPr>
          <w:rFonts w:ascii="Calibri" w:eastAsia="Calibri" w:hAnsi="Calibri" w:cs="Calibri"/>
          <w:lang w:eastAsia="en-GB"/>
        </w:rPr>
        <w:t xml:space="preserve">region, with high levels of endemism and quite high diversity (several thousand vascular plant species). The Kolkhida Depression is densely populated (mostly </w:t>
      </w:r>
      <w:r>
        <w:rPr>
          <w:rFonts w:ascii="Calibri" w:eastAsia="Calibri" w:hAnsi="Calibri" w:cs="Calibri"/>
          <w:lang w:eastAsia="en-GB"/>
        </w:rPr>
        <w:t xml:space="preserve">by </w:t>
      </w:r>
      <w:r w:rsidRPr="005477E2">
        <w:rPr>
          <w:rFonts w:ascii="Calibri" w:eastAsia="Calibri" w:hAnsi="Calibri" w:cs="Calibri"/>
          <w:lang w:eastAsia="en-GB"/>
        </w:rPr>
        <w:t>over 100 people</w:t>
      </w:r>
      <w:r>
        <w:rPr>
          <w:rFonts w:ascii="Calibri" w:eastAsia="Calibri" w:hAnsi="Calibri" w:cs="Calibri"/>
          <w:lang w:eastAsia="en-GB"/>
        </w:rPr>
        <w:t xml:space="preserve"> per </w:t>
      </w:r>
      <w:r w:rsidRPr="005477E2">
        <w:rPr>
          <w:rFonts w:ascii="Calibri" w:eastAsia="Calibri" w:hAnsi="Calibri" w:cs="Calibri"/>
          <w:lang w:eastAsia="en-GB"/>
        </w:rPr>
        <w:t>km</w:t>
      </w:r>
      <w:r w:rsidRPr="009868B8">
        <w:rPr>
          <w:rFonts w:ascii="Calibri" w:eastAsia="Calibri" w:hAnsi="Calibri" w:cs="Calibri"/>
          <w:vertAlign w:val="superscript"/>
          <w:lang w:eastAsia="en-GB"/>
        </w:rPr>
        <w:t>2</w:t>
      </w:r>
      <w:r w:rsidRPr="005477E2">
        <w:rPr>
          <w:rFonts w:ascii="Calibri" w:eastAsia="Calibri" w:hAnsi="Calibri" w:cs="Calibri"/>
          <w:lang w:eastAsia="en-GB"/>
        </w:rPr>
        <w:t>) and dominated by croplands, with only very small fragments of subtropical wetlands remaining by the seashore. The Kura-Aras Depression is located in the zones of subtropical steppes</w:t>
      </w:r>
      <w:r>
        <w:rPr>
          <w:rFonts w:ascii="Calibri" w:eastAsia="Calibri" w:hAnsi="Calibri" w:cs="Calibri"/>
          <w:lang w:eastAsia="en-GB"/>
        </w:rPr>
        <w:t xml:space="preserve">, subtropical forests </w:t>
      </w:r>
      <w:r w:rsidRPr="005477E2">
        <w:rPr>
          <w:rFonts w:ascii="Calibri" w:eastAsia="Calibri" w:hAnsi="Calibri" w:cs="Calibri"/>
          <w:lang w:eastAsia="en-GB"/>
        </w:rPr>
        <w:t>and semi-deserts, and most of it is converted to croplands and pastures, except some saline and broken lands; the population density is sparser in general (50-100 people</w:t>
      </w:r>
      <w:r>
        <w:rPr>
          <w:rFonts w:ascii="Calibri" w:eastAsia="Calibri" w:hAnsi="Calibri" w:cs="Calibri"/>
          <w:lang w:eastAsia="en-GB"/>
        </w:rPr>
        <w:t xml:space="preserve"> per </w:t>
      </w:r>
      <w:r w:rsidRPr="005477E2">
        <w:rPr>
          <w:rFonts w:ascii="Calibri" w:eastAsia="Calibri" w:hAnsi="Calibri" w:cs="Calibri"/>
          <w:lang w:eastAsia="en-GB"/>
        </w:rPr>
        <w:t>km</w:t>
      </w:r>
      <w:r w:rsidRPr="009868B8">
        <w:rPr>
          <w:rFonts w:ascii="Calibri" w:eastAsia="Calibri" w:hAnsi="Calibri" w:cs="Calibri"/>
          <w:vertAlign w:val="superscript"/>
          <w:lang w:eastAsia="en-GB"/>
        </w:rPr>
        <w:t>2</w:t>
      </w:r>
      <w:r w:rsidRPr="005477E2">
        <w:rPr>
          <w:rFonts w:ascii="Calibri" w:eastAsia="Calibri" w:hAnsi="Calibri" w:cs="Calibri"/>
          <w:lang w:eastAsia="en-GB"/>
        </w:rPr>
        <w:t xml:space="preserve">) than in Kolkhida, although next to major cities it can be as high. The Lesser Caucasus is a system of relatively low mountain ridges, mostly deforested and heavily eroded, occupied by pastures and </w:t>
      </w:r>
      <w:r>
        <w:rPr>
          <w:rFonts w:ascii="Calibri" w:eastAsia="Calibri" w:hAnsi="Calibri" w:cs="Calibri"/>
          <w:lang w:eastAsia="en-GB"/>
        </w:rPr>
        <w:t xml:space="preserve">with </w:t>
      </w:r>
      <w:r w:rsidRPr="005477E2">
        <w:rPr>
          <w:rFonts w:ascii="Calibri" w:eastAsia="Calibri" w:hAnsi="Calibri" w:cs="Calibri"/>
          <w:lang w:eastAsia="en-GB"/>
        </w:rPr>
        <w:t>high</w:t>
      </w:r>
      <w:r>
        <w:rPr>
          <w:rFonts w:ascii="Calibri" w:eastAsia="Calibri" w:hAnsi="Calibri" w:cs="Calibri"/>
          <w:lang w:eastAsia="en-GB"/>
        </w:rPr>
        <w:t>-</w:t>
      </w:r>
      <w:r w:rsidRPr="005477E2">
        <w:rPr>
          <w:rFonts w:ascii="Calibri" w:eastAsia="Calibri" w:hAnsi="Calibri" w:cs="Calibri"/>
          <w:lang w:eastAsia="en-GB"/>
        </w:rPr>
        <w:t>density population</w:t>
      </w:r>
      <w:r>
        <w:rPr>
          <w:rFonts w:ascii="Calibri" w:eastAsia="Calibri" w:hAnsi="Calibri" w:cs="Calibri"/>
          <w:lang w:eastAsia="en-GB"/>
        </w:rPr>
        <w:t>s</w:t>
      </w:r>
      <w:r w:rsidRPr="005477E2">
        <w:rPr>
          <w:rFonts w:ascii="Calibri" w:eastAsia="Calibri" w:hAnsi="Calibri" w:cs="Calibri"/>
          <w:lang w:eastAsia="en-GB"/>
        </w:rPr>
        <w:t xml:space="preserve"> in the valleys. </w:t>
      </w:r>
      <w:r>
        <w:rPr>
          <w:rFonts w:ascii="Calibri" w:eastAsia="Calibri" w:hAnsi="Calibri" w:cs="Calibri"/>
          <w:lang w:eastAsia="en-GB"/>
        </w:rPr>
        <w:t>It</w:t>
      </w:r>
      <w:r w:rsidRPr="005477E2">
        <w:rPr>
          <w:rFonts w:ascii="Calibri" w:eastAsia="Calibri" w:hAnsi="Calibri" w:cs="Calibri"/>
          <w:lang w:eastAsia="en-GB"/>
        </w:rPr>
        <w:t xml:space="preserve"> is an important regional biodiversity hotspot.</w:t>
      </w:r>
    </w:p>
    <w:p w14:paraId="7144D5A7" w14:textId="77777777" w:rsidR="00681350" w:rsidRPr="00192158" w:rsidRDefault="00681350" w:rsidP="001E43D4">
      <w:pPr>
        <w:rPr>
          <w:rFonts w:ascii="Calibri" w:eastAsia="Calibri" w:hAnsi="Calibri" w:cs="Calibri"/>
          <w:lang w:eastAsia="en-GB"/>
        </w:rPr>
      </w:pPr>
      <w:r w:rsidRPr="00192158">
        <w:rPr>
          <w:rFonts w:ascii="Calibri" w:eastAsia="Calibri" w:hAnsi="Calibri" w:cs="Calibri"/>
          <w:lang w:eastAsia="en-GB"/>
        </w:rPr>
        <w:lastRenderedPageBreak/>
        <w:t>The common historical legacy of Eastern Europe is closely tied to the history of the Soviet Union</w:t>
      </w:r>
      <w:r>
        <w:rPr>
          <w:rFonts w:ascii="Calibri" w:eastAsia="Calibri" w:hAnsi="Calibri" w:cs="Calibri"/>
          <w:lang w:eastAsia="en-GB"/>
        </w:rPr>
        <w:t xml:space="preserve">, which has led to </w:t>
      </w:r>
      <w:r w:rsidRPr="005477E2">
        <w:rPr>
          <w:rFonts w:ascii="Calibri" w:eastAsia="Calibri" w:hAnsi="Calibri" w:cs="Calibri"/>
          <w:lang w:eastAsia="en-GB"/>
        </w:rPr>
        <w:t xml:space="preserve">a </w:t>
      </w:r>
      <w:r>
        <w:rPr>
          <w:rFonts w:ascii="Calibri" w:eastAsia="Calibri" w:hAnsi="Calibri" w:cs="Calibri"/>
          <w:lang w:eastAsia="en-GB"/>
        </w:rPr>
        <w:t>gradual and challenging</w:t>
      </w:r>
      <w:r w:rsidRPr="005477E2">
        <w:rPr>
          <w:rFonts w:ascii="Calibri" w:eastAsia="Calibri" w:hAnsi="Calibri" w:cs="Calibri"/>
          <w:lang w:eastAsia="en-GB"/>
        </w:rPr>
        <w:t xml:space="preserve"> political and socio-economic transition</w:t>
      </w:r>
      <w:r w:rsidRPr="00192158">
        <w:rPr>
          <w:rFonts w:ascii="Calibri" w:eastAsia="Calibri" w:hAnsi="Calibri" w:cs="Calibri"/>
          <w:lang w:eastAsia="en-GB"/>
        </w:rPr>
        <w:t>. During the Soviet era, many social and economic institutions, especially those related to self-organization, enterpreneurship and religion, were destroyed or severely damaged. This also had a strong and clearly visible impact on patterns of rural settlements. In Belarus and Ukraine, whose western parts only became Soviet in 1939, the pre-war border of the USSR can be traced even on topographic maps, where dense networks of small villages and farms suddenly change to patterns dominated by large villages with vast empty spaces surrounding them. This divider can also be found in many behavioural patterns and cultural preferences including attitudes towards nature and livelihoods. It is generally noted that more traditional ways have been preserved in the Caucasus, some other mountain systems (e.g. Carpathians) and the northern parts of Eastern Europe. The trend in recent decades has been a growing interest in traditional values combined with rapidly globalizing lifestyles and consumption. Environmental awareness is generally growing, but is still a somewhat low priority.</w:t>
      </w:r>
    </w:p>
    <w:p w14:paraId="78C560C0" w14:textId="28B62E6E" w:rsidR="00681350" w:rsidRPr="00192158" w:rsidRDefault="00681350" w:rsidP="001E43D4">
      <w:pPr>
        <w:rPr>
          <w:rFonts w:ascii="Calibri" w:eastAsia="Calibri" w:hAnsi="Calibri" w:cs="Calibri"/>
          <w:lang w:eastAsia="en-GB"/>
        </w:rPr>
      </w:pPr>
      <w:r w:rsidRPr="005477E2">
        <w:rPr>
          <w:rFonts w:ascii="Calibri" w:eastAsia="Calibri" w:hAnsi="Calibri" w:cs="Calibri"/>
          <w:lang w:eastAsia="en-GB"/>
        </w:rPr>
        <w:t xml:space="preserve">The core of the system of protected areas was established by the USSR, although it has significantly expanded since then, inspite of conservation programmes being underfunded in most countries. The countries of Eastern Europe maintain hierarchical political systems, </w:t>
      </w:r>
      <w:r>
        <w:rPr>
          <w:rFonts w:ascii="Calibri" w:eastAsia="Calibri" w:hAnsi="Calibri" w:cs="Calibri"/>
          <w:lang w:eastAsia="en-GB"/>
        </w:rPr>
        <w:t>limiting public participation in the</w:t>
      </w:r>
      <w:r w:rsidRPr="005477E2">
        <w:rPr>
          <w:rFonts w:ascii="Calibri" w:eastAsia="Calibri" w:hAnsi="Calibri" w:cs="Calibri"/>
          <w:lang w:eastAsia="en-GB"/>
        </w:rPr>
        <w:t xml:space="preserve"> development of </w:t>
      </w:r>
      <w:r>
        <w:rPr>
          <w:rFonts w:ascii="Calibri" w:eastAsia="Calibri" w:hAnsi="Calibri" w:cs="Calibri"/>
          <w:lang w:eastAsia="en-GB"/>
        </w:rPr>
        <w:t>nature</w:t>
      </w:r>
      <w:r w:rsidRPr="005477E2">
        <w:rPr>
          <w:rFonts w:ascii="Calibri" w:eastAsia="Calibri" w:hAnsi="Calibri" w:cs="Calibri"/>
          <w:lang w:eastAsia="en-GB"/>
        </w:rPr>
        <w:t xml:space="preserve"> conservation mechanisms</w:t>
      </w:r>
      <w:r>
        <w:rPr>
          <w:rFonts w:ascii="Calibri" w:eastAsia="Calibri" w:hAnsi="Calibri" w:cs="Calibri"/>
          <w:lang w:eastAsia="en-GB"/>
        </w:rPr>
        <w:t xml:space="preserve"> and with different degrees of involvement of the public and of non-govermental organizations in</w:t>
      </w:r>
      <w:r w:rsidRPr="00192158">
        <w:rPr>
          <w:rFonts w:ascii="Calibri" w:eastAsia="Calibri" w:hAnsi="Calibri" w:cs="Calibri"/>
          <w:lang w:eastAsia="en-GB"/>
        </w:rPr>
        <w:t xml:space="preserve"> the establishment and management of proteced areas</w:t>
      </w:r>
      <w:r w:rsidRPr="005477E2">
        <w:rPr>
          <w:rFonts w:ascii="Calibri" w:eastAsia="Calibri" w:hAnsi="Calibri" w:cs="Calibri"/>
          <w:lang w:eastAsia="en-GB"/>
        </w:rPr>
        <w:t xml:space="preserve">; corruption </w:t>
      </w:r>
      <w:r>
        <w:rPr>
          <w:rFonts w:ascii="Calibri" w:eastAsia="Calibri" w:hAnsi="Calibri" w:cs="Calibri"/>
          <w:lang w:eastAsia="en-GB"/>
        </w:rPr>
        <w:t xml:space="preserve">is also considered to be </w:t>
      </w:r>
      <w:r w:rsidRPr="005477E2">
        <w:rPr>
          <w:rFonts w:ascii="Calibri" w:eastAsia="Calibri" w:hAnsi="Calibri" w:cs="Calibri"/>
          <w:lang w:eastAsia="en-GB"/>
        </w:rPr>
        <w:t xml:space="preserve">a serious </w:t>
      </w:r>
      <w:r>
        <w:rPr>
          <w:rFonts w:ascii="Calibri" w:eastAsia="Calibri" w:hAnsi="Calibri" w:cs="Calibri"/>
          <w:lang w:eastAsia="en-GB"/>
        </w:rPr>
        <w:t>concern</w:t>
      </w:r>
      <w:r w:rsidRPr="005477E2">
        <w:rPr>
          <w:rFonts w:ascii="Calibri" w:eastAsia="Calibri" w:hAnsi="Calibri" w:cs="Calibri"/>
          <w:lang w:eastAsia="en-GB"/>
        </w:rPr>
        <w:t xml:space="preserve"> in some countries, and </w:t>
      </w:r>
      <w:r>
        <w:rPr>
          <w:rFonts w:ascii="Calibri" w:eastAsia="Calibri" w:hAnsi="Calibri" w:cs="Calibri"/>
          <w:lang w:eastAsia="en-GB"/>
        </w:rPr>
        <w:t>can result</w:t>
      </w:r>
      <w:r w:rsidRPr="005477E2">
        <w:rPr>
          <w:rFonts w:ascii="Calibri" w:eastAsia="Calibri" w:hAnsi="Calibri" w:cs="Calibri"/>
          <w:lang w:eastAsia="en-GB"/>
        </w:rPr>
        <w:t xml:space="preserve"> in illegal deforestation, land-grabbing, soil degradation and environmental pollution</w:t>
      </w:r>
      <w:r>
        <w:rPr>
          <w:rFonts w:ascii="Calibri" w:eastAsia="Calibri" w:hAnsi="Calibri" w:cs="Calibri"/>
          <w:lang w:eastAsia="en-GB"/>
        </w:rPr>
        <w:t xml:space="preserve"> (Newell &amp; Simeone, 2014; Richardson, 2015)</w:t>
      </w:r>
      <w:r w:rsidRPr="005477E2">
        <w:rPr>
          <w:rFonts w:ascii="Calibri" w:eastAsia="Calibri" w:hAnsi="Calibri" w:cs="Calibri"/>
          <w:lang w:eastAsia="en-GB"/>
        </w:rPr>
        <w:t xml:space="preserve">. All </w:t>
      </w:r>
      <w:r>
        <w:rPr>
          <w:rFonts w:ascii="Calibri" w:eastAsia="Calibri" w:hAnsi="Calibri" w:cs="Calibri"/>
          <w:lang w:eastAsia="en-GB"/>
        </w:rPr>
        <w:t>Eastern European</w:t>
      </w:r>
      <w:r w:rsidRPr="005477E2">
        <w:rPr>
          <w:rFonts w:ascii="Calibri" w:eastAsia="Calibri" w:hAnsi="Calibri" w:cs="Calibri"/>
          <w:lang w:eastAsia="en-GB"/>
        </w:rPr>
        <w:t xml:space="preserve"> countries, except Belarus, are involved in local armed conflicts that have led to substantial biodiversity losses</w:t>
      </w:r>
      <w:r>
        <w:rPr>
          <w:rFonts w:ascii="Calibri" w:eastAsia="Calibri" w:hAnsi="Calibri" w:cs="Calibri"/>
          <w:lang w:eastAsia="en-GB"/>
        </w:rPr>
        <w:t xml:space="preserve"> (Burns </w:t>
      </w:r>
      <w:r w:rsidR="00C56B4E" w:rsidRPr="00C56B4E">
        <w:rPr>
          <w:rFonts w:ascii="Calibri" w:eastAsia="Calibri" w:hAnsi="Calibri" w:cs="Calibri"/>
          <w:i/>
          <w:lang w:eastAsia="en-GB"/>
        </w:rPr>
        <w:t>et al.</w:t>
      </w:r>
      <w:r>
        <w:rPr>
          <w:rFonts w:ascii="Calibri" w:eastAsia="Calibri" w:hAnsi="Calibri" w:cs="Calibri"/>
          <w:lang w:eastAsia="en-GB"/>
        </w:rPr>
        <w:t xml:space="preserve"> 2017)</w:t>
      </w:r>
      <w:r w:rsidRPr="005477E2">
        <w:rPr>
          <w:rFonts w:ascii="Calibri" w:eastAsia="Calibri" w:hAnsi="Calibri" w:cs="Calibri"/>
          <w:lang w:eastAsia="en-GB"/>
        </w:rPr>
        <w:t xml:space="preserve">. Eastern European countries have well-integrated environmental legislation, </w:t>
      </w:r>
      <w:r>
        <w:rPr>
          <w:rFonts w:ascii="Calibri" w:eastAsia="Calibri" w:hAnsi="Calibri" w:cs="Calibri"/>
          <w:lang w:eastAsia="en-GB"/>
        </w:rPr>
        <w:t>initially based on common USSR legislation. More recently, some countries have started to harmonize their environmental legislation with European Union</w:t>
      </w:r>
      <w:r w:rsidRPr="00192158">
        <w:rPr>
          <w:rFonts w:ascii="Calibri" w:eastAsia="Calibri" w:hAnsi="Calibri" w:cs="Calibri"/>
          <w:lang w:eastAsia="en-GB"/>
        </w:rPr>
        <w:t xml:space="preserve"> </w:t>
      </w:r>
      <w:r w:rsidRPr="005477E2">
        <w:rPr>
          <w:rFonts w:ascii="Calibri" w:eastAsia="Calibri" w:hAnsi="Calibri" w:cs="Calibri"/>
          <w:lang w:eastAsia="en-GB"/>
        </w:rPr>
        <w:t xml:space="preserve">directives and best practices, </w:t>
      </w:r>
      <w:r>
        <w:rPr>
          <w:rFonts w:ascii="Calibri" w:eastAsia="Calibri" w:hAnsi="Calibri" w:cs="Calibri"/>
          <w:lang w:eastAsia="en-GB"/>
        </w:rPr>
        <w:t>but</w:t>
      </w:r>
      <w:r w:rsidRPr="005477E2">
        <w:rPr>
          <w:rFonts w:ascii="Calibri" w:eastAsia="Calibri" w:hAnsi="Calibri" w:cs="Calibri"/>
          <w:lang w:eastAsia="en-GB"/>
        </w:rPr>
        <w:t xml:space="preserve"> compliance standards are rather low in most </w:t>
      </w:r>
      <w:r w:rsidRPr="00E853F3">
        <w:rPr>
          <w:rFonts w:ascii="Calibri" w:eastAsia="Calibri" w:hAnsi="Calibri" w:cs="Calibri"/>
          <w:lang w:eastAsia="en-GB"/>
        </w:rPr>
        <w:t xml:space="preserve">instances </w:t>
      </w:r>
      <w:r>
        <w:rPr>
          <w:rFonts w:ascii="Calibri" w:eastAsia="Calibri" w:hAnsi="Calibri" w:cs="Calibri"/>
          <w:lang w:eastAsia="en-GB"/>
        </w:rPr>
        <w:t>(Ermolin &amp; Svolkinas, 2016; Malets, 2015)</w:t>
      </w:r>
      <w:r w:rsidRPr="00E853F3">
        <w:rPr>
          <w:rFonts w:ascii="Calibri" w:eastAsia="Calibri" w:hAnsi="Calibri" w:cs="Calibri"/>
          <w:lang w:eastAsia="en-GB"/>
        </w:rPr>
        <w:t>.</w:t>
      </w:r>
      <w:r w:rsidRPr="00192158">
        <w:rPr>
          <w:rFonts w:ascii="Calibri" w:eastAsia="Calibri" w:hAnsi="Calibri" w:cs="Calibri"/>
          <w:lang w:eastAsia="en-GB"/>
        </w:rPr>
        <w:t xml:space="preserve"> All</w:t>
      </w:r>
      <w:r>
        <w:rPr>
          <w:rFonts w:ascii="Calibri" w:eastAsia="Calibri" w:hAnsi="Calibri" w:cs="Calibri"/>
          <w:lang w:eastAsia="en-GB"/>
        </w:rPr>
        <w:t xml:space="preserve"> Eastern European countries report to the Convention on Biological Diversity.</w:t>
      </w:r>
    </w:p>
    <w:p w14:paraId="471D93F8" w14:textId="70200624"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Nevertheless, the emerging multilevel biodiversity governance arrangements, such as </w:t>
      </w:r>
      <w:r>
        <w:rPr>
          <w:rFonts w:ascii="Calibri" w:eastAsia="Calibri" w:hAnsi="Calibri" w:cs="Calibri"/>
          <w:lang w:eastAsia="en-GB"/>
        </w:rPr>
        <w:t xml:space="preserve">the </w:t>
      </w:r>
      <w:r w:rsidRPr="005477E2">
        <w:rPr>
          <w:rFonts w:ascii="Calibri" w:eastAsia="Calibri" w:hAnsi="Calibri" w:cs="Calibri"/>
          <w:lang w:eastAsia="en-GB"/>
        </w:rPr>
        <w:t xml:space="preserve">European Diploma for Protected Areas or forest certification schemes, work towards more transparent and accountable nature conservation regimes </w:t>
      </w:r>
      <w:r w:rsidRPr="005477E2">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68/c09196", "ISSN" : "0263774X 14723425", "abstract" : "We describe the emergence of multilevel policy in biodiversity governance in Belarus\u00f6a country with a strongly hierarchical and centralized political system. We analyze the biodiversity protection policies from the collapse of the Soviet Union to the present day. Our evidence is based on document analysis and in-depth interviews with representatives of key stakeholder groups, includ- ing the Belarusian government and representatives of legalized as well as banned nongovernmental organizations. We observe that the importance of local government and nonstate actors in increasing, as the government enters and implements more international programs and agreements. Although the changes have contributed to an improved monitoring of protected areas and are in general seen as positive by the majority of stakeholders, the policy innovation process taking place in Belarus is still very different from those observed in Western democracies. Many changes are introduced on an ad hoc basis and they are not supported by the development of legal standards and procedures. Furthermore, a portion of innovative legislation exists only on paper and is never enforced. In the area of biodiversity governance, effective and urgent measures are most needed to support access to information, development of formal channels of cooperation between stakeholders, and sanctioning mechanisms in cases of mismanagement. \u00a9 2011 Pion Ltd and its Licensors.", "author" : [ { "dropping-particle" : "", "family" : "Otto", "given" : "I.M.", "non-dropping-particle" : "", "parse-names" : false, "suffix" : "" }, { "dropping-particle" : "", "family" : "Shkaruba", "given" : "A.", "non-dropping-particle" : "", "parse-names" : false, "suffix" : "" }, { "dropping-particle" : "", "family" : "Kireyeu", "given" : "V.", "non-dropping-particle" : "", "parse-names" : false, "suffix" : "" } ], "container-title" : "Environment and Planning C: Government and Policy", "id" : "ITEM-1", "issue" : "1", "issued" : { "date-parts" : [ [ "2011" ] ] }, "page" : "113-132", "title" : "The rise of multilevel governance for biodiversity conservation in Belarus", "type" : "article-journal", "volume" : "29" }, "uris" : [ "http://www.mendeley.com/documents/?uuid=8c3a1997-0c07-3f84-aac6-028a9d4a949a" ] } ], "mendeley" : { "formattedCitation" : "(Otto, Shkaruba, &amp; Kireyeu, 2011)", "plainTextFormattedCitation" : "(Otto, Shkaruba, &amp; Kireyeu, 2011)", "previouslyFormattedCitation" : "(Otto, Shkaruba, &amp; Kireyeu, 2011)" }, "properties" : {  }, "schema" : "https://github.com/citation-style-language/schema/raw/master/csl-citation.json" }</w:instrText>
      </w:r>
      <w:r w:rsidRPr="005477E2">
        <w:rPr>
          <w:rFonts w:ascii="Calibri" w:eastAsia="Calibri" w:hAnsi="Calibri" w:cs="Calibri"/>
          <w:lang w:eastAsia="en-GB"/>
        </w:rPr>
        <w:fldChar w:fldCharType="separate"/>
      </w:r>
      <w:r w:rsidRPr="00270807">
        <w:rPr>
          <w:rFonts w:ascii="Calibri" w:eastAsia="Calibri" w:hAnsi="Calibri" w:cs="Calibri"/>
          <w:lang w:eastAsia="en-GB"/>
        </w:rPr>
        <w:t>(Otto</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270807">
        <w:rPr>
          <w:rFonts w:ascii="Calibri" w:eastAsia="Calibri" w:hAnsi="Calibri" w:cs="Calibri"/>
          <w:lang w:eastAsia="en-GB"/>
        </w:rPr>
        <w:t>, 2011)</w:t>
      </w:r>
      <w:r w:rsidRPr="005477E2">
        <w:rPr>
          <w:rFonts w:ascii="Calibri" w:eastAsia="Calibri" w:hAnsi="Calibri" w:cs="Calibri"/>
          <w:lang w:eastAsia="en-GB"/>
        </w:rPr>
        <w:fldChar w:fldCharType="end"/>
      </w:r>
      <w:r w:rsidRPr="005477E2">
        <w:rPr>
          <w:rFonts w:ascii="Calibri" w:eastAsia="Calibri" w:hAnsi="Calibri" w:cs="Calibri"/>
          <w:lang w:eastAsia="en-GB"/>
        </w:rPr>
        <w:t xml:space="preserve">. </w:t>
      </w:r>
    </w:p>
    <w:p w14:paraId="54C2726D" w14:textId="77777777" w:rsidR="00681350" w:rsidRPr="005477E2" w:rsidRDefault="00681350" w:rsidP="001E43D4">
      <w:pPr>
        <w:rPr>
          <w:b/>
          <w:lang w:eastAsia="en-GB"/>
        </w:rPr>
      </w:pPr>
      <w:bookmarkStart w:id="110" w:name="_Toc451767553"/>
      <w:bookmarkStart w:id="111" w:name="_Toc470011693"/>
      <w:r w:rsidRPr="005477E2">
        <w:rPr>
          <w:b/>
          <w:lang w:eastAsia="en-GB"/>
        </w:rPr>
        <w:t xml:space="preserve">Central Asia </w:t>
      </w:r>
      <w:bookmarkEnd w:id="110"/>
      <w:bookmarkEnd w:id="111"/>
    </w:p>
    <w:p w14:paraId="42AC9790" w14:textId="18CED702"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w:t>
      </w:r>
      <w:r>
        <w:rPr>
          <w:rFonts w:ascii="Calibri" w:eastAsia="Calibri" w:hAnsi="Calibri" w:cs="Calibri"/>
          <w:lang w:eastAsia="en-GB"/>
        </w:rPr>
        <w:t>five countries constituting</w:t>
      </w:r>
      <w:r w:rsidRPr="005477E2">
        <w:rPr>
          <w:rFonts w:ascii="Calibri" w:eastAsia="Calibri" w:hAnsi="Calibri" w:cs="Calibri"/>
          <w:lang w:eastAsia="en-GB"/>
        </w:rPr>
        <w:t xml:space="preserve"> Central Asia </w:t>
      </w:r>
      <w:r>
        <w:rPr>
          <w:rFonts w:ascii="Calibri" w:eastAsia="Calibri" w:hAnsi="Calibri" w:cs="Calibri"/>
          <w:lang w:eastAsia="en-GB"/>
        </w:rPr>
        <w:t>were all</w:t>
      </w:r>
      <w:r w:rsidRPr="005477E2">
        <w:rPr>
          <w:rFonts w:ascii="Calibri" w:eastAsia="Calibri" w:hAnsi="Calibri" w:cs="Calibri"/>
          <w:lang w:eastAsia="en-GB"/>
        </w:rPr>
        <w:t xml:space="preserve"> former Soviet republics, located between the Caspian Sea and China. </w:t>
      </w:r>
      <w:r>
        <w:rPr>
          <w:rFonts w:ascii="Calibri" w:eastAsia="Calibri" w:hAnsi="Calibri" w:cs="Calibri"/>
          <w:lang w:eastAsia="en-GB"/>
        </w:rPr>
        <w:t>The subregion</w:t>
      </w:r>
      <w:r w:rsidRPr="005477E2">
        <w:rPr>
          <w:rFonts w:ascii="Calibri" w:eastAsia="Calibri" w:hAnsi="Calibri" w:cs="Calibri"/>
          <w:lang w:eastAsia="en-GB"/>
        </w:rPr>
        <w:t xml:space="preserve"> has a harsh continental climate, and is dominated by steppic landscapes in the north changing to deserts in central and southern parts. </w:t>
      </w:r>
      <w:r>
        <w:rPr>
          <w:rFonts w:ascii="Calibri" w:eastAsia="Calibri" w:hAnsi="Calibri" w:cs="Calibri"/>
          <w:lang w:eastAsia="en-GB"/>
        </w:rPr>
        <w:t>Its d</w:t>
      </w:r>
      <w:r w:rsidRPr="005477E2">
        <w:rPr>
          <w:rFonts w:ascii="Calibri" w:eastAsia="Calibri" w:hAnsi="Calibri" w:cs="Calibri"/>
          <w:lang w:eastAsia="en-GB"/>
        </w:rPr>
        <w:t xml:space="preserve">eserts </w:t>
      </w:r>
      <w:r>
        <w:rPr>
          <w:rFonts w:ascii="Calibri" w:eastAsia="Calibri" w:hAnsi="Calibri" w:cs="Calibri"/>
          <w:lang w:eastAsia="en-GB"/>
        </w:rPr>
        <w:t>have</w:t>
      </w:r>
      <w:r w:rsidRPr="005477E2">
        <w:rPr>
          <w:rFonts w:ascii="Calibri" w:eastAsia="Calibri" w:hAnsi="Calibri" w:cs="Calibri"/>
          <w:lang w:eastAsia="en-GB"/>
        </w:rPr>
        <w:t xml:space="preserve"> warm or cold climate</w:t>
      </w:r>
      <w:r>
        <w:rPr>
          <w:rFonts w:ascii="Calibri" w:eastAsia="Calibri" w:hAnsi="Calibri" w:cs="Calibri"/>
          <w:lang w:eastAsia="en-GB"/>
        </w:rPr>
        <w:t>s</w:t>
      </w:r>
      <w:r w:rsidRPr="005477E2">
        <w:rPr>
          <w:rFonts w:ascii="Calibri" w:eastAsia="Calibri" w:hAnsi="Calibri" w:cs="Calibri"/>
          <w:lang w:eastAsia="en-GB"/>
        </w:rPr>
        <w:t xml:space="preserve"> with precipitation less than 250mm/year (</w:t>
      </w:r>
      <w:r>
        <w:rPr>
          <w:rFonts w:ascii="Calibri" w:eastAsia="Calibri" w:hAnsi="Calibri" w:cs="Calibri"/>
          <w:lang w:eastAsia="en-GB"/>
        </w:rPr>
        <w:t>according to</w:t>
      </w:r>
      <w:r w:rsidRPr="005477E2">
        <w:rPr>
          <w:rFonts w:ascii="Calibri" w:eastAsia="Calibri" w:hAnsi="Calibri" w:cs="Calibri"/>
          <w:lang w:eastAsia="en-GB"/>
        </w:rPr>
        <w:t xml:space="preserve"> </w:t>
      </w:r>
      <w:r>
        <w:rPr>
          <w:rFonts w:ascii="Calibri" w:eastAsia="Calibri" w:hAnsi="Calibri" w:cs="Calibri"/>
          <w:lang w:eastAsia="en-GB"/>
        </w:rPr>
        <w:t xml:space="preserve">the </w:t>
      </w:r>
      <w:r w:rsidRPr="005477E2">
        <w:rPr>
          <w:rFonts w:ascii="Calibri" w:eastAsia="Calibri" w:hAnsi="Calibri" w:cs="Calibri"/>
          <w:lang w:eastAsia="en-GB"/>
        </w:rPr>
        <w:t xml:space="preserve">Köppen-Geiger classification, </w:t>
      </w:r>
      <w:r>
        <w:rPr>
          <w:rFonts w:ascii="Calibri" w:eastAsia="Calibri" w:hAnsi="Calibri" w:cs="Calibri"/>
          <w:lang w:eastAsia="en-GB"/>
        </w:rPr>
        <w:t xml:space="preserve">or </w:t>
      </w:r>
      <w:r w:rsidRPr="005477E2">
        <w:rPr>
          <w:rFonts w:ascii="Calibri" w:eastAsia="Calibri" w:hAnsi="Calibri" w:cs="Calibri"/>
          <w:lang w:eastAsia="en-GB"/>
        </w:rPr>
        <w:t xml:space="preserve">150mm according to the IPBES land degradation assessment), with specific soil types and vegetation </w:t>
      </w:r>
      <w:sdt>
        <w:sdtPr>
          <w:rPr>
            <w:rFonts w:ascii="Calibri" w:eastAsia="Calibri" w:hAnsi="Calibri" w:cs="Calibri"/>
            <w:lang w:eastAsia="en-GB"/>
          </w:rPr>
          <w:id w:val="-1532942789"/>
          <w:citation/>
        </w:sdtPr>
        <w:sdtContent>
          <w:r w:rsidRPr="005477E2">
            <w:rPr>
              <w:rFonts w:ascii="Calibri" w:eastAsia="Calibri" w:hAnsi="Calibri" w:cs="Calibri"/>
              <w:lang w:eastAsia="en-GB"/>
            </w:rPr>
            <w:fldChar w:fldCharType="begin"/>
          </w:r>
          <w:r w:rsidRPr="005477E2">
            <w:rPr>
              <w:rFonts w:ascii="Calibri" w:eastAsia="Calibri" w:hAnsi="Calibri" w:cs="Calibri"/>
              <w:lang w:eastAsia="en-GB"/>
            </w:rPr>
            <w:instrText xml:space="preserve"> CITATION asian-development-bank-2010-central-asia-atlas-of-natural-resources \l 2057 </w:instrText>
          </w:r>
          <w:r w:rsidRPr="005477E2">
            <w:rPr>
              <w:rFonts w:ascii="Calibri" w:eastAsia="Calibri" w:hAnsi="Calibri" w:cs="Calibri"/>
              <w:lang w:eastAsia="en-GB"/>
            </w:rPr>
            <w:fldChar w:fldCharType="separate"/>
          </w:r>
          <w:r w:rsidRPr="00E933DC">
            <w:rPr>
              <w:rFonts w:ascii="Calibri" w:eastAsia="Calibri" w:hAnsi="Calibri" w:cs="Calibri"/>
              <w:lang w:eastAsia="en-GB"/>
            </w:rPr>
            <w:t>(Asian Development Bank, 2010)</w:t>
          </w:r>
          <w:r w:rsidRPr="005477E2">
            <w:rPr>
              <w:rFonts w:ascii="Calibri" w:eastAsia="Calibri" w:hAnsi="Calibri" w:cs="Calibri"/>
              <w:lang w:eastAsia="en-GB"/>
            </w:rPr>
            <w:fldChar w:fldCharType="end"/>
          </w:r>
        </w:sdtContent>
      </w:sdt>
      <w:r w:rsidRPr="005477E2">
        <w:rPr>
          <w:rFonts w:ascii="Calibri" w:eastAsia="Calibri" w:hAnsi="Calibri" w:cs="Calibri"/>
          <w:lang w:eastAsia="en-GB"/>
        </w:rPr>
        <w:t>. They have moderate species richness</w:t>
      </w:r>
      <w:r>
        <w:rPr>
          <w:rFonts w:ascii="Calibri" w:eastAsia="Calibri" w:hAnsi="Calibri" w:cs="Calibri"/>
          <w:lang w:eastAsia="en-GB"/>
        </w:rPr>
        <w:t xml:space="preserve">, for example comprising a total of </w:t>
      </w:r>
      <w:r w:rsidRPr="005477E2">
        <w:rPr>
          <w:rFonts w:ascii="Calibri" w:eastAsia="Calibri" w:hAnsi="Calibri" w:cs="Calibri"/>
          <w:lang w:eastAsia="en-GB"/>
        </w:rPr>
        <w:t>1</w:t>
      </w:r>
      <w:r>
        <w:rPr>
          <w:rFonts w:ascii="Calibri" w:eastAsia="Calibri" w:hAnsi="Calibri" w:cs="Calibri"/>
          <w:lang w:eastAsia="en-GB"/>
        </w:rPr>
        <w:t>,</w:t>
      </w:r>
      <w:r w:rsidRPr="005477E2">
        <w:rPr>
          <w:rFonts w:ascii="Calibri" w:eastAsia="Calibri" w:hAnsi="Calibri" w:cs="Calibri"/>
          <w:lang w:eastAsia="en-GB"/>
        </w:rPr>
        <w:t>000-1</w:t>
      </w:r>
      <w:r>
        <w:rPr>
          <w:rFonts w:ascii="Calibri" w:eastAsia="Calibri" w:hAnsi="Calibri" w:cs="Calibri"/>
          <w:lang w:eastAsia="en-GB"/>
        </w:rPr>
        <w:t>,</w:t>
      </w:r>
      <w:r w:rsidRPr="005477E2">
        <w:rPr>
          <w:rFonts w:ascii="Calibri" w:eastAsia="Calibri" w:hAnsi="Calibri" w:cs="Calibri"/>
          <w:lang w:eastAsia="en-GB"/>
        </w:rPr>
        <w:t xml:space="preserve">500 </w:t>
      </w:r>
      <w:r>
        <w:rPr>
          <w:rFonts w:ascii="Calibri" w:eastAsia="Calibri" w:hAnsi="Calibri" w:cs="Calibri"/>
          <w:lang w:eastAsia="en-GB"/>
        </w:rPr>
        <w:t xml:space="preserve">recorded </w:t>
      </w:r>
      <w:r w:rsidRPr="005477E2">
        <w:rPr>
          <w:rFonts w:ascii="Calibri" w:eastAsia="Calibri" w:hAnsi="Calibri" w:cs="Calibri"/>
          <w:lang w:eastAsia="en-GB"/>
        </w:rPr>
        <w:t>vascular plant</w:t>
      </w:r>
      <w:r>
        <w:rPr>
          <w:rFonts w:ascii="Calibri" w:eastAsia="Calibri" w:hAnsi="Calibri" w:cs="Calibri"/>
          <w:lang w:eastAsia="en-GB"/>
        </w:rPr>
        <w:t xml:space="preserve"> specie</w:t>
      </w:r>
      <w:r w:rsidRPr="005477E2">
        <w:rPr>
          <w:rFonts w:ascii="Calibri" w:eastAsia="Calibri" w:hAnsi="Calibri" w:cs="Calibri"/>
          <w:lang w:eastAsia="en-GB"/>
        </w:rPr>
        <w:t xml:space="preserve">s). Most of Central Asia </w:t>
      </w:r>
      <w:r>
        <w:rPr>
          <w:rFonts w:ascii="Calibri" w:eastAsia="Calibri" w:hAnsi="Calibri" w:cs="Calibri"/>
          <w:lang w:eastAsia="en-GB"/>
        </w:rPr>
        <w:t>consists of</w:t>
      </w:r>
      <w:r w:rsidRPr="005477E2">
        <w:rPr>
          <w:rFonts w:ascii="Calibri" w:eastAsia="Calibri" w:hAnsi="Calibri" w:cs="Calibri"/>
          <w:lang w:eastAsia="en-GB"/>
        </w:rPr>
        <w:t xml:space="preserve"> plain</w:t>
      </w:r>
      <w:r>
        <w:rPr>
          <w:rFonts w:ascii="Calibri" w:eastAsia="Calibri" w:hAnsi="Calibri" w:cs="Calibri"/>
          <w:lang w:eastAsia="en-GB"/>
        </w:rPr>
        <w:t>s</w:t>
      </w:r>
      <w:r w:rsidRPr="005477E2">
        <w:rPr>
          <w:rFonts w:ascii="Calibri" w:eastAsia="Calibri" w:hAnsi="Calibri" w:cs="Calibri"/>
          <w:lang w:eastAsia="en-GB"/>
        </w:rPr>
        <w:t xml:space="preserve"> or hilly uplands, which are delimited by mountain systems on the eastern and southern peripheries. The main geographical subdivisions of Central Asia are </w:t>
      </w:r>
      <w:r>
        <w:rPr>
          <w:rFonts w:ascii="Calibri" w:eastAsia="Calibri" w:hAnsi="Calibri" w:cs="Calibri"/>
          <w:lang w:eastAsia="en-GB"/>
        </w:rPr>
        <w:t>c</w:t>
      </w:r>
      <w:r w:rsidRPr="005477E2">
        <w:rPr>
          <w:rFonts w:ascii="Calibri" w:eastAsia="Calibri" w:hAnsi="Calibri" w:cs="Calibri"/>
          <w:lang w:eastAsia="en-GB"/>
        </w:rPr>
        <w:t xml:space="preserve">entral Kazakhstan (subdivided into the Turgay Plateau and Kazakh Uplands) and the vast desert plain to the </w:t>
      </w:r>
      <w:r>
        <w:rPr>
          <w:rFonts w:ascii="Calibri" w:eastAsia="Calibri" w:hAnsi="Calibri" w:cs="Calibri"/>
          <w:lang w:eastAsia="en-GB"/>
        </w:rPr>
        <w:t>s</w:t>
      </w:r>
      <w:r w:rsidRPr="005477E2">
        <w:rPr>
          <w:rFonts w:ascii="Calibri" w:eastAsia="Calibri" w:hAnsi="Calibri" w:cs="Calibri"/>
          <w:lang w:eastAsia="en-GB"/>
        </w:rPr>
        <w:t xml:space="preserve">outh that contains numerous plateaus, uplands and lowlands. In the geographic literature, this plain is often divided into two: </w:t>
      </w:r>
      <w:r>
        <w:rPr>
          <w:rFonts w:ascii="Calibri" w:eastAsia="Calibri" w:hAnsi="Calibri" w:cs="Calibri"/>
          <w:lang w:eastAsia="en-GB"/>
        </w:rPr>
        <w:t>t</w:t>
      </w:r>
      <w:r w:rsidRPr="005477E2">
        <w:rPr>
          <w:rFonts w:ascii="Calibri" w:eastAsia="Calibri" w:hAnsi="Calibri" w:cs="Calibri"/>
          <w:lang w:eastAsia="en-GB"/>
        </w:rPr>
        <w:t xml:space="preserve">he </w:t>
      </w:r>
      <w:r>
        <w:rPr>
          <w:rFonts w:ascii="Calibri" w:eastAsia="Calibri" w:hAnsi="Calibri" w:cs="Calibri"/>
          <w:lang w:eastAsia="en-GB"/>
        </w:rPr>
        <w:t>r</w:t>
      </w:r>
      <w:r w:rsidRPr="005477E2">
        <w:rPr>
          <w:rFonts w:ascii="Calibri" w:eastAsia="Calibri" w:hAnsi="Calibri" w:cs="Calibri"/>
          <w:lang w:eastAsia="en-GB"/>
        </w:rPr>
        <w:t xml:space="preserve">egion of </w:t>
      </w:r>
      <w:r>
        <w:rPr>
          <w:rFonts w:ascii="Calibri" w:eastAsia="Calibri" w:hAnsi="Calibri" w:cs="Calibri"/>
          <w:lang w:eastAsia="en-GB"/>
        </w:rPr>
        <w:t>n</w:t>
      </w:r>
      <w:r w:rsidRPr="005477E2">
        <w:rPr>
          <w:rFonts w:ascii="Calibri" w:eastAsia="Calibri" w:hAnsi="Calibri" w:cs="Calibri"/>
          <w:lang w:eastAsia="en-GB"/>
        </w:rPr>
        <w:t xml:space="preserve">orthern </w:t>
      </w:r>
      <w:r>
        <w:rPr>
          <w:rFonts w:ascii="Calibri" w:eastAsia="Calibri" w:hAnsi="Calibri" w:cs="Calibri"/>
          <w:lang w:eastAsia="en-GB"/>
        </w:rPr>
        <w:t>d</w:t>
      </w:r>
      <w:r w:rsidRPr="005477E2">
        <w:rPr>
          <w:rFonts w:ascii="Calibri" w:eastAsia="Calibri" w:hAnsi="Calibri" w:cs="Calibri"/>
          <w:lang w:eastAsia="en-GB"/>
        </w:rPr>
        <w:t xml:space="preserve">eserts and </w:t>
      </w:r>
      <w:r>
        <w:rPr>
          <w:rFonts w:ascii="Calibri" w:eastAsia="Calibri" w:hAnsi="Calibri" w:cs="Calibri"/>
          <w:lang w:eastAsia="en-GB"/>
        </w:rPr>
        <w:t>t</w:t>
      </w:r>
      <w:r w:rsidRPr="005477E2">
        <w:rPr>
          <w:rFonts w:ascii="Calibri" w:eastAsia="Calibri" w:hAnsi="Calibri" w:cs="Calibri"/>
          <w:lang w:eastAsia="en-GB"/>
        </w:rPr>
        <w:t xml:space="preserve">he </w:t>
      </w:r>
      <w:r>
        <w:rPr>
          <w:rFonts w:ascii="Calibri" w:eastAsia="Calibri" w:hAnsi="Calibri" w:cs="Calibri"/>
          <w:lang w:eastAsia="en-GB"/>
        </w:rPr>
        <w:t>r</w:t>
      </w:r>
      <w:r w:rsidRPr="005477E2">
        <w:rPr>
          <w:rFonts w:ascii="Calibri" w:eastAsia="Calibri" w:hAnsi="Calibri" w:cs="Calibri"/>
          <w:lang w:eastAsia="en-GB"/>
        </w:rPr>
        <w:t xml:space="preserve">egion of </w:t>
      </w:r>
      <w:r>
        <w:rPr>
          <w:rFonts w:ascii="Calibri" w:eastAsia="Calibri" w:hAnsi="Calibri" w:cs="Calibri"/>
          <w:lang w:eastAsia="en-GB"/>
        </w:rPr>
        <w:t>s</w:t>
      </w:r>
      <w:r w:rsidRPr="005477E2">
        <w:rPr>
          <w:rFonts w:ascii="Calibri" w:eastAsia="Calibri" w:hAnsi="Calibri" w:cs="Calibri"/>
          <w:lang w:eastAsia="en-GB"/>
        </w:rPr>
        <w:t xml:space="preserve">outhern </w:t>
      </w:r>
      <w:r>
        <w:rPr>
          <w:rFonts w:ascii="Calibri" w:eastAsia="Calibri" w:hAnsi="Calibri" w:cs="Calibri"/>
          <w:lang w:eastAsia="en-GB"/>
        </w:rPr>
        <w:t>d</w:t>
      </w:r>
      <w:r w:rsidRPr="005477E2">
        <w:rPr>
          <w:rFonts w:ascii="Calibri" w:eastAsia="Calibri" w:hAnsi="Calibri" w:cs="Calibri"/>
          <w:lang w:eastAsia="en-GB"/>
        </w:rPr>
        <w:t xml:space="preserve">eserts </w:t>
      </w:r>
      <w:r w:rsidR="004A5AD5" w:rsidRPr="004A5AD5">
        <w:rPr>
          <w:rFonts w:ascii="Calibri" w:eastAsia="Calibri" w:hAnsi="Calibri" w:cs="Calibri"/>
          <w:lang w:eastAsia="en-GB"/>
        </w:rPr>
        <w:t>(</w:t>
      </w:r>
      <w:r w:rsidR="004A5AD5" w:rsidRPr="004A5AD5">
        <w:rPr>
          <w:rFonts w:ascii="Calibri" w:eastAsia="Calibri" w:hAnsi="Calibri" w:cs="Calibri"/>
          <w:lang w:val="en-US" w:eastAsia="en-GB"/>
        </w:rPr>
        <w:t>Gvozdeckii</w:t>
      </w:r>
      <w:r w:rsidR="004A5AD5" w:rsidRPr="004A5AD5">
        <w:rPr>
          <w:rFonts w:ascii="Calibri" w:eastAsia="Calibri" w:hAnsi="Calibri" w:cs="Calibri"/>
          <w:lang w:val="ru-RU" w:eastAsia="en-GB"/>
        </w:rPr>
        <w:t xml:space="preserve"> &amp; </w:t>
      </w:r>
      <w:r w:rsidR="004A5AD5" w:rsidRPr="004A5AD5">
        <w:rPr>
          <w:rFonts w:ascii="Calibri" w:eastAsia="Calibri" w:hAnsi="Calibri" w:cs="Calibri"/>
          <w:lang w:val="en-US" w:eastAsia="en-GB"/>
        </w:rPr>
        <w:t>Mikhailov, 1978)</w:t>
      </w:r>
      <w:r w:rsidRPr="005477E2">
        <w:rPr>
          <w:rFonts w:ascii="Calibri" w:eastAsia="Calibri" w:hAnsi="Calibri" w:cs="Calibri"/>
          <w:lang w:eastAsia="en-GB"/>
        </w:rPr>
        <w:t xml:space="preserve">. </w:t>
      </w:r>
      <w:r>
        <w:rPr>
          <w:rFonts w:ascii="Calibri" w:eastAsia="Calibri" w:hAnsi="Calibri" w:cs="Calibri"/>
          <w:lang w:eastAsia="en-GB"/>
        </w:rPr>
        <w:t>Central Asia</w:t>
      </w:r>
      <w:r w:rsidRPr="005477E2">
        <w:rPr>
          <w:rFonts w:ascii="Calibri" w:eastAsia="Calibri" w:hAnsi="Calibri" w:cs="Calibri"/>
          <w:lang w:eastAsia="en-GB"/>
        </w:rPr>
        <w:t xml:space="preserve"> is limited </w:t>
      </w:r>
      <w:r>
        <w:rPr>
          <w:rFonts w:ascii="Calibri" w:eastAsia="Calibri" w:hAnsi="Calibri" w:cs="Calibri"/>
          <w:lang w:eastAsia="en-GB"/>
        </w:rPr>
        <w:t>i</w:t>
      </w:r>
      <w:r w:rsidRPr="005477E2">
        <w:rPr>
          <w:rFonts w:ascii="Calibri" w:eastAsia="Calibri" w:hAnsi="Calibri" w:cs="Calibri"/>
          <w:lang w:eastAsia="en-GB"/>
        </w:rPr>
        <w:t xml:space="preserve">n the east and south by large mountain systems </w:t>
      </w:r>
      <w:r>
        <w:rPr>
          <w:rFonts w:ascii="Calibri" w:eastAsia="Calibri" w:hAnsi="Calibri" w:cs="Calibri"/>
          <w:lang w:eastAsia="en-GB"/>
        </w:rPr>
        <w:t>with</w:t>
      </w:r>
      <w:r w:rsidRPr="005477E2">
        <w:rPr>
          <w:rFonts w:ascii="Calibri" w:eastAsia="Calibri" w:hAnsi="Calibri" w:cs="Calibri"/>
          <w:lang w:eastAsia="en-GB"/>
        </w:rPr>
        <w:t xml:space="preserve"> extensive glacier and nival ecosystems. Such habitats have low temperatures and a short growing season (&lt; 10 days</w:t>
      </w:r>
      <w:r>
        <w:rPr>
          <w:rFonts w:ascii="Calibri" w:eastAsia="Calibri" w:hAnsi="Calibri" w:cs="Calibri"/>
          <w:lang w:eastAsia="en-GB"/>
        </w:rPr>
        <w:t>)</w:t>
      </w:r>
      <w:r w:rsidRPr="005477E2">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07/s00035-011-0094-4", "ISSN" : "1664-2201", "author" : [ { "dropping-particle" : "", "family" : "K\u00f6rner", "given" : "Christian", "non-dropping-particle" : "", "parse-names" : false, "suffix" : "" }, { "dropping-particle" : "", "family" : "Paulsen", "given" : "Jens", "non-dropping-particle" : "", "parse-names" : false, "suffix" : "" }, { "dropping-particle" : "", "family" : "Spehn", "given" : "Eva M.", "non-dropping-particle" : "", "parse-names" : false, "suffix" : "" } ], "container-title" : "Alpine Botany", "id" : "ITEM-1", "issue" : "2", "issued" : { "date-parts" : [ [ "2011", "10", "25" ] ] }, "page" : "73-78", "publisher" : "SP Birkh\u00e4user Verlag Basel", "title" : "A definition of mountains and their bioclimatic belts for global comparisons of biodiversity data", "type" : "article-journal", "volume" : "121" }, "uris" : [ "http://www.mendeley.com/documents/?uuid=4ea1ed4f-f0c2-3b57-aadb-b5114fe4417e" ] } ], "mendeley" : { "formattedCitation" : "(K\u00f6rner, Paulsen, &amp; Spehn, 2011)", "plainTextFormattedCitation" : "(K\u00f6rner, Paulsen, &amp; Spehn, 2011)", "previouslyFormattedCitation" : "(K\u00f6rner, Paulsen, &amp; Spehn, 2011)"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Körner</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270807">
        <w:rPr>
          <w:rFonts w:ascii="Calibri" w:eastAsia="Calibri" w:hAnsi="Calibri" w:cs="Calibri"/>
          <w:lang w:eastAsia="en-GB"/>
        </w:rPr>
        <w:t>, 2011)</w:t>
      </w:r>
      <w:r>
        <w:rPr>
          <w:rFonts w:ascii="Calibri" w:eastAsia="Calibri" w:hAnsi="Calibri" w:cs="Calibri"/>
          <w:lang w:eastAsia="en-GB"/>
        </w:rPr>
        <w:fldChar w:fldCharType="end"/>
      </w:r>
      <w:r w:rsidRPr="005477E2">
        <w:rPr>
          <w:rFonts w:ascii="Calibri" w:eastAsia="Calibri" w:hAnsi="Calibri" w:cs="Calibri"/>
          <w:lang w:eastAsia="en-GB"/>
        </w:rPr>
        <w:t xml:space="preserve">. Central Asia also includes the southernmost parts of the Eastern Siberian Lowlands, the </w:t>
      </w:r>
      <w:r w:rsidRPr="005477E2">
        <w:rPr>
          <w:rFonts w:ascii="Calibri" w:eastAsia="Calibri" w:hAnsi="Calibri" w:cs="Calibri"/>
          <w:lang w:eastAsia="en-GB"/>
        </w:rPr>
        <w:lastRenderedPageBreak/>
        <w:t>Urals (Mugodzhar Hills), Altai and the Eastern European Plain. Croplands in Central Asia are irrigated everywhere except at the</w:t>
      </w:r>
      <w:r>
        <w:rPr>
          <w:rFonts w:ascii="Calibri" w:eastAsia="Calibri" w:hAnsi="Calibri" w:cs="Calibri"/>
          <w:lang w:eastAsia="en-GB"/>
        </w:rPr>
        <w:t>ir</w:t>
      </w:r>
      <w:r w:rsidRPr="005477E2">
        <w:rPr>
          <w:rFonts w:ascii="Calibri" w:eastAsia="Calibri" w:hAnsi="Calibri" w:cs="Calibri"/>
          <w:lang w:eastAsia="en-GB"/>
        </w:rPr>
        <w:t xml:space="preserve"> northern edge and in some mountainous areas and, therefore, most settlements and the highest density of rural population are found in river valleys and </w:t>
      </w:r>
      <w:r>
        <w:rPr>
          <w:rFonts w:ascii="Calibri" w:eastAsia="Calibri" w:hAnsi="Calibri" w:cs="Calibri"/>
          <w:lang w:eastAsia="en-GB"/>
        </w:rPr>
        <w:t>similar</w:t>
      </w:r>
      <w:r w:rsidRPr="005477E2">
        <w:rPr>
          <w:rFonts w:ascii="Calibri" w:eastAsia="Calibri" w:hAnsi="Calibri" w:cs="Calibri"/>
          <w:lang w:eastAsia="en-GB"/>
        </w:rPr>
        <w:t xml:space="preserve"> irrigated areas. The vast areas between these settlements are almost uninhabited and mostly used for animal husbandry (usually nomadic), often based on </w:t>
      </w:r>
      <w:r>
        <w:rPr>
          <w:rFonts w:ascii="Calibri" w:eastAsia="Calibri" w:hAnsi="Calibri" w:cs="Calibri"/>
          <w:lang w:eastAsia="en-GB"/>
        </w:rPr>
        <w:t>indigenous and local knowledge</w:t>
      </w:r>
      <w:r w:rsidRPr="005477E2">
        <w:rPr>
          <w:rFonts w:ascii="Calibri" w:eastAsia="Calibri" w:hAnsi="Calibri" w:cs="Calibri"/>
          <w:lang w:eastAsia="en-GB"/>
        </w:rPr>
        <w:t>. All the rivers in the central and southern parts of the subregion belong to endorheic basins</w:t>
      </w:r>
      <w:r>
        <w:rPr>
          <w:rFonts w:ascii="Calibri" w:eastAsia="Calibri" w:hAnsi="Calibri" w:cs="Calibri"/>
          <w:lang w:eastAsia="en-GB"/>
        </w:rPr>
        <w:t xml:space="preserve"> (clo</w:t>
      </w:r>
      <w:r w:rsidRPr="007D4AD9">
        <w:rPr>
          <w:rFonts w:ascii="Calibri" w:eastAsia="Calibri" w:hAnsi="Calibri" w:cs="Calibri"/>
          <w:lang w:eastAsia="en-GB"/>
        </w:rPr>
        <w:t>sed basin</w:t>
      </w:r>
      <w:r>
        <w:rPr>
          <w:rFonts w:ascii="Calibri" w:eastAsia="Calibri" w:hAnsi="Calibri" w:cs="Calibri"/>
          <w:lang w:eastAsia="en-GB"/>
        </w:rPr>
        <w:t>s</w:t>
      </w:r>
      <w:r w:rsidRPr="007D4AD9">
        <w:rPr>
          <w:rFonts w:ascii="Calibri" w:eastAsia="Calibri" w:hAnsi="Calibri" w:cs="Calibri"/>
          <w:lang w:eastAsia="en-GB"/>
        </w:rPr>
        <w:t xml:space="preserve"> or internal drainage system</w:t>
      </w:r>
      <w:r>
        <w:rPr>
          <w:rFonts w:ascii="Calibri" w:eastAsia="Calibri" w:hAnsi="Calibri" w:cs="Calibri"/>
          <w:lang w:eastAsia="en-GB"/>
        </w:rPr>
        <w:t>s)</w:t>
      </w:r>
      <w:r w:rsidRPr="005477E2">
        <w:rPr>
          <w:rFonts w:ascii="Calibri" w:eastAsia="Calibri" w:hAnsi="Calibri" w:cs="Calibri"/>
          <w:lang w:eastAsia="en-GB"/>
        </w:rPr>
        <w:t xml:space="preserve">, and water overuse due to irrigation has led to severe downstream water quantity and quality issues, the most famous being the </w:t>
      </w:r>
      <w:r>
        <w:rPr>
          <w:rFonts w:ascii="Calibri" w:eastAsia="Calibri" w:hAnsi="Calibri" w:cs="Calibri"/>
          <w:lang w:eastAsia="en-GB"/>
        </w:rPr>
        <w:t>dessication</w:t>
      </w:r>
      <w:r w:rsidRPr="005477E2">
        <w:rPr>
          <w:rFonts w:ascii="Calibri" w:eastAsia="Calibri" w:hAnsi="Calibri" w:cs="Calibri"/>
          <w:lang w:eastAsia="en-GB"/>
        </w:rPr>
        <w:t xml:space="preserve"> of the Aral </w:t>
      </w:r>
      <w:r>
        <w:rPr>
          <w:rFonts w:ascii="Calibri" w:eastAsia="Calibri" w:hAnsi="Calibri" w:cs="Calibri"/>
          <w:lang w:eastAsia="en-GB"/>
        </w:rPr>
        <w:t>S</w:t>
      </w:r>
      <w:r w:rsidRPr="005477E2">
        <w:rPr>
          <w:rFonts w:ascii="Calibri" w:eastAsia="Calibri" w:hAnsi="Calibri" w:cs="Calibri"/>
          <w:lang w:eastAsia="en-GB"/>
        </w:rPr>
        <w:t>ea</w:t>
      </w:r>
      <w:r>
        <w:rPr>
          <w:rFonts w:ascii="Calibri" w:eastAsia="Calibri" w:hAnsi="Calibri" w:cs="Calibri"/>
          <w:lang w:eastAsia="en-GB"/>
        </w:rPr>
        <w:t>, which</w:t>
      </w:r>
      <w:r w:rsidRPr="005477E2">
        <w:rPr>
          <w:rFonts w:ascii="Calibri" w:eastAsia="Calibri" w:hAnsi="Calibri" w:cs="Calibri"/>
          <w:lang w:eastAsia="en-GB"/>
        </w:rPr>
        <w:t xml:space="preserve"> was one of the largest inland lakes of the world in terms of surface</w:t>
      </w:r>
      <w:r>
        <w:rPr>
          <w:rFonts w:ascii="Calibri" w:eastAsia="Calibri" w:hAnsi="Calibri" w:cs="Calibri"/>
          <w:lang w:eastAsia="en-GB"/>
        </w:rPr>
        <w:t xml:space="preserve"> area.</w:t>
      </w:r>
    </w:p>
    <w:p w14:paraId="723F5297" w14:textId="30F6CD9A"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Caspian Depression geographically belongs to the Eastern European Plain and is a flat lowland </w:t>
      </w:r>
      <w:r w:rsidR="004A5AD5" w:rsidRPr="004A5AD5">
        <w:rPr>
          <w:rFonts w:ascii="Calibri" w:eastAsia="Calibri" w:hAnsi="Calibri" w:cs="Calibri"/>
          <w:lang w:eastAsia="en-GB"/>
        </w:rPr>
        <w:t>(</w:t>
      </w:r>
      <w:r w:rsidR="004A5AD5" w:rsidRPr="004A5AD5">
        <w:rPr>
          <w:rFonts w:ascii="Calibri" w:eastAsia="Calibri" w:hAnsi="Calibri" w:cs="Calibri"/>
          <w:lang w:val="en-US" w:eastAsia="en-GB"/>
        </w:rPr>
        <w:t>Gvozdeckii</w:t>
      </w:r>
      <w:r w:rsidR="004A5AD5" w:rsidRPr="004A5AD5">
        <w:rPr>
          <w:rFonts w:ascii="Calibri" w:eastAsia="Calibri" w:hAnsi="Calibri" w:cs="Calibri"/>
          <w:lang w:val="ru-RU" w:eastAsia="en-GB"/>
        </w:rPr>
        <w:t xml:space="preserve"> &amp; </w:t>
      </w:r>
      <w:r w:rsidR="004A5AD5" w:rsidRPr="004A5AD5">
        <w:rPr>
          <w:rFonts w:ascii="Calibri" w:eastAsia="Calibri" w:hAnsi="Calibri" w:cs="Calibri"/>
          <w:lang w:val="en-US" w:eastAsia="en-GB"/>
        </w:rPr>
        <w:t>Mikhailov, 1978)</w:t>
      </w:r>
      <w:r w:rsidRPr="005477E2">
        <w:rPr>
          <w:rFonts w:ascii="Calibri" w:eastAsia="Calibri" w:hAnsi="Calibri" w:cs="Calibri"/>
          <w:lang w:eastAsia="en-GB"/>
        </w:rPr>
        <w:t xml:space="preserve">. Its southern part is dominated by rangelands with sandy and salty deserts, salt marshes and salty lakes, while in the central part and further towards the north the landscapes change to desert and then to dry steppes. Croplands are found only </w:t>
      </w:r>
      <w:r>
        <w:rPr>
          <w:rFonts w:ascii="Calibri" w:eastAsia="Calibri" w:hAnsi="Calibri" w:cs="Calibri"/>
          <w:lang w:eastAsia="en-GB"/>
        </w:rPr>
        <w:t>o</w:t>
      </w:r>
      <w:r w:rsidRPr="005477E2">
        <w:rPr>
          <w:rFonts w:ascii="Calibri" w:eastAsia="Calibri" w:hAnsi="Calibri" w:cs="Calibri"/>
          <w:lang w:eastAsia="en-GB"/>
        </w:rPr>
        <w:t xml:space="preserve">n the northern edge of the </w:t>
      </w:r>
      <w:r>
        <w:rPr>
          <w:rFonts w:ascii="Calibri" w:eastAsia="Calibri" w:hAnsi="Calibri" w:cs="Calibri"/>
          <w:lang w:eastAsia="en-GB"/>
        </w:rPr>
        <w:t>d</w:t>
      </w:r>
      <w:r w:rsidRPr="005477E2">
        <w:rPr>
          <w:rFonts w:ascii="Calibri" w:eastAsia="Calibri" w:hAnsi="Calibri" w:cs="Calibri"/>
          <w:lang w:eastAsia="en-GB"/>
        </w:rPr>
        <w:t>epression, while the rest is used for sheep husbandry, mostly nomadic. The south</w:t>
      </w:r>
      <w:r>
        <w:rPr>
          <w:rFonts w:ascii="Calibri" w:eastAsia="Calibri" w:hAnsi="Calibri" w:cs="Calibri"/>
          <w:lang w:eastAsia="en-GB"/>
        </w:rPr>
        <w:t>-</w:t>
      </w:r>
      <w:r w:rsidRPr="005477E2">
        <w:rPr>
          <w:rFonts w:ascii="Calibri" w:eastAsia="Calibri" w:hAnsi="Calibri" w:cs="Calibri"/>
          <w:lang w:eastAsia="en-GB"/>
        </w:rPr>
        <w:t xml:space="preserve">east of the </w:t>
      </w:r>
      <w:r>
        <w:rPr>
          <w:rFonts w:ascii="Calibri" w:eastAsia="Calibri" w:hAnsi="Calibri" w:cs="Calibri"/>
          <w:lang w:eastAsia="en-GB"/>
        </w:rPr>
        <w:t>d</w:t>
      </w:r>
      <w:r w:rsidRPr="005477E2">
        <w:rPr>
          <w:rFonts w:ascii="Calibri" w:eastAsia="Calibri" w:hAnsi="Calibri" w:cs="Calibri"/>
          <w:lang w:eastAsia="en-GB"/>
        </w:rPr>
        <w:t xml:space="preserve">epression is an old oil production area with soil and water pollution widespread. The Eastern Siberian Lowland within Central Asia is a steppic landscape that changes to dry steppes in the south, often with salty soils, marshlands and numerous salty lakes towards the south-east </w:t>
      </w:r>
      <w:r w:rsidR="004A5AD5" w:rsidRPr="004A5AD5">
        <w:rPr>
          <w:rFonts w:ascii="Calibri" w:eastAsia="Calibri" w:hAnsi="Calibri" w:cs="Calibri"/>
          <w:lang w:eastAsia="en-GB"/>
        </w:rPr>
        <w:t>(Isachenko, 1985)</w:t>
      </w:r>
      <w:r w:rsidRPr="005477E2">
        <w:rPr>
          <w:rFonts w:ascii="Calibri" w:eastAsia="Calibri" w:hAnsi="Calibri" w:cs="Calibri"/>
          <w:lang w:eastAsia="en-GB"/>
        </w:rPr>
        <w:t>. It is dominated by croplands, with rangelands mostly occurring in salty landscapes.</w:t>
      </w:r>
    </w:p>
    <w:p w14:paraId="02505E8D" w14:textId="2BC6D041" w:rsidR="00681350" w:rsidRPr="005477E2" w:rsidRDefault="00681350" w:rsidP="001E43D4">
      <w:pPr>
        <w:rPr>
          <w:rFonts w:ascii="Calibri" w:eastAsia="Calibri" w:hAnsi="Calibri" w:cs="Calibri"/>
          <w:lang w:eastAsia="en-GB"/>
        </w:rPr>
      </w:pPr>
      <w:r>
        <w:rPr>
          <w:rFonts w:ascii="Calibri" w:eastAsia="Calibri" w:hAnsi="Calibri" w:cs="Calibri"/>
          <w:lang w:eastAsia="en-GB"/>
        </w:rPr>
        <w:t xml:space="preserve">The </w:t>
      </w:r>
      <w:r w:rsidRPr="005477E2">
        <w:rPr>
          <w:rFonts w:ascii="Calibri" w:eastAsia="Calibri" w:hAnsi="Calibri" w:cs="Calibri"/>
          <w:lang w:eastAsia="en-GB"/>
        </w:rPr>
        <w:t xml:space="preserve">Mugodzhar Hills and Central Kazakhstan are dominated by dry steppes in the north and semi-deserts towards the south. The steppes are mostly cultivated, while </w:t>
      </w:r>
      <w:r>
        <w:rPr>
          <w:rFonts w:ascii="Calibri" w:eastAsia="Calibri" w:hAnsi="Calibri" w:cs="Calibri"/>
          <w:lang w:eastAsia="en-GB"/>
        </w:rPr>
        <w:t xml:space="preserve">the </w:t>
      </w:r>
      <w:r w:rsidRPr="005477E2">
        <w:rPr>
          <w:rFonts w:ascii="Calibri" w:eastAsia="Calibri" w:hAnsi="Calibri" w:cs="Calibri"/>
          <w:lang w:eastAsia="en-GB"/>
        </w:rPr>
        <w:t xml:space="preserve">semi-deserts </w:t>
      </w:r>
      <w:r>
        <w:rPr>
          <w:rFonts w:ascii="Calibri" w:eastAsia="Calibri" w:hAnsi="Calibri" w:cs="Calibri"/>
          <w:lang w:eastAsia="en-GB"/>
        </w:rPr>
        <w:t xml:space="preserve">are </w:t>
      </w:r>
      <w:r w:rsidRPr="005477E2">
        <w:rPr>
          <w:rFonts w:ascii="Calibri" w:eastAsia="Calibri" w:hAnsi="Calibri" w:cs="Calibri"/>
          <w:lang w:eastAsia="en-GB"/>
        </w:rPr>
        <w:t>used for sheep husbandry. The Mugodzhar Hills reach 657m</w:t>
      </w:r>
      <w:r>
        <w:rPr>
          <w:rFonts w:ascii="Calibri" w:eastAsia="Calibri" w:hAnsi="Calibri" w:cs="Calibri"/>
          <w:lang w:eastAsia="en-GB"/>
        </w:rPr>
        <w:t>;</w:t>
      </w:r>
      <w:r w:rsidRPr="005477E2">
        <w:rPr>
          <w:rFonts w:ascii="Calibri" w:eastAsia="Calibri" w:hAnsi="Calibri" w:cs="Calibri"/>
          <w:lang w:eastAsia="en-GB"/>
        </w:rPr>
        <w:t xml:space="preserve"> the Turgay Plateau is a system of plateaus slightly elevated over surrounding areas (up to 310m)</w:t>
      </w:r>
      <w:r>
        <w:rPr>
          <w:rFonts w:ascii="Calibri" w:eastAsia="Calibri" w:hAnsi="Calibri" w:cs="Calibri"/>
          <w:lang w:eastAsia="en-GB"/>
        </w:rPr>
        <w:t>;</w:t>
      </w:r>
      <w:r w:rsidRPr="005477E2">
        <w:rPr>
          <w:rFonts w:ascii="Calibri" w:eastAsia="Calibri" w:hAnsi="Calibri" w:cs="Calibri"/>
          <w:lang w:eastAsia="en-GB"/>
        </w:rPr>
        <w:t xml:space="preserve"> while the Kazakh Uplands is a hilly area with strongly eroded residual mountain ridges (the highest peak is 1</w:t>
      </w:r>
      <w:r>
        <w:rPr>
          <w:rFonts w:ascii="Calibri" w:eastAsia="Calibri" w:hAnsi="Calibri" w:cs="Calibri"/>
          <w:lang w:eastAsia="en-GB"/>
        </w:rPr>
        <w:t>,</w:t>
      </w:r>
      <w:r w:rsidRPr="005477E2">
        <w:rPr>
          <w:rFonts w:ascii="Calibri" w:eastAsia="Calibri" w:hAnsi="Calibri" w:cs="Calibri"/>
          <w:lang w:eastAsia="en-GB"/>
        </w:rPr>
        <w:t xml:space="preserve">565m), thousands of small lakes, and relict pine forests on northern slopes </w:t>
      </w:r>
      <w:r w:rsidR="004A5AD5" w:rsidRPr="004A5AD5">
        <w:rPr>
          <w:rFonts w:ascii="Calibri" w:eastAsia="Calibri" w:hAnsi="Calibri" w:cs="Calibri"/>
          <w:lang w:eastAsia="en-GB"/>
        </w:rPr>
        <w:t>(</w:t>
      </w:r>
      <w:r w:rsidR="004A5AD5" w:rsidRPr="004A5AD5">
        <w:rPr>
          <w:rFonts w:ascii="Calibri" w:eastAsia="Calibri" w:hAnsi="Calibri" w:cs="Calibri"/>
          <w:lang w:val="en-US" w:eastAsia="en-GB"/>
        </w:rPr>
        <w:t>Gvozdeckii</w:t>
      </w:r>
      <w:r w:rsidR="004A5AD5" w:rsidRPr="004A5AD5">
        <w:rPr>
          <w:rFonts w:ascii="Calibri" w:eastAsia="Calibri" w:hAnsi="Calibri" w:cs="Calibri"/>
          <w:lang w:val="ru-RU" w:eastAsia="en-GB"/>
        </w:rPr>
        <w:t xml:space="preserve"> &amp; </w:t>
      </w:r>
      <w:r w:rsidR="004A5AD5" w:rsidRPr="004A5AD5">
        <w:rPr>
          <w:rFonts w:ascii="Calibri" w:eastAsia="Calibri" w:hAnsi="Calibri" w:cs="Calibri"/>
          <w:lang w:val="en-US" w:eastAsia="en-GB"/>
        </w:rPr>
        <w:t>Mikhailov, 1978)</w:t>
      </w:r>
      <w:r w:rsidRPr="005477E2">
        <w:rPr>
          <w:rFonts w:ascii="Calibri" w:eastAsia="Calibri" w:hAnsi="Calibri" w:cs="Calibri"/>
          <w:lang w:eastAsia="en-GB"/>
        </w:rPr>
        <w:t>. A large area in the north-eastern segment of the Uplands (over 18,500 km</w:t>
      </w:r>
      <w:r w:rsidRPr="008A755E">
        <w:rPr>
          <w:rFonts w:ascii="Calibri" w:eastAsia="Calibri" w:hAnsi="Calibri" w:cs="Calibri"/>
          <w:vertAlign w:val="superscript"/>
          <w:lang w:eastAsia="en-GB"/>
        </w:rPr>
        <w:t>2</w:t>
      </w:r>
      <w:r w:rsidRPr="005477E2">
        <w:rPr>
          <w:rFonts w:ascii="Calibri" w:eastAsia="Calibri" w:hAnsi="Calibri" w:cs="Calibri"/>
          <w:lang w:eastAsia="en-GB"/>
        </w:rPr>
        <w:t xml:space="preserve">) was used from 1949 to 1991 as a test site for nuclear weapons, and is still heavily contaminated. Central Kazakhstan is limited in the </w:t>
      </w:r>
      <w:r>
        <w:rPr>
          <w:rFonts w:ascii="Calibri" w:eastAsia="Calibri" w:hAnsi="Calibri" w:cs="Calibri"/>
          <w:lang w:eastAsia="en-GB"/>
        </w:rPr>
        <w:t>e</w:t>
      </w:r>
      <w:r w:rsidRPr="005477E2">
        <w:rPr>
          <w:rFonts w:ascii="Calibri" w:eastAsia="Calibri" w:hAnsi="Calibri" w:cs="Calibri"/>
          <w:lang w:eastAsia="en-GB"/>
        </w:rPr>
        <w:t>ast by the westernmost ranges of the Altai</w:t>
      </w:r>
      <w:r>
        <w:rPr>
          <w:rFonts w:ascii="Calibri" w:eastAsia="Calibri" w:hAnsi="Calibri" w:cs="Calibri"/>
          <w:lang w:eastAsia="en-GB"/>
        </w:rPr>
        <w:t xml:space="preserve"> </w:t>
      </w:r>
      <w:r w:rsidRPr="005477E2">
        <w:rPr>
          <w:rFonts w:ascii="Calibri" w:eastAsia="Calibri" w:hAnsi="Calibri" w:cs="Calibri"/>
          <w:lang w:eastAsia="en-GB"/>
        </w:rPr>
        <w:t>and the Saur and Tarbagatai Mountains</w:t>
      </w:r>
      <w:r>
        <w:rPr>
          <w:rFonts w:ascii="Calibri" w:eastAsia="Calibri" w:hAnsi="Calibri" w:cs="Calibri"/>
          <w:lang w:eastAsia="en-GB"/>
        </w:rPr>
        <w:t>. T</w:t>
      </w:r>
      <w:r w:rsidRPr="005477E2">
        <w:rPr>
          <w:rFonts w:ascii="Calibri" w:eastAsia="Calibri" w:hAnsi="Calibri" w:cs="Calibri"/>
          <w:lang w:eastAsia="en-GB"/>
        </w:rPr>
        <w:t>he core of Altai is in Russia, while peripheral parts are also found in China and Mongolia. The Altai Mountains are dominated by coniferous forests</w:t>
      </w:r>
      <w:r>
        <w:rPr>
          <w:rFonts w:ascii="Calibri" w:eastAsia="Calibri" w:hAnsi="Calibri" w:cs="Calibri"/>
          <w:lang w:eastAsia="en-GB"/>
        </w:rPr>
        <w:t>. A</w:t>
      </w:r>
      <w:r w:rsidRPr="005477E2">
        <w:rPr>
          <w:rFonts w:ascii="Calibri" w:eastAsia="Calibri" w:hAnsi="Calibri" w:cs="Calibri"/>
          <w:lang w:eastAsia="en-GB"/>
        </w:rPr>
        <w:t xml:space="preserve">lpine and subalpine meadows are less common. The Kazakh part of Altai is an important mining area with large-scale non-ferrous metal production that </w:t>
      </w:r>
      <w:r>
        <w:rPr>
          <w:rFonts w:ascii="Calibri" w:eastAsia="Calibri" w:hAnsi="Calibri" w:cs="Calibri"/>
          <w:lang w:eastAsia="en-GB"/>
        </w:rPr>
        <w:t>causes</w:t>
      </w:r>
      <w:r w:rsidRPr="005477E2">
        <w:rPr>
          <w:rFonts w:ascii="Calibri" w:eastAsia="Calibri" w:hAnsi="Calibri" w:cs="Calibri"/>
          <w:lang w:eastAsia="en-GB"/>
        </w:rPr>
        <w:t xml:space="preserve"> heavy environmental pollution.</w:t>
      </w:r>
    </w:p>
    <w:p w14:paraId="6047E5B8" w14:textId="4085F3D6"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w:t>
      </w:r>
      <w:r>
        <w:rPr>
          <w:rFonts w:ascii="Calibri" w:eastAsia="Calibri" w:hAnsi="Calibri" w:cs="Calibri"/>
          <w:lang w:eastAsia="en-GB"/>
        </w:rPr>
        <w:t>r</w:t>
      </w:r>
      <w:r w:rsidRPr="005477E2">
        <w:rPr>
          <w:rFonts w:ascii="Calibri" w:eastAsia="Calibri" w:hAnsi="Calibri" w:cs="Calibri"/>
          <w:lang w:eastAsia="en-GB"/>
        </w:rPr>
        <w:t xml:space="preserve">egion of the </w:t>
      </w:r>
      <w:r>
        <w:rPr>
          <w:rFonts w:ascii="Calibri" w:eastAsia="Calibri" w:hAnsi="Calibri" w:cs="Calibri"/>
          <w:lang w:eastAsia="en-GB"/>
        </w:rPr>
        <w:t>n</w:t>
      </w:r>
      <w:r w:rsidRPr="005477E2">
        <w:rPr>
          <w:rFonts w:ascii="Calibri" w:eastAsia="Calibri" w:hAnsi="Calibri" w:cs="Calibri"/>
          <w:lang w:eastAsia="en-GB"/>
        </w:rPr>
        <w:t xml:space="preserve">orthern </w:t>
      </w:r>
      <w:r>
        <w:rPr>
          <w:rFonts w:ascii="Calibri" w:eastAsia="Calibri" w:hAnsi="Calibri" w:cs="Calibri"/>
          <w:lang w:eastAsia="en-GB"/>
        </w:rPr>
        <w:t>d</w:t>
      </w:r>
      <w:r w:rsidRPr="005477E2">
        <w:rPr>
          <w:rFonts w:ascii="Calibri" w:eastAsia="Calibri" w:hAnsi="Calibri" w:cs="Calibri"/>
          <w:lang w:eastAsia="en-GB"/>
        </w:rPr>
        <w:t>eserts is located in southern Kazakhstan, northern and western Uzbekistan, and northern Turkmenistan</w:t>
      </w:r>
      <w:r>
        <w:rPr>
          <w:rFonts w:ascii="Calibri" w:eastAsia="Calibri" w:hAnsi="Calibri" w:cs="Calibri"/>
          <w:lang w:eastAsia="en-GB"/>
        </w:rPr>
        <w:t xml:space="preserve">, and </w:t>
      </w:r>
      <w:r w:rsidRPr="005477E2">
        <w:rPr>
          <w:rFonts w:ascii="Calibri" w:eastAsia="Calibri" w:hAnsi="Calibri" w:cs="Calibri"/>
          <w:lang w:eastAsia="en-GB"/>
        </w:rPr>
        <w:t xml:space="preserve">includes a small portion of Kyrgyzstan in the valley of the Chu River. It is characterised by low winter temperatures, with January averages from -4⁰C in the </w:t>
      </w:r>
      <w:r>
        <w:rPr>
          <w:rFonts w:ascii="Calibri" w:eastAsia="Calibri" w:hAnsi="Calibri" w:cs="Calibri"/>
          <w:lang w:eastAsia="en-GB"/>
        </w:rPr>
        <w:t>s</w:t>
      </w:r>
      <w:r w:rsidRPr="005477E2">
        <w:rPr>
          <w:rFonts w:ascii="Calibri" w:eastAsia="Calibri" w:hAnsi="Calibri" w:cs="Calibri"/>
          <w:lang w:eastAsia="en-GB"/>
        </w:rPr>
        <w:t xml:space="preserve">outh to -16⁰C towards the </w:t>
      </w:r>
      <w:r>
        <w:rPr>
          <w:rFonts w:ascii="Calibri" w:eastAsia="Calibri" w:hAnsi="Calibri" w:cs="Calibri"/>
          <w:lang w:eastAsia="en-GB"/>
        </w:rPr>
        <w:t>n</w:t>
      </w:r>
      <w:r w:rsidRPr="005477E2">
        <w:rPr>
          <w:rFonts w:ascii="Calibri" w:eastAsia="Calibri" w:hAnsi="Calibri" w:cs="Calibri"/>
          <w:lang w:eastAsia="en-GB"/>
        </w:rPr>
        <w:t xml:space="preserve">orth </w:t>
      </w:r>
      <w:sdt>
        <w:sdtPr>
          <w:rPr>
            <w:rFonts w:ascii="Calibri" w:eastAsia="Calibri" w:hAnsi="Calibri" w:cs="Calibri"/>
            <w:lang w:eastAsia="en-GB"/>
          </w:rPr>
          <w:id w:val="1296869891"/>
          <w:citation/>
        </w:sdtPr>
        <w:sdtContent>
          <w:r w:rsidRPr="005477E2">
            <w:rPr>
              <w:rFonts w:ascii="Calibri" w:eastAsia="Calibri" w:hAnsi="Calibri" w:cs="Calibri"/>
              <w:lang w:eastAsia="en-GB"/>
            </w:rPr>
            <w:fldChar w:fldCharType="begin"/>
          </w:r>
          <w:r w:rsidRPr="005477E2">
            <w:rPr>
              <w:rFonts w:ascii="Calibri" w:eastAsia="Calibri" w:hAnsi="Calibri" w:cs="Calibri"/>
              <w:lang w:eastAsia="en-GB"/>
            </w:rPr>
            <w:instrText xml:space="preserve"> CITATION asian-development-bank-2010-central-asia-atlas-of-natural-resources \l 2057 </w:instrText>
          </w:r>
          <w:r w:rsidRPr="005477E2">
            <w:rPr>
              <w:rFonts w:ascii="Calibri" w:eastAsia="Calibri" w:hAnsi="Calibri" w:cs="Calibri"/>
              <w:lang w:eastAsia="en-GB"/>
            </w:rPr>
            <w:fldChar w:fldCharType="separate"/>
          </w:r>
          <w:r w:rsidRPr="00E933DC">
            <w:rPr>
              <w:rFonts w:ascii="Calibri" w:eastAsia="Calibri" w:hAnsi="Calibri" w:cs="Calibri"/>
              <w:lang w:eastAsia="en-GB"/>
            </w:rPr>
            <w:t>(Asian Development Bank, 2010)</w:t>
          </w:r>
          <w:r w:rsidRPr="005477E2">
            <w:rPr>
              <w:rFonts w:ascii="Calibri" w:eastAsia="Calibri" w:hAnsi="Calibri" w:cs="Calibri"/>
              <w:lang w:eastAsia="en-GB"/>
            </w:rPr>
            <w:fldChar w:fldCharType="end"/>
          </w:r>
        </w:sdtContent>
      </w:sdt>
      <w:r w:rsidRPr="005477E2">
        <w:rPr>
          <w:rFonts w:ascii="Calibri" w:eastAsia="Calibri" w:hAnsi="Calibri" w:cs="Calibri"/>
          <w:lang w:eastAsia="en-GB"/>
        </w:rPr>
        <w:t xml:space="preserve">. The most prominent landforms of </w:t>
      </w:r>
      <w:r>
        <w:rPr>
          <w:rFonts w:ascii="Calibri" w:eastAsia="Calibri" w:hAnsi="Calibri" w:cs="Calibri"/>
          <w:lang w:eastAsia="en-GB"/>
        </w:rPr>
        <w:t>t</w:t>
      </w:r>
      <w:r w:rsidRPr="005477E2">
        <w:rPr>
          <w:rFonts w:ascii="Calibri" w:eastAsia="Calibri" w:hAnsi="Calibri" w:cs="Calibri"/>
          <w:lang w:eastAsia="en-GB"/>
        </w:rPr>
        <w:t xml:space="preserve">he </w:t>
      </w:r>
      <w:r>
        <w:rPr>
          <w:rFonts w:ascii="Calibri" w:eastAsia="Calibri" w:hAnsi="Calibri" w:cs="Calibri"/>
          <w:lang w:eastAsia="en-GB"/>
        </w:rPr>
        <w:t>r</w:t>
      </w:r>
      <w:r w:rsidRPr="005477E2">
        <w:rPr>
          <w:rFonts w:ascii="Calibri" w:eastAsia="Calibri" w:hAnsi="Calibri" w:cs="Calibri"/>
          <w:lang w:eastAsia="en-GB"/>
        </w:rPr>
        <w:t xml:space="preserve">egion of </w:t>
      </w:r>
      <w:r>
        <w:rPr>
          <w:rFonts w:ascii="Calibri" w:eastAsia="Calibri" w:hAnsi="Calibri" w:cs="Calibri"/>
          <w:lang w:eastAsia="en-GB"/>
        </w:rPr>
        <w:t>n</w:t>
      </w:r>
      <w:r w:rsidRPr="005477E2">
        <w:rPr>
          <w:rFonts w:ascii="Calibri" w:eastAsia="Calibri" w:hAnsi="Calibri" w:cs="Calibri"/>
          <w:lang w:eastAsia="en-GB"/>
        </w:rPr>
        <w:t xml:space="preserve">orthern </w:t>
      </w:r>
      <w:r>
        <w:rPr>
          <w:rFonts w:ascii="Calibri" w:eastAsia="Calibri" w:hAnsi="Calibri" w:cs="Calibri"/>
          <w:lang w:eastAsia="en-GB"/>
        </w:rPr>
        <w:t>d</w:t>
      </w:r>
      <w:r w:rsidRPr="005477E2">
        <w:rPr>
          <w:rFonts w:ascii="Calibri" w:eastAsia="Calibri" w:hAnsi="Calibri" w:cs="Calibri"/>
          <w:lang w:eastAsia="en-GB"/>
        </w:rPr>
        <w:t>eserts are the Plateaus of Ustyurt (raising from 150 to 365m) and</w:t>
      </w:r>
      <w:r w:rsidRPr="00192158">
        <w:rPr>
          <w:rFonts w:ascii="Calibri" w:eastAsia="Calibri" w:hAnsi="Calibri" w:cs="Calibri"/>
          <w:lang w:eastAsia="en-GB"/>
        </w:rPr>
        <w:t xml:space="preserve"> </w:t>
      </w:r>
      <w:r w:rsidRPr="005477E2">
        <w:rPr>
          <w:rFonts w:ascii="Calibri" w:eastAsia="Calibri" w:hAnsi="Calibri" w:cs="Calibri"/>
          <w:lang w:eastAsia="en-GB"/>
        </w:rPr>
        <w:t xml:space="preserve">Mangyshlak (555m); the rest is a rather extensive plain with a few residual mountain ridges, gradually raising from </w:t>
      </w:r>
      <w:r>
        <w:rPr>
          <w:rFonts w:ascii="Calibri" w:eastAsia="Calibri" w:hAnsi="Calibri" w:cs="Calibri"/>
          <w:lang w:eastAsia="en-GB"/>
        </w:rPr>
        <w:t>about</w:t>
      </w:r>
      <w:r w:rsidRPr="005477E2">
        <w:rPr>
          <w:rFonts w:ascii="Calibri" w:eastAsia="Calibri" w:hAnsi="Calibri" w:cs="Calibri"/>
          <w:lang w:eastAsia="en-GB"/>
        </w:rPr>
        <w:t xml:space="preserve"> 5m under the cliff of Plateaus of Ustyurt to 300-500m in the </w:t>
      </w:r>
      <w:r>
        <w:rPr>
          <w:rFonts w:ascii="Calibri" w:eastAsia="Calibri" w:hAnsi="Calibri" w:cs="Calibri"/>
          <w:lang w:eastAsia="en-GB"/>
        </w:rPr>
        <w:t>e</w:t>
      </w:r>
      <w:r w:rsidRPr="005477E2">
        <w:rPr>
          <w:rFonts w:ascii="Calibri" w:eastAsia="Calibri" w:hAnsi="Calibri" w:cs="Calibri"/>
          <w:lang w:eastAsia="en-GB"/>
        </w:rPr>
        <w:t xml:space="preserve">ast, next to the Dzungarian Gate, connecting the plain with the Dzungarian Depression in China. This plain is dominated by sandy deserts in the western (Kyzylkum, Aralian Karakum, Barsuki) and eastern parts (Saryesik-Atyrau), while the central part is mostly stony and clay desert (Betpak-Dala). The plain contains several large lakes, including the remnants of the Aral Sea, and the </w:t>
      </w:r>
      <w:r>
        <w:rPr>
          <w:rFonts w:ascii="Calibri" w:eastAsia="Calibri" w:hAnsi="Calibri" w:cs="Calibri"/>
          <w:lang w:eastAsia="en-GB"/>
        </w:rPr>
        <w:t>L</w:t>
      </w:r>
      <w:r w:rsidRPr="005477E2">
        <w:rPr>
          <w:rFonts w:ascii="Calibri" w:eastAsia="Calibri" w:hAnsi="Calibri" w:cs="Calibri"/>
          <w:lang w:eastAsia="en-GB"/>
        </w:rPr>
        <w:t xml:space="preserve">ake of Balkhash (half of which is salty, while the other half is fresh water), and is crossed by a few major rivers with large deltas, such as the rivers of Syr Darya and Amu Darya that used to be tributaries of the Aral Sea, the Ili that is a tributary of the Balkhash, and the Chu disappearing into the desert. Due to intensive irrigation, the rivers’ discharge is continuously dropping which, in addition to the loss of </w:t>
      </w:r>
      <w:r>
        <w:rPr>
          <w:rFonts w:ascii="Calibri" w:eastAsia="Calibri" w:hAnsi="Calibri" w:cs="Calibri"/>
          <w:lang w:eastAsia="en-GB"/>
        </w:rPr>
        <w:t xml:space="preserve">the </w:t>
      </w:r>
      <w:r w:rsidRPr="005477E2">
        <w:rPr>
          <w:rFonts w:ascii="Calibri" w:eastAsia="Calibri" w:hAnsi="Calibri" w:cs="Calibri"/>
          <w:lang w:eastAsia="en-GB"/>
        </w:rPr>
        <w:t xml:space="preserve">Aral Sea, threatens the existence of the Lake of Balkhash. Surface irrigation also leads to soil salinisation, especially in clay deserts, such as </w:t>
      </w:r>
      <w:r w:rsidRPr="005477E2">
        <w:rPr>
          <w:rFonts w:ascii="Calibri" w:eastAsia="Calibri" w:hAnsi="Calibri" w:cs="Calibri"/>
          <w:lang w:eastAsia="en-GB"/>
        </w:rPr>
        <w:lastRenderedPageBreak/>
        <w:t>Betpak-Dala. Most of the area is rangeland, used for animal husbandry</w:t>
      </w:r>
      <w:r>
        <w:rPr>
          <w:rFonts w:ascii="Calibri" w:eastAsia="Calibri" w:hAnsi="Calibri" w:cs="Calibri"/>
          <w:lang w:eastAsia="en-GB"/>
        </w:rPr>
        <w:t>. C</w:t>
      </w:r>
      <w:r w:rsidRPr="005477E2">
        <w:rPr>
          <w:rFonts w:ascii="Calibri" w:eastAsia="Calibri" w:hAnsi="Calibri" w:cs="Calibri"/>
          <w:lang w:eastAsia="en-GB"/>
        </w:rPr>
        <w:t>roplands</w:t>
      </w:r>
      <w:r>
        <w:rPr>
          <w:rFonts w:ascii="Calibri" w:eastAsia="Calibri" w:hAnsi="Calibri" w:cs="Calibri"/>
          <w:lang w:eastAsia="en-GB"/>
        </w:rPr>
        <w:t xml:space="preserve"> such as </w:t>
      </w:r>
      <w:r w:rsidRPr="005477E2">
        <w:rPr>
          <w:rFonts w:ascii="Calibri" w:eastAsia="Calibri" w:hAnsi="Calibri" w:cs="Calibri"/>
          <w:lang w:eastAsia="en-GB"/>
        </w:rPr>
        <w:t xml:space="preserve">cereal and cotton are found in river valleys and irrigated areas fed by the rivers. Remnants of riparian forests (also known as </w:t>
      </w:r>
      <w:r>
        <w:rPr>
          <w:rFonts w:ascii="Calibri" w:eastAsia="Calibri" w:hAnsi="Calibri" w:cs="Calibri"/>
          <w:lang w:eastAsia="en-GB"/>
        </w:rPr>
        <w:t>“</w:t>
      </w:r>
      <w:r w:rsidRPr="005477E2">
        <w:rPr>
          <w:rFonts w:ascii="Calibri" w:eastAsia="Calibri" w:hAnsi="Calibri" w:cs="Calibri"/>
          <w:lang w:eastAsia="en-GB"/>
        </w:rPr>
        <w:t>tugai</w:t>
      </w:r>
      <w:r>
        <w:rPr>
          <w:rFonts w:ascii="Calibri" w:eastAsia="Calibri" w:hAnsi="Calibri" w:cs="Calibri"/>
          <w:lang w:eastAsia="en-GB"/>
        </w:rPr>
        <w:t>”</w:t>
      </w:r>
      <w:r w:rsidRPr="005477E2">
        <w:rPr>
          <w:rFonts w:ascii="Calibri" w:eastAsia="Calibri" w:hAnsi="Calibri" w:cs="Calibri"/>
          <w:lang w:eastAsia="en-GB"/>
        </w:rPr>
        <w:t>) can be found in the deltas of the Amu Darya and the Ili</w:t>
      </w:r>
      <w:r>
        <w:rPr>
          <w:rFonts w:ascii="Calibri" w:eastAsia="Calibri" w:hAnsi="Calibri" w:cs="Calibri"/>
          <w:lang w:eastAsia="en-GB"/>
        </w:rPr>
        <w:t xml:space="preserve">, and along the </w:t>
      </w:r>
      <w:r w:rsidRPr="00192158">
        <w:rPr>
          <w:rFonts w:ascii="Calibri" w:eastAsia="Calibri" w:hAnsi="Calibri" w:cs="Calibri"/>
          <w:lang w:eastAsia="en-GB"/>
        </w:rPr>
        <w:t>along the Syr Darya</w:t>
      </w:r>
      <w:r w:rsidRPr="005477E2">
        <w:rPr>
          <w:rFonts w:ascii="Calibri" w:eastAsia="Calibri" w:hAnsi="Calibri" w:cs="Calibri"/>
          <w:lang w:eastAsia="en-GB"/>
        </w:rPr>
        <w:t>. These have high productivity and moderate species diversity</w:t>
      </w:r>
      <w:r w:rsidRPr="00192158">
        <w:rPr>
          <w:rFonts w:ascii="Calibri" w:eastAsia="Calibri" w:hAnsi="Calibri" w:cs="Calibri"/>
          <w:lang w:eastAsia="en-GB"/>
        </w:rPr>
        <w:t xml:space="preserve"> </w:t>
      </w:r>
      <w:r w:rsidRPr="005477E2">
        <w:rPr>
          <w:rFonts w:ascii="Calibri" w:eastAsia="Calibri" w:hAnsi="Calibri" w:cs="Calibri"/>
          <w:lang w:eastAsia="en-GB"/>
        </w:rPr>
        <w:t>(</w:t>
      </w:r>
      <w:r>
        <w:rPr>
          <w:rFonts w:ascii="Calibri" w:eastAsia="Calibri" w:hAnsi="Calibri" w:cs="Calibri"/>
          <w:lang w:eastAsia="en-GB"/>
        </w:rPr>
        <w:t xml:space="preserve">ca. </w:t>
      </w:r>
      <w:r w:rsidRPr="005477E2">
        <w:rPr>
          <w:rFonts w:ascii="Calibri" w:eastAsia="Calibri" w:hAnsi="Calibri" w:cs="Calibri"/>
          <w:lang w:eastAsia="en-GB"/>
        </w:rPr>
        <w:t>600 vascular plants) with many endemics, and serve as habitats for many iconic mammal species</w:t>
      </w:r>
      <w:r>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author" : [ { "dropping-particle" : "", "family" : "Milkov, F.N. [\u041c\u0438\u043b\u044c\u043a\u043e\u0432", "given" : "\u0424.\u041d.]", "non-dropping-particle" : "", "parse-names" : false, "suffix" : "" } ], "id" : "ITEM-1", "issued" : { "date-parts" : [ [ "1977" ] ] }, "number-of-pages" : "293", "publisher" : "Mysl'", "publisher-place" : " Moskow", "title" : "Natural Zones of USSR [\u041f\u0440\u0438\u0440\u043e\u0434\u043d\u044b\u0435 \u0437\u043e\u043d\u044b \u0421\u0421\u0421\u0420]", "type" : "book" }, "uris" : [ "http://www.mendeley.com/documents/?uuid=93046632-ea32-3d78-9131-165f3b981ce4" ] } ], "mendeley" : { "formattedCitation" : "(Milkov, F.N. [\u041c\u0438\u043b\u044c\u043a\u043e\u0432, 1977)", "plainTextFormattedCitation" : "(Milkov, F.N. [\u041c\u0438\u043b\u044c\u043a\u043e\u0432, 1977)", "previouslyFormattedCitation" : "(Milkov, F.N. [\u041c\u0438\u043b\u044c\u043a\u043e\u0432, 1977)"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Milkov, 1977)</w:t>
      </w:r>
      <w:r>
        <w:rPr>
          <w:rFonts w:ascii="Calibri" w:eastAsia="Calibri" w:hAnsi="Calibri" w:cs="Calibri"/>
          <w:lang w:eastAsia="en-GB"/>
        </w:rPr>
        <w:fldChar w:fldCharType="end"/>
      </w:r>
      <w:r>
        <w:rPr>
          <w:rFonts w:ascii="Calibri" w:eastAsia="Calibri" w:hAnsi="Calibri" w:cs="Calibri"/>
          <w:lang w:eastAsia="en-GB"/>
        </w:rPr>
        <w:t xml:space="preserve"> </w:t>
      </w:r>
      <w:r w:rsidRPr="00192158">
        <w:rPr>
          <w:rFonts w:ascii="Calibri" w:eastAsia="Calibri" w:hAnsi="Calibri" w:cs="Calibri"/>
          <w:lang w:eastAsia="en-GB"/>
        </w:rPr>
        <w:fldChar w:fldCharType="begin" w:fldLock="1"/>
      </w:r>
      <w:r w:rsidRPr="00192158">
        <w:rPr>
          <w:rFonts w:ascii="Calibri" w:eastAsia="Calibri" w:hAnsi="Calibri" w:cs="Calibri"/>
          <w:lang w:eastAsia="en-GB"/>
        </w:rPr>
        <w:instrText>ADDIN CSL_CITATION { "citationItems" : [ { "id" : "ITEM-1", "itemData" : { "ISBN" : "5-244-00273-2", "container-title" : "Zapovedniki SSSR [Nature Reserves of USSR], Vol. 6, Sredniaya Aziya i Kazakhstan", "editor" : [ { "dropping-particle" : "", "family" : "Sokolov", "given" : "V.E.", "non-dropping-particle" : "", "parse-names" : false, "suffix" : "" }, { "dropping-particle" : "", "family" : "Syroyechkovskiy", "given" : "E.E.", "non-dropping-particle" : "", "parse-names" : false, "suffix" : "" } ], "id" : "ITEM-1", "issued" : { "date-parts" : [ [ "1990" ] ] }, "number-of-pages" : "399", "publisher" : "Mysl'", "publisher-place" : "Moskow", "title" : "Zapovedniki Sredney Azii i Kakhstana [Nature Reserves of Middle Asia and Kazakhstan]", "type" : "book" }, "uris" : [ "http://www.mendeley.com/documents/?uuid=70827763-9c5e-3538-b762-75d43e56d85d" ] } ], "mendeley" : { "formattedCitation" : "(Sokolov &amp; Syroyechkovskiy, 1990)", "plainTextFormattedCitation" : "(Sokolov &amp; Syroyechkovskiy, 1990)", "previouslyFormattedCitation" : "(Sokolov &amp; Syroyechkovskiy, 1990)" }, "properties" : {  }, "schema" : "https://github.com/citation-style-language/schema/raw/master/csl-citation.json" }</w:instrText>
      </w:r>
      <w:r w:rsidRPr="00192158">
        <w:rPr>
          <w:rFonts w:ascii="Calibri" w:eastAsia="Calibri" w:hAnsi="Calibri" w:cs="Calibri"/>
          <w:lang w:eastAsia="en-GB"/>
        </w:rPr>
        <w:fldChar w:fldCharType="separate"/>
      </w:r>
      <w:r w:rsidRPr="00192158">
        <w:rPr>
          <w:rFonts w:ascii="Calibri" w:eastAsia="Calibri" w:hAnsi="Calibri" w:cs="Calibri"/>
          <w:lang w:eastAsia="en-GB"/>
        </w:rPr>
        <w:t>(Sokolov &amp; Syroyechkovskiy, 1990)</w:t>
      </w:r>
      <w:r w:rsidRPr="00192158">
        <w:rPr>
          <w:rFonts w:ascii="Calibri" w:eastAsia="Calibri" w:hAnsi="Calibri" w:cs="Calibri"/>
          <w:lang w:eastAsia="en-GB"/>
        </w:rPr>
        <w:fldChar w:fldCharType="end"/>
      </w:r>
      <w:r w:rsidRPr="005477E2">
        <w:rPr>
          <w:rFonts w:ascii="Calibri" w:eastAsia="Calibri" w:hAnsi="Calibri" w:cs="Calibri"/>
          <w:lang w:eastAsia="en-GB"/>
        </w:rPr>
        <w:t>.</w:t>
      </w:r>
    </w:p>
    <w:p w14:paraId="41449AEA"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w:t>
      </w:r>
      <w:r>
        <w:rPr>
          <w:rFonts w:ascii="Calibri" w:eastAsia="Calibri" w:hAnsi="Calibri" w:cs="Calibri"/>
          <w:lang w:eastAsia="en-GB"/>
        </w:rPr>
        <w:t>r</w:t>
      </w:r>
      <w:r w:rsidRPr="005477E2">
        <w:rPr>
          <w:rFonts w:ascii="Calibri" w:eastAsia="Calibri" w:hAnsi="Calibri" w:cs="Calibri"/>
          <w:lang w:eastAsia="en-GB"/>
        </w:rPr>
        <w:t xml:space="preserve">egion of </w:t>
      </w:r>
      <w:r>
        <w:rPr>
          <w:rFonts w:ascii="Calibri" w:eastAsia="Calibri" w:hAnsi="Calibri" w:cs="Calibri"/>
          <w:lang w:eastAsia="en-GB"/>
        </w:rPr>
        <w:t>s</w:t>
      </w:r>
      <w:r w:rsidRPr="005477E2">
        <w:rPr>
          <w:rFonts w:ascii="Calibri" w:eastAsia="Calibri" w:hAnsi="Calibri" w:cs="Calibri"/>
          <w:lang w:eastAsia="en-GB"/>
        </w:rPr>
        <w:t xml:space="preserve">outhern </w:t>
      </w:r>
      <w:r>
        <w:rPr>
          <w:rFonts w:ascii="Calibri" w:eastAsia="Calibri" w:hAnsi="Calibri" w:cs="Calibri"/>
          <w:lang w:eastAsia="en-GB"/>
        </w:rPr>
        <w:t>d</w:t>
      </w:r>
      <w:r w:rsidRPr="005477E2">
        <w:rPr>
          <w:rFonts w:ascii="Calibri" w:eastAsia="Calibri" w:hAnsi="Calibri" w:cs="Calibri"/>
          <w:lang w:eastAsia="en-GB"/>
        </w:rPr>
        <w:t xml:space="preserve">eserts includes most of Turkmenistan (except the extreme </w:t>
      </w:r>
      <w:r>
        <w:rPr>
          <w:rFonts w:ascii="Calibri" w:eastAsia="Calibri" w:hAnsi="Calibri" w:cs="Calibri"/>
          <w:lang w:eastAsia="en-GB"/>
        </w:rPr>
        <w:t>n</w:t>
      </w:r>
      <w:r w:rsidRPr="005477E2">
        <w:rPr>
          <w:rFonts w:ascii="Calibri" w:eastAsia="Calibri" w:hAnsi="Calibri" w:cs="Calibri"/>
          <w:lang w:eastAsia="en-GB"/>
        </w:rPr>
        <w:t>orth and the south</w:t>
      </w:r>
      <w:r>
        <w:rPr>
          <w:rFonts w:ascii="Calibri" w:eastAsia="Calibri" w:hAnsi="Calibri" w:cs="Calibri"/>
          <w:lang w:eastAsia="en-GB"/>
        </w:rPr>
        <w:t>-</w:t>
      </w:r>
      <w:r w:rsidRPr="005477E2">
        <w:rPr>
          <w:rFonts w:ascii="Calibri" w:eastAsia="Calibri" w:hAnsi="Calibri" w:cs="Calibri"/>
          <w:lang w:eastAsia="en-GB"/>
        </w:rPr>
        <w:t>western mountain part), central Uzbekistan, and the southernmost part of Kazakhstan. January average temperatures are 0⁰C or higher, while July averages are the highest in the</w:t>
      </w:r>
      <w:r>
        <w:rPr>
          <w:rFonts w:ascii="Calibri" w:eastAsia="Calibri" w:hAnsi="Calibri" w:cs="Calibri"/>
          <w:lang w:eastAsia="en-GB"/>
        </w:rPr>
        <w:t xml:space="preserve"> Europe and Central Asia</w:t>
      </w:r>
      <w:r w:rsidRPr="005477E2">
        <w:rPr>
          <w:rFonts w:ascii="Calibri" w:eastAsia="Calibri" w:hAnsi="Calibri" w:cs="Calibri"/>
          <w:lang w:eastAsia="en-GB"/>
        </w:rPr>
        <w:t xml:space="preserve"> region exceeding +32⁰C in southern Turkmenistan </w:t>
      </w:r>
      <w:sdt>
        <w:sdtPr>
          <w:rPr>
            <w:rFonts w:ascii="Calibri" w:eastAsia="Calibri" w:hAnsi="Calibri" w:cs="Calibri"/>
            <w:lang w:eastAsia="en-GB"/>
          </w:rPr>
          <w:id w:val="-706488212"/>
          <w:citation/>
        </w:sdtPr>
        <w:sdtContent>
          <w:r w:rsidRPr="005477E2">
            <w:rPr>
              <w:rFonts w:ascii="Calibri" w:eastAsia="Calibri" w:hAnsi="Calibri" w:cs="Calibri"/>
              <w:lang w:eastAsia="en-GB"/>
            </w:rPr>
            <w:fldChar w:fldCharType="begin"/>
          </w:r>
          <w:r w:rsidRPr="005477E2">
            <w:rPr>
              <w:rFonts w:ascii="Calibri" w:eastAsia="Calibri" w:hAnsi="Calibri" w:cs="Calibri"/>
              <w:lang w:eastAsia="en-GB"/>
            </w:rPr>
            <w:instrText xml:space="preserve"> CITATION asian-development-bank-2010-central-asia-atlas-of-natural-resources \l 2057 </w:instrText>
          </w:r>
          <w:r w:rsidRPr="005477E2">
            <w:rPr>
              <w:rFonts w:ascii="Calibri" w:eastAsia="Calibri" w:hAnsi="Calibri" w:cs="Calibri"/>
              <w:lang w:eastAsia="en-GB"/>
            </w:rPr>
            <w:fldChar w:fldCharType="separate"/>
          </w:r>
          <w:r w:rsidRPr="00E933DC">
            <w:rPr>
              <w:rFonts w:ascii="Calibri" w:eastAsia="Calibri" w:hAnsi="Calibri" w:cs="Calibri"/>
              <w:lang w:eastAsia="en-GB"/>
            </w:rPr>
            <w:t>(Asian Development Bank, 2010)</w:t>
          </w:r>
          <w:r w:rsidRPr="005477E2">
            <w:rPr>
              <w:rFonts w:ascii="Calibri" w:eastAsia="Calibri" w:hAnsi="Calibri" w:cs="Calibri"/>
              <w:lang w:eastAsia="en-GB"/>
            </w:rPr>
            <w:fldChar w:fldCharType="end"/>
          </w:r>
        </w:sdtContent>
      </w:sdt>
      <w:r w:rsidRPr="005477E2">
        <w:rPr>
          <w:rFonts w:ascii="Calibri" w:eastAsia="Calibri" w:hAnsi="Calibri" w:cs="Calibri"/>
          <w:lang w:eastAsia="en-GB"/>
        </w:rPr>
        <w:t xml:space="preserve">. Most of the </w:t>
      </w:r>
      <w:r>
        <w:rPr>
          <w:rFonts w:ascii="Calibri" w:eastAsia="Calibri" w:hAnsi="Calibri" w:cs="Calibri"/>
          <w:lang w:eastAsia="en-GB"/>
        </w:rPr>
        <w:t>r</w:t>
      </w:r>
      <w:r w:rsidRPr="005477E2">
        <w:rPr>
          <w:rFonts w:ascii="Calibri" w:eastAsia="Calibri" w:hAnsi="Calibri" w:cs="Calibri"/>
          <w:lang w:eastAsia="en-GB"/>
        </w:rPr>
        <w:t xml:space="preserve">egion is a rather monotonous plain gently raising from -28m at the shore of the Caspian Sea to 200-300m in the </w:t>
      </w:r>
      <w:r>
        <w:rPr>
          <w:rFonts w:ascii="Calibri" w:eastAsia="Calibri" w:hAnsi="Calibri" w:cs="Calibri"/>
          <w:lang w:eastAsia="en-GB"/>
        </w:rPr>
        <w:t>e</w:t>
      </w:r>
      <w:r w:rsidRPr="005477E2">
        <w:rPr>
          <w:rFonts w:ascii="Calibri" w:eastAsia="Calibri" w:hAnsi="Calibri" w:cs="Calibri"/>
          <w:lang w:eastAsia="en-GB"/>
        </w:rPr>
        <w:t>ast. The prevailing landscape is sandy deserts (Karakum, southern Kyzylkum) with salty marshes and clay deserts occurring by the Caspian Sea (especially by the Bay of</w:t>
      </w:r>
      <w:r w:rsidRPr="00192158">
        <w:rPr>
          <w:rFonts w:ascii="Calibri" w:eastAsia="Calibri" w:hAnsi="Calibri" w:cs="Calibri"/>
          <w:lang w:eastAsia="en-GB"/>
        </w:rPr>
        <w:t xml:space="preserve"> </w:t>
      </w:r>
      <w:r w:rsidRPr="005477E2">
        <w:rPr>
          <w:rFonts w:ascii="Calibri" w:eastAsia="Calibri" w:hAnsi="Calibri" w:cs="Calibri"/>
          <w:lang w:eastAsia="en-GB"/>
        </w:rPr>
        <w:t>Garabogazköl) and in local depressions. The most important rivers are the Syr Darya, the Amu Darya, the Zeravshan and the Murghab (the latter two with deltas disappearing in</w:t>
      </w:r>
      <w:r>
        <w:rPr>
          <w:rFonts w:ascii="Calibri" w:eastAsia="Calibri" w:hAnsi="Calibri" w:cs="Calibri"/>
          <w:lang w:eastAsia="en-GB"/>
        </w:rPr>
        <w:t>to</w:t>
      </w:r>
      <w:r w:rsidRPr="005477E2">
        <w:rPr>
          <w:rFonts w:ascii="Calibri" w:eastAsia="Calibri" w:hAnsi="Calibri" w:cs="Calibri"/>
          <w:lang w:eastAsia="en-GB"/>
        </w:rPr>
        <w:t xml:space="preserve"> deserts); all heavily utilised in large-scale irrigation projects. The most important project was the Karakum Canal, constructed in 1954-1988 to promote cotton production in Turkmenistan</w:t>
      </w:r>
      <w:r>
        <w:rPr>
          <w:rFonts w:ascii="Calibri" w:eastAsia="Calibri" w:hAnsi="Calibri" w:cs="Calibri"/>
          <w:lang w:eastAsia="en-GB"/>
        </w:rPr>
        <w:t>. I</w:t>
      </w:r>
      <w:r w:rsidRPr="005477E2">
        <w:rPr>
          <w:rFonts w:ascii="Calibri" w:eastAsia="Calibri" w:hAnsi="Calibri" w:cs="Calibri"/>
          <w:lang w:eastAsia="en-GB"/>
        </w:rPr>
        <w:t>t is 1,375km-long, and carries over 13km</w:t>
      </w:r>
      <w:r w:rsidRPr="009868B8">
        <w:rPr>
          <w:rFonts w:ascii="Calibri" w:eastAsia="Calibri" w:hAnsi="Calibri" w:cs="Calibri"/>
          <w:vertAlign w:val="superscript"/>
          <w:lang w:eastAsia="en-GB"/>
        </w:rPr>
        <w:t>3</w:t>
      </w:r>
      <w:r>
        <w:rPr>
          <w:rFonts w:ascii="Calibri" w:eastAsia="Calibri" w:hAnsi="Calibri" w:cs="Calibri"/>
          <w:lang w:eastAsia="en-GB"/>
        </w:rPr>
        <w:t xml:space="preserve"> </w:t>
      </w:r>
      <w:r w:rsidRPr="005477E2">
        <w:rPr>
          <w:rFonts w:ascii="Calibri" w:eastAsia="Calibri" w:hAnsi="Calibri" w:cs="Calibri"/>
          <w:lang w:eastAsia="en-GB"/>
        </w:rPr>
        <w:t xml:space="preserve">of water </w:t>
      </w:r>
      <w:r>
        <w:rPr>
          <w:rFonts w:ascii="Calibri" w:eastAsia="Calibri" w:hAnsi="Calibri" w:cs="Calibri"/>
          <w:lang w:eastAsia="en-GB"/>
        </w:rPr>
        <w:t xml:space="preserve">annually </w:t>
      </w:r>
      <w:r w:rsidRPr="005477E2">
        <w:rPr>
          <w:rFonts w:ascii="Calibri" w:eastAsia="Calibri" w:hAnsi="Calibri" w:cs="Calibri"/>
          <w:lang w:eastAsia="en-GB"/>
        </w:rPr>
        <w:t>from the Amu Darya</w:t>
      </w:r>
      <w:r>
        <w:rPr>
          <w:rFonts w:ascii="Calibri" w:eastAsia="Calibri" w:hAnsi="Calibri" w:cs="Calibri"/>
          <w:lang w:eastAsia="en-GB"/>
        </w:rPr>
        <w:t>, which</w:t>
      </w:r>
      <w:r w:rsidRPr="005477E2">
        <w:rPr>
          <w:rFonts w:ascii="Calibri" w:eastAsia="Calibri" w:hAnsi="Calibri" w:cs="Calibri"/>
          <w:lang w:eastAsia="en-GB"/>
        </w:rPr>
        <w:t xml:space="preserve"> arguably led to the </w:t>
      </w:r>
      <w:r>
        <w:rPr>
          <w:rFonts w:ascii="Calibri" w:eastAsia="Calibri" w:hAnsi="Calibri" w:cs="Calibri"/>
          <w:lang w:eastAsia="en-GB"/>
        </w:rPr>
        <w:t>disappearance</w:t>
      </w:r>
      <w:r w:rsidRPr="005477E2">
        <w:rPr>
          <w:rFonts w:ascii="Calibri" w:eastAsia="Calibri" w:hAnsi="Calibri" w:cs="Calibri"/>
          <w:lang w:eastAsia="en-GB"/>
        </w:rPr>
        <w:t xml:space="preserve"> of the Aral Sea</w:t>
      </w:r>
      <w:r>
        <w:rPr>
          <w:rFonts w:ascii="Calibri" w:eastAsia="Calibri" w:hAnsi="Calibri" w:cs="Calibri"/>
          <w:lang w:eastAsia="en-GB"/>
        </w:rPr>
        <w:t>. D</w:t>
      </w:r>
      <w:r w:rsidRPr="005477E2">
        <w:rPr>
          <w:rFonts w:ascii="Calibri" w:eastAsia="Calibri" w:hAnsi="Calibri" w:cs="Calibri"/>
          <w:lang w:eastAsia="en-GB"/>
        </w:rPr>
        <w:t xml:space="preserve">ue to its high water losses the canal also causes soil salinization along its route. Deserted rangelands dominate the </w:t>
      </w:r>
      <w:r>
        <w:rPr>
          <w:rFonts w:ascii="Calibri" w:eastAsia="Calibri" w:hAnsi="Calibri" w:cs="Calibri"/>
          <w:lang w:eastAsia="en-GB"/>
        </w:rPr>
        <w:t>r</w:t>
      </w:r>
      <w:r w:rsidRPr="005477E2">
        <w:rPr>
          <w:rFonts w:ascii="Calibri" w:eastAsia="Calibri" w:hAnsi="Calibri" w:cs="Calibri"/>
          <w:lang w:eastAsia="en-GB"/>
        </w:rPr>
        <w:t xml:space="preserve">egion of </w:t>
      </w:r>
      <w:r>
        <w:rPr>
          <w:rFonts w:ascii="Calibri" w:eastAsia="Calibri" w:hAnsi="Calibri" w:cs="Calibri"/>
          <w:lang w:eastAsia="en-GB"/>
        </w:rPr>
        <w:t>s</w:t>
      </w:r>
      <w:r w:rsidRPr="005477E2">
        <w:rPr>
          <w:rFonts w:ascii="Calibri" w:eastAsia="Calibri" w:hAnsi="Calibri" w:cs="Calibri"/>
          <w:lang w:eastAsia="en-GB"/>
        </w:rPr>
        <w:t xml:space="preserve">outhern </w:t>
      </w:r>
      <w:r>
        <w:rPr>
          <w:rFonts w:ascii="Calibri" w:eastAsia="Calibri" w:hAnsi="Calibri" w:cs="Calibri"/>
          <w:lang w:eastAsia="en-GB"/>
        </w:rPr>
        <w:t>d</w:t>
      </w:r>
      <w:r w:rsidRPr="005477E2">
        <w:rPr>
          <w:rFonts w:ascii="Calibri" w:eastAsia="Calibri" w:hAnsi="Calibri" w:cs="Calibri"/>
          <w:lang w:eastAsia="en-GB"/>
        </w:rPr>
        <w:t>eserts and are mostly used for sheep and camel husbandry, often nomadic.</w:t>
      </w:r>
    </w:p>
    <w:p w14:paraId="7FF7D008" w14:textId="56E0D319"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he mountain peripheries of Central Asia are often divided into three areas, which are distinctively different in terms of geomorphology and climatic characteristics </w:t>
      </w:r>
      <w:r w:rsidR="001A4C91" w:rsidRPr="001A4C91">
        <w:rPr>
          <w:rFonts w:ascii="Calibri" w:eastAsia="Calibri" w:hAnsi="Calibri" w:cs="Calibri"/>
          <w:lang w:eastAsia="en-GB"/>
        </w:rPr>
        <w:t>(</w:t>
      </w:r>
      <w:r w:rsidR="001A4C91" w:rsidRPr="001A4C91">
        <w:rPr>
          <w:rFonts w:ascii="Calibri" w:eastAsia="Calibri" w:hAnsi="Calibri" w:cs="Calibri"/>
          <w:lang w:val="en-US" w:eastAsia="en-GB"/>
        </w:rPr>
        <w:t>Gvozdeckii</w:t>
      </w:r>
      <w:r w:rsidR="001A4C91" w:rsidRPr="001A4C91">
        <w:rPr>
          <w:rFonts w:ascii="Calibri" w:eastAsia="Calibri" w:hAnsi="Calibri" w:cs="Calibri"/>
          <w:lang w:val="ru-RU" w:eastAsia="en-GB"/>
        </w:rPr>
        <w:t xml:space="preserve"> &amp; </w:t>
      </w:r>
      <w:r w:rsidR="001A4C91" w:rsidRPr="001A4C91">
        <w:rPr>
          <w:rFonts w:ascii="Calibri" w:eastAsia="Calibri" w:hAnsi="Calibri" w:cs="Calibri"/>
          <w:lang w:val="en-US" w:eastAsia="en-GB"/>
        </w:rPr>
        <w:t>Mikhailov, 1978)</w:t>
      </w:r>
      <w:r w:rsidRPr="005477E2">
        <w:rPr>
          <w:rFonts w:ascii="Calibri" w:eastAsia="Calibri" w:hAnsi="Calibri" w:cs="Calibri"/>
          <w:lang w:eastAsia="en-GB"/>
        </w:rPr>
        <w:t xml:space="preserve">: (1) the Central Asian Mountains (Saur, Tarbagatai, Dzungarian Alatau, </w:t>
      </w:r>
      <w:r>
        <w:rPr>
          <w:rFonts w:ascii="Calibri" w:eastAsia="Calibri" w:hAnsi="Calibri" w:cs="Calibri"/>
          <w:lang w:eastAsia="en-GB"/>
        </w:rPr>
        <w:t>n</w:t>
      </w:r>
      <w:r w:rsidRPr="005477E2">
        <w:rPr>
          <w:rFonts w:ascii="Calibri" w:eastAsia="Calibri" w:hAnsi="Calibri" w:cs="Calibri"/>
          <w:lang w:eastAsia="en-GB"/>
        </w:rPr>
        <w:t xml:space="preserve">orthern Tian Shan), (2) </w:t>
      </w:r>
      <w:r>
        <w:rPr>
          <w:rFonts w:ascii="Calibri" w:eastAsia="Calibri" w:hAnsi="Calibri" w:cs="Calibri"/>
          <w:lang w:eastAsia="en-GB"/>
        </w:rPr>
        <w:t>s</w:t>
      </w:r>
      <w:r w:rsidRPr="005477E2">
        <w:rPr>
          <w:rFonts w:ascii="Calibri" w:eastAsia="Calibri" w:hAnsi="Calibri" w:cs="Calibri"/>
          <w:lang w:eastAsia="en-GB"/>
        </w:rPr>
        <w:t>outh-</w:t>
      </w:r>
      <w:r>
        <w:rPr>
          <w:rFonts w:ascii="Calibri" w:eastAsia="Calibri" w:hAnsi="Calibri" w:cs="Calibri"/>
          <w:lang w:eastAsia="en-GB"/>
        </w:rPr>
        <w:t>e</w:t>
      </w:r>
      <w:r w:rsidRPr="005477E2">
        <w:rPr>
          <w:rFonts w:ascii="Calibri" w:eastAsia="Calibri" w:hAnsi="Calibri" w:cs="Calibri"/>
          <w:lang w:eastAsia="en-GB"/>
        </w:rPr>
        <w:t xml:space="preserve">astern Tian-Shan and Pamir, and (3) Kopet Dag. All of these areas are important </w:t>
      </w:r>
      <w:r>
        <w:rPr>
          <w:rFonts w:ascii="Calibri" w:eastAsia="Calibri" w:hAnsi="Calibri" w:cs="Calibri"/>
          <w:lang w:eastAsia="en-GB"/>
        </w:rPr>
        <w:t xml:space="preserve">for </w:t>
      </w:r>
      <w:r w:rsidRPr="005477E2">
        <w:rPr>
          <w:rFonts w:ascii="Calibri" w:eastAsia="Calibri" w:hAnsi="Calibri" w:cs="Calibri"/>
          <w:lang w:eastAsia="en-GB"/>
        </w:rPr>
        <w:t xml:space="preserve">biodiversity. The Central Asian Mountains consist of high ranges (Dzungarian Alatau reaches 4,464m, and </w:t>
      </w:r>
      <w:r>
        <w:rPr>
          <w:rFonts w:ascii="Calibri" w:eastAsia="Calibri" w:hAnsi="Calibri" w:cs="Calibri"/>
          <w:lang w:eastAsia="en-GB"/>
        </w:rPr>
        <w:t>n</w:t>
      </w:r>
      <w:r w:rsidRPr="005477E2">
        <w:rPr>
          <w:rFonts w:ascii="Calibri" w:eastAsia="Calibri" w:hAnsi="Calibri" w:cs="Calibri"/>
          <w:lang w:eastAsia="en-GB"/>
        </w:rPr>
        <w:t xml:space="preserve">orthern Tian Shan reaches 7,439 m), which usually stretch latitudinally. The mountains are dominated by steppes, shrubs and dry meadows, while lower ranges are covered by shrubs and arid woodlands. The foothils and intermountain depressions are mountain deserts, which are often irrigated and densely populated; the most important depressions (also known as </w:t>
      </w:r>
      <w:r>
        <w:rPr>
          <w:rFonts w:ascii="Calibri" w:eastAsia="Calibri" w:hAnsi="Calibri" w:cs="Calibri"/>
          <w:lang w:eastAsia="en-GB"/>
        </w:rPr>
        <w:t>“</w:t>
      </w:r>
      <w:r w:rsidRPr="005477E2">
        <w:rPr>
          <w:rFonts w:ascii="Calibri" w:eastAsia="Calibri" w:hAnsi="Calibri" w:cs="Calibri"/>
          <w:lang w:eastAsia="en-GB"/>
        </w:rPr>
        <w:t>valleys</w:t>
      </w:r>
      <w:r>
        <w:rPr>
          <w:rFonts w:ascii="Calibri" w:eastAsia="Calibri" w:hAnsi="Calibri" w:cs="Calibri"/>
          <w:lang w:eastAsia="en-GB"/>
        </w:rPr>
        <w:t>”</w:t>
      </w:r>
      <w:r w:rsidRPr="005477E2">
        <w:rPr>
          <w:rFonts w:ascii="Calibri" w:eastAsia="Calibri" w:hAnsi="Calibri" w:cs="Calibri"/>
          <w:lang w:eastAsia="en-GB"/>
        </w:rPr>
        <w:t>), such as Fergana and Gissar, and contain a large proportion of Central Asia’s population. The Central Asian Mountains include several large lakes, notably Issyk-Kul</w:t>
      </w:r>
      <w:r>
        <w:rPr>
          <w:rFonts w:ascii="Calibri" w:eastAsia="Calibri" w:hAnsi="Calibri" w:cs="Calibri"/>
          <w:lang w:eastAsia="en-GB"/>
        </w:rPr>
        <w:t>, which</w:t>
      </w:r>
      <w:r w:rsidRPr="005477E2">
        <w:rPr>
          <w:rFonts w:ascii="Calibri" w:eastAsia="Calibri" w:hAnsi="Calibri" w:cs="Calibri"/>
          <w:lang w:eastAsia="en-GB"/>
        </w:rPr>
        <w:t xml:space="preserve"> is a habitat for many endemic species. Primary wild walnut-fruit forests are a specific feature of the Central Asian Mountains, occuring on mountain slopes around 1</w:t>
      </w:r>
      <w:r>
        <w:rPr>
          <w:rFonts w:ascii="Calibri" w:eastAsia="Calibri" w:hAnsi="Calibri" w:cs="Calibri"/>
          <w:lang w:eastAsia="en-GB"/>
        </w:rPr>
        <w:t>,</w:t>
      </w:r>
      <w:r w:rsidRPr="005477E2">
        <w:rPr>
          <w:rFonts w:ascii="Calibri" w:eastAsia="Calibri" w:hAnsi="Calibri" w:cs="Calibri"/>
          <w:lang w:eastAsia="en-GB"/>
        </w:rPr>
        <w:t>000 m above sea level wherever precipitation is sufficient</w:t>
      </w:r>
      <w:r>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author" : [ { "dropping-particle" : "", "family" : "Shukurov E.Dj. [\u0428\u0443\u043a\u0443\u0440\u043e\u0432 \u042d.\u0414\u0436.]", "given" : "", "non-dropping-particle" : "", "parse-names" : false, "suffix" : "" }, { "dropping-particle" : "", "family" : "Mitropolsky O.V. [\u041c\u0438\u0442\u0440\u043e\u043f\u043e\u043b\u044c\u0441\u043a\u0438\u0439 \u041e.\u0412.]", "given" : "", "non-dropping-particle" : "", "parse-names" : false, "suffix" : "" }, { "dropping-particle" : "", "family" : "Talskykh V.N. [\u0422\u0430\u043b\u044c\u0441\u043a\u0438\u0445 \u0412.\u041d.]", "given" : "", "non-dropping-particle" : "", "parse-names" : false, "suffix" : "" }, { "dropping-particle" : "", "family" : "Zhodubaeva L.Y. [\u0416\u043e\u043b\u0434\u0443\u0431\u0430\u0435\u0432\u0430 \u041b.\u042b.]", "given" : "", "non-dropping-particle" : "", "parse-names" : false, "suffix" : "" }, { "dropping-particle" : "", "family" : "Shevchenko V.V. [\u0428\u0435\u0432\u0447\u0435\u043d\u043a\u043e \u0412.\u0412.]", "given" : "", "non-dropping-particle" : "", "parse-names" : false, "suffix" : "" } ], "id" : "ITEM-1", "issued" : { "date-parts" : [ [ "2005" ] ] }, "number-of-pages" : "103", "publisher-place" : "Astana-Bishkek-Tashkent", "title" : "\u0410\u0442\u043b\u0430\u0441 \u0431\u0438\u043e\u043b\u043e\u0433\u0438\u0447\u0435\u0441\u043a\u043e\u0433\u043e \u0440\u0430\u0437\u043d\u043e\u043e\u0431\u0440\u0430\u0437\u0438\u044f \u0417\u0430\u043f\u0430\u0434\u043d\u043e\u0433\u043e-\u0422\u044f\u043d\u044c-\u0428\u0430\u043d\u044f [Atlas of biological diversity of Western Tien Shan]", "type" : "book" }, "uris" : [ "http://www.mendeley.com/documents/?uuid=8a6417e6-8087-46d1-8280-e73b2497063f" ] } ], "mendeley" : { "formattedCitation" : "(Shukurov E.Dj. [\u0428\u0443\u043a\u0443\u0440\u043e\u0432 \u042d.\u0414\u0436.], Mitropolsky O.V. [\u041c\u0438\u0442\u0440\u043e\u043f\u043e\u043b\u044c\u0441\u043a\u0438\u0439 \u041e.\u0412.], Talskykh V.N. [\u0422\u0430\u043b\u044c\u0441\u043a\u0438\u0445 \u0412.\u041d.], Zhodubaeva L.Y. [\u0416\u043e\u043b\u0434\u0443\u0431\u0430\u0435\u0432\u0430 \u041b.\u042b.], &amp; Shevchenko V.V. [\u0428\u0435\u0432\u0447\u0435\u043d\u043a\u043e \u0412.\u0412.], 2005)", "manualFormatting" : "(Shukurov E.Dj. [\u0428\u0443\u043a\u0443\u0440\u043e\u0432 \u042d.\u0414\u0436.], Mitropolsky O.V. [\u041c\u0438\u0442\u0440\u043e\u043f\u043e\u043b\u044c\u0441\u043a\u0438\u0439 \u041e.\u0412.], Talskykh V.N. [\u0422\u0430\u043b\u044c\u0441\u043a\u0438\u0445 \u0412.\u041d.], Zhodubaeva L.Y. [\u0416\u043e\u043b\u0434\u0443\u0431\u0430\u0435\u0432\u0430 \u041b.\u042b.], &amp; Shevchenko V.V. [\u0428\u0435\u0432\u0447\u0435\u043d\u043a\u043e \u0412.\u0412.], 2005", "plainTextFormattedCitation" : "(Shukurov E.Dj. [\u0428\u0443\u043a\u0443\u0440\u043e\u0432 \u042d.\u0414\u0436.], Mitropolsky O.V. [\u041c\u0438\u0442\u0440\u043e\u043f\u043e\u043b\u044c\u0441\u043a\u0438\u0439 \u041e.\u0412.], Talskykh V.N. [\u0422\u0430\u043b\u044c\u0441\u043a\u0438\u0445 \u0412.\u041d.], Zhodubaeva L.Y. [\u0416\u043e\u043b\u0434\u0443\u0431\u0430\u0435\u0432\u0430 \u041b.\u042b.], &amp; Shevchenko V.V. [\u0428\u0435\u0432\u0447\u0435\u043d\u043a\u043e \u0412.\u0412.], 2005)", "previouslyFormattedCitation" : "(Shukurov E.Dj. [\u0428\u0443\u043a\u0443\u0440\u043e\u0432 \u042d.\u0414\u0436.], Mitropolsky O.V. [\u041c\u0438\u0442\u0440\u043e\u043f\u043e\u043b\u044c\u0441\u043a\u0438\u0439 \u041e.\u0412.], Talskykh V.N. [\u0422\u0430\u043b\u044c\u0441\u043a\u0438\u0445 \u0412.\u041d.], Zhodubaeva L.Y. [\u0416\u043e\u043b\u0434\u0443\u0431\u0430\u0435\u0432\u0430 \u041b.\u042b.], &amp; Shevchenko V.V. [\u0428\u0435\u0432\u0447\u0435\u043d\u043a\u043e \u0412.\u0412.], 2005)" }, "properties" : {  }, "schema" : "https://github.com/citation-style-language/schema/raw/master/csl-citation.json" }</w:instrText>
      </w:r>
      <w:r>
        <w:rPr>
          <w:rFonts w:ascii="Calibri" w:eastAsia="Calibri" w:hAnsi="Calibri" w:cs="Calibri"/>
          <w:lang w:eastAsia="en-GB"/>
        </w:rPr>
        <w:fldChar w:fldCharType="separate"/>
      </w:r>
      <w:r w:rsidRPr="00077D49">
        <w:rPr>
          <w:rFonts w:ascii="Calibri" w:eastAsia="Calibri" w:hAnsi="Calibri" w:cs="Calibri"/>
          <w:lang w:eastAsia="en-GB"/>
        </w:rPr>
        <w:t>(Shukurov, 2016</w:t>
      </w:r>
      <w:r>
        <w:rPr>
          <w:rFonts w:ascii="Calibri" w:eastAsia="Calibri" w:hAnsi="Calibri" w:cs="Calibri"/>
          <w:lang w:eastAsia="en-GB"/>
        </w:rPr>
        <w:t xml:space="preserve">; </w:t>
      </w:r>
      <w:r w:rsidRPr="00077D49">
        <w:rPr>
          <w:rFonts w:ascii="Calibri" w:eastAsia="Calibri" w:hAnsi="Calibri" w:cs="Calibri"/>
          <w:lang w:eastAsia="en-GB"/>
        </w:rPr>
        <w:t>Shukurov</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077D49">
        <w:rPr>
          <w:rFonts w:ascii="Calibri" w:eastAsia="Calibri" w:hAnsi="Calibri" w:cs="Calibri"/>
          <w:lang w:eastAsia="en-GB"/>
        </w:rPr>
        <w:t>, 2005</w:t>
      </w:r>
      <w:r>
        <w:rPr>
          <w:rFonts w:ascii="Calibri" w:eastAsia="Calibri" w:hAnsi="Calibri" w:cs="Calibri"/>
          <w:lang w:eastAsia="en-GB"/>
        </w:rPr>
        <w:fldChar w:fldCharType="end"/>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ISBN" : "978-9967-08-602-9", "author" : [ { "dropping-particle" : "", "family" : "Shukurov E.Dj. [\u0428\u0443\u043a\u0443\u0440\u043e\u0432 \u042d.\u0414\u0436.]", "given" : "", "non-dropping-particle" : "", "parse-names" : false, "suffix" : "" } ], "id" : "ITEM-1", "issued" : { "date-parts" : [ [ "2016" ] ] }, "number-of-pages" : "1986", "publisher" : "\u0411\u0418\u041e\u041c [BIOM]", "publisher-place" : "Bishkek", "title" : "\u0417\u043e\u043e\u0433\u0435\u043e\u0433\u0440\u0430\u0444\u0438\u044f \u041a\u044b\u0440\u0433\u044b\u0437\u0441\u0442\u0430\u043d\u0430 [Zoogeography of Kyrgyzstan]", "type" : "book" }, "uris" : [ "http://www.mendeley.com/documents/?uuid=ee19d2f5-4894-4b31-917b-550517055b0a" ] } ], "mendeley" : { "formattedCitation" : "(Shukurov E.Dj. [\u0428\u0443\u043a\u0443\u0440\u043e\u0432 \u042d.\u0414\u0436.], 2016)", "manualFormatting" : "Shukurov E.Dj. [\u0428\u0443\u043a\u0443\u0440\u043e\u0432 \u042d.\u0414\u0436.], 2016)", "plainTextFormattedCitation" : "(Shukurov E.Dj. [\u0428\u0443\u043a\u0443\u0440\u043e\u0432 \u042d.\u0414\u0436.], 2016)", "previouslyFormattedCitation" : "(Shukurov E.Dj. [\u0428\u0443\u043a\u0443\u0440\u043e\u0432 \u042d.\u0414\u0436.], 2016)" }, "properties" : {  }, "schema" : "https://github.com/citation-style-language/schema/raw/master/csl-citation.json" }</w:instrText>
      </w:r>
      <w:r>
        <w:rPr>
          <w:rFonts w:ascii="Calibri" w:eastAsia="Calibri" w:hAnsi="Calibri" w:cs="Calibri"/>
          <w:lang w:eastAsia="en-GB"/>
        </w:rPr>
        <w:fldChar w:fldCharType="separate"/>
      </w:r>
      <w:r w:rsidRPr="00077D49">
        <w:rPr>
          <w:rFonts w:ascii="Calibri" w:eastAsia="Calibri" w:hAnsi="Calibri" w:cs="Calibri"/>
          <w:lang w:eastAsia="en-GB"/>
        </w:rPr>
        <w:t>)</w:t>
      </w:r>
      <w:r>
        <w:rPr>
          <w:rFonts w:ascii="Calibri" w:eastAsia="Calibri" w:hAnsi="Calibri" w:cs="Calibri"/>
          <w:lang w:eastAsia="en-GB"/>
        </w:rPr>
        <w:fldChar w:fldCharType="end"/>
      </w:r>
      <w:r w:rsidRPr="00192158">
        <w:rPr>
          <w:rFonts w:ascii="Calibri" w:eastAsia="Calibri" w:hAnsi="Calibri" w:cs="Calibri"/>
          <w:lang w:eastAsia="en-GB"/>
        </w:rPr>
        <w:t>. They are dominated by walnut (</w:t>
      </w:r>
      <w:r w:rsidRPr="008A755E">
        <w:rPr>
          <w:rFonts w:ascii="Calibri" w:eastAsia="Calibri" w:hAnsi="Calibri" w:cs="Calibri"/>
          <w:i/>
          <w:lang w:eastAsia="en-GB"/>
        </w:rPr>
        <w:t>Juglans regia</w:t>
      </w:r>
      <w:r w:rsidRPr="00192158">
        <w:rPr>
          <w:rFonts w:ascii="Calibri" w:eastAsia="Calibri" w:hAnsi="Calibri" w:cs="Calibri"/>
          <w:lang w:eastAsia="en-GB"/>
        </w:rPr>
        <w:t xml:space="preserve">), maple, juniper and wild variants of many cultivated fruit trees, thus representing an extremely important genetic reserve. With about 300 species of vascular plants, these forests are not particularly diverse, but have a large number of tree and shrub species, with many endemics and rare species </w:t>
      </w:r>
      <w:r w:rsidRPr="00192158">
        <w:rPr>
          <w:rFonts w:ascii="Calibri" w:eastAsia="Calibri" w:hAnsi="Calibri" w:cs="Calibri"/>
          <w:lang w:eastAsia="en-GB"/>
        </w:rPr>
        <w:fldChar w:fldCharType="begin" w:fldLock="1"/>
      </w:r>
      <w:r w:rsidRPr="00192158">
        <w:rPr>
          <w:rFonts w:ascii="Calibri" w:eastAsia="Calibri" w:hAnsi="Calibri" w:cs="Calibri"/>
          <w:lang w:eastAsia="en-GB"/>
        </w:rPr>
        <w:instrText>ADDIN CSL_CITATION { "citationItems" : [ { "id" : "ITEM-1", "itemData" : { "author" : [ { "dropping-particle" : "", "family" : "Ashimov K.S. [\u0410\u0448\u0438\u043c\u043e\u0432 \u041a.\u0421.]", "given" : "", "non-dropping-particle" : "", "parse-names" : false, "suffix" : "" } ], "container-title" : "\u0412\u0435\u0441\u0442\u043d\u0438\u043a \u041a\u044b\u0440\u0433\u044b\u0437\u0441\u043a\u043e\u0433\u043e \u043d\u0430\u0446\u0438\u043e\u043d\u0430\u043b\u044c\u043d\u043e\u0433\u043e \u0430\u0433\u0440\u0430\u0440\u043d\u043e\u0433\u043e \u0443\u043d\u0438\u0432\u0435\u0440\u0441\u0438\u0442\u0435\u0442\u0430 \u0438\u043c\u0435\u043d\u0438 \u041a.\u0418.\u0421\u043a\u0440\u044f\u0431\u0438\u043d\u0430 [Herald of Kyrgyz National Agrarian University of Skryabin]", "id" : "ITEM-1", "issue" : "1(30)", "issued" : { "date-parts" : [ [ "2014" ] ] }, "note" : "NULL", "page" : "267-270", "title" : "\u0421\u043e\u0441\u0442\u043e\u044f\u043d\u0438\u0435 \u043e\u0440\u0435\u0445\u043e\u0432\u043e-\u043f\u043b\u043e\u0434\u043e\u0432\u044b\u0445 \u043b\u0435\u0441\u043e\u0432 \u044e\u0436\u043d\u043e\u0439 \u041a\u0438\u0440\u0433\u0438\u0437\u0438\u0438 [State of nut-fruit forests of the Southern Kyrgyzstan]", "type" : "article-journal" }, "uris" : [ "http://www.mendeley.com/documents/?uuid=f71ade10-1bb4-4915-b49b-f0e77c8a9d09" ] } ], "mendeley" : { "formattedCitation" : "(Ashimov K.S. [\u0410\u0448\u0438\u043c\u043e\u0432 \u041a.\u0421.], 2014)", "manualFormatting" : "(Ashimov K.S. [\u0410\u0448\u0438\u043c\u043e\u0432 \u041a.\u0421.], 2014", "plainTextFormattedCitation" : "(Ashimov K.S. [\u0410\u0448\u0438\u043c\u043e\u0432 \u041a.\u0421.], 2014)", "previouslyFormattedCitation" : "(Ashimov K.S. [\u0410\u0448\u0438\u043c\u043e\u0432 \u041a.\u0421.], 2014)" }, "properties" : {  }, "schema" : "https://github.com/citation-style-language/schema/raw/master/csl-citation.json" }</w:instrText>
      </w:r>
      <w:r w:rsidRPr="00192158">
        <w:rPr>
          <w:rFonts w:ascii="Calibri" w:eastAsia="Calibri" w:hAnsi="Calibri" w:cs="Calibri"/>
          <w:lang w:eastAsia="en-GB"/>
        </w:rPr>
        <w:fldChar w:fldCharType="separate"/>
      </w:r>
      <w:r w:rsidRPr="00192158">
        <w:rPr>
          <w:rFonts w:ascii="Calibri" w:eastAsia="Calibri" w:hAnsi="Calibri" w:cs="Calibri"/>
          <w:lang w:eastAsia="en-GB"/>
        </w:rPr>
        <w:t>(Ashimov, 2014</w:t>
      </w:r>
      <w:r w:rsidRPr="00192158">
        <w:rPr>
          <w:rFonts w:ascii="Calibri" w:eastAsia="Calibri" w:hAnsi="Calibri" w:cs="Calibri"/>
          <w:lang w:eastAsia="en-GB"/>
        </w:rPr>
        <w:fldChar w:fldCharType="end"/>
      </w:r>
      <w:r w:rsidRPr="00192158">
        <w:rPr>
          <w:rFonts w:ascii="Calibri" w:eastAsia="Calibri" w:hAnsi="Calibri" w:cs="Calibri"/>
          <w:lang w:eastAsia="en-GB"/>
        </w:rPr>
        <w:t xml:space="preserve">; </w:t>
      </w:r>
      <w:r w:rsidRPr="00192158">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author" : [ { "dropping-particle" : "", "family" : "Republic of Tajikistan", "given" : "", "non-dropping-particle" : "", "parse-names" : false, "suffix" : "" } ], "id" : "ITEM-1", "issued" : { "date-parts" : [ [ "2014" ] ] }, "number-of-pages" : "148", "title" : "Fifth national report on preservation of biodiversity of the Republic of Tajikistan", "type" : "report" }, "uris" : [ "http://www.mendeley.com/documents/?uuid=a7babdbb-82f3-4ab9-9cbe-1b0f2823819d" ] } ], "mendeley" : { "formattedCitation" : "(Republic of Tajikistan, 2014)", "manualFormatting" : "Safarov, Novikova, &amp; Shermatov, 2014", "plainTextFormattedCitation" : "(Republic of Tajikistan, 2014)", "previouslyFormattedCitation" : "(Republic of Tajikistan, 2014)" }, "properties" : {  }, "schema" : "https://github.com/citation-style-language/schema/raw/master/csl-citation.json" }</w:instrText>
      </w:r>
      <w:r w:rsidRPr="00192158">
        <w:rPr>
          <w:rFonts w:ascii="Calibri" w:eastAsia="Calibri" w:hAnsi="Calibri" w:cs="Calibri"/>
          <w:lang w:eastAsia="en-GB"/>
        </w:rPr>
        <w:fldChar w:fldCharType="separate"/>
      </w:r>
      <w:r w:rsidR="002C59B1">
        <w:rPr>
          <w:shd w:val="clear" w:color="auto" w:fill="FFFFFF"/>
          <w:lang w:val="en-CA"/>
        </w:rPr>
        <w:t>Government of Tajikistan</w:t>
      </w:r>
      <w:r w:rsidR="00C56B4E" w:rsidRPr="00C56B4E">
        <w:rPr>
          <w:rFonts w:ascii="Calibri" w:eastAsia="Calibri" w:hAnsi="Calibri" w:cs="Calibri"/>
          <w:i/>
          <w:lang w:eastAsia="en-GB"/>
        </w:rPr>
        <w:t>.</w:t>
      </w:r>
      <w:r w:rsidRPr="00192158">
        <w:rPr>
          <w:rFonts w:ascii="Calibri" w:eastAsia="Calibri" w:hAnsi="Calibri" w:cs="Calibri"/>
          <w:lang w:eastAsia="en-GB"/>
        </w:rPr>
        <w:t>, 2014</w:t>
      </w:r>
      <w:r w:rsidRPr="00192158">
        <w:rPr>
          <w:rFonts w:ascii="Calibri" w:eastAsia="Calibri" w:hAnsi="Calibri" w:cs="Calibri"/>
          <w:lang w:eastAsia="en-GB"/>
        </w:rPr>
        <w:fldChar w:fldCharType="end"/>
      </w:r>
      <w:r w:rsidRPr="00192158">
        <w:rPr>
          <w:rFonts w:ascii="Calibri" w:eastAsia="Calibri" w:hAnsi="Calibri" w:cs="Calibri"/>
          <w:lang w:eastAsia="en-GB"/>
        </w:rPr>
        <w:t xml:space="preserve">; </w:t>
      </w:r>
      <w:r w:rsidRPr="00192158">
        <w:rPr>
          <w:rFonts w:ascii="Calibri" w:eastAsia="Calibri" w:hAnsi="Calibri" w:cs="Calibri"/>
          <w:lang w:eastAsia="en-GB"/>
        </w:rPr>
        <w:fldChar w:fldCharType="begin" w:fldLock="1"/>
      </w:r>
      <w:r w:rsidRPr="00192158">
        <w:rPr>
          <w:rFonts w:ascii="Calibri" w:eastAsia="Calibri" w:hAnsi="Calibri" w:cs="Calibri"/>
          <w:lang w:eastAsia="en-GB"/>
        </w:rPr>
        <w:instrText>ADDIN CSL_CITATION { "citationItems" : [ { "id" : "ITEM-1", "itemData" : { "ISBN" : "978-9967-08-602-9", "author" : [ { "dropping-particle" : "", "family" : "Shukurov E.Dj. [\u0428\u0443\u043a\u0443\u0440\u043e\u0432 \u042d.\u0414\u0436.]", "given" : "", "non-dropping-particle" : "", "parse-names" : false, "suffix" : "" } ], "id" : "ITEM-1", "issued" : { "date-parts" : [ [ "2016" ] ] }, "number-of-pages" : "1986", "publisher" : "\u0411\u0418\u041e\u041c [BIOM]", "publisher-place" : "Bishkek", "title" : "\u0417\u043e\u043e\u0433\u0435\u043e\u0433\u0440\u0430\u0444\u0438\u044f \u041a\u044b\u0440\u0433\u044b\u0437\u0441\u0442\u0430\u043d\u0430 [Zoogeography of Kyrgyzstan]", "type" : "book" }, "uris" : [ "http://www.mendeley.com/documents/?uuid=ee19d2f5-4894-4b31-917b-550517055b0a" ] } ], "mendeley" : { "formattedCitation" : "(Shukurov E.Dj. [\u0428\u0443\u043a\u0443\u0440\u043e\u0432 \u042d.\u0414\u0436.], 2016)", "manualFormatting" : "Shukurov E.Dj. [\u0428\u0443\u043a\u0443\u0440\u043e\u0432 \u042d.\u0414\u0436.], 2016)", "plainTextFormattedCitation" : "(Shukurov E.Dj. [\u0428\u0443\u043a\u0443\u0440\u043e\u0432 \u042d.\u0414\u0436.], 2016)", "previouslyFormattedCitation" : "(Shukurov E.Dj. [\u0428\u0443\u043a\u0443\u0440\u043e\u0432 \u042d.\u0414\u0436.], 2016)" }, "properties" : {  }, "schema" : "https://github.com/citation-style-language/schema/raw/master/csl-citation.json" }</w:instrText>
      </w:r>
      <w:r w:rsidRPr="00192158">
        <w:rPr>
          <w:rFonts w:ascii="Calibri" w:eastAsia="Calibri" w:hAnsi="Calibri" w:cs="Calibri"/>
          <w:lang w:eastAsia="en-GB"/>
        </w:rPr>
        <w:fldChar w:fldCharType="separate"/>
      </w:r>
      <w:r w:rsidRPr="00192158">
        <w:rPr>
          <w:rFonts w:ascii="Calibri" w:eastAsia="Calibri" w:hAnsi="Calibri" w:cs="Calibri"/>
          <w:lang w:eastAsia="en-GB"/>
        </w:rPr>
        <w:t>Shukurov, 2016)</w:t>
      </w:r>
      <w:r w:rsidRPr="00192158">
        <w:rPr>
          <w:rFonts w:ascii="Calibri" w:eastAsia="Calibri" w:hAnsi="Calibri" w:cs="Calibri"/>
          <w:lang w:eastAsia="en-GB"/>
        </w:rPr>
        <w:fldChar w:fldCharType="end"/>
      </w:r>
      <w:r w:rsidRPr="00192158">
        <w:rPr>
          <w:rFonts w:ascii="Calibri" w:eastAsia="Calibri" w:hAnsi="Calibri" w:cs="Calibri"/>
          <w:lang w:eastAsia="en-GB"/>
        </w:rPr>
        <w:t xml:space="preserve">. </w:t>
      </w:r>
      <w:r w:rsidRPr="005477E2">
        <w:rPr>
          <w:rFonts w:ascii="Calibri" w:eastAsia="Calibri" w:hAnsi="Calibri" w:cs="Calibri"/>
          <w:lang w:eastAsia="en-GB"/>
        </w:rPr>
        <w:t>South-</w:t>
      </w:r>
      <w:r>
        <w:rPr>
          <w:rFonts w:ascii="Calibri" w:eastAsia="Calibri" w:hAnsi="Calibri" w:cs="Calibri"/>
          <w:lang w:eastAsia="en-GB"/>
        </w:rPr>
        <w:t>e</w:t>
      </w:r>
      <w:r w:rsidRPr="005477E2">
        <w:rPr>
          <w:rFonts w:ascii="Calibri" w:eastAsia="Calibri" w:hAnsi="Calibri" w:cs="Calibri"/>
          <w:lang w:eastAsia="en-GB"/>
        </w:rPr>
        <w:t xml:space="preserve">astern Tian-Shan and Pamir is a complex junction of </w:t>
      </w:r>
      <w:r>
        <w:rPr>
          <w:rFonts w:ascii="Calibri" w:eastAsia="Calibri" w:hAnsi="Calibri" w:cs="Calibri"/>
          <w:lang w:eastAsia="en-GB"/>
        </w:rPr>
        <w:t xml:space="preserve">the </w:t>
      </w:r>
      <w:r w:rsidRPr="005477E2">
        <w:rPr>
          <w:rFonts w:ascii="Calibri" w:eastAsia="Calibri" w:hAnsi="Calibri" w:cs="Calibri"/>
          <w:lang w:eastAsia="en-GB"/>
        </w:rPr>
        <w:t xml:space="preserve">Central Asian mountain ranges. Its highest peak in Central Asia </w:t>
      </w:r>
      <w:r>
        <w:rPr>
          <w:rFonts w:ascii="Calibri" w:eastAsia="Calibri" w:hAnsi="Calibri" w:cs="Calibri"/>
          <w:lang w:eastAsia="en-GB"/>
        </w:rPr>
        <w:t xml:space="preserve">is </w:t>
      </w:r>
      <w:r w:rsidRPr="005477E2">
        <w:rPr>
          <w:rFonts w:ascii="Calibri" w:eastAsia="Calibri" w:hAnsi="Calibri" w:cs="Calibri"/>
          <w:lang w:eastAsia="en-GB"/>
        </w:rPr>
        <w:t>7</w:t>
      </w:r>
      <w:r>
        <w:rPr>
          <w:rFonts w:ascii="Calibri" w:eastAsia="Calibri" w:hAnsi="Calibri" w:cs="Calibri"/>
          <w:lang w:eastAsia="en-GB"/>
        </w:rPr>
        <w:t>,</w:t>
      </w:r>
      <w:r w:rsidRPr="005477E2">
        <w:rPr>
          <w:rFonts w:ascii="Calibri" w:eastAsia="Calibri" w:hAnsi="Calibri" w:cs="Calibri"/>
          <w:lang w:eastAsia="en-GB"/>
        </w:rPr>
        <w:t>495m. The prevailing landscapes are high-mountain plateaus, valleys and ridges covered with dry meadows and mountain steppes. There are many glaciers, including the Fedchenko Glacier that is the world’s longest outside of the polar regions. Most of Pamir is sparsely populated; the valleys are used for seasonal pastures. Kopet Dag is recognised as the northern extension of the Iranian Uplands. It is a relatively low mountain range reaching 2</w:t>
      </w:r>
      <w:r>
        <w:rPr>
          <w:rFonts w:ascii="Calibri" w:eastAsia="Calibri" w:hAnsi="Calibri" w:cs="Calibri"/>
          <w:lang w:eastAsia="en-GB"/>
        </w:rPr>
        <w:t>,</w:t>
      </w:r>
      <w:r w:rsidRPr="005477E2">
        <w:rPr>
          <w:rFonts w:ascii="Calibri" w:eastAsia="Calibri" w:hAnsi="Calibri" w:cs="Calibri"/>
          <w:lang w:eastAsia="en-GB"/>
        </w:rPr>
        <w:t>940m and covered with shrubs and low woodlands, which are mostly used for sheep husbandry.</w:t>
      </w:r>
    </w:p>
    <w:p w14:paraId="60F4B89E" w14:textId="77777777" w:rsidR="00681350" w:rsidRPr="005477E2" w:rsidRDefault="00681350" w:rsidP="001E43D4">
      <w:pPr>
        <w:rPr>
          <w:rFonts w:ascii="Calibri" w:eastAsia="Calibri" w:hAnsi="Calibri" w:cs="Calibri"/>
          <w:lang w:eastAsia="en-GB"/>
        </w:rPr>
      </w:pPr>
      <w:r>
        <w:rPr>
          <w:rFonts w:ascii="Calibri" w:eastAsia="Calibri" w:hAnsi="Calibri" w:cs="Calibri"/>
          <w:lang w:eastAsia="en-GB"/>
        </w:rPr>
        <w:lastRenderedPageBreak/>
        <w:t>Central Asia</w:t>
      </w:r>
      <w:r w:rsidRPr="005477E2">
        <w:rPr>
          <w:rFonts w:ascii="Calibri" w:eastAsia="Calibri" w:hAnsi="Calibri" w:cs="Calibri"/>
          <w:lang w:eastAsia="en-GB"/>
        </w:rPr>
        <w:t xml:space="preserve"> experienced attempts </w:t>
      </w:r>
      <w:r>
        <w:rPr>
          <w:rFonts w:ascii="Calibri" w:eastAsia="Calibri" w:hAnsi="Calibri" w:cs="Calibri"/>
          <w:lang w:eastAsia="en-GB"/>
        </w:rPr>
        <w:t>at rapid</w:t>
      </w:r>
      <w:r w:rsidRPr="005477E2">
        <w:rPr>
          <w:rFonts w:ascii="Calibri" w:eastAsia="Calibri" w:hAnsi="Calibri" w:cs="Calibri"/>
          <w:lang w:eastAsia="en-GB"/>
        </w:rPr>
        <w:t xml:space="preserve"> industrialisation and socio-economic change during the Soviet </w:t>
      </w:r>
      <w:r>
        <w:rPr>
          <w:rFonts w:ascii="Calibri" w:eastAsia="Calibri" w:hAnsi="Calibri" w:cs="Calibri"/>
          <w:lang w:eastAsia="en-GB"/>
        </w:rPr>
        <w:t>era,</w:t>
      </w:r>
      <w:r w:rsidRPr="005477E2">
        <w:rPr>
          <w:rFonts w:ascii="Calibri" w:eastAsia="Calibri" w:hAnsi="Calibri" w:cs="Calibri"/>
          <w:lang w:eastAsia="en-GB"/>
        </w:rPr>
        <w:t xml:space="preserve"> followed by massive migration from the </w:t>
      </w:r>
      <w:r>
        <w:rPr>
          <w:rFonts w:ascii="Calibri" w:eastAsia="Calibri" w:hAnsi="Calibri" w:cs="Calibri"/>
          <w:lang w:eastAsia="en-GB"/>
        </w:rPr>
        <w:t>western</w:t>
      </w:r>
      <w:r w:rsidRPr="005477E2">
        <w:rPr>
          <w:rFonts w:ascii="Calibri" w:eastAsia="Calibri" w:hAnsi="Calibri" w:cs="Calibri"/>
          <w:lang w:eastAsia="en-GB"/>
        </w:rPr>
        <w:t xml:space="preserve"> part</w:t>
      </w:r>
      <w:r>
        <w:rPr>
          <w:rFonts w:ascii="Calibri" w:eastAsia="Calibri" w:hAnsi="Calibri" w:cs="Calibri"/>
          <w:lang w:eastAsia="en-GB"/>
        </w:rPr>
        <w:t>s</w:t>
      </w:r>
      <w:r w:rsidRPr="005477E2">
        <w:rPr>
          <w:rFonts w:ascii="Calibri" w:eastAsia="Calibri" w:hAnsi="Calibri" w:cs="Calibri"/>
          <w:lang w:eastAsia="en-GB"/>
        </w:rPr>
        <w:t xml:space="preserve"> of the USSR, while local ethnic communities </w:t>
      </w:r>
      <w:r>
        <w:rPr>
          <w:rFonts w:ascii="Calibri" w:eastAsia="Calibri" w:hAnsi="Calibri" w:cs="Calibri"/>
          <w:lang w:eastAsia="en-GB"/>
        </w:rPr>
        <w:t>maintained</w:t>
      </w:r>
      <w:r w:rsidRPr="005477E2">
        <w:rPr>
          <w:rFonts w:ascii="Calibri" w:eastAsia="Calibri" w:hAnsi="Calibri" w:cs="Calibri"/>
          <w:lang w:eastAsia="en-GB"/>
        </w:rPr>
        <w:t xml:space="preserve"> </w:t>
      </w:r>
      <w:r>
        <w:rPr>
          <w:rFonts w:ascii="Calibri" w:eastAsia="Calibri" w:hAnsi="Calibri" w:cs="Calibri"/>
          <w:lang w:eastAsia="en-GB"/>
        </w:rPr>
        <w:t>many</w:t>
      </w:r>
      <w:r w:rsidRPr="005477E2">
        <w:rPr>
          <w:rFonts w:ascii="Calibri" w:eastAsia="Calibri" w:hAnsi="Calibri" w:cs="Calibri"/>
          <w:lang w:eastAsia="en-GB"/>
        </w:rPr>
        <w:t xml:space="preserve"> traditional ways and practices, especially in the countr</w:t>
      </w:r>
      <w:r>
        <w:rPr>
          <w:rFonts w:ascii="Calibri" w:eastAsia="Calibri" w:hAnsi="Calibri" w:cs="Calibri"/>
          <w:lang w:eastAsia="en-GB"/>
        </w:rPr>
        <w:t>y</w:t>
      </w:r>
      <w:r w:rsidRPr="005477E2">
        <w:rPr>
          <w:rFonts w:ascii="Calibri" w:eastAsia="Calibri" w:hAnsi="Calibri" w:cs="Calibri"/>
          <w:lang w:eastAsia="en-GB"/>
        </w:rPr>
        <w:t>s</w:t>
      </w:r>
      <w:r>
        <w:rPr>
          <w:rFonts w:ascii="Calibri" w:eastAsia="Calibri" w:hAnsi="Calibri" w:cs="Calibri"/>
          <w:lang w:eastAsia="en-GB"/>
        </w:rPr>
        <w:t>i</w:t>
      </w:r>
      <w:r w:rsidRPr="005477E2">
        <w:rPr>
          <w:rFonts w:ascii="Calibri" w:eastAsia="Calibri" w:hAnsi="Calibri" w:cs="Calibri"/>
          <w:lang w:eastAsia="en-GB"/>
        </w:rPr>
        <w:t xml:space="preserve">de, and remained almost unchanged in remote areas, such as the mountain periphery. The exceptions include </w:t>
      </w:r>
      <w:r>
        <w:rPr>
          <w:rFonts w:ascii="Calibri" w:eastAsia="Calibri" w:hAnsi="Calibri" w:cs="Calibri"/>
          <w:lang w:eastAsia="en-GB"/>
        </w:rPr>
        <w:t>n</w:t>
      </w:r>
      <w:r w:rsidRPr="005477E2">
        <w:rPr>
          <w:rFonts w:ascii="Calibri" w:eastAsia="Calibri" w:hAnsi="Calibri" w:cs="Calibri"/>
          <w:lang w:eastAsia="en-GB"/>
        </w:rPr>
        <w:t>o</w:t>
      </w:r>
      <w:r>
        <w:rPr>
          <w:rFonts w:ascii="Calibri" w:eastAsia="Calibri" w:hAnsi="Calibri" w:cs="Calibri"/>
          <w:lang w:eastAsia="en-GB"/>
        </w:rPr>
        <w:t>r</w:t>
      </w:r>
      <w:r w:rsidRPr="005477E2">
        <w:rPr>
          <w:rFonts w:ascii="Calibri" w:eastAsia="Calibri" w:hAnsi="Calibri" w:cs="Calibri"/>
          <w:lang w:eastAsia="en-GB"/>
        </w:rPr>
        <w:t xml:space="preserve">thern Kazakhstan dominated by migrants from </w:t>
      </w:r>
      <w:r>
        <w:rPr>
          <w:rFonts w:ascii="Calibri" w:eastAsia="Calibri" w:hAnsi="Calibri" w:cs="Calibri"/>
          <w:lang w:eastAsia="en-GB"/>
        </w:rPr>
        <w:t>western parts</w:t>
      </w:r>
      <w:r w:rsidRPr="005477E2">
        <w:rPr>
          <w:rFonts w:ascii="Calibri" w:eastAsia="Calibri" w:hAnsi="Calibri" w:cs="Calibri"/>
          <w:lang w:eastAsia="en-GB"/>
        </w:rPr>
        <w:t xml:space="preserve"> of the USSR, and some large cities. After the </w:t>
      </w:r>
      <w:r>
        <w:rPr>
          <w:rFonts w:ascii="Calibri" w:eastAsia="Calibri" w:hAnsi="Calibri" w:cs="Calibri"/>
          <w:lang w:eastAsia="en-GB"/>
        </w:rPr>
        <w:t>dissolutioon</w:t>
      </w:r>
      <w:r w:rsidRPr="005477E2">
        <w:rPr>
          <w:rFonts w:ascii="Calibri" w:eastAsia="Calibri" w:hAnsi="Calibri" w:cs="Calibri"/>
          <w:lang w:eastAsia="en-GB"/>
        </w:rPr>
        <w:t xml:space="preserve"> of the Soviet Union in 1991, the significance of traditional cultural and religio</w:t>
      </w:r>
      <w:r>
        <w:rPr>
          <w:rFonts w:ascii="Calibri" w:eastAsia="Calibri" w:hAnsi="Calibri" w:cs="Calibri"/>
          <w:lang w:eastAsia="en-GB"/>
        </w:rPr>
        <w:t>u</w:t>
      </w:r>
      <w:r w:rsidRPr="005477E2">
        <w:rPr>
          <w:rFonts w:ascii="Calibri" w:eastAsia="Calibri" w:hAnsi="Calibri" w:cs="Calibri"/>
          <w:lang w:eastAsia="en-GB"/>
        </w:rPr>
        <w:t xml:space="preserve">s views and practices grew </w:t>
      </w:r>
      <w:r>
        <w:rPr>
          <w:rFonts w:ascii="Calibri" w:eastAsia="Calibri" w:hAnsi="Calibri" w:cs="Calibri"/>
          <w:lang w:eastAsia="en-GB"/>
        </w:rPr>
        <w:t>considerably</w:t>
      </w:r>
      <w:r w:rsidRPr="005477E2">
        <w:rPr>
          <w:rFonts w:ascii="Calibri" w:eastAsia="Calibri" w:hAnsi="Calibri" w:cs="Calibri"/>
          <w:lang w:eastAsia="en-GB"/>
        </w:rPr>
        <w:t xml:space="preserve">, although to </w:t>
      </w:r>
      <w:r>
        <w:rPr>
          <w:rFonts w:ascii="Calibri" w:eastAsia="Calibri" w:hAnsi="Calibri" w:cs="Calibri"/>
          <w:lang w:eastAsia="en-GB"/>
        </w:rPr>
        <w:t>varying</w:t>
      </w:r>
      <w:r w:rsidRPr="005477E2">
        <w:rPr>
          <w:rFonts w:ascii="Calibri" w:eastAsia="Calibri" w:hAnsi="Calibri" w:cs="Calibri"/>
          <w:lang w:eastAsia="en-GB"/>
        </w:rPr>
        <w:t xml:space="preserve"> extent</w:t>
      </w:r>
      <w:r>
        <w:rPr>
          <w:rFonts w:ascii="Calibri" w:eastAsia="Calibri" w:hAnsi="Calibri" w:cs="Calibri"/>
          <w:lang w:eastAsia="en-GB"/>
        </w:rPr>
        <w:t>s</w:t>
      </w:r>
      <w:r w:rsidRPr="005477E2">
        <w:rPr>
          <w:rFonts w:ascii="Calibri" w:eastAsia="Calibri" w:hAnsi="Calibri" w:cs="Calibri"/>
          <w:lang w:eastAsia="en-GB"/>
        </w:rPr>
        <w:t xml:space="preserve"> across the region. Environmental disasters, such as </w:t>
      </w:r>
      <w:r>
        <w:rPr>
          <w:rFonts w:ascii="Calibri" w:eastAsia="Calibri" w:hAnsi="Calibri" w:cs="Calibri"/>
          <w:lang w:eastAsia="en-GB"/>
        </w:rPr>
        <w:t>the drying out</w:t>
      </w:r>
      <w:r w:rsidRPr="005477E2">
        <w:rPr>
          <w:rFonts w:ascii="Calibri" w:eastAsia="Calibri" w:hAnsi="Calibri" w:cs="Calibri"/>
          <w:lang w:eastAsia="en-GB"/>
        </w:rPr>
        <w:t xml:space="preserve"> of </w:t>
      </w:r>
      <w:r>
        <w:rPr>
          <w:rFonts w:ascii="Calibri" w:eastAsia="Calibri" w:hAnsi="Calibri" w:cs="Calibri"/>
          <w:lang w:eastAsia="en-GB"/>
        </w:rPr>
        <w:t xml:space="preserve">the </w:t>
      </w:r>
      <w:r w:rsidRPr="005477E2">
        <w:rPr>
          <w:rFonts w:ascii="Calibri" w:eastAsia="Calibri" w:hAnsi="Calibri" w:cs="Calibri"/>
          <w:lang w:eastAsia="en-GB"/>
        </w:rPr>
        <w:t>Aral Sea and large scale soil salinisation, as well as conflicts over water resources</w:t>
      </w:r>
      <w:r>
        <w:rPr>
          <w:rFonts w:ascii="Calibri" w:eastAsia="Calibri" w:hAnsi="Calibri" w:cs="Calibri"/>
          <w:lang w:eastAsia="en-GB"/>
        </w:rPr>
        <w:t>,</w:t>
      </w:r>
      <w:r w:rsidRPr="005477E2">
        <w:rPr>
          <w:rFonts w:ascii="Calibri" w:eastAsia="Calibri" w:hAnsi="Calibri" w:cs="Calibri"/>
          <w:lang w:eastAsia="en-GB"/>
        </w:rPr>
        <w:t xml:space="preserve"> keep environmental awareness relatively high and well </w:t>
      </w:r>
      <w:r>
        <w:rPr>
          <w:rFonts w:ascii="Calibri" w:eastAsia="Calibri" w:hAnsi="Calibri" w:cs="Calibri"/>
          <w:lang w:eastAsia="en-GB"/>
        </w:rPr>
        <w:t>re</w:t>
      </w:r>
      <w:r w:rsidRPr="005477E2">
        <w:rPr>
          <w:rFonts w:ascii="Calibri" w:eastAsia="Calibri" w:hAnsi="Calibri" w:cs="Calibri"/>
          <w:lang w:eastAsia="en-GB"/>
        </w:rPr>
        <w:t>present</w:t>
      </w:r>
      <w:r>
        <w:rPr>
          <w:rFonts w:ascii="Calibri" w:eastAsia="Calibri" w:hAnsi="Calibri" w:cs="Calibri"/>
          <w:lang w:eastAsia="en-GB"/>
        </w:rPr>
        <w:t>ed</w:t>
      </w:r>
      <w:r w:rsidRPr="005477E2">
        <w:rPr>
          <w:rFonts w:ascii="Calibri" w:eastAsia="Calibri" w:hAnsi="Calibri" w:cs="Calibri"/>
          <w:lang w:eastAsia="en-GB"/>
        </w:rPr>
        <w:t xml:space="preserve"> in policy agendas, although much oriented towards resource availability and quality </w:t>
      </w:r>
      <w:r>
        <w:rPr>
          <w:rFonts w:ascii="Calibri" w:eastAsia="Calibri" w:hAnsi="Calibri" w:cs="Calibri"/>
          <w:lang w:eastAsia="en-GB"/>
        </w:rPr>
        <w:t xml:space="preserve">of </w:t>
      </w:r>
      <w:r w:rsidRPr="005477E2">
        <w:rPr>
          <w:rFonts w:ascii="Calibri" w:eastAsia="Calibri" w:hAnsi="Calibri" w:cs="Calibri"/>
          <w:lang w:eastAsia="en-GB"/>
        </w:rPr>
        <w:t>life.</w:t>
      </w:r>
    </w:p>
    <w:p w14:paraId="275B6D07" w14:textId="77777777" w:rsidR="00681350" w:rsidRPr="00192158" w:rsidRDefault="00681350" w:rsidP="001E43D4">
      <w:pPr>
        <w:rPr>
          <w:rFonts w:ascii="Calibri" w:eastAsia="Calibri" w:hAnsi="Calibri" w:cs="Calibri"/>
          <w:lang w:eastAsia="en-GB"/>
        </w:rPr>
      </w:pPr>
      <w:r>
        <w:rPr>
          <w:rFonts w:ascii="Calibri" w:eastAsia="Calibri" w:hAnsi="Calibri" w:cs="Calibri"/>
          <w:lang w:eastAsia="en-GB"/>
        </w:rPr>
        <w:t xml:space="preserve">When </w:t>
      </w:r>
      <w:r w:rsidRPr="005477E2">
        <w:rPr>
          <w:rFonts w:ascii="Calibri" w:eastAsia="Calibri" w:hAnsi="Calibri" w:cs="Calibri"/>
          <w:lang w:eastAsia="en-GB"/>
        </w:rPr>
        <w:t xml:space="preserve">Central Asia </w:t>
      </w:r>
      <w:r>
        <w:rPr>
          <w:rFonts w:ascii="Calibri" w:eastAsia="Calibri" w:hAnsi="Calibri" w:cs="Calibri"/>
          <w:lang w:eastAsia="en-GB"/>
        </w:rPr>
        <w:t>was</w:t>
      </w:r>
      <w:r w:rsidRPr="005477E2">
        <w:rPr>
          <w:rFonts w:ascii="Calibri" w:eastAsia="Calibri" w:hAnsi="Calibri" w:cs="Calibri"/>
          <w:lang w:eastAsia="en-GB"/>
        </w:rPr>
        <w:t xml:space="preserve"> part of the Soviet Union, many large-scale irrigation and hydropower projects were launched that led to water management problems. With the end of the Soviet era these issues became transboundary in nature, but with Central Asian countries rebuilding their economies, the preservation of natural resources w</w:t>
      </w:r>
      <w:r>
        <w:rPr>
          <w:rFonts w:ascii="Calibri" w:eastAsia="Calibri" w:hAnsi="Calibri" w:cs="Calibri"/>
          <w:lang w:eastAsia="en-GB"/>
        </w:rPr>
        <w:t>as</w:t>
      </w:r>
      <w:r w:rsidRPr="005477E2">
        <w:rPr>
          <w:rFonts w:ascii="Calibri" w:eastAsia="Calibri" w:hAnsi="Calibri" w:cs="Calibri"/>
          <w:lang w:eastAsia="en-GB"/>
        </w:rPr>
        <w:t xml:space="preserve"> often assigned a low priority. In the 21</w:t>
      </w:r>
      <w:r w:rsidRPr="00192158">
        <w:rPr>
          <w:rFonts w:ascii="Calibri" w:eastAsia="Calibri" w:hAnsi="Calibri" w:cs="Calibri"/>
          <w:lang w:eastAsia="en-GB"/>
        </w:rPr>
        <w:t>st</w:t>
      </w:r>
      <w:r w:rsidRPr="005477E2">
        <w:rPr>
          <w:rFonts w:ascii="Calibri" w:eastAsia="Calibri" w:hAnsi="Calibri" w:cs="Calibri"/>
          <w:lang w:eastAsia="en-GB"/>
        </w:rPr>
        <w:t xml:space="preserve"> century, </w:t>
      </w:r>
      <w:r>
        <w:rPr>
          <w:rFonts w:ascii="Calibri" w:eastAsia="Calibri" w:hAnsi="Calibri" w:cs="Calibri"/>
          <w:lang w:eastAsia="en-GB"/>
        </w:rPr>
        <w:t>the</w:t>
      </w:r>
      <w:r w:rsidRPr="005477E2">
        <w:rPr>
          <w:rFonts w:ascii="Calibri" w:eastAsia="Calibri" w:hAnsi="Calibri" w:cs="Calibri"/>
          <w:lang w:eastAsia="en-GB"/>
        </w:rPr>
        <w:t xml:space="preserve"> transition to a green economy and more resource-conscious agriculture </w:t>
      </w:r>
      <w:r>
        <w:rPr>
          <w:rFonts w:ascii="Calibri" w:eastAsia="Calibri" w:hAnsi="Calibri" w:cs="Calibri"/>
          <w:lang w:eastAsia="en-GB"/>
        </w:rPr>
        <w:t>was</w:t>
      </w:r>
      <w:r w:rsidRPr="005477E2">
        <w:rPr>
          <w:rFonts w:ascii="Calibri" w:eastAsia="Calibri" w:hAnsi="Calibri" w:cs="Calibri"/>
          <w:lang w:eastAsia="en-GB"/>
        </w:rPr>
        <w:t xml:space="preserve"> initiated in several Central Asian countries. Programmes for conserving agro-biodiversity, wetland habitats and CO</w:t>
      </w:r>
      <w:r w:rsidRPr="009868B8">
        <w:rPr>
          <w:rFonts w:ascii="Calibri" w:eastAsia="Calibri" w:hAnsi="Calibri" w:cs="Calibri"/>
          <w:vertAlign w:val="subscript"/>
          <w:lang w:eastAsia="en-GB"/>
        </w:rPr>
        <w:t>2</w:t>
      </w:r>
      <w:r w:rsidRPr="005477E2">
        <w:rPr>
          <w:rFonts w:ascii="Calibri" w:eastAsia="Calibri" w:hAnsi="Calibri" w:cs="Calibri"/>
          <w:lang w:eastAsia="en-GB"/>
        </w:rPr>
        <w:t xml:space="preserve"> sequestration have been put in place, and </w:t>
      </w:r>
      <w:r>
        <w:rPr>
          <w:rFonts w:ascii="Calibri" w:eastAsia="Calibri" w:hAnsi="Calibri" w:cs="Calibri"/>
          <w:lang w:eastAsia="en-GB"/>
        </w:rPr>
        <w:t>indigenous and local knowledge</w:t>
      </w:r>
      <w:r w:rsidRPr="005477E2">
        <w:rPr>
          <w:rFonts w:ascii="Calibri" w:eastAsia="Calibri" w:hAnsi="Calibri" w:cs="Calibri"/>
          <w:lang w:eastAsia="en-GB"/>
        </w:rPr>
        <w:t xml:space="preserve"> </w:t>
      </w:r>
      <w:r>
        <w:rPr>
          <w:rFonts w:ascii="Calibri" w:eastAsia="Calibri" w:hAnsi="Calibri" w:cs="Calibri"/>
          <w:lang w:eastAsia="en-GB"/>
        </w:rPr>
        <w:t>continues to</w:t>
      </w:r>
      <w:r w:rsidRPr="005477E2">
        <w:rPr>
          <w:rFonts w:ascii="Calibri" w:eastAsia="Calibri" w:hAnsi="Calibri" w:cs="Calibri"/>
          <w:lang w:eastAsia="en-GB"/>
        </w:rPr>
        <w:t xml:space="preserve"> contribute to land management, especially in areas where semi-nomadic and transhumance livelihoods prevail. The </w:t>
      </w:r>
      <w:r>
        <w:rPr>
          <w:rFonts w:ascii="Calibri" w:eastAsia="Calibri" w:hAnsi="Calibri" w:cs="Calibri"/>
          <w:lang w:eastAsia="en-GB"/>
        </w:rPr>
        <w:t>natural contributions</w:t>
      </w:r>
      <w:r w:rsidRPr="005477E2">
        <w:rPr>
          <w:rFonts w:ascii="Calibri" w:eastAsia="Calibri" w:hAnsi="Calibri" w:cs="Calibri"/>
          <w:lang w:eastAsia="en-GB"/>
        </w:rPr>
        <w:t xml:space="preserve"> provided by these large steppe areas are important at the global level, especially for climate regulation, water regulation and soil formation. </w:t>
      </w:r>
      <w:r w:rsidRPr="00192158">
        <w:rPr>
          <w:rFonts w:ascii="Calibri" w:eastAsia="Calibri" w:hAnsi="Calibri" w:cs="Calibri"/>
          <w:lang w:eastAsia="en-GB"/>
        </w:rPr>
        <w:t>Many Central Asian States are interested in the transition to a green economy and have the natural capital to support this, but the prospect of rapid economic development based on the export of resources also has strong potential.</w:t>
      </w:r>
    </w:p>
    <w:p w14:paraId="79726108" w14:textId="77777777" w:rsidR="00681350" w:rsidRPr="005477E2" w:rsidRDefault="00681350" w:rsidP="001E43D4">
      <w:pPr>
        <w:contextualSpacing/>
        <w:rPr>
          <w:rFonts w:ascii="Calibri" w:eastAsia="Calibri" w:hAnsi="Calibri" w:cs="Calibri"/>
          <w:lang w:eastAsia="en-GB"/>
        </w:rPr>
      </w:pPr>
    </w:p>
    <w:p w14:paraId="340178A7" w14:textId="454D2713" w:rsidR="00681350" w:rsidRPr="005477E2" w:rsidRDefault="00681350" w:rsidP="00147745">
      <w:pPr>
        <w:pStyle w:val="Heading3"/>
      </w:pPr>
      <w:bookmarkStart w:id="112" w:name="_Toc470011694"/>
      <w:bookmarkStart w:id="113" w:name="_Toc502755793"/>
      <w:bookmarkStart w:id="114" w:name="_Toc504380576"/>
      <w:bookmarkStart w:id="115" w:name="_Toc519504374"/>
      <w:r w:rsidRPr="005477E2">
        <w:t>Relationships between</w:t>
      </w:r>
      <w:r>
        <w:t xml:space="preserve"> Europe and Central Asia</w:t>
      </w:r>
      <w:r w:rsidRPr="005477E2">
        <w:t xml:space="preserve"> subregions</w:t>
      </w:r>
      <w:bookmarkEnd w:id="112"/>
      <w:bookmarkEnd w:id="113"/>
      <w:bookmarkEnd w:id="114"/>
      <w:bookmarkEnd w:id="115"/>
    </w:p>
    <w:p w14:paraId="377E652D"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Transboundary connections within and beyond </w:t>
      </w:r>
      <w:r>
        <w:rPr>
          <w:rFonts w:ascii="Calibri" w:eastAsia="Calibri" w:hAnsi="Calibri" w:cs="Calibri"/>
          <w:lang w:eastAsia="en-GB"/>
        </w:rPr>
        <w:t xml:space="preserve">Europe and Central Asia </w:t>
      </w:r>
      <w:r w:rsidRPr="005477E2">
        <w:rPr>
          <w:rFonts w:ascii="Calibri" w:eastAsia="Calibri" w:hAnsi="Calibri" w:cs="Calibri"/>
          <w:lang w:eastAsia="en-GB"/>
        </w:rPr>
        <w:t xml:space="preserve">are briefly introduced here, </w:t>
      </w:r>
      <w:r>
        <w:rPr>
          <w:rFonts w:ascii="Calibri" w:eastAsia="Calibri" w:hAnsi="Calibri" w:cs="Calibri"/>
          <w:lang w:eastAsia="en-GB"/>
        </w:rPr>
        <w:t>and</w:t>
      </w:r>
      <w:r w:rsidRPr="005477E2">
        <w:rPr>
          <w:rFonts w:ascii="Calibri" w:eastAsia="Calibri" w:hAnsi="Calibri" w:cs="Calibri"/>
          <w:lang w:eastAsia="en-GB"/>
        </w:rPr>
        <w:t xml:space="preserve"> are </w:t>
      </w:r>
      <w:r>
        <w:rPr>
          <w:rFonts w:ascii="Calibri" w:eastAsia="Calibri" w:hAnsi="Calibri" w:cs="Calibri"/>
          <w:lang w:eastAsia="en-GB"/>
        </w:rPr>
        <w:t>de</w:t>
      </w:r>
      <w:r w:rsidRPr="005477E2">
        <w:rPr>
          <w:rFonts w:ascii="Calibri" w:eastAsia="Calibri" w:hAnsi="Calibri" w:cs="Calibri"/>
          <w:lang w:eastAsia="en-GB"/>
        </w:rPr>
        <w:t>alt with</w:t>
      </w:r>
      <w:r>
        <w:rPr>
          <w:rFonts w:ascii="Calibri" w:eastAsia="Calibri" w:hAnsi="Calibri" w:cs="Calibri"/>
          <w:lang w:eastAsia="en-GB"/>
        </w:rPr>
        <w:t xml:space="preserve"> more</w:t>
      </w:r>
      <w:r w:rsidRPr="005477E2">
        <w:rPr>
          <w:rFonts w:ascii="Calibri" w:eastAsia="Calibri" w:hAnsi="Calibri" w:cs="Calibri"/>
          <w:lang w:eastAsia="en-GB"/>
        </w:rPr>
        <w:t xml:space="preserve"> extensively in Chapter 2.</w:t>
      </w:r>
      <w:r>
        <w:rPr>
          <w:rFonts w:ascii="Calibri" w:eastAsia="Calibri" w:hAnsi="Calibri" w:cs="Calibri"/>
          <w:lang w:eastAsia="en-GB"/>
        </w:rPr>
        <w:t xml:space="preserve"> Europe and Central Asia</w:t>
      </w:r>
      <w:r w:rsidRPr="005477E2">
        <w:rPr>
          <w:rFonts w:ascii="Calibri" w:eastAsia="Calibri" w:hAnsi="Calibri" w:cs="Calibri"/>
          <w:lang w:eastAsia="en-GB"/>
        </w:rPr>
        <w:t xml:space="preserve"> has a number of transboundary issues that broadly fall into 3 categories: 1) transboundary governance systems, 2) transboundary </w:t>
      </w:r>
      <w:r>
        <w:rPr>
          <w:rFonts w:ascii="Calibri" w:eastAsia="Calibri" w:hAnsi="Calibri" w:cs="Calibri"/>
          <w:lang w:eastAsia="en-GB"/>
        </w:rPr>
        <w:t>nature and its contributions to people</w:t>
      </w:r>
      <w:r w:rsidRPr="005477E2">
        <w:rPr>
          <w:rFonts w:ascii="Calibri" w:eastAsia="Calibri" w:hAnsi="Calibri" w:cs="Calibri"/>
          <w:lang w:eastAsia="en-GB"/>
        </w:rPr>
        <w:t xml:space="preserve">, and 3) links to other regions of the world. The </w:t>
      </w:r>
      <w:r>
        <w:rPr>
          <w:rFonts w:ascii="Calibri" w:eastAsia="Calibri" w:hAnsi="Calibri" w:cs="Calibri"/>
          <w:lang w:eastAsia="en-GB"/>
        </w:rPr>
        <w:t>European Union</w:t>
      </w:r>
      <w:r w:rsidRPr="00192158">
        <w:rPr>
          <w:rFonts w:ascii="Calibri" w:eastAsia="Calibri" w:hAnsi="Calibri" w:cs="Calibri"/>
          <w:lang w:eastAsia="en-GB"/>
        </w:rPr>
        <w:t xml:space="preserve"> </w:t>
      </w:r>
      <w:r w:rsidRPr="005477E2">
        <w:rPr>
          <w:rFonts w:ascii="Calibri" w:eastAsia="Calibri" w:hAnsi="Calibri" w:cs="Calibri"/>
          <w:lang w:eastAsia="en-GB"/>
        </w:rPr>
        <w:t>is economically the largest of the trans-boundary governance structures, and a major player in ecological protection in the region. However, other important transboundary governance structures exist, such as the European Free Trade Association (EFTA) of Iceland, Liechtenstein, Norway, and Switzerland, the</w:t>
      </w:r>
      <w:r w:rsidRPr="00192158">
        <w:rPr>
          <w:rFonts w:ascii="Calibri" w:eastAsia="Calibri" w:hAnsi="Calibri" w:cs="Calibri"/>
          <w:lang w:eastAsia="en-GB"/>
        </w:rPr>
        <w:t xml:space="preserve"> </w:t>
      </w:r>
      <w:r w:rsidRPr="005477E2">
        <w:rPr>
          <w:rFonts w:ascii="Calibri" w:eastAsia="Calibri" w:hAnsi="Calibri" w:cs="Calibri"/>
          <w:lang w:eastAsia="en-GB"/>
        </w:rPr>
        <w:t>Commonwealth of Independent States (CIS) of Russia, Ukraine, Belarus, Kazakhstan, Kyrgyzstan, Tajikistan, Armenia, Azerbaijan, Uzbekistan, Turkmenistan and Moldova, and the Eurasian Economic Union (EEU) of Belarus, Kazakhstan, Russia, Armenia and Kyrgyzstan. Although these associations are broadly based on economic criteria</w:t>
      </w:r>
      <w:r>
        <w:rPr>
          <w:rFonts w:ascii="Calibri" w:eastAsia="Calibri" w:hAnsi="Calibri" w:cs="Calibri"/>
          <w:lang w:eastAsia="en-GB"/>
        </w:rPr>
        <w:t>,</w:t>
      </w:r>
      <w:r w:rsidRPr="005477E2">
        <w:rPr>
          <w:rFonts w:ascii="Calibri" w:eastAsia="Calibri" w:hAnsi="Calibri" w:cs="Calibri"/>
          <w:lang w:eastAsia="en-GB"/>
        </w:rPr>
        <w:t xml:space="preserve"> they provide opportunities for cultural exchange and shared interests across a range of topics, potentially including the protection of natural capital.</w:t>
      </w:r>
    </w:p>
    <w:p w14:paraId="06FC4645" w14:textId="77777777" w:rsidR="00681350" w:rsidRPr="005477E2" w:rsidRDefault="00681350" w:rsidP="001E43D4">
      <w:pPr>
        <w:rPr>
          <w:rFonts w:ascii="Calibri" w:eastAsia="Calibri" w:hAnsi="Calibri" w:cs="Calibri"/>
          <w:lang w:eastAsia="en-GB"/>
        </w:rPr>
      </w:pPr>
      <w:r w:rsidRPr="005477E2">
        <w:rPr>
          <w:rFonts w:ascii="Calibri" w:eastAsia="Calibri" w:hAnsi="Calibri" w:cs="Calibri"/>
          <w:lang w:eastAsia="en-GB"/>
        </w:rPr>
        <w:t xml:space="preserve">A major transboundary issue for </w:t>
      </w:r>
      <w:r>
        <w:rPr>
          <w:rFonts w:ascii="Calibri" w:eastAsia="Calibri" w:hAnsi="Calibri" w:cs="Calibri"/>
          <w:lang w:eastAsia="en-GB"/>
        </w:rPr>
        <w:t>nature and its contributions to people</w:t>
      </w:r>
      <w:r w:rsidRPr="005477E2">
        <w:rPr>
          <w:rFonts w:ascii="Calibri" w:eastAsia="Calibri" w:hAnsi="Calibri" w:cs="Calibri"/>
          <w:lang w:eastAsia="en-GB"/>
        </w:rPr>
        <w:t xml:space="preserve"> concerns water as a resource and as a habitat, especially along major</w:t>
      </w:r>
      <w:r>
        <w:rPr>
          <w:rFonts w:ascii="Calibri" w:eastAsia="Calibri" w:hAnsi="Calibri" w:cs="Calibri"/>
          <w:lang w:eastAsia="en-GB"/>
        </w:rPr>
        <w:t xml:space="preserve"> </w:t>
      </w:r>
      <w:r w:rsidRPr="005477E2">
        <w:rPr>
          <w:rFonts w:ascii="Calibri" w:eastAsia="Calibri" w:hAnsi="Calibri" w:cs="Calibri"/>
          <w:lang w:eastAsia="en-GB"/>
        </w:rPr>
        <w:t>rivers, with the impact of dams, hydroelectric plants and water abstraction for irrigation from lakes, rivers and inland seas. Effects can be far-reaching from source to sea inlet and often bridge several subregions. Furthermore, air pollution can have widespread geographic impacts on habitat quality, especially nitrogenous compounds. Resources, products, pollution and waste are also transported across</w:t>
      </w:r>
      <w:r>
        <w:rPr>
          <w:rFonts w:ascii="Calibri" w:eastAsia="Calibri" w:hAnsi="Calibri" w:cs="Calibri"/>
          <w:lang w:eastAsia="en-GB"/>
        </w:rPr>
        <w:t xml:space="preserve"> the </w:t>
      </w:r>
      <w:r w:rsidRPr="005477E2">
        <w:rPr>
          <w:rFonts w:ascii="Calibri" w:eastAsia="Calibri" w:hAnsi="Calibri" w:cs="Calibri"/>
          <w:lang w:eastAsia="en-GB"/>
        </w:rPr>
        <w:t>boundaries</w:t>
      </w:r>
      <w:r>
        <w:rPr>
          <w:rFonts w:ascii="Calibri" w:eastAsia="Calibri" w:hAnsi="Calibri" w:cs="Calibri"/>
          <w:lang w:eastAsia="en-GB"/>
        </w:rPr>
        <w:t xml:space="preserve"> within Europe and Central Asia</w:t>
      </w:r>
      <w:r w:rsidRPr="005477E2">
        <w:rPr>
          <w:rFonts w:ascii="Calibri" w:eastAsia="Calibri" w:hAnsi="Calibri" w:cs="Calibri"/>
          <w:lang w:eastAsia="en-GB"/>
        </w:rPr>
        <w:t>, which impacts on ecosy</w:t>
      </w:r>
      <w:r>
        <w:rPr>
          <w:rFonts w:ascii="Calibri" w:eastAsia="Calibri" w:hAnsi="Calibri" w:cs="Calibri"/>
          <w:lang w:eastAsia="en-GB"/>
        </w:rPr>
        <w:t>stems in multiple ways, includin</w:t>
      </w:r>
      <w:r w:rsidRPr="005477E2">
        <w:rPr>
          <w:rFonts w:ascii="Calibri" w:eastAsia="Calibri" w:hAnsi="Calibri" w:cs="Calibri"/>
          <w:lang w:eastAsia="en-GB"/>
        </w:rPr>
        <w:t xml:space="preserve">g eutrophication and invasive species. However, green corridors (mountain ranges, river floodplains, </w:t>
      </w:r>
      <w:r>
        <w:rPr>
          <w:rFonts w:ascii="Calibri" w:eastAsia="Calibri" w:hAnsi="Calibri" w:cs="Calibri"/>
          <w:lang w:eastAsia="en-GB"/>
        </w:rPr>
        <w:t xml:space="preserve">the </w:t>
      </w:r>
      <w:r w:rsidRPr="005477E2">
        <w:rPr>
          <w:rFonts w:ascii="Calibri" w:eastAsia="Calibri" w:hAnsi="Calibri" w:cs="Calibri"/>
          <w:lang w:eastAsia="en-GB"/>
        </w:rPr>
        <w:t>former Iron Curtain) provide a more positive benefit of transboundary interactions across</w:t>
      </w:r>
      <w:r>
        <w:rPr>
          <w:rFonts w:ascii="Calibri" w:eastAsia="Calibri" w:hAnsi="Calibri" w:cs="Calibri"/>
          <w:lang w:eastAsia="en-GB"/>
        </w:rPr>
        <w:t xml:space="preserve"> Europe and Central Asia</w:t>
      </w:r>
      <w:r w:rsidRPr="005477E2">
        <w:rPr>
          <w:rFonts w:ascii="Calibri" w:eastAsia="Calibri" w:hAnsi="Calibri" w:cs="Calibri"/>
          <w:lang w:eastAsia="en-GB"/>
        </w:rPr>
        <w:t xml:space="preserve">. </w:t>
      </w:r>
    </w:p>
    <w:p w14:paraId="17206D28" w14:textId="77777777" w:rsidR="00681350" w:rsidRPr="005477E2" w:rsidRDefault="00681350" w:rsidP="001E43D4">
      <w:pPr>
        <w:contextualSpacing/>
        <w:rPr>
          <w:rFonts w:ascii="Calibri" w:eastAsia="Calibri" w:hAnsi="Calibri" w:cs="Calibri"/>
          <w:lang w:eastAsia="en-GB"/>
        </w:rPr>
      </w:pPr>
    </w:p>
    <w:p w14:paraId="520851D3" w14:textId="2074E308" w:rsidR="00681350" w:rsidRPr="005477E2" w:rsidRDefault="00681350" w:rsidP="00147745">
      <w:pPr>
        <w:pStyle w:val="Heading3"/>
      </w:pPr>
      <w:bookmarkStart w:id="116" w:name="_Toc470011695"/>
      <w:bookmarkStart w:id="117" w:name="_Toc502755794"/>
      <w:bookmarkStart w:id="118" w:name="_Toc504380577"/>
      <w:bookmarkStart w:id="119" w:name="_Toc519504375"/>
      <w:r w:rsidRPr="005477E2">
        <w:t>Global connections and issues</w:t>
      </w:r>
      <w:bookmarkEnd w:id="116"/>
      <w:bookmarkEnd w:id="117"/>
      <w:bookmarkEnd w:id="118"/>
      <w:bookmarkEnd w:id="119"/>
    </w:p>
    <w:p w14:paraId="2437F1A2" w14:textId="362CEFFB" w:rsidR="00681350" w:rsidRPr="005477E2" w:rsidRDefault="00681350" w:rsidP="001E43D4">
      <w:pPr>
        <w:contextualSpacing/>
        <w:rPr>
          <w:rFonts w:ascii="Calibri" w:eastAsia="Calibri" w:hAnsi="Calibri" w:cs="Calibri"/>
          <w:lang w:eastAsia="en-GB"/>
        </w:rPr>
      </w:pPr>
      <w:r>
        <w:rPr>
          <w:rFonts w:ascii="Calibri" w:eastAsia="Calibri" w:hAnsi="Calibri" w:cs="Calibri"/>
          <w:lang w:eastAsia="en-GB"/>
        </w:rPr>
        <w:t>Europe and Central Asia</w:t>
      </w:r>
      <w:r w:rsidRPr="005477E2">
        <w:rPr>
          <w:rFonts w:ascii="Calibri" w:eastAsia="Calibri" w:hAnsi="Calibri" w:cs="Calibri"/>
          <w:lang w:eastAsia="en-GB"/>
        </w:rPr>
        <w:t xml:space="preserve"> has many links and teleconnections with the rest of the world, notably through global trade and the transport of goods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111/jiec.12238", "ISSN" : "10881980", "author" : [ { "dropping-particle" : "", "family" : "Kastner", "given" : "Thomas", "non-dropping-particle" : "", "parse-names" : false, "suffix" : "" }, { "dropping-particle" : "", "family" : "Erb", "given" : "Karl-Heinz", "non-dropping-particle" : "", "parse-names" : false, "suffix" : "" }, { "dropping-particle" : "", "family" : "Haberl", "given" : "Helmut", "non-dropping-particle" : "", "parse-names" : false, "suffix" : "" } ], "container-title" : "Journal of Industrial Ecology", "id" : "ITEM-1", "issue" : "5", "issued" : { "date-parts" : [ [ "2015", "10" ] ] }, "page" : "825-836", "title" : "Global human appropriation of net primary production for biomass consumption in the European Union, 1986-2007", "type" : "article-journal", "volume" : "19" }, "uris" : [ "http://www.mendeley.com/documents/?uuid=e10a7705-ed03-351b-a0cc-0442302db1f7" ] } ], "mendeley" : { "formattedCitation" : "(Kastner et al., 2015)", "plainTextFormattedCitation" : "(Kastner et al., 2015)", "previouslyFormattedCitation" : "(Kastner et al., 2015)"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 xml:space="preserve">(Kastner </w:t>
      </w:r>
      <w:r w:rsidR="00C56B4E" w:rsidRPr="00C56B4E">
        <w:rPr>
          <w:rFonts w:ascii="Calibri" w:eastAsia="Calibri" w:hAnsi="Calibri" w:cs="Calibri"/>
          <w:i/>
          <w:lang w:eastAsia="en-GB"/>
        </w:rPr>
        <w:t>et al.</w:t>
      </w:r>
      <w:r w:rsidRPr="00270807">
        <w:rPr>
          <w:rFonts w:ascii="Calibri" w:eastAsia="Calibri" w:hAnsi="Calibri" w:cs="Calibri"/>
          <w:lang w:eastAsia="en-GB"/>
        </w:rPr>
        <w:t>, 2015)</w:t>
      </w:r>
      <w:r>
        <w:rPr>
          <w:rFonts w:ascii="Calibri" w:eastAsia="Calibri" w:hAnsi="Calibri" w:cs="Calibri"/>
          <w:lang w:eastAsia="en-GB"/>
        </w:rPr>
        <w:fldChar w:fldCharType="end"/>
      </w:r>
      <w:r w:rsidRPr="005477E2">
        <w:rPr>
          <w:rFonts w:ascii="Calibri" w:eastAsia="Calibri" w:hAnsi="Calibri" w:cs="Calibri"/>
          <w:lang w:eastAsia="en-GB"/>
        </w:rPr>
        <w:t>. Transport supports the movement of invasive species that impact directly on ecosystem quality within the</w:t>
      </w:r>
      <w:r>
        <w:rPr>
          <w:rFonts w:ascii="Calibri" w:eastAsia="Calibri" w:hAnsi="Calibri" w:cs="Calibri"/>
          <w:lang w:eastAsia="en-GB"/>
        </w:rPr>
        <w:t xml:space="preserve"> </w:t>
      </w:r>
      <w:r w:rsidRPr="005477E2">
        <w:rPr>
          <w:rFonts w:ascii="Calibri" w:eastAsia="Calibri" w:hAnsi="Calibri" w:cs="Calibri"/>
          <w:lang w:eastAsia="en-GB"/>
        </w:rPr>
        <w:t>region</w:t>
      </w:r>
      <w:r>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111/j.1365-2664.2008.01600.x", "ISBN" : "0021-8901", "ISSN" : "00218901", "abstract" : "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 "author" : [ { "dropping-particle" : "", "family" : "Hulme", "given" : "Philip E.", "non-dropping-particle" : "", "parse-names" : false, "suffix" : "" } ], "container-title" : "Journal of Applied Ecology", "id" : "ITEM-1", "issue" : "1", "issued" : { "date-parts" : [ [ "2009" ] ] }, "page" : "10-18", "title" : "Trade, transport and trouble: Managing invasive species pathways in an era of globalization", "type" : "article-journal", "volume" : "46" }, "uris" : [ "http://www.mendeley.com/documents/?uuid=37b9a713-893d-4268-815a-c4383cefba72" ] } ], "mendeley" : { "formattedCitation" : "(Hulme, 2009)", "plainTextFormattedCitation" : "(Hulme, 2009)", "previouslyFormattedCitation" : "(Hulme, 2009)"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Hulme, 2009)</w:t>
      </w:r>
      <w:r>
        <w:rPr>
          <w:rFonts w:ascii="Calibri" w:eastAsia="Calibri" w:hAnsi="Calibri" w:cs="Calibri"/>
          <w:lang w:eastAsia="en-GB"/>
        </w:rPr>
        <w:fldChar w:fldCharType="end"/>
      </w:r>
      <w:r>
        <w:rPr>
          <w:rFonts w:ascii="Calibri" w:eastAsia="Calibri" w:hAnsi="Calibri" w:cs="Calibri"/>
          <w:lang w:eastAsia="en-GB"/>
        </w:rPr>
        <w:t>.</w:t>
      </w:r>
      <w:r w:rsidRPr="005477E2">
        <w:rPr>
          <w:rFonts w:ascii="Calibri" w:eastAsia="Calibri" w:hAnsi="Calibri" w:cs="Calibri"/>
          <w:lang w:eastAsia="en-GB"/>
        </w:rPr>
        <w:t xml:space="preserve"> The import of food and other goods has the effect of displacing the </w:t>
      </w:r>
      <w:r w:rsidRPr="00DF107C">
        <w:rPr>
          <w:rFonts w:ascii="Calibri" w:eastAsia="Calibri" w:hAnsi="Calibri" w:cs="Calibri"/>
          <w:lang w:eastAsia="en-GB"/>
        </w:rPr>
        <w:t xml:space="preserve">environmental pressures </w:t>
      </w:r>
      <w:r>
        <w:rPr>
          <w:rFonts w:ascii="Calibri" w:eastAsia="Calibri" w:hAnsi="Calibri" w:cs="Calibri"/>
          <w:lang w:eastAsia="en-GB"/>
        </w:rPr>
        <w:t>exerted by Europe and Central Asia’s</w:t>
      </w:r>
      <w:r w:rsidRPr="005477E2">
        <w:rPr>
          <w:rFonts w:ascii="Calibri" w:eastAsia="Calibri" w:hAnsi="Calibri" w:cs="Calibri"/>
          <w:lang w:eastAsia="en-GB"/>
        </w:rPr>
        <w:t xml:space="preserve"> regional consumption to other parts of the world</w:t>
      </w:r>
      <w:r>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2779/8226", "author" : [ { "dropping-particle" : "", "family" : "Cuypers", "given" : "Dieter", "non-dropping-particle" : "", "parse-names" : false, "suffix" : "" }, { "dropping-particle" : "", "family" : "Geerken", "given" : "Theo", "non-dropping-particle" : "", "parse-names" : false, "suffix" : "" }, { "dropping-particle" : "", "family" : "Gorissen", "given" : "Leen", "non-dropping-particle" : "", "parse-names" : false, "suffix" : "" }, { "dropping-particle" : "", "family" : "Lust", "given" : "Arnoud", "non-dropping-particle" : "", "parse-names" : false, "suffix" : "" }, { "dropping-particle" : "", "family" : "Peters", "given" : "Glen", "non-dropping-particle" : "", "parse-names" : false, "suffix" : "" }, { "dropping-particle" : "", "family" : "Karstensen", "given" : "Jonas", "non-dropping-particle" : "", "parse-names" : false, "suffix" : "" }, { "dropping-particle" : "", "family" : "Prieler", "given" : "Sylvia", "non-dropping-particle" : "", "parse-names" : false, "suffix" : "" }, { "dropping-particle" : "", "family" : "Fisher", "given" : "G\u00fcnther", "non-dropping-particle" : "", "parse-names" : false, "suffix" : "" }, { "dropping-particle" : "", "family" : "Hizsnyik", "given" : "Eva", "non-dropping-particle" : "", "parse-names" : false, "suffix" : "" }, { "dropping-particle" : "", "family" : "Velthuizen", "given" : "Harrij", "non-dropping-particle" : "Van", "parse-names" : false, "suffix" : "" } ], "id" : "ITEM-1", "issued" : { "date-parts" : [ [ "2013" ] ] }, "number-of-pages" : "348", "publisher-place" : "Brussels, Belgium", "title" : "The impact of EU consumption on deforestation: Comprehensive analysis of the impact of EU consumption on deforestation", "type" : "report" }, "uris" : [ "http://www.mendeley.com/documents/?uuid=9fadeec6-d1a4-3dc1-868a-0c0a06508593" ] } ], "mendeley" : { "formattedCitation" : "(Cuypers et al., 2013)", "plainTextFormattedCitation" : "(Cuypers et al., 2013)", "previouslyFormattedCitation" : "(Cuypers et al., 2013)"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 xml:space="preserve">(Cuypers </w:t>
      </w:r>
      <w:r w:rsidR="00C56B4E" w:rsidRPr="00C56B4E">
        <w:rPr>
          <w:rFonts w:ascii="Calibri" w:eastAsia="Calibri" w:hAnsi="Calibri" w:cs="Calibri"/>
          <w:i/>
          <w:lang w:eastAsia="en-GB"/>
        </w:rPr>
        <w:t>et al.</w:t>
      </w:r>
      <w:r w:rsidRPr="00270807">
        <w:rPr>
          <w:rFonts w:ascii="Calibri" w:eastAsia="Calibri" w:hAnsi="Calibri" w:cs="Calibri"/>
          <w:lang w:eastAsia="en-GB"/>
        </w:rPr>
        <w:t>, 2013)</w:t>
      </w:r>
      <w:r>
        <w:rPr>
          <w:rFonts w:ascii="Calibri" w:eastAsia="Calibri" w:hAnsi="Calibri" w:cs="Calibri"/>
          <w:lang w:eastAsia="en-GB"/>
        </w:rPr>
        <w:fldChar w:fldCharType="end"/>
      </w:r>
      <w:r w:rsidRPr="005477E2">
        <w:rPr>
          <w:rFonts w:ascii="Calibri" w:eastAsia="Calibri" w:hAnsi="Calibri" w:cs="Calibri"/>
          <w:lang w:eastAsia="en-GB"/>
        </w:rPr>
        <w:t xml:space="preserve">, </w:t>
      </w:r>
      <w:r>
        <w:rPr>
          <w:rFonts w:ascii="Calibri" w:eastAsia="Calibri" w:hAnsi="Calibri" w:cs="Calibri"/>
          <w:lang w:eastAsia="en-GB"/>
        </w:rPr>
        <w:t>while Europe and Central Asia</w:t>
      </w:r>
      <w:r w:rsidRPr="005477E2">
        <w:rPr>
          <w:rFonts w:ascii="Calibri" w:eastAsia="Calibri" w:hAnsi="Calibri" w:cs="Calibri"/>
          <w:lang w:eastAsia="en-GB"/>
        </w:rPr>
        <w:t xml:space="preserve"> is dependent on these imported goods.</w:t>
      </w:r>
      <w:r>
        <w:rPr>
          <w:rFonts w:ascii="Calibri" w:eastAsia="Calibri" w:hAnsi="Calibri" w:cs="Calibri"/>
          <w:lang w:eastAsia="en-GB"/>
        </w:rPr>
        <w:t xml:space="preserve"> Moreover, there is some evidence to suggest that Western Europe has been responsible for overfishing in waters beyond its jurisdiction </w:t>
      </w:r>
      <w:r w:rsidR="0039556F">
        <w:rPr>
          <w:rFonts w:ascii="Calibri" w:eastAsia="Calibri" w:hAnsi="Calibri" w:cs="Calibri"/>
          <w:lang w:eastAsia="en-GB"/>
        </w:rPr>
        <w:t>(</w:t>
      </w:r>
      <w:r>
        <w:rPr>
          <w:rFonts w:ascii="Calibri" w:eastAsia="Calibri" w:hAnsi="Calibri" w:cs="Calibri"/>
          <w:lang w:eastAsia="en-GB"/>
        </w:rPr>
        <w:t xml:space="preserve">e.g.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ISSN" : "00280739", "author" : [ { "dropping-particle" : "", "family" : "Akiba", "given" : "O", "non-dropping-particle" : "", "parse-names" : false, "suffix" : "" } ], "container-title" : "Natural Resources Journal", "id" : "ITEM-1", "issue" : "1997", "issued" : { "date-parts" : [ [ "1997" ] ] }, "page" : "809-828", "title" : "International Law of the Sea: The Legality of Canadian Seizure of the Spanish Trawler (Estai)", "type" : "article-journal", "volume" : "37" }, "uris" : [ "http://www.mendeley.com/documents/?uuid=d478a5a1-b445-48d1-807d-99434458be9a", "http://www.mendeley.com/documents/?uuid=6e084490-4ae4-46e5-9e3f-41a3259cf3e5" ] } ], "mendeley" : { "formattedCitation" : "(Akiba, 1997)", "plainTextFormattedCitation" : "(Akiba, 1997)", "previouslyFormattedCitation" : "(Akiba, 1997)" }, "properties" : {  }, "schema" : "https://github.com/citation-style-language/schema/raw/master/csl-citation.json" }</w:instrText>
      </w:r>
      <w:r>
        <w:rPr>
          <w:rFonts w:ascii="Calibri" w:eastAsia="Calibri" w:hAnsi="Calibri" w:cs="Calibri"/>
          <w:lang w:eastAsia="en-GB"/>
        </w:rPr>
        <w:fldChar w:fldCharType="separate"/>
      </w:r>
      <w:r w:rsidRPr="00270807">
        <w:rPr>
          <w:rFonts w:ascii="Calibri" w:eastAsia="Calibri" w:hAnsi="Calibri" w:cs="Calibri"/>
          <w:lang w:eastAsia="en-GB"/>
        </w:rPr>
        <w:t>Akiba</w:t>
      </w:r>
      <w:r w:rsidR="0039556F">
        <w:rPr>
          <w:rFonts w:ascii="Calibri" w:eastAsia="Calibri" w:hAnsi="Calibri" w:cs="Calibri"/>
          <w:lang w:eastAsia="en-GB"/>
        </w:rPr>
        <w:t xml:space="preserve">, </w:t>
      </w:r>
      <w:r w:rsidRPr="00270807">
        <w:rPr>
          <w:rFonts w:ascii="Calibri" w:eastAsia="Calibri" w:hAnsi="Calibri" w:cs="Calibri"/>
          <w:lang w:eastAsia="en-GB"/>
        </w:rPr>
        <w:t>1997)</w:t>
      </w:r>
      <w:r>
        <w:rPr>
          <w:rFonts w:ascii="Calibri" w:eastAsia="Calibri" w:hAnsi="Calibri" w:cs="Calibri"/>
          <w:lang w:eastAsia="en-GB"/>
        </w:rPr>
        <w:fldChar w:fldCharType="end"/>
      </w:r>
      <w:r>
        <w:rPr>
          <w:rFonts w:ascii="Calibri" w:eastAsia="Calibri" w:hAnsi="Calibri" w:cs="Calibri"/>
          <w:lang w:eastAsia="en-GB"/>
        </w:rPr>
        <w:t>.</w:t>
      </w:r>
      <w:r w:rsidRPr="005477E2">
        <w:rPr>
          <w:rFonts w:ascii="Calibri" w:eastAsia="Calibri" w:hAnsi="Calibri" w:cs="Calibri"/>
          <w:lang w:eastAsia="en-GB"/>
        </w:rPr>
        <w:t xml:space="preserve"> Cultural links with regions outside of</w:t>
      </w:r>
      <w:r>
        <w:rPr>
          <w:rFonts w:ascii="Calibri" w:eastAsia="Calibri" w:hAnsi="Calibri" w:cs="Calibri"/>
          <w:lang w:eastAsia="en-GB"/>
        </w:rPr>
        <w:t xml:space="preserve"> Europe and Central Asia</w:t>
      </w:r>
      <w:r w:rsidRPr="005477E2">
        <w:rPr>
          <w:rFonts w:ascii="Calibri" w:eastAsia="Calibri" w:hAnsi="Calibri" w:cs="Calibri"/>
          <w:lang w:eastAsia="en-GB"/>
        </w:rPr>
        <w:t xml:space="preserve"> are important in transforming human livelihoods, consumption patterns, value systems and attitudes towards nature, which also affect local </w:t>
      </w:r>
      <w:r>
        <w:rPr>
          <w:rFonts w:ascii="Calibri" w:eastAsia="Calibri" w:hAnsi="Calibri" w:cs="Calibri"/>
          <w:lang w:eastAsia="en-GB"/>
        </w:rPr>
        <w:t>nature and its contributions to people</w:t>
      </w:r>
      <w:r w:rsidRPr="005477E2">
        <w:rPr>
          <w:rFonts w:ascii="Calibri" w:eastAsia="Calibri" w:hAnsi="Calibri" w:cs="Calibri"/>
          <w:lang w:eastAsia="en-GB"/>
        </w:rPr>
        <w:t xml:space="preserve">.China is an important emerging power </w:t>
      </w:r>
      <w:r>
        <w:rPr>
          <w:rFonts w:ascii="Calibri" w:eastAsia="Calibri" w:hAnsi="Calibri" w:cs="Calibri"/>
          <w:lang w:eastAsia="en-GB"/>
        </w:rPr>
        <w:t>that has an influence</w:t>
      </w:r>
      <w:r w:rsidRPr="005477E2">
        <w:rPr>
          <w:rFonts w:ascii="Calibri" w:eastAsia="Calibri" w:hAnsi="Calibri" w:cs="Calibri"/>
          <w:lang w:eastAsia="en-GB"/>
        </w:rPr>
        <w:t xml:space="preserve"> from outside the </w:t>
      </w:r>
      <w:r>
        <w:rPr>
          <w:rFonts w:ascii="Calibri" w:eastAsia="Calibri" w:hAnsi="Calibri" w:cs="Calibri"/>
          <w:lang w:eastAsia="en-GB"/>
        </w:rPr>
        <w:t xml:space="preserve">Europe and Central Asia </w:t>
      </w:r>
      <w:r w:rsidRPr="005477E2">
        <w:rPr>
          <w:rFonts w:ascii="Calibri" w:eastAsia="Calibri" w:hAnsi="Calibri" w:cs="Calibri"/>
          <w:lang w:eastAsia="en-GB"/>
        </w:rPr>
        <w:t>region</w:t>
      </w:r>
      <w:r>
        <w:rPr>
          <w:rFonts w:ascii="Calibri" w:eastAsia="Calibri" w:hAnsi="Calibri" w:cs="Calibri"/>
          <w:lang w:eastAsia="en-GB"/>
        </w:rPr>
        <w:t xml:space="preserve">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80/15387216.2017.1295876", "ISSN" : "1538-7216", "abstract" : "China is moving ahead with the Silk Road Economic Belt, an ambitious infrastructure development agenda with the distinct promise of regional and sub-regional economic development. However, the initiative will create new environmental risks across the entire Eurasian continent, especially in countries with predominately poor records of environmental governance, including the former Soviet republics and Russia. Concurrently, on the domestic front, the Chinese Government has launched a new policy paradigm, \u201cecological civilization,\u201d to dramatically improve environmental regulations, reduce pollution, and transform industries by adopting new green technologies and higher environmental standards. But does China\u2019s intention to go through a \u201cgreen shift\u201d domestically resonate with these new transborder infrastructure development mega-projects? This paper will attempt to answer this question by juxtaposing China\u2019s new domestic policy paradigm with environmental standards currently proposed in its global outreach projects focusing on China-northern Eurasia and China-Russia, including trade exchanges in natural resources.", "author" : [ { "dropping-particle" : "", "family" : "Tracy", "given" : "Elena F.", "non-dropping-particle" : "", "parse-names" : false, "suffix" : "" }, { "dropping-particle" : "", "family" : "Shvarts", "given" : "Evgeny", "non-dropping-particle" : "", "parse-names" : false, "suffix" : "" }, { "dropping-particle" : "", "family" : "Simonov", "given" : "Eugene", "non-dropping-particle" : "", "parse-names" : false, "suffix" : "" }, { "dropping-particle" : "", "family" : "Babenko", "given" : "Mikhail", "non-dropping-particle" : "", "parse-names" : false, "suffix" : "" } ], "container-title" : "Eurasian Geography and Economics", "id" : "ITEM-1", "issued" : { "date-parts" : [ [ "2017" ] ] }, "page" : "56-88", "title" : "China\u2019s new Eurasian ambitions: The environmental risks of the Silk Road Economic Belt", "type" : "article-journal", "volume" : "7216" }, "uris" : [ "http://www.mendeley.com/documents/?uuid=98d2ffd4-98bc-45c7-b14b-fe06f288fabc" ] } ], "mendeley" : { "formattedCitation" : "(Tracy, Shvarts, Simonov, &amp; Babenko, 2017)", "plainTextFormattedCitation" : "(Tracy, Shvarts, Simonov, &amp; Babenko, 2017)", "previouslyFormattedCitation" : "(Tracy, Shvarts, Simonov, &amp; Babenko, 2017)" }, "properties" : {  }, "schema" : "https://github.com/citation-style-language/schema/raw/master/csl-citation.json" }</w:instrText>
      </w:r>
      <w:r>
        <w:rPr>
          <w:rFonts w:ascii="Calibri" w:eastAsia="Calibri" w:hAnsi="Calibri" w:cs="Calibri"/>
          <w:lang w:eastAsia="en-GB"/>
        </w:rPr>
        <w:fldChar w:fldCharType="separate"/>
      </w:r>
      <w:r w:rsidRPr="005B2BD1">
        <w:rPr>
          <w:rFonts w:ascii="Calibri" w:eastAsia="Calibri" w:hAnsi="Calibri" w:cs="Calibri"/>
          <w:lang w:eastAsia="en-GB"/>
        </w:rPr>
        <w:t>(Tracy</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5B2BD1">
        <w:rPr>
          <w:rFonts w:ascii="Calibri" w:eastAsia="Calibri" w:hAnsi="Calibri" w:cs="Calibri"/>
          <w:lang w:eastAsia="en-GB"/>
        </w:rPr>
        <w:t>, 2017)</w:t>
      </w:r>
      <w:r>
        <w:rPr>
          <w:rFonts w:ascii="Calibri" w:eastAsia="Calibri" w:hAnsi="Calibri" w:cs="Calibri"/>
          <w:lang w:eastAsia="en-GB"/>
        </w:rPr>
        <w:fldChar w:fldCharType="end"/>
      </w:r>
      <w:r w:rsidRPr="005477E2">
        <w:rPr>
          <w:rFonts w:ascii="Calibri" w:eastAsia="Calibri" w:hAnsi="Calibri" w:cs="Calibri"/>
          <w:lang w:eastAsia="en-GB"/>
        </w:rPr>
        <w:t>. China-led political, security and economic initiatives, such as the Silk Road Economic Belt or the Shanghai Cooperation Organization are increasingly visible in the region, in particular in Eastern Europe, and even more so in Central Asia</w:t>
      </w:r>
      <w:r w:rsidRPr="00883254">
        <w:rPr>
          <w:rFonts w:ascii="Calibri" w:eastAsia="Calibri" w:hAnsi="Calibri" w:cs="Calibri"/>
          <w:lang w:eastAsia="en-GB"/>
        </w:rPr>
        <w:t>.</w:t>
      </w:r>
      <w:r w:rsidRPr="005477E2">
        <w:rPr>
          <w:rFonts w:ascii="Calibri" w:eastAsia="Calibri" w:hAnsi="Calibri" w:cs="Calibri"/>
          <w:lang w:eastAsia="en-GB"/>
        </w:rPr>
        <w:t xml:space="preserve"> The implications for </w:t>
      </w:r>
      <w:r>
        <w:rPr>
          <w:rFonts w:ascii="Calibri" w:eastAsia="Calibri" w:hAnsi="Calibri" w:cs="Calibri"/>
          <w:lang w:eastAsia="en-GB"/>
        </w:rPr>
        <w:t>nature</w:t>
      </w:r>
      <w:r w:rsidRPr="005477E2">
        <w:rPr>
          <w:rFonts w:ascii="Calibri" w:eastAsia="Calibri" w:hAnsi="Calibri" w:cs="Calibri"/>
          <w:lang w:eastAsia="en-GB"/>
        </w:rPr>
        <w:t xml:space="preserve"> are not entirely clear yet, but </w:t>
      </w:r>
      <w:r>
        <w:rPr>
          <w:rFonts w:ascii="Calibri" w:eastAsia="Calibri" w:hAnsi="Calibri" w:cs="Calibri"/>
          <w:lang w:eastAsia="en-GB"/>
        </w:rPr>
        <w:t>impacts may arise from</w:t>
      </w:r>
      <w:r w:rsidRPr="005477E2">
        <w:rPr>
          <w:rFonts w:ascii="Calibri" w:eastAsia="Calibri" w:hAnsi="Calibri" w:cs="Calibri"/>
          <w:lang w:eastAsia="en-GB"/>
        </w:rPr>
        <w:t xml:space="preserve"> </w:t>
      </w:r>
      <w:r>
        <w:rPr>
          <w:rFonts w:ascii="Calibri" w:eastAsia="Calibri" w:hAnsi="Calibri" w:cs="Calibri"/>
          <w:lang w:eastAsia="en-GB"/>
        </w:rPr>
        <w:t xml:space="preserve">the </w:t>
      </w:r>
      <w:r w:rsidRPr="005477E2">
        <w:rPr>
          <w:rFonts w:ascii="Calibri" w:eastAsia="Calibri" w:hAnsi="Calibri" w:cs="Calibri"/>
          <w:lang w:eastAsia="en-GB"/>
        </w:rPr>
        <w:t>further growth of international trade, and possibly with large-scale infrastructural developments in regions</w:t>
      </w:r>
      <w:r>
        <w:rPr>
          <w:rFonts w:ascii="Calibri" w:eastAsia="Calibri" w:hAnsi="Calibri" w:cs="Calibri"/>
          <w:lang w:eastAsia="en-GB"/>
        </w:rPr>
        <w:t xml:space="preserve"> bordering China </w:t>
      </w:r>
      <w:r>
        <w:rPr>
          <w:rFonts w:ascii="Calibri" w:eastAsia="Calibri" w:hAnsi="Calibri" w:cs="Calibri"/>
          <w:lang w:eastAsia="en-GB"/>
        </w:rPr>
        <w:fldChar w:fldCharType="begin" w:fldLock="1"/>
      </w:r>
      <w:r>
        <w:rPr>
          <w:rFonts w:ascii="Calibri" w:eastAsia="Calibri" w:hAnsi="Calibri" w:cs="Calibri"/>
          <w:lang w:eastAsia="en-GB"/>
        </w:rPr>
        <w:instrText>ADDIN CSL_CITATION { "citationItems" : [ { "id" : "ITEM-1", "itemData" : { "DOI" : "10.1080/15387216.2017.1295876", "ISSN" : "1538-7216", "abstract" : "China is moving ahead with the Silk Road Economic Belt, an ambitious infrastructure development agenda with the distinct promise of regional and sub-regional economic development. However, the initiative will create new environmental risks across the entire Eurasian continent, especially in countries with predominately poor records of environmental governance, including the former Soviet republics and Russia. Concurrently, on the domestic front, the Chinese Government has launched a new policy paradigm, \u201cecological civilization,\u201d to dramatically improve environmental regulations, reduce pollution, and transform industries by adopting new green technologies and higher environmental standards. But does China\u2019s intention to go through a \u201cgreen shift\u201d domestically resonate with these new transborder infrastructure development mega-projects? This paper will attempt to answer this question by juxtaposing China\u2019s new domestic policy paradigm with environmental standards currently proposed in its global outreach projects focusing on China-northern Eurasia and China-Russia, including trade exchanges in natural resources.", "author" : [ { "dropping-particle" : "", "family" : "Tracy", "given" : "Elena F.", "non-dropping-particle" : "", "parse-names" : false, "suffix" : "" }, { "dropping-particle" : "", "family" : "Shvarts", "given" : "Evgeny", "non-dropping-particle" : "", "parse-names" : false, "suffix" : "" }, { "dropping-particle" : "", "family" : "Simonov", "given" : "Eugene", "non-dropping-particle" : "", "parse-names" : false, "suffix" : "" }, { "dropping-particle" : "", "family" : "Babenko", "given" : "Mikhail", "non-dropping-particle" : "", "parse-names" : false, "suffix" : "" } ], "container-title" : "Eurasian Geography and Economics", "id" : "ITEM-1", "issued" : { "date-parts" : [ [ "2017" ] ] }, "page" : "56-88", "title" : "China\u2019s new Eurasian ambitions: The environmental risks of the Silk Road Economic Belt", "type" : "article-journal", "volume" : "7216" }, "uris" : [ "http://www.mendeley.com/documents/?uuid=98d2ffd4-98bc-45c7-b14b-fe06f288fabc" ] } ], "mendeley" : { "formattedCitation" : "(Tracy et al., 2017)", "plainTextFormattedCitation" : "(Tracy et al., 2017)", "previouslyFormattedCitation" : "(Tracy et al., 2017)" }, "properties" : {  }, "schema" : "https://github.com/citation-style-language/schema/raw/master/csl-citation.json" }</w:instrText>
      </w:r>
      <w:r>
        <w:rPr>
          <w:rFonts w:ascii="Calibri" w:eastAsia="Calibri" w:hAnsi="Calibri" w:cs="Calibri"/>
          <w:lang w:eastAsia="en-GB"/>
        </w:rPr>
        <w:fldChar w:fldCharType="separate"/>
      </w:r>
      <w:r w:rsidRPr="005B2BD1">
        <w:rPr>
          <w:rFonts w:ascii="Calibri" w:eastAsia="Calibri" w:hAnsi="Calibri" w:cs="Calibri"/>
          <w:lang w:eastAsia="en-GB"/>
        </w:rPr>
        <w:t xml:space="preserve">(Tracy </w:t>
      </w:r>
      <w:r w:rsidR="00C56B4E" w:rsidRPr="00C56B4E">
        <w:rPr>
          <w:rFonts w:ascii="Calibri" w:eastAsia="Calibri" w:hAnsi="Calibri" w:cs="Calibri"/>
          <w:i/>
          <w:lang w:eastAsia="en-GB"/>
        </w:rPr>
        <w:t>et al.</w:t>
      </w:r>
      <w:r w:rsidRPr="005B2BD1">
        <w:rPr>
          <w:rFonts w:ascii="Calibri" w:eastAsia="Calibri" w:hAnsi="Calibri" w:cs="Calibri"/>
          <w:lang w:eastAsia="en-GB"/>
        </w:rPr>
        <w:t>, 2017)</w:t>
      </w:r>
      <w:r>
        <w:rPr>
          <w:rFonts w:ascii="Calibri" w:eastAsia="Calibri" w:hAnsi="Calibri" w:cs="Calibri"/>
          <w:lang w:eastAsia="en-GB"/>
        </w:rPr>
        <w:fldChar w:fldCharType="end"/>
      </w:r>
      <w:r w:rsidRPr="005477E2">
        <w:rPr>
          <w:rFonts w:ascii="Calibri" w:eastAsia="Calibri" w:hAnsi="Calibri" w:cs="Calibri"/>
          <w:lang w:eastAsia="en-GB"/>
        </w:rPr>
        <w:t>.</w:t>
      </w:r>
    </w:p>
    <w:p w14:paraId="113D8F7F" w14:textId="77777777" w:rsidR="00681350" w:rsidRPr="005477E2" w:rsidRDefault="00681350" w:rsidP="001E43D4">
      <w:pPr>
        <w:rPr>
          <w:rFonts w:ascii="Calibri" w:eastAsia="Calibri" w:hAnsi="Calibri" w:cs="Times New Roman"/>
        </w:rPr>
      </w:pPr>
    </w:p>
    <w:p w14:paraId="01B6C518" w14:textId="73B7E9CB" w:rsidR="00681350" w:rsidRPr="005477E2" w:rsidRDefault="00681350" w:rsidP="007A3472">
      <w:pPr>
        <w:pStyle w:val="Heading2"/>
      </w:pPr>
      <w:bookmarkStart w:id="120" w:name="_Toc502755795"/>
      <w:bookmarkStart w:id="121" w:name="_Toc504380578"/>
      <w:bookmarkStart w:id="122" w:name="_Toc519504376"/>
      <w:r w:rsidRPr="005477E2">
        <w:t>The global and regional policy context</w:t>
      </w:r>
      <w:bookmarkEnd w:id="120"/>
      <w:bookmarkEnd w:id="121"/>
      <w:bookmarkEnd w:id="122"/>
    </w:p>
    <w:p w14:paraId="5BB3E7E8" w14:textId="4B10E321" w:rsidR="00681350" w:rsidRPr="005477E2" w:rsidRDefault="00681350" w:rsidP="00147745">
      <w:pPr>
        <w:pStyle w:val="Heading3"/>
        <w:rPr>
          <w:rFonts w:eastAsia="MS Mincho"/>
        </w:rPr>
      </w:pPr>
      <w:bookmarkStart w:id="123" w:name="_Toc451767558"/>
      <w:bookmarkStart w:id="124" w:name="_Toc470011698"/>
      <w:bookmarkStart w:id="125" w:name="_Toc502755796"/>
      <w:bookmarkStart w:id="126" w:name="_Toc504380579"/>
      <w:bookmarkStart w:id="127" w:name="_Toc519504377"/>
      <w:r w:rsidRPr="005477E2">
        <w:rPr>
          <w:rFonts w:eastAsia="MS Mincho"/>
        </w:rPr>
        <w:t>The Aichi Biodiversity Targets and the Sustainable Development Goals</w:t>
      </w:r>
      <w:bookmarkEnd w:id="123"/>
      <w:bookmarkEnd w:id="124"/>
      <w:bookmarkEnd w:id="125"/>
      <w:bookmarkEnd w:id="126"/>
      <w:bookmarkEnd w:id="127"/>
    </w:p>
    <w:p w14:paraId="1FD4A659" w14:textId="71B07D65" w:rsidR="00681350" w:rsidRDefault="00681350" w:rsidP="001E43D4">
      <w:pPr>
        <w:rPr>
          <w:rFonts w:ascii="Calibri" w:hAnsi="Calibri" w:cs="Calibri"/>
          <w:noProof w:val="0"/>
          <w:lang w:eastAsia="en-GB"/>
        </w:rPr>
      </w:pPr>
      <w:r w:rsidRPr="005477E2">
        <w:rPr>
          <w:rFonts w:ascii="Calibri" w:hAnsi="Calibri" w:cs="Calibri"/>
          <w:b/>
          <w:bCs/>
          <w:noProof w:val="0"/>
          <w:lang w:eastAsia="en-GB"/>
        </w:rPr>
        <w:t xml:space="preserve">Aichi Biodiversity Targets. </w:t>
      </w:r>
      <w:r w:rsidRPr="005477E2">
        <w:rPr>
          <w:rFonts w:ascii="Calibri" w:hAnsi="Calibri" w:cs="Calibri"/>
          <w:noProof w:val="0"/>
          <w:lang w:eastAsia="en-GB"/>
        </w:rPr>
        <w:t xml:space="preserve">In 2010, the Parties </w:t>
      </w:r>
      <w:r>
        <w:rPr>
          <w:rFonts w:ascii="Calibri" w:hAnsi="Calibri" w:cs="Calibri"/>
          <w:noProof w:val="0"/>
          <w:lang w:eastAsia="en-GB"/>
        </w:rPr>
        <w:t>to</w:t>
      </w:r>
      <w:r w:rsidRPr="005477E2">
        <w:rPr>
          <w:rFonts w:ascii="Calibri" w:hAnsi="Calibri" w:cs="Calibri"/>
          <w:noProof w:val="0"/>
          <w:lang w:eastAsia="en-GB"/>
        </w:rPr>
        <w:t xml:space="preserve"> the Convention on Biological </w:t>
      </w:r>
      <w:r>
        <w:rPr>
          <w:rFonts w:ascii="Calibri" w:hAnsi="Calibri" w:cs="Calibri"/>
          <w:noProof w:val="0"/>
          <w:lang w:eastAsia="en-GB"/>
        </w:rPr>
        <w:t xml:space="preserve">Diversity </w:t>
      </w:r>
      <w:r w:rsidRPr="005477E2">
        <w:rPr>
          <w:rFonts w:ascii="Calibri" w:hAnsi="Calibri" w:cs="Calibri"/>
          <w:noProof w:val="0"/>
          <w:lang w:eastAsia="en-GB"/>
        </w:rPr>
        <w:t>adopted the Strategic Plan for Biodiversity 2011-2020</w:t>
      </w:r>
      <w:r>
        <w:rPr>
          <w:rFonts w:ascii="Calibri" w:hAnsi="Calibri" w:cs="Calibri"/>
          <w:noProof w:val="0"/>
          <w:lang w:eastAsia="en-GB"/>
        </w:rPr>
        <w:t>, encompassing</w:t>
      </w:r>
      <w:r w:rsidRPr="005477E2">
        <w:rPr>
          <w:rFonts w:ascii="Calibri" w:hAnsi="Calibri" w:cs="Calibri"/>
          <w:noProof w:val="0"/>
          <w:lang w:eastAsia="en-GB"/>
        </w:rPr>
        <w:t xml:space="preserve"> a long-term vision and a shorter-term mission (</w:t>
      </w:r>
      <w:r>
        <w:rPr>
          <w:rFonts w:ascii="Calibri" w:hAnsi="Calibri" w:cs="Calibri"/>
          <w:noProof w:val="0"/>
          <w:lang w:eastAsia="en-GB"/>
        </w:rPr>
        <w:t xml:space="preserve">see </w:t>
      </w:r>
      <w:r w:rsidRPr="001D7915">
        <w:rPr>
          <w:rFonts w:ascii="Calibri" w:hAnsi="Calibri" w:cs="Calibri"/>
          <w:b/>
          <w:noProof w:val="0"/>
          <w:lang w:eastAsia="en-GB"/>
        </w:rPr>
        <w:t>Box 1.2</w:t>
      </w:r>
      <w:r w:rsidRPr="005477E2">
        <w:rPr>
          <w:rFonts w:ascii="Calibri" w:hAnsi="Calibri" w:cs="Calibri"/>
          <w:noProof w:val="0"/>
          <w:lang w:eastAsia="en-GB"/>
        </w:rPr>
        <w:t>). The 20 Aichi Biodiversity Targets</w:t>
      </w:r>
      <w:r>
        <w:rPr>
          <w:rFonts w:ascii="Calibri" w:hAnsi="Calibri" w:cs="Calibri"/>
          <w:noProof w:val="0"/>
          <w:lang w:eastAsia="en-GB"/>
        </w:rPr>
        <w:t>, divided among five Strategic Goals,</w:t>
      </w:r>
      <w:r w:rsidRPr="005477E2">
        <w:rPr>
          <w:rFonts w:ascii="Calibri" w:hAnsi="Calibri" w:cs="Calibri"/>
          <w:noProof w:val="0"/>
          <w:lang w:eastAsia="en-GB"/>
        </w:rPr>
        <w:t xml:space="preserve"> are part of the Strategic Plan and an essential tool for its implementation </w:t>
      </w:r>
      <w:r>
        <w:rPr>
          <w:rFonts w:ascii="Calibri" w:hAnsi="Calibri" w:cs="Calibri"/>
          <w:noProof w:val="0"/>
          <w:lang w:eastAsia="en-GB"/>
        </w:rPr>
        <w:fldChar w:fldCharType="begin" w:fldLock="1"/>
      </w:r>
      <w:r>
        <w:rPr>
          <w:rFonts w:ascii="Calibri" w:hAnsi="Calibri" w:cs="Calibri"/>
          <w:noProof w:val="0"/>
          <w:lang w:eastAsia="en-GB"/>
        </w:rPr>
        <w:instrText>ADDIN CSL_CITATION { "citationItems" : [ { "id" : "ITEM-1", "itemData" : { "author" : [ { "dropping-particle" : "", "family" : "CBD", "given" : "", "non-dropping-particle" : "", "parse-names" : false, "suffix" : "" } ], "id" : "ITEM-1", "issued" : { "date-parts" : [ [ "2010" ] ] }, "title" : "The Strategic Plan for Biodiversity 2011-2020 and the Aichi Biodiversity Targets", "type" : "article" }, "uris" : [ "http://www.mendeley.com/documents/?uuid=ae4f863b-4f92-4236-8b81-74009023869f" ] } ], "mendeley" : { "formattedCitation" : "(CBD, 2010b)", "plainTextFormattedCitation" : "(CBD, 2010b)", "previouslyFormattedCitation" : "(CBD, 2010b)" }, "properties" : {  }, "schema" : "https://github.com/citation-style-language/schema/raw/master/csl-citation.json" }</w:instrText>
      </w:r>
      <w:r>
        <w:rPr>
          <w:rFonts w:ascii="Calibri" w:hAnsi="Calibri" w:cs="Calibri"/>
          <w:noProof w:val="0"/>
          <w:lang w:eastAsia="en-GB"/>
        </w:rPr>
        <w:fldChar w:fldCharType="separate"/>
      </w:r>
      <w:r w:rsidRPr="007037DD">
        <w:rPr>
          <w:rFonts w:ascii="Calibri" w:hAnsi="Calibri" w:cs="Calibri"/>
          <w:lang w:eastAsia="en-GB"/>
        </w:rPr>
        <w:t>(CBD, 2010)</w:t>
      </w:r>
      <w:r>
        <w:rPr>
          <w:rFonts w:ascii="Calibri" w:hAnsi="Calibri" w:cs="Calibri"/>
          <w:noProof w:val="0"/>
          <w:lang w:eastAsia="en-GB"/>
        </w:rPr>
        <w:fldChar w:fldCharType="end"/>
      </w:r>
      <w:r w:rsidRPr="005477E2">
        <w:rPr>
          <w:rFonts w:ascii="Calibri" w:hAnsi="Calibri" w:cs="Calibri"/>
          <w:noProof w:val="0"/>
          <w:lang w:eastAsia="en-GB"/>
        </w:rPr>
        <w:t xml:space="preserve">. To determine whether progress is being made </w:t>
      </w:r>
      <w:r>
        <w:rPr>
          <w:rFonts w:ascii="Calibri" w:hAnsi="Calibri" w:cs="Calibri"/>
          <w:noProof w:val="0"/>
          <w:lang w:eastAsia="en-GB"/>
        </w:rPr>
        <w:t>toward</w:t>
      </w:r>
      <w:r w:rsidRPr="005477E2">
        <w:rPr>
          <w:rFonts w:ascii="Calibri" w:hAnsi="Calibri" w:cs="Calibri"/>
          <w:noProof w:val="0"/>
          <w:lang w:eastAsia="en-GB"/>
        </w:rPr>
        <w:t xml:space="preserve"> halting biodiversity loss and ensuring that ecosystems are resilient and provide essential services for </w:t>
      </w:r>
      <w:r>
        <w:rPr>
          <w:rFonts w:ascii="Calibri" w:hAnsi="Calibri" w:cs="Calibri"/>
          <w:noProof w:val="0"/>
          <w:lang w:eastAsia="en-GB"/>
        </w:rPr>
        <w:t>good quality of life</w:t>
      </w:r>
      <w:r w:rsidRPr="005477E2">
        <w:rPr>
          <w:rFonts w:ascii="Calibri" w:hAnsi="Calibri" w:cs="Calibri"/>
          <w:noProof w:val="0"/>
          <w:lang w:eastAsia="en-GB"/>
        </w:rPr>
        <w:t xml:space="preserve">, requires an assessment of current states, and an understanding of past and future trends. Tracking progress towards the Aichi Biodiversity Targets allows an evaluation of the progress towards the accomplishment of both the vision and mission of the Strategic Plan. </w:t>
      </w:r>
    </w:p>
    <w:p w14:paraId="3BFE6080" w14:textId="3D9807FE" w:rsidR="00681350" w:rsidRPr="007715F5" w:rsidRDefault="00681350" w:rsidP="000226B2">
      <w:pPr>
        <w:pStyle w:val="Caption"/>
        <w:rPr>
          <w:rFonts w:ascii="Calibri" w:hAnsi="Calibri" w:cs="Calibri"/>
          <w:i/>
          <w:lang w:eastAsia="en-GB"/>
        </w:rPr>
      </w:pPr>
      <w:r w:rsidRPr="007715F5">
        <w:t xml:space="preserve">Box </w:t>
      </w:r>
      <w:r w:rsidRPr="007715F5">
        <w:rPr>
          <w:i/>
        </w:rPr>
        <w:fldChar w:fldCharType="begin"/>
      </w:r>
      <w:r w:rsidRPr="007715F5">
        <w:instrText xml:space="preserve"> STYLEREF 1 \s </w:instrText>
      </w:r>
      <w:r w:rsidRPr="007715F5">
        <w:rPr>
          <w:i/>
        </w:rPr>
        <w:fldChar w:fldCharType="separate"/>
      </w:r>
      <w:r w:rsidR="00B40E12">
        <w:t>1</w:t>
      </w:r>
      <w:r w:rsidRPr="007715F5">
        <w:rPr>
          <w:i/>
        </w:rPr>
        <w:fldChar w:fldCharType="end"/>
      </w:r>
      <w:r w:rsidRPr="007715F5">
        <w:t>.</w:t>
      </w:r>
      <w:r w:rsidRPr="007715F5">
        <w:rPr>
          <w:i/>
        </w:rPr>
        <w:fldChar w:fldCharType="begin"/>
      </w:r>
      <w:r w:rsidRPr="007715F5">
        <w:instrText xml:space="preserve"> SEQ Box \* ARABIC \s 1 </w:instrText>
      </w:r>
      <w:r w:rsidRPr="007715F5">
        <w:rPr>
          <w:i/>
        </w:rPr>
        <w:fldChar w:fldCharType="separate"/>
      </w:r>
      <w:r w:rsidR="00B40E12">
        <w:t>2</w:t>
      </w:r>
      <w:r w:rsidRPr="007715F5">
        <w:rPr>
          <w:i/>
        </w:rPr>
        <w:fldChar w:fldCharType="end"/>
      </w:r>
      <w:r w:rsidRPr="007715F5">
        <w:rPr>
          <w:lang w:eastAsia="ja-JP"/>
        </w:rPr>
        <w:t>: The vision and mission of Strategic Plan for Biodiversity 2011-2020</w:t>
      </w:r>
      <w:r w:rsidR="00804119">
        <w:rPr>
          <w:lang w:eastAsia="ja-JP"/>
        </w:rPr>
        <w:t>.</w:t>
      </w:r>
    </w:p>
    <w:p w14:paraId="28C8E2DF" w14:textId="77777777" w:rsidR="00681350" w:rsidRDefault="00681350" w:rsidP="001E43D4">
      <w:pPr>
        <w:jc w:val="center"/>
        <w:rPr>
          <w:rFonts w:ascii="Calibri" w:hAnsi="Calibri"/>
          <w:b/>
          <w:sz w:val="18"/>
          <w:szCs w:val="18"/>
        </w:rPr>
      </w:pPr>
    </w:p>
    <w:p w14:paraId="3DB44CB8" w14:textId="77777777" w:rsidR="00681350" w:rsidRPr="00AB7046" w:rsidRDefault="00681350" w:rsidP="001E43D4">
      <w:pPr>
        <w:jc w:val="center"/>
        <w:rPr>
          <w:rFonts w:ascii="Calibri" w:hAnsi="Calibri"/>
          <w:b/>
          <w:sz w:val="20"/>
          <w:szCs w:val="20"/>
        </w:rPr>
      </w:pPr>
      <w:r w:rsidRPr="00AB7046">
        <w:rPr>
          <w:rFonts w:ascii="Calibri" w:hAnsi="Calibri"/>
          <w:b/>
          <w:sz w:val="20"/>
          <w:szCs w:val="20"/>
        </w:rPr>
        <w:t xml:space="preserve"> “Living in harmony with nature”- The vision of the Strategic Plan</w:t>
      </w:r>
    </w:p>
    <w:p w14:paraId="48F0022A" w14:textId="77777777" w:rsidR="00681350" w:rsidRPr="00AB7046" w:rsidRDefault="00681350" w:rsidP="001E43D4">
      <w:pPr>
        <w:jc w:val="center"/>
        <w:rPr>
          <w:rFonts w:ascii="Calibri" w:hAnsi="Calibri"/>
          <w:sz w:val="20"/>
          <w:szCs w:val="20"/>
        </w:rPr>
      </w:pPr>
      <w:r w:rsidRPr="00AB7046">
        <w:rPr>
          <w:rFonts w:ascii="Calibri" w:hAnsi="Calibri"/>
          <w:i/>
          <w:sz w:val="20"/>
          <w:szCs w:val="20"/>
        </w:rPr>
        <w:t>“By 2050, biodiversity is valued, conserved, restored and wisely used, maintaining ecosystem services, sustaining a healthy planet and delivering benefits essential for all people.”</w:t>
      </w:r>
    </w:p>
    <w:p w14:paraId="3A8FDE80" w14:textId="77777777" w:rsidR="00681350" w:rsidRPr="00AB7046" w:rsidRDefault="00681350" w:rsidP="001E43D4">
      <w:pPr>
        <w:jc w:val="center"/>
        <w:rPr>
          <w:rFonts w:ascii="Calibri" w:hAnsi="Calibri"/>
          <w:b/>
          <w:sz w:val="20"/>
          <w:szCs w:val="20"/>
        </w:rPr>
      </w:pPr>
      <w:r w:rsidRPr="00AB7046">
        <w:rPr>
          <w:rFonts w:ascii="Calibri" w:hAnsi="Calibri"/>
          <w:b/>
          <w:sz w:val="20"/>
          <w:szCs w:val="20"/>
        </w:rPr>
        <w:t>The mission of Strategic Plan</w:t>
      </w:r>
    </w:p>
    <w:p w14:paraId="3C5794CA" w14:textId="77777777" w:rsidR="00681350" w:rsidRPr="00AB7046" w:rsidRDefault="00681350" w:rsidP="001E43D4">
      <w:pPr>
        <w:jc w:val="center"/>
        <w:rPr>
          <w:rFonts w:ascii="Calibri" w:hAnsi="Calibri"/>
          <w:i/>
          <w:sz w:val="20"/>
          <w:szCs w:val="20"/>
        </w:rPr>
      </w:pPr>
      <w:r w:rsidRPr="00AB7046">
        <w:rPr>
          <w:rFonts w:ascii="Calibri" w:hAnsi="Calibri"/>
          <w:i/>
          <w:sz w:val="20"/>
          <w:szCs w:val="20"/>
        </w:rPr>
        <w:t>“take effective and urgent action to halt the loss of biodiversity in order to ensure that by 2020 ecosystems are resilient and continue to provide essential services, thereby securing the planet’s variety of life, and contributing to human well-being, and poverty eradication. To ensure this, pressures on biodiversity are reduced, ecosystems are restored, biological resources are sustainably used and benefits arising out of utilization of genetic resources are shared in a fair and equitable manner; adequate financial resources are provided, capacities are enhanced, biodiversity issues and values mainstreamed, appropriate policies are effectively implemented, and decision-making is based on sound science and the precautionary approach.”</w:t>
      </w:r>
    </w:p>
    <w:p w14:paraId="06F3DD62" w14:textId="77777777" w:rsidR="00681350" w:rsidRPr="00AB7046" w:rsidRDefault="00681350" w:rsidP="001E43D4">
      <w:pPr>
        <w:jc w:val="center"/>
        <w:rPr>
          <w:rFonts w:ascii="Calibri" w:hAnsi="Calibri"/>
          <w:sz w:val="20"/>
          <w:szCs w:val="20"/>
        </w:rPr>
      </w:pPr>
      <w:r w:rsidRPr="00AB7046">
        <w:rPr>
          <w:rFonts w:ascii="Calibri" w:hAnsi="Calibri"/>
          <w:sz w:val="20"/>
          <w:szCs w:val="20"/>
        </w:rPr>
        <w:lastRenderedPageBreak/>
        <w:fldChar w:fldCharType="begin" w:fldLock="1"/>
      </w:r>
      <w:r w:rsidRPr="00AB7046">
        <w:rPr>
          <w:rFonts w:ascii="Calibri" w:hAnsi="Calibri"/>
          <w:sz w:val="20"/>
          <w:szCs w:val="20"/>
        </w:rPr>
        <w:instrText>ADDIN CSL_CITATION { "citationItems" : [ { "id" : "ITEM-1", "itemData" : { "author" : [ { "dropping-particle" : "", "family" : "CBD", "given" : "", "non-dropping-particle" : "", "parse-names" : false, "suffix" : "" } ], "id" : "ITEM-1", "issued" : { "date-parts" : [ [ "2010" ] ] }, "publisher" : "Convention on Biological Diversity", "title" : "Decision X/2: The Strategic Plan for Biodiversity 2011-2020 and the Aichi Biodiversity Targets", "type" : "book" }, "uris" : [ "http://www.mendeley.com/documents/?uuid=62280d3b-89ac-40ff-a7fc-b6273a44fbd5" ] } ], "mendeley" : { "formattedCitation" : "(CBD, 2010a)", "manualFormatting" : "(Convention on Biological Diversity 2010)", "plainTextFormattedCitation" : "(CBD, 2010a)", "previouslyFormattedCitation" : "(CBD, 2010a)" }, "properties" : {  }, "schema" : "https://github.com/citation-style-language/schema/raw/master/csl-citation.json" }</w:instrText>
      </w:r>
      <w:r w:rsidRPr="00AB7046">
        <w:rPr>
          <w:rFonts w:ascii="Calibri" w:hAnsi="Calibri"/>
          <w:sz w:val="20"/>
          <w:szCs w:val="20"/>
        </w:rPr>
        <w:fldChar w:fldCharType="separate"/>
      </w:r>
      <w:r w:rsidRPr="00AB7046">
        <w:rPr>
          <w:rFonts w:ascii="Calibri" w:hAnsi="Calibri"/>
          <w:sz w:val="20"/>
          <w:szCs w:val="20"/>
        </w:rPr>
        <w:t>(Convention on Biological Diversity 2010)</w:t>
      </w:r>
      <w:r w:rsidRPr="00AB7046">
        <w:rPr>
          <w:rFonts w:ascii="Calibri" w:hAnsi="Calibri"/>
          <w:sz w:val="20"/>
          <w:szCs w:val="20"/>
        </w:rPr>
        <w:fldChar w:fldCharType="end"/>
      </w:r>
    </w:p>
    <w:p w14:paraId="54809D77" w14:textId="77777777" w:rsidR="00681350" w:rsidRPr="00AB7046" w:rsidRDefault="00681350" w:rsidP="001E43D4">
      <w:pPr>
        <w:rPr>
          <w:rFonts w:ascii="Calibri" w:hAnsi="Calibri" w:cs="Calibri"/>
          <w:b/>
          <w:noProof w:val="0"/>
          <w:sz w:val="20"/>
          <w:szCs w:val="20"/>
          <w:lang w:eastAsia="en-GB"/>
        </w:rPr>
      </w:pPr>
      <w:r w:rsidRPr="00AB7046">
        <w:rPr>
          <w:rFonts w:ascii="Calibri" w:hAnsi="Calibri" w:cs="Calibri"/>
          <w:b/>
          <w:noProof w:val="0"/>
          <w:sz w:val="20"/>
          <w:szCs w:val="20"/>
          <w:lang w:eastAsia="en-GB"/>
        </w:rPr>
        <w:t>End of Box 1.2</w:t>
      </w:r>
    </w:p>
    <w:p w14:paraId="6525C627" w14:textId="77777777" w:rsidR="00681350" w:rsidRPr="005477E2" w:rsidRDefault="00681350" w:rsidP="001E43D4">
      <w:pPr>
        <w:rPr>
          <w:rFonts w:ascii="Calibri" w:hAnsi="Calibri" w:cs="Calibri"/>
          <w:noProof w:val="0"/>
          <w:lang w:eastAsia="en-GB"/>
        </w:rPr>
      </w:pPr>
    </w:p>
    <w:p w14:paraId="752FC3E5" w14:textId="77777777" w:rsidR="00681350" w:rsidRPr="005477E2" w:rsidRDefault="00681350">
      <w:pPr>
        <w:rPr>
          <w:rFonts w:ascii="Calibri" w:hAnsi="Calibri" w:cs="Calibri"/>
          <w:b/>
          <w:bCs/>
          <w:noProof w:val="0"/>
          <w:lang w:eastAsia="en-GB"/>
        </w:rPr>
      </w:pPr>
      <w:r w:rsidRPr="005477E2">
        <w:rPr>
          <w:rFonts w:ascii="Calibri" w:hAnsi="Calibri" w:cs="Calibri"/>
          <w:b/>
          <w:bCs/>
          <w:noProof w:val="0"/>
          <w:lang w:eastAsia="en-GB"/>
        </w:rPr>
        <w:t xml:space="preserve">Sustainable Development Goals. </w:t>
      </w:r>
      <w:r w:rsidRPr="005477E2">
        <w:rPr>
          <w:rFonts w:ascii="Calibri" w:hAnsi="Calibri" w:cs="Calibri"/>
          <w:noProof w:val="0"/>
          <w:lang w:eastAsia="en-GB"/>
        </w:rPr>
        <w:t xml:space="preserve">The Sustainable Development Goals (SDGs) </w:t>
      </w:r>
      <w:r w:rsidRPr="005477E2">
        <w:fldChar w:fldCharType="begin" w:fldLock="1"/>
      </w:r>
      <w:r>
        <w:rPr>
          <w:rFonts w:ascii="Calibri" w:hAnsi="Calibri" w:cs="Calibri"/>
          <w:noProof w:val="0"/>
          <w:lang w:eastAsia="en-GB"/>
        </w:rPr>
        <w:instrText>ADDIN CSL_CITATION { "citationItems" : [ { "id" : "ITEM-1", "itemData" : { "author" : [ { "dropping-particle" : "", "family" : "United Nations", "given" : "", "non-dropping-particle" : "", "parse-names" : false, "suffix" : "" } ], "id" : "ITEM-1", "issued" : { "date-parts" : [ [ "2015" ] ] }, "title" : "Transforming our world: The 2030 Agenda for Sustainable Development", "type" : "report" }, "uris" : [ "http://www.mendeley.com/documents/?uuid=de71dff2-3b26-4310-beec-8d20d83091f2" ] } ], "mendeley" : { "formattedCitation" : "(United Nations, 2015)", "plainTextFormattedCitation" : "(United Nations, 2015)", "previouslyFormattedCitation" : "(United Nations, 2015)" }, "properties" : {  }, "schema" : "https://github.com/citation-style-language/schema/raw/master/csl-citation.json" }</w:instrText>
      </w:r>
      <w:r w:rsidRPr="005477E2">
        <w:rPr>
          <w:rFonts w:ascii="Calibri" w:hAnsi="Calibri" w:cs="Calibri"/>
          <w:noProof w:val="0"/>
          <w:lang w:eastAsia="en-GB"/>
        </w:rPr>
        <w:fldChar w:fldCharType="separate"/>
      </w:r>
      <w:r w:rsidRPr="00270807">
        <w:rPr>
          <w:rFonts w:ascii="Calibri" w:hAnsi="Calibri" w:cs="Calibri"/>
          <w:lang w:eastAsia="en-GB"/>
        </w:rPr>
        <w:t>(United Nations, 2015)</w:t>
      </w:r>
      <w:r w:rsidRPr="005477E2">
        <w:fldChar w:fldCharType="end"/>
      </w:r>
      <w:r w:rsidRPr="005477E2">
        <w:rPr>
          <w:rFonts w:ascii="Calibri" w:hAnsi="Calibri" w:cs="Calibri"/>
          <w:noProof w:val="0"/>
          <w:lang w:eastAsia="en-GB"/>
        </w:rPr>
        <w:t xml:space="preserve"> </w:t>
      </w:r>
      <w:r>
        <w:rPr>
          <w:rFonts w:ascii="Calibri" w:hAnsi="Calibri" w:cs="Calibri"/>
          <w:noProof w:val="0"/>
          <w:lang w:eastAsia="en-GB"/>
        </w:rPr>
        <w:t xml:space="preserve">form the key component of the United Nations’ 2030 Agenda for Sustainable Development, and </w:t>
      </w:r>
      <w:r w:rsidRPr="005477E2">
        <w:rPr>
          <w:rFonts w:ascii="Calibri" w:hAnsi="Calibri" w:cs="Calibri"/>
          <w:noProof w:val="0"/>
          <w:lang w:eastAsia="en-GB"/>
        </w:rPr>
        <w:t xml:space="preserve">are a re-affirmation of the world’s commitment to move towards sustainable development. There are 17 </w:t>
      </w:r>
      <w:r w:rsidRPr="00F57153">
        <w:rPr>
          <w:rFonts w:cstheme="minorHAnsi"/>
        </w:rPr>
        <w:t>Sustainable Development Goals</w:t>
      </w:r>
      <w:r w:rsidRPr="005477E2">
        <w:rPr>
          <w:rFonts w:ascii="Calibri" w:hAnsi="Calibri" w:cs="Calibri"/>
          <w:noProof w:val="0"/>
          <w:lang w:eastAsia="en-GB"/>
        </w:rPr>
        <w:t xml:space="preserve"> with 169 targets cover</w:t>
      </w:r>
      <w:r>
        <w:rPr>
          <w:rFonts w:ascii="Calibri" w:hAnsi="Calibri" w:cs="Calibri"/>
          <w:noProof w:val="0"/>
          <w:lang w:eastAsia="en-GB"/>
        </w:rPr>
        <w:t>ing</w:t>
      </w:r>
      <w:r w:rsidRPr="005477E2">
        <w:rPr>
          <w:rFonts w:ascii="Calibri" w:hAnsi="Calibri" w:cs="Calibri"/>
          <w:noProof w:val="0"/>
          <w:lang w:eastAsia="en-GB"/>
        </w:rPr>
        <w:t xml:space="preserve"> a wide-range of areas, from ending poverty to empowering women and protecting the environment. The </w:t>
      </w:r>
      <w:r w:rsidRPr="00F57153">
        <w:rPr>
          <w:rFonts w:cstheme="minorHAnsi"/>
        </w:rPr>
        <w:t>Sustainable Development Goals</w:t>
      </w:r>
      <w:r w:rsidRPr="005477E2">
        <w:rPr>
          <w:rFonts w:ascii="Calibri" w:hAnsi="Calibri" w:cs="Calibri"/>
          <w:noProof w:val="0"/>
          <w:lang w:eastAsia="en-GB"/>
        </w:rPr>
        <w:t xml:space="preserve"> </w:t>
      </w:r>
      <w:r>
        <w:rPr>
          <w:rFonts w:ascii="Calibri" w:hAnsi="Calibri" w:cs="Calibri"/>
          <w:noProof w:val="0"/>
          <w:lang w:eastAsia="en-GB"/>
        </w:rPr>
        <w:t>(</w:t>
      </w:r>
      <w:r w:rsidRPr="005477E2">
        <w:rPr>
          <w:rFonts w:ascii="Calibri" w:hAnsi="Calibri" w:cs="Calibri"/>
          <w:noProof w:val="0"/>
          <w:lang w:eastAsia="en-GB"/>
        </w:rPr>
        <w:t xml:space="preserve">together with the Aichi </w:t>
      </w:r>
      <w:r>
        <w:rPr>
          <w:rFonts w:ascii="Calibri" w:hAnsi="Calibri" w:cs="Calibri"/>
          <w:noProof w:val="0"/>
          <w:lang w:eastAsia="en-GB"/>
        </w:rPr>
        <w:t xml:space="preserve">Biodiversity </w:t>
      </w:r>
      <w:r w:rsidRPr="005477E2">
        <w:rPr>
          <w:rFonts w:ascii="Calibri" w:hAnsi="Calibri" w:cs="Calibri"/>
          <w:noProof w:val="0"/>
          <w:lang w:eastAsia="en-GB"/>
        </w:rPr>
        <w:t>Targets</w:t>
      </w:r>
      <w:r>
        <w:rPr>
          <w:rFonts w:ascii="Calibri" w:hAnsi="Calibri" w:cs="Calibri"/>
          <w:noProof w:val="0"/>
          <w:lang w:eastAsia="en-GB"/>
        </w:rPr>
        <w:t>)</w:t>
      </w:r>
      <w:r w:rsidRPr="005477E2">
        <w:rPr>
          <w:rFonts w:ascii="Calibri" w:hAnsi="Calibri" w:cs="Calibri"/>
          <w:noProof w:val="0"/>
          <w:lang w:eastAsia="en-GB"/>
        </w:rPr>
        <w:t xml:space="preserve"> </w:t>
      </w:r>
      <w:r>
        <w:rPr>
          <w:rFonts w:ascii="Calibri" w:hAnsi="Calibri" w:cs="Calibri"/>
          <w:noProof w:val="0"/>
          <w:lang w:eastAsia="en-GB"/>
        </w:rPr>
        <w:t>provide a global framework within which</w:t>
      </w:r>
      <w:r w:rsidRPr="005477E2">
        <w:rPr>
          <w:rFonts w:ascii="Calibri" w:hAnsi="Calibri" w:cs="Calibri"/>
          <w:noProof w:val="0"/>
          <w:lang w:eastAsia="en-GB"/>
        </w:rPr>
        <w:t xml:space="preserve"> to tackle the biodiversity crisis. </w:t>
      </w:r>
      <w:r>
        <w:rPr>
          <w:rFonts w:ascii="Calibri" w:hAnsi="Calibri" w:cs="Calibri"/>
          <w:noProof w:val="0"/>
          <w:lang w:eastAsia="en-GB"/>
        </w:rPr>
        <w:t>Goals</w:t>
      </w:r>
      <w:r w:rsidRPr="005477E2">
        <w:rPr>
          <w:rFonts w:ascii="Calibri" w:hAnsi="Calibri" w:cs="Calibri"/>
          <w:noProof w:val="0"/>
          <w:lang w:eastAsia="en-GB"/>
        </w:rPr>
        <w:t xml:space="preserve"> 14 and 15 address </w:t>
      </w:r>
      <w:r>
        <w:rPr>
          <w:rFonts w:ascii="Calibri" w:hAnsi="Calibri" w:cs="Calibri"/>
          <w:noProof w:val="0"/>
          <w:lang w:eastAsia="en-GB"/>
        </w:rPr>
        <w:t>biodiversity and ecosystems (nature)</w:t>
      </w:r>
      <w:r w:rsidRPr="005477E2">
        <w:rPr>
          <w:rFonts w:ascii="Calibri" w:hAnsi="Calibri" w:cs="Calibri"/>
          <w:noProof w:val="0"/>
          <w:lang w:eastAsia="en-GB"/>
        </w:rPr>
        <w:t xml:space="preserve"> explicitly. However,</w:t>
      </w:r>
      <w:r>
        <w:rPr>
          <w:rFonts w:ascii="Calibri" w:hAnsi="Calibri" w:cs="Calibri"/>
          <w:noProof w:val="0"/>
          <w:lang w:eastAsia="en-GB"/>
        </w:rPr>
        <w:t xml:space="preserve"> t</w:t>
      </w:r>
      <w:r w:rsidRPr="005477E2">
        <w:rPr>
          <w:rFonts w:ascii="Calibri" w:hAnsi="Calibri" w:cs="Calibri"/>
          <w:noProof w:val="0"/>
          <w:lang w:eastAsia="en-GB"/>
        </w:rPr>
        <w:t xml:space="preserve">he broader importance of </w:t>
      </w:r>
      <w:r>
        <w:rPr>
          <w:rFonts w:ascii="Calibri" w:hAnsi="Calibri" w:cs="Calibri"/>
          <w:noProof w:val="0"/>
          <w:lang w:eastAsia="en-GB"/>
        </w:rPr>
        <w:t>nature</w:t>
      </w:r>
      <w:r w:rsidRPr="005477E2">
        <w:rPr>
          <w:rFonts w:ascii="Calibri" w:hAnsi="Calibri" w:cs="Calibri"/>
          <w:noProof w:val="0"/>
          <w:lang w:eastAsia="en-GB"/>
        </w:rPr>
        <w:t xml:space="preserve"> to </w:t>
      </w:r>
      <w:r>
        <w:rPr>
          <w:rFonts w:ascii="Calibri" w:hAnsi="Calibri" w:cs="Calibri"/>
          <w:noProof w:val="0"/>
          <w:lang w:eastAsia="en-GB"/>
        </w:rPr>
        <w:t>quality of life</w:t>
      </w:r>
      <w:r w:rsidRPr="005477E2">
        <w:rPr>
          <w:rFonts w:ascii="Calibri" w:hAnsi="Calibri" w:cs="Calibri"/>
          <w:noProof w:val="0"/>
          <w:lang w:eastAsia="en-GB"/>
        </w:rPr>
        <w:t xml:space="preserve"> makes the</w:t>
      </w:r>
      <w:r>
        <w:rPr>
          <w:rFonts w:ascii="Calibri" w:hAnsi="Calibri" w:cs="Calibri"/>
          <w:noProof w:val="0"/>
          <w:lang w:eastAsia="en-GB"/>
        </w:rPr>
        <w:t xml:space="preserve"> Europe and Central Asia</w:t>
      </w:r>
      <w:r w:rsidRPr="005477E2">
        <w:rPr>
          <w:rFonts w:ascii="Calibri" w:hAnsi="Calibri" w:cs="Calibri"/>
          <w:noProof w:val="0"/>
          <w:lang w:eastAsia="en-GB"/>
        </w:rPr>
        <w:t xml:space="preserve"> assess</w:t>
      </w:r>
      <w:r>
        <w:rPr>
          <w:rFonts w:ascii="Calibri" w:hAnsi="Calibri" w:cs="Calibri"/>
          <w:noProof w:val="0"/>
          <w:lang w:eastAsia="en-GB"/>
        </w:rPr>
        <w:t xml:space="preserve">ment relevant for several </w:t>
      </w:r>
      <w:r w:rsidRPr="00F57153">
        <w:rPr>
          <w:rFonts w:cstheme="minorHAnsi"/>
        </w:rPr>
        <w:t>Sustainable Development Goals</w:t>
      </w:r>
      <w:r>
        <w:rPr>
          <w:rFonts w:ascii="Calibri" w:hAnsi="Calibri" w:cs="Calibri"/>
          <w:noProof w:val="0"/>
          <w:lang w:eastAsia="en-GB"/>
        </w:rPr>
        <w:t xml:space="preserve">. </w:t>
      </w:r>
      <w:r w:rsidRPr="007D237C">
        <w:rPr>
          <w:rFonts w:ascii="Calibri" w:hAnsi="Calibri" w:cs="Calibri"/>
          <w:b/>
          <w:noProof w:val="0"/>
          <w:lang w:eastAsia="en-GB"/>
        </w:rPr>
        <w:t>Table 1.5</w:t>
      </w:r>
      <w:r>
        <w:rPr>
          <w:rFonts w:ascii="Calibri" w:hAnsi="Calibri" w:cs="Calibri"/>
          <w:noProof w:val="0"/>
          <w:lang w:eastAsia="en-GB"/>
        </w:rPr>
        <w:t xml:space="preserve"> </w:t>
      </w:r>
      <w:r w:rsidRPr="005477E2">
        <w:rPr>
          <w:rFonts w:ascii="Calibri" w:hAnsi="Calibri" w:cs="Calibri"/>
          <w:noProof w:val="0"/>
          <w:lang w:eastAsia="en-GB"/>
        </w:rPr>
        <w:t>maps the</w:t>
      </w:r>
      <w:r>
        <w:rPr>
          <w:rFonts w:ascii="Calibri" w:hAnsi="Calibri" w:cs="Calibri"/>
          <w:noProof w:val="0"/>
          <w:lang w:eastAsia="en-GB"/>
        </w:rPr>
        <w:t xml:space="preserve"> Europe and Central Asia questions onto the Goals</w:t>
      </w:r>
      <w:r w:rsidRPr="005477E2">
        <w:rPr>
          <w:rFonts w:ascii="Calibri" w:hAnsi="Calibri" w:cs="Calibri"/>
          <w:noProof w:val="0"/>
          <w:lang w:eastAsia="en-GB"/>
        </w:rPr>
        <w:t>.</w:t>
      </w:r>
    </w:p>
    <w:p w14:paraId="447B2074" w14:textId="77777777" w:rsidR="00681350" w:rsidRPr="005477E2" w:rsidRDefault="00681350" w:rsidP="001E43D4">
      <w:pPr>
        <w:autoSpaceDE w:val="0"/>
        <w:autoSpaceDN w:val="0"/>
        <w:adjustRightInd w:val="0"/>
        <w:spacing w:after="0" w:line="240" w:lineRule="auto"/>
        <w:rPr>
          <w:rFonts w:cs="Calibri"/>
          <w:noProof w:val="0"/>
          <w:lang w:eastAsia="en-GB"/>
        </w:rPr>
      </w:pPr>
      <w:r w:rsidRPr="005477E2">
        <w:rPr>
          <w:noProof w:val="0"/>
        </w:rPr>
        <w:t xml:space="preserve">The </w:t>
      </w:r>
      <w:r>
        <w:rPr>
          <w:noProof w:val="0"/>
        </w:rPr>
        <w:t>f</w:t>
      </w:r>
      <w:r w:rsidRPr="005477E2">
        <w:rPr>
          <w:noProof w:val="0"/>
        </w:rPr>
        <w:t xml:space="preserve">ifth </w:t>
      </w:r>
      <w:r>
        <w:rPr>
          <w:noProof w:val="0"/>
        </w:rPr>
        <w:t>n</w:t>
      </w:r>
      <w:r w:rsidRPr="005477E2">
        <w:rPr>
          <w:noProof w:val="0"/>
        </w:rPr>
        <w:t xml:space="preserve">ational </w:t>
      </w:r>
      <w:r>
        <w:rPr>
          <w:noProof w:val="0"/>
        </w:rPr>
        <w:t>r</w:t>
      </w:r>
      <w:r w:rsidRPr="005477E2">
        <w:rPr>
          <w:noProof w:val="0"/>
        </w:rPr>
        <w:t>eports</w:t>
      </w:r>
      <w:r>
        <w:rPr>
          <w:noProof w:val="0"/>
        </w:rPr>
        <w:t xml:space="preserve"> to the Convention on Biological Diversity</w:t>
      </w:r>
      <w:r w:rsidRPr="005477E2">
        <w:rPr>
          <w:noProof w:val="0"/>
        </w:rPr>
        <w:t xml:space="preserve"> provided an important source of information for </w:t>
      </w:r>
      <w:r>
        <w:rPr>
          <w:noProof w:val="0"/>
        </w:rPr>
        <w:t>the</w:t>
      </w:r>
      <w:r w:rsidRPr="005477E2">
        <w:rPr>
          <w:noProof w:val="0"/>
        </w:rPr>
        <w:t xml:space="preserve"> mid-term review of progress towards the implementation of the Strategic Plan for Biodiversity 2011-2020 and the Aichi Biodiversity Targets. The fifth national reports have also contributed to the development of the fourth edition of the Global Biodiversity Outlook </w:t>
      </w:r>
      <w:r w:rsidRPr="005477E2">
        <w:fldChar w:fldCharType="begin" w:fldLock="1"/>
      </w:r>
      <w:r>
        <w:rPr>
          <w:noProof w:val="0"/>
        </w:rPr>
        <w:instrText>ADDIN CSL_CITATION { "citationItems" : [ { "id" : "ITEM-1", "itemData" : { "author" : [ { "dropping-particle" : "", "family" : "CBD", "given" : "", "non-dropping-particle" : "", "parse-names" : false, "suffix" : "" } ], "id" : "ITEM-1", "issued" : { "date-parts" : [ [ "2014" ] ] }, "number-of-pages" : "155", "publisher-place" : "Montreal, Canada", "title" : "Global Biodiversity Outlook 4: A mid-term assessment of progress towards the implementation of the Strategic Plan for Biodiversity 2011-2020", "type" : "report" }, "uris" : [ "http://www.mendeley.com/documents/?uuid=0b71f2af-2b47-48e1-b2e3-8e4d5507a5e2" ] } ], "mendeley" : { "formattedCitation" : "(CBD, 2014)", "plainTextFormattedCitation" : "(CBD, 2014)", "previouslyFormattedCitation" : "(CBD, 2014)" }, "properties" : {  }, "schema" : "https://github.com/citation-style-language/schema/raw/master/csl-citation.json" }</w:instrText>
      </w:r>
      <w:r w:rsidRPr="005477E2">
        <w:rPr>
          <w:noProof w:val="0"/>
        </w:rPr>
        <w:fldChar w:fldCharType="separate"/>
      </w:r>
      <w:r w:rsidRPr="00063C40">
        <w:t>(CBD, 2014)</w:t>
      </w:r>
      <w:r w:rsidRPr="005477E2">
        <w:fldChar w:fldCharType="end"/>
      </w:r>
      <w:r w:rsidRPr="005477E2">
        <w:rPr>
          <w:noProof w:val="0"/>
        </w:rPr>
        <w:t>.</w:t>
      </w:r>
    </w:p>
    <w:p w14:paraId="4298CA26" w14:textId="77777777" w:rsidR="00681350" w:rsidRPr="005477E2" w:rsidRDefault="00681350" w:rsidP="001E43D4">
      <w:pPr>
        <w:rPr>
          <w:rFonts w:ascii="Calibri" w:hAnsi="Calibri" w:cs="Calibri"/>
          <w:noProof w:val="0"/>
          <w:lang w:eastAsia="en-GB"/>
        </w:rPr>
      </w:pPr>
    </w:p>
    <w:p w14:paraId="7A8FDCA2" w14:textId="4D471096" w:rsidR="00681350" w:rsidRPr="005477E2" w:rsidRDefault="00681350" w:rsidP="00147745">
      <w:pPr>
        <w:pStyle w:val="Heading3"/>
      </w:pPr>
      <w:bookmarkStart w:id="128" w:name="_Toc451767559"/>
      <w:bookmarkStart w:id="129" w:name="_Toc470011699"/>
      <w:bookmarkStart w:id="130" w:name="_Toc502755797"/>
      <w:bookmarkStart w:id="131" w:name="_Toc504380580"/>
      <w:bookmarkStart w:id="132" w:name="_Toc519504378"/>
      <w:r w:rsidRPr="005477E2">
        <w:t>The relationship between the</w:t>
      </w:r>
      <w:r>
        <w:t xml:space="preserve"> Europe and Central Asia</w:t>
      </w:r>
      <w:r w:rsidRPr="005477E2">
        <w:t xml:space="preserve"> policy questions, the Aichi </w:t>
      </w:r>
      <w:r>
        <w:t>B</w:t>
      </w:r>
      <w:r w:rsidRPr="005477E2">
        <w:t xml:space="preserve">iodiversity </w:t>
      </w:r>
      <w:r>
        <w:t>T</w:t>
      </w:r>
      <w:r w:rsidRPr="005477E2">
        <w:t xml:space="preserve">argets, the </w:t>
      </w:r>
      <w:bookmarkEnd w:id="128"/>
      <w:bookmarkEnd w:id="129"/>
      <w:r w:rsidRPr="002D5650">
        <w:t>Sustainable Development Goals</w:t>
      </w:r>
      <w:r>
        <w:t>,</w:t>
      </w:r>
      <w:r w:rsidRPr="005477E2">
        <w:t xml:space="preserve"> and other biodiversity policies</w:t>
      </w:r>
      <w:bookmarkEnd w:id="130"/>
      <w:bookmarkEnd w:id="131"/>
      <w:bookmarkEnd w:id="132"/>
    </w:p>
    <w:p w14:paraId="7C1021F8" w14:textId="77777777" w:rsidR="00681350" w:rsidRPr="005477E2" w:rsidRDefault="00681350">
      <w:pPr>
        <w:rPr>
          <w:b/>
          <w:bCs/>
        </w:rPr>
      </w:pPr>
      <w:r w:rsidRPr="005477E2">
        <w:rPr>
          <w:rFonts w:ascii="Calibri" w:hAnsi="Calibri" w:cs="Calibri"/>
          <w:noProof w:val="0"/>
          <w:lang w:eastAsia="en-GB"/>
        </w:rPr>
        <w:t xml:space="preserve">Since the formulation of the general </w:t>
      </w:r>
      <w:r>
        <w:rPr>
          <w:rFonts w:ascii="Calibri" w:hAnsi="Calibri" w:cs="Calibri"/>
          <w:noProof w:val="0"/>
          <w:lang w:eastAsia="en-GB"/>
        </w:rPr>
        <w:t>questions, and those specific to Europe and Central Asia, responded to requests by G</w:t>
      </w:r>
      <w:r w:rsidRPr="005477E2">
        <w:rPr>
          <w:rFonts w:ascii="Calibri" w:hAnsi="Calibri" w:cs="Calibri"/>
          <w:noProof w:val="0"/>
          <w:lang w:eastAsia="en-GB"/>
        </w:rPr>
        <w:t xml:space="preserve">overnments, </w:t>
      </w:r>
      <w:r>
        <w:rPr>
          <w:rFonts w:ascii="Calibri" w:hAnsi="Calibri" w:cs="Calibri"/>
          <w:noProof w:val="0"/>
          <w:lang w:eastAsia="en-GB"/>
        </w:rPr>
        <w:t>multilateral environmental agreements</w:t>
      </w:r>
      <w:r w:rsidRPr="005477E2">
        <w:rPr>
          <w:rFonts w:ascii="Calibri" w:hAnsi="Calibri" w:cs="Calibri"/>
          <w:noProof w:val="0"/>
          <w:lang w:eastAsia="en-GB"/>
        </w:rPr>
        <w:t xml:space="preserve"> and other stakeholders, they are relevant to policy agendas encapsulated within the </w:t>
      </w:r>
      <w:r w:rsidRPr="004A48D5">
        <w:rPr>
          <w:rFonts w:ascii="Calibri" w:hAnsi="Calibri" w:cs="Calibri"/>
          <w:noProof w:val="0"/>
          <w:lang w:eastAsia="en-GB"/>
        </w:rPr>
        <w:t>Strategic Plan for Biodiversity 2011-2020 and the 2030 Sustainable Development Agenda</w:t>
      </w:r>
      <w:r w:rsidRPr="005477E2">
        <w:rPr>
          <w:rFonts w:ascii="Calibri" w:hAnsi="Calibri" w:cs="Calibri"/>
          <w:noProof w:val="0"/>
          <w:lang w:eastAsia="en-GB"/>
        </w:rPr>
        <w:t>.</w:t>
      </w:r>
      <w:r>
        <w:rPr>
          <w:rFonts w:ascii="Calibri" w:hAnsi="Calibri" w:cs="Calibri"/>
          <w:noProof w:val="0"/>
          <w:lang w:eastAsia="en-GB"/>
        </w:rPr>
        <w:t xml:space="preserve"> </w:t>
      </w:r>
      <w:r w:rsidRPr="00AC49D9">
        <w:rPr>
          <w:rFonts w:ascii="Calibri" w:hAnsi="Calibri" w:cs="Calibri"/>
          <w:b/>
          <w:noProof w:val="0"/>
          <w:lang w:eastAsia="en-GB"/>
        </w:rPr>
        <w:t>Table 1.5</w:t>
      </w:r>
      <w:r w:rsidRPr="005477E2">
        <w:t xml:space="preserve"> </w:t>
      </w:r>
      <w:r w:rsidRPr="005477E2">
        <w:rPr>
          <w:rFonts w:ascii="Calibri" w:hAnsi="Calibri" w:cs="Calibri"/>
          <w:noProof w:val="0"/>
          <w:lang w:eastAsia="en-GB"/>
        </w:rPr>
        <w:t>maps the</w:t>
      </w:r>
      <w:r>
        <w:rPr>
          <w:rFonts w:ascii="Calibri" w:hAnsi="Calibri" w:cs="Calibri"/>
          <w:noProof w:val="0"/>
          <w:lang w:eastAsia="en-GB"/>
        </w:rPr>
        <w:t xml:space="preserve"> Europe and Central Asia</w:t>
      </w:r>
      <w:r w:rsidRPr="005477E2">
        <w:rPr>
          <w:rFonts w:ascii="Calibri" w:hAnsi="Calibri" w:cs="Calibri"/>
          <w:noProof w:val="0"/>
          <w:lang w:eastAsia="en-GB"/>
        </w:rPr>
        <w:t xml:space="preserve"> policy questions onto the Aichi Biodiversity Targets and the </w:t>
      </w:r>
      <w:r w:rsidRPr="00F57153">
        <w:rPr>
          <w:rFonts w:cstheme="minorHAnsi"/>
        </w:rPr>
        <w:t>Sustainable Development Goals</w:t>
      </w:r>
      <w:r w:rsidRPr="005477E2">
        <w:rPr>
          <w:rFonts w:ascii="Calibri" w:hAnsi="Calibri" w:cs="Calibri"/>
          <w:noProof w:val="0"/>
          <w:lang w:eastAsia="en-GB"/>
        </w:rPr>
        <w:t>. The following sections describe how different parts of the</w:t>
      </w:r>
      <w:r>
        <w:rPr>
          <w:rFonts w:ascii="Calibri" w:hAnsi="Calibri" w:cs="Calibri"/>
          <w:noProof w:val="0"/>
          <w:lang w:eastAsia="en-GB"/>
        </w:rPr>
        <w:t xml:space="preserve"> Europe and Central Asia</w:t>
      </w:r>
      <w:r w:rsidRPr="005477E2">
        <w:rPr>
          <w:rFonts w:ascii="Calibri" w:hAnsi="Calibri" w:cs="Calibri"/>
          <w:noProof w:val="0"/>
          <w:lang w:eastAsia="en-GB"/>
        </w:rPr>
        <w:t xml:space="preserve"> region contribute to achieving these policy goals.</w:t>
      </w:r>
    </w:p>
    <w:p w14:paraId="11F40F52" w14:textId="6B08F6A4" w:rsidR="00681350" w:rsidRPr="007715F5" w:rsidRDefault="00677A4F" w:rsidP="000226B2">
      <w:pPr>
        <w:pStyle w:val="Caption"/>
        <w:rPr>
          <w:i/>
          <w:lang w:eastAsia="ja-JP"/>
        </w:rPr>
      </w:pPr>
      <w:bookmarkStart w:id="133" w:name="_Ref450753281"/>
      <w:r>
        <w:t>Table 1.5</w:t>
      </w:r>
      <w:r w:rsidR="00681350" w:rsidRPr="007715F5">
        <w:t xml:space="preserve">: </w:t>
      </w:r>
      <w:r w:rsidR="00681350" w:rsidRPr="007715F5">
        <w:rPr>
          <w:lang w:eastAsia="ja-JP"/>
        </w:rPr>
        <w:t>How the Europe and Central Asia policy questions relate to the Aichi Biodiversity Targets and Sustainable Development Goals</w:t>
      </w:r>
      <w:r w:rsidR="00681350">
        <w:rPr>
          <w:lang w:eastAsia="ja-JP"/>
        </w:rPr>
        <w:t xml:space="preserve"> (see S</w:t>
      </w:r>
      <w:r w:rsidR="00681350" w:rsidRPr="007715F5">
        <w:rPr>
          <w:lang w:eastAsia="ja-JP"/>
        </w:rPr>
        <w:t>ection 1.1.1</w:t>
      </w:r>
      <w:bookmarkEnd w:id="133"/>
      <w:r w:rsidR="00681350" w:rsidRPr="007715F5">
        <w:rPr>
          <w:lang w:eastAsia="ja-JP"/>
        </w:rPr>
        <w:t xml:space="preserve"> for an overview of the Europe and Central Asia questions).</w:t>
      </w:r>
    </w:p>
    <w:tbl>
      <w:tblPr>
        <w:tblStyle w:val="TableGrid"/>
        <w:tblW w:w="0" w:type="auto"/>
        <w:tblCellMar>
          <w:left w:w="0" w:type="dxa"/>
          <w:right w:w="0" w:type="dxa"/>
        </w:tblCellMar>
        <w:tblLook w:val="04A0" w:firstRow="1" w:lastRow="0" w:firstColumn="1" w:lastColumn="0" w:noHBand="0" w:noVBand="1"/>
      </w:tblPr>
      <w:tblGrid>
        <w:gridCol w:w="4988"/>
        <w:gridCol w:w="2235"/>
        <w:gridCol w:w="1793"/>
      </w:tblGrid>
      <w:tr w:rsidR="00681350" w:rsidRPr="00D07355" w14:paraId="6E3711DE" w14:textId="77777777" w:rsidTr="001E43D4">
        <w:trPr>
          <w:tblHeader/>
        </w:trPr>
        <w:tc>
          <w:tcPr>
            <w:tcW w:w="0" w:type="auto"/>
          </w:tcPr>
          <w:p w14:paraId="5AFC89BD" w14:textId="77777777" w:rsidR="00681350" w:rsidRPr="00D07355" w:rsidRDefault="00681350" w:rsidP="00781DC7">
            <w:pPr>
              <w:ind w:left="142" w:right="72" w:firstLine="0"/>
              <w:rPr>
                <w:b/>
                <w:noProof w:val="0"/>
                <w:lang w:val="en-GB"/>
              </w:rPr>
            </w:pPr>
            <w:r>
              <w:rPr>
                <w:b/>
                <w:noProof w:val="0"/>
                <w:lang w:val="en-GB"/>
              </w:rPr>
              <w:t>P</w:t>
            </w:r>
            <w:r w:rsidRPr="00D07355">
              <w:rPr>
                <w:b/>
                <w:noProof w:val="0"/>
                <w:lang w:val="en-GB"/>
              </w:rPr>
              <w:t>olicy-relevant questions</w:t>
            </w:r>
          </w:p>
        </w:tc>
        <w:tc>
          <w:tcPr>
            <w:tcW w:w="0" w:type="auto"/>
          </w:tcPr>
          <w:p w14:paraId="253D0668" w14:textId="77777777" w:rsidR="00681350" w:rsidRPr="00D07355" w:rsidRDefault="00681350" w:rsidP="00781DC7">
            <w:pPr>
              <w:ind w:left="138" w:right="90" w:firstLine="0"/>
              <w:jc w:val="left"/>
              <w:rPr>
                <w:b/>
                <w:noProof w:val="0"/>
                <w:lang w:val="en-GB"/>
              </w:rPr>
            </w:pPr>
            <w:r w:rsidRPr="00D07355">
              <w:rPr>
                <w:b/>
                <w:noProof w:val="0"/>
                <w:lang w:val="en-GB"/>
              </w:rPr>
              <w:t>Aichi Biodiversity Targets</w:t>
            </w:r>
          </w:p>
        </w:tc>
        <w:tc>
          <w:tcPr>
            <w:tcW w:w="0" w:type="auto"/>
          </w:tcPr>
          <w:p w14:paraId="312B8917" w14:textId="77777777" w:rsidR="00681350" w:rsidRPr="00D07355" w:rsidRDefault="00681350" w:rsidP="00781DC7">
            <w:pPr>
              <w:ind w:left="36" w:right="85" w:firstLine="0"/>
              <w:rPr>
                <w:b/>
                <w:noProof w:val="0"/>
                <w:lang w:val="en-GB"/>
              </w:rPr>
            </w:pPr>
            <w:r w:rsidRPr="002D5650">
              <w:rPr>
                <w:b/>
                <w:noProof w:val="0"/>
                <w:lang w:val="en-GB"/>
              </w:rPr>
              <w:t>Sustainable Development Goals</w:t>
            </w:r>
          </w:p>
        </w:tc>
      </w:tr>
      <w:tr w:rsidR="00681350" w:rsidRPr="00D07355" w14:paraId="5C6272BA" w14:textId="77777777" w:rsidTr="001E43D4">
        <w:tc>
          <w:tcPr>
            <w:tcW w:w="0" w:type="auto"/>
          </w:tcPr>
          <w:p w14:paraId="51B55BAC" w14:textId="77777777" w:rsidR="00681350" w:rsidRPr="00D07355" w:rsidRDefault="00681350" w:rsidP="00781DC7">
            <w:pPr>
              <w:ind w:left="142" w:right="72" w:firstLine="0"/>
              <w:rPr>
                <w:noProof w:val="0"/>
                <w:lang w:val="en-GB"/>
              </w:rPr>
            </w:pPr>
            <w:r w:rsidRPr="00D07355">
              <w:rPr>
                <w:noProof w:val="0"/>
                <w:lang w:val="en-GB"/>
              </w:rPr>
              <w:t xml:space="preserve">1. Importance of nature to humans </w:t>
            </w:r>
          </w:p>
        </w:tc>
        <w:tc>
          <w:tcPr>
            <w:tcW w:w="0" w:type="auto"/>
          </w:tcPr>
          <w:p w14:paraId="358AB039" w14:textId="77777777" w:rsidR="00681350" w:rsidRPr="00D07355" w:rsidRDefault="00681350" w:rsidP="00781DC7">
            <w:pPr>
              <w:ind w:left="138" w:right="90" w:firstLine="0"/>
              <w:rPr>
                <w:noProof w:val="0"/>
                <w:lang w:val="en-GB"/>
              </w:rPr>
            </w:pPr>
            <w:r w:rsidRPr="00D07355">
              <w:rPr>
                <w:noProof w:val="0"/>
                <w:lang w:val="en-GB"/>
              </w:rPr>
              <w:t>1, 2, 3, 4, 14, 15, 16</w:t>
            </w:r>
          </w:p>
        </w:tc>
        <w:tc>
          <w:tcPr>
            <w:tcW w:w="0" w:type="auto"/>
          </w:tcPr>
          <w:p w14:paraId="24975346" w14:textId="77777777" w:rsidR="00681350" w:rsidRPr="00D07355" w:rsidRDefault="00681350" w:rsidP="00781DC7">
            <w:pPr>
              <w:ind w:left="36" w:right="85" w:firstLine="0"/>
              <w:rPr>
                <w:noProof w:val="0"/>
                <w:lang w:val="en-GB"/>
              </w:rPr>
            </w:pPr>
            <w:r w:rsidRPr="00D07355">
              <w:rPr>
                <w:noProof w:val="0"/>
                <w:lang w:val="en-GB"/>
              </w:rPr>
              <w:t>1, 2, 3, 6, 7, 8, 9, 11, 13, 14, 15</w:t>
            </w:r>
          </w:p>
        </w:tc>
      </w:tr>
      <w:tr w:rsidR="00681350" w:rsidRPr="00D07355" w14:paraId="13E99935" w14:textId="77777777" w:rsidTr="001E43D4">
        <w:tc>
          <w:tcPr>
            <w:tcW w:w="0" w:type="auto"/>
          </w:tcPr>
          <w:p w14:paraId="47D842A7" w14:textId="77777777" w:rsidR="00681350" w:rsidRPr="00D07355" w:rsidRDefault="00681350" w:rsidP="00781DC7">
            <w:pPr>
              <w:ind w:left="142" w:right="72" w:firstLine="0"/>
              <w:rPr>
                <w:noProof w:val="0"/>
                <w:lang w:val="en-GB"/>
              </w:rPr>
            </w:pPr>
            <w:r w:rsidRPr="00D07355">
              <w:rPr>
                <w:noProof w:val="0"/>
                <w:lang w:val="en-GB"/>
              </w:rPr>
              <w:t>2. Current change of nature (ecosystems and biodiversity) and its consequences</w:t>
            </w:r>
          </w:p>
        </w:tc>
        <w:tc>
          <w:tcPr>
            <w:tcW w:w="0" w:type="auto"/>
          </w:tcPr>
          <w:p w14:paraId="4E81EEE3" w14:textId="77777777" w:rsidR="00681350" w:rsidRPr="00D07355" w:rsidRDefault="00681350" w:rsidP="00781DC7">
            <w:pPr>
              <w:ind w:left="138" w:right="90" w:firstLine="0"/>
              <w:rPr>
                <w:noProof w:val="0"/>
                <w:lang w:val="en-GB"/>
              </w:rPr>
            </w:pPr>
            <w:r w:rsidRPr="00D07355">
              <w:rPr>
                <w:noProof w:val="0"/>
                <w:lang w:val="en-GB"/>
              </w:rPr>
              <w:t>5, 6, 7, 11, 12, 13, 14, 15, 18, 19</w:t>
            </w:r>
          </w:p>
        </w:tc>
        <w:tc>
          <w:tcPr>
            <w:tcW w:w="0" w:type="auto"/>
          </w:tcPr>
          <w:p w14:paraId="69B65BB8" w14:textId="77777777" w:rsidR="00681350" w:rsidRPr="00D07355" w:rsidRDefault="00681350" w:rsidP="00781DC7">
            <w:pPr>
              <w:ind w:left="36" w:right="85" w:firstLine="0"/>
              <w:rPr>
                <w:noProof w:val="0"/>
                <w:lang w:val="en-GB"/>
              </w:rPr>
            </w:pPr>
            <w:r w:rsidRPr="00D07355">
              <w:rPr>
                <w:noProof w:val="0"/>
                <w:lang w:val="en-GB"/>
              </w:rPr>
              <w:t>3, 6, 13, 14, 15</w:t>
            </w:r>
          </w:p>
        </w:tc>
      </w:tr>
      <w:tr w:rsidR="00681350" w:rsidRPr="00D07355" w14:paraId="3BA128F4" w14:textId="77777777" w:rsidTr="001E43D4">
        <w:tc>
          <w:tcPr>
            <w:tcW w:w="0" w:type="auto"/>
          </w:tcPr>
          <w:p w14:paraId="03A7474C" w14:textId="77777777" w:rsidR="00681350" w:rsidRPr="00D07355" w:rsidRDefault="00681350" w:rsidP="00781DC7">
            <w:pPr>
              <w:ind w:left="142" w:right="72" w:firstLine="0"/>
              <w:rPr>
                <w:noProof w:val="0"/>
                <w:lang w:val="en-GB"/>
              </w:rPr>
            </w:pPr>
            <w:r w:rsidRPr="00D07355">
              <w:rPr>
                <w:noProof w:val="0"/>
                <w:lang w:val="en-GB"/>
              </w:rPr>
              <w:t>3. Causes of this change</w:t>
            </w:r>
          </w:p>
        </w:tc>
        <w:tc>
          <w:tcPr>
            <w:tcW w:w="0" w:type="auto"/>
          </w:tcPr>
          <w:p w14:paraId="4366D533" w14:textId="77777777" w:rsidR="00681350" w:rsidRPr="00D07355" w:rsidRDefault="00681350" w:rsidP="00781DC7">
            <w:pPr>
              <w:ind w:left="138" w:right="90" w:firstLine="0"/>
              <w:rPr>
                <w:noProof w:val="0"/>
                <w:lang w:val="en-GB"/>
              </w:rPr>
            </w:pPr>
            <w:r w:rsidRPr="00D07355">
              <w:rPr>
                <w:noProof w:val="0"/>
                <w:lang w:val="en-GB"/>
              </w:rPr>
              <w:t xml:space="preserve">3, 4, 8, 9, 10 </w:t>
            </w:r>
          </w:p>
        </w:tc>
        <w:tc>
          <w:tcPr>
            <w:tcW w:w="0" w:type="auto"/>
          </w:tcPr>
          <w:p w14:paraId="5B0DCDE8" w14:textId="77777777" w:rsidR="00681350" w:rsidRPr="00D07355" w:rsidRDefault="00681350" w:rsidP="00781DC7">
            <w:pPr>
              <w:ind w:left="36" w:right="85" w:firstLine="0"/>
              <w:rPr>
                <w:noProof w:val="0"/>
                <w:lang w:val="en-GB"/>
              </w:rPr>
            </w:pPr>
            <w:r w:rsidRPr="00D07355">
              <w:rPr>
                <w:noProof w:val="0"/>
                <w:lang w:val="en-GB"/>
              </w:rPr>
              <w:t>12, 13, 14, 15</w:t>
            </w:r>
          </w:p>
        </w:tc>
      </w:tr>
      <w:tr w:rsidR="00681350" w:rsidRPr="00D07355" w14:paraId="240DE1FB" w14:textId="77777777" w:rsidTr="001E43D4">
        <w:tc>
          <w:tcPr>
            <w:tcW w:w="0" w:type="auto"/>
          </w:tcPr>
          <w:p w14:paraId="30ACF328" w14:textId="77777777" w:rsidR="00681350" w:rsidRPr="00D07355" w:rsidRDefault="00681350" w:rsidP="00781DC7">
            <w:pPr>
              <w:ind w:left="142" w:right="72" w:firstLine="0"/>
              <w:rPr>
                <w:noProof w:val="0"/>
                <w:lang w:val="en-GB"/>
              </w:rPr>
            </w:pPr>
            <w:r w:rsidRPr="00D07355">
              <w:rPr>
                <w:noProof w:val="0"/>
                <w:lang w:val="en-GB"/>
              </w:rPr>
              <w:t xml:space="preserve">4. Opportunities for policies and interventions </w:t>
            </w:r>
          </w:p>
        </w:tc>
        <w:tc>
          <w:tcPr>
            <w:tcW w:w="0" w:type="auto"/>
          </w:tcPr>
          <w:p w14:paraId="75F90930" w14:textId="77777777" w:rsidR="00681350" w:rsidRPr="00D07355" w:rsidRDefault="00681350" w:rsidP="00781DC7">
            <w:pPr>
              <w:ind w:left="138" w:right="90" w:firstLine="0"/>
              <w:rPr>
                <w:noProof w:val="0"/>
                <w:lang w:val="en-GB"/>
              </w:rPr>
            </w:pPr>
            <w:r w:rsidRPr="00D07355">
              <w:rPr>
                <w:noProof w:val="0"/>
                <w:lang w:val="en-GB"/>
              </w:rPr>
              <w:t>2, 3, 4, 5, 6, 7, 8, 9, 10, 11, 12, 13, 14, 15, 17</w:t>
            </w:r>
          </w:p>
        </w:tc>
        <w:tc>
          <w:tcPr>
            <w:tcW w:w="0" w:type="auto"/>
          </w:tcPr>
          <w:p w14:paraId="6DE27776" w14:textId="77777777" w:rsidR="00681350" w:rsidRPr="00D07355" w:rsidRDefault="00681350" w:rsidP="00781DC7">
            <w:pPr>
              <w:ind w:left="36" w:right="85" w:firstLine="0"/>
              <w:rPr>
                <w:noProof w:val="0"/>
                <w:lang w:val="en-GB"/>
              </w:rPr>
            </w:pPr>
            <w:r w:rsidRPr="00D07355">
              <w:rPr>
                <w:noProof w:val="0"/>
                <w:lang w:val="en-GB"/>
              </w:rPr>
              <w:t>1, 2, 3, 6, 7, 8, 12, 13, 14, 15, 16, 17</w:t>
            </w:r>
          </w:p>
        </w:tc>
      </w:tr>
      <w:tr w:rsidR="00681350" w:rsidRPr="00D07355" w14:paraId="1BDB7D25" w14:textId="77777777" w:rsidTr="001E43D4">
        <w:tc>
          <w:tcPr>
            <w:tcW w:w="0" w:type="auto"/>
          </w:tcPr>
          <w:p w14:paraId="43A31441" w14:textId="77777777" w:rsidR="00681350" w:rsidRPr="00D07355" w:rsidRDefault="00681350" w:rsidP="00781DC7">
            <w:pPr>
              <w:ind w:left="142" w:right="72" w:firstLine="0"/>
              <w:rPr>
                <w:noProof w:val="0"/>
                <w:lang w:val="en-GB"/>
              </w:rPr>
            </w:pPr>
            <w:r w:rsidRPr="00D07355">
              <w:rPr>
                <w:noProof w:val="0"/>
                <w:lang w:val="en-GB"/>
              </w:rPr>
              <w:t xml:space="preserve">5. Identification of knowledge gaps </w:t>
            </w:r>
          </w:p>
          <w:p w14:paraId="624CD2AF" w14:textId="77777777" w:rsidR="00681350" w:rsidRPr="00D07355" w:rsidRDefault="00681350" w:rsidP="00781DC7">
            <w:pPr>
              <w:ind w:left="142" w:right="72" w:firstLine="0"/>
              <w:rPr>
                <w:noProof w:val="0"/>
                <w:lang w:val="en-GB"/>
              </w:rPr>
            </w:pPr>
          </w:p>
        </w:tc>
        <w:tc>
          <w:tcPr>
            <w:tcW w:w="0" w:type="auto"/>
          </w:tcPr>
          <w:p w14:paraId="383B71F2" w14:textId="77777777" w:rsidR="00681350" w:rsidRPr="00D07355" w:rsidRDefault="00681350" w:rsidP="00781DC7">
            <w:pPr>
              <w:ind w:left="138" w:right="90" w:firstLine="0"/>
              <w:rPr>
                <w:noProof w:val="0"/>
                <w:lang w:val="en-GB"/>
              </w:rPr>
            </w:pPr>
            <w:r w:rsidRPr="00D07355">
              <w:rPr>
                <w:noProof w:val="0"/>
                <w:lang w:val="en-GB"/>
              </w:rPr>
              <w:lastRenderedPageBreak/>
              <w:t>18, 19</w:t>
            </w:r>
          </w:p>
        </w:tc>
        <w:tc>
          <w:tcPr>
            <w:tcW w:w="0" w:type="auto"/>
          </w:tcPr>
          <w:p w14:paraId="5B8F19BE" w14:textId="77777777" w:rsidR="00681350" w:rsidRPr="00D07355" w:rsidRDefault="00681350" w:rsidP="00781DC7">
            <w:pPr>
              <w:ind w:left="36" w:right="85" w:firstLine="0"/>
              <w:rPr>
                <w:noProof w:val="0"/>
                <w:lang w:val="en-GB"/>
              </w:rPr>
            </w:pPr>
            <w:r w:rsidRPr="00D07355">
              <w:rPr>
                <w:noProof w:val="0"/>
                <w:lang w:val="en-GB"/>
              </w:rPr>
              <w:t>6, 12, 13, 14, 15</w:t>
            </w:r>
          </w:p>
        </w:tc>
      </w:tr>
      <w:tr w:rsidR="00681350" w:rsidRPr="00D07355" w14:paraId="21CCF1EC" w14:textId="77777777" w:rsidTr="001E43D4">
        <w:tc>
          <w:tcPr>
            <w:tcW w:w="0" w:type="auto"/>
          </w:tcPr>
          <w:p w14:paraId="4E5CB63A" w14:textId="77777777" w:rsidR="00681350" w:rsidRPr="00D07355" w:rsidRDefault="00681350" w:rsidP="00781DC7">
            <w:pPr>
              <w:ind w:left="142" w:right="72" w:firstLine="0"/>
              <w:rPr>
                <w:noProof w:val="0"/>
                <w:lang w:val="en-GB"/>
              </w:rPr>
            </w:pPr>
            <w:r w:rsidRPr="00D07355">
              <w:rPr>
                <w:noProof w:val="0"/>
                <w:lang w:val="en-GB"/>
              </w:rPr>
              <w:t>6. Opportunities to apply investment, regulation and management instruments for protection of important ecosystems and management of their contribution to people and good quality of life</w:t>
            </w:r>
          </w:p>
        </w:tc>
        <w:tc>
          <w:tcPr>
            <w:tcW w:w="0" w:type="auto"/>
          </w:tcPr>
          <w:p w14:paraId="55C7BB57" w14:textId="77777777" w:rsidR="00681350" w:rsidRPr="00D07355" w:rsidRDefault="00681350" w:rsidP="00781DC7">
            <w:pPr>
              <w:ind w:left="138" w:right="90" w:firstLine="0"/>
              <w:rPr>
                <w:noProof w:val="0"/>
                <w:lang w:val="en-GB"/>
              </w:rPr>
            </w:pPr>
            <w:r w:rsidRPr="00D07355">
              <w:rPr>
                <w:noProof w:val="0"/>
                <w:lang w:val="en-GB"/>
              </w:rPr>
              <w:t>2, 3, 4, 5, 6, 7, 8, 9, 10, 11, 12, 13, 14, 15, 16, 17, 18, 19, 20</w:t>
            </w:r>
          </w:p>
        </w:tc>
        <w:tc>
          <w:tcPr>
            <w:tcW w:w="0" w:type="auto"/>
          </w:tcPr>
          <w:p w14:paraId="6A6AE480" w14:textId="77777777" w:rsidR="00681350" w:rsidRPr="00D07355" w:rsidRDefault="00681350" w:rsidP="00781DC7">
            <w:pPr>
              <w:ind w:left="36" w:right="85" w:firstLine="0"/>
              <w:rPr>
                <w:noProof w:val="0"/>
                <w:lang w:val="en-GB"/>
              </w:rPr>
            </w:pPr>
            <w:r w:rsidRPr="00D07355">
              <w:rPr>
                <w:noProof w:val="0"/>
                <w:lang w:val="en-GB"/>
              </w:rPr>
              <w:t>1, 2, 3, 6, 7, 8, 9, 11, 12, 14, 15, 17</w:t>
            </w:r>
          </w:p>
        </w:tc>
      </w:tr>
      <w:tr w:rsidR="00681350" w:rsidRPr="00D07355" w14:paraId="788D7CFE" w14:textId="77777777" w:rsidTr="001E43D4">
        <w:tc>
          <w:tcPr>
            <w:tcW w:w="0" w:type="auto"/>
          </w:tcPr>
          <w:p w14:paraId="4E69A208" w14:textId="77777777" w:rsidR="00681350" w:rsidRPr="00D07355" w:rsidRDefault="00681350" w:rsidP="00781DC7">
            <w:pPr>
              <w:ind w:left="142" w:right="72" w:firstLine="0"/>
              <w:rPr>
                <w:noProof w:val="0"/>
                <w:lang w:val="en-GB"/>
              </w:rPr>
            </w:pPr>
            <w:r w:rsidRPr="00D07355">
              <w:rPr>
                <w:noProof w:val="0"/>
                <w:lang w:val="en-GB"/>
              </w:rPr>
              <w:t>7. Impacts of production, consumption and economic development on nature and nature’s contributions, including effects in other regions</w:t>
            </w:r>
          </w:p>
        </w:tc>
        <w:tc>
          <w:tcPr>
            <w:tcW w:w="0" w:type="auto"/>
          </w:tcPr>
          <w:p w14:paraId="4579E8B2" w14:textId="77777777" w:rsidR="00681350" w:rsidRPr="00D07355" w:rsidRDefault="00681350" w:rsidP="00781DC7">
            <w:pPr>
              <w:ind w:left="138" w:right="90" w:firstLine="0"/>
              <w:rPr>
                <w:noProof w:val="0"/>
                <w:lang w:val="en-GB"/>
              </w:rPr>
            </w:pPr>
            <w:r w:rsidRPr="00D07355">
              <w:rPr>
                <w:noProof w:val="0"/>
                <w:lang w:val="en-GB"/>
              </w:rPr>
              <w:t>2, 4, 6, 7, 8, 9, 10</w:t>
            </w:r>
          </w:p>
        </w:tc>
        <w:tc>
          <w:tcPr>
            <w:tcW w:w="0" w:type="auto"/>
          </w:tcPr>
          <w:p w14:paraId="70E0BBB2" w14:textId="77777777" w:rsidR="00681350" w:rsidRPr="00D07355" w:rsidRDefault="00681350" w:rsidP="00781DC7">
            <w:pPr>
              <w:ind w:left="36" w:right="85" w:firstLine="0"/>
              <w:rPr>
                <w:noProof w:val="0"/>
                <w:lang w:val="en-GB"/>
              </w:rPr>
            </w:pPr>
            <w:r w:rsidRPr="00D07355">
              <w:rPr>
                <w:noProof w:val="0"/>
                <w:lang w:val="en-GB"/>
              </w:rPr>
              <w:t>10, 12, 13, 14, 15</w:t>
            </w:r>
          </w:p>
        </w:tc>
      </w:tr>
      <w:tr w:rsidR="00681350" w:rsidRPr="00D07355" w14:paraId="071EFF03" w14:textId="77777777" w:rsidTr="001E43D4">
        <w:tc>
          <w:tcPr>
            <w:tcW w:w="0" w:type="auto"/>
          </w:tcPr>
          <w:p w14:paraId="67011AAD" w14:textId="77777777" w:rsidR="00681350" w:rsidRPr="00D07355" w:rsidRDefault="00681350" w:rsidP="00781DC7">
            <w:pPr>
              <w:ind w:left="142" w:right="72" w:firstLine="0"/>
              <w:rPr>
                <w:noProof w:val="0"/>
                <w:lang w:val="en-GB"/>
              </w:rPr>
            </w:pPr>
            <w:r w:rsidRPr="00D07355">
              <w:rPr>
                <w:noProof w:val="0"/>
                <w:lang w:val="en-GB"/>
              </w:rPr>
              <w:t>8. How policy sectors and instruments can encourage opportunities for good quality of life related to biodiversity and ecosystems (nature)</w:t>
            </w:r>
          </w:p>
        </w:tc>
        <w:tc>
          <w:tcPr>
            <w:tcW w:w="0" w:type="auto"/>
          </w:tcPr>
          <w:p w14:paraId="3069492C" w14:textId="77777777" w:rsidR="00681350" w:rsidRPr="00D07355" w:rsidRDefault="00681350" w:rsidP="00781DC7">
            <w:pPr>
              <w:ind w:left="138" w:right="90" w:firstLine="0"/>
              <w:rPr>
                <w:noProof w:val="0"/>
                <w:lang w:val="en-GB"/>
              </w:rPr>
            </w:pPr>
            <w:r w:rsidRPr="00D07355">
              <w:rPr>
                <w:noProof w:val="0"/>
                <w:lang w:val="en-GB"/>
              </w:rPr>
              <w:t>3, 4, 6, 8, 9, 10, 13, 14</w:t>
            </w:r>
          </w:p>
        </w:tc>
        <w:tc>
          <w:tcPr>
            <w:tcW w:w="0" w:type="auto"/>
          </w:tcPr>
          <w:p w14:paraId="5228ED28" w14:textId="77777777" w:rsidR="00681350" w:rsidRPr="00D07355" w:rsidRDefault="00681350" w:rsidP="00781DC7">
            <w:pPr>
              <w:ind w:left="36" w:right="85" w:firstLine="0"/>
              <w:rPr>
                <w:noProof w:val="0"/>
                <w:lang w:val="en-GB"/>
              </w:rPr>
            </w:pPr>
            <w:r w:rsidRPr="00D07355">
              <w:rPr>
                <w:noProof w:val="0"/>
                <w:lang w:val="en-GB"/>
              </w:rPr>
              <w:t>2, 3, 6, 7, 8, 9, 11, 12, 13, 14, 15</w:t>
            </w:r>
          </w:p>
        </w:tc>
      </w:tr>
    </w:tbl>
    <w:p w14:paraId="4B29C3A5" w14:textId="77777777" w:rsidR="00681350" w:rsidRPr="005477E2" w:rsidRDefault="00681350" w:rsidP="001E43D4">
      <w:pPr>
        <w:rPr>
          <w:rFonts w:cs="Calibri"/>
          <w:b/>
          <w:noProof w:val="0"/>
        </w:rPr>
      </w:pPr>
    </w:p>
    <w:p w14:paraId="1C437B91" w14:textId="74B2B43F" w:rsidR="00681350" w:rsidRPr="005477E2" w:rsidRDefault="00681350" w:rsidP="001E43D4">
      <w:pPr>
        <w:rPr>
          <w:rFonts w:cs="Calibri"/>
          <w:noProof w:val="0"/>
        </w:rPr>
      </w:pPr>
      <w:r w:rsidRPr="00782F2A">
        <w:rPr>
          <w:rFonts w:cs="Calibri"/>
          <w:b/>
          <w:bCs/>
          <w:noProof w:val="0"/>
        </w:rPr>
        <w:t xml:space="preserve">European Union </w:t>
      </w:r>
      <w:r w:rsidRPr="005477E2">
        <w:rPr>
          <w:rFonts w:cs="Calibri"/>
          <w:b/>
          <w:bCs/>
          <w:noProof w:val="0"/>
        </w:rPr>
        <w:t>Countries</w:t>
      </w:r>
      <w:r w:rsidRPr="005477E2">
        <w:rPr>
          <w:rFonts w:cs="Calibri"/>
          <w:noProof w:val="0"/>
        </w:rPr>
        <w:t xml:space="preserve">.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Biodiversity Strategy 2020 </w:t>
      </w:r>
      <w:r>
        <w:rPr>
          <w:rFonts w:cs="Calibri"/>
          <w:noProof w:val="0"/>
        </w:rPr>
        <w:t>emerged</w:t>
      </w:r>
      <w:r w:rsidRPr="005477E2">
        <w:rPr>
          <w:rFonts w:cs="Calibri"/>
          <w:noProof w:val="0"/>
        </w:rPr>
        <w:t xml:space="preserve"> from the Birds and Habitats Directive, as the cornerstone of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biodiversity protection</w:t>
      </w:r>
      <w:r>
        <w:rPr>
          <w:rFonts w:cs="Calibri"/>
          <w:noProof w:val="0"/>
        </w:rPr>
        <w:t xml:space="preserve"> policy</w:t>
      </w:r>
      <w:r w:rsidRPr="005477E2">
        <w:rPr>
          <w:rFonts w:cs="Calibri"/>
          <w:noProof w:val="0"/>
        </w:rPr>
        <w:t xml:space="preserve"> (adopted in May 2011). The aim of the Biodiversity Strategy 2020 is to halt biodiversity loss in the </w:t>
      </w:r>
      <w:r>
        <w:rPr>
          <w:rFonts w:ascii="Calibri" w:eastAsia="Calibri" w:hAnsi="Calibri" w:cs="Calibri"/>
          <w:lang w:eastAsia="en-GB"/>
        </w:rPr>
        <w:t>European Union</w:t>
      </w:r>
      <w:r w:rsidRPr="005477E2">
        <w:rPr>
          <w:rFonts w:ascii="Calibri" w:eastAsia="Calibri" w:hAnsi="Calibri" w:cs="Times New Roman"/>
        </w:rPr>
        <w:t>,</w:t>
      </w:r>
      <w:r w:rsidRPr="005477E2">
        <w:rPr>
          <w:rFonts w:cs="Calibri"/>
          <w:noProof w:val="0"/>
        </w:rPr>
        <w:t xml:space="preserve"> restoring ecosystems where possible, and stepping up efforts to avert global biodiversity loss.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Biodiversity Strategy </w:t>
      </w:r>
      <w:r>
        <w:rPr>
          <w:rFonts w:cs="Calibri"/>
          <w:noProof w:val="0"/>
        </w:rPr>
        <w:t xml:space="preserve">to 2020 </w:t>
      </w:r>
      <w:r w:rsidRPr="005477E2">
        <w:rPr>
          <w:rFonts w:cs="Calibri"/>
          <w:noProof w:val="0"/>
        </w:rPr>
        <w:t xml:space="preserve">sets six targets addressing the main pressures on nature and ecosystem services in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and beyond </w:t>
      </w:r>
      <w:r>
        <w:rPr>
          <w:rFonts w:cs="Calibri"/>
          <w:noProof w:val="0"/>
        </w:rPr>
        <w:fldChar w:fldCharType="begin" w:fldLock="1"/>
      </w:r>
      <w:r>
        <w:rPr>
          <w:rFonts w:cs="Calibri"/>
          <w:noProof w:val="0"/>
        </w:rPr>
        <w:instrText>ADDIN CSL_CITATION { "citationItems" : [ { "id" : "ITEM-1", "itemData" : { "author" : [ { "dropping-particle" : "", "family" : "Birdlife Europe and Central Asia", "given" : "", "non-dropping-particle" : "", "parse-names" : false, "suffix" : "" } ], "id" : "ITEM-1", "issued" : { "date-parts" : [ [ "2015" ] ] }, "title" : "Halfway there? Mid-term assessment of the progress of the EU2020 Biodiversity Strategy", "type" : "report" }, "uris" : [ "http://www.mendeley.com/documents/?uuid=6929d06a-910a-4836-86f1-2e6a8f4da7de" ] }, { "id" : "ITEM-2", "itemData" : { "DOI" : "10.2779/39229", "ISBN" : "978-92-79-20762-4", "author" : [ { "dropping-particle" : "", "family" : "European Commission", "given" : "", "non-dropping-particle" : "", "parse-names" : false, "suffix" : "" } ], "id" : "ITEM-2", "issued" : { "date-parts" : [ [ "2011" ] ] }, "publisher" : "Publications Office of the European Union", "publisher-place" : "Luxemborg", "title" : "The EU Biodiversity Strategy to 2020", "type" : "article" }, "uris" : [ "http://www.mendeley.com/documents/?uuid=b5ffbb5c-aba1-44aa-aee1-463b81d9e56f" ] } ], "mendeley" : { "formattedCitation" : "(Birdlife Europe and Central Asia, 2015; European Commission, 2011)", "plainTextFormattedCitation" : "(Birdlife Europe and Central Asia, 2015; European Commission, 2011)", "previouslyFormattedCitation" : "(Birdlife Europe and Central Asia, 2015; European Commission, 2011)" }, "properties" : {  }, "schema" : "https://github.com/citation-style-language/schema/raw/master/csl-citation.json" }</w:instrText>
      </w:r>
      <w:r>
        <w:rPr>
          <w:rFonts w:cs="Calibri"/>
          <w:noProof w:val="0"/>
        </w:rPr>
        <w:fldChar w:fldCharType="separate"/>
      </w:r>
      <w:r w:rsidRPr="00EB12D7">
        <w:rPr>
          <w:rFonts w:cs="Calibri"/>
        </w:rPr>
        <w:t xml:space="preserve">(Birdlife Europe and Central Asia, 2015; </w:t>
      </w:r>
      <w:r w:rsidRPr="009A2E72">
        <w:rPr>
          <w:rFonts w:cs="Calibri"/>
        </w:rPr>
        <w:t>European Commission, 2011</w:t>
      </w:r>
      <w:r w:rsidRPr="00EB12D7">
        <w:rPr>
          <w:rFonts w:cs="Calibri"/>
        </w:rPr>
        <w:t>)</w:t>
      </w:r>
      <w:r>
        <w:rPr>
          <w:rFonts w:cs="Calibri"/>
          <w:noProof w:val="0"/>
        </w:rPr>
        <w:fldChar w:fldCharType="end"/>
      </w:r>
      <w:r w:rsidRPr="005477E2">
        <w:rPr>
          <w:rFonts w:cs="Calibri"/>
          <w:noProof w:val="0"/>
        </w:rPr>
        <w:t xml:space="preserve">. As such,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has laid down a commitment to </w:t>
      </w:r>
      <w:r>
        <w:rPr>
          <w:rFonts w:cs="Calibri"/>
          <w:noProof w:val="0"/>
        </w:rPr>
        <w:t>v</w:t>
      </w:r>
      <w:r w:rsidRPr="00F804CE">
        <w:rPr>
          <w:rFonts w:cs="Calibri"/>
          <w:noProof w:val="0"/>
        </w:rPr>
        <w:t>arious biodiversity-related conventions</w:t>
      </w:r>
      <w:r w:rsidRPr="00F804CE" w:rsidDel="00F804CE">
        <w:rPr>
          <w:rFonts w:cs="Calibri"/>
          <w:noProof w:val="0"/>
        </w:rPr>
        <w:t xml:space="preserve"> </w:t>
      </w:r>
      <w:r w:rsidRPr="005477E2">
        <w:rPr>
          <w:rFonts w:cs="Calibri"/>
          <w:noProof w:val="0"/>
        </w:rPr>
        <w:t xml:space="preserve">and the Aichi </w:t>
      </w:r>
      <w:r>
        <w:rPr>
          <w:rFonts w:cs="Calibri"/>
          <w:noProof w:val="0"/>
        </w:rPr>
        <w:t>B</w:t>
      </w:r>
      <w:r w:rsidRPr="005477E2">
        <w:rPr>
          <w:rFonts w:cs="Calibri"/>
          <w:noProof w:val="0"/>
        </w:rPr>
        <w:t xml:space="preserve">iodiversity </w:t>
      </w:r>
      <w:r>
        <w:rPr>
          <w:rFonts w:cs="Calibri"/>
          <w:noProof w:val="0"/>
        </w:rPr>
        <w:t>T</w:t>
      </w:r>
      <w:r w:rsidRPr="005477E2">
        <w:rPr>
          <w:rFonts w:cs="Calibri"/>
          <w:noProof w:val="0"/>
        </w:rPr>
        <w:t xml:space="preserve">argets. </w:t>
      </w:r>
      <w:r w:rsidRPr="00AC49D9">
        <w:rPr>
          <w:rFonts w:cs="Calibri"/>
          <w:b/>
          <w:noProof w:val="0"/>
        </w:rPr>
        <w:t>Table 1.6</w:t>
      </w:r>
      <w:r>
        <w:rPr>
          <w:rFonts w:cs="Calibri"/>
          <w:noProof w:val="0"/>
        </w:rPr>
        <w:t xml:space="preserve"> </w:t>
      </w:r>
      <w:r w:rsidRPr="005477E2">
        <w:rPr>
          <w:rFonts w:cs="Calibri"/>
          <w:noProof w:val="0"/>
        </w:rPr>
        <w:t xml:space="preserve">shows the links between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Strategy targets and the Aichi </w:t>
      </w:r>
      <w:r>
        <w:rPr>
          <w:rFonts w:cs="Calibri"/>
          <w:noProof w:val="0"/>
        </w:rPr>
        <w:t xml:space="preserve">Biodiversity </w:t>
      </w:r>
      <w:r w:rsidRPr="005477E2">
        <w:rPr>
          <w:rFonts w:cs="Calibri"/>
          <w:noProof w:val="0"/>
        </w:rPr>
        <w:t xml:space="preserve">Targets, which integrate the concept of ecosystem services as an approach to ecosystem conservation and restoration. For example, at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level, policies already integrate the ecosystem services approach into </w:t>
      </w:r>
      <w:r>
        <w:rPr>
          <w:rFonts w:cs="Calibri"/>
          <w:noProof w:val="0"/>
        </w:rPr>
        <w:t>m</w:t>
      </w:r>
      <w:r w:rsidRPr="005477E2">
        <w:rPr>
          <w:rFonts w:cs="Calibri"/>
          <w:noProof w:val="0"/>
        </w:rPr>
        <w:t>ember States' economy and planning,</w:t>
      </w:r>
      <w:r>
        <w:rPr>
          <w:rFonts w:cs="Calibri"/>
          <w:noProof w:val="0"/>
        </w:rPr>
        <w:t xml:space="preserve"> for example</w:t>
      </w:r>
      <w:r w:rsidRPr="005477E2">
        <w:rPr>
          <w:rFonts w:cs="Calibri"/>
          <w:noProof w:val="0"/>
        </w:rPr>
        <w:t xml:space="preserve"> in the new rural development policy for 2014-2020, the </w:t>
      </w:r>
      <w:r>
        <w:rPr>
          <w:rFonts w:ascii="Calibri" w:eastAsia="Calibri" w:hAnsi="Calibri" w:cs="Calibri"/>
          <w:lang w:eastAsia="en-GB"/>
        </w:rPr>
        <w:t>European Union</w:t>
      </w:r>
      <w:r w:rsidRPr="005477E2">
        <w:rPr>
          <w:rFonts w:cs="Calibri"/>
          <w:noProof w:val="0"/>
        </w:rPr>
        <w:t>'s regional and cohesion policy</w:t>
      </w:r>
      <w:r>
        <w:rPr>
          <w:rFonts w:cs="Calibri"/>
          <w:noProof w:val="0"/>
        </w:rPr>
        <w:t>, and</w:t>
      </w:r>
      <w:r w:rsidRPr="005477E2">
        <w:rPr>
          <w:rFonts w:cs="Calibri"/>
          <w:noProof w:val="0"/>
        </w:rPr>
        <w:t xml:space="preserve"> the </w:t>
      </w:r>
      <w:r>
        <w:rPr>
          <w:rFonts w:cs="Calibri"/>
          <w:noProof w:val="0"/>
        </w:rPr>
        <w:t>b</w:t>
      </w:r>
      <w:r w:rsidRPr="005477E2">
        <w:rPr>
          <w:rFonts w:cs="Calibri"/>
          <w:noProof w:val="0"/>
        </w:rPr>
        <w:t xml:space="preserve">lueprint to safeguard the future of </w:t>
      </w:r>
      <w:r>
        <w:rPr>
          <w:rFonts w:cs="Calibri"/>
          <w:noProof w:val="0"/>
        </w:rPr>
        <w:t>its</w:t>
      </w:r>
      <w:r w:rsidRPr="005477E2">
        <w:rPr>
          <w:rFonts w:cs="Calibri"/>
          <w:noProof w:val="0"/>
        </w:rPr>
        <w:t xml:space="preserve"> </w:t>
      </w:r>
      <w:r>
        <w:rPr>
          <w:rFonts w:cs="Calibri"/>
          <w:noProof w:val="0"/>
        </w:rPr>
        <w:t>w</w:t>
      </w:r>
      <w:r w:rsidRPr="005477E2">
        <w:rPr>
          <w:rFonts w:cs="Calibri"/>
          <w:noProof w:val="0"/>
        </w:rPr>
        <w:t xml:space="preserve">aters by 2015 </w:t>
      </w:r>
      <w:r w:rsidRPr="005477E2">
        <w:rPr>
          <w:rFonts w:cs="Calibri"/>
          <w:noProof w:val="0"/>
        </w:rPr>
        <w:fldChar w:fldCharType="begin" w:fldLock="1"/>
      </w:r>
      <w:r>
        <w:rPr>
          <w:rFonts w:cs="Calibri"/>
          <w:noProof w:val="0"/>
        </w:rPr>
        <w:instrText>ADDIN CSL_CITATION { "citationItems" : [ { "id" : "ITEM-1", "itemData" : { "DOI" : "10.1016/j.ecoser.2012.06.004", "ISBN" : "2212-0416", "ISSN" : "22120416", "PMID" : "9966402727766844953", "abstract" : "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 \u00a9 2012 Elsevier B.V.", "author" : [ { "dropping-particle" : "", "family" : "Maes", "given" : "Joachim", "non-dropping-particle" : "", "parse-names" : false, "suffix" : "" }, { "dropping-particle" : "", "family" : "Egoh", "given" : "Benis", "non-dropping-particle" : "", "parse-names" : false, "suffix" : "" }, { "dropping-particle" : "", "family" : "Willemen", "given" : "Louise", "non-dropping-particle" : "", "parse-names" : false, "suffix" : "" }, { "dropping-particle" : "", "family" : "Liquete", "given" : "Camino", "non-dropping-particle" : "", "parse-names" : false, "suffix" : "" }, { "dropping-particle" : "", "family" : "Vihervaara", "given" : "Petteri", "non-dropping-particle" : "", "parse-names" : false, "suffix" : "" }, { "dropping-particle" : "", "family" : "Sch\u00e4gner", "given" : "Jan Philipp", "non-dropping-particle" : "", "parse-names" : false, "suffix" : "" }, { "dropping-particle" : "", "family" : "Grizzetti", "given" : "Bruna", "non-dropping-particle" : "", "parse-names" : false, "suffix" : "" }, { "dropping-particle" : "", "family" : "Drakou", "given" : "Evangelia G.", "non-dropping-particle" : "", "parse-names" : false, "suffix" : "" }, { "dropping-particle" : "La", "family" : "Notte", "given" : "Alessandra", "non-dropping-particle" : "", "parse-names" : false, "suffix" : "" }, { "dropping-particle" : "", "family" : "Zulian", "given" : "Grazia", "non-dropping-particle" : "", "parse-names" : false, "suffix" : "" }, { "dropping-particle" : "", "family" : "Bouraoui", "given" : "Faycal", "non-dropping-particle" : "", "parse-names" : false, "suffix" : "" }, { "dropping-particle" : "", "family" : "Luisa Paracchini", "given" : "Maria", "non-dropping-particle" : "", "parse-names" : false, "suffix" : "" }, { "dropping-particle" : "", "family" : "Braat", "given" : "Leon", "non-dropping-particle" : "", "parse-names" : false, "suffix" : "" }, { "dropping-particle" : "", "family" : "Bidoglio", "given" : "Giovanni", "non-dropping-particle" : "", "parse-names" : false, "suffix" : "" } ], "container-title" : "Ecosystem Services", "id" : "ITEM-1", "issue" : "1", "issued" : { "date-parts" : [ [ "2012" ] ] }, "page" : "31-39", "title" : "Mapping ecosystem services for policy support and decision making in the European Union", "type" : "article-journal", "volume" : "1" }, "uris" : [ "http://www.mendeley.com/documents/?uuid=0928c72e-5f21-45f9-9fee-2014c39e7df6" ] } ], "mendeley" : { "formattedCitation" : "(Maes et al., 2012)", "plainTextFormattedCitation" : "(Maes et al., 2012)", "previouslyFormattedCitation" : "(Maes et al., 2012)" }, "properties" : {  }, "schema" : "https://github.com/citation-style-language/schema/raw/master/csl-citation.json" }</w:instrText>
      </w:r>
      <w:r w:rsidRPr="005477E2">
        <w:rPr>
          <w:rFonts w:cs="Calibri"/>
          <w:noProof w:val="0"/>
        </w:rPr>
        <w:fldChar w:fldCharType="separate"/>
      </w:r>
      <w:r w:rsidRPr="00270807">
        <w:rPr>
          <w:rFonts w:cs="Calibri"/>
        </w:rPr>
        <w:t xml:space="preserve">(Maes </w:t>
      </w:r>
      <w:r w:rsidR="00C56B4E" w:rsidRPr="00C56B4E">
        <w:rPr>
          <w:rFonts w:cs="Calibri"/>
          <w:i/>
        </w:rPr>
        <w:t>et al.</w:t>
      </w:r>
      <w:r w:rsidRPr="00270807">
        <w:rPr>
          <w:rFonts w:cs="Calibri"/>
        </w:rPr>
        <w:t>, 2012)</w:t>
      </w:r>
      <w:r w:rsidRPr="005477E2">
        <w:rPr>
          <w:rFonts w:cs="Calibri"/>
          <w:noProof w:val="0"/>
        </w:rPr>
        <w:fldChar w:fldCharType="end"/>
      </w:r>
      <w:r w:rsidRPr="005477E2">
        <w:rPr>
          <w:rFonts w:cs="Calibri"/>
          <w:noProof w:val="0"/>
        </w:rPr>
        <w:t>.</w:t>
      </w:r>
    </w:p>
    <w:p w14:paraId="63E82F5B" w14:textId="1A54925E" w:rsidR="00681350" w:rsidRPr="00AC49D9" w:rsidRDefault="00677A4F" w:rsidP="000226B2">
      <w:pPr>
        <w:pStyle w:val="Caption"/>
        <w:rPr>
          <w:i/>
        </w:rPr>
      </w:pPr>
      <w:bookmarkStart w:id="134" w:name="_Ref493844312"/>
      <w:r>
        <w:t>Table 1.6</w:t>
      </w:r>
      <w:r w:rsidR="00D841A9">
        <w:t>:</w:t>
      </w:r>
      <w:r w:rsidR="00681350" w:rsidRPr="00AC49D9">
        <w:t xml:space="preserve"> Comparison of the targets of the European Union Biodiversity Strategy to 2020 and the Aichi Biodiversity Targets</w:t>
      </w:r>
      <w:r w:rsidR="00853640">
        <w:t>.</w:t>
      </w:r>
      <w:r w:rsidR="00681350" w:rsidRPr="00AC49D9">
        <w:t xml:space="preserve"> </w:t>
      </w:r>
      <w:r w:rsidR="00415D36">
        <w:t xml:space="preserve">Source: </w:t>
      </w:r>
      <w:r w:rsidR="00853640">
        <w:t>B</w:t>
      </w:r>
      <w:r w:rsidR="00681350" w:rsidRPr="00AC49D9">
        <w:t xml:space="preserve">ased </w:t>
      </w:r>
      <w:r w:rsidR="00681350" w:rsidRPr="00DB20D2">
        <w:t xml:space="preserve">on </w:t>
      </w:r>
      <w:r w:rsidR="00681350" w:rsidRPr="00DB20D2">
        <w:rPr>
          <w:i/>
        </w:rPr>
        <w:fldChar w:fldCharType="begin" w:fldLock="1"/>
      </w:r>
      <w:r w:rsidR="00681350" w:rsidRPr="00DB20D2">
        <w:instrText>ADDIN CSL_CITATION { "citationItems" : [ { "id" : "ITEM-1", "itemData" : { "URL" : "http://biodiversity.europa.eu/policy/target-1-and-related-aichi-targets", "accessed" : { "date-parts" : [ [ "2016", "5", "12" ] ] }, "author" : [ { "dropping-particle" : "", "family" : "BISE", "given" : "", "non-dropping-particle" : "", "parse-names" : false, "suffix" : "" } ], "id" : "ITEM-1", "issued" : { "date-parts" : [ [ "2015" ] ] }, "title" : "EU biodiversity targets and related global Aichi targets", "type" : "webpage" }, "uris" : [ "http://www.mendeley.com/documents/?uuid=ef1d60e8-8c34-4094-ae9b-f9522b966312" ] }, { "id" : "ITEM-2", "itemData" : { "URL" : "https://www.cbd.int/nbsap/targets/", "author" : [ { "dropping-particle" : "", "family" : "CBD", "given" : "", "non-dropping-particle" : "", "parse-names" : false, "suffix" : "" } ], "id" : "ITEM-2", "issued" : { "date-parts" : [ [ "2015" ] ] }, "title" : "Find National Targets", "type" : "webpage" }, "uris" : [ "http://www.mendeley.com/documents/?uuid=7f075aaf-b46a-4888-ab49-1fce6bfc80db" ] } ], "mendeley" : { "formattedCitation" : "(BISE, 2015; CBD, 2015)", "plainTextFormattedCitation" : "(BISE, 2015; CBD, 2015)", "previouslyFormattedCitation" : "(BISE, 2015; CBD, 2015)" }, "properties" : {  }, "schema" : "https://github.com/citation-style-language/schema/raw/master/csl-citation.json" }</w:instrText>
      </w:r>
      <w:r w:rsidR="00681350" w:rsidRPr="00DB20D2">
        <w:rPr>
          <w:i/>
        </w:rPr>
        <w:fldChar w:fldCharType="separate"/>
      </w:r>
      <w:r w:rsidR="00681350" w:rsidRPr="00DB20D2">
        <w:t xml:space="preserve">BISE </w:t>
      </w:r>
      <w:r w:rsidR="00853640">
        <w:t>(</w:t>
      </w:r>
      <w:r w:rsidR="00681350" w:rsidRPr="00DB20D2">
        <w:t>2015</w:t>
      </w:r>
      <w:r w:rsidR="00853640">
        <w:t>)</w:t>
      </w:r>
      <w:r w:rsidR="00681350" w:rsidRPr="00DB20D2">
        <w:t xml:space="preserve">; CBD </w:t>
      </w:r>
      <w:r w:rsidR="00853640">
        <w:t>(</w:t>
      </w:r>
      <w:r w:rsidR="00681350" w:rsidRPr="00DB20D2">
        <w:t>2015)</w:t>
      </w:r>
      <w:r w:rsidR="00681350" w:rsidRPr="00DB20D2">
        <w:rPr>
          <w:i/>
        </w:rPr>
        <w:fldChar w:fldCharType="end"/>
      </w:r>
      <w:bookmarkEnd w:id="134"/>
      <w:r w:rsidR="00681350" w:rsidRPr="00DB20D2">
        <w:t>.</w:t>
      </w:r>
    </w:p>
    <w:tbl>
      <w:tblPr>
        <w:tblStyle w:val="TableGrid"/>
        <w:tblW w:w="0" w:type="auto"/>
        <w:tblLook w:val="04A0" w:firstRow="1" w:lastRow="0" w:firstColumn="1" w:lastColumn="0" w:noHBand="0" w:noVBand="1"/>
      </w:tblPr>
      <w:tblGrid>
        <w:gridCol w:w="6821"/>
        <w:gridCol w:w="2195"/>
      </w:tblGrid>
      <w:tr w:rsidR="00681350" w:rsidRPr="00B11503" w14:paraId="1D1166A3" w14:textId="77777777" w:rsidTr="001E43D4">
        <w:trPr>
          <w:cantSplit/>
          <w:trHeight w:val="179"/>
        </w:trPr>
        <w:tc>
          <w:tcPr>
            <w:tcW w:w="0" w:type="auto"/>
          </w:tcPr>
          <w:p w14:paraId="5D6DB36A" w14:textId="77777777" w:rsidR="00681350" w:rsidRPr="00B11503" w:rsidRDefault="00681350" w:rsidP="001E43D4">
            <w:pPr>
              <w:ind w:left="0" w:firstLine="0"/>
              <w:rPr>
                <w:rFonts w:cs="Calibri"/>
                <w:b/>
                <w:bCs/>
                <w:noProof w:val="0"/>
                <w:lang w:val="en-GB"/>
              </w:rPr>
            </w:pPr>
            <w:r w:rsidRPr="00782F2A">
              <w:rPr>
                <w:rFonts w:ascii="Calibri" w:eastAsia="Calibri" w:hAnsi="Calibri" w:cs="Calibri"/>
                <w:b/>
                <w:lang w:eastAsia="en-GB"/>
              </w:rPr>
              <w:t>European Union</w:t>
            </w:r>
            <w:r w:rsidRPr="005477E2">
              <w:rPr>
                <w:rFonts w:ascii="Calibri" w:eastAsia="Calibri" w:hAnsi="Calibri" w:cs="Times New Roman"/>
              </w:rPr>
              <w:t xml:space="preserve"> </w:t>
            </w:r>
            <w:r w:rsidRPr="00B11503">
              <w:rPr>
                <w:rFonts w:cs="Calibri"/>
                <w:b/>
                <w:bCs/>
                <w:noProof w:val="0"/>
                <w:lang w:val="en-GB"/>
              </w:rPr>
              <w:t>Biodiversity Targets</w:t>
            </w:r>
          </w:p>
        </w:tc>
        <w:tc>
          <w:tcPr>
            <w:tcW w:w="0" w:type="auto"/>
          </w:tcPr>
          <w:p w14:paraId="5488BEED" w14:textId="77777777" w:rsidR="00681350" w:rsidRPr="00B11503" w:rsidRDefault="00681350" w:rsidP="00DC5A37">
            <w:pPr>
              <w:ind w:left="0" w:firstLine="0"/>
              <w:jc w:val="left"/>
              <w:rPr>
                <w:rFonts w:cs="Calibri"/>
                <w:b/>
                <w:bCs/>
                <w:noProof w:val="0"/>
                <w:lang w:val="en-GB"/>
              </w:rPr>
            </w:pPr>
            <w:r w:rsidRPr="00B11503">
              <w:rPr>
                <w:rFonts w:cs="Calibri"/>
                <w:b/>
                <w:bCs/>
                <w:noProof w:val="0"/>
                <w:lang w:val="en-GB"/>
              </w:rPr>
              <w:t xml:space="preserve">Aichi Biodiversity Targets* </w:t>
            </w:r>
          </w:p>
        </w:tc>
      </w:tr>
      <w:tr w:rsidR="00681350" w:rsidRPr="00B11503" w14:paraId="1322F697" w14:textId="77777777" w:rsidTr="001E43D4">
        <w:trPr>
          <w:cantSplit/>
          <w:trHeight w:val="20"/>
        </w:trPr>
        <w:tc>
          <w:tcPr>
            <w:tcW w:w="0" w:type="auto"/>
          </w:tcPr>
          <w:p w14:paraId="3F9B3B34" w14:textId="77777777" w:rsidR="00681350" w:rsidRPr="00B11503" w:rsidRDefault="00681350" w:rsidP="001E43D4">
            <w:pPr>
              <w:ind w:left="0" w:firstLine="0"/>
              <w:rPr>
                <w:rFonts w:cs="Calibri"/>
                <w:noProof w:val="0"/>
                <w:lang w:val="en-GB"/>
              </w:rPr>
            </w:pPr>
            <w:r w:rsidRPr="00B11503">
              <w:rPr>
                <w:rFonts w:cs="Calibri"/>
                <w:noProof w:val="0"/>
                <w:lang w:val="en-GB"/>
              </w:rPr>
              <w:t>Target 1: Fully implement the Birds and Habitats Directives</w:t>
            </w:r>
          </w:p>
        </w:tc>
        <w:tc>
          <w:tcPr>
            <w:tcW w:w="0" w:type="auto"/>
          </w:tcPr>
          <w:p w14:paraId="413B1860" w14:textId="77777777" w:rsidR="00681350" w:rsidRPr="00B11503" w:rsidRDefault="00681350" w:rsidP="001E43D4">
            <w:pPr>
              <w:ind w:left="0" w:firstLine="0"/>
              <w:rPr>
                <w:rFonts w:cs="Calibri"/>
                <w:noProof w:val="0"/>
                <w:lang w:val="en-GB"/>
              </w:rPr>
            </w:pPr>
            <w:r w:rsidRPr="00B11503">
              <w:rPr>
                <w:rFonts w:cs="Calibri"/>
                <w:noProof w:val="0"/>
                <w:lang w:val="en-GB"/>
              </w:rPr>
              <w:t>1, 11, 12</w:t>
            </w:r>
          </w:p>
        </w:tc>
      </w:tr>
      <w:tr w:rsidR="00681350" w:rsidRPr="00B11503" w14:paraId="1E53D03F" w14:textId="77777777" w:rsidTr="001E43D4">
        <w:trPr>
          <w:cantSplit/>
          <w:trHeight w:val="20"/>
        </w:trPr>
        <w:tc>
          <w:tcPr>
            <w:tcW w:w="0" w:type="auto"/>
          </w:tcPr>
          <w:p w14:paraId="3F5ABEEB" w14:textId="77777777" w:rsidR="00681350" w:rsidRPr="00B11503" w:rsidRDefault="00681350" w:rsidP="001E43D4">
            <w:pPr>
              <w:ind w:left="0" w:firstLine="0"/>
              <w:rPr>
                <w:rFonts w:cs="Calibri"/>
                <w:noProof w:val="0"/>
                <w:lang w:val="en-GB"/>
              </w:rPr>
            </w:pPr>
            <w:r w:rsidRPr="00B11503">
              <w:rPr>
                <w:rFonts w:cs="Calibri"/>
                <w:noProof w:val="0"/>
                <w:lang w:val="en-GB"/>
              </w:rPr>
              <w:t>Target 2: Maintain and restore ecosystems and their services</w:t>
            </w:r>
          </w:p>
        </w:tc>
        <w:tc>
          <w:tcPr>
            <w:tcW w:w="0" w:type="auto"/>
          </w:tcPr>
          <w:p w14:paraId="175B22D4" w14:textId="77777777" w:rsidR="00681350" w:rsidRPr="00B11503" w:rsidRDefault="00681350" w:rsidP="001E43D4">
            <w:pPr>
              <w:ind w:left="0" w:firstLine="0"/>
              <w:rPr>
                <w:rFonts w:cs="Calibri"/>
                <w:noProof w:val="0"/>
                <w:lang w:val="en-GB"/>
              </w:rPr>
            </w:pPr>
            <w:r w:rsidRPr="00B11503">
              <w:rPr>
                <w:rFonts w:cs="Calibri"/>
                <w:noProof w:val="0"/>
                <w:lang w:val="en-GB"/>
              </w:rPr>
              <w:t>15, 14, 8, 10</w:t>
            </w:r>
          </w:p>
        </w:tc>
      </w:tr>
      <w:tr w:rsidR="00681350" w:rsidRPr="00B11503" w14:paraId="6D2B61FA" w14:textId="77777777" w:rsidTr="001E43D4">
        <w:trPr>
          <w:cantSplit/>
          <w:trHeight w:val="20"/>
        </w:trPr>
        <w:tc>
          <w:tcPr>
            <w:tcW w:w="0" w:type="auto"/>
          </w:tcPr>
          <w:p w14:paraId="1068C154" w14:textId="77777777" w:rsidR="00681350" w:rsidRPr="00B11503" w:rsidRDefault="00681350" w:rsidP="001E43D4">
            <w:pPr>
              <w:ind w:left="0" w:firstLine="0"/>
              <w:rPr>
                <w:rFonts w:cs="Calibri"/>
                <w:noProof w:val="0"/>
                <w:lang w:val="en-GB"/>
              </w:rPr>
            </w:pPr>
            <w:r w:rsidRPr="00B11503">
              <w:rPr>
                <w:rFonts w:cs="Calibri"/>
                <w:noProof w:val="0"/>
                <w:lang w:val="en-GB"/>
              </w:rPr>
              <w:t>Target 3: Increase the contribution of agriculture and forestry to maintaining and enhancing biodiversity</w:t>
            </w:r>
          </w:p>
        </w:tc>
        <w:tc>
          <w:tcPr>
            <w:tcW w:w="0" w:type="auto"/>
          </w:tcPr>
          <w:p w14:paraId="1DCD6F16" w14:textId="77777777" w:rsidR="00681350" w:rsidRPr="00B11503" w:rsidRDefault="00681350" w:rsidP="001E43D4">
            <w:pPr>
              <w:ind w:left="0" w:firstLine="0"/>
              <w:rPr>
                <w:rFonts w:cs="Calibri"/>
                <w:noProof w:val="0"/>
                <w:lang w:val="en-GB"/>
              </w:rPr>
            </w:pPr>
            <w:r w:rsidRPr="00B11503">
              <w:rPr>
                <w:rFonts w:cs="Calibri"/>
                <w:noProof w:val="0"/>
                <w:lang w:val="en-GB"/>
              </w:rPr>
              <w:t>7, 5, 13</w:t>
            </w:r>
          </w:p>
        </w:tc>
      </w:tr>
      <w:tr w:rsidR="00681350" w:rsidRPr="00B11503" w14:paraId="141351CA" w14:textId="77777777" w:rsidTr="001E43D4">
        <w:trPr>
          <w:cantSplit/>
          <w:trHeight w:val="20"/>
        </w:trPr>
        <w:tc>
          <w:tcPr>
            <w:tcW w:w="0" w:type="auto"/>
          </w:tcPr>
          <w:p w14:paraId="345A9C7F" w14:textId="77777777" w:rsidR="00681350" w:rsidRPr="00B11503" w:rsidRDefault="00681350" w:rsidP="001E43D4">
            <w:pPr>
              <w:ind w:left="0" w:firstLine="0"/>
              <w:rPr>
                <w:rFonts w:cs="Calibri"/>
                <w:noProof w:val="0"/>
                <w:lang w:val="en-GB"/>
              </w:rPr>
            </w:pPr>
            <w:r w:rsidRPr="00B11503">
              <w:rPr>
                <w:rFonts w:cs="Calibri"/>
                <w:noProof w:val="0"/>
                <w:lang w:val="en-GB"/>
              </w:rPr>
              <w:t>Target 4: Ensure the sustainable use of fisheries resources</w:t>
            </w:r>
          </w:p>
        </w:tc>
        <w:tc>
          <w:tcPr>
            <w:tcW w:w="0" w:type="auto"/>
          </w:tcPr>
          <w:p w14:paraId="1332848A" w14:textId="77777777" w:rsidR="00681350" w:rsidRPr="00B11503" w:rsidRDefault="00681350" w:rsidP="001E43D4">
            <w:pPr>
              <w:ind w:left="0" w:firstLine="0"/>
              <w:rPr>
                <w:rFonts w:cs="Calibri"/>
                <w:noProof w:val="0"/>
                <w:lang w:val="en-GB"/>
              </w:rPr>
            </w:pPr>
            <w:r w:rsidRPr="00B11503">
              <w:rPr>
                <w:rFonts w:cs="Calibri"/>
                <w:noProof w:val="0"/>
                <w:lang w:val="en-GB"/>
              </w:rPr>
              <w:t>6, 7, 10</w:t>
            </w:r>
          </w:p>
        </w:tc>
      </w:tr>
      <w:tr w:rsidR="00681350" w:rsidRPr="00B11503" w14:paraId="0CCFCD4F" w14:textId="77777777" w:rsidTr="001E43D4">
        <w:trPr>
          <w:cantSplit/>
          <w:trHeight w:val="20"/>
        </w:trPr>
        <w:tc>
          <w:tcPr>
            <w:tcW w:w="0" w:type="auto"/>
          </w:tcPr>
          <w:p w14:paraId="443579F0" w14:textId="7E3C3C97" w:rsidR="00681350" w:rsidRPr="00B11503" w:rsidRDefault="00681350" w:rsidP="001E43D4">
            <w:pPr>
              <w:ind w:left="0" w:firstLine="0"/>
              <w:rPr>
                <w:rFonts w:cs="Calibri"/>
                <w:noProof w:val="0"/>
                <w:lang w:val="en-GB"/>
              </w:rPr>
            </w:pPr>
            <w:r w:rsidRPr="00B11503">
              <w:rPr>
                <w:rFonts w:cs="Calibri"/>
                <w:noProof w:val="0"/>
                <w:lang w:val="en-GB"/>
              </w:rPr>
              <w:t xml:space="preserve">Target 5: Help combat </w:t>
            </w:r>
            <w:r w:rsidR="00B02846">
              <w:rPr>
                <w:rFonts w:cs="Calibri"/>
                <w:noProof w:val="0"/>
                <w:lang w:val="en-GB"/>
              </w:rPr>
              <w:t>i</w:t>
            </w:r>
            <w:r w:rsidRPr="00B11503">
              <w:rPr>
                <w:rFonts w:cs="Calibri"/>
                <w:noProof w:val="0"/>
                <w:lang w:val="en-GB"/>
              </w:rPr>
              <w:t xml:space="preserve">nvasive </w:t>
            </w:r>
            <w:r w:rsidR="00B02846">
              <w:rPr>
                <w:rFonts w:cs="Calibri"/>
                <w:noProof w:val="0"/>
                <w:lang w:val="en-GB"/>
              </w:rPr>
              <w:t>a</w:t>
            </w:r>
            <w:r w:rsidRPr="00B11503">
              <w:rPr>
                <w:rFonts w:cs="Calibri"/>
                <w:noProof w:val="0"/>
                <w:lang w:val="en-GB"/>
              </w:rPr>
              <w:t xml:space="preserve">lien </w:t>
            </w:r>
            <w:r w:rsidR="00B02846">
              <w:rPr>
                <w:rFonts w:cs="Calibri"/>
                <w:noProof w:val="0"/>
                <w:lang w:val="en-GB"/>
              </w:rPr>
              <w:t>s</w:t>
            </w:r>
            <w:r w:rsidRPr="00B11503">
              <w:rPr>
                <w:rFonts w:cs="Calibri"/>
                <w:noProof w:val="0"/>
                <w:lang w:val="en-GB"/>
              </w:rPr>
              <w:t>pecies</w:t>
            </w:r>
          </w:p>
        </w:tc>
        <w:tc>
          <w:tcPr>
            <w:tcW w:w="0" w:type="auto"/>
          </w:tcPr>
          <w:p w14:paraId="5293D7EF" w14:textId="77777777" w:rsidR="00681350" w:rsidRPr="00B11503" w:rsidRDefault="00681350" w:rsidP="001E43D4">
            <w:pPr>
              <w:ind w:left="0" w:firstLine="0"/>
              <w:rPr>
                <w:rFonts w:cs="Calibri"/>
                <w:noProof w:val="0"/>
                <w:lang w:val="en-GB"/>
              </w:rPr>
            </w:pPr>
            <w:r w:rsidRPr="00B11503">
              <w:rPr>
                <w:rFonts w:cs="Calibri"/>
                <w:noProof w:val="0"/>
                <w:lang w:val="en-GB"/>
              </w:rPr>
              <w:t>5</w:t>
            </w:r>
          </w:p>
        </w:tc>
      </w:tr>
      <w:tr w:rsidR="00681350" w:rsidRPr="00B11503" w14:paraId="1C2EDC9B" w14:textId="77777777" w:rsidTr="001E43D4">
        <w:trPr>
          <w:cantSplit/>
          <w:trHeight w:val="20"/>
        </w:trPr>
        <w:tc>
          <w:tcPr>
            <w:tcW w:w="0" w:type="auto"/>
          </w:tcPr>
          <w:p w14:paraId="1B040F3E" w14:textId="77777777" w:rsidR="00681350" w:rsidRPr="00B11503" w:rsidRDefault="00681350" w:rsidP="001E43D4">
            <w:pPr>
              <w:ind w:left="0" w:firstLine="0"/>
              <w:rPr>
                <w:rFonts w:cs="Calibri"/>
                <w:noProof w:val="0"/>
                <w:lang w:val="en-GB"/>
              </w:rPr>
            </w:pPr>
            <w:r w:rsidRPr="00B11503">
              <w:rPr>
                <w:rFonts w:cs="Calibri"/>
                <w:noProof w:val="0"/>
                <w:lang w:val="en-GB"/>
              </w:rPr>
              <w:t>Target 6: Help avert global biodiversity loss</w:t>
            </w:r>
          </w:p>
        </w:tc>
        <w:tc>
          <w:tcPr>
            <w:tcW w:w="0" w:type="auto"/>
          </w:tcPr>
          <w:p w14:paraId="05C97234" w14:textId="77777777" w:rsidR="00681350" w:rsidRPr="00B11503" w:rsidRDefault="00681350" w:rsidP="001E43D4">
            <w:pPr>
              <w:ind w:left="0" w:firstLine="0"/>
              <w:rPr>
                <w:rFonts w:cs="Calibri"/>
                <w:noProof w:val="0"/>
                <w:lang w:val="en-GB"/>
              </w:rPr>
            </w:pPr>
            <w:r w:rsidRPr="00B11503">
              <w:rPr>
                <w:rFonts w:cs="Calibri"/>
                <w:noProof w:val="0"/>
                <w:lang w:val="en-GB"/>
              </w:rPr>
              <w:t>2, 3, 16, 17, 20</w:t>
            </w:r>
          </w:p>
        </w:tc>
      </w:tr>
    </w:tbl>
    <w:p w14:paraId="4CD1E420" w14:textId="77777777" w:rsidR="00681350" w:rsidRPr="005477E2" w:rsidRDefault="00681350" w:rsidP="001E43D4">
      <w:pPr>
        <w:rPr>
          <w:rFonts w:cs="Calibri"/>
          <w:noProof w:val="0"/>
        </w:rPr>
      </w:pPr>
      <w:r>
        <w:rPr>
          <w:rFonts w:cs="Calibri"/>
          <w:noProof w:val="0"/>
        </w:rPr>
        <w:t>*</w:t>
      </w:r>
      <w:r w:rsidRPr="005477E2">
        <w:rPr>
          <w:rFonts w:cs="Calibri"/>
          <w:noProof w:val="0"/>
        </w:rPr>
        <w:t>T</w:t>
      </w:r>
      <w:r>
        <w:rPr>
          <w:rFonts w:cs="Calibri"/>
          <w:noProof w:val="0"/>
        </w:rPr>
        <w:t>he t</w:t>
      </w:r>
      <w:r w:rsidRPr="005477E2">
        <w:rPr>
          <w:rFonts w:cs="Calibri"/>
          <w:noProof w:val="0"/>
        </w:rPr>
        <w:t xml:space="preserve">hree missing Aichi </w:t>
      </w:r>
      <w:r>
        <w:rPr>
          <w:rFonts w:cs="Calibri"/>
          <w:noProof w:val="0"/>
        </w:rPr>
        <w:t>B</w:t>
      </w:r>
      <w:r w:rsidRPr="005477E2">
        <w:rPr>
          <w:rFonts w:cs="Calibri"/>
          <w:noProof w:val="0"/>
        </w:rPr>
        <w:t xml:space="preserve">iodiversity </w:t>
      </w:r>
      <w:r>
        <w:rPr>
          <w:rFonts w:cs="Calibri"/>
          <w:noProof w:val="0"/>
        </w:rPr>
        <w:t>T</w:t>
      </w:r>
      <w:r w:rsidRPr="005477E2">
        <w:rPr>
          <w:rFonts w:cs="Calibri"/>
          <w:noProof w:val="0"/>
        </w:rPr>
        <w:t xml:space="preserve">argets, particularly Target 4 (partnership for biodiversity), and Targets 18 and 19 (building on the biodiversity knowledge base) are </w:t>
      </w:r>
      <w:r>
        <w:rPr>
          <w:rFonts w:cs="Calibri"/>
          <w:noProof w:val="0"/>
        </w:rPr>
        <w:t>cross-cutting</w:t>
      </w:r>
      <w:r w:rsidRPr="005477E2">
        <w:rPr>
          <w:rFonts w:cs="Calibri"/>
          <w:noProof w:val="0"/>
        </w:rPr>
        <w:t xml:space="preserve"> issues.</w:t>
      </w:r>
    </w:p>
    <w:p w14:paraId="2B2973D9" w14:textId="77777777" w:rsidR="00681350" w:rsidRPr="005477E2" w:rsidRDefault="00681350" w:rsidP="001E43D4">
      <w:pPr>
        <w:rPr>
          <w:rFonts w:cs="Calibri"/>
          <w:noProof w:val="0"/>
        </w:rPr>
      </w:pPr>
      <w:r w:rsidRPr="005477E2">
        <w:rPr>
          <w:rFonts w:cs="Calibri"/>
          <w:b/>
          <w:bCs/>
          <w:noProof w:val="0"/>
        </w:rPr>
        <w:lastRenderedPageBreak/>
        <w:t>Non-</w:t>
      </w:r>
      <w:r w:rsidRPr="00782F2A">
        <w:rPr>
          <w:rFonts w:cs="Calibri"/>
          <w:b/>
          <w:bCs/>
          <w:noProof w:val="0"/>
        </w:rPr>
        <w:t>European Union</w:t>
      </w:r>
      <w:r w:rsidRPr="005477E2">
        <w:rPr>
          <w:rFonts w:cs="Calibri"/>
          <w:b/>
          <w:bCs/>
          <w:noProof w:val="0"/>
        </w:rPr>
        <w:t xml:space="preserve"> countries.</w:t>
      </w:r>
      <w:r w:rsidRPr="005477E2">
        <w:rPr>
          <w:rFonts w:cs="Calibri"/>
          <w:noProof w:val="0"/>
        </w:rPr>
        <w:t xml:space="preserve"> Countries outside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contribute to the implementation of the Aichi Biodiversity Targets through national strategies, plans or programmes (in line with Article 6 of the Convention</w:t>
      </w:r>
      <w:r>
        <w:rPr>
          <w:rFonts w:cs="Calibri"/>
          <w:noProof w:val="0"/>
        </w:rPr>
        <w:t xml:space="preserve"> on Biological Diversity</w:t>
      </w:r>
      <w:r w:rsidRPr="005477E2">
        <w:rPr>
          <w:rFonts w:cs="Calibri"/>
          <w:noProof w:val="0"/>
        </w:rPr>
        <w:t xml:space="preserve">). Currently, almost all </w:t>
      </w:r>
      <w:r>
        <w:rPr>
          <w:rFonts w:cs="Calibri"/>
          <w:noProof w:val="0"/>
        </w:rPr>
        <w:t>P</w:t>
      </w:r>
      <w:r w:rsidRPr="005477E2">
        <w:rPr>
          <w:rFonts w:cs="Calibri"/>
          <w:noProof w:val="0"/>
        </w:rPr>
        <w:t xml:space="preserve">arties to the </w:t>
      </w:r>
      <w:r>
        <w:rPr>
          <w:rFonts w:cs="Calibri"/>
          <w:noProof w:val="0"/>
        </w:rPr>
        <w:t xml:space="preserve">Convention </w:t>
      </w:r>
      <w:r w:rsidRPr="005477E2">
        <w:rPr>
          <w:rFonts w:cs="Calibri"/>
          <w:noProof w:val="0"/>
        </w:rPr>
        <w:t>(189 out of 196) and all</w:t>
      </w:r>
      <w:r>
        <w:rPr>
          <w:rFonts w:cs="Calibri"/>
          <w:noProof w:val="0"/>
        </w:rPr>
        <w:t xml:space="preserve"> countries in Europe and Central Asia</w:t>
      </w:r>
      <w:r w:rsidRPr="005477E2">
        <w:rPr>
          <w:rFonts w:cs="Calibri"/>
          <w:noProof w:val="0"/>
        </w:rPr>
        <w:t xml:space="preserve"> with the exception of Cyprus, Monaco and San Marino</w:t>
      </w:r>
      <w:r>
        <w:rPr>
          <w:rFonts w:cs="Calibri"/>
          <w:noProof w:val="0"/>
        </w:rPr>
        <w:t>,</w:t>
      </w:r>
      <w:r w:rsidRPr="005477E2">
        <w:rPr>
          <w:rFonts w:cs="Calibri"/>
          <w:noProof w:val="0"/>
        </w:rPr>
        <w:t xml:space="preserve"> have developed </w:t>
      </w:r>
      <w:r>
        <w:rPr>
          <w:rFonts w:cs="Calibri"/>
          <w:noProof w:val="0"/>
        </w:rPr>
        <w:t>n</w:t>
      </w:r>
      <w:r w:rsidRPr="005477E2">
        <w:rPr>
          <w:rFonts w:cs="Calibri"/>
          <w:noProof w:val="0"/>
        </w:rPr>
        <w:t xml:space="preserve">ational </w:t>
      </w:r>
      <w:r>
        <w:rPr>
          <w:rFonts w:cs="Calibri"/>
          <w:noProof w:val="0"/>
        </w:rPr>
        <w:t>b</w:t>
      </w:r>
      <w:r w:rsidRPr="005477E2">
        <w:rPr>
          <w:rFonts w:cs="Calibri"/>
          <w:noProof w:val="0"/>
        </w:rPr>
        <w:t xml:space="preserve">iodiversity </w:t>
      </w:r>
      <w:r>
        <w:rPr>
          <w:rFonts w:cs="Calibri"/>
          <w:noProof w:val="0"/>
        </w:rPr>
        <w:t>s</w:t>
      </w:r>
      <w:r w:rsidRPr="005477E2">
        <w:rPr>
          <w:rFonts w:cs="Calibri"/>
          <w:noProof w:val="0"/>
        </w:rPr>
        <w:t>trateg</w:t>
      </w:r>
      <w:r>
        <w:rPr>
          <w:rFonts w:cs="Calibri"/>
          <w:noProof w:val="0"/>
        </w:rPr>
        <w:t>ies</w:t>
      </w:r>
      <w:r w:rsidRPr="005477E2">
        <w:rPr>
          <w:rFonts w:cs="Calibri"/>
          <w:noProof w:val="0"/>
        </w:rPr>
        <w:t xml:space="preserve"> and </w:t>
      </w:r>
      <w:r>
        <w:rPr>
          <w:rFonts w:cs="Calibri"/>
          <w:noProof w:val="0"/>
        </w:rPr>
        <w:t>a</w:t>
      </w:r>
      <w:r w:rsidRPr="005477E2">
        <w:rPr>
          <w:rFonts w:cs="Calibri"/>
          <w:noProof w:val="0"/>
        </w:rPr>
        <w:t xml:space="preserve">ction </w:t>
      </w:r>
      <w:r>
        <w:rPr>
          <w:rFonts w:cs="Calibri"/>
          <w:noProof w:val="0"/>
        </w:rPr>
        <w:t>p</w:t>
      </w:r>
      <w:r w:rsidRPr="005477E2">
        <w:rPr>
          <w:rFonts w:cs="Calibri"/>
          <w:noProof w:val="0"/>
        </w:rPr>
        <w:t xml:space="preserve">lans (NBSAPs). NBSAPs </w:t>
      </w:r>
      <w:r>
        <w:rPr>
          <w:rFonts w:cs="Calibri"/>
          <w:noProof w:val="0"/>
        </w:rPr>
        <w:t xml:space="preserve">are </w:t>
      </w:r>
      <w:r w:rsidRPr="005477E2">
        <w:rPr>
          <w:rFonts w:cs="Calibri"/>
          <w:noProof w:val="0"/>
        </w:rPr>
        <w:t>instrument</w:t>
      </w:r>
      <w:r>
        <w:rPr>
          <w:rFonts w:cs="Calibri"/>
          <w:noProof w:val="0"/>
        </w:rPr>
        <w:t>s</w:t>
      </w:r>
      <w:r w:rsidRPr="005477E2">
        <w:rPr>
          <w:rFonts w:cs="Calibri"/>
          <w:noProof w:val="0"/>
        </w:rPr>
        <w:t xml:space="preserve"> for </w:t>
      </w:r>
      <w:r>
        <w:rPr>
          <w:rFonts w:cs="Calibri"/>
          <w:noProof w:val="0"/>
        </w:rPr>
        <w:t>the</w:t>
      </w:r>
      <w:r w:rsidRPr="005477E2">
        <w:rPr>
          <w:rFonts w:cs="Calibri"/>
          <w:noProof w:val="0"/>
        </w:rPr>
        <w:t xml:space="preserve"> effective implementation of the </w:t>
      </w:r>
      <w:r>
        <w:rPr>
          <w:rFonts w:cs="Calibri"/>
          <w:noProof w:val="0"/>
        </w:rPr>
        <w:t>Convention</w:t>
      </w:r>
      <w:r w:rsidRPr="005477E2">
        <w:rPr>
          <w:rFonts w:cs="Calibri"/>
          <w:noProof w:val="0"/>
        </w:rPr>
        <w:t xml:space="preserve"> at the national level</w:t>
      </w:r>
      <w:r>
        <w:rPr>
          <w:rFonts w:cs="Calibri"/>
          <w:noProof w:val="0"/>
        </w:rPr>
        <w:t>, with the expectation of</w:t>
      </w:r>
      <w:r w:rsidRPr="005477E2">
        <w:rPr>
          <w:rFonts w:cs="Calibri"/>
          <w:noProof w:val="0"/>
        </w:rPr>
        <w:t xml:space="preserve"> lead</w:t>
      </w:r>
      <w:r>
        <w:rPr>
          <w:rFonts w:cs="Calibri"/>
          <w:noProof w:val="0"/>
        </w:rPr>
        <w:t>ing</w:t>
      </w:r>
      <w:r w:rsidRPr="005477E2">
        <w:rPr>
          <w:rFonts w:cs="Calibri"/>
          <w:noProof w:val="0"/>
        </w:rPr>
        <w:t xml:space="preserve"> to </w:t>
      </w:r>
      <w:r>
        <w:rPr>
          <w:rFonts w:cs="Calibri"/>
          <w:noProof w:val="0"/>
        </w:rPr>
        <w:t xml:space="preserve">the </w:t>
      </w:r>
      <w:r w:rsidRPr="005477E2">
        <w:rPr>
          <w:rFonts w:cs="Calibri"/>
          <w:noProof w:val="0"/>
        </w:rPr>
        <w:t xml:space="preserve">successful fulfilment of the </w:t>
      </w:r>
      <w:r>
        <w:rPr>
          <w:rFonts w:cs="Calibri"/>
          <w:noProof w:val="0"/>
        </w:rPr>
        <w:t>Convention</w:t>
      </w:r>
      <w:r w:rsidRPr="005477E2">
        <w:rPr>
          <w:rFonts w:cs="Calibri"/>
          <w:noProof w:val="0"/>
        </w:rPr>
        <w:t xml:space="preserve">. Parties </w:t>
      </w:r>
      <w:r>
        <w:rPr>
          <w:rFonts w:cs="Calibri"/>
          <w:noProof w:val="0"/>
        </w:rPr>
        <w:t>have</w:t>
      </w:r>
      <w:r w:rsidRPr="005477E2">
        <w:rPr>
          <w:rFonts w:cs="Calibri"/>
          <w:noProof w:val="0"/>
        </w:rPr>
        <w:t xml:space="preserve"> different levels of NBSAP completion. Only 10</w:t>
      </w:r>
      <w:r>
        <w:rPr>
          <w:rFonts w:cs="Calibri"/>
          <w:noProof w:val="0"/>
        </w:rPr>
        <w:t xml:space="preserve"> Europe and Central Asia </w:t>
      </w:r>
      <w:r w:rsidRPr="005477E2">
        <w:rPr>
          <w:rFonts w:cs="Calibri"/>
          <w:noProof w:val="0"/>
        </w:rPr>
        <w:t xml:space="preserve">countries completed </w:t>
      </w:r>
      <w:r>
        <w:rPr>
          <w:rFonts w:cs="Calibri"/>
          <w:noProof w:val="0"/>
        </w:rPr>
        <w:t xml:space="preserve">a revision of the </w:t>
      </w:r>
      <w:r w:rsidRPr="005477E2">
        <w:rPr>
          <w:rFonts w:cs="Calibri"/>
          <w:noProof w:val="0"/>
        </w:rPr>
        <w:t xml:space="preserve">NBSAPs prior </w:t>
      </w:r>
      <w:r>
        <w:rPr>
          <w:rFonts w:cs="Calibri"/>
          <w:noProof w:val="0"/>
        </w:rPr>
        <w:t xml:space="preserve">to the </w:t>
      </w:r>
      <w:r w:rsidRPr="005477E2">
        <w:rPr>
          <w:rFonts w:cs="Calibri"/>
          <w:noProof w:val="0"/>
        </w:rPr>
        <w:t>10</w:t>
      </w:r>
      <w:r w:rsidRPr="00DC5A37">
        <w:rPr>
          <w:rFonts w:cs="Calibri"/>
          <w:noProof w:val="0"/>
        </w:rPr>
        <w:t>th</w:t>
      </w:r>
      <w:r>
        <w:rPr>
          <w:rFonts w:cs="Calibri"/>
          <w:noProof w:val="0"/>
        </w:rPr>
        <w:t xml:space="preserve"> </w:t>
      </w:r>
      <w:r w:rsidRPr="005477E2">
        <w:rPr>
          <w:rFonts w:cs="Calibri"/>
          <w:noProof w:val="0"/>
        </w:rPr>
        <w:t>Conference of the Parties</w:t>
      </w:r>
      <w:r>
        <w:rPr>
          <w:rFonts w:cs="Calibri"/>
          <w:noProof w:val="0"/>
        </w:rPr>
        <w:t xml:space="preserve"> to the Convention on Biological Diversity,</w:t>
      </w:r>
      <w:r w:rsidRPr="005477E2">
        <w:rPr>
          <w:rFonts w:cs="Calibri"/>
          <w:noProof w:val="0"/>
        </w:rPr>
        <w:t xml:space="preserve"> </w:t>
      </w:r>
      <w:r>
        <w:rPr>
          <w:rFonts w:cs="Calibri"/>
          <w:noProof w:val="0"/>
        </w:rPr>
        <w:t>when</w:t>
      </w:r>
      <w:r w:rsidRPr="005477E2">
        <w:rPr>
          <w:rFonts w:cs="Calibri"/>
          <w:noProof w:val="0"/>
        </w:rPr>
        <w:t xml:space="preserve"> the Aichi </w:t>
      </w:r>
      <w:r>
        <w:rPr>
          <w:rFonts w:cs="Calibri"/>
          <w:noProof w:val="0"/>
        </w:rPr>
        <w:t xml:space="preserve">Biodiversity </w:t>
      </w:r>
      <w:r w:rsidRPr="005477E2">
        <w:rPr>
          <w:rFonts w:cs="Calibri"/>
          <w:noProof w:val="0"/>
        </w:rPr>
        <w:t>Targets</w:t>
      </w:r>
      <w:r>
        <w:rPr>
          <w:rFonts w:cs="Calibri"/>
          <w:noProof w:val="0"/>
        </w:rPr>
        <w:t xml:space="preserve"> were adopted. By</w:t>
      </w:r>
      <w:r w:rsidRPr="005477E2">
        <w:rPr>
          <w:rFonts w:cs="Calibri"/>
          <w:noProof w:val="0"/>
        </w:rPr>
        <w:t xml:space="preserve"> August 2017, most of the</w:t>
      </w:r>
      <w:r>
        <w:rPr>
          <w:rFonts w:cs="Calibri"/>
          <w:noProof w:val="0"/>
        </w:rPr>
        <w:t xml:space="preserve"> Europe and Central Asia</w:t>
      </w:r>
      <w:r w:rsidRPr="005477E2">
        <w:rPr>
          <w:rFonts w:cs="Calibri"/>
          <w:noProof w:val="0"/>
        </w:rPr>
        <w:t xml:space="preserve"> countries </w:t>
      </w:r>
      <w:r>
        <w:rPr>
          <w:rFonts w:cs="Calibri"/>
          <w:noProof w:val="0"/>
        </w:rPr>
        <w:t>had</w:t>
      </w:r>
      <w:r w:rsidRPr="005477E2">
        <w:rPr>
          <w:rFonts w:cs="Calibri"/>
          <w:noProof w:val="0"/>
        </w:rPr>
        <w:t xml:space="preserve"> a </w:t>
      </w:r>
      <w:r>
        <w:rPr>
          <w:rFonts w:cs="Calibri"/>
          <w:noProof w:val="0"/>
        </w:rPr>
        <w:t>revised version of the NBSAP</w:t>
      </w:r>
      <w:r w:rsidRPr="005477E2">
        <w:rPr>
          <w:rFonts w:cs="Calibri"/>
          <w:noProof w:val="0"/>
        </w:rPr>
        <w:t xml:space="preserve">, </w:t>
      </w:r>
      <w:r>
        <w:rPr>
          <w:rFonts w:cs="Calibri"/>
          <w:noProof w:val="0"/>
        </w:rPr>
        <w:t>but for the others,</w:t>
      </w:r>
      <w:r w:rsidRPr="005477E2">
        <w:rPr>
          <w:rFonts w:cs="Calibri"/>
          <w:noProof w:val="0"/>
        </w:rPr>
        <w:t xml:space="preserve"> revision</w:t>
      </w:r>
      <w:r>
        <w:rPr>
          <w:rFonts w:cs="Calibri"/>
          <w:noProof w:val="0"/>
        </w:rPr>
        <w:t>s are</w:t>
      </w:r>
      <w:r w:rsidRPr="005477E2">
        <w:rPr>
          <w:rFonts w:cs="Calibri"/>
          <w:noProof w:val="0"/>
        </w:rPr>
        <w:t xml:space="preserve"> </w:t>
      </w:r>
      <w:r>
        <w:rPr>
          <w:rFonts w:cs="Calibri"/>
          <w:noProof w:val="0"/>
        </w:rPr>
        <w:t xml:space="preserve">still </w:t>
      </w:r>
      <w:r w:rsidRPr="005477E2">
        <w:rPr>
          <w:rFonts w:cs="Calibri"/>
          <w:noProof w:val="0"/>
        </w:rPr>
        <w:t xml:space="preserve">underway </w:t>
      </w:r>
      <w:r w:rsidRPr="00C27B58">
        <w:rPr>
          <w:rFonts w:cs="Calibri"/>
          <w:noProof w:val="0"/>
        </w:rPr>
        <w:t>(</w:t>
      </w:r>
      <w:r w:rsidRPr="00AC49D9">
        <w:rPr>
          <w:rFonts w:cs="Calibri"/>
          <w:b/>
          <w:noProof w:val="0"/>
        </w:rPr>
        <w:t>Table 1.7</w:t>
      </w:r>
      <w:r w:rsidRPr="00C27B58">
        <w:rPr>
          <w:rFonts w:cs="Calibri"/>
          <w:noProof w:val="0"/>
        </w:rPr>
        <w:t>).</w:t>
      </w:r>
      <w:r w:rsidRPr="005477E2">
        <w:rPr>
          <w:rFonts w:cs="Calibri"/>
          <w:noProof w:val="0"/>
        </w:rPr>
        <w:t xml:space="preserve"> </w:t>
      </w:r>
    </w:p>
    <w:p w14:paraId="704E0599" w14:textId="77777777" w:rsidR="00681350" w:rsidRDefault="00681350" w:rsidP="001E43D4">
      <w:pPr>
        <w:rPr>
          <w:rFonts w:cs="Calibri"/>
          <w:noProof w:val="0"/>
        </w:rPr>
      </w:pPr>
      <w:r>
        <w:rPr>
          <w:rFonts w:cs="Calibri"/>
          <w:noProof w:val="0"/>
        </w:rPr>
        <w:t>Countries of Europe and Central Asia</w:t>
      </w:r>
      <w:r w:rsidRPr="005477E2">
        <w:rPr>
          <w:rFonts w:cs="Calibri"/>
          <w:noProof w:val="0"/>
        </w:rPr>
        <w:t xml:space="preserve"> are signatory to the </w:t>
      </w:r>
      <w:r>
        <w:rPr>
          <w:rFonts w:cs="Calibri"/>
          <w:noProof w:val="0"/>
        </w:rPr>
        <w:t>Convention on Biological Diversity</w:t>
      </w:r>
      <w:r w:rsidRPr="005477E2">
        <w:rPr>
          <w:rFonts w:cs="Calibri"/>
          <w:noProof w:val="0"/>
        </w:rPr>
        <w:t xml:space="preserve"> and </w:t>
      </w:r>
      <w:r>
        <w:rPr>
          <w:rFonts w:cs="Calibri"/>
          <w:noProof w:val="0"/>
        </w:rPr>
        <w:t>so, have</w:t>
      </w:r>
      <w:r w:rsidRPr="005477E2">
        <w:rPr>
          <w:rFonts w:cs="Calibri"/>
          <w:noProof w:val="0"/>
        </w:rPr>
        <w:t xml:space="preserve"> </w:t>
      </w:r>
      <w:r>
        <w:rPr>
          <w:rFonts w:cs="Calibri"/>
          <w:noProof w:val="0"/>
        </w:rPr>
        <w:t>committed</w:t>
      </w:r>
      <w:r w:rsidRPr="005477E2">
        <w:rPr>
          <w:rFonts w:cs="Calibri"/>
          <w:noProof w:val="0"/>
        </w:rPr>
        <w:t xml:space="preserve"> to change their biodiversity strategy to </w:t>
      </w:r>
      <w:r>
        <w:rPr>
          <w:rFonts w:cs="Calibri"/>
          <w:noProof w:val="0"/>
        </w:rPr>
        <w:t>meet</w:t>
      </w:r>
      <w:r w:rsidRPr="005477E2">
        <w:rPr>
          <w:rFonts w:cs="Calibri"/>
          <w:noProof w:val="0"/>
        </w:rPr>
        <w:t xml:space="preserve"> the Aichi </w:t>
      </w:r>
      <w:r>
        <w:rPr>
          <w:rFonts w:cs="Calibri"/>
          <w:noProof w:val="0"/>
        </w:rPr>
        <w:t>B</w:t>
      </w:r>
      <w:r w:rsidRPr="005477E2">
        <w:rPr>
          <w:rFonts w:cs="Calibri"/>
          <w:noProof w:val="0"/>
        </w:rPr>
        <w:t xml:space="preserve">iodiversity </w:t>
      </w:r>
      <w:r>
        <w:rPr>
          <w:rFonts w:cs="Calibri"/>
          <w:noProof w:val="0"/>
        </w:rPr>
        <w:t>T</w:t>
      </w:r>
      <w:r w:rsidRPr="005477E2">
        <w:rPr>
          <w:rFonts w:cs="Calibri"/>
          <w:noProof w:val="0"/>
        </w:rPr>
        <w:t>argets. The</w:t>
      </w:r>
      <w:r>
        <w:rPr>
          <w:rFonts w:cs="Calibri"/>
          <w:noProof w:val="0"/>
        </w:rPr>
        <w:t xml:space="preserve"> Europe and Central Asia</w:t>
      </w:r>
      <w:r w:rsidRPr="005477E2">
        <w:rPr>
          <w:rFonts w:cs="Calibri"/>
          <w:noProof w:val="0"/>
        </w:rPr>
        <w:t xml:space="preserve"> key questions reflect this engagement </w:t>
      </w:r>
      <w:r>
        <w:rPr>
          <w:rFonts w:cs="Calibri"/>
          <w:noProof w:val="0"/>
        </w:rPr>
        <w:t>in</w:t>
      </w:r>
      <w:r w:rsidRPr="005477E2">
        <w:rPr>
          <w:rFonts w:cs="Calibri"/>
          <w:noProof w:val="0"/>
        </w:rPr>
        <w:t xml:space="preserve"> respond</w:t>
      </w:r>
      <w:r>
        <w:rPr>
          <w:rFonts w:cs="Calibri"/>
          <w:noProof w:val="0"/>
        </w:rPr>
        <w:t>ing</w:t>
      </w:r>
      <w:r w:rsidRPr="005477E2">
        <w:rPr>
          <w:rFonts w:cs="Calibri"/>
          <w:noProof w:val="0"/>
        </w:rPr>
        <w:t xml:space="preserve"> to current needs and request</w:t>
      </w:r>
      <w:r>
        <w:rPr>
          <w:rFonts w:cs="Calibri"/>
          <w:noProof w:val="0"/>
        </w:rPr>
        <w:t>s by diverse stakeholders from g</w:t>
      </w:r>
      <w:r w:rsidRPr="005477E2">
        <w:rPr>
          <w:rFonts w:cs="Calibri"/>
          <w:noProof w:val="0"/>
        </w:rPr>
        <w:t>overnments to local communities.</w:t>
      </w:r>
    </w:p>
    <w:p w14:paraId="5F992473" w14:textId="0576F3C0" w:rsidR="00CE1AC8" w:rsidRPr="00CE1AC8" w:rsidRDefault="00CE1AC8" w:rsidP="00CE1AC8">
      <w:pPr>
        <w:rPr>
          <w:lang w:val="en-US"/>
        </w:rPr>
      </w:pPr>
      <w:r>
        <w:rPr>
          <w:lang w:eastAsia="en-GB"/>
        </w:rPr>
        <w:lastRenderedPageBreak/>
        <w:drawing>
          <wp:inline distT="0" distB="0" distL="0" distR="0" wp14:anchorId="3F71B955" wp14:editId="62FC2E1A">
            <wp:extent cx="5731510" cy="63525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6352540"/>
                    </a:xfrm>
                    <a:prstGeom prst="rect">
                      <a:avLst/>
                    </a:prstGeom>
                  </pic:spPr>
                </pic:pic>
              </a:graphicData>
            </a:graphic>
          </wp:inline>
        </w:drawing>
      </w:r>
    </w:p>
    <w:p w14:paraId="762160D3" w14:textId="77777777" w:rsidR="00681350" w:rsidRPr="005477E2" w:rsidRDefault="00681350" w:rsidP="001E43D4">
      <w:pPr>
        <w:rPr>
          <w:noProof w:val="0"/>
        </w:rPr>
      </w:pPr>
    </w:p>
    <w:p w14:paraId="798C76C2" w14:textId="4DC54E80" w:rsidR="00681350" w:rsidRPr="005477E2" w:rsidRDefault="00681350" w:rsidP="00147745">
      <w:pPr>
        <w:pStyle w:val="Heading3"/>
        <w:rPr>
          <w:rFonts w:cs="Calibri"/>
        </w:rPr>
      </w:pPr>
      <w:bookmarkStart w:id="135" w:name="_Toc451767560"/>
      <w:bookmarkStart w:id="136" w:name="_Toc470011700"/>
      <w:bookmarkStart w:id="137" w:name="_Toc502755798"/>
      <w:bookmarkStart w:id="138" w:name="_Toc504380581"/>
      <w:bookmarkStart w:id="139" w:name="_Toc519504379"/>
      <w:r w:rsidRPr="005477E2">
        <w:t>Other environmental and non-environmental policies and governance</w:t>
      </w:r>
      <w:bookmarkEnd w:id="135"/>
      <w:bookmarkEnd w:id="136"/>
      <w:bookmarkEnd w:id="137"/>
      <w:bookmarkEnd w:id="138"/>
      <w:bookmarkEnd w:id="139"/>
    </w:p>
    <w:p w14:paraId="1CB4F746" w14:textId="7D02170A" w:rsidR="00681350" w:rsidRPr="005477E2" w:rsidRDefault="00681350" w:rsidP="001E43D4">
      <w:pPr>
        <w:rPr>
          <w:rFonts w:cs="Calibri"/>
          <w:noProof w:val="0"/>
        </w:rPr>
      </w:pPr>
      <w:r w:rsidRPr="00782F2A">
        <w:rPr>
          <w:rFonts w:cs="Calibri"/>
          <w:b/>
          <w:bCs/>
          <w:noProof w:val="0"/>
        </w:rPr>
        <w:t xml:space="preserve">European Union </w:t>
      </w:r>
      <w:r w:rsidRPr="005477E2">
        <w:rPr>
          <w:rFonts w:cs="Calibri"/>
          <w:b/>
          <w:bCs/>
          <w:noProof w:val="0"/>
        </w:rPr>
        <w:t>countries.</w:t>
      </w:r>
      <w:r w:rsidRPr="005477E2">
        <w:rPr>
          <w:rFonts w:cs="Calibri"/>
          <w:noProof w:val="0"/>
        </w:rPr>
        <w:t xml:space="preserve"> In addition to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Biodiversity Strategy 2020, there are a number of other sectoral polices within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that affect </w:t>
      </w:r>
      <w:r w:rsidRPr="006715CC">
        <w:rPr>
          <w:rFonts w:cs="Calibri"/>
          <w:noProof w:val="0"/>
        </w:rPr>
        <w:t>biodiversity and ecosystems</w:t>
      </w:r>
      <w:r w:rsidRPr="005477E2">
        <w:rPr>
          <w:rFonts w:cs="Calibri"/>
          <w:noProof w:val="0"/>
        </w:rPr>
        <w:t>.</w:t>
      </w:r>
      <w:r>
        <w:rPr>
          <w:rFonts w:cs="Calibri"/>
          <w:noProof w:val="0"/>
        </w:rPr>
        <w:t xml:space="preserve"> The Water Framework Directive </w:t>
      </w:r>
      <w:r w:rsidRPr="005477E2">
        <w:rPr>
          <w:rFonts w:cs="Calibri"/>
          <w:noProof w:val="0"/>
        </w:rPr>
        <w:t xml:space="preserve">aims to ensure the </w:t>
      </w:r>
      <w:r>
        <w:rPr>
          <w:rFonts w:cs="Calibri"/>
          <w:noProof w:val="0"/>
        </w:rPr>
        <w:t>“</w:t>
      </w:r>
      <w:r w:rsidRPr="005477E2">
        <w:rPr>
          <w:rFonts w:cs="Calibri"/>
          <w:noProof w:val="0"/>
        </w:rPr>
        <w:t>good ecological status</w:t>
      </w:r>
      <w:r>
        <w:rPr>
          <w:rFonts w:cs="Calibri"/>
          <w:noProof w:val="0"/>
        </w:rPr>
        <w:t>”</w:t>
      </w:r>
      <w:r w:rsidRPr="005477E2">
        <w:rPr>
          <w:rFonts w:cs="Calibri"/>
          <w:noProof w:val="0"/>
        </w:rPr>
        <w:t xml:space="preserve"> of European water bodies</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DOI" : "10.1039/ap9842100196", "ISBN" : "9282789950", "ISSN" : "0144-557X", "author" : [ { "dropping-particle" : "", "family" : "European Union", "given" : "", "non-dropping-particle" : "", "parse-names" : false, "suffix" : "" } ], "container-title" : "Analytical Proceedings", "id" : "ITEM-1", "issue" : "6", "issued" : { "date-parts" : [ [ "2008" ] ] }, "page" : "196", "title" : "Water Framework Directive", "type" : "article", "volume" : "21" }, "uris" : [ "http://www.mendeley.com/documents/?uuid=665d4105-f8a8-465a-b6d4-9c1858efdaae" ] } ], "mendeley" : { "formattedCitation" : "(European Union, 2008b)", "plainTextFormattedCitation" : "(European Union, 2008b)", "previouslyFormattedCitation" : "(European Union, 2008b)" }, "properties" : {  }, "schema" : "https://github.com/citation-style-language/schema/raw/master/csl-citation.json" }</w:instrText>
      </w:r>
      <w:r>
        <w:rPr>
          <w:rFonts w:cs="Calibri"/>
          <w:noProof w:val="0"/>
        </w:rPr>
        <w:fldChar w:fldCharType="separate"/>
      </w:r>
      <w:r w:rsidRPr="00A859C1">
        <w:rPr>
          <w:rFonts w:cs="Calibri"/>
        </w:rPr>
        <w:t>(</w:t>
      </w:r>
      <w:r w:rsidRPr="00EA054E">
        <w:rPr>
          <w:rFonts w:cs="Calibri"/>
        </w:rPr>
        <w:t>European Union, 200</w:t>
      </w:r>
      <w:r w:rsidR="00A1098A">
        <w:rPr>
          <w:rFonts w:cs="Calibri"/>
        </w:rPr>
        <w:t>0</w:t>
      </w:r>
      <w:r w:rsidRPr="00A859C1">
        <w:rPr>
          <w:rFonts w:cs="Calibri"/>
        </w:rPr>
        <w:t>)</w:t>
      </w:r>
      <w:r>
        <w:rPr>
          <w:rFonts w:cs="Calibri"/>
          <w:noProof w:val="0"/>
        </w:rPr>
        <w:fldChar w:fldCharType="end"/>
      </w:r>
      <w:r w:rsidRPr="005477E2">
        <w:rPr>
          <w:rFonts w:cs="Calibri"/>
          <w:noProof w:val="0"/>
        </w:rPr>
        <w:t xml:space="preserve">. The Common Agricultural Policy (CAP) has been </w:t>
      </w:r>
      <w:r>
        <w:rPr>
          <w:rFonts w:cs="Calibri"/>
          <w:noProof w:val="0"/>
        </w:rPr>
        <w:t>expanded</w:t>
      </w:r>
      <w:r w:rsidRPr="005477E2">
        <w:rPr>
          <w:rFonts w:cs="Calibri"/>
          <w:noProof w:val="0"/>
        </w:rPr>
        <w:t xml:space="preserve"> from its food production focus to consider the broader implications of farm management for the environment, through a range of agri-environment</w:t>
      </w:r>
      <w:r>
        <w:rPr>
          <w:rFonts w:cs="Calibri"/>
          <w:noProof w:val="0"/>
        </w:rPr>
        <w:t>al</w:t>
      </w:r>
      <w:r w:rsidRPr="005477E2">
        <w:rPr>
          <w:rFonts w:cs="Calibri"/>
          <w:noProof w:val="0"/>
        </w:rPr>
        <w:t xml:space="preserve"> schemes targeting ecological infrastructure</w:t>
      </w:r>
      <w:r>
        <w:rPr>
          <w:rFonts w:cs="Calibri"/>
          <w:noProof w:val="0"/>
        </w:rPr>
        <w:t xml:space="preserve"> </w:t>
      </w:r>
      <w:r w:rsidR="0039556F">
        <w:rPr>
          <w:rFonts w:cs="Calibri"/>
          <w:noProof w:val="0"/>
        </w:rPr>
        <w:t>(</w:t>
      </w:r>
      <w:r>
        <w:rPr>
          <w:rFonts w:cs="Calibri"/>
          <w:noProof w:val="0"/>
        </w:rPr>
        <w:t xml:space="preserve">e.g. </w:t>
      </w:r>
      <w:r>
        <w:rPr>
          <w:rFonts w:cs="Calibri"/>
          <w:noProof w:val="0"/>
        </w:rPr>
        <w:fldChar w:fldCharType="begin" w:fldLock="1"/>
      </w:r>
      <w:r>
        <w:rPr>
          <w:rFonts w:cs="Calibri"/>
          <w:noProof w:val="0"/>
        </w:rPr>
        <w:instrText>ADDIN CSL_CITATION { "citationItems" : [ { "id" : "ITEM-1", "itemData" : { "DOI" : "10.1111/cobi.12536", "ISBN" : "1523-1739", "ISSN" : "15231739", "PMID" : "25997591", "abstract" : "Over half of the European landscape is under agricultural management and has been for millennia. Many species and ecosystems of conservation concern in Europe depend on agricultural management and are showing ongoing declines. Agri-environment schemes (AES) are designed partly to address this. They are a major source of nature conservation funding within the European Union (EU) and the highest conservation expenditure in Europe. We reviewed the structure of current AES across Europe. Since a 2003 review questioned the overall effectiveness of AES for biodiversity, there has been a plethora of case studies and meta-analyses examining their effectiveness. Most syntheses demonstrate general increases in farmland biodiversity in response to AES, with the size of the effect depending on the structure and management of the surrounding landscape. This is important in the light of successive EU enlargement and ongoing reforms of AES. We examined the change in effect size over time by merging the data sets of 3 recent meta-analyses and found that schemes implemented after revision of the EU's agri-environmental programs in 2007 were not more effective than schemes implemented before revision. Furthermore, schemes aimed at areas out of production (such as field margins and hedgerows) are more effective at enhancing species richness than those aimed at productive areas (such as arable crops or grasslands). Outstanding research questions include whether AES enhance ecosystem services, whether they are more effective in agriculturally marginal areas than in intensively farmed areas, whether they are more or less cost-effective for farmland biodiversity than protected areas, and how much their effectiveness is influenced by farmer training and advice? The general lesson from the European experience is that AES can be effective for conserving wildlife on farmland, but they are expensive and need to be carefully designed and targeted.", "author" : [ { "dropping-particle" : "", "family" : "Bat\u00e1ry", "given" : "P\u00e9ter", "non-dropping-particle" : "", "parse-names" : false, "suffix" : "" }, { "dropping-particle" : "V.", "family" : "Dicks", "given" : "Lynn", "non-dropping-particle" : "", "parse-names" : false, "suffix" : "" }, { "dropping-particle" : "", "family" : "Kleijn", "given" : "David", "non-dropping-particle" : "", "parse-names" : false, "suffix" : "" }, { "dropping-particle" : "", "family" : "Sutherland", "given" : "William J.", "non-dropping-particle" : "", "parse-names" : false, "suffix" : "" } ], "container-title" : "Conservation Biology", "id" : "ITEM-1", "issue" : "4", "issued" : { "date-parts" : [ [ "2015" ] ] }, "page" : "1006-1016", "title" : "The role of agri-environment schemes in conservation and environmental management", "type" : "article-journal", "volume" : "29" }, "uris" : [ "http://www.mendeley.com/documents/?uuid=b14f668a-78a1-492b-994e-d2c96b13e36c", "http://www.mendeley.com/documents/?uuid=1f077c64-b6a6-4252-a69a-ac856a540e21" ] } ], "mendeley" : { "formattedCitation" : "(Bat\u00e1ry, Dicks, Kleijn, &amp; Sutherland, 2015)", "plainTextFormattedCitation" : "(Bat\u00e1ry, Dicks, Kleijn, &amp; Sutherland, 2015)", "previouslyFormattedCitation" : "(Bat\u00e1ry, Dicks, Kleijn, &amp; Sutherland, 2015)" }, "properties" : {  }, "schema" : "https://github.com/citation-style-language/schema/raw/master/csl-citation.json" }</w:instrText>
      </w:r>
      <w:r>
        <w:rPr>
          <w:rFonts w:cs="Calibri"/>
          <w:noProof w:val="0"/>
        </w:rPr>
        <w:fldChar w:fldCharType="separate"/>
      </w:r>
      <w:r w:rsidRPr="00270807">
        <w:rPr>
          <w:rFonts w:cs="Calibri"/>
        </w:rPr>
        <w:t>Batáry</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270807">
        <w:rPr>
          <w:rFonts w:cs="Calibri"/>
        </w:rPr>
        <w:t>, 2015)</w:t>
      </w:r>
      <w:r>
        <w:rPr>
          <w:rFonts w:cs="Calibri"/>
          <w:noProof w:val="0"/>
        </w:rPr>
        <w:fldChar w:fldCharType="end"/>
      </w:r>
      <w:r w:rsidRPr="005477E2">
        <w:rPr>
          <w:rFonts w:cs="Calibri"/>
          <w:noProof w:val="0"/>
        </w:rPr>
        <w:t>. The Common Agricultural Policy</w:t>
      </w:r>
      <w:r>
        <w:rPr>
          <w:rFonts w:cs="Calibri"/>
          <w:noProof w:val="0"/>
        </w:rPr>
        <w:t xml:space="preserve"> </w:t>
      </w:r>
      <w:r w:rsidRPr="005477E2">
        <w:rPr>
          <w:rFonts w:cs="Calibri"/>
          <w:noProof w:val="0"/>
        </w:rPr>
        <w:t>also supports rural development and the continuation of traditional agricultural practices of high nature value</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abstract" : "The concept of HNV farmland ties together biodiversity to the continuation of farming on certain types of land and the maintenance of specific farming systems. The general goal of the data set is to enhance the European map of HNV farmland that shows the estimated distribution and presence likelihood of HNV farmland across the whole European territory.", "author" : [ { "dropping-particle" : "", "family" : "EEA", "given" : "", "non-dropping-particle" : "", "parse-names" : false, "suffix" : "" } ], "id" : "ITEM-1", "issued" : { "date-parts" : [ [ "2015" ] ] }, "page" : "8", "title" : "High nature value (HNV) farmland", "type" : "article-journal" }, "uris" : [ "http://www.mendeley.com/documents/?uuid=2630db71-57a4-493d-ad57-4cbb73b57d84" ] } ], "mendeley" : { "formattedCitation" : "(EEA, 2015a)", "plainTextFormattedCitation" : "(EEA, 2015a)", "previouslyFormattedCitation" : "(EEA, 2015a)" }, "properties" : {  }, "schema" : "https://github.com/citation-style-language/schema/raw/master/csl-citation.json" }</w:instrText>
      </w:r>
      <w:r>
        <w:rPr>
          <w:rFonts w:cs="Calibri"/>
          <w:noProof w:val="0"/>
        </w:rPr>
        <w:fldChar w:fldCharType="separate"/>
      </w:r>
      <w:r w:rsidRPr="00270807">
        <w:rPr>
          <w:rFonts w:cs="Calibri"/>
        </w:rPr>
        <w:t>(</w:t>
      </w:r>
      <w:r w:rsidRPr="00EA054E">
        <w:rPr>
          <w:rFonts w:cs="Calibri"/>
        </w:rPr>
        <w:t>EEA, 2015a</w:t>
      </w:r>
      <w:r w:rsidRPr="00270807">
        <w:rPr>
          <w:rFonts w:cs="Calibri"/>
        </w:rPr>
        <w:t>)</w:t>
      </w:r>
      <w:r>
        <w:rPr>
          <w:rFonts w:cs="Calibri"/>
          <w:noProof w:val="0"/>
        </w:rPr>
        <w:fldChar w:fldCharType="end"/>
      </w:r>
      <w:r w:rsidRPr="005477E2">
        <w:rPr>
          <w:rFonts w:cs="Calibri"/>
          <w:noProof w:val="0"/>
        </w:rPr>
        <w:t xml:space="preserve">. At the national and local level,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countries have implemented a number of land</w:t>
      </w:r>
      <w:r>
        <w:rPr>
          <w:rFonts w:cs="Calibri"/>
          <w:noProof w:val="0"/>
        </w:rPr>
        <w:t xml:space="preserve"> </w:t>
      </w:r>
      <w:r w:rsidRPr="005477E2">
        <w:rPr>
          <w:rFonts w:cs="Calibri"/>
          <w:noProof w:val="0"/>
        </w:rPr>
        <w:t xml:space="preserve">use planning policies to support green </w:t>
      </w:r>
      <w:r>
        <w:rPr>
          <w:rFonts w:cs="Calibri"/>
          <w:noProof w:val="0"/>
        </w:rPr>
        <w:t xml:space="preserve">space </w:t>
      </w:r>
      <w:r>
        <w:rPr>
          <w:rFonts w:cs="Calibri"/>
          <w:noProof w:val="0"/>
        </w:rPr>
        <w:fldChar w:fldCharType="begin" w:fldLock="1"/>
      </w:r>
      <w:r>
        <w:rPr>
          <w:rFonts w:cs="Calibri"/>
          <w:noProof w:val="0"/>
        </w:rPr>
        <w:instrText>ADDIN CSL_CITATION { "citationItems" : [ { "id" : "ITEM-1", "itemData" : { "DOI" : "10.1016/j.ecolind.2016.02.029", "ISBN" : "1470-160X", "ISSN" : "1470160X", "abstract" : "Urban green space (UGS) availability has become an increasingly important aspect of planning and research because of the importance of green spaces for the wellbeing of urban residents. Municipalities across the European Union (EU) use different indicators in this area. Some cities provide per-capita threshold values for urban green space (UGS); some have recommendations regarding the minimum distance to green space while others have no recommendations at all. In this study, we assess green space availability in 299 EU cities according to land use and a population data grid. The results show a diverse picture across the EU. Southern European cities show below-average availability values, which may be explained by their low forest and tree cover and reflect the history of cities in Southern Europe. Comparatively, the above-average availability values in Northern European cities are a result of not only their biophysical conditions and the presence of rich forestland in general but also of Northern European attitudes toward urban living that naturally value having forests close to home. This assessment is complemented by a detailed case study analysis of two European cities \u2013 Berlin, Germany and \u0141\u00f3d\u017a, Poland. Results showed that this approach's explanatory power depends on the data used, scale of interest, resolution of data and estimated threshold value. By comparing results using different datasets and threshold values, we discuss opportunities and limitations for developing indicators of green space availability. We conclude that UGS availability is an important indicator to navigate urban complexity to improve human health and wellbeing but is only one component of the intricate social-ecological interactions within cities.", "author" : [ { "dropping-particle" : "", "family" : "Kabisch", "given" : "Nadja", "non-dropping-particle" : "", "parse-names" : false, "suffix" : "" }, { "dropping-particle" : "", "family" : "Strohbach", "given" : "Michael", "non-dropping-particle" : "", "parse-names" : false, "suffix" : "" }, { "dropping-particle" : "", "family" : "Haase", "given" : "Dagmar", "non-dropping-particle" : "", "parse-names" : false, "suffix" : "" }, { "dropping-particle" : "", "family" : "Kronenberg", "given" : "Jakub", "non-dropping-particle" : "", "parse-names" : false, "suffix" : "" } ], "container-title" : "Ecological Indicators", "id" : "ITEM-1", "issued" : { "date-parts" : [ [ "2016" ] ] }, "page" : "586-596", "title" : "Urban green space availability in European cities", "type" : "article-journal", "volume" : "70" }, "uris" : [ "http://www.mendeley.com/documents/?uuid=f22f2d97-6f1f-4ef4-899a-d05d8fd07757" ] } ], "mendeley" : { "formattedCitation" : "(Kabisch, Strohbach, Haase, &amp; Kronenberg, 2016)", "plainTextFormattedCitation" : "(Kabisch, Strohbach, Haase, &amp; Kronenberg, 2016)", "previouslyFormattedCitation" : "(Kabisch, Strohbach, Haase, &amp; Kronenberg, 2016)" }, "properties" : {  }, "schema" : "https://github.com/citation-style-language/schema/raw/master/csl-citation.json" }</w:instrText>
      </w:r>
      <w:r>
        <w:rPr>
          <w:rFonts w:cs="Calibri"/>
          <w:noProof w:val="0"/>
        </w:rPr>
        <w:fldChar w:fldCharType="separate"/>
      </w:r>
      <w:r w:rsidRPr="00270807">
        <w:rPr>
          <w:rFonts w:cs="Calibri"/>
        </w:rPr>
        <w:t>(Kabisch</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270807">
        <w:rPr>
          <w:rFonts w:cs="Calibri"/>
        </w:rPr>
        <w:t>, 2016)</w:t>
      </w:r>
      <w:r>
        <w:rPr>
          <w:rFonts w:cs="Calibri"/>
          <w:noProof w:val="0"/>
        </w:rPr>
        <w:fldChar w:fldCharType="end"/>
      </w:r>
      <w:r w:rsidRPr="005477E2">
        <w:rPr>
          <w:rFonts w:cs="Calibri"/>
          <w:noProof w:val="0"/>
        </w:rPr>
        <w:t>, and to use the ecosystem services concept for</w:t>
      </w:r>
      <w:r>
        <w:rPr>
          <w:rFonts w:cs="Calibri"/>
          <w:noProof w:val="0"/>
        </w:rPr>
        <w:t xml:space="preserve"> improved</w:t>
      </w:r>
      <w:r w:rsidRPr="005477E2">
        <w:rPr>
          <w:rFonts w:cs="Calibri"/>
          <w:noProof w:val="0"/>
        </w:rPr>
        <w:t xml:space="preserve"> nature </w:t>
      </w:r>
      <w:r w:rsidRPr="005477E2">
        <w:rPr>
          <w:rFonts w:cs="Calibri"/>
          <w:noProof w:val="0"/>
        </w:rPr>
        <w:lastRenderedPageBreak/>
        <w:t xml:space="preserve">conservation. There are also many listed conservation areas, implemented through national policy or as part of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Natura2000 network of protected areas</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author" : [ { "dropping-particle" : "", "family" : "European Commission", "given" : "", "non-dropping-particle" : "", "parse-names" : false, "suffix" : "" } ], "id" : "ITEM-1", "issued" : { "date-parts" : [ [ "2008" ] ] }, "title" : "Natura2000", "type" : "article" }, "uris" : [ "http://www.mendeley.com/documents/?uuid=ed58d444-17d0-4b8a-ae02-5ec68190fcac" ] } ], "mendeley" : { "formattedCitation" : "(European Commission, 2008)", "plainTextFormattedCitation" : "(European Commission, 2008)", "previouslyFormattedCitation" : "(European Commission, 2008)" }, "properties" : {  }, "schema" : "https://github.com/citation-style-language/schema/raw/master/csl-citation.json" }</w:instrText>
      </w:r>
      <w:r>
        <w:rPr>
          <w:rFonts w:cs="Calibri"/>
          <w:noProof w:val="0"/>
        </w:rPr>
        <w:fldChar w:fldCharType="separate"/>
      </w:r>
      <w:r w:rsidRPr="00270807">
        <w:rPr>
          <w:rFonts w:cs="Calibri"/>
        </w:rPr>
        <w:t>(</w:t>
      </w:r>
      <w:r w:rsidRPr="00EA054E">
        <w:rPr>
          <w:rFonts w:cs="Calibri"/>
        </w:rPr>
        <w:t>European Commission, 2008</w:t>
      </w:r>
      <w:r w:rsidRPr="00270807">
        <w:rPr>
          <w:rFonts w:cs="Calibri"/>
        </w:rPr>
        <w:t>)</w:t>
      </w:r>
      <w:r>
        <w:rPr>
          <w:rFonts w:cs="Calibri"/>
          <w:noProof w:val="0"/>
        </w:rPr>
        <w:fldChar w:fldCharType="end"/>
      </w:r>
      <w:r w:rsidRPr="005477E2">
        <w:rPr>
          <w:rFonts w:cs="Calibri"/>
          <w:noProof w:val="0"/>
        </w:rPr>
        <w:t>.</w:t>
      </w:r>
    </w:p>
    <w:p w14:paraId="657F0993" w14:textId="52DD823E" w:rsidR="00681350" w:rsidRPr="005477E2" w:rsidRDefault="00681350" w:rsidP="001E43D4">
      <w:pPr>
        <w:rPr>
          <w:rFonts w:cs="Calibri"/>
          <w:noProof w:val="0"/>
        </w:rPr>
      </w:pPr>
      <w:r>
        <w:rPr>
          <w:rFonts w:cs="Calibri"/>
          <w:noProof w:val="0"/>
        </w:rPr>
        <w:t>T</w:t>
      </w:r>
      <w:r w:rsidRPr="005477E2">
        <w:rPr>
          <w:rFonts w:cs="Calibri"/>
          <w:noProof w:val="0"/>
        </w:rPr>
        <w:t xml:space="preserve">he Common Fisheries Policy has become increasingly concerned with the management of fish stocks, although more action is needed to ensure the sustainability of all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 xml:space="preserve">fisheries. The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noProof w:val="0"/>
        </w:rPr>
        <w:t>has developed Sea Basin Management Plans for the Mediterranean (Adriatic and Ionian Seas), the Black Sea, the North Sea, the Atlantic Ocean and the Arctic Ocean</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URL" : "https://ec.europa.eu/maritimeaffairs/policy/sea_basins/outermost_regions_en", "accessed" : { "date-parts" : [ [ "2017", "12", "6" ] ] }, "author" : [ { "dropping-particle" : "", "family" : "European Commission", "given" : "", "non-dropping-particle" : "", "parse-names" : false, "suffix" : "" } ], "id" : "ITEM-1", "issued" : { "date-parts" : [ [ "2017" ] ] }, "title" : "Sea basin strategy: Seas around Europe's outermost regions", "type" : "webpage" }, "uris" : [ "http://www.mendeley.com/documents/?uuid=5424dc0f-4a8c-4384-8d83-57424f298064" ] } ], "mendeley" : { "formattedCitation" : "(European Commission, 2017b)", "plainTextFormattedCitation" : "(European Commission, 2017b)", "previouslyFormattedCitation" : "(European Commission, 2017b)" }, "properties" : {  }, "schema" : "https://github.com/citation-style-language/schema/raw/master/csl-citation.json" }</w:instrText>
      </w:r>
      <w:r>
        <w:rPr>
          <w:rFonts w:cs="Calibri"/>
          <w:noProof w:val="0"/>
        </w:rPr>
        <w:fldChar w:fldCharType="separate"/>
      </w:r>
      <w:r w:rsidRPr="00EA054E">
        <w:rPr>
          <w:rFonts w:cs="Calibri"/>
        </w:rPr>
        <w:t>(European Commission, 2017b</w:t>
      </w:r>
      <w:r w:rsidRPr="00854D02">
        <w:rPr>
          <w:rFonts w:cs="Calibri"/>
        </w:rPr>
        <w:t>)</w:t>
      </w:r>
      <w:r>
        <w:rPr>
          <w:rFonts w:cs="Calibri"/>
          <w:noProof w:val="0"/>
        </w:rPr>
        <w:fldChar w:fldCharType="end"/>
      </w:r>
      <w:r w:rsidRPr="005477E2">
        <w:rPr>
          <w:rFonts w:cs="Calibri"/>
          <w:noProof w:val="0"/>
        </w:rPr>
        <w:t>. It also implemented the Marine Strategy Framework Directive (MSFD) in 2008</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author" : [ { "dropping-particle" : "", "family" : "European Union", "given" : "", "non-dropping-particle" : "", "parse-names" : false, "suffix" : "" } ], "id" : "ITEM-1", "issued" : { "date-parts" : [ [ "2008" ] ] }, "page" : "19-40", "title" : "Marine strategy [INSUFFICIENT INFORMATION!!]", "type" : "article-journal" }, "uris" : [ "http://www.mendeley.com/documents/?uuid=731bf263-8867-4c5a-917a-21d8fbb61a0c" ] } ], "mendeley" : { "formattedCitation" : "(European Union, 2008a)", "plainTextFormattedCitation" : "(European Union, 2008a)", "previouslyFormattedCitation" : "(European Union, 2008a)" }, "properties" : {  }, "schema" : "https://github.com/citation-style-language/schema/raw/master/csl-citation.json" }</w:instrText>
      </w:r>
      <w:r>
        <w:rPr>
          <w:rFonts w:cs="Calibri"/>
          <w:noProof w:val="0"/>
        </w:rPr>
        <w:fldChar w:fldCharType="separate"/>
      </w:r>
      <w:r w:rsidRPr="00A859C1">
        <w:rPr>
          <w:rFonts w:cs="Calibri"/>
        </w:rPr>
        <w:t>(</w:t>
      </w:r>
      <w:r w:rsidRPr="00EA054E">
        <w:rPr>
          <w:rFonts w:cs="Calibri"/>
        </w:rPr>
        <w:t>European Union, 2008</w:t>
      </w:r>
      <w:r w:rsidRPr="00A859C1">
        <w:rPr>
          <w:rFonts w:cs="Calibri"/>
        </w:rPr>
        <w:t>)</w:t>
      </w:r>
      <w:r>
        <w:rPr>
          <w:rFonts w:cs="Calibri"/>
          <w:noProof w:val="0"/>
        </w:rPr>
        <w:fldChar w:fldCharType="end"/>
      </w:r>
      <w:r w:rsidRPr="005477E2">
        <w:rPr>
          <w:rFonts w:cs="Calibri"/>
          <w:noProof w:val="0"/>
        </w:rPr>
        <w:t xml:space="preserve">, a Directive for </w:t>
      </w:r>
      <w:r>
        <w:rPr>
          <w:rFonts w:cs="Calibri"/>
          <w:noProof w:val="0"/>
        </w:rPr>
        <w:t>maritime</w:t>
      </w:r>
      <w:r w:rsidRPr="005477E2">
        <w:rPr>
          <w:rFonts w:cs="Calibri"/>
          <w:noProof w:val="0"/>
        </w:rPr>
        <w:t xml:space="preserve"> spatial planning</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author" : [ { "dropping-particle" : "", "family" : "European Union", "given" : "", "non-dropping-particle" : "", "parse-names" : false, "suffix" : "" } ], "id" : "ITEM-1", "issued" : { "date-parts" : [ [ "2014" ] ] }, "page" : "135-145", "title" : "Directive for maritime spatial planning", "type" : "article" }, "uris" : [ "http://www.mendeley.com/documents/?uuid=5023b616-39fa-44fd-bc16-006a1ae49fa0" ] } ], "mendeley" : { "formattedCitation" : "(European Union, 2014)", "plainTextFormattedCitation" : "(European Union, 2014)", "previouslyFormattedCitation" : "(European Union, 2014)" }, "properties" : {  }, "schema" : "https://github.com/citation-style-language/schema/raw/master/csl-citation.json" }</w:instrText>
      </w:r>
      <w:r>
        <w:rPr>
          <w:rFonts w:cs="Calibri"/>
          <w:noProof w:val="0"/>
        </w:rPr>
        <w:fldChar w:fldCharType="separate"/>
      </w:r>
      <w:r w:rsidRPr="00854D02">
        <w:rPr>
          <w:rFonts w:cs="Calibri"/>
        </w:rPr>
        <w:t>(</w:t>
      </w:r>
      <w:r w:rsidRPr="00EA054E">
        <w:rPr>
          <w:rFonts w:cs="Calibri"/>
        </w:rPr>
        <w:t>European Union, 2014</w:t>
      </w:r>
      <w:r w:rsidRPr="00854D02">
        <w:rPr>
          <w:rFonts w:cs="Calibri"/>
        </w:rPr>
        <w:t>)</w:t>
      </w:r>
      <w:r>
        <w:rPr>
          <w:rFonts w:cs="Calibri"/>
          <w:noProof w:val="0"/>
        </w:rPr>
        <w:fldChar w:fldCharType="end"/>
      </w:r>
      <w:r>
        <w:rPr>
          <w:rFonts w:cs="Calibri"/>
          <w:noProof w:val="0"/>
        </w:rPr>
        <w:t xml:space="preserve">, and </w:t>
      </w:r>
      <w:r w:rsidRPr="005477E2">
        <w:rPr>
          <w:rFonts w:cs="Calibri"/>
          <w:noProof w:val="0"/>
        </w:rPr>
        <w:t>set out a Blue Growth Agenda</w:t>
      </w:r>
      <w:r>
        <w:rPr>
          <w:rFonts w:cs="Calibri"/>
          <w:noProof w:val="0"/>
        </w:rPr>
        <w:t xml:space="preserve"> </w:t>
      </w:r>
      <w:r>
        <w:rPr>
          <w:rFonts w:cs="Calibri"/>
          <w:noProof w:val="0"/>
        </w:rPr>
        <w:fldChar w:fldCharType="begin" w:fldLock="1"/>
      </w:r>
      <w:r>
        <w:rPr>
          <w:rFonts w:cs="Calibri"/>
          <w:noProof w:val="0"/>
        </w:rPr>
        <w:instrText>ADDIN CSL_CITATION { "citationItems" : [ { "id" : "ITEM-1", "itemData" : { "DOI" : "10.2771/43949", "URL" : "http://ec.europa.eu/maritimeaffairs/policy/blue_growth/", "author" : [ { "dropping-particle" : "", "family" : "European Commission", "given" : "", "non-dropping-particle" : "", "parse-names" : false, "suffix" : "" } ], "id" : "ITEM-1", "issued" : { "date-parts" : [ [ "2015" ] ] }, "title" : "Blue Growth", "type" : "webpage" }, "uris" : [ "http://www.mendeley.com/documents/?uuid=0d86f0b8-bc34-4928-8088-a5796f63f9dd" ] } ], "mendeley" : { "formattedCitation" : "(European Commission, 2015a)", "plainTextFormattedCitation" : "(European Commission, 2015a)", "previouslyFormattedCitation" : "(European Commission, 2015a)" }, "properties" : {  }, "schema" : "https://github.com/citation-style-language/schema/raw/master/csl-citation.json" }</w:instrText>
      </w:r>
      <w:r>
        <w:rPr>
          <w:rFonts w:cs="Calibri"/>
          <w:noProof w:val="0"/>
        </w:rPr>
        <w:fldChar w:fldCharType="separate"/>
      </w:r>
      <w:r w:rsidRPr="006A036C">
        <w:rPr>
          <w:rFonts w:cs="Calibri"/>
        </w:rPr>
        <w:t>(</w:t>
      </w:r>
      <w:r w:rsidRPr="00EA054E">
        <w:rPr>
          <w:rFonts w:cs="Calibri"/>
        </w:rPr>
        <w:t>European Commission, 2015a</w:t>
      </w:r>
      <w:r w:rsidRPr="006A036C">
        <w:rPr>
          <w:rFonts w:cs="Calibri"/>
        </w:rPr>
        <w:t>)</w:t>
      </w:r>
      <w:r>
        <w:rPr>
          <w:rFonts w:cs="Calibri"/>
          <w:noProof w:val="0"/>
        </w:rPr>
        <w:fldChar w:fldCharType="end"/>
      </w:r>
      <w:r>
        <w:rPr>
          <w:rFonts w:cs="Calibri"/>
          <w:noProof w:val="0"/>
        </w:rPr>
        <w:t>.</w:t>
      </w:r>
    </w:p>
    <w:p w14:paraId="559F41BD" w14:textId="0AABE2AF" w:rsidR="00681350" w:rsidRPr="005477E2" w:rsidRDefault="00681350" w:rsidP="001E43D4">
      <w:pPr>
        <w:rPr>
          <w:rFonts w:cs="Calibri"/>
        </w:rPr>
      </w:pPr>
      <w:r w:rsidRPr="005477E2">
        <w:rPr>
          <w:rFonts w:cs="Calibri"/>
          <w:b/>
        </w:rPr>
        <w:t>Non-E</w:t>
      </w:r>
      <w:r>
        <w:rPr>
          <w:rFonts w:cs="Calibri"/>
          <w:b/>
        </w:rPr>
        <w:t xml:space="preserve">uropean </w:t>
      </w:r>
      <w:r w:rsidRPr="005477E2">
        <w:rPr>
          <w:rFonts w:cs="Calibri"/>
          <w:b/>
        </w:rPr>
        <w:t>U</w:t>
      </w:r>
      <w:r>
        <w:rPr>
          <w:rFonts w:cs="Calibri"/>
          <w:b/>
        </w:rPr>
        <w:t>nion</w:t>
      </w:r>
      <w:r w:rsidRPr="005477E2">
        <w:rPr>
          <w:rFonts w:cs="Calibri"/>
          <w:b/>
        </w:rPr>
        <w:t xml:space="preserve"> countries. </w:t>
      </w:r>
      <w:r w:rsidRPr="005477E2">
        <w:rPr>
          <w:rFonts w:cs="Calibri"/>
        </w:rPr>
        <w:t xml:space="preserve">Most of </w:t>
      </w:r>
      <w:r>
        <w:rPr>
          <w:rFonts w:cs="Calibri"/>
        </w:rPr>
        <w:t xml:space="preserve">the </w:t>
      </w:r>
      <w:r w:rsidRPr="005477E2">
        <w:rPr>
          <w:rFonts w:cs="Calibri"/>
        </w:rPr>
        <w:t>non-</w:t>
      </w:r>
      <w:r>
        <w:rPr>
          <w:rFonts w:ascii="Calibri" w:eastAsia="Calibri" w:hAnsi="Calibri" w:cs="Calibri"/>
          <w:lang w:eastAsia="en-GB"/>
        </w:rPr>
        <w:t>European Union</w:t>
      </w:r>
      <w:r w:rsidRPr="005477E2">
        <w:rPr>
          <w:rFonts w:ascii="Calibri" w:eastAsia="Calibri" w:hAnsi="Calibri" w:cs="Times New Roman"/>
        </w:rPr>
        <w:t xml:space="preserve"> </w:t>
      </w:r>
      <w:r>
        <w:rPr>
          <w:rFonts w:cs="Calibri"/>
        </w:rPr>
        <w:t>countries of Europe and Central Asia</w:t>
      </w:r>
      <w:r w:rsidRPr="005477E2">
        <w:rPr>
          <w:rFonts w:cs="Calibri"/>
        </w:rPr>
        <w:t xml:space="preserve"> are either involved </w:t>
      </w:r>
      <w:r>
        <w:rPr>
          <w:rFonts w:cs="Calibri"/>
        </w:rPr>
        <w:t>in</w:t>
      </w:r>
      <w:r w:rsidRPr="005477E2">
        <w:rPr>
          <w:rFonts w:cs="Calibri"/>
        </w:rPr>
        <w:t xml:space="preserve"> </w:t>
      </w:r>
      <w:r>
        <w:rPr>
          <w:rFonts w:ascii="Calibri" w:eastAsia="Calibri" w:hAnsi="Calibri" w:cs="Calibri"/>
          <w:lang w:eastAsia="en-GB"/>
        </w:rPr>
        <w:t>European Union</w:t>
      </w:r>
      <w:r w:rsidRPr="005477E2">
        <w:rPr>
          <w:rFonts w:cs="Calibri"/>
        </w:rPr>
        <w:t xml:space="preserve">- led initiatives, such as </w:t>
      </w:r>
      <w:r>
        <w:rPr>
          <w:rFonts w:cs="Calibri"/>
        </w:rPr>
        <w:t xml:space="preserve">the </w:t>
      </w:r>
      <w:r w:rsidRPr="005477E2">
        <w:rPr>
          <w:rFonts w:cs="Calibri"/>
        </w:rPr>
        <w:t>E</w:t>
      </w:r>
      <w:r>
        <w:rPr>
          <w:rFonts w:cs="Calibri"/>
        </w:rPr>
        <w:t xml:space="preserve">uropean </w:t>
      </w:r>
      <w:r w:rsidRPr="005477E2">
        <w:rPr>
          <w:rFonts w:cs="Calibri"/>
        </w:rPr>
        <w:t>E</w:t>
      </w:r>
      <w:r>
        <w:rPr>
          <w:rFonts w:cs="Calibri"/>
        </w:rPr>
        <w:t xml:space="preserve">nvironment </w:t>
      </w:r>
      <w:r w:rsidRPr="005477E2">
        <w:rPr>
          <w:rFonts w:cs="Calibri"/>
        </w:rPr>
        <w:t>A</w:t>
      </w:r>
      <w:r>
        <w:rPr>
          <w:rFonts w:cs="Calibri"/>
        </w:rPr>
        <w:t xml:space="preserve">gency </w:t>
      </w:r>
      <w:r>
        <w:rPr>
          <w:rFonts w:cs="Calibri"/>
        </w:rPr>
        <w:fldChar w:fldCharType="begin" w:fldLock="1"/>
      </w:r>
      <w:r>
        <w:rPr>
          <w:rFonts w:cs="Calibri"/>
        </w:rPr>
        <w:instrText>ADDIN CSL_CITATION { "citationItems" : [ { "id" : "ITEM-1", "itemData" : { "URL" : "https://www.eea.europa.eu/countries-and-regions", "accessed" : { "date-parts" : [ [ "2017", "12", "7" ] ] }, "author" : [ { "dropping-particle" : "", "family" : "EEA", "given" : "", "non-dropping-particle" : "", "parse-names" : false, "suffix" : "" } ], "id" : "ITEM-1", "issued" : { "date-parts" : [ [ "0" ] ] }, "title" : "Countries", "type" : "webpage" }, "uris" : [ "http://www.mendeley.com/documents/?uuid=4317c7bc-ca17-4431-9a0b-97eb7c60e50a" ] } ], "mendeley" : { "formattedCitation" : "(EEA, n.d.)", "plainTextFormattedCitation" : "(EEA, n.d.)", "previouslyFormattedCitation" : "(EEA, n.d.)" }, "properties" : {  }, "schema" : "https://github.com/citation-style-language/schema/raw/master/csl-citation.json" }</w:instrText>
      </w:r>
      <w:r>
        <w:rPr>
          <w:rFonts w:cs="Calibri"/>
        </w:rPr>
        <w:fldChar w:fldCharType="separate"/>
      </w:r>
      <w:r w:rsidRPr="008C4E66">
        <w:rPr>
          <w:rFonts w:cs="Calibri"/>
        </w:rPr>
        <w:t>(</w:t>
      </w:r>
      <w:r w:rsidRPr="00EA054E">
        <w:rPr>
          <w:rFonts w:cs="Calibri"/>
        </w:rPr>
        <w:t>EEA, n.d.</w:t>
      </w:r>
      <w:r w:rsidRPr="008C4E66">
        <w:rPr>
          <w:rFonts w:cs="Calibri"/>
        </w:rPr>
        <w:t>)</w:t>
      </w:r>
      <w:r>
        <w:rPr>
          <w:rFonts w:cs="Calibri"/>
        </w:rPr>
        <w:fldChar w:fldCharType="end"/>
      </w:r>
      <w:r w:rsidRPr="005477E2">
        <w:rPr>
          <w:rFonts w:cs="Calibri"/>
        </w:rPr>
        <w:t xml:space="preserve">, or </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rPr>
        <w:t>association agreements (all the non-</w:t>
      </w:r>
      <w:r>
        <w:rPr>
          <w:rFonts w:ascii="Calibri" w:eastAsia="Calibri" w:hAnsi="Calibri" w:cs="Calibri"/>
          <w:lang w:eastAsia="en-GB"/>
        </w:rPr>
        <w:t>European Union</w:t>
      </w:r>
      <w:r w:rsidRPr="005477E2">
        <w:rPr>
          <w:rFonts w:ascii="Calibri" w:eastAsia="Calibri" w:hAnsi="Calibri" w:cs="Times New Roman"/>
        </w:rPr>
        <w:t xml:space="preserve"> </w:t>
      </w:r>
      <w:r w:rsidRPr="005477E2">
        <w:rPr>
          <w:rFonts w:cs="Calibri"/>
        </w:rPr>
        <w:t>Western and Central Europea</w:t>
      </w:r>
      <w:r>
        <w:rPr>
          <w:rFonts w:cs="Calibri"/>
        </w:rPr>
        <w:t>n countries except for Switzerland,</w:t>
      </w:r>
      <w:r w:rsidRPr="005477E2">
        <w:rPr>
          <w:rFonts w:cs="Calibri"/>
        </w:rPr>
        <w:t xml:space="preserve"> Georgia, Moldova and Ukraine), </w:t>
      </w:r>
      <w:r>
        <w:rPr>
          <w:rFonts w:cs="Calibri"/>
        </w:rPr>
        <w:t xml:space="preserve">non-European Union organizations such as </w:t>
      </w:r>
      <w:r w:rsidRPr="00DF3934">
        <w:rPr>
          <w:rFonts w:cs="Calibri"/>
        </w:rPr>
        <w:t xml:space="preserve">The European Free Trade Association </w:t>
      </w:r>
      <w:r>
        <w:rPr>
          <w:rFonts w:cs="Calibri"/>
        </w:rPr>
        <w:t xml:space="preserve">(EFTA) </w:t>
      </w:r>
      <w:r w:rsidR="00DE0FBD">
        <w:rPr>
          <w:rFonts w:cs="Calibri"/>
        </w:rPr>
        <w:fldChar w:fldCharType="begin" w:fldLock="1"/>
      </w:r>
      <w:r w:rsidR="00DE0FBD">
        <w:rPr>
          <w:rFonts w:cs="Calibri"/>
        </w:rPr>
        <w:instrText>ADDIN CSL_CITATION { "citationItems" : [ { "id" : "ITEM-1", "itemData" : { "URL" : "http://www.efta.int", "accessed" : { "date-parts" : [ [ "2017", "12", "7" ] ] }, "id" : "ITEM-1", "issued" : { "date-parts" : [ [ "0" ] ] }, "title" : "European Free Trade Association", "type" : "webpage" }, "uris" : [ "http://www.mendeley.com/documents/?uuid=f62b9828-cd7b-4bd4-bcde-dd39d0cbbcc0" ] } ], "mendeley" : { "formattedCitation" : "(\u201cEuropean Free Trade Association,\u201d n.d.)", "plainTextFormattedCitation" : "(\u201cEuropean Free Trade Association,\u201d n.d.)", "previouslyFormattedCitation" : "(\u201cEuropean Free Trade Association,\u201d n.d.)" }, "properties" : {  }, "schema" : "https://github.com/citation-style-language/schema/raw/master/csl-citation.json" }</w:instrText>
      </w:r>
      <w:r w:rsidR="00DE0FBD">
        <w:rPr>
          <w:rFonts w:cs="Calibri"/>
        </w:rPr>
        <w:fldChar w:fldCharType="separate"/>
      </w:r>
      <w:r w:rsidR="00DE0FBD" w:rsidRPr="008B34B4">
        <w:rPr>
          <w:rFonts w:cs="Calibri"/>
        </w:rPr>
        <w:t>(</w:t>
      </w:r>
      <w:r w:rsidR="00DE0FBD">
        <w:rPr>
          <w:rFonts w:cs="Calibri"/>
        </w:rPr>
        <w:t>EFTA,</w:t>
      </w:r>
      <w:r w:rsidR="00DE0FBD" w:rsidRPr="008B34B4">
        <w:rPr>
          <w:rFonts w:cs="Calibri"/>
        </w:rPr>
        <w:t xml:space="preserve"> n.d.)</w:t>
      </w:r>
      <w:r w:rsidR="00DE0FBD">
        <w:rPr>
          <w:rFonts w:cs="Calibri"/>
        </w:rPr>
        <w:fldChar w:fldCharType="end"/>
      </w:r>
      <w:r>
        <w:rPr>
          <w:rFonts w:cs="Calibri"/>
        </w:rPr>
        <w:t xml:space="preserve">, </w:t>
      </w:r>
      <w:r w:rsidRPr="005477E2">
        <w:rPr>
          <w:rFonts w:cs="Calibri"/>
        </w:rPr>
        <w:t>or in post-USSR</w:t>
      </w:r>
      <w:r>
        <w:rPr>
          <w:rFonts w:cs="Calibri"/>
        </w:rPr>
        <w:t>, organiz</w:t>
      </w:r>
      <w:r w:rsidRPr="005477E2">
        <w:rPr>
          <w:rFonts w:cs="Calibri"/>
        </w:rPr>
        <w:t>ations</w:t>
      </w:r>
      <w:r w:rsidRPr="000B70D0">
        <w:rPr>
          <w:rFonts w:cs="Calibri"/>
        </w:rPr>
        <w:t xml:space="preserve"> </w:t>
      </w:r>
      <w:r>
        <w:rPr>
          <w:rFonts w:cs="Calibri"/>
        </w:rPr>
        <w:t xml:space="preserve">led by </w:t>
      </w:r>
      <w:r w:rsidRPr="005477E2">
        <w:rPr>
          <w:rFonts w:cs="Calibri"/>
        </w:rPr>
        <w:t xml:space="preserve">Russia, such as the Commonwealth of Independent States (CIS) </w:t>
      </w:r>
      <w:r w:rsidR="00DE0FBD">
        <w:rPr>
          <w:rFonts w:cs="Calibri"/>
        </w:rPr>
        <w:fldChar w:fldCharType="begin" w:fldLock="1"/>
      </w:r>
      <w:r w:rsidR="00DE0FBD">
        <w:rPr>
          <w:rFonts w:cs="Calibri"/>
        </w:rPr>
        <w:instrText>ADDIN CSL_CITATION { "citationItems" : [ { "id" : "ITEM-1", "itemData" : { "URL" : "http://www.cis.minsk.by", "accessed" : { "date-parts" : [ [ "2017", "12", "7" ] ] }, "id" : "ITEM-1", "issued" : { "date-parts" : [ [ "0" ] ] }, "title" : "Commonwealth of Independent States", "type" : "webpage" }, "uris" : [ "http://www.mendeley.com/documents/?uuid=d6856df2-7b1a-40c4-a447-200dc9cb4555" ] } ], "mendeley" : { "formattedCitation" : "(\u201cCommonwealth of Independent States,\u201d n.d.)", "plainTextFormattedCitation" : "(\u201cCommonwealth of Independent States,\u201d n.d.)", "previouslyFormattedCitation" : "(\u201cCommonwealth of Independent States,\u201d n.d.)" }, "properties" : {  }, "schema" : "https://github.com/citation-style-language/schema/raw/master/csl-citation.json" }</w:instrText>
      </w:r>
      <w:r w:rsidR="00DE0FBD">
        <w:rPr>
          <w:rFonts w:cs="Calibri"/>
        </w:rPr>
        <w:fldChar w:fldCharType="separate"/>
      </w:r>
      <w:r w:rsidR="00DE0FBD" w:rsidRPr="008B34B4">
        <w:rPr>
          <w:rFonts w:cs="Calibri"/>
        </w:rPr>
        <w:t>(</w:t>
      </w:r>
      <w:r w:rsidR="00DE0FBD">
        <w:rPr>
          <w:rFonts w:cs="Calibri"/>
        </w:rPr>
        <w:t>CIS,</w:t>
      </w:r>
      <w:r w:rsidR="00DE0FBD" w:rsidRPr="008B34B4">
        <w:rPr>
          <w:rFonts w:cs="Calibri"/>
        </w:rPr>
        <w:t xml:space="preserve"> n.d.)</w:t>
      </w:r>
      <w:r w:rsidR="00DE0FBD">
        <w:rPr>
          <w:rFonts w:cs="Calibri"/>
        </w:rPr>
        <w:fldChar w:fldCharType="end"/>
      </w:r>
      <w:r>
        <w:rPr>
          <w:rFonts w:cs="Calibri"/>
        </w:rPr>
        <w:t xml:space="preserve"> </w:t>
      </w:r>
      <w:r w:rsidRPr="005477E2">
        <w:rPr>
          <w:rFonts w:cs="Calibri"/>
        </w:rPr>
        <w:t xml:space="preserve">or the Eurasian Economic Union </w:t>
      </w:r>
      <w:r w:rsidR="00DE0FBD">
        <w:rPr>
          <w:rFonts w:cs="Calibri"/>
        </w:rPr>
        <w:fldChar w:fldCharType="begin" w:fldLock="1"/>
      </w:r>
      <w:r w:rsidR="00DE0FBD">
        <w:rPr>
          <w:rFonts w:cs="Calibri"/>
        </w:rPr>
        <w:instrText>ADDIN CSL_CITATION { "citationItems" : [ { "id" : "ITEM-1", "itemData" : { "URL" : "http://www.eaeunion.org/?lang=en", "accessed" : { "date-parts" : [ [ "2017", "12", "7" ] ] }, "id" : "ITEM-1", "issued" : { "date-parts" : [ [ "0" ] ] }, "title" : "Eurasian Economic Union", "type" : "webpage" }, "uris" : [ "http://www.mendeley.com/documents/?uuid=75509d89-0f08-4f51-b906-08d5da5ee4a7" ] } ], "mendeley" : { "formattedCitation" : "(\u201cEurasian Economic Union,\u201d n.d.)", "plainTextFormattedCitation" : "(\u201cEurasian Economic Union,\u201d n.d.)", "previouslyFormattedCitation" : "(\u201cEurasian Economic Union,\u201d n.d.)" }, "properties" : {  }, "schema" : "https://github.com/citation-style-language/schema/raw/master/csl-citation.json" }</w:instrText>
      </w:r>
      <w:r w:rsidR="00DE0FBD">
        <w:rPr>
          <w:rFonts w:cs="Calibri"/>
        </w:rPr>
        <w:fldChar w:fldCharType="separate"/>
      </w:r>
      <w:r w:rsidR="00DE0FBD" w:rsidRPr="008B34B4">
        <w:rPr>
          <w:rFonts w:cs="Calibri"/>
        </w:rPr>
        <w:t>(</w:t>
      </w:r>
      <w:r w:rsidR="00DE0FBD">
        <w:rPr>
          <w:rFonts w:cs="Calibri"/>
        </w:rPr>
        <w:t>EEU,</w:t>
      </w:r>
      <w:r w:rsidR="00DE0FBD" w:rsidRPr="008B34B4">
        <w:rPr>
          <w:rFonts w:cs="Calibri"/>
        </w:rPr>
        <w:t xml:space="preserve"> n.d.)</w:t>
      </w:r>
      <w:r w:rsidR="00DE0FBD">
        <w:rPr>
          <w:rFonts w:cs="Calibri"/>
        </w:rPr>
        <w:fldChar w:fldCharType="end"/>
      </w:r>
      <w:r w:rsidRPr="005477E2">
        <w:rPr>
          <w:rFonts w:cs="Calibri"/>
        </w:rPr>
        <w:t xml:space="preserve">. The countries involved </w:t>
      </w:r>
      <w:r>
        <w:rPr>
          <w:rFonts w:cs="Calibri"/>
        </w:rPr>
        <w:t>in</w:t>
      </w:r>
      <w:r w:rsidRPr="005477E2">
        <w:rPr>
          <w:rFonts w:cs="Calibri"/>
        </w:rPr>
        <w:t xml:space="preserve"> </w:t>
      </w:r>
      <w:r>
        <w:rPr>
          <w:rFonts w:ascii="Calibri" w:eastAsia="Calibri" w:hAnsi="Calibri" w:cs="Calibri"/>
          <w:lang w:eastAsia="en-GB"/>
        </w:rPr>
        <w:t>European Union</w:t>
      </w:r>
      <w:r w:rsidRPr="005477E2">
        <w:rPr>
          <w:rFonts w:cs="Calibri"/>
        </w:rPr>
        <w:t xml:space="preserve">-related initiatives are converging their biodiversity governance frameworks with </w:t>
      </w:r>
      <w:r>
        <w:rPr>
          <w:rFonts w:cs="Calibri"/>
        </w:rPr>
        <w:t xml:space="preserve">that of </w:t>
      </w:r>
      <w:r w:rsidRPr="005477E2">
        <w:rPr>
          <w:rFonts w:cs="Calibri"/>
        </w:rPr>
        <w:t xml:space="preserve">the </w:t>
      </w:r>
      <w:r>
        <w:rPr>
          <w:rFonts w:ascii="Calibri" w:eastAsia="Calibri" w:hAnsi="Calibri" w:cs="Calibri"/>
          <w:lang w:eastAsia="en-GB"/>
        </w:rPr>
        <w:t>European Union</w:t>
      </w:r>
      <w:r w:rsidRPr="005477E2">
        <w:rPr>
          <w:rFonts w:cs="Calibri"/>
        </w:rPr>
        <w:t xml:space="preserve">. Post-USSR initiatives do not promote policies or institutions with direct implications </w:t>
      </w:r>
      <w:r>
        <w:rPr>
          <w:rFonts w:cs="Calibri"/>
        </w:rPr>
        <w:t>for</w:t>
      </w:r>
      <w:r w:rsidRPr="005477E2">
        <w:rPr>
          <w:rFonts w:cs="Calibri"/>
        </w:rPr>
        <w:t xml:space="preserve"> </w:t>
      </w:r>
      <w:r>
        <w:rPr>
          <w:rFonts w:cs="Calibri"/>
        </w:rPr>
        <w:t>nature. E</w:t>
      </w:r>
      <w:r w:rsidRPr="005477E2">
        <w:rPr>
          <w:rFonts w:cs="Calibri"/>
        </w:rPr>
        <w:t>ssentially</w:t>
      </w:r>
      <w:r>
        <w:rPr>
          <w:rFonts w:cs="Calibri"/>
        </w:rPr>
        <w:t>,</w:t>
      </w:r>
      <w:r w:rsidRPr="005477E2">
        <w:rPr>
          <w:rFonts w:cs="Calibri"/>
        </w:rPr>
        <w:t xml:space="preserve"> they are trade and custom</w:t>
      </w:r>
      <w:r>
        <w:rPr>
          <w:rFonts w:cs="Calibri"/>
        </w:rPr>
        <w:t>s</w:t>
      </w:r>
      <w:r w:rsidRPr="005477E2">
        <w:rPr>
          <w:rFonts w:cs="Calibri"/>
        </w:rPr>
        <w:t xml:space="preserve"> agreements, although with ambitions of expanding to other sectors. The indirect impacts include</w:t>
      </w:r>
      <w:r>
        <w:rPr>
          <w:rFonts w:cs="Calibri"/>
        </w:rPr>
        <w:t>, for example,</w:t>
      </w:r>
      <w:r w:rsidRPr="005477E2">
        <w:rPr>
          <w:rFonts w:cs="Calibri"/>
        </w:rPr>
        <w:t xml:space="preserve"> </w:t>
      </w:r>
      <w:r>
        <w:rPr>
          <w:rFonts w:cs="Calibri"/>
        </w:rPr>
        <w:t xml:space="preserve">the </w:t>
      </w:r>
      <w:r w:rsidRPr="005477E2">
        <w:rPr>
          <w:rFonts w:cs="Calibri"/>
        </w:rPr>
        <w:t xml:space="preserve">orientation of </w:t>
      </w:r>
      <w:r>
        <w:rPr>
          <w:rFonts w:cs="Calibri"/>
        </w:rPr>
        <w:t xml:space="preserve">the </w:t>
      </w:r>
      <w:r w:rsidRPr="005477E2">
        <w:rPr>
          <w:rFonts w:cs="Calibri"/>
        </w:rPr>
        <w:t>agricultural sectors of the Commonwealth of Independent States and Eurasian Economic Union</w:t>
      </w:r>
      <w:r>
        <w:rPr>
          <w:rFonts w:cs="Calibri"/>
        </w:rPr>
        <w:t xml:space="preserve"> </w:t>
      </w:r>
      <w:r w:rsidRPr="005477E2">
        <w:rPr>
          <w:rFonts w:cs="Calibri"/>
        </w:rPr>
        <w:t xml:space="preserve">countries towards exports to the Russian market. </w:t>
      </w:r>
    </w:p>
    <w:p w14:paraId="59A9DABB" w14:textId="1BF8A179" w:rsidR="00681350" w:rsidRDefault="00681350" w:rsidP="001E43D4">
      <w:pPr>
        <w:rPr>
          <w:rFonts w:cs="Calibri"/>
        </w:rPr>
      </w:pPr>
      <w:r w:rsidRPr="005477E2">
        <w:rPr>
          <w:rFonts w:cs="Calibri"/>
        </w:rPr>
        <w:t xml:space="preserve">Most of the countries in the region </w:t>
      </w:r>
      <w:r>
        <w:rPr>
          <w:rFonts w:cs="Calibri"/>
        </w:rPr>
        <w:t>have</w:t>
      </w:r>
      <w:r w:rsidRPr="005477E2">
        <w:rPr>
          <w:rFonts w:cs="Calibri"/>
        </w:rPr>
        <w:t xml:space="preserve"> signed and ratified all the major multilateral environmental agreements dealing with </w:t>
      </w:r>
      <w:r>
        <w:rPr>
          <w:rFonts w:cs="Calibri"/>
        </w:rPr>
        <w:t>nature</w:t>
      </w:r>
      <w:r w:rsidRPr="005477E2">
        <w:rPr>
          <w:rFonts w:cs="Calibri"/>
        </w:rPr>
        <w:t xml:space="preserve"> and related trade and production issues. Private governance arrangements play an increasing role in national and international biodiversity governance regimes. A pri</w:t>
      </w:r>
      <w:r>
        <w:rPr>
          <w:rFonts w:cs="Calibri"/>
        </w:rPr>
        <w:t>me example is forest and fisheries</w:t>
      </w:r>
      <w:r w:rsidRPr="005477E2">
        <w:rPr>
          <w:rFonts w:cs="Calibri"/>
        </w:rPr>
        <w:t xml:space="preserve"> certification, such as</w:t>
      </w:r>
      <w:r>
        <w:rPr>
          <w:rFonts w:cs="Calibri"/>
        </w:rPr>
        <w:t xml:space="preserve"> those by the</w:t>
      </w:r>
      <w:r w:rsidRPr="005477E2">
        <w:rPr>
          <w:rFonts w:cs="Calibri"/>
        </w:rPr>
        <w:t xml:space="preserve"> </w:t>
      </w:r>
      <w:r w:rsidRPr="004415F4">
        <w:rPr>
          <w:rFonts w:cs="Calibri"/>
        </w:rPr>
        <w:t>Forest Stewardship Council</w:t>
      </w:r>
      <w:r>
        <w:rPr>
          <w:rFonts w:cs="Calibri"/>
        </w:rPr>
        <w:t xml:space="preserve"> </w:t>
      </w:r>
      <w:r w:rsidRPr="005477E2">
        <w:rPr>
          <w:rFonts w:cs="Calibri"/>
        </w:rPr>
        <w:t xml:space="preserve">and </w:t>
      </w:r>
      <w:r>
        <w:rPr>
          <w:rFonts w:cs="Calibri"/>
        </w:rPr>
        <w:t xml:space="preserve">the </w:t>
      </w:r>
      <w:r w:rsidRPr="004415F4">
        <w:rPr>
          <w:rFonts w:cs="Calibri"/>
        </w:rPr>
        <w:t>Marine Stewardship Council</w:t>
      </w:r>
      <w:r w:rsidRPr="005477E2">
        <w:rPr>
          <w:rFonts w:cs="Calibri"/>
        </w:rPr>
        <w:t>. Although their fit to purpose and role in protecting species and habitats is heavily criticised, there is a consensus that the overall impact is positive</w:t>
      </w:r>
      <w:r>
        <w:rPr>
          <w:rFonts w:cs="Calibri"/>
        </w:rPr>
        <w:t xml:space="preserve"> (Elbakidze </w:t>
      </w:r>
      <w:r w:rsidR="00C56B4E" w:rsidRPr="00C56B4E">
        <w:rPr>
          <w:rFonts w:cs="Calibri"/>
          <w:i/>
        </w:rPr>
        <w:t>et al.</w:t>
      </w:r>
      <w:r>
        <w:rPr>
          <w:rFonts w:cs="Calibri"/>
        </w:rPr>
        <w:t xml:space="preserve"> 2011)</w:t>
      </w:r>
      <w:r w:rsidRPr="005477E2">
        <w:rPr>
          <w:rFonts w:cs="Calibri"/>
        </w:rPr>
        <w:t xml:space="preserve">. In </w:t>
      </w:r>
      <w:r>
        <w:rPr>
          <w:rFonts w:cs="Calibri"/>
        </w:rPr>
        <w:t xml:space="preserve">the </w:t>
      </w:r>
      <w:r w:rsidRPr="005477E2">
        <w:rPr>
          <w:rFonts w:cs="Calibri"/>
        </w:rPr>
        <w:t xml:space="preserve">case of the </w:t>
      </w:r>
      <w:r w:rsidRPr="004415F4">
        <w:rPr>
          <w:rFonts w:cs="Calibri"/>
        </w:rPr>
        <w:t>Forest Stewardship Council</w:t>
      </w:r>
      <w:r>
        <w:rPr>
          <w:rFonts w:cs="Calibri"/>
        </w:rPr>
        <w:t>,</w:t>
      </w:r>
      <w:r w:rsidRPr="005477E2">
        <w:rPr>
          <w:rFonts w:cs="Calibri"/>
        </w:rPr>
        <w:t xml:space="preserve"> this is often observed in countries with top-down governance systems </w:t>
      </w:r>
      <w:r w:rsidR="009F57E3" w:rsidRPr="00A02416">
        <w:rPr>
          <w:rFonts w:cs="Calibri"/>
        </w:rPr>
        <w:t xml:space="preserve">(Niedziałkowski &amp; Shkaruba, </w:t>
      </w:r>
      <w:r w:rsidR="009F57E3">
        <w:rPr>
          <w:rFonts w:cs="Calibri"/>
        </w:rPr>
        <w:t>in press</w:t>
      </w:r>
      <w:r w:rsidR="009F57E3" w:rsidRPr="00A02416">
        <w:rPr>
          <w:rFonts w:cs="Calibri"/>
        </w:rPr>
        <w:t>)</w:t>
      </w:r>
      <w:r w:rsidRPr="005477E2">
        <w:rPr>
          <w:rFonts w:cs="Calibri"/>
        </w:rPr>
        <w:t>.</w:t>
      </w:r>
    </w:p>
    <w:p w14:paraId="6439276D" w14:textId="77777777" w:rsidR="00681350" w:rsidRPr="005477E2" w:rsidRDefault="00681350" w:rsidP="001E43D4">
      <w:pPr>
        <w:rPr>
          <w:rFonts w:cs="Calibri"/>
        </w:rPr>
      </w:pPr>
    </w:p>
    <w:p w14:paraId="7FAA6539" w14:textId="023C7FED" w:rsidR="00681350" w:rsidRPr="005477E2" w:rsidRDefault="00681350" w:rsidP="007A3472">
      <w:pPr>
        <w:pStyle w:val="Heading2"/>
        <w:rPr>
          <w:rFonts w:eastAsia="Calibri"/>
        </w:rPr>
      </w:pPr>
      <w:bookmarkStart w:id="140" w:name="_Toc502755799"/>
      <w:bookmarkStart w:id="141" w:name="_Toc504380582"/>
      <w:bookmarkStart w:id="142" w:name="_Toc519504380"/>
      <w:r w:rsidRPr="005477E2">
        <w:rPr>
          <w:rFonts w:eastAsia="Calibri"/>
        </w:rPr>
        <w:t>Methods and approaches used in the assessment</w:t>
      </w:r>
      <w:bookmarkEnd w:id="140"/>
      <w:bookmarkEnd w:id="141"/>
      <w:bookmarkEnd w:id="142"/>
    </w:p>
    <w:p w14:paraId="46FA39BD" w14:textId="41EC64A8" w:rsidR="00681350" w:rsidRPr="005477E2" w:rsidRDefault="00681350" w:rsidP="00147745">
      <w:pPr>
        <w:pStyle w:val="Heading3"/>
      </w:pPr>
      <w:bookmarkStart w:id="143" w:name="_Toc451767562"/>
      <w:bookmarkStart w:id="144" w:name="_Toc470011702"/>
      <w:bookmarkStart w:id="145" w:name="_Toc476923343"/>
      <w:bookmarkStart w:id="146" w:name="_Toc502755800"/>
      <w:bookmarkStart w:id="147" w:name="_Toc504380583"/>
      <w:bookmarkStart w:id="148" w:name="_Toc519504381"/>
      <w:r w:rsidRPr="005477E2">
        <w:t>The assessment procedure</w:t>
      </w:r>
      <w:bookmarkEnd w:id="143"/>
      <w:bookmarkEnd w:id="144"/>
      <w:bookmarkEnd w:id="145"/>
      <w:bookmarkEnd w:id="146"/>
      <w:bookmarkEnd w:id="147"/>
      <w:bookmarkEnd w:id="148"/>
    </w:p>
    <w:p w14:paraId="0885CF38" w14:textId="3E0376A4" w:rsidR="00681350" w:rsidRPr="005477E2" w:rsidRDefault="00681350" w:rsidP="001E43D4">
      <w:r w:rsidRPr="005477E2">
        <w:t>The</w:t>
      </w:r>
      <w:r>
        <w:t xml:space="preserve"> Regional Assessment for Europe and Central Asia synthesiz</w:t>
      </w:r>
      <w:r w:rsidRPr="005477E2">
        <w:t xml:space="preserve">es knowledge from the scientific literature and grey literature and captures </w:t>
      </w:r>
      <w:r>
        <w:t>indigenous and local knowledge</w:t>
      </w:r>
      <w:r w:rsidRPr="005477E2">
        <w:t xml:space="preserve">. The assessment operates at the border of scientific </w:t>
      </w:r>
      <w:r w:rsidRPr="005477E2">
        <w:rPr>
          <w:i/>
        </w:rPr>
        <w:t>terra incognita</w:t>
      </w:r>
      <w:r w:rsidRPr="005477E2">
        <w:t xml:space="preserve">, </w:t>
      </w:r>
      <w:r>
        <w:t>dealing</w:t>
      </w:r>
      <w:r w:rsidRPr="005477E2">
        <w:t xml:space="preserve"> with large knowledge gaps, potential scientific disagreement and multiple evidence types. Interactions between humans and the natural environment are complex. To allow decision</w:t>
      </w:r>
      <w:r>
        <w:t>-</w:t>
      </w:r>
      <w:r w:rsidRPr="005477E2">
        <w:t xml:space="preserve">makers to make informed decisions, experts need to communicate not only the findings </w:t>
      </w:r>
      <w:r>
        <w:t xml:space="preserve">in which </w:t>
      </w:r>
      <w:r w:rsidRPr="005477E2">
        <w:t>they have</w:t>
      </w:r>
      <w:r>
        <w:t xml:space="preserve"> a</w:t>
      </w:r>
      <w:r w:rsidRPr="005477E2">
        <w:t xml:space="preserve"> high</w:t>
      </w:r>
      <w:r>
        <w:t xml:space="preserve"> level of</w:t>
      </w:r>
      <w:r w:rsidRPr="005477E2">
        <w:t xml:space="preserve"> confidence, but also those requiring further investigation. Confidence refers to the extent to which experts are assured of their findings. Low confidence describes incomplete knowledge and </w:t>
      </w:r>
      <w:r>
        <w:t>preventing a</w:t>
      </w:r>
      <w:r w:rsidRPr="005477E2">
        <w:t xml:space="preserve"> full expla</w:t>
      </w:r>
      <w:r>
        <w:t>nation of</w:t>
      </w:r>
      <w:r w:rsidRPr="005477E2">
        <w:t xml:space="preserve"> an outcome or </w:t>
      </w:r>
      <w:r>
        <w:t xml:space="preserve">a </w:t>
      </w:r>
      <w:r w:rsidRPr="005477E2">
        <w:t>reliabl</w:t>
      </w:r>
      <w:r>
        <w:t>e</w:t>
      </w:r>
      <w:r w:rsidRPr="005477E2">
        <w:t xml:space="preserve"> predict</w:t>
      </w:r>
      <w:r>
        <w:t>ion of</w:t>
      </w:r>
      <w:r w:rsidRPr="005477E2">
        <w:t xml:space="preserve"> a future outcome</w:t>
      </w:r>
      <w:r>
        <w:t>;</w:t>
      </w:r>
      <w:r w:rsidRPr="005477E2">
        <w:t xml:space="preserve"> whereas high confidence conveys extensive knowledge and </w:t>
      </w:r>
      <w:r>
        <w:t>he ability</w:t>
      </w:r>
      <w:r w:rsidRPr="005477E2">
        <w:t xml:space="preserve"> to explain an outcome or predict a future outcome with much greater certainty. The</w:t>
      </w:r>
      <w:r>
        <w:t xml:space="preserve"> Regional Assessment for Europe and Central Asia</w:t>
      </w:r>
      <w:r w:rsidRPr="005477E2">
        <w:t xml:space="preserve"> communicates confidence through the use of uncertainty statements </w:t>
      </w:r>
      <w:r w:rsidRPr="005477E2">
        <w:fldChar w:fldCharType="begin" w:fldLock="1"/>
      </w:r>
      <w:r>
        <w:instrText>ADDIN CSL_CITATION { "citationItems" : [ { "id" : "ITEM-1", "itemData" : { "DOI" : "10.1016/j.ecolind.2011.09.003", "ISSN" : "1470160X", "author" : [ { "dropping-particle" : "", "family" : "Seppelt", "given" : "Ralf", "non-dropping-particle" : "", "parse-names" : false, "suffix" : "" }, { "dropping-particle" : "", "family" : "Fath", "given" : "Brian", "non-dropping-particle" : "", "parse-names" : false, "suffix" : "" }, { "dropping-particle" : "", "family" : "Burkhard", "given" : "Benjamin", "non-dropping-particle" : "", "parse-names" : false, "suffix" : "" }, { "dropping-particle" : "", "family" : "Fisher", "given" : "Judy L.", "non-dropping-particle" : "", "parse-names" : false, "suffix" : "" }, { "dropping-particle" : "", "family" : "Gr\u00eat-Regamey", "given" : "Adrienne", "non-dropping-particle" : "", "parse-names" : false, "suffix" : "" }, { "dropping-particle" : "", "family" : "Lautenbach", "given" : "Sven", "non-dropping-particle" : "", "parse-names" : false, "suffix" : "" }, { "dropping-particle" : "", "family" : "Pert", "given" : "Petina", "non-dropping-particle" : "", "parse-names" : false, "suffix" : "" }, { "dropping-particle" : "", "family" : "Hotes", "given" : "Stefan", "non-dropping-particle" : "", "parse-names" : false, "suffix" : "" }, { "dropping-particle" : "", "family" : "Spangenberg", "given" : "Joachim", "non-dropping-particle" : "", "parse-names" : false, "suffix" : "" }, { "dropping-particle" : "", "family" : "Verburg", "given" : "Peter H.", "non-dropping-particle" : "", "parse-names" : false, "suffix" : "" }, { "dropping-particle" : "", "family" : "Oudenhoven", "given" : "Alexander P.E.", "non-dropping-particle" : "Van", "parse-names" : false, "suffix" : "" } ], "container-title" : "Ecological Indicators", "id" : "ITEM-1", "issued" : { "date-parts" : [ [ "2012", "10" ] ] }, "page" : "145-154", "title" : "Form follows function? Proposing a blueprint for ecosystem service assessments based on reviews and case studies", "type" : "article-journal", "volume" : "21" }, "uris" : [ "http://www.mendeley.com/documents/?uuid=f97091a2-5791-40cc-9880-9dd5bb5ee38f" ] } ], "mendeley" : { "formattedCitation" : "(Seppelt et al., 2012)", "plainTextFormattedCitation" : "(Seppelt et al., 2012)", "previouslyFormattedCitation" : "(Seppelt et al., 2012)" }, "properties" : {  }, "schema" : "https://github.com/citation-style-language/schema/raw/master/csl-citation.json" }</w:instrText>
      </w:r>
      <w:r w:rsidRPr="005477E2">
        <w:fldChar w:fldCharType="separate"/>
      </w:r>
      <w:r w:rsidRPr="00270807">
        <w:t xml:space="preserve">(Seppelt </w:t>
      </w:r>
      <w:r w:rsidR="00C56B4E" w:rsidRPr="00C56B4E">
        <w:rPr>
          <w:i/>
        </w:rPr>
        <w:t>et al.</w:t>
      </w:r>
      <w:r w:rsidRPr="00270807">
        <w:t>, 2012)</w:t>
      </w:r>
      <w:r w:rsidRPr="005477E2">
        <w:fldChar w:fldCharType="end"/>
      </w:r>
      <w:r w:rsidRPr="005477E2">
        <w:t xml:space="preserve">, qualitative self-assessment </w:t>
      </w:r>
      <w:r w:rsidRPr="005477E2">
        <w:fldChar w:fldCharType="begin" w:fldLock="1"/>
      </w:r>
      <w:r>
        <w:instrText>ADDIN CSL_CITATION { "citationItems" : [ { "id" : "ITEM-1", "itemData" : { "DOI" : "10.1016/j.ecoser.2013.02.001", "ISSN" : "22120416", "author" : [ { "dropping-particle" : "", "family" : "Crossman", "given" : "Neville D.", "non-dropping-particle" : "", "parse-names" : false, "suffix" : "" }, { "dropping-particle" : "", "family" : "Burkhard", "given" : "Benjamin", "non-dropping-particle" : "", "parse-names" : false, "suffix" : "" }, { "dropping-particle" : "", "family" : "Nedkov", "given" : "Stoyan", "non-dropping-particle" : "", "parse-names" : false, "suffix" : "" }, { "dropping-particle" : "", "family" : "Willemen", "given" : "Louise", "non-dropping-particle" : "", "parse-names" : false, "suffix" : "" }, { "dropping-particle" : "", "family" : "Petz", "given" : "Katalin", "non-dropping-particle" : "", "parse-names" : false, "suffix" : "" }, { "dropping-particle" : "", "family" : "Palomo", "given" : "Ignacio", "non-dropping-particle" : "", "parse-names" : false, "suffix" : "" }, { "dropping-particle" : "", "family" : "Drakou", "given" : "Evangelia G.", "non-dropping-particle" : "", "parse-names" : false, "suffix" : "" }, { "dropping-particle" : "", "family" : "Mart\u00edn-Lopez", "given" : "Berta", "non-dropping-particle" : "", "parse-names" : false, "suffix" : "" }, { "dropping-particle" : "", "family" : "McPhearson", "given" : "Timon", "non-dropping-particle" : "", "parse-names" : false, "suffix" : "" }, { "dropping-particle" : "", "family" : "Boyanova", "given" : "Kremena", "non-dropping-particle" : "", "parse-names" : false, "suffix" : "" }, { "dropping-particle" : "", "family" : "Alkemade", "given" : "Rob", "non-dropping-particle" : "", "parse-names" : false, "suffix" : "" }, { "dropping-particle" : "", "family" : "Egoh", "given" : "Benis", "non-dropping-particle" : "", "parse-names" : false, "suffix" : "" }, { "dropping-particle" : "", "family" : "Dunbar", "given" : "Martha B.", "non-dropping-particle" : "", "parse-names" : false, "suffix" : "" }, { "dropping-particle" : "", "family" : "Maes", "given" : "Joachim", "non-dropping-particle" : "", "parse-names" : false, "suffix" : "" } ], "container-title" : "Ecosystem Services", "id" : "ITEM-1", "issued" : { "date-parts" : [ [ "2013", "6" ] ] }, "page" : "4-14", "title" : "A blueprint for mapping and modelling ecosystem services", "type" : "article-journal", "volume" : "4" }, "uris" : [ "http://www.mendeley.com/documents/?uuid=339bfa7b-86c0-4410-825c-dfd0f584f214" ] } ], "mendeley" : { "formattedCitation" : "(Crossman et al., 2013)", "plainTextFormattedCitation" : "(Crossman et al., 2013)", "previouslyFormattedCitation" : "(Crossman et al., 2013)" }, "properties" : {  }, "schema" : "https://github.com/citation-style-language/schema/raw/master/csl-citation.json" }</w:instrText>
      </w:r>
      <w:r w:rsidRPr="005477E2">
        <w:fldChar w:fldCharType="separate"/>
      </w:r>
      <w:r w:rsidRPr="00270807">
        <w:t xml:space="preserve">(Crossman </w:t>
      </w:r>
      <w:r w:rsidR="00C56B4E" w:rsidRPr="00C56B4E">
        <w:rPr>
          <w:i/>
        </w:rPr>
        <w:t>et al.</w:t>
      </w:r>
      <w:r w:rsidRPr="00270807">
        <w:t xml:space="preserve">, </w:t>
      </w:r>
      <w:r w:rsidRPr="00270807">
        <w:lastRenderedPageBreak/>
        <w:t>2013)</w:t>
      </w:r>
      <w:r w:rsidRPr="005477E2">
        <w:fldChar w:fldCharType="end"/>
      </w:r>
      <w:r w:rsidRPr="005477E2">
        <w:t xml:space="preserve"> and standardized confidence reporting</w:t>
      </w:r>
      <w:r>
        <w:t xml:space="preserve"> </w:t>
      </w:r>
      <w:r>
        <w:fldChar w:fldCharType="begin" w:fldLock="1"/>
      </w:r>
      <w:r>
        <w:instrText>ADDIN CSL_CITATION { "citationItems" : [ { "id" : "ITEM-1", "itemData" : { "DOI" : "10.1016/j.ecolind.2015.10.023", "ISBN" : "1470-160x", "ISSN" : "1470160X", "abstract" : "This paper aims to improve ecosystem assessment practice by sharing the lessons learned from the Flanders Regional Ecosystem Assessment. The 'EU biodiversity strategy to 2020', requests the EU member states 'to map and assess the state of ecosystems and their services by 2014'. However, a large number of member states have yet to start this assessment, and depend on assistance from the European Commission and on experiences from ongoing national assessments. In the region of Flanders (Belgium), several ecosystem service projects have since 2009 led the way to the 'Flanders Regional Ecosystem Assessment' (Flanders-REA), led by the governments' leading research institute on biodiversity. To attain high regional requirements on scientific quality, acceptance and effective local policy impact, this assessment has tackled a number of challenges. The challenges discussed in this paper are obtaining conceptual clarity and consensus across disciplines and partners, the integration of multiple sources of information, critical handling of maps and the inclusion of experts and stakeholders. This paper also critically reflects on the definition of EU targets, their implementation, the current EU assistance to the member states, and the alignment with actual local and global policy needs.", "author" : [ { "dropping-particle" : "", "family" : "Jacobs", "given" : "Sander", "non-dropping-particle" : "", "parse-names" : false, "suffix" : "" }, { "dropping-particle" : "", "family" : "Spanhove", "given" : "Toon", "non-dropping-particle" : "", "parse-names" : false, "suffix" : "" }, { "dropping-particle" : "", "family" : "Smet", "given" : "Lieven", "non-dropping-particle" : "De", "parse-names" : false, "suffix" : "" }, { "dropping-particle" : "", "family" : "Daele", "given" : "Toon", "non-dropping-particle" : "Van", "parse-names" : false, "suffix" : "" }, { "dropping-particle" : "", "family" : "Reeth", "given" : "Wouter", "non-dropping-particle" : "Van", "parse-names" : false, "suffix" : "" }, { "dropping-particle" : "", "family" : "Gossum", "given" : "Peter", "non-dropping-particle" : "Van", "parse-names" : false, "suffix" : "" }, { "dropping-particle" : "", "family" : "Stevens", "given" : "Maarten", "non-dropping-particle" : "", "parse-names" : false, "suffix" : "" }, { "dropping-particle" : "", "family" : "Schneiders", "given" : "Anik", "non-dropping-particle" : "", "parse-names" : false, "suffix" : "" }, { "dropping-particle" : "", "family" : "Panis", "given" : "Jeroen", "non-dropping-particle" : "", "parse-names" : false, "suffix" : "" }, { "dropping-particle" : "", "family" : "Demolder", "given" : "Heidi", "non-dropping-particle" : "", "parse-names" : false, "suffix" : "" }, { "dropping-particle" : "", "family" : "Michels", "given" : "Helen", "non-dropping-particle" : "", "parse-names" : false, "suffix" : "" }, { "dropping-particle" : "", "family" : "Thoonen", "given" : "Marijke", "non-dropping-particle" : "", "parse-names" : false, "suffix" : "" }, { "dropping-particle" : "", "family" : "Simoens", "given" : "Ilse", "non-dropping-particle" : "", "parse-names" : false, "suffix" : "" }, { "dropping-particle" : "", "family" : "Peymen", "given" : "Johan", "non-dropping-particle" : "", "parse-names" : false, "suffix" : "" } ], "container-title" : "Ecological Indicators", "id" : "ITEM-1", "issued" : { "date-parts" : [ [ "2015" ] ] }, "page" : "715-727", "publisher" : "Elsevier Ltd", "title" : "The ecosystem service assessment challenge: Reflections from Flanders-REA", "type" : "article-journal", "volume" : "61" }, "uris" : [ "http://www.mendeley.com/documents/?uuid=9513b989-3e99-4819-bf19-6ea19bdb9b85" ] } ], "mendeley" : { "formattedCitation" : "(Sander Jacobs et al., 2015)", "plainTextFormattedCitation" : "(Sander Jacobs et al., 2015)", "previouslyFormattedCitation" : "(Sander Jacobs et al., 2015)" }, "properties" : {  }, "schema" : "https://github.com/citation-style-language/schema/raw/master/csl-citation.json" }</w:instrText>
      </w:r>
      <w:r>
        <w:fldChar w:fldCharType="separate"/>
      </w:r>
      <w:r w:rsidRPr="00270807">
        <w:t xml:space="preserve">(Jacobs </w:t>
      </w:r>
      <w:r w:rsidR="00C56B4E" w:rsidRPr="00C56B4E">
        <w:rPr>
          <w:i/>
        </w:rPr>
        <w:t>et al.</w:t>
      </w:r>
      <w:r w:rsidRPr="00270807">
        <w:t>, 2015)</w:t>
      </w:r>
      <w:r>
        <w:fldChar w:fldCharType="end"/>
      </w:r>
      <w:r w:rsidRPr="005477E2">
        <w:t>.</w:t>
      </w:r>
      <w:r>
        <w:t xml:space="preserve"> B</w:t>
      </w:r>
      <w:r w:rsidRPr="005477E2">
        <w:t xml:space="preserve">y following a common approach to applying confidence </w:t>
      </w:r>
      <w:r>
        <w:t>langauge</w:t>
      </w:r>
      <w:r w:rsidRPr="005477E2">
        <w:t xml:space="preserve"> within an assessment, authors are able to increase consistency and transparency. </w:t>
      </w:r>
    </w:p>
    <w:p w14:paraId="106B5CBB" w14:textId="77777777" w:rsidR="00681350" w:rsidRPr="005477E2" w:rsidRDefault="00681350" w:rsidP="001E43D4">
      <w:r w:rsidRPr="005477E2">
        <w:t>For every</w:t>
      </w:r>
      <w:r>
        <w:t xml:space="preserve"> </w:t>
      </w:r>
      <w:r w:rsidRPr="005477E2">
        <w:t>key finding</w:t>
      </w:r>
      <w:r>
        <w:t xml:space="preserve"> in the assessment report</w:t>
      </w:r>
      <w:r w:rsidRPr="005477E2">
        <w:t xml:space="preserve">, the supporting evidence and the level of scientific agreement was evaluated and </w:t>
      </w:r>
      <w:r>
        <w:t>qualified</w:t>
      </w:r>
      <w:r w:rsidRPr="005477E2">
        <w:t xml:space="preserve"> with confidence statements, including validation and evaluation by holders</w:t>
      </w:r>
      <w:r>
        <w:t xml:space="preserve"> of indigenous and local knowledge</w:t>
      </w:r>
      <w:r w:rsidRPr="005477E2">
        <w:t xml:space="preserve"> (see 1.5.4). Confidence statements for qualitative evidence were applied </w:t>
      </w:r>
      <w:r>
        <w:t>using</w:t>
      </w:r>
      <w:r w:rsidRPr="005477E2">
        <w:t xml:space="preserve"> a four-box model (</w:t>
      </w:r>
      <w:r>
        <w:t xml:space="preserve">see </w:t>
      </w:r>
      <w:r w:rsidRPr="00D6162E">
        <w:rPr>
          <w:b/>
        </w:rPr>
        <w:t>Figure 1.11</w:t>
      </w:r>
      <w:r w:rsidRPr="005477E2">
        <w:t xml:space="preserve">). For any of these statements, a </w:t>
      </w:r>
      <w:r>
        <w:t>reference</w:t>
      </w:r>
      <w:r w:rsidRPr="005477E2">
        <w:t xml:space="preserve"> is </w:t>
      </w:r>
      <w:r>
        <w:t>included from the key finding to the section in</w:t>
      </w:r>
      <w:r w:rsidRPr="005477E2">
        <w:t xml:space="preserve"> the main </w:t>
      </w:r>
      <w:r>
        <w:t>assessment report</w:t>
      </w:r>
      <w:r w:rsidRPr="005477E2">
        <w:t xml:space="preserve">, </w:t>
      </w:r>
      <w:r>
        <w:t xml:space="preserve">where the </w:t>
      </w:r>
      <w:r w:rsidRPr="005477E2">
        <w:t xml:space="preserve">the expert team </w:t>
      </w:r>
      <w:r>
        <w:t>treated the corresponding issue.</w:t>
      </w:r>
    </w:p>
    <w:p w14:paraId="0497C7F4" w14:textId="167313C3" w:rsidR="00227BDB" w:rsidRPr="00227BDB" w:rsidRDefault="00227BDB" w:rsidP="00227BDB">
      <w:pPr>
        <w:rPr>
          <w:lang w:val="en-US"/>
        </w:rPr>
      </w:pPr>
      <w:r>
        <w:rPr>
          <w:lang w:eastAsia="en-GB"/>
        </w:rPr>
        <w:drawing>
          <wp:inline distT="0" distB="0" distL="0" distR="0" wp14:anchorId="57C9D0C4" wp14:editId="4965B027">
            <wp:extent cx="5731510" cy="3772535"/>
            <wp:effectExtent l="0" t="0" r="2540" b="0"/>
            <wp:docPr id="936" name="Picture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772535"/>
                    </a:xfrm>
                    <a:prstGeom prst="rect">
                      <a:avLst/>
                    </a:prstGeom>
                  </pic:spPr>
                </pic:pic>
              </a:graphicData>
            </a:graphic>
          </wp:inline>
        </w:drawing>
      </w:r>
    </w:p>
    <w:p w14:paraId="2349605B" w14:textId="77777777" w:rsidR="00681350" w:rsidRPr="00E933DC" w:rsidRDefault="00681350" w:rsidP="001E43D4">
      <w:pPr>
        <w:spacing w:after="0" w:line="240" w:lineRule="auto"/>
        <w:rPr>
          <w:rFonts w:ascii="Times New Roman" w:hAnsi="Times New Roman" w:cs="Times New Roman"/>
          <w:sz w:val="24"/>
          <w:szCs w:val="24"/>
          <w:lang w:eastAsia="fr-BE"/>
        </w:rPr>
      </w:pPr>
    </w:p>
    <w:p w14:paraId="5102581A" w14:textId="0008C671" w:rsidR="00681350" w:rsidRPr="008F0055" w:rsidRDefault="00681350" w:rsidP="00147745">
      <w:pPr>
        <w:pStyle w:val="Heading3"/>
      </w:pPr>
      <w:bookmarkStart w:id="149" w:name="_Toc502755801"/>
      <w:bookmarkStart w:id="150" w:name="_Toc504380584"/>
      <w:bookmarkStart w:id="151" w:name="_Toc519504382"/>
      <w:bookmarkStart w:id="152" w:name="_Toc476923345"/>
      <w:r w:rsidRPr="008F0055">
        <w:t xml:space="preserve">The approach to values used in the </w:t>
      </w:r>
      <w:r>
        <w:t>R</w:t>
      </w:r>
      <w:r w:rsidRPr="008F0055">
        <w:t xml:space="preserve">egional </w:t>
      </w:r>
      <w:r>
        <w:t>A</w:t>
      </w:r>
      <w:r w:rsidRPr="008F0055">
        <w:t>ssessment for Europe and Central Asia</w:t>
      </w:r>
      <w:bookmarkEnd w:id="149"/>
      <w:bookmarkEnd w:id="150"/>
      <w:bookmarkEnd w:id="151"/>
      <w:r w:rsidRPr="008F0055">
        <w:t xml:space="preserve"> </w:t>
      </w:r>
      <w:bookmarkEnd w:id="152"/>
    </w:p>
    <w:p w14:paraId="61FABD80" w14:textId="77777777" w:rsidR="00681350" w:rsidRPr="005477E2" w:rsidRDefault="00681350" w:rsidP="001E43D4">
      <w:pPr>
        <w:spacing w:line="276" w:lineRule="auto"/>
      </w:pPr>
      <w:r w:rsidRPr="005477E2">
        <w:t>Valuation is central to assessments of nature. In this section, we explain how IPBES, and specifically the</w:t>
      </w:r>
      <w:r>
        <w:t xml:space="preserve"> Regional Assessment for Europe and Central Asia</w:t>
      </w:r>
      <w:r w:rsidRPr="005477E2">
        <w:t>, deals with valuation</w:t>
      </w:r>
      <w:r>
        <w:t xml:space="preserve">, which </w:t>
      </w:r>
      <w:r w:rsidRPr="005477E2">
        <w:t xml:space="preserve">is essential to fully understand </w:t>
      </w:r>
      <w:r>
        <w:t>its</w:t>
      </w:r>
      <w:r w:rsidRPr="005477E2">
        <w:t xml:space="preserve"> findings. The design of governance, institutions and policies rarely takes account </w:t>
      </w:r>
      <w:r>
        <w:t xml:space="preserve">of </w:t>
      </w:r>
      <w:r w:rsidRPr="005477E2">
        <w:t>the diverse values of nature. Valuation, if carried out in a way that is open to diverse perspectives, is a significant resource for a range of decision</w:t>
      </w:r>
      <w:r>
        <w:t>-</w:t>
      </w:r>
      <w:r w:rsidRPr="005477E2">
        <w:t xml:space="preserve">makers, including governments, civil society organizations, </w:t>
      </w:r>
      <w:r>
        <w:t xml:space="preserve">and </w:t>
      </w:r>
      <w:r w:rsidRPr="005477E2">
        <w:t xml:space="preserve">indigenous people and local communities. Therefore, value diversity is fully embodied </w:t>
      </w:r>
      <w:r>
        <w:t>with</w:t>
      </w:r>
      <w:r w:rsidRPr="005477E2">
        <w:t>in the IPBES conceptual framework. The</w:t>
      </w:r>
      <w:r>
        <w:t xml:space="preserve"> Regional Assessment for Europe and Central Asia</w:t>
      </w:r>
      <w:r w:rsidRPr="005477E2">
        <w:t xml:space="preserve"> recognises culturally different worldviews, visions and approaches to achieving good quality of life, following the assessment guidelines on valuation </w:t>
      </w:r>
      <w:r>
        <w:t>(IPBES/4/INF/13: Preliminary guide regarding diverse conceptualization of multiple values of nature and its benefits, including biodiversity and ecosystem functions and services (deliverable 3 (d)))</w:t>
      </w:r>
      <w:r w:rsidRPr="005477E2">
        <w:t xml:space="preserve">. </w:t>
      </w:r>
    </w:p>
    <w:p w14:paraId="6B44D274" w14:textId="77777777" w:rsidR="00681350" w:rsidRPr="00EB7DA1" w:rsidRDefault="00681350" w:rsidP="001E43D4">
      <w:pPr>
        <w:spacing w:line="276" w:lineRule="auto"/>
        <w:rPr>
          <w:color w:val="000000" w:themeColor="text1"/>
        </w:rPr>
      </w:pPr>
      <w:r w:rsidRPr="005477E2">
        <w:lastRenderedPageBreak/>
        <w:t>IPBES considers three main value dimensions: (1) values directly linked to nature</w:t>
      </w:r>
      <w:r>
        <w:t xml:space="preserve"> itself</w:t>
      </w:r>
      <w:r w:rsidRPr="005477E2">
        <w:t xml:space="preserve"> (including biodiversity and ecosystem structure and functioning)</w:t>
      </w:r>
      <w:r>
        <w:t>;</w:t>
      </w:r>
      <w:r w:rsidRPr="005477E2">
        <w:t xml:space="preserve"> (2) values derived from nature’s contributions to people (including ecosystem services)</w:t>
      </w:r>
      <w:r>
        <w:t>;</w:t>
      </w:r>
      <w:r w:rsidRPr="005477E2">
        <w:t xml:space="preserve"> and (3) values more directly linked to good quality of life (see</w:t>
      </w:r>
      <w:r>
        <w:t xml:space="preserve"> </w:t>
      </w:r>
      <w:r w:rsidRPr="007D237C">
        <w:rPr>
          <w:b/>
        </w:rPr>
        <w:t>Table 1.8</w:t>
      </w:r>
      <w:r w:rsidRPr="005477E2">
        <w:t>). For each value dimension,</w:t>
      </w:r>
      <w:r>
        <w:t xml:space="preserve"> the Europe and Central Asia</w:t>
      </w:r>
      <w:r w:rsidRPr="005477E2">
        <w:t xml:space="preserve"> </w:t>
      </w:r>
      <w:r>
        <w:t xml:space="preserve">assessment </w:t>
      </w:r>
      <w:r w:rsidRPr="005477E2">
        <w:t>applie</w:t>
      </w:r>
      <w:r>
        <w:t>d</w:t>
      </w:r>
      <w:r w:rsidRPr="005477E2">
        <w:t xml:space="preserve"> specific assessment methods. Basic understanding of the valuation methods used is </w:t>
      </w:r>
      <w:r>
        <w:t>important</w:t>
      </w:r>
      <w:r w:rsidRPr="005477E2">
        <w:t xml:space="preserve"> since these strongly influence the outcomes of each valuation </w:t>
      </w:r>
      <w:r>
        <w:t>(IPBES/4/INF/13: Preliminary guide regarding diverse conceptualization of multiple values of nature and its benefits, including biodiversity and ecosystem functions and services (deliverable 3 (d)))</w:t>
      </w:r>
      <w:r w:rsidRPr="00EB7DA1">
        <w:rPr>
          <w:color w:val="000000" w:themeColor="text1"/>
        </w:rPr>
        <w:t xml:space="preserve">. </w:t>
      </w:r>
    </w:p>
    <w:p w14:paraId="4A4AAF1D" w14:textId="77777777" w:rsidR="00681350" w:rsidRDefault="00681350" w:rsidP="001E43D4">
      <w:pPr>
        <w:spacing w:line="276" w:lineRule="auto"/>
      </w:pPr>
      <w:r w:rsidRPr="005477E2">
        <w:t xml:space="preserve">In each of the three main value dimensions, different foci and targets of valuation </w:t>
      </w:r>
      <w:r>
        <w:t>we</w:t>
      </w:r>
      <w:r w:rsidRPr="005477E2">
        <w:t>re distinguished as they relate to different policy arenas and societal decision</w:t>
      </w:r>
      <w:r>
        <w:t>-</w:t>
      </w:r>
      <w:r w:rsidRPr="005477E2">
        <w:t>making</w:t>
      </w:r>
      <w:r>
        <w:t>. For example,</w:t>
      </w:r>
      <w:r w:rsidRPr="005477E2">
        <w:t xml:space="preserve"> concern for </w:t>
      </w:r>
      <w:r w:rsidRPr="005477E2">
        <w:rPr>
          <w:i/>
        </w:rPr>
        <w:t>individual living beings</w:t>
      </w:r>
      <w:r w:rsidRPr="005477E2">
        <w:t xml:space="preserve"> is expressed by animal welfare movements and policies, whereas concerns for </w:t>
      </w:r>
      <w:r w:rsidRPr="005477E2">
        <w:rPr>
          <w:i/>
        </w:rPr>
        <w:t>genetic diversity</w:t>
      </w:r>
      <w:r w:rsidRPr="005477E2">
        <w:t xml:space="preserve"> are expressed in the Cartagena </w:t>
      </w:r>
      <w:r>
        <w:t>P</w:t>
      </w:r>
      <w:r w:rsidRPr="005477E2">
        <w:t>rotocol</w:t>
      </w:r>
      <w:r>
        <w:t xml:space="preserve"> to the Convention on Biological Diversity</w:t>
      </w:r>
      <w:r w:rsidRPr="005477E2">
        <w:t xml:space="preserve">. </w:t>
      </w:r>
      <w:r>
        <w:t>As</w:t>
      </w:r>
      <w:r w:rsidRPr="005477E2">
        <w:t xml:space="preserve"> there is overlap between different foci and their significance varies in different contexts, </w:t>
      </w:r>
      <w:r w:rsidRPr="007D237C">
        <w:rPr>
          <w:b/>
        </w:rPr>
        <w:t>Table 1.8</w:t>
      </w:r>
      <w:r w:rsidRPr="005477E2">
        <w:t xml:space="preserve"> -</w:t>
      </w:r>
      <w:r>
        <w:t xml:space="preserve"> </w:t>
      </w:r>
      <w:r w:rsidRPr="005477E2">
        <w:t xml:space="preserve">rather than </w:t>
      </w:r>
      <w:r>
        <w:t xml:space="preserve">being </w:t>
      </w:r>
      <w:r w:rsidRPr="005477E2">
        <w:t xml:space="preserve">a rigid </w:t>
      </w:r>
      <w:r>
        <w:t xml:space="preserve">classification </w:t>
      </w:r>
      <w:r w:rsidRPr="005477E2">
        <w:t xml:space="preserve">- is a tool to structure research and </w:t>
      </w:r>
      <w:r>
        <w:t xml:space="preserve">the </w:t>
      </w:r>
      <w:r w:rsidRPr="005477E2">
        <w:t xml:space="preserve">analysis of diverse values across different worldviews. In the detailed value targets, differences </w:t>
      </w:r>
      <w:r>
        <w:t>may</w:t>
      </w:r>
      <w:r w:rsidRPr="005477E2">
        <w:t xml:space="preserve"> occur between chapters</w:t>
      </w:r>
      <w:r>
        <w:t>,</w:t>
      </w:r>
      <w:r w:rsidRPr="005477E2">
        <w:t xml:space="preserve"> </w:t>
      </w:r>
      <w:r>
        <w:t xml:space="preserve">but these </w:t>
      </w:r>
      <w:r w:rsidRPr="005477E2">
        <w:t>are mostly minor and do not affect findings concerning the value foci or dimensions.</w:t>
      </w:r>
      <w:bookmarkStart w:id="153" w:name="_Ref493844792"/>
    </w:p>
    <w:bookmarkEnd w:id="153"/>
    <w:p w14:paraId="2E2CD8DB" w14:textId="77774EEA" w:rsidR="00681350" w:rsidRDefault="00677A4F" w:rsidP="000226B2">
      <w:pPr>
        <w:pStyle w:val="Caption"/>
        <w:rPr>
          <w:i/>
        </w:rPr>
      </w:pPr>
      <w:r>
        <w:t>Table 1.8</w:t>
      </w:r>
      <w:r w:rsidR="00681350" w:rsidRPr="00D6162E">
        <w:t xml:space="preserve">: The diverse values addressed in the Europe and Central Asia assessment, based on </w:t>
      </w:r>
      <w:r w:rsidR="00D06339">
        <w:t>document</w:t>
      </w:r>
      <w:r w:rsidR="00D06339" w:rsidRPr="00D6162E">
        <w:t xml:space="preserve"> </w:t>
      </w:r>
      <w:r w:rsidR="00681350" w:rsidRPr="00D6162E">
        <w:t xml:space="preserve">IPBES/4/INF/13: Preliminary guide regarding diverse conceptualization of multiple values of nature and its benefits, including biodiversity and ecosystem functions and services (deliverable 3 (d)) and accommodated following the wording of “nature’s contributions to people” for the purposes of Europe and Central Asia. </w:t>
      </w:r>
    </w:p>
    <w:p w14:paraId="098823ED" w14:textId="77777777" w:rsidR="00681350" w:rsidRDefault="00681350" w:rsidP="001E43D4">
      <w:pPr>
        <w:sectPr w:rsidR="00681350" w:rsidSect="001F79DE">
          <w:pgSz w:w="11906" w:h="16838"/>
          <w:pgMar w:top="1440" w:right="1440" w:bottom="1440" w:left="1440" w:header="708" w:footer="708" w:gutter="0"/>
          <w:cols w:space="708"/>
          <w:docGrid w:linePitch="360"/>
        </w:sectPr>
      </w:pPr>
    </w:p>
    <w:p w14:paraId="5281A17A" w14:textId="5377C9B6" w:rsidR="00011B7A" w:rsidRDefault="00973A45" w:rsidP="001E43D4">
      <w:pPr>
        <w:spacing w:line="276" w:lineRule="auto"/>
        <w:sectPr w:rsidR="00011B7A" w:rsidSect="001F79DE">
          <w:headerReference w:type="default" r:id="rId41"/>
          <w:pgSz w:w="16838" w:h="11906" w:orient="landscape"/>
          <w:pgMar w:top="1440" w:right="1440" w:bottom="1440" w:left="1440" w:header="708" w:footer="708" w:gutter="0"/>
          <w:cols w:space="708"/>
          <w:docGrid w:linePitch="360"/>
        </w:sectPr>
      </w:pPr>
      <w:r w:rsidRPr="00973A45">
        <w:rPr>
          <w:lang w:eastAsia="en-GB"/>
        </w:rPr>
        <w:lastRenderedPageBreak/>
        <w:drawing>
          <wp:inline distT="0" distB="0" distL="0" distR="0" wp14:anchorId="37A4BDA4" wp14:editId="26833DAE">
            <wp:extent cx="8863330" cy="5200547"/>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863330" cy="5200547"/>
                    </a:xfrm>
                    <a:prstGeom prst="rect">
                      <a:avLst/>
                    </a:prstGeom>
                    <a:noFill/>
                    <a:ln>
                      <a:noFill/>
                    </a:ln>
                  </pic:spPr>
                </pic:pic>
              </a:graphicData>
            </a:graphic>
          </wp:inline>
        </w:drawing>
      </w:r>
    </w:p>
    <w:p w14:paraId="6DA5CE02" w14:textId="77777777" w:rsidR="00681350" w:rsidRPr="005477E2" w:rsidRDefault="00681350" w:rsidP="001E43D4">
      <w:pPr>
        <w:spacing w:line="276" w:lineRule="auto"/>
      </w:pPr>
      <w:r w:rsidRPr="005477E2">
        <w:lastRenderedPageBreak/>
        <w:t>The following provide</w:t>
      </w:r>
      <w:r>
        <w:t>s</w:t>
      </w:r>
      <w:r w:rsidRPr="005477E2">
        <w:t xml:space="preserve"> definitions applied in the</w:t>
      </w:r>
      <w:r>
        <w:t xml:space="preserve"> Regional Assessment for Europe and Central Asia</w:t>
      </w:r>
      <w:r w:rsidRPr="005477E2">
        <w:t xml:space="preserve"> for the main value components. The definitions are based on the IPBES valuation guidance documents </w:t>
      </w:r>
      <w:r>
        <w:t>that are</w:t>
      </w:r>
      <w:r w:rsidRPr="005477E2">
        <w:t xml:space="preserve"> slightly adapted to</w:t>
      </w:r>
      <w:r>
        <w:t xml:space="preserve"> the Europe and Central Asia</w:t>
      </w:r>
      <w:r w:rsidRPr="005477E2">
        <w:t xml:space="preserve"> </w:t>
      </w:r>
      <w:r>
        <w:t xml:space="preserve">context </w:t>
      </w:r>
      <w:r w:rsidRPr="005477E2">
        <w:t xml:space="preserve">where needed. </w:t>
      </w:r>
    </w:p>
    <w:p w14:paraId="0CDD228F" w14:textId="53A11114" w:rsidR="00681350" w:rsidRPr="005477E2" w:rsidRDefault="00681350" w:rsidP="001E43D4">
      <w:pPr>
        <w:spacing w:line="276" w:lineRule="auto"/>
      </w:pPr>
      <w:r w:rsidRPr="005477E2">
        <w:rPr>
          <w:b/>
        </w:rPr>
        <w:t>Nature</w:t>
      </w:r>
      <w:r w:rsidRPr="005477E2">
        <w:t xml:space="preserve">: In this assessment, the concept of </w:t>
      </w:r>
      <w:r>
        <w:t>“</w:t>
      </w:r>
      <w:r w:rsidRPr="005477E2">
        <w:t>nature</w:t>
      </w:r>
      <w:r>
        <w:t>”</w:t>
      </w:r>
      <w:r w:rsidRPr="005477E2">
        <w:t xml:space="preserve"> refers to nature at large, encompassing a continuum from nature as an autonomous functioning and evolving system to nature </w:t>
      </w:r>
      <w:r>
        <w:t xml:space="preserve">involving </w:t>
      </w:r>
      <w:r w:rsidRPr="005477E2">
        <w:t>domesticated plants and animals. Within the context of science, it includes categories such as biodiversity</w:t>
      </w:r>
      <w:r w:rsidRPr="0075299C">
        <w:rPr>
          <w:rStyle w:val="FootnoteReference"/>
        </w:rPr>
        <w:footnoteReference w:id="4"/>
      </w:r>
      <w:r w:rsidRPr="005477E2">
        <w:t xml:space="preserve">, ecosystems, ecosystem functioning, evolution, the biosphere, humankind’s shared evolutionary heritage, and biocultural diversity. Within the context of other knowledge systems, nature </w:t>
      </w:r>
      <w:r>
        <w:t xml:space="preserve">also </w:t>
      </w:r>
      <w:r w:rsidRPr="005477E2">
        <w:t>includes different beliefs</w:t>
      </w:r>
      <w:r>
        <w:t xml:space="preserve"> and </w:t>
      </w:r>
      <w:r w:rsidRPr="005477E2">
        <w:t xml:space="preserve">concepts held around the world by indigenous peoples </w:t>
      </w:r>
      <w:r>
        <w:t xml:space="preserve">and local communities </w:t>
      </w:r>
      <w:r w:rsidRPr="005477E2">
        <w:t xml:space="preserve">, such as </w:t>
      </w:r>
      <w:r>
        <w:t>“</w:t>
      </w:r>
      <w:r w:rsidRPr="005477E2">
        <w:t>Mother Earth</w:t>
      </w:r>
      <w:r>
        <w:t>”</w:t>
      </w:r>
      <w:r w:rsidRPr="005477E2">
        <w:t xml:space="preserve"> and </w:t>
      </w:r>
      <w:r>
        <w:t>“</w:t>
      </w:r>
      <w:r w:rsidRPr="005477E2">
        <w:t>systems of life</w:t>
      </w:r>
      <w:r>
        <w:t>”</w:t>
      </w:r>
      <w:r w:rsidRPr="005477E2">
        <w:t xml:space="preserve"> </w:t>
      </w:r>
      <w:r>
        <w:fldChar w:fldCharType="begin" w:fldLock="1"/>
      </w:r>
      <w: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mendeley" : { "formattedCitation" : "(D\u00edaz, Demissew, Carabias, et al., 2015)", "plainTextFormattedCitation" : "(D\u00edaz, Demissew, Carabias, et al., 2015)", "previouslyFormattedCitation" : "(D\u00edaz, Demissew, Carabias, et al., 2015)" }, "properties" : {  }, "schema" : "https://github.com/citation-style-language/schema/raw/master/csl-citation.json" }</w:instrText>
      </w:r>
      <w:r>
        <w:fldChar w:fldCharType="separate"/>
      </w:r>
      <w:r w:rsidRPr="00270807">
        <w:t xml:space="preserve">(Díaz </w:t>
      </w:r>
      <w:r w:rsidR="00C56B4E" w:rsidRPr="00C56B4E">
        <w:rPr>
          <w:i/>
        </w:rPr>
        <w:t>et al.</w:t>
      </w:r>
      <w:r w:rsidRPr="00270807">
        <w:t>, 2015)</w:t>
      </w:r>
      <w:r>
        <w:fldChar w:fldCharType="end"/>
      </w:r>
      <w:r w:rsidRPr="005477E2">
        <w:t>.</w:t>
      </w:r>
    </w:p>
    <w:p w14:paraId="1A8376EF" w14:textId="4316F639" w:rsidR="00681350" w:rsidRPr="000D01CE" w:rsidRDefault="00681350" w:rsidP="001E43D4">
      <w:pPr>
        <w:spacing w:line="276" w:lineRule="auto"/>
      </w:pPr>
      <w:r w:rsidRPr="005477E2">
        <w:rPr>
          <w:b/>
        </w:rPr>
        <w:t>Non-</w:t>
      </w:r>
      <w:r w:rsidRPr="000D01CE">
        <w:rPr>
          <w:b/>
        </w:rPr>
        <w:t>anthropocentric values.</w:t>
      </w:r>
      <w:r w:rsidRPr="00B410B8">
        <w:t xml:space="preserve"> These</w:t>
      </w:r>
      <w:r w:rsidRPr="0035388D">
        <w:t xml:space="preserve"> include the values that people attribute to living beings, species</w:t>
      </w:r>
      <w:r w:rsidRPr="000D01CE">
        <w:t xml:space="preserve">, ecosystems or regions that are not centred exclusively on humans and contributions to good quality of human life. Some of these values can be assessed using quantitative measures of biological diversity and ecological integrity that involve studies on biodiversity, individual organisms, biophysical assemblages and ecological processes at different levels. </w:t>
      </w:r>
    </w:p>
    <w:p w14:paraId="40765E08" w14:textId="745D8781" w:rsidR="00681350" w:rsidRPr="00B961EF" w:rsidRDefault="00681350" w:rsidP="00E236B3">
      <w:pPr>
        <w:pStyle w:val="ListParagraph"/>
        <w:numPr>
          <w:ilvl w:val="0"/>
          <w:numId w:val="6"/>
        </w:numPr>
        <w:spacing w:after="120" w:line="276" w:lineRule="auto"/>
      </w:pPr>
      <w:r w:rsidRPr="001132A5">
        <w:rPr>
          <w:b/>
          <w:lang w:val="en-GB"/>
        </w:rPr>
        <w:t xml:space="preserve">Intrinsic values </w:t>
      </w:r>
      <w:r w:rsidRPr="001132A5">
        <w:rPr>
          <w:lang w:val="en-GB"/>
        </w:rPr>
        <w:t xml:space="preserve">are independent of any human experience or evaluation. Since intrinsic value can be recognized, but not quantified, by humans it is not the target of any valuation process </w:t>
      </w:r>
      <w:r>
        <w:rPr>
          <w:lang w:val="en-GB"/>
        </w:rPr>
        <w:fldChar w:fldCharType="begin" w:fldLock="1"/>
      </w:r>
      <w:r>
        <w:rPr>
          <w:lang w:val="en-GB"/>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w:instrText>
      </w:r>
      <w:r w:rsidRPr="00160EE2">
        <w:rPr>
          <w:lang w:val="en-GB"/>
        </w:rPr>
        <w:instrText>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volume" : "26-27" }, "uris" : [ "http://www.mendeley.com/documents/?uuid=9e78010e-28fe-46ee-b5f8-05c1b226d5d7" ] } ], "mendeley" : { "formattedCitation" : "(Pascual et al., 2017)", "plainTextFormattedCitation" : "(Pascual et al., 2017)", "previouslyFormattedCitation" : "(Pascual et al., 2017)" }, "properties" : {  }, "schema" : "https://github.com/citation-style-language/schema/raw/master/csl-citation.json" }</w:instrText>
      </w:r>
      <w:r>
        <w:rPr>
          <w:lang w:val="en-GB"/>
        </w:rPr>
        <w:fldChar w:fldCharType="separate"/>
      </w:r>
      <w:r w:rsidRPr="00160EE2">
        <w:rPr>
          <w:noProof/>
          <w:lang w:val="en-GB"/>
        </w:rPr>
        <w:t xml:space="preserve">(Pascual </w:t>
      </w:r>
      <w:r w:rsidR="00C56B4E" w:rsidRPr="00C56B4E">
        <w:rPr>
          <w:i/>
          <w:noProof/>
          <w:lang w:val="en-GB"/>
        </w:rPr>
        <w:t>et al.</w:t>
      </w:r>
      <w:r w:rsidRPr="00160EE2">
        <w:rPr>
          <w:noProof/>
          <w:lang w:val="en-GB"/>
        </w:rPr>
        <w:t>, 2017)</w:t>
      </w:r>
      <w:r>
        <w:rPr>
          <w:lang w:val="en-GB"/>
        </w:rPr>
        <w:fldChar w:fldCharType="end"/>
      </w:r>
      <w:r w:rsidRPr="00160EE2">
        <w:rPr>
          <w:lang w:val="en-GB"/>
        </w:rPr>
        <w:t xml:space="preserve"> (see also </w:t>
      </w:r>
      <w:r w:rsidRPr="001132A5">
        <w:rPr>
          <w:lang w:val="en-GB"/>
        </w:rPr>
        <w:fldChar w:fldCharType="begin" w:fldLock="1"/>
      </w:r>
      <w:r w:rsidRPr="00160EE2">
        <w:rPr>
          <w:lang w:val="en-GB"/>
        </w:rPr>
        <w:instrText>ADDIN CSL_CITATION { "citationItems" : [ { "id" : "ITEM-1", "itemData" : { "DOI" : "10.1016/j.biocon.2017.03.003", "ISSN" : "0006-3207", "author" : [ { "dropping-particle" : "", "family" : "Batavia", "given" : "Chelsea", "non-dropping-particle" : "", "parse-names" : false, "suffix" : "" }, { "dropping-particle" : "", "family" : "Nelson", "given" : "Michael Paul", "non-dropping-particle" : "", "parse-names" : false, "suffix" : "" } ], "container-title" : "Biological Conservation", "id" : "ITEM-1", "issued" : { "date-parts" : [ [ "2017" ] ] }, "page" : "366-376", "publisher" : "Elsevier Ltd", "title" : "For goodness sake! What is intrinsic value and why should we care?", "type" : "article-journal", "volume" : "209" }, "uris" : [ "http://www.mendeley.com/documents/?uuid=b36df293-f966-4083-bb92-ac37659d04ba" ] } ], "mendeley" : { "formattedCitation" : "(Batavia &amp; Nelson, 2017)", "plainTextFormattedCitation" : "(Batavia &amp; Nelson, 2017)", "previouslyFormattedCitation" : "(Batavia &amp; Nelson, 2017)" }, "properties" : {  }, "schema" : "https://github.com/citation-style-language/schema/raw/master/csl-citation.json" }</w:instrText>
      </w:r>
      <w:r w:rsidRPr="001132A5">
        <w:rPr>
          <w:lang w:val="en-GB"/>
        </w:rPr>
        <w:fldChar w:fldCharType="separate"/>
      </w:r>
      <w:r w:rsidRPr="00160EE2">
        <w:rPr>
          <w:noProof/>
          <w:lang w:val="en-GB"/>
        </w:rPr>
        <w:t>Batavia &amp; Nelson</w:t>
      </w:r>
      <w:r w:rsidR="006E1646">
        <w:rPr>
          <w:noProof/>
          <w:lang w:val="en-GB"/>
        </w:rPr>
        <w:t xml:space="preserve">, </w:t>
      </w:r>
      <w:r w:rsidRPr="00160EE2">
        <w:rPr>
          <w:noProof/>
          <w:lang w:val="en-GB"/>
        </w:rPr>
        <w:t>2017</w:t>
      </w:r>
      <w:r w:rsidRPr="001132A5">
        <w:rPr>
          <w:lang w:val="en-GB"/>
        </w:rPr>
        <w:fldChar w:fldCharType="end"/>
      </w:r>
      <w:r w:rsidRPr="00160EE2">
        <w:rPr>
          <w:lang w:val="en-GB"/>
        </w:rPr>
        <w:t xml:space="preserve">). </w:t>
      </w:r>
      <w:r w:rsidRPr="00681350">
        <w:rPr>
          <w:lang w:val="en-GB"/>
        </w:rPr>
        <w:t>However, intrinsic values are one of the main motivations for nature conservation and for conducting this assessment.</w:t>
      </w:r>
    </w:p>
    <w:p w14:paraId="18021D05" w14:textId="77777777" w:rsidR="00681350" w:rsidRPr="000D01CE" w:rsidRDefault="00681350" w:rsidP="001E43D4">
      <w:pPr>
        <w:spacing w:line="276" w:lineRule="auto"/>
      </w:pPr>
      <w:r w:rsidRPr="000D01CE">
        <w:rPr>
          <w:b/>
        </w:rPr>
        <w:t xml:space="preserve">Anthropocentric values. </w:t>
      </w:r>
      <w:r w:rsidRPr="00B410B8">
        <w:t>These are values centred on humans. An assessment of anthropocentric values must consider how they relate to the current state and potential changes in nature, nature’s contributions to people, and good quality of life. The two main types of anthropocentric values considered in IPBES are instrumental and relational values</w:t>
      </w:r>
      <w:r w:rsidRPr="000D01CE">
        <w:t xml:space="preserve">: </w:t>
      </w:r>
    </w:p>
    <w:p w14:paraId="24200091" w14:textId="77777777" w:rsidR="00681350" w:rsidRPr="00B961EF" w:rsidRDefault="00681350" w:rsidP="00E236B3">
      <w:pPr>
        <w:pStyle w:val="ListParagraph"/>
        <w:numPr>
          <w:ilvl w:val="0"/>
          <w:numId w:val="5"/>
        </w:numPr>
        <w:spacing w:after="120" w:line="276" w:lineRule="auto"/>
      </w:pPr>
      <w:r w:rsidRPr="001132A5">
        <w:rPr>
          <w:b/>
          <w:lang w:val="en-GB"/>
        </w:rPr>
        <w:t>Instrumental values</w:t>
      </w:r>
      <w:r w:rsidRPr="001132A5">
        <w:rPr>
          <w:lang w:val="en-GB"/>
        </w:rPr>
        <w:t xml:space="preserve"> refer to the value attributed to something as a means to achieve a particular end for humans, and in IPBES these are referred to as nature´s contributions to people (see below). </w:t>
      </w:r>
    </w:p>
    <w:p w14:paraId="7AC2738B" w14:textId="4F032639" w:rsidR="00681350" w:rsidRPr="005477E2" w:rsidRDefault="00681350" w:rsidP="00E236B3">
      <w:pPr>
        <w:pStyle w:val="ListParagraph"/>
        <w:numPr>
          <w:ilvl w:val="0"/>
          <w:numId w:val="5"/>
        </w:numPr>
        <w:spacing w:after="120" w:line="276" w:lineRule="auto"/>
      </w:pPr>
      <w:r w:rsidRPr="001132A5">
        <w:rPr>
          <w:b/>
          <w:lang w:val="en-GB"/>
        </w:rPr>
        <w:t>Relational values</w:t>
      </w:r>
      <w:r w:rsidRPr="001132A5">
        <w:rPr>
          <w:lang w:val="en-GB"/>
        </w:rPr>
        <w:t xml:space="preserve"> are the </w:t>
      </w:r>
      <w:r>
        <w:t>p</w:t>
      </w:r>
      <w:r w:rsidRPr="005477E2">
        <w:t xml:space="preserve">ositive values assigned to </w:t>
      </w:r>
      <w:r>
        <w:t>“</w:t>
      </w:r>
      <w:r w:rsidRPr="005477E2">
        <w:t>desirable relationships</w:t>
      </w:r>
      <w:r>
        <w:t>”</w:t>
      </w:r>
      <w:r w:rsidRPr="005477E2">
        <w:t xml:space="preserve">, such as those among people and between people and nature </w:t>
      </w:r>
      <w:r>
        <w:fldChar w:fldCharType="begin" w:fldLock="1"/>
      </w:r>
      <w: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mendeley" : { "formattedCitation" : "(D\u00edaz, Demissew, Carabias, et al., 2015)", "plainTextFormattedCitation" : "(D\u00edaz, Demissew, Carabias, et al., 2015)", "previouslyFormattedCitation" : "(D\u00edaz, Demissew, Carabias, et al., 2015)" }, "properties" : {  }, "schema" : "https://github.com/citation-style-language/schema/raw/master/csl-citation.json" }</w:instrText>
      </w:r>
      <w:r>
        <w:fldChar w:fldCharType="separate"/>
      </w:r>
      <w:r w:rsidRPr="00270807">
        <w:rPr>
          <w:noProof/>
        </w:rPr>
        <w:t xml:space="preserve">(Díaz </w:t>
      </w:r>
      <w:r w:rsidR="00C56B4E" w:rsidRPr="00C56B4E">
        <w:rPr>
          <w:i/>
          <w:noProof/>
        </w:rPr>
        <w:t>et al.</w:t>
      </w:r>
      <w:r w:rsidRPr="00270807">
        <w:rPr>
          <w:noProof/>
        </w:rPr>
        <w:t>, 2015)</w:t>
      </w:r>
      <w:r>
        <w:fldChar w:fldCharType="end"/>
      </w:r>
      <w:r w:rsidRPr="005477E2">
        <w:t>.</w:t>
      </w:r>
      <w:r>
        <w:t xml:space="preserve"> R</w:t>
      </w:r>
      <w:r w:rsidRPr="005477E2">
        <w:t>elational values refer to both desirable human-human interactions and human-nature interactions. “Living in harmony with nature”, “living-well in balance and harmony with Mother Earth” and “human well-being” are examples of different perspectives on what in</w:t>
      </w:r>
      <w:r>
        <w:t xml:space="preserve"> the IPBES context</w:t>
      </w:r>
      <w:r w:rsidRPr="005477E2">
        <w:t xml:space="preserve"> is referred to as </w:t>
      </w:r>
      <w:r>
        <w:t>g</w:t>
      </w:r>
      <w:r w:rsidRPr="005477E2">
        <w:t xml:space="preserve">ood </w:t>
      </w:r>
      <w:r>
        <w:t>q</w:t>
      </w:r>
      <w:r w:rsidRPr="005477E2">
        <w:t xml:space="preserve">uality of </w:t>
      </w:r>
      <w:r>
        <w:t>l</w:t>
      </w:r>
      <w:r w:rsidRPr="005477E2">
        <w:t xml:space="preserve">ife. </w:t>
      </w:r>
    </w:p>
    <w:p w14:paraId="10D79688" w14:textId="5FC4BF49" w:rsidR="00681350" w:rsidRPr="00EB7DA1" w:rsidRDefault="00681350" w:rsidP="001E43D4">
      <w:pPr>
        <w:spacing w:line="276" w:lineRule="auto"/>
        <w:rPr>
          <w:lang w:val="nl-BE"/>
        </w:rPr>
      </w:pPr>
      <w:r w:rsidRPr="005477E2">
        <w:rPr>
          <w:b/>
        </w:rPr>
        <w:t>Nature</w:t>
      </w:r>
      <w:r>
        <w:rPr>
          <w:b/>
        </w:rPr>
        <w:t>’s</w:t>
      </w:r>
      <w:r w:rsidRPr="005477E2">
        <w:rPr>
          <w:b/>
        </w:rPr>
        <w:t xml:space="preserve"> contributions to people.</w:t>
      </w:r>
      <w:r w:rsidRPr="005477E2">
        <w:t xml:space="preserve"> Defined by </w:t>
      </w:r>
      <w:r>
        <w:fldChar w:fldCharType="begin" w:fldLock="1"/>
      </w:r>
      <w: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w:instrText>
      </w:r>
      <w:r w:rsidRPr="007127F5">
        <w:instrText>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volume" : "26-27" }, "uris" : [ "http://www.mendeley.com/documents/?uuid=9e78010e-28fe-46ee-b5f8-05c1b226d5d7"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fldChar w:fldCharType="separate"/>
      </w:r>
      <w:r w:rsidRPr="007127F5">
        <w:t xml:space="preserve">Pascual </w:t>
      </w:r>
      <w:r w:rsidR="00C56B4E" w:rsidRPr="00C56B4E">
        <w:rPr>
          <w:i/>
        </w:rPr>
        <w:t>et al.</w:t>
      </w:r>
      <w:r w:rsidRPr="007127F5">
        <w:t xml:space="preserve"> (2017)</w:t>
      </w:r>
      <w:r>
        <w:fldChar w:fldCharType="end"/>
      </w:r>
      <w:r w:rsidRPr="007127F5">
        <w:t xml:space="preserve"> as “all the positive contributions, or benefits, and occasionally negative contributions, losses or detriments, that people obtain from nature. </w:t>
      </w:r>
      <w:r w:rsidRPr="005477E2">
        <w:t>It resonates with the original use of the term ecosystem services</w:t>
      </w:r>
      <w:r w:rsidRPr="0075299C">
        <w:rPr>
          <w:rStyle w:val="FootnoteReference"/>
        </w:rPr>
        <w:footnoteReference w:id="5"/>
      </w:r>
      <w:r w:rsidRPr="005477E2">
        <w:t xml:space="preserve"> in the </w:t>
      </w:r>
      <w:r>
        <w:fldChar w:fldCharType="begin" w:fldLock="1"/>
      </w:r>
      <w: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manualFormatting" : "Millenium Ecosystem Assessment (2005)", "plainTextFormattedCitation" : "(Millennium Ecosystem Assessment, 2005)", "previouslyFormattedCitation" : "(Millennium Ecosystem Assessment, 2005)" }, "properties" : {  }, "schema" : "https://github.com/citation-style-language/schema/raw/master/csl-citation.json" }</w:instrText>
      </w:r>
      <w:r>
        <w:fldChar w:fldCharType="separate"/>
      </w:r>
      <w:r w:rsidRPr="000000E5">
        <w:t xml:space="preserve">Millenium Ecosystem Assessment </w:t>
      </w:r>
      <w:r>
        <w:t>(</w:t>
      </w:r>
      <w:r w:rsidRPr="000000E5">
        <w:t>2005)</w:t>
      </w:r>
      <w:r>
        <w:fldChar w:fldCharType="end"/>
      </w:r>
      <w:r w:rsidRPr="005477E2">
        <w:t xml:space="preserve">, and goes further by explicitly embracing concepts associated with other </w:t>
      </w:r>
      <w:r w:rsidRPr="005477E2">
        <w:lastRenderedPageBreak/>
        <w:t xml:space="preserve">worldviews on human–nature relations and knowledge systems (e.g. </w:t>
      </w:r>
      <w:r>
        <w:t>“</w:t>
      </w:r>
      <w:r w:rsidRPr="005477E2">
        <w:t>nature’s gifts</w:t>
      </w:r>
      <w:r>
        <w:t>”</w:t>
      </w:r>
      <w:r w:rsidRPr="005477E2">
        <w:t xml:space="preserve"> in many indigenous cultures) </w:t>
      </w:r>
      <w:r>
        <w:fldChar w:fldCharType="begin" w:fldLock="1"/>
      </w:r>
      <w: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mendeley" : { "formattedCitation" : "(D\u00edaz, Demissew, Carabias, et al., 2015)", "plainTextFormattedCitation" : "(D\u00edaz, Demissew, Carabias, et al., 2015)", "previouslyFormattedCitation" : "(D\u00edaz, Demissew, Carabias, et al., 2015)" }, "properties" : {  }, "schema" : "https://github.com/citation-style-language/schema/raw/master/csl-citation.json" }</w:instrText>
      </w:r>
      <w:r>
        <w:fldChar w:fldCharType="separate"/>
      </w:r>
      <w:r w:rsidRPr="00270807">
        <w:t xml:space="preserve">(Díaz </w:t>
      </w:r>
      <w:r w:rsidR="00C56B4E" w:rsidRPr="00C56B4E">
        <w:rPr>
          <w:i/>
        </w:rPr>
        <w:t>et al.</w:t>
      </w:r>
      <w:r w:rsidRPr="00270807">
        <w:t>, 2015)</w:t>
      </w:r>
      <w:r>
        <w:fldChar w:fldCharType="end"/>
      </w:r>
      <w:r w:rsidRPr="005477E2">
        <w:t>”. They can be assessed in many different ways, including economic, social and biophysical valuation methods. Each of these methods elicits different values and</w:t>
      </w:r>
      <w:r>
        <w:t>,</w:t>
      </w:r>
      <w:r w:rsidRPr="005477E2">
        <w:t xml:space="preserve"> so, </w:t>
      </w:r>
      <w:r>
        <w:t xml:space="preserve">requires </w:t>
      </w:r>
      <w:r w:rsidRPr="005477E2">
        <w:t xml:space="preserve">a broad set of approaches </w:t>
      </w:r>
      <w:r>
        <w:fldChar w:fldCharType="begin" w:fldLock="1"/>
      </w:r>
      <w:r>
        <w:instrText>ADDIN CSL_CITATION { "citationItems" : [ { "id" : "ITEM-1", "itemData" : { "DOI" : "10.1007/s10531-014-0796-1", "ISSN" : "0960-3115", "author" : [ { "dropping-particle" : "", "family" : "Boeraeve", "given" : "Fanny", "non-dropping-particle" : "", "parse-names" : false, "suffix" : "" }, { "dropping-particle" : "", "family" : "Dendoncker", "given" : "Nicolas", "non-dropping-particle" : "", "parse-names" : false, "suffix" : "" }, { "dropping-particle" : "", "family" : "Jacobs", "given" : "Sander", "non-dropping-particle" : "", "parse-names" : false, "suffix" : "" }, { "dropping-particle" : "", "family" : "G\u00f3mez-Baggethun", "given" : "Erik", "non-dropping-particle" : "", "parse-names" : false, "suffix" : "" }, { "dropping-particle" : "", "family" : "Dufr\u00eane", "given" : "Marc", "non-dropping-particle" : "", "parse-names" : false, "suffix" : "" } ], "container-title" : "Biodiversity and Conservation", "id" : "ITEM-1", "issue" : "1", "issued" : { "date-parts" : [ [ "2014", "10", "11" ] ] }, "page" : "187-197", "title" : "How (not) to perform ecosystem service valuations: pricing gorillas in the mist", "type" : "article-journal", "volume" : "24" }, "uris" : [ "http://www.mendeley.com/documents/?uuid=44f9d872-ce12-4ae1-8877-8ac37c062f34" ] }, { "id" : "ITEM-2", "itemData" : { "DOI" : "10.1016/j.ecoser.2016.11.007", "ISSN" : "22120416", "abstract" : "\u00a9 2016 The Authors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 "non-dropping-particle" : "", "parse-names" : false, "suffix" : "" }, { "dropping-particle" : "", "family" : "Dendoncker", "given" : "N.",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Gomez-Baggethun", "given" : "E.", "non-dropping-particle" : "", "parse-names" : false, "suffix" : "" }, { "dropping-particle" : "", "family" : "Boeraeve", "given" : "F.", "non-dropping-particle" : "", "parse-names" : false, "suffix" : "" }, { "dropping-particle" : "", "family" : "McGrath", "given" : "F.L.", "non-dropping-particle" : "", "parse-names" : false, "suffix" : "" }, { "dropping-particle" : "", "family" : "Vierikko", "given" : "K.", "non-dropping-particle" : "", "parse-names" : false, "suffix" : "" }, { "dropping-particle" : "", "family" : "Geneletti", "given" : "D.", "non-dropping-particle" : "", "parse-names" : false, "suffix" : "" }, { "dropping-particle" : "", "family" : "Sevecke", "given" : "K.J.", "non-dropping-particle" : "", "parse-names" : false, "suffix" : "" }, { "dropping-particle" : "", "family" : "Pipart", "given" : "N.", "non-dropping-particle" : "", "parse-names" : false, "suffix" : "" }, { "dropping-particle" : "", "family" : "Primmer", "given" : "E.", "non-dropping-particle" : "", "parse-names" : false, "suffix" : "" }, { "dropping-particle" : "", "family" : "Mederly", "given" : "P.", "non-dropping-particle" : "", "parse-names" : false, "suffix" : "" }, { "dropping-particle" : "", "family" : "Schmidt", "given" : "S.", "non-dropping-particle" : "", "parse-names" : false, "suffix" : "" }, { "dropping-particle" : "", "family" : "Arag\u00e3o", "given" : "A.", "non-dropping-particle" : "", "parse-names" : false, "suffix" : "" }, { "dropping-particle" : "", "family" : "Baral", "given" : "H.", "non-dropping-particle" : "", "parse-names" : false, "suffix" : "" }, { "dropping-particle" : "", "family" : "Bark", "given" : "R.H.", "non-dropping-particle" : "", "parse-names" : false, "suffix" : "" }, { "dropping-particle" : "", "family" : "Briceno", "given" : "T.", "non-dropping-particle" : "", "parse-names" : false, "suffix" : "" }, { "dropping-particle" : "", "family" : "Brogna", "given" : "D.", "non-dropping-particle" : "", "parse-names" : false, "suffix" : "" }, { "dropping-particle" : "", "family" : "Cabral", "given" : "P.", "non-dropping-particle" : "", "parse-names" : false, "suffix" : "" }, { "dropping-particle" : "", "family" : "Vreese", "given" : "R.", "non-dropping-particle" : "De", "parse-names" : false, "suffix" : "" }, { "dropping-particle" : "", "family" : "Liquete", "given" : "C.", "non-dropping-particle" : "", "parse-names" : false, "suffix" : "" }, { "dropping-particle" : "", "family" : "Mueller", "given" : "H.", "non-dropping-particle" : "", "parse-names" : false, "suffix" : "" }, { "dropping-particle" : "", "family" : "Peh", "given" : "K.S.-H.", "non-dropping-particle" : "", "parse-names" : false, "suffix" : "" }, { "dropping-particle" : "", "family" : "Phelan", "given" : "A.", "non-dropping-particle" : "", "parse-names" : false, "suffix" : "" }, { "dropping-particle" : "", "family" : "Rinc\u00f3n", "given" : "A.R.", "non-dropping-particle" : "", "parse-names" : false, "suffix" : "" }, { "dropping-particle" : "", "family" : "Rogers", "given" : "S.H.", "non-dropping-particle" : "", "parse-names" : false, "suffix" : "" }, { "dropping-particle" : "", "family" : "Turkelboom", "given" : "F.", "non-dropping-particle" : "", "parse-names" : false, "suffix" : "" }, { "dropping-particle" : "", "family" : "Reeth", "given" : "W.", "non-dropping-particle" : "Van", "parse-names" : false, "suffix" : "" }, { "dropping-particle" : "", "family" : "Zanten", "given" : "B.T.", "non-dropping-particle" : "van", "parse-names" : false, "suffix" : "" }, { "dropping-particle" : "", "family" : "Wam", "given" : "H.K.", "non-dropping-particle" : "", "parse-names" : false, "suffix" : "" }, { "dropping-particle" : "", "family" : "Washbourn", "given" : "C.-L.", "non-dropping-particle" : "", "parse-names" : false, "suffix" : "" } ], "container-title" : "Ecosystem Services", "id" : "ITEM-2", "issued" : { "date-parts" : [ [ "2016" ] ] }, "page" : "213-220", "title" : "A new valuation school: Integrating diverse values of nature in resource and land use decisions", "type" : "article-journal", "volume" : "22" }, "uris" : [ "http://www.mendeley.com/documents/?uuid=508d547b-59b3-4efc-837c-4a8898645cf8" ] } ], "mendeley" : { "formattedCitation" : "(Boeraeve, Dendoncker, Jacobs, G\u00f3mez-Baggethun, &amp; Dufr\u00eane, 2014; S. Jacobs et al., 2016)", "plainTextFormattedCitation" : "(Boeraeve, Dendoncker, Jacobs, G\u00f3mez-Baggethun, &amp; Dufr\u00eane, 2014; S. Jacobs et al., 2016)", "previouslyFormattedCitation" : "(Boeraeve, Dendoncker, Jacobs, G\u00f3mez-Baggethun, &amp; Dufr\u00eane, 2014; S. Jacobs et al., 2016)" }, "properties" : {  }, "schema" : "https://github.com/citation-style-language/schema/raw/master/csl-citation.json" }</w:instrText>
      </w:r>
      <w:r>
        <w:fldChar w:fldCharType="separate"/>
      </w:r>
      <w:r w:rsidRPr="00B62FAC">
        <w:t>(Boeraeve</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B62FAC">
        <w:t xml:space="preserve">, 2014; Jacobs </w:t>
      </w:r>
      <w:r w:rsidR="00C56B4E" w:rsidRPr="00C56B4E">
        <w:rPr>
          <w:i/>
        </w:rPr>
        <w:t>et al.</w:t>
      </w:r>
      <w:r w:rsidRPr="00B62FAC">
        <w:t>, 2016)</w:t>
      </w:r>
      <w:r>
        <w:fldChar w:fldCharType="end"/>
      </w:r>
      <w:r w:rsidRPr="00EB7DA1">
        <w:rPr>
          <w:lang w:val="nl-BE"/>
        </w:rPr>
        <w:t>.</w:t>
      </w:r>
    </w:p>
    <w:p w14:paraId="39B69CC6" w14:textId="19EB33BB" w:rsidR="00681350" w:rsidRPr="005477E2" w:rsidRDefault="00681350" w:rsidP="001E43D4">
      <w:pPr>
        <w:spacing w:line="276" w:lineRule="auto"/>
      </w:pPr>
      <w:r w:rsidRPr="005477E2">
        <w:rPr>
          <w:b/>
        </w:rPr>
        <w:t xml:space="preserve">Good </w:t>
      </w:r>
      <w:r>
        <w:rPr>
          <w:b/>
        </w:rPr>
        <w:t>q</w:t>
      </w:r>
      <w:r w:rsidRPr="005477E2">
        <w:rPr>
          <w:b/>
        </w:rPr>
        <w:t xml:space="preserve">uality of </w:t>
      </w:r>
      <w:r>
        <w:rPr>
          <w:b/>
        </w:rPr>
        <w:t>l</w:t>
      </w:r>
      <w:r w:rsidRPr="005477E2">
        <w:rPr>
          <w:b/>
        </w:rPr>
        <w:t>ife.</w:t>
      </w:r>
      <w:r w:rsidRPr="005477E2">
        <w:t xml:space="preserve"> The achievement of a fulfilled human life, the criteria for which may vary greatly across different societies and groups within societies. It is a context-dependent state of individuals and human groups, comprising aspects such </w:t>
      </w:r>
      <w:r>
        <w:t xml:space="preserve">as </w:t>
      </w:r>
      <w:r w:rsidRPr="005477E2">
        <w:t>access to food, water, energy and livelihood security, and also health, good social relationships and equity, security, cultural identity, a</w:t>
      </w:r>
      <w:r>
        <w:t>nd freedom of choice and action</w:t>
      </w:r>
      <w:r w:rsidRPr="005477E2">
        <w:t xml:space="preserve"> </w:t>
      </w:r>
      <w:r>
        <w:fldChar w:fldCharType="begin" w:fldLock="1"/>
      </w:r>
      <w:r>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 connecting nature and people", "type" : "article-journal", "volume" : "14" }, "uris" : [ "http://www.mendeley.com/documents/?uuid=6b6d0249-23a7-424a-9d61-878103a50af7" ] } ], "mendeley" : { "formattedCitation" : "(D\u00edaz, Demissew, Carabias, et al., 2015)", "plainTextFormattedCitation" : "(D\u00edaz, Demissew, Carabias, et al., 2015)", "previouslyFormattedCitation" : "(D\u00edaz, Demissew, Carabias, et al., 2015)" }, "properties" : {  }, "schema" : "https://github.com/citation-style-language/schema/raw/master/csl-citation.json" }</w:instrText>
      </w:r>
      <w:r>
        <w:fldChar w:fldCharType="separate"/>
      </w:r>
      <w:r w:rsidRPr="00270807">
        <w:t>(</w:t>
      </w:r>
      <w:r w:rsidRPr="00D06339">
        <w:t xml:space="preserve">Díaz </w:t>
      </w:r>
      <w:r w:rsidR="00C56B4E" w:rsidRPr="00D06339">
        <w:rPr>
          <w:i/>
        </w:rPr>
        <w:t>et al.</w:t>
      </w:r>
      <w:r w:rsidRPr="00D06339">
        <w:t>, 2015</w:t>
      </w:r>
      <w:r w:rsidRPr="00270807">
        <w:t>)</w:t>
      </w:r>
      <w:r>
        <w:fldChar w:fldCharType="end"/>
      </w:r>
      <w:r w:rsidRPr="005477E2">
        <w:t xml:space="preserve">. These values are assessed using various methods. A valuation that looks at the social-ecological system as a whole is essential </w:t>
      </w:r>
      <w:r>
        <w:t>for</w:t>
      </w:r>
      <w:r w:rsidRPr="005477E2">
        <w:t xml:space="preserve"> fully understanding relational values. Such valuation combines data from</w:t>
      </w:r>
      <w:r>
        <w:t>, for example,</w:t>
      </w:r>
      <w:r w:rsidRPr="005477E2">
        <w:t xml:space="preserve"> narratives, preference assessments, participatory geographical analyses, historical studies and biophysical models. First-hand information from individuals holding</w:t>
      </w:r>
      <w:r>
        <w:t xml:space="preserve"> relational values is essential</w:t>
      </w:r>
      <w:r w:rsidRPr="005477E2">
        <w:t>.</w:t>
      </w:r>
    </w:p>
    <w:p w14:paraId="2DA928B4" w14:textId="15819CEB" w:rsidR="00681350" w:rsidRDefault="00681350" w:rsidP="001E43D4">
      <w:pPr>
        <w:spacing w:line="276" w:lineRule="auto"/>
      </w:pPr>
      <w:r w:rsidRPr="005477E2">
        <w:rPr>
          <w:b/>
        </w:rPr>
        <w:t xml:space="preserve">Integrated valuation. </w:t>
      </w:r>
      <w:r w:rsidRPr="005477E2">
        <w:t xml:space="preserve">Some valuation methods are appropriate </w:t>
      </w:r>
      <w:r>
        <w:t>at</w:t>
      </w:r>
      <w:r w:rsidRPr="005477E2">
        <w:t xml:space="preserve"> elicit</w:t>
      </w:r>
      <w:r>
        <w:t>ing</w:t>
      </w:r>
      <w:r w:rsidRPr="005477E2">
        <w:t xml:space="preserve"> a wide range of values (e.g. cultural and social methods) while others are limited to specific value types (e.g. monetary valuation) </w:t>
      </w:r>
      <w:r>
        <w:fldChar w:fldCharType="begin" w:fldLock="1"/>
      </w:r>
      <w:r>
        <w:instrText>ADDIN CSL_CITATION { "citationItems" : [ { "id" : "ITEM-1", "itemData" : { "DOI" : "10.1016/j.ecoser.2016.11.007", "ISSN" : "22120416", "abstract" : "\u00a9 2016 The Authors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 "non-dropping-particle" : "", "parse-names" : false, "suffix" : "" }, { "dropping-particle" : "", "family" : "Dendoncker", "given" : "N.",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Gomez-Baggethun", "given" : "E.", "non-dropping-particle" : "", "parse-names" : false, "suffix" : "" }, { "dropping-particle" : "", "family" : "Boeraeve", "given" : "F.", "non-dropping-particle" : "", "parse-names" : false, "suffix" : "" }, { "dropping-particle" : "", "family" : "McGrath", "given" : "F.L.", "non-dropping-particle" : "", "parse-names" : false, "suffix" : "" }, { "dropping-particle" : "", "family" : "Vierikko", "given" : "K.", "non-dropping-particle" : "", "parse-names" : false, "suffix" : "" }, { "dropping-particle" : "", "family" : "Geneletti", "given" : "D.", "non-dropping-particle" : "", "parse-names" : false, "suffix" : "" }, { "dropping-particle" : "", "family" : "Sevecke", "given" : "K.J.", "non-dropping-particle" : "", "parse-names" : false, "suffix" : "" }, { "dropping-particle" : "", "family" : "Pipart", "given" : "N.", "non-dropping-particle" : "", "parse-names" : false, "suffix" : "" }, { "dropping-particle" : "", "family" : "Primmer", "given" : "E.", "non-dropping-particle" : "", "parse-names" : false, "suffix" : "" }, { "dropping-particle" : "", "family" : "Mederly", "given" : "P.", "non-dropping-particle" : "", "parse-names" : false, "suffix" : "" }, { "dropping-particle" : "", "family" : "Schmidt", "given" : "S.", "non-dropping-particle" : "", "parse-names" : false, "suffix" : "" }, { "dropping-particle" : "", "family" : "Arag\u00e3o", "given" : "A.", "non-dropping-particle" : "", "parse-names" : false, "suffix" : "" }, { "dropping-particle" : "", "family" : "Baral", "given" : "H.", "non-dropping-particle" : "", "parse-names" : false, "suffix" : "" }, { "dropping-particle" : "", "family" : "Bark", "given" : "R.H.", "non-dropping-particle" : "", "parse-names" : false, "suffix" : "" }, { "dropping-particle" : "", "family" : "Briceno", "given" : "T.", "non-dropping-particle" : "", "parse-names" : false, "suffix" : "" }, { "dropping-particle" : "", "family" : "Brogna", "given" : "D.", "non-dropping-particle" : "", "parse-names" : false, "suffix" : "" }, { "dropping-particle" : "", "family" : "Cabral", "given" : "P.", "non-dropping-particle" : "", "parse-names" : false, "suffix" : "" }, { "dropping-particle" : "", "family" : "Vreese", "given" : "R.", "non-dropping-particle" : "De", "parse-names" : false, "suffix" : "" }, { "dropping-particle" : "", "family" : "Liquete", "given" : "C.", "non-dropping-particle" : "", "parse-names" : false, "suffix" : "" }, { "dropping-particle" : "", "family" : "Mueller", "given" : "H.", "non-dropping-particle" : "", "parse-names" : false, "suffix" : "" }, { "dropping-particle" : "", "family" : "Peh", "given" : "K.S.-H.", "non-dropping-particle" : "", "parse-names" : false, "suffix" : "" }, { "dropping-particle" : "", "family" : "Phelan", "given" : "A.", "non-dropping-particle" : "", "parse-names" : false, "suffix" : "" }, { "dropping-particle" : "", "family" : "Rinc\u00f3n", "given" : "A.R.", "non-dropping-particle" : "", "parse-names" : false, "suffix" : "" }, { "dropping-particle" : "", "family" : "Rogers", "given" : "S.H.", "non-dropping-particle" : "", "parse-names" : false, "suffix" : "" }, { "dropping-particle" : "", "family" : "Turkelboom", "given" : "F.", "non-dropping-particle" : "", "parse-names" : false, "suffix" : "" }, { "dropping-particle" : "", "family" : "Reeth", "given" : "W.", "non-dropping-particle" : "Van", "parse-names" : false, "suffix" : "" }, { "dropping-particle" : "", "family" : "Zanten", "given" : "B.T.", "non-dropping-particle" : "van", "parse-names" : false, "suffix" : "" }, { "dropping-particle" : "", "family" : "Wam", "given" : "H.K.", "non-dropping-particle" : "", "parse-names" : false, "suffix" : "" }, { "dropping-particle" : "", "family" : "Washbourn", "given" : "C.-L.", "non-dropping-particle" : "", "parse-names" : false, "suffix" : "" } ], "container-title" : "Ecosystem Services", "id" : "ITEM-1", "issued" : { "date-parts" : [ [ "2016" ] ] }, "page" : "213-220", "title" : "A new valuation school: Integrating diverse values of nature in resource and land use decisions", "type" : "article-journal", "volume" : "22" }, "uris" : [ "http://www.mendeley.com/documents/?uuid=508d547b-59b3-4efc-837c-4a8898645cf8" ] } ], "mendeley" : { "formattedCitation" : "(S. Jacobs et al., 2016)", "plainTextFormattedCitation" : "(S. Jacobs et al., 2016)", "previouslyFormattedCitation" : "(S. Jacobs et al., 2016)" }, "properties" : {  }, "schema" : "https://github.com/citation-style-language/schema/raw/master/csl-citation.json" }</w:instrText>
      </w:r>
      <w:r>
        <w:fldChar w:fldCharType="separate"/>
      </w:r>
      <w:r w:rsidRPr="00B62FAC">
        <w:t xml:space="preserve">(Jacobs </w:t>
      </w:r>
      <w:r w:rsidR="00C56B4E" w:rsidRPr="00C56B4E">
        <w:rPr>
          <w:i/>
        </w:rPr>
        <w:t>et al.</w:t>
      </w:r>
      <w:r w:rsidRPr="00B62FAC">
        <w:t>, 2016)</w:t>
      </w:r>
      <w:r>
        <w:fldChar w:fldCharType="end"/>
      </w:r>
      <w:r w:rsidRPr="005477E2">
        <w:t xml:space="preserve">. Values are not </w:t>
      </w:r>
      <w:r>
        <w:t xml:space="preserve">necessarily </w:t>
      </w:r>
      <w:r w:rsidRPr="005477E2">
        <w:t xml:space="preserve">independent of one another and </w:t>
      </w:r>
      <w:r>
        <w:t>can co-</w:t>
      </w:r>
      <w:r w:rsidRPr="005477E2">
        <w:t xml:space="preserve">exist. Human decisions are ideally made by weighing and summarizing different values that are highly dependent on socio-economic, biophysical and governance contexts </w:t>
      </w:r>
      <w:r w:rsidRPr="005477E2">
        <w:fldChar w:fldCharType="begin" w:fldLock="1"/>
      </w:r>
      <w:r>
        <w:instrText>ADDIN CSL_CITATION { "citationItems" : [ { "id" : "ITEM-1", "itemData" : { "author" : [ { "dropping-particle" : "", "family" : "G\u00f3mez-baggethun", "given" : "Erik", "non-dropping-particle" : "", "parse-names" : false, "suffix" : "" }, { "dropping-particle" : "", "family" : "Mart\u00edn-L\u00f3pez", "given" : "Berta", "non-dropping-particle" : "", "parse-names" : false, "suffix" : "" }, { "dropping-particle" : "", "family" : "Barton", "given" : "David", "non-dropping-particle" : "", "parse-names" : false, "suffix" : "" }, { "dropping-particle" : "", "family" : "Braat", "given" : "L.", "non-dropping-particle" : "", "parse-names" : false, "suffix" : "" }, { "dropping-particle" : "", "family" : "Kelemen", "given" : "Eszter", "non-dropping-particle" : "", "parse-names" : false, "suffix" : "" }, { "dropping-particle" : "", "family" : "Lorene", "given" : "Marina-Garcia", "non-dropping-particle" : "", "parse-names" : false, "suffix" : "" }, { "dropping-particle" : "", "family" : "Saarikoski", "given" : "Heli", "non-dropping-particle" : "", "parse-names" : false, "suffix" : "" }, { "dropping-particle" : "", "family" : "Bergh", "given" : "Jaren", "non-dropping-particle" : "van den", "parse-names" : false, "suffix" : "" } ], "id" : "ITEM-1", "issue" : "July", "issued" : { "date-parts" : [ [ "2014" ] ] }, "number-of-pages" : "1-33", "title" : "State-of-the-art report on integrated valuation of ecosystem services", "type" : "report" }, "uris" : [ "http://www.mendeley.com/documents/?uuid=21d9a3ec-14d1-45b2-b5cf-e3e6c4d2d284" ] } ], "mendeley" : { "formattedCitation" : "(G\u00f3mez-baggethun et al., 2014)", "manualFormatting" : "(G\u00f3mez-Baggethun et al. 2014)", "plainTextFormattedCitation" : "(G\u00f3mez-baggethun et al., 2014)", "previouslyFormattedCitation" : "(G\u00f3mez-baggethun et al., 2014)" }, "properties" : {  }, "schema" : "https://github.com/citation-style-language/schema/raw/master/csl-citation.json" }</w:instrText>
      </w:r>
      <w:r w:rsidRPr="005477E2">
        <w:fldChar w:fldCharType="separate"/>
      </w:r>
      <w:r w:rsidRPr="005477E2">
        <w:t>(Gómez-</w:t>
      </w:r>
      <w:r>
        <w:t>B</w:t>
      </w:r>
      <w:r w:rsidRPr="005477E2">
        <w:t xml:space="preserve">aggethun </w:t>
      </w:r>
      <w:r w:rsidR="00C56B4E" w:rsidRPr="00C56B4E">
        <w:rPr>
          <w:i/>
        </w:rPr>
        <w:t>et al.</w:t>
      </w:r>
      <w:r w:rsidRPr="005477E2">
        <w:t xml:space="preserve"> 2014)</w:t>
      </w:r>
      <w:r w:rsidRPr="005477E2">
        <w:fldChar w:fldCharType="end"/>
      </w:r>
      <w:r w:rsidRPr="005477E2">
        <w:t xml:space="preserve">. Most policy decisions </w:t>
      </w:r>
      <w:r w:rsidRPr="005477E2">
        <w:rPr>
          <w:i/>
        </w:rPr>
        <w:t>de facto</w:t>
      </w:r>
      <w:r w:rsidRPr="005477E2">
        <w:t xml:space="preserve"> include diverse values implicitly and are rarely based on economic, ecologic</w:t>
      </w:r>
      <w:r>
        <w:t>al</w:t>
      </w:r>
      <w:r w:rsidRPr="005477E2">
        <w:t xml:space="preserve"> or social impacts alone. Integrated valuation has been increasingly developed as a methodology or practice to achieve a more transparent approach in combining diverse values</w:t>
      </w:r>
      <w:r>
        <w:t xml:space="preserve"> </w:t>
      </w:r>
      <w:r>
        <w:fldChar w:fldCharType="begin" w:fldLock="1"/>
      </w:r>
      <w:r>
        <w:instrText>ADDIN CSL_CITATION { "citationItems" : [ { "id" : "ITEM-1", "itemData" : { "DOI" : "10.1016/j.ecoser.2016.11.007", "ISSN" : "22120416", "abstract" : "\u00a9 2016 The Authors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 "non-dropping-particle" : "", "parse-names" : false, "suffix" : "" }, { "dropping-particle" : "", "family" : "Dendoncker", "given" : "N.",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Gomez-Baggethun", "given" : "E.", "non-dropping-particle" : "", "parse-names" : false, "suffix" : "" }, { "dropping-particle" : "", "family" : "Boeraeve", "given" : "F.", "non-dropping-particle" : "", "parse-names" : false, "suffix" : "" }, { "dropping-particle" : "", "family" : "McGrath", "given" : "F.L.", "non-dropping-particle" : "", "parse-names" : false, "suffix" : "" }, { "dropping-particle" : "", "family" : "Vierikko", "given" : "K.", "non-dropping-particle" : "", "parse-names" : false, "suffix" : "" }, { "dropping-particle" : "", "family" : "Geneletti", "given" : "D.", "non-dropping-particle" : "", "parse-names" : false, "suffix" : "" }, { "dropping-particle" : "", "family" : "Sevecke", "given" : "K.J.", "non-dropping-particle" : "", "parse-names" : false, "suffix" : "" }, { "dropping-particle" : "", "family" : "Pipart", "given" : "N.", "non-dropping-particle" : "", "parse-names" : false, "suffix" : "" }, { "dropping-particle" : "", "family" : "Primmer", "given" : "E.", "non-dropping-particle" : "", "parse-names" : false, "suffix" : "" }, { "dropping-particle" : "", "family" : "Mederly", "given" : "P.", "non-dropping-particle" : "", "parse-names" : false, "suffix" : "" }, { "dropping-particle" : "", "family" : "Schmidt", "given" : "S.", "non-dropping-particle" : "", "parse-names" : false, "suffix" : "" }, { "dropping-particle" : "", "family" : "Arag\u00e3o", "given" : "A.", "non-dropping-particle" : "", "parse-names" : false, "suffix" : "" }, { "dropping-particle" : "", "family" : "Baral", "given" : "H.", "non-dropping-particle" : "", "parse-names" : false, "suffix" : "" }, { "dropping-particle" : "", "family" : "Bark", "given" : "R.H.", "non-dropping-particle" : "", "parse-names" : false, "suffix" : "" }, { "dropping-particle" : "", "family" : "Briceno", "given" : "T.", "non-dropping-particle" : "", "parse-names" : false, "suffix" : "" }, { "dropping-particle" : "", "family" : "Brogna", "given" : "D.", "non-dropping-particle" : "", "parse-names" : false, "suffix" : "" }, { "dropping-particle" : "", "family" : "Cabral", "given" : "P.", "non-dropping-particle" : "", "parse-names" : false, "suffix" : "" }, { "dropping-particle" : "", "family" : "Vreese", "given" : "R.", "non-dropping-particle" : "De", "parse-names" : false, "suffix" : "" }, { "dropping-particle" : "", "family" : "Liquete", "given" : "C.", "non-dropping-particle" : "", "parse-names" : false, "suffix" : "" }, { "dropping-particle" : "", "family" : "Mueller", "given" : "H.", "non-dropping-particle" : "", "parse-names" : false, "suffix" : "" }, { "dropping-particle" : "", "family" : "Peh", "given" : "K.S.-H.", "non-dropping-particle" : "", "parse-names" : false, "suffix" : "" }, { "dropping-particle" : "", "family" : "Phelan", "given" : "A.", "non-dropping-particle" : "", "parse-names" : false, "suffix" : "" }, { "dropping-particle" : "", "family" : "Rinc\u00f3n", "given" : "A.R.", "non-dropping-particle" : "", "parse-names" : false, "suffix" : "" }, { "dropping-particle" : "", "family" : "Rogers", "given" : "S.H.", "non-dropping-particle" : "", "parse-names" : false, "suffix" : "" }, { "dropping-particle" : "", "family" : "Turkelboom", "given" : "F.", "non-dropping-particle" : "", "parse-names" : false, "suffix" : "" }, { "dropping-particle" : "", "family" : "Reeth", "given" : "W.", "non-dropping-particle" : "Van", "parse-names" : false, "suffix" : "" }, { "dropping-particle" : "", "family" : "Zanten", "given" : "B.T.", "non-dropping-particle" : "van", "parse-names" : false, "suffix" : "" }, { "dropping-particle" : "", "family" : "Wam", "given" : "H.K.", "non-dropping-particle" : "", "parse-names" : false, "suffix" : "" }, { "dropping-particle" : "", "family" : "Washbourn", "given" : "C.-L.", "non-dropping-particle" : "", "parse-names" : false, "suffix" : "" } ], "container-title" : "Ecosystem Services", "id" : "ITEM-1", "issued" : { "date-parts" : [ [ "2016" ] ] }, "page" : "213-220", "title" : "A new valuation school: Integrating diverse values of nature in resource and land use decisions", "type" : "article-journal", "volume" : "22" }, "uris" : [ "http://www.mendeley.com/documents/?uuid=508d547b-59b3-4efc-837c-4a8898645cf8" ] }, { "id" : "ITEM-2", "itemData" : { "ISBN" : "978-0-12-419964-4", "abstract" : "This chapter discusses the concept of ecosystem services valuation. It argues that beyond monetary valuation, ES valuation should also take into account ecological and social values. Valuation should be geared toward strong sustainability in order to improve the well-being of every individual and society, now and in the future. Following a systemic approach, bundles of ES should be valued together. When systems are far from critical thresholds, valuing changes through various alternatives is appropriate. Deliberative multicriteria decision tools could be appropriate to collectively value ES. However, when systems are close to thresholds or tipping points, ecosystem service valuation will need to switch from choosing among resources or alternatives to valuing the avoidance of catastrophic ecosystem change. Finally, it is important to remember that valuation is merely a tool and not a solution in itself. When one is valuing for sustainability, the questions of politics, governance, and institutions cannot be ignored.", "author" : [ { "dropping-particle" : "", "family" : "Dendoncker", "given" : "Nicolas", "non-dropping-particle" : "", "parse-names" : false, "suffix" : "" }, { "dropping-particle" : "", "family" : "Keune", "given" : "Hans", "non-dropping-particle" : "", "parse-names" : false, "suffix" : "" }, { "dropping-particle" : "", "family" : "Jacobs", "given" : "Sander", "non-dropping-particle" : "", "parse-names" : false, "suffix" : "" }, { "dropping-particle" : "", "family" : "Gomez-Baggethun", "given" : "Erik", "non-dropping-particle" : "", "parse-names" : false, "suffix" : "" } ], "chapter-number" : "1", "container-title" : "Ecosystem services: Global issues, local practices", "editor" : [ { "dropping-particle" : "", "family" : "Jacobs", "given" : "Sander", "non-dropping-particle" : "", "parse-names" : false, "suffix" : "" }, { "dropping-particle" : "", "family" : "Dendoncker", "given" : "Nicolas", "non-dropping-particle" : "", "parse-names" : false, "suffix" : "" }, { "dropping-particle" : "", "family" : "Keune", "given" : "Hans", "non-dropping-particle" : "", "parse-names" : false, "suffix" : "" } ], "id" : "ITEM-2", "issued" : { "date-parts" : [ [ "2014" ] ] }, "page" : "xix-xxviii", "publisher" : "Elsevier", "publisher-place" : "New York, USA", "title" : "Inclusive ecosystem service valuation", "type" : "chapter" }, "uris" : [ "http://www.mendeley.com/documents/?uuid=e20e0483-1a99-4342-9f00-62a222b6895f" ] } ], "mendeley" : { "formattedCitation" : "(Nicolas Dendoncker, Keune, Jacobs, &amp; Gomez-Baggethun, 2014; S. Jacobs et al., 2016)", "plainTextFormattedCitation" : "(Nicolas Dendoncker, Keune, Jacobs, &amp; Gomez-Baggethun, 2014; S. Jacobs et al., 2016)", "previouslyFormattedCitation" : "(Nicolas Dendoncker, Keune, Jacobs, &amp; Gomez-Baggethun, 2014; S. Jacobs et al., 2016)" }, "properties" : {  }, "schema" : "https://github.com/citation-style-language/schema/raw/master/csl-citation.json" }</w:instrText>
      </w:r>
      <w:r>
        <w:fldChar w:fldCharType="separate"/>
      </w:r>
      <w:r w:rsidRPr="00B62FAC">
        <w:t>(Dendoncker</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B62FAC">
        <w:t xml:space="preserve">, 2014; Jacobs </w:t>
      </w:r>
      <w:r w:rsidR="00C56B4E" w:rsidRPr="00C56B4E">
        <w:rPr>
          <w:i/>
        </w:rPr>
        <w:t>et al.</w:t>
      </w:r>
      <w:r w:rsidRPr="00B62FAC">
        <w:t>, 2016)</w:t>
      </w:r>
      <w:r>
        <w:fldChar w:fldCharType="end"/>
      </w:r>
      <w:r w:rsidRPr="005477E2">
        <w:t xml:space="preserve">. Integrated valuation was therefore put forward in the IPBES guidelines to achieve fair, reliable and policy relevant valuation </w:t>
      </w:r>
      <w:r>
        <w:t>(IPBES/4/INF/13: Preliminary guide regarding diverse conceptualization of multiple values of nature and its benefits, including biodiversity and ecosystem functions and services (deliverable 3 (d)))</w:t>
      </w:r>
      <w:r w:rsidRPr="005477E2">
        <w:t xml:space="preserve">. </w:t>
      </w:r>
    </w:p>
    <w:p w14:paraId="4D8B53E3" w14:textId="77777777" w:rsidR="00681350" w:rsidRDefault="00681350" w:rsidP="001E43D4">
      <w:pPr>
        <w:spacing w:line="276" w:lineRule="auto"/>
        <w:rPr>
          <w:rStyle w:val="normaltextrun"/>
          <w:rFonts w:ascii="Calibri" w:hAnsi="Calibri"/>
        </w:rPr>
      </w:pPr>
      <w:r w:rsidRPr="005477E2">
        <w:rPr>
          <w:rStyle w:val="normaltextrun"/>
          <w:rFonts w:ascii="Calibri" w:hAnsi="Calibri"/>
        </w:rPr>
        <w:t xml:space="preserve">IPBES </w:t>
      </w:r>
      <w:r w:rsidRPr="005477E2">
        <w:rPr>
          <w:rStyle w:val="spellingerror"/>
          <w:rFonts w:ascii="Calibri" w:hAnsi="Calibri"/>
        </w:rPr>
        <w:t xml:space="preserve">includes </w:t>
      </w:r>
      <w:r>
        <w:rPr>
          <w:rStyle w:val="spellingerror"/>
          <w:rFonts w:ascii="Calibri" w:hAnsi="Calibri"/>
        </w:rPr>
        <w:t>integrated valuation</w:t>
      </w:r>
      <w:r w:rsidRPr="005477E2">
        <w:rPr>
          <w:rStyle w:val="normaltextrun"/>
          <w:rFonts w:ascii="Calibri" w:hAnsi="Calibri"/>
        </w:rPr>
        <w:t xml:space="preserve"> </w:t>
      </w:r>
      <w:r w:rsidRPr="005477E2">
        <w:rPr>
          <w:rStyle w:val="spellingerror"/>
          <w:rFonts w:ascii="Calibri" w:hAnsi="Calibri"/>
        </w:rPr>
        <w:t>directly within the assessment process</w:t>
      </w:r>
      <w:r w:rsidRPr="005477E2">
        <w:rPr>
          <w:rStyle w:val="normaltextrun"/>
          <w:rFonts w:ascii="Calibri" w:hAnsi="Calibri"/>
        </w:rPr>
        <w:t>. In the</w:t>
      </w:r>
      <w:r>
        <w:rPr>
          <w:rStyle w:val="normaltextrun"/>
          <w:rFonts w:ascii="Calibri" w:hAnsi="Calibri"/>
        </w:rPr>
        <w:t xml:space="preserve"> Europe and Central Asia</w:t>
      </w:r>
      <w:r w:rsidRPr="005477E2">
        <w:rPr>
          <w:rStyle w:val="normaltextrun"/>
          <w:rFonts w:ascii="Calibri" w:hAnsi="Calibri"/>
        </w:rPr>
        <w:t xml:space="preserve"> assessment, </w:t>
      </w:r>
      <w:r>
        <w:rPr>
          <w:rStyle w:val="normaltextrun"/>
          <w:rFonts w:ascii="Calibri" w:hAnsi="Calibri"/>
        </w:rPr>
        <w:t>integrated valuation</w:t>
      </w:r>
      <w:r w:rsidRPr="005477E2">
        <w:rPr>
          <w:rStyle w:val="normaltextrun"/>
          <w:rFonts w:ascii="Calibri" w:hAnsi="Calibri"/>
        </w:rPr>
        <w:t xml:space="preserve"> was </w:t>
      </w:r>
      <w:r>
        <w:rPr>
          <w:rStyle w:val="normaltextrun"/>
          <w:rFonts w:ascii="Calibri" w:hAnsi="Calibri"/>
        </w:rPr>
        <w:t>realized</w:t>
      </w:r>
      <w:r w:rsidRPr="005477E2">
        <w:rPr>
          <w:rStyle w:val="normaltextrun"/>
          <w:rFonts w:ascii="Calibri" w:hAnsi="Calibri"/>
        </w:rPr>
        <w:t xml:space="preserve"> through several initiatives supported by </w:t>
      </w:r>
      <w:r>
        <w:rPr>
          <w:rStyle w:val="normaltextrun"/>
          <w:rFonts w:ascii="Calibri" w:hAnsi="Calibri"/>
        </w:rPr>
        <w:t>a technical support unit established to address these issues</w:t>
      </w:r>
      <w:r w:rsidRPr="005477E2">
        <w:rPr>
          <w:rStyle w:val="normaltextrun"/>
          <w:rFonts w:ascii="Calibri" w:hAnsi="Calibri"/>
        </w:rPr>
        <w:t xml:space="preserve">. A workshop of </w:t>
      </w:r>
      <w:r>
        <w:rPr>
          <w:rStyle w:val="normaltextrun"/>
          <w:rFonts w:ascii="Calibri" w:hAnsi="Calibri"/>
        </w:rPr>
        <w:t>valuation</w:t>
      </w:r>
      <w:r w:rsidRPr="005477E2">
        <w:rPr>
          <w:rStyle w:val="normaltextrun"/>
          <w:rFonts w:ascii="Calibri" w:hAnsi="Calibri"/>
        </w:rPr>
        <w:t xml:space="preserve"> experts</w:t>
      </w:r>
      <w:r>
        <w:rPr>
          <w:rStyle w:val="normaltextrun"/>
          <w:rFonts w:ascii="Calibri" w:hAnsi="Calibri"/>
        </w:rPr>
        <w:t xml:space="preserve">, the values liaison group for the Regional Assesment for Europe and Central Asia, </w:t>
      </w:r>
      <w:r w:rsidRPr="005477E2">
        <w:rPr>
          <w:rStyle w:val="normaltextrun"/>
          <w:rFonts w:ascii="Calibri" w:hAnsi="Calibri"/>
        </w:rPr>
        <w:t xml:space="preserve">provided </w:t>
      </w:r>
      <w:r>
        <w:rPr>
          <w:rStyle w:val="normaltextrun"/>
          <w:rFonts w:ascii="Calibri" w:hAnsi="Calibri"/>
        </w:rPr>
        <w:t xml:space="preserve">feedback, concrete suggestions and support to </w:t>
      </w:r>
      <w:r w:rsidRPr="005477E2">
        <w:rPr>
          <w:rStyle w:val="normaltextrun"/>
          <w:rFonts w:ascii="Calibri" w:hAnsi="Calibri"/>
        </w:rPr>
        <w:t>the</w:t>
      </w:r>
      <w:r>
        <w:rPr>
          <w:rStyle w:val="normaltextrun"/>
          <w:rFonts w:ascii="Calibri" w:hAnsi="Calibri"/>
        </w:rPr>
        <w:t xml:space="preserve"> </w:t>
      </w:r>
      <w:r w:rsidRPr="005477E2">
        <w:rPr>
          <w:rStyle w:val="normaltextrun"/>
          <w:rFonts w:ascii="Calibri" w:hAnsi="Calibri"/>
        </w:rPr>
        <w:t>assessment authors</w:t>
      </w:r>
      <w:r>
        <w:rPr>
          <w:rStyle w:val="normaltextrun"/>
          <w:rFonts w:ascii="Calibri" w:hAnsi="Calibri"/>
        </w:rPr>
        <w:t>, facilitated by the technical support unit for the assessment and the technical support unit on values</w:t>
      </w:r>
      <w:r w:rsidRPr="005477E2">
        <w:rPr>
          <w:rStyle w:val="normaltextrun"/>
          <w:rFonts w:ascii="Calibri" w:hAnsi="Calibri"/>
        </w:rPr>
        <w:t xml:space="preserve">. </w:t>
      </w:r>
    </w:p>
    <w:p w14:paraId="751E04C7" w14:textId="77777777" w:rsidR="00681350" w:rsidRPr="005477E2" w:rsidRDefault="00681350" w:rsidP="001E43D4">
      <w:pPr>
        <w:spacing w:line="276" w:lineRule="auto"/>
      </w:pPr>
    </w:p>
    <w:p w14:paraId="1BAA33EA" w14:textId="3288F3EE" w:rsidR="00681350" w:rsidRPr="005477E2" w:rsidRDefault="00681350" w:rsidP="00147745">
      <w:pPr>
        <w:pStyle w:val="Heading3"/>
      </w:pPr>
      <w:bookmarkStart w:id="154" w:name="_Toc502755802"/>
      <w:bookmarkStart w:id="155" w:name="_Toc504380585"/>
      <w:bookmarkStart w:id="156" w:name="_Toc519504383"/>
      <w:r w:rsidRPr="005477E2">
        <w:t>Overview of methods and approaches used in</w:t>
      </w:r>
      <w:r>
        <w:t xml:space="preserve"> the</w:t>
      </w:r>
      <w:r w:rsidRPr="005477E2">
        <w:t xml:space="preserve"> </w:t>
      </w:r>
      <w:r w:rsidRPr="008F0055">
        <w:t>Regional Assessment for Europe and Central Asia</w:t>
      </w:r>
      <w:bookmarkEnd w:id="154"/>
      <w:bookmarkEnd w:id="155"/>
      <w:bookmarkEnd w:id="156"/>
    </w:p>
    <w:p w14:paraId="6B9667F4" w14:textId="77777777" w:rsidR="00681350" w:rsidRPr="005477E2" w:rsidRDefault="00681350" w:rsidP="001E43D4">
      <w:r w:rsidRPr="005477E2">
        <w:t>Each chapter of the</w:t>
      </w:r>
      <w:r>
        <w:t xml:space="preserve"> Regional Assessment for Europe and Central Asia</w:t>
      </w:r>
      <w:r w:rsidRPr="005477E2">
        <w:t xml:space="preserve"> implemented a comprehensive literature review for a wide range of information sources, from primary information (map archives, databases) to peer-reviewed, academic literature as well as grey literature and knowledge from stakeholders, and indigenous peoples</w:t>
      </w:r>
      <w:r>
        <w:t xml:space="preserve"> and local communities</w:t>
      </w:r>
      <w:r w:rsidRPr="005477E2">
        <w:t>. The literature reviews adopted a systematic approach to evaluate the large body of information using specific key word</w:t>
      </w:r>
      <w:r>
        <w:t xml:space="preserve"> searche</w:t>
      </w:r>
      <w:r w:rsidRPr="005477E2">
        <w:t>s in English, Russian and Ukrainian. The analysis also used supplementary sources of information, including indicators of r</w:t>
      </w:r>
      <w:r>
        <w:t>elevance to the Convention on Biological Diversity, to the Aichi Biodiversity T</w:t>
      </w:r>
      <w:r w:rsidRPr="005477E2">
        <w:t xml:space="preserve">argets, </w:t>
      </w:r>
      <w:r>
        <w:t xml:space="preserve">to </w:t>
      </w:r>
      <w:r w:rsidRPr="005477E2">
        <w:t xml:space="preserve">the </w:t>
      </w:r>
      <w:r w:rsidRPr="002D5650">
        <w:t>Sustainable Development Goals</w:t>
      </w:r>
      <w:r w:rsidRPr="005477E2">
        <w:t>, and t</w:t>
      </w:r>
      <w:r>
        <w:t>o</w:t>
      </w:r>
      <w:r w:rsidRPr="005477E2">
        <w:t xml:space="preserve"> regional biodiversity targets (e.g. the IUCN </w:t>
      </w:r>
      <w:r>
        <w:t>R</w:t>
      </w:r>
      <w:r w:rsidRPr="005477E2">
        <w:t xml:space="preserve">ed </w:t>
      </w:r>
      <w:r>
        <w:t>L</w:t>
      </w:r>
      <w:r w:rsidRPr="005477E2">
        <w:t xml:space="preserve">ist </w:t>
      </w:r>
      <w:r w:rsidRPr="005477E2">
        <w:lastRenderedPageBreak/>
        <w:t>species</w:t>
      </w:r>
      <w:r w:rsidRPr="0075299C">
        <w:rPr>
          <w:rStyle w:val="FootnoteReference"/>
        </w:rPr>
        <w:footnoteReference w:id="6"/>
      </w:r>
      <w:r w:rsidRPr="005477E2">
        <w:t>, UNstats</w:t>
      </w:r>
      <w:r w:rsidRPr="0075299C">
        <w:rPr>
          <w:rStyle w:val="FootnoteReference"/>
        </w:rPr>
        <w:footnoteReference w:id="7"/>
      </w:r>
      <w:r w:rsidRPr="005477E2">
        <w:t xml:space="preserve">, </w:t>
      </w:r>
      <w:r>
        <w:rPr>
          <w:rFonts w:cstheme="minorHAnsi"/>
        </w:rPr>
        <w:t>Sustainable Development Goal</w:t>
      </w:r>
      <w:r w:rsidRPr="005477E2">
        <w:t xml:space="preserve"> indicators</w:t>
      </w:r>
      <w:r w:rsidRPr="0075299C">
        <w:rPr>
          <w:rStyle w:val="FootnoteReference"/>
        </w:rPr>
        <w:footnoteReference w:id="8"/>
      </w:r>
      <w:r w:rsidRPr="005477E2">
        <w:t xml:space="preserve">, </w:t>
      </w:r>
      <w:r>
        <w:t>European Environment Agency</w:t>
      </w:r>
      <w:r w:rsidRPr="005477E2">
        <w:t xml:space="preserve"> indicators</w:t>
      </w:r>
      <w:r w:rsidRPr="0075299C">
        <w:rPr>
          <w:rStyle w:val="FootnoteReference"/>
        </w:rPr>
        <w:footnoteReference w:id="9"/>
      </w:r>
      <w:r w:rsidRPr="005477E2">
        <w:t xml:space="preserve">). The literature reviews formed the basis of expert judgements by the author team including the attribution of confidence statements. Chapter 5 developed scenario archetypes to summarise plausible and consistent future developments for </w:t>
      </w:r>
      <w:r>
        <w:t>Europe and Central Asia</w:t>
      </w:r>
      <w:r w:rsidRPr="005477E2">
        <w:t>. The archetypes synthesize impacts and identify the key sustainability issues facing policy and society across a wide range of scenarios found in the literature.</w:t>
      </w:r>
    </w:p>
    <w:p w14:paraId="041EF494" w14:textId="3DA28451" w:rsidR="00681350" w:rsidRDefault="00681350" w:rsidP="001E43D4">
      <w:pPr>
        <w:rPr>
          <w:rFonts w:ascii="Times New Roman" w:hAnsi="Times New Roman" w:cs="Times New Roman"/>
          <w:sz w:val="24"/>
          <w:szCs w:val="24"/>
          <w:lang w:eastAsia="fr-BE"/>
        </w:rPr>
      </w:pPr>
      <w:r w:rsidRPr="005477E2">
        <w:t>The</w:t>
      </w:r>
      <w:r>
        <w:t xml:space="preserve"> </w:t>
      </w:r>
      <w:r w:rsidRPr="005477E2">
        <w:t xml:space="preserve">assessment followed common guidelines to ensure consistency </w:t>
      </w:r>
      <w:r>
        <w:t>across chapters. This included the</w:t>
      </w:r>
      <w:r w:rsidRPr="005477E2">
        <w:t xml:space="preserve"> conceptual framework (see</w:t>
      </w:r>
      <w:r>
        <w:t xml:space="preserve"> S</w:t>
      </w:r>
      <w:r w:rsidRPr="005477E2">
        <w:t>ection 1.1.5) introduced in</w:t>
      </w:r>
      <w:r>
        <w:t xml:space="preserve"> the IPBES guide to assessments (</w:t>
      </w:r>
      <w:r w:rsidRPr="00526598">
        <w:rPr>
          <w:rFonts w:ascii="Calibri" w:eastAsia="Times New Roman" w:hAnsi="Calibri" w:cs="Times New Roman"/>
          <w:iCs/>
          <w:lang w:eastAsia="ja-JP"/>
        </w:rPr>
        <w:t>IPBES/4/INF/9: Guide on the production and integration of assessments from and across all scales (deliverable 2 (a))</w:t>
      </w:r>
      <w:r w:rsidRPr="00526598">
        <w:t>),</w:t>
      </w:r>
      <w:r w:rsidRPr="005477E2">
        <w:t xml:space="preserve"> a glossary specific to the</w:t>
      </w:r>
      <w:r>
        <w:t xml:space="preserve"> Europe and Central Asia</w:t>
      </w:r>
      <w:r w:rsidRPr="005477E2">
        <w:t xml:space="preserve"> assessment, a list of indicators </w:t>
      </w:r>
      <w:r>
        <w:fldChar w:fldCharType="begin" w:fldLock="1"/>
      </w:r>
      <w:r>
        <w:instrText>ADDIN CSL_CITATION { "citationItems" : [ { "id" : "ITEM-1", "itemData" : { "URL" : "https://www.ipbes.net/indicators-data-ipbes-assessments", "accessed" : { "date-parts" : [ [ "2017", "12", "7" ] ] }, "author" : [ { "dropping-particle" : "", "family" : "IPBES", "given" : "", "non-dropping-particle" : "", "parse-names" : false, "suffix" : "" } ], "id" : "ITEM-1", "issued" : { "date-parts" : [ [ "2017" ] ] }, "title" : "Indicators and data for IPBES assessments", "type" : "webpage" }, "uris" : [ "http://www.mendeley.com/documents/?uuid=89911004-9509-42c3-abab-fb082fe35ea2" ] } ], "mendeley" : { "formattedCitation" : "(IPBES, 2017)", "plainTextFormattedCitation" : "(IPBES, 2017)", "previouslyFormattedCitation" : "(IPBES, 2017)" }, "properties" : {  }, "schema" : "https://github.com/citation-style-language/schema/raw/master/csl-citation.json" }</w:instrText>
      </w:r>
      <w:r>
        <w:fldChar w:fldCharType="separate"/>
      </w:r>
      <w:r w:rsidRPr="0004627E">
        <w:t>(IPBES, 2017)</w:t>
      </w:r>
      <w:r>
        <w:fldChar w:fldCharType="end"/>
      </w:r>
      <w:r w:rsidRPr="005477E2">
        <w:t>, a classification of the units of analysis (see</w:t>
      </w:r>
      <w:r>
        <w:t xml:space="preserve"> </w:t>
      </w:r>
      <w:r w:rsidRPr="007D237C">
        <w:rPr>
          <w:b/>
        </w:rPr>
        <w:t>Table 1.3</w:t>
      </w:r>
      <w:r w:rsidRPr="005477E2">
        <w:t xml:space="preserve">), a typology </w:t>
      </w:r>
      <w:r>
        <w:t>of nature’s contributions to people</w:t>
      </w:r>
      <w:r w:rsidRPr="005477E2">
        <w:t xml:space="preserve"> </w:t>
      </w:r>
      <w:r>
        <w:fldChar w:fldCharType="begin" w:fldLock="1"/>
      </w:r>
      <w: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volume" : "26-27" }, "uris" : [ "http://www.mendeley.com/documents/?uuid=9e78010e-28fe-46ee-b5f8-05c1b226d5d7" ] } ], "mendeley" : { "formattedCitation" : "(Pascual et al., 2017)", "plainTextFormattedCitation" : "(Pascual et al., 2017)", "previouslyFormattedCitation" : "(Pascual et al., 2017)" }, "properties" : {  }, "schema" : "https://github.com/citation-style-language/schema/raw/master/csl-citation.json" }</w:instrText>
      </w:r>
      <w:r>
        <w:fldChar w:fldCharType="separate"/>
      </w:r>
      <w:r w:rsidRPr="00306635">
        <w:t xml:space="preserve">(Pascual </w:t>
      </w:r>
      <w:r w:rsidR="00C56B4E" w:rsidRPr="00C56B4E">
        <w:rPr>
          <w:i/>
        </w:rPr>
        <w:t>et al.</w:t>
      </w:r>
      <w:r w:rsidRPr="00306635">
        <w:t>, 2017)</w:t>
      </w:r>
      <w:r>
        <w:fldChar w:fldCharType="end"/>
      </w:r>
      <w:r w:rsidRPr="005477E2">
        <w:t xml:space="preserve"> and the confi</w:t>
      </w:r>
      <w:r>
        <w:t>dence statements (see Section 1.5.1</w:t>
      </w:r>
      <w:r w:rsidRPr="005477E2">
        <w:t>).</w:t>
      </w:r>
      <w:r w:rsidRPr="005477E2">
        <w:rPr>
          <w:rFonts w:ascii="Times New Roman" w:hAnsi="Times New Roman" w:cs="Times New Roman"/>
          <w:sz w:val="24"/>
          <w:szCs w:val="24"/>
          <w:lang w:eastAsia="fr-BE"/>
        </w:rPr>
        <w:t xml:space="preserve"> </w:t>
      </w:r>
    </w:p>
    <w:p w14:paraId="32998BD6" w14:textId="77777777" w:rsidR="00681350" w:rsidRPr="005477E2" w:rsidRDefault="00681350" w:rsidP="001E43D4">
      <w:pPr>
        <w:rPr>
          <w:rFonts w:ascii="Times New Roman" w:hAnsi="Times New Roman" w:cs="Times New Roman"/>
          <w:sz w:val="24"/>
          <w:szCs w:val="24"/>
          <w:lang w:eastAsia="fr-BE"/>
        </w:rPr>
      </w:pPr>
    </w:p>
    <w:p w14:paraId="479661D1" w14:textId="116E8F8A" w:rsidR="00681350" w:rsidRPr="005477E2" w:rsidRDefault="00681350" w:rsidP="00147745">
      <w:pPr>
        <w:pStyle w:val="Heading3"/>
      </w:pPr>
      <w:bookmarkStart w:id="157" w:name="_Toc451767565"/>
      <w:bookmarkStart w:id="158" w:name="_Toc476923346"/>
      <w:bookmarkStart w:id="159" w:name="_Toc470011705"/>
      <w:bookmarkStart w:id="160" w:name="_Toc502755803"/>
      <w:bookmarkStart w:id="161" w:name="_Toc504380586"/>
      <w:bookmarkStart w:id="162" w:name="_Toc519504384"/>
      <w:r w:rsidRPr="005477E2">
        <w:t>Consideration of indigenous and local knowledge</w:t>
      </w:r>
      <w:bookmarkEnd w:id="157"/>
      <w:r w:rsidRPr="005477E2">
        <w:t xml:space="preserve"> (ILK)</w:t>
      </w:r>
      <w:bookmarkEnd w:id="158"/>
      <w:bookmarkEnd w:id="159"/>
      <w:bookmarkEnd w:id="160"/>
      <w:bookmarkEnd w:id="161"/>
      <w:bookmarkEnd w:id="162"/>
    </w:p>
    <w:p w14:paraId="6F3356EE" w14:textId="77777777" w:rsidR="00681350" w:rsidRPr="005477E2" w:rsidRDefault="00681350" w:rsidP="001E43D4">
      <w:pPr>
        <w:pStyle w:val="paragraph"/>
        <w:spacing w:before="0" w:beforeAutospacing="0" w:after="120" w:afterAutospacing="0" w:line="276" w:lineRule="auto"/>
        <w:textAlignment w:val="baseline"/>
        <w:rPr>
          <w:rStyle w:val="normaltextrun"/>
          <w:rFonts w:ascii="Calibri" w:eastAsiaTheme="minorEastAsia" w:hAnsi="Calibri" w:cstheme="minorBidi"/>
          <w:sz w:val="22"/>
          <w:szCs w:val="22"/>
          <w:lang w:eastAsia="en-US"/>
        </w:rPr>
      </w:pPr>
      <w:bookmarkStart w:id="163" w:name="_Toc476923347"/>
      <w:bookmarkStart w:id="164" w:name="_Toc470011706"/>
      <w:bookmarkStart w:id="165" w:name="_Toc451767566"/>
      <w:r w:rsidRPr="005477E2">
        <w:rPr>
          <w:rStyle w:val="normaltextrun"/>
          <w:rFonts w:ascii="Calibri" w:eastAsiaTheme="minorEastAsia" w:hAnsi="Calibri" w:cstheme="minorBidi"/>
          <w:sz w:val="22"/>
          <w:szCs w:val="22"/>
          <w:lang w:eastAsia="en-US"/>
        </w:rPr>
        <w:t xml:space="preserve">Indigenous and local knowledge (ILK) systems in IPBES are dynamic bodies of integrated, holistic, social-ecological knowledge, </w:t>
      </w:r>
      <w:r>
        <w:rPr>
          <w:rStyle w:val="normaltextrun"/>
          <w:rFonts w:ascii="Calibri" w:eastAsiaTheme="minorEastAsia" w:hAnsi="Calibri" w:cstheme="minorBidi"/>
          <w:sz w:val="22"/>
          <w:szCs w:val="22"/>
          <w:lang w:eastAsia="en-US"/>
        </w:rPr>
        <w:t xml:space="preserve">and </w:t>
      </w:r>
      <w:r w:rsidRPr="005477E2">
        <w:rPr>
          <w:rStyle w:val="normaltextrun"/>
          <w:rFonts w:ascii="Calibri" w:eastAsiaTheme="minorEastAsia" w:hAnsi="Calibri" w:cstheme="minorBidi"/>
          <w:sz w:val="22"/>
          <w:szCs w:val="22"/>
          <w:lang w:eastAsia="en-US"/>
        </w:rPr>
        <w:t>practices and beliefs about the relationship</w:t>
      </w:r>
      <w:r>
        <w:rPr>
          <w:rStyle w:val="normaltextrun"/>
          <w:rFonts w:ascii="Calibri" w:eastAsiaTheme="minorEastAsia" w:hAnsi="Calibri" w:cstheme="minorBidi"/>
          <w:sz w:val="22"/>
          <w:szCs w:val="22"/>
          <w:lang w:eastAsia="en-US"/>
        </w:rPr>
        <w:t>s between</w:t>
      </w:r>
      <w:r w:rsidRPr="005477E2">
        <w:rPr>
          <w:rStyle w:val="normaltextrun"/>
          <w:rFonts w:ascii="Calibri" w:eastAsiaTheme="minorEastAsia" w:hAnsi="Calibri" w:cstheme="minorBidi"/>
          <w:sz w:val="22"/>
          <w:szCs w:val="22"/>
          <w:lang w:eastAsia="en-US"/>
        </w:rPr>
        <w:t xml:space="preserve"> living beings, including humans, and their environment. </w:t>
      </w:r>
      <w:r>
        <w:rPr>
          <w:rFonts w:ascii="Calibri" w:eastAsiaTheme="minorEastAsia" w:hAnsi="Calibri" w:cstheme="minorBidi"/>
          <w:bCs/>
          <w:iCs/>
          <w:sz w:val="22"/>
          <w:szCs w:val="22"/>
          <w:lang w:eastAsia="en-US"/>
        </w:rPr>
        <w:t>I</w:t>
      </w:r>
      <w:r w:rsidRPr="003D206E">
        <w:rPr>
          <w:rFonts w:ascii="Calibri" w:eastAsiaTheme="minorEastAsia" w:hAnsi="Calibri" w:cstheme="minorBidi"/>
          <w:bCs/>
          <w:iCs/>
          <w:sz w:val="22"/>
          <w:szCs w:val="22"/>
          <w:lang w:eastAsia="en-US"/>
        </w:rPr>
        <w:t>ndigenous and local knowledge</w:t>
      </w:r>
      <w:r>
        <w:rPr>
          <w:rFonts w:ascii="Calibri" w:eastAsiaTheme="minorEastAsia" w:hAnsi="Calibri" w:cstheme="minorBidi"/>
          <w:bCs/>
          <w:iCs/>
          <w:sz w:val="22"/>
          <w:szCs w:val="22"/>
          <w:lang w:eastAsia="en-US"/>
        </w:rPr>
        <w:t xml:space="preserve"> </w:t>
      </w:r>
      <w:r w:rsidRPr="005477E2">
        <w:rPr>
          <w:rStyle w:val="normaltextrun"/>
          <w:rFonts w:ascii="Calibri" w:eastAsiaTheme="minorEastAsia" w:hAnsi="Calibri" w:cstheme="minorBidi"/>
          <w:sz w:val="22"/>
          <w:szCs w:val="22"/>
          <w:lang w:eastAsia="en-US"/>
        </w:rPr>
        <w:t>is highly diverse,</w:t>
      </w:r>
      <w:r>
        <w:rPr>
          <w:rStyle w:val="normaltextrun"/>
          <w:rFonts w:ascii="Calibri" w:eastAsiaTheme="minorEastAsia" w:hAnsi="Calibri" w:cstheme="minorBidi"/>
          <w:sz w:val="22"/>
          <w:szCs w:val="22"/>
          <w:lang w:eastAsia="en-US"/>
        </w:rPr>
        <w:t xml:space="preserve"> and</w:t>
      </w:r>
      <w:r w:rsidRPr="005477E2">
        <w:rPr>
          <w:rStyle w:val="normaltextrun"/>
          <w:rFonts w:ascii="Calibri" w:eastAsiaTheme="minorEastAsia" w:hAnsi="Calibri" w:cstheme="minorBidi"/>
          <w:sz w:val="22"/>
          <w:szCs w:val="22"/>
          <w:lang w:eastAsia="en-US"/>
        </w:rPr>
        <w:t xml:space="preserve"> produced in a collective manner at the interface between the diversity of ecosystems and human cultural systems. It is continuously evolving through the interaction of experiences and different types of knowledge (written, oral, tacit, practical, and scientific) among indigenous peoples and local communities. </w:t>
      </w:r>
    </w:p>
    <w:p w14:paraId="1F9AD7A8" w14:textId="17A4A499" w:rsidR="00681350" w:rsidRPr="00186561" w:rsidRDefault="00681350" w:rsidP="001E43D4">
      <w:pPr>
        <w:spacing w:line="276" w:lineRule="auto"/>
        <w:rPr>
          <w:rFonts w:eastAsia="Times New Roman" w:cs="Times New Roman"/>
          <w:color w:val="000000"/>
          <w:lang w:eastAsia="en-GB"/>
        </w:rPr>
      </w:pPr>
      <w:r w:rsidRPr="005477E2">
        <w:rPr>
          <w:rStyle w:val="normaltextrun"/>
          <w:rFonts w:ascii="Calibri" w:hAnsi="Calibri"/>
        </w:rPr>
        <w:t xml:space="preserve">Taking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Style w:val="normaltextrun"/>
          <w:rFonts w:ascii="Calibri" w:hAnsi="Calibri"/>
        </w:rPr>
        <w:t xml:space="preserve">into account in </w:t>
      </w:r>
      <w:r>
        <w:rPr>
          <w:rStyle w:val="normaltextrun"/>
          <w:rFonts w:ascii="Calibri" w:hAnsi="Calibri"/>
        </w:rPr>
        <w:t>nature-related</w:t>
      </w:r>
      <w:r w:rsidRPr="005477E2">
        <w:rPr>
          <w:rStyle w:val="normaltextrun"/>
          <w:rFonts w:ascii="Calibri" w:hAnsi="Calibri"/>
        </w:rPr>
        <w:t xml:space="preserve"> assessments improves both the social robust</w:t>
      </w:r>
      <w:r>
        <w:rPr>
          <w:rStyle w:val="normaltextrun"/>
          <w:rFonts w:ascii="Calibri" w:hAnsi="Calibri"/>
        </w:rPr>
        <w:t xml:space="preserve">ness </w:t>
      </w:r>
      <w:r w:rsidRPr="005477E2">
        <w:rPr>
          <w:rStyle w:val="normaltextrun"/>
          <w:rFonts w:ascii="Calibri" w:hAnsi="Calibri"/>
        </w:rPr>
        <w:t>and the accuracy</w:t>
      </w:r>
      <w:r>
        <w:rPr>
          <w:rStyle w:val="normaltextrun"/>
          <w:rFonts w:ascii="Calibri" w:hAnsi="Calibri"/>
        </w:rPr>
        <w:t xml:space="preserve"> of the</w:t>
      </w:r>
      <w:r w:rsidRPr="005477E2">
        <w:rPr>
          <w:rStyle w:val="normaltextrun"/>
          <w:rFonts w:ascii="Calibri" w:hAnsi="Calibri"/>
        </w:rPr>
        <w:t xml:space="preserve"> outcomes, i.e. outcomes </w:t>
      </w:r>
      <w:r>
        <w:rPr>
          <w:rStyle w:val="normaltextrun"/>
          <w:rFonts w:ascii="Calibri" w:hAnsi="Calibri"/>
        </w:rPr>
        <w:t xml:space="preserve">are </w:t>
      </w:r>
      <w:r w:rsidRPr="005477E2">
        <w:rPr>
          <w:rStyle w:val="normaltextrun"/>
          <w:rFonts w:ascii="Calibri" w:hAnsi="Calibri"/>
        </w:rPr>
        <w:t xml:space="preserve">closer to the studied context </w:t>
      </w:r>
      <w:r w:rsidRPr="005477E2">
        <w:fldChar w:fldCharType="begin" w:fldLock="1"/>
      </w:r>
      <w:r>
        <w:rPr>
          <w:rStyle w:val="normaltextrun"/>
          <w:rFonts w:ascii="Calibri" w:hAnsi="Calibri"/>
        </w:rPr>
        <w:instrText>ADDIN CSL_CITATION { "citationItems" : [ { "id" : "ITEM-1", "itemData" : { "DOI" : "10.1073/pnas.0706559105", "ISBN" : "0027-8424", "ISSN" : "0027-8424", "PMID" : "18621695", "abstract" : "Research on ecosystem services has grown markedly in recent years. However, few studies are embedded in a social process designed to ensure effective management of ecosystem services. Most research has focused only on biophysical and valuation assessments of putative services. As a mission-oriented discipline, ecosystem service research should be user-inspired and user-useful, which will require that researchers respond to stakeholder needs from the outset and collaborate with them in strategy development and implementation. Here we provide a pragmatic operational model for achieving the safeguarding of ecosystem services. The model comprises three phases: assessment, planning, and management. Outcomes of social, biophysical, and valuation assessments are used to identify opportunities and constraints for implementation. The latter then are transformed into user-friendly products to identify, with stakeholders, strategic objectives for implementation (the planning phase). The management phase undertakes and coordinates actions that achieve the protection of ecosystem services and ensure the flow of these services to beneficiaries. This outcome is achieved via mainstreaming, or incorporating the safeguarding of ecosystem services into the policies and practices of sectors that deal with land- and water-use planning. Management needs to be adaptive and should be institutionalized in a suite of learning organizations that are representative of the sectors that are concerned with decision-making and planning. By following the phases of our operational model, projects for safeguarding ecosystem services are likely to empower stakeholders to implement effective on-the-ground management that will achieve resilience of the corresponding social-ecological systems.", "author" : [ { "dropping-particle" : "", "family" : "Cowling", "given" : "R.M.", "non-dropping-particle" : "", "parse-names" : false, "suffix" : "" }, { "dropping-particle" : "", "family" : "Egoh", "given" : "B.", "non-dropping-particle" : "", "parse-names" : false, "suffix" : "" }, { "dropping-particle" : "", "family" : "Knight", "given" : "A.T.", "non-dropping-particle" : "", "parse-names" : false, "suffix" : "" }, { "dropping-particle" : "", "family" : "O'Farrell", "given" : "P.J.", "non-dropping-particle" : "", "parse-names" : false, "suffix" : "" }, { "dropping-particle" : "", "family" : "Reyers", "given" : "B.", "non-dropping-particle" : "", "parse-names" : false, "suffix" : "" }, { "dropping-particle" : "", "family" : "Rouget", "given" : "M.", "non-dropping-particle" : "", "parse-names" : false, "suffix" : "" }, { "dropping-particle" : "", "family" : "Roux", "given" : "D.J.", "non-dropping-particle" : "", "parse-names" : false, "suffix" : "" }, { "dropping-particle" : "", "family" : "Welz", "given" : "A.", "non-dropping-particle" : "", "parse-names" : false, "suffix" : "" }, { "dropping-particle" : "", "family" : "Wilhelm-Rechman", "given" : "A.", "non-dropping-particle" : "", "parse-names" : false, "suffix" : "" } ], "container-title" : "Proceedings of the National Academy of Sciences of the United States of America", "id" : "ITEM-1", "issue" : "28", "issued" : { "date-parts" : [ [ "2008", "7", "15" ] ] }, "page" : "9483-9488", "title" : "An operational model for mainstreaming ecosystem services for implementation", "type" : "article-journal", "volume" : "105" }, "uris" : [ "http://www.mendeley.com/documents/?uuid=662289e5-8d24-4f8c-b63a-33db5e3f7bdc" ] } ], "mendeley" : { "formattedCitation" : "(Cowling et al., 2008)", "manualFormatting" : "(Cowling et al. 2008; ", "plainTextFormattedCitation" : "(Cowling et al., 2008)", "previouslyFormattedCitation" : "(Cowling et al., 2008)" }, "properties" : {  }, "schema" : "https://github.com/citation-style-language/schema/raw/master/csl-citation.json" }</w:instrText>
      </w:r>
      <w:r w:rsidRPr="005477E2">
        <w:fldChar w:fldCharType="separate"/>
      </w:r>
      <w:r w:rsidRPr="005477E2">
        <w:rPr>
          <w:rStyle w:val="normaltextrun"/>
          <w:rFonts w:ascii="Calibri" w:hAnsi="Calibri"/>
        </w:rPr>
        <w:t xml:space="preserve">(Cowling </w:t>
      </w:r>
      <w:r w:rsidR="00C56B4E" w:rsidRPr="00C56B4E">
        <w:rPr>
          <w:rStyle w:val="normaltextrun"/>
          <w:rFonts w:ascii="Calibri" w:hAnsi="Calibri"/>
          <w:i/>
        </w:rPr>
        <w:t>et al.</w:t>
      </w:r>
      <w:r w:rsidRPr="005477E2">
        <w:rPr>
          <w:rStyle w:val="normaltextrun"/>
          <w:rFonts w:ascii="Calibri" w:hAnsi="Calibri"/>
        </w:rPr>
        <w:t xml:space="preserve"> 2008; </w:t>
      </w:r>
      <w:r w:rsidRPr="005477E2">
        <w:fldChar w:fldCharType="end"/>
      </w:r>
      <w:r w:rsidRPr="005477E2">
        <w:fldChar w:fldCharType="begin" w:fldLock="1"/>
      </w:r>
      <w:r>
        <w:rPr>
          <w:rStyle w:val="normaltextrun"/>
          <w:rFonts w:ascii="Calibri" w:hAnsi="Calibri"/>
        </w:rPr>
        <w:instrText>ADDIN CSL_CITATION { "citationItems" : [ { "id" : "ITEM-1", "itemData" : { "DOI" : "10.5751/ES-02736-140109", "ISBN" : "1708-3087", "ISSN" : "17083087", "abstract" : "The Palouse region of southeastern Washington State and an adjacent portion of northern Idaho is a working landscape dominated by agricultural production, with less than 1% of the original bunchgrass prairie remaining. Government agencies and conservation groups have begun efforts to conserve Palouse prairie remnants, but they lack critical information about attitudes and perceptions among local landowners toward biological conservation. Knowledge about the location and condition of native biological communities also remains sparse. Using a bioregional approach, we integrated data collected through biological surveys and social interviews to investigate relationships between biologically and socially meaningful aspects of the landscape. We combined GIS layers of participant-identified meaningful places with maps of native biological communities to identify the overlap between these data sets. We used these maps and interview narratives to interpret how stakeholder perceptions of the landscape corresponded with patterns of native biodiversity. We found several prominent landscape features on the Palouse that supported diverse biological communities and were important to stakeholders for multiple reasons. These places may be expedient focal points for conservation efforts. However, the many small prairie remnants on the Palouse, although ecologically important, were mostly unidentified by participants in this study and thus warrant a different conservation approach. These findings will assist government agencies and conservation groups in crafting conservation strategies that consider stakeholder perceptions and their connection with the Palouse landscape. This study also demonstrates how GIS tools can link biological and social data sets to aid conservation efforts on private land.", "author" : [ { "dropping-particle" : "", "family" : "Donovan", "given" : "Shannon M.", "non-dropping-particle" : "", "parse-names" : false, "suffix" : "" }, { "dropping-particle" : "", "family" : "Looney", "given" : "Chris", "non-dropping-particle" : "", "parse-names" : false, "suffix" : "" }, { "dropping-particle" : "", "family" : "Hanson", "given" : "Thor", "non-dropping-particle" : "", "parse-names" : false, "suffix" : "" }, { "dropping-particle" : "", "family" : "Le\u00f3n", "given" : "Yaniria S\u00e1nchez", "non-dropping-particle" : "de", "parse-names" : false, "suffix" : "" }, { "dropping-particle" : "", "family" : "Wulfhors</w:instrText>
      </w:r>
      <w:r w:rsidRPr="007127F5">
        <w:rPr>
          <w:rStyle w:val="normaltextrun"/>
          <w:rFonts w:ascii="Calibri" w:hAnsi="Calibri"/>
          <w:lang w:val="es-ES"/>
        </w:rPr>
        <w:instrText>t", "given" : "J. D.", "non-dropping-particle" : "", "parse-names" : false, "suffix" : "" }, { "dropping-particle" : "", "family" : "Eigenbrode", "given" : "Sanford D.", "non-dropping-particle" : "", "parse-names" : false, "suffix" : "" }, { "dropping-particle" : "", "family" : "Jennings", "given" : "Michael", "non-dropping-particle" : "", "parse-names" : false, "suffix" : "" }, { "dropping-particle" : "", "family" : "Johnson-Maynard", "given" : "Jodi", "non-dropping-particle" : "", "parse-names" : false, "suffix" : "" }, { "dropping-particle" : "", "family" : "Bosque P\u00e9rez", "given" : "Nilsa A.", "non-dropping-particle" : "", "parse-names" : false, "suffix" : "" } ], "container-title" : "Ecology &amp; Society", "id" : "ITEM-1", "issue" : "1", "issued" : { "date-parts" : [ [ "2009" ] ] }, "page" : "1-24", "title" : "Reconciling social and biological needs in an endangered ecosystem: The Palouse as a model for bioregional planning", "title-short" : "Reconciling Social and Biological Needs in an Enda", "type" : "article-journal", "volume" : "14" }, "uris" : [ "http://www.mendeley.com/documents/?uuid=af19360a-1442-4468-bc89-23a41c981dec" ] } ], "mendeley" : { "formattedCitation" : "(Donovan et al., 2009)", "manualFormatting" : "Donovan et al. 2009", "plainTextFormattedCitation" : "(Donovan et al., 2009)", "previouslyFormattedCitation" : "(Donovan et al., 2009)" }, "properties" : {  }, "schema" : "https://github.com/citation-style-language/schema/raw/master/csl-citation.json" }</w:instrText>
      </w:r>
      <w:r w:rsidRPr="005477E2">
        <w:fldChar w:fldCharType="separate"/>
      </w:r>
      <w:r w:rsidRPr="00EB7DA1">
        <w:rPr>
          <w:rStyle w:val="normaltextrun"/>
          <w:rFonts w:ascii="Calibri" w:hAnsi="Calibri"/>
          <w:lang w:val="nl-BE"/>
        </w:rPr>
        <w:t xml:space="preserve">Donovan </w:t>
      </w:r>
      <w:r w:rsidR="00C56B4E" w:rsidRPr="00C56B4E">
        <w:rPr>
          <w:rStyle w:val="normaltextrun"/>
          <w:rFonts w:ascii="Calibri" w:hAnsi="Calibri"/>
          <w:i/>
          <w:lang w:val="nl-BE"/>
        </w:rPr>
        <w:t>et al.</w:t>
      </w:r>
      <w:r w:rsidRPr="00EB7DA1">
        <w:rPr>
          <w:rStyle w:val="normaltextrun"/>
          <w:rFonts w:ascii="Calibri" w:hAnsi="Calibri"/>
          <w:lang w:val="nl-BE"/>
        </w:rPr>
        <w:t xml:space="preserve"> 2009</w:t>
      </w:r>
      <w:r w:rsidRPr="005477E2">
        <w:fldChar w:fldCharType="end"/>
      </w:r>
      <w:r w:rsidRPr="00EB7DA1">
        <w:rPr>
          <w:rStyle w:val="normaltextrun"/>
          <w:rFonts w:ascii="Calibri" w:hAnsi="Calibri"/>
          <w:lang w:val="nl-BE"/>
        </w:rPr>
        <w:t xml:space="preserve">; </w:t>
      </w:r>
      <w:r w:rsidRPr="005477E2">
        <w:fldChar w:fldCharType="begin" w:fldLock="1"/>
      </w:r>
      <w:r>
        <w:rPr>
          <w:rStyle w:val="normaltextrun"/>
          <w:rFonts w:ascii="Calibri" w:hAnsi="Calibri"/>
          <w:lang w:val="nl-BE"/>
        </w:rPr>
        <w:instrText>ADDIN CSL_CITATION { "citationItems" : [ { "id" : "ITEM-1", "itemData" : { "DOI" : "10.1016/j.landurbplan.2013.09.002", "ISSN" : "01692046", "author" : [ { "dropping-particle" : "", "family" : "Flint", "given" : "Courtney G.", "non-dropping-particle" : "", "parse-names" : false, "suffix" : "" }, { "dropping-particle" : "", "family" : "Kunze", "given" : "Iris", "non-dropping-particle" : "", "parse-names" : false, "suffix" : "" }, { "dropping-particle" : "", "family" : "Muhar", "given" : "Andreas", "non-dropping-particle" : "", "parse-names" : false, "suffix" : "" }, { "dropping-particle" : "", "family" : "Yoshida", "given" : "Yuki", "non-dropping-particle" : "", "parse-names" : false, "suffix" : "" }, { "dropping-particle" : "", "family" : "Penker", "given" : "Marianne", "non-dropping-particle" : "", "parse-names" : false, "suffix" : "" } ], "container-title" : "Landscape and Urban Planning", "id" : "ITEM-1", "issued" : { "date-parts" : [ [ "2013", "12" ] ] }, "page" : "208-217", "title" : "Exploring empirical typologies of human\u2013nature relationships and linkages to the ecosystem services concept", "type" : "article-journal", "volume" : "120" }, "uris" : [ "http://www.mendeley.com/documents/?uuid=71751acb-bcd9-4bf9-b6eb-1a149aa0fd4f" ] } ], "mendeley" : { "formattedCitation" : "(Flint, Kunze, Muhar, Yoshida, &amp; Penker, 2013)", "manualFormatting" : "Flint et al. 2013)", "plainTextFormattedCitation" : "(Flint, Kunze, Muhar, Yoshida, &amp; Penker, 2013)", "previouslyFormattedCitation" : "(Flint, Kunze, Muhar, Yoshida, &amp; Penker, 2013)" }, "properties" : {  }, "schema" : "https://github.com/citation-style-language/schema/raw/master/csl-citation.json" }</w:instrText>
      </w:r>
      <w:r w:rsidRPr="005477E2">
        <w:fldChar w:fldCharType="separate"/>
      </w:r>
      <w:r w:rsidRPr="00EB7DA1">
        <w:rPr>
          <w:rStyle w:val="normaltextrun"/>
          <w:rFonts w:ascii="Calibri" w:hAnsi="Calibri"/>
          <w:lang w:val="nl-BE"/>
        </w:rPr>
        <w:t xml:space="preserve">Flint </w:t>
      </w:r>
      <w:r w:rsidR="00C56B4E" w:rsidRPr="00C56B4E">
        <w:rPr>
          <w:rStyle w:val="normaltextrun"/>
          <w:rFonts w:ascii="Calibri" w:hAnsi="Calibri"/>
          <w:i/>
          <w:lang w:val="nl-BE"/>
        </w:rPr>
        <w:t>et al.</w:t>
      </w:r>
      <w:r w:rsidRPr="00EB7DA1">
        <w:rPr>
          <w:rStyle w:val="normaltextrun"/>
          <w:rFonts w:ascii="Calibri" w:hAnsi="Calibri"/>
          <w:lang w:val="nl-BE"/>
        </w:rPr>
        <w:t xml:space="preserve"> 2013)</w:t>
      </w:r>
      <w:r w:rsidRPr="005477E2">
        <w:fldChar w:fldCharType="end"/>
      </w:r>
      <w:r w:rsidRPr="00EB7DA1">
        <w:rPr>
          <w:rStyle w:val="normaltextrun"/>
          <w:rFonts w:ascii="Calibri" w:hAnsi="Calibri"/>
          <w:lang w:val="nl-BE"/>
        </w:rPr>
        <w:t xml:space="preserve">. </w:t>
      </w:r>
      <w:r w:rsidRPr="00EB7DA1">
        <w:rPr>
          <w:lang w:val="nl-BE"/>
        </w:rPr>
        <w:t>This follows from the recognition that many of the remaining biodiversity</w:t>
      </w:r>
      <w:r>
        <w:rPr>
          <w:lang w:val="nl-BE"/>
        </w:rPr>
        <w:t>-</w:t>
      </w:r>
      <w:r w:rsidRPr="00EB7DA1">
        <w:rPr>
          <w:lang w:val="nl-BE"/>
        </w:rPr>
        <w:t xml:space="preserve">rich regions of the world are also homelands to indigenous peoples and local communities (cf. </w:t>
      </w:r>
      <w:r>
        <w:rPr>
          <w:lang w:val="nl-BE"/>
        </w:rPr>
        <w:t>Convention on Biological Diversity</w:t>
      </w:r>
      <w:r w:rsidRPr="00EB7DA1">
        <w:rPr>
          <w:lang w:val="nl-BE"/>
        </w:rPr>
        <w:t xml:space="preserve">).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t>holders can represent complementary sources of knowledge, often working at different scales of time and space, addressing different kinds of issues, and informing areas that science has not investigated see e.g.</w:t>
      </w:r>
      <w:r>
        <w:t xml:space="preserve"> </w:t>
      </w:r>
      <w:r>
        <w:fldChar w:fldCharType="begin" w:fldLock="1"/>
      </w:r>
      <w:r>
        <w:instrText>ADDIN CSL_CITATION { "citationItems" : [ { "id" : "ITEM-1", "itemData" : { "abstract" : "In our presentation today, we use Aitpaeva's (2013) definition of sacred sites as 'areas of land and bodies of water, as well as constructions and items, which are spiritually and/or religiously meaningful for local people and where sacral practices are performed.' Sacred sites have roots in worldviews, beliefs and indigenous knowledge (Aitpaeva et al. 2009, Berkes 2012) and are encountered in various cultures around the world (Ramakrishnan et al. 1998) including Kyrgyzstan. Indeed, sacred sites are found in all regions in Kyrgyzstan and total in more than 1,100 sites across the country 1 . I, Kalkanbekov Sezdbek, am a guardian of Kochkor-Ata sacred site located in Naryn region of Kyrgyzstan and I, Samakov Aibek, am a researcher at Aigine Cultural Research Center located in Bishkek (Kyrgyzstan), which has surveyed sacred sites across the country in 2005-2015. Our talk today consists of three main parts: o first, we will explain why sacred sites should be considered as indigenous protected areas, in other words, community conserved areas (also known in scholarly literature as ICCAs); o second, we will talk about the cooperation of Aigine CRC with sacred site guardians and traditional practitioners in co-production of knowledge; o and third, we will highlight how our knowledge and experience may contribute to drafting each chapter of the IPBES Report.", "author" : [ { "dropping-particle" : "", "family" : "Kalkanbekov", "given" : "Sezdbek", "non-dropping-particle" : "", "parse-names" : false, "suffix" : "" }, { "dropping-particle" : "", "family" : "Samakov", "given" : "Aibek", "non-dropping-particle" : "", "parse-names" : false, "suffix" : "" } ], "container-title" : "Indigenous and Local Knowledge of Biodiversity and Ecosystem Services in Europe and Central Asia", "id" : "ITEM-1", "issued" : { "date-parts" : [ [ "2016" ] ] }, "title" : "Sacred sites and biocultural diversity conservation in Kyrgyzstan: co- production of knowledge between traditional practitioners and scholars a guardian of Kochkor-Ata sacred site in Kochkor district", "type" : "paper-conference" }, "uris" : [ "http://www.mendeley.com/documents/?uuid=85249665-3eb2-4d5e-9389-6be35f835a15" ] } ], "mendeley" : { "formattedCitation" : "(Kalkanbekov &amp; Samakov, 2016)", "manualFormatting" : "Kalkanbekov &amp; Samakov (2016)", "plainTextFormattedCitation" : "(Kalkanbekov &amp; Samakov, 2016)", "previouslyFormattedCitation" : "(Kalkanbekov &amp; Samakov, 2016)" }, "properties" : {  }, "schema" : "https://github.com/citation-style-language/schema/raw/master/csl-citation.json" }</w:instrText>
      </w:r>
      <w:r>
        <w:fldChar w:fldCharType="separate"/>
      </w:r>
      <w:r w:rsidRPr="00227A6E">
        <w:t xml:space="preserve">Kalkanbekov &amp; Samakov </w:t>
      </w:r>
      <w:r>
        <w:t>(</w:t>
      </w:r>
      <w:r w:rsidRPr="00227A6E">
        <w:t>2016)</w:t>
      </w:r>
      <w:r>
        <w:fldChar w:fldCharType="end"/>
      </w:r>
      <w:r w:rsidRPr="00186561">
        <w:t>. A</w:t>
      </w:r>
      <w:r w:rsidRPr="00186561">
        <w:rPr>
          <w:rFonts w:ascii="Calibri" w:eastAsia="Times New Roman" w:hAnsi="Calibri" w:cs="Times New Roman"/>
          <w:color w:val="000000"/>
          <w:lang w:eastAsia="en-GB"/>
        </w:rPr>
        <w:t xml:space="preserve">s indigenous peoples retain within their knowledge systems an inter-generational memory of fluctuations, trends and exceptional events in relation to the local environment, they can contribute importantly to understanding processes of change, whether these are long-term, global transformation processes or circumscribed local events. </w:t>
      </w:r>
    </w:p>
    <w:p w14:paraId="125010CA" w14:textId="771F8AD7" w:rsidR="00681350" w:rsidRPr="002D7AEE" w:rsidRDefault="00681350" w:rsidP="001E43D4">
      <w:pPr>
        <w:rPr>
          <w:rStyle w:val="normaltextrun"/>
        </w:rPr>
      </w:pP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t xml:space="preserve">is </w:t>
      </w:r>
      <w:r>
        <w:t xml:space="preserve">partly </w:t>
      </w:r>
      <w:r w:rsidRPr="005477E2">
        <w:t>available in the published scientific literature, which report</w:t>
      </w:r>
      <w:r>
        <w:t>s</w:t>
      </w:r>
      <w:r w:rsidRPr="005477E2">
        <w:t xml:space="preserve"> observations from indigenous peoples and local communities about ecosystem characteristics and trends, and drivers of change. </w:t>
      </w:r>
      <w:r w:rsidRPr="005477E2">
        <w:rPr>
          <w:rFonts w:ascii="Calibri" w:eastAsia="Times New Roman" w:hAnsi="Calibri" w:cs="Times New Roman"/>
          <w:color w:val="000000"/>
          <w:lang w:eastAsia="en-GB"/>
        </w:rPr>
        <w:t xml:space="preserve">However, the integration of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Fonts w:ascii="Calibri" w:eastAsia="Times New Roman" w:hAnsi="Calibri" w:cs="Times New Roman"/>
          <w:color w:val="000000"/>
          <w:lang w:eastAsia="en-GB"/>
        </w:rPr>
        <w:t xml:space="preserve">into mainstream science often implies the application of a validation process, which may not be an appropriate way of treating </w:t>
      </w:r>
      <w:r>
        <w:rPr>
          <w:rFonts w:ascii="Calibri" w:eastAsia="Times New Roman" w:hAnsi="Calibri" w:cs="Times New Roman"/>
          <w:color w:val="000000"/>
          <w:lang w:eastAsia="en-GB"/>
        </w:rPr>
        <w:t>knowledge</w:t>
      </w:r>
      <w:r w:rsidRPr="005477E2">
        <w:rPr>
          <w:rFonts w:ascii="Calibri" w:eastAsia="Times New Roman" w:hAnsi="Calibri" w:cs="Times New Roman"/>
          <w:color w:val="000000"/>
          <w:lang w:eastAsia="en-GB"/>
        </w:rPr>
        <w:t xml:space="preserve"> holders </w:t>
      </w:r>
      <w:r>
        <w:fldChar w:fldCharType="begin" w:fldLock="1"/>
      </w:r>
      <w:r>
        <w:instrText>ADDIN CSL_CITATION { "citationItems" : [ { "id" : "ITEM-1", "itemData" : { "DOI" : "10.1111/1468-2451.00382", "ISBN" : "0020-8701", "ISSN" : "0020-8701", "abstract" : "New strategies to protect and popularise indigenous knowledge have emerged in recent years as interest in indigenous knowledge has intensified. This article probes one of the more common such strategies: collection, analysis, and classification of indigenous knowledge in publicly available databases. The article examines the viability of the strategy of database construction and the ironies involved by focusing especially upon the process by which indigenous knowledge is scientised. It investigates the practical, epistemological, and political consequences of the scientisation of knowledge and argues that many of the weaknesses involved in creating databases stem from inadequate attention to power relations in which indigenous peoples exist.", "author" : [ { "dropping-particle" : "", "family" : "Agrawal", "given" : "Arun", "non-dropping-particle" : "", "parse-names" : false, "suffix" : "" } ], "container-title" : "International Social Science Journal", "id" : "ITEM-1", "issue" : "173", "issued" : { "date-parts" : [ [ "2002" ] ] }, "page" : "287-297", "title" : "Indigenous knowledge and the politics of classification", "type" : "article-journal", "volume" : "54" }, "uris" : [ "http://www.mendeley.com/documents/?uuid=d75602ec-28a0-4040-9901-bc02f0dda8b6" ] }, { "id" : "ITEM-2", "itemData" : { "DOI" : "10.1007/s00267-002-2749-9", "abstract" : "/ Traditional ecological knowledge (TEK) and the information and insights it offers to natural resource research and management have been given much attention in recent years. On the practical question of how TEK is accessed and used to-gether with scientific knowledge, most work to date has exam-ined documentation and methods of recording and disseminat-ing information. Relatively little has been done regarding exchanges between scientific and traditional knowledge. This paper examines three workshop settings in which such ex-changes were intended outcomes. The Barrow Symposium on Sea Ice, the Exxon Valdez Oil Spill Restoration Program Synthe-sis/Information Workshops, and the Alaska Beluga Whale Com-mittee illuminate certain features of the preparation, format, and context of workshops or series of workshops and their eventual outcomes and influence. The examples show the importance of long-term relationships among participants and thorough prepa-ration before the actual workshop. Further research should look more systematically at the factors that influence the success of a given workshop and the various ways in which participants per-ceive success.", "author" : [ { "dropping-particle" : "", "family" : "Huntington", "given" : "Henry P", "non-dropping-particle" : "", "parse-names" : false, "suffix" : "" }, { "dropping-particle" : "", "family" : "Brown-Schwalenberg", "given" : "Patricia K", "non-dropping-particle" : "", "parse-names" : false, "suffix" : "" }, { "dropping-particle" : "", "family" : "Frost", "given" : "Kathryn J", "non-dropping-particle" : "", "parse-names" : false, "suffix" : "" }, { "dropping-particle" : "", "family" : "Fernandez-Gimenez", "given" : "Maria E", "non-dropping-particle" : "", "parse-names" : false, "suffix" : "" }, { "dropping-particle" : "", "family" : "Norton", "given" : "David W", "non-dropping-particle" : "", "parse-names" : false, "suffix" : "" }, { "dropping-particle" : "", "family" : "Rosenberg", "given" : "Daniel H", "non-dropping-particle" : "", "parse-names" : false, "suffix" : "" } ], "container-title" : "Environmental Management", "id" : "ITEM-2", "issue" : "6", "issued" : { "date-parts" : [ [ "2002" ] ] }, "page" : "0778-0792", "title" : "Observations on the Workshop as a Means of Improving Communication Between Holders of Traditional and Scientific Knowledge", "type" : "article-journal", "volume" : "30" }, "uris" : [ "http://www.mendeley.com/documents/?uuid=1531a6f2-da61-47b0-8297-4be467642df7" ] }, { "id" : "ITEM-3", "itemData" : { "DOI" : "10.1111/conl.12100", "ISSN" : "1755263X", "author" : [ { "dropping-particle" : "", "family" : "Danielsen", "given" : "Finn", "non-dropping-particle" : "", "parse-names" : false, "suffix" : "" }, { "dropping-particle" : "", "family" : "Jensen", "given" : "Per M.", "non-dropping-particle" : "", "parse-names" : false, "suffix" : "" }, { "dropping-particle" : "", "family" : "Burgess", "given" : "Neil D.", "non-dropping-particle" : "", "parse-names" : false, "suffix" : "" }, { "dropping-particle" : "", "family" : "Coronado", "given" : "Indiana", "non-dropping-particle" : "", "parse-names" : false, "suffix" : "" }, { "dropping-particle" : "", "family" : "Holt", "given" : "Sune", "non-dropping-particle" : "", "parse-names" : false, "suffix" : "" }, { "dropping-particle" : "", "family" : "Poulsen", "given" : "Michael K.", "non-dropping-particle" : "", "parse-names" : false, "suffix" : "" }, { "dropping-particle" : "", "family" : "Rueda", "given" : "Ricardo M.", "non-dropping-particle" : "", "parse-names" : false, "suffix" : "" }, { "dropping-particle" : "", "family" : "Skielboe", "given" : "Thomas", "non-dropping-particle" : "", "parse-names" : false, "suffix" : "" }, { "dropping-particle" : "", "family" : "Enghoff", "given" : "Martin", "non-dropping-particle" : "", "parse-names" : false, "suffix" : "" }, { "dropping-particle" : "", "family" : "Hemmingsen", "given" : "Louise H.", "non-dropping-particle" : "", "parse-names" : false, "suffix" : "" }, { "dropping-particle" : "", "family" : "S\u00f8rensen", "given" : "Marten", "non-dropping-particle" : "", "parse-names" : false, "suffix" : "" }, { "dropping-particle" : "", "family" : "Pirhofer-Walzl", "given" : "Karin", "non-dropping-particle" : "", "parse-names" : false, "suffix" : "" } ], "container-title" : "Conservation Letters", "id" : "ITEM-3", "issue" : "4", "issued" : { "date-parts" : [ [ "2014", "7" ] ] }, "page" : "380-389", "title" : "Testing focus groups as a tool for connecting indigenous and local knowledge on abundance of natural resources with science-based land management systems", "type" : "article-journal", "volume" : "7" }, "uris" : [ "http://www.mendeley.com/documents/?uuid=59973dad-24bb-4221-a527-362cf06cbb70" ] }, { "id" : "ITEM-4", "itemData" : { "abstract" : "In our presentation today, we use Aitpaeva's (2013) definition of sacred sites as 'areas of land and bodies of water, as well as constructions and items, which are spiritually and/or religiously meaningful for local people and where sacral practices are performed.' Sacred sites have roots in worldviews, beliefs and indigenous knowledge (Aitpaeva et al. 2009, Berkes 2012) and are encountered in various cultures around the world (Ramakrishnan et al. 1998) including Kyrgyzstan. Indeed, sacred sites are found in all regions in Kyrgyzstan and total in more than 1,100 sites across the country 1 . I, Kalkanbekov Sezdbek, am a guardian of Kochkor-Ata sacred site located in Naryn region of Kyrgyzstan and I, Samakov Aibek, am a researcher at Aigine Cultural Research Center located in Bishkek (Kyrgyzstan), which has surveyed sacred sites across the country in 2005-2015. Our talk today consists of three main parts: o first, we will explain why sacred sites should be considered as indigenous protected areas, in other words, community conserved areas (also known in scholarly literature as ICCAs); o second, we will talk about the cooperation of Aigine CRC with sacred site guardians and traditional practitioners in co-production of knowledge; o and third, we will highlight how our knowledge and experience may contribute to drafting each chapter of the IPBES Report.", "author" : [ { "dropping-particle" : "", "family" : "Kalkanbekov", "given" : "Sezdbek", "non-dropping-particle" : "", "parse-names" : false, "suffix" : "" }, { "dropping-particle" : "", "family" : "Samakov", "given" : "Aibek", "non-dropping-particle" : "", "parse-names" : false, "suffix" : "" } ], "container-title" : "Indigenous and Local Knowledge of Biodiversity and Ecosystem Services in Europe and Central Asia", "id" : "ITEM-4", "issued" : { "date-parts" : [ [ "2016" ] ] }, "title" : "Sacred sites and biocultural diversity conservation in Kyrgyzstan: co- production of knowledge between traditional practitioners and scholars a guardian of Kochkor-Ata sacred site in Kochkor district", "type" : "paper-conference" }, "uris" : [ "http://www.mendeley.com/documents/?uuid=85249665-3eb2-4d5e-9389-6be35f835a15" ] }, { "id" : "ITEM-5", "itemData" : { "author" : [ { "dropping-particle" : "", "family" : "Nadasdy", "given" : "Paul", "non-dropping-particle" : "", "parse-names" : false, "suffix" : "" } ], "container-title" : "Arctic Anthropology", "id" : "ITEM-5", "issue" : "1/2", "issued" : { "date-parts" : [ [ "1999" ] ] }, "page" : "1-18", "title" : "The politics of TEK: Power and the \"integration\" of knowledge", "type" : "article-journal", "volume" : "36" }, "uris" : [ "http://www.mendeley.com/documents/?uuid=0b7b3432-5381-4569-985d-ee187814cff1" ] } ], "mendeley" : { "formattedCitation" : "(Agrawal, 2002; Danielsen et al., 2014; Huntington et al., 2002; Kalkanbekov &amp; Samakov, 2016; Nadasdy, 1999)", "plainTextFormattedCitation" : "(Agrawal, 2002; Danielsen et al., 2014; Huntington et al., 2002; Kalkanbekov &amp; Samakov, 2016; Nadasdy, 1999)", "previouslyFormattedCitation" : "(Agrawal, 2002; Danielsen et al., 2014; Huntington et al., 2002; Kalkanbekov &amp; Samakov, 2016; Nadasdy, 1999)" }, "properties" : {  }, "schema" : "https://github.com/citation-style-language/schema/raw/master/csl-citation.json" }</w:instrText>
      </w:r>
      <w:r>
        <w:fldChar w:fldCharType="separate"/>
      </w:r>
      <w:r w:rsidRPr="009F5B4E">
        <w:t xml:space="preserve">(Agrawal, 2002; Danielsen </w:t>
      </w:r>
      <w:r w:rsidR="00C56B4E" w:rsidRPr="00C56B4E">
        <w:rPr>
          <w:i/>
        </w:rPr>
        <w:t>et al.</w:t>
      </w:r>
      <w:r w:rsidRPr="009F5B4E">
        <w:t xml:space="preserve">, 2014; Huntington </w:t>
      </w:r>
      <w:r w:rsidR="00C56B4E" w:rsidRPr="00C56B4E">
        <w:rPr>
          <w:i/>
        </w:rPr>
        <w:t>et al.</w:t>
      </w:r>
      <w:r w:rsidRPr="009F5B4E">
        <w:t>, 2002; Kalkanbekov &amp; Samakov, 2016; Nadasdy, 1999)</w:t>
      </w:r>
      <w:r>
        <w:fldChar w:fldCharType="end"/>
      </w:r>
      <w:r w:rsidRPr="00EB7DA1">
        <w:rPr>
          <w:rFonts w:ascii="Calibri" w:eastAsia="Times New Roman" w:hAnsi="Calibri" w:cs="Times New Roman"/>
          <w:color w:val="000000"/>
          <w:lang w:val="nl-BE" w:eastAsia="en-GB"/>
        </w:rPr>
        <w:t xml:space="preserve">. </w:t>
      </w:r>
      <w:r w:rsidRPr="005477E2">
        <w:rPr>
          <w:rStyle w:val="normaltextrun"/>
          <w:rFonts w:ascii="Calibri" w:hAnsi="Calibri"/>
        </w:rPr>
        <w:t xml:space="preserve">An increasing amount of scientific literature now seeks to produce and co-produce knowledge relevant to local conditions and actors by integrating the complex contextual and socio-ecological knowledge of indigenous peoples and local communities </w:t>
      </w:r>
      <w:r w:rsidR="0039556F">
        <w:rPr>
          <w:rStyle w:val="normaltextrun"/>
          <w:rFonts w:ascii="Calibri" w:hAnsi="Calibri"/>
        </w:rPr>
        <w:lastRenderedPageBreak/>
        <w:t>(</w:t>
      </w:r>
      <w:r w:rsidRPr="005477E2">
        <w:rPr>
          <w:rStyle w:val="normaltextrun"/>
          <w:rFonts w:ascii="Calibri" w:hAnsi="Calibri"/>
        </w:rPr>
        <w:t xml:space="preserve">e.g. </w:t>
      </w:r>
      <w:r w:rsidRPr="005477E2">
        <w:fldChar w:fldCharType="begin" w:fldLock="1"/>
      </w:r>
      <w:r>
        <w:rPr>
          <w:rStyle w:val="normaltextrun"/>
          <w:rFonts w:ascii="Calibri" w:hAnsi="Calibri"/>
        </w:rPr>
        <w:instrText>ADDIN CSL_CITATION { "citationItems" : [ { "id" : "ITEM-1", "i</w:instrText>
      </w:r>
      <w:r w:rsidRPr="00410614">
        <w:rPr>
          <w:rStyle w:val="normaltextrun"/>
          <w:rFonts w:ascii="Calibri" w:hAnsi="Calibri"/>
          <w:lang w:val="fr-FR"/>
        </w:rPr>
        <w:instrText>temData" : { "DOI" : "10.1016/j.ecolind.2011.12.004", "ISSN" : "1470160X", "author" : [ { "dropping-particle" : "", "family" : "Fagerholm", "given" : "Nora", "non-dropping-particle" : "", "parse-names" : false, "suffix" : "" }, { "dropping-particle" : "", "family" : "K\u00e4yhk\u00f6", "given" : "Niina", "non-dropping-particle" : "", "parse-names" : false, "suffix" : "" }, { "dropping-particle" : "", "family" : "Ndumbaro", "given" : "Festo", "non-dropping-particle" : "", "parse-names" : false, "suffix" : "" }, { "dropping-particle" : "", "family" : "Khamis", "given" : "Miza", "non-dropping-particle" : "", "parse-names" : false, "suffix" : "" } ], "container-title" : "Ecological Indicators", "id" : "ITEM-1", "issued" : { "date-parts" : [ [ "2012", "7" ] ] }, "page" : "421-433", "title" : "Community stakeholders\u2019 knowledge in landscape assessments \u2013 Mapping indicators for landscape services", "type" : "article-journal", "volume" : "18" }, "uris" : [ "http://www.mendeley.com/documents/?uuid=4c9422d2-baab-4e61-b3fa-6e311ce8a2f3" ] } ], "mendeley" : { "formattedCitation" : "(Fagerholm, K\u00e4yhk\u00f6, Ndumbaro, &amp; Khamis, 2012)", "manualFormatting" : "(Fagerholm</w:instrText>
      </w:r>
      <w:r w:rsidRPr="00186561">
        <w:rPr>
          <w:rStyle w:val="normaltextrun"/>
          <w:rFonts w:ascii="Calibri" w:hAnsi="Calibri"/>
          <w:lang w:val="fr-CH"/>
        </w:rPr>
        <w:instrText xml:space="preserve"> et al. 2012;", "plainTextFormattedCitation" : "(Fagerholm, K\u00e4yhk\u00f6, Ndumbaro, &amp; Khamis, 2012)", "previouslyFormattedCitation" : "(Fagerholm, K\u00e4yhk\u00f6, Ndumbaro, &amp; Khamis, 2012)" }, "properties" : {  }, "schema" : "https://github.com/citation-style-language/schema/raw/master/csl-citation.json" }</w:instrText>
      </w:r>
      <w:r w:rsidRPr="005477E2">
        <w:fldChar w:fldCharType="separate"/>
      </w:r>
      <w:r w:rsidRPr="00EB7DA1">
        <w:rPr>
          <w:rStyle w:val="normaltextrun"/>
          <w:rFonts w:ascii="Calibri" w:hAnsi="Calibri"/>
          <w:lang w:val="nl-BE"/>
        </w:rPr>
        <w:t xml:space="preserve">Fagerholm </w:t>
      </w:r>
      <w:r w:rsidR="00C56B4E" w:rsidRPr="00C56B4E">
        <w:rPr>
          <w:rStyle w:val="normaltextrun"/>
          <w:rFonts w:ascii="Calibri" w:hAnsi="Calibri"/>
          <w:i/>
          <w:lang w:val="nl-BE"/>
        </w:rPr>
        <w:t>et al.</w:t>
      </w:r>
      <w:r w:rsidRPr="00EB7DA1">
        <w:rPr>
          <w:rStyle w:val="normaltextrun"/>
          <w:rFonts w:ascii="Calibri" w:hAnsi="Calibri"/>
          <w:lang w:val="nl-BE"/>
        </w:rPr>
        <w:t xml:space="preserve"> 2012;</w:t>
      </w:r>
      <w:r w:rsidRPr="005477E2">
        <w:fldChar w:fldCharType="end"/>
      </w:r>
      <w:r w:rsidRPr="00EB7DA1">
        <w:rPr>
          <w:rStyle w:val="normaltextrun"/>
          <w:rFonts w:ascii="Calibri" w:hAnsi="Calibri"/>
          <w:lang w:val="nl-BE"/>
        </w:rPr>
        <w:t xml:space="preserve"> </w:t>
      </w:r>
      <w:r w:rsidRPr="005477E2">
        <w:fldChar w:fldCharType="begin" w:fldLock="1"/>
      </w:r>
      <w:r>
        <w:rPr>
          <w:rStyle w:val="normaltextrun"/>
          <w:rFonts w:ascii="Calibri" w:hAnsi="Calibri"/>
          <w:lang w:val="nl-BE"/>
        </w:rPr>
        <w:instrText>ADDIN CSL_CITATION { "citationItems" : [ { "id" : "ITEM-1", "itemData" : { "DOI" : "10.1080/1747423X.2013.786150", "ISSN" : "1747-423X", "author" : [ { "dropping-particle" : "", "family" : "Fontaine", "given" : "Corentin Michel", "non-dropping-particle" : "", "parse-names" : false, "suffix" : "" }, { "dropping-particle" : "", "family" : "Dendoncker", "given" : "Nicolas", "non-dropping-particle" : "", "parse-names" : false, "suffix" : "" }, { "dropping-particle" : "", "family" : "Vreese", "given" : "Rik", "non-dropping-particle" : "De", "parse-names" : false, "suffix" : "" }, { "dropping-particle" : "", "family" : "Jacquemin", "given" : "Ingrid", "non-dropping-particle" : "", "parse-names" : false, "suffix" : "" }, { "dropping-particle" : "", "family" : "Marek", "given" : "Allyson", "non-dropping-particle" : "", "parse-names" : false, "suffix" : "" }, { "dropping-particle" : "", "family" : "Herzele", "given" : "Ann", "non-dropping-particle" : "Van", "parse-names" : false, "suffix" : "" }, { "dropping-particle" : "", "family" : "Devillet", "given" : "Gu\u00e9na\u00ebl", "non-dropping-particle" : "", "parse-names" : false, "suffix" : "" }, { "dropping-particle" : "", "family" : "Mortelmans", "given" : "Dieter", "non-dropping-particle" : "", "parse-names" : false, "suffix" : "" }, { "dropping-particle" : "", "family" : "Fran\u00e7ois", "given" : "Louis", "non-dropping-particle" : "", "parse-names" : false, "suffix" : "" } ], "container-title" : "Journal of Land Use Science", "id" : "ITEM-1", "issue" : "3", "issued" : { "date-parts" : [ [ "2014", "7", "3" ] ] }, "page" : "278-303", "title" : "Towards participatory integrated valuation and modelling of ecosystem services under land-use change", "type" : "article-journal", "volume" : "9" }, "uris" : [ "http://www.mendeley.com/documents/?uuid=6e4c2571-eee2-4665-83cd-76bc635c58cd" ] } ], "mendeley" : { "formattedCitation" : "(Fontaine et al., 2014)", "manualFormatting" : "Fontaine et al. 2014", "plainTextFormattedCitation" : "(Fontaine et al., 2014)", "previouslyFormattedCitation" : "(Fontaine et al., 2014)" }, "properties" : {  }, "schema" : "https://github.com/citation-style-language/schema/raw/master/csl-citation.json" }</w:instrText>
      </w:r>
      <w:r w:rsidRPr="005477E2">
        <w:fldChar w:fldCharType="separate"/>
      </w:r>
      <w:r w:rsidRPr="00EB7DA1">
        <w:rPr>
          <w:rStyle w:val="normaltextrun"/>
          <w:rFonts w:ascii="Calibri" w:hAnsi="Calibri"/>
          <w:lang w:val="nl-BE"/>
        </w:rPr>
        <w:t xml:space="preserve">Fontaine </w:t>
      </w:r>
      <w:r w:rsidR="00C56B4E" w:rsidRPr="00C56B4E">
        <w:rPr>
          <w:rStyle w:val="normaltextrun"/>
          <w:rFonts w:ascii="Calibri" w:hAnsi="Calibri"/>
          <w:i/>
          <w:lang w:val="nl-BE"/>
        </w:rPr>
        <w:t>et al.</w:t>
      </w:r>
      <w:r w:rsidRPr="00EB7DA1">
        <w:rPr>
          <w:rStyle w:val="normaltextrun"/>
          <w:rFonts w:ascii="Calibri" w:hAnsi="Calibri"/>
          <w:lang w:val="nl-BE"/>
        </w:rPr>
        <w:t xml:space="preserve"> 2014</w:t>
      </w:r>
      <w:r w:rsidRPr="005477E2">
        <w:fldChar w:fldCharType="end"/>
      </w:r>
      <w:r w:rsidRPr="00EB7DA1">
        <w:rPr>
          <w:rStyle w:val="normaltextrun"/>
          <w:rFonts w:ascii="Calibri" w:hAnsi="Calibri"/>
          <w:lang w:val="nl-BE"/>
        </w:rPr>
        <w:t xml:space="preserve">; </w:t>
      </w:r>
      <w:r w:rsidRPr="005477E2">
        <w:fldChar w:fldCharType="begin" w:fldLock="1"/>
      </w:r>
      <w:r>
        <w:rPr>
          <w:rStyle w:val="normaltextrun"/>
          <w:rFonts w:ascii="Calibri" w:hAnsi="Calibri"/>
          <w:lang w:val="nl-BE"/>
        </w:rPr>
        <w:instrText>ADDIN CSL_CITATION { "citationItems" : [ { "id" : "ITEM-1", "itemData" : { "DOI" : "10.1111/j.1475-2743.1998.tb00148.x", "ISSN" : "02660032", "author" : [ { "dropping-particle" : "", "family" : "Sillitoe", "given" : "P.", "non-dropping-particle" : "", "parse-names" : false, "suffix" : "" } ], "container-title" : "Soil Use and Management", "id" : "ITEM-1", "issue" : "4", "issued" : { "date-parts" : [ [ "2006", "1", "19" ] ] }, "page" : "188-193", "title" : "Knowing the land: soil and land resource evaluation and indigenous knowledge", "type" : "article-journal", "volume" : "14" }, "uris" : [ "http://www.mendeley.com/documents/?uuid=883ae2d5-f742-4b6c-b97e-d9c1ef0bb388" ] } ], "mendeley" : { "formattedCitation" : "(Sillitoe, 2006)", "manualFormatting" : "Sillitoe 2006)", "plainTextFormattedCitation" : "(Sillitoe, 2006)", "previouslyFormattedCitation" : "(Sillitoe, 2006)" }, "properties" : {  }, "schema" : "https://github.com/citation-style-language/schema/raw/master/csl-citation.json" }</w:instrText>
      </w:r>
      <w:r w:rsidRPr="005477E2">
        <w:fldChar w:fldCharType="separate"/>
      </w:r>
      <w:r w:rsidRPr="00EB7DA1">
        <w:rPr>
          <w:rStyle w:val="normaltextrun"/>
          <w:rFonts w:ascii="Calibri" w:hAnsi="Calibri"/>
          <w:lang w:val="nl-BE"/>
        </w:rPr>
        <w:t>Sillitoe 2006)</w:t>
      </w:r>
      <w:r w:rsidRPr="005477E2">
        <w:fldChar w:fldCharType="end"/>
      </w:r>
      <w:r w:rsidRPr="00EB7DA1">
        <w:rPr>
          <w:rStyle w:val="normaltextrun"/>
          <w:rFonts w:ascii="Calibri" w:hAnsi="Calibri"/>
          <w:lang w:val="nl-BE"/>
        </w:rPr>
        <w:t xml:space="preserve">. </w:t>
      </w:r>
      <w:r w:rsidRPr="00410614">
        <w:rPr>
          <w:rStyle w:val="normaltextrun"/>
          <w:rFonts w:ascii="Calibri" w:hAnsi="Calibri"/>
          <w:lang w:val="fr-FR"/>
        </w:rPr>
        <w:t xml:space="preserve">IPBES seeks to progress this approach by bringing </w:t>
      </w:r>
      <w:r w:rsidRPr="00410614">
        <w:rPr>
          <w:rFonts w:ascii="Calibri" w:eastAsiaTheme="minorEastAsia" w:hAnsi="Calibri"/>
          <w:bCs/>
          <w:iCs/>
          <w:lang w:val="fr-FR"/>
        </w:rPr>
        <w:t>i</w:t>
      </w:r>
      <w:r w:rsidRPr="00410614">
        <w:rPr>
          <w:rFonts w:ascii="Calibri" w:hAnsi="Calibri"/>
          <w:bCs/>
          <w:iCs/>
          <w:lang w:val="fr-FR"/>
        </w:rPr>
        <w:t xml:space="preserve">ndigenous and local knowledge </w:t>
      </w:r>
      <w:r w:rsidRPr="00410614">
        <w:rPr>
          <w:rStyle w:val="normaltextrun"/>
          <w:rFonts w:ascii="Calibri" w:hAnsi="Calibri"/>
          <w:lang w:val="fr-FR"/>
        </w:rPr>
        <w:t xml:space="preserve">into IPBES assessments from the </w:t>
      </w:r>
      <w:r w:rsidRPr="00410614">
        <w:rPr>
          <w:rStyle w:val="spellingerror"/>
          <w:rFonts w:cs="Times New Roman"/>
          <w:lang w:val="fr-FR" w:eastAsia="en-GB"/>
        </w:rPr>
        <w:t>outset.</w:t>
      </w:r>
      <w:r w:rsidRPr="00410614">
        <w:rPr>
          <w:rStyle w:val="spellingerror"/>
          <w:lang w:val="fr-FR"/>
        </w:rPr>
        <w:t xml:space="preserve"> </w:t>
      </w:r>
      <w:r w:rsidRPr="005477E2">
        <w:rPr>
          <w:rStyle w:val="normaltextrun"/>
          <w:rFonts w:ascii="Calibri" w:eastAsiaTheme="minorEastAsia" w:hAnsi="Calibri"/>
        </w:rPr>
        <w:t xml:space="preserve">IPBES developed guidance for the integration of </w:t>
      </w:r>
      <w:r>
        <w:rPr>
          <w:rFonts w:ascii="Calibri" w:eastAsiaTheme="minorEastAsia" w:hAnsi="Calibri"/>
          <w:bCs/>
          <w:iCs/>
        </w:rPr>
        <w:t>i</w:t>
      </w:r>
      <w:r w:rsidRPr="003D206E">
        <w:rPr>
          <w:rFonts w:ascii="Calibri" w:eastAsiaTheme="minorEastAsia" w:hAnsi="Calibri"/>
          <w:bCs/>
          <w:iCs/>
        </w:rPr>
        <w:t>ndigenous and local knowledge</w:t>
      </w:r>
      <w:r>
        <w:rPr>
          <w:rFonts w:ascii="Calibri" w:eastAsiaTheme="minorEastAsia" w:hAnsi="Calibri"/>
          <w:bCs/>
          <w:iCs/>
        </w:rPr>
        <w:t xml:space="preserve"> </w:t>
      </w:r>
      <w:r w:rsidRPr="005477E2">
        <w:rPr>
          <w:rStyle w:val="normaltextrun"/>
          <w:rFonts w:ascii="Calibri" w:eastAsiaTheme="minorEastAsia" w:hAnsi="Calibri"/>
        </w:rPr>
        <w:t xml:space="preserve">into its assessments that respects not only the diversity and value of </w:t>
      </w:r>
      <w:r>
        <w:rPr>
          <w:rStyle w:val="normaltextrun"/>
          <w:rFonts w:ascii="Calibri" w:eastAsiaTheme="minorEastAsia" w:hAnsi="Calibri"/>
        </w:rPr>
        <w:t>this knowledge</w:t>
      </w:r>
      <w:r w:rsidRPr="005477E2">
        <w:rPr>
          <w:rStyle w:val="normaltextrun"/>
          <w:rFonts w:ascii="Calibri" w:eastAsiaTheme="minorEastAsia" w:hAnsi="Calibri"/>
        </w:rPr>
        <w:t xml:space="preserve">, but also the rights of </w:t>
      </w:r>
      <w:r>
        <w:rPr>
          <w:rStyle w:val="normaltextrun"/>
          <w:rFonts w:ascii="Calibri" w:eastAsiaTheme="minorEastAsia" w:hAnsi="Calibri"/>
        </w:rPr>
        <w:t>i</w:t>
      </w:r>
      <w:r w:rsidRPr="005477E2">
        <w:rPr>
          <w:rStyle w:val="normaltextrun"/>
          <w:rFonts w:ascii="Calibri" w:eastAsiaTheme="minorEastAsia" w:hAnsi="Calibri"/>
        </w:rPr>
        <w:t xml:space="preserve">ndigenous and local communities to share the benefits of knowledge gained from the assessments. IPBES integrates </w:t>
      </w:r>
      <w:r>
        <w:rPr>
          <w:rFonts w:ascii="Calibri" w:eastAsiaTheme="minorEastAsia" w:hAnsi="Calibri"/>
          <w:bCs/>
          <w:iCs/>
        </w:rPr>
        <w:t>i</w:t>
      </w:r>
      <w:r w:rsidRPr="003D206E">
        <w:rPr>
          <w:rFonts w:ascii="Calibri" w:eastAsiaTheme="minorEastAsia" w:hAnsi="Calibri"/>
          <w:bCs/>
          <w:iCs/>
        </w:rPr>
        <w:t>ndigenous and local knowledge</w:t>
      </w:r>
      <w:r>
        <w:rPr>
          <w:rFonts w:ascii="Calibri" w:eastAsiaTheme="minorEastAsia" w:hAnsi="Calibri"/>
          <w:bCs/>
          <w:iCs/>
        </w:rPr>
        <w:t xml:space="preserve"> </w:t>
      </w:r>
      <w:r w:rsidRPr="005477E2">
        <w:rPr>
          <w:rStyle w:val="normaltextrun"/>
          <w:rFonts w:ascii="Calibri" w:eastAsiaTheme="minorEastAsia" w:hAnsi="Calibri"/>
        </w:rPr>
        <w:t>into its assessments through the appointment of experts</w:t>
      </w:r>
      <w:r>
        <w:rPr>
          <w:rStyle w:val="normaltextrun"/>
          <w:rFonts w:ascii="Calibri" w:eastAsiaTheme="minorEastAsia" w:hAnsi="Calibri"/>
        </w:rPr>
        <w:t xml:space="preserve"> with expertise in the subject</w:t>
      </w:r>
      <w:r w:rsidRPr="005477E2">
        <w:rPr>
          <w:rStyle w:val="normaltextrun"/>
          <w:rFonts w:ascii="Calibri" w:eastAsiaTheme="minorEastAsia" w:hAnsi="Calibri"/>
        </w:rPr>
        <w:t>.</w:t>
      </w:r>
      <w:r w:rsidRPr="005477E2">
        <w:rPr>
          <w:rStyle w:val="normaltextrun"/>
          <w:rFonts w:ascii="Calibri" w:hAnsi="Calibri"/>
        </w:rPr>
        <w:t>In the</w:t>
      </w:r>
      <w:r>
        <w:rPr>
          <w:rStyle w:val="normaltextrun"/>
          <w:rFonts w:ascii="Calibri" w:hAnsi="Calibri"/>
        </w:rPr>
        <w:t xml:space="preserve"> Regional Assessment for Europe and Central Asia</w:t>
      </w:r>
      <w:r w:rsidRPr="005477E2">
        <w:rPr>
          <w:rStyle w:val="normaltextrun"/>
          <w:rFonts w:ascii="Calibri" w:hAnsi="Calibri"/>
        </w:rPr>
        <w:t xml:space="preserve">,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Style w:val="normaltextrun"/>
          <w:rFonts w:ascii="Calibri" w:hAnsi="Calibri"/>
        </w:rPr>
        <w:t xml:space="preserve">was integrated through several initiatives supported by </w:t>
      </w:r>
      <w:r>
        <w:rPr>
          <w:rStyle w:val="normaltextrun"/>
          <w:rFonts w:ascii="Calibri" w:hAnsi="Calibri"/>
        </w:rPr>
        <w:t xml:space="preserve">a </w:t>
      </w:r>
      <w:r w:rsidRPr="005477E2">
        <w:rPr>
          <w:rStyle w:val="normaltextrun"/>
          <w:rFonts w:ascii="Calibri" w:hAnsi="Calibri"/>
        </w:rPr>
        <w:t>task force</w:t>
      </w:r>
      <w:r>
        <w:rPr>
          <w:rStyle w:val="normaltextrun"/>
          <w:rFonts w:ascii="Calibri" w:hAnsi="Calibri"/>
        </w:rPr>
        <w:t xml:space="preserve"> on </w:t>
      </w:r>
      <w:r>
        <w:rPr>
          <w:rFonts w:ascii="Calibri" w:eastAsiaTheme="minorEastAsia" w:hAnsi="Calibri"/>
          <w:bCs/>
          <w:iCs/>
        </w:rPr>
        <w:t>i</w:t>
      </w:r>
      <w:r w:rsidRPr="003D206E">
        <w:rPr>
          <w:rFonts w:ascii="Calibri" w:hAnsi="Calibri"/>
          <w:bCs/>
          <w:iCs/>
        </w:rPr>
        <w:t>ndigenous and local knowledge</w:t>
      </w:r>
      <w:r w:rsidRPr="005477E2">
        <w:rPr>
          <w:rStyle w:val="normaltextrun"/>
          <w:rFonts w:ascii="Calibri" w:hAnsi="Calibri"/>
        </w:rPr>
        <w:t xml:space="preserve">. A workshop of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Style w:val="normaltextrun"/>
          <w:rFonts w:ascii="Calibri" w:hAnsi="Calibri"/>
        </w:rPr>
        <w:t xml:space="preserve">holders and experts provided </w:t>
      </w:r>
      <w:r>
        <w:rPr>
          <w:rStyle w:val="normaltextrun"/>
          <w:rFonts w:ascii="Calibri" w:hAnsi="Calibri"/>
        </w:rPr>
        <w:t>releant</w:t>
      </w:r>
      <w:r w:rsidRPr="005477E2">
        <w:rPr>
          <w:rStyle w:val="normaltextrun"/>
          <w:rFonts w:ascii="Calibri" w:hAnsi="Calibri"/>
        </w:rPr>
        <w:t xml:space="preserve"> case studies and white and grey literature to the</w:t>
      </w:r>
      <w:r>
        <w:rPr>
          <w:rStyle w:val="normaltextrun"/>
          <w:rFonts w:ascii="Calibri" w:hAnsi="Calibri"/>
        </w:rPr>
        <w:t xml:space="preserve"> </w:t>
      </w:r>
      <w:r w:rsidRPr="005477E2">
        <w:rPr>
          <w:rStyle w:val="normaltextrun"/>
          <w:rFonts w:ascii="Calibri" w:hAnsi="Calibri"/>
        </w:rPr>
        <w:t xml:space="preserve">assessment authors. It also introduced the assessment to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Style w:val="normaltextrun"/>
          <w:rFonts w:ascii="Calibri" w:hAnsi="Calibri"/>
        </w:rPr>
        <w:t xml:space="preserve">holders at an early stage. Subsequently, </w:t>
      </w:r>
      <w:r>
        <w:rPr>
          <w:rStyle w:val="normaltextrun"/>
          <w:rFonts w:ascii="Calibri" w:hAnsi="Calibri"/>
        </w:rPr>
        <w:t>these knowledge</w:t>
      </w:r>
      <w:r w:rsidRPr="005477E2">
        <w:rPr>
          <w:rStyle w:val="normaltextrun"/>
          <w:rFonts w:ascii="Calibri" w:hAnsi="Calibri"/>
        </w:rPr>
        <w:t xml:space="preserve"> holders and experts co-produced the </w:t>
      </w:r>
      <w:r>
        <w:rPr>
          <w:rStyle w:val="normaltextrun"/>
          <w:rFonts w:ascii="Calibri" w:hAnsi="Calibri"/>
        </w:rPr>
        <w:t>w</w:t>
      </w:r>
      <w:r w:rsidRPr="005477E2">
        <w:rPr>
          <w:rStyle w:val="normaltextrun"/>
          <w:rFonts w:ascii="Calibri" w:hAnsi="Calibri"/>
        </w:rPr>
        <w:t xml:space="preserve">orkshop proceedings </w:t>
      </w:r>
      <w:r>
        <w:rPr>
          <w:rStyle w:val="normaltextrun"/>
          <w:rFonts w:ascii="Calibri" w:hAnsi="Calibri"/>
        </w:rPr>
        <w:fldChar w:fldCharType="begin" w:fldLock="1"/>
      </w:r>
      <w:r>
        <w:rPr>
          <w:rStyle w:val="normaltextrun"/>
          <w:rFonts w:ascii="Calibri" w:hAnsi="Calibri"/>
        </w:rPr>
        <w:instrText>ADDIN CSL_CITATION { "citationItems" : [ { "id" : "ITEM-1", "itemData" : { "editor" : [ { "dropping-particle" : "", "family" : "Rou\u00e9", "given" : "Marie", "non-dropping-particle" : "", "parse-names" : false, "suffix" : "" }, { "dropping-particle" : "", "family" : "Moln\u00e1r", "given" : "Zsolt", "non-dropping-particle" : "", "parse-names" : false, "suffix" : "" } ], "id" : "ITEM-1", "issued" : { "date-parts" : [ [ "2016" ] ] }, "page" : "1-156", "publisher" : "UNESCO - IPBES", "publisher-place" : "Paris, France", "title" : "Indigenous and Local Knowledge of Biodiversity and Ecosystem Services in Europe and Central Asia", "type" : "paper-conference" }, "uris" : [ "http://www.mendeley.com/documents/?uuid=ac62aaeb-8238-34be-a219-e34b893152a5" ] } ], "mendeley" : { "formattedCitation" : "(Rou\u00e9 &amp; Moln\u00e1r, 2016)", "plainTextFormattedCitation" : "(Rou\u00e9 &amp; Moln\u00e1r, 2016)", "previouslyFormattedCitation" : "(Rou\u00e9 &amp; Moln\u00e1r, 2016)" }, "properties" : {  }, "schema" : "https://github.com/citation-style-language/schema/raw/master/csl-citation.json" }</w:instrText>
      </w:r>
      <w:r>
        <w:rPr>
          <w:rStyle w:val="normaltextrun"/>
          <w:rFonts w:ascii="Calibri" w:hAnsi="Calibri"/>
        </w:rPr>
        <w:fldChar w:fldCharType="separate"/>
      </w:r>
      <w:r w:rsidRPr="00270807">
        <w:rPr>
          <w:rStyle w:val="normaltextrun"/>
          <w:rFonts w:ascii="Calibri" w:hAnsi="Calibri"/>
        </w:rPr>
        <w:t>(Roué &amp; Molnár, 201</w:t>
      </w:r>
      <w:r w:rsidR="003051C7">
        <w:rPr>
          <w:rStyle w:val="normaltextrun"/>
          <w:rFonts w:ascii="Calibri" w:hAnsi="Calibri"/>
        </w:rPr>
        <w:t>7</w:t>
      </w:r>
      <w:r w:rsidRPr="00270807">
        <w:rPr>
          <w:rStyle w:val="normaltextrun"/>
          <w:rFonts w:ascii="Calibri" w:hAnsi="Calibri"/>
        </w:rPr>
        <w:t>)</w:t>
      </w:r>
      <w:r>
        <w:rPr>
          <w:rStyle w:val="normaltextrun"/>
          <w:rFonts w:ascii="Calibri" w:hAnsi="Calibri"/>
        </w:rPr>
        <w:fldChar w:fldCharType="end"/>
      </w:r>
      <w:r>
        <w:rPr>
          <w:rStyle w:val="normaltextrun"/>
          <w:rFonts w:ascii="Calibri" w:hAnsi="Calibri"/>
        </w:rPr>
        <w:t xml:space="preserve"> </w:t>
      </w:r>
      <w:r w:rsidRPr="005477E2">
        <w:rPr>
          <w:rStyle w:val="normaltextrun"/>
          <w:rFonts w:ascii="Calibri" w:hAnsi="Calibri"/>
        </w:rPr>
        <w:t xml:space="preserve">to provide </w:t>
      </w:r>
      <w:r>
        <w:rPr>
          <w:rFonts w:ascii="Calibri" w:eastAsiaTheme="minorEastAsia" w:hAnsi="Calibri"/>
          <w:bCs/>
          <w:iCs/>
        </w:rPr>
        <w:t>i</w:t>
      </w:r>
      <w:r w:rsidRPr="003D206E">
        <w:rPr>
          <w:rFonts w:ascii="Calibri" w:hAnsi="Calibri"/>
          <w:bCs/>
          <w:iCs/>
        </w:rPr>
        <w:t>ndigenous and local knowledge</w:t>
      </w:r>
      <w:r w:rsidRPr="005477E2">
        <w:rPr>
          <w:rStyle w:val="normaltextrun"/>
          <w:rFonts w:ascii="Calibri" w:hAnsi="Calibri"/>
        </w:rPr>
        <w:t>-relevant information to the</w:t>
      </w:r>
      <w:r>
        <w:rPr>
          <w:rStyle w:val="normaltextrun"/>
          <w:rFonts w:ascii="Calibri" w:hAnsi="Calibri"/>
        </w:rPr>
        <w:t xml:space="preserve"> </w:t>
      </w:r>
      <w:r w:rsidRPr="005477E2">
        <w:rPr>
          <w:rStyle w:val="normaltextrun"/>
          <w:rFonts w:ascii="Calibri" w:hAnsi="Calibri"/>
        </w:rPr>
        <w:t>assessment.</w:t>
      </w:r>
      <w:r>
        <w:rPr>
          <w:rStyle w:val="normaltextrun"/>
          <w:rFonts w:ascii="Calibri" w:hAnsi="Calibri"/>
        </w:rPr>
        <w:t xml:space="preserve"> Authors of the assessment,</w:t>
      </w:r>
      <w:r w:rsidRPr="005477E2">
        <w:rPr>
          <w:rStyle w:val="normaltextrun"/>
          <w:rFonts w:ascii="Calibri" w:hAnsi="Calibri"/>
        </w:rPr>
        <w:t xml:space="preserve"> represented by a </w:t>
      </w:r>
      <w:r>
        <w:rPr>
          <w:rStyle w:val="normaltextrun"/>
          <w:rFonts w:ascii="Calibri" w:hAnsi="Calibri"/>
        </w:rPr>
        <w:t>l</w:t>
      </w:r>
      <w:r w:rsidRPr="005477E2">
        <w:rPr>
          <w:rStyle w:val="normaltextrun"/>
          <w:rFonts w:ascii="Calibri" w:hAnsi="Calibri"/>
        </w:rPr>
        <w:t xml:space="preserve">iaison </w:t>
      </w:r>
      <w:r>
        <w:rPr>
          <w:rStyle w:val="normaltextrun"/>
          <w:rFonts w:ascii="Calibri" w:hAnsi="Calibri"/>
        </w:rPr>
        <w:t>g</w:t>
      </w:r>
      <w:r w:rsidRPr="005477E2">
        <w:rPr>
          <w:rStyle w:val="normaltextrun"/>
          <w:rFonts w:ascii="Calibri" w:hAnsi="Calibri"/>
        </w:rPr>
        <w:t>roup</w:t>
      </w:r>
      <w:r>
        <w:rPr>
          <w:rStyle w:val="normaltextrun"/>
          <w:rFonts w:ascii="Calibri" w:hAnsi="Calibri"/>
        </w:rPr>
        <w:t xml:space="preserve"> on </w:t>
      </w:r>
      <w:r>
        <w:rPr>
          <w:rFonts w:ascii="Calibri" w:eastAsiaTheme="minorEastAsia" w:hAnsi="Calibri"/>
          <w:bCs/>
          <w:iCs/>
        </w:rPr>
        <w:t>i</w:t>
      </w:r>
      <w:r w:rsidRPr="003D206E">
        <w:rPr>
          <w:rFonts w:ascii="Calibri" w:hAnsi="Calibri"/>
          <w:bCs/>
          <w:iCs/>
        </w:rPr>
        <w:t>ndigenous and local knowledge</w:t>
      </w:r>
      <w:r>
        <w:rPr>
          <w:rStyle w:val="normaltextrun"/>
          <w:rFonts w:ascii="Calibri" w:hAnsi="Calibri"/>
        </w:rPr>
        <w:t>,</w:t>
      </w:r>
      <w:r w:rsidRPr="005477E2">
        <w:rPr>
          <w:rStyle w:val="normaltextrun"/>
          <w:rFonts w:ascii="Calibri" w:hAnsi="Calibri"/>
        </w:rPr>
        <w:t xml:space="preserve"> reviewed relevant literature, supported by the task force. Furthermore, the</w:t>
      </w:r>
      <w:r>
        <w:rPr>
          <w:rStyle w:val="normaltextrun"/>
          <w:rFonts w:ascii="Calibri" w:hAnsi="Calibri"/>
        </w:rPr>
        <w:t xml:space="preserve"> </w:t>
      </w:r>
      <w:r w:rsidRPr="005477E2">
        <w:rPr>
          <w:rStyle w:val="normaltextrun"/>
          <w:rFonts w:ascii="Calibri" w:hAnsi="Calibri"/>
        </w:rPr>
        <w:t>assessment</w:t>
      </w:r>
      <w:r>
        <w:rPr>
          <w:rStyle w:val="normaltextrun"/>
          <w:rFonts w:ascii="Calibri" w:hAnsi="Calibri"/>
        </w:rPr>
        <w:t xml:space="preserve"> report</w:t>
      </w:r>
      <w:r w:rsidRPr="005477E2">
        <w:rPr>
          <w:rStyle w:val="normaltextrun"/>
          <w:rFonts w:ascii="Calibri" w:hAnsi="Calibri"/>
        </w:rPr>
        <w:t xml:space="preserve"> drafts were made available to indigenous peoples and local communities through the external review process.</w:t>
      </w:r>
      <w:bookmarkEnd w:id="163"/>
      <w:bookmarkEnd w:id="164"/>
      <w:bookmarkEnd w:id="165"/>
    </w:p>
    <w:p w14:paraId="24A0D72C" w14:textId="77777777" w:rsidR="00681350" w:rsidRPr="005477E2" w:rsidRDefault="00681350" w:rsidP="001E43D4">
      <w:pPr>
        <w:spacing w:line="276" w:lineRule="auto"/>
        <w:rPr>
          <w:rFonts w:ascii="Calibri" w:eastAsiaTheme="majorEastAsia" w:hAnsi="Calibri"/>
        </w:rPr>
      </w:pPr>
    </w:p>
    <w:p w14:paraId="496B78E4" w14:textId="0CBB9E34" w:rsidR="00681350" w:rsidRPr="005477E2" w:rsidRDefault="00681350" w:rsidP="00147745">
      <w:pPr>
        <w:pStyle w:val="Heading3"/>
      </w:pPr>
      <w:bookmarkStart w:id="166" w:name="_Toc502755804"/>
      <w:bookmarkStart w:id="167" w:name="_Toc504380587"/>
      <w:bookmarkStart w:id="168" w:name="_Toc519504385"/>
      <w:r w:rsidRPr="005477E2">
        <w:t>Data and indicators</w:t>
      </w:r>
      <w:bookmarkEnd w:id="166"/>
      <w:bookmarkEnd w:id="167"/>
      <w:bookmarkEnd w:id="168"/>
    </w:p>
    <w:p w14:paraId="3B09AEBA" w14:textId="07996652" w:rsidR="00681350" w:rsidRPr="005477E2" w:rsidRDefault="00681350" w:rsidP="001E43D4">
      <w:bookmarkStart w:id="169" w:name="_Toc476923348"/>
      <w:bookmarkStart w:id="170" w:name="_Toc470011707"/>
      <w:bookmarkStart w:id="171" w:name="_Toc451767567"/>
      <w:r w:rsidRPr="005477E2">
        <w:t xml:space="preserve">Current knowledge on </w:t>
      </w:r>
      <w:r>
        <w:t>nature and its contributions to people</w:t>
      </w:r>
      <w:r w:rsidRPr="005477E2">
        <w:t xml:space="preserve"> is expanding rapidly (see </w:t>
      </w:r>
      <w:r w:rsidRPr="007D237C">
        <w:rPr>
          <w:b/>
        </w:rPr>
        <w:t>Figure 1.12</w:t>
      </w:r>
      <w:r>
        <w:t xml:space="preserve"> for a bibliographic search on biodiversity and ecosystem services</w:t>
      </w:r>
      <w:r w:rsidRPr="005477E2">
        <w:t>),</w:t>
      </w:r>
      <w:r>
        <w:t xml:space="preserve"> but is far from complete (see S</w:t>
      </w:r>
      <w:r w:rsidRPr="005477E2">
        <w:t xml:space="preserve">ection 1.6.1 which outlines differences in temporal, taxonomic and spatial coverage across </w:t>
      </w:r>
      <w:r>
        <w:t>Europe and Central Asia</w:t>
      </w:r>
      <w:r w:rsidRPr="005477E2">
        <w:t xml:space="preserve">) </w:t>
      </w:r>
      <w:r w:rsidRPr="005477E2">
        <w:fldChar w:fldCharType="begin" w:fldLock="1"/>
      </w:r>
      <w:r>
        <w:instrText>ADDIN CSL_CITATION { "citationItems" : [ { "id" : "ITEM-1", "itemData" : { "ISSN" : "1476-4687",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1", "issue" : "7401", "issued" : { "date-parts" : [ [ "2012", "6", "7" ] ] }, "page" : "59-67", "publisher" : "Nature Publishing Group, a division of Macmillan Publishers Limited. All Rights Reserved.", "title" : "Biodiversity loss and its impact on humanity.", "title-short" : "Nature", "type" : "article-journal", "volume" : "486" }, "uris" : [ "http://www.mendeley.com/documents/?uuid=a16c8bad-c716-4386-9843-7765f5752167" ] } ], "mendeley" : { "formattedCitation" : "(Cardinale et al., 2012)", "plainTextFormattedCitation" : "(Cardinale et al., 2012)", "previouslyFormattedCitation" : "(Cardinale et al., 2012)" }, "properties" : {  }, "schema" : "https://github.com/citation-style-language/schema/raw/master/csl-citation.json" }</w:instrText>
      </w:r>
      <w:r w:rsidRPr="005477E2">
        <w:fldChar w:fldCharType="separate"/>
      </w:r>
      <w:r w:rsidRPr="00270807">
        <w:t xml:space="preserve">(Cardinale </w:t>
      </w:r>
      <w:r w:rsidR="00C56B4E" w:rsidRPr="00C56B4E">
        <w:rPr>
          <w:i/>
        </w:rPr>
        <w:t>et al.</w:t>
      </w:r>
      <w:r w:rsidRPr="00270807">
        <w:t>, 2012)</w:t>
      </w:r>
      <w:r w:rsidRPr="005477E2">
        <w:fldChar w:fldCharType="end"/>
      </w:r>
      <w:r w:rsidRPr="005477E2">
        <w:t xml:space="preserve">. </w:t>
      </w:r>
      <w:r>
        <w:t>R</w:t>
      </w:r>
      <w:r w:rsidRPr="005477E2">
        <w:t xml:space="preserve">egional and global publically available datasets </w:t>
      </w:r>
      <w:r>
        <w:t>present o</w:t>
      </w:r>
      <w:r w:rsidRPr="005477E2">
        <w:t>pportun</w:t>
      </w:r>
      <w:r>
        <w:t xml:space="preserve">ities to expand this knowledge </w:t>
      </w:r>
      <w:r w:rsidRPr="005477E2">
        <w:t>(e</w:t>
      </w:r>
      <w:r w:rsidRPr="00692BD4">
        <w:t>.g. the IUCN Red List of Threatened Species</w:t>
      </w:r>
      <w:r w:rsidRPr="005477E2">
        <w:t xml:space="preserve">, Key Biodiversity Areas (specifically Important Bird </w:t>
      </w:r>
      <w:r>
        <w:t>and</w:t>
      </w:r>
      <w:r w:rsidRPr="005477E2">
        <w:t xml:space="preserve"> Biodiversity Areas </w:t>
      </w:r>
      <w:r>
        <w:t>(</w:t>
      </w:r>
      <w:r w:rsidRPr="005477E2">
        <w:t>IBAs</w:t>
      </w:r>
      <w:r>
        <w:t>]</w:t>
      </w:r>
      <w:r w:rsidRPr="005477E2">
        <w:t xml:space="preserve">, and Alliance for Zero Extinction </w:t>
      </w:r>
      <w:r>
        <w:t>(</w:t>
      </w:r>
      <w:r w:rsidRPr="005477E2">
        <w:t>AZE</w:t>
      </w:r>
      <w:r>
        <w:t>)</w:t>
      </w:r>
      <w:r w:rsidRPr="005477E2">
        <w:t xml:space="preserve"> sites), Protected Planet, </w:t>
      </w:r>
      <w:r>
        <w:t>t</w:t>
      </w:r>
      <w:r w:rsidRPr="005477E2">
        <w:t xml:space="preserve">he Global Biodiversity Information Facility). Many efforts have been made to combine data into metrics or indicators that provide aggregate information about status and trends of </w:t>
      </w:r>
      <w:r>
        <w:t>nature</w:t>
      </w:r>
      <w:r w:rsidRPr="005477E2">
        <w:t xml:space="preserve"> and of pressures. For instance, data such as observations and measurements are used as the basis for deriving indicators, or several measurements can be combined to derive an index. </w:t>
      </w:r>
    </w:p>
    <w:p w14:paraId="7D80DE9F" w14:textId="1C145202" w:rsidR="00681350" w:rsidRPr="005477E2" w:rsidRDefault="00681350" w:rsidP="001E43D4">
      <w:pPr>
        <w:rPr>
          <w:rFonts w:cstheme="minorHAnsi"/>
          <w:lang w:eastAsia="en-AU"/>
        </w:rPr>
      </w:pPr>
      <w:r w:rsidRPr="005477E2">
        <w:rPr>
          <w:rFonts w:cstheme="minorHAnsi"/>
          <w:lang w:eastAsia="en-AU"/>
        </w:rPr>
        <w:t xml:space="preserve">IPBES uses indicators in conducting its assessments. Indicators are defined here as data aggregated in a manner – quantitative or qualitative - that reflect the status, cause or outcome of an object or process, especially towards targets such as the Aichi Biodiversity Targets or those included under the </w:t>
      </w:r>
      <w:r w:rsidRPr="00F57153">
        <w:rPr>
          <w:rFonts w:cstheme="minorHAnsi"/>
        </w:rPr>
        <w:t>Sustainable Development Goals</w:t>
      </w:r>
      <w:r w:rsidRPr="005477E2">
        <w:rPr>
          <w:rFonts w:cstheme="minorHAnsi"/>
          <w:lang w:eastAsia="en-AU"/>
        </w:rPr>
        <w:t xml:space="preserve">. Meaningful indicators require long-term monitoring data. Indicators can help </w:t>
      </w:r>
      <w:r>
        <w:rPr>
          <w:rFonts w:cstheme="minorHAnsi"/>
          <w:lang w:eastAsia="en-AU"/>
        </w:rPr>
        <w:t xml:space="preserve">to </w:t>
      </w:r>
      <w:r w:rsidRPr="005477E2">
        <w:rPr>
          <w:rFonts w:cstheme="minorHAnsi"/>
          <w:lang w:eastAsia="en-AU"/>
        </w:rPr>
        <w:t xml:space="preserve">simplify the enormous complexity of datasets, variables, frameworks and approaches available to IPBES assessments. Complementing other forms of information and knowledge, standardized indicators have the potential to provide a common thread and quantitative point of comparison among assessments. They facilitate the synthesis envisioned for the </w:t>
      </w:r>
      <w:r>
        <w:rPr>
          <w:rFonts w:cstheme="minorHAnsi"/>
          <w:lang w:eastAsia="en-AU"/>
        </w:rPr>
        <w:t xml:space="preserve">IPBES </w:t>
      </w:r>
      <w:r w:rsidRPr="005477E2">
        <w:rPr>
          <w:rFonts w:cstheme="minorHAnsi"/>
          <w:lang w:eastAsia="en-AU"/>
        </w:rPr>
        <w:t>global assessment, and ensure comparability and coherence across the regional assessments and between the regional</w:t>
      </w:r>
      <w:r>
        <w:rPr>
          <w:rFonts w:cstheme="minorHAnsi"/>
          <w:lang w:eastAsia="en-AU"/>
        </w:rPr>
        <w:t xml:space="preserve"> or </w:t>
      </w:r>
      <w:r w:rsidRPr="005477E2">
        <w:rPr>
          <w:rFonts w:cstheme="minorHAnsi"/>
          <w:lang w:eastAsia="en-AU"/>
        </w:rPr>
        <w:t xml:space="preserve">land degradation and restoration assessments on the one hand, and the global assessment on the other hand. </w:t>
      </w:r>
      <w:r w:rsidRPr="005477E2">
        <w:t>They are useful tools for communicating the results of assessments and are a popular policy support tool used at multiple scales in tracking performance, exploring progress to</w:t>
      </w:r>
      <w:r>
        <w:t>wards</w:t>
      </w:r>
      <w:r w:rsidRPr="005477E2">
        <w:t xml:space="preserve"> policy targets, and understanding the consequences of particular decisions, interventions or even future scenarios </w:t>
      </w:r>
      <w:r w:rsidRPr="005477E2">
        <w:fldChar w:fldCharType="begin" w:fldLock="1"/>
      </w:r>
      <w:r>
        <w:instrText>ADDIN CSL_CITATION { "citationItems" : [ { "id" : "ITEM-1", "itemData" : { "DOI" : "10.1016/j.ecolind.2011.04.025", "ISBN" : "1470-160X", "ISSN" : "1470160X", "abstract" : "There is growing interests among policy-makers in applying ecosystem services concepts to inform strategies that provide for peoples' needs while sustaining ecosystems and maintaining biodiversity. Since many policy dialogs and decisions rely on metrics and indicators to communicate concise and relevant information, an assessment of ecosystem service indicators can help identify gaps hindering policy-makers from more fully adopting ecosystem service approaches. In this study, we present an evaluation of ecosystem service indicators compiled from over 20 ecosystem assessments conducted at multiple scales and many countries. Based on criteria used to assess the compiled indicators, the strengths and weaknesses of indicators for different ecosystem services are explored, and possible reasons for these patterns examined. We then outline some priority steps for identifying and applying indicators to improve the ability of policy-makers to more fully mainstream ecosystem service approaches. ?? 2011 Elsevier Ltd. All rights reserved.", "author" : [ { "dropping-particle" : "", "family" : "Layke", "given" : "Christian", "non-dropping-particle" : "", "parse-names" : false, "suffix" : "" }, { "dropping-particle" : "", "family" : "Mapendembe", "given" : "Abisha", "non-dropping-particle" : "", "parse-names" : false, "suffix" : "" }, { "dropping-particle" : "", "family" : "Brown", "given" : "Claire", "non-dropping-particle" : "", "parse-names" : false, "suffix" : "" }, { "dropping-particle" : "", "family" : "Walpole", "given" : "Matt", "non-dropping-particle" : "", "parse-names" : false, "suffix" : "" }, { "dropping-particle" : "", "family" : "Winn", "given" : "Jonathan", "non-dropping-particle" : "", "parse-names" : false, "suffix" : "" } ], "container-title" : "Ecological Indicators", "id" : "ITEM-1", "issued" : { "date-parts" : [ [ "2012" ] ] }, "page" : "77-87", "publisher" : "Elsevier Ltd", "title" : "Indicators from the global and sub-global Millennium Ecosystem Assessments: An analysis and next steps", "type" : "article-journal", "volume" : "17" }, "uris" : [ "http://www.mendeley.com/documents/?uuid=6ab0cd66-b5b0-41d8-bfb4-cc47e203df5a", "http://www.mendeley.com/documents/?uuid=5fef9184-fc71-4ad9-b7c7-eab0b9d7982a" ] } ], "mendeley" : { "formattedCitation" : "(Layke, Mapendembe, Brown, Walpole, &amp; Winn, 2012)", "manualFormatting" : "(Layke et al, 2012)", "plainTextFormattedCitation" : "(Layke, Mapendembe, Brown, Walpole, &amp; Winn, 2012)", "previouslyFormattedCitation" : "(Layke, Mapendembe, Brown, Walpole, &amp; Winn, 2012)" }, "properties" : {  }, "schema" : "https://github.com/citation-style-language/schema/raw/master/csl-citation.json" }</w:instrText>
      </w:r>
      <w:r w:rsidRPr="005477E2">
        <w:fldChar w:fldCharType="separate"/>
      </w:r>
      <w:r w:rsidRPr="005477E2">
        <w:t>(Layke</w:t>
      </w:r>
      <w:r w:rsidRPr="005477E2">
        <w:rPr>
          <w:i/>
        </w:rPr>
        <w:t xml:space="preserve"> et al</w:t>
      </w:r>
      <w:r w:rsidRPr="005477E2">
        <w:t>, 2012)</w:t>
      </w:r>
      <w:r w:rsidRPr="005477E2">
        <w:fldChar w:fldCharType="end"/>
      </w:r>
      <w:r w:rsidRPr="005477E2">
        <w:t>.</w:t>
      </w:r>
    </w:p>
    <w:p w14:paraId="3F8B63F5" w14:textId="645049F5" w:rsidR="00681350" w:rsidRDefault="00681350" w:rsidP="001E43D4">
      <w:pPr>
        <w:autoSpaceDE w:val="0"/>
        <w:autoSpaceDN w:val="0"/>
        <w:adjustRightInd w:val="0"/>
        <w:spacing w:after="0"/>
      </w:pPr>
      <w:r w:rsidRPr="005477E2">
        <w:t>Following the IPBES conceptual framework, the</w:t>
      </w:r>
      <w:r>
        <w:t xml:space="preserve"> Regional Assessment for Europe and Central Asia</w:t>
      </w:r>
      <w:r w:rsidRPr="005477E2">
        <w:t xml:space="preserve"> </w:t>
      </w:r>
      <w:r>
        <w:t>distinguishes indicators of n</w:t>
      </w:r>
      <w:r w:rsidRPr="005477E2">
        <w:t xml:space="preserve">ature (e.g. biomass), of </w:t>
      </w:r>
      <w:r>
        <w:t>n</w:t>
      </w:r>
      <w:r w:rsidRPr="005477E2">
        <w:t>ature</w:t>
      </w:r>
      <w:r>
        <w:t>’</w:t>
      </w:r>
      <w:r w:rsidRPr="005477E2">
        <w:t xml:space="preserve">s </w:t>
      </w:r>
      <w:r>
        <w:t>c</w:t>
      </w:r>
      <w:r w:rsidRPr="005477E2">
        <w:t xml:space="preserve">ontributions to </w:t>
      </w:r>
      <w:r>
        <w:t>p</w:t>
      </w:r>
      <w:r w:rsidRPr="005477E2">
        <w:t xml:space="preserve">eople (e.g. production of commercial crops), of contributions to </w:t>
      </w:r>
      <w:r>
        <w:t>good quality of life</w:t>
      </w:r>
      <w:r w:rsidRPr="005477E2">
        <w:t xml:space="preserve"> (e.g. amount of calories) and of values </w:t>
      </w:r>
      <w:r w:rsidRPr="005477E2">
        <w:lastRenderedPageBreak/>
        <w:t>(e.g. market or cultural values). The</w:t>
      </w:r>
      <w:r>
        <w:t xml:space="preserve"> </w:t>
      </w:r>
      <w:r w:rsidRPr="005477E2">
        <w:t>assessment has de</w:t>
      </w:r>
      <w:r>
        <w:t>voted efforts to fully referencing</w:t>
      </w:r>
      <w:r w:rsidRPr="005477E2">
        <w:t xml:space="preserve"> and document</w:t>
      </w:r>
      <w:r>
        <w:t>ing</w:t>
      </w:r>
      <w:r w:rsidRPr="005477E2">
        <w:t xml:space="preserve"> data sources to allow independent recalculation of indicators and indices and </w:t>
      </w:r>
      <w:r>
        <w:t xml:space="preserve">to </w:t>
      </w:r>
      <w:r w:rsidRPr="005477E2">
        <w:t xml:space="preserve">allow tracing back to their component measures </w:t>
      </w:r>
      <w:r>
        <w:fldChar w:fldCharType="begin" w:fldLock="1"/>
      </w:r>
      <w:r>
        <w:instrText>ADDIN CSL_CITATION { "citationItems" : [ { "id" : "ITEM-1", "itemData" : { "DOI" : "10.1126/science.1196624", "ISBN" : "9781597269056 1597269050", "ISSN" : "0036-8075, 1095-9203", "PMID" : "3714010", "abstract" : "Designed by a partnership of UN agencies, international scientific organizations, and development agencies, the Millennium Ecosystem Assessment (MA) is the most extensive study ever of the linkages between the world\u2019s ecosystems and human well-being. The goal of the MA is to establish the scientific basis for actions needed to enhance the contribution of ecosystems to human well-being without undermining their long-term productivity. With contributions by more than 500 scientists from 70 countries, the MA has proven to be one of the most important conservation initiatives ever undertaken, and the ecosystem services paradigm on which it is based provides the standard for practice. This manual supplies the specific tools that practitioners of the paradigm need in order to extend their work into the future. The manual is a stand-alone \u201chow to\u201d guide to conducting assessments of the impacts on humans of ecosystem changes. In addition, assessment practitioners who are looking for guidance on particular aspects of the assessment process will find individual chapters of this manual to be useful in advancing their understanding of best practices in ecosystem assessment. The manual builds on the experiences and lessons learned from the Millennium Ecosystem Assessment global and sub-global assessment initiatives, with chapters written by well-known participants in those initiatives. It also includes insights and experiences gained from a wider range of ecosystem service-focused assessment activities since the completion of the MA in 2005.", "container-title" : "Human Well-Being", "editor" : [ { "dropping-particle" : "", "family" : "Ash", "given" : "Neville", "non-dropping-particle" : "", "parse-names" : false, "suffix" : "" }, { "dropping-particle" : "", "family" : "Blanco", "given" : "Hern\u00e1n", "non-dropping-particle" : "", "parse-names" : false, "suffix" : "" }, { "dropping-particle" : "", "family" : "Brown", "given" : "Clair", "non-dropping-particle" : "", "parse-names" : false, "suffix" : "" }, { "dropping-particle" : "", "family" : "Garcia", "given" : "Keisha", "non-dropping-particle" : "", "parse-names" : false, "suffix" : "" }, { "dropping-particle" : "", "family" : "Henrichs", "given" : "Thomas", "non-dropping-particle" : "", "parse-names" : false, "suffix" : "" }, { "dropping-particle" : "", "family" : "Lucas", "given" : "Nicolas", "non-dropping-particle" : "", "parse-names" : false, "suffix" : "" }, { "dropping-particle" : "", "family" : "Ruadsepp-Heane", "given" : "Ciara", "non-dropping-particle" : "", "parse-names" : false, "suffix" : "" }, { "dropping-particle" : "", "family" : "Simpson", "given" : "R. David", "non-dropping-particle" : "", "parse-names" : false, "suffix" : "" }, { "dropping-particle" : "", "family" : "Scholes", "given" : "Robert", "non-dropping-particle" : "", "parse-names" : false, "suffix" : "" }, { "dropping-particle" : "", "family" : "Tomich", "given" : "Thomas", "non-dropping-particle" : "", "parse-names" : false, "suffix" : "" }, { "dropping-particle" : "", "family" : "Vira", "given" : "Bhaskar", "non-dropping-particle" : "", "parse-names" : false, "suffix" : "" }, { "dropping-particle" : "", "family" : "Zurek", "given" : "Monika", "non-dropping-particle" : "", "parse-names" : false, "suffix" : "" } ], "id" : "ITEM-1", "issued" : { "date-parts" : [ [ "2010" ] ] }, "page" : "285", "publisher" : "Island Press", "publisher-place" : "Washington DC, USA", "title" : "Ecosystems and human well-being: a manual for assessment practitioners", "type" : "chapter" }, "uris" : [ "http://www.mendeley.com/documents/?uuid=7ef68fb2-2340-4518-91b6-693923458510" ] } ], "mendeley" : { "formattedCitation" : "(Ash et al., 2010)", "plainTextFormattedCitation" : "(Ash et al., 2010)", "previouslyFormattedCitation" : "(Ash et al., 2010)" }, "properties" : {  }, "schema" : "https://github.com/citation-style-language/schema/raw/master/csl-citation.json" }</w:instrText>
      </w:r>
      <w:r>
        <w:fldChar w:fldCharType="separate"/>
      </w:r>
      <w:r w:rsidRPr="00270807">
        <w:t xml:space="preserve">(Ash </w:t>
      </w:r>
      <w:r w:rsidR="00C56B4E" w:rsidRPr="00C56B4E">
        <w:rPr>
          <w:i/>
        </w:rPr>
        <w:t>et al.</w:t>
      </w:r>
      <w:r w:rsidRPr="00270807">
        <w:t>, 2010)</w:t>
      </w:r>
      <w:r>
        <w:fldChar w:fldCharType="end"/>
      </w:r>
      <w:r w:rsidRPr="005477E2">
        <w:t>. It is, however, important to recognize the limitations of a given set of indicators in cap</w:t>
      </w:r>
      <w:r>
        <w:t>turing the complexities of the “real world”</w:t>
      </w:r>
      <w:r w:rsidRPr="005477E2">
        <w:t xml:space="preserve">, since indicators are restricted to what can be measured and for which there are available data. Notably, these limitations are especially significant when it comes to assessing the non-material contributions of nature to people and in quality of life. Moreover, the choice of indicators relates to diverse cultural perspectives. Hence, in IPBES assessments, indicators are subject to critical analysis and review from a diversity of experts. IPBES has consulted widely in arriving at a </w:t>
      </w:r>
      <w:r>
        <w:t xml:space="preserve">comprehensive </w:t>
      </w:r>
      <w:r w:rsidRPr="005477E2">
        <w:t xml:space="preserve">list of </w:t>
      </w:r>
      <w:r>
        <w:t xml:space="preserve">biophysical and </w:t>
      </w:r>
      <w:r w:rsidRPr="005477E2">
        <w:t>socio-ecological indicators</w:t>
      </w:r>
      <w:r>
        <w:t xml:space="preserve"> that </w:t>
      </w:r>
      <w:r w:rsidRPr="005477E2">
        <w:t xml:space="preserve">cover the </w:t>
      </w:r>
      <w:r>
        <w:t>c</w:t>
      </w:r>
      <w:r w:rsidRPr="005477E2">
        <w:t xml:space="preserve">onceptual </w:t>
      </w:r>
      <w:r>
        <w:t>f</w:t>
      </w:r>
      <w:r w:rsidRPr="005477E2">
        <w:t>ramework</w:t>
      </w:r>
      <w:r>
        <w:t xml:space="preserve"> </w:t>
      </w:r>
      <w:r>
        <w:fldChar w:fldCharType="begin" w:fldLock="1"/>
      </w:r>
      <w:r>
        <w:instrText>ADDIN CSL_CITATION { "citationItems" : [ { "id" : "ITEM-1", "itemData" : { "URL" : "https://www.ipbes.net/indicators-data-ipbes-assessments", "accessed" : { "date-parts" : [ [ "2017", "12", "7" ] ] }, "author" : [ { "dropping-particle" : "", "family" : "IPBES", "given" : "", "non-dropping-particle" : "", "parse-names" : false, "suffix" : "" } ], "id" : "ITEM-1", "issued" : { "date-parts" : [ [ "2017" ] ] }, "title" : "Indicators and data for IPBES assessments", "type" : "webpage" }, "uris" : [ "http://www.mendeley.com/documents/?uuid=89911004-9509-42c3-abab-fb082fe35ea2" ] } ], "mendeley" : { "formattedCitation" : "(IPBES, 2017)", "plainTextFormattedCitation" : "(IPBES, 2017)", "previouslyFormattedCitation" : "(IPBES, 2017)" }, "properties" : {  }, "schema" : "https://github.com/citation-style-language/schema/raw/master/csl-citation.json" }</w:instrText>
      </w:r>
      <w:r>
        <w:fldChar w:fldCharType="separate"/>
      </w:r>
      <w:r w:rsidRPr="0004627E">
        <w:t>(IPBES, 2017)</w:t>
      </w:r>
      <w:r>
        <w:fldChar w:fldCharType="end"/>
      </w:r>
      <w:r w:rsidRPr="005477E2">
        <w:t>.</w:t>
      </w:r>
    </w:p>
    <w:p w14:paraId="773219F6" w14:textId="77777777" w:rsidR="00395C29" w:rsidRDefault="00395C29" w:rsidP="001E43D4">
      <w:pPr>
        <w:autoSpaceDE w:val="0"/>
        <w:autoSpaceDN w:val="0"/>
        <w:adjustRightInd w:val="0"/>
        <w:spacing w:after="0"/>
      </w:pPr>
    </w:p>
    <w:p w14:paraId="7A2CF135" w14:textId="40A5B078" w:rsidR="00395C29" w:rsidRDefault="00395C29" w:rsidP="001E43D4">
      <w:pPr>
        <w:autoSpaceDE w:val="0"/>
        <w:autoSpaceDN w:val="0"/>
        <w:adjustRightInd w:val="0"/>
        <w:spacing w:after="0"/>
      </w:pPr>
      <w:r>
        <w:rPr>
          <w:lang w:eastAsia="en-GB"/>
        </w:rPr>
        <w:drawing>
          <wp:inline distT="0" distB="0" distL="0" distR="0" wp14:anchorId="2F6FB0FB" wp14:editId="0EDE7BA9">
            <wp:extent cx="5731510" cy="4201795"/>
            <wp:effectExtent l="0" t="0" r="254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4201795"/>
                    </a:xfrm>
                    <a:prstGeom prst="rect">
                      <a:avLst/>
                    </a:prstGeom>
                  </pic:spPr>
                </pic:pic>
              </a:graphicData>
            </a:graphic>
          </wp:inline>
        </w:drawing>
      </w:r>
    </w:p>
    <w:bookmarkEnd w:id="169"/>
    <w:bookmarkEnd w:id="170"/>
    <w:bookmarkEnd w:id="171"/>
    <w:p w14:paraId="101C6992" w14:textId="77777777" w:rsidR="009B33ED" w:rsidRPr="005477E2" w:rsidRDefault="009B33ED" w:rsidP="001E43D4">
      <w:pPr>
        <w:spacing w:after="0" w:line="240" w:lineRule="auto"/>
        <w:rPr>
          <w:rFonts w:cs="Calibri Light"/>
          <w:color w:val="000000"/>
        </w:rPr>
      </w:pPr>
    </w:p>
    <w:p w14:paraId="57FA7D71" w14:textId="0E16B9F1" w:rsidR="00681350" w:rsidRPr="005477E2" w:rsidRDefault="00681350" w:rsidP="00147745">
      <w:pPr>
        <w:pStyle w:val="Heading3"/>
      </w:pPr>
      <w:bookmarkStart w:id="172" w:name="_Toc502755805"/>
      <w:bookmarkStart w:id="173" w:name="_Toc504380588"/>
      <w:bookmarkStart w:id="174" w:name="_Toc519504386"/>
      <w:r w:rsidRPr="005477E2">
        <w:t>The role of scenarios and models in the assessment</w:t>
      </w:r>
      <w:bookmarkEnd w:id="172"/>
      <w:bookmarkEnd w:id="173"/>
      <w:bookmarkEnd w:id="174"/>
      <w:r w:rsidRPr="005477E2">
        <w:t xml:space="preserve"> </w:t>
      </w:r>
    </w:p>
    <w:p w14:paraId="3FAB4239" w14:textId="08972588" w:rsidR="00681350" w:rsidRPr="005477E2" w:rsidRDefault="00681350" w:rsidP="001E43D4">
      <w:pPr>
        <w:rPr>
          <w:highlight w:val="yellow"/>
        </w:rPr>
      </w:pPr>
      <w:r w:rsidRPr="005477E2">
        <w:t xml:space="preserve">As other environmental studies have shown </w:t>
      </w:r>
      <w:r w:rsidRPr="005477E2">
        <w:fldChar w:fldCharType="begin" w:fldLock="1"/>
      </w:r>
      <w:r>
        <w:instrText>ADDIN CSL_CITATION { "citationItems" : [ { "id" : "ITEM-1", "itemData" : { "ISBN" : "9789291691432", "author" : [ { "dropping-particle" : "", "family" : "IPCC", "given" : "", "non-dropping-particle" : "", "parse-names" : false, "suffix" : "" } ], "id" : "ITEM-1", "issued" : { "date-parts" : [ [ "2014" ] ] }, "number-of-pages" : "1-151", "title" : "Climate Change 2014: Synthesis Report. Contribution of Working Groups I, II and III to the Fifth Assessment Report of the Intergovernmental Panel on Climate Change", "type" : "book" }, "uris" : [ "http://www.mendeley.com/documents/?uuid=34f98267-0578-460d-8247-34079ef45be1" ] }, { "id" : "ITEM-2", "itemData" : { "author" : [ { "dropping-particle" : "", "family" : "UK NEA", "given" : "", "non-dropping-particle" : "", "parse-names" : false, "suffix" : "" } ], "id" : "ITEM-2", "issued" : { "date-parts" : [ [ "2011" ] ] }, "title" : "The UK National Ecosystem Assessment: Synthesis of the Key Findings", "type" : "report" }, "uris" : [ "http://www.mendeley.com/documents/?uuid=bef05b22-5493-434c-aa5e-f66a9721f990" ] }, { "id" : "ITEM-3", "itemData" : { "author" : [ { "dropping-particle" : "", "family" : "UNEP", "given" : "", "non-dropping-particle" : "", "parse-names" : false, "suffix" : "" } ], "id" : "ITEM-3", "issued" : { "date-parts" : [ [ "2012" ] ] }, "number-of-pages" : "551", "publisher-place" : "Nairobi, Kenya", "title" : "Global Environment Outlook 5 - Environment for the Future We Want", "type" : "report" }, "uris" : [ "http://www.mendeley.com/documents/?uuid=875012ff-0891-4787-8427-98a1d732495d" ] }, { "id" : "ITEM-4", "itemData" : { "ISBN" : "1597260401", "author" : [ { "dropping-particle" : "", "family" : "Millennium Ecosystem Assessment", "given" : "", "non-dropping-particle" : "", "parse-names" : false, "suffix" : "" } ], "id" : "ITEM-4", "issued" : { "date-parts" : [ [ "2005" ] ] }, "page" : "155", "publisher" : "Island Press", "publisher-place" : "Washington DC, USA", "title" : "Current states and trends", "type" : "article" }, "uris" : [ "http://www.mendeley.com/documents/?uuid=84e4d81b-fc2c-425b-ab26-2d26c8160c4f" ] } ], "mendeley" : { "formattedCitation" : "(IPCC, 2014; Millennium Ecosystem Assessment, 2005; UK NEA, 2011; UNEP, 2012)", "manualFormatting" : "(e.g. IPCC 2014; UK NEA 2011; UNEP 2012; Millenium Ecosystem Assessment 2005)", "plainTextFormattedCitation" : "(IPCC, 2014; Millennium Ecosystem Assessment, 2005; UK NEA, 2011; UNEP, 2012)", "previouslyFormattedCitation" : "(IPCC, 2014; Millennium Ecosystem Assessment, 2005; UK NEA, 2011; UNEP, 2012)" }, "properties" : {  }, "schema" : "https://github.com/citation-style-language/schema/raw/master/csl-citation.json" }</w:instrText>
      </w:r>
      <w:r w:rsidRPr="005477E2">
        <w:fldChar w:fldCharType="separate"/>
      </w:r>
      <w:r w:rsidRPr="005477E2">
        <w:t>(</w:t>
      </w:r>
      <w:r>
        <w:t xml:space="preserve">e.g. </w:t>
      </w:r>
      <w:r w:rsidRPr="00D06339">
        <w:t>IPCC 2014</w:t>
      </w:r>
      <w:r w:rsidRPr="005477E2">
        <w:t xml:space="preserve">; UK NEA 2011; UNEP 2012; </w:t>
      </w:r>
      <w:r w:rsidR="007C570D">
        <w:t>MEA</w:t>
      </w:r>
      <w:r w:rsidRPr="005477E2">
        <w:t xml:space="preserve"> 2005)</w:t>
      </w:r>
      <w:r w:rsidRPr="005477E2">
        <w:fldChar w:fldCharType="end"/>
      </w:r>
      <w:r w:rsidRPr="005477E2">
        <w:t xml:space="preserve">, models and scenarios represent effective means of addressing relationships between nature, </w:t>
      </w:r>
      <w:r>
        <w:t>its</w:t>
      </w:r>
      <w:r w:rsidRPr="005477E2">
        <w:t xml:space="preserve"> contributions to people</w:t>
      </w:r>
      <w:r>
        <w:t>,</w:t>
      </w:r>
      <w:r w:rsidRPr="005477E2">
        <w:t xml:space="preserve"> and good quality of life</w:t>
      </w:r>
      <w:r>
        <w:t xml:space="preserve"> for the past, present and future</w:t>
      </w:r>
      <w:r w:rsidRPr="005477E2">
        <w:t xml:space="preserve">. </w:t>
      </w:r>
      <w:r>
        <w:t>“</w:t>
      </w:r>
      <w:r w:rsidRPr="005477E2">
        <w:t>Models</w:t>
      </w:r>
      <w:r>
        <w:t>”</w:t>
      </w:r>
      <w:r w:rsidRPr="005477E2">
        <w:t xml:space="preserve"> are qualitative or quantitative descriptions of key components of a system and of the relationships between those components. </w:t>
      </w:r>
      <w:r>
        <w:t>“</w:t>
      </w:r>
      <w:r w:rsidRPr="005477E2">
        <w:t>Scenarios</w:t>
      </w:r>
      <w:r>
        <w:t>”</w:t>
      </w:r>
      <w:r w:rsidRPr="005477E2">
        <w:t xml:space="preserve"> are representations of possible futures for one or more components of a system, especially for the drivers of change in nature and </w:t>
      </w:r>
      <w:r>
        <w:t>its</w:t>
      </w:r>
      <w:r w:rsidRPr="005477E2">
        <w:t xml:space="preserve"> contributions, including alternative policy or management options</w:t>
      </w:r>
      <w:r>
        <w:t xml:space="preserve"> </w:t>
      </w:r>
      <w:r>
        <w:fldChar w:fldCharType="begin" w:fldLock="1"/>
      </w:r>
      <w:r>
        <w:instrText>ADDIN CSL_CITATION { "citationItems" : [ { "id" : "ITEM-1", "itemData" : { "DOI" : "10.1002/wcc.63", "ISSN" : "17577799 17527799", "abstract" : "This article reviews the historic evolution of qualitative scenario storylines and the various methods used in their development and application in environmental change assessment. The scenario method largely emerged from military strategy and war planning, with the techniques being adopted and advanced further by the business sector. Scenario storylines became widely applied to environmental problems from the 1970s and since then a number of new studies have been developed at both global and regional scales. Many different methods are used in scenario storyline development although most examples applied to environmental change assessment are exploratory and defined through a matrix logic that reflects different dimensions of environmental change drivers. This article discusses several development techniques for scenario storylines, provides examples of existing scenario storylines, discusses the differences between them, and highlights a number of limitations in the current scenario storyline development methods. The credibility, legitimacy, and saliency of future scenario storylines are discussed with respect to personal beliefs, the equifinality of alternative development pathways, the validation and uncertainty of assumptions, stakeholder engagement in visions development, and participatory methods. ? 2010 John Wiley &amp; Sons, Ltd.", "author" : [ { "dropping-particle" : "", "family" : "Rounsevell", "given" : "M.D.A.", "non-dropping-particle" : "", "parse-names" : false, "suffix" : "" }, { "dropping-particle" : "", "family" : "Metzger", "given" : "M.J.", "non-dropping-particle" : "", "parse-names" : false, "suffix" : "" } ], "container-title" : "Wiley Interdisciplinary Reviews: Climate Change", "id" : "ITEM-1", "issue" : "4", "issued" : { "date-parts" : [ [ "2010" ] ] }, "title" : "Developing qualitative scenario storylines for environmental change assessment", "type" : "article-journal", "volume" : "1" }, "uris" : [ "http://www.mendeley.com/documents/?uuid=ff489510-51ac-4ffc-9a51-d91114413b00" ] } ], "mendeley" : { "formattedCitation" : "(Rounsevell &amp; Metzger, 2010)", "manualFormatting" : "(Rounsevell &amp; Metzger 2010)", "plainTextFormattedCitation" : "(Rounsevell &amp; Metzger, 2010)", "previouslyFormattedCitation" : "(Rounsevell &amp; Metzger, 2010)" }, "properties" : {  }, "schema" : "https://github.com/citation-style-language/schema/raw/master/csl-citation.json" }</w:instrText>
      </w:r>
      <w:r>
        <w:fldChar w:fldCharType="separate"/>
      </w:r>
      <w:r w:rsidRPr="002751F5">
        <w:t>(Rounsevell &amp; Metzger</w:t>
      </w:r>
      <w:r w:rsidR="00417796">
        <w:t>,</w:t>
      </w:r>
      <w:r w:rsidRPr="002751F5">
        <w:t xml:space="preserve"> 2010)</w:t>
      </w:r>
      <w:r>
        <w:fldChar w:fldCharType="end"/>
      </w:r>
      <w:r w:rsidRPr="005477E2">
        <w:t>. A scenario archetype describes a gr</w:t>
      </w:r>
      <w:r>
        <w:t>oup of futures that are deemed “</w:t>
      </w:r>
      <w:r w:rsidRPr="005477E2">
        <w:t>similar</w:t>
      </w:r>
      <w:r>
        <w:t>”</w:t>
      </w:r>
      <w:r w:rsidRPr="005477E2">
        <w:t xml:space="preserve"> according to the purpose of a specific analysis </w:t>
      </w:r>
      <w:r>
        <w:fldChar w:fldCharType="begin" w:fldLock="1"/>
      </w:r>
      <w:r>
        <w:instrText>ADDIN CSL_CITATION { "citationItems" : [ { "id" : "ITEM-1", "itemData" : { "DOI" : "10.1016/j.techfore.2016.06.009", "ISBN" : "0040-1625", "ISSN" : "00401625", "abstract" : "We employ tools from the social cognition and cultural theory literatures to explore images, concerns, expectations, and attitudes towards the future among the general public. An online survey of 950 Australian citizens was conducted to identify five distinct views of the future. These myths of the future are ???social crisis???, ???eco-crisis???, ???techno-optimism???, ???power and economic inequality???, and ???social transformation???. We discuss how these myths relate to the scenario archetypes as commonly employed in foresight literature. This analysis reveals how psychological and cognitive considerations may contribute to the literature and could be incorporated in the running of foresight exercises. Among the 5 myths, techno-optimism describes beliefs that science and technology are likely to create innovations that can improve our quality of life. It provides a firm anchor between scenario archetypes, myths of the future, and the STEEP (social, technological, economic, environmental, and political) framework, by holding a similar meaning in all three settings. Our analysis also elucidates how attitudes towards technological development are not value-free and are influenced by beliefs regarding how society and the environment should be managed, and to what extent technology itself can be a positive or negative force in this management.", "author" : [ { "dropping-particle" : "", "family" : "Boschetti", "given" : "Fabio", "non-dropping-particle" : "", "parse-names" : false, "suffix" : "" }, { "dropping-particle" : "", "family" : "Price", "given" : "Jennifer", "non-dropping-particle" : "", "parse-names" : false, "suffix" : "" }, { "dropping-particle" : "", "family" : "Walker", "given" : "Iain", "non-dropping-particle" : "", "parse-names" : false, "suffix" : "" } ], "container-title" : "Technological Forecasting and Social Change", "id" : "ITEM-1", "issued" : { "date-parts" : [ [ "2016" ] ] }, "page" : "76-85", "title" : "Myths of the future and scenario archetypes", "type" : "article-journal", "volume" : "111" }, "uris" : [ "http://www.mendeley.com/documents/?uuid=4065600c-90f2-491e-8eed-cea75d20aaec" ] } ], "mendeley" : { "formattedCitation" : "(Boschetti, Price, &amp; Walker, 2016)", "plainTextFormattedCitation" : "(Boschetti, Price, &amp; Walker, 2016)", "previouslyFormattedCitation" : "(Boschetti, Price, &amp; Walker, 2016)" }, "properties" : {  }, "schema" : "https://github.com/citation-style-language/schema/raw/master/csl-citation.json" }</w:instrText>
      </w:r>
      <w:r>
        <w:fldChar w:fldCharType="separate"/>
      </w:r>
      <w:r w:rsidRPr="00060C7B">
        <w:t>(Boschetti</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060C7B">
        <w:t>, 2016)</w:t>
      </w:r>
      <w:r>
        <w:fldChar w:fldCharType="end"/>
      </w:r>
      <w:r w:rsidRPr="005477E2">
        <w:t>.</w:t>
      </w:r>
    </w:p>
    <w:p w14:paraId="28186D4F" w14:textId="32FB5DE8" w:rsidR="00681350" w:rsidRDefault="00681350" w:rsidP="001E43D4">
      <w:pPr>
        <w:spacing w:after="0"/>
      </w:pPr>
      <w:r w:rsidRPr="005477E2">
        <w:lastRenderedPageBreak/>
        <w:t xml:space="preserve">One of the key objectives in using scenarios and models is to move away from a reactive mode of decision-making, in which society responds to the degradation of </w:t>
      </w:r>
      <w:r>
        <w:t xml:space="preserve">nature </w:t>
      </w:r>
      <w:r w:rsidRPr="005477E2">
        <w:t xml:space="preserve">and </w:t>
      </w:r>
      <w:r>
        <w:t>its</w:t>
      </w:r>
      <w:r w:rsidRPr="005477E2">
        <w:t xml:space="preserve"> contributions to people in an uncoordinated, piecemeal fashion. A proactive mode allows society to anticipate change and thereby to minimize adverse impacts and capitalize on important opportunities through thoughtful adaptation and mitigation strategies. The goals of using scenarios and models in assessments of </w:t>
      </w:r>
      <w:r>
        <w:t>nature and its</w:t>
      </w:r>
      <w:r w:rsidRPr="005477E2">
        <w:t xml:space="preserve"> contributions to people, are to better understand and synthesize a broad range of data </w:t>
      </w:r>
      <w:r>
        <w:t>(</w:t>
      </w:r>
      <w:r w:rsidRPr="005477E2">
        <w:t xml:space="preserve">i) </w:t>
      </w:r>
      <w:r>
        <w:t xml:space="preserve">to </w:t>
      </w:r>
      <w:r w:rsidRPr="005477E2">
        <w:t>assess future impacts of global changes, and</w:t>
      </w:r>
      <w:r>
        <w:t xml:space="preserve"> (</w:t>
      </w:r>
      <w:r w:rsidRPr="005477E2">
        <w:t xml:space="preserve">ii) </w:t>
      </w:r>
      <w:r>
        <w:t xml:space="preserve">to </w:t>
      </w:r>
      <w:r w:rsidRPr="005477E2">
        <w:t>explore the implications of alternative social-ecological development pathways and policy options in support of decision</w:t>
      </w:r>
      <w:r>
        <w:t>-</w:t>
      </w:r>
      <w:r w:rsidRPr="005477E2">
        <w:t xml:space="preserve">making </w:t>
      </w:r>
      <w:r>
        <w:fldChar w:fldCharType="begin" w:fldLock="1"/>
      </w:r>
      <w:r>
        <w:instrText>ADDIN CSL_CITATION { "citationItems" : [ { "id" : "ITEM-1", "itemData" : { "ISBN" : "978-92-807-3569-7",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publisher" : "Secretariat of the Intergovernmental Science-Policy Platform on Biodiversity and Ecosystem Services", "publisher-place" : "Bonn, Germany", "title" : "The Methodological Assessment Report of the Intergovernmental Platform on Biodiversity and Ecosystem Services on Scenarios and Models of Biodiversity and Ecosystem Services", "type" : "book" }, "uris" : [ "http://www.mendeley.com/documents/?uuid=725c618e-1329-4636-b007-e80f5699d2dd" ] } ], "mendeley" : { "formattedCitation" : "(IPBES, 2016)", "plainTextFormattedCitation" : "(IPBES, 2016)", "previouslyFormattedCitation" : "(IPBES, 2016)" }, "properties" : {  }, "schema" : "https://github.com/citation-style-language/schema/raw/master/csl-citation.json" }</w:instrText>
      </w:r>
      <w:r>
        <w:fldChar w:fldCharType="separate"/>
      </w:r>
      <w:r w:rsidRPr="00FA5CC2">
        <w:t>(IPBES, 2016</w:t>
      </w:r>
      <w:r w:rsidR="007C570D">
        <w:t>b</w:t>
      </w:r>
      <w:r w:rsidRPr="00FA5CC2">
        <w:t>)</w:t>
      </w:r>
      <w:r>
        <w:fldChar w:fldCharType="end"/>
      </w:r>
      <w:r w:rsidRPr="005477E2">
        <w:t xml:space="preserve"> (see</w:t>
      </w:r>
      <w:r>
        <w:t xml:space="preserve"> </w:t>
      </w:r>
      <w:r w:rsidRPr="00D6162E">
        <w:rPr>
          <w:b/>
        </w:rPr>
        <w:t>Figure 1.13</w:t>
      </w:r>
      <w:r w:rsidRPr="005477E2">
        <w:t xml:space="preserve">). </w:t>
      </w:r>
    </w:p>
    <w:p w14:paraId="704E6E76" w14:textId="77777777" w:rsidR="00395C29" w:rsidRDefault="00395C29" w:rsidP="001E43D4">
      <w:pPr>
        <w:spacing w:after="0"/>
      </w:pPr>
    </w:p>
    <w:p w14:paraId="21F2333E" w14:textId="73C9785E" w:rsidR="00395C29" w:rsidRDefault="00395C29" w:rsidP="001E43D4">
      <w:pPr>
        <w:spacing w:after="0"/>
      </w:pPr>
      <w:r>
        <w:rPr>
          <w:lang w:eastAsia="en-GB"/>
        </w:rPr>
        <w:drawing>
          <wp:inline distT="0" distB="0" distL="0" distR="0" wp14:anchorId="131BA404" wp14:editId="35EC1375">
            <wp:extent cx="5731510" cy="421449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4214495"/>
                    </a:xfrm>
                    <a:prstGeom prst="rect">
                      <a:avLst/>
                    </a:prstGeom>
                  </pic:spPr>
                </pic:pic>
              </a:graphicData>
            </a:graphic>
          </wp:inline>
        </w:drawing>
      </w:r>
    </w:p>
    <w:p w14:paraId="7EDE7134" w14:textId="77777777" w:rsidR="00FD1310" w:rsidRDefault="00FD1310" w:rsidP="001E43D4">
      <w:pPr>
        <w:spacing w:after="0"/>
      </w:pPr>
    </w:p>
    <w:p w14:paraId="6736A90D" w14:textId="0AA9E4C7" w:rsidR="00681350" w:rsidRPr="005477E2" w:rsidRDefault="00681350" w:rsidP="001E43D4">
      <w:r w:rsidRPr="005477E2">
        <w:t xml:space="preserve">Scenarios and models allow research questions to be addressed for which observational evidence is lacking (e.g. model applications across geographic space) or unavailable (e.g. scenarios of the future) </w:t>
      </w:r>
      <w:r>
        <w:fldChar w:fldCharType="begin" w:fldLock="1"/>
      </w:r>
      <w:r>
        <w:instrText>ADDIN CSL_CITATION { "citationItems" : [ { "id" : "ITEM-1", "itemData" : { "ISBN" : "978-92-807-3569-7",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publisher" : "Secretariat of the Intergovernmental Science-Policy Platform on Biodiversity and Ecosystem Services", "publisher-place" : "Bonn, Germany", "title" : "The Methodological Assessment Report of the Intergovernmental Platform on Biodiversity and Ecosystem Services on Scenarios and Models of Biodiversity and Ecosystem Services", "type" : "book" }, "uris" : [ "http://www.mendeley.com/documents/?uuid=725c618e-1329-4636-b007-e80f5699d2dd" ] } ], "mendeley" : { "formattedCitation" : "(IPBES, 2016)", "plainTextFormattedCitation" : "(IPBES, 2016)", "previouslyFormattedCitation" : "(IPBES, 2016)" }, "properties" : {  }, "schema" : "https://github.com/citation-style-language/schema/raw/master/csl-citation.json" }</w:instrText>
      </w:r>
      <w:r>
        <w:fldChar w:fldCharType="separate"/>
      </w:r>
      <w:r w:rsidRPr="00FA5CC2">
        <w:t>(IPBES, 2016</w:t>
      </w:r>
      <w:r w:rsidR="007C570D">
        <w:t>b</w:t>
      </w:r>
      <w:r w:rsidRPr="00FA5CC2">
        <w:t>)</w:t>
      </w:r>
      <w:r>
        <w:fldChar w:fldCharType="end"/>
      </w:r>
      <w:r w:rsidRPr="005477E2">
        <w:t xml:space="preserve">. They allow </w:t>
      </w:r>
      <w:r>
        <w:t>“</w:t>
      </w:r>
      <w:r w:rsidRPr="005477E2">
        <w:t>what if</w:t>
      </w:r>
      <w:r>
        <w:t>?”</w:t>
      </w:r>
      <w:r w:rsidRPr="005477E2">
        <w:t xml:space="preserve"> studies to be conducted that cannot be undertaken </w:t>
      </w:r>
      <w:r>
        <w:t>in</w:t>
      </w:r>
      <w:r w:rsidRPr="005477E2">
        <w:t xml:space="preserve"> empirical experiments, and to explore alternative pathways </w:t>
      </w:r>
      <w:r>
        <w:t>toward</w:t>
      </w:r>
      <w:r w:rsidRPr="005477E2">
        <w:t xml:space="preserve"> visions or goals for the future </w:t>
      </w:r>
      <w:r>
        <w:fldChar w:fldCharType="begin" w:fldLock="1"/>
      </w:r>
      <w:r>
        <w:instrText>ADDIN CSL_CITATION { "citationItems" : [ { "id" : "ITEM-1", "itemData" : { "DOI" : "10.1002/wcc.63", "ISSN" : "17577799 17527799", "abstract" : "This article reviews the historic evolution of qualitative scenario storylines and the various methods used in their development and application in environmental change assessment. The scenario method largely emerged from military strategy and war planning, with the techniques being adopted and advanced further by the business sector. Scenario storylines became widely applied to environmental problems from the 1970s and since then a number of new studies have been developed at both global and regional scales. Many different methods are used in scenario storyline development although most examples applied to environmental change assessment are exploratory and defined through a matrix logic that reflects different dimensions of environmental change drivers. This article discusses several development techniques for scenario storylines, provides examples of existing scenario storylines, discusses the differences between them, and highlights a number of limitations in the current scenario storyline development methods. The credibility, legitimacy, and saliency of future scenario storylines are discussed with respect to personal beliefs, the equifinality of alternative development pathways, the validation and uncertainty of assumptions, stakeholder engagement in visions development, and participatory methods. ? 2010 John Wiley &amp; Sons, Ltd.", "author" : [ { "dropping-particle" : "", "family" : "Rounsevell", "given" : "M.D.A.", "non-dropping-particle" : "", "parse-names" : false, "suffix" : "" }, { "dropping-particle" : "", "family" : "Metzger", "given" : "M.J.", "non-dropping-particle" : "", "parse-names" : false, "suffix" : "" } ], "container-title" : "Wiley Interdisciplinary Reviews: Climate Change", "id" : "ITEM-1", "issue" : "4", "issued" : { "date-parts" : [ [ "2010" ] ] }, "title" : "Developing qualitative scenario storylines for environmental change assessment", "type" : "article-journal", "volume" : "1" }, "uris" : [ "http://www.mendeley.com/documents/?uuid=ff489510-51ac-4ffc-9a51-d91114413b00" ] } ], "mendeley" : { "formattedCitation" : "(Rounsevell &amp; Metzger, 2010)", "manualFormatting" : "(Rounsevell &amp; Metzger 2010)", "plainTextFormattedCitation" : "(Rounsevell &amp; Metzger, 2010)", "previouslyFormattedCitation" : "(Rounsevell &amp; Metzger, 2010)" }, "properties" : {  }, "schema" : "https://github.com/citation-style-language/schema/raw/master/csl-citation.json" }</w:instrText>
      </w:r>
      <w:r>
        <w:fldChar w:fldCharType="separate"/>
      </w:r>
      <w:r w:rsidRPr="00143601">
        <w:t>(Rounsevell &amp; Metzger</w:t>
      </w:r>
      <w:r w:rsidR="00417796">
        <w:t>,</w:t>
      </w:r>
      <w:r w:rsidRPr="00143601">
        <w:t xml:space="preserve"> 2010)</w:t>
      </w:r>
      <w:r>
        <w:fldChar w:fldCharType="end"/>
      </w:r>
      <w:r w:rsidRPr="005477E2">
        <w:t>. Thus, scenarios can be exploratory by projecting different pathways from the present situation, or normative by analysing the pathways required to achieve future desired states or goals. The</w:t>
      </w:r>
      <w:r>
        <w:t xml:space="preserve"> Europe and Central Asia</w:t>
      </w:r>
      <w:r w:rsidRPr="005477E2">
        <w:t xml:space="preserve"> assessment reports on both of these approaches. However, the importance of scenarios extends beyond the scientific or policy arenas</w:t>
      </w:r>
      <w:r>
        <w:t>. T</w:t>
      </w:r>
      <w:r w:rsidRPr="005477E2">
        <w:t xml:space="preserve">hese tools can help to focus investments and technology development, induce societal change, and support engagement with key stakeholders </w:t>
      </w:r>
      <w:r>
        <w:fldChar w:fldCharType="begin" w:fldLock="1"/>
      </w:r>
      <w:r>
        <w:instrText>ADDIN CSL_CITATION { "citationItems" : [ { "id" : "ITEM-1", "itemData" : { "author" : [ { "dropping-particle" : "", "family" : "UNEP", "given" : "", "non-dropping-particle" : "", "parse-names" : false, "suffix" : "" } ], "id" : "ITEM-1", "issued" : { "date-parts" : [ [ "2012" ] ] }, "number-of-pages" : "551", "publisher-place" : "Nairobi, Kenya", "title" : "Global Environment Outlook 5 - Environment for the Future We Want", "type" : "report" }, "uris" : [ "http://www.mendeley.com/documents/?uuid=875012ff-0891-4787-8427-98a1d732495d" ] } ], "mendeley" : { "formattedCitation" : "(UNEP, 2012)", "plainTextFormattedCitation" : "(UNEP, 2012)", "previouslyFormattedCitation" : "(UNEP, 2012)" }, "properties" : {  }, "schema" : "https://github.com/citation-style-language/schema/raw/master/csl-citation.json" }</w:instrText>
      </w:r>
      <w:r>
        <w:fldChar w:fldCharType="separate"/>
      </w:r>
      <w:r w:rsidRPr="00270807">
        <w:t>(UNEP, 2012)</w:t>
      </w:r>
      <w:r>
        <w:fldChar w:fldCharType="end"/>
      </w:r>
      <w:r>
        <w:t>.</w:t>
      </w:r>
      <w:r w:rsidRPr="005477E2">
        <w:t xml:space="preserve"> For example, the</w:t>
      </w:r>
      <w:r>
        <w:t xml:space="preserve"> Regional Assessment for Europe and Central Asia</w:t>
      </w:r>
      <w:r w:rsidRPr="005477E2">
        <w:t xml:space="preserve"> has access to a large literature base derived from social surveys and participatory scenario development exercises that provide insight into local knowledge </w:t>
      </w:r>
      <w:r>
        <w:fldChar w:fldCharType="begin" w:fldLock="1"/>
      </w:r>
      <w:r>
        <w:instrText>ADDIN CSL_CITATION { "citationItems" : [ { "id" : "ITEM-1", "itemData" : { "DOI" : "10.1007/s10584-014-1143-y", "abstract" : "Scenario development methods get to grips with taking a long-term view on complex issues such as climate change through involvement of stakeholders. Many of the recent (global) scenario exercises have been structured according to a Story-and-Simulation approach. Although elaborately studied, conceptual and practical issues remain in linking qualitative stories and quantitative models. In this paper, we show how stakeholders can directly estimate model parameter values using a three-step approach called Fuzzy Set Theory. We focus on the effect of multiple iterations between stories and models. Results show that we were successful in quickly delivering stakeholder-based quantification of key model parame-ters, with full consistency between linguistic terms used in stories and numeric values. Yet, values changed strongly from one iteration to the next. A minimum of two and preferably at least three iterations is needed to harmonise stories and models. We conclude that the application of Fuzzy Set Theory enabled a highly valuable, structured and reproducible process to increase consistency between stories and models, but that future work is needed to show its true potential, particularly related to the effect of iterations. Additionally, the number of tools that need to be applied in a short period of time to execute a Story-And-Simulation approach introduces drawbacks that need to be studied. However, an approach such as Story-And-Simulation is indispensable and effective in marrying the perspectives of scientists and other stakeholders when studying complex systems and complex problems.", "author" : [ { "dropping-particle" : "", "family" : "Kok", "given" : "Kasper", "non-dropping-particle" : "", "parse-names" : false, "suffix" : "" }, { "dropping-particle" : "", "family" : "B\u00e4rlund", "given" : "Ilona", "non-dropping-particle" : "", "parse-names" : false, "suffix" : "" }, { "dropping-particle" : "", "family" : "Fl\u00f6rke", "given" : "Martina", "non-dropping-particle" : "", "parse-names" : false, "suffix" : "" }, { "dropping-particle" : "", "family" : "Holman", "given" : "Ian", "non-dropping-particle" : "", "parse-names" : false, "suffix" : "" }, { "dropping-particle" : "", "family" : "Gramberger", "given" : "Marc", "non-dropping-particle" : "", "parse-names" : false, "suffix" : "" }, { "dropping-particle" : "", "family" : "Sendzimir", "given" : "Jan", "non-dropping-particle" : "", "parse-names" : false, "suffix" : "" }, { "dropping-particle" : "", "family" : "Stuch", "given" : "Benjamin", "non-dropping-particle" : "", "parse-names" : false, "suffix" : "" }, { "dropping-particle" : "", "family" : "Zellmer", "given" : "Katharina", "non-dropping-particle" : "", "parse-names" : false, "suffix" : "" }, { "dropping-particle" : "", "family" : "Kok", "given" : "K", "non-dropping-particle" : "", "parse-names" : false, "suffix" : "" }, { "dropping-particle" : "", "family" : "B\u00e4rlund", "given" : "I", "non-dropping-particle" : "", "parse-names" : false, "suffix" : "" }, { "dropping-particle" : "", "family" : "Fl\u00f6rke", "given" : "M", "non-dropping-particle" : "", "parse-names" : false, "suffix" : "" }, { "dropping-particle" : "", "family" : "Stuch", "given" : "B", "non-dropping-particle" : "", "parse-names" : false, "suffix" : "" }, { "dropping-particle" : "", "family" : "Holman", "given" : "I", "non-dropping-particle" : "", "parse-names" : false, "suffix" : "" }, { "dropping-particle" : "", "family" : "Gramberger", "given" : "M", "non-dropping-particle" : "", "parse-names" : false, "suffix" : "" }, { "dropping-particle" : "", "family" : "Zellmer Prospex bvba", "given" : "K", "non-dropping-particle" : "", "parse-names" : false, "suffix" : "" }, { "dropping-particle" : "", "family" : "Sendzimir", "given" : "Belgium J", "non-dropping-particle" : "", "parse-names" : false, "suffix" : "" } ], "container-title" : "Climatic Change", "id" : "ITEM-1", "issued" : { "date-parts" : [ [ "2015" ] ] }, "page" : "187-200", "title" : "European participatory scenario development: strengthening the link between stories and models", "type" : "article-journal", "volume" : "128" }, "uris" : [ "http://www.mendeley.com/documents/?uuid=ba3382e9-f9bd-3a16-b98c-0fce97a7504c", "http://www.mendeley.com/documents/?uuid=bb9f008a-3996-4847-8efb-45fd09f00a4e" ] }, { "id" : "ITEM-2", "itemData" : { "DOI" : "10.1007/s10584-014-1225-x", "abstract" : "Ensuring active participation of stakeholders in scientific projects faces many challenges. These range from adequately selecting stakeholders, overcoming stakeholder fatigue, and dealing with the limited time available for stakeholder engagement, to interacting with, and integrating, the research itself. At the same time, stakeholder participation is seen as a key component in developing research results that are conclusive to political and societal decision-making, and conducive to practical application. This article puts forward the Stakeholder Integrated Research (STIR) approach, designed to address these challenges by proving a structured method for stakeholder engagement in research. An assessment of the stakeholder engagement process within the CLIMSAVE project, including evaluations by participating stakeholders, is used to illustrate the STIR approach, highlighting its value for improving stakeholder involvement within two case studies of a highly complex climate change adaptation project. In comparison to other approaches, STIR directly addresses major stakeholder engagement challenges and simultaneously covers new ground to provide an encompassing and structured approach for integrating stakeholder engagement in research. Further attention needs to be given to involving stakeholder in project set-up and over the course of multiple years, as well as to improving stakeholder-science data translation.", "author" : [ { "dropping-particle" : "", "family" : "Gramberger", "given" : "Marc", "non-dropping-particle" : "", "parse-names" : false, "suffix" : "" }, { "dropping-particle" : "", "family" : "Zellmer", "given" : "Katharina", "non-dropping-particle" : "", "parse-names" : false, "suffix" : "" }, { "dropping-particle" : "", "family" : "Kok", "given" : "Kasper", "non-dropping-particle" : "", "parse-names" : false, "suffix" : "" }, { "dropping-particle" : "", "family" : "Metzger", "given" : "Marc J", "non-dropping-particle" : "", "parse-names" : false, "suffix" : "" }, { "dropping-particle" : "", "family" : "Gramberger", "given" : "M", "non-dropping-particle" : "", "parse-names" : false, "suffix" : "" }, { "dropping-particle" : "", "family" : "Zellmer", "given" : "K", "non-dropping-particle" : "", "parse-names" : false, "suffix" : "" }, { "dropping-particle" : "", "family" : "Kok", "given" : "K", "non-dropping-particle" : "", "parse-names" : false, "suffix" : "" }, { "dropping-particle" : "", "family" : "Metzger", "given" : "M J", "non-dropping-particle" : "", "parse-names" : false, "suffix" : "" } ], "container-title" : "Climatic Change", "id" : "ITEM-2", "issued" : { "date-parts" : [ [ "2015" ] ] }, "page" : "201-214", "title" : "Stakeholder integrated research (STIR): a new approach tested in climate change adaptation research", "type" : "article-journal", "volume" : "128" }, "uris" : [ "http://www.mendeley.com/documents/?uuid=2fab24ca-ee9c-3229-a982-4544d7272f2d", "http://www.mendeley.com/documents/?uuid=9330eaad-aeba-408c-a5c0-80f27e0f0a28" ] } ], "mendeley" : { "formattedCitation" : "(Gramberger et al., 2015; Kok et al., 2015)", "plainTextFormattedCitation" : "(Gramberger et al., 2015; Kok et al., 2015)", "previouslyFormattedCitation" : "(Gramberger et al., 2015; Kok et al., 2015)" }, "properties" : {  }, "schema" : "https://github.com/citation-style-language/schema/raw/master/csl-citation.json" }</w:instrText>
      </w:r>
      <w:r>
        <w:fldChar w:fldCharType="separate"/>
      </w:r>
      <w:r w:rsidRPr="00270807">
        <w:t xml:space="preserve">(Gramberger </w:t>
      </w:r>
      <w:r w:rsidR="00C56B4E" w:rsidRPr="00C56B4E">
        <w:rPr>
          <w:i/>
        </w:rPr>
        <w:t>et al.</w:t>
      </w:r>
      <w:r w:rsidRPr="00270807">
        <w:t xml:space="preserve">, 2015; Kok </w:t>
      </w:r>
      <w:r w:rsidR="00C56B4E" w:rsidRPr="00C56B4E">
        <w:rPr>
          <w:i/>
        </w:rPr>
        <w:t>et al.</w:t>
      </w:r>
      <w:r w:rsidRPr="00270807">
        <w:t>, 2015)</w:t>
      </w:r>
      <w:r>
        <w:fldChar w:fldCharType="end"/>
      </w:r>
      <w:r w:rsidRPr="005477E2">
        <w:t xml:space="preserve">. This involves engagement with a broad range of stakeholders, including primary producers (e.g. farmers, </w:t>
      </w:r>
      <w:r w:rsidRPr="005477E2">
        <w:lastRenderedPageBreak/>
        <w:t>foresters, fishermen) and individuals supporting decision processes (e.g. civil servants, government officials).</w:t>
      </w:r>
    </w:p>
    <w:p w14:paraId="37004C3D" w14:textId="55703B38" w:rsidR="00681350" w:rsidRDefault="00681350" w:rsidP="001E43D4">
      <w:r w:rsidRPr="005477E2">
        <w:t xml:space="preserve">Scenarios and models support an understanding of the connections between all aspects of the IPBES conceptual framework. Scenarios and models can be used independently or in combination. An example of a combined use of both </w:t>
      </w:r>
      <w:r>
        <w:t>are</w:t>
      </w:r>
      <w:r w:rsidRPr="005477E2">
        <w:t xml:space="preserve"> integrated assessment models. </w:t>
      </w:r>
      <w:r>
        <w:t>I</w:t>
      </w:r>
      <w:r w:rsidRPr="005477E2">
        <w:t>ntegrated assessment models</w:t>
      </w:r>
      <w:r>
        <w:t xml:space="preserve"> </w:t>
      </w:r>
      <w:r w:rsidRPr="005477E2">
        <w:t>allow linkages between system components to be explored in interconnected, soci</w:t>
      </w:r>
      <w:r>
        <w:t>al</w:t>
      </w:r>
      <w:r w:rsidRPr="005477E2">
        <w:t xml:space="preserve">-ecological systems </w:t>
      </w:r>
      <w:r w:rsidRPr="005477E2">
        <w:fldChar w:fldCharType="begin" w:fldLock="1"/>
      </w:r>
      <w:r>
        <w:instrText xml:space="preserve">ADDIN CSL_CITATION { "citationItems" : [ { "id" : "ITEM-1", "itemData" : { "DOI" : "10.1038/nclimate3039", "ISSN" : "17586798 1758678X", "abstract" : "Climate change impact assessments often apply models of individual sectors such as agriculture, forestry and water use without considering interactions between these sectors. This is likely to lead to misrepresentation of impacts, and consequently to poor decisions about climate adaptation. However, no published research assesses the differences between impacts simulated by single-sector and integrated models. Here we compare 14 indicators derived from a set of impact models run within single-sector and integrated frameworks across a range of climate and socio-economic scenarios in Europe. We show that single-sector studies misrepresent the spatial pattern, direction and magnitude of most impacts because they omit the complex interdependencies within human and environmental systems. The discrepancies are particularly pronounced for indicators such as food production and water exploitation, which are highly influenced by other sectors through changes in demand, land suitability and resource competition. Furthermore, the discrepancies are greater under different socio-economic scenarios than different </w:instrText>
      </w:r>
      <w:r w:rsidRPr="00410614">
        <w:rPr>
          <w:lang w:val="fr-FR"/>
        </w:rPr>
        <w:instrText xml:space="preserve">climate scenarios, and at the sub-regional rather than Europe-wide scale.", "author" : [ { "dropping-particle" : "", "family" : "Harrison", "given" : "P.A.", "non-dropping-particle" : "", "parse-names" : false, "suffix" : "" }, { "dropping-particle" : "", "family" : "Dunford", "given" : "R.W.", "non-dropping-particle" : "", "parse-names" : false, "suffix" : "" }, { "dropping-particle" : "", "family" : "Holman", "given" : "I.P.", "non-dropping-particle" : "", "parse-names" : false, "suffix" : "" }, { "dropping-particle" : "", "family" : "Rounsevell", "given" : "M.D.A.", "non-dropping-particle" : "", "parse-names" : false, "suffix" : "" } ], "container-title" : "Nature Climate Change", "id" : "ITEM-1", "issue" : "9", "issued" : { "date-parts" : [ [ "2016" ] ] }, "title" : "Climate change impact modelling needs to include cross-sectoral interactions", "type" : "article-journal", "volume" : "6" }, "uris" : [ "http://www.mendeley.com/documents/?uuid=1d1c2579-6a07-3980-8962-dd8102c76ac5", "http://www.mendeley.com/documents/?uuid=0336ea95-a985-4827-8df9-ca8a56a9d4a1" ] } ], "mendeley" : { "formattedCitation" : "(Harrison, Dunford, Holman, &amp; Rounsevell, 2016)", "manualFormatting" : "(Harrison et al. 2016", "plainTextFormattedCitation" : "(Harrison, Dunford, Holman, &amp; Rounsevell, 2016)", "previouslyFormattedCitation" : "(Harrison, </w:instrText>
      </w:r>
      <w:r w:rsidRPr="00437BF8">
        <w:rPr>
          <w:lang w:val="fr-CH"/>
        </w:rPr>
        <w:instrText>Dunford, Holman, &amp; Rounsevell, 2016)" }, "properties" : {  }, "schema" : "https://github.com/citation-style-language/schema/raw/master/csl-citation.json" }</w:instrText>
      </w:r>
      <w:r w:rsidRPr="005477E2">
        <w:fldChar w:fldCharType="separate"/>
      </w:r>
      <w:r w:rsidRPr="00437BF8">
        <w:rPr>
          <w:lang w:val="fr-CH"/>
        </w:rPr>
        <w:t xml:space="preserve">(Harrison </w:t>
      </w:r>
      <w:r w:rsidR="00C56B4E" w:rsidRPr="00C56B4E">
        <w:rPr>
          <w:i/>
          <w:lang w:val="fr-CH"/>
        </w:rPr>
        <w:t>et al.</w:t>
      </w:r>
      <w:r w:rsidRPr="00437BF8">
        <w:rPr>
          <w:lang w:val="fr-CH"/>
        </w:rPr>
        <w:t xml:space="preserve"> 2016</w:t>
      </w:r>
      <w:r w:rsidRPr="005477E2">
        <w:fldChar w:fldCharType="end"/>
      </w:r>
      <w:r w:rsidRPr="00437BF8">
        <w:rPr>
          <w:lang w:val="fr-CH"/>
        </w:rPr>
        <w:t xml:space="preserve">; </w:t>
      </w:r>
      <w:r w:rsidRPr="005477E2">
        <w:fldChar w:fldCharType="begin" w:fldLock="1"/>
      </w:r>
      <w:r>
        <w:rPr>
          <w:lang w:val="fr-CH"/>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T.J.",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5a6aa5cc-6265-4810-b571-1e2b1f119d47" ] } ], "mendeley" : { "formattedCitation" : "(van Vuuren, Kok, Girod, Lucas, &amp; de Vries, 2012)", "manualFormatting" : "van Vuuren et al. 2012)", "plainTextFormattedCitation" : "(van Vuuren, Kok, Girod, Lucas, &amp; de Vries, 2012)", "previouslyFormattedCitation" : "(van Vuuren, Kok, Girod, Lucas, &amp; de Vries, 2012)" }, "properties" : {  }, "schema" : "https://github.com/citation-style-language/schema/raw/master/csl-citation.json" }</w:instrText>
      </w:r>
      <w:r w:rsidRPr="005477E2">
        <w:fldChar w:fldCharType="separate"/>
      </w:r>
      <w:r w:rsidRPr="00EE222F">
        <w:rPr>
          <w:lang w:val="fr-CH"/>
        </w:rPr>
        <w:t xml:space="preserve">van Vuuren </w:t>
      </w:r>
      <w:r w:rsidR="00C56B4E" w:rsidRPr="00C56B4E">
        <w:rPr>
          <w:i/>
          <w:lang w:val="fr-CH"/>
        </w:rPr>
        <w:t>et al.</w:t>
      </w:r>
      <w:r w:rsidRPr="00EE222F">
        <w:rPr>
          <w:lang w:val="fr-CH"/>
        </w:rPr>
        <w:t xml:space="preserve"> 2012)</w:t>
      </w:r>
      <w:r w:rsidRPr="005477E2">
        <w:fldChar w:fldCharType="end"/>
      </w:r>
      <w:r w:rsidRPr="00EE222F">
        <w:rPr>
          <w:lang w:val="fr-CH"/>
        </w:rPr>
        <w:t xml:space="preserve">. </w:t>
      </w:r>
      <w:r w:rsidRPr="00410614">
        <w:rPr>
          <w:lang w:val="fr-FR"/>
        </w:rPr>
        <w:t xml:space="preserve">An economic dimension to biodiversity loss enhances social and ecological considerations and the consequent impacts on the availability of ecosystem services. </w:t>
      </w:r>
      <w:r w:rsidRPr="005477E2">
        <w:t>Thus, integrated assessment models</w:t>
      </w:r>
      <w:r>
        <w:t xml:space="preserve"> </w:t>
      </w:r>
      <w:r w:rsidRPr="005477E2">
        <w:t>allow experimentation and analysis of co-evolving processes within the soci</w:t>
      </w:r>
      <w:r>
        <w:t>al</w:t>
      </w:r>
      <w:r w:rsidRPr="005477E2">
        <w:t xml:space="preserve">-ecological system across spatial and temporal scales. Particularly, by synthetizing various pieces of disciplinary scientific knowledge and </w:t>
      </w:r>
      <w:r>
        <w:rPr>
          <w:rFonts w:ascii="Calibri" w:eastAsiaTheme="minorEastAsia" w:hAnsi="Calibri"/>
          <w:bCs/>
          <w:iCs/>
        </w:rPr>
        <w:t>i</w:t>
      </w:r>
      <w:r w:rsidRPr="003D206E">
        <w:rPr>
          <w:rFonts w:ascii="Calibri" w:hAnsi="Calibri"/>
          <w:bCs/>
          <w:iCs/>
        </w:rPr>
        <w:t>ndigenous and local knowledge</w:t>
      </w:r>
      <w:r w:rsidRPr="005477E2">
        <w:t xml:space="preserve">, models help to qualitatively or quantitatively analyse the cause-effect relationships of, for example, biodiversity loss, and provide outputs for policy-oriented applications </w:t>
      </w:r>
      <w:r w:rsidRPr="005477E2">
        <w:fldChar w:fldCharType="begin" w:fldLock="1"/>
      </w:r>
      <w: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plainTextFormattedCitation" : "(Millennium Ecosystem Assessment, 2005)", "previouslyFormattedCitation" : "(Millennium Ecosystem Assessment, 2005)" }, "properties" : {  }, "schema" : "https://github.com/citation-style-language/schema/raw/master/csl-citation.json" }</w:instrText>
      </w:r>
      <w:r w:rsidRPr="005477E2">
        <w:fldChar w:fldCharType="separate"/>
      </w:r>
      <w:r w:rsidRPr="00270807">
        <w:t>(</w:t>
      </w:r>
      <w:r w:rsidR="00A343C5">
        <w:t>MEA</w:t>
      </w:r>
      <w:r w:rsidRPr="00270807">
        <w:t>, 2005)</w:t>
      </w:r>
      <w:r w:rsidRPr="005477E2">
        <w:fldChar w:fldCharType="end"/>
      </w:r>
      <w:r w:rsidRPr="005477E2">
        <w:t xml:space="preserve">. </w:t>
      </w:r>
    </w:p>
    <w:p w14:paraId="217984F2" w14:textId="77777777" w:rsidR="00681350" w:rsidRPr="005477E2" w:rsidRDefault="00681350" w:rsidP="001E43D4">
      <w:pPr>
        <w:rPr>
          <w:rFonts w:cs="Calibri"/>
          <w:color w:val="000000" w:themeColor="text1"/>
        </w:rPr>
      </w:pPr>
    </w:p>
    <w:p w14:paraId="4DEE0803" w14:textId="10AE47A3" w:rsidR="00681350" w:rsidRPr="005477E2" w:rsidRDefault="00681350" w:rsidP="007A3472">
      <w:pPr>
        <w:pStyle w:val="Heading2"/>
      </w:pPr>
      <w:bookmarkStart w:id="175" w:name="_Toc502755806"/>
      <w:bookmarkStart w:id="176" w:name="_Toc504380589"/>
      <w:bookmarkStart w:id="177" w:name="_Toc519504387"/>
      <w:bookmarkStart w:id="178" w:name="_Toc451767568"/>
      <w:bookmarkStart w:id="179" w:name="_Toc470011708"/>
      <w:bookmarkStart w:id="180" w:name="_Toc476751272"/>
      <w:r w:rsidRPr="005477E2">
        <w:t>Challenges in conducting the</w:t>
      </w:r>
      <w:r>
        <w:t xml:space="preserve"> Regional Assessment for Europe and Central Asia</w:t>
      </w:r>
      <w:bookmarkEnd w:id="175"/>
      <w:bookmarkEnd w:id="176"/>
      <w:bookmarkEnd w:id="177"/>
      <w:r w:rsidRPr="005477E2">
        <w:t xml:space="preserve"> </w:t>
      </w:r>
      <w:bookmarkEnd w:id="178"/>
      <w:bookmarkEnd w:id="179"/>
      <w:bookmarkEnd w:id="180"/>
    </w:p>
    <w:p w14:paraId="3FB63B99" w14:textId="4104D380" w:rsidR="00681350" w:rsidRPr="005477E2" w:rsidRDefault="00681350" w:rsidP="00147745">
      <w:pPr>
        <w:pStyle w:val="Heading3"/>
      </w:pPr>
      <w:bookmarkStart w:id="181" w:name="_Toc451767569"/>
      <w:bookmarkStart w:id="182" w:name="_Toc470011709"/>
      <w:bookmarkStart w:id="183" w:name="_Toc476751273"/>
      <w:bookmarkStart w:id="184" w:name="_Toc502755807"/>
      <w:bookmarkStart w:id="185" w:name="_Toc504380590"/>
      <w:bookmarkStart w:id="186" w:name="_Toc519504388"/>
      <w:r w:rsidRPr="005477E2">
        <w:t>State of knowledge</w:t>
      </w:r>
      <w:bookmarkEnd w:id="181"/>
      <w:bookmarkEnd w:id="182"/>
      <w:bookmarkEnd w:id="183"/>
      <w:bookmarkEnd w:id="184"/>
      <w:bookmarkEnd w:id="185"/>
      <w:bookmarkEnd w:id="186"/>
    </w:p>
    <w:p w14:paraId="4D19349F" w14:textId="272D28C5" w:rsidR="00681350" w:rsidRPr="005477E2" w:rsidRDefault="00681350" w:rsidP="001E43D4">
      <w:pPr>
        <w:rPr>
          <w:rFonts w:cs="Calibri"/>
          <w:color w:val="000000"/>
        </w:rPr>
      </w:pPr>
      <w:r w:rsidRPr="005477E2">
        <w:rPr>
          <w:b/>
        </w:rPr>
        <w:t>Data gaps and uncertainties</w:t>
      </w:r>
      <w:r w:rsidRPr="005477E2">
        <w:t xml:space="preserve">. </w:t>
      </w:r>
      <w:r w:rsidRPr="005477E2">
        <w:rPr>
          <w:rFonts w:cs="Calibri"/>
          <w:color w:val="000000"/>
        </w:rPr>
        <w:t>The</w:t>
      </w:r>
      <w:r>
        <w:rPr>
          <w:rFonts w:cs="Calibri"/>
          <w:color w:val="000000"/>
        </w:rPr>
        <w:t xml:space="preserve"> Region</w:t>
      </w:r>
      <w:r w:rsidR="00A343C5">
        <w:rPr>
          <w:rFonts w:cs="Calibri"/>
          <w:color w:val="000000"/>
        </w:rPr>
        <w:t>a</w:t>
      </w:r>
      <w:r>
        <w:rPr>
          <w:rFonts w:cs="Calibri"/>
          <w:color w:val="000000"/>
        </w:rPr>
        <w:t>l Assessment for Europe and Central Asia</w:t>
      </w:r>
      <w:r w:rsidRPr="005477E2">
        <w:rPr>
          <w:rFonts w:cs="Calibri"/>
          <w:color w:val="000000"/>
        </w:rPr>
        <w:t xml:space="preserve"> draws on many different types of data and expert knowledge. Examples include large-scale quantitative data derived from remote sensing, data collected from field sampling of taxa at a range of scales and qualitative data collected by interviewing people. The challenge has been to combine such data into meaningful syntheses whil</w:t>
      </w:r>
      <w:r>
        <w:rPr>
          <w:rFonts w:cs="Calibri"/>
          <w:color w:val="000000"/>
        </w:rPr>
        <w:t>e</w:t>
      </w:r>
      <w:r w:rsidRPr="005477E2">
        <w:rPr>
          <w:rFonts w:cs="Calibri"/>
          <w:color w:val="000000"/>
        </w:rPr>
        <w:t xml:space="preserve"> acknowledging the differences in accuracy both within similar methods (in terms of sampling effort) and between methods. Complicating factors include: (i) the </w:t>
      </w:r>
      <w:r>
        <w:rPr>
          <w:rFonts w:cs="Calibri"/>
          <w:color w:val="000000"/>
        </w:rPr>
        <w:t xml:space="preserve">fact that the </w:t>
      </w:r>
      <w:r w:rsidRPr="005477E2">
        <w:rPr>
          <w:rFonts w:cs="Calibri"/>
          <w:color w:val="000000"/>
        </w:rPr>
        <w:t xml:space="preserve">definition of biodiversity is often unclear </w:t>
      </w:r>
      <w:r>
        <w:rPr>
          <w:rFonts w:cs="Calibri"/>
          <w:color w:val="000000"/>
        </w:rPr>
        <w:fldChar w:fldCharType="begin" w:fldLock="1"/>
      </w:r>
      <w:r>
        <w:rPr>
          <w:rFonts w:cs="Calibri"/>
          <w:color w:val="000000"/>
        </w:rPr>
        <w:instrText>ADDIN CSL_CITATION { "citationItems" : [ { "id" : "ITEM-1", "itemData" : { "ISSN" : "1476-4687",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1", "issue" : "7401", "issued" : { "date-parts" : [ [ "2012", "6", "7" ] ] }, "page" : "59-67", "publisher" : "Nature Publishing Group, a division of Macmillan Publishers Limited. All Rights Reserved.", "title" : "Biodiversity loss and its impact on humanity.", "title-short" : "Nature", "type" : "article-journal", "volume" : "486" }, "uris" : [ "http://www.mendeley.com/documents/?uuid=a16c8bad-c716-4386-9843-7765f5752167" ] } ], "mendeley" : { "formattedCitation" : "(Cardinale et al., 2012)", "plainTextFormattedCitation" : "(Cardinale et al., 2012)", "previouslyFormattedCitation" : "(Cardinale et al., 2012)" }, "properties" : {  }, "schema" : "https://github.com/citation-style-language/schema/raw/master/csl-citation.json" }</w:instrText>
      </w:r>
      <w:r>
        <w:rPr>
          <w:rFonts w:cs="Calibri"/>
          <w:color w:val="000000"/>
        </w:rPr>
        <w:fldChar w:fldCharType="separate"/>
      </w:r>
      <w:r w:rsidRPr="00270807">
        <w:rPr>
          <w:rFonts w:cs="Calibri"/>
          <w:color w:val="000000"/>
        </w:rPr>
        <w:t xml:space="preserve">(Cardinale </w:t>
      </w:r>
      <w:r w:rsidR="00C56B4E" w:rsidRPr="00C56B4E">
        <w:rPr>
          <w:rFonts w:cs="Calibri"/>
          <w:i/>
          <w:color w:val="000000"/>
        </w:rPr>
        <w:t>et al.</w:t>
      </w:r>
      <w:r w:rsidRPr="00270807">
        <w:rPr>
          <w:rFonts w:cs="Calibri"/>
          <w:color w:val="000000"/>
        </w:rPr>
        <w:t>, 2012)</w:t>
      </w:r>
      <w:r>
        <w:rPr>
          <w:rFonts w:cs="Calibri"/>
          <w:color w:val="000000"/>
        </w:rPr>
        <w:fldChar w:fldCharType="end"/>
      </w:r>
      <w:r>
        <w:rPr>
          <w:rFonts w:cs="Calibri"/>
          <w:color w:val="000000"/>
        </w:rPr>
        <w:t xml:space="preserve"> </w:t>
      </w:r>
      <w:r w:rsidRPr="005477E2">
        <w:rPr>
          <w:rFonts w:cs="Calibri"/>
          <w:color w:val="000000"/>
        </w:rPr>
        <w:t xml:space="preserve">and there is a bias towards easily studied taxa </w:t>
      </w:r>
      <w:r w:rsidRPr="005477E2">
        <w:rPr>
          <w:rFonts w:cs="Calibri"/>
          <w:color w:val="000000"/>
        </w:rPr>
        <w:fldChar w:fldCharType="begin" w:fldLock="1"/>
      </w:r>
      <w:r>
        <w:rPr>
          <w:rFonts w:cs="Calibri"/>
          <w:color w:val="000000"/>
        </w:rPr>
        <w:instrText>ADDIN CSL_CITATION { "citationItems" : [ { "id" : "ITEM-1", "itemData" : { "ISSN" : "1187-7863", "author" : [ { "dropping-particle" : "", "family" : "Maier", "given" : "D. S.", "non-dropping-particle" : "", "parse-names" : false, "suffix" : "" }, { "dropping-particle" : "", "family" : "Feest", "given" : "A.", "non-dropping-particle" : "", "parse-names" : false, "suffix" : "" } ], "container-title" : "Journal of Agricultural and Environmental Ethics", "id" : "ITEM-1", "issue" : "2", "issued" : { "date-parts" : [ [ "2015", "11", "26" ] ] }, "page" : "327-347", "title" : "The IPBES conceptual framework: An unhelpful start", "type" : "article-journal", "volume" : "29" }, "uris" : [ "http://www.mendeley.com/documents/?uuid=8f52d543-b55b-4c4c-b901-ab68a2a37699" ] } ], "mendeley" : { "formattedCitation" : "(Maier &amp; Feest, 2015)", "plainTextFormattedCitation" : "(Maier &amp; Feest, 2015)", "previouslyFormattedCitation" : "(Maier &amp; Feest, 2015)" }, "properties" : {  }, "schema" : "https://github.com/citation-style-language/schema/raw/master/csl-citation.json" }</w:instrText>
      </w:r>
      <w:r w:rsidRPr="005477E2">
        <w:rPr>
          <w:rFonts w:cs="Calibri"/>
          <w:color w:val="000000"/>
        </w:rPr>
        <w:fldChar w:fldCharType="separate"/>
      </w:r>
      <w:r w:rsidRPr="00270807">
        <w:rPr>
          <w:rFonts w:cs="Calibri"/>
          <w:color w:val="000000"/>
        </w:rPr>
        <w:t>(Maier &amp; Feest, 2015)</w:t>
      </w:r>
      <w:r w:rsidRPr="005477E2">
        <w:rPr>
          <w:rFonts w:cs="Calibri"/>
          <w:color w:val="000000"/>
        </w:rPr>
        <w:fldChar w:fldCharType="end"/>
      </w:r>
      <w:r w:rsidRPr="005477E2">
        <w:rPr>
          <w:rFonts w:cs="Calibri"/>
          <w:color w:val="000000"/>
        </w:rPr>
        <w:t xml:space="preserve">; (ii) </w:t>
      </w:r>
      <w:r>
        <w:rPr>
          <w:rFonts w:cs="Calibri"/>
          <w:color w:val="000000"/>
        </w:rPr>
        <w:t xml:space="preserve">difficulty in </w:t>
      </w:r>
      <w:r w:rsidRPr="005477E2">
        <w:rPr>
          <w:rFonts w:cs="Calibri"/>
          <w:color w:val="000000"/>
        </w:rPr>
        <w:t xml:space="preserve">quantifying the different types of anthropogenic and non-anthropogenic values </w:t>
      </w:r>
      <w:r w:rsidRPr="005477E2">
        <w:rPr>
          <w:rFonts w:cs="Calibri"/>
          <w:color w:val="000000"/>
        </w:rPr>
        <w:fldChar w:fldCharType="begin" w:fldLock="1"/>
      </w:r>
      <w:r>
        <w:rPr>
          <w:rFonts w:cs="Calibri"/>
          <w:color w:val="000000"/>
        </w:rPr>
        <w:instrText>ADDIN CSL_CITATION { "citationItems" : [ { "id" : "ITEM-1", "itemData" : { "DOI" : "10.1016/j.tree.2016.02.005", "ISBN" : "1872-8383 (Electronic)\\r0169-5347 (Linking)", "ISSN" : "01695347", "PMID" : "26936225", "abstract" : "Is it sufficient to base arguments for conservation on the intrinsic value of nature, regardless of the services and economic benefits that biodiversity provides for humans? This question underlies much recent debate that has been at times acrimonious and has led to calls for a more inclusive approach to conservation. Yet melding different ideologies within a unified conceptual framework has proven difficult. Here I describe an approach that recognizes the importance of the level of biological organization and spatial extent in determining the strength of alternative arguments for why we should conserve nature. I argue that the framework helps reconcile contrasting viewpoints and brings clarity to when different conservation management approaches (for instance, regulation versus monetary valuation) are most appropriate. A framework is presented that can help unify diverse reasons for conserving nature.Recognizing the utilitarian value of nature does not deny its intrinsic value.Reconciling different viewpoints will result in better conservation practice.", "author" : [ { "dropping-particle" : "", "family" : "Pearson", "given" : "Richard G.", "non-dropping-particle" : "", "parse-names" : false, "suffix" : "" } ], "container-title" : "Trends in Ecology and Evolution", "id" : "ITEM-1", "issue" : "5", "issued" : { "date-parts" : [ [ "2016" ] ] }, "page" : "366-371", "publisher" : "Elsevier Ltd", "title" : "Reasons to Conserve Nature", "type" : "article-journal", "volume" : "31" }, "uris" : [ "http://www.mendeley.com/documents/?uuid=a7eb1e55-bc66-4209-85dc-918268f4e46b" ] } ], "mendeley" : { "formattedCitation" : "(Pearson, 2016)", "plainTextFormattedCitation" : "(Pearson, 2016)", "previouslyFormattedCitation" : "(Pearson, 2016)" }, "properties" : {  }, "schema" : "https://github.com/citation-style-language/schema/raw/master/csl-citation.json" }</w:instrText>
      </w:r>
      <w:r w:rsidRPr="005477E2">
        <w:rPr>
          <w:rFonts w:cs="Calibri"/>
          <w:color w:val="000000"/>
        </w:rPr>
        <w:fldChar w:fldCharType="separate"/>
      </w:r>
      <w:r w:rsidRPr="00270807">
        <w:rPr>
          <w:rFonts w:cs="Calibri"/>
          <w:color w:val="000000"/>
        </w:rPr>
        <w:t>(Pearson, 2016)</w:t>
      </w:r>
      <w:r w:rsidRPr="005477E2">
        <w:rPr>
          <w:rFonts w:cs="Calibri"/>
          <w:color w:val="000000"/>
        </w:rPr>
        <w:fldChar w:fldCharType="end"/>
      </w:r>
      <w:r w:rsidRPr="005477E2">
        <w:rPr>
          <w:rFonts w:cs="Calibri"/>
          <w:color w:val="000000"/>
        </w:rPr>
        <w:t xml:space="preserve">; </w:t>
      </w:r>
      <w:r>
        <w:rPr>
          <w:rFonts w:cs="Calibri"/>
          <w:color w:val="000000"/>
        </w:rPr>
        <w:t xml:space="preserve">and </w:t>
      </w:r>
      <w:r w:rsidRPr="005477E2">
        <w:rPr>
          <w:rFonts w:cs="Calibri"/>
          <w:color w:val="000000"/>
        </w:rPr>
        <w:t xml:space="preserve">(iii) capturing knowledge from regions with little underlying scientific information (although this can be offset in part by the integration of </w:t>
      </w:r>
      <w:r>
        <w:rPr>
          <w:rFonts w:ascii="Calibri" w:eastAsiaTheme="minorEastAsia" w:hAnsi="Calibri"/>
          <w:bCs/>
          <w:iCs/>
        </w:rPr>
        <w:t>i</w:t>
      </w:r>
      <w:r w:rsidRPr="003D206E">
        <w:rPr>
          <w:rFonts w:ascii="Calibri" w:hAnsi="Calibri"/>
          <w:bCs/>
          <w:iCs/>
        </w:rPr>
        <w:t>ndigenous and local knowledge</w:t>
      </w:r>
      <w:r w:rsidRPr="005477E2">
        <w:rPr>
          <w:rFonts w:cs="Calibri"/>
          <w:color w:val="000000"/>
        </w:rPr>
        <w:t>).</w:t>
      </w:r>
    </w:p>
    <w:p w14:paraId="5B04A202" w14:textId="0838A247" w:rsidR="00681350" w:rsidRPr="005477E2" w:rsidRDefault="00681350" w:rsidP="001E43D4">
      <w:r w:rsidRPr="005477E2">
        <w:rPr>
          <w:b/>
        </w:rPr>
        <w:t>Data collection as an ongoing process</w:t>
      </w:r>
      <w:r w:rsidRPr="005477E2">
        <w:t>.</w:t>
      </w:r>
      <w:r w:rsidRPr="005477E2">
        <w:rPr>
          <w:b/>
        </w:rPr>
        <w:t xml:space="preserve"> </w:t>
      </w:r>
      <w:r w:rsidRPr="005477E2">
        <w:t xml:space="preserve">Long-term and widespread data collection both for </w:t>
      </w:r>
      <w:r>
        <w:t>nature and its contributions to people</w:t>
      </w:r>
      <w:r w:rsidRPr="005477E2">
        <w:t xml:space="preserve"> can be expensive</w:t>
      </w:r>
      <w:r>
        <w:t>. A</w:t>
      </w:r>
      <w:r w:rsidRPr="005477E2">
        <w:t xml:space="preserve">lthough citizen science offers exciting opportunities, </w:t>
      </w:r>
      <w:r>
        <w:t xml:space="preserve">it requires </w:t>
      </w:r>
      <w:r w:rsidRPr="005477E2">
        <w:t xml:space="preserve">the </w:t>
      </w:r>
      <w:r>
        <w:t xml:space="preserve">potentially unjustified </w:t>
      </w:r>
      <w:r w:rsidRPr="005477E2">
        <w:t xml:space="preserve">assumption that volunteers will engage in such projects and that data is of sufficient quality. That said, </w:t>
      </w:r>
      <w:r>
        <w:t>Europe and Central Asia</w:t>
      </w:r>
      <w:r w:rsidRPr="005477E2">
        <w:t xml:space="preserve"> has a number of ongoing data gathering exercises that can support the improvement of databases in the near term. Th</w:t>
      </w:r>
      <w:r>
        <w:t>ese</w:t>
      </w:r>
      <w:r w:rsidRPr="005477E2">
        <w:t xml:space="preserve"> include the </w:t>
      </w:r>
      <w:r>
        <w:t xml:space="preserve">European Union’s </w:t>
      </w:r>
      <w:r w:rsidRPr="005477E2">
        <w:t>project Mapping and Assessment of Ecosystems and their Services</w:t>
      </w:r>
      <w:r>
        <w:t>, which</w:t>
      </w:r>
      <w:r w:rsidRPr="005477E2">
        <w:t xml:space="preserve"> encourages </w:t>
      </w:r>
      <w:r>
        <w:t>European Union</w:t>
      </w:r>
      <w:r w:rsidRPr="005477E2">
        <w:t xml:space="preserve"> member </w:t>
      </w:r>
      <w:r>
        <w:t>S</w:t>
      </w:r>
      <w:r w:rsidRPr="005477E2">
        <w:t xml:space="preserve">tates to collect and map spatial data for a number of ecosystem service </w:t>
      </w:r>
      <w:r w:rsidRPr="00FA5CC2">
        <w:t>indicators (biodiversity.europa.eu/maes). The European Environment Agency has created the Biodiversity Information System for Europe (BISE</w:t>
      </w:r>
      <w:r>
        <w:t>) (</w:t>
      </w:r>
      <w:hyperlink r:id="rId45" w:history="1">
        <w:r w:rsidRPr="004F7D9C">
          <w:rPr>
            <w:rStyle w:val="Hyperlink"/>
          </w:rPr>
          <w:t>http://biodiversity.europa.eu</w:t>
        </w:r>
      </w:hyperlink>
      <w:r w:rsidRPr="00FA5CC2">
        <w:t>) and Water Information System for Europe (WISE</w:t>
      </w:r>
      <w:r>
        <w:t>) (</w:t>
      </w:r>
      <w:hyperlink r:id="rId46" w:history="1">
        <w:r w:rsidRPr="004F7D9C">
          <w:rPr>
            <w:rStyle w:val="Hyperlink"/>
          </w:rPr>
          <w:t>http://water.europa.eu/</w:t>
        </w:r>
      </w:hyperlink>
      <w:r w:rsidRPr="00FA5CC2">
        <w:t xml:space="preserve">) databases that are continually updated. </w:t>
      </w:r>
      <w:r w:rsidRPr="00471B61">
        <w:t>The European Commission has also funded the development of the Oppla web platform (</w:t>
      </w:r>
      <w:hyperlink r:id="rId47" w:history="1">
        <w:r w:rsidRPr="00471B61">
          <w:rPr>
            <w:rStyle w:val="Hyperlink"/>
          </w:rPr>
          <w:t>www.oppla.eu</w:t>
        </w:r>
      </w:hyperlink>
      <w:r w:rsidRPr="00471B61">
        <w:t>) that is engaging with communities of practice across the science-policy-practice nexus to provide tested methods, data and case study examples of the operationalisation of natural capital and ecosystem services. Oppla is supporting the IPBES process by contributing towards the development of the catalogue of policy sup</w:t>
      </w:r>
      <w:r>
        <w:t>port tools on the IPBES website (</w:t>
      </w:r>
      <w:hyperlink r:id="rId48" w:history="1">
        <w:r w:rsidR="001B343C" w:rsidRPr="00A25278">
          <w:rPr>
            <w:rStyle w:val="Hyperlink"/>
          </w:rPr>
          <w:t>www.ipbes.net</w:t>
        </w:r>
      </w:hyperlink>
      <w:r>
        <w:t>)</w:t>
      </w:r>
      <w:r w:rsidRPr="00471B61">
        <w:t>.</w:t>
      </w:r>
      <w:r w:rsidRPr="005477E2">
        <w:t xml:space="preserve"> There </w:t>
      </w:r>
      <w:r>
        <w:t>is</w:t>
      </w:r>
      <w:r w:rsidRPr="005477E2">
        <w:t xml:space="preserve"> also a range of global data collection exercises for biodiversity that can generate data relevant to</w:t>
      </w:r>
      <w:r>
        <w:t xml:space="preserve"> </w:t>
      </w:r>
      <w:r>
        <w:lastRenderedPageBreak/>
        <w:t>Europe and Central Asia</w:t>
      </w:r>
      <w:r w:rsidRPr="005477E2">
        <w:t xml:space="preserve"> (e.g. IUCN Red List of Threatened Species) and which</w:t>
      </w:r>
      <w:r>
        <w:t>,</w:t>
      </w:r>
      <w:r w:rsidRPr="005477E2">
        <w:t xml:space="preserve"> in some cases</w:t>
      </w:r>
      <w:r>
        <w:t>,</w:t>
      </w:r>
      <w:r w:rsidRPr="005477E2">
        <w:t xml:space="preserve"> already have explicit derivatives (e.g. </w:t>
      </w:r>
      <w:hyperlink r:id="rId49" w:history="1">
        <w:r w:rsidR="00025B9B" w:rsidRPr="00A25278">
          <w:rPr>
            <w:rStyle w:val="Hyperlink"/>
          </w:rPr>
          <w:t>http://ec.europa.eu/environment/nature/conservation/species/redlist/</w:t>
        </w:r>
      </w:hyperlink>
      <w:r w:rsidR="00025B9B">
        <w:t>)</w:t>
      </w:r>
      <w:hyperlink r:id="rId50" w:history="1"/>
      <w:r w:rsidRPr="005477E2">
        <w:t>.</w:t>
      </w:r>
    </w:p>
    <w:p w14:paraId="5BC8164B" w14:textId="0D7DDD8F" w:rsidR="00681350" w:rsidRPr="00E3774D" w:rsidRDefault="00681350" w:rsidP="001E43D4">
      <w:pPr>
        <w:spacing w:line="240" w:lineRule="auto"/>
      </w:pPr>
      <w:r w:rsidRPr="000F330E">
        <w:t>Outside of the European Union, the most consistent peer-reviewed activity for making inventories of the conservation status of endangered species is the development and maintenance of national red lists, while the current trends are usually reported in annual assessments of the state of environment and natural resources (e.g. see</w:t>
      </w:r>
      <w:r>
        <w:t xml:space="preserve"> </w:t>
      </w:r>
      <w:r w:rsidR="00A343C5">
        <w:fldChar w:fldCharType="begin" w:fldLock="1"/>
      </w:r>
      <w:r w:rsidR="00A343C5">
        <w:instrText>ADDIN CSL_CITATION { "citationItems" : [ { "id" : "ITEM-1", "itemData" : { "URL" : "http://www.minpriroda.gov.by/ru/ecoza2015/", "accessed" : { "date-parts" : [ [ "2017", "12", "8" ] ] }, "author" : [ { "dropping-particle" : "", "family"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given" : "", "non-dropping-particle" : "", "parse-names" : false, "suffix" : "" } ], "id" : "ITEM-1", "issued" : { "date-parts" : [ [ "0" ] ] }, "title" : "Environmental Bulletin 2015 [\u042d\u043a\u043e\u043b\u043e\u0433\u0438\u0447\u0435\u0441\u043a\u0438\u0439 \u0431\u044e\u043b\u043b\u0435\u0442\u0435\u043d\u044c \u0437\u0430 2015 \u0433\u043e\u0434]", "type" : "webpage" }, "uris" : [ "http://www.mendeley.com/documents/?uuid=5c79a073-7ebd-4657-a89b-b6261d3d3d66" ] } ], "mendeley" : { "formattedCitation"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n.d.)", "plainTextFormattedCitation"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n.d.)", "previouslyFormattedCitation"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n.d.)" }, "properties" : {  }, "schema" : "https://github.com/citation-style-language/schema/raw/master/csl-citation.json" }</w:instrText>
      </w:r>
      <w:r w:rsidR="00A343C5">
        <w:fldChar w:fldCharType="separate"/>
      </w:r>
      <w:r w:rsidR="00A343C5">
        <w:t>Government</w:t>
      </w:r>
      <w:r w:rsidR="00A343C5" w:rsidRPr="00C178BD">
        <w:t xml:space="preserve"> of Belarus</w:t>
      </w:r>
      <w:r w:rsidR="006E1646">
        <w:t>,</w:t>
      </w:r>
      <w:r w:rsidR="00A343C5" w:rsidRPr="00C178BD">
        <w:t xml:space="preserve"> n.d.</w:t>
      </w:r>
      <w:r w:rsidR="00A343C5">
        <w:fldChar w:fldCharType="end"/>
      </w:r>
      <w:r>
        <w:t>;</w:t>
      </w:r>
      <w:r w:rsidRPr="000F330E">
        <w:t xml:space="preserve"> </w:t>
      </w:r>
      <w:r>
        <w:fldChar w:fldCharType="begin" w:fldLock="1"/>
      </w:r>
      <w:r>
        <w:instrText>ADDIN CSL_CITATION { "citationItems" : [ { "id" : "ITEM-1", "itemData" : { "ISBN" : "9785956200964", "author" : [ { "dropping-particle" : "", "family" : "Minprirody of Russia [\u041c\u0438\u043d\u043f\u0440\u0438\u0440\u043e\u0434\u044b \u0420\u043e\u0441\u0441\u0438\u0438]", "given" : "", "non-dropping-particle" : "", "parse-names" : false, "suffix" : "" } ], "id" : "ITEM-1", "issued" : { "date-parts" : [ [ "2016" ] ] }, "number-of-pages" : "639", "publisher" : "Minprirody of Russia; NIA-Priroda [\u041c\u0438\u043d\u043f\u0440\u0438\u0440\u043e\u0434\u044b \u0420\u043e\u0441\u0441\u0438\u0438; \u041d\u0418\u0410-\u041f\u0440\u0438\u0440\u043e\u0434\u0430]", "publisher-place" : "Moscow", "title" : "\u0413\u043e\u0441\u0443\u0434\u0430\u0440\u0441\u0442\u0432\u0435\u043d\u043d\u044b\u0439 \u0434\u043e\u043a\u043b\u0430\u0434 \u00ab\u041e \u0441\u043e\u0441\u0442\u043e\u044f\u043d\u0438\u0438 \u0438 \u043e\u0431 \u043e\u0445\u0440\u0430\u043d\u0435 \u043e\u043a\u0440\u0443\u0436\u0430\u044e\u0449\u0435\u0439 \u0441\u0440\u0435\u0434\u044b \u0420\u043e\u0441\u0441\u0438\u0439\u0441\u043a\u043e\u0439 \u0424\u0435\u0434\u0435\u0440\u0430\u0446\u0438\u0438 \u0432 2015 \u0433\u043e\u0434\u0443\u00bb [State report \"The status of environment of the Russian Federation in 2015\"]", "type" : "book" }, "uris" : [ "http://www.mendeley.com/documents/?uuid=906a7fe8-c2e0-445f-b90b-f77903f30518" ] } ], "mendeley" : { "formattedCitation" : "(Minprirody of Russia [\u041c\u0438\u043d\u043f\u0440\u0438\u0440\u043e\u0434\u044b \u0420\u043e\u0441\u0441\u0438\u0438], 2016)", "plainTextFormattedCitation" : "(Minprirody of Russia [\u041c\u0438\u043d\u043f\u0440\u0438\u0440\u043e\u0434\u044b \u0420\u043e\u0441\u0441\u0438\u0438], 2016)", "previouslyFormattedCitation" : "(Minprirody of Russia [\u041c\u0438\u043d\u043f\u0440\u0438\u0440\u043e\u0434\u044b \u0420\u043e\u0441\u0441\u0438\u0438], 2016)" }, "properties" : {  }, "schema" : "https://github.com/citation-style-language/schema/raw/master/csl-citation.json" }</w:instrText>
      </w:r>
      <w:r>
        <w:fldChar w:fldCharType="separate"/>
      </w:r>
      <w:r w:rsidRPr="00C178BD">
        <w:t>Minprirody of Russia, 2016</w:t>
      </w:r>
      <w:r>
        <w:fldChar w:fldCharType="end"/>
      </w:r>
      <w:r>
        <w:t>)</w:t>
      </w:r>
      <w:r w:rsidRPr="000F330E">
        <w:t>. Such assessments are based on the outcomes of national program</w:t>
      </w:r>
      <w:r w:rsidR="00041CA6">
        <w:t>me</w:t>
      </w:r>
      <w:r w:rsidRPr="000F330E">
        <w:t>s of biodiversity monitoring, which are typically run by research institutes of national academies of science or national ministries of environments (or their equivalents). National red lists are based on national lists of endangered species and published as Red Books. The Red Book of Belarus is published about every 10 years (in 1981, 1993, 2006 and the new edition is pending as of 2017</w:t>
      </w:r>
      <w:r>
        <w:t xml:space="preserve"> </w:t>
      </w:r>
      <w:r>
        <w:fldChar w:fldCharType="begin" w:fldLock="1"/>
      </w:r>
      <w:r>
        <w:instrText>ADDIN CSL_CITATION { "citationItems" : [ { "id" : "ITEM-1", "itemData" : { "URL" : "http://www.minpriroda.gov.by/ru/ecoza2015/", "accessed" : { "date-parts" : [ [ "2017", "12", "8" ] ] }, "author" : [ { "dropping-particle" : "", "family"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given" : "", "non-dropping-particle" : "", "parse-names" : false, "suffix" : "" } ], "id" : "ITEM-1", "issued" : { "date-parts" : [ [ "0" ] ] }, "title" : "Environmental Bulletin 2015 [\u042d\u043a\u043e\u043b\u043e\u0433\u0438\u0447\u0435\u0441\u043a\u0438\u0439 \u0431\u044e\u043b\u043b\u0435\u0442\u0435\u043d\u044c \u0437\u0430 2015 \u0433\u043e\u0434]", "type" : "webpage" }, "uris" : [ "http://www.mendeley.com/documents/?uuid=5c79a073-7ebd-4657-a89b-b6261d3d3d66" ] } ], "mendeley" : { "formattedCitation"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n.d.)", "plainTextFormattedCitation"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n.d.)", "previouslyFormattedCitation" : "(Ministry of Natural Resources and Environmental Protection of the Republic of Belarus [\u041c\u0438\u043d\u0438\u0441\u0442\u0435\u0440\u0441\u0442\u0432\u043e \u043f\u0440\u0438\u0440\u043e\u0434\u043d\u044b\u0445 \u0440\u0435\u0441\u0443\u0440\u0441\u043e\u0432 \u0438 \u043e\u0445\u0440\u0430\u043d\u044b \u043e\u043a\u0440\u0443\u0436\u0430\u044e\u0449\u0435\u0439 \u0441\u0440\u0435\u0434\u044b \u0420\u0435\u0441\u043f\u0443\u0431\u043b\u0438\u043a\u0438 \u0411\u0435\u043b\u0430\u0440\u0443\u0441\u044c], n.d.)" }, "properties" : {  }, "schema" : "https://github.com/citation-style-language/schema/raw/master/csl-citation.json" }</w:instrText>
      </w:r>
      <w:r>
        <w:fldChar w:fldCharType="separate"/>
      </w:r>
      <w:r w:rsidRPr="00997B2E">
        <w:t>(</w:t>
      </w:r>
      <w:r w:rsidR="00A343C5">
        <w:t>Government</w:t>
      </w:r>
      <w:r w:rsidRPr="00997B2E">
        <w:t xml:space="preserve"> of Belarus, n.d.)</w:t>
      </w:r>
      <w:r>
        <w:fldChar w:fldCharType="end"/>
      </w:r>
      <w:r w:rsidRPr="000F330E">
        <w:t xml:space="preserve">. Others are one-off publications, such as the Red Book of Russia, published in 2001, while the actual red lists can be available as online databases. In Russia, red lists are kept (and subsequently published as a Red Book) by most of the members of the Federation </w:t>
      </w:r>
      <w:r>
        <w:fldChar w:fldCharType="begin" w:fldLock="1"/>
      </w:r>
      <w:r>
        <w:instrText>ADDIN CSL_CITATION { "citationItems" : [ { "id" : "ITEM-1", "itemData" : { "URL" : "http://oopt.aari.ru/rbdata", "accessed" : { "date-parts" : [ [ "2017", "12", "8" ] ] }, "author" : [ { "dropping-particle" : "", "family" : "Federal State Budgetary Institution \u2013 Arctic and Antarctic Research Institute [\u0424\u0413\u0411\u0423 \"\u0410\u0410\u041d\u0418\u0418\"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given" : "", "non-dropping-particle" : "", "parse-names" : false, "suffix" : "" } ], "id" : "ITEM-1", "issued" : { "date-parts" : [ [ "0" ] ] }, "title" : "\u041a\u0440\u0430\u0441\u043d\u044b\u0435 \u043a\u043d\u0438\u0433\u0438. \u0417\u0430\u043a\u043e\u043d\u043e\u0434\u0430\u0442\u0435\u043b\u044c\u0441\u0442\u0432\u043e \u0432 \u0441\u0444\u0435\u0440\u0435 \u043e\u0445\u0440\u0430\u043d\u044b \u0436\u0438\u0432\u043e\u0442\u043d\u043e\u0433\u043e \u0438 \u0440\u0430\u0441\u0442\u0438\u0442\u0435\u043b\u044c\u043d\u043e\u0433\u043e \u043c\u0438\u0440\u0430 [The Red Books. The legislation in the sphere of protection of flora and fauna]", "type" : "webpage" }, "uris" : [ "http://www.mendeley.com/documents/?uuid=7f1bb3c7-8cb0-41f2-b9be-29e2e6bc73d8" ] } ], "mendeley" : { "formattedCitation" : "(Federal State Budgetary Institution \u2013 Arctic and Antarctic Research Institute [\u0424\u0413\u0411\u0423 \u201c\u0410\u0410\u041d\u0418\u0418\u201d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n.d.-b)", "plainTextFormattedCitation" : "(Federal State Budgetary Institution \u2013 Arctic and Antarctic Research Institute [\u0424\u0413\u0411\u0423 \u201c\u0410\u0410\u041d\u0418\u0418\u201d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n.d.-b)", "previouslyFormattedCitation" : "(Federal State Budgetary Institution \u2013 Arctic and Antarctic Research Institute [\u0424\u0413\u0411\u0423 \u201c\u0410\u0410\u041d\u0418\u0418\u201d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n.d.-b)" }, "properties" : {  }, "schema" : "https://github.com/citation-style-language/schema/raw/master/csl-citation.json" }</w:instrText>
      </w:r>
      <w:r>
        <w:fldChar w:fldCharType="separate"/>
      </w:r>
      <w:r w:rsidRPr="00E3774D">
        <w:t>(</w:t>
      </w:r>
      <w:r w:rsidR="00E3774D">
        <w:rPr>
          <w:lang w:val="en-US"/>
        </w:rPr>
        <w:t>FSBI AARI</w:t>
      </w:r>
      <w:r w:rsidR="00240A98">
        <w:t>, n.d.-</w:t>
      </w:r>
      <w:r w:rsidRPr="00E3774D">
        <w:t>b</w:t>
      </w:r>
      <w:r w:rsidRPr="00AF4167">
        <w:t>)</w:t>
      </w:r>
      <w:r>
        <w:fldChar w:fldCharType="end"/>
      </w:r>
      <w:r w:rsidRPr="000F330E">
        <w:t>. In addition, national academies of science or botanical and zoological NGOs or agencies of ministries of environment, maintain national inventories of plant or animal species (e.g.</w:t>
      </w:r>
      <w:r>
        <w:t xml:space="preserve"> </w:t>
      </w:r>
      <w:r>
        <w:fldChar w:fldCharType="begin" w:fldLock="1"/>
      </w:r>
      <w:r>
        <w:instrText>ADDIN CSL_CITATION { "citationItems" : [ { "id" : "ITEM-1", "itemData" : { "URL" : "http://hbc.bas-net.by/plantae/", "accessed" : { "date-parts" : [ [ "2017", "12", "8" ] ] }, "author" : [ { "dropping-particle" : "", "family" : "Herbarium of CBG NASB MSKH [\u0413\u0435\u0440\u0431\u0430\u0440\u0438\u0439 \u0426\u0411\u0421 \u041d\u0410\u041d \u0411\u0435\u043b\u0430\u0440\u0443\u0441\u0438 MSKH]", "given" : "", "non-dropping-particle" : "", "parse-names" : false, "suffix" : "" } ], "id" : "ITEM-1", "issued" : { "date-parts" : [ [ "0" ] ] }, "title" : "\u0420\u0430\u0441\u0442\u0435\u043d\u0438\u044f \u0411\u0435\u043b\u0430\u0440\u0443\u0441\u0438 [Plants of Belarus]", "type" : "webpage" }, "uris" : [ "http://www.mendeley.com/documents/?uuid=6d49040f-01b3-44a0-b3e8-a5aa717a1a68" ] } ], "mendeley" : { "formattedCitation" : "(Herbarium of CBG NASB MSKH [\u0413\u0435\u0440\u0431\u0430\u0440\u0438\u0439 \u0426\u0411\u0421 \u041d\u0410\u041d \u0411\u0435\u043b\u0430\u0440\u0443\u0441\u0438 MSKH], n.d.)", "plainTextFormattedCitation" : "(Herbarium of CBG NASB MSKH [\u0413\u0435\u0440\u0431\u0430\u0440\u0438\u0439 \u0426\u0411\u0421 \u041d\u0410\u041d \u0411\u0435\u043b\u0430\u0440\u0443\u0441\u0438 MSKH], n.d.)", "previouslyFormattedCitation" : "(Herbarium of CBG NASB MSKH [\u0413\u0435\u0440\u0431\u0430\u0440\u0438\u0439 \u0426\u0411\u0421 \u041d\u0410\u041d \u0411\u0435\u043b\u0430\u0440\u0443\u0441\u0438 MSKH], n.d.)" }, "properties" : {  }, "schema" : "https://github.com/citation-style-language/schema/raw/master/csl-citation.json" }</w:instrText>
      </w:r>
      <w:r>
        <w:fldChar w:fldCharType="separate"/>
      </w:r>
      <w:r w:rsidRPr="00B1197B">
        <w:t>Herbarium of CBG NASB MSKH</w:t>
      </w:r>
      <w:r w:rsidR="006E1646">
        <w:t>,</w:t>
      </w:r>
      <w:r>
        <w:t xml:space="preserve"> </w:t>
      </w:r>
      <w:r w:rsidRPr="00B1197B">
        <w:t>n.d.</w:t>
      </w:r>
      <w:r>
        <w:fldChar w:fldCharType="end"/>
      </w:r>
      <w:r>
        <w:t>)</w:t>
      </w:r>
      <w:r w:rsidRPr="000F330E">
        <w:t xml:space="preserve"> or of the biodiversity of protected areas (e.g.</w:t>
      </w:r>
      <w:r>
        <w:t xml:space="preserve"> </w:t>
      </w:r>
      <w:r>
        <w:fldChar w:fldCharType="begin" w:fldLock="1"/>
      </w:r>
      <w:r>
        <w:instrText>ADDIN CSL_CITATION { "citationItems" : [ { "id" : "ITEM-1", "itemData" : { "URL" : "http://oopt.aari.ru/bio", "accessed" : { "date-parts" : [ [ "2017", "12", "8" ] ] }, "author" : [ { "dropping-particle" : "", "family" : "Federal State Budgetary Institution \u2013 Arctic and Antarctic Research Institute [\u0424\u0413\u0411\u0423 \"\u0410\u0410\u041d\u0418\u0418\"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given" : "", "non-dropping-particle" : "", "parse-names" : false, "suffix" : "" } ], "id" : "ITEM-1", "issued" : { "date-parts" : [ [ "0" ] ] }, "title" : "\u0411\u0430\u0437\u0430 \u0431\u0438\u043e\u0440\u0430\u0437\u043d\u043e\u043e\u0431\u0440\u0430\u0437\u0438\u044f [Biodiversity Database]", "type" : "webpage" }, "uris" : [ "http://www.mendeley.com/documents/?uuid=5751db70-eb72-4e3e-8674-7c6512583a63" ] } ], "mendeley" : { "formattedCitation" : "(Federal State Budgetary Institution \u2013 Arctic and Antarctic Research Institute [\u0424\u0413\u0411\u0423 \u201c\u0410\u0410\u041d\u0418\u0418\u201d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n.d.-a)", "plainTextFormattedCitation" : "(Federal State Budgetary Institution \u2013 Arctic and Antarctic Research Institute [\u0424\u0413\u0411\u0423 \u201c\u0410\u0410\u041d\u0418\u0418\u201d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n.d.-a)", "previouslyFormattedCitation" : "(Federal State Budgetary Institution \u2013 Arctic and Antarctic Research Institute [\u0424\u0413\u0411\u0423 \u201c\u0410\u0410\u041d\u0418\u0418\u201d - \u0424\u0435\u0434\u0435\u0440\u0430\u043b\u044c\u043d\u043e\u0435 \u0433\u043e\u0441\u0443\u0434\u0430\u0440\u0441\u0442\u0432\u0435\u043d\u043d\u043e\u0435 \u0431\u044e\u0434\u0436\u0435\u0442\u043d\u043e\u0435 \u0443\u0447\u0440\u0435\u0436\u0434\u0435\u043d\u0438\u0435 \u0410\u0420\u041a\u0422\u0418\u0427\u0415\u0421\u041a\u0418\u0419 \u0418 \u0410\u041d\u0422\u0410\u0420\u041a\u0422\u0418\u0427\u0415\u0421\u041a\u0418\u0419 \u041d\u0410\u0423\u0427\u041d\u041e-\u0418\u0421\u0421\u041b\u0415\u0414\u041e\u0412\u0410\u0422\u0415\u041b\u042c\u0421\u041a\u0418\u0419 \u0418\u041d\u0421\u0422\u0418\u0422\u0423\u0422], n.d.-a)" }, "properties" : {  }, "schema" : "https://github.com/citation-style-language/schema/raw/master/csl-citation.json" }</w:instrText>
      </w:r>
      <w:r>
        <w:fldChar w:fldCharType="separate"/>
      </w:r>
      <w:r w:rsidR="00E3774D" w:rsidRPr="00E3774D">
        <w:rPr>
          <w:lang w:val="en-US"/>
        </w:rPr>
        <w:t>FSBI AARI</w:t>
      </w:r>
      <w:r w:rsidR="006E1646">
        <w:rPr>
          <w:lang w:val="en-US"/>
        </w:rPr>
        <w:t>,</w:t>
      </w:r>
      <w:r w:rsidRPr="00E3774D">
        <w:t xml:space="preserve"> n.d.-a</w:t>
      </w:r>
      <w:r w:rsidRPr="00AF4167">
        <w:t>)</w:t>
      </w:r>
      <w:r>
        <w:fldChar w:fldCharType="end"/>
      </w:r>
      <w:r w:rsidRPr="000F330E">
        <w:t>. The initiatives driven by the non-governmental sector are usually less comprehensive, although some ambitious projects should not be overlooked, e.g</w:t>
      </w:r>
      <w:r w:rsidRPr="00B1197B">
        <w:t>. BIODAT in Russia</w:t>
      </w:r>
      <w:r>
        <w:t xml:space="preserve"> </w:t>
      </w:r>
      <w:r>
        <w:fldChar w:fldCharType="begin" w:fldLock="1"/>
      </w:r>
      <w:r>
        <w:instrText>ADDIN CSL_CITATION { "citationItems" : [ { "id" : "ITEM-1", "itemData" : { "id" : "ITEM-1", "issued" : { "date-parts" : [ [ "0" ] ] }, "title" : "BioDat", "type" : "webpage" }, "uris" : [ "http://www.mendeley.com/documents/?uuid=1ad7c4ba-2974-42c9-8094-46c8edff43bc" ] } ], "mendeley" : { "formattedCitation" : "(\u201cBioDat,\u201d n.d.)", "plainTextFormattedCitation" : "(\u201cBioDat,\u201d n.d.)", "previouslyFormattedCitation" : "(\u201cBioDat,\u201d n.d.)" }, "properties" : {  }, "schema" : "https://github.com/citation-style-language/schema/raw/master/csl-citation.json" }</w:instrText>
      </w:r>
      <w:r>
        <w:fldChar w:fldCharType="separate"/>
      </w:r>
      <w:r w:rsidRPr="00B1197B">
        <w:t>(Bio</w:t>
      </w:r>
      <w:r w:rsidR="009F2BBB">
        <w:t>d</w:t>
      </w:r>
      <w:r w:rsidRPr="00B1197B">
        <w:t xml:space="preserve">at, </w:t>
      </w:r>
      <w:r w:rsidR="009F2BBB">
        <w:t>2017</w:t>
      </w:r>
      <w:r w:rsidRPr="00B1197B">
        <w:t>)</w:t>
      </w:r>
      <w:r>
        <w:fldChar w:fldCharType="end"/>
      </w:r>
      <w:r w:rsidRPr="00B1197B">
        <w:t xml:space="preserve"> or biodiversity monitoring in the Ukraine </w:t>
      </w:r>
      <w:r>
        <w:fldChar w:fldCharType="begin" w:fldLock="1"/>
      </w:r>
      <w:r>
        <w:instrText>ADDIN CSL_CITATION { "citationItems" : [ { "id" : "ITEM-1", "itemData" : { "URL" : "http://biomon.org/", "accessed" : { "date-parts" : [ [ "2017", "12", "8" ] ] }, "id" : "ITEM-1", "issued" : { "date-parts" : [ [ "0" ] ] }, "title" : "Biodiversity Monitoring in Ukraine", "type" : "webpage" }, "uris" : [ "http://www.mendeley.com/documents/?uuid=d7e1ffc1-2761-4a59-8743-2dae3bcb88a9" ] } ], "mendeley" : { "formattedCitation" : "(\u201cBiodiversity Monitoring in Ukraine,\u201d n.d.)", "plainTextFormattedCitation" : "(\u201cBiodiversity Monitoring in Ukraine,\u201d n.d.)", "previouslyFormattedCitation" : "(\u201cBiodiversity Monitoring in Ukraine,\u201d n.d.)" }, "properties" : {  }, "schema" : "https://github.com/citation-style-language/schema/raw/master/csl-citation.json" }</w:instrText>
      </w:r>
      <w:r>
        <w:fldChar w:fldCharType="separate"/>
      </w:r>
      <w:r w:rsidR="00240A98">
        <w:t>(</w:t>
      </w:r>
      <w:r w:rsidRPr="00D06339">
        <w:t>Biod</w:t>
      </w:r>
      <w:r w:rsidR="00240A98">
        <w:t>iversity Monitoring in Ukraine,</w:t>
      </w:r>
      <w:r w:rsidRPr="00D06339">
        <w:t xml:space="preserve"> n.d.</w:t>
      </w:r>
      <w:r w:rsidRPr="00671215">
        <w:t>)</w:t>
      </w:r>
      <w:r>
        <w:fldChar w:fldCharType="end"/>
      </w:r>
      <w:r w:rsidRPr="00B1197B">
        <w:t>.</w:t>
      </w:r>
    </w:p>
    <w:p w14:paraId="260C26D8" w14:textId="0DB200B2" w:rsidR="00681350" w:rsidRPr="005477E2" w:rsidRDefault="00681350" w:rsidP="001E43D4">
      <w:pPr>
        <w:pStyle w:val="NoSpacing"/>
        <w:spacing w:after="120"/>
        <w:jc w:val="both"/>
        <w:rPr>
          <w:rFonts w:cs="Calibri"/>
          <w:color w:val="000000"/>
        </w:rPr>
      </w:pPr>
      <w:r w:rsidRPr="008465D7">
        <w:rPr>
          <w:b/>
        </w:rPr>
        <w:t>Heterogeneity of data and knowledge across the region</w:t>
      </w:r>
      <w:r w:rsidRPr="008465D7">
        <w:t>.</w:t>
      </w:r>
      <w:r w:rsidRPr="008465D7">
        <w:rPr>
          <w:b/>
        </w:rPr>
        <w:t xml:space="preserve"> </w:t>
      </w:r>
      <w:r w:rsidRPr="008465D7">
        <w:rPr>
          <w:rFonts w:cs="Calibri"/>
          <w:color w:val="000000"/>
        </w:rPr>
        <w:t>Knowledge of biodiversity is not spread evenly across taxa and there</w:t>
      </w:r>
      <w:r w:rsidRPr="008465D7">
        <w:rPr>
          <w:rFonts w:ascii="Calibri" w:hAnsi="Calibri"/>
        </w:rPr>
        <w:t xml:space="preserve"> is considerable bias in the coverage of different broad-level taxonomic groups both globally and within Europe and Central Asia (see </w:t>
      </w:r>
      <w:r w:rsidRPr="007D237C">
        <w:rPr>
          <w:rFonts w:ascii="Calibri" w:hAnsi="Calibri"/>
          <w:b/>
        </w:rPr>
        <w:t>Figure 1.14</w:t>
      </w:r>
      <w:r>
        <w:rPr>
          <w:rFonts w:ascii="Calibri" w:hAnsi="Calibri"/>
        </w:rPr>
        <w:t xml:space="preserve"> </w:t>
      </w:r>
      <w:r w:rsidRPr="008465D7">
        <w:rPr>
          <w:rFonts w:ascii="Calibri" w:hAnsi="Calibri"/>
        </w:rPr>
        <w:t>and</w:t>
      </w:r>
      <w:r>
        <w:rPr>
          <w:rFonts w:ascii="Calibri" w:hAnsi="Calibri"/>
        </w:rPr>
        <w:t xml:space="preserve"> </w:t>
      </w:r>
      <w:r w:rsidRPr="007D237C">
        <w:rPr>
          <w:rFonts w:ascii="Calibri" w:hAnsi="Calibri"/>
          <w:b/>
        </w:rPr>
        <w:t>Figure 1.15</w:t>
      </w:r>
      <w:r w:rsidRPr="008465D7">
        <w:rPr>
          <w:rFonts w:ascii="Calibri" w:hAnsi="Calibri"/>
        </w:rPr>
        <w:t xml:space="preserve">). Whilst over 1.64 million species have been described on Earth </w:t>
      </w:r>
      <w:r>
        <w:rPr>
          <w:rFonts w:ascii="Calibri" w:hAnsi="Calibri"/>
        </w:rPr>
        <w:fldChar w:fldCharType="begin" w:fldLock="1"/>
      </w:r>
      <w:r>
        <w:rPr>
          <w:rFonts w:ascii="Calibri" w:hAnsi="Calibri"/>
        </w:rPr>
        <w:instrText>ADDIN CSL_CITATION { "citationItems" : [ { "id" : "ITEM-1", "itemData" : { "URL" : "http://www.catalogueoflife.org/annual-checklist/2016/info/ac", "accessed" : { "date-parts" : [ [ "2017", "12", "7" ] ] }, "id" : "ITEM-1", "issued" : { "date-parts" : [ [ "0" ] ] }, "title" : "Catalogue of Life: 2016 Annual Checklist", "type" : "webpage" }, "uris" : [ "http://www.mendeley.com/documents/?uuid=cff1e588-1e67-4860-bf40-482191d200f2" ] } ], "mendeley" : { "formattedCitation" : "(\u201cCatalogue of Life: 2016 Annual Checklist,\u201d n.d.)", "plainTextFormattedCitation" : "(\u201cCatalogue of Life: 2016 Annual Checklist,\u201d n.d.)", "previouslyFormattedCitation" : "(\u201cCatalogue of Life: 2016 Annual Checklist,\u201d n.d.)" }, "properties" : {  }, "schema" : "https://github.com/citation-style-language/schema/raw/master/csl-citation.json" }</w:instrText>
      </w:r>
      <w:r>
        <w:rPr>
          <w:rFonts w:ascii="Calibri" w:hAnsi="Calibri"/>
        </w:rPr>
        <w:fldChar w:fldCharType="separate"/>
      </w:r>
      <w:r w:rsidRPr="008B1FAF">
        <w:rPr>
          <w:rFonts w:ascii="Calibri" w:hAnsi="Calibri"/>
        </w:rPr>
        <w:t xml:space="preserve">(Catalogue of Life, </w:t>
      </w:r>
      <w:r w:rsidR="009F2BBB">
        <w:rPr>
          <w:rFonts w:ascii="Calibri" w:hAnsi="Calibri"/>
        </w:rPr>
        <w:t>2016</w:t>
      </w:r>
      <w:r w:rsidRPr="008B1FAF">
        <w:rPr>
          <w:rFonts w:ascii="Calibri" w:hAnsi="Calibri"/>
        </w:rPr>
        <w:t>)</w:t>
      </w:r>
      <w:r>
        <w:rPr>
          <w:rFonts w:ascii="Calibri" w:hAnsi="Calibri"/>
        </w:rPr>
        <w:fldChar w:fldCharType="end"/>
      </w:r>
      <w:r w:rsidRPr="008465D7">
        <w:rPr>
          <w:rFonts w:ascii="Calibri" w:hAnsi="Calibri"/>
        </w:rPr>
        <w:t xml:space="preserve"> out of a global total of about 8 million </w:t>
      </w:r>
      <w:r w:rsidRPr="008465D7">
        <w:rPr>
          <w:rFonts w:ascii="Calibri" w:hAnsi="Calibri"/>
        </w:rPr>
        <w:fldChar w:fldCharType="begin" w:fldLock="1"/>
      </w:r>
      <w:r w:rsidRPr="00437BF8">
        <w:rPr>
          <w:rFonts w:ascii="Calibri" w:hAnsi="Calibri"/>
        </w:rPr>
        <w:instrText>ADDIN CSL_CITATION { "citationItems" : [ { "id" : "ITEM-1", "itemData" : { "DOI" : "10.1371/journal.pbio.1001127", "ISBN" : "1545-7885 (Electronic)\\n1544-9173 (Linking)", "ISSN" : "15449173", "PMID" : "21886479", "abstract" : "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u00b1 1.3 million SE) eukaryotic species globally, of which ~2.2 million (\u00b1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 "author" : [ { "dropping-particle" : "", "family" : "Mora", "given" : "Camilo", "non-dropping-particle" : "", "parse-names" : false, "suffix" : "" }, { "dropping-particle" : "", "family" : "Tittensor", "given" : "Derek P.", "non-dropping-particle" : "", "parse-names" : false, "suffix" : "" }, { "dropping-particle" : "", "family" : "Adl", "given" : "Sina", "non-dropping-particle" : "", "parse-names" : false, "suffix" : "" }, { "dropping-particle" : "", "family" : "Simpson", "given" : "Alastair G B", "non-dropping-particle" : "", "parse-names" : false, "suffix" : "" }, { "dropping-particle" : "", "family" : "Worm", "given" : "Boris", "non-dropping-particle" : "", "parse-names" : false, "suffix" : "" } ], "container-title" : "PLoS Biology", "id" : "ITEM-1", "issue" : "8", "issued" : { "date-parts" : [ [ "2011" ] ] }, "page" : "1-9", "title" : "How many species are there on earth and in the ocean?", "type" : "article-journal", "volume" : "9" }, "uris" : [ "http://www.mendeley.com/documents/?uuid=ca9cc648-02e0-4624-a558-7d978acd1aaf" ] } ], "mendeley" : { "formattedCitation" : "(Mora, Tittensor, Adl, Simpson, &amp; Worm, 2011)", "plainTextFormattedCitation" : "(Mora, Tittensor, Adl, Simpson, &amp; Worm, 2011)", "previouslyFormattedCitation" : "(Mora, Tittensor, Adl, Simpson, &amp; Worm, 2011)" }, "properties" : {  }, "schema" : "https://github.com/citation-style-language/schema/raw/master/csl-citation.json" }</w:instrText>
      </w:r>
      <w:r w:rsidRPr="008465D7">
        <w:rPr>
          <w:rFonts w:ascii="Calibri" w:hAnsi="Calibri"/>
        </w:rPr>
        <w:fldChar w:fldCharType="separate"/>
      </w:r>
      <w:r w:rsidRPr="00437BF8">
        <w:rPr>
          <w:rFonts w:ascii="Calibri" w:hAnsi="Calibri"/>
        </w:rPr>
        <w:t>(Mora</w:t>
      </w:r>
      <w:r>
        <w:rPr>
          <w:rFonts w:ascii="Calibri" w:eastAsia="Calibri" w:hAnsi="Calibri" w:cs="Calibri"/>
          <w:lang w:eastAsia="en-GB"/>
        </w:rPr>
        <w:t xml:space="preserve"> </w:t>
      </w:r>
      <w:r w:rsidR="00C56B4E" w:rsidRPr="00C56B4E">
        <w:rPr>
          <w:rFonts w:ascii="Calibri" w:eastAsia="Calibri" w:hAnsi="Calibri" w:cs="Calibri"/>
          <w:i/>
          <w:lang w:eastAsia="en-GB"/>
        </w:rPr>
        <w:t>et al.</w:t>
      </w:r>
      <w:r w:rsidRPr="00437BF8">
        <w:rPr>
          <w:rFonts w:ascii="Calibri" w:hAnsi="Calibri"/>
        </w:rPr>
        <w:t>, 2011)</w:t>
      </w:r>
      <w:r w:rsidRPr="008465D7">
        <w:rPr>
          <w:rFonts w:ascii="Calibri" w:hAnsi="Calibri"/>
        </w:rPr>
        <w:fldChar w:fldCharType="end"/>
      </w:r>
      <w:r w:rsidRPr="008465D7">
        <w:rPr>
          <w:rFonts w:ascii="Calibri" w:hAnsi="Calibri"/>
        </w:rPr>
        <w:t xml:space="preserve">, only </w:t>
      </w:r>
      <w:r w:rsidRPr="008B1FAF">
        <w:rPr>
          <w:rFonts w:cs="Calibri"/>
          <w:color w:val="000000"/>
        </w:rPr>
        <w:t xml:space="preserve">82,954 have been assessed by 31 October 2016 on the IUCN Red List of Threatened Species. At more detailed scales, full assessments have been made of smaller subsets of species within some groups including the following taxonomic groups: amphibians, reef-building corals, chameleons, seasnakes, sharks and rays, tarpons and ladyfishes, parrotfishes and surgeonfishes, groupers, tunas and billfishes, hagfishes, angelfishes, blennies, butterflyfishes, picarels, porgies, pufferfishes, seabreams, sturgeon, wrasses, freshwater caridean shrimps, cone snails, freshwater crabs, freshwater crayfish, lobsters, cacti, conifers, cycads, seagrasses and plant species occurring in mangrove ecosystems </w:t>
      </w:r>
      <w:r w:rsidRPr="008B1FAF">
        <w:rPr>
          <w:rFonts w:cs="Calibri"/>
          <w:color w:val="000000"/>
        </w:rPr>
        <w:fldChar w:fldCharType="begin" w:fldLock="1"/>
      </w:r>
      <w:r w:rsidRPr="00437BF8">
        <w:rPr>
          <w:rFonts w:cs="Calibri"/>
          <w:color w:val="000000"/>
        </w:rPr>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9b0fd73-2db5-438f-8a99-395e3b40b344" ] } ], "mendeley" : { "formattedCitation" : "(Brooks et al., 2016)", "plainTextFormattedCitation" : "(Brooks et al., 2016)", "previouslyFormattedCitation" : "(Brooks et al., 2016)" }, "properties" : {  }, "schema" : "https://github.com/citation-style-language/schema/raw/master/csl-citation.json" }</w:instrText>
      </w:r>
      <w:r w:rsidRPr="008B1FAF">
        <w:rPr>
          <w:rFonts w:cs="Calibri"/>
          <w:color w:val="000000"/>
        </w:rPr>
        <w:fldChar w:fldCharType="separate"/>
      </w:r>
      <w:r w:rsidRPr="00437BF8">
        <w:rPr>
          <w:rFonts w:cs="Calibri"/>
          <w:color w:val="000000"/>
        </w:rPr>
        <w:t xml:space="preserve">(Brooks </w:t>
      </w:r>
      <w:r w:rsidR="00C56B4E" w:rsidRPr="00C56B4E">
        <w:rPr>
          <w:rFonts w:cs="Calibri"/>
          <w:i/>
          <w:color w:val="000000"/>
        </w:rPr>
        <w:t>et al.</w:t>
      </w:r>
      <w:r w:rsidRPr="00437BF8">
        <w:rPr>
          <w:rFonts w:cs="Calibri"/>
          <w:color w:val="000000"/>
        </w:rPr>
        <w:t>, 2016)</w:t>
      </w:r>
      <w:r w:rsidRPr="008B1FAF">
        <w:rPr>
          <w:rFonts w:cs="Calibri"/>
          <w:color w:val="000000"/>
        </w:rPr>
        <w:fldChar w:fldCharType="end"/>
      </w:r>
      <w:r w:rsidRPr="008B1FAF">
        <w:rPr>
          <w:rFonts w:cs="Calibri"/>
          <w:color w:val="000000"/>
        </w:rPr>
        <w:t>. H</w:t>
      </w:r>
      <w:r w:rsidRPr="008465D7">
        <w:rPr>
          <w:rFonts w:cs="Calibri"/>
          <w:color w:val="000000"/>
        </w:rPr>
        <w:t xml:space="preserve">owever, some groups have far less coverage, for example plants (7.1%), fungi and protists (&lt;0.001%) and </w:t>
      </w:r>
      <w:r w:rsidRPr="008465D7">
        <w:rPr>
          <w:rFonts w:ascii="Calibri" w:hAnsi="Calibri"/>
        </w:rPr>
        <w:t xml:space="preserve">invertebrates (1.4%) </w:t>
      </w:r>
      <w:r>
        <w:rPr>
          <w:rFonts w:ascii="Calibri" w:hAnsi="Calibri"/>
        </w:rPr>
        <w:fldChar w:fldCharType="begin" w:fldLock="1"/>
      </w:r>
      <w:r>
        <w:rPr>
          <w:rFonts w:ascii="Calibri" w:hAnsi="Calibri"/>
        </w:rPr>
        <w:instrText>ADDIN CSL_CITATION { "citationItems" : [ { "id" : "ITEM-1", "itemData" : { "URL" : "http://www.iucnredlist.org/about/summary-statistics#Tables_1_2", "accessed" : { "date-parts" : [ [ "2017", "12", "7" ] ] }, "author" : [ { "dropping-particle" : "", "family" : "International Union for Conservation of Nature.", "given" : "", "non-dropping-particle" : "", "parse-names" : false, "suffix" : "" } ], "id" : "ITEM-1", "issued" : { "date-parts" : [ [ "2017" ] ] }, "title" : "The IUCN Red List of Threatened Species: Summary statistics", "type" : "webpage" }, "uris" : [ "http://www.mendeley.com/documents/?uuid=4710b5bd-6c47-403c-b447-366c83c84be6" ] } ], "mendeley" : { "formattedCitation" : "(International Union for Conservation of Nature., 2017)", "plainTextFormattedCitation" : "(International Union for Conservation of Nature., 2017)", "previouslyFormattedCitation" : "(International Union for Conservation of Nature., 2017)" }, "properties" : {  }, "schema" : "https://github.com/citation-style-language/schema/raw/master/csl-citation.json" }</w:instrText>
      </w:r>
      <w:r>
        <w:rPr>
          <w:rFonts w:ascii="Calibri" w:hAnsi="Calibri"/>
        </w:rPr>
        <w:fldChar w:fldCharType="separate"/>
      </w:r>
      <w:r w:rsidRPr="008B34B4">
        <w:rPr>
          <w:rFonts w:ascii="Calibri" w:hAnsi="Calibri"/>
        </w:rPr>
        <w:t>(</w:t>
      </w:r>
      <w:r>
        <w:rPr>
          <w:rFonts w:ascii="Calibri" w:hAnsi="Calibri"/>
        </w:rPr>
        <w:t>IUCN</w:t>
      </w:r>
      <w:r w:rsidRPr="008B34B4">
        <w:rPr>
          <w:rFonts w:ascii="Calibri" w:hAnsi="Calibri"/>
        </w:rPr>
        <w:t>, 2017)</w:t>
      </w:r>
      <w:r>
        <w:rPr>
          <w:rFonts w:ascii="Calibri" w:hAnsi="Calibri"/>
        </w:rPr>
        <w:fldChar w:fldCharType="end"/>
      </w:r>
      <w:r w:rsidRPr="008465D7">
        <w:rPr>
          <w:rFonts w:cs="Calibri"/>
          <w:color w:val="000000"/>
        </w:rPr>
        <w:t>.</w:t>
      </w:r>
      <w:r w:rsidRPr="005477E2">
        <w:rPr>
          <w:rFonts w:cs="Calibri"/>
          <w:color w:val="000000"/>
        </w:rPr>
        <w:t xml:space="preserve"> </w:t>
      </w:r>
    </w:p>
    <w:p w14:paraId="3B3B0004" w14:textId="6655B5A6" w:rsidR="00681350" w:rsidRDefault="00681350" w:rsidP="001E43D4">
      <w:pPr>
        <w:spacing w:after="0" w:line="240" w:lineRule="auto"/>
      </w:pPr>
      <w:r>
        <w:rPr>
          <w:rFonts w:ascii="Calibri" w:hAnsi="Calibri" w:cs="Calibri"/>
          <w:color w:val="000000"/>
          <w:shd w:val="clear" w:color="auto" w:fill="FFFFFF"/>
        </w:rPr>
        <w:t>Europe and Central Asia</w:t>
      </w:r>
      <w:r w:rsidRPr="005477E2">
        <w:rPr>
          <w:rFonts w:ascii="Calibri" w:hAnsi="Calibri" w:cs="Calibri"/>
          <w:color w:val="000000"/>
          <w:shd w:val="clear" w:color="auto" w:fill="FFFFFF"/>
        </w:rPr>
        <w:t xml:space="preserve"> supports 2</w:t>
      </w:r>
      <w:r>
        <w:rPr>
          <w:rFonts w:ascii="Calibri" w:hAnsi="Calibri" w:cs="Calibri"/>
          <w:color w:val="000000"/>
          <w:shd w:val="clear" w:color="auto" w:fill="FFFFFF"/>
        </w:rPr>
        <w:t>,</w:t>
      </w:r>
      <w:r w:rsidRPr="005477E2">
        <w:rPr>
          <w:rFonts w:ascii="Calibri" w:hAnsi="Calibri" w:cs="Calibri"/>
          <w:color w:val="000000"/>
          <w:shd w:val="clear" w:color="auto" w:fill="FFFFFF"/>
        </w:rPr>
        <w:t>493 species that have been assessed on the IUCN Red List of Threatened Species</w:t>
      </w:r>
      <w:r>
        <w:rPr>
          <w:rFonts w:ascii="Calibri" w:hAnsi="Calibri" w:cs="Calibri"/>
          <w:color w:val="000000"/>
          <w:shd w:val="clear" w:color="auto" w:fill="FFFFFF"/>
        </w:rPr>
        <w:t>. O</w:t>
      </w:r>
      <w:r w:rsidRPr="005477E2">
        <w:rPr>
          <w:rFonts w:ascii="Calibri" w:hAnsi="Calibri" w:cs="Calibri"/>
          <w:color w:val="000000"/>
          <w:shd w:val="clear" w:color="auto" w:fill="FFFFFF"/>
        </w:rPr>
        <w:t xml:space="preserve">f this group 13% are </w:t>
      </w:r>
      <w:r>
        <w:rPr>
          <w:rFonts w:ascii="Calibri" w:hAnsi="Calibri" w:cs="Calibri"/>
          <w:color w:val="000000"/>
          <w:shd w:val="clear" w:color="auto" w:fill="FFFFFF"/>
        </w:rPr>
        <w:t>classified</w:t>
      </w:r>
      <w:r w:rsidRPr="005477E2">
        <w:rPr>
          <w:rFonts w:ascii="Calibri" w:hAnsi="Calibri" w:cs="Calibri"/>
          <w:color w:val="000000"/>
          <w:shd w:val="clear" w:color="auto" w:fill="FFFFFF"/>
        </w:rPr>
        <w:t xml:space="preserve"> as threatened </w:t>
      </w:r>
      <w:r w:rsidRPr="005477E2">
        <w:rPr>
          <w:rFonts w:ascii="Calibri" w:hAnsi="Calibri" w:cs="Calibri"/>
          <w:color w:val="000000"/>
          <w:shd w:val="clear" w:color="auto" w:fill="FFFFFF"/>
        </w:rPr>
        <w:fldChar w:fldCharType="begin" w:fldLock="1"/>
      </w:r>
      <w:r>
        <w:rPr>
          <w:rFonts w:ascii="Calibri" w:hAnsi="Calibri" w:cs="Calibri"/>
          <w:color w:val="000000"/>
          <w:shd w:val="clear" w:color="auto" w:fill="FFFFFF"/>
        </w:rPr>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9b0fd73-2db5-438f-8a99-395e3b40b344" ] } ], "mendeley" : { "formattedCitation" : "(Brooks et al., 2016)", "plainTextFormattedCitation" : "(Brooks et al., 2016)", "previouslyFormattedCitation" : "(Brooks et al., 2016)" }, "properties" : {  }, "schema" : "https://github.com/citation-style-language/schema/raw/master/csl-citation.json" }</w:instrText>
      </w:r>
      <w:r w:rsidRPr="005477E2">
        <w:rPr>
          <w:rFonts w:ascii="Calibri" w:hAnsi="Calibri" w:cs="Calibri"/>
          <w:color w:val="000000"/>
          <w:shd w:val="clear" w:color="auto" w:fill="FFFFFF"/>
        </w:rPr>
        <w:fldChar w:fldCharType="separate"/>
      </w:r>
      <w:r w:rsidRPr="00270807">
        <w:rPr>
          <w:rFonts w:ascii="Calibri" w:hAnsi="Calibri" w:cs="Calibri"/>
          <w:color w:val="000000"/>
          <w:shd w:val="clear" w:color="auto" w:fill="FFFFFF"/>
        </w:rPr>
        <w:t xml:space="preserve">(Brooks </w:t>
      </w:r>
      <w:r w:rsidR="00C56B4E" w:rsidRPr="00C56B4E">
        <w:rPr>
          <w:rFonts w:ascii="Calibri" w:hAnsi="Calibri" w:cs="Calibri"/>
          <w:i/>
          <w:color w:val="000000"/>
          <w:shd w:val="clear" w:color="auto" w:fill="FFFFFF"/>
        </w:rPr>
        <w:t>et al.</w:t>
      </w:r>
      <w:r w:rsidRPr="00270807">
        <w:rPr>
          <w:rFonts w:ascii="Calibri" w:hAnsi="Calibri" w:cs="Calibri"/>
          <w:color w:val="000000"/>
          <w:shd w:val="clear" w:color="auto" w:fill="FFFFFF"/>
        </w:rPr>
        <w:t>, 2016)</w:t>
      </w:r>
      <w:r w:rsidRPr="005477E2">
        <w:rPr>
          <w:rFonts w:ascii="Calibri" w:hAnsi="Calibri" w:cs="Calibri"/>
          <w:color w:val="000000"/>
          <w:shd w:val="clear" w:color="auto" w:fill="FFFFFF"/>
        </w:rPr>
        <w:fldChar w:fldCharType="end"/>
      </w:r>
      <w:r w:rsidRPr="005477E2">
        <w:rPr>
          <w:rFonts w:ascii="Calibri" w:hAnsi="Calibri" w:cs="Calibri"/>
          <w:color w:val="000000"/>
          <w:shd w:val="clear" w:color="auto" w:fill="FFFFFF"/>
        </w:rPr>
        <w:t xml:space="preserve">. </w:t>
      </w:r>
      <w:r>
        <w:rPr>
          <w:rFonts w:ascii="Calibri" w:hAnsi="Calibri" w:cs="Calibri"/>
          <w:color w:val="000000"/>
          <w:shd w:val="clear" w:color="auto" w:fill="FFFFFF"/>
        </w:rPr>
        <w:t>Of</w:t>
      </w:r>
      <w:r w:rsidRPr="005477E2">
        <w:rPr>
          <w:rFonts w:ascii="Calibri" w:hAnsi="Calibri" w:cs="Calibri"/>
          <w:color w:val="000000"/>
          <w:shd w:val="clear" w:color="auto" w:fill="FFFFFF"/>
        </w:rPr>
        <w:t xml:space="preserve"> the taxa </w:t>
      </w:r>
      <w:r>
        <w:rPr>
          <w:rFonts w:ascii="Calibri" w:hAnsi="Calibri" w:cs="Calibri"/>
          <w:color w:val="000000"/>
          <w:shd w:val="clear" w:color="auto" w:fill="FFFFFF"/>
        </w:rPr>
        <w:t>classified</w:t>
      </w:r>
      <w:r w:rsidRPr="005477E2">
        <w:rPr>
          <w:rFonts w:ascii="Calibri" w:hAnsi="Calibri" w:cs="Calibri"/>
          <w:color w:val="000000"/>
          <w:shd w:val="clear" w:color="auto" w:fill="FFFFFF"/>
        </w:rPr>
        <w:t xml:space="preserve"> on the </w:t>
      </w:r>
      <w:r>
        <w:rPr>
          <w:rFonts w:ascii="Calibri" w:hAnsi="Calibri" w:cs="Calibri"/>
          <w:color w:val="000000"/>
          <w:shd w:val="clear" w:color="auto" w:fill="FFFFFF"/>
        </w:rPr>
        <w:t xml:space="preserve">global-scale </w:t>
      </w:r>
      <w:r w:rsidRPr="005477E2">
        <w:rPr>
          <w:rFonts w:ascii="Calibri" w:hAnsi="Calibri" w:cs="Calibri"/>
          <w:color w:val="000000"/>
          <w:shd w:val="clear" w:color="auto" w:fill="FFFFFF"/>
        </w:rPr>
        <w:t>IUCN Red List of Threatened Species the</w:t>
      </w:r>
      <w:r>
        <w:rPr>
          <w:rFonts w:ascii="Calibri" w:hAnsi="Calibri" w:cs="Calibri"/>
          <w:color w:val="000000"/>
          <w:shd w:val="clear" w:color="auto" w:fill="FFFFFF"/>
        </w:rPr>
        <w:t xml:space="preserve"> Europe and Central Asia</w:t>
      </w:r>
      <w:r w:rsidRPr="005477E2">
        <w:rPr>
          <w:rFonts w:ascii="Calibri" w:hAnsi="Calibri" w:cs="Calibri"/>
          <w:color w:val="000000"/>
          <w:shd w:val="clear" w:color="auto" w:fill="FFFFFF"/>
        </w:rPr>
        <w:t xml:space="preserve"> region holds 6.5% (</w:t>
      </w:r>
      <w:r>
        <w:rPr>
          <w:rFonts w:ascii="Calibri" w:hAnsi="Calibri" w:cs="Calibri"/>
          <w:color w:val="000000"/>
          <w:shd w:val="clear" w:color="auto" w:fill="FFFFFF"/>
        </w:rPr>
        <w:t xml:space="preserve">see </w:t>
      </w:r>
      <w:r w:rsidRPr="007D237C">
        <w:rPr>
          <w:rFonts w:ascii="Calibri" w:hAnsi="Calibri" w:cs="Calibri"/>
          <w:b/>
          <w:color w:val="000000"/>
          <w:shd w:val="clear" w:color="auto" w:fill="FFFFFF"/>
        </w:rPr>
        <w:t>Figure 1.16</w:t>
      </w:r>
      <w:r w:rsidRPr="005477E2">
        <w:rPr>
          <w:rFonts w:ascii="Calibri" w:hAnsi="Calibri" w:cs="Calibri"/>
          <w:color w:val="000000"/>
          <w:shd w:val="clear" w:color="auto" w:fill="FFFFFF"/>
        </w:rPr>
        <w:t>). </w:t>
      </w:r>
      <w:r w:rsidRPr="005477E2">
        <w:rPr>
          <w:rFonts w:cs="Calibri"/>
          <w:color w:val="000000"/>
        </w:rPr>
        <w:t>T</w:t>
      </w:r>
      <w:r w:rsidRPr="005477E2">
        <w:rPr>
          <w:rFonts w:ascii="Calibri" w:hAnsi="Calibri"/>
        </w:rPr>
        <w:t xml:space="preserve">here </w:t>
      </w:r>
      <w:r>
        <w:rPr>
          <w:rFonts w:ascii="Calibri" w:hAnsi="Calibri"/>
        </w:rPr>
        <w:t>are</w:t>
      </w:r>
      <w:r w:rsidRPr="005477E2">
        <w:rPr>
          <w:rFonts w:ascii="Calibri" w:hAnsi="Calibri"/>
        </w:rPr>
        <w:t xml:space="preserve"> </w:t>
      </w:r>
      <w:r>
        <w:rPr>
          <w:rFonts w:ascii="Calibri" w:hAnsi="Calibri"/>
        </w:rPr>
        <w:t>fewer</w:t>
      </w:r>
      <w:r w:rsidRPr="005477E2">
        <w:rPr>
          <w:rFonts w:ascii="Calibri" w:hAnsi="Calibri"/>
        </w:rPr>
        <w:t xml:space="preserve"> data available in Central Asia than in </w:t>
      </w:r>
      <w:r>
        <w:rPr>
          <w:rFonts w:ascii="Calibri" w:hAnsi="Calibri"/>
        </w:rPr>
        <w:t>the other three subregions</w:t>
      </w:r>
      <w:r w:rsidRPr="005477E2">
        <w:rPr>
          <w:rFonts w:ascii="Calibri" w:hAnsi="Calibri"/>
        </w:rPr>
        <w:t xml:space="preserve">. Although there is background knowledge of the role </w:t>
      </w:r>
      <w:r>
        <w:rPr>
          <w:rFonts w:ascii="Calibri" w:hAnsi="Calibri"/>
        </w:rPr>
        <w:t>of</w:t>
      </w:r>
      <w:r w:rsidRPr="005477E2">
        <w:rPr>
          <w:rFonts w:ascii="Calibri" w:hAnsi="Calibri"/>
        </w:rPr>
        <w:t xml:space="preserve"> many taxa in ecosystem functioning</w:t>
      </w:r>
      <w:r>
        <w:rPr>
          <w:rFonts w:ascii="Calibri" w:hAnsi="Calibri"/>
        </w:rPr>
        <w:t>,</w:t>
      </w:r>
      <w:r w:rsidRPr="005477E2">
        <w:rPr>
          <w:rFonts w:ascii="Calibri" w:hAnsi="Calibri"/>
        </w:rPr>
        <w:t xml:space="preserve"> there is far less known about their individual roles in systems</w:t>
      </w:r>
      <w:r>
        <w:rPr>
          <w:rFonts w:ascii="Calibri" w:hAnsi="Calibri"/>
        </w:rPr>
        <w:t>; about</w:t>
      </w:r>
      <w:r w:rsidRPr="005477E2">
        <w:rPr>
          <w:rFonts w:ascii="Calibri" w:hAnsi="Calibri"/>
        </w:rPr>
        <w:t xml:space="preserve"> what would happen if they were removed from food webs</w:t>
      </w:r>
      <w:r>
        <w:rPr>
          <w:rFonts w:ascii="Calibri" w:hAnsi="Calibri"/>
        </w:rPr>
        <w:t>;</w:t>
      </w:r>
      <w:r w:rsidRPr="005477E2">
        <w:rPr>
          <w:rFonts w:ascii="Calibri" w:hAnsi="Calibri"/>
        </w:rPr>
        <w:t xml:space="preserve"> and</w:t>
      </w:r>
      <w:r>
        <w:rPr>
          <w:rFonts w:ascii="Calibri" w:hAnsi="Calibri"/>
        </w:rPr>
        <w:t xml:space="preserve"> about</w:t>
      </w:r>
      <w:r w:rsidRPr="005477E2">
        <w:rPr>
          <w:rFonts w:ascii="Calibri" w:hAnsi="Calibri"/>
        </w:rPr>
        <w:t xml:space="preserve"> the services they provide as individual species. </w:t>
      </w:r>
      <w:r>
        <w:rPr>
          <w:rFonts w:ascii="Calibri" w:hAnsi="Calibri"/>
        </w:rPr>
        <w:t>While t</w:t>
      </w:r>
      <w:r w:rsidRPr="005477E2">
        <w:rPr>
          <w:rFonts w:ascii="Calibri" w:hAnsi="Calibri"/>
        </w:rPr>
        <w:t xml:space="preserve">here is some literature in this area, most is </w:t>
      </w:r>
      <w:r w:rsidRPr="005477E2">
        <w:t xml:space="preserve">focused on </w:t>
      </w:r>
      <w:r>
        <w:t>plant</w:t>
      </w:r>
      <w:r w:rsidRPr="005477E2">
        <w:t xml:space="preserve"> studies, e.g. see </w:t>
      </w:r>
      <w:r w:rsidRPr="005477E2">
        <w:fldChar w:fldCharType="begin" w:fldLock="1"/>
      </w:r>
      <w:r>
        <w:instrText>ADDIN CSL_CITATION { "citationItems" : [ { "id" : "ITEM-1", "itemData" : { "DOI" : "10.1007/s004420050035", "ISBN" : "0029-8549", "ISSN" : "0029-8549", "PMID" : "1268", "abstract" : "We evaluate the empirical and theoretical support for the hypothesis that a large proportion of native species richness is required to maximize ecosystem stability and sustain function. This assessment is important for conservation strategies because sustenance of ecosystem functions has been used as an argument for the conservation of species. If ecosystem functions are sustained at relatively low species richness, then arguing for the conservation of ecosystem function, no matter how important in its own right, does not strongly argue for the conservation of species. Additionally, for this to be a strong conservation argument the link between species diversity and ecosystem functions of value to the human community must be clear. We review the empirical literature to quantify the support for two hypotheses: (1) species richness is positively correlated with ecosystem function, and (2) ecosystem functions do not saturate at low species richness relative to the observed or experimental diversity. Few empirical studies demonstrate improved function at high levels of species richness. Second, we analyze recent theoretical models in order to estimate the level of species richness required to maintain ecosystem function. Again we find that, within a single trophic level, most mathematical models predict saturation of ecosystem function at a low proportion of local species richness. We also analyze a theoretical model linking species number to ecosystem stability. This model predicts that species richness beyond the first few species does not typically increase ecosystem stability. One reason that high species richness may not contribute significantly to function or stability is that most communities are characterized by strong dominance such that a few species provide the vast majority of the community biomass. Rapid turnover of species may rescue the concept that diversity leads to maximum function and stability. The role of turnover in ecosystem function and stability has not been investigated. Despite the recent rush to embrace the linkage between biodiversity and ecosystem function, we find little support for the hypothesis that there is a strong dependence of ecosystem function on the full complement of diversity within sites. Given this observation, the conservation community should take a cautious view of endorsing this linkage as a model to promote conservation goals.", "author" : [ { "dropping-particle" : "", "family" : "Schwartz", "given" : "M W", "non-dropping-particle" : "", "parse-names" : false, "suffix" : "" }, { "dropping-particle" : "", "family" : "Brigham", "given" : "C A", "non-dropping-particle" : "", "parse-names" : false, "suffix" : "" }, { "dropping-particle" : "", "family" : "Hoeksema", "given" : "J D", "non-dropping-particle" : "", "parse-names" : false, "suffix" : "" }, { "dropping-particle" : "", "family" : "Lyons", "given" : "K G", "non-dropping-particle" : "", "parse-names" : false, "suffix" : "" }, { "dropping-particle" : "", "family" : "Mills", "given" : "M H", "non-dropping-particle" : "", "parse-names" : false, "suffix" : "" }, { "dropping-particle" : "", "family" : "Mantgem", "given" : "P J", "non-dropping-particle" : "Van", "parse-names" : false, "suffix" : "" } ], "container-title" : "Oecologia", "id" : "ITEM-1", "issue" : "3", "issued" : { "date-parts" : [ [ "2000" ] ] }, "page" : "297-305", "title" : "Linking biodiversity to ecosystem function: Implications for conservation ecology", "type" : "article-journal", "volume" : "122" }, "uris" : [ "http://www.mendeley.com/documents/?uuid=f2b4f5f3-8734-465a-bdf1-935978af7aa6" ] } ], "mendeley" : { "formattedCitation" : "(Schwartz et al., 2000)", "plainTextFormattedCitation" : "(Schwartz et al., 2000)", "previouslyFormattedCitation" : "(Schwartz et al., 2000)" }, "properties" : {  }, "schema" : "https://github.com/citation-style-language/schema/raw/master/csl-citation.json" }</w:instrText>
      </w:r>
      <w:r w:rsidRPr="005477E2">
        <w:fldChar w:fldCharType="separate"/>
      </w:r>
      <w:r w:rsidRPr="00B12F13">
        <w:t xml:space="preserve">Cardinale </w:t>
      </w:r>
      <w:r w:rsidR="00C56B4E" w:rsidRPr="00C56B4E">
        <w:rPr>
          <w:i/>
        </w:rPr>
        <w:t>et al.</w:t>
      </w:r>
      <w:r w:rsidRPr="00B12F13">
        <w:t xml:space="preserve"> (</w:t>
      </w:r>
      <w:r w:rsidRPr="005477E2">
        <w:t>2012</w:t>
      </w:r>
      <w:r>
        <w:t xml:space="preserve">); </w:t>
      </w:r>
      <w:r w:rsidRPr="00270807">
        <w:t xml:space="preserve">Schwartz </w:t>
      </w:r>
      <w:r w:rsidR="00C56B4E" w:rsidRPr="00C56B4E">
        <w:rPr>
          <w:i/>
        </w:rPr>
        <w:t>et al.</w:t>
      </w:r>
      <w:r>
        <w:t xml:space="preserve"> (</w:t>
      </w:r>
      <w:r w:rsidRPr="00270807">
        <w:t>2000</w:t>
      </w:r>
      <w:r w:rsidRPr="005477E2">
        <w:fldChar w:fldCharType="end"/>
      </w:r>
      <w:r w:rsidRPr="005477E2">
        <w:fldChar w:fldCharType="begin" w:fldLock="1"/>
      </w:r>
      <w:r>
        <w:instrText>ADDIN CSL_CITATION { "citationItems" : [ { "id" : "ITEM-1", "itemData" : { "ISSN" : "1476-4687",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1", "issue" : "7401", "issued" : { "date-parts" : [ [ "2012", "6", "7" ] ] }, "page" : "59-67", "publisher" : "Nature Publishing Group, a division of Macmillan Publishers Limited. All Rights Reserved.", "title" : "Biodiversity loss and its impact on humanity.", "title-short" : "Nature", "type" : "article-journal", "volume" : "486" }, "uris" : [ "http://www.mendeley.com/documents/?uuid=a16c8bad-c716-4386-9843-7765f5752167" ] } ], "mendeley" : { "formattedCitation" : "(Cardinale et al., 2012)", "manualFormatting" : "(Cardinale et al, 2012)", "plainTextFormattedCitation" : "(Cardinale et al., 2012)", "previouslyFormattedCitation" : "(Cardinale et al., 2012)" }, "properties" : {  }, "schema" : "https://github.com/citation-style-language/schema/raw/master/csl-citation.json" }</w:instrText>
      </w:r>
      <w:r w:rsidRPr="005477E2">
        <w:fldChar w:fldCharType="separate"/>
      </w:r>
      <w:r w:rsidRPr="005477E2">
        <w:t>)</w:t>
      </w:r>
      <w:r w:rsidRPr="005477E2">
        <w:fldChar w:fldCharType="end"/>
      </w:r>
      <w:r w:rsidRPr="005477E2">
        <w:t xml:space="preserve">. </w:t>
      </w:r>
    </w:p>
    <w:p w14:paraId="67A79332" w14:textId="42E48621" w:rsidR="00681350" w:rsidRDefault="00A0627E" w:rsidP="001E43D4">
      <w:pPr>
        <w:jc w:val="center"/>
      </w:pPr>
      <w:r>
        <w:rPr>
          <w:lang w:eastAsia="en-GB"/>
        </w:rPr>
        <w:lastRenderedPageBreak/>
        <w:drawing>
          <wp:inline distT="0" distB="0" distL="0" distR="0" wp14:anchorId="114C2F0D" wp14:editId="63B9298F">
            <wp:extent cx="5731510" cy="4112260"/>
            <wp:effectExtent l="0" t="0" r="2540" b="2540"/>
            <wp:docPr id="940" name="Picture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4112260"/>
                    </a:xfrm>
                    <a:prstGeom prst="rect">
                      <a:avLst/>
                    </a:prstGeom>
                  </pic:spPr>
                </pic:pic>
              </a:graphicData>
            </a:graphic>
          </wp:inline>
        </w:drawing>
      </w:r>
    </w:p>
    <w:p w14:paraId="53FA71E2" w14:textId="77777777" w:rsidR="00FD1310" w:rsidRDefault="00FD1310" w:rsidP="001E43D4">
      <w:pPr>
        <w:jc w:val="center"/>
      </w:pPr>
    </w:p>
    <w:p w14:paraId="085BBF3D" w14:textId="48668340" w:rsidR="00681350" w:rsidRPr="005477E2" w:rsidRDefault="00A0627E" w:rsidP="001E43D4">
      <w:pPr>
        <w:rPr>
          <w:rFonts w:cs="Calibri"/>
          <w:color w:val="000000"/>
        </w:rPr>
      </w:pPr>
      <w:r>
        <w:rPr>
          <w:lang w:eastAsia="en-GB"/>
        </w:rPr>
        <w:drawing>
          <wp:inline distT="0" distB="0" distL="0" distR="0" wp14:anchorId="554F0735" wp14:editId="60E96FD2">
            <wp:extent cx="5731510" cy="3491865"/>
            <wp:effectExtent l="0" t="0" r="2540" b="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491865"/>
                    </a:xfrm>
                    <a:prstGeom prst="rect">
                      <a:avLst/>
                    </a:prstGeom>
                  </pic:spPr>
                </pic:pic>
              </a:graphicData>
            </a:graphic>
          </wp:inline>
        </w:drawing>
      </w:r>
    </w:p>
    <w:p w14:paraId="42C44D4B" w14:textId="77777777" w:rsidR="00681350" w:rsidRPr="005477E2" w:rsidRDefault="00681350" w:rsidP="001E43D4">
      <w:pPr>
        <w:pStyle w:val="ListParagraph"/>
        <w:ind w:left="0"/>
        <w:rPr>
          <w:rFonts w:cs="Calibri"/>
          <w:color w:val="000000"/>
          <w:lang w:val="en-GB"/>
        </w:rPr>
      </w:pPr>
    </w:p>
    <w:p w14:paraId="4DE3D964" w14:textId="1315874D" w:rsidR="00681350" w:rsidRDefault="004945D6" w:rsidP="001E43D4">
      <w:pPr>
        <w:pStyle w:val="ListParagraph"/>
        <w:ind w:left="0"/>
        <w:rPr>
          <w:rFonts w:cs="Calibri"/>
          <w:color w:val="000000"/>
          <w:lang w:val="en-GB"/>
        </w:rPr>
      </w:pPr>
      <w:r>
        <w:rPr>
          <w:noProof/>
          <w:lang w:val="en-GB" w:eastAsia="en-GB"/>
        </w:rPr>
        <w:lastRenderedPageBreak/>
        <w:drawing>
          <wp:inline distT="0" distB="0" distL="0" distR="0" wp14:anchorId="225A544B" wp14:editId="3269C48B">
            <wp:extent cx="5731510" cy="6686550"/>
            <wp:effectExtent l="0" t="0" r="2540" b="0"/>
            <wp:docPr id="942" name="Picture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6686550"/>
                    </a:xfrm>
                    <a:prstGeom prst="rect">
                      <a:avLst/>
                    </a:prstGeom>
                  </pic:spPr>
                </pic:pic>
              </a:graphicData>
            </a:graphic>
          </wp:inline>
        </w:drawing>
      </w:r>
    </w:p>
    <w:p w14:paraId="295C56B0" w14:textId="481245DF" w:rsidR="004945D6" w:rsidRDefault="004945D6" w:rsidP="001E43D4">
      <w:pPr>
        <w:pStyle w:val="ListParagraph"/>
        <w:ind w:left="0"/>
        <w:rPr>
          <w:rFonts w:cs="Calibri"/>
          <w:color w:val="000000"/>
          <w:lang w:val="en-GB"/>
        </w:rPr>
      </w:pPr>
    </w:p>
    <w:p w14:paraId="000F49B7" w14:textId="77777777" w:rsidR="00FD1310" w:rsidRPr="005477E2" w:rsidRDefault="00FD1310" w:rsidP="001E43D4">
      <w:pPr>
        <w:pStyle w:val="ListParagraph"/>
        <w:ind w:left="0"/>
        <w:rPr>
          <w:rFonts w:cs="Calibri"/>
          <w:color w:val="000000"/>
          <w:lang w:val="en-GB"/>
        </w:rPr>
      </w:pPr>
    </w:p>
    <w:p w14:paraId="3917B91B" w14:textId="38B2F9D1" w:rsidR="00681350" w:rsidRPr="005477E2" w:rsidRDefault="00681350" w:rsidP="00147745">
      <w:pPr>
        <w:pStyle w:val="Heading3"/>
      </w:pPr>
      <w:bookmarkStart w:id="187" w:name="_Toc451767570"/>
      <w:bookmarkStart w:id="188" w:name="_Toc470011710"/>
      <w:bookmarkStart w:id="189" w:name="_Toc476751274"/>
      <w:bookmarkStart w:id="190" w:name="_Toc502755808"/>
      <w:bookmarkStart w:id="191" w:name="_Toc504380591"/>
      <w:bookmarkStart w:id="192" w:name="_Toc519504389"/>
      <w:r w:rsidRPr="005477E2">
        <w:t>Method</w:t>
      </w:r>
      <w:r>
        <w:t>ological</w:t>
      </w:r>
      <w:r w:rsidRPr="005477E2">
        <w:t xml:space="preserve"> limitations</w:t>
      </w:r>
      <w:bookmarkEnd w:id="187"/>
      <w:bookmarkEnd w:id="188"/>
      <w:bookmarkEnd w:id="189"/>
      <w:bookmarkEnd w:id="190"/>
      <w:bookmarkEnd w:id="191"/>
      <w:bookmarkEnd w:id="192"/>
    </w:p>
    <w:p w14:paraId="5E250A3D" w14:textId="7A69AEB9" w:rsidR="00681350" w:rsidRPr="005477E2" w:rsidRDefault="00681350" w:rsidP="001E43D4">
      <w:pPr>
        <w:rPr>
          <w:color w:val="000000"/>
        </w:rPr>
      </w:pPr>
      <w:r w:rsidRPr="005477E2">
        <w:rPr>
          <w:b/>
        </w:rPr>
        <w:t>Model and scenario uncertainty</w:t>
      </w:r>
      <w:r w:rsidRPr="005477E2">
        <w:t xml:space="preserve">. </w:t>
      </w:r>
      <w:r w:rsidRPr="005477E2">
        <w:rPr>
          <w:color w:val="000000"/>
        </w:rPr>
        <w:t xml:space="preserve">Models as tools for quantitative or qualitative descriptions of nature, </w:t>
      </w:r>
      <w:r>
        <w:rPr>
          <w:color w:val="000000"/>
        </w:rPr>
        <w:t>its</w:t>
      </w:r>
      <w:r w:rsidRPr="005477E2">
        <w:rPr>
          <w:color w:val="000000"/>
        </w:rPr>
        <w:t xml:space="preserve"> contributions to people, and the intra and interrelationships therein, are simplifications of a complex reality. Hence, the limitations of representing complex realities and interactions </w:t>
      </w:r>
      <w:r>
        <w:rPr>
          <w:color w:val="000000"/>
        </w:rPr>
        <w:t>are</w:t>
      </w:r>
      <w:r w:rsidRPr="005477E2">
        <w:rPr>
          <w:color w:val="000000"/>
        </w:rPr>
        <w:t xml:space="preserve"> embedded within model uncertainty. A number of model inter-comparison exercises have sought to quantify model uncertainty for some components of the natural world </w:t>
      </w:r>
      <w:r w:rsidRPr="005477E2">
        <w:rPr>
          <w:color w:val="000000"/>
        </w:rPr>
        <w:fldChar w:fldCharType="begin" w:fldLock="1"/>
      </w:r>
      <w:r>
        <w:rPr>
          <w:color w:val="000000"/>
        </w:rPr>
        <w:instrText>ADDIN CSL_CITATION { "citationItems" : [ { "id" : "ITEM-1", "itemData" : { "DOI" : "10.1111/gcb.13447", "ISSN" : "13652486 13541013", "abstract" : "? 2016 John Wiley &amp; Sons Ltd.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 "author" : [ { "dropping-particle" : "", "family" : "Alexander", "given" : "P.", "non-dropping-particle" : "", "parse-names" : false, "suffix" : "" }, { "dropping-particle" : "", "family" : "Prestele", "given" : "R.", "non-dropping-particle" : "", "parse-names" : false, "suffix" : "" }, { "dropping-particle" : "", "family" : "Verburg", "given" : "P.H.", "non-dropping-particle" : "", "parse-names" : false, "suffix" : "" }, { "dropping-particle" : "", "family" : "Arneth", "given" : "A.", "non-dropping-particle" : "", "parse-names" : false, "suffix" : "" }, { "dropping-particle" : "", "family" : "Baranzelli", "given" : "C.", "non-dropping-particle" : "", "parse-names" : false, "suffix" : "" }, { "dropping-particle" : "", "family" : "Batista e Silva", "given" : "F.", "non-dropping-particle" : "", "parse-names" : false, "suffix" : "" }, { "dropping-particle" : "", "family" : "Brown", "given" : "C.", "non-dropping-particle" : "", "parse-names" : false, "suffix" : "" }, { "dropping-particle" : "", "family" : "Butler", "given" : "A.", "non-dropping-particle" : "", "parse-names" : false, "suffix" : "" }, { "dropping-particle" : "", "family" : "Calvin", "given" : "K.", "non-dropping-particle" : "", "parse-names" : false, "suffix" : "" }, { "dropping-particle" : "", "family" : "Dendoncker", "given" : "N.", "non-dropping-particle" : "", "parse-names" : false, "suffix" : "" }, { "dropping-particle" : "", "family" : "Doelman", "given" : "J.C.", "non-dropping-particle" : "", "parse-names" : false, "suffix" : "" }, { "dropping-particle" : "", "family" : "Dunford", "given" : "R.", "non-dropping-particle" : "", "parse-names" : false, "suffix" : "" }, { "dropping-particle" : "", "family" : "Engstr?m", "given" : "K.", "non-dropping-particle" : "", "parse-names" : false, "suffix" : "" }, { "dropping-particle" : "", "family" : "Eitelberg", "given" : "D.", "non-dropping-particle" : "", "parse-names" : false, "suffix" : "" }, { "dropping-particle" : "", "family" : "Fujimori", "given" : "S.", "non-dropping-particle" : "", "parse-names" : false, "suffix" : "" }, { "dropping-particle" : "", "family" : "Harrison", "given" : "P.A.", "non-dropping-particle" : "", "parse-names" : false, "suffix" : "" }, { "dropping-particle" : "", "family" : "Hasegawa", "given" : "T.", "non-dropping-particle" : "", "parse-names" : false, "suffix" : "" }, { "dropping-particle" : "", "family" : "Havlik", "given" : "P.", "non-dropping-particle" : "", "parse-names" : false, "suffix" : "" }, { "dropping-particle" : "", "family" : "Holzhauer", "given" : "S.", "non-dropping-particle" : "", "parse-names" : false, "suffix" : "" }, { "dropping-particle" : "", "family" : "Humpen?der", "given" : "F.", "non-dropping-particle" : "", "parse-names" : false, "suffix" : "" }, { "dropping-particle" : "", "family" : "Jacobs-Crisioni", "given" : "C.", "non-dropping-particle" : "", "parse-names" : false, "suffix" : "" }, { "dropping-particle" : "", "family" : "Jain", "given" : "A.K.", "non-dropping-particle" : "", "parse-names" : false, "suffix" : "" }, { "dropping-particle" : "", "family" : "Krisztin", "given" : "T.", "non-dropping-particle" : "", "parse-names" : false, "suffix" : "" }, { "dropping-particle" : "", "family" : "Kyle", "given" : "P.", "non-dropping-particle" : "", "parse-names" : false, "suffix" : "" }, { "dropping-particle" : "", "family" : "Lavalle", "given" : "C.", "non-dropping-particle" : "", "parse-names" : false, "suffix" : "" }, { "dropping-particle" : "", "family" : "Lenton", "given" : "T.", "non-dropping-particle" : "", "parse-names" : false, "suffix" : "" }, { "dropping-particle" : "", "family" : "Liu", "given" : "J.", "non-dropping-particle" : "", "parse-names" : false, "suffix" : "" }, { "dropping-particle" : "", "family" : "Meiyappan", "given" : "P.", "non-dropping-particle" : "", "parse-names" : false, "suffix" : "" }, { "dropping-particle" : "", "family" : "Popp", "given" : "A.", "non-dropping-particle" : "", "parse-names" : false, "suffix" : "" }, { "dropping-particle" : "", "family" : "Powell", "given" : "T.", "non-dropping-particle" : "", "parse-names" : false, "suffix" : "" }, { "dropping-particle" : "", "family" : "Sands", "given" : "R.D.", "non-dropping-particle" : "", "parse-names" : false, "suffix" : "" }, { "dropping-particle" : "", "family" : "Schaldach", "given" : "R.", "non-dropping-particle" : "", "parse-names" : false, "suffix" : "" }, { "dropping-particle" : "", "family" : "Stehfest", "given" : "E.", "non-dropping-particle" : "", "parse-names" : false, "suffix" : "" }, { "dropping-particle" : "", "family" : "Steinbuks", "given" : "J.", "non-dropping-particle" : "", "parse-names" : false, "suffix" : "" }, { "dropping-particle" : "", "family" : "Tabeau", "given" : "A.", "non-dropping-particle" : "", "parse-names" : false, "suffix" : "" }, { "dropping-particle" : "", "family" : "Meijl", "given" : "H.", "non-dropping-particle" : "van", "parse-names" : false, "suffix" : "" }, { "dropping-particle" : "", "family" : "Wise", "given" : "M.A.", "non-dropping-particle" : "", "parse-names" : false, "suffix" : "" }, { "dropping-particle" : "", "family" : "Rounsevell", "given" : "M.D.A.", "non-dropping-particle" : "", "parse-names" : false, "suffix" : "" } ], "container-title" : "Global Change Biology", "id" : "ITEM-1", "issued" : { "date-parts" : [ [ "2016" ] ] }, "title" : "Assessing uncertainties in land cover projections", "type" : "article-journal" }, "uris" : [ "http://www.mendeley.com/documents/?uuid=0af36e54-586d-3085-a83f-9fc7fc91dd77", "http://www.mendeley.com/documents/?uuid=ec45fbe8-b7cf-4a3f-81ff-dfbff7c87fa4", "http://www.mendeley.com/documents/?uuid=10a96044-a96e-4477-a450-1caf897291cb" ] }, { "id" : "ITEM-2", "itemData" : { "DOI" : "10.3837/tiis.0000.00.000", "ISBN" : "1972952943", "ISSN" : "1972952943", "PMID" : "27135635", "abstract" : "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u03b2-adrenergic receptors (\u03b2-ARs) to increase contractile performance and cardiac output. Although this is beneficial in the acute phase, chronic \u03b2-ARs stimulation initiates a cascade of alterations at the cellular level, resulting in a diminished contractile performance of the heart.", "author" : [ { "dropping-particle" : "", "family" : "Prestele", "given" : "Reinhard", "non-dropping-particle" : "", "parse-names" : false, "suffix" : "" }, { "dropping-particle" : "", "family" : "Alexander", "given" : "Peter", "non-dropping-particle" : "", "parse-names" : false, "suffix" : "" }, { "dropping-particle" : "", "family" : "Rounsevell", "given" : "Mark", "non-dropping-particle" : "", "parse-names" : false, "suffix" : "" }, { "dropping-particle" : "", "family" : "Arneth", "given" : "Almut", "non-dropping-particle" : "", "parse-names" : false, "suffix" : "" }, { "dropping-particle" : "", "family" : "Calvin", "given" : "Katherine", "non-dropping-particle" : "", "parse-names" : false, "suffix" : "" }, { "dropping-particle" : "", "family" : "Doelman", "given" : "Jonathan", "non-dropping-particle" : "", "parse-names" : false, "suffix" : "" }, { "dropping-particle" : "", "family" : "Eitelberg", "given" : "David", "non-dropping-particle" : "", "parse-names" : false, "suffix" : "" }, { "dropping-particle" : "", "family" : "Engstr\u00f6m", "given" : "Kersti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Jain", "given" : "Atul", "non-dropping-particle" : "", "parse-names" : false, "suffix" : "" }, { "dropping-particle" : "", "family" : "Krisztin", "given" : "Tam\u00e1s", "non-dropping-particle" : "", "parse-names" : false, "suffix" : "" }, { "dropping-particle" : "", "family" : "Kyle", "given" : "Page", "non-dropping-particle" : "", "parse-names" : false, "suffix" : "" }, { "dropping-particle" : "", "family" : "Meiyappan", "given" : "Prasanth", "non-dropping-particle" : "", "parse-names" : false, "suffix" : "" }, { "dropping-particle" : "", "family" : "Popp", "given" : "Alexander", "non-dropping-particle" : "", "parse-names" : false, "suffix" : "" }, { "dropping-particle" : "", "family" : "Sands", "given" : "Ronald", "non-dropping-particle" : "", "parse-names" : false, "suffix" : "" }, { "dropping-particle" : "", "family" : "Schaldach", "given" : "R\u00fcdiger", "non-dropping-particle" : "", "parse-names" : false, "suffix" : "" }, { "dropping-particle" : "", "family" : "Sch\u00fcngel", "given" : "Jan", "non-dropping-particle" : "", "parse-names" : false, "suffix" : "" }, { "dropping-particle" : "", "family" : "Stehfest", "given" : "Elke", "non-dropping-particle" : "", "parse-names" : false, "suffix" : "" }, { "dropping-particle" : "", "family" : "Tabeau", "given" : "Andrzej", "non-dropping-particle" : "", "parse-names" : false, "suffix" : "" }, { "dropping-particle" : "", "family" : "Meijl", "given" : "Hans", "non-dropping-particle" : "Van", "parse-names" : false, "suffix" : "" } ], "container-title" : "Global Change Biology", "id" : "ITEM-2", "issue" : "April", "issued" : { "date-parts" : [ [ "2016" ] ] }, "page" : "0-34", "title" : "Hotspots of uncertainty in land use and land cover change projections: a global scale model comparison", "type" : "article-journal" }, "uris" : [ "http://www.mendeley.com/documents/?uuid=bfb3440c-a6d6-4344-9ffc-41d54f1b8b79", "http://www.mendeley.com/documents/?uuid=7f6a4415-c891-4b2c-a29e-91fbc822134e", "http://www.mendeley.com/documents/?uuid=4984ff46-84b0-48fc-99fe-5a23aed0f334" ] } ], "mendeley" : { "formattedCitation" : "(P. Alexander et al., 2016; Prestele et al., 2016)", "manualFormatting" : "(e.g. Alexander et al. 2016; Prestele et al. 2016)", "plainTextFormattedCitation" : "(P. Alexander et al., 2016; Prestele et al., 2016)", "previouslyFormattedCitation" : "(P. Alexander et al., 2016; Prestele et al., 2016)" }, "properties" : {  }, "schema" : "https://github.com/citation-style-language/schema/raw/master/csl-citation.json" }</w:instrText>
      </w:r>
      <w:r w:rsidRPr="005477E2">
        <w:rPr>
          <w:color w:val="000000"/>
        </w:rPr>
        <w:fldChar w:fldCharType="separate"/>
      </w:r>
      <w:r w:rsidRPr="005477E2">
        <w:rPr>
          <w:color w:val="000000"/>
        </w:rPr>
        <w:t xml:space="preserve">(e.g. Alexander </w:t>
      </w:r>
      <w:r w:rsidR="00C56B4E" w:rsidRPr="00C56B4E">
        <w:rPr>
          <w:i/>
          <w:color w:val="000000"/>
        </w:rPr>
        <w:t>et al.</w:t>
      </w:r>
      <w:r w:rsidR="00236C54">
        <w:rPr>
          <w:color w:val="000000"/>
        </w:rPr>
        <w:t xml:space="preserve">, </w:t>
      </w:r>
      <w:r w:rsidRPr="005477E2">
        <w:rPr>
          <w:color w:val="000000"/>
        </w:rPr>
        <w:t>2016</w:t>
      </w:r>
      <w:r w:rsidR="00D56786">
        <w:rPr>
          <w:color w:val="000000"/>
        </w:rPr>
        <w:t>b</w:t>
      </w:r>
      <w:r w:rsidRPr="005477E2">
        <w:rPr>
          <w:color w:val="000000"/>
        </w:rPr>
        <w:t xml:space="preserve">; Prestele </w:t>
      </w:r>
      <w:r w:rsidR="00C56B4E" w:rsidRPr="00C56B4E">
        <w:rPr>
          <w:i/>
          <w:color w:val="000000"/>
        </w:rPr>
        <w:t>et al.</w:t>
      </w:r>
      <w:r w:rsidR="00236C54">
        <w:rPr>
          <w:color w:val="000000"/>
        </w:rPr>
        <w:t xml:space="preserve">, </w:t>
      </w:r>
      <w:r w:rsidRPr="005477E2">
        <w:rPr>
          <w:color w:val="000000"/>
        </w:rPr>
        <w:t>2016)</w:t>
      </w:r>
      <w:r w:rsidRPr="005477E2">
        <w:rPr>
          <w:color w:val="000000"/>
        </w:rPr>
        <w:fldChar w:fldCharType="end"/>
      </w:r>
      <w:r w:rsidRPr="005477E2">
        <w:rPr>
          <w:color w:val="000000"/>
        </w:rPr>
        <w:t xml:space="preserve">. Scenarios, as descriptions of possible futures, contain the inherent uncertainties associated with socio-political, economic, technological and cultural drivers of change that affect </w:t>
      </w:r>
      <w:r>
        <w:rPr>
          <w:color w:val="000000"/>
        </w:rPr>
        <w:t>nature</w:t>
      </w:r>
      <w:r w:rsidRPr="005477E2">
        <w:rPr>
          <w:color w:val="000000"/>
        </w:rPr>
        <w:t xml:space="preserve">. Dealing with scenario uncertainties is often done by creating different storylines that cover a </w:t>
      </w:r>
      <w:r w:rsidRPr="005477E2">
        <w:rPr>
          <w:color w:val="000000"/>
        </w:rPr>
        <w:lastRenderedPageBreak/>
        <w:t xml:space="preserve">range of possible futures, based on different sets of assumptions about future trajectories </w:t>
      </w:r>
      <w:r>
        <w:rPr>
          <w:color w:val="000000"/>
        </w:rPr>
        <w:t>of</w:t>
      </w:r>
      <w:r w:rsidRPr="005477E2">
        <w:rPr>
          <w:color w:val="000000"/>
        </w:rPr>
        <w:t xml:space="preserve"> key factors (e.g. population, income, technology development or consumption patterns </w:t>
      </w:r>
      <w:r w:rsidRPr="005477E2">
        <w:rPr>
          <w:color w:val="000000"/>
        </w:rPr>
        <w:fldChar w:fldCharType="begin" w:fldLock="1"/>
      </w:r>
      <w:r>
        <w:rPr>
          <w:color w:val="000000"/>
        </w:rPr>
        <w:instrText>ADDIN CSL_CITATION { "citationItems" : [ { "id" : "ITEM-1", "itemData" : { "DOI" : "10.1002/wcc.63", "ISSN" : "17577799 17527799", "abstract" : "This article reviews the historic evolution of qualitative scenario storylines and the various methods used in their development and application in environmental change assessment. The scenario method largely emerged from military strategy and war planning, with the techniques being adopted and advanced further by the business sector. Scenario storylines became widely applied to environmental problems from the 1970s and since then a number of new studies have been developed at both global and regional scales. Many different methods are used in scenario storyline development although most examples applied to environmental change assessment are exploratory and defined through a matrix logic that reflects different dimensions of environmental change drivers. This article discusses several development techniques for scenario storylines, provides examples of existing scenario storylines, discusses the differences between them, and highlights a number of limitations in the current scenario storyline development methods. The credibility, legitimacy, and saliency of future scenario storylines are discussed with respect to personal beliefs, the equifinality of alternative development pathways, the validation and uncertainty of assumptions, stakeholder engagement in visions development, and participatory methods. ? 2010 John Wiley &amp; Sons, Ltd.", "author" : [ { "dropping-particle" : "", "family" : "Rounsevell", "given" : "M.D.A.", "non-dropping-particle" : "", "parse-names" : false, "suffix" : "" }, { "dropping-particle" : "", "family" : "Metzger", "given" : "M.J.", "non-dropping-particle" : "", "parse-names" : false, "suffix" : "" } ], "container-title" : "Wiley Interdisciplinary Reviews: Climate Change", "id" : "ITEM-1", "issue" : "4", "issued" : { "date-parts" : [ [ "2010" ] ] }, "title" : "Developing qualitative scenario storylines for environmental change assessment", "type" : "article-journal", "volume" : "1" }, "uris" : [ "http://www.mendeley.com/documents/?uuid=ab3411ba-9b2b-3b00-9c51-8da1de3593d6", "http://www.mendeley.com/documents/?uuid=78851bca-6955-4ee1-8a0a-150eaed86309", "http://www.mendeley.com/documents/?uuid=ff489510-51ac-4ffc-9a51-d91114413b00" ] } ], "mendeley" : { "formattedCitation" : "(Rounsevell &amp; Metzger, 2010)", "manualFormatting" : "(Rounsevell &amp; Metzger 2010)", "plainTextFormattedCitation" : "(Rounsevell &amp; Metzger, 2010)", "previouslyFormattedCitation" : "(Rounsevell &amp; Metzger, 2010)" }, "properties" : {  }, "schema" : "https://github.com/citation-style-language/schema/raw/master/csl-citation.json" }</w:instrText>
      </w:r>
      <w:r w:rsidRPr="005477E2">
        <w:rPr>
          <w:color w:val="000000"/>
        </w:rPr>
        <w:fldChar w:fldCharType="separate"/>
      </w:r>
      <w:r w:rsidRPr="005477E2">
        <w:rPr>
          <w:color w:val="000000"/>
        </w:rPr>
        <w:t>(Rounsevell &amp; Metzger</w:t>
      </w:r>
      <w:r w:rsidR="00417796">
        <w:rPr>
          <w:color w:val="000000"/>
        </w:rPr>
        <w:t>,</w:t>
      </w:r>
      <w:r w:rsidRPr="005477E2">
        <w:rPr>
          <w:color w:val="000000"/>
        </w:rPr>
        <w:t xml:space="preserve"> 2010)</w:t>
      </w:r>
      <w:r w:rsidRPr="005477E2">
        <w:rPr>
          <w:color w:val="000000"/>
        </w:rPr>
        <w:fldChar w:fldCharType="end"/>
      </w:r>
      <w:r w:rsidRPr="005477E2">
        <w:rPr>
          <w:color w:val="000000"/>
        </w:rPr>
        <w:t xml:space="preserve">. Both models and scenarios also share the uncertainty associated with the input data </w:t>
      </w:r>
      <w:r>
        <w:rPr>
          <w:color w:val="000000"/>
        </w:rPr>
        <w:t xml:space="preserve">upon which </w:t>
      </w:r>
      <w:r w:rsidRPr="005477E2">
        <w:rPr>
          <w:color w:val="000000"/>
        </w:rPr>
        <w:t>they are based, although the use of confidence intervals can help to make uncertainty more transparent.</w:t>
      </w:r>
    </w:p>
    <w:p w14:paraId="4E06A04C" w14:textId="26EB6D72" w:rsidR="00681350" w:rsidRPr="005477E2" w:rsidRDefault="00681350" w:rsidP="001E43D4">
      <w:pPr>
        <w:rPr>
          <w:color w:val="000000"/>
        </w:rPr>
      </w:pPr>
      <w:r w:rsidRPr="005477E2">
        <w:t xml:space="preserve">Uncertainties in model and input </w:t>
      </w:r>
      <w:r w:rsidRPr="0018357D">
        <w:t>data can often be greater than the differences between the scenarios themselves</w:t>
      </w:r>
      <w:r>
        <w:t xml:space="preserve"> </w:t>
      </w:r>
      <w:r w:rsidRPr="005477E2">
        <w:rPr>
          <w:color w:val="000000"/>
        </w:rPr>
        <w:fldChar w:fldCharType="begin" w:fldLock="1"/>
      </w:r>
      <w:r>
        <w:rPr>
          <w:color w:val="000000"/>
        </w:rPr>
        <w:instrText>ADDIN CSL_CITATION { "citationItems" : [ { "id" : "ITEM-1", "itemData" : { "DOI" : "10.1111/gcb.13447", "ISSN" : "13652486 13541013", "abstract" : "? 2016 John Wiley &amp; Sons Ltd.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 "author" : [ { "dropping-particle" : "", "family" : "Alexander", "given" : "P.", "non-dropping-particle" : "", "parse-names" : false, "suffix" : "" }, { "dropping-particle" : "", "family" : "Prestele", "given" : "R.", "non-dropping-particle" : "", "parse-names" : false, "suffix" : "" }, { "dropping-particle" : "", "family" : "Verburg", "given" : "P.H.", "non-dropping-particle" : "", "parse-names" : false, "suffix" : "" }, { "dropping-particle" : "", "family" : "Arneth", "given" : "A.", "non-dropping-particle" : "", "parse-names" : false, "suffix" : "" }, { "dropping-particle" : "", "family" : "Baranzelli", "given" : "C.", "non-dropping-particle" : "", "parse-names" : false, "suffix" : "" }, { "dropping-particle" : "", "family" : "Batista e Silva", "given" : "F.", "non-dropping-particle" : "", "parse-names" : false, "suffix" : "" }, { "dropping-particle" : "", "family" : "Brown", "given" : "C.", "non-dropping-particle" : "", "parse-names" : false, "suffix" : "" }, { "dropping-particle" : "", "family" : "Butler", "given" : "A.", "non-dropping-particle" : "", "parse-names" : false, "suffix" : "" }, { "dropping-particle" : "", "family" : "Calvin", "given" : "K.", "non-dropping-particle" : "", "parse-names" : false, "suffix" : "" }, { "dropping-particle" : "", "family" : "Dendoncker", "given" : "N.", "non-dropping-particle" : "", "parse-names" : false, "suffix" : "" }, { "dropping-particle" : "", "family" : "Doelman", "given" : "J.C.", "non-dropping-particle" : "", "parse-names" : false, "suffix" : "" }, { "dropping-particle" : "", "family" : "Dunford", "given" : "R.", "non-dropping-particle" : "", "parse-names" : false, "suffix" : "" }, { "dropping-particle" : "", "family" : "Engstr?m", "given" : "K.", "non-dropping-particle" : "", "parse-names" : false, "suffix" : "" }, { "dropping-particle" : "", "family" : "Eitelberg", "given" : "D.", "non-dropping-particle" : "", "parse-names" : false, "suffix" : "" }, { "dropping-particle" : "", "family" : "Fujimori", "given" : "S.", "non-dropping-particle" : "", "parse-names" : false, "suffix" : "" }, { "dropping-particle" : "", "family" : "Harrison", "given" : "P.A.", "non-dropping-particle" : "", "parse-names" : false, "suffix" : "" }, { "dropping-particle" : "", "family" : "Hasegawa", "given" : "T.", "non-dropping-particle" : "", "parse-names" : false, "suffix" : "" }, { "dropping-particle" : "", "family" : "Havlik", "given" : "P.", "non-dropping-particle" : "", "parse-names" : false, "suffix" : "" }, { "dropping-particle" : "", "family" : "Holzhauer", "given" : "S.", "non-dropping-particle" : "", "parse-names" : false, "suffix" : "" }, { "dropping-particle" : "", "family" : "Humpen?der", "given" : "F.", "non-dropping-particle" : "", "parse-names" : false, "suffix" : "" }, { "dropping-particle" : "", "family" : "Jacobs-Crisioni", "given" : "C.", "non-dropping-particle" : "", "parse-names" : false, "suffix" : "" }, { "dropping-particle" : "", "family" : "Jain", "given" : "A.K.", "non-dropping-particle" : "", "parse-names" : false, "suffix" : "" }, { "dropping-particle" : "", "family" : "Krisztin", "given" : "T.", "non-dropping-particle" : "", "parse-names" : false, "suffix" : "" }, { "dropping-particle" : "", "family" : "Kyle", "given" : "P.", "non-dropping-particle" : "", "parse-names" : false, "suffix" : "" }, { "dropping-particle" : "", "family" : "Lavalle", "given" : "C.", "non-dropping-particle" : "", "parse-names" : false, "suffix" : "" }, { "dropping-particle" : "", "family" : "Lenton", "given" : "T.", "non-dropping-particle" : "", "parse-names" : false, "suffix" : "" }, { "dropping-particle" : "", "family" : "Liu", "given" : "J.", "non-dropping-particle" : "", "parse-names" : false, "suffix" : "" }, { "dropping-particle" : "", "family" : "Meiyappan", "given" : "P.", "non-dropping-particle" : "", "parse-names" : false, "suffix" : "" }, { "dropping-particle" : "", "family" : "Popp", "given" : "A.", "non-dropping-particle" : "", "parse-names" : false, "suffix" : "" }, { "dropping-particle" : "", "family" : "Powell", "given" : "T.", "non-dropping-particle" : "", "parse-names" : false, "suffix" : "" }, { "dropping-particle" : "", "family" : "Sands", "given" : "R.D.", "non-dropping-particle" : "", "parse-names" : false, "suffix" : "" }, { "dropping-particle" : "", "family" : "Schaldach", "given" : "R.", "non-dropping-particle" : "", "parse-names" : false, "suffix" : "" }, { "dropping-particle" : "", "family" : "Stehfest", "given" : "E.", "non-dropping-particle" : "", "parse-names" : false, "suffix" : "" }, { "dropping-particle" : "", "family" : "Steinbuks", "given" : "J.", "non-dropping-particle" : "", "parse-names" : false, "suffix" : "" }, { "dropping-particle" : "", "family" : "Tabeau", "given" : "A.", "non-dropping-particle" : "", "parse-names" : false, "suffix" : "" }, { "dropping-particle" : "", "family" : "Meijl", "given" : "H.", "non-dropping-particle" : "van", "parse-names" : false, "suffix" : "" }, { "dropping-particle" : "", "family" : "Wise", "given" : "M.A.", "non-dropping-particle" : "", "parse-names" : false, "suffix" : "" }, { "dropping-particle" : "", "family" : "Rounsevell", "given" : "M.D.A.", "non-dropping-particle" : "", "parse-names" : false, "suffix" : "" } ], "container-title" : "Global Change Biology", "id" : "ITEM-1", "issued" : { "date-parts" : [ [ "2016" ] ] }, "title" : "Assessing uncertainties in land cover projections", "type" : "article-journal" }, "uris" : [ "http://www.mendeley.com/documents/?uuid=0af36e54-586d-3085-a83f-9fc7fc91dd77", "http://www.mendeley.com/documents/?uuid=ec45fbe8-b7cf-4a3f-81ff-dfbff7c87fa4", "http://www.mendeley.com/documents/?uuid=10a96044-a96e-4477-a450-1caf897291cb" ] }, { "id" : "ITEM-2", "itemData" : { "DOI" : "10.3837/tiis.0000.00.000", "ISBN" : "1972952943", "ISSN" : "1972952943", "PMID" : "27135635", "abstract" : "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u03b2-adrenergic receptors (\u03b2-ARs) to increase contractile performance and cardiac output. Although this is beneficial in the acute phase, chronic \u03b2-ARs stimulation initiates a cascade of alterations at the cellular level, resulting in a diminished contractile performance of the heart.", "author" : [ { "dropping-particle" : "", "family" : "Prestele", "given" : "Reinhard", "non-dropping-particle" : "", "parse-names" : false, "suffix" : "" }, { "dropping-particle" : "", "family" : "Alexander", "given" : "Peter", "non-dropping-particle" : "", "parse-names" : false, "suffix" : "" }, { "dropping-particle" : "", "family" : "Rounsevell", "given" : "Mark", "non-dropping-particle" : "", "parse-names" : false, "suffix" : "" }, { "dropping-particle" : "", "family" : "Arneth", "given" : "Almut", "non-dropping-particle" : "", "parse-names" : false, "suffix" : "" }, { "dropping-particle" : "", "family" : "Calvin", "given" : "Katherine", "non-dropping-particle" : "", "parse-names" : false, "suffix" : "" }, { "dropping-particle" : "", "family" : "Doelman", "given" : "Jonathan", "non-dropping-particle" : "", "parse-names" : false, "suffix" : "" }, { "dropping-particle" : "", "family" : "Eitelberg", "given" : "David", "non-dropping-particle" : "", "parse-names" : false, "suffix" : "" }, { "dropping-particle" : "", "family" : "Engstr\u00f6m", "given" : "Kersti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Jain", "given" : "Atul", "non-dropping-particle" : "", "parse-names" : false, "suffix" : "" }, { "dropping-particle" : "", "family" : "Krisztin", "given" : "Tam\u00e1s", "non-dropping-particle" : "", "parse-names" : false, "suffix" : "" }, { "dropping-particle" : "", "family" : "Kyle", "given" : "Page", "non-dropping-particle" : "", "parse-names" : false, "suffix" : "" }, { "dropping-particle" : "", "family" : "Meiyappan", "given" : "Prasanth", "non-dropping-particle" : "", "parse-names" : false, "suffix" : "" }, { "dropping-particle" : "", "family" : "Popp", "given" : "Alexander", "non-dropping-particle" : "", "parse-names" : false, "suffix" : "" }, { "dropping-particle" : "", "family" : "Sands", "given" : "Ronald", "non-dropping-particle" : "", "parse-names" : false, "suffix" : "" }, { "dropping-particle" : "", "family" : "Schaldach", "given" : "R\u00fcdiger", "non-dropping-particle" : "", "parse-names" : false, "suffix" : "" }, { "dropping-particle" : "", "family" : "Sch\u00fcngel", "given" : "Jan", "non-dropp</w:instrText>
      </w:r>
      <w:r w:rsidRPr="007127F5">
        <w:rPr>
          <w:color w:val="000000"/>
        </w:rPr>
        <w:instrText>ing-particle" : "", "parse-names" : false, "suffix" : "" }, { "dropping-particle" : "", "family" : "Stehfest", "given" : "Elke", "non-dropping-particle" : "", "parse-names" : false, "suffix" : "" }, { "dropping-particle" : "", "family" : "Tabeau", "given" : "Andrzej", "non-dropping-particle" : "", "parse-names" : false, "suffix" : "" }, { "dropping-particle" : "", "family" : "Meijl", "given" : "Hans", "non-dropping-particle" : "Van", "parse-names" : false, "suffix" : "" } ], "container-title" : "Global Change Biology", "id" : "ITEM-2", "issue" : "April", "issued" : { "date-parts" : [ [ "2016" ] ] }, "page" : "0-34", "title" : "Hotspots of uncertainty in land use and land cover change projections: a global scale model comparison", "type" : "article-journal" }, "uris" : [ "http://www.mendeley.com/documents/?uuid=bfb3440c-a6d6-4344-9ffc-41d54f1b8b79", "http://www.mendeley.com/documents/?uuid=7f6a4415-c891-4b2c-a29e-91fbc822134e", "http://www.mendeley.com/documents/?uuid=4984ff46-84b0-48fc-99fe-5a23aed0f334" ] } ], "mendeley" : { "formattedCitation" : "(P. Alexander et al., 2016; Prestele et al., 2016)", "manualFormatting" : "(Alexander et al. 2016; Dendoncker et al. 2008; Prestele et al. 2016)", "plainTextFormattedCitation" : "(P. Alexander et al., 2016; Prestele et al., 2016)", "previouslyFormattedCitation" : "(P. Alexander et al., 2016; Prestele et al., 2016)" }, "properties" : {  }, "schema" : "https://github.com/citation-style-language/schema/raw/master/csl-citation.json" }</w:instrText>
      </w:r>
      <w:r w:rsidRPr="005477E2">
        <w:rPr>
          <w:color w:val="000000"/>
        </w:rPr>
        <w:fldChar w:fldCharType="separate"/>
      </w:r>
      <w:r w:rsidRPr="007127F5">
        <w:rPr>
          <w:color w:val="000000"/>
        </w:rPr>
        <w:t xml:space="preserve">(Alexander </w:t>
      </w:r>
      <w:r w:rsidR="00C56B4E" w:rsidRPr="00C56B4E">
        <w:rPr>
          <w:i/>
          <w:color w:val="000000"/>
        </w:rPr>
        <w:t>et al.</w:t>
      </w:r>
      <w:r w:rsidRPr="007127F5">
        <w:rPr>
          <w:color w:val="000000"/>
        </w:rPr>
        <w:t xml:space="preserve"> 2016</w:t>
      </w:r>
      <w:r w:rsidR="00D56786">
        <w:rPr>
          <w:color w:val="000000"/>
        </w:rPr>
        <w:t>b</w:t>
      </w:r>
      <w:r w:rsidRPr="007127F5">
        <w:rPr>
          <w:color w:val="000000"/>
        </w:rPr>
        <w:t>;</w:t>
      </w:r>
      <w:r>
        <w:rPr>
          <w:color w:val="000000"/>
        </w:rPr>
        <w:fldChar w:fldCharType="begin" w:fldLock="1"/>
      </w:r>
      <w:r w:rsidRPr="007127F5">
        <w:rPr>
          <w:color w:val="000000"/>
        </w:rPr>
        <w:instrText>ADDIN CSL_CITATION { "citationItems" : [ { "id" : "ITEM-1", "itemData" : { "author" : [ { "dropping-particle" : "", "family" : "Dendoncker", "given" : "N.", "non-dropping-particle" : "", "parse-names" : false, "suffix" : "" }, { "dropping-particle" : "", "family" : "Schmit", "given" : "C.", "non-dropping-particle" : "", "parse-names" : false, "suffix" : "" }, { "dropping-particle" : "", "family" : "Rounsevell", "given" : "M.", "non-dropping-particle" : "", "parse-names" : false, "suffix" : "" } ], "container-title" : "International Journal of Geographical Information Science", "id" : "ITEM-1", "issue" : "9", "issued" : { "date-parts" : [ [ "2008" ] ] }, "page" : "1013-1030", "title" : "Exploring spatial data uncertainties in land\u2010use change scenarios", "type" : "article-journal", "volume" : "22" }, "uris" : [ "http://www.mendeley.com/documents/?uuid=5e5f71b5-5a25-4fcd-9cf4-1c32b72702cf" ] } ], "mendeley" : { "formattedCitation" : "(N. Dendoncker, Schmit, &amp; Rounsevell, 2008)", "manualFormatting" : " Dendoncker et al. 2008;", "plainTextFormattedCitation" : "(N. Dendoncker, Schmit, &amp; Rounsevell, 2008)", "previouslyFormattedCitation" : "(N. Dendoncker, Schmit, &amp; Rounsevell, 2008)" }, "properties" : {  }, "schema" : "https://github.com/citation-style-language/schema/raw/master/csl-citation.json" }</w:instrText>
      </w:r>
      <w:r>
        <w:rPr>
          <w:color w:val="000000"/>
        </w:rPr>
        <w:fldChar w:fldCharType="separate"/>
      </w:r>
      <w:r w:rsidRPr="007127F5">
        <w:rPr>
          <w:color w:val="000000"/>
        </w:rPr>
        <w:t xml:space="preserve"> Dendoncker </w:t>
      </w:r>
      <w:r w:rsidR="00C56B4E" w:rsidRPr="00C56B4E">
        <w:rPr>
          <w:i/>
          <w:color w:val="000000"/>
        </w:rPr>
        <w:t>et al.</w:t>
      </w:r>
      <w:r w:rsidRPr="007127F5">
        <w:rPr>
          <w:color w:val="000000"/>
        </w:rPr>
        <w:t xml:space="preserve"> 2008;</w:t>
      </w:r>
      <w:r>
        <w:rPr>
          <w:color w:val="000000"/>
        </w:rPr>
        <w:fldChar w:fldCharType="end"/>
      </w:r>
      <w:r w:rsidRPr="007127F5">
        <w:rPr>
          <w:color w:val="000000"/>
        </w:rPr>
        <w:t xml:space="preserve"> Prestele </w:t>
      </w:r>
      <w:r w:rsidR="00C56B4E" w:rsidRPr="00C56B4E">
        <w:rPr>
          <w:i/>
          <w:color w:val="000000"/>
        </w:rPr>
        <w:t>et al.</w:t>
      </w:r>
      <w:r w:rsidRPr="007127F5">
        <w:rPr>
          <w:color w:val="000000"/>
        </w:rPr>
        <w:t xml:space="preserve"> 2016)</w:t>
      </w:r>
      <w:r w:rsidRPr="005477E2">
        <w:rPr>
          <w:color w:val="000000"/>
        </w:rPr>
        <w:fldChar w:fldCharType="end"/>
      </w:r>
      <w:r w:rsidRPr="007127F5">
        <w:t xml:space="preserve"> leading to conclusions about the need to run multiple ecosystem impact models to capture the full range of model uncertainties. </w:t>
      </w:r>
      <w:r w:rsidRPr="008137BD">
        <w:t>Specific types of models such as integrated assessment models, have additional uncertainties associated with the propagation of errors through coupled sub-modules</w:t>
      </w:r>
      <w:r w:rsidR="009504C8">
        <w:t xml:space="preserve"> (</w:t>
      </w:r>
      <w:r w:rsidRPr="008137BD">
        <w:t xml:space="preserve">e.g. </w:t>
      </w:r>
      <w:r>
        <w:fldChar w:fldCharType="begin" w:fldLock="1"/>
      </w:r>
      <w:r>
        <w:instrText>ADDIN CSL_CITATION { "citationItems" : [ { "id" : "ITEM-1",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non-dropping-particle" : "", "parse-names" : false, "suffix" : "" } ], "container-title" : "Climatic Change", "id" : "ITEM-1", "issue" : "3-4", "issued" : { "date-parts" : [ [ "2014" ] ] }, "page" : "293-306", "title" : "Analysing uncertainties in climate change impact assessment across sectors and scenarios", "type" : "article-journal", "volume" : "128" }, "uris" : [ "http://www.mendeley.com/documents/?uuid=8713dd95-568e-4f94-9168-9ee21edc6b2a" ] }, { "id" : "ITEM-2", "itemData" : { "DOI" : "10.1007/s10584-014-1211-3", "ISBN" : "0165-0009", "ISSN" : "01650009", "abstract" : "In this paper we present an uncertainty analysis of a cross-sectoral, regional-scale, Integrated Assessment Platform (IAP) for the assessment of climate change impacts, vulner- ability and adaptation. The IAP couples simplified meta-models for a number of sectors (agriculture, forestry, urban development, biodiversity, flood and water resources manage- ment) within a user-friendly interface. Cross-sectoral interactions and feedbacks can be evaluated for a range of future scenarios with the aim of supporting a stakeholder dialogue and mutual learning. We present a method to address uncertainty in: i) future climate and socio-economic scenarios and ii) the interlinked network of meta-models that make up the IAP. A mixed-method approach is taken: formal numerical approaches, modeller interviews and network analysis are combined to provide a holistic uncertainty assessment that considers both quantifiable and un-quantifiable uncertainty. Results demonstrate that the combined quantitative-qualitative approach provides considerable advantages over traditional, validation-based uncertainty assessments. Combined fuzzy-set methods and network analysis methods allow maps of modeller certainty to be explored. The results indicate that validation statistics are not the only factors driving modeller certainty; a large range of other factors including the quality and availability of validation data, the meta-modelling process, inter- modeller trust, derivation methods, and pragmatic factors such as time, resources, skills and experience influence modeller certainty. We conclude that by identifying, classifying and exploring uncertainty in conjunction with the model developers, we can ensure not only that the modelling system itself improves, but that the decisions based on it can draw on the best available information: the projection itself, and a holistic understanding of the uncertainty associated with it.", "author" : [ { "dropping-particle" : "", "family" : "Dunford", "given" : "R.", "non-dropping-particle" : "", "parse-names" : false, "suffix" : "" }, { "dropping-particle" : "", "family" : "Harrison", "given" : "P. A.", "non-dropping-particle" : "", "parse-names" : false, "suffix" : "" }, { "dropping-particle" : "", "family" : "Rounsevell", "given" : "M. D A", "non-dropping-particle" : "", "parse-names" : false, "suffix" : "" } ], "container-title" : "Climatic Change", "id" : "ITEM-2", "issue" : "3", "issued" : { "date-parts" : [ [ "2014" ] ] }, "page" : "417-432", "title" : "Exploring scenario and model uncertainty in cross-sectoral integrated assessment approaches to climate change impacts", "type" : "article-journal", "volume" : "132" }, "uris" : [ "http://www.mendeley.com/documents/?uuid=c95e1c91-d2de-462b-9b77-fba0b111bcaa" ] } ], "mendeley" : { "formattedCitation" : "(Brown et al., 2014; Dunford, Harrison, &amp; Rounsevell, 2014)", "plainTextFormattedCitation" : "(Brown et al., 2014; Dunford, Harrison, &amp; Rounsevell, 2014)", "previouslyFormattedCitation" : "(Brown et al., 2014; Dunford, Harrison, &amp; Rounsevell, 2014)" }, "properties" : {  }, "schema" : "https://github.com/citation-style-language/schema/raw/master/csl-citation.json" }</w:instrText>
      </w:r>
      <w:r>
        <w:fldChar w:fldCharType="separate"/>
      </w:r>
      <w:r w:rsidRPr="00270807">
        <w:t xml:space="preserve">Brown </w:t>
      </w:r>
      <w:r w:rsidR="00C56B4E" w:rsidRPr="00C56B4E">
        <w:rPr>
          <w:i/>
        </w:rPr>
        <w:t>et al.</w:t>
      </w:r>
      <w:r w:rsidRPr="00270807">
        <w:t>, 201</w:t>
      </w:r>
      <w:r w:rsidR="00D56786">
        <w:t>5</w:t>
      </w:r>
      <w:r w:rsidRPr="00270807">
        <w:t>; Dunford</w:t>
      </w:r>
      <w:r>
        <w:t xml:space="preserve"> </w:t>
      </w:r>
      <w:r w:rsidR="00C56B4E" w:rsidRPr="00C56B4E">
        <w:rPr>
          <w:i/>
        </w:rPr>
        <w:t>et al.</w:t>
      </w:r>
      <w:r w:rsidRPr="00270807">
        <w:t>, 2014)</w:t>
      </w:r>
      <w:r>
        <w:fldChar w:fldCharType="end"/>
      </w:r>
      <w:r w:rsidRPr="005477E2">
        <w:rPr>
          <w:color w:val="000000" w:themeColor="text1"/>
        </w:rPr>
        <w:t>.</w:t>
      </w:r>
      <w:r>
        <w:rPr>
          <w:color w:val="000000" w:themeColor="text1"/>
        </w:rPr>
        <w:t xml:space="preserve"> </w:t>
      </w:r>
      <w:r w:rsidRPr="005477E2">
        <w:rPr>
          <w:color w:val="000000"/>
        </w:rPr>
        <w:t xml:space="preserve">There has been increased interest in moving from scenarios to probabilistic futures of </w:t>
      </w:r>
      <w:r>
        <w:rPr>
          <w:color w:val="000000"/>
        </w:rPr>
        <w:t>natural</w:t>
      </w:r>
      <w:r w:rsidRPr="005477E2">
        <w:rPr>
          <w:color w:val="000000"/>
        </w:rPr>
        <w:t xml:space="preserve"> and socio-ecological system change, but these methods are in their infancy. Moreover, ascribing probabilities to future events is extremely difficult in practice, in spite of being desirable within a risk management framework. An approach that combines scenarios with likelihoods is based on conditional probabilistic futures</w:t>
      </w:r>
      <w:r>
        <w:rPr>
          <w:color w:val="000000"/>
        </w:rPr>
        <w:t xml:space="preserve"> </w:t>
      </w:r>
      <w:r>
        <w:rPr>
          <w:color w:val="000000"/>
        </w:rPr>
        <w:fldChar w:fldCharType="begin" w:fldLock="1"/>
      </w:r>
      <w:r>
        <w:rPr>
          <w:color w:val="000000"/>
        </w:rPr>
        <w:instrText>ADDIN CSL_CITATION { "citationItems" : [ { "id" : "ITEM-1", "itemData" : { "abstract" : "We present a SSP-RCP modelling framework to simulate conditional probabilistic futures of global cropland areas. Simulations are based on the Parsimonious Land Use Model (PLUM) linked with the global dynamic vegetation model LPJ-GUESS using climate and socio-economic data from the RCPs (Representative Concentration Pathways) and the SSPs (Shared Socio-economic Pathways). For the assumptions made in this study, the simulated range of global cropland is 893-2380 Mha in 2100 (\u00b1 one standard deviation). The main uncertainties in these projections arise from differences in the socio-economic conditions prescribed by the SSP scenarios, and the assumptions that underpin the translation of qualitative SSP storylines into quantitative model input parameters. Uncertainty in the assumptions for population growth, technological change and cropland degradation were found to be the most important for global cropland, while uncertainty in food consumption was found to be less important. The uncertainties arising from climate variability and the differences between climate change scenarios do not strongly affect the range of global cropland futures. Some overlap occurred across all of the conditional probabilistic futures, except for those based on SSP3. We conclude from this that completely different worlds, albeit sharing low to medium population development, can result in very similar cropland futures at the aggregated global scale.", "author" : [ { "dropping-particle" : "", "family" : "Engstr\u00f6m", "given" : "Kerstin", "non-dropping-particle" : "", "parse-names" : false, "suffix" : "" }, { "dropping-particle" : "", "family" : "Olin", "given" : "Stefan", "non-dropping-particle" : "", "parse-names" : false, "suffix" : "" }, { "dropping-particle" : "", "family" : "Rounsevell", "given" : "Mark D.A.", "non-dropping-particle" : "", "parse-names" : false, "suffix" : "" }, { "dropping-particle" : "", "family" : "Brogaard", "given" : "Sara", "non-dropping-particle" : "", "parse-names" : false, "suffix" : "" }, { "dropping-particle" : "", "family" : "Vuuren", "given" : "Detlef P.", "non-dropping-particle" : "Van", "parse-names" : false, "suffix" : "" }, { "dropping-particle" : "", "family" : "Alexander", "given" : "Peter", "non-dropping-particle" : "", "parse-names" : false, "suffix" : "" }, { "dropping-particle" : "", "family" : "Murray-Rust", "given" : "Dave", "non-dropping-particle" : "", "parse-names" : false, "suffix" : "" }, { "dropping-particle" : "", "family" : "Arneth", "given" : "Almut", "non-dropping-particle" : "", "parse-names" : false, "suffix" : "" } ], "container-title" : "Earth System Dynamics", "id" : "ITEM-1", "issue" : "4", "issued" : { "date-parts" : [ [ "2016" ] ] }, "page" : "893-915", "title" : "Assessing uncertainties in global cropland futures using a conditional probabilistic modelling framework", "type" : "article-journal", "volume" : "7" }, "uris" : [ "http://www.mendeley.com/documents/?uuid=4754600e-0d7f-4887-b000-14c44a2348b5" ] } ], "mendeley" : { "formattedCitation" : "(Engstr\u00f6m et al., 2016)", "plainTextFormattedCitation" : "(Engstr\u00f6m et al., 2016)", "previouslyFormattedCitation" : "(Engstr\u00f6m et al., 2016)" }, "properties" : {  }, "schema" : "https://github.com/citation-style-language/schema/raw/master/csl-citation.json" }</w:instrText>
      </w:r>
      <w:r>
        <w:rPr>
          <w:color w:val="000000"/>
        </w:rPr>
        <w:fldChar w:fldCharType="separate"/>
      </w:r>
      <w:r w:rsidRPr="004D1A7E">
        <w:rPr>
          <w:color w:val="000000"/>
        </w:rPr>
        <w:t xml:space="preserve">(Engström </w:t>
      </w:r>
      <w:r w:rsidR="00C56B4E" w:rsidRPr="00C56B4E">
        <w:rPr>
          <w:i/>
          <w:color w:val="000000"/>
        </w:rPr>
        <w:t>et al.</w:t>
      </w:r>
      <w:r w:rsidRPr="004D1A7E">
        <w:rPr>
          <w:color w:val="000000"/>
        </w:rPr>
        <w:t>, 2016)</w:t>
      </w:r>
      <w:r>
        <w:rPr>
          <w:color w:val="000000"/>
        </w:rPr>
        <w:fldChar w:fldCharType="end"/>
      </w:r>
      <w:r w:rsidRPr="005477E2">
        <w:rPr>
          <w:color w:val="000000"/>
        </w:rPr>
        <w:t xml:space="preserve">, in which future estimations of the likelihood of different future drivers are conditional on a scenario storyline </w:t>
      </w:r>
      <w:r w:rsidRPr="005477E2">
        <w:fldChar w:fldCharType="begin" w:fldLock="1"/>
      </w:r>
      <w:r>
        <w:rPr>
          <w:color w:val="000000"/>
        </w:rPr>
        <w:instrText>ADDIN CSL_CITATION { "citationItems" : [ { "id" : "ITEM-1", "itemData" : { "DOI" : "10.1002/wcc.63", "ISSN" : "17577799 17527799", "abstract" : "This article reviews the historic evolution of qualitative scenario storylines and the various methods used in their development and application in environmental change assessment. The scenario method largely emerged from military strategy and war planning, with the techniques being adopted and advanced further by the business sector. Scenario storylines became widely applied to environmental problems from the 1970s and since then a number of new studies have been developed at both global and regional scales. Many different methods are used in scenario storyline development although most examples applied to environmental change assessment are exploratory and defined through a matrix logic that reflects different dimensions of environmental change drivers. This article discusses several development techniques for scenario storylines, provides examples of existing scenario storylines, discusses the differences between them, and highlights a number of limitations in the current scenario storyline development methods. The credibility, legitimacy, and saliency of future scenario storylines are discussed with respect to personal beliefs, the equifinality of alternative development pathways, the validation and uncertainty of assumptions, stakeholder engagement in visions development, and participatory methods. ? 2010 John Wiley &amp; Sons, Ltd.", "author" : [ { "dropping-particle" : "", "family" : "Rounsevell", "given" : "M.D.A.", "non-dropping-particle" : "", "parse-names" : false, "suffix" : "" }, { "dropping-particle" : "", "family" : "Metzger", "given" : "M.J.", "non-dropping-particle" : "", "parse-names" : false, "suffix" : "" } ], "container-title" : "Wiley Interdisciplinary Reviews: Climate Change", "id" : "ITEM-1", "issue" : "4", "issued" : { "date-parts" : [ [ "2010" ] ] }, "title" : "Developing qualitative scenario storylines for environmental change assessment", "type" : "article-journal", "volume" : "1" }, "uris" : [ "http://www.mendeley.com/documents/?uuid=ff489510-51ac-4ffc-9a51-d91114413b00" ] } ], "mendeley" : { "formattedCitation" : "(Rounsevell &amp; Metzger, 2010)", "manualFormatting" : "(Rounsevell &amp; Metzger 2010)", "plainTextFormattedCitation" : "(Rounsevell &amp; Metzger, 2010)", "previouslyFormattedCitation" : "(Rounsevell &amp; Metzger, 2010)" }, "properties" : {  }, "schema" : "https://github.com/citation-style-language/schema/raw/master/csl-citation.json" }</w:instrText>
      </w:r>
      <w:r w:rsidRPr="005477E2">
        <w:rPr>
          <w:color w:val="000000"/>
        </w:rPr>
        <w:fldChar w:fldCharType="separate"/>
      </w:r>
      <w:r w:rsidRPr="005477E2">
        <w:rPr>
          <w:color w:val="000000"/>
        </w:rPr>
        <w:t>(Rounsevell &amp; Metzger</w:t>
      </w:r>
      <w:r w:rsidR="00417796">
        <w:rPr>
          <w:color w:val="000000"/>
        </w:rPr>
        <w:t>,</w:t>
      </w:r>
      <w:r w:rsidRPr="005477E2">
        <w:rPr>
          <w:color w:val="000000"/>
        </w:rPr>
        <w:t xml:space="preserve"> 2010)</w:t>
      </w:r>
      <w:r w:rsidRPr="005477E2">
        <w:fldChar w:fldCharType="end"/>
      </w:r>
      <w:r w:rsidRPr="005477E2">
        <w:rPr>
          <w:color w:val="000000"/>
        </w:rPr>
        <w:t>.</w:t>
      </w:r>
    </w:p>
    <w:p w14:paraId="6F407127" w14:textId="77777777" w:rsidR="00681350" w:rsidRPr="005477E2" w:rsidRDefault="00681350" w:rsidP="001E43D4">
      <w:pPr>
        <w:rPr>
          <w:rFonts w:eastAsia="Times New Roman" w:cstheme="minorHAnsi"/>
          <w:lang w:eastAsia="en-GB"/>
        </w:rPr>
      </w:pPr>
      <w:r w:rsidRPr="005477E2">
        <w:rPr>
          <w:b/>
        </w:rPr>
        <w:t>Scale (temporal/spatial/institutional).</w:t>
      </w:r>
      <w:r w:rsidRPr="005477E2">
        <w:t xml:space="preserve"> </w:t>
      </w:r>
      <w:r w:rsidRPr="005477E2">
        <w:rPr>
          <w:color w:val="000000"/>
        </w:rPr>
        <w:t xml:space="preserve">Assessing </w:t>
      </w:r>
      <w:r>
        <w:rPr>
          <w:color w:val="000000"/>
        </w:rPr>
        <w:t>diverse</w:t>
      </w:r>
      <w:r w:rsidRPr="005477E2">
        <w:rPr>
          <w:color w:val="000000"/>
        </w:rPr>
        <w:t xml:space="preserve"> values of nature over spatial, temporal and institutional scales is challenging, since these three scale types are </w:t>
      </w:r>
      <w:r>
        <w:rPr>
          <w:color w:val="000000"/>
        </w:rPr>
        <w:t>interconnected</w:t>
      </w:r>
      <w:r w:rsidRPr="005477E2">
        <w:rPr>
          <w:color w:val="000000"/>
        </w:rPr>
        <w:t>. Spatial scales range from the interactions between the entire</w:t>
      </w:r>
      <w:r>
        <w:rPr>
          <w:color w:val="000000"/>
        </w:rPr>
        <w:t xml:space="preserve"> Europe and Central Asia</w:t>
      </w:r>
      <w:r w:rsidRPr="005477E2">
        <w:rPr>
          <w:color w:val="000000"/>
        </w:rPr>
        <w:t xml:space="preserve"> region with other global regions, over aggregated large patterns and gradients within </w:t>
      </w:r>
      <w:r>
        <w:rPr>
          <w:color w:val="000000"/>
        </w:rPr>
        <w:t>Europe and Central Asia</w:t>
      </w:r>
      <w:r w:rsidRPr="005477E2">
        <w:rPr>
          <w:color w:val="000000"/>
        </w:rPr>
        <w:t xml:space="preserve"> down to local </w:t>
      </w:r>
      <w:r>
        <w:rPr>
          <w:color w:val="000000"/>
        </w:rPr>
        <w:t>communities</w:t>
      </w:r>
      <w:r w:rsidRPr="005477E2">
        <w:rPr>
          <w:color w:val="000000"/>
        </w:rPr>
        <w:t xml:space="preserve"> or smaller. Different organisms operate at different spatial scales, which makes the potential management </w:t>
      </w:r>
      <w:r>
        <w:rPr>
          <w:color w:val="000000"/>
        </w:rPr>
        <w:t>of</w:t>
      </w:r>
      <w:r w:rsidRPr="005477E2">
        <w:rPr>
          <w:color w:val="000000"/>
        </w:rPr>
        <w:t xml:space="preserve"> different taxa a challenge.</w:t>
      </w:r>
      <w:r>
        <w:rPr>
          <w:color w:val="000000"/>
        </w:rPr>
        <w:t xml:space="preserve"> </w:t>
      </w:r>
      <w:r w:rsidRPr="005477E2">
        <w:rPr>
          <w:rFonts w:cstheme="minorHAnsi"/>
        </w:rPr>
        <w:t>Temporal scales involved in the</w:t>
      </w:r>
      <w:r>
        <w:rPr>
          <w:rFonts w:cstheme="minorHAnsi"/>
        </w:rPr>
        <w:t xml:space="preserve"> Regional Assessment for Europe and Central Asia</w:t>
      </w:r>
      <w:r w:rsidRPr="005477E2">
        <w:rPr>
          <w:rFonts w:cstheme="minorHAnsi"/>
        </w:rPr>
        <w:t xml:space="preserve"> also vary: from the overarching sustainability principle spanning across generations, over the assessment of temporal data range (1950-2050, see 1.6.1), down to the varying ranges of data collected over multiple-year sampling campaigns or seasonal variations. A similar trade-off appears between aggregating comparable data for longer periods to capture broad and longer-term trends and the higher precision and specificity of short-term variations.</w:t>
      </w:r>
    </w:p>
    <w:p w14:paraId="1641D470" w14:textId="77777777" w:rsidR="00681350" w:rsidRPr="005477E2" w:rsidRDefault="00681350" w:rsidP="001E43D4">
      <w:pPr>
        <w:rPr>
          <w:rFonts w:cs="Times New Roman"/>
        </w:rPr>
      </w:pPr>
      <w:r w:rsidRPr="005477E2">
        <w:t xml:space="preserve">Institutional scales are a key issue in IPBES. Values will vary greatly between the perspectives of the general public, </w:t>
      </w:r>
      <w:r>
        <w:t>subnational</w:t>
      </w:r>
      <w:r w:rsidRPr="005477E2">
        <w:t xml:space="preserve"> governments, </w:t>
      </w:r>
      <w:r>
        <w:t>national</w:t>
      </w:r>
      <w:r w:rsidRPr="005477E2">
        <w:t xml:space="preserve"> </w:t>
      </w:r>
      <w:r>
        <w:t>G</w:t>
      </w:r>
      <w:r w:rsidRPr="005477E2">
        <w:t xml:space="preserve">overnments, </w:t>
      </w:r>
      <w:r>
        <w:t>supra-national</w:t>
      </w:r>
      <w:r w:rsidRPr="005477E2">
        <w:t xml:space="preserve"> institutions, NGO’s, and businesses (see 1.3.1). Depending on the institutional scale, an assessment </w:t>
      </w:r>
      <w:r>
        <w:t>may</w:t>
      </w:r>
      <w:r w:rsidRPr="005477E2">
        <w:t xml:space="preserve"> find conflicting or contradicting valuations, with one not necessarily more valid than another. Whether nature, contributions of nature</w:t>
      </w:r>
      <w:r>
        <w:t>,</w:t>
      </w:r>
      <w:r w:rsidRPr="005477E2">
        <w:t xml:space="preserve"> or </w:t>
      </w:r>
      <w:r>
        <w:t>good quality of life</w:t>
      </w:r>
      <w:r w:rsidRPr="005477E2">
        <w:t xml:space="preserve"> </w:t>
      </w:r>
      <w:r>
        <w:t>are</w:t>
      </w:r>
      <w:r w:rsidRPr="005477E2">
        <w:t xml:space="preserve"> considered, different values between scales persist, as do interactions across scales. This suggests caution when synthesizing and interpreting findings of the assessment from a specific spatial, temporal and institutional context</w:t>
      </w:r>
      <w:r>
        <w:t>.</w:t>
      </w:r>
    </w:p>
    <w:p w14:paraId="767F9C7C" w14:textId="489F8E63" w:rsidR="00681350" w:rsidRPr="005477E2" w:rsidRDefault="00681350" w:rsidP="001E43D4">
      <w:pPr>
        <w:rPr>
          <w:rFonts w:cs="Calibri"/>
          <w:color w:val="000000"/>
        </w:rPr>
      </w:pPr>
      <w:r w:rsidRPr="005477E2">
        <w:rPr>
          <w:b/>
        </w:rPr>
        <w:t xml:space="preserve">Difficulties </w:t>
      </w:r>
      <w:r>
        <w:rPr>
          <w:b/>
        </w:rPr>
        <w:t>in</w:t>
      </w:r>
      <w:r w:rsidRPr="005477E2">
        <w:rPr>
          <w:b/>
        </w:rPr>
        <w:t xml:space="preserve"> harmonizing data</w:t>
      </w:r>
      <w:r>
        <w:rPr>
          <w:b/>
        </w:rPr>
        <w:t xml:space="preserve"> and </w:t>
      </w:r>
      <w:r w:rsidRPr="005477E2">
        <w:rPr>
          <w:b/>
        </w:rPr>
        <w:t>indices, limitations of indices, knowledge types</w:t>
      </w:r>
      <w:r>
        <w:rPr>
          <w:b/>
        </w:rPr>
        <w:t>,</w:t>
      </w:r>
      <w:r w:rsidRPr="005477E2">
        <w:rPr>
          <w:b/>
        </w:rPr>
        <w:t xml:space="preserve"> and data types</w:t>
      </w:r>
      <w:r w:rsidRPr="005477E2">
        <w:t xml:space="preserve">. </w:t>
      </w:r>
      <w:r w:rsidRPr="005477E2">
        <w:rPr>
          <w:rFonts w:cs="Calibri"/>
          <w:color w:val="000000"/>
        </w:rPr>
        <w:t>Given the logistical and resource challenges in monitoring biodiversity</w:t>
      </w:r>
      <w:r>
        <w:rPr>
          <w:rFonts w:cs="Calibri"/>
          <w:color w:val="000000"/>
        </w:rPr>
        <w:t xml:space="preserve"> or nature</w:t>
      </w:r>
      <w:r w:rsidRPr="005477E2">
        <w:rPr>
          <w:rFonts w:cs="Calibri"/>
          <w:color w:val="000000"/>
        </w:rPr>
        <w:t xml:space="preserve"> and </w:t>
      </w:r>
      <w:r>
        <w:rPr>
          <w:rFonts w:cs="Calibri"/>
          <w:color w:val="000000"/>
        </w:rPr>
        <w:t>its</w:t>
      </w:r>
      <w:r w:rsidRPr="005477E2">
        <w:rPr>
          <w:rFonts w:cs="Calibri"/>
          <w:color w:val="000000"/>
        </w:rPr>
        <w:t xml:space="preserve"> contributions to people</w:t>
      </w:r>
      <w:r>
        <w:rPr>
          <w:rFonts w:cs="Calibri"/>
          <w:color w:val="000000"/>
        </w:rPr>
        <w:t xml:space="preserve"> (see S</w:t>
      </w:r>
      <w:r w:rsidRPr="005477E2">
        <w:rPr>
          <w:rFonts w:cs="Calibri"/>
          <w:color w:val="000000"/>
        </w:rPr>
        <w:t>ection 1.6) it is not surprising that indicators are commonly used to represent a wider suite of organisms</w:t>
      </w:r>
      <w:r>
        <w:rPr>
          <w:rFonts w:cs="Calibri"/>
          <w:color w:val="000000"/>
        </w:rPr>
        <w:t xml:space="preserve"> or contributions</w:t>
      </w:r>
      <w:r w:rsidRPr="005477E2">
        <w:rPr>
          <w:rFonts w:cs="Calibri"/>
          <w:color w:val="000000"/>
        </w:rPr>
        <w:t>. Such approaches are common in the</w:t>
      </w:r>
      <w:r>
        <w:rPr>
          <w:rFonts w:cs="Calibri"/>
          <w:color w:val="000000"/>
        </w:rPr>
        <w:t xml:space="preserve"> Regional Assesment for Europe and Central Asia</w:t>
      </w:r>
      <w:r w:rsidRPr="005477E2">
        <w:rPr>
          <w:rFonts w:cs="Calibri"/>
          <w:color w:val="000000"/>
        </w:rPr>
        <w:t xml:space="preserve"> and</w:t>
      </w:r>
      <w:r>
        <w:rPr>
          <w:rFonts w:cs="Calibri"/>
          <w:color w:val="000000"/>
        </w:rPr>
        <w:t>,</w:t>
      </w:r>
      <w:r w:rsidRPr="005477E2">
        <w:rPr>
          <w:rFonts w:cs="Calibri"/>
          <w:color w:val="000000"/>
        </w:rPr>
        <w:t xml:space="preserve"> </w:t>
      </w:r>
      <w:r>
        <w:rPr>
          <w:rFonts w:cs="Calibri"/>
          <w:color w:val="000000"/>
        </w:rPr>
        <w:t>hence</w:t>
      </w:r>
      <w:r w:rsidRPr="005477E2">
        <w:rPr>
          <w:rFonts w:cs="Calibri"/>
          <w:color w:val="000000"/>
        </w:rPr>
        <w:t xml:space="preserve">, it is important to mention general issues when interpreting such data. There are limitations in the use of ecological, economic and social indicators </w:t>
      </w:r>
      <w:r w:rsidRPr="005477E2">
        <w:rPr>
          <w:rFonts w:cstheme="minorHAnsi"/>
          <w:color w:val="000000"/>
        </w:rPr>
        <w:fldChar w:fldCharType="begin" w:fldLock="1"/>
      </w:r>
      <w:r>
        <w:rPr>
          <w:rFonts w:cstheme="minorHAnsi"/>
          <w:color w:val="000000"/>
        </w:rPr>
        <w:instrText>ADDIN CSL_CITATION { "citationItems" : [ { "id" : "ITEM-1", "itemData" : { "DOI" : "10.1111/1365-2664.12383", "ISBN" : "00218901", "ISSN" : "13652664", "author" : [ { "dropping-particle" : "", "family" : "Stephens", "given" : "Philip A.", "non-dropping-particle" : "", "parse-names" : false, "suffix" : "" }, { "dropping-particle" : "", "family" : "Pettorelli", "given" : "Nathalie", "non-dropping-particle" : "", "parse-names" : false, "suffix" : "" }, { "dropping-particle" : "", "family" : "Barlow", "given" : "Jos", "non-dropping-particle" : "", "parse-names" : false, "suffix" : "" }, { "dropping-particle" : "", "family" : "Whittingham", "given" : "Mark J.", "non-dropping-particle" : "", "parse-names" : false, "suffix" : "" }, { "dropping-particle" : "", "family" : "Cadotte", "given" : "Marc W.", "non-dropping-particle" : "", "parse-names" : false, "suffix" : "" } ], "container-title" : "Journal of Applied Ecology", "id" : "ITEM-1", "issue" : "1", "issued" : { "date-parts" : [ [ "2015" ] ] }, "page" : "1-6", "title" : "Management by proxy? The use of indices in applied ecology", "type" : "article-journal", "volume" : "52" }, "uris" : [ "http://www.mendeley.com/documents/?uuid=71b9179f-3e2b-4fd4-8718-04b3b223fb6d" ] } ], "mendeley" : { "formattedCitation" : "(Stephens, Pettorelli, Barlow, Whittingham, &amp; Cadotte, 2015)", "manualFormatting" : "(e.g. Stephens et al. 2015)", "plainTextFormattedCitation" : "(Stephens, Pettorelli, Barlow, Whittingham, &amp; Cadotte, 2015)", "previouslyFormattedCitation" : "(Stephens, Pettorelli, Barlow, Whittingham, &amp; Cadotte, 2015)" }, "properties" : {  }, "schema" : "https://github.com/citation-style-language/schema/raw/master/csl-citation.json" }</w:instrText>
      </w:r>
      <w:r w:rsidRPr="005477E2">
        <w:rPr>
          <w:rFonts w:cstheme="minorHAnsi"/>
          <w:color w:val="000000"/>
        </w:rPr>
        <w:fldChar w:fldCharType="separate"/>
      </w:r>
      <w:r w:rsidRPr="005477E2">
        <w:rPr>
          <w:rFonts w:cstheme="minorHAnsi"/>
          <w:color w:val="000000"/>
        </w:rPr>
        <w:t xml:space="preserve">(e.g. </w:t>
      </w:r>
      <w:r w:rsidRPr="00270807">
        <w:rPr>
          <w:rFonts w:cstheme="minorHAnsi"/>
          <w:color w:val="000000"/>
        </w:rPr>
        <w:t>Selomane</w:t>
      </w:r>
      <w:r>
        <w:rPr>
          <w:rFonts w:cstheme="minorHAnsi"/>
          <w:color w:val="000000"/>
        </w:rPr>
        <w:t xml:space="preserve"> </w:t>
      </w:r>
      <w:r w:rsidR="00C56B4E" w:rsidRPr="00C56B4E">
        <w:rPr>
          <w:rFonts w:cstheme="minorHAnsi"/>
          <w:i/>
          <w:color w:val="000000"/>
        </w:rPr>
        <w:t>et al.</w:t>
      </w:r>
      <w:r w:rsidRPr="00270807">
        <w:rPr>
          <w:rFonts w:cstheme="minorHAnsi"/>
          <w:color w:val="000000"/>
        </w:rPr>
        <w:t>, 2015;</w:t>
      </w:r>
      <w:r>
        <w:rPr>
          <w:rFonts w:cstheme="minorHAnsi"/>
          <w:color w:val="000000"/>
        </w:rPr>
        <w:t xml:space="preserve"> </w:t>
      </w:r>
      <w:r w:rsidRPr="005477E2">
        <w:rPr>
          <w:rFonts w:cstheme="minorHAnsi"/>
          <w:color w:val="000000"/>
        </w:rPr>
        <w:t xml:space="preserve">Stephens </w:t>
      </w:r>
      <w:r w:rsidR="00C56B4E" w:rsidRPr="00C56B4E">
        <w:rPr>
          <w:rFonts w:cstheme="minorHAnsi"/>
          <w:i/>
          <w:color w:val="000000"/>
        </w:rPr>
        <w:t>et al.</w:t>
      </w:r>
      <w:r w:rsidRPr="005477E2">
        <w:rPr>
          <w:rFonts w:cstheme="minorHAnsi"/>
          <w:color w:val="000000"/>
        </w:rPr>
        <w:t xml:space="preserve"> 2015</w:t>
      </w:r>
      <w:r>
        <w:rPr>
          <w:rFonts w:cstheme="minorHAnsi"/>
          <w:color w:val="000000"/>
        </w:rPr>
        <w:t>;</w:t>
      </w:r>
      <w:r w:rsidRPr="005477E2">
        <w:rPr>
          <w:rFonts w:cstheme="minorHAnsi"/>
          <w:color w:val="000000"/>
        </w:rPr>
        <w:fldChar w:fldCharType="end"/>
      </w:r>
      <w:r w:rsidRPr="005477E2">
        <w:rPr>
          <w:rFonts w:cstheme="minorHAnsi"/>
          <w:color w:val="000000"/>
        </w:rPr>
        <w:t xml:space="preserve"> </w:t>
      </w:r>
      <w:r>
        <w:rPr>
          <w:rFonts w:cstheme="minorHAnsi"/>
          <w:color w:val="000000"/>
        </w:rPr>
        <w:fldChar w:fldCharType="begin" w:fldLock="1"/>
      </w:r>
      <w:r>
        <w:rPr>
          <w:rFonts w:cstheme="minorHAnsi"/>
          <w:color w:val="000000"/>
        </w:rPr>
        <w:instrText>ADDIN CSL_CITATION { "citationItems" : [ { "id" : "ITEM-1", "itemData" : { "DOI" : "10.1016/j.ecolecon.2015.07.024", "ISBN" : "09218009", "ISSN" : "09218009", "abstract" : "Sustainable development goals (SDGs), which recognise the interconnections between social, economic and ecological systems, have ignited new interest in indicators able to integrate trends in - and interactions between - nature and socio-economic development. We explore whether existing global data can be used to measure nature's contribution to development targets and explore limitations in these data. Using Millennium Development Goal (MDG) 1- eradicate extreme hunger and poverty. We develop two indicators to assess the contribution of nature to progress in this goal. The indicators (based on income and employment data from nature-based sectors (NBS) represented by agriculture, forestry and fisheries) show large but declining contributions of nature to MDG 1: NBS contributed to lifting 18% of people out of poverty and provided 37% of global employment between 1991 and 2010. For low income countries, the contributions were 20% and 55% respectively. In exploring data gaps the study highlighted low reporting rates especially in low income countries, as well as lack of other measures of poverty alleviation beyond income and employment. If we are to move beyond target setting to implementation of sustainable development goals at national scales, these shortcomings require as much attention as the elaboration and agreement on the post-2015 development goals.", "author" : [ { "dropping-particle" : "", "family" : "Selomane", "given" : "Odirilwe", "non-dropping-particle" : "", "parse-names" : false, "suffix" : "" }, { "dropping-particle" : "", "family" : "Reyers", "given" : "Belinda", "non-dropping-particle" : "", "parse-names" : false, "suffix" : "" }, { "dropping-particle" : "", "family" : "Biggs", "given" : "Reinette", "non-dropping-particle" : "", "parse-names" : false, "suffix" : "" }, { "dropping-particle" : "", "family" : "Tallis", "given" : "Heather", "non-dropping-particle" : "", "parse-names" : false, "suffix" : "" }, { "dropping-particle" : "", "family" : "Polasky", "given" : "Stephen", "non-dropping-particle" : "", "parse-names" : false, "suffix" : "" } ], "container-title" : "Ecological Economics", "id" : "ITEM-1", "issued" : { "date-parts" : [ [ "2015" ] ] }, "page" : "140-146", "title" : "Towards integrated social-ecological sustainability indicators: Exploring the contribution and gaps in existing global data", "type" : "article-journal", "volume" : "118" }, "uris" : [ "http://www.mendeley.com/documents/?uuid=d9922a77-20c4-321a-9c72-33be4cf85df1" ] }, { "id" : "ITEM-2", "itemData" : { "DOI" : "10.1016/j.ecolind.2012.07.018", "ISBN" : "1470-160X", "ISSN" : "1470160X", "abstract" : "The paper gives an overview on the trends in the usage of landscape metrics as indicators for: land use changes, habitat functions (biodiversity, habitats), landscape regulating functions (fire control, microclimate control, etc.), and information functions (landscape aesthetics). We reviewed papers published in international peer-reviewed journals that are indexed by the Institute of Science Information (ISI) Web of Knowledge from 2000 to 2010. The terms landscape metrics, landscape indexes and landscape indices were searched. Our analysis showed that application of the landscape metrics to characterize various ecosystem services and landscape functions has broadened during the last 10 years. Number of studies related to regulating and information functions of landscapes is increasing. However, the main exploitation field of the metrics is evaluation the change in land use/land cover.\u00a9 2012 Elsevier Ltd.", "author" : [ { "dropping-particle" : "", "family" : "Uuemaa", "given" : "Evelyn", "non-dropping-particle" : "", "parse-names" : false, "suffix" : "" }, { "dropping-particle" : "", "family" : "Mander", "given" : "\u00dclo", "non-dropping-particle" : "", "parse-names" : false, "suffix" : "" }, { "dropping-particle" : "", "family" : "Marja", "given" : "Riho", "non-dropping-particle" : "", "parse-names" : false, "suffix" : "" } ], "container-title" : "Ecological Indicators", "id" : "ITEM-2", "issued" : { "date-parts" : [ [ "2013" ] ] }, "page" : "100-106", "title" : "Trends in the use of landscape spatial metrics as landscape indicators: A review", "type" : "article-journal", "volume" : "28" }, "uris" : [ "http://www.mendeley.com/documents/?uuid=f56a78e0-d4a5-325a-9648-537484d41180" ] } ], "mendeley" : { "formattedCitation" : "(Selomane, Reyers, Biggs, Tallis, &amp; Polasky, 2015; Uuemaa, Mander, &amp; Marja, 2013)", "plainTextFormattedCitation" : "(Selomane, Reyers, Biggs, Tallis, &amp; Polasky, 2015; Uuemaa, Mander, &amp; Marja, 2013)", "previouslyFormattedCitation" : "(Selomane, Reyers, Biggs, Tallis, &amp; Polasky, 2015; Uuemaa, Mander, &amp; Marja, 2013)" }, "properties" : {  }, "schema" : "https://github.com/citation-style-language/schema/raw/master/csl-citation.json" }</w:instrText>
      </w:r>
      <w:r>
        <w:rPr>
          <w:rFonts w:cstheme="minorHAnsi"/>
          <w:color w:val="000000"/>
        </w:rPr>
        <w:fldChar w:fldCharType="separate"/>
      </w:r>
      <w:r w:rsidRPr="00270807">
        <w:rPr>
          <w:rFonts w:cstheme="minorHAnsi"/>
          <w:color w:val="000000"/>
        </w:rPr>
        <w:t>Uuemaa</w:t>
      </w:r>
      <w:r>
        <w:rPr>
          <w:rFonts w:cstheme="minorHAnsi"/>
          <w:color w:val="000000"/>
        </w:rPr>
        <w:t xml:space="preserve"> </w:t>
      </w:r>
      <w:r w:rsidR="00C56B4E" w:rsidRPr="00C56B4E">
        <w:rPr>
          <w:rFonts w:cstheme="minorHAnsi"/>
          <w:i/>
          <w:color w:val="000000"/>
        </w:rPr>
        <w:t>et al.</w:t>
      </w:r>
      <w:r w:rsidRPr="00270807">
        <w:rPr>
          <w:rFonts w:cstheme="minorHAnsi"/>
          <w:color w:val="000000"/>
        </w:rPr>
        <w:t>, 2013)</w:t>
      </w:r>
      <w:r>
        <w:rPr>
          <w:rFonts w:cstheme="minorHAnsi"/>
          <w:color w:val="000000"/>
        </w:rPr>
        <w:fldChar w:fldCharType="end"/>
      </w:r>
      <w:r w:rsidRPr="005477E2">
        <w:rPr>
          <w:rFonts w:cstheme="minorHAnsi"/>
          <w:color w:val="000000"/>
        </w:rPr>
        <w:t>, which are important to recognise. Moreover, as the</w:t>
      </w:r>
      <w:r>
        <w:rPr>
          <w:rFonts w:cstheme="minorHAnsi"/>
          <w:color w:val="000000"/>
        </w:rPr>
        <w:t xml:space="preserve"> </w:t>
      </w:r>
      <w:r w:rsidRPr="005477E2">
        <w:rPr>
          <w:rFonts w:cstheme="minorHAnsi"/>
          <w:color w:val="000000"/>
        </w:rPr>
        <w:t>assessment draws upon a very diverse range of so</w:t>
      </w:r>
      <w:r w:rsidRPr="005477E2">
        <w:rPr>
          <w:rFonts w:cs="Calibri"/>
          <w:color w:val="000000"/>
        </w:rPr>
        <w:t>urces from</w:t>
      </w:r>
      <w:r>
        <w:rPr>
          <w:rFonts w:cs="Calibri"/>
          <w:color w:val="000000"/>
        </w:rPr>
        <w:t xml:space="preserve"> many different places, harmoniz</w:t>
      </w:r>
      <w:r w:rsidRPr="005477E2">
        <w:rPr>
          <w:rFonts w:cs="Calibri"/>
          <w:color w:val="000000"/>
        </w:rPr>
        <w:t>ing them across the whole</w:t>
      </w:r>
      <w:r>
        <w:rPr>
          <w:rFonts w:cs="Calibri"/>
          <w:color w:val="000000"/>
        </w:rPr>
        <w:t xml:space="preserve"> of the region</w:t>
      </w:r>
      <w:r w:rsidRPr="005477E2">
        <w:rPr>
          <w:rFonts w:cs="Calibri"/>
          <w:color w:val="000000"/>
        </w:rPr>
        <w:t xml:space="preserve"> was a major challenge.</w:t>
      </w:r>
    </w:p>
    <w:p w14:paraId="18A32C0C" w14:textId="3CB32CF2" w:rsidR="00681350" w:rsidRPr="005477E2" w:rsidRDefault="00681350" w:rsidP="001E43D4">
      <w:pPr>
        <w:rPr>
          <w:rFonts w:cs="Calibri"/>
          <w:color w:val="000000"/>
        </w:rPr>
      </w:pPr>
      <w:r w:rsidRPr="005477E2">
        <w:rPr>
          <w:b/>
        </w:rPr>
        <w:lastRenderedPageBreak/>
        <w:t xml:space="preserve">Gathering </w:t>
      </w:r>
      <w:r>
        <w:rPr>
          <w:b/>
        </w:rPr>
        <w:t>indigenous and local knowledge</w:t>
      </w:r>
      <w:r w:rsidRPr="005477E2">
        <w:rPr>
          <w:b/>
        </w:rPr>
        <w:t xml:space="preserve"> and integrating this knowledge within the assessment</w:t>
      </w:r>
      <w:r w:rsidRPr="005477E2">
        <w:t xml:space="preserve">. </w:t>
      </w:r>
      <w:r w:rsidRPr="005477E2">
        <w:rPr>
          <w:rFonts w:cs="Calibri"/>
          <w:color w:val="000000"/>
        </w:rPr>
        <w:t xml:space="preserve">A major </w:t>
      </w:r>
      <w:r>
        <w:rPr>
          <w:rFonts w:cs="Calibri"/>
          <w:color w:val="000000"/>
        </w:rPr>
        <w:t>challenge</w:t>
      </w:r>
      <w:r w:rsidRPr="005477E2">
        <w:rPr>
          <w:rFonts w:cs="Calibri"/>
          <w:color w:val="000000"/>
        </w:rPr>
        <w:t xml:space="preserve"> is the difference in scale between the regional scope of the assessment and the nature of </w:t>
      </w:r>
      <w:r>
        <w:rPr>
          <w:rFonts w:cs="Calibri"/>
          <w:color w:val="000000"/>
        </w:rPr>
        <w:t>indigenous and local knowledge</w:t>
      </w:r>
      <w:r w:rsidRPr="005477E2">
        <w:rPr>
          <w:rFonts w:cs="Calibri"/>
          <w:color w:val="000000"/>
        </w:rPr>
        <w:t xml:space="preserve">, which is grounded in local territories. Hence, seeking representativeness of the highly heterogeneous and complex </w:t>
      </w:r>
      <w:r>
        <w:rPr>
          <w:rFonts w:cs="Calibri"/>
          <w:color w:val="000000"/>
        </w:rPr>
        <w:t>indigenous and local knowledge</w:t>
      </w:r>
      <w:r w:rsidRPr="005477E2">
        <w:rPr>
          <w:rFonts w:cs="Calibri"/>
          <w:color w:val="000000"/>
        </w:rPr>
        <w:t xml:space="preserve"> covered by the scale of the assessment </w:t>
      </w:r>
      <w:r>
        <w:rPr>
          <w:rFonts w:cs="Calibri"/>
          <w:color w:val="000000"/>
        </w:rPr>
        <w:t>wa</w:t>
      </w:r>
      <w:r w:rsidRPr="005477E2">
        <w:rPr>
          <w:rFonts w:cs="Calibri"/>
          <w:color w:val="000000"/>
        </w:rPr>
        <w:t>s a substantial challenge. The</w:t>
      </w:r>
      <w:r>
        <w:rPr>
          <w:rFonts w:cs="Calibri"/>
          <w:color w:val="000000"/>
        </w:rPr>
        <w:t xml:space="preserve"> Regional Assessment for Europe and Central Asia</w:t>
      </w:r>
      <w:r w:rsidRPr="005477E2">
        <w:rPr>
          <w:rFonts w:cs="Calibri"/>
          <w:color w:val="000000"/>
        </w:rPr>
        <w:t xml:space="preserve"> sought to resolve this scale issue by collating messages from individual publications </w:t>
      </w:r>
      <w:r>
        <w:rPr>
          <w:rFonts w:cs="Calibri"/>
          <w:color w:val="000000"/>
        </w:rPr>
        <w:t xml:space="preserve">on indigenous and local knowledge </w:t>
      </w:r>
      <w:r w:rsidRPr="005477E2">
        <w:rPr>
          <w:rFonts w:cs="Calibri"/>
          <w:color w:val="000000"/>
        </w:rPr>
        <w:t xml:space="preserve">and by utilising available reviews </w:t>
      </w:r>
      <w:r w:rsidRPr="005477E2">
        <w:rPr>
          <w:rFonts w:cs="Calibri"/>
          <w:color w:val="000000"/>
        </w:rPr>
        <w:fldChar w:fldCharType="begin" w:fldLock="1"/>
      </w:r>
      <w:r>
        <w:rPr>
          <w:rFonts w:cs="Calibri"/>
          <w:color w:val="000000"/>
        </w:rPr>
        <w:instrText>ADDIN CSL_CITATION { "citationItems" : [ { "id" : "ITEM-1", "itemData" : { "DOI" : "https://doi.org/10.1080/00139157.2014.861673", "ISSN" : "0013-9157", "author" : [ { "dropping-particle" : "", "family" : "Hern\u00e1ndez-Morcillo", "given" : "M\u00f3nica", "non-dropping-particle" : "", "parse-names" : false, "suffix" : "" }, { "dropping-particle" : "", "family" : "Hoberg", "given" : "Janis", "non-dropping-particle" : "", "parse-names" : false, "suffix" : "" }, { "dropping-particle" : "", "family" : "Oteros-Rozas", "given" : "Elisa", "non-dropping-particle" : "", "parse-names" : false, "suffix" : "" }, { "dropping-particle" : "", "family" : "Plieninger", "given" : "Tobias", "non-dropping-particle" : "", "parse-names" : false, "suffix" : "" }, { "dropping-particle" : "", "family" : "G\u00f3mez-Baggethun", "given" : "Erik", "non-dropping-particle" : "", "parse-names" : false, "suffix" : "" }, { "dropping-particle" : "", "family" : "Reyes-Garc\u00eda", "given" : "Victoria", "non-dropping-particle" : "", "parse-names" : false, "suffix" : "" } ], "container-title" : "Environment: Science and Policy for Sustainable Development", "id" : "ITEM-1", "issue" : "1", "issued" : { "date-parts" : [ [ "2013", "12", "23" ] ] }, "language" : "en", "page" : "3-17", "publisher" : "Taylor &amp; Francis Group", "title" : "Traditional Ecological Knowledge in Europe: Status Quo and Insights for the Environmental Policy Agenda", "type" : "article-journal", "volume" : "56" }, "uris" : [ "http://www.mendeley.com/documents/?uuid=4d7ff6e3-bd5d-4d50-9eeb-ef37ac23e894" ] } ], "mendeley" : { "formattedCitation" : "(Hern\u00e1ndez-Morcillo et al., 2013)", "manualFormatting" : "(e.g. Hern\u00e1ndez-Morcillo et al, 2013)", "plainTextFormattedCitation" : "(Hern\u00e1ndez-Morcillo et al., 2013)", "previouslyFormattedCitation" : "(Hern\u00e1ndez-Morcillo et al., 2013)" }, "properties" : {  }, "schema" : "https://github.com/citation-style-language/schema/raw/master/csl-citation.json" }</w:instrText>
      </w:r>
      <w:r w:rsidRPr="005477E2">
        <w:rPr>
          <w:rFonts w:cs="Calibri"/>
          <w:color w:val="000000"/>
        </w:rPr>
        <w:fldChar w:fldCharType="separate"/>
      </w:r>
      <w:r w:rsidRPr="005477E2">
        <w:rPr>
          <w:rFonts w:cs="Calibri"/>
          <w:color w:val="000000"/>
        </w:rPr>
        <w:t>(</w:t>
      </w:r>
      <w:r>
        <w:rPr>
          <w:rFonts w:cs="Calibri"/>
          <w:color w:val="000000"/>
        </w:rPr>
        <w:t xml:space="preserve">e.g. </w:t>
      </w:r>
      <w:r w:rsidRPr="005477E2">
        <w:rPr>
          <w:rFonts w:cs="Calibri"/>
          <w:color w:val="000000"/>
        </w:rPr>
        <w:t>Hernández-Morc</w:t>
      </w:r>
      <w:r w:rsidRPr="00DF0C06">
        <w:rPr>
          <w:rFonts w:cs="Calibri"/>
          <w:color w:val="000000"/>
        </w:rPr>
        <w:t>illo</w:t>
      </w:r>
      <w:r w:rsidRPr="005477E2">
        <w:rPr>
          <w:rFonts w:cs="Calibri"/>
          <w:i/>
          <w:color w:val="000000"/>
        </w:rPr>
        <w:t xml:space="preserve"> </w:t>
      </w:r>
      <w:r w:rsidR="00C56B4E" w:rsidRPr="00C56B4E">
        <w:rPr>
          <w:rFonts w:cs="Calibri"/>
          <w:i/>
          <w:color w:val="000000"/>
        </w:rPr>
        <w:t>et al.</w:t>
      </w:r>
      <w:r w:rsidRPr="00F65E0E">
        <w:rPr>
          <w:rFonts w:cs="Calibri"/>
          <w:color w:val="000000"/>
        </w:rPr>
        <w:t>,</w:t>
      </w:r>
      <w:r w:rsidRPr="005477E2">
        <w:rPr>
          <w:rFonts w:cs="Calibri"/>
          <w:color w:val="000000"/>
        </w:rPr>
        <w:t xml:space="preserve"> 201</w:t>
      </w:r>
      <w:r w:rsidR="00D56786">
        <w:rPr>
          <w:rFonts w:cs="Calibri"/>
          <w:color w:val="000000"/>
        </w:rPr>
        <w:t>4</w:t>
      </w:r>
      <w:r w:rsidRPr="005477E2">
        <w:rPr>
          <w:rFonts w:cs="Calibri"/>
          <w:color w:val="000000"/>
        </w:rPr>
        <w:t>)</w:t>
      </w:r>
      <w:r w:rsidRPr="005477E2">
        <w:rPr>
          <w:rFonts w:cs="Calibri"/>
          <w:color w:val="000000"/>
        </w:rPr>
        <w:fldChar w:fldCharType="end"/>
      </w:r>
      <w:r w:rsidRPr="005477E2">
        <w:rPr>
          <w:rFonts w:cs="Calibri"/>
          <w:color w:val="000000"/>
        </w:rPr>
        <w:t xml:space="preserve"> in highlighting common aspects of the interlinkages between </w:t>
      </w:r>
      <w:r>
        <w:rPr>
          <w:rFonts w:cs="Calibri"/>
          <w:color w:val="000000"/>
        </w:rPr>
        <w:t>nature</w:t>
      </w:r>
      <w:r w:rsidRPr="005477E2">
        <w:rPr>
          <w:rFonts w:cs="Calibri"/>
          <w:color w:val="000000"/>
        </w:rPr>
        <w:t xml:space="preserve">, </w:t>
      </w:r>
      <w:r>
        <w:rPr>
          <w:rFonts w:cs="Calibri"/>
          <w:color w:val="000000"/>
        </w:rPr>
        <w:t>its contributions to people and good quality of life</w:t>
      </w:r>
      <w:r w:rsidRPr="005477E2">
        <w:rPr>
          <w:rFonts w:cs="Calibri"/>
          <w:color w:val="000000"/>
        </w:rPr>
        <w:t xml:space="preserve">. The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Fonts w:cs="Calibri"/>
          <w:color w:val="000000"/>
        </w:rPr>
        <w:t xml:space="preserve">produced from </w:t>
      </w:r>
      <w:r>
        <w:rPr>
          <w:rFonts w:cs="Calibri"/>
          <w:color w:val="000000"/>
        </w:rPr>
        <w:t>a specific IPBES</w:t>
      </w:r>
      <w:r w:rsidRPr="005477E2">
        <w:rPr>
          <w:rFonts w:cs="Calibri"/>
          <w:color w:val="000000"/>
        </w:rPr>
        <w:t xml:space="preserve"> dialogue workshop </w:t>
      </w:r>
      <w:r>
        <w:rPr>
          <w:rFonts w:cs="Calibri"/>
          <w:color w:val="000000"/>
        </w:rPr>
        <w:fldChar w:fldCharType="begin" w:fldLock="1"/>
      </w:r>
      <w:r>
        <w:rPr>
          <w:rFonts w:cs="Calibri"/>
          <w:color w:val="000000"/>
        </w:rPr>
        <w:instrText>ADDIN CSL_CITATION { "citationItems" : [ { "id" : "ITEM-1", "itemData" : { "editor" : [ { "dropping-particle" : "", "family" : "Rou\u00e9", "given" : "Marie", "non-dropping-particle" : "", "parse-names" : false, "suffix" : "" }, { "dropping-particle" : "", "family" : "Moln\u00e1r", "given" : "Zsolt", "non-dropping-particle" : "", "parse-names" : false, "suffix" : "" } ], "id" : "ITEM-1", "issued" : { "date-parts" : [ [ "2016" ] ] }, "page" : "1-156", "publisher" : "UNESCO - IPBES", "publisher-place" : "Paris, France", "title" : "Indigenous and Local Knowledge of Biodiversity and Ecosystem Services in Europe and Central Asia", "type" : "paper-conference" }, "uris" : [ "http://www.mendeley.com/documents/?uuid=ac62aaeb-8238-34be-a219-e34b893152a5" ] } ], "mendeley" : { "formattedCitation" : "(Rou\u00e9 &amp; Moln\u00e1r, 2016)", "plainTextFormattedCitation" : "(Rou\u00e9 &amp; Moln\u00e1r, 2016)", "previouslyFormattedCitation" : "(Rou\u00e9 &amp; Moln\u00e1r, 2016)" }, "properties" : {  }, "schema" : "https://github.com/citation-style-language/schema/raw/master/csl-citation.json" }</w:instrText>
      </w:r>
      <w:r>
        <w:rPr>
          <w:rFonts w:cs="Calibri"/>
          <w:color w:val="000000"/>
        </w:rPr>
        <w:fldChar w:fldCharType="separate"/>
      </w:r>
      <w:r w:rsidRPr="00270807">
        <w:rPr>
          <w:rFonts w:cs="Calibri"/>
          <w:color w:val="000000"/>
        </w:rPr>
        <w:t>(Roué &amp; Molnár, 201</w:t>
      </w:r>
      <w:r w:rsidR="003051C7">
        <w:rPr>
          <w:rFonts w:cs="Calibri"/>
          <w:color w:val="000000"/>
        </w:rPr>
        <w:t>7</w:t>
      </w:r>
      <w:r w:rsidRPr="00270807">
        <w:rPr>
          <w:rFonts w:cs="Calibri"/>
          <w:color w:val="000000"/>
        </w:rPr>
        <w:t>)</w:t>
      </w:r>
      <w:r>
        <w:rPr>
          <w:rFonts w:cs="Calibri"/>
          <w:color w:val="000000"/>
        </w:rPr>
        <w:fldChar w:fldCharType="end"/>
      </w:r>
      <w:r>
        <w:rPr>
          <w:rFonts w:cs="Calibri"/>
          <w:color w:val="000000"/>
        </w:rPr>
        <w:t xml:space="preserve"> </w:t>
      </w:r>
      <w:r w:rsidRPr="005477E2">
        <w:rPr>
          <w:rFonts w:cs="Calibri"/>
          <w:color w:val="000000"/>
        </w:rPr>
        <w:t xml:space="preserve">aimed to illustrate, not represent, the complexity of understanding, values and worldviews held by </w:t>
      </w:r>
      <w:r>
        <w:rPr>
          <w:rFonts w:ascii="Calibri" w:eastAsiaTheme="minorEastAsia" w:hAnsi="Calibri"/>
          <w:bCs/>
          <w:iCs/>
        </w:rPr>
        <w:t>i</w:t>
      </w:r>
      <w:r w:rsidRPr="003D206E">
        <w:rPr>
          <w:rFonts w:ascii="Calibri" w:hAnsi="Calibri"/>
          <w:bCs/>
          <w:iCs/>
        </w:rPr>
        <w:t>ndigenous and local knowledge</w:t>
      </w:r>
      <w:r>
        <w:rPr>
          <w:rFonts w:ascii="Calibri" w:hAnsi="Calibri"/>
          <w:bCs/>
          <w:iCs/>
        </w:rPr>
        <w:t xml:space="preserve"> </w:t>
      </w:r>
      <w:r w:rsidRPr="005477E2">
        <w:rPr>
          <w:rFonts w:cs="Calibri"/>
          <w:color w:val="000000"/>
        </w:rPr>
        <w:t>holders in the</w:t>
      </w:r>
      <w:r>
        <w:rPr>
          <w:rFonts w:cs="Calibri"/>
          <w:color w:val="000000"/>
        </w:rPr>
        <w:t xml:space="preserve"> Europe and Central Asia</w:t>
      </w:r>
      <w:r w:rsidRPr="005477E2">
        <w:rPr>
          <w:rFonts w:cs="Calibri"/>
          <w:color w:val="000000"/>
        </w:rPr>
        <w:t xml:space="preserve"> region. For th</w:t>
      </w:r>
      <w:r>
        <w:rPr>
          <w:rFonts w:cs="Calibri"/>
          <w:color w:val="000000"/>
        </w:rPr>
        <w:t>ese</w:t>
      </w:r>
      <w:r w:rsidRPr="005477E2">
        <w:rPr>
          <w:rFonts w:cs="Calibri"/>
          <w:color w:val="000000"/>
        </w:rPr>
        <w:t xml:space="preserve"> reason</w:t>
      </w:r>
      <w:r>
        <w:rPr>
          <w:rFonts w:cs="Calibri"/>
          <w:color w:val="000000"/>
        </w:rPr>
        <w:t>s</w:t>
      </w:r>
      <w:r w:rsidRPr="005477E2">
        <w:rPr>
          <w:rFonts w:cs="Calibri"/>
          <w:color w:val="000000"/>
        </w:rPr>
        <w:t xml:space="preserve">, the </w:t>
      </w:r>
      <w:r>
        <w:rPr>
          <w:rFonts w:cs="Calibri"/>
          <w:color w:val="000000"/>
        </w:rPr>
        <w:t>indigenous and local knowledge available</w:t>
      </w:r>
      <w:r w:rsidRPr="005477E2">
        <w:rPr>
          <w:rFonts w:cs="Calibri"/>
          <w:color w:val="000000"/>
        </w:rPr>
        <w:t xml:space="preserve"> f</w:t>
      </w:r>
      <w:r>
        <w:rPr>
          <w:rFonts w:cs="Calibri"/>
          <w:color w:val="000000"/>
        </w:rPr>
        <w:t>or</w:t>
      </w:r>
      <w:r w:rsidRPr="005477E2">
        <w:rPr>
          <w:rFonts w:cs="Calibri"/>
          <w:color w:val="000000"/>
        </w:rPr>
        <w:t xml:space="preserve"> the </w:t>
      </w:r>
      <w:r>
        <w:rPr>
          <w:rFonts w:cs="Calibri"/>
          <w:color w:val="000000"/>
        </w:rPr>
        <w:t>Europe and Central Asia</w:t>
      </w:r>
      <w:r w:rsidRPr="005477E2">
        <w:rPr>
          <w:rFonts w:cs="Calibri"/>
          <w:color w:val="000000"/>
        </w:rPr>
        <w:t xml:space="preserve"> assessment remain</w:t>
      </w:r>
      <w:r>
        <w:rPr>
          <w:rFonts w:cs="Calibri"/>
          <w:color w:val="000000"/>
        </w:rPr>
        <w:t>ed</w:t>
      </w:r>
      <w:r w:rsidRPr="005477E2">
        <w:rPr>
          <w:rFonts w:cs="Calibri"/>
          <w:color w:val="000000"/>
        </w:rPr>
        <w:t xml:space="preserve"> at an early stage of </w:t>
      </w:r>
      <w:r>
        <w:rPr>
          <w:rFonts w:cs="Calibri"/>
          <w:color w:val="000000"/>
        </w:rPr>
        <w:t xml:space="preserve">methodological </w:t>
      </w:r>
      <w:r w:rsidRPr="005477E2">
        <w:rPr>
          <w:rFonts w:cs="Calibri"/>
          <w:color w:val="000000"/>
        </w:rPr>
        <w:t>development.</w:t>
      </w:r>
    </w:p>
    <w:p w14:paraId="46DD8A85" w14:textId="77777777" w:rsidR="00681350" w:rsidRDefault="00681350" w:rsidP="001E43D4">
      <w:pPr>
        <w:rPr>
          <w:rFonts w:ascii="Calibri" w:hAnsi="Calibri" w:cs="Calibri"/>
        </w:rPr>
      </w:pPr>
      <w:r w:rsidRPr="005477E2">
        <w:rPr>
          <w:b/>
        </w:rPr>
        <w:t xml:space="preserve">Epistemology and </w:t>
      </w:r>
      <w:r>
        <w:rPr>
          <w:b/>
        </w:rPr>
        <w:t>expert</w:t>
      </w:r>
      <w:r w:rsidRPr="005477E2">
        <w:rPr>
          <w:b/>
        </w:rPr>
        <w:t xml:space="preserve"> judgement (by authors) in the assessment process</w:t>
      </w:r>
      <w:r w:rsidRPr="005477E2">
        <w:t>.</w:t>
      </w:r>
      <w:r w:rsidRPr="005477E2">
        <w:rPr>
          <w:rFonts w:cs="Calibri"/>
          <w:b/>
          <w:color w:val="000000"/>
        </w:rPr>
        <w:t xml:space="preserve"> </w:t>
      </w:r>
      <w:r w:rsidRPr="005477E2">
        <w:rPr>
          <w:rFonts w:ascii="Calibri" w:hAnsi="Calibri" w:cs="Calibri"/>
        </w:rPr>
        <w:t xml:space="preserve">IPBES assessments use a four-box model of confidence </w:t>
      </w:r>
      <w:r>
        <w:rPr>
          <w:rFonts w:ascii="Calibri" w:hAnsi="Calibri" w:cs="Calibri"/>
        </w:rPr>
        <w:t xml:space="preserve">attributed to their key findings </w:t>
      </w:r>
      <w:r w:rsidRPr="005477E2">
        <w:rPr>
          <w:rFonts w:ascii="Calibri" w:hAnsi="Calibri" w:cs="Calibri"/>
        </w:rPr>
        <w:t>(se</w:t>
      </w:r>
      <w:r>
        <w:rPr>
          <w:rFonts w:ascii="Calibri" w:hAnsi="Calibri" w:cs="Calibri"/>
        </w:rPr>
        <w:t>e S</w:t>
      </w:r>
      <w:r w:rsidRPr="005477E2">
        <w:rPr>
          <w:rFonts w:ascii="Calibri" w:hAnsi="Calibri" w:cs="Calibri"/>
        </w:rPr>
        <w:t xml:space="preserve">ection 1.5.1) based on evidence and agreement </w:t>
      </w:r>
      <w:r>
        <w:rPr>
          <w:rFonts w:ascii="Calibri" w:hAnsi="Calibri" w:cs="Calibri"/>
        </w:rPr>
        <w:t>and summarised in</w:t>
      </w:r>
      <w:r w:rsidRPr="005477E2">
        <w:rPr>
          <w:rFonts w:ascii="Calibri" w:hAnsi="Calibri" w:cs="Calibri"/>
        </w:rPr>
        <w:t xml:space="preserve"> four main confidence terms. This ensures consistency in the communication of confidence across chapters and assessments. However, </w:t>
      </w:r>
      <w:r>
        <w:rPr>
          <w:rFonts w:ascii="Calibri" w:hAnsi="Calibri" w:cs="Calibri"/>
        </w:rPr>
        <w:t xml:space="preserve">the </w:t>
      </w:r>
      <w:r w:rsidRPr="005477E2">
        <w:rPr>
          <w:rFonts w:ascii="Calibri" w:hAnsi="Calibri" w:cs="Calibri"/>
        </w:rPr>
        <w:t>use of confidence terms depends strongly on the author team’s expert judgement as to the quantity and quality of supporting evidence and on the level of scientific agreement.</w:t>
      </w:r>
      <w:r>
        <w:rPr>
          <w:rFonts w:ascii="Calibri" w:hAnsi="Calibri" w:cs="Calibri"/>
        </w:rPr>
        <w:t xml:space="preserve"> This is why a reference to the chapter section is also provided with each key finding.</w:t>
      </w:r>
    </w:p>
    <w:p w14:paraId="3C17F911" w14:textId="77777777" w:rsidR="00681350" w:rsidRPr="005477E2" w:rsidRDefault="00681350" w:rsidP="001E43D4">
      <w:pPr>
        <w:rPr>
          <w:rFonts w:ascii="Calibri" w:hAnsi="Calibri" w:cs="Calibri"/>
        </w:rPr>
      </w:pPr>
    </w:p>
    <w:p w14:paraId="7EBAD877" w14:textId="02E1F074" w:rsidR="00681350" w:rsidRPr="005477E2" w:rsidRDefault="00681350" w:rsidP="00147745">
      <w:pPr>
        <w:pStyle w:val="Heading3"/>
      </w:pPr>
      <w:bookmarkStart w:id="193" w:name="_Toc470011711"/>
      <w:bookmarkStart w:id="194" w:name="_Toc476751275"/>
      <w:bookmarkStart w:id="195" w:name="_Toc502755809"/>
      <w:bookmarkStart w:id="196" w:name="_Toc504380592"/>
      <w:bookmarkStart w:id="197" w:name="_Toc519504390"/>
      <w:r w:rsidRPr="005477E2">
        <w:t>Issues beyond the scope of this assessment</w:t>
      </w:r>
      <w:bookmarkEnd w:id="193"/>
      <w:bookmarkEnd w:id="194"/>
      <w:bookmarkEnd w:id="195"/>
      <w:bookmarkEnd w:id="196"/>
      <w:bookmarkEnd w:id="197"/>
    </w:p>
    <w:p w14:paraId="610F3E85" w14:textId="77777777" w:rsidR="00681350" w:rsidRPr="005477E2" w:rsidRDefault="00681350" w:rsidP="001E43D4">
      <w:pPr>
        <w:rPr>
          <w:color w:val="000000"/>
        </w:rPr>
      </w:pPr>
      <w:r w:rsidRPr="005477E2">
        <w:rPr>
          <w:b/>
        </w:rPr>
        <w:t>Emerging questions beyond the scope of the assessment</w:t>
      </w:r>
      <w:r w:rsidRPr="005477E2">
        <w:t xml:space="preserve">. </w:t>
      </w:r>
      <w:r w:rsidRPr="005477E2">
        <w:rPr>
          <w:color w:val="000000"/>
        </w:rPr>
        <w:t xml:space="preserve">While the assessment presents the best available information on </w:t>
      </w:r>
      <w:r>
        <w:rPr>
          <w:color w:val="000000"/>
        </w:rPr>
        <w:t>nature and its contributions to people</w:t>
      </w:r>
      <w:r w:rsidRPr="005477E2">
        <w:rPr>
          <w:color w:val="000000"/>
        </w:rPr>
        <w:t xml:space="preserve">, it does not analyse available datasets to test new hypotheses or to validate existing ones. During the development of the assessment, new natural or human impacts on </w:t>
      </w:r>
      <w:r>
        <w:rPr>
          <w:color w:val="000000"/>
        </w:rPr>
        <w:t>nature</w:t>
      </w:r>
      <w:r w:rsidRPr="005477E2">
        <w:rPr>
          <w:color w:val="000000"/>
        </w:rPr>
        <w:t xml:space="preserve"> may have emerged. As the assessment process involves the use of current information, however, any new aspects </w:t>
      </w:r>
      <w:r>
        <w:rPr>
          <w:color w:val="000000"/>
        </w:rPr>
        <w:t>can</w:t>
      </w:r>
      <w:r w:rsidRPr="005477E2">
        <w:rPr>
          <w:color w:val="000000"/>
        </w:rPr>
        <w:t>not form part of this regional assessment.</w:t>
      </w:r>
    </w:p>
    <w:p w14:paraId="20DE66BC" w14:textId="77777777" w:rsidR="00681350" w:rsidRDefault="00681350" w:rsidP="001E43D4">
      <w:pPr>
        <w:rPr>
          <w:color w:val="000000"/>
        </w:rPr>
      </w:pPr>
      <w:r w:rsidRPr="005477E2">
        <w:rPr>
          <w:b/>
        </w:rPr>
        <w:t>Time cut-off for evidence/published literature.</w:t>
      </w:r>
      <w:r w:rsidRPr="005477E2">
        <w:rPr>
          <w:rFonts w:cs="Calibri"/>
          <w:b/>
          <w:color w:val="000000"/>
        </w:rPr>
        <w:t xml:space="preserve"> </w:t>
      </w:r>
      <w:r w:rsidRPr="005477E2">
        <w:rPr>
          <w:color w:val="000000"/>
        </w:rPr>
        <w:t>The literature and evidence sourced for this assessment has a standard timeframe, extending from 1950 to the end of April 2017.</w:t>
      </w:r>
    </w:p>
    <w:p w14:paraId="0F17FBCA" w14:textId="5AC513B9" w:rsidR="00681350" w:rsidRPr="005477E2" w:rsidRDefault="00681350" w:rsidP="001E43D4">
      <w:pPr>
        <w:rPr>
          <w:color w:val="000000"/>
        </w:rPr>
      </w:pPr>
      <w:r w:rsidRPr="00EB7DA1">
        <w:rPr>
          <w:b/>
          <w:color w:val="000000"/>
        </w:rPr>
        <w:t>Intrinsic values</w:t>
      </w:r>
      <w:r>
        <w:rPr>
          <w:color w:val="000000"/>
        </w:rPr>
        <w:t xml:space="preserve">. </w:t>
      </w:r>
      <w:r w:rsidRPr="003465CC">
        <w:t xml:space="preserve">The IPBES conceptual framework, unlike the </w:t>
      </w:r>
      <w:r>
        <w:t>e</w:t>
      </w:r>
      <w:r w:rsidRPr="003465CC">
        <w:t xml:space="preserve">cosystem </w:t>
      </w:r>
      <w:r>
        <w:t>s</w:t>
      </w:r>
      <w:r w:rsidRPr="003465CC">
        <w:t>ervice</w:t>
      </w:r>
      <w:r>
        <w:t>s</w:t>
      </w:r>
      <w:r w:rsidRPr="003465CC">
        <w:t xml:space="preserve"> concept, includes intrinsic value</w:t>
      </w:r>
      <w:r>
        <w:t xml:space="preserve">s. </w:t>
      </w:r>
      <w:r>
        <w:rPr>
          <w:color w:val="000000"/>
        </w:rPr>
        <w:t xml:space="preserve">The term intrinsic value has many different meanings </w:t>
      </w:r>
      <w:r>
        <w:fldChar w:fldCharType="begin" w:fldLock="1"/>
      </w:r>
      <w:r>
        <w:instrText>ADDIN CSL_CITATION { "citationItems" : [ { "id" : "ITEM-1", "itemData" : { "DOI" : "10.1016/j.biocon.2017.03.003", "ISSN" : "0006-3207", "author" : [ { "dropping-particle" : "", "family" : "Batavia", "given" : "Chelsea", "non-dropping-particle" : "", "parse-names" : false, "suffix" : "" }, { "dropping-particle" : "", "family" : "Nelson", "given" : "Michael Paul", "non-dropping-particle" : "", "parse-names" : false, "suffix" : "" } ], "container-title" : "Biological Conservation", "id" : "ITEM-1", "issued" : { "date-parts" : [ [ "2017" ] ] }, "page" : "366-376", "publisher" : "Elsevier Ltd", "title" : "For goodness sake! What is intrinsic value and why should we care?", "type" : "article-journal", "volume" : "209" }, "uris" : [ "http://www.mendeley.com/documents/?uuid=b36df293-f966-4083-bb92-ac37659d04ba" ] } ], "mendeley" : { "formattedCitation" : "(Batavia &amp; Nelson, 2017)", "plainTextFormattedCitation" : "(Batavia &amp; Nelson, 2017)", "previouslyFormattedCitation" : "(Batavia &amp; Nelson, 2017)" }, "properties" : {  }, "schema" : "https://github.com/citation-style-language/schema/raw/master/csl-citation.json" }</w:instrText>
      </w:r>
      <w:r>
        <w:fldChar w:fldCharType="separate"/>
      </w:r>
      <w:r w:rsidRPr="00270807">
        <w:t>(Batavia &amp; Nelson, 2017)</w:t>
      </w:r>
      <w:r>
        <w:fldChar w:fldCharType="end"/>
      </w:r>
      <w:r>
        <w:t>.</w:t>
      </w:r>
      <w:r>
        <w:rPr>
          <w:color w:val="000000"/>
        </w:rPr>
        <w:t xml:space="preserve"> For this assessment, we follow the definition provided by </w:t>
      </w:r>
      <w:r>
        <w:fldChar w:fldCharType="begin" w:fldLock="1"/>
      </w:r>
      <w:r>
        <w:instrText>ADDIN CSL_CITATION { "citationItems" : [ { "id" : "ITEM-1", "itemData" : { "DOI" : "10.1016/j.ecoser.2016.11.007", "ISSN" : "22120416", "abstract" : "\u00a9 2016 The Authors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 "non-dropping-particle" : "", "parse-names" : false, "suffix" : "" }, { "dropping-particle" : "", "family" : "Dendoncker", "given" : "N.",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Gomez-Baggethun", "given" : "E.", "non-dropping-particle" : "", "parse-names" : false, "suffix" : "" }, { "dropping-particle" : "", "family" : "Boeraeve", "given" : "F.", "non-dropping-particle" : "", "parse-names" : false, "suffix" : "" }, { "dropping-particle" : "", "family" : "McGrath", "given" : "F.L.", "non-dropping-particle" : "", "parse-names" : false, "suffix" : "" }, { "dropping-particle" : "", "family" : "Vierikko", "given" : "K.", "non-dropping-particle" : "", "parse-names" : false, "suffix" : "" }, { "dropping-particle" : "", "family" : "Geneletti", "given" : "D.", "non-dropping-particle" : "", "parse-names" : false, "suffix" : "" }, { "dropping-particle" : "", "family" : "Sevecke", "given" : "K.J.", "non-dropping-particle" : "", "parse-names" : false, "suffix" : "" }, { "dropping-particle" : "", "family" : "Pipart", "given" : "N.", "non-dropping-particle" : "", "parse-names" : false, "suffix" : "" }, { "dropping-particle" : "", "family" : "Primmer", "given" : "E.", "non-dropping-particle" : "", "parse-names" : false, "suffix" : "" }, { "dropping-particle" : "", "family" : "Mederly", "given" : "P.", "non-dropping-particle" : "", "parse-names" : false, "suffix" : "" }, { "dropping-particle" : "", "family" : "Schmidt", "given" : "S.", "non-dropping-particle" : "", "parse-names" : false, "suffix" : "" }, { "dropping-particle" : "", "family" : "Arag\u00e3o", "given" : "A.", "non-dropping-particle" : "", "parse-names" : false, "suffix" : "" }, { "dropping-particle" : "", "family" : "Baral", "given" : "H.", "non-dropping-particle" : "", "parse-names" : false, "suffix" : "" }, { "dropping-particle" : "", "family" : "Bark", "given" : "R.H.", "non-dropping-particle" : "", "parse-names" : false, "suffix" : "" }, { "dropping-particle" : "", "family" : "Briceno", "given" : "T.", "non-dropping-particle" : "", "parse-names" : false, "suffix" : "" }, { "dropping-particle" : "", "family" : "Brogna", "given" : "D.", "non-dropping-particle" : "", "parse-names" : false, "suffix" : "" }, { "dropping-particle" : "", "family" : "Cabral", "given" : "P.", "non-dropping-particle" : "", "parse-names" : false, "suffix" : "" }, { "dropping-particle" : "", "family" : "Vreese", "given" : "R.", "non-dropping-particle" : "De", "parse-names" : false, "suffix" : "" }, { "dropping-particle" : "", "family" : "Liquete", "given" : "C.", "non-dropping-particle" : "", "parse-names" : false, "suffix" : "" }, { "dropping-particle" : "", "family" : "Mueller", "given" : "H.", "non-dropping-particle" : "", "parse-names" : false, "suffix" : "" }, { "dropping-particle" : "", "family" : "Peh", "given" : "K.S.-H.", "non-dropping-particle" : "", "parse-names" : false, "suffix" : "" }, { "dropping-particle" : "", "family" : "Phelan", "given" : "A.", "non-dropping-particle" : "", "parse-names" : false, "suffix" : "" }, { "dropping-particle" : "", "family" : "Rinc\u00f3n", "given" : "A.R.", "non-dropping-particle" : "", "parse-names" : false, "suffix" : "" }, { "dropping-particle" : "", "family" : "Rogers", "given" : "S.H.", "non-dropping-particle" : "", "parse-names" : false, "suffix" : "" }, { "dropping-particle" : "", "family" : "Turkelboom", "given" : "F.", "non-dropping-particle" : "", "parse-names" : false, "suffix" : "" }, { "dropping-particle" : "", "family" : "Reeth", "given" : "W.", "non-dropping-particle" : "Van", "parse-names" : false, "suffix" : "" }, { "dropping-particle" : "", "family" : "Zanten", "given" : "B.T.", "non-dropping-particle" : "van", "parse-names" : false, "suffix" : "" }, { "dropping-particle" : "", "family" : "Wam", "given" : "H.K.", "non-dropping-particle" : "", "parse-names" : false, "suffix" : "" }, { "dropping-particle" : "", "family" : "Washbourn", "given" : "C.-L.", "non-dropping-particle" : "", "parse-names" : false, "suffix" : "" } ], "container-title" : "Ecosystem Services", "id" : "ITEM-1", "issued" : { "date-parts" : [ [ "2016" ] ] }, "page" : "213-220", "title" : "A new valuation school: Integrating diverse values of nature in resource and land use decisions", "type" : "article-journal", "volume" : "22" }, "uris" : [ "http://www.mendeley.com/documents/?uuid=508d547b-59b3-4efc-837c-4a8898645cf8" ] } ], "mendeley" : { "formattedCitation" : "(S. Jacobs et al., 2016)", "manualFormatting" : "Jacobs et al. (2016)", "plainTextFormattedCitation" : "(S. Jacobs et al., 2016)", "previouslyFormattedCitation" : "(S. Jacobs et al., 2016)" }, "properties" : {  }, "schema" : "https://github.com/citation-style-language/schema/raw/master/csl-citation.json" }</w:instrText>
      </w:r>
      <w:r>
        <w:fldChar w:fldCharType="separate"/>
      </w:r>
      <w:r w:rsidRPr="00B62FAC">
        <w:t xml:space="preserve">Jacobs </w:t>
      </w:r>
      <w:r w:rsidR="00C56B4E" w:rsidRPr="00C56B4E">
        <w:rPr>
          <w:i/>
        </w:rPr>
        <w:t>et al.</w:t>
      </w:r>
      <w:r w:rsidRPr="00B62FAC">
        <w:t xml:space="preserve"> </w:t>
      </w:r>
      <w:r>
        <w:t>(</w:t>
      </w:r>
      <w:r w:rsidRPr="00B62FAC">
        <w:t>2016)</w:t>
      </w:r>
      <w:r>
        <w:fldChar w:fldCharType="end"/>
      </w:r>
      <w:r>
        <w:t xml:space="preserve"> and </w:t>
      </w:r>
      <w:r>
        <w:rPr>
          <w:color w:val="000000"/>
        </w:rPr>
        <w:fldChar w:fldCharType="begin" w:fldLock="1"/>
      </w:r>
      <w:r>
        <w:rPr>
          <w:color w:val="000000"/>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volume" : "26-27" }, "uris" : [ "http://www.mendeley.com/documents/?uuid=9e78010e-28fe-46ee-b5f8-05c1b226d5d7" ] } ], "mendeley" : { "formattedCitation" : "(Pascual et al., 2017)", "manualFormatting" : "Pascual et al. (2017)", "plainTextFormattedCitation" : "(Pascual et al., 2017)", "previouslyFormattedCitation" : "(Pascual et al., 2017)" }, "properties" : {  }, "schema" : "https://github.com/citation-style-language/schema/raw/master/csl-citation.json" }</w:instrText>
      </w:r>
      <w:r>
        <w:rPr>
          <w:color w:val="000000"/>
        </w:rPr>
        <w:fldChar w:fldCharType="separate"/>
      </w:r>
      <w:r w:rsidRPr="00306635">
        <w:rPr>
          <w:color w:val="000000"/>
        </w:rPr>
        <w:t xml:space="preserve">Pascual </w:t>
      </w:r>
      <w:r w:rsidR="00C56B4E" w:rsidRPr="00C56B4E">
        <w:rPr>
          <w:i/>
          <w:color w:val="000000"/>
        </w:rPr>
        <w:t>et al.</w:t>
      </w:r>
      <w:r w:rsidRPr="00306635">
        <w:rPr>
          <w:color w:val="000000"/>
        </w:rPr>
        <w:t xml:space="preserve"> </w:t>
      </w:r>
      <w:r>
        <w:rPr>
          <w:color w:val="000000"/>
        </w:rPr>
        <w:t>(</w:t>
      </w:r>
      <w:r w:rsidRPr="00306635">
        <w:rPr>
          <w:color w:val="000000"/>
        </w:rPr>
        <w:t>2017)</w:t>
      </w:r>
      <w:r>
        <w:rPr>
          <w:color w:val="000000"/>
        </w:rPr>
        <w:fldChar w:fldCharType="end"/>
      </w:r>
      <w:r>
        <w:t xml:space="preserve">, which </w:t>
      </w:r>
      <w:r w:rsidRPr="005477E2">
        <w:t>refer</w:t>
      </w:r>
      <w:r>
        <w:t>s</w:t>
      </w:r>
      <w:r w:rsidRPr="005477E2">
        <w:t xml:space="preserve"> to inherent value, i.e. </w:t>
      </w:r>
      <w:r w:rsidRPr="00EB7DA1">
        <w:rPr>
          <w:i/>
        </w:rPr>
        <w:t>the value something has independent of any human experience or evaluation</w:t>
      </w:r>
      <w:r w:rsidRPr="005477E2">
        <w:t>.</w:t>
      </w:r>
      <w:r>
        <w:t xml:space="preserve"> </w:t>
      </w:r>
      <w:r w:rsidRPr="005477E2">
        <w:t>Since intrinsic value can be recognized</w:t>
      </w:r>
      <w:r>
        <w:t xml:space="preserve">, </w:t>
      </w:r>
      <w:r w:rsidRPr="005477E2">
        <w:t>but not quantified</w:t>
      </w:r>
      <w:r>
        <w:t>,</w:t>
      </w:r>
      <w:r w:rsidRPr="005477E2">
        <w:t xml:space="preserve"> by humans it is not the </w:t>
      </w:r>
      <w:r>
        <w:t>target of any valuation process or assessment.</w:t>
      </w:r>
      <w:r w:rsidRPr="005477E2">
        <w:t xml:space="preserve"> </w:t>
      </w:r>
    </w:p>
    <w:p w14:paraId="26231E6B" w14:textId="1A202F79" w:rsidR="00681350" w:rsidRDefault="00681350" w:rsidP="001E43D4">
      <w:pPr>
        <w:rPr>
          <w:rFonts w:cs="Calibri"/>
          <w:color w:val="000000"/>
        </w:rPr>
      </w:pPr>
      <w:r w:rsidRPr="005477E2">
        <w:rPr>
          <w:b/>
        </w:rPr>
        <w:t>Disclaimer and liability - drawing inferences from general patterns</w:t>
      </w:r>
      <w:r w:rsidRPr="005477E2">
        <w:t>.</w:t>
      </w:r>
      <w:r w:rsidRPr="005477E2">
        <w:rPr>
          <w:rFonts w:cs="Calibri"/>
          <w:color w:val="000000"/>
        </w:rPr>
        <w:t xml:space="preserve"> It is important to recognise that</w:t>
      </w:r>
      <w:r>
        <w:rPr>
          <w:rFonts w:cs="Calibri"/>
          <w:color w:val="000000"/>
        </w:rPr>
        <w:t>,</w:t>
      </w:r>
      <w:r w:rsidRPr="005477E2">
        <w:rPr>
          <w:rFonts w:cs="Calibri"/>
          <w:color w:val="000000"/>
        </w:rPr>
        <w:t xml:space="preserve"> whil</w:t>
      </w:r>
      <w:r>
        <w:rPr>
          <w:rFonts w:cs="Calibri"/>
          <w:color w:val="000000"/>
        </w:rPr>
        <w:t>e</w:t>
      </w:r>
      <w:r w:rsidRPr="005477E2">
        <w:rPr>
          <w:rFonts w:cs="Calibri"/>
          <w:color w:val="000000"/>
        </w:rPr>
        <w:t xml:space="preserve"> broad patterns exist, their exact nature in specific contexts may differ. For example, whil</w:t>
      </w:r>
      <w:r>
        <w:rPr>
          <w:rFonts w:cs="Calibri"/>
          <w:color w:val="000000"/>
        </w:rPr>
        <w:t>e</w:t>
      </w:r>
      <w:r w:rsidRPr="005477E2">
        <w:rPr>
          <w:rFonts w:cs="Calibri"/>
          <w:color w:val="000000"/>
        </w:rPr>
        <w:t xml:space="preserve"> general patterns of increased ecosystem functioning with increased biodiversity have been widely reported, mostly from experimental botanical and zoological studies, exceptions to this general rule also need to be considered </w:t>
      </w:r>
      <w:r w:rsidRPr="005477E2">
        <w:rPr>
          <w:rFonts w:cs="Calibri"/>
          <w:color w:val="000000"/>
        </w:rPr>
        <w:fldChar w:fldCharType="begin" w:fldLock="1"/>
      </w:r>
      <w:r>
        <w:rPr>
          <w:rFonts w:cs="Calibri"/>
          <w:color w:val="000000"/>
        </w:rPr>
        <w:instrText>ADDIN CSL_CITATION { "citationItems" : [ { "id" : "ITEM-1", "itemData" : { "DOI" : "10.1007/s004420050035", "ISBN" : "0029-8549", "ISSN" : "0029-8549", "PMID" : "1268", "abstract" : "We evaluate the empirical and theoretical support for the hypothesis that a large proportion of native species richness is required to maximize ecosystem stability and sustain function. This assessment is important for conservation strategies because sustenance of ecosystem functions has been used as an argument for the conservation of species. If ecosystem functions are sustained at relatively low species richness, then arguing for the conservation of ecosystem function, no matter how important in its own right, does not strongly argue for the conservation of species. Additionally, for this to be a strong conservation argument the link between species diversity and ecosystem functions of value to the human community must be clear. We review the empirical literature to quantify the support for two hypotheses: (1) species richness is positively correlated with ecosystem function, and (2) ecosystem functions do not saturate at low species richness relative to the observed or experimental diversity. Few empirical studies demonstrate improved function at high levels of species richness. Second, we analyze recent theoretical models in order to estimate the level of species richness required to maintain ecosystem function. Again we find that, within a single trophic level, most mathematical models predict saturation of ecosystem function at a low proportion of local species richness. We also analyze a theoretical model linking species number to ecosystem stability. This model predicts that species richness beyond the first few species does not typically increase ecosystem stability. One reason that high species richness may not contribute significantly to function or stability is that most communities are characterized by strong dominance such that a few species provide the vast majority of the community biomass. Rapid turnover of species may rescue the concept that diversity leads to maximum function and stability. The role of turnover in ecosystem function and stability has not been investigated. Despite the recent rush to embrace the linkage between biodiversity and ecosystem function, we find little support for the hypothesis that there is a strong dependence of ecosystem function on the full complement of diversity within sites. Given this observation, the conservation community should take a cautious view of endorsing this linkage as a model to promote conservation goals.", "author" : [ { "dropping-particle" : "", "family" : "Schwartz", "given" : "M W", "non-dropping-particle" : "", "parse-names" : false, "suffix" : "" }, { "dropping-particle" : "", "family" : "Brigham", "given" : "C A", "non-dropping-particle" : "", "parse-names" : false, "suffix" : "" }, { "dropping-particle" : "", "family" : "Hoeksema", "given" : "J D", "non-dropping-particle" : "", "parse-names" : false, "suffix" : "" }, { "dropping-particle" : "", "family" : "Lyons", "given" : "K G", "non-dropping-particle" : "", "parse-names" : false, "suffix" : "" }, { "dropping-particle" : "", "family" : "Mills", "given" : "M H", "non-dropping-particle" : "", "parse-names" : false, "suffix" : "" }, { "dropping-particle" : "", "family" : "Mantgem", "given" : "P J", "non-dropping-particle" : "Van", "parse-names" : false, "suffix" : "" } ], "container-title" : "Oecologia", "id" : "ITEM-1", "issue" : "3", "issued" : { "date-parts" : [ [ "2000" ] ] }, "page" : "297-305", "title" : "Linking biodiversity to ecosystem function: Implications for conservation ecology", "type" : "article-journal", "volume" : "122" }, "uris" : [ "http://www.mendeley.com/documents/?uuid=f2b4f5f3-8734-465a-bdf1-935978af7aa6" ] } ], "mendeley" : { "formattedCitation" : "(Schwartz et al., 2000)", "plainTextFormattedCitation" : "(Schwartz et al., 2000)", "previouslyFormattedCitation" : "(Schwartz et al., 2000)" }, "properties" : {  }, "schema" : "https://github.com/citation-style-language/schema/raw/master/csl-citation.json" }</w:instrText>
      </w:r>
      <w:r w:rsidRPr="005477E2">
        <w:rPr>
          <w:rFonts w:cs="Calibri"/>
          <w:color w:val="000000"/>
        </w:rPr>
        <w:fldChar w:fldCharType="separate"/>
      </w:r>
      <w:r w:rsidRPr="00270807">
        <w:rPr>
          <w:rFonts w:cs="Calibri"/>
          <w:color w:val="000000"/>
        </w:rPr>
        <w:t>(</w:t>
      </w:r>
      <w:r w:rsidRPr="005477E2">
        <w:rPr>
          <w:rFonts w:cs="Calibri"/>
          <w:color w:val="000000"/>
        </w:rPr>
        <w:fldChar w:fldCharType="end"/>
      </w:r>
      <w:r w:rsidRPr="005477E2">
        <w:rPr>
          <w:rFonts w:cs="Calibri"/>
          <w:color w:val="000000"/>
        </w:rPr>
        <w:fldChar w:fldCharType="begin" w:fldLock="1"/>
      </w:r>
      <w:r>
        <w:rPr>
          <w:rFonts w:cs="Calibri"/>
          <w:color w:val="000000"/>
        </w:rPr>
        <w:instrText>ADDIN CSL_CITATION { "citationItems" : [ { "id" : "ITEM-1", "itemData" : { "ISSN" : "1476-4687", "abstract" : "Biodiversity loss can affect ecosystem functions and services. Individual ecosystem functions generally show a positive asymptotic relationship with increasing biodiversity, suggesting that some species are redundant. However, ecosystems are managed and conserved for multiple functions, which may require greater biodiversity. Here we present an analysis of published data from grassland biodiversity experiments,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 "author" : [ { "dropping-particle" : "", "family" : "Hector", "given" : "Andy", "non-dropping-particle" : "", "parse-names" : false, "suffix" : "" }, { "dropping-particle" : "", "family" : "Bagchi", "given" : "Robert", "non-dropping-particle" : "", "parse-names" : false, "suffix" : "" } ], "container-title" : "Nature", "id" : "ITEM-1", "issue" : "7150", "issued" : { "date-parts" : [ [ "2007", "7", "12" ] ] }, "page" : "188-90", "title" : "Biodiversity and ecosystem multifunctionality.", "title-short" : "Nature", "type" : "article-journal", "volume" : "448" }, "uris" : [ "http://www.mendeley.com/documents/?uuid=134f51ec-4a81-48fc-b574-2f0404f0604f" ] }, { "id" : "ITEM-2", "itemData" : { "ISSN" : "1476-4687",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Wardle", "given" : "David A",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2", "issue" : "7401", "issued" : { "date-parts" : [ [ "2012", "6", "7" ] ] }, "page" : "59-67", "publisher" : "Nature Publishing Group, a division of Macmillan Publishers Limited. All Rights Reserved.", "title" : "Biodiversity loss and its impact on humanity.", "title-short" : "Nature", "type" : "article-journal", "volume" : "486" }, "uris" : [ "http://www.mendeley.com/documents/?uuid=a16c8bad-c716-4386-9843-7765f5752167" ] } ], "mendeley" : { "formattedCitation" : "(Cardinale et al., 2012; Hector &amp; Bagchi, 2007)", "manualFormatting" : "Hector and Bagchi, 2007; Cardinale et al, 2012)", "plainTextFormattedCitation" : "(Cardinale et al., 2012; Hector &amp; Bagchi, 2007)", "previouslyFormattedCitation" : "(Cardinale et al., 2012; Hector &amp; Bagchi, 2007)" }, "properties" : {  }, "schema" : "https://github.com/citation-style-language/schema/raw/master/csl-citation.json" }</w:instrText>
      </w:r>
      <w:r w:rsidRPr="005477E2">
        <w:rPr>
          <w:rFonts w:cs="Calibri"/>
          <w:color w:val="000000"/>
        </w:rPr>
        <w:fldChar w:fldCharType="separate"/>
      </w:r>
      <w:r w:rsidRPr="005477E2">
        <w:rPr>
          <w:rFonts w:cs="Calibri"/>
          <w:color w:val="000000"/>
        </w:rPr>
        <w:t xml:space="preserve">Hector </w:t>
      </w:r>
      <w:r>
        <w:rPr>
          <w:rFonts w:cs="Calibri"/>
          <w:color w:val="000000"/>
        </w:rPr>
        <w:t>&amp;</w:t>
      </w:r>
      <w:r w:rsidRPr="005477E2">
        <w:rPr>
          <w:rFonts w:cs="Calibri"/>
          <w:color w:val="000000"/>
        </w:rPr>
        <w:t xml:space="preserve"> Bagchi, 2007; Cardinale</w:t>
      </w:r>
      <w:r w:rsidRPr="005477E2">
        <w:rPr>
          <w:rFonts w:cs="Calibri"/>
          <w:i/>
          <w:color w:val="000000"/>
        </w:rPr>
        <w:t xml:space="preserve"> </w:t>
      </w:r>
      <w:r w:rsidR="00C56B4E" w:rsidRPr="00C56B4E">
        <w:rPr>
          <w:rFonts w:cs="Calibri"/>
          <w:i/>
          <w:color w:val="000000"/>
        </w:rPr>
        <w:t>et al.</w:t>
      </w:r>
      <w:r w:rsidRPr="00471E08">
        <w:rPr>
          <w:rFonts w:cs="Calibri"/>
          <w:color w:val="000000"/>
        </w:rPr>
        <w:t xml:space="preserve">, </w:t>
      </w:r>
      <w:r w:rsidRPr="005477E2">
        <w:rPr>
          <w:rFonts w:cs="Calibri"/>
          <w:color w:val="000000"/>
        </w:rPr>
        <w:t>2012</w:t>
      </w:r>
      <w:r>
        <w:rPr>
          <w:rFonts w:cs="Calibri"/>
          <w:color w:val="000000"/>
        </w:rPr>
        <w:t xml:space="preserve">; </w:t>
      </w:r>
      <w:r w:rsidRPr="00270807">
        <w:rPr>
          <w:rFonts w:cs="Calibri"/>
          <w:color w:val="000000"/>
        </w:rPr>
        <w:t xml:space="preserve">Schwartz </w:t>
      </w:r>
      <w:r w:rsidR="00C56B4E" w:rsidRPr="00C56B4E">
        <w:rPr>
          <w:rFonts w:cs="Calibri"/>
          <w:i/>
          <w:color w:val="000000"/>
        </w:rPr>
        <w:t>et al.</w:t>
      </w:r>
      <w:r w:rsidRPr="00270807">
        <w:rPr>
          <w:rFonts w:cs="Calibri"/>
          <w:color w:val="000000"/>
        </w:rPr>
        <w:t>, 2000</w:t>
      </w:r>
      <w:r w:rsidRPr="005477E2">
        <w:rPr>
          <w:rFonts w:cs="Calibri"/>
          <w:color w:val="000000"/>
        </w:rPr>
        <w:t>)</w:t>
      </w:r>
      <w:r w:rsidRPr="005477E2">
        <w:rPr>
          <w:rFonts w:cs="Calibri"/>
          <w:color w:val="000000"/>
        </w:rPr>
        <w:fldChar w:fldCharType="end"/>
      </w:r>
      <w:r w:rsidRPr="005477E2">
        <w:rPr>
          <w:rFonts w:cs="Calibri"/>
          <w:color w:val="000000"/>
        </w:rPr>
        <w:t xml:space="preserve">. Moreover, many of the relationships reported between drivers, </w:t>
      </w:r>
      <w:r>
        <w:rPr>
          <w:rFonts w:cs="Calibri"/>
          <w:color w:val="000000"/>
        </w:rPr>
        <w:t>nature (</w:t>
      </w:r>
      <w:r w:rsidRPr="005477E2">
        <w:rPr>
          <w:rFonts w:cs="Calibri"/>
          <w:color w:val="000000"/>
        </w:rPr>
        <w:t>biodiversity</w:t>
      </w:r>
      <w:r>
        <w:rPr>
          <w:rFonts w:cs="Calibri"/>
          <w:color w:val="000000"/>
        </w:rPr>
        <w:t>)</w:t>
      </w:r>
      <w:r w:rsidRPr="005477E2">
        <w:rPr>
          <w:rFonts w:cs="Calibri"/>
          <w:color w:val="000000"/>
        </w:rPr>
        <w:t xml:space="preserve"> and </w:t>
      </w:r>
      <w:r>
        <w:rPr>
          <w:rFonts w:cs="Calibri"/>
          <w:color w:val="000000"/>
        </w:rPr>
        <w:t xml:space="preserve">nature’s contributions to people (including </w:t>
      </w:r>
      <w:r w:rsidRPr="005477E2">
        <w:rPr>
          <w:rFonts w:cs="Calibri"/>
          <w:color w:val="000000"/>
        </w:rPr>
        <w:t>ecosystem services</w:t>
      </w:r>
      <w:r>
        <w:rPr>
          <w:rFonts w:cs="Calibri"/>
          <w:color w:val="000000"/>
        </w:rPr>
        <w:t>)</w:t>
      </w:r>
      <w:r w:rsidRPr="005477E2">
        <w:rPr>
          <w:rFonts w:cs="Calibri"/>
          <w:color w:val="000000"/>
        </w:rPr>
        <w:t xml:space="preserve"> in the literature are associative (e.g. correlative) and thus, in contrast to experimental evidence, not necessarily causal. Particular caution is needed when applying existing knowledge to novel situations, because extrapolating outside of the </w:t>
      </w:r>
      <w:r w:rsidRPr="005477E2">
        <w:rPr>
          <w:rFonts w:cs="Calibri"/>
          <w:color w:val="000000"/>
        </w:rPr>
        <w:lastRenderedPageBreak/>
        <w:t xml:space="preserve">bounds </w:t>
      </w:r>
      <w:r>
        <w:rPr>
          <w:rFonts w:cs="Calibri"/>
          <w:color w:val="000000"/>
        </w:rPr>
        <w:t>of</w:t>
      </w:r>
      <w:r w:rsidRPr="005477E2">
        <w:rPr>
          <w:rFonts w:cs="Calibri"/>
          <w:color w:val="000000"/>
        </w:rPr>
        <w:t xml:space="preserve"> where data were collected, might be misleading. It is worth noting, however, that methods that formally acknowledge uncertainty (e.g. scenario testing and modelling) are useful in this respect.</w:t>
      </w:r>
    </w:p>
    <w:p w14:paraId="2C52C4E4" w14:textId="77777777" w:rsidR="00681350" w:rsidRPr="005477E2" w:rsidRDefault="00681350" w:rsidP="001E43D4">
      <w:pPr>
        <w:rPr>
          <w:rFonts w:cs="Calibri"/>
          <w:color w:val="000000"/>
        </w:rPr>
      </w:pPr>
    </w:p>
    <w:p w14:paraId="7E582662" w14:textId="475FC131" w:rsidR="00681350" w:rsidRPr="005477E2" w:rsidRDefault="00681350" w:rsidP="007A3472">
      <w:pPr>
        <w:pStyle w:val="Heading2"/>
      </w:pPr>
      <w:bookmarkStart w:id="198" w:name="_Toc451767571"/>
      <w:bookmarkStart w:id="199" w:name="_Toc470011712"/>
      <w:bookmarkStart w:id="200" w:name="_Toc478547234"/>
      <w:bookmarkStart w:id="201" w:name="_Toc478636899"/>
      <w:bookmarkStart w:id="202" w:name="_Toc502755810"/>
      <w:bookmarkStart w:id="203" w:name="_Toc504380593"/>
      <w:bookmarkStart w:id="204" w:name="_Toc519504391"/>
      <w:r w:rsidRPr="005477E2">
        <w:t>Roadmap to the assessment</w:t>
      </w:r>
      <w:bookmarkEnd w:id="198"/>
      <w:bookmarkEnd w:id="199"/>
      <w:bookmarkEnd w:id="200"/>
      <w:bookmarkEnd w:id="201"/>
      <w:bookmarkEnd w:id="202"/>
      <w:bookmarkEnd w:id="203"/>
      <w:bookmarkEnd w:id="204"/>
    </w:p>
    <w:p w14:paraId="16C5695A" w14:textId="3B923EFC" w:rsidR="00681350" w:rsidRPr="005477E2" w:rsidRDefault="00681350" w:rsidP="00147745">
      <w:pPr>
        <w:pStyle w:val="Heading3"/>
      </w:pPr>
      <w:bookmarkStart w:id="205" w:name="_Toc451767572"/>
      <w:bookmarkStart w:id="206" w:name="_Toc470011713"/>
      <w:bookmarkStart w:id="207" w:name="_Toc478547235"/>
      <w:bookmarkStart w:id="208" w:name="_Toc478636900"/>
      <w:bookmarkStart w:id="209" w:name="_Toc502755811"/>
      <w:bookmarkStart w:id="210" w:name="_Toc504380594"/>
      <w:bookmarkStart w:id="211" w:name="_Toc519504392"/>
      <w:r w:rsidRPr="005477E2">
        <w:t>What each of the six chapters cover</w:t>
      </w:r>
      <w:bookmarkEnd w:id="205"/>
      <w:r w:rsidRPr="005477E2">
        <w:t>s</w:t>
      </w:r>
      <w:bookmarkEnd w:id="206"/>
      <w:bookmarkEnd w:id="207"/>
      <w:bookmarkEnd w:id="208"/>
      <w:bookmarkEnd w:id="209"/>
      <w:bookmarkEnd w:id="210"/>
      <w:bookmarkEnd w:id="211"/>
    </w:p>
    <w:p w14:paraId="2E675CF7" w14:textId="77777777" w:rsidR="00681350" w:rsidRPr="005477E2" w:rsidRDefault="00681350" w:rsidP="001E43D4">
      <w:pPr>
        <w:spacing w:line="276" w:lineRule="auto"/>
        <w:rPr>
          <w:color w:val="212121"/>
        </w:rPr>
      </w:pPr>
      <w:r w:rsidRPr="005477E2">
        <w:rPr>
          <w:rFonts w:cs="Calibri Light"/>
          <w:b/>
          <w:color w:val="000000"/>
        </w:rPr>
        <w:t xml:space="preserve">Chapter 1 sets the scene. </w:t>
      </w:r>
      <w:r>
        <w:rPr>
          <w:color w:val="212121"/>
        </w:rPr>
        <w:t>Chapter 1</w:t>
      </w:r>
      <w:r w:rsidRPr="005477E2">
        <w:rPr>
          <w:color w:val="212121"/>
        </w:rPr>
        <w:t xml:space="preserve"> offers a roadmap to all chapters of the</w:t>
      </w:r>
      <w:r>
        <w:rPr>
          <w:color w:val="212121"/>
        </w:rPr>
        <w:t xml:space="preserve"> Europe and Central Asia assessment</w:t>
      </w:r>
      <w:r w:rsidRPr="005477E2">
        <w:rPr>
          <w:color w:val="212121"/>
        </w:rPr>
        <w:t xml:space="preserve">. </w:t>
      </w:r>
      <w:r w:rsidRPr="005477E2">
        <w:rPr>
          <w:rFonts w:cs="Calibri Light"/>
          <w:color w:val="000000"/>
        </w:rPr>
        <w:t xml:space="preserve">It explains how the assessment has been developed and introduces both the purpose of the assessment and the geographical characteristics of the region. </w:t>
      </w:r>
      <w:r w:rsidRPr="005477E2">
        <w:rPr>
          <w:color w:val="212121"/>
          <w:shd w:val="clear" w:color="auto" w:fill="FFFFFF"/>
        </w:rPr>
        <w:t>The chapter also provides an overview of the content, and introduces the most important concepts and methods used in the following chapters</w:t>
      </w:r>
      <w:r w:rsidRPr="005477E2">
        <w:rPr>
          <w:color w:val="212121"/>
        </w:rPr>
        <w:t xml:space="preserve">. </w:t>
      </w:r>
    </w:p>
    <w:p w14:paraId="4E663D35" w14:textId="77777777" w:rsidR="00681350" w:rsidRPr="005477E2" w:rsidRDefault="00681350" w:rsidP="001E43D4">
      <w:pPr>
        <w:spacing w:line="276" w:lineRule="auto"/>
      </w:pPr>
      <w:r w:rsidRPr="005477E2">
        <w:rPr>
          <w:rFonts w:cs="Calibri Light"/>
          <w:b/>
          <w:color w:val="000000"/>
        </w:rPr>
        <w:t xml:space="preserve">Chapter 2 shows how nature contributes to people’s quality of life. </w:t>
      </w:r>
      <w:r>
        <w:rPr>
          <w:rFonts w:cs="Calibri Light"/>
          <w:color w:val="000000"/>
        </w:rPr>
        <w:t>Chapter 2</w:t>
      </w:r>
      <w:r w:rsidRPr="005477E2">
        <w:rPr>
          <w:rFonts w:cs="Calibri Light"/>
          <w:color w:val="000000"/>
        </w:rPr>
        <w:t xml:space="preserve"> addresses trends in nature’s contribution</w:t>
      </w:r>
      <w:r>
        <w:rPr>
          <w:rFonts w:cs="Calibri Light"/>
          <w:color w:val="000000"/>
        </w:rPr>
        <w:t>s</w:t>
      </w:r>
      <w:r w:rsidRPr="005477E2">
        <w:rPr>
          <w:rFonts w:cs="Calibri Light"/>
          <w:color w:val="000000"/>
        </w:rPr>
        <w:t xml:space="preserve"> to </w:t>
      </w:r>
      <w:r>
        <w:rPr>
          <w:rFonts w:cs="Calibri Light"/>
          <w:color w:val="000000"/>
        </w:rPr>
        <w:t>people</w:t>
      </w:r>
      <w:r w:rsidRPr="005477E2">
        <w:rPr>
          <w:rFonts w:cs="Calibri Light"/>
          <w:color w:val="000000"/>
        </w:rPr>
        <w:t xml:space="preserve"> and </w:t>
      </w:r>
      <w:r>
        <w:rPr>
          <w:rFonts w:cs="Calibri Light"/>
          <w:color w:val="000000"/>
        </w:rPr>
        <w:t>the interactions between nature</w:t>
      </w:r>
      <w:r w:rsidRPr="005477E2">
        <w:rPr>
          <w:rFonts w:cs="Calibri Light"/>
          <w:color w:val="000000"/>
        </w:rPr>
        <w:t xml:space="preserve">s contributions to people and their quality of life. It assesses </w:t>
      </w:r>
      <w:r>
        <w:rPr>
          <w:rFonts w:cs="Calibri Light"/>
          <w:color w:val="000000"/>
        </w:rPr>
        <w:t xml:space="preserve">the </w:t>
      </w:r>
      <w:r w:rsidRPr="005477E2">
        <w:rPr>
          <w:rFonts w:cs="Calibri Light"/>
          <w:color w:val="000000"/>
        </w:rPr>
        <w:t>status,</w:t>
      </w:r>
      <w:r>
        <w:rPr>
          <w:rFonts w:cs="Calibri Light"/>
          <w:color w:val="000000"/>
        </w:rPr>
        <w:t xml:space="preserve"> trends and future dynamics of n</w:t>
      </w:r>
      <w:r w:rsidRPr="005477E2">
        <w:rPr>
          <w:rFonts w:cs="Calibri Light"/>
          <w:color w:val="000000"/>
        </w:rPr>
        <w:t>ature</w:t>
      </w:r>
      <w:r>
        <w:rPr>
          <w:rFonts w:cs="Calibri Light"/>
          <w:color w:val="000000"/>
        </w:rPr>
        <w:t>’</w:t>
      </w:r>
      <w:r w:rsidRPr="005477E2">
        <w:rPr>
          <w:rFonts w:cs="Calibri Light"/>
          <w:color w:val="000000"/>
        </w:rPr>
        <w:t xml:space="preserve">s </w:t>
      </w:r>
      <w:r>
        <w:rPr>
          <w:rFonts w:cs="Calibri Light"/>
          <w:color w:val="000000"/>
        </w:rPr>
        <w:t>contributions to p</w:t>
      </w:r>
      <w:r w:rsidRPr="005477E2">
        <w:rPr>
          <w:rFonts w:cs="Calibri Light"/>
          <w:color w:val="000000"/>
        </w:rPr>
        <w:t xml:space="preserve">eople including material, regulating and non-material contributions. </w:t>
      </w:r>
      <w:r w:rsidRPr="005477E2">
        <w:t xml:space="preserve">It also assesses the different impacts of changes in these </w:t>
      </w:r>
      <w:r>
        <w:t>contributions</w:t>
      </w:r>
      <w:r w:rsidRPr="005477E2">
        <w:t xml:space="preserve"> to the quality of life of people in terms of instrumental and relational values. </w:t>
      </w:r>
    </w:p>
    <w:p w14:paraId="4346ED0D" w14:textId="77777777" w:rsidR="00681350" w:rsidRPr="005477E2" w:rsidRDefault="00681350" w:rsidP="001E43D4">
      <w:pPr>
        <w:spacing w:line="276" w:lineRule="auto"/>
        <w:rPr>
          <w:rFonts w:cs="Calibri Light"/>
          <w:color w:val="000000"/>
        </w:rPr>
      </w:pPr>
      <w:r w:rsidRPr="005477E2">
        <w:rPr>
          <w:rFonts w:cs="Calibri Light"/>
          <w:b/>
          <w:color w:val="000000"/>
        </w:rPr>
        <w:t xml:space="preserve">Chapter 3 </w:t>
      </w:r>
      <w:r>
        <w:rPr>
          <w:rFonts w:cs="Calibri Light"/>
          <w:b/>
          <w:color w:val="000000"/>
        </w:rPr>
        <w:t>provides</w:t>
      </w:r>
      <w:r w:rsidRPr="005477E2">
        <w:rPr>
          <w:rFonts w:cs="Calibri Light"/>
          <w:b/>
          <w:color w:val="000000"/>
        </w:rPr>
        <w:t xml:space="preserve"> insight in</w:t>
      </w:r>
      <w:r>
        <w:rPr>
          <w:rFonts w:cs="Calibri Light"/>
          <w:b/>
          <w:color w:val="000000"/>
        </w:rPr>
        <w:t>to</w:t>
      </w:r>
      <w:r w:rsidRPr="005477E2">
        <w:rPr>
          <w:rFonts w:cs="Calibri Light"/>
          <w:b/>
          <w:color w:val="000000"/>
        </w:rPr>
        <w:t xml:space="preserve"> the </w:t>
      </w:r>
      <w:r>
        <w:rPr>
          <w:rFonts w:cs="Calibri Light"/>
          <w:b/>
          <w:color w:val="000000"/>
        </w:rPr>
        <w:t xml:space="preserve">relationship between biodiversity and ecosystem functiong and sevices, and into the </w:t>
      </w:r>
      <w:r w:rsidRPr="005477E2">
        <w:rPr>
          <w:rFonts w:cs="Calibri Light"/>
          <w:b/>
          <w:color w:val="000000"/>
        </w:rPr>
        <w:t>dynamics of the major ecosystems of</w:t>
      </w:r>
      <w:r>
        <w:rPr>
          <w:rFonts w:cs="Calibri Light"/>
          <w:b/>
          <w:color w:val="000000"/>
        </w:rPr>
        <w:t xml:space="preserve"> Europe and Central Asia</w:t>
      </w:r>
      <w:r w:rsidRPr="005477E2">
        <w:rPr>
          <w:rFonts w:cs="Calibri Light"/>
          <w:b/>
          <w:color w:val="000000"/>
        </w:rPr>
        <w:t xml:space="preserve">. </w:t>
      </w:r>
      <w:r>
        <w:rPr>
          <w:rFonts w:cs="Calibri Light"/>
          <w:color w:val="000000"/>
        </w:rPr>
        <w:t>Chapter 3</w:t>
      </w:r>
      <w:r w:rsidRPr="005477E2">
        <w:rPr>
          <w:rFonts w:cs="Calibri Light"/>
          <w:color w:val="000000"/>
        </w:rPr>
        <w:t xml:space="preserve"> assesses the existing knowledge </w:t>
      </w:r>
      <w:r>
        <w:rPr>
          <w:rFonts w:cs="Calibri Light"/>
          <w:color w:val="000000"/>
        </w:rPr>
        <w:t>on</w:t>
      </w:r>
      <w:r w:rsidRPr="005477E2">
        <w:rPr>
          <w:rFonts w:cs="Calibri Light"/>
          <w:color w:val="000000"/>
        </w:rPr>
        <w:t xml:space="preserve"> </w:t>
      </w:r>
      <w:r>
        <w:rPr>
          <w:rFonts w:cs="Calibri Light"/>
          <w:color w:val="000000"/>
        </w:rPr>
        <w:t xml:space="preserve">the relationship between biodiversity and ecosystem functioning and ecosystem services, and on </w:t>
      </w:r>
      <w:r w:rsidRPr="005477E2">
        <w:rPr>
          <w:rFonts w:cs="Calibri Light"/>
          <w:color w:val="000000"/>
        </w:rPr>
        <w:t xml:space="preserve">the status, trends and future dynamics of nature and </w:t>
      </w:r>
      <w:r>
        <w:rPr>
          <w:rFonts w:cs="Calibri Light"/>
          <w:color w:val="000000"/>
        </w:rPr>
        <w:t>the processes underpinning nature’</w:t>
      </w:r>
      <w:r w:rsidRPr="005477E2">
        <w:rPr>
          <w:rFonts w:cs="Calibri Light"/>
          <w:color w:val="000000"/>
        </w:rPr>
        <w:t xml:space="preserve">s contributions to people. </w:t>
      </w:r>
      <w:r w:rsidRPr="005477E2">
        <w:t xml:space="preserve">It deals with the entire scope of biodiversity including varying functional characteristics of taxa as well as interactions among living organisms in terrestrial and marine systems and trends in important ecosystem functions. </w:t>
      </w:r>
      <w:r>
        <w:rPr>
          <w:rFonts w:cs="Calibri Light"/>
          <w:color w:val="000000"/>
        </w:rPr>
        <w:t>It provides a synthetic</w:t>
      </w:r>
      <w:r w:rsidRPr="005477E2">
        <w:rPr>
          <w:rFonts w:cs="Calibri Light"/>
          <w:color w:val="000000"/>
        </w:rPr>
        <w:t xml:space="preserve"> analysis of the impact of drivers on the major </w:t>
      </w:r>
      <w:r>
        <w:rPr>
          <w:rFonts w:cs="Calibri Light"/>
          <w:color w:val="000000"/>
        </w:rPr>
        <w:t>eco</w:t>
      </w:r>
      <w:r w:rsidRPr="005477E2">
        <w:rPr>
          <w:rFonts w:cs="Calibri Light"/>
          <w:color w:val="000000"/>
        </w:rPr>
        <w:t>systems (</w:t>
      </w:r>
      <w:r>
        <w:rPr>
          <w:rFonts w:cs="Calibri Light"/>
          <w:color w:val="000000"/>
        </w:rPr>
        <w:t>units of a</w:t>
      </w:r>
      <w:r w:rsidRPr="005477E2">
        <w:rPr>
          <w:rFonts w:cs="Calibri Light"/>
          <w:color w:val="000000"/>
        </w:rPr>
        <w:t xml:space="preserve">nalysis) and taxa. </w:t>
      </w:r>
    </w:p>
    <w:p w14:paraId="1300DA8D" w14:textId="77777777" w:rsidR="00681350" w:rsidRPr="005477E2" w:rsidRDefault="00681350" w:rsidP="001E43D4">
      <w:pPr>
        <w:spacing w:line="276" w:lineRule="auto"/>
      </w:pPr>
      <w:r w:rsidRPr="005477E2">
        <w:rPr>
          <w:rFonts w:cs="Calibri Light"/>
          <w:b/>
          <w:color w:val="000000"/>
        </w:rPr>
        <w:t xml:space="preserve">Chapter 4 documents the drivers of change. </w:t>
      </w:r>
      <w:r>
        <w:t>Chapter 4</w:t>
      </w:r>
      <w:r w:rsidRPr="005477E2">
        <w:t xml:space="preserve"> document</w:t>
      </w:r>
      <w:r>
        <w:t>s</w:t>
      </w:r>
      <w:r w:rsidRPr="005477E2">
        <w:t xml:space="preserve"> </w:t>
      </w:r>
      <w:r>
        <w:t>the</w:t>
      </w:r>
      <w:r w:rsidRPr="005477E2">
        <w:t xml:space="preserve"> status and trends </w:t>
      </w:r>
      <w:r>
        <w:t xml:space="preserve">in both </w:t>
      </w:r>
      <w:r w:rsidRPr="005477E2">
        <w:t xml:space="preserve">direct and </w:t>
      </w:r>
      <w:r>
        <w:t xml:space="preserve">underlying </w:t>
      </w:r>
      <w:r w:rsidRPr="005477E2">
        <w:t xml:space="preserve">indirect drivers of change that affect </w:t>
      </w:r>
      <w:r>
        <w:t>nature</w:t>
      </w:r>
      <w:r w:rsidRPr="005477E2">
        <w:t xml:space="preserve"> </w:t>
      </w:r>
      <w:r>
        <w:t xml:space="preserve">and its contributions to people </w:t>
      </w:r>
      <w:r w:rsidRPr="005477E2">
        <w:t xml:space="preserve">across subregions and </w:t>
      </w:r>
      <w:r>
        <w:t>units of analysis</w:t>
      </w:r>
      <w:r w:rsidRPr="005477E2">
        <w:t xml:space="preserve">. </w:t>
      </w:r>
    </w:p>
    <w:p w14:paraId="22CD09FF" w14:textId="77777777" w:rsidR="00681350" w:rsidRPr="005477E2" w:rsidRDefault="00681350" w:rsidP="001E43D4">
      <w:pPr>
        <w:spacing w:line="276" w:lineRule="auto"/>
        <w:rPr>
          <w:rFonts w:cs="Calibri Light"/>
          <w:color w:val="000000"/>
        </w:rPr>
      </w:pPr>
      <w:r w:rsidRPr="005477E2">
        <w:rPr>
          <w:rFonts w:cs="Calibri Light"/>
          <w:b/>
          <w:color w:val="000000"/>
        </w:rPr>
        <w:t xml:space="preserve">Chapter 5 </w:t>
      </w:r>
      <w:r>
        <w:rPr>
          <w:rFonts w:cs="Calibri Light"/>
          <w:b/>
          <w:color w:val="000000"/>
        </w:rPr>
        <w:t>explores</w:t>
      </w:r>
      <w:r w:rsidRPr="005477E2">
        <w:rPr>
          <w:rFonts w:cs="Calibri Light"/>
          <w:b/>
          <w:color w:val="000000"/>
        </w:rPr>
        <w:t xml:space="preserve"> possible futures. </w:t>
      </w:r>
      <w:r>
        <w:rPr>
          <w:rFonts w:cs="Calibri Light"/>
          <w:color w:val="000000"/>
        </w:rPr>
        <w:t>Chapter 5</w:t>
      </w:r>
      <w:r w:rsidRPr="005477E2">
        <w:rPr>
          <w:rFonts w:cs="Calibri Light"/>
          <w:color w:val="000000"/>
        </w:rPr>
        <w:t xml:space="preserve"> provides an integrated and cross-scale analysis of interactions </w:t>
      </w:r>
      <w:r>
        <w:rPr>
          <w:rFonts w:cs="Calibri Light"/>
          <w:color w:val="000000"/>
        </w:rPr>
        <w:t>of</w:t>
      </w:r>
      <w:r w:rsidRPr="005477E2">
        <w:rPr>
          <w:rFonts w:cs="Calibri Light"/>
          <w:color w:val="000000"/>
        </w:rPr>
        <w:t xml:space="preserve"> the natural world and human society. It </w:t>
      </w:r>
      <w:r>
        <w:rPr>
          <w:rFonts w:cs="Calibri Light"/>
          <w:color w:val="000000"/>
        </w:rPr>
        <w:t>explores plausible</w:t>
      </w:r>
      <w:r w:rsidRPr="005477E2">
        <w:rPr>
          <w:rFonts w:cs="Calibri Light"/>
          <w:color w:val="000000"/>
        </w:rPr>
        <w:t xml:space="preserve"> futures that tak</w:t>
      </w:r>
      <w:r>
        <w:rPr>
          <w:rFonts w:cs="Calibri Light"/>
          <w:color w:val="000000"/>
        </w:rPr>
        <w:t>e</w:t>
      </w:r>
      <w:r w:rsidRPr="005477E2">
        <w:rPr>
          <w:rFonts w:cs="Calibri Light"/>
          <w:color w:val="000000"/>
        </w:rPr>
        <w:t xml:space="preserve"> account of different values </w:t>
      </w:r>
      <w:r>
        <w:rPr>
          <w:rFonts w:cs="Calibri Light"/>
          <w:color w:val="000000"/>
        </w:rPr>
        <w:t xml:space="preserve">through scenario archetypes. It also assesses visions for the future </w:t>
      </w:r>
      <w:r w:rsidRPr="005477E2">
        <w:rPr>
          <w:rFonts w:cs="Calibri Light"/>
          <w:color w:val="000000"/>
        </w:rPr>
        <w:t xml:space="preserve">and provides an analysis of </w:t>
      </w:r>
      <w:r>
        <w:rPr>
          <w:rFonts w:cs="Calibri Light"/>
          <w:color w:val="000000"/>
        </w:rPr>
        <w:t xml:space="preserve">the </w:t>
      </w:r>
      <w:r w:rsidRPr="005477E2">
        <w:rPr>
          <w:rFonts w:cs="Calibri Light"/>
          <w:color w:val="000000"/>
        </w:rPr>
        <w:t xml:space="preserve">pathways that could lead to </w:t>
      </w:r>
      <w:r>
        <w:rPr>
          <w:rFonts w:cs="Calibri Light"/>
          <w:color w:val="000000"/>
        </w:rPr>
        <w:t>realising these visions</w:t>
      </w:r>
      <w:r w:rsidRPr="005477E2">
        <w:rPr>
          <w:rFonts w:cs="Calibri Light"/>
          <w:color w:val="000000"/>
        </w:rPr>
        <w:t>.</w:t>
      </w:r>
    </w:p>
    <w:p w14:paraId="2F054D03" w14:textId="64E7A46A" w:rsidR="00681350" w:rsidRDefault="00681350" w:rsidP="001E43D4">
      <w:pPr>
        <w:spacing w:line="276" w:lineRule="auto"/>
        <w:rPr>
          <w:rFonts w:cs="Calibri Light"/>
          <w:color w:val="000000"/>
        </w:rPr>
      </w:pPr>
      <w:r w:rsidRPr="005477E2">
        <w:rPr>
          <w:rFonts w:cs="Calibri Light"/>
          <w:b/>
          <w:color w:val="000000"/>
        </w:rPr>
        <w:t xml:space="preserve">Chapter 6 </w:t>
      </w:r>
      <w:r w:rsidRPr="00B33C3B">
        <w:rPr>
          <w:rFonts w:cs="Calibri Light"/>
          <w:b/>
          <w:color w:val="000000"/>
        </w:rPr>
        <w:t>indicates opportunities</w:t>
      </w:r>
      <w:r>
        <w:rPr>
          <w:rFonts w:cs="Calibri Light"/>
          <w:b/>
          <w:color w:val="000000"/>
        </w:rPr>
        <w:t xml:space="preserve"> in governance and policy</w:t>
      </w:r>
      <w:r w:rsidRPr="005477E2">
        <w:rPr>
          <w:rFonts w:cs="Calibri Light"/>
          <w:b/>
          <w:color w:val="000000"/>
        </w:rPr>
        <w:t xml:space="preserve">. </w:t>
      </w:r>
      <w:r w:rsidRPr="00827132">
        <w:rPr>
          <w:rFonts w:cs="Calibri Light"/>
          <w:color w:val="000000"/>
        </w:rPr>
        <w:t>Cha</w:t>
      </w:r>
      <w:r w:rsidRPr="005477E2">
        <w:rPr>
          <w:rFonts w:cs="Calibri Light"/>
          <w:color w:val="000000"/>
        </w:rPr>
        <w:t xml:space="preserve">pter </w:t>
      </w:r>
      <w:r>
        <w:rPr>
          <w:rFonts w:cs="Calibri Light"/>
          <w:color w:val="000000"/>
        </w:rPr>
        <w:t xml:space="preserve">6 </w:t>
      </w:r>
      <w:r w:rsidRPr="005477E2">
        <w:rPr>
          <w:rFonts w:cs="Calibri Light"/>
          <w:color w:val="000000"/>
        </w:rPr>
        <w:t xml:space="preserve">explores governance options and institutional arrangements for better consideration of </w:t>
      </w:r>
      <w:r>
        <w:rPr>
          <w:rFonts w:cs="Calibri Light"/>
          <w:color w:val="000000"/>
        </w:rPr>
        <w:t>nature</w:t>
      </w:r>
      <w:r w:rsidRPr="005477E2">
        <w:rPr>
          <w:rFonts w:cs="Calibri Light"/>
          <w:color w:val="000000"/>
        </w:rPr>
        <w:t xml:space="preserve"> and </w:t>
      </w:r>
      <w:r>
        <w:rPr>
          <w:rFonts w:cs="Calibri Light"/>
          <w:color w:val="000000"/>
        </w:rPr>
        <w:t>nature’s contributions to people</w:t>
      </w:r>
      <w:r w:rsidRPr="005477E2">
        <w:rPr>
          <w:rFonts w:cs="Calibri Light"/>
          <w:color w:val="000000"/>
        </w:rPr>
        <w:t xml:space="preserve"> in public and private decision-making. </w:t>
      </w:r>
      <w:r>
        <w:rPr>
          <w:rFonts w:cs="Calibri Light"/>
          <w:color w:val="000000"/>
        </w:rPr>
        <w:t>It also considers the o</w:t>
      </w:r>
      <w:r w:rsidRPr="005477E2">
        <w:rPr>
          <w:rFonts w:cs="Calibri Light"/>
          <w:color w:val="000000"/>
        </w:rPr>
        <w:t xml:space="preserve">pportunities for a wide range of actors and sectors for the conservation and sustainable use of </w:t>
      </w:r>
      <w:r>
        <w:rPr>
          <w:rFonts w:cs="Calibri Light"/>
          <w:color w:val="000000"/>
        </w:rPr>
        <w:t>nature</w:t>
      </w:r>
      <w:r w:rsidRPr="005477E2">
        <w:rPr>
          <w:rFonts w:cs="Calibri Light"/>
          <w:color w:val="000000"/>
        </w:rPr>
        <w:t xml:space="preserve">, and the sustained provision of </w:t>
      </w:r>
      <w:r>
        <w:rPr>
          <w:rFonts w:cs="Calibri Light"/>
          <w:color w:val="000000"/>
        </w:rPr>
        <w:t>nature’s contributions to people</w:t>
      </w:r>
      <w:r w:rsidRPr="005477E2">
        <w:rPr>
          <w:rFonts w:cs="Calibri Light"/>
          <w:color w:val="000000"/>
        </w:rPr>
        <w:t xml:space="preserve"> in Europe and Central Asia. It highlights areas for successful integration and assesses major categories of policy instruments. </w:t>
      </w:r>
    </w:p>
    <w:p w14:paraId="7968299A" w14:textId="77777777" w:rsidR="00681350" w:rsidRPr="005477E2" w:rsidRDefault="00681350" w:rsidP="001E43D4">
      <w:pPr>
        <w:spacing w:line="276" w:lineRule="auto"/>
        <w:rPr>
          <w:rFonts w:cs="Calibri Light"/>
          <w:color w:val="000000"/>
        </w:rPr>
      </w:pPr>
    </w:p>
    <w:p w14:paraId="2C10FE05" w14:textId="468C73A2" w:rsidR="00681350" w:rsidRPr="005477E2" w:rsidRDefault="00681350" w:rsidP="00147745">
      <w:pPr>
        <w:pStyle w:val="Heading3"/>
      </w:pPr>
      <w:bookmarkStart w:id="212" w:name="_Toc451767573"/>
      <w:bookmarkStart w:id="213" w:name="_Toc470011714"/>
      <w:bookmarkStart w:id="214" w:name="_Toc478547236"/>
      <w:bookmarkStart w:id="215" w:name="_Toc478636901"/>
      <w:bookmarkStart w:id="216" w:name="_Toc502755812"/>
      <w:bookmarkStart w:id="217" w:name="_Toc504380595"/>
      <w:bookmarkStart w:id="218" w:name="_Toc519504393"/>
      <w:r w:rsidRPr="005477E2">
        <w:lastRenderedPageBreak/>
        <w:t xml:space="preserve">How </w:t>
      </w:r>
      <w:r>
        <w:t xml:space="preserve">do </w:t>
      </w:r>
      <w:r w:rsidRPr="005477E2">
        <w:t>the chapters address the policy-relevant questions?</w:t>
      </w:r>
      <w:bookmarkEnd w:id="212"/>
      <w:bookmarkEnd w:id="213"/>
      <w:bookmarkEnd w:id="214"/>
      <w:bookmarkEnd w:id="215"/>
      <w:bookmarkEnd w:id="216"/>
      <w:bookmarkEnd w:id="217"/>
      <w:bookmarkEnd w:id="218"/>
    </w:p>
    <w:p w14:paraId="22EDD013" w14:textId="242FA3CE" w:rsidR="00681350" w:rsidRPr="005477E2" w:rsidRDefault="00681350" w:rsidP="001E43D4">
      <w:pPr>
        <w:spacing w:line="276" w:lineRule="auto"/>
        <w:rPr>
          <w:rFonts w:cs="Calibri Light"/>
          <w:color w:val="000000"/>
        </w:rPr>
      </w:pPr>
      <w:r w:rsidRPr="005477E2">
        <w:rPr>
          <w:rFonts w:cs="Calibri Light"/>
          <w:color w:val="000000"/>
        </w:rPr>
        <w:t xml:space="preserve">The five general IPBES </w:t>
      </w:r>
      <w:r>
        <w:rPr>
          <w:rFonts w:cs="Calibri Light"/>
          <w:color w:val="000000"/>
        </w:rPr>
        <w:t xml:space="preserve">policy </w:t>
      </w:r>
      <w:r w:rsidRPr="005477E2">
        <w:rPr>
          <w:rFonts w:cs="Calibri Light"/>
          <w:color w:val="000000"/>
        </w:rPr>
        <w:t xml:space="preserve">questions </w:t>
      </w:r>
      <w:r>
        <w:rPr>
          <w:rFonts w:cs="Calibri Light"/>
          <w:color w:val="000000"/>
        </w:rPr>
        <w:t>on:</w:t>
      </w:r>
      <w:r w:rsidRPr="005477E2">
        <w:rPr>
          <w:rFonts w:cs="Calibri Light"/>
          <w:color w:val="000000"/>
        </w:rPr>
        <w:t xml:space="preserve"> urgent worldwide knowledge demands on the importance of nature for the human species (Q</w:t>
      </w:r>
      <w:r>
        <w:rPr>
          <w:rFonts w:cs="Calibri Light"/>
          <w:color w:val="000000"/>
        </w:rPr>
        <w:t xml:space="preserve">uestion </w:t>
      </w:r>
      <w:r w:rsidRPr="005477E2">
        <w:rPr>
          <w:rFonts w:cs="Calibri Light"/>
          <w:color w:val="000000"/>
        </w:rPr>
        <w:t>1)</w:t>
      </w:r>
      <w:r>
        <w:rPr>
          <w:rFonts w:cs="Calibri Light"/>
          <w:color w:val="000000"/>
        </w:rPr>
        <w:t>;</w:t>
      </w:r>
      <w:r w:rsidRPr="005477E2">
        <w:rPr>
          <w:rFonts w:cs="Calibri Light"/>
          <w:color w:val="000000"/>
        </w:rPr>
        <w:t xml:space="preserve"> the current change of nature and its consequences (Q</w:t>
      </w:r>
      <w:r>
        <w:rPr>
          <w:rFonts w:cs="Calibri Light"/>
          <w:color w:val="000000"/>
        </w:rPr>
        <w:t xml:space="preserve">uestion </w:t>
      </w:r>
      <w:r w:rsidRPr="005477E2">
        <w:rPr>
          <w:rFonts w:cs="Calibri Light"/>
          <w:color w:val="000000"/>
        </w:rPr>
        <w:t>2)</w:t>
      </w:r>
      <w:r>
        <w:rPr>
          <w:rFonts w:cs="Calibri Light"/>
          <w:color w:val="000000"/>
        </w:rPr>
        <w:t xml:space="preserve">; </w:t>
      </w:r>
      <w:r w:rsidRPr="005477E2">
        <w:rPr>
          <w:rFonts w:cs="Calibri Light"/>
          <w:color w:val="000000"/>
        </w:rPr>
        <w:t>the causes of this change (Q</w:t>
      </w:r>
      <w:r>
        <w:rPr>
          <w:rFonts w:cs="Calibri Light"/>
          <w:color w:val="000000"/>
        </w:rPr>
        <w:t xml:space="preserve">uestion </w:t>
      </w:r>
      <w:r w:rsidRPr="005477E2">
        <w:rPr>
          <w:rFonts w:cs="Calibri Light"/>
          <w:color w:val="000000"/>
        </w:rPr>
        <w:t>3)</w:t>
      </w:r>
      <w:r>
        <w:rPr>
          <w:rFonts w:cs="Calibri Light"/>
          <w:color w:val="000000"/>
        </w:rPr>
        <w:t xml:space="preserve">; </w:t>
      </w:r>
      <w:r w:rsidRPr="005477E2">
        <w:rPr>
          <w:rFonts w:cs="Calibri Light"/>
          <w:color w:val="000000"/>
        </w:rPr>
        <w:t>opportunities for policies and interventions (Q</w:t>
      </w:r>
      <w:r>
        <w:rPr>
          <w:rFonts w:cs="Calibri Light"/>
          <w:color w:val="000000"/>
        </w:rPr>
        <w:t xml:space="preserve">uestion </w:t>
      </w:r>
      <w:r w:rsidRPr="005477E2">
        <w:rPr>
          <w:rFonts w:cs="Calibri Light"/>
          <w:color w:val="000000"/>
        </w:rPr>
        <w:t>4)</w:t>
      </w:r>
      <w:r>
        <w:rPr>
          <w:rFonts w:cs="Calibri Light"/>
          <w:color w:val="000000"/>
        </w:rPr>
        <w:t>;</w:t>
      </w:r>
      <w:r w:rsidRPr="005477E2">
        <w:rPr>
          <w:rFonts w:cs="Calibri Light"/>
          <w:color w:val="000000"/>
        </w:rPr>
        <w:t xml:space="preserve"> and</w:t>
      </w:r>
      <w:r>
        <w:rPr>
          <w:rFonts w:cs="Calibri Light"/>
          <w:color w:val="000000"/>
        </w:rPr>
        <w:t xml:space="preserve"> </w:t>
      </w:r>
      <w:r w:rsidRPr="005477E2">
        <w:rPr>
          <w:rFonts w:cs="Calibri Light"/>
          <w:color w:val="000000"/>
        </w:rPr>
        <w:t>the identification of related knowledge gaps (Q</w:t>
      </w:r>
      <w:r>
        <w:rPr>
          <w:rFonts w:cs="Calibri Light"/>
          <w:color w:val="000000"/>
        </w:rPr>
        <w:t>uestion 5) are addressed in C</w:t>
      </w:r>
      <w:r w:rsidRPr="005477E2">
        <w:rPr>
          <w:rFonts w:cs="Calibri Light"/>
          <w:color w:val="000000"/>
        </w:rPr>
        <w:t>hapters 2 to 5 of th</w:t>
      </w:r>
      <w:r>
        <w:rPr>
          <w:rFonts w:cs="Calibri Light"/>
          <w:color w:val="000000"/>
        </w:rPr>
        <w:t xml:space="preserve">is </w:t>
      </w:r>
      <w:r w:rsidRPr="005477E2">
        <w:rPr>
          <w:rFonts w:cs="Calibri Light"/>
          <w:color w:val="000000"/>
        </w:rPr>
        <w:t>asse</w:t>
      </w:r>
      <w:r>
        <w:rPr>
          <w:rFonts w:cs="Calibri Light"/>
          <w:color w:val="000000"/>
        </w:rPr>
        <w:t>ssment. Questions 1 to 4 guide C</w:t>
      </w:r>
      <w:r w:rsidRPr="005477E2">
        <w:rPr>
          <w:rFonts w:cs="Calibri Light"/>
          <w:color w:val="000000"/>
        </w:rPr>
        <w:t>hapters 2 to 5, and question 5 on knowledge gaps is address</w:t>
      </w:r>
      <w:r>
        <w:rPr>
          <w:rFonts w:cs="Calibri Light"/>
          <w:color w:val="000000"/>
        </w:rPr>
        <w:t>ed as a sub-section in each of C</w:t>
      </w:r>
      <w:r w:rsidRPr="005477E2">
        <w:rPr>
          <w:rFonts w:cs="Calibri Light"/>
          <w:color w:val="000000"/>
        </w:rPr>
        <w:t>hapters 2-5. Chapter 6 provides governance options for private and public actors based on the findings of Chapters 2 to 5, and it addresses the</w:t>
      </w:r>
      <w:r>
        <w:rPr>
          <w:rFonts w:cs="Calibri Light"/>
          <w:color w:val="000000"/>
        </w:rPr>
        <w:t xml:space="preserve"> Europe and Central Asia</w:t>
      </w:r>
      <w:r w:rsidRPr="005477E2">
        <w:rPr>
          <w:rFonts w:cs="Calibri Light"/>
          <w:color w:val="000000"/>
        </w:rPr>
        <w:t xml:space="preserve"> specific questions on nature-based solutions (Q</w:t>
      </w:r>
      <w:r>
        <w:rPr>
          <w:rFonts w:cs="Calibri Light"/>
          <w:color w:val="000000"/>
        </w:rPr>
        <w:t xml:space="preserve">uestion </w:t>
      </w:r>
      <w:r w:rsidRPr="005477E2">
        <w:rPr>
          <w:rFonts w:cs="Calibri Light"/>
          <w:color w:val="000000"/>
        </w:rPr>
        <w:t>6), and how sectoral policies and innovative policy instruments encourage opportunities arising from the contribution</w:t>
      </w:r>
      <w:r>
        <w:rPr>
          <w:rFonts w:cs="Calibri Light"/>
          <w:color w:val="000000"/>
        </w:rPr>
        <w:t>s</w:t>
      </w:r>
      <w:r w:rsidRPr="005477E2">
        <w:rPr>
          <w:rFonts w:cs="Calibri Light"/>
          <w:color w:val="000000"/>
        </w:rPr>
        <w:t xml:space="preserve"> of nature to good quality of life (Q</w:t>
      </w:r>
      <w:r>
        <w:rPr>
          <w:rFonts w:cs="Calibri Light"/>
          <w:color w:val="000000"/>
        </w:rPr>
        <w:t xml:space="preserve">uestion </w:t>
      </w:r>
      <w:r w:rsidRPr="005477E2">
        <w:rPr>
          <w:rFonts w:cs="Calibri Light"/>
          <w:color w:val="000000"/>
        </w:rPr>
        <w:t>8). Q</w:t>
      </w:r>
      <w:r>
        <w:rPr>
          <w:rFonts w:cs="Calibri Light"/>
          <w:color w:val="000000"/>
        </w:rPr>
        <w:t xml:space="preserve">uestion </w:t>
      </w:r>
      <w:r w:rsidRPr="005477E2">
        <w:rPr>
          <w:rFonts w:cs="Calibri Light"/>
          <w:color w:val="000000"/>
        </w:rPr>
        <w:t>7 on the effects of production and consumption and cross-r</w:t>
      </w:r>
      <w:r>
        <w:rPr>
          <w:rFonts w:cs="Calibri Light"/>
          <w:color w:val="000000"/>
        </w:rPr>
        <w:t>egional linkages is covered by C</w:t>
      </w:r>
      <w:r w:rsidRPr="005477E2">
        <w:rPr>
          <w:rFonts w:cs="Calibri Light"/>
          <w:color w:val="000000"/>
        </w:rPr>
        <w:t>hapter</w:t>
      </w:r>
      <w:r>
        <w:rPr>
          <w:rFonts w:cs="Calibri Light"/>
          <w:color w:val="000000"/>
        </w:rPr>
        <w:t>s</w:t>
      </w:r>
      <w:r w:rsidRPr="005477E2">
        <w:rPr>
          <w:rFonts w:cs="Calibri Light"/>
          <w:color w:val="000000"/>
        </w:rPr>
        <w:t xml:space="preserve"> 2 (see e.g. 2.2.4), 4 (indirect drivers), 5 (scenarios) and</w:t>
      </w:r>
      <w:r>
        <w:rPr>
          <w:rFonts w:cs="Calibri Light"/>
          <w:color w:val="000000"/>
        </w:rPr>
        <w:t xml:space="preserve"> </w:t>
      </w:r>
      <w:r w:rsidRPr="005477E2">
        <w:rPr>
          <w:rFonts w:cs="Calibri Light"/>
          <w:color w:val="000000"/>
        </w:rPr>
        <w:t>6 (governance options)</w:t>
      </w:r>
      <w:r>
        <w:rPr>
          <w:rFonts w:cs="Calibri Light"/>
          <w:color w:val="000000"/>
        </w:rPr>
        <w:t xml:space="preserve"> (see </w:t>
      </w:r>
      <w:r w:rsidRPr="007D237C">
        <w:rPr>
          <w:rFonts w:cs="Calibri Light"/>
          <w:b/>
          <w:color w:val="000000"/>
        </w:rPr>
        <w:t>Figure 1.17</w:t>
      </w:r>
      <w:r>
        <w:rPr>
          <w:rFonts w:cs="Calibri Light"/>
          <w:color w:val="000000"/>
        </w:rPr>
        <w:t>)</w:t>
      </w:r>
      <w:r w:rsidRPr="005477E2">
        <w:rPr>
          <w:rFonts w:cs="Calibri Light"/>
          <w:color w:val="000000"/>
        </w:rPr>
        <w:t>.</w:t>
      </w:r>
    </w:p>
    <w:p w14:paraId="18541C9B" w14:textId="77777777" w:rsidR="00681350" w:rsidRPr="005477E2" w:rsidRDefault="00681350" w:rsidP="001E43D4">
      <w:pPr>
        <w:spacing w:line="276" w:lineRule="auto"/>
      </w:pPr>
      <w:r w:rsidRPr="005477E2">
        <w:rPr>
          <w:rFonts w:cs="Calibri Light"/>
          <w:color w:val="000000"/>
        </w:rPr>
        <w:t xml:space="preserve">The </w:t>
      </w:r>
      <w:r>
        <w:rPr>
          <w:rFonts w:cs="Calibri Light"/>
          <w:color w:val="000000"/>
        </w:rPr>
        <w:t>responses</w:t>
      </w:r>
      <w:r w:rsidRPr="005477E2">
        <w:rPr>
          <w:rFonts w:cs="Calibri Light"/>
          <w:color w:val="000000"/>
        </w:rPr>
        <w:t xml:space="preserve"> to these questions, </w:t>
      </w:r>
      <w:r>
        <w:rPr>
          <w:rFonts w:cs="Calibri Light"/>
          <w:color w:val="000000"/>
        </w:rPr>
        <w:t>reflect</w:t>
      </w:r>
      <w:r w:rsidRPr="005477E2">
        <w:rPr>
          <w:rFonts w:cs="Calibri Light"/>
          <w:color w:val="000000"/>
        </w:rPr>
        <w:t>ing the requests of different stakeholders</w:t>
      </w:r>
      <w:r>
        <w:rPr>
          <w:rFonts w:cs="Calibri Light"/>
          <w:color w:val="000000"/>
        </w:rPr>
        <w:t>,</w:t>
      </w:r>
      <w:r w:rsidRPr="005477E2">
        <w:rPr>
          <w:rFonts w:cs="Calibri Light"/>
          <w:color w:val="000000"/>
        </w:rPr>
        <w:t xml:space="preserve"> are highlighted within each section in the key findings. Chapter 1 sets the scene for the different chapters by </w:t>
      </w:r>
      <w:r>
        <w:rPr>
          <w:rFonts w:cs="Calibri Light"/>
          <w:color w:val="000000"/>
        </w:rPr>
        <w:t>introducing</w:t>
      </w:r>
      <w:r w:rsidRPr="005477E2">
        <w:rPr>
          <w:rFonts w:cs="Calibri Light"/>
          <w:color w:val="000000"/>
        </w:rPr>
        <w:t xml:space="preserve"> the important issues </w:t>
      </w:r>
      <w:r>
        <w:rPr>
          <w:rFonts w:cs="Calibri Light"/>
          <w:color w:val="000000"/>
        </w:rPr>
        <w:t>discussed in the other chapters, which lead to the assessment’s main messages</w:t>
      </w:r>
      <w:r w:rsidRPr="005477E2">
        <w:rPr>
          <w:rFonts w:cs="Calibri Light"/>
          <w:color w:val="000000"/>
        </w:rPr>
        <w:t xml:space="preserve">. </w:t>
      </w:r>
      <w:r>
        <w:rPr>
          <w:rFonts w:cs="Calibri Light"/>
          <w:color w:val="000000"/>
        </w:rPr>
        <w:t xml:space="preserve">Transparently presenting the broad evidence base for these </w:t>
      </w:r>
      <w:r w:rsidRPr="005477E2">
        <w:rPr>
          <w:rFonts w:cs="Calibri Light"/>
          <w:color w:val="000000"/>
        </w:rPr>
        <w:t xml:space="preserve">main messages </w:t>
      </w:r>
      <w:r>
        <w:rPr>
          <w:rFonts w:cs="Calibri Light"/>
          <w:color w:val="000000"/>
        </w:rPr>
        <w:t>and</w:t>
      </w:r>
      <w:r w:rsidRPr="005477E2">
        <w:rPr>
          <w:rFonts w:cs="Calibri Light"/>
          <w:color w:val="000000"/>
        </w:rPr>
        <w:t xml:space="preserve"> key findings </w:t>
      </w:r>
      <w:r>
        <w:rPr>
          <w:rFonts w:cs="Calibri Light"/>
          <w:color w:val="000000"/>
        </w:rPr>
        <w:t>is considered essential</w:t>
      </w:r>
      <w:r w:rsidRPr="005477E2">
        <w:rPr>
          <w:rFonts w:cs="Calibri Light"/>
          <w:color w:val="000000"/>
        </w:rPr>
        <w:t xml:space="preserve"> </w:t>
      </w:r>
      <w:r>
        <w:rPr>
          <w:rFonts w:cs="Calibri Light"/>
          <w:color w:val="000000"/>
        </w:rPr>
        <w:t xml:space="preserve">for </w:t>
      </w:r>
      <w:r w:rsidRPr="005477E2">
        <w:rPr>
          <w:rFonts w:cs="Calibri Light"/>
          <w:color w:val="000000"/>
        </w:rPr>
        <w:t>not only the credibility, but also the legitimacy and reliability</w:t>
      </w:r>
      <w:r>
        <w:rPr>
          <w:rFonts w:cs="Calibri Light"/>
          <w:color w:val="000000"/>
        </w:rPr>
        <w:t>,</w:t>
      </w:r>
      <w:r w:rsidRPr="005477E2">
        <w:rPr>
          <w:rFonts w:cs="Calibri Light"/>
          <w:color w:val="000000"/>
        </w:rPr>
        <w:t xml:space="preserve"> of the</w:t>
      </w:r>
      <w:r>
        <w:rPr>
          <w:rFonts w:cs="Calibri Light"/>
          <w:color w:val="000000"/>
        </w:rPr>
        <w:t xml:space="preserve"> Regional Assessment for Europe and Central Asia</w:t>
      </w:r>
      <w:r w:rsidRPr="005477E2">
        <w:rPr>
          <w:rFonts w:cs="Calibri Light"/>
          <w:color w:val="000000"/>
        </w:rPr>
        <w:t xml:space="preserve">. </w:t>
      </w:r>
    </w:p>
    <w:p w14:paraId="34318FF3" w14:textId="468A95BC" w:rsidR="00395C29" w:rsidRPr="004945D6" w:rsidRDefault="00395C29" w:rsidP="004945D6">
      <w:pPr>
        <w:rPr>
          <w:lang w:val="en-US"/>
        </w:rPr>
      </w:pPr>
      <w:r>
        <w:rPr>
          <w:lang w:eastAsia="en-GB"/>
        </w:rPr>
        <w:lastRenderedPageBreak/>
        <w:drawing>
          <wp:inline distT="0" distB="0" distL="0" distR="0" wp14:anchorId="4D9F166D" wp14:editId="7FCC7BB9">
            <wp:extent cx="5731510" cy="6186805"/>
            <wp:effectExtent l="0" t="0" r="2540" b="4445"/>
            <wp:docPr id="918" name="Picture 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6186805"/>
                    </a:xfrm>
                    <a:prstGeom prst="rect">
                      <a:avLst/>
                    </a:prstGeom>
                  </pic:spPr>
                </pic:pic>
              </a:graphicData>
            </a:graphic>
          </wp:inline>
        </w:drawing>
      </w:r>
    </w:p>
    <w:p w14:paraId="3CED06FF" w14:textId="77777777" w:rsidR="00681350" w:rsidRPr="005477E2" w:rsidRDefault="00681350"/>
    <w:p w14:paraId="6C323FAC" w14:textId="54A03C5A" w:rsidR="00681350" w:rsidRPr="005477E2" w:rsidRDefault="00681350" w:rsidP="00147745">
      <w:pPr>
        <w:pStyle w:val="Heading3"/>
      </w:pPr>
      <w:bookmarkStart w:id="219" w:name="_Toc502755813"/>
      <w:bookmarkStart w:id="220" w:name="_Toc504380596"/>
      <w:bookmarkStart w:id="221" w:name="_Toc519504394"/>
      <w:r w:rsidRPr="005477E2">
        <w:t>What will the</w:t>
      </w:r>
      <w:r>
        <w:t xml:space="preserve"> Regional Assessment for Europe and Central Asia</w:t>
      </w:r>
      <w:r w:rsidRPr="005477E2">
        <w:t xml:space="preserve"> lead to?</w:t>
      </w:r>
      <w:bookmarkEnd w:id="219"/>
      <w:bookmarkEnd w:id="220"/>
      <w:bookmarkEnd w:id="221"/>
    </w:p>
    <w:p w14:paraId="5EC19DEC" w14:textId="77777777" w:rsidR="00681350" w:rsidRPr="005477E2" w:rsidRDefault="00681350" w:rsidP="001E43D4">
      <w:r w:rsidRPr="005477E2">
        <w:t>Scientific</w:t>
      </w:r>
      <w:r>
        <w:t>ally sound</w:t>
      </w:r>
      <w:r w:rsidRPr="005477E2">
        <w:t xml:space="preserve"> assessment reports review, summarize and evaluate the evidence related to a specific problem, and provide conclusions that are accessible not only across different disciplines of science, but also for decision</w:t>
      </w:r>
      <w:r>
        <w:t>-</w:t>
      </w:r>
      <w:r w:rsidRPr="005477E2">
        <w:t xml:space="preserve">makers and the general public. Previous examples have shown the importance of such assessments. The </w:t>
      </w:r>
      <w:r>
        <w:t>Intergovernmental Panel on Climate Change (</w:t>
      </w:r>
      <w:r w:rsidRPr="005477E2">
        <w:t>IPCC</w:t>
      </w:r>
      <w:r>
        <w:t>)</w:t>
      </w:r>
      <w:r w:rsidRPr="005477E2">
        <w:t xml:space="preserve"> reports</w:t>
      </w:r>
      <w:r>
        <w:t>, for example,</w:t>
      </w:r>
      <w:r w:rsidRPr="005477E2">
        <w:t xml:space="preserve"> have played a major role in securing international consensus for the Paris climate agreement and the </w:t>
      </w:r>
      <w:r w:rsidRPr="00F57153">
        <w:rPr>
          <w:rFonts w:cstheme="minorHAnsi"/>
        </w:rPr>
        <w:t>Sustainable Development Goals</w:t>
      </w:r>
      <w:r w:rsidRPr="005477E2">
        <w:t xml:space="preserve">. The IPBES pollination assessment has resulted in a substantial rise in public awareness of the </w:t>
      </w:r>
      <w:r>
        <w:t xml:space="preserve">loss of pollinators </w:t>
      </w:r>
      <w:r w:rsidRPr="005477E2">
        <w:t xml:space="preserve">and has </w:t>
      </w:r>
      <w:r>
        <w:t>received</w:t>
      </w:r>
      <w:r w:rsidRPr="005477E2">
        <w:t xml:space="preserve"> significant policy interest. Both of these assessments have identified important knowledge gaps and have, therefore, increased research (and funding) interest in scientific studies address these</w:t>
      </w:r>
      <w:r>
        <w:t xml:space="preserve"> gaps</w:t>
      </w:r>
      <w:r w:rsidRPr="005477E2">
        <w:t>. Since the IPBES</w:t>
      </w:r>
      <w:r>
        <w:t xml:space="preserve"> Regional Assessment for Europe and Central Asia</w:t>
      </w:r>
      <w:r w:rsidRPr="005477E2">
        <w:t xml:space="preserve"> respond</w:t>
      </w:r>
      <w:r>
        <w:t>s to a direct request from the G</w:t>
      </w:r>
      <w:r w:rsidRPr="005477E2">
        <w:t xml:space="preserve">overnments </w:t>
      </w:r>
      <w:r w:rsidRPr="005477E2">
        <w:lastRenderedPageBreak/>
        <w:t xml:space="preserve">of </w:t>
      </w:r>
      <w:r>
        <w:t>IPBES</w:t>
      </w:r>
      <w:r w:rsidRPr="005477E2">
        <w:t xml:space="preserve"> member </w:t>
      </w:r>
      <w:r>
        <w:t>S</w:t>
      </w:r>
      <w:r w:rsidRPr="005477E2">
        <w:t>tates, it aspires to inform decision</w:t>
      </w:r>
      <w:r>
        <w:t>-</w:t>
      </w:r>
      <w:r w:rsidRPr="005477E2">
        <w:t>makers at local, national and international level</w:t>
      </w:r>
      <w:r>
        <w:t>s</w:t>
      </w:r>
      <w:r w:rsidRPr="005477E2">
        <w:t xml:space="preserve">, </w:t>
      </w:r>
      <w:r>
        <w:t xml:space="preserve">to </w:t>
      </w:r>
      <w:r w:rsidRPr="005477E2">
        <w:t xml:space="preserve">raise public awareness and </w:t>
      </w:r>
      <w:r>
        <w:t xml:space="preserve">to </w:t>
      </w:r>
      <w:r w:rsidRPr="005477E2">
        <w:t>stimulate new research.</w:t>
      </w:r>
    </w:p>
    <w:p w14:paraId="44D44B10" w14:textId="77777777" w:rsidR="00681350" w:rsidRDefault="00681350" w:rsidP="001E43D4"/>
    <w:p w14:paraId="1F5086F9" w14:textId="5C0BEC0F" w:rsidR="00681350" w:rsidRPr="005477E2" w:rsidRDefault="00681350" w:rsidP="007A3472">
      <w:pPr>
        <w:pStyle w:val="Heading2"/>
      </w:pPr>
      <w:r w:rsidRPr="005477E2">
        <w:br w:type="column"/>
      </w:r>
      <w:bookmarkStart w:id="222" w:name="_Toc502755814"/>
      <w:bookmarkStart w:id="223" w:name="_Toc504380597"/>
      <w:bookmarkStart w:id="224" w:name="_Toc519504395"/>
      <w:r w:rsidRPr="005477E2">
        <w:lastRenderedPageBreak/>
        <w:t>References</w:t>
      </w:r>
      <w:bookmarkEnd w:id="222"/>
      <w:bookmarkEnd w:id="223"/>
      <w:bookmarkEnd w:id="224"/>
    </w:p>
    <w:bookmarkEnd w:id="24"/>
    <w:p w14:paraId="4D5B0269" w14:textId="32E3C84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grawal, A. (2002). Indigenous knowledge and the politics of classification. </w:t>
      </w:r>
      <w:r w:rsidRPr="00D36414">
        <w:rPr>
          <w:rFonts w:cstheme="minorHAnsi"/>
          <w:i/>
          <w:iCs/>
        </w:rPr>
        <w:t>International Social Science Journal</w:t>
      </w:r>
      <w:r w:rsidRPr="00D36414">
        <w:rPr>
          <w:rFonts w:cstheme="minorHAnsi"/>
        </w:rPr>
        <w:t xml:space="preserve">, </w:t>
      </w:r>
      <w:r w:rsidRPr="00D36414">
        <w:rPr>
          <w:rFonts w:cstheme="minorHAnsi"/>
          <w:i/>
          <w:iCs/>
        </w:rPr>
        <w:t>54</w:t>
      </w:r>
      <w:r w:rsidRPr="00D36414">
        <w:rPr>
          <w:rFonts w:cstheme="minorHAnsi"/>
        </w:rPr>
        <w:t xml:space="preserve">(173), 287–297. </w:t>
      </w:r>
      <w:hyperlink r:id="rId55" w:history="1">
        <w:r w:rsidRPr="00D36414">
          <w:rPr>
            <w:rStyle w:val="Hyperlink"/>
            <w:rFonts w:cstheme="minorHAnsi"/>
          </w:rPr>
          <w:t>http://doi.org/10.1111/1468-2451.00382</w:t>
        </w:r>
      </w:hyperlink>
      <w:r w:rsidRPr="00D36414">
        <w:rPr>
          <w:rFonts w:cstheme="minorHAnsi"/>
        </w:rPr>
        <w:t xml:space="preserve"> </w:t>
      </w:r>
    </w:p>
    <w:p w14:paraId="3778495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kiba, O. (1997). International Law of the Sea: The Legality of Canadian seizure of the Spanish trawler (Estai). </w:t>
      </w:r>
      <w:r w:rsidRPr="00D36414">
        <w:rPr>
          <w:rFonts w:cstheme="minorHAnsi"/>
          <w:i/>
          <w:iCs/>
        </w:rPr>
        <w:t>Natural Resources Journal</w:t>
      </w:r>
      <w:r w:rsidRPr="00D36414">
        <w:rPr>
          <w:rFonts w:cstheme="minorHAnsi"/>
        </w:rPr>
        <w:t xml:space="preserve">, </w:t>
      </w:r>
      <w:r w:rsidRPr="00D36414">
        <w:rPr>
          <w:rFonts w:cstheme="minorHAnsi"/>
          <w:i/>
          <w:iCs/>
        </w:rPr>
        <w:t>37</w:t>
      </w:r>
      <w:r w:rsidRPr="00D36414">
        <w:rPr>
          <w:rFonts w:cstheme="minorHAnsi"/>
          <w:i/>
        </w:rPr>
        <w:t>,</w:t>
      </w:r>
      <w:r w:rsidRPr="00D36414">
        <w:rPr>
          <w:rFonts w:cstheme="minorHAnsi"/>
        </w:rPr>
        <w:t xml:space="preserve"> 809–828. </w:t>
      </w:r>
    </w:p>
    <w:p w14:paraId="1CA173B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lekseev, A. I., &amp; Safronov, S. G. (2015). Transformation trends of Russia’s rural settlement patterns in the late soviet and post-soviet periods (1970–2010). </w:t>
      </w:r>
      <w:r w:rsidRPr="00D36414">
        <w:rPr>
          <w:rFonts w:cstheme="minorHAnsi"/>
          <w:i/>
        </w:rPr>
        <w:t>Regional Research of Russia, 5</w:t>
      </w:r>
      <w:r w:rsidRPr="00D36414">
        <w:rPr>
          <w:rFonts w:cstheme="minorHAnsi"/>
        </w:rPr>
        <w:t>(2), 193-201. ﻿</w:t>
      </w:r>
      <w:hyperlink r:id="rId56" w:history="1">
        <w:r w:rsidRPr="00D36414">
          <w:rPr>
            <w:rStyle w:val="Hyperlink"/>
            <w:rFonts w:cstheme="minorHAnsi"/>
          </w:rPr>
          <w:t>https://doi.org/10.1134/S2079970515020021</w:t>
        </w:r>
      </w:hyperlink>
      <w:r w:rsidRPr="00D36414">
        <w:rPr>
          <w:rFonts w:cstheme="minorHAnsi"/>
        </w:rPr>
        <w:t xml:space="preserve"> </w:t>
      </w:r>
    </w:p>
    <w:p w14:paraId="78E19576" w14:textId="77777777" w:rsidR="009A3B9E" w:rsidRPr="00D36414" w:rsidRDefault="009A3B9E" w:rsidP="009A3B9E">
      <w:pPr>
        <w:widowControl w:val="0"/>
        <w:autoSpaceDE w:val="0"/>
        <w:autoSpaceDN w:val="0"/>
        <w:adjustRightInd w:val="0"/>
        <w:spacing w:before="120"/>
        <w:ind w:left="480" w:hanging="480"/>
        <w:rPr>
          <w:rFonts w:cstheme="minorHAnsi"/>
          <w:lang w:val="en-US"/>
        </w:rPr>
      </w:pPr>
      <w:r w:rsidRPr="00D36414">
        <w:rPr>
          <w:rFonts w:cstheme="minorHAnsi"/>
        </w:rPr>
        <w:t xml:space="preserve">Alexander, P., Brown, C., Arneth, A., Finnigan, J., &amp; Rounsevell, M. D. A. (2016a). Human appropriation of land for food: The role of diet. </w:t>
      </w:r>
      <w:r w:rsidRPr="00D36414">
        <w:rPr>
          <w:rFonts w:cstheme="minorHAnsi"/>
          <w:i/>
          <w:iCs/>
          <w:lang w:val="en-US"/>
        </w:rPr>
        <w:t>Global Environmental Change</w:t>
      </w:r>
      <w:r w:rsidRPr="00D36414">
        <w:rPr>
          <w:rFonts w:cstheme="minorHAnsi"/>
          <w:lang w:val="en-US"/>
        </w:rPr>
        <w:t xml:space="preserve">, </w:t>
      </w:r>
      <w:r w:rsidRPr="00D36414">
        <w:rPr>
          <w:rFonts w:cstheme="minorHAnsi"/>
          <w:i/>
          <w:iCs/>
          <w:lang w:val="en-US"/>
        </w:rPr>
        <w:t>41</w:t>
      </w:r>
      <w:r w:rsidRPr="00D36414">
        <w:rPr>
          <w:rFonts w:cstheme="minorHAnsi"/>
          <w:lang w:val="en-US"/>
        </w:rPr>
        <w:t xml:space="preserve">, 88–98. </w:t>
      </w:r>
      <w:hyperlink r:id="rId57" w:history="1">
        <w:r w:rsidRPr="00D36414">
          <w:rPr>
            <w:rStyle w:val="Hyperlink"/>
            <w:rFonts w:cstheme="minorHAnsi"/>
            <w:lang w:val="en-US"/>
          </w:rPr>
          <w:t>http://doi.org/10.1016/j.gloenvcha.2016.09.005</w:t>
        </w:r>
      </w:hyperlink>
      <w:r w:rsidRPr="00D36414">
        <w:rPr>
          <w:rFonts w:cstheme="minorHAnsi"/>
        </w:rPr>
        <w:t xml:space="preserve"> </w:t>
      </w:r>
    </w:p>
    <w:p w14:paraId="012FC97B" w14:textId="6C91CC6E" w:rsidR="009A3B9E" w:rsidRPr="00D36414" w:rsidRDefault="009A3B9E" w:rsidP="009A3B9E">
      <w:pPr>
        <w:widowControl w:val="0"/>
        <w:autoSpaceDE w:val="0"/>
        <w:autoSpaceDN w:val="0"/>
        <w:adjustRightInd w:val="0"/>
        <w:spacing w:before="120"/>
        <w:ind w:left="480" w:hanging="480"/>
        <w:rPr>
          <w:rFonts w:cstheme="minorHAnsi"/>
          <w:i/>
          <w:iCs/>
        </w:rPr>
      </w:pPr>
      <w:r w:rsidRPr="00D36414">
        <w:rPr>
          <w:rFonts w:cstheme="minorHAnsi"/>
          <w:lang w:val="en-US"/>
        </w:rPr>
        <w:t xml:space="preserve">Alexander, P., Prestele, R., Verburg, P. H., Arneth, A., Baranzelli, C., Batista e Silva, F., Brown, C., Butler, A., Calvin, K., Dendoncker, N., Doelman, J. C., Dunford, R., Engström, K., Eitelberg, D., Fujimori, S., Harrison, P. A., Hasegawa, T., Havlik, P., Holzhauer, S., </w:t>
      </w:r>
      <w:r w:rsidRPr="00D36414">
        <w:rPr>
          <w:rFonts w:cstheme="minorHAnsi"/>
        </w:rPr>
        <w:t xml:space="preserve">Humpenöder, F., Jacobs-Crisioni, C., Jain, A. K., Krisztin, T., Kyle, P., Lavalle, C., Lenton, T., Liu, J., Meiyappan, P., Popp, A., Powell, T., Sands, R. D., Schaldach, R., Stehfest, E., Steinbuks, J., Tabeau, A., van Meijl, H., Wise, M. A., &amp; Rounsevell, M. D. A. (2016b). Assessing uncertainties in land cover projections. </w:t>
      </w:r>
      <w:r w:rsidRPr="00D36414">
        <w:rPr>
          <w:rFonts w:cstheme="minorHAnsi"/>
          <w:i/>
          <w:iCs/>
        </w:rPr>
        <w:t>Global Change Biology</w:t>
      </w:r>
      <w:r w:rsidRPr="00D36414">
        <w:rPr>
          <w:rFonts w:cstheme="minorHAnsi"/>
          <w:i/>
        </w:rPr>
        <w:t>, 23,</w:t>
      </w:r>
      <w:r w:rsidRPr="00D36414">
        <w:rPr>
          <w:rFonts w:cstheme="minorHAnsi"/>
        </w:rPr>
        <w:t xml:space="preserve"> 767–781. </w:t>
      </w:r>
      <w:hyperlink r:id="rId58" w:history="1">
        <w:r w:rsidRPr="00D36414">
          <w:rPr>
            <w:rStyle w:val="Hyperlink"/>
            <w:rFonts w:cstheme="minorHAnsi"/>
          </w:rPr>
          <w:t>http://doi.org/10.1111/gcb.13447</w:t>
        </w:r>
      </w:hyperlink>
      <w:r w:rsidRPr="00D36414">
        <w:rPr>
          <w:rFonts w:cstheme="minorHAnsi"/>
        </w:rPr>
        <w:t xml:space="preserve"> </w:t>
      </w:r>
    </w:p>
    <w:p w14:paraId="21511FA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Antonov, N. P., Klovatch, N. V., Orlov, A. M., Datsky, A. V., Lepskaya, V. А., Kuznetsov, V. V., Yarzhombek, A. A., Abramov, A. A., Alekseyev, D. O., Moiseyev, S. I., Evseeva, N. V., &amp; Sologub, D. O. [</w:t>
      </w:r>
      <w:r w:rsidRPr="00D36414">
        <w:rPr>
          <w:rFonts w:cstheme="minorHAnsi"/>
          <w:lang w:val="ru-RU"/>
        </w:rPr>
        <w:t>Антонов</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П</w:t>
      </w:r>
      <w:r w:rsidRPr="00D36414">
        <w:rPr>
          <w:rFonts w:cstheme="minorHAnsi"/>
        </w:rPr>
        <w:t xml:space="preserve">., </w:t>
      </w:r>
      <w:r w:rsidRPr="00D36414">
        <w:rPr>
          <w:rFonts w:cstheme="minorHAnsi"/>
          <w:lang w:val="ru-RU"/>
        </w:rPr>
        <w:t>Кловач</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Орл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Датский</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Лепская</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Кузнецо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Яржомбек</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брам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лексеев</w:t>
      </w:r>
      <w:r w:rsidRPr="00D36414">
        <w:rPr>
          <w:rFonts w:cstheme="minorHAnsi"/>
        </w:rPr>
        <w:t xml:space="preserve">, </w:t>
      </w:r>
      <w:r w:rsidRPr="00D36414">
        <w:rPr>
          <w:rFonts w:cstheme="minorHAnsi"/>
          <w:lang w:val="ru-RU"/>
        </w:rPr>
        <w:t>Д</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Моисеев</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Евсее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В</w:t>
      </w:r>
      <w:r w:rsidRPr="00D36414">
        <w:rPr>
          <w:rFonts w:cstheme="minorHAnsi"/>
        </w:rPr>
        <w:t xml:space="preserve">., &amp; </w:t>
      </w:r>
      <w:r w:rsidRPr="00D36414">
        <w:rPr>
          <w:rFonts w:cstheme="minorHAnsi"/>
          <w:lang w:val="ru-RU"/>
        </w:rPr>
        <w:t>Сологуб</w:t>
      </w:r>
      <w:r w:rsidRPr="00D36414">
        <w:rPr>
          <w:rFonts w:cstheme="minorHAnsi"/>
        </w:rPr>
        <w:t xml:space="preserve">, </w:t>
      </w:r>
      <w:r w:rsidRPr="00D36414">
        <w:rPr>
          <w:rFonts w:cstheme="minorHAnsi"/>
          <w:lang w:val="ru-RU"/>
        </w:rPr>
        <w:t>Д</w:t>
      </w:r>
      <w:r w:rsidRPr="00D36414">
        <w:rPr>
          <w:rFonts w:cstheme="minorHAnsi"/>
        </w:rPr>
        <w:t xml:space="preserve">. </w:t>
      </w:r>
      <w:r w:rsidRPr="00D36414">
        <w:rPr>
          <w:rFonts w:cstheme="minorHAnsi"/>
          <w:lang w:val="ru-RU"/>
        </w:rPr>
        <w:t>О</w:t>
      </w:r>
      <w:r w:rsidRPr="00D36414">
        <w:rPr>
          <w:rFonts w:cstheme="minorHAnsi"/>
        </w:rPr>
        <w:t xml:space="preserve">.]. (2016). Рыболовство в Дальневосточном рыбохозяйственном бассейне в 2013 г. [Fishing in the Russian Far East fishery basin in 2013]. </w:t>
      </w:r>
      <w:r w:rsidRPr="00D36414">
        <w:rPr>
          <w:rFonts w:cstheme="minorHAnsi"/>
          <w:i/>
          <w:iCs/>
        </w:rPr>
        <w:t>Труды ВНИРО [Proceedings of VNIRO]</w:t>
      </w:r>
      <w:r w:rsidRPr="00D36414">
        <w:rPr>
          <w:rFonts w:cstheme="minorHAnsi"/>
        </w:rPr>
        <w:t xml:space="preserve">, </w:t>
      </w:r>
      <w:r w:rsidRPr="00D36414">
        <w:rPr>
          <w:rFonts w:cstheme="minorHAnsi"/>
          <w:i/>
          <w:iCs/>
        </w:rPr>
        <w:t>160</w:t>
      </w:r>
      <w:r w:rsidRPr="00D36414">
        <w:rPr>
          <w:rFonts w:cstheme="minorHAnsi"/>
        </w:rPr>
        <w:t xml:space="preserve">, 133–211. </w:t>
      </w:r>
    </w:p>
    <w:p w14:paraId="4038AE8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ppleton, M. R., Dinu, A., Liscakova, N., Panchenko, N., &amp; Vergeichik, M. (2012). Biodiversity: Delivering results in Europe and the CIS. Bratislava, Slovakia: Global Environment Facility and United Nations Development Programme. </w:t>
      </w:r>
    </w:p>
    <w:p w14:paraId="598B3F8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rtyukhin, Y. B., &amp; Burkanov, V. N. [Артюхин, Ю. Б., &amp; Бурканов, В. Н.]. (1999). </w:t>
      </w:r>
      <w:r w:rsidRPr="00D36414">
        <w:rPr>
          <w:rFonts w:cstheme="minorHAnsi"/>
          <w:i/>
          <w:iCs/>
        </w:rPr>
        <w:t>Морские птицы и млекопитающие Дальнего Востока России: полевой определитель [Marine birds and mammals of the Russian Far East: A field guide]</w:t>
      </w:r>
      <w:r w:rsidRPr="00D36414">
        <w:rPr>
          <w:rFonts w:cstheme="minorHAnsi"/>
        </w:rPr>
        <w:t xml:space="preserve">. Moscow, Russian Federation: АСТ [AST]. </w:t>
      </w:r>
    </w:p>
    <w:p w14:paraId="4E0FEF4F"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sh, N., Blanco, H., Brown, C., Garcia, K., Henrichs, T., Lucas, N., Raudsepp-Hearne, C., Simpson, R. D., Scholes, R., Tomich, T. P., Vira, B., &amp; Zurek, M. (Eds.). (2010). Ecosystems and human well-being: A manual for assessment practitioners. In </w:t>
      </w:r>
      <w:r w:rsidRPr="00D36414">
        <w:rPr>
          <w:rFonts w:cstheme="minorHAnsi"/>
          <w:i/>
          <w:iCs/>
        </w:rPr>
        <w:t>Human Well-Being</w:t>
      </w:r>
      <w:r w:rsidRPr="00D36414">
        <w:rPr>
          <w:rFonts w:cstheme="minorHAnsi"/>
        </w:rPr>
        <w:t xml:space="preserve"> (p. 285). Washington DC, USA: Island Press. Retrieved from </w:t>
      </w:r>
      <w:hyperlink r:id="rId59" w:history="1">
        <w:r w:rsidRPr="00D36414">
          <w:rPr>
            <w:rStyle w:val="Hyperlink"/>
            <w:rFonts w:cstheme="minorHAnsi"/>
          </w:rPr>
          <w:t>https://www.unep-wcmc.org/resources-and-data/ecosystems-and-human-wellbeing--a-manual-for-assessment-practitioners</w:t>
        </w:r>
      </w:hyperlink>
      <w:r w:rsidRPr="00D36414">
        <w:rPr>
          <w:rFonts w:cstheme="minorHAnsi"/>
        </w:rPr>
        <w:t xml:space="preserve"> </w:t>
      </w:r>
    </w:p>
    <w:p w14:paraId="545C936C"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shimov, K. S. [Ашимов, К. С.]. (2014). Состояние орехово-плодовых лесов южной Киргизии [State of nut-fruit forests of Southern Kyrgyzstan]. </w:t>
      </w:r>
      <w:r w:rsidRPr="00D36414">
        <w:rPr>
          <w:rFonts w:cstheme="minorHAnsi"/>
          <w:i/>
          <w:iCs/>
        </w:rPr>
        <w:t>Вестник Кыргызского Национального Аграрного Университета Имени К.И.Скрябина [Herald of Kyrgyz National Agrarian University of Skryabin]</w:t>
      </w:r>
      <w:r w:rsidRPr="00D36414">
        <w:rPr>
          <w:rFonts w:cstheme="minorHAnsi"/>
        </w:rPr>
        <w:t>,</w:t>
      </w:r>
      <w:r w:rsidRPr="00D36414">
        <w:rPr>
          <w:rFonts w:cstheme="minorHAnsi"/>
          <w:i/>
        </w:rPr>
        <w:t xml:space="preserve"> 1</w:t>
      </w:r>
      <w:r w:rsidRPr="00D36414">
        <w:rPr>
          <w:rFonts w:cstheme="minorHAnsi"/>
        </w:rPr>
        <w:t>(30)), 267–270.</w:t>
      </w:r>
    </w:p>
    <w:p w14:paraId="7E907B6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Asian Development Bank. (2010). </w:t>
      </w:r>
      <w:r w:rsidRPr="00D36414">
        <w:rPr>
          <w:rFonts w:cstheme="minorHAnsi"/>
          <w:i/>
        </w:rPr>
        <w:t>Central Asia atlas of natural resources</w:t>
      </w:r>
      <w:r w:rsidRPr="00D36414">
        <w:rPr>
          <w:rFonts w:cstheme="minorHAnsi"/>
        </w:rPr>
        <w:t>. Retrieved from ﻿</w:t>
      </w:r>
      <w:hyperlink r:id="rId60" w:history="1">
        <w:r w:rsidRPr="00D36414">
          <w:rPr>
            <w:rStyle w:val="Hyperlink"/>
            <w:rFonts w:cstheme="minorHAnsi"/>
          </w:rPr>
          <w:t>https://www.adb.org/sites/default/files/publication/27508/central-asia-atlas.pdf</w:t>
        </w:r>
      </w:hyperlink>
      <w:r w:rsidRPr="00D36414">
        <w:rPr>
          <w:rFonts w:cstheme="minorHAnsi"/>
        </w:rPr>
        <w:t xml:space="preserve"> </w:t>
      </w:r>
    </w:p>
    <w:p w14:paraId="07DA670D" w14:textId="56A8468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 xml:space="preserve">Balushkina, E.V., Golubkov, S.M., Golubkov, M.S., Litvinchuk, L. F., &amp; Shadrin, N.V. [Балушкина Е. В., Голубков С. М., Голубков, М. С., Литвинчук, Л. Ф., &amp; Шадрин, Н. В.]. (2009). Влияние абиотических и биотических факторов на структурно-функциональную организацию экосистем соленых озер Крыма [Effect of abiotic and biotic factors on the structural and functional organization of the saline lake ecosystems in Crimea]. </w:t>
      </w:r>
      <w:r w:rsidRPr="00D36414">
        <w:rPr>
          <w:rFonts w:cstheme="minorHAnsi"/>
          <w:i/>
          <w:iCs/>
        </w:rPr>
        <w:t>Журнал Общей Биологии [Journal of General Biology]</w:t>
      </w:r>
      <w:r w:rsidRPr="00D36414">
        <w:rPr>
          <w:rFonts w:cstheme="minorHAnsi"/>
        </w:rPr>
        <w:t xml:space="preserve">, </w:t>
      </w:r>
      <w:r w:rsidRPr="00D36414">
        <w:rPr>
          <w:rFonts w:cstheme="minorHAnsi"/>
          <w:i/>
          <w:iCs/>
        </w:rPr>
        <w:t>70</w:t>
      </w:r>
      <w:r w:rsidRPr="00D36414">
        <w:rPr>
          <w:rFonts w:cstheme="minorHAnsi"/>
        </w:rPr>
        <w:t xml:space="preserve">(6), 504–514. </w:t>
      </w:r>
    </w:p>
    <w:p w14:paraId="60B0085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ański, J. (2008). Agriculture of Central Europe in the period of economic transformation. In J. Bański &amp; M. Bednarek (Eds.), </w:t>
      </w:r>
      <w:r w:rsidRPr="00D36414">
        <w:rPr>
          <w:rFonts w:cstheme="minorHAnsi"/>
          <w:i/>
          <w:iCs/>
        </w:rPr>
        <w:t xml:space="preserve">Contemporary changes of agriculture in East-Central Europe </w:t>
      </w:r>
      <w:r w:rsidRPr="00D36414">
        <w:rPr>
          <w:rFonts w:cstheme="minorHAnsi"/>
          <w:iCs/>
        </w:rPr>
        <w:t>(pp. 7-20)</w:t>
      </w:r>
      <w:r w:rsidRPr="00D36414">
        <w:rPr>
          <w:rFonts w:cstheme="minorHAnsi"/>
        </w:rPr>
        <w:t xml:space="preserve">. Warsaw, Poland: Polish Geographical Society and Polish Academy of Sciences. Retrieved from </w:t>
      </w:r>
      <w:hyperlink r:id="rId61" w:history="1">
        <w:r w:rsidRPr="00D36414">
          <w:rPr>
            <w:rStyle w:val="Hyperlink"/>
            <w:rFonts w:cstheme="minorHAnsi"/>
          </w:rPr>
          <w:t>http://rcin.org.pl/Content/101/WA51_209_r2008-vol15_SOW.pdf</w:t>
        </w:r>
      </w:hyperlink>
      <w:r w:rsidRPr="00D36414">
        <w:rPr>
          <w:rFonts w:cstheme="minorHAnsi"/>
        </w:rPr>
        <w:t xml:space="preserve"> </w:t>
      </w:r>
    </w:p>
    <w:p w14:paraId="5C3D7275" w14:textId="4CD68D9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atáry, P., Dicks, L. V., Kleijn, D., &amp; Sutherland, W. J. (2015). The role of agri-environment schemes in conservation and environmental management.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1006–1016. </w:t>
      </w:r>
      <w:hyperlink r:id="rId62" w:history="1">
        <w:r w:rsidRPr="00D36414">
          <w:rPr>
            <w:rStyle w:val="Hyperlink"/>
            <w:rFonts w:cstheme="minorHAnsi"/>
          </w:rPr>
          <w:t>http://doi.org/10.1111/cobi.12536</w:t>
        </w:r>
      </w:hyperlink>
      <w:r w:rsidRPr="00D36414">
        <w:rPr>
          <w:rFonts w:cstheme="minorHAnsi"/>
        </w:rPr>
        <w:t xml:space="preserve"> </w:t>
      </w:r>
    </w:p>
    <w:p w14:paraId="3C5CE5D2" w14:textId="148B304A" w:rsidR="009A3B9E" w:rsidRPr="00D36414" w:rsidRDefault="009A3B9E" w:rsidP="009A3B9E">
      <w:pPr>
        <w:widowControl w:val="0"/>
        <w:autoSpaceDE w:val="0"/>
        <w:autoSpaceDN w:val="0"/>
        <w:adjustRightInd w:val="0"/>
        <w:spacing w:before="120"/>
        <w:ind w:left="480" w:hanging="480"/>
        <w:rPr>
          <w:rFonts w:cstheme="minorHAnsi"/>
        </w:rPr>
      </w:pPr>
      <w:r w:rsidRPr="006826C3">
        <w:rPr>
          <w:rFonts w:cstheme="minorHAnsi"/>
        </w:rPr>
        <w:t xml:space="preserve">Batavia, C., &amp; Nelson, M. P. (2017). </w:t>
      </w:r>
      <w:r w:rsidRPr="00D36414">
        <w:rPr>
          <w:rFonts w:cstheme="minorHAnsi"/>
        </w:rPr>
        <w:t xml:space="preserve">For goodness sake! What is intrinsic value and why should we care? </w:t>
      </w:r>
      <w:r w:rsidRPr="00D36414">
        <w:rPr>
          <w:rFonts w:cstheme="minorHAnsi"/>
          <w:i/>
          <w:iCs/>
        </w:rPr>
        <w:t>Biological Conservation</w:t>
      </w:r>
      <w:r w:rsidRPr="00D36414">
        <w:rPr>
          <w:rFonts w:cstheme="minorHAnsi"/>
        </w:rPr>
        <w:t xml:space="preserve">, </w:t>
      </w:r>
      <w:r w:rsidRPr="00D36414">
        <w:rPr>
          <w:rFonts w:cstheme="minorHAnsi"/>
          <w:i/>
          <w:iCs/>
        </w:rPr>
        <w:t>209</w:t>
      </w:r>
      <w:r w:rsidRPr="00D36414">
        <w:rPr>
          <w:rFonts w:cstheme="minorHAnsi"/>
        </w:rPr>
        <w:t xml:space="preserve">, 366–376. </w:t>
      </w:r>
      <w:hyperlink r:id="rId63" w:history="1">
        <w:r w:rsidRPr="00D36414">
          <w:rPr>
            <w:rStyle w:val="Hyperlink"/>
            <w:rFonts w:cstheme="minorHAnsi"/>
          </w:rPr>
          <w:t>http://doi.org/10.1016/j.biocon.2017.03.003</w:t>
        </w:r>
      </w:hyperlink>
      <w:r w:rsidRPr="00D36414">
        <w:rPr>
          <w:rFonts w:cstheme="minorHAnsi"/>
        </w:rPr>
        <w:t xml:space="preserve"> </w:t>
      </w:r>
    </w:p>
    <w:p w14:paraId="52E971AB" w14:textId="59DAC6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atbold, J., Batsaikhan, N., Shar, S., Hutterer, R., Kryštufek, B., Yigit, N., Mitsain, G., &amp; Palomo, L. (2016). </w:t>
      </w:r>
      <w:r w:rsidRPr="00D36414">
        <w:rPr>
          <w:rFonts w:cstheme="minorHAnsi"/>
          <w:i/>
        </w:rPr>
        <w:t>Castor fiber</w:t>
      </w:r>
      <w:r w:rsidRPr="00D36414">
        <w:rPr>
          <w:rFonts w:cstheme="minorHAnsi"/>
        </w:rPr>
        <w:t xml:space="preserve">. The IUCN Red List of Threatened Species. Retrieved December 18, 2016. </w:t>
      </w:r>
      <w:hyperlink r:id="rId64" w:history="1">
        <w:r w:rsidRPr="00D36414">
          <w:rPr>
            <w:rStyle w:val="Hyperlink"/>
            <w:rFonts w:cstheme="minorHAnsi"/>
          </w:rPr>
          <w:t>http://dx.doi.org/10.2305/IUCN.UK.2016-3.RLTS.T4007A22188115.en</w:t>
        </w:r>
      </w:hyperlink>
      <w:r w:rsidRPr="00D36414">
        <w:rPr>
          <w:rFonts w:cstheme="minorHAnsi"/>
        </w:rPr>
        <w:t xml:space="preserve"> </w:t>
      </w:r>
    </w:p>
    <w:p w14:paraId="60BA98CB" w14:textId="5CD4A0AC"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elikov, S. E., Gavrilo, M. V., Gorin, S. L., Ivanov, A. N., Krasnova, E. D., Krasnov, Y. V., Kulangiev, A. O., Lashmanov, F. I., Makarov, A. V., Nikolaeva, N. G., Popov, A. V., Sergienko, L. A., Shroeders, M. A., &amp; Spiridonov VA. (2011). </w:t>
      </w:r>
      <w:r w:rsidRPr="00D36414">
        <w:rPr>
          <w:rFonts w:cstheme="minorHAnsi"/>
          <w:i/>
          <w:iCs/>
        </w:rPr>
        <w:t>Atlas of marine and coastal biological diversity of the Russian Arctic</w:t>
      </w:r>
      <w:r w:rsidRPr="00D36414">
        <w:rPr>
          <w:rFonts w:cstheme="minorHAnsi"/>
        </w:rPr>
        <w:t xml:space="preserve">. </w:t>
      </w:r>
      <w:r w:rsidRPr="00D36414">
        <w:rPr>
          <w:rFonts w:cstheme="minorHAnsi"/>
          <w:lang w:val="es-ES"/>
        </w:rPr>
        <w:t xml:space="preserve">V. A. Spiridonov, M. V. Gavrilo, E. D. Krasnova, &amp; N. G. Nikolaeva (Eds.). </w:t>
      </w:r>
      <w:r w:rsidRPr="00D36414">
        <w:rPr>
          <w:rFonts w:cstheme="minorHAnsi"/>
        </w:rPr>
        <w:t xml:space="preserve">Moscow, Russian Federation: WWF Russia. Retrieved from </w:t>
      </w:r>
      <w:hyperlink r:id="rId65" w:history="1">
        <w:r w:rsidRPr="00D36414">
          <w:rPr>
            <w:rStyle w:val="Hyperlink"/>
            <w:rFonts w:cstheme="minorHAnsi"/>
          </w:rPr>
          <w:t>http://www.wwf.ru/resources/publ/book/eng/500</w:t>
        </w:r>
      </w:hyperlink>
      <w:r w:rsidRPr="00D36414">
        <w:rPr>
          <w:rFonts w:cstheme="minorHAnsi"/>
        </w:rPr>
        <w:t xml:space="preserve"> </w:t>
      </w:r>
    </w:p>
    <w:p w14:paraId="71847E4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iodat. (2017). Retrieved December 8, 2017, from </w:t>
      </w:r>
      <w:hyperlink r:id="rId66" w:history="1">
        <w:r w:rsidRPr="00D36414">
          <w:rPr>
            <w:rStyle w:val="Hyperlink"/>
            <w:rFonts w:cstheme="minorHAnsi"/>
          </w:rPr>
          <w:t>http://biodat.ru</w:t>
        </w:r>
      </w:hyperlink>
      <w:r w:rsidRPr="00D36414">
        <w:rPr>
          <w:rFonts w:cstheme="minorHAnsi"/>
        </w:rPr>
        <w:t xml:space="preserve"> </w:t>
      </w:r>
    </w:p>
    <w:p w14:paraId="02EC940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iodiversity Monitoring in Ukraine [Моніторинг біорізноманіття в Україні]. (n.d.). </w:t>
      </w:r>
      <w:r w:rsidRPr="00D36414">
        <w:rPr>
          <w:rFonts w:cstheme="minorHAnsi"/>
          <w:i/>
        </w:rPr>
        <w:t>Biodiversity Monitoring in Ukraine [Моніторинг біорізноманіття в Україні].</w:t>
      </w:r>
      <w:r w:rsidRPr="00D36414">
        <w:rPr>
          <w:rFonts w:cstheme="minorHAnsi"/>
        </w:rPr>
        <w:t xml:space="preserve"> Retrieved December 8, 2017, from </w:t>
      </w:r>
      <w:hyperlink r:id="rId67" w:history="1">
        <w:r w:rsidRPr="00D36414">
          <w:rPr>
            <w:rStyle w:val="Hyperlink"/>
            <w:rFonts w:cstheme="minorHAnsi"/>
          </w:rPr>
          <w:t>http://biomon.org/</w:t>
        </w:r>
      </w:hyperlink>
      <w:r w:rsidRPr="00D36414">
        <w:rPr>
          <w:rFonts w:cstheme="minorHAnsi"/>
        </w:rPr>
        <w:t xml:space="preserve"> </w:t>
      </w:r>
    </w:p>
    <w:p w14:paraId="48F69EBD"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irdlife Europe and Central Asia. (2015). </w:t>
      </w:r>
      <w:r w:rsidRPr="00D36414">
        <w:rPr>
          <w:rFonts w:cstheme="minorHAnsi"/>
          <w:i/>
          <w:iCs/>
        </w:rPr>
        <w:t>Halfway there? Mid-term assessment of the progress of the EU2020 Biodiversity Strategy</w:t>
      </w:r>
      <w:r w:rsidRPr="00D36414">
        <w:rPr>
          <w:rFonts w:cstheme="minorHAnsi"/>
        </w:rPr>
        <w:t xml:space="preserve">. </w:t>
      </w:r>
    </w:p>
    <w:p w14:paraId="3834913B" w14:textId="7F3FE30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ISE. (2015). EU biodiversity targets and related global Aichi targets. Retrieved May 12, 2016, from </w:t>
      </w:r>
      <w:hyperlink r:id="rId68" w:history="1">
        <w:r w:rsidRPr="00D36414">
          <w:rPr>
            <w:rStyle w:val="Hyperlink"/>
            <w:rFonts w:cstheme="minorHAnsi"/>
          </w:rPr>
          <w:t>http://biodiversity.europa.eu/policy/target-1-and-related-aichi-targets</w:t>
        </w:r>
      </w:hyperlink>
      <w:r w:rsidRPr="00D36414">
        <w:rPr>
          <w:rFonts w:cstheme="minorHAnsi"/>
        </w:rPr>
        <w:t xml:space="preserve"> </w:t>
      </w:r>
    </w:p>
    <w:p w14:paraId="53B4435F" w14:textId="3986641F"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lenckner, T., Llope, M., Möllmann, C., Voss, R., Quaas, M. F., Casini, M., Lindegren, M., Folke, C., &amp; Stenseth, N. C. (2015). Climate and fishing steer ecosystem regeneration to uncertain economic future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2</w:t>
      </w:r>
      <w:r w:rsidRPr="00D36414">
        <w:rPr>
          <w:rFonts w:cstheme="minorHAnsi"/>
        </w:rPr>
        <w:t xml:space="preserve">(1803), 20142809. </w:t>
      </w:r>
      <w:hyperlink r:id="rId69" w:history="1">
        <w:r w:rsidRPr="00D36414">
          <w:rPr>
            <w:rStyle w:val="Hyperlink"/>
            <w:rFonts w:cstheme="minorHAnsi"/>
          </w:rPr>
          <w:t>http://doi.org/10.1098/rspb.2014.2809</w:t>
        </w:r>
      </w:hyperlink>
      <w:r w:rsidRPr="00D36414">
        <w:rPr>
          <w:rFonts w:cstheme="minorHAnsi"/>
        </w:rPr>
        <w:t xml:space="preserve"> </w:t>
      </w:r>
    </w:p>
    <w:p w14:paraId="45898388" w14:textId="700791A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oeraeve, F., Dendoncker, N., Jacobs, S., Gómez-Baggethun, E., &amp; Dufrêne, M. (2014). How (not) to perform ecosystem service valuations: pricing gorillas in the mist.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rPr>
        <w:t xml:space="preserve">(1), 187–197. </w:t>
      </w:r>
      <w:hyperlink r:id="rId70" w:history="1">
        <w:r w:rsidRPr="00D36414">
          <w:rPr>
            <w:rStyle w:val="Hyperlink"/>
            <w:rFonts w:cstheme="minorHAnsi"/>
          </w:rPr>
          <w:t>http://doi.org/10.1007/s10531-014-0796-1</w:t>
        </w:r>
      </w:hyperlink>
      <w:r w:rsidRPr="00D36414">
        <w:rPr>
          <w:rFonts w:cstheme="minorHAnsi"/>
        </w:rPr>
        <w:t xml:space="preserve"> </w:t>
      </w:r>
    </w:p>
    <w:p w14:paraId="4787C116" w14:textId="77777777" w:rsidR="009A3B9E" w:rsidRPr="00D36414" w:rsidRDefault="009A3B9E" w:rsidP="009A3B9E">
      <w:pPr>
        <w:widowControl w:val="0"/>
        <w:autoSpaceDE w:val="0"/>
        <w:autoSpaceDN w:val="0"/>
        <w:adjustRightInd w:val="0"/>
        <w:spacing w:before="120"/>
        <w:ind w:left="480" w:hanging="480"/>
        <w:rPr>
          <w:rFonts w:cstheme="minorHAnsi"/>
        </w:rPr>
      </w:pPr>
      <w:r w:rsidRPr="006826C3">
        <w:rPr>
          <w:rFonts w:cstheme="minorHAnsi"/>
        </w:rPr>
        <w:t xml:space="preserve">Boros, E., Ecsedi, Z., &amp; Oláh, J. (2013). </w:t>
      </w:r>
      <w:r w:rsidRPr="00D36414">
        <w:rPr>
          <w:rFonts w:cstheme="minorHAnsi"/>
          <w:i/>
          <w:iCs/>
        </w:rPr>
        <w:t>Ecology and management of soda pans in the Carpathian Basin</w:t>
      </w:r>
      <w:r w:rsidRPr="00D36414">
        <w:rPr>
          <w:rFonts w:cstheme="minorHAnsi"/>
        </w:rPr>
        <w:t xml:space="preserve">. Balmazújváros, Hungary: Hortobágy Environmental Association. </w:t>
      </w:r>
    </w:p>
    <w:p w14:paraId="3E074A2D" w14:textId="52B60AC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oschetti, F., Price, J., &amp; Walker, I. (2016). Myths of the future and scenario archetypes. </w:t>
      </w:r>
      <w:r w:rsidRPr="00D36414">
        <w:rPr>
          <w:rFonts w:cstheme="minorHAnsi"/>
          <w:i/>
          <w:iCs/>
        </w:rPr>
        <w:t>Technological Forecasting and Social Change</w:t>
      </w:r>
      <w:r w:rsidRPr="00D36414">
        <w:rPr>
          <w:rFonts w:cstheme="minorHAnsi"/>
        </w:rPr>
        <w:t xml:space="preserve">, </w:t>
      </w:r>
      <w:r w:rsidRPr="00D36414">
        <w:rPr>
          <w:rFonts w:cstheme="minorHAnsi"/>
          <w:i/>
          <w:iCs/>
        </w:rPr>
        <w:t>111</w:t>
      </w:r>
      <w:r w:rsidRPr="00D36414">
        <w:rPr>
          <w:rFonts w:cstheme="minorHAnsi"/>
        </w:rPr>
        <w:t xml:space="preserve">, 76–85. </w:t>
      </w:r>
      <w:hyperlink r:id="rId71" w:history="1">
        <w:r w:rsidRPr="00D36414">
          <w:rPr>
            <w:rStyle w:val="Hyperlink"/>
            <w:rFonts w:cstheme="minorHAnsi"/>
          </w:rPr>
          <w:t>http://doi.org/10.1016/j.techfore.2016.06.009</w:t>
        </w:r>
      </w:hyperlink>
      <w:r w:rsidRPr="00D36414">
        <w:rPr>
          <w:rFonts w:cstheme="minorHAnsi"/>
        </w:rPr>
        <w:t xml:space="preserve"> </w:t>
      </w:r>
    </w:p>
    <w:p w14:paraId="38B56A61" w14:textId="64568232"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D36414">
        <w:rPr>
          <w:rFonts w:cstheme="minorHAnsi"/>
          <w:i/>
          <w:iCs/>
        </w:rPr>
        <w:t>Scientific Data</w:t>
      </w:r>
      <w:r w:rsidRPr="00D36414">
        <w:rPr>
          <w:rFonts w:cstheme="minorHAnsi"/>
        </w:rPr>
        <w:t xml:space="preserve">, </w:t>
      </w:r>
      <w:r w:rsidRPr="00D36414">
        <w:rPr>
          <w:rFonts w:cstheme="minorHAnsi"/>
          <w:i/>
          <w:iCs/>
        </w:rPr>
        <w:t>3</w:t>
      </w:r>
      <w:r w:rsidRPr="00D36414">
        <w:rPr>
          <w:rFonts w:cstheme="minorHAnsi"/>
        </w:rPr>
        <w:t xml:space="preserve">, 160007. </w:t>
      </w:r>
      <w:hyperlink r:id="rId72" w:history="1">
        <w:r w:rsidRPr="00D36414">
          <w:rPr>
            <w:rStyle w:val="Hyperlink"/>
            <w:rFonts w:cstheme="minorHAnsi"/>
          </w:rPr>
          <w:t>http://doi.org/10.1038/sdata.2016.7</w:t>
        </w:r>
      </w:hyperlink>
      <w:r w:rsidRPr="00D36414">
        <w:rPr>
          <w:rFonts w:cstheme="minorHAnsi"/>
        </w:rPr>
        <w:t xml:space="preserve"> </w:t>
      </w:r>
    </w:p>
    <w:p w14:paraId="22BED066" w14:textId="421870E8"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rown, C., Brown, E., Murray-Rust, D., Cojocaru, G., Savin, C., &amp; Rounsevell, M. (2015). Analysing uncertainties in climate change impact assessment across sectors and scenarios.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293–306. </w:t>
      </w:r>
      <w:hyperlink r:id="rId73" w:history="1">
        <w:r w:rsidRPr="00D36414">
          <w:rPr>
            <w:rStyle w:val="Hyperlink"/>
            <w:rFonts w:cstheme="minorHAnsi"/>
          </w:rPr>
          <w:t>http://doi.org/10.1007/s10584-014-1133-0</w:t>
        </w:r>
      </w:hyperlink>
      <w:r w:rsidRPr="00D36414">
        <w:rPr>
          <w:rFonts w:cstheme="minorHAnsi"/>
        </w:rPr>
        <w:t xml:space="preserve"> </w:t>
      </w:r>
    </w:p>
    <w:p w14:paraId="0D4DA5A3" w14:textId="2B23344E"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rucet, S., Boix, D., Nathansen, L. W., Quintana, X. D., Jensen, E., Balayla, D., Meerhoff, M., &amp; Jeppesen, E. (2012). Effects of temperature, salinity and fish in structuring the macroinvertebrate community in shallow lakes: Implications for effects of climate change.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2), e30877. </w:t>
      </w:r>
      <w:hyperlink r:id="rId74" w:history="1">
        <w:r w:rsidRPr="00D36414">
          <w:rPr>
            <w:rStyle w:val="Hyperlink"/>
            <w:rFonts w:cstheme="minorHAnsi"/>
          </w:rPr>
          <w:t>http://doi.org/10.1371/journal.pone.0030877</w:t>
        </w:r>
      </w:hyperlink>
      <w:r w:rsidRPr="00D36414">
        <w:rPr>
          <w:rFonts w:cstheme="minorHAnsi"/>
        </w:rPr>
        <w:t xml:space="preserve"> </w:t>
      </w:r>
    </w:p>
    <w:p w14:paraId="76D803C0" w14:textId="77777777" w:rsidR="009A3B9E" w:rsidRPr="00D36414" w:rsidRDefault="009A3B9E" w:rsidP="009A3B9E">
      <w:pPr>
        <w:widowControl w:val="0"/>
        <w:autoSpaceDE w:val="0"/>
        <w:autoSpaceDN w:val="0"/>
        <w:adjustRightInd w:val="0"/>
        <w:spacing w:before="120"/>
        <w:ind w:left="480" w:hanging="480"/>
        <w:rPr>
          <w:rFonts w:cstheme="minorHAnsi"/>
          <w:color w:val="FFFFFF" w:themeColor="background1"/>
        </w:rPr>
      </w:pPr>
      <w:r w:rsidRPr="00D36414">
        <w:rPr>
          <w:rFonts w:cstheme="minorHAnsi"/>
        </w:rPr>
        <w:t xml:space="preserve">Burdin, A. M., Filatova, O. A., &amp; Khoit, E. [Бурдин, А. М., Филатова, О. А., &amp; Хойт, Э.]. (2009). </w:t>
      </w:r>
      <w:r w:rsidRPr="00D36414">
        <w:rPr>
          <w:rFonts w:cstheme="minorHAnsi"/>
          <w:i/>
          <w:iCs/>
        </w:rPr>
        <w:t>Морские млекопитающие России [Marine mammals of Russia]</w:t>
      </w:r>
      <w:r w:rsidRPr="00D36414">
        <w:rPr>
          <w:rFonts w:cstheme="minorHAnsi"/>
        </w:rPr>
        <w:t xml:space="preserve">. Kirov, Russian Federation: Volga-Vyatka Publishing House. </w:t>
      </w:r>
    </w:p>
    <w:p w14:paraId="5814DD0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urns, S. L., Krott, M., Sayadyan, H., &amp; Giessen, L. (2017). The World Bank improving environmental and natural resource policies: Power, deregulation, and privatization in (post-Soviet) Armenia. </w:t>
      </w:r>
      <w:r w:rsidRPr="00D36414">
        <w:rPr>
          <w:rFonts w:cstheme="minorHAnsi"/>
          <w:i/>
        </w:rPr>
        <w:t>World Development, 92,</w:t>
      </w:r>
      <w:r w:rsidRPr="00D36414">
        <w:rPr>
          <w:rFonts w:cstheme="minorHAnsi"/>
        </w:rPr>
        <w:t xml:space="preserve"> 215-224. </w:t>
      </w:r>
      <w:hyperlink r:id="rId75" w:tgtFrame="_blank" w:tooltip="Persistent link using digital object identifier" w:history="1">
        <w:r w:rsidRPr="00D36414">
          <w:rPr>
            <w:rStyle w:val="Hyperlink"/>
            <w:rFonts w:cstheme="minorHAnsi"/>
          </w:rPr>
          <w:t>https://doi.org/10.1016/j.worlddev.2016.12.030</w:t>
        </w:r>
      </w:hyperlink>
    </w:p>
    <w:p w14:paraId="33702E2F" w14:textId="2809CB1F"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Butchart, S. H. M., Walpole, M., Collen, B., van Strien, A., Scharlemann, J. P. W., Almond, R. E. A, Baillie, J. E. M., Bomhard, Brown, C., Bruno, J., Carpenter, K. E., Carr, G. M., Chanson, J., Chenery, A. M., Csirke, J., Davidson, N. C., Dentener, F., Foster, M., Galli, A., Galloway, J. N., Genovesi, P., Gregory, R. D., Hockings, M., Kapos, V., Lamarque, J. F., Leverington, F., Loh, J., McGeoch, M. A., McRae, L., Minasyan, A., Morcillo, M. H. , Oldfield, T. E. E., Pauly, D., Quader, S., Revenga, C., Sauer, J. R., Skolnik, B., Spear, D., Stanwell-Smith, D., Stuart, S. N., Symes, A., Tierney, M., Tyrrell, T. D., Vie, J. C., &amp; Watson, R. (2010). Global biodiversity: indicators of recent declines. </w:t>
      </w:r>
      <w:r w:rsidRPr="00D36414">
        <w:rPr>
          <w:rFonts w:cstheme="minorHAnsi"/>
          <w:i/>
          <w:iCs/>
        </w:rPr>
        <w:t>Science</w:t>
      </w:r>
      <w:r w:rsidRPr="00D36414">
        <w:rPr>
          <w:rFonts w:cstheme="minorHAnsi"/>
        </w:rPr>
        <w:t xml:space="preserve">, </w:t>
      </w:r>
      <w:r w:rsidRPr="00D36414">
        <w:rPr>
          <w:rFonts w:cstheme="minorHAnsi"/>
          <w:i/>
          <w:iCs/>
        </w:rPr>
        <w:t>328</w:t>
      </w:r>
      <w:r w:rsidRPr="00D36414">
        <w:rPr>
          <w:rFonts w:cstheme="minorHAnsi"/>
        </w:rPr>
        <w:t xml:space="preserve">(5982), 1164–1168. </w:t>
      </w:r>
      <w:hyperlink r:id="rId76" w:history="1">
        <w:r w:rsidRPr="00D36414">
          <w:rPr>
            <w:rStyle w:val="Hyperlink"/>
            <w:rFonts w:cstheme="minorHAnsi"/>
          </w:rPr>
          <w:t>http://doi.org/10.1126/science.1187512</w:t>
        </w:r>
      </w:hyperlink>
      <w:r w:rsidRPr="00D36414">
        <w:rPr>
          <w:rFonts w:cstheme="minorHAnsi"/>
        </w:rPr>
        <w:t xml:space="preserve"> </w:t>
      </w:r>
    </w:p>
    <w:p w14:paraId="71A89657" w14:textId="4BAF071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ardinale, B. J., Duffy, J. E., Gonzalez, A., Hooper, D. U., Perrings, C., Venail, P., Narwani, A., Mace, M. M., Tilman, D., Wardle, D. A., Kinzig, A. P., Daily, G. C., Loreau, M., Grace, J. B., Larigauderie, A., Srivastava, D. S., &amp; Naeem, S. (2012). Biodiversity loss and its impact on humanity. </w:t>
      </w:r>
      <w:r w:rsidRPr="00D36414">
        <w:rPr>
          <w:rFonts w:cstheme="minorHAnsi"/>
          <w:i/>
          <w:iCs/>
        </w:rPr>
        <w:t>Nature</w:t>
      </w:r>
      <w:r w:rsidRPr="00D36414">
        <w:rPr>
          <w:rFonts w:cstheme="minorHAnsi"/>
        </w:rPr>
        <w:t xml:space="preserve">, </w:t>
      </w:r>
      <w:r w:rsidRPr="00D36414">
        <w:rPr>
          <w:rFonts w:cstheme="minorHAnsi"/>
          <w:i/>
          <w:iCs/>
        </w:rPr>
        <w:t>486</w:t>
      </w:r>
      <w:r w:rsidRPr="00D36414">
        <w:rPr>
          <w:rFonts w:cstheme="minorHAnsi"/>
        </w:rPr>
        <w:t xml:space="preserve">, 59–67. Retrieved from </w:t>
      </w:r>
      <w:hyperlink r:id="rId77" w:history="1">
        <w:r w:rsidRPr="00D36414">
          <w:rPr>
            <w:rStyle w:val="Hyperlink"/>
            <w:rFonts w:cstheme="minorHAnsi"/>
          </w:rPr>
          <w:t>http://dx.doi.org/10.1038/nature11148</w:t>
        </w:r>
      </w:hyperlink>
      <w:r w:rsidRPr="00D36414">
        <w:rPr>
          <w:rFonts w:cstheme="minorHAnsi"/>
        </w:rPr>
        <w:t xml:space="preserve"> </w:t>
      </w:r>
    </w:p>
    <w:p w14:paraId="6B9C7C91" w14:textId="678E389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arpenter, S. R., Mooney, H. A., Agard, J., Capistrano, D., Defries, R. S., Díaz, S., Dietz, T., Duraiappah. A. K., Oteng-Yeboah, A., Pereira, H. M., Perrings, C., Reid, W. V., Sarukhan, J., Scholes, R. J., &amp; Whyte, A. (2009). Science for managing ecosystem services: Beyond the Millennium Ecosystem Assessment.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6</w:t>
      </w:r>
      <w:r w:rsidRPr="00D36414">
        <w:rPr>
          <w:rFonts w:cstheme="minorHAnsi"/>
        </w:rPr>
        <w:t xml:space="preserve">(5), 1305–1312. </w:t>
      </w:r>
      <w:hyperlink r:id="rId78" w:history="1">
        <w:r w:rsidRPr="00D36414">
          <w:rPr>
            <w:rStyle w:val="Hyperlink"/>
            <w:rFonts w:cstheme="minorHAnsi"/>
          </w:rPr>
          <w:t>http://doi.org/10.1073/pnas.0808772106</w:t>
        </w:r>
      </w:hyperlink>
      <w:r w:rsidRPr="00D36414">
        <w:rPr>
          <w:rFonts w:cstheme="minorHAnsi"/>
        </w:rPr>
        <w:t xml:space="preserve"> </w:t>
      </w:r>
    </w:p>
    <w:p w14:paraId="6D63B558" w14:textId="6B8D129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ash, D. W., Clark, W. C., Alcock, F., Dickson, N. M., Eckley, N., Guston, D. H., Jäger, J., &amp; Mitchell, R. B. (2003). Knowledge systems for sustainable development.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0</w:t>
      </w:r>
      <w:r w:rsidRPr="00D36414">
        <w:rPr>
          <w:rFonts w:cstheme="minorHAnsi"/>
        </w:rPr>
        <w:t xml:space="preserve">(14), 8086–8091. </w:t>
      </w:r>
      <w:hyperlink r:id="rId79" w:history="1">
        <w:r w:rsidRPr="00D36414">
          <w:rPr>
            <w:rStyle w:val="Hyperlink"/>
            <w:rFonts w:cstheme="minorHAnsi"/>
          </w:rPr>
          <w:t>http://doi.org/10.1073/pnas.1231332100</w:t>
        </w:r>
      </w:hyperlink>
      <w:r w:rsidRPr="00D36414">
        <w:rPr>
          <w:rFonts w:cstheme="minorHAnsi"/>
        </w:rPr>
        <w:t xml:space="preserve"> </w:t>
      </w:r>
    </w:p>
    <w:p w14:paraId="2530D5C0" w14:textId="660C9E0B"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atalogue of Life. (2016). </w:t>
      </w:r>
      <w:r w:rsidRPr="00D36414">
        <w:rPr>
          <w:rFonts w:cstheme="minorHAnsi"/>
          <w:i/>
        </w:rPr>
        <w:t>2016 Annual Checklist.</w:t>
      </w:r>
      <w:r w:rsidRPr="00D36414">
        <w:rPr>
          <w:rFonts w:cstheme="minorHAnsi"/>
        </w:rPr>
        <w:t xml:space="preserve"> Retrieved December 7, 2017, from </w:t>
      </w:r>
      <w:hyperlink r:id="rId80" w:history="1">
        <w:r w:rsidRPr="00D36414">
          <w:rPr>
            <w:rStyle w:val="Hyperlink"/>
            <w:rFonts w:cstheme="minorHAnsi"/>
          </w:rPr>
          <w:t>http://www.catalogueoflife.org/annual-checklist/2016/info/ac</w:t>
        </w:r>
      </w:hyperlink>
      <w:r w:rsidRPr="00D36414">
        <w:rPr>
          <w:rFonts w:cstheme="minorHAnsi"/>
        </w:rPr>
        <w:t xml:space="preserve"> </w:t>
      </w:r>
    </w:p>
    <w:p w14:paraId="5D84E61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BD. (2010). </w:t>
      </w:r>
      <w:r w:rsidRPr="00D36414">
        <w:rPr>
          <w:rFonts w:cstheme="minorHAnsi"/>
          <w:i/>
        </w:rPr>
        <w:t>The Strategic Plan for Biodiversity 2011-2020 and the Aichi Biodiversity Targets</w:t>
      </w:r>
      <w:r w:rsidRPr="00D36414">
        <w:rPr>
          <w:rFonts w:cstheme="minorHAnsi"/>
        </w:rPr>
        <w:t xml:space="preserve">. </w:t>
      </w:r>
    </w:p>
    <w:p w14:paraId="4E7AE04F"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BD. (2014). </w:t>
      </w:r>
      <w:r w:rsidRPr="00D36414">
        <w:rPr>
          <w:rFonts w:cstheme="minorHAnsi"/>
          <w:i/>
          <w:iCs/>
        </w:rPr>
        <w:t xml:space="preserve">Global biodiversity outlook 4: A mid-term assessment of progress towards the </w:t>
      </w:r>
      <w:r w:rsidRPr="00D36414">
        <w:rPr>
          <w:rFonts w:cstheme="minorHAnsi"/>
          <w:i/>
          <w:iCs/>
        </w:rPr>
        <w:lastRenderedPageBreak/>
        <w:t>implementation of the Strategic Plan for Biodiversity 2011-2020</w:t>
      </w:r>
      <w:r w:rsidRPr="00D36414">
        <w:rPr>
          <w:rFonts w:cstheme="minorHAnsi"/>
        </w:rPr>
        <w:t xml:space="preserve">. </w:t>
      </w:r>
    </w:p>
    <w:p w14:paraId="5AFC1123"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BD. (2015). </w:t>
      </w:r>
      <w:r w:rsidRPr="00D36414">
        <w:rPr>
          <w:rFonts w:cstheme="minorHAnsi"/>
          <w:i/>
        </w:rPr>
        <w:t xml:space="preserve">Find National Targets. </w:t>
      </w:r>
      <w:r w:rsidRPr="00D36414">
        <w:rPr>
          <w:rFonts w:cstheme="minorHAnsi"/>
        </w:rPr>
        <w:t xml:space="preserve">Retrieved from </w:t>
      </w:r>
      <w:hyperlink r:id="rId81" w:history="1">
        <w:r w:rsidRPr="00D36414">
          <w:rPr>
            <w:rStyle w:val="Hyperlink"/>
            <w:rFonts w:cstheme="minorHAnsi"/>
          </w:rPr>
          <w:t>https://www.cbd.int/nbsap/targets/</w:t>
        </w:r>
      </w:hyperlink>
      <w:r w:rsidRPr="00D36414">
        <w:rPr>
          <w:rFonts w:cstheme="minorHAnsi"/>
        </w:rPr>
        <w:t xml:space="preserve"> </w:t>
      </w:r>
    </w:p>
    <w:p w14:paraId="132A4EC6" w14:textId="22A0B04B"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color w:val="000000"/>
        </w:rPr>
        <w:t>CIS [СНГ]</w:t>
      </w:r>
      <w:r w:rsidRPr="00D36414">
        <w:rPr>
          <w:rFonts w:cstheme="minorHAnsi"/>
        </w:rPr>
        <w:t xml:space="preserve">. (n.d.). </w:t>
      </w:r>
      <w:r w:rsidRPr="00D36414">
        <w:rPr>
          <w:rFonts w:cstheme="minorHAnsi"/>
          <w:color w:val="000000"/>
        </w:rPr>
        <w:t xml:space="preserve">Исполнительный Комитет Содружества Независимых Государств [The Executive Committee of the Commonwealth of Independent States]. </w:t>
      </w:r>
      <w:r w:rsidRPr="00D36414">
        <w:rPr>
          <w:rFonts w:cstheme="minorHAnsi"/>
        </w:rPr>
        <w:t xml:space="preserve">Retrieved December 7, 2017, from </w:t>
      </w:r>
      <w:hyperlink r:id="rId82" w:history="1">
        <w:r w:rsidRPr="00D36414">
          <w:rPr>
            <w:rStyle w:val="Hyperlink"/>
            <w:rFonts w:cstheme="minorHAnsi"/>
          </w:rPr>
          <w:t>http://www.cis.minsk.by</w:t>
        </w:r>
      </w:hyperlink>
      <w:r w:rsidRPr="00D36414">
        <w:rPr>
          <w:rFonts w:cstheme="minorHAnsi"/>
        </w:rPr>
        <w:t xml:space="preserve"> </w:t>
      </w:r>
    </w:p>
    <w:p w14:paraId="591CBA59" w14:textId="37E5541B"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Čížková, H., Květ, J., Comín, F. A., Laiho, R., Pokorný, J., &amp; Pithart, D. (2013). Actual state of European wetlands and their possible future in the context of global climate change. </w:t>
      </w:r>
      <w:r w:rsidRPr="00D36414">
        <w:rPr>
          <w:rFonts w:cstheme="minorHAnsi"/>
          <w:i/>
          <w:iCs/>
        </w:rPr>
        <w:t>Aquatic Sciences</w:t>
      </w:r>
      <w:r w:rsidRPr="00D36414">
        <w:rPr>
          <w:rFonts w:cstheme="minorHAnsi"/>
        </w:rPr>
        <w:t xml:space="preserve">, </w:t>
      </w:r>
      <w:r w:rsidRPr="00D36414">
        <w:rPr>
          <w:rFonts w:cstheme="minorHAnsi"/>
          <w:i/>
          <w:iCs/>
        </w:rPr>
        <w:t>75</w:t>
      </w:r>
      <w:r w:rsidRPr="00D36414">
        <w:rPr>
          <w:rFonts w:cstheme="minorHAnsi"/>
        </w:rPr>
        <w:t xml:space="preserve">(1), 3–26. </w:t>
      </w:r>
      <w:hyperlink r:id="rId83" w:history="1">
        <w:r w:rsidRPr="00D36414">
          <w:rPr>
            <w:rStyle w:val="Hyperlink"/>
            <w:rFonts w:cstheme="minorHAnsi"/>
          </w:rPr>
          <w:t>http://doi.org/10.1007/s00027-011-0233-4</w:t>
        </w:r>
      </w:hyperlink>
      <w:r w:rsidR="0028071A">
        <w:rPr>
          <w:rFonts w:cstheme="minorHAnsi"/>
        </w:rPr>
        <w:t xml:space="preserve"> </w:t>
      </w:r>
    </w:p>
    <w:p w14:paraId="3E25DFE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omin, F., &amp; Alonso, M. (1988). Spanish salt lakes: Their chemistry and biota. </w:t>
      </w:r>
      <w:r w:rsidRPr="00D36414">
        <w:rPr>
          <w:rFonts w:cstheme="minorHAnsi"/>
          <w:i/>
          <w:iCs/>
        </w:rPr>
        <w:t>Hydrobiologia</w:t>
      </w:r>
      <w:r w:rsidRPr="00D36414">
        <w:rPr>
          <w:rFonts w:cstheme="minorHAnsi"/>
          <w:i/>
        </w:rPr>
        <w:t>, 158,</w:t>
      </w:r>
      <w:r w:rsidRPr="00D36414">
        <w:rPr>
          <w:rFonts w:cstheme="minorHAnsi"/>
        </w:rPr>
        <w:t xml:space="preserve"> 237–245. </w:t>
      </w:r>
    </w:p>
    <w:p w14:paraId="4E0C1050" w14:textId="01940568"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owling, R. M., Egoh, B., Knight, A. T., O’Farrell, P. J., Reyers, B., Rouget, M., Roux, D. J., Welz, A., &amp; Wilhelm-Rechman, A. (2008). An operational model for mainstreaming ecosystem services for implementation.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5</w:t>
      </w:r>
      <w:r w:rsidRPr="00D36414">
        <w:rPr>
          <w:rFonts w:cstheme="minorHAnsi"/>
        </w:rPr>
        <w:t xml:space="preserve">(28), 9483–9488. </w:t>
      </w:r>
      <w:hyperlink r:id="rId84" w:history="1">
        <w:r w:rsidRPr="00D36414">
          <w:rPr>
            <w:rStyle w:val="Hyperlink"/>
            <w:rFonts w:cstheme="minorHAnsi"/>
          </w:rPr>
          <w:t>http://doi.org/10.1073/pnas.0706559105</w:t>
        </w:r>
      </w:hyperlink>
      <w:r w:rsidRPr="00D36414">
        <w:rPr>
          <w:rFonts w:cstheme="minorHAnsi"/>
        </w:rPr>
        <w:t xml:space="preserve"> </w:t>
      </w:r>
    </w:p>
    <w:p w14:paraId="3FDAB404" w14:textId="180FC49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rossman, N. D., Burkhard, B., Nedkov, S., Willemen, L., Petz, K., Palomo, I., Drakou, E. G., Martín-Lopez, B., McPhearson, T., Boyanova, K., </w:t>
      </w:r>
      <w:bookmarkStart w:id="225" w:name="baep-author-id17"/>
      <w:r w:rsidRPr="00D36414">
        <w:rPr>
          <w:rFonts w:cstheme="minorHAnsi"/>
        </w:rPr>
        <w:t xml:space="preserve">Alkemade, R., </w:t>
      </w:r>
      <w:bookmarkStart w:id="226" w:name="baep-author-id18"/>
      <w:bookmarkEnd w:id="225"/>
      <w:r w:rsidRPr="00D36414">
        <w:rPr>
          <w:rFonts w:cstheme="minorHAnsi"/>
        </w:rPr>
        <w:t xml:space="preserve">Egoh, B., </w:t>
      </w:r>
      <w:bookmarkStart w:id="227" w:name="baep-author-id19"/>
      <w:bookmarkEnd w:id="226"/>
      <w:r w:rsidRPr="00D36414">
        <w:rPr>
          <w:rFonts w:cstheme="minorHAnsi"/>
        </w:rPr>
        <w:t>Dunbar</w:t>
      </w:r>
      <w:bookmarkEnd w:id="227"/>
      <w:r w:rsidRPr="00D36414">
        <w:rPr>
          <w:rFonts w:cstheme="minorHAnsi"/>
        </w:rPr>
        <w:t xml:space="preserve">, M. B., &amp; Maes, J. (2013). A blueprint for mapping and modelling ecosystem services. </w:t>
      </w:r>
      <w:r w:rsidRPr="00D36414">
        <w:rPr>
          <w:rFonts w:cstheme="minorHAnsi"/>
          <w:i/>
          <w:iCs/>
        </w:rPr>
        <w:t>Ecosystem Services</w:t>
      </w:r>
      <w:r w:rsidRPr="00D36414">
        <w:rPr>
          <w:rFonts w:cstheme="minorHAnsi"/>
        </w:rPr>
        <w:t xml:space="preserve">, </w:t>
      </w:r>
      <w:r w:rsidRPr="00D36414">
        <w:rPr>
          <w:rFonts w:cstheme="minorHAnsi"/>
          <w:i/>
          <w:iCs/>
        </w:rPr>
        <w:t>4</w:t>
      </w:r>
      <w:r w:rsidRPr="00D36414">
        <w:rPr>
          <w:rFonts w:cstheme="minorHAnsi"/>
        </w:rPr>
        <w:t xml:space="preserve">, 4–14. </w:t>
      </w:r>
      <w:hyperlink r:id="rId85" w:history="1">
        <w:r w:rsidRPr="00D36414">
          <w:rPr>
            <w:rStyle w:val="Hyperlink"/>
            <w:rFonts w:cstheme="minorHAnsi"/>
          </w:rPr>
          <w:t>http://doi.org/10.1016/j.ecoser.2013.02.001</w:t>
        </w:r>
      </w:hyperlink>
      <w:r w:rsidRPr="00D36414">
        <w:rPr>
          <w:rFonts w:cstheme="minorHAnsi"/>
        </w:rPr>
        <w:t xml:space="preserve"> </w:t>
      </w:r>
    </w:p>
    <w:p w14:paraId="4438C6F5" w14:textId="41B2C90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Cuypers, D., Geerken, T., Gorissen, L., Lust, A., Peters, G., Karstensen, J., Prieler, S., Fisher, G., Hizsnyik, E., &amp; Van Velthuizen, H. (2013). </w:t>
      </w:r>
      <w:r w:rsidRPr="00D36414">
        <w:rPr>
          <w:rFonts w:cstheme="minorHAnsi"/>
          <w:i/>
          <w:iCs/>
        </w:rPr>
        <w:t>The impact of EU consumption on deforestation: Comprehensive analysis of the impact of EU consumption on deforestation</w:t>
      </w:r>
      <w:r w:rsidRPr="00D36414">
        <w:rPr>
          <w:rFonts w:cstheme="minorHAnsi"/>
        </w:rPr>
        <w:t xml:space="preserve">. Retrieved from </w:t>
      </w:r>
      <w:hyperlink r:id="rId86" w:history="1">
        <w:r w:rsidRPr="00D36414">
          <w:rPr>
            <w:rStyle w:val="Hyperlink"/>
            <w:rFonts w:cstheme="minorHAnsi"/>
          </w:rPr>
          <w:t>http://ec.europa.eu/environment/forests/pdf/1. Report analysis of impact.pdf</w:t>
        </w:r>
      </w:hyperlink>
      <w:r w:rsidRPr="00D36414">
        <w:rPr>
          <w:rFonts w:cstheme="minorHAnsi"/>
        </w:rPr>
        <w:t xml:space="preserve"> </w:t>
      </w:r>
    </w:p>
    <w:p w14:paraId="5135861C" w14:textId="3C2C041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Danielsen, F., Jensen, P. M., Burgess, N. D., Coronado, I., Holt, S., Poulsen, M. K., Rueda, R. M., Skielbou, T., Enghoff, M., Hemmingsen, L. H., Sørensen, M., &amp; Pirhofer-Walzl, K. (2014). Testing focus groups as a tool for connecting indigenous and local knowledge on abundance of natural resources with science-based land management systems. </w:t>
      </w:r>
      <w:r w:rsidRPr="00D36414">
        <w:rPr>
          <w:rFonts w:cstheme="minorHAnsi"/>
          <w:i/>
          <w:iCs/>
        </w:rPr>
        <w:t>Conservation Letters</w:t>
      </w:r>
      <w:r w:rsidRPr="00D36414">
        <w:rPr>
          <w:rFonts w:cstheme="minorHAnsi"/>
        </w:rPr>
        <w:t xml:space="preserve">, </w:t>
      </w:r>
      <w:r w:rsidRPr="00D36414">
        <w:rPr>
          <w:rFonts w:cstheme="minorHAnsi"/>
          <w:i/>
          <w:iCs/>
        </w:rPr>
        <w:t>7</w:t>
      </w:r>
      <w:r w:rsidRPr="00D36414">
        <w:rPr>
          <w:rFonts w:cstheme="minorHAnsi"/>
        </w:rPr>
        <w:t xml:space="preserve">(4), 380–389. </w:t>
      </w:r>
      <w:hyperlink r:id="rId87" w:history="1">
        <w:r w:rsidRPr="00D36414">
          <w:rPr>
            <w:rStyle w:val="Hyperlink"/>
            <w:rFonts w:cstheme="minorHAnsi"/>
          </w:rPr>
          <w:t>http://doi.org/10.1111/conl.12100</w:t>
        </w:r>
      </w:hyperlink>
      <w:r w:rsidRPr="00D36414">
        <w:rPr>
          <w:rFonts w:cstheme="minorHAnsi"/>
        </w:rPr>
        <w:t xml:space="preserve"> </w:t>
      </w:r>
    </w:p>
    <w:p w14:paraId="0D66C999"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Dendoncker, N., Keune, H., Jacobs, S., &amp; Gomez-Baggethun, E. (2014). Inclusive ecosystem service valuation. In S. Jacobs, N. Dendoncker, &amp; H. Keune (Eds.), </w:t>
      </w:r>
      <w:r w:rsidRPr="00D36414">
        <w:rPr>
          <w:rFonts w:cstheme="minorHAnsi"/>
          <w:i/>
          <w:iCs/>
        </w:rPr>
        <w:t>Ecosystem services: Global issues, local practices</w:t>
      </w:r>
      <w:r w:rsidRPr="00D36414">
        <w:rPr>
          <w:rFonts w:cstheme="minorHAnsi"/>
        </w:rPr>
        <w:t xml:space="preserve"> (pp. xix–xxviii). New York, USA: Elsevier. </w:t>
      </w:r>
    </w:p>
    <w:p w14:paraId="3B50BBDD" w14:textId="06EE8035"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Dendoncker, N., Schmit, C., &amp; Rounsevell, M. (2008). Exploring spatial data uncertainties in land</w:t>
      </w:r>
      <w:r w:rsidRPr="00D36414">
        <w:rPr>
          <w:rFonts w:eastAsia="Calibri" w:cstheme="minorHAnsi"/>
        </w:rPr>
        <w:t>‐</w:t>
      </w:r>
      <w:r w:rsidRPr="00D36414">
        <w:rPr>
          <w:rFonts w:cstheme="minorHAnsi"/>
        </w:rPr>
        <w:t xml:space="preserve">use change scenarios. </w:t>
      </w:r>
      <w:r w:rsidRPr="00D36414">
        <w:rPr>
          <w:rFonts w:cstheme="minorHAnsi"/>
          <w:i/>
          <w:iCs/>
        </w:rPr>
        <w:t>International Journal of Geographical Information Science</w:t>
      </w:r>
      <w:r w:rsidRPr="00D36414">
        <w:rPr>
          <w:rFonts w:cstheme="minorHAnsi"/>
        </w:rPr>
        <w:t xml:space="preserve">, </w:t>
      </w:r>
      <w:r w:rsidRPr="00D36414">
        <w:rPr>
          <w:rFonts w:cstheme="minorHAnsi"/>
          <w:i/>
          <w:iCs/>
        </w:rPr>
        <w:t>22</w:t>
      </w:r>
      <w:r w:rsidRPr="00D36414">
        <w:rPr>
          <w:rFonts w:cstheme="minorHAnsi"/>
        </w:rPr>
        <w:t xml:space="preserve">(9), 1013–1030. </w:t>
      </w:r>
      <w:hyperlink r:id="rId88" w:history="1">
        <w:r w:rsidRPr="00D36414">
          <w:rPr>
            <w:rStyle w:val="Hyperlink"/>
            <w:rFonts w:cstheme="minorHAnsi"/>
          </w:rPr>
          <w:t>http://doi.org/10.1080/13658810701812836</w:t>
        </w:r>
      </w:hyperlink>
      <w:r w:rsidRPr="00D36414">
        <w:rPr>
          <w:rFonts w:cstheme="minorHAnsi"/>
        </w:rPr>
        <w:t xml:space="preserve"> </w:t>
      </w:r>
    </w:p>
    <w:p w14:paraId="2343D97D" w14:textId="2BFB10D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Díaz, S., Demissew, S., Carabias, J., Joly, C., Lonsdale, M., Ash, N., </w:t>
      </w:r>
      <w:bookmarkStart w:id="228" w:name="baut0035"/>
      <w:r w:rsidRPr="00D36414">
        <w:rPr>
          <w:rFonts w:cstheme="minorHAnsi"/>
        </w:rPr>
        <w:t xml:space="preserve">Larigauderie, </w:t>
      </w:r>
      <w:bookmarkStart w:id="229" w:name="baut0040"/>
      <w:bookmarkEnd w:id="228"/>
      <w:r w:rsidRPr="00D36414">
        <w:rPr>
          <w:rFonts w:cstheme="minorHAnsi"/>
        </w:rPr>
        <w:t xml:space="preserve">Adhikari, J. R., </w:t>
      </w:r>
      <w:bookmarkStart w:id="230" w:name="baut0045"/>
      <w:bookmarkEnd w:id="229"/>
      <w:r w:rsidRPr="00D36414">
        <w:rPr>
          <w:rFonts w:cstheme="minorHAnsi"/>
        </w:rPr>
        <w:t>Arico</w:t>
      </w:r>
      <w:bookmarkStart w:id="231" w:name="baut0050"/>
      <w:bookmarkEnd w:id="230"/>
      <w:r w:rsidRPr="00D36414">
        <w:rPr>
          <w:rFonts w:cstheme="minorHAnsi"/>
        </w:rPr>
        <w:t>, S., Báldi</w:t>
      </w:r>
      <w:bookmarkStart w:id="232" w:name="baut0055"/>
      <w:bookmarkEnd w:id="231"/>
      <w:r w:rsidRPr="00D36414">
        <w:rPr>
          <w:rFonts w:cstheme="minorHAnsi"/>
        </w:rPr>
        <w:t>, A., Bartuska,</w:t>
      </w:r>
      <w:bookmarkStart w:id="233" w:name="baut0060"/>
      <w:bookmarkEnd w:id="232"/>
      <w:r w:rsidRPr="00D36414">
        <w:rPr>
          <w:rFonts w:cstheme="minorHAnsi"/>
        </w:rPr>
        <w:t xml:space="preserve"> A., Baste, I. A., </w:t>
      </w:r>
      <w:bookmarkStart w:id="234" w:name="baut0065"/>
      <w:bookmarkEnd w:id="233"/>
      <w:r w:rsidRPr="00D36414">
        <w:rPr>
          <w:rFonts w:cstheme="minorHAnsi"/>
        </w:rPr>
        <w:t xml:space="preserve">Bilgin, A., </w:t>
      </w:r>
      <w:bookmarkStart w:id="235" w:name="baut0070"/>
      <w:bookmarkEnd w:id="234"/>
      <w:r w:rsidRPr="00D36414">
        <w:rPr>
          <w:rFonts w:cstheme="minorHAnsi"/>
        </w:rPr>
        <w:t xml:space="preserve">Brondizio, E., </w:t>
      </w:r>
      <w:bookmarkStart w:id="236" w:name="baut0075"/>
      <w:bookmarkEnd w:id="235"/>
      <w:r w:rsidRPr="00D36414">
        <w:rPr>
          <w:rFonts w:cstheme="minorHAnsi"/>
        </w:rPr>
        <w:t>Chan, K</w:t>
      </w:r>
      <w:bookmarkStart w:id="237" w:name="baut0080"/>
      <w:bookmarkEnd w:id="236"/>
      <w:r w:rsidRPr="00D36414">
        <w:rPr>
          <w:rFonts w:cstheme="minorHAnsi"/>
        </w:rPr>
        <w:t xml:space="preserve">. M. A., Figueroa, V. E., </w:t>
      </w:r>
      <w:bookmarkStart w:id="238" w:name="baut0085"/>
      <w:bookmarkEnd w:id="237"/>
      <w:r w:rsidRPr="00D36414">
        <w:rPr>
          <w:rFonts w:cstheme="minorHAnsi"/>
        </w:rPr>
        <w:t xml:space="preserve">Duraiappah, A., </w:t>
      </w:r>
      <w:bookmarkStart w:id="239" w:name="baut0090"/>
      <w:bookmarkEnd w:id="238"/>
      <w:r w:rsidRPr="00D36414">
        <w:rPr>
          <w:rFonts w:cstheme="minorHAnsi"/>
        </w:rPr>
        <w:t xml:space="preserve">Fischer, M., </w:t>
      </w:r>
      <w:bookmarkStart w:id="240" w:name="baut0095"/>
      <w:bookmarkEnd w:id="239"/>
      <w:r w:rsidRPr="00D36414">
        <w:rPr>
          <w:rFonts w:cstheme="minorHAnsi"/>
        </w:rPr>
        <w:t xml:space="preserve">Hill, R., </w:t>
      </w:r>
      <w:bookmarkStart w:id="241" w:name="baut0100"/>
      <w:bookmarkEnd w:id="240"/>
      <w:r w:rsidRPr="00D36414">
        <w:rPr>
          <w:rFonts w:cstheme="minorHAnsi"/>
        </w:rPr>
        <w:t xml:space="preserve">Koetz, T., </w:t>
      </w:r>
      <w:bookmarkStart w:id="242" w:name="baut0105"/>
      <w:bookmarkEnd w:id="241"/>
      <w:r w:rsidRPr="00D36414">
        <w:rPr>
          <w:rFonts w:cstheme="minorHAnsi"/>
        </w:rPr>
        <w:t xml:space="preserve">Leadley, P., </w:t>
      </w:r>
      <w:bookmarkStart w:id="243" w:name="baut0110"/>
      <w:bookmarkEnd w:id="242"/>
      <w:r w:rsidRPr="00D36414">
        <w:rPr>
          <w:rFonts w:cstheme="minorHAnsi"/>
        </w:rPr>
        <w:t xml:space="preserve">Lyver, P., </w:t>
      </w:r>
      <w:bookmarkStart w:id="244" w:name="baut0115"/>
      <w:bookmarkEnd w:id="243"/>
      <w:r w:rsidRPr="00D36414">
        <w:rPr>
          <w:rFonts w:cstheme="minorHAnsi"/>
        </w:rPr>
        <w:t xml:space="preserve">Mace, G. M., </w:t>
      </w:r>
      <w:bookmarkStart w:id="245" w:name="baut0120"/>
      <w:bookmarkEnd w:id="244"/>
      <w:r w:rsidRPr="00D36414">
        <w:rPr>
          <w:rFonts w:cstheme="minorHAnsi"/>
        </w:rPr>
        <w:t xml:space="preserve">Martin-Lopez, B., </w:t>
      </w:r>
      <w:bookmarkStart w:id="246" w:name="baut0125"/>
      <w:bookmarkEnd w:id="245"/>
      <w:r w:rsidRPr="00D36414">
        <w:rPr>
          <w:rFonts w:cstheme="minorHAnsi"/>
        </w:rPr>
        <w:t>Okumura, M.,</w:t>
      </w:r>
      <w:bookmarkStart w:id="247" w:name="baut0130"/>
      <w:bookmarkEnd w:id="246"/>
      <w:r w:rsidRPr="00D36414">
        <w:rPr>
          <w:rFonts w:cstheme="minorHAnsi"/>
        </w:rPr>
        <w:t xml:space="preserve"> Pacheco, D., </w:t>
      </w:r>
      <w:bookmarkStart w:id="248" w:name="baut0135"/>
      <w:bookmarkEnd w:id="247"/>
      <w:r w:rsidRPr="00D36414">
        <w:rPr>
          <w:rFonts w:cstheme="minorHAnsi"/>
        </w:rPr>
        <w:t>Pascual, U</w:t>
      </w:r>
      <w:bookmarkStart w:id="249" w:name="baut0140"/>
      <w:bookmarkEnd w:id="248"/>
      <w:r w:rsidRPr="00D36414">
        <w:rPr>
          <w:rFonts w:cstheme="minorHAnsi"/>
        </w:rPr>
        <w:t xml:space="preserve">., Pérez, E. S., </w:t>
      </w:r>
      <w:bookmarkStart w:id="250" w:name="baut0145"/>
      <w:bookmarkEnd w:id="249"/>
      <w:r w:rsidRPr="00D36414">
        <w:rPr>
          <w:rFonts w:cstheme="minorHAnsi"/>
        </w:rPr>
        <w:t xml:space="preserve">Reyers, B., </w:t>
      </w:r>
      <w:bookmarkStart w:id="251" w:name="baut0150"/>
      <w:bookmarkEnd w:id="250"/>
      <w:r w:rsidRPr="00D36414">
        <w:rPr>
          <w:rFonts w:cstheme="minorHAnsi"/>
        </w:rPr>
        <w:t xml:space="preserve">Roth, E., </w:t>
      </w:r>
      <w:bookmarkStart w:id="252" w:name="baut0155"/>
      <w:bookmarkEnd w:id="251"/>
      <w:r w:rsidRPr="00D36414">
        <w:rPr>
          <w:rFonts w:cstheme="minorHAnsi"/>
        </w:rPr>
        <w:t>Saito, O.,</w:t>
      </w:r>
      <w:bookmarkStart w:id="253" w:name="baut0160"/>
      <w:bookmarkEnd w:id="252"/>
      <w:r w:rsidRPr="00D36414">
        <w:rPr>
          <w:rFonts w:cstheme="minorHAnsi"/>
        </w:rPr>
        <w:t xml:space="preserve"> Scholes, R. J., </w:t>
      </w:r>
      <w:bookmarkStart w:id="254" w:name="baut0165"/>
      <w:bookmarkEnd w:id="253"/>
      <w:r w:rsidRPr="00D36414">
        <w:rPr>
          <w:rFonts w:cstheme="minorHAnsi"/>
        </w:rPr>
        <w:t xml:space="preserve">Sharma, N., </w:t>
      </w:r>
      <w:bookmarkStart w:id="255" w:name="baut0170"/>
      <w:bookmarkEnd w:id="254"/>
      <w:r w:rsidRPr="00D36414">
        <w:rPr>
          <w:rFonts w:cstheme="minorHAnsi"/>
        </w:rPr>
        <w:t xml:space="preserve">Tallis, H., </w:t>
      </w:r>
      <w:bookmarkStart w:id="256" w:name="baut0175"/>
      <w:bookmarkEnd w:id="255"/>
      <w:r w:rsidRPr="00D36414">
        <w:rPr>
          <w:rFonts w:cstheme="minorHAnsi"/>
        </w:rPr>
        <w:t>Thaman, R.,</w:t>
      </w:r>
      <w:bookmarkStart w:id="257" w:name="baut0180"/>
      <w:bookmarkEnd w:id="256"/>
      <w:r w:rsidRPr="00D36414">
        <w:rPr>
          <w:rFonts w:cstheme="minorHAnsi"/>
        </w:rPr>
        <w:t xml:space="preserve"> Watson, R., </w:t>
      </w:r>
      <w:bookmarkStart w:id="258" w:name="baut0185"/>
      <w:bookmarkEnd w:id="257"/>
      <w:r w:rsidRPr="00D36414">
        <w:rPr>
          <w:rFonts w:cstheme="minorHAnsi"/>
        </w:rPr>
        <w:t xml:space="preserve">Yahara, T., </w:t>
      </w:r>
      <w:bookmarkStart w:id="259" w:name="baut0190"/>
      <w:bookmarkEnd w:id="258"/>
      <w:r w:rsidRPr="00D36414">
        <w:rPr>
          <w:rFonts w:cstheme="minorHAnsi"/>
        </w:rPr>
        <w:t xml:space="preserve">Hamid, Z. A., </w:t>
      </w:r>
      <w:bookmarkStart w:id="260" w:name="baut0195"/>
      <w:bookmarkEnd w:id="259"/>
      <w:r w:rsidRPr="00D36414">
        <w:rPr>
          <w:rFonts w:cstheme="minorHAnsi"/>
        </w:rPr>
        <w:t xml:space="preserve">Akosim, C., </w:t>
      </w:r>
      <w:bookmarkStart w:id="261" w:name="baut0200"/>
      <w:bookmarkEnd w:id="260"/>
      <w:r w:rsidRPr="00D36414">
        <w:rPr>
          <w:rFonts w:cstheme="minorHAnsi"/>
        </w:rPr>
        <w:t xml:space="preserve">Al-Hafedh, Y., </w:t>
      </w:r>
      <w:bookmarkStart w:id="262" w:name="baut0205"/>
      <w:bookmarkEnd w:id="261"/>
      <w:r w:rsidRPr="00D36414">
        <w:rPr>
          <w:rFonts w:cstheme="minorHAnsi"/>
        </w:rPr>
        <w:t>Allahverdiyev, R</w:t>
      </w:r>
      <w:bookmarkStart w:id="263" w:name="baut0210"/>
      <w:bookmarkEnd w:id="262"/>
      <w:r w:rsidRPr="00D36414">
        <w:rPr>
          <w:rFonts w:cstheme="minorHAnsi"/>
        </w:rPr>
        <w:t xml:space="preserve">., Amankwah, E., </w:t>
      </w:r>
      <w:bookmarkStart w:id="264" w:name="baut0215"/>
      <w:bookmarkEnd w:id="263"/>
      <w:r w:rsidRPr="00D36414">
        <w:rPr>
          <w:rFonts w:cstheme="minorHAnsi"/>
        </w:rPr>
        <w:t xml:space="preserve">Asah, S. T., </w:t>
      </w:r>
      <w:bookmarkStart w:id="265" w:name="baut0220"/>
      <w:bookmarkEnd w:id="264"/>
      <w:r w:rsidRPr="00D36414">
        <w:rPr>
          <w:rFonts w:cstheme="minorHAnsi"/>
        </w:rPr>
        <w:t xml:space="preserve">Asfaw, Z., </w:t>
      </w:r>
      <w:bookmarkStart w:id="266" w:name="baut0225"/>
      <w:bookmarkEnd w:id="265"/>
      <w:r w:rsidRPr="00D36414">
        <w:rPr>
          <w:rFonts w:cstheme="minorHAnsi"/>
        </w:rPr>
        <w:t xml:space="preserve">Bartus, G., </w:t>
      </w:r>
      <w:bookmarkStart w:id="267" w:name="baut0230"/>
      <w:bookmarkEnd w:id="266"/>
      <w:r w:rsidRPr="00D36414">
        <w:rPr>
          <w:rFonts w:cstheme="minorHAnsi"/>
        </w:rPr>
        <w:t>Brooks, L. A.,</w:t>
      </w:r>
      <w:bookmarkStart w:id="268" w:name="baut0235"/>
      <w:bookmarkEnd w:id="267"/>
      <w:r w:rsidRPr="00D36414">
        <w:rPr>
          <w:rFonts w:cstheme="minorHAnsi"/>
        </w:rPr>
        <w:t xml:space="preserve"> Caillaux, J.,</w:t>
      </w:r>
      <w:bookmarkStart w:id="269" w:name="baut0240"/>
      <w:bookmarkEnd w:id="268"/>
      <w:r w:rsidRPr="00D36414">
        <w:rPr>
          <w:rFonts w:cstheme="minorHAnsi"/>
        </w:rPr>
        <w:t xml:space="preserve"> Dalle, G., </w:t>
      </w:r>
      <w:bookmarkStart w:id="270" w:name="baut0245"/>
      <w:bookmarkEnd w:id="269"/>
      <w:r w:rsidRPr="00D36414">
        <w:rPr>
          <w:rFonts w:cstheme="minorHAnsi"/>
        </w:rPr>
        <w:t xml:space="preserve">Darnaedi, D., </w:t>
      </w:r>
      <w:bookmarkStart w:id="271" w:name="baut0250"/>
      <w:bookmarkEnd w:id="270"/>
      <w:r w:rsidRPr="00D36414">
        <w:rPr>
          <w:rFonts w:cstheme="minorHAnsi"/>
        </w:rPr>
        <w:t xml:space="preserve">Driver, A., </w:t>
      </w:r>
      <w:bookmarkStart w:id="272" w:name="baut0255"/>
      <w:bookmarkEnd w:id="271"/>
      <w:r w:rsidRPr="00D36414">
        <w:rPr>
          <w:rFonts w:cstheme="minorHAnsi"/>
        </w:rPr>
        <w:t xml:space="preserve">Erpul, G., </w:t>
      </w:r>
      <w:bookmarkStart w:id="273" w:name="baut0260"/>
      <w:bookmarkEnd w:id="272"/>
      <w:r w:rsidRPr="00D36414">
        <w:rPr>
          <w:rFonts w:cstheme="minorHAnsi"/>
        </w:rPr>
        <w:t xml:space="preserve">Escobar-Eyzaguirre, P., </w:t>
      </w:r>
      <w:bookmarkStart w:id="274" w:name="baut0265"/>
      <w:bookmarkEnd w:id="273"/>
      <w:r w:rsidRPr="00D36414">
        <w:rPr>
          <w:rFonts w:cstheme="minorHAnsi"/>
        </w:rPr>
        <w:t xml:space="preserve">Failler, P., </w:t>
      </w:r>
      <w:bookmarkStart w:id="275" w:name="baut0270"/>
      <w:bookmarkEnd w:id="274"/>
      <w:r w:rsidRPr="00D36414">
        <w:rPr>
          <w:rFonts w:cstheme="minorHAnsi"/>
        </w:rPr>
        <w:t xml:space="preserve">Fouda, A. M. M., </w:t>
      </w:r>
      <w:bookmarkStart w:id="276" w:name="baut0275"/>
      <w:bookmarkEnd w:id="275"/>
      <w:r w:rsidRPr="00D36414">
        <w:rPr>
          <w:rFonts w:cstheme="minorHAnsi"/>
        </w:rPr>
        <w:t xml:space="preserve">Fu, B., </w:t>
      </w:r>
      <w:bookmarkStart w:id="277" w:name="baut0280"/>
      <w:bookmarkEnd w:id="276"/>
      <w:r w:rsidRPr="00D36414">
        <w:rPr>
          <w:rFonts w:cstheme="minorHAnsi"/>
        </w:rPr>
        <w:t xml:space="preserve">Gundimeda, H., </w:t>
      </w:r>
      <w:bookmarkStart w:id="278" w:name="baut0285"/>
      <w:bookmarkEnd w:id="277"/>
      <w:r w:rsidRPr="00D36414">
        <w:rPr>
          <w:rFonts w:cstheme="minorHAnsi"/>
        </w:rPr>
        <w:t xml:space="preserve">Hashimoto, S., </w:t>
      </w:r>
      <w:bookmarkStart w:id="279" w:name="baut0290"/>
      <w:bookmarkEnd w:id="278"/>
      <w:r w:rsidRPr="00D36414">
        <w:rPr>
          <w:rFonts w:cstheme="minorHAnsi"/>
        </w:rPr>
        <w:t xml:space="preserve">Homer, F., </w:t>
      </w:r>
      <w:bookmarkStart w:id="280" w:name="baut0295"/>
      <w:bookmarkEnd w:id="279"/>
      <w:r w:rsidRPr="00D36414">
        <w:rPr>
          <w:rFonts w:cstheme="minorHAnsi"/>
        </w:rPr>
        <w:t xml:space="preserve">Lavorel, S., </w:t>
      </w:r>
      <w:bookmarkStart w:id="281" w:name="baut0300"/>
      <w:bookmarkEnd w:id="280"/>
      <w:r w:rsidRPr="00D36414">
        <w:rPr>
          <w:rFonts w:cstheme="minorHAnsi"/>
        </w:rPr>
        <w:t xml:space="preserve">Lichtenstein, G., </w:t>
      </w:r>
      <w:bookmarkStart w:id="282" w:name="baut0305"/>
      <w:bookmarkEnd w:id="281"/>
      <w:r w:rsidRPr="00D36414">
        <w:rPr>
          <w:rFonts w:cstheme="minorHAnsi"/>
        </w:rPr>
        <w:t xml:space="preserve">Mala, W. A., </w:t>
      </w:r>
      <w:bookmarkStart w:id="283" w:name="baut0310"/>
      <w:bookmarkEnd w:id="282"/>
      <w:r w:rsidRPr="00D36414">
        <w:rPr>
          <w:rFonts w:cstheme="minorHAnsi"/>
        </w:rPr>
        <w:t xml:space="preserve">Mandivenyi, W., </w:t>
      </w:r>
      <w:bookmarkStart w:id="284" w:name="baut0315"/>
      <w:bookmarkEnd w:id="283"/>
      <w:r w:rsidRPr="00D36414">
        <w:rPr>
          <w:rFonts w:cstheme="minorHAnsi"/>
        </w:rPr>
        <w:t xml:space="preserve">Matczak, P., </w:t>
      </w:r>
      <w:bookmarkStart w:id="285" w:name="baut0320"/>
      <w:bookmarkEnd w:id="284"/>
      <w:r w:rsidRPr="00D36414">
        <w:rPr>
          <w:rFonts w:cstheme="minorHAnsi"/>
        </w:rPr>
        <w:t xml:space="preserve">Mbizvo, C., </w:t>
      </w:r>
      <w:bookmarkStart w:id="286" w:name="baut0325"/>
      <w:bookmarkEnd w:id="285"/>
      <w:r w:rsidRPr="00D36414">
        <w:rPr>
          <w:rFonts w:cstheme="minorHAnsi"/>
        </w:rPr>
        <w:t xml:space="preserve">Mehrdadi, M., </w:t>
      </w:r>
      <w:bookmarkStart w:id="287" w:name="baut0330"/>
      <w:bookmarkEnd w:id="286"/>
      <w:r w:rsidRPr="00D36414">
        <w:rPr>
          <w:rFonts w:cstheme="minorHAnsi"/>
        </w:rPr>
        <w:t xml:space="preserve">Metzger, J. P., </w:t>
      </w:r>
      <w:bookmarkStart w:id="288" w:name="baut0335"/>
      <w:bookmarkEnd w:id="287"/>
      <w:r w:rsidRPr="00D36414">
        <w:rPr>
          <w:rFonts w:cstheme="minorHAnsi"/>
        </w:rPr>
        <w:t xml:space="preserve">Mikissa, J. B., </w:t>
      </w:r>
      <w:bookmarkStart w:id="289" w:name="baut0340"/>
      <w:bookmarkEnd w:id="288"/>
      <w:r w:rsidRPr="00D36414">
        <w:rPr>
          <w:rFonts w:cstheme="minorHAnsi"/>
        </w:rPr>
        <w:t xml:space="preserve">Moller, H., </w:t>
      </w:r>
      <w:bookmarkStart w:id="290" w:name="baut0345"/>
      <w:bookmarkEnd w:id="289"/>
      <w:r w:rsidRPr="00D36414">
        <w:rPr>
          <w:rFonts w:cstheme="minorHAnsi"/>
        </w:rPr>
        <w:t xml:space="preserve">Mooney, H. A., </w:t>
      </w:r>
      <w:bookmarkStart w:id="291" w:name="baut0350"/>
      <w:bookmarkEnd w:id="290"/>
      <w:r w:rsidRPr="00D36414">
        <w:rPr>
          <w:rFonts w:cstheme="minorHAnsi"/>
        </w:rPr>
        <w:t xml:space="preserve">Mumby, P., </w:t>
      </w:r>
      <w:bookmarkStart w:id="292" w:name="baut0355"/>
      <w:bookmarkEnd w:id="291"/>
      <w:r w:rsidRPr="00D36414">
        <w:rPr>
          <w:rFonts w:cstheme="minorHAnsi"/>
        </w:rPr>
        <w:t xml:space="preserve">Nagendra, H., </w:t>
      </w:r>
      <w:bookmarkStart w:id="293" w:name="baut0360"/>
      <w:bookmarkEnd w:id="292"/>
      <w:r w:rsidRPr="00D36414">
        <w:rPr>
          <w:rFonts w:cstheme="minorHAnsi"/>
        </w:rPr>
        <w:t xml:space="preserve">Nesshover, C., </w:t>
      </w:r>
      <w:bookmarkStart w:id="294" w:name="baut0365"/>
      <w:bookmarkEnd w:id="293"/>
      <w:r w:rsidRPr="00D36414">
        <w:rPr>
          <w:rFonts w:cstheme="minorHAnsi"/>
        </w:rPr>
        <w:t xml:space="preserve">ApauOteng-Yeboah, A., </w:t>
      </w:r>
      <w:bookmarkStart w:id="295" w:name="baut0370"/>
      <w:bookmarkEnd w:id="294"/>
      <w:r w:rsidRPr="00D36414">
        <w:rPr>
          <w:rFonts w:cstheme="minorHAnsi"/>
        </w:rPr>
        <w:t xml:space="preserve">Pataki, G., </w:t>
      </w:r>
      <w:bookmarkStart w:id="296" w:name="baut0375"/>
      <w:bookmarkEnd w:id="295"/>
      <w:r w:rsidRPr="00D36414">
        <w:rPr>
          <w:rFonts w:cstheme="minorHAnsi"/>
        </w:rPr>
        <w:t xml:space="preserve">Roué, </w:t>
      </w:r>
      <w:r w:rsidRPr="00D36414">
        <w:rPr>
          <w:rFonts w:cstheme="minorHAnsi"/>
        </w:rPr>
        <w:lastRenderedPageBreak/>
        <w:t>M.,</w:t>
      </w:r>
      <w:bookmarkStart w:id="297" w:name="baut0380"/>
      <w:bookmarkEnd w:id="296"/>
      <w:r w:rsidRPr="00D36414">
        <w:rPr>
          <w:rFonts w:cstheme="minorHAnsi"/>
        </w:rPr>
        <w:t xml:space="preserve"> Rubis, J., </w:t>
      </w:r>
      <w:bookmarkStart w:id="298" w:name="baut0385"/>
      <w:bookmarkEnd w:id="297"/>
      <w:r w:rsidRPr="00D36414">
        <w:rPr>
          <w:rFonts w:cstheme="minorHAnsi"/>
        </w:rPr>
        <w:t xml:space="preserve">Schultz, M., </w:t>
      </w:r>
      <w:bookmarkStart w:id="299" w:name="baut0390"/>
      <w:bookmarkEnd w:id="298"/>
      <w:r w:rsidRPr="00D36414">
        <w:rPr>
          <w:rFonts w:cstheme="minorHAnsi"/>
        </w:rPr>
        <w:t xml:space="preserve">Smith, P., </w:t>
      </w:r>
      <w:bookmarkStart w:id="300" w:name="baut0395"/>
      <w:bookmarkEnd w:id="299"/>
      <w:r w:rsidRPr="00D36414">
        <w:rPr>
          <w:rFonts w:cstheme="minorHAnsi"/>
        </w:rPr>
        <w:t xml:space="preserve">Sumaila, R., </w:t>
      </w:r>
      <w:bookmarkStart w:id="301" w:name="baut0400"/>
      <w:bookmarkEnd w:id="300"/>
      <w:r w:rsidRPr="00D36414">
        <w:rPr>
          <w:rFonts w:cstheme="minorHAnsi"/>
        </w:rPr>
        <w:t xml:space="preserve">Takeuchi, K., </w:t>
      </w:r>
      <w:bookmarkStart w:id="302" w:name="baut0405"/>
      <w:bookmarkEnd w:id="301"/>
      <w:r w:rsidRPr="00D36414">
        <w:rPr>
          <w:rFonts w:cstheme="minorHAnsi"/>
        </w:rPr>
        <w:t xml:space="preserve">Thomas, S., </w:t>
      </w:r>
      <w:bookmarkStart w:id="303" w:name="baut0410"/>
      <w:bookmarkEnd w:id="302"/>
      <w:r w:rsidRPr="00D36414">
        <w:rPr>
          <w:rFonts w:cstheme="minorHAnsi"/>
        </w:rPr>
        <w:t xml:space="preserve">Verma, M., </w:t>
      </w:r>
      <w:bookmarkStart w:id="304" w:name="baut0415"/>
      <w:bookmarkEnd w:id="303"/>
      <w:r w:rsidRPr="00D36414">
        <w:rPr>
          <w:rFonts w:cstheme="minorHAnsi"/>
        </w:rPr>
        <w:t xml:space="preserve">Yeo-Chang, Y., </w:t>
      </w:r>
      <w:bookmarkStart w:id="305" w:name="baut0420"/>
      <w:bookmarkEnd w:id="304"/>
      <w:r w:rsidRPr="00D36414">
        <w:rPr>
          <w:rFonts w:cstheme="minorHAnsi"/>
        </w:rPr>
        <w:t xml:space="preserve">&amp; </w:t>
      </w:r>
      <w:bookmarkEnd w:id="305"/>
      <w:r w:rsidRPr="00D36414">
        <w:rPr>
          <w:rFonts w:cstheme="minorHAnsi"/>
        </w:rPr>
        <w:t xml:space="preserve">Zlatanova, D. (2015). The IPBES conceptual framework - connecting nature and people. </w:t>
      </w:r>
      <w:r w:rsidRPr="00D36414">
        <w:rPr>
          <w:rFonts w:cstheme="minorHAnsi"/>
          <w:i/>
          <w:iCs/>
        </w:rPr>
        <w:t>Current Opinion in Environmental Sustainability</w:t>
      </w:r>
      <w:r w:rsidRPr="00D36414">
        <w:rPr>
          <w:rFonts w:cstheme="minorHAnsi"/>
        </w:rPr>
        <w:t xml:space="preserve">, </w:t>
      </w:r>
      <w:r w:rsidRPr="00D36414">
        <w:rPr>
          <w:rFonts w:cstheme="minorHAnsi"/>
          <w:i/>
          <w:iCs/>
        </w:rPr>
        <w:t>14</w:t>
      </w:r>
      <w:r w:rsidRPr="00D36414">
        <w:rPr>
          <w:rFonts w:cstheme="minorHAnsi"/>
        </w:rPr>
        <w:t xml:space="preserve">, 1–16. </w:t>
      </w:r>
      <w:hyperlink r:id="rId89" w:history="1">
        <w:r w:rsidRPr="00D36414">
          <w:rPr>
            <w:rStyle w:val="Hyperlink"/>
            <w:rFonts w:cstheme="minorHAnsi"/>
          </w:rPr>
          <w:t>http://doi.org/10.1016/j.cosust.2014.11.002</w:t>
        </w:r>
      </w:hyperlink>
      <w:r w:rsidRPr="00D36414">
        <w:rPr>
          <w:rFonts w:cstheme="minorHAnsi"/>
        </w:rPr>
        <w:t xml:space="preserve"> </w:t>
      </w:r>
    </w:p>
    <w:p w14:paraId="7CFB5FD5" w14:textId="3BF69B5E"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Donovan, S. M., Looney, C., Hanson, T., de León, Y. S., Wulfhorst, J. D., Eigenbrode, S. D., Jennings, M., Johnson-Maynard, J., &amp; Bosque Pérez, N. A. (2009). Reconciling social and biological needs in an endangered ecosystem: The Palouse as a model for bioregional planning. </w:t>
      </w:r>
      <w:r w:rsidRPr="00D36414">
        <w:rPr>
          <w:rFonts w:cstheme="minorHAnsi"/>
          <w:i/>
          <w:iCs/>
        </w:rPr>
        <w:t>Ecology &amp; Society</w:t>
      </w:r>
      <w:r w:rsidRPr="00D36414">
        <w:rPr>
          <w:rFonts w:cstheme="minorHAnsi"/>
        </w:rPr>
        <w:t xml:space="preserve">, </w:t>
      </w:r>
      <w:r w:rsidRPr="00D36414">
        <w:rPr>
          <w:rFonts w:cstheme="minorHAnsi"/>
          <w:i/>
          <w:iCs/>
        </w:rPr>
        <w:t>14</w:t>
      </w:r>
      <w:r w:rsidRPr="00D36414">
        <w:rPr>
          <w:rFonts w:cstheme="minorHAnsi"/>
        </w:rPr>
        <w:t xml:space="preserve">(1), 1–24. </w:t>
      </w:r>
      <w:hyperlink r:id="rId90" w:history="1">
        <w:r w:rsidRPr="00D36414">
          <w:rPr>
            <w:rStyle w:val="Hyperlink"/>
            <w:rFonts w:cstheme="minorHAnsi"/>
          </w:rPr>
          <w:t>http://doi.org/10.5751/ES-02736-140109</w:t>
        </w:r>
      </w:hyperlink>
      <w:r w:rsidRPr="00D36414">
        <w:rPr>
          <w:rFonts w:cstheme="minorHAnsi"/>
        </w:rPr>
        <w:t xml:space="preserve"> </w:t>
      </w:r>
    </w:p>
    <w:p w14:paraId="52985CE6" w14:textId="4A277B0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Dunford, R., Harrison, P. A., &amp; Rounsevell, M. D. A. (2014). Exploring scenario and model uncertainty in cross-sectoral integrated assessment approaches to climate change impacts. </w:t>
      </w:r>
      <w:r w:rsidRPr="00D36414">
        <w:rPr>
          <w:rFonts w:cstheme="minorHAnsi"/>
          <w:i/>
          <w:iCs/>
        </w:rPr>
        <w:t>Climatic Change</w:t>
      </w:r>
      <w:r w:rsidRPr="00D36414">
        <w:rPr>
          <w:rFonts w:cstheme="minorHAnsi"/>
        </w:rPr>
        <w:t xml:space="preserve">, </w:t>
      </w:r>
      <w:r w:rsidRPr="00D36414">
        <w:rPr>
          <w:rFonts w:cstheme="minorHAnsi"/>
          <w:i/>
          <w:iCs/>
        </w:rPr>
        <w:t>132</w:t>
      </w:r>
      <w:r w:rsidRPr="00D36414">
        <w:rPr>
          <w:rFonts w:cstheme="minorHAnsi"/>
        </w:rPr>
        <w:t xml:space="preserve">(3), 417–432. </w:t>
      </w:r>
      <w:hyperlink r:id="rId91" w:history="1">
        <w:r w:rsidRPr="00D36414">
          <w:rPr>
            <w:rStyle w:val="Hyperlink"/>
            <w:rFonts w:cstheme="minorHAnsi"/>
          </w:rPr>
          <w:t>http://doi.org/10.1007/s10584-014-1211-3</w:t>
        </w:r>
      </w:hyperlink>
      <w:r w:rsidRPr="00D36414">
        <w:rPr>
          <w:rFonts w:cstheme="minorHAnsi"/>
        </w:rPr>
        <w:t xml:space="preserve"> </w:t>
      </w:r>
    </w:p>
    <w:p w14:paraId="3A30BA66" w14:textId="545D2F85"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A. (n.d.). </w:t>
      </w:r>
      <w:r w:rsidRPr="00D36414">
        <w:rPr>
          <w:rFonts w:cstheme="minorHAnsi"/>
          <w:i/>
        </w:rPr>
        <w:t>Countries</w:t>
      </w:r>
      <w:r w:rsidRPr="00D36414">
        <w:rPr>
          <w:rFonts w:cstheme="minorHAnsi"/>
        </w:rPr>
        <w:t xml:space="preserve">. Retrieved December 7, 2017, from </w:t>
      </w:r>
      <w:hyperlink r:id="rId92" w:history="1">
        <w:r w:rsidR="00066BDD" w:rsidRPr="00166038">
          <w:rPr>
            <w:rStyle w:val="Hyperlink"/>
            <w:rFonts w:cstheme="minorHAnsi"/>
          </w:rPr>
          <w:t>https://www.eea.europa.eu/countries-and-regions</w:t>
        </w:r>
      </w:hyperlink>
      <w:r w:rsidR="00066BDD">
        <w:rPr>
          <w:rFonts w:cstheme="minorHAnsi"/>
        </w:rPr>
        <w:t xml:space="preserve"> </w:t>
      </w:r>
    </w:p>
    <w:p w14:paraId="7A6BA288"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A. (2002). </w:t>
      </w:r>
      <w:r w:rsidRPr="00D36414">
        <w:rPr>
          <w:rFonts w:cstheme="minorHAnsi"/>
          <w:i/>
          <w:iCs/>
        </w:rPr>
        <w:t>Europe’s biodiversity - biogeographical regions and seas</w:t>
      </w:r>
      <w:r w:rsidRPr="00D36414">
        <w:rPr>
          <w:rFonts w:cstheme="minorHAnsi"/>
        </w:rPr>
        <w:t xml:space="preserve">. Retrieved from </w:t>
      </w:r>
      <w:hyperlink r:id="rId93" w:history="1">
        <w:r w:rsidRPr="00D36414">
          <w:rPr>
            <w:rStyle w:val="Hyperlink"/>
            <w:rFonts w:cstheme="minorHAnsi"/>
          </w:rPr>
          <w:t>http://www.eea.europa.eu/publications/report_2002_0524_154909</w:t>
        </w:r>
      </w:hyperlink>
      <w:r w:rsidRPr="00D36414">
        <w:rPr>
          <w:rFonts w:cstheme="minorHAnsi"/>
        </w:rPr>
        <w:t xml:space="preserve"> </w:t>
      </w:r>
    </w:p>
    <w:p w14:paraId="0E47468D"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A. (2012). </w:t>
      </w:r>
      <w:r w:rsidRPr="00D36414">
        <w:rPr>
          <w:rFonts w:cstheme="minorHAnsi"/>
          <w:i/>
          <w:iCs/>
        </w:rPr>
        <w:t>Climate change, impacts and vulnerability in Europe 2012: An indicator-based report</w:t>
      </w:r>
      <w:r w:rsidRPr="00D36414">
        <w:rPr>
          <w:rFonts w:cstheme="minorHAnsi"/>
        </w:rPr>
        <w:t xml:space="preserve">. Retrieved from </w:t>
      </w:r>
      <w:hyperlink r:id="rId94" w:history="1">
        <w:r w:rsidRPr="00232E08">
          <w:rPr>
            <w:rStyle w:val="Hyperlink"/>
            <w:rFonts w:cstheme="minorHAnsi"/>
          </w:rPr>
          <w:t>https://www.eea.europa.eu/publications</w:t>
        </w:r>
      </w:hyperlink>
      <w:r>
        <w:rPr>
          <w:rFonts w:cstheme="minorHAnsi"/>
        </w:rPr>
        <w:t xml:space="preserve"> </w:t>
      </w:r>
    </w:p>
    <w:p w14:paraId="5F6A4E89"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A. (2015a). </w:t>
      </w:r>
      <w:r w:rsidRPr="00D36414">
        <w:rPr>
          <w:rFonts w:cstheme="minorHAnsi"/>
          <w:i/>
        </w:rPr>
        <w:t>High nature value (HNV) farmland.</w:t>
      </w:r>
      <w:r w:rsidRPr="00D36414">
        <w:rPr>
          <w:rFonts w:cstheme="minorHAnsi"/>
        </w:rPr>
        <w:t xml:space="preserve"> Retrieved from </w:t>
      </w:r>
      <w:hyperlink r:id="rId95" w:history="1">
        <w:r w:rsidRPr="00D36414">
          <w:rPr>
            <w:rStyle w:val="Hyperlink"/>
            <w:rFonts w:cstheme="minorHAnsi"/>
          </w:rPr>
          <w:t>http://www.eea.europa.eu/data-and-maps/data/high-nature-value-farmland</w:t>
        </w:r>
      </w:hyperlink>
      <w:r w:rsidRPr="00D36414">
        <w:rPr>
          <w:rFonts w:cstheme="minorHAnsi"/>
        </w:rPr>
        <w:t xml:space="preserve"> </w:t>
      </w:r>
    </w:p>
    <w:p w14:paraId="0C53CA45"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A. (2015b). </w:t>
      </w:r>
      <w:r w:rsidRPr="00D36414">
        <w:rPr>
          <w:rFonts w:cstheme="minorHAnsi"/>
          <w:i/>
        </w:rPr>
        <w:t xml:space="preserve">SOER 2015 - The European environment — state and outlook 2015. </w:t>
      </w:r>
      <w:r w:rsidRPr="00D36414">
        <w:rPr>
          <w:rFonts w:cstheme="minorHAnsi"/>
        </w:rPr>
        <w:t xml:space="preserve">Retrieved November 20, 2015, from </w:t>
      </w:r>
      <w:hyperlink r:id="rId96" w:history="1">
        <w:r w:rsidRPr="00D36414">
          <w:rPr>
            <w:rStyle w:val="Hyperlink"/>
            <w:rFonts w:cstheme="minorHAnsi"/>
          </w:rPr>
          <w:t>http://www.eea.europa.eu/soer</w:t>
        </w:r>
      </w:hyperlink>
      <w:r w:rsidRPr="00D36414">
        <w:rPr>
          <w:rFonts w:cstheme="minorHAnsi"/>
        </w:rPr>
        <w:t xml:space="preserve"> </w:t>
      </w:r>
    </w:p>
    <w:p w14:paraId="05836D25"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A. (2015c). State of Europe’s seas. Retrieved from </w:t>
      </w:r>
      <w:hyperlink r:id="rId97" w:history="1">
        <w:r w:rsidRPr="00D36414">
          <w:rPr>
            <w:rStyle w:val="Hyperlink"/>
            <w:rFonts w:cstheme="minorHAnsi"/>
          </w:rPr>
          <w:t>https://www.eea.europa.eu/publications/state-of-europes-seas</w:t>
        </w:r>
      </w:hyperlink>
      <w:r w:rsidRPr="00D36414">
        <w:rPr>
          <w:rFonts w:cstheme="minorHAnsi"/>
        </w:rPr>
        <w:t xml:space="preserve"> </w:t>
      </w:r>
    </w:p>
    <w:p w14:paraId="1DFEE123" w14:textId="5FCA13F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EU. (n.d.). </w:t>
      </w:r>
      <w:r w:rsidRPr="00D36414">
        <w:rPr>
          <w:rFonts w:cstheme="minorHAnsi"/>
          <w:i/>
        </w:rPr>
        <w:t xml:space="preserve">Eurasian Economic Union. </w:t>
      </w:r>
      <w:r w:rsidRPr="00D36414">
        <w:rPr>
          <w:rFonts w:cstheme="minorHAnsi"/>
        </w:rPr>
        <w:t xml:space="preserve">Retrieved December 7, 2017, from </w:t>
      </w:r>
      <w:hyperlink r:id="rId98" w:history="1">
        <w:r w:rsidRPr="00D36414">
          <w:rPr>
            <w:rStyle w:val="Hyperlink"/>
            <w:rFonts w:cstheme="minorHAnsi"/>
          </w:rPr>
          <w:t>http://www.eaeunion.org/?lang=en</w:t>
        </w:r>
      </w:hyperlink>
      <w:r w:rsidRPr="00D36414">
        <w:rPr>
          <w:rFonts w:cstheme="minorHAnsi"/>
        </w:rPr>
        <w:t xml:space="preserve"> </w:t>
      </w:r>
    </w:p>
    <w:p w14:paraId="0BA5C9CA" w14:textId="5B2E397B" w:rsidR="00BC1D00" w:rsidRPr="00D36414" w:rsidRDefault="00BC1D00" w:rsidP="00BC1D00">
      <w:pPr>
        <w:widowControl w:val="0"/>
        <w:autoSpaceDE w:val="0"/>
        <w:autoSpaceDN w:val="0"/>
        <w:adjustRightInd w:val="0"/>
        <w:spacing w:before="120"/>
        <w:ind w:left="480" w:hanging="480"/>
        <w:rPr>
          <w:rFonts w:cstheme="minorHAnsi"/>
        </w:rPr>
      </w:pPr>
      <w:r w:rsidRPr="00D36414">
        <w:rPr>
          <w:rFonts w:cstheme="minorHAnsi"/>
        </w:rPr>
        <w:t xml:space="preserve">EFTA. (n.d.). </w:t>
      </w:r>
      <w:r w:rsidRPr="00D36414">
        <w:rPr>
          <w:rFonts w:cstheme="minorHAnsi"/>
          <w:i/>
        </w:rPr>
        <w:t xml:space="preserve">European Free Trade Association. </w:t>
      </w:r>
      <w:r w:rsidRPr="00D36414">
        <w:rPr>
          <w:rFonts w:cstheme="minorHAnsi"/>
        </w:rPr>
        <w:t xml:space="preserve">Retrieved December 7, 2017, from </w:t>
      </w:r>
      <w:hyperlink r:id="rId99" w:history="1">
        <w:r w:rsidRPr="00D36414">
          <w:rPr>
            <w:rStyle w:val="Hyperlink"/>
            <w:rFonts w:cstheme="minorHAnsi"/>
          </w:rPr>
          <w:t>http://www.efta.int</w:t>
        </w:r>
      </w:hyperlink>
      <w:r w:rsidRPr="00D36414">
        <w:rPr>
          <w:rFonts w:cstheme="minorHAnsi"/>
        </w:rPr>
        <w:t xml:space="preserve"> </w:t>
      </w:r>
    </w:p>
    <w:p w14:paraId="560FB423" w14:textId="23B37784" w:rsidR="009A3B9E" w:rsidRPr="00D36414" w:rsidRDefault="009A3B9E" w:rsidP="009A3B9E">
      <w:pPr>
        <w:widowControl w:val="0"/>
        <w:autoSpaceDE w:val="0"/>
        <w:autoSpaceDN w:val="0"/>
        <w:adjustRightInd w:val="0"/>
        <w:spacing w:before="120"/>
        <w:ind w:left="480" w:hanging="480"/>
        <w:rPr>
          <w:rFonts w:cstheme="minorHAnsi"/>
          <w:lang w:val="pt-PT"/>
        </w:rPr>
      </w:pPr>
      <w:r w:rsidRPr="00D36414">
        <w:rPr>
          <w:rFonts w:cstheme="minorHAnsi"/>
        </w:rPr>
        <w:t xml:space="preserve">Elbakidze, M., </w:t>
      </w:r>
      <w:r w:rsidRPr="00D36414">
        <w:rPr>
          <w:rFonts w:cstheme="minorHAnsi"/>
          <w:lang w:val="pt-PT"/>
        </w:rPr>
        <w:t xml:space="preserve">Angelstam, P., </w:t>
      </w:r>
      <w:r w:rsidRPr="00D36414">
        <w:rPr>
          <w:rFonts w:cstheme="minorHAnsi"/>
        </w:rPr>
        <w:t>Andersson, K., Nordberg, M.</w:t>
      </w:r>
      <w:r w:rsidRPr="00D36414">
        <w:rPr>
          <w:rFonts w:cstheme="minorHAnsi"/>
          <w:lang w:val="pt-PT"/>
        </w:rPr>
        <w:t xml:space="preserve"> &amp; </w:t>
      </w:r>
      <w:r w:rsidRPr="00D36414">
        <w:rPr>
          <w:rFonts w:cstheme="minorHAnsi"/>
        </w:rPr>
        <w:t xml:space="preserve">Pautov, Y. (2011). How does forest certification contribute to boreal biodiversity conservation? Standards and outcomes in Sweden and NW Russia. </w:t>
      </w:r>
      <w:r w:rsidRPr="00D36414">
        <w:rPr>
          <w:rFonts w:cstheme="minorHAnsi"/>
          <w:i/>
        </w:rPr>
        <w:t>Forest Ecology and Management, 262</w:t>
      </w:r>
      <w:r w:rsidRPr="00D36414">
        <w:rPr>
          <w:rFonts w:cstheme="minorHAnsi"/>
        </w:rPr>
        <w:t>(11), 1983-1995. ﻿</w:t>
      </w:r>
      <w:hyperlink r:id="rId100" w:history="1">
        <w:r w:rsidRPr="00D36414">
          <w:rPr>
            <w:rStyle w:val="Hyperlink"/>
            <w:rFonts w:cstheme="minorHAnsi"/>
          </w:rPr>
          <w:t>http://doi.org/10.1016/j.foreco.2011.08.040</w:t>
        </w:r>
      </w:hyperlink>
      <w:r w:rsidRPr="00D36414">
        <w:rPr>
          <w:rFonts w:cstheme="minorHAnsi"/>
          <w:lang w:val="pt-PT"/>
        </w:rPr>
        <w:t xml:space="preserve"> </w:t>
      </w:r>
    </w:p>
    <w:p w14:paraId="337E73F0" w14:textId="2555971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llis, E. C., Kaplan, J. O., Fuller, D. Q., Vavrus, S., Klein Goldewijk, K., &amp; Verburg, P. H. (2013). Used planet: A global histor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20), 7978–7985. </w:t>
      </w:r>
      <w:hyperlink r:id="rId101" w:history="1">
        <w:r w:rsidRPr="00D36414">
          <w:rPr>
            <w:rStyle w:val="Hyperlink"/>
            <w:rFonts w:cstheme="minorHAnsi"/>
          </w:rPr>
          <w:t>http://doi.org/10.1073/pnas.1217241110</w:t>
        </w:r>
      </w:hyperlink>
      <w:r w:rsidRPr="00D36414">
        <w:rPr>
          <w:rFonts w:cstheme="minorHAnsi"/>
        </w:rPr>
        <w:t xml:space="preserve"> </w:t>
      </w:r>
    </w:p>
    <w:p w14:paraId="15329422" w14:textId="4BA1D0BA"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ngström, K., Olin, S., Rounsevell, M. D. A., Brogaard, S., Van Vuuren, D. P., Alexander, P., Murray-Rust, D., &amp; Arneth, A. (2016). Assessing uncertainties in global cropland futures using a conditional probabilistic modelling framework. </w:t>
      </w:r>
      <w:r w:rsidRPr="00D36414">
        <w:rPr>
          <w:rFonts w:cstheme="minorHAnsi"/>
          <w:i/>
          <w:iCs/>
        </w:rPr>
        <w:t>Earth System Dynamics</w:t>
      </w:r>
      <w:r w:rsidRPr="00D36414">
        <w:rPr>
          <w:rFonts w:cstheme="minorHAnsi"/>
        </w:rPr>
        <w:t xml:space="preserve">, </w:t>
      </w:r>
      <w:r w:rsidRPr="00D36414">
        <w:rPr>
          <w:rFonts w:cstheme="minorHAnsi"/>
          <w:i/>
          <w:iCs/>
        </w:rPr>
        <w:t>7</w:t>
      </w:r>
      <w:r w:rsidRPr="00D36414">
        <w:rPr>
          <w:rFonts w:cstheme="minorHAnsi"/>
        </w:rPr>
        <w:t xml:space="preserve">, 893–915. </w:t>
      </w:r>
      <w:hyperlink r:id="rId102" w:history="1">
        <w:r w:rsidRPr="00D36414">
          <w:rPr>
            <w:rStyle w:val="Hyperlink"/>
            <w:rFonts w:cstheme="minorHAnsi"/>
          </w:rPr>
          <w:t>http://doi.org/10.5194/esd-7-893-2016</w:t>
        </w:r>
      </w:hyperlink>
      <w:r w:rsidRPr="00D36414">
        <w:rPr>
          <w:rFonts w:cstheme="minorHAnsi"/>
        </w:rPr>
        <w:t xml:space="preserve"> </w:t>
      </w:r>
    </w:p>
    <w:p w14:paraId="50699CF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rmolin, I., &amp; Svolkinas, L. (2016). Who owns sturgeon in the Caspian? New theoretical model of social responses towards state conservation policy. </w:t>
      </w:r>
      <w:r w:rsidRPr="00D36414">
        <w:rPr>
          <w:rFonts w:cstheme="minorHAnsi"/>
          <w:i/>
        </w:rPr>
        <w:t>Biodiversity and Conservation, 25</w:t>
      </w:r>
      <w:r w:rsidRPr="00D36414">
        <w:rPr>
          <w:rFonts w:cstheme="minorHAnsi"/>
        </w:rPr>
        <w:t xml:space="preserve">(14), 2929-2945. ﻿ </w:t>
      </w:r>
      <w:hyperlink r:id="rId103" w:history="1">
        <w:r w:rsidRPr="00D36414">
          <w:rPr>
            <w:rStyle w:val="Hyperlink"/>
            <w:rFonts w:cstheme="minorHAnsi"/>
          </w:rPr>
          <w:t>https://doi.org/10.1007/s10531-016-1211-x</w:t>
        </w:r>
      </w:hyperlink>
      <w:r w:rsidRPr="00D36414">
        <w:rPr>
          <w:rFonts w:cstheme="minorHAnsi"/>
        </w:rPr>
        <w:t xml:space="preserve"> </w:t>
      </w:r>
    </w:p>
    <w:p w14:paraId="7EB6930D"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uropean Commission. (2008). Natura2000. Retrieved from </w:t>
      </w:r>
      <w:hyperlink r:id="rId104" w:history="1">
        <w:r w:rsidRPr="00D36414">
          <w:rPr>
            <w:rStyle w:val="Hyperlink"/>
            <w:rFonts w:cstheme="minorHAnsi"/>
          </w:rPr>
          <w:t>http://ec.europa.eu/environment/nature/natura2000/index_en</w:t>
        </w:r>
      </w:hyperlink>
      <w:r w:rsidRPr="00D36414">
        <w:rPr>
          <w:rFonts w:cstheme="minorHAnsi"/>
        </w:rPr>
        <w:t xml:space="preserve"> </w:t>
      </w:r>
    </w:p>
    <w:p w14:paraId="3D34613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 xml:space="preserve">European Commission. (2011). </w:t>
      </w:r>
      <w:r w:rsidRPr="00D36414">
        <w:rPr>
          <w:rFonts w:cstheme="minorHAnsi"/>
          <w:i/>
        </w:rPr>
        <w:t xml:space="preserve">The EU Biodiversity Strategy to 2020. </w:t>
      </w:r>
      <w:hyperlink r:id="rId105" w:history="1">
        <w:r w:rsidRPr="00D36414">
          <w:rPr>
            <w:rStyle w:val="Hyperlink"/>
            <w:rFonts w:cstheme="minorHAnsi"/>
          </w:rPr>
          <w:t>http://doi.org/10.2779/39229</w:t>
        </w:r>
      </w:hyperlink>
      <w:r w:rsidRPr="00D36414">
        <w:rPr>
          <w:rFonts w:cstheme="minorHAnsi"/>
        </w:rPr>
        <w:t xml:space="preserve"> </w:t>
      </w:r>
    </w:p>
    <w:p w14:paraId="1D817E3A"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uropean Commission. (2015a). </w:t>
      </w:r>
      <w:r w:rsidRPr="00D36414">
        <w:rPr>
          <w:rFonts w:cstheme="minorHAnsi"/>
          <w:i/>
        </w:rPr>
        <w:t>Blue Growth: Opportunities for marine and maritime sustainable growth.</w:t>
      </w:r>
      <w:r w:rsidRPr="00D36414">
        <w:rPr>
          <w:rFonts w:cstheme="minorHAnsi"/>
        </w:rPr>
        <w:t xml:space="preserve"> </w:t>
      </w:r>
      <w:hyperlink r:id="rId106" w:history="1">
        <w:r w:rsidRPr="00D36414">
          <w:rPr>
            <w:rStyle w:val="Hyperlink"/>
            <w:rFonts w:cstheme="minorHAnsi"/>
          </w:rPr>
          <w:t>http://doi.org/10.2771/43949</w:t>
        </w:r>
      </w:hyperlink>
      <w:r w:rsidRPr="00D36414">
        <w:rPr>
          <w:rFonts w:cstheme="minorHAnsi"/>
        </w:rPr>
        <w:t xml:space="preserve"> </w:t>
      </w:r>
    </w:p>
    <w:p w14:paraId="0BD4405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uropean Commission. (2015b). </w:t>
      </w:r>
      <w:r w:rsidRPr="00D36414">
        <w:rPr>
          <w:rFonts w:cstheme="minorHAnsi"/>
          <w:i/>
          <w:iCs/>
        </w:rPr>
        <w:t>Report from the Commission to the European Parliament and the Council - The mid-term review of the EU Biodiversity Strategy to 2020</w:t>
      </w:r>
      <w:r w:rsidRPr="00D36414">
        <w:rPr>
          <w:rFonts w:cstheme="minorHAnsi"/>
        </w:rPr>
        <w:t xml:space="preserve">. Retrieved from </w:t>
      </w:r>
      <w:hyperlink r:id="rId107" w:history="1">
        <w:r w:rsidRPr="00D36414">
          <w:rPr>
            <w:rStyle w:val="Hyperlink"/>
            <w:rFonts w:cstheme="minorHAnsi"/>
          </w:rPr>
          <w:t>https://publications.europa.eu/en/publication-detail/-/publication/eaa9f17e-68ea-11e5-9317-01aa75ed71a1</w:t>
        </w:r>
      </w:hyperlink>
      <w:r w:rsidRPr="00D36414">
        <w:rPr>
          <w:rFonts w:cstheme="minorHAnsi"/>
        </w:rPr>
        <w:t xml:space="preserve"> </w:t>
      </w:r>
    </w:p>
    <w:p w14:paraId="68B588E5"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uropean Commission. (2017a). </w:t>
      </w:r>
      <w:r w:rsidRPr="00D36414">
        <w:rPr>
          <w:rFonts w:cstheme="minorHAnsi"/>
          <w:i/>
        </w:rPr>
        <w:t xml:space="preserve">GHSL - Global Human Settlement Layer. </w:t>
      </w:r>
      <w:r w:rsidRPr="00D36414">
        <w:rPr>
          <w:rFonts w:cstheme="minorHAnsi"/>
        </w:rPr>
        <w:t xml:space="preserve">Retrieved December 7, 2017, from </w:t>
      </w:r>
      <w:hyperlink r:id="rId108" w:history="1">
        <w:r w:rsidRPr="00D36414">
          <w:rPr>
            <w:rStyle w:val="Hyperlink"/>
            <w:rFonts w:cstheme="minorHAnsi"/>
          </w:rPr>
          <w:t>http://ghslsys.jrc.ec.europa.eu</w:t>
        </w:r>
      </w:hyperlink>
      <w:r w:rsidRPr="00D36414">
        <w:rPr>
          <w:rFonts w:cstheme="minorHAnsi"/>
        </w:rPr>
        <w:t xml:space="preserve"> </w:t>
      </w:r>
    </w:p>
    <w:p w14:paraId="1751AEF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uropean Commission. (2017b). </w:t>
      </w:r>
      <w:r w:rsidRPr="00D36414">
        <w:rPr>
          <w:rFonts w:cstheme="minorHAnsi"/>
          <w:i/>
        </w:rPr>
        <w:t>Sea basin strategy: Seas around Europe’s outermost regions.</w:t>
      </w:r>
      <w:r w:rsidRPr="00D36414">
        <w:rPr>
          <w:rFonts w:cstheme="minorHAnsi"/>
        </w:rPr>
        <w:t xml:space="preserve"> Retrieved December 6, 2017, from </w:t>
      </w:r>
      <w:hyperlink r:id="rId109" w:history="1">
        <w:r w:rsidRPr="00D36414">
          <w:rPr>
            <w:rStyle w:val="Hyperlink"/>
            <w:rFonts w:cstheme="minorHAnsi"/>
          </w:rPr>
          <w:t>https://ec.europa.eu/maritimeaffairs/policy/sea_basins/outermost_regions_en</w:t>
        </w:r>
      </w:hyperlink>
      <w:r w:rsidRPr="00D36414">
        <w:rPr>
          <w:rFonts w:cstheme="minorHAnsi"/>
        </w:rPr>
        <w:t xml:space="preserve"> </w:t>
      </w:r>
    </w:p>
    <w:p w14:paraId="65FE2F5F" w14:textId="77777777" w:rsidR="009A3B9E" w:rsidRPr="00D36414" w:rsidRDefault="009A3B9E" w:rsidP="009A3B9E">
      <w:pPr>
        <w:widowControl w:val="0"/>
        <w:autoSpaceDE w:val="0"/>
        <w:autoSpaceDN w:val="0"/>
        <w:adjustRightInd w:val="0"/>
        <w:spacing w:before="120"/>
        <w:ind w:left="480" w:hanging="480"/>
        <w:rPr>
          <w:rFonts w:cstheme="minorHAnsi"/>
          <w:bCs/>
          <w:i/>
        </w:rPr>
      </w:pPr>
      <w:r w:rsidRPr="00D36414">
        <w:rPr>
          <w:rFonts w:cstheme="minorHAnsi"/>
        </w:rPr>
        <w:t xml:space="preserve">European Union. (2008). </w:t>
      </w:r>
      <w:r w:rsidRPr="00D36414">
        <w:rPr>
          <w:rFonts w:cstheme="minorHAnsi"/>
          <w:bCs/>
          <w:i/>
        </w:rPr>
        <w:t>Directive 2008/56/EC of the European Parliament and of the Council of 17 June 2008 establishing a framework for community action in the field of marine environmental policy.</w:t>
      </w:r>
    </w:p>
    <w:p w14:paraId="636C3663"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European Union. (2000). </w:t>
      </w:r>
      <w:r w:rsidRPr="00D36414">
        <w:rPr>
          <w:rFonts w:cstheme="minorHAnsi"/>
          <w:i/>
        </w:rPr>
        <w:t>Directive 2000/60/EC of the European Parliament and of the Council establishing a framework for the Community action in the field of water policy.</w:t>
      </w:r>
    </w:p>
    <w:p w14:paraId="496F5CDD" w14:textId="77777777" w:rsidR="009A3B9E" w:rsidRPr="00D36414" w:rsidRDefault="009A3B9E" w:rsidP="009A3B9E">
      <w:pPr>
        <w:widowControl w:val="0"/>
        <w:autoSpaceDE w:val="0"/>
        <w:autoSpaceDN w:val="0"/>
        <w:adjustRightInd w:val="0"/>
        <w:spacing w:before="120"/>
        <w:ind w:left="480" w:hanging="480"/>
        <w:rPr>
          <w:rFonts w:cstheme="minorHAnsi"/>
          <w:bCs/>
          <w:i/>
        </w:rPr>
      </w:pPr>
      <w:r w:rsidRPr="00D36414">
        <w:rPr>
          <w:rFonts w:cstheme="minorHAnsi"/>
        </w:rPr>
        <w:t xml:space="preserve">European Union. (2014). </w:t>
      </w:r>
      <w:r w:rsidRPr="00D36414">
        <w:rPr>
          <w:rFonts w:cstheme="minorHAnsi"/>
          <w:bCs/>
          <w:i/>
        </w:rPr>
        <w:t>Directive 2014/89/EU of the European Parliament and of the Council of 23 July 2014 establishing a framework for maritime spatial planning</w:t>
      </w:r>
      <w:r w:rsidRPr="00D36414">
        <w:rPr>
          <w:rFonts w:cstheme="minorHAnsi"/>
          <w:i/>
        </w:rPr>
        <w:t>.</w:t>
      </w:r>
    </w:p>
    <w:p w14:paraId="504A6F83"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Fagerholm, N., Käyhkö, N., Ndumbaro, F., &amp; Khamis, M. (2012). Community stakeholders’ knowledge in landscape assessments – Mapping indicators for landscape services. </w:t>
      </w:r>
      <w:r w:rsidRPr="00D36414">
        <w:rPr>
          <w:rFonts w:cstheme="minorHAnsi"/>
          <w:i/>
          <w:iCs/>
        </w:rPr>
        <w:t>Ecological Indicators</w:t>
      </w:r>
      <w:r w:rsidRPr="00D36414">
        <w:rPr>
          <w:rFonts w:cstheme="minorHAnsi"/>
        </w:rPr>
        <w:t xml:space="preserve">, </w:t>
      </w:r>
      <w:r w:rsidRPr="00D36414">
        <w:rPr>
          <w:rFonts w:cstheme="minorHAnsi"/>
          <w:i/>
          <w:iCs/>
        </w:rPr>
        <w:t>18</w:t>
      </w:r>
      <w:r w:rsidRPr="00D36414">
        <w:rPr>
          <w:rFonts w:cstheme="minorHAnsi"/>
        </w:rPr>
        <w:t xml:space="preserve">, 421–433. </w:t>
      </w:r>
      <w:hyperlink r:id="rId110" w:history="1">
        <w:r w:rsidRPr="00D36414">
          <w:rPr>
            <w:rStyle w:val="Hyperlink"/>
            <w:rFonts w:cstheme="minorHAnsi"/>
          </w:rPr>
          <w:t>http://doi.org/10.1016/j.ecolind.2011.12.004</w:t>
        </w:r>
      </w:hyperlink>
      <w:r w:rsidRPr="00D36414">
        <w:rPr>
          <w:rFonts w:cstheme="minorHAnsi"/>
        </w:rPr>
        <w:t xml:space="preserve"> </w:t>
      </w:r>
    </w:p>
    <w:p w14:paraId="52A4DDA3"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Flint, C. G., Kunze, I., Muhar, A., Yoshida, Y., &amp; Penker, M. (2013). Exploring empirical typologies of human–nature relationships and linkages to the ecosystem services concept. </w:t>
      </w:r>
      <w:r w:rsidRPr="00D36414">
        <w:rPr>
          <w:rFonts w:cstheme="minorHAnsi"/>
          <w:i/>
          <w:iCs/>
        </w:rPr>
        <w:t>Landscape and Urban Planning</w:t>
      </w:r>
      <w:r w:rsidRPr="00D36414">
        <w:rPr>
          <w:rFonts w:cstheme="minorHAnsi"/>
        </w:rPr>
        <w:t xml:space="preserve">, </w:t>
      </w:r>
      <w:r w:rsidRPr="00D36414">
        <w:rPr>
          <w:rFonts w:cstheme="minorHAnsi"/>
          <w:i/>
          <w:iCs/>
        </w:rPr>
        <w:t>120</w:t>
      </w:r>
      <w:r w:rsidRPr="00D36414">
        <w:rPr>
          <w:rFonts w:cstheme="minorHAnsi"/>
        </w:rPr>
        <w:t xml:space="preserve">, 208–217. </w:t>
      </w:r>
      <w:hyperlink r:id="rId111" w:history="1">
        <w:r w:rsidRPr="00D36414">
          <w:rPr>
            <w:rStyle w:val="Hyperlink"/>
            <w:rFonts w:cstheme="minorHAnsi"/>
          </w:rPr>
          <w:t>http://doi.org/10.1016/j.landurbplan.2013.09.002</w:t>
        </w:r>
      </w:hyperlink>
      <w:r w:rsidRPr="00D36414">
        <w:rPr>
          <w:rFonts w:cstheme="minorHAnsi"/>
        </w:rPr>
        <w:t xml:space="preserve"> </w:t>
      </w:r>
    </w:p>
    <w:p w14:paraId="19D7A96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Fontaine, C. M., Dendoncker, N., De Vreese, R., Jacquemin, I., Marek, A., Van Herzele, A., Devillet, G., Mortelmans, D., &amp; François, L. (2014). Towards participatory integrated valuation and modelling of ecosystem services under land-use change. </w:t>
      </w:r>
      <w:r w:rsidRPr="00D36414">
        <w:rPr>
          <w:rFonts w:cstheme="minorHAnsi"/>
          <w:i/>
          <w:iCs/>
        </w:rPr>
        <w:t>Journal of Land Use Science</w:t>
      </w:r>
      <w:r w:rsidRPr="00D36414">
        <w:rPr>
          <w:rFonts w:cstheme="minorHAnsi"/>
        </w:rPr>
        <w:t xml:space="preserve">, </w:t>
      </w:r>
      <w:r w:rsidRPr="00D36414">
        <w:rPr>
          <w:rFonts w:cstheme="minorHAnsi"/>
          <w:i/>
          <w:iCs/>
        </w:rPr>
        <w:t>9</w:t>
      </w:r>
      <w:r w:rsidRPr="00D36414">
        <w:rPr>
          <w:rFonts w:cstheme="minorHAnsi"/>
        </w:rPr>
        <w:t xml:space="preserve">(3), 278–303. </w:t>
      </w:r>
      <w:hyperlink r:id="rId112" w:history="1">
        <w:r w:rsidRPr="00D36414">
          <w:rPr>
            <w:rStyle w:val="Hyperlink"/>
            <w:rFonts w:cstheme="minorHAnsi"/>
          </w:rPr>
          <w:t>http://doi.org/10.1080/1747423X.2013.786150</w:t>
        </w:r>
      </w:hyperlink>
      <w:r w:rsidRPr="00D36414">
        <w:rPr>
          <w:rFonts w:cstheme="minorHAnsi"/>
        </w:rPr>
        <w:t xml:space="preserve"> </w:t>
      </w:r>
    </w:p>
    <w:p w14:paraId="0189CF0D" w14:textId="1695A544"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FSBI AARI [ФГБУ «ААНИИ»]. (n.d.-a). База биоразнообразия [Biodiversity database]. Retrieved December 8, 2017, from </w:t>
      </w:r>
      <w:hyperlink r:id="rId113" w:history="1">
        <w:r w:rsidRPr="00D36414">
          <w:rPr>
            <w:rStyle w:val="Hyperlink"/>
            <w:rFonts w:cstheme="minorHAnsi"/>
          </w:rPr>
          <w:t>http://oopt.aari.ru/bio</w:t>
        </w:r>
      </w:hyperlink>
      <w:r w:rsidRPr="00D36414">
        <w:rPr>
          <w:rFonts w:cstheme="minorHAnsi"/>
        </w:rPr>
        <w:t xml:space="preserve"> </w:t>
      </w:r>
    </w:p>
    <w:p w14:paraId="1ED8CCEA"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FSBI AARI [ФГБУ «ААНИИ»]. (n.d.-b). Красные книги. Законодательство в сфере охраны животного и растительного мира [The red books. The legislation in the sphere of protection of flora and fauna]. Retrieved December 8, 2017, from </w:t>
      </w:r>
      <w:hyperlink r:id="rId114" w:history="1">
        <w:r w:rsidRPr="00D36414">
          <w:rPr>
            <w:rStyle w:val="Hyperlink"/>
            <w:rFonts w:cstheme="minorHAnsi"/>
          </w:rPr>
          <w:t>http://oopt.aari.ru/rbdata</w:t>
        </w:r>
      </w:hyperlink>
      <w:r w:rsidRPr="00D36414">
        <w:rPr>
          <w:rFonts w:cstheme="minorHAnsi"/>
        </w:rPr>
        <w:t xml:space="preserve"> </w:t>
      </w:r>
    </w:p>
    <w:p w14:paraId="7E39E068"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Gambaiani, D. D., Mayol, P., Isaac, S. J., &amp; Simmonds, M. P. (2009). Potential impacts of climate change and greenhouse gas emissions on Mediterranean marine ecosystems and cetaceans. </w:t>
      </w:r>
      <w:r w:rsidRPr="00D36414">
        <w:rPr>
          <w:rFonts w:cstheme="minorHAnsi"/>
          <w:i/>
          <w:iCs/>
        </w:rPr>
        <w:t>Journal of the Marine Biological Association of the United Kingdom</w:t>
      </w:r>
      <w:r w:rsidRPr="00D36414">
        <w:rPr>
          <w:rFonts w:cstheme="minorHAnsi"/>
        </w:rPr>
        <w:t xml:space="preserve">, </w:t>
      </w:r>
      <w:r w:rsidRPr="00D36414">
        <w:rPr>
          <w:rFonts w:cstheme="minorHAnsi"/>
          <w:i/>
          <w:iCs/>
        </w:rPr>
        <w:t>89</w:t>
      </w:r>
      <w:r w:rsidRPr="00D36414">
        <w:rPr>
          <w:rFonts w:cstheme="minorHAnsi"/>
        </w:rPr>
        <w:t xml:space="preserve">(1), 179-201. </w:t>
      </w:r>
      <w:hyperlink r:id="rId115" w:history="1">
        <w:r w:rsidRPr="00D36414">
          <w:rPr>
            <w:rStyle w:val="Hyperlink"/>
            <w:rFonts w:cstheme="minorHAnsi"/>
          </w:rPr>
          <w:t>http://doi.org/10.1017/S0025315408002476</w:t>
        </w:r>
      </w:hyperlink>
      <w:r w:rsidRPr="00D36414">
        <w:rPr>
          <w:rFonts w:cstheme="minorHAnsi"/>
        </w:rPr>
        <w:t xml:space="preserve"> </w:t>
      </w:r>
    </w:p>
    <w:p w14:paraId="0D62F25A"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Geptner, V. G., Chapskiy, K. K., Arseniev, V. A., &amp; Sokolov, V. E. [Гептнер, В. Г., Чапский, К. К., </w:t>
      </w:r>
      <w:r w:rsidRPr="00D36414">
        <w:rPr>
          <w:rFonts w:cstheme="minorHAnsi"/>
          <w:lang w:val="be-BY"/>
        </w:rPr>
        <w:t>Арсеньев, В.</w:t>
      </w:r>
      <w:r w:rsidRPr="00D36414">
        <w:rPr>
          <w:rFonts w:cstheme="minorHAnsi"/>
        </w:rPr>
        <w:t xml:space="preserve"> </w:t>
      </w:r>
      <w:r w:rsidRPr="00D36414">
        <w:rPr>
          <w:rFonts w:cstheme="minorHAnsi"/>
          <w:lang w:val="be-BY"/>
        </w:rPr>
        <w:t>А.,</w:t>
      </w:r>
      <w:r w:rsidRPr="00D36414">
        <w:rPr>
          <w:rFonts w:cstheme="minorHAnsi"/>
          <w:lang w:val="ru-RU"/>
        </w:rPr>
        <w:t xml:space="preserve"> </w:t>
      </w:r>
      <w:r w:rsidRPr="00D36414">
        <w:rPr>
          <w:rFonts w:cstheme="minorHAnsi"/>
        </w:rPr>
        <w:t xml:space="preserve">&amp; Соколов, В. E.]. (1976). </w:t>
      </w:r>
      <w:r w:rsidRPr="00D36414">
        <w:rPr>
          <w:rFonts w:cstheme="minorHAnsi"/>
          <w:i/>
          <w:iCs/>
        </w:rPr>
        <w:t>Млекопитающие Советского Союза. Том 2/3. Ластоногие и зубатые киты [Mammals of The Soviet Union. Volume 2/3. Pinnipeds and toothed whales]</w:t>
      </w:r>
      <w:r w:rsidRPr="00D36414">
        <w:rPr>
          <w:rFonts w:cstheme="minorHAnsi"/>
        </w:rPr>
        <w:t>.</w:t>
      </w:r>
    </w:p>
    <w:p w14:paraId="27F82C9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 xml:space="preserve">Gómez-baggethun, E., Martín-López, B., Barton, D., Braat, L., Kelemen, E., García-Llorente, M., Saarikoski, H., &amp; van den Bergh, J. (2014). </w:t>
      </w:r>
      <w:r w:rsidRPr="00D36414">
        <w:rPr>
          <w:rFonts w:cstheme="minorHAnsi"/>
          <w:i/>
          <w:iCs/>
        </w:rPr>
        <w:t>State-of-the-art report on integrated valuation of ecosystem services</w:t>
      </w:r>
      <w:r w:rsidRPr="00D36414">
        <w:rPr>
          <w:rFonts w:cstheme="minorHAnsi"/>
        </w:rPr>
        <w:t xml:space="preserve">. Retrieved from </w:t>
      </w:r>
      <w:hyperlink r:id="rId116" w:history="1">
        <w:r w:rsidRPr="00D36414">
          <w:rPr>
            <w:rStyle w:val="Hyperlink"/>
            <w:rFonts w:cstheme="minorHAnsi"/>
          </w:rPr>
          <w:t>http://www.openness-project.eu/sites/default/files/Deliverable%204%201_Integrated-Valuation-Of-Ecosystem-Services.pdf</w:t>
        </w:r>
      </w:hyperlink>
      <w:r w:rsidRPr="00D36414">
        <w:rPr>
          <w:rFonts w:cstheme="minorHAnsi"/>
        </w:rPr>
        <w:t xml:space="preserve"> </w:t>
      </w:r>
    </w:p>
    <w:p w14:paraId="76D3FBD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Government of Belarus [Правительство Беларуси]. (n.d.). </w:t>
      </w:r>
      <w:r w:rsidRPr="00D36414">
        <w:rPr>
          <w:rFonts w:cstheme="minorHAnsi"/>
          <w:i/>
        </w:rPr>
        <w:t xml:space="preserve">Environmental Bulletin for 2015 [Экологический бюллетень за 2015 год]. </w:t>
      </w:r>
      <w:r w:rsidRPr="00D36414">
        <w:rPr>
          <w:rFonts w:cstheme="minorHAnsi"/>
        </w:rPr>
        <w:t xml:space="preserve">Retrieved December 8, 2017, from </w:t>
      </w:r>
      <w:hyperlink r:id="rId117" w:history="1">
        <w:r w:rsidRPr="00D36414">
          <w:rPr>
            <w:rStyle w:val="Hyperlink"/>
            <w:rFonts w:cstheme="minorHAnsi"/>
          </w:rPr>
          <w:t>http://www.minpriroda.gov.by/ru/ecoza2015/</w:t>
        </w:r>
      </w:hyperlink>
      <w:r w:rsidRPr="00D36414">
        <w:rPr>
          <w:rFonts w:cstheme="minorHAnsi"/>
        </w:rPr>
        <w:t xml:space="preserve"> </w:t>
      </w:r>
    </w:p>
    <w:p w14:paraId="3D715686" w14:textId="69446685"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Government of Norway. (2012). </w:t>
      </w:r>
      <w:r w:rsidRPr="00D36414">
        <w:rPr>
          <w:rFonts w:cstheme="minorHAnsi"/>
          <w:i/>
          <w:iCs/>
        </w:rPr>
        <w:t>First update of the integrated management plan for the marine environment of the Barents Sea−Lofoten area</w:t>
      </w:r>
      <w:r w:rsidRPr="00D36414">
        <w:rPr>
          <w:rFonts w:cstheme="minorHAnsi"/>
        </w:rPr>
        <w:t xml:space="preserve">. Retrieved from </w:t>
      </w:r>
      <w:hyperlink r:id="rId118" w:history="1">
        <w:r w:rsidRPr="00D36414">
          <w:rPr>
            <w:rStyle w:val="Hyperlink"/>
            <w:rFonts w:cstheme="minorHAnsi"/>
          </w:rPr>
          <w:t>https://www.regjeringen.no/contentassets/db61759a16874cf28b2f074c9191bed8/en-gb/pdfs/stm201020110010000en_pdfs.pdf</w:t>
        </w:r>
      </w:hyperlink>
      <w:r w:rsidRPr="00D36414">
        <w:rPr>
          <w:rFonts w:cstheme="minorHAnsi"/>
        </w:rPr>
        <w:t xml:space="preserve"> </w:t>
      </w:r>
    </w:p>
    <w:p w14:paraId="4011306A"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Government of Turkey. (2014). </w:t>
      </w:r>
      <w:r w:rsidRPr="00D36414">
        <w:rPr>
          <w:rFonts w:cstheme="minorHAnsi"/>
          <w:i/>
          <w:iCs/>
        </w:rPr>
        <w:t>Fifth national report</w:t>
      </w:r>
      <w:r w:rsidRPr="00D36414">
        <w:rPr>
          <w:rFonts w:cstheme="minorHAnsi"/>
        </w:rPr>
        <w:t xml:space="preserve">. Retrieved from </w:t>
      </w:r>
      <w:hyperlink r:id="rId119" w:history="1">
        <w:r w:rsidRPr="00D36414">
          <w:rPr>
            <w:rStyle w:val="Hyperlink"/>
            <w:rFonts w:cstheme="minorHAnsi"/>
          </w:rPr>
          <w:t>https://www.cbd.int/reports/search</w:t>
        </w:r>
      </w:hyperlink>
      <w:r w:rsidRPr="00D36414">
        <w:rPr>
          <w:rFonts w:cstheme="minorHAnsi"/>
        </w:rPr>
        <w:t xml:space="preserve"> </w:t>
      </w:r>
    </w:p>
    <w:p w14:paraId="6E7B3543" w14:textId="675D9F4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Gramberger, M., Zellmer, K., Kok, K., &amp; Metzger, M. J. (2015). Stakeholder integrated research (STIR): a new approach tested in climate change adaptation research.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 201–214. </w:t>
      </w:r>
      <w:hyperlink r:id="rId120" w:history="1">
        <w:r w:rsidRPr="00D36414">
          <w:rPr>
            <w:rStyle w:val="Hyperlink"/>
            <w:rFonts w:cstheme="minorHAnsi"/>
          </w:rPr>
          <w:t>http://doi.org/10.1007/s10584-014-1225-x</w:t>
        </w:r>
      </w:hyperlink>
      <w:r w:rsidRPr="00D36414">
        <w:rPr>
          <w:rFonts w:cstheme="minorHAnsi"/>
        </w:rPr>
        <w:t xml:space="preserve"> </w:t>
      </w:r>
    </w:p>
    <w:p w14:paraId="07B7349E" w14:textId="77777777" w:rsidR="009A3B9E" w:rsidRPr="00D36414" w:rsidRDefault="009A3B9E" w:rsidP="009A3B9E">
      <w:pPr>
        <w:widowControl w:val="0"/>
        <w:autoSpaceDE w:val="0"/>
        <w:autoSpaceDN w:val="0"/>
        <w:adjustRightInd w:val="0"/>
        <w:spacing w:before="120"/>
        <w:ind w:left="482" w:hanging="482"/>
        <w:rPr>
          <w:rFonts w:cstheme="minorHAnsi"/>
          <w:lang w:val="ru-RU"/>
        </w:rPr>
      </w:pPr>
      <w:r w:rsidRPr="00D36414">
        <w:rPr>
          <w:rFonts w:eastAsia="Calibri" w:cstheme="minorHAnsi"/>
          <w:lang w:eastAsia="en-GB"/>
        </w:rPr>
        <w:t>Gvozdeckii</w:t>
      </w:r>
      <w:r w:rsidRPr="00D36414">
        <w:rPr>
          <w:rFonts w:eastAsia="Calibri" w:cstheme="minorHAnsi"/>
          <w:lang w:val="ru-RU" w:eastAsia="en-GB"/>
        </w:rPr>
        <w:t xml:space="preserve">, </w:t>
      </w:r>
      <w:r w:rsidRPr="00D36414">
        <w:rPr>
          <w:rFonts w:eastAsia="Calibri" w:cstheme="minorHAnsi"/>
          <w:lang w:eastAsia="en-GB"/>
        </w:rPr>
        <w:t>N</w:t>
      </w:r>
      <w:r w:rsidRPr="00D36414">
        <w:rPr>
          <w:rFonts w:eastAsia="Calibri" w:cstheme="minorHAnsi"/>
          <w:lang w:val="ru-RU" w:eastAsia="en-GB"/>
        </w:rPr>
        <w:t>.</w:t>
      </w:r>
      <w:r w:rsidRPr="00D36414">
        <w:rPr>
          <w:rFonts w:eastAsia="Calibri" w:cstheme="minorHAnsi"/>
          <w:lang w:eastAsia="en-GB"/>
        </w:rPr>
        <w:t xml:space="preserve"> A</w:t>
      </w:r>
      <w:r w:rsidRPr="00D36414">
        <w:rPr>
          <w:rFonts w:eastAsia="Calibri" w:cstheme="minorHAnsi"/>
          <w:lang w:val="ru-RU" w:eastAsia="en-GB"/>
        </w:rPr>
        <w:t xml:space="preserve">. &amp; </w:t>
      </w:r>
      <w:r w:rsidRPr="00D36414">
        <w:rPr>
          <w:rFonts w:eastAsia="Calibri" w:cstheme="minorHAnsi"/>
          <w:lang w:eastAsia="en-GB"/>
        </w:rPr>
        <w:t>Mikhailov</w:t>
      </w:r>
      <w:r w:rsidRPr="00D36414">
        <w:rPr>
          <w:rFonts w:eastAsia="Calibri" w:cstheme="minorHAnsi"/>
          <w:lang w:val="ru-RU" w:eastAsia="en-GB"/>
        </w:rPr>
        <w:t xml:space="preserve">, </w:t>
      </w:r>
      <w:r w:rsidRPr="00D36414">
        <w:rPr>
          <w:rFonts w:eastAsia="Calibri" w:cstheme="minorHAnsi"/>
          <w:lang w:eastAsia="en-GB"/>
        </w:rPr>
        <w:t>N</w:t>
      </w:r>
      <w:r w:rsidRPr="00D36414">
        <w:rPr>
          <w:rFonts w:eastAsia="Calibri" w:cstheme="minorHAnsi"/>
          <w:lang w:val="ru-RU" w:eastAsia="en-GB"/>
        </w:rPr>
        <w:t>.</w:t>
      </w:r>
      <w:r w:rsidRPr="00D36414">
        <w:rPr>
          <w:rFonts w:eastAsia="Calibri" w:cstheme="minorHAnsi"/>
          <w:lang w:eastAsia="en-GB"/>
        </w:rPr>
        <w:t xml:space="preserve"> I</w:t>
      </w:r>
      <w:r w:rsidRPr="00D36414">
        <w:rPr>
          <w:rFonts w:eastAsia="Calibri" w:cstheme="minorHAnsi"/>
          <w:lang w:val="ru-RU" w:eastAsia="en-GB"/>
        </w:rPr>
        <w:t>. [Гвоздецкий, Н.</w:t>
      </w:r>
      <w:r w:rsidRPr="00D36414">
        <w:rPr>
          <w:rFonts w:eastAsia="Calibri" w:cstheme="minorHAnsi"/>
          <w:lang w:eastAsia="en-GB"/>
        </w:rPr>
        <w:t xml:space="preserve"> </w:t>
      </w:r>
      <w:r w:rsidRPr="00D36414">
        <w:rPr>
          <w:rFonts w:eastAsia="Calibri" w:cstheme="minorHAnsi"/>
          <w:lang w:val="ru-RU" w:eastAsia="en-GB"/>
        </w:rPr>
        <w:t>А.</w:t>
      </w:r>
      <w:r w:rsidRPr="00D36414">
        <w:rPr>
          <w:rFonts w:eastAsia="Calibri" w:cstheme="minorHAnsi"/>
          <w:lang w:eastAsia="en-GB"/>
        </w:rPr>
        <w:t>,</w:t>
      </w:r>
      <w:r w:rsidRPr="00D36414">
        <w:rPr>
          <w:rFonts w:eastAsia="Calibri" w:cstheme="minorHAnsi"/>
          <w:lang w:val="ru-RU" w:eastAsia="en-GB"/>
        </w:rPr>
        <w:t xml:space="preserve"> &amp; Михайлов, Н.</w:t>
      </w:r>
      <w:r w:rsidRPr="00D36414">
        <w:rPr>
          <w:rFonts w:eastAsia="Calibri" w:cstheme="minorHAnsi"/>
          <w:lang w:eastAsia="en-GB"/>
        </w:rPr>
        <w:t xml:space="preserve"> </w:t>
      </w:r>
      <w:r w:rsidRPr="00D36414">
        <w:rPr>
          <w:rFonts w:eastAsia="Calibri" w:cstheme="minorHAnsi"/>
          <w:lang w:val="ru-RU" w:eastAsia="en-GB"/>
        </w:rPr>
        <w:t>И.]</w:t>
      </w:r>
      <w:r w:rsidRPr="00D36414">
        <w:rPr>
          <w:rFonts w:eastAsia="Calibri" w:cstheme="minorHAnsi"/>
          <w:lang w:eastAsia="en-GB"/>
        </w:rPr>
        <w:t>.</w:t>
      </w:r>
      <w:r w:rsidRPr="00D36414">
        <w:rPr>
          <w:rFonts w:eastAsia="Calibri" w:cstheme="minorHAnsi"/>
          <w:lang w:val="ru-RU" w:eastAsia="en-GB"/>
        </w:rPr>
        <w:t xml:space="preserve"> (1978). </w:t>
      </w:r>
      <w:r w:rsidRPr="00D36414">
        <w:rPr>
          <w:rFonts w:cstheme="minorHAnsi"/>
          <w:lang w:val="ru-RU"/>
        </w:rPr>
        <w:t>Физическая география СССР, Азиатская часть [</w:t>
      </w:r>
      <w:r w:rsidRPr="00D36414">
        <w:rPr>
          <w:rFonts w:cstheme="minorHAnsi"/>
        </w:rPr>
        <w:t>Physical</w:t>
      </w:r>
      <w:r w:rsidRPr="00D36414">
        <w:rPr>
          <w:rFonts w:cstheme="minorHAnsi"/>
          <w:lang w:val="ru-RU"/>
        </w:rPr>
        <w:t xml:space="preserve"> </w:t>
      </w:r>
      <w:r w:rsidRPr="00D36414">
        <w:rPr>
          <w:rFonts w:cstheme="minorHAnsi"/>
        </w:rPr>
        <w:t>Geography</w:t>
      </w:r>
      <w:r w:rsidRPr="00D36414">
        <w:rPr>
          <w:rFonts w:cstheme="minorHAnsi"/>
          <w:lang w:val="ru-RU"/>
        </w:rPr>
        <w:t xml:space="preserve"> </w:t>
      </w:r>
      <w:r w:rsidRPr="00D36414">
        <w:rPr>
          <w:rFonts w:cstheme="minorHAnsi"/>
        </w:rPr>
        <w:t>of</w:t>
      </w:r>
      <w:r w:rsidRPr="00D36414">
        <w:rPr>
          <w:rFonts w:cstheme="minorHAnsi"/>
          <w:lang w:val="ru-RU"/>
        </w:rPr>
        <w:t xml:space="preserve"> </w:t>
      </w:r>
      <w:r w:rsidRPr="00D36414">
        <w:rPr>
          <w:rFonts w:cstheme="minorHAnsi"/>
        </w:rPr>
        <w:t>USSR</w:t>
      </w:r>
      <w:r w:rsidRPr="00D36414">
        <w:rPr>
          <w:rFonts w:cstheme="minorHAnsi"/>
          <w:lang w:val="ru-RU"/>
        </w:rPr>
        <w:t xml:space="preserve">, </w:t>
      </w:r>
      <w:r w:rsidRPr="00D36414">
        <w:rPr>
          <w:rFonts w:cstheme="minorHAnsi"/>
        </w:rPr>
        <w:t>the</w:t>
      </w:r>
      <w:r w:rsidRPr="00D36414">
        <w:rPr>
          <w:rFonts w:cstheme="minorHAnsi"/>
          <w:lang w:val="ru-RU"/>
        </w:rPr>
        <w:t xml:space="preserve"> </w:t>
      </w:r>
      <w:r w:rsidRPr="00D36414">
        <w:rPr>
          <w:rFonts w:cstheme="minorHAnsi"/>
        </w:rPr>
        <w:t>Asian</w:t>
      </w:r>
      <w:r w:rsidRPr="00D36414">
        <w:rPr>
          <w:rFonts w:cstheme="minorHAnsi"/>
          <w:lang w:val="ru-RU"/>
        </w:rPr>
        <w:t xml:space="preserve"> </w:t>
      </w:r>
      <w:r w:rsidRPr="00D36414">
        <w:rPr>
          <w:rFonts w:cstheme="minorHAnsi"/>
        </w:rPr>
        <w:t>Part</w:t>
      </w:r>
      <w:r w:rsidRPr="00D36414">
        <w:rPr>
          <w:rFonts w:cstheme="minorHAnsi"/>
          <w:lang w:val="ru-RU"/>
        </w:rPr>
        <w:t>].</w:t>
      </w:r>
    </w:p>
    <w:p w14:paraId="1A6A4CD2" w14:textId="4A743D84" w:rsidR="009A3B9E" w:rsidRPr="00D36414" w:rsidRDefault="009A3B9E" w:rsidP="009A3B9E">
      <w:pPr>
        <w:widowControl w:val="0"/>
        <w:autoSpaceDE w:val="0"/>
        <w:autoSpaceDN w:val="0"/>
        <w:adjustRightInd w:val="0"/>
        <w:spacing w:before="120"/>
        <w:ind w:left="482" w:hanging="482"/>
        <w:rPr>
          <w:rFonts w:cstheme="minorHAnsi"/>
        </w:rPr>
      </w:pPr>
      <w:r w:rsidRPr="00D36414">
        <w:rPr>
          <w:rFonts w:cstheme="minorHAnsi"/>
        </w:rPr>
        <w:t xml:space="preserve">Hansen, M. C., Potapov, P. V., Moore, R., Hancher, M., Turubanova, S. A., Tyukavina, A., Thau, D., Stehman, S. V., Goetz, S. J., Loveland, T. R., Kommareddy, A., Egorov, A., Chini, L., Justice, C. O., Townshend, J. R. G. (2013). High-resolution global maps of 21st-century forest cover change. </w:t>
      </w:r>
      <w:r w:rsidRPr="00D36414">
        <w:rPr>
          <w:rFonts w:cstheme="minorHAnsi"/>
          <w:i/>
          <w:iCs/>
        </w:rPr>
        <w:t>Science</w:t>
      </w:r>
      <w:r w:rsidRPr="00D36414">
        <w:rPr>
          <w:rFonts w:cstheme="minorHAnsi"/>
        </w:rPr>
        <w:t xml:space="preserve">, </w:t>
      </w:r>
      <w:r w:rsidRPr="00D36414">
        <w:rPr>
          <w:rFonts w:cstheme="minorHAnsi"/>
          <w:i/>
          <w:iCs/>
        </w:rPr>
        <w:t>342</w:t>
      </w:r>
      <w:r w:rsidRPr="00D36414">
        <w:rPr>
          <w:rFonts w:cstheme="minorHAnsi"/>
        </w:rPr>
        <w:t xml:space="preserve">(6160), 850–853. </w:t>
      </w:r>
      <w:hyperlink r:id="rId121" w:history="1">
        <w:r w:rsidRPr="00D36414">
          <w:rPr>
            <w:rStyle w:val="Hyperlink"/>
            <w:rFonts w:cstheme="minorHAnsi"/>
          </w:rPr>
          <w:t>http://doi.org/10.1126/science.1244693</w:t>
        </w:r>
      </w:hyperlink>
      <w:r w:rsidRPr="00D36414">
        <w:rPr>
          <w:rFonts w:cstheme="minorHAnsi"/>
        </w:rPr>
        <w:t xml:space="preserve"> </w:t>
      </w:r>
    </w:p>
    <w:p w14:paraId="7B11C956" w14:textId="2CEA506B"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arrison, P. A., Dunford, R. W., Holman, I. P., &amp; Rounsevell, M. D. A. (2016). Climate change impact modelling needs to include cross-sectoral interactions. </w:t>
      </w:r>
      <w:r w:rsidRPr="00D36414">
        <w:rPr>
          <w:rFonts w:cstheme="minorHAnsi"/>
          <w:i/>
          <w:iCs/>
        </w:rPr>
        <w:t>Nature Climate Change</w:t>
      </w:r>
      <w:r w:rsidRPr="00D36414">
        <w:rPr>
          <w:rFonts w:cstheme="minorHAnsi"/>
        </w:rPr>
        <w:t xml:space="preserve">, </w:t>
      </w:r>
      <w:r w:rsidRPr="00D36414">
        <w:rPr>
          <w:rFonts w:cstheme="minorHAnsi"/>
          <w:i/>
          <w:iCs/>
        </w:rPr>
        <w:t>6</w:t>
      </w:r>
      <w:r w:rsidRPr="00D36414">
        <w:rPr>
          <w:rFonts w:cstheme="minorHAnsi"/>
          <w:i/>
        </w:rPr>
        <w:t>,</w:t>
      </w:r>
      <w:r w:rsidRPr="00D36414">
        <w:rPr>
          <w:rFonts w:cstheme="minorHAnsi"/>
        </w:rPr>
        <w:t xml:space="preserve"> 885-890. </w:t>
      </w:r>
      <w:hyperlink r:id="rId122" w:history="1">
        <w:r w:rsidRPr="00D36414">
          <w:rPr>
            <w:rStyle w:val="Hyperlink"/>
            <w:rFonts w:cstheme="minorHAnsi"/>
          </w:rPr>
          <w:t>http://doi.org/10.1038/nclimate3039</w:t>
        </w:r>
      </w:hyperlink>
      <w:r w:rsidRPr="00D36414">
        <w:rPr>
          <w:rFonts w:cstheme="minorHAnsi"/>
        </w:rPr>
        <w:t xml:space="preserve"> </w:t>
      </w:r>
    </w:p>
    <w:p w14:paraId="7465D928" w14:textId="5B428669" w:rsidR="009A3B9E" w:rsidRPr="00D36414" w:rsidRDefault="009A3B9E" w:rsidP="009A3B9E">
      <w:pPr>
        <w:widowControl w:val="0"/>
        <w:autoSpaceDE w:val="0"/>
        <w:autoSpaceDN w:val="0"/>
        <w:adjustRightInd w:val="0"/>
        <w:spacing w:before="120"/>
        <w:ind w:left="480" w:hanging="480"/>
        <w:rPr>
          <w:rFonts w:cstheme="minorHAnsi"/>
          <w:lang w:val="es-ES"/>
        </w:rPr>
      </w:pPr>
      <w:r w:rsidRPr="00D36414">
        <w:rPr>
          <w:rFonts w:cstheme="minorHAnsi"/>
        </w:rPr>
        <w:t xml:space="preserve">Hector, A., &amp; Bagchi, R. (2007). Biodiversity and ecosystem multifunctionality. </w:t>
      </w:r>
      <w:r w:rsidRPr="00D36414">
        <w:rPr>
          <w:rFonts w:cstheme="minorHAnsi"/>
          <w:i/>
          <w:iCs/>
        </w:rPr>
        <w:t>Nature</w:t>
      </w:r>
      <w:r w:rsidRPr="00D36414">
        <w:rPr>
          <w:rFonts w:cstheme="minorHAnsi"/>
        </w:rPr>
        <w:t xml:space="preserve">, </w:t>
      </w:r>
      <w:r w:rsidRPr="00D36414">
        <w:rPr>
          <w:rFonts w:cstheme="minorHAnsi"/>
          <w:i/>
          <w:iCs/>
        </w:rPr>
        <w:t>448</w:t>
      </w:r>
      <w:r w:rsidRPr="00D36414">
        <w:rPr>
          <w:rFonts w:cstheme="minorHAnsi"/>
        </w:rPr>
        <w:t xml:space="preserve">(7150), 188–190. </w:t>
      </w:r>
      <w:hyperlink r:id="rId123" w:history="1">
        <w:r w:rsidRPr="00D36414">
          <w:rPr>
            <w:rStyle w:val="Hyperlink"/>
            <w:rFonts w:cstheme="minorHAnsi"/>
            <w:lang w:val="es-ES"/>
          </w:rPr>
          <w:t>http://dx.doi.org/10.1038/nature05947</w:t>
        </w:r>
      </w:hyperlink>
      <w:r w:rsidRPr="00D36414">
        <w:rPr>
          <w:rFonts w:cstheme="minorHAnsi"/>
          <w:lang w:val="es-ES"/>
        </w:rPr>
        <w:t xml:space="preserve"> </w:t>
      </w:r>
    </w:p>
    <w:p w14:paraId="0248C98C" w14:textId="1AE5D004"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lang w:val="es-ES"/>
        </w:rPr>
        <w:t xml:space="preserve">Hein, L., van Koppen, K., de Groot, R. S., &amp; van Ierland, E. C. (2006). </w:t>
      </w:r>
      <w:r w:rsidRPr="00D36414">
        <w:rPr>
          <w:rFonts w:cstheme="minorHAnsi"/>
        </w:rPr>
        <w:t xml:space="preserve">Spatial scales, stakeholders and the valuation of ecosystem services. </w:t>
      </w:r>
      <w:r w:rsidRPr="00D36414">
        <w:rPr>
          <w:rFonts w:cstheme="minorHAnsi"/>
          <w:i/>
          <w:iCs/>
        </w:rPr>
        <w:t>Ecological Economics</w:t>
      </w:r>
      <w:r w:rsidRPr="00D36414">
        <w:rPr>
          <w:rFonts w:cstheme="minorHAnsi"/>
        </w:rPr>
        <w:t xml:space="preserve">, </w:t>
      </w:r>
      <w:r w:rsidRPr="00D36414">
        <w:rPr>
          <w:rFonts w:cstheme="minorHAnsi"/>
          <w:i/>
          <w:iCs/>
        </w:rPr>
        <w:t>57</w:t>
      </w:r>
      <w:r w:rsidRPr="00D36414">
        <w:rPr>
          <w:rFonts w:cstheme="minorHAnsi"/>
        </w:rPr>
        <w:t xml:space="preserve">(2), 209–228. </w:t>
      </w:r>
      <w:hyperlink r:id="rId124" w:history="1">
        <w:r w:rsidRPr="00D36414">
          <w:rPr>
            <w:rStyle w:val="Hyperlink"/>
            <w:rFonts w:cstheme="minorHAnsi"/>
          </w:rPr>
          <w:t>http://doi.org/10.1016/j.ecolecon.2005.04.005</w:t>
        </w:r>
      </w:hyperlink>
      <w:r w:rsidRPr="00D36414">
        <w:rPr>
          <w:rFonts w:cstheme="minorHAnsi"/>
        </w:rPr>
        <w:t xml:space="preserve"> </w:t>
      </w:r>
    </w:p>
    <w:p w14:paraId="3D68B6A2" w14:textId="2D438CFC"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ein, T., Schwarz, U., Habersack, H., Nichersu, I., Preiner, S., Willby, N., &amp; Weigelhofer, G. (2016). Current status and restoration options for floodplains along the Danube River. </w:t>
      </w:r>
      <w:r w:rsidRPr="00D36414">
        <w:rPr>
          <w:rFonts w:cstheme="minorHAnsi"/>
          <w:i/>
          <w:iCs/>
        </w:rPr>
        <w:t>Science of the Total Environment</w:t>
      </w:r>
      <w:r w:rsidRPr="00D36414">
        <w:rPr>
          <w:rFonts w:cstheme="minorHAnsi"/>
        </w:rPr>
        <w:t xml:space="preserve">, </w:t>
      </w:r>
      <w:r w:rsidRPr="00D36414">
        <w:rPr>
          <w:rFonts w:cstheme="minorHAnsi"/>
          <w:i/>
          <w:iCs/>
        </w:rPr>
        <w:t>543</w:t>
      </w:r>
      <w:r w:rsidRPr="00D36414">
        <w:rPr>
          <w:rFonts w:cstheme="minorHAnsi"/>
        </w:rPr>
        <w:t xml:space="preserve">, 778–790. </w:t>
      </w:r>
      <w:hyperlink r:id="rId125" w:history="1">
        <w:r w:rsidRPr="00D36414">
          <w:rPr>
            <w:rStyle w:val="Hyperlink"/>
            <w:rFonts w:cstheme="minorHAnsi"/>
          </w:rPr>
          <w:t>http://doi.org/10.1016/j.scitotenv.2015.09.073</w:t>
        </w:r>
      </w:hyperlink>
      <w:r w:rsidRPr="00D36414">
        <w:rPr>
          <w:rFonts w:cstheme="minorHAnsi"/>
        </w:rPr>
        <w:t xml:space="preserve"> </w:t>
      </w:r>
    </w:p>
    <w:p w14:paraId="75333639"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ELCOM. (2017). </w:t>
      </w:r>
      <w:r w:rsidRPr="00D36414">
        <w:rPr>
          <w:rFonts w:cstheme="minorHAnsi"/>
          <w:i/>
        </w:rPr>
        <w:t xml:space="preserve">Baltic Marine Environment Protection Commission – Helsinki Commission. </w:t>
      </w:r>
      <w:r w:rsidRPr="00D36414">
        <w:rPr>
          <w:rFonts w:cstheme="minorHAnsi"/>
        </w:rPr>
        <w:t xml:space="preserve">Retrieved December 6, 2017, from </w:t>
      </w:r>
      <w:hyperlink r:id="rId126" w:history="1">
        <w:r w:rsidRPr="00D36414">
          <w:rPr>
            <w:rStyle w:val="Hyperlink"/>
            <w:rFonts w:cstheme="minorHAnsi"/>
          </w:rPr>
          <w:t>http://www.helcom.fi/about-us</w:t>
        </w:r>
      </w:hyperlink>
      <w:r w:rsidRPr="00D36414">
        <w:rPr>
          <w:rFonts w:cstheme="minorHAnsi"/>
        </w:rPr>
        <w:t xml:space="preserve"> </w:t>
      </w:r>
    </w:p>
    <w:p w14:paraId="48B4239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erbarium of CBG NASB MSKH [Гербарий ЦБС НАН Беларуси MSKH]. (n.d.). Растения Беларуси [Plants of Belarus]. Retrieved December 8, 2017, from </w:t>
      </w:r>
      <w:hyperlink r:id="rId127" w:history="1">
        <w:r w:rsidRPr="00D36414">
          <w:rPr>
            <w:rStyle w:val="Hyperlink"/>
            <w:rFonts w:cstheme="minorHAnsi"/>
          </w:rPr>
          <w:t>http://hbc.bas-net.by/plantae/</w:t>
        </w:r>
      </w:hyperlink>
      <w:r w:rsidRPr="00D36414">
        <w:rPr>
          <w:rFonts w:cstheme="minorHAnsi"/>
        </w:rPr>
        <w:t xml:space="preserve"> </w:t>
      </w:r>
    </w:p>
    <w:p w14:paraId="41C62D80" w14:textId="71DA905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ernández-Morcillo, M., Hoberg, J., Oteros-Rozas, E., Plieninger, T., Gómez-Baggethun, E., &amp; Reyes-García, V. (2014). Traditional ecological knowledge in Europe: Status quo and insights for the environmental policy agenda. </w:t>
      </w:r>
      <w:r w:rsidRPr="00D36414">
        <w:rPr>
          <w:rFonts w:cstheme="minorHAnsi"/>
          <w:i/>
          <w:iCs/>
        </w:rPr>
        <w:t>Environment: Science and Policy for Sustainable Development</w:t>
      </w:r>
      <w:r w:rsidRPr="00D36414">
        <w:rPr>
          <w:rFonts w:cstheme="minorHAnsi"/>
        </w:rPr>
        <w:t xml:space="preserve">, </w:t>
      </w:r>
      <w:r w:rsidRPr="00D36414">
        <w:rPr>
          <w:rFonts w:cstheme="minorHAnsi"/>
          <w:i/>
          <w:iCs/>
        </w:rPr>
        <w:t>56</w:t>
      </w:r>
      <w:r w:rsidRPr="00D36414">
        <w:rPr>
          <w:rFonts w:cstheme="minorHAnsi"/>
        </w:rPr>
        <w:t xml:space="preserve">(1), 3–17. </w:t>
      </w:r>
      <w:hyperlink r:id="rId128" w:history="1">
        <w:r w:rsidRPr="00D36414">
          <w:rPr>
            <w:rStyle w:val="Hyperlink"/>
            <w:rFonts w:cstheme="minorHAnsi"/>
          </w:rPr>
          <w:t>http://doi.org/10.1080/00139157.2014.861673</w:t>
        </w:r>
      </w:hyperlink>
      <w:r w:rsidRPr="00D36414">
        <w:rPr>
          <w:rFonts w:cstheme="minorHAnsi"/>
        </w:rPr>
        <w:t xml:space="preserve"> </w:t>
      </w:r>
    </w:p>
    <w:p w14:paraId="6ACC5293" w14:textId="52DC6A0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 xml:space="preserve">Hof, C., Brändle, M., &amp; Brandl, R. (2008). Latitudinal variation of diversity in European freshwater animals is not concordant across habitat types. </w:t>
      </w:r>
      <w:r w:rsidRPr="00D36414">
        <w:rPr>
          <w:rFonts w:cstheme="minorHAnsi"/>
          <w:i/>
          <w:iCs/>
        </w:rPr>
        <w:t>Global Ecology and Biogeography</w:t>
      </w:r>
      <w:r w:rsidRPr="00D36414">
        <w:rPr>
          <w:rFonts w:cstheme="minorHAnsi"/>
        </w:rPr>
        <w:t xml:space="preserve">, </w:t>
      </w:r>
      <w:r w:rsidRPr="00D36414">
        <w:rPr>
          <w:rFonts w:cstheme="minorHAnsi"/>
          <w:i/>
          <w:iCs/>
        </w:rPr>
        <w:t>17</w:t>
      </w:r>
      <w:r w:rsidRPr="00D36414">
        <w:rPr>
          <w:rFonts w:cstheme="minorHAnsi"/>
        </w:rPr>
        <w:t xml:space="preserve">(4), 539–546. </w:t>
      </w:r>
      <w:hyperlink r:id="rId129" w:history="1">
        <w:r w:rsidRPr="00D36414">
          <w:rPr>
            <w:rStyle w:val="Hyperlink"/>
            <w:rFonts w:cstheme="minorHAnsi"/>
          </w:rPr>
          <w:t>http://doi.org/10.1111/j.1466-8238.2008.00394.x</w:t>
        </w:r>
      </w:hyperlink>
      <w:r w:rsidRPr="00D36414">
        <w:rPr>
          <w:rFonts w:cstheme="minorHAnsi"/>
        </w:rPr>
        <w:t xml:space="preserve"> </w:t>
      </w:r>
    </w:p>
    <w:p w14:paraId="3B88D1C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ostert, P., </w:t>
      </w:r>
      <w:r w:rsidRPr="00D36414">
        <w:rPr>
          <w:rFonts w:cstheme="minorHAnsi"/>
          <w:lang w:val="pt-PT"/>
        </w:rPr>
        <w:t xml:space="preserve">Kuemmerle, T., </w:t>
      </w:r>
      <w:r w:rsidRPr="00D36414">
        <w:rPr>
          <w:rFonts w:cstheme="minorHAnsi"/>
        </w:rPr>
        <w:t>Prishchepov, A.</w:t>
      </w:r>
      <w:r w:rsidRPr="00D36414">
        <w:rPr>
          <w:rFonts w:cstheme="minorHAnsi"/>
          <w:lang w:val="pt-PT"/>
        </w:rPr>
        <w:t xml:space="preserve">, </w:t>
      </w:r>
      <w:r w:rsidRPr="00D36414">
        <w:rPr>
          <w:rFonts w:cstheme="minorHAnsi"/>
        </w:rPr>
        <w:t>Sieber, A.</w:t>
      </w:r>
      <w:r w:rsidRPr="00D36414">
        <w:rPr>
          <w:rFonts w:cstheme="minorHAnsi"/>
          <w:lang w:val="pt-PT"/>
        </w:rPr>
        <w:t xml:space="preserve">, </w:t>
      </w:r>
      <w:r w:rsidRPr="00D36414">
        <w:rPr>
          <w:rFonts w:cstheme="minorHAnsi"/>
        </w:rPr>
        <w:t>Lambin, E. F.</w:t>
      </w:r>
      <w:r w:rsidRPr="00D36414">
        <w:rPr>
          <w:rFonts w:cstheme="minorHAnsi"/>
          <w:lang w:val="pt-PT"/>
        </w:rPr>
        <w:t xml:space="preserve">, &amp; </w:t>
      </w:r>
      <w:r w:rsidRPr="00D36414">
        <w:rPr>
          <w:rFonts w:cstheme="minorHAnsi"/>
        </w:rPr>
        <w:t xml:space="preserve">Radeloff, V. C. (2011). Rapid land use change after socio-economic disturbances: the collapse of the Soviet Union versus Chernobyl. </w:t>
      </w:r>
      <w:r w:rsidRPr="00D36414">
        <w:rPr>
          <w:rFonts w:cstheme="minorHAnsi"/>
          <w:i/>
        </w:rPr>
        <w:t>Environmental Research Letters, 6</w:t>
      </w:r>
      <w:r w:rsidRPr="00D36414">
        <w:rPr>
          <w:rFonts w:cstheme="minorHAnsi"/>
        </w:rPr>
        <w:t xml:space="preserve">(4), 045201. </w:t>
      </w:r>
      <w:hyperlink r:id="rId130" w:history="1">
        <w:r w:rsidRPr="00D36414">
          <w:rPr>
            <w:rStyle w:val="Hyperlink"/>
            <w:rFonts w:cstheme="minorHAnsi"/>
          </w:rPr>
          <w:t>http://doi.org/10.1088/1748-9326/6/4/045201</w:t>
        </w:r>
      </w:hyperlink>
      <w:r w:rsidRPr="00D36414">
        <w:rPr>
          <w:rFonts w:cstheme="minorHAnsi"/>
        </w:rPr>
        <w:t xml:space="preserve"> </w:t>
      </w:r>
    </w:p>
    <w:p w14:paraId="0AE3B8CD" w14:textId="5EE01A4C"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ulme, P. E. (2009). Trade, transport and trouble: Managing invasive species pathways in an era of globalization. </w:t>
      </w:r>
      <w:r w:rsidRPr="00D36414">
        <w:rPr>
          <w:rFonts w:cstheme="minorHAnsi"/>
          <w:i/>
          <w:iCs/>
        </w:rPr>
        <w:t>Journal of Applied Ecology</w:t>
      </w:r>
      <w:r w:rsidRPr="00D36414">
        <w:rPr>
          <w:rFonts w:cstheme="minorHAnsi"/>
        </w:rPr>
        <w:t xml:space="preserve">, </w:t>
      </w:r>
      <w:r w:rsidRPr="00D36414">
        <w:rPr>
          <w:rFonts w:cstheme="minorHAnsi"/>
          <w:i/>
          <w:iCs/>
        </w:rPr>
        <w:t>46</w:t>
      </w:r>
      <w:r w:rsidRPr="00D36414">
        <w:rPr>
          <w:rFonts w:cstheme="minorHAnsi"/>
        </w:rPr>
        <w:t xml:space="preserve">(1), 10–18. </w:t>
      </w:r>
      <w:hyperlink r:id="rId131" w:history="1">
        <w:r w:rsidRPr="00D36414">
          <w:rPr>
            <w:rStyle w:val="Hyperlink"/>
            <w:rFonts w:cstheme="minorHAnsi"/>
          </w:rPr>
          <w:t>http://doi.org/10.1111/j.1365-2664.2008.01600.x</w:t>
        </w:r>
      </w:hyperlink>
      <w:r w:rsidRPr="00D36414">
        <w:rPr>
          <w:rFonts w:cstheme="minorHAnsi"/>
        </w:rPr>
        <w:t xml:space="preserve"> </w:t>
      </w:r>
    </w:p>
    <w:p w14:paraId="5D354239"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unt, G. L., Katō, H., &amp; McKinnell, S. M. (2000). </w:t>
      </w:r>
      <w:r w:rsidRPr="00D36414">
        <w:rPr>
          <w:rFonts w:cstheme="minorHAnsi"/>
          <w:i/>
          <w:iCs/>
        </w:rPr>
        <w:t>PICES Scientific Report No. 14: Predation by marine birds and mammals in the subarctic North Pacific Ocean</w:t>
      </w:r>
      <w:r w:rsidRPr="00D36414">
        <w:rPr>
          <w:rFonts w:cstheme="minorHAnsi"/>
        </w:rPr>
        <w:t xml:space="preserve">. </w:t>
      </w:r>
    </w:p>
    <w:p w14:paraId="5F3A75EC" w14:textId="5604044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Huntington, H. P., Brown-Schwalenberg, P. K., Frost, K. J., Fernandez-Gimenez, M. E., Norton, D. W., &amp; Rosenberg, D. H. (2002). Observations on the workshop as a means of improving communication between holders of traditional and scientific knowledge. </w:t>
      </w:r>
      <w:r w:rsidRPr="00D36414">
        <w:rPr>
          <w:rFonts w:cstheme="minorHAnsi"/>
          <w:i/>
          <w:iCs/>
        </w:rPr>
        <w:t>Environmental Management</w:t>
      </w:r>
      <w:r w:rsidRPr="00D36414">
        <w:rPr>
          <w:rFonts w:cstheme="minorHAnsi"/>
        </w:rPr>
        <w:t xml:space="preserve">, </w:t>
      </w:r>
      <w:r w:rsidRPr="00D36414">
        <w:rPr>
          <w:rFonts w:cstheme="minorHAnsi"/>
          <w:i/>
          <w:iCs/>
        </w:rPr>
        <w:t>30</w:t>
      </w:r>
      <w:r w:rsidRPr="00D36414">
        <w:rPr>
          <w:rFonts w:cstheme="minorHAnsi"/>
        </w:rPr>
        <w:t xml:space="preserve">(6), 0778–0792. </w:t>
      </w:r>
      <w:hyperlink r:id="rId132" w:history="1">
        <w:r w:rsidRPr="00D36414">
          <w:rPr>
            <w:rStyle w:val="Hyperlink"/>
            <w:rFonts w:cstheme="minorHAnsi"/>
          </w:rPr>
          <w:t>http://doi.org/10.1007/s00267-002-2749-9</w:t>
        </w:r>
      </w:hyperlink>
      <w:r w:rsidR="0028071A">
        <w:rPr>
          <w:rFonts w:cstheme="minorHAnsi"/>
        </w:rPr>
        <w:t xml:space="preserve"> </w:t>
      </w:r>
    </w:p>
    <w:p w14:paraId="60CACA2E"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IPBES. (2014). </w:t>
      </w:r>
      <w:r w:rsidRPr="00D36414">
        <w:rPr>
          <w:rFonts w:cstheme="minorHAnsi"/>
          <w:i/>
        </w:rPr>
        <w:t>IPBES/2/17: Report of the second session of the Plenary of the Intergovernmental Science-Policy Platform on Biodiversity and Ecosystem Services</w:t>
      </w:r>
      <w:r w:rsidRPr="00D36414">
        <w:rPr>
          <w:rFonts w:cstheme="minorHAnsi"/>
        </w:rPr>
        <w:t xml:space="preserve">. </w:t>
      </w:r>
    </w:p>
    <w:p w14:paraId="5EBB32AE" w14:textId="53987525"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IPBES. (2016a). </w:t>
      </w:r>
      <w:r w:rsidRPr="00D36414">
        <w:rPr>
          <w:rFonts w:cstheme="minorHAnsi"/>
          <w:i/>
          <w:iCs/>
        </w:rPr>
        <w:t>IPBES/4/INF/9: Guide on the production and integration of assessments from and across all scales (deliverable 2 (a))</w:t>
      </w:r>
      <w:r w:rsidRPr="00D36414">
        <w:rPr>
          <w:rFonts w:cstheme="minorHAnsi"/>
        </w:rPr>
        <w:t xml:space="preserve">. Retrieved from </w:t>
      </w:r>
      <w:hyperlink r:id="rId133" w:history="1">
        <w:r w:rsidRPr="00D36414">
          <w:rPr>
            <w:rStyle w:val="Hyperlink"/>
            <w:rFonts w:cstheme="minorHAnsi"/>
          </w:rPr>
          <w:t>https://www.ipbes.net/event/ipbes-4-plenary</w:t>
        </w:r>
      </w:hyperlink>
      <w:r w:rsidRPr="00D36414">
        <w:rPr>
          <w:rFonts w:cstheme="minorHAnsi"/>
        </w:rPr>
        <w:t xml:space="preserve"> </w:t>
      </w:r>
    </w:p>
    <w:p w14:paraId="4E943399" w14:textId="7B58D29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IPBES. (2016b). </w:t>
      </w:r>
      <w:r w:rsidRPr="00D36414">
        <w:rPr>
          <w:rFonts w:cstheme="minorHAnsi"/>
          <w:i/>
          <w:iCs/>
        </w:rPr>
        <w:t>Methodological assessment report of the Intergovernmental Platform on Biodiversity and Ecosystem Services on scenarios and models of biodiversity and ecosystem services</w:t>
      </w:r>
      <w:r w:rsidRPr="00D36414">
        <w:rPr>
          <w:rFonts w:cstheme="minorHAnsi"/>
        </w:rPr>
        <w:t xml:space="preserve">. S. Ferrier, K. N. Ninan, P. Leadley, R. Alkemade, L. A. Acosta, H. R. Akçakaya, L. Brotons, W. Cheung, V. Christensen, K. A. Harhash, J. Kabubo-Mariara, C. Lundquist, M. Obersteiner, H. Pereira, G. Peterson, R. Pichs-Madruga, N. H. Ravindranath, C. Rondinini, &amp; B. Wintle (Eds.). Bonn, Germany: Secretariat of the Intergovernmental Science-Policy Platform on Biodiversity and Ecosystem Services. </w:t>
      </w:r>
    </w:p>
    <w:p w14:paraId="268C4E20" w14:textId="69F9789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IPBES. (2017). Indicators and data for IPBES assessments. Retrieved December 7, 2017, from </w:t>
      </w:r>
      <w:hyperlink r:id="rId134" w:history="1">
        <w:r w:rsidRPr="00D36414">
          <w:rPr>
            <w:rStyle w:val="Hyperlink"/>
            <w:rFonts w:cstheme="minorHAnsi"/>
          </w:rPr>
          <w:t>https://www.ipbes.net/indicators-data-ipbes-assessments</w:t>
        </w:r>
      </w:hyperlink>
      <w:r w:rsidRPr="00D36414">
        <w:rPr>
          <w:rFonts w:cstheme="minorHAnsi"/>
        </w:rPr>
        <w:t xml:space="preserve"> </w:t>
      </w:r>
    </w:p>
    <w:p w14:paraId="6F9DD76C" w14:textId="77777777" w:rsidR="009A3B9E" w:rsidRPr="00D36414" w:rsidRDefault="009A3B9E" w:rsidP="009A3B9E">
      <w:pPr>
        <w:widowControl w:val="0"/>
        <w:autoSpaceDE w:val="0"/>
        <w:autoSpaceDN w:val="0"/>
        <w:adjustRightInd w:val="0"/>
        <w:spacing w:before="120"/>
        <w:ind w:left="480" w:hanging="480"/>
        <w:rPr>
          <w:rFonts w:cstheme="minorHAnsi"/>
          <w:lang w:val="pt-PT"/>
        </w:rPr>
      </w:pPr>
      <w:r w:rsidRPr="00D36414">
        <w:rPr>
          <w:rFonts w:cstheme="minorHAnsi"/>
        </w:rPr>
        <w:t xml:space="preserve">IPCC. (2014). </w:t>
      </w:r>
      <w:r w:rsidRPr="00D36414">
        <w:rPr>
          <w:rFonts w:cstheme="minorHAnsi"/>
          <w:i/>
          <w:iCs/>
        </w:rPr>
        <w:t>Climate change 2014: Synthesis report. Contribution of working groups I, II and III to the fifth assessment report of the Intergovernmental Panel on Climate Change</w:t>
      </w:r>
      <w:r w:rsidRPr="00D36414">
        <w:rPr>
          <w:rFonts w:cstheme="minorHAnsi"/>
        </w:rPr>
        <w:t xml:space="preserve">. </w:t>
      </w:r>
      <w:r w:rsidRPr="00D36414">
        <w:rPr>
          <w:rFonts w:cstheme="minorHAnsi"/>
          <w:lang w:val="pt-PT"/>
        </w:rPr>
        <w:t xml:space="preserve">Core Writing Team, R. K. Pachauri, &amp; L. A. Meyer (Eds.). Geneva, Switzerland: </w:t>
      </w:r>
      <w:r w:rsidRPr="00D36414">
        <w:rPr>
          <w:rFonts w:cstheme="minorHAnsi"/>
          <w:iCs/>
        </w:rPr>
        <w:t>Intergovernmental Panel on Climate Change.</w:t>
      </w:r>
    </w:p>
    <w:p w14:paraId="155E341C" w14:textId="023181F9" w:rsidR="009A3B9E" w:rsidRPr="00D36414" w:rsidRDefault="009A3B9E" w:rsidP="009A3B9E">
      <w:pPr>
        <w:widowControl w:val="0"/>
        <w:autoSpaceDE w:val="0"/>
        <w:autoSpaceDN w:val="0"/>
        <w:adjustRightInd w:val="0"/>
        <w:spacing w:before="120"/>
        <w:ind w:left="482" w:hanging="482"/>
        <w:rPr>
          <w:rFonts w:eastAsia="Calibri" w:cstheme="minorHAnsi"/>
          <w:lang w:eastAsia="en-GB"/>
        </w:rPr>
      </w:pPr>
      <w:r w:rsidRPr="00D36414">
        <w:rPr>
          <w:rFonts w:eastAsia="Calibri" w:cstheme="minorHAnsi"/>
          <w:lang w:eastAsia="en-GB"/>
        </w:rPr>
        <w:t xml:space="preserve">Isachenko, A. [Исаченко, A.]. (1985). Ландшафты СССР [Landscapes of USSR]. </w:t>
      </w:r>
    </w:p>
    <w:p w14:paraId="5A01E2F9" w14:textId="0455CF38" w:rsidR="009A3B9E" w:rsidRPr="00D36414" w:rsidRDefault="009A3B9E" w:rsidP="009A3B9E">
      <w:pPr>
        <w:widowControl w:val="0"/>
        <w:autoSpaceDE w:val="0"/>
        <w:autoSpaceDN w:val="0"/>
        <w:adjustRightInd w:val="0"/>
        <w:spacing w:before="120"/>
        <w:ind w:left="482" w:hanging="482"/>
        <w:rPr>
          <w:rFonts w:cstheme="minorHAnsi"/>
          <w:b/>
        </w:rPr>
      </w:pPr>
      <w:r w:rsidRPr="00D36414">
        <w:rPr>
          <w:rFonts w:cstheme="minorHAnsi"/>
        </w:rPr>
        <w:t xml:space="preserve">IUCN. (2017). </w:t>
      </w:r>
      <w:r w:rsidRPr="00D36414">
        <w:rPr>
          <w:rFonts w:cstheme="minorHAnsi"/>
          <w:i/>
        </w:rPr>
        <w:t xml:space="preserve">The IUCN Red List of Threatened Species. Version 2017-3. </w:t>
      </w:r>
      <w:r w:rsidRPr="00D36414">
        <w:rPr>
          <w:rFonts w:cstheme="minorHAnsi"/>
        </w:rPr>
        <w:t xml:space="preserve">Retrieved December 6, 2017, from </w:t>
      </w:r>
      <w:hyperlink r:id="rId135" w:history="1">
        <w:r w:rsidRPr="00D36414">
          <w:rPr>
            <w:rStyle w:val="Hyperlink"/>
            <w:rFonts w:cstheme="minorHAnsi"/>
          </w:rPr>
          <w:t>http://www.iucnredlist.org</w:t>
        </w:r>
      </w:hyperlink>
      <w:r w:rsidRPr="00D36414">
        <w:rPr>
          <w:rFonts w:cstheme="minorHAnsi"/>
        </w:rPr>
        <w:t xml:space="preserve"> </w:t>
      </w:r>
    </w:p>
    <w:p w14:paraId="156D4B44" w14:textId="07C9F418"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Izmailova A.V. [Измайлова А. В.]. (n.d.). </w:t>
      </w:r>
      <w:r w:rsidRPr="00D36414">
        <w:rPr>
          <w:rFonts w:cstheme="minorHAnsi"/>
          <w:i/>
        </w:rPr>
        <w:t xml:space="preserve">Эльтон озеро [The Elton lake]. </w:t>
      </w:r>
      <w:r w:rsidRPr="00D36414">
        <w:rPr>
          <w:rFonts w:cstheme="minorHAnsi"/>
        </w:rPr>
        <w:t xml:space="preserve">Retrieved from </w:t>
      </w:r>
      <w:hyperlink r:id="rId136" w:history="1">
        <w:r w:rsidRPr="00D36414">
          <w:rPr>
            <w:rStyle w:val="Hyperlink"/>
            <w:rFonts w:cstheme="minorHAnsi"/>
          </w:rPr>
          <w:t>http://water-rf.ru/Водные_объекты/193/Эльтон</w:t>
        </w:r>
      </w:hyperlink>
      <w:r w:rsidRPr="00D36414">
        <w:rPr>
          <w:rFonts w:cstheme="minorHAnsi"/>
        </w:rPr>
        <w:t xml:space="preserve"> </w:t>
      </w:r>
    </w:p>
    <w:p w14:paraId="1CED3D42" w14:textId="4D2C4AED"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Jacobs, S., Dendoncker, N., Martín-López, B., Barton, D. N., Gomez-Baggethun, E., Boeraeve, F., </w:t>
      </w:r>
      <w:bookmarkStart w:id="306" w:name="bau0035"/>
      <w:r w:rsidRPr="00D36414">
        <w:rPr>
          <w:rFonts w:cstheme="minorHAnsi"/>
        </w:rPr>
        <w:t xml:space="preserve">McGrath, F. L., </w:t>
      </w:r>
      <w:bookmarkStart w:id="307" w:name="bau0040"/>
      <w:bookmarkEnd w:id="306"/>
      <w:r w:rsidRPr="00D36414">
        <w:rPr>
          <w:rFonts w:cstheme="minorHAnsi"/>
        </w:rPr>
        <w:t xml:space="preserve">Vierikko, K., </w:t>
      </w:r>
      <w:bookmarkStart w:id="308" w:name="bau0045"/>
      <w:bookmarkEnd w:id="307"/>
      <w:r w:rsidRPr="00D36414">
        <w:rPr>
          <w:rFonts w:cstheme="minorHAnsi"/>
        </w:rPr>
        <w:t xml:space="preserve">Geneletti, D., </w:t>
      </w:r>
      <w:bookmarkStart w:id="309" w:name="bau0050"/>
      <w:bookmarkEnd w:id="308"/>
      <w:r w:rsidRPr="00D36414">
        <w:rPr>
          <w:rFonts w:cstheme="minorHAnsi"/>
        </w:rPr>
        <w:t xml:space="preserve">Sevecke, K. J., </w:t>
      </w:r>
      <w:bookmarkStart w:id="310" w:name="bau0055"/>
      <w:bookmarkEnd w:id="309"/>
      <w:r w:rsidRPr="00D36414">
        <w:rPr>
          <w:rFonts w:cstheme="minorHAnsi"/>
        </w:rPr>
        <w:t xml:space="preserve">Pipart, N., </w:t>
      </w:r>
      <w:bookmarkStart w:id="311" w:name="bau0060"/>
      <w:bookmarkEnd w:id="310"/>
      <w:r w:rsidRPr="00D36414">
        <w:rPr>
          <w:rFonts w:cstheme="minorHAnsi"/>
        </w:rPr>
        <w:t xml:space="preserve">Primmer, E., </w:t>
      </w:r>
      <w:bookmarkStart w:id="312" w:name="bau0065"/>
      <w:bookmarkEnd w:id="311"/>
      <w:r w:rsidRPr="00D36414">
        <w:rPr>
          <w:rFonts w:cstheme="minorHAnsi"/>
        </w:rPr>
        <w:t xml:space="preserve">Mederly, P., </w:t>
      </w:r>
      <w:bookmarkStart w:id="313" w:name="bau0070"/>
      <w:bookmarkEnd w:id="312"/>
      <w:r w:rsidRPr="00D36414">
        <w:rPr>
          <w:rFonts w:cstheme="minorHAnsi"/>
        </w:rPr>
        <w:t xml:space="preserve">Schmidt, S., </w:t>
      </w:r>
      <w:bookmarkStart w:id="314" w:name="bau0075"/>
      <w:bookmarkEnd w:id="313"/>
      <w:r w:rsidRPr="00D36414">
        <w:rPr>
          <w:rFonts w:cstheme="minorHAnsi"/>
        </w:rPr>
        <w:t xml:space="preserve">Aragão, A., </w:t>
      </w:r>
      <w:bookmarkStart w:id="315" w:name="bau0080"/>
      <w:bookmarkEnd w:id="314"/>
      <w:r w:rsidRPr="00D36414">
        <w:rPr>
          <w:rFonts w:cstheme="minorHAnsi"/>
        </w:rPr>
        <w:t xml:space="preserve">Baral, H., </w:t>
      </w:r>
      <w:bookmarkStart w:id="316" w:name="bau0085"/>
      <w:bookmarkEnd w:id="315"/>
      <w:r w:rsidRPr="00D36414">
        <w:rPr>
          <w:rFonts w:cstheme="minorHAnsi"/>
        </w:rPr>
        <w:t xml:space="preserve">Bark, R. H., </w:t>
      </w:r>
      <w:bookmarkStart w:id="317" w:name="bau0090"/>
      <w:bookmarkEnd w:id="316"/>
      <w:r w:rsidRPr="00D36414">
        <w:rPr>
          <w:rFonts w:cstheme="minorHAnsi"/>
        </w:rPr>
        <w:t xml:space="preserve">Briceno, T., </w:t>
      </w:r>
      <w:bookmarkStart w:id="318" w:name="bau0095"/>
      <w:bookmarkEnd w:id="317"/>
      <w:r w:rsidRPr="00D36414">
        <w:rPr>
          <w:rFonts w:cstheme="minorHAnsi"/>
        </w:rPr>
        <w:t xml:space="preserve">Brogna, D., </w:t>
      </w:r>
      <w:bookmarkStart w:id="319" w:name="bau0100"/>
      <w:bookmarkEnd w:id="318"/>
      <w:r w:rsidRPr="00D36414">
        <w:rPr>
          <w:rFonts w:cstheme="minorHAnsi"/>
        </w:rPr>
        <w:t xml:space="preserve">Cabral, P., </w:t>
      </w:r>
      <w:bookmarkStart w:id="320" w:name="bau0105"/>
      <w:bookmarkEnd w:id="319"/>
      <w:r w:rsidRPr="00D36414">
        <w:rPr>
          <w:rFonts w:cstheme="minorHAnsi"/>
        </w:rPr>
        <w:t xml:space="preserve">De Vreese, R., </w:t>
      </w:r>
      <w:bookmarkStart w:id="321" w:name="bau0110"/>
      <w:bookmarkEnd w:id="320"/>
      <w:r w:rsidRPr="00D36414">
        <w:rPr>
          <w:rFonts w:cstheme="minorHAnsi"/>
        </w:rPr>
        <w:lastRenderedPageBreak/>
        <w:t xml:space="preserve">Liquete, C., </w:t>
      </w:r>
      <w:bookmarkStart w:id="322" w:name="bau0115"/>
      <w:bookmarkEnd w:id="321"/>
      <w:r w:rsidRPr="00D36414">
        <w:rPr>
          <w:rFonts w:cstheme="minorHAnsi"/>
        </w:rPr>
        <w:t xml:space="preserve">Mueller, H., </w:t>
      </w:r>
      <w:bookmarkStart w:id="323" w:name="bau0120"/>
      <w:bookmarkEnd w:id="322"/>
      <w:r w:rsidRPr="00D36414">
        <w:rPr>
          <w:rFonts w:cstheme="minorHAnsi"/>
        </w:rPr>
        <w:t>Peh, K. S.-H.</w:t>
      </w:r>
      <w:bookmarkStart w:id="324" w:name="bau0125"/>
      <w:bookmarkEnd w:id="323"/>
      <w:r w:rsidRPr="00D36414">
        <w:rPr>
          <w:rFonts w:cstheme="minorHAnsi"/>
        </w:rPr>
        <w:t xml:space="preserve"> Phelan, A., </w:t>
      </w:r>
      <w:bookmarkStart w:id="325" w:name="bau0130"/>
      <w:bookmarkEnd w:id="324"/>
      <w:r w:rsidRPr="00D36414">
        <w:rPr>
          <w:rFonts w:cstheme="minorHAnsi"/>
        </w:rPr>
        <w:t xml:space="preserve">Rincón, A. R., </w:t>
      </w:r>
      <w:bookmarkStart w:id="326" w:name="bau0135"/>
      <w:bookmarkEnd w:id="325"/>
      <w:r w:rsidRPr="00D36414">
        <w:rPr>
          <w:rFonts w:cstheme="minorHAnsi"/>
        </w:rPr>
        <w:t xml:space="preserve">Rogers, S. H., </w:t>
      </w:r>
      <w:bookmarkStart w:id="327" w:name="bau0140"/>
      <w:bookmarkEnd w:id="326"/>
      <w:r w:rsidRPr="00D36414">
        <w:rPr>
          <w:rFonts w:cstheme="minorHAnsi"/>
        </w:rPr>
        <w:t xml:space="preserve">Turkelboom, F., </w:t>
      </w:r>
      <w:bookmarkStart w:id="328" w:name="bau0145"/>
      <w:bookmarkEnd w:id="327"/>
      <w:r w:rsidRPr="00D36414">
        <w:rPr>
          <w:rFonts w:cstheme="minorHAnsi"/>
        </w:rPr>
        <w:t xml:space="preserve">Van Reeth, W., </w:t>
      </w:r>
      <w:bookmarkStart w:id="329" w:name="bau0150"/>
      <w:bookmarkEnd w:id="328"/>
      <w:r w:rsidRPr="00D36414">
        <w:rPr>
          <w:rFonts w:cstheme="minorHAnsi"/>
        </w:rPr>
        <w:t xml:space="preserve">van Zanten, B. T., </w:t>
      </w:r>
      <w:bookmarkStart w:id="330" w:name="bau0155"/>
      <w:bookmarkEnd w:id="329"/>
      <w:r w:rsidRPr="00D36414">
        <w:rPr>
          <w:rFonts w:cstheme="minorHAnsi"/>
        </w:rPr>
        <w:t>Wam</w:t>
      </w:r>
      <w:bookmarkEnd w:id="330"/>
      <w:r w:rsidRPr="00D36414">
        <w:rPr>
          <w:rFonts w:cstheme="minorHAnsi"/>
        </w:rPr>
        <w:t xml:space="preserve">, H. K., &amp; Washbourn, C.-L. (2016). A new valuation school: Integrating diverse values of nature in resource and land use decisions. </w:t>
      </w:r>
      <w:r w:rsidRPr="00D36414">
        <w:rPr>
          <w:rFonts w:cstheme="minorHAnsi"/>
          <w:i/>
          <w:iCs/>
        </w:rPr>
        <w:t>Ecosystem Services</w:t>
      </w:r>
      <w:r w:rsidRPr="00D36414">
        <w:rPr>
          <w:rFonts w:cstheme="minorHAnsi"/>
        </w:rPr>
        <w:t xml:space="preserve">, </w:t>
      </w:r>
      <w:r w:rsidRPr="00D36414">
        <w:rPr>
          <w:rFonts w:cstheme="minorHAnsi"/>
          <w:i/>
          <w:iCs/>
        </w:rPr>
        <w:t>22</w:t>
      </w:r>
      <w:r w:rsidRPr="00D36414">
        <w:rPr>
          <w:rFonts w:cstheme="minorHAnsi"/>
        </w:rPr>
        <w:t xml:space="preserve">, 213–220. </w:t>
      </w:r>
      <w:hyperlink r:id="rId137" w:history="1">
        <w:r w:rsidRPr="00D36414">
          <w:rPr>
            <w:rStyle w:val="Hyperlink"/>
            <w:rFonts w:cstheme="minorHAnsi"/>
          </w:rPr>
          <w:t>http://doi.org/10.1016/j.ecoser.2016.11.007</w:t>
        </w:r>
      </w:hyperlink>
      <w:r w:rsidRPr="00D36414">
        <w:rPr>
          <w:rFonts w:cstheme="minorHAnsi"/>
        </w:rPr>
        <w:t xml:space="preserve"> </w:t>
      </w:r>
    </w:p>
    <w:p w14:paraId="5453C060" w14:textId="4FD944F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Jacobs, S., Spanhove, T., De Smet, L., Van Daele, T., Van Reeth, W., Van Gossum, P., Stevens, M., Schneiders, A., Panis, J., Demolder, H., Michels, H., Thoonen, M., Simoens, I., Peymen, J. (2015). The ecosystem service assessment challenge: Reflections from Flanders-REA. </w:t>
      </w:r>
      <w:r w:rsidRPr="00D36414">
        <w:rPr>
          <w:rFonts w:cstheme="minorHAnsi"/>
          <w:i/>
          <w:iCs/>
        </w:rPr>
        <w:t>Ecological Indicators</w:t>
      </w:r>
      <w:r w:rsidRPr="00D36414">
        <w:rPr>
          <w:rFonts w:cstheme="minorHAnsi"/>
        </w:rPr>
        <w:t xml:space="preserve">, </w:t>
      </w:r>
      <w:r w:rsidRPr="00D36414">
        <w:rPr>
          <w:rFonts w:cstheme="minorHAnsi"/>
          <w:i/>
          <w:iCs/>
        </w:rPr>
        <w:t>61</w:t>
      </w:r>
      <w:r w:rsidRPr="00D36414">
        <w:rPr>
          <w:rFonts w:cstheme="minorHAnsi"/>
        </w:rPr>
        <w:t xml:space="preserve">, 715–727. </w:t>
      </w:r>
      <w:hyperlink r:id="rId138" w:history="1">
        <w:r w:rsidRPr="00D36414">
          <w:rPr>
            <w:rStyle w:val="Hyperlink"/>
            <w:rFonts w:cstheme="minorHAnsi"/>
          </w:rPr>
          <w:t>http://doi.org/10.1016/j.ecolind.2015.10.023</w:t>
        </w:r>
      </w:hyperlink>
      <w:r w:rsidRPr="00D36414">
        <w:rPr>
          <w:rFonts w:cstheme="minorHAnsi"/>
        </w:rPr>
        <w:t xml:space="preserve"> </w:t>
      </w:r>
    </w:p>
    <w:p w14:paraId="2C0813F1" w14:textId="0A5AA7AB"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Jepsen, M. R., Kuemmerle, T., Müller, D., Erb, K., Verburg, P. H., Haberl, H., Vesterager, J. P., Andrič, M., Antrop, M., Austrheim, G., Björn, I., Bondeau, A., Bürgi, M., Bryson, J., Caspar, G., Cassar, L. F., Conrad, E., Chromý, P., Daugirdas, V., Van Eetvelde, V., Elena-Rosselló, R., Gimmi, U., Izakovicova, Z., Jančák, V., Jansson, U., Kladnik, D, Kozak, J., Konkoly-Gyuró, E., Krausmann, F., Mander, U., McDonagh, J., Pärn, J., Niedertscheider, M., Nikodemus, O., Ostapowicz, K., Pérez-Soba, M., Pinto-Correia, T., Ribokas, G., Rounsevell, M., Schistou, D., Schmit, C., Terkenli, T. S., Tretvik, A. M., Trzepacz, P., Vadineanu, A., Walz, A., Zhllim, E., Reenberg, A., &amp; Reenberg, A. (2015). Transitions in European land-management regimes between 1800 and 2010. </w:t>
      </w:r>
      <w:r w:rsidRPr="00D36414">
        <w:rPr>
          <w:rFonts w:cstheme="minorHAnsi"/>
          <w:i/>
          <w:iCs/>
        </w:rPr>
        <w:t>Land Use Policy</w:t>
      </w:r>
      <w:r w:rsidRPr="00D36414">
        <w:rPr>
          <w:rFonts w:cstheme="minorHAnsi"/>
        </w:rPr>
        <w:t xml:space="preserve">, </w:t>
      </w:r>
      <w:r w:rsidRPr="00D36414">
        <w:rPr>
          <w:rFonts w:cstheme="minorHAnsi"/>
          <w:i/>
          <w:iCs/>
        </w:rPr>
        <w:t>49</w:t>
      </w:r>
      <w:r w:rsidRPr="00D36414">
        <w:rPr>
          <w:rFonts w:cstheme="minorHAnsi"/>
        </w:rPr>
        <w:t xml:space="preserve">, 53–64. </w:t>
      </w:r>
      <w:hyperlink r:id="rId139" w:history="1">
        <w:r w:rsidRPr="00D36414">
          <w:rPr>
            <w:rStyle w:val="Hyperlink"/>
            <w:rFonts w:cstheme="minorHAnsi"/>
          </w:rPr>
          <w:t>http://doi.org/10.1016/j.landusepol.2015.07.003</w:t>
        </w:r>
      </w:hyperlink>
      <w:r w:rsidRPr="00D36414">
        <w:rPr>
          <w:rFonts w:cstheme="minorHAnsi"/>
        </w:rPr>
        <w:t xml:space="preserve"> </w:t>
      </w:r>
    </w:p>
    <w:p w14:paraId="4CF1E210" w14:textId="27E03BAF"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Kabisch, N., Strohbach, M., Haase, D., &amp; Kronenberg, J. (2016). Urban green space availability in European cities. </w:t>
      </w:r>
      <w:r w:rsidRPr="00D36414">
        <w:rPr>
          <w:rFonts w:cstheme="minorHAnsi"/>
          <w:i/>
          <w:iCs/>
        </w:rPr>
        <w:t>Ecological Indicators</w:t>
      </w:r>
      <w:r w:rsidRPr="00D36414">
        <w:rPr>
          <w:rFonts w:cstheme="minorHAnsi"/>
        </w:rPr>
        <w:t xml:space="preserve">, </w:t>
      </w:r>
      <w:r w:rsidRPr="00D36414">
        <w:rPr>
          <w:rFonts w:cstheme="minorHAnsi"/>
          <w:i/>
          <w:iCs/>
        </w:rPr>
        <w:t>70</w:t>
      </w:r>
      <w:r w:rsidRPr="00D36414">
        <w:rPr>
          <w:rFonts w:cstheme="minorHAnsi"/>
        </w:rPr>
        <w:t xml:space="preserve">, 586–596. </w:t>
      </w:r>
      <w:hyperlink r:id="rId140" w:history="1">
        <w:r w:rsidRPr="00D36414">
          <w:rPr>
            <w:rStyle w:val="Hyperlink"/>
            <w:rFonts w:cstheme="minorHAnsi"/>
          </w:rPr>
          <w:t>http://doi.org/10.1016/j.ecolind.2016.02.029</w:t>
        </w:r>
      </w:hyperlink>
      <w:r w:rsidRPr="00D36414">
        <w:rPr>
          <w:rFonts w:cstheme="minorHAnsi"/>
        </w:rPr>
        <w:t xml:space="preserve"> </w:t>
      </w:r>
    </w:p>
    <w:p w14:paraId="767A4DA9" w14:textId="77777777" w:rsidR="009A3B9E" w:rsidRPr="00D36414" w:rsidRDefault="009A3B9E" w:rsidP="009A3B9E">
      <w:pPr>
        <w:widowControl w:val="0"/>
        <w:autoSpaceDE w:val="0"/>
        <w:autoSpaceDN w:val="0"/>
        <w:adjustRightInd w:val="0"/>
        <w:spacing w:before="120"/>
        <w:ind w:left="480" w:hanging="480"/>
        <w:rPr>
          <w:rFonts w:cstheme="minorHAnsi"/>
          <w:lang w:val="es-ES"/>
        </w:rPr>
      </w:pPr>
      <w:r w:rsidRPr="00D36414">
        <w:rPr>
          <w:rFonts w:cstheme="minorHAnsi"/>
        </w:rPr>
        <w:t xml:space="preserve">Kalkanbekov, S., &amp; Samakov, A. (2017). Sacred sites and biocultural diversity conservation in Kyrgyzstan: Co-production of knowledge between traditional practitioners and scholars. In M. Roué &amp; Z. Molná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iCs/>
        </w:rPr>
        <w:t xml:space="preserve"> (pp. 126-134)</w:t>
      </w:r>
      <w:r w:rsidRPr="00D36414">
        <w:rPr>
          <w:rFonts w:cstheme="minorHAnsi"/>
        </w:rPr>
        <w:t xml:space="preserve">. </w:t>
      </w:r>
      <w:r w:rsidRPr="00D36414">
        <w:rPr>
          <w:rFonts w:cstheme="minorHAnsi"/>
          <w:lang w:val="es-ES"/>
        </w:rPr>
        <w:t>Paris, France: UNESCO.</w:t>
      </w:r>
    </w:p>
    <w:p w14:paraId="4D024208" w14:textId="64E39AA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lang w:val="es-ES"/>
        </w:rPr>
        <w:t xml:space="preserve">Kastner, T., Erb, K.-H., &amp; Haberl, H. (2015). </w:t>
      </w:r>
      <w:r w:rsidRPr="00D36414">
        <w:rPr>
          <w:rFonts w:cstheme="minorHAnsi"/>
        </w:rPr>
        <w:t xml:space="preserve">Global human appropriation of net primary production for biomass consumption in the European Union, 1986-2007. </w:t>
      </w:r>
      <w:r w:rsidRPr="00D36414">
        <w:rPr>
          <w:rFonts w:cstheme="minorHAnsi"/>
          <w:i/>
          <w:iCs/>
        </w:rPr>
        <w:t>Journal of Industrial Ecology</w:t>
      </w:r>
      <w:r w:rsidRPr="00D36414">
        <w:rPr>
          <w:rFonts w:cstheme="minorHAnsi"/>
        </w:rPr>
        <w:t xml:space="preserve">, </w:t>
      </w:r>
      <w:r w:rsidRPr="00D36414">
        <w:rPr>
          <w:rFonts w:cstheme="minorHAnsi"/>
          <w:i/>
          <w:iCs/>
        </w:rPr>
        <w:t>19</w:t>
      </w:r>
      <w:r w:rsidRPr="00D36414">
        <w:rPr>
          <w:rFonts w:cstheme="minorHAnsi"/>
        </w:rPr>
        <w:t xml:space="preserve">(5), 825–836. </w:t>
      </w:r>
      <w:hyperlink r:id="rId141" w:history="1">
        <w:r w:rsidRPr="00D36414">
          <w:rPr>
            <w:rStyle w:val="Hyperlink"/>
            <w:rFonts w:cstheme="minorHAnsi"/>
          </w:rPr>
          <w:t>http://doi.org/10.1111/jiec.12238</w:t>
        </w:r>
      </w:hyperlink>
      <w:r w:rsidRPr="00D36414">
        <w:rPr>
          <w:rFonts w:cstheme="minorHAnsi"/>
        </w:rPr>
        <w:t xml:space="preserve"> </w:t>
      </w:r>
    </w:p>
    <w:p w14:paraId="6AAC0DA3" w14:textId="56159458"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Kazanci, N., Girgin, S., &amp; Dügel, M. (2004). On the limnology of Salda Lake, a large and deep soda lake in southwestern Turkey: Future management proposals. </w:t>
      </w:r>
      <w:r w:rsidRPr="00D36414">
        <w:rPr>
          <w:rFonts w:cstheme="minorHAnsi"/>
          <w:i/>
          <w:iCs/>
        </w:rPr>
        <w:t>Aquatic Conservation: Marine and Freshwater Ecosystems</w:t>
      </w:r>
      <w:r w:rsidRPr="00D36414">
        <w:rPr>
          <w:rFonts w:cstheme="minorHAnsi"/>
        </w:rPr>
        <w:t xml:space="preserve">, </w:t>
      </w:r>
      <w:r w:rsidRPr="00D36414">
        <w:rPr>
          <w:rFonts w:cstheme="minorHAnsi"/>
          <w:i/>
          <w:iCs/>
        </w:rPr>
        <w:t>14</w:t>
      </w:r>
      <w:r w:rsidRPr="00D36414">
        <w:rPr>
          <w:rFonts w:cstheme="minorHAnsi"/>
        </w:rPr>
        <w:t xml:space="preserve">(2), 151–162. </w:t>
      </w:r>
      <w:hyperlink r:id="rId142" w:history="1">
        <w:r w:rsidRPr="00D36414">
          <w:rPr>
            <w:rStyle w:val="Hyperlink"/>
            <w:rFonts w:cstheme="minorHAnsi"/>
          </w:rPr>
          <w:t>http://doi.org/10.1002/aqc.609</w:t>
        </w:r>
      </w:hyperlink>
      <w:r w:rsidRPr="00D36414">
        <w:rPr>
          <w:rFonts w:cstheme="minorHAnsi"/>
        </w:rPr>
        <w:t xml:space="preserve"> </w:t>
      </w:r>
    </w:p>
    <w:p w14:paraId="65941329" w14:textId="4FC18E0F"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Kok, K., Bärlund, I., Flörke, M., Holman, I., Gramberger, M., Sendzimir, J., Stuch, B, &amp; Zellmer, K. (2015). European participatory scenario development: strengthening the link between stories and models.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 187–200. </w:t>
      </w:r>
      <w:hyperlink r:id="rId143" w:history="1">
        <w:r w:rsidRPr="00D36414">
          <w:rPr>
            <w:rStyle w:val="Hyperlink"/>
            <w:rFonts w:cstheme="minorHAnsi"/>
          </w:rPr>
          <w:t>http://doi.org/10.1007/s10584-014-1143-y</w:t>
        </w:r>
      </w:hyperlink>
      <w:r w:rsidRPr="00D36414">
        <w:rPr>
          <w:rFonts w:cstheme="minorHAnsi"/>
        </w:rPr>
        <w:t xml:space="preserve"> </w:t>
      </w:r>
    </w:p>
    <w:p w14:paraId="7CAFE9C7" w14:textId="107B1EFC"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Körner, C., Paulsen, J., &amp; Spehn, E. M. (2011). A definition of mountains and their bioclimatic belts for global comparisons of biodiversity data. </w:t>
      </w:r>
      <w:r w:rsidRPr="00D36414">
        <w:rPr>
          <w:rFonts w:cstheme="minorHAnsi"/>
          <w:i/>
          <w:iCs/>
        </w:rPr>
        <w:t>Alpine Botany</w:t>
      </w:r>
      <w:r w:rsidRPr="00D36414">
        <w:rPr>
          <w:rFonts w:cstheme="minorHAnsi"/>
        </w:rPr>
        <w:t xml:space="preserve">, </w:t>
      </w:r>
      <w:r w:rsidRPr="00D36414">
        <w:rPr>
          <w:rFonts w:cstheme="minorHAnsi"/>
          <w:i/>
          <w:iCs/>
        </w:rPr>
        <w:t>121</w:t>
      </w:r>
      <w:r w:rsidRPr="00D36414">
        <w:rPr>
          <w:rFonts w:cstheme="minorHAnsi"/>
        </w:rPr>
        <w:t xml:space="preserve">(2), 73–78. </w:t>
      </w:r>
      <w:hyperlink r:id="rId144" w:history="1">
        <w:r w:rsidRPr="00D36414">
          <w:rPr>
            <w:rStyle w:val="Hyperlink"/>
            <w:rFonts w:cstheme="minorHAnsi"/>
          </w:rPr>
          <w:t>http://doi.org/10.1007/s00035-011-0094-4</w:t>
        </w:r>
      </w:hyperlink>
      <w:r w:rsidRPr="00D36414">
        <w:rPr>
          <w:rFonts w:cstheme="minorHAnsi"/>
        </w:rPr>
        <w:t xml:space="preserve"> </w:t>
      </w:r>
    </w:p>
    <w:p w14:paraId="03A867FD" w14:textId="77777777" w:rsidR="009A3B9E" w:rsidRPr="00D36414" w:rsidRDefault="009A3B9E" w:rsidP="009A3B9E">
      <w:pPr>
        <w:widowControl w:val="0"/>
        <w:autoSpaceDE w:val="0"/>
        <w:autoSpaceDN w:val="0"/>
        <w:adjustRightInd w:val="0"/>
        <w:spacing w:before="120"/>
        <w:ind w:left="480" w:hanging="480"/>
        <w:rPr>
          <w:rFonts w:cstheme="minorHAnsi"/>
        </w:rPr>
      </w:pPr>
      <w:r w:rsidRPr="006826C3">
        <w:rPr>
          <w:rFonts w:cstheme="minorHAnsi"/>
        </w:rPr>
        <w:t xml:space="preserve">Kortekaas, K. H., &amp; Vayá, J. F. C. (2009). </w:t>
      </w:r>
      <w:r w:rsidRPr="00D36414">
        <w:rPr>
          <w:rFonts w:cstheme="minorHAnsi"/>
        </w:rPr>
        <w:t xml:space="preserve">Biodiversity of inland saltscapes of the Iberian Peninsula. </w:t>
      </w:r>
      <w:r w:rsidRPr="00D36414">
        <w:rPr>
          <w:rFonts w:cstheme="minorHAnsi"/>
          <w:i/>
          <w:iCs/>
        </w:rPr>
        <w:t>Natural Resources and Environmental Issues</w:t>
      </w:r>
      <w:r w:rsidRPr="00D36414">
        <w:rPr>
          <w:rFonts w:cstheme="minorHAnsi"/>
        </w:rPr>
        <w:t xml:space="preserve">, </w:t>
      </w:r>
      <w:r w:rsidRPr="00D36414">
        <w:rPr>
          <w:rFonts w:cstheme="minorHAnsi"/>
          <w:i/>
          <w:iCs/>
        </w:rPr>
        <w:t>15</w:t>
      </w:r>
      <w:r w:rsidRPr="00D36414">
        <w:rPr>
          <w:rFonts w:cstheme="minorHAnsi"/>
        </w:rPr>
        <w:t xml:space="preserve">, 163–171. </w:t>
      </w:r>
    </w:p>
    <w:p w14:paraId="6EAA0F94" w14:textId="7E365B26"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Kotova, I., Kayukova, E., &amp; Kotov, S. (2016). Peloids of Crimean salt lakes and the Dead Sea: controls on composition and formation. </w:t>
      </w:r>
      <w:r w:rsidRPr="00D36414">
        <w:rPr>
          <w:rFonts w:cstheme="minorHAnsi"/>
          <w:i/>
          <w:iCs/>
        </w:rPr>
        <w:t>Environmental Earth Sciences</w:t>
      </w:r>
      <w:r w:rsidRPr="00D36414">
        <w:rPr>
          <w:rFonts w:cstheme="minorHAnsi"/>
        </w:rPr>
        <w:t xml:space="preserve">, </w:t>
      </w:r>
      <w:r w:rsidRPr="00D36414">
        <w:rPr>
          <w:rFonts w:cstheme="minorHAnsi"/>
          <w:i/>
          <w:iCs/>
        </w:rPr>
        <w:t>75</w:t>
      </w:r>
      <w:r w:rsidRPr="00D36414">
        <w:rPr>
          <w:rFonts w:cstheme="minorHAnsi"/>
        </w:rPr>
        <w:t xml:space="preserve">, 1207. </w:t>
      </w:r>
      <w:hyperlink r:id="rId145" w:history="1">
        <w:r w:rsidRPr="00D36414">
          <w:rPr>
            <w:rStyle w:val="Hyperlink"/>
            <w:rFonts w:cstheme="minorHAnsi"/>
          </w:rPr>
          <w:t>http://doi.org/10.1007/s12665-016-5999-1</w:t>
        </w:r>
      </w:hyperlink>
      <w:r w:rsidRPr="00D36414">
        <w:rPr>
          <w:rFonts w:cstheme="minorHAnsi"/>
        </w:rPr>
        <w:t xml:space="preserve"> </w:t>
      </w:r>
    </w:p>
    <w:p w14:paraId="0D24833A" w14:textId="602BCF0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Kulagin V.M., Markov P.A., &amp; Tishkov A.A. [Кулагин, В. М., Марков, П. А., &amp; Тишков, А. А.]. (1990). </w:t>
      </w:r>
      <w:r w:rsidRPr="00D36414">
        <w:rPr>
          <w:rFonts w:cstheme="minorHAnsi"/>
        </w:rPr>
        <w:lastRenderedPageBreak/>
        <w:t xml:space="preserve">Иссык-Кульский заповедник [Issyk-Kul strict natural reserve]. In </w:t>
      </w:r>
      <w:r w:rsidRPr="00D36414">
        <w:rPr>
          <w:rFonts w:cstheme="minorHAnsi"/>
          <w:i/>
          <w:iCs/>
        </w:rPr>
        <w:t>Заповедники Средней Азии и Казахстана. Заповедники СССР [Strict natural reserves of Central Asia and Kazakhstan. Strict natural reserves of the USSR]</w:t>
      </w:r>
      <w:r w:rsidRPr="00D36414">
        <w:rPr>
          <w:rFonts w:cstheme="minorHAnsi"/>
        </w:rPr>
        <w:t xml:space="preserve"> (pp. 362-375). Moscow, Russian Federation: Мысль [Mysl]. </w:t>
      </w:r>
    </w:p>
    <w:p w14:paraId="4CCAEF4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Layke, C., Mapendembe, A., Brown, C., Walpole, M., &amp; Winn, J. (2012). Indicators from the global and sub-global Millennium Ecosystem Assessments: An analysis and next steps. </w:t>
      </w:r>
      <w:r w:rsidRPr="00D36414">
        <w:rPr>
          <w:rFonts w:cstheme="minorHAnsi"/>
          <w:i/>
          <w:iCs/>
        </w:rPr>
        <w:t>Ecological Indicators</w:t>
      </w:r>
      <w:r w:rsidRPr="00D36414">
        <w:rPr>
          <w:rFonts w:cstheme="minorHAnsi"/>
        </w:rPr>
        <w:t xml:space="preserve">, </w:t>
      </w:r>
      <w:r w:rsidRPr="00D36414">
        <w:rPr>
          <w:rFonts w:cstheme="minorHAnsi"/>
          <w:i/>
          <w:iCs/>
        </w:rPr>
        <w:t>17</w:t>
      </w:r>
      <w:r w:rsidRPr="00D36414">
        <w:rPr>
          <w:rFonts w:cstheme="minorHAnsi"/>
        </w:rPr>
        <w:t xml:space="preserve">, 77–87. </w:t>
      </w:r>
      <w:hyperlink r:id="rId146" w:history="1">
        <w:r w:rsidRPr="00D36414">
          <w:rPr>
            <w:rStyle w:val="Hyperlink"/>
            <w:rFonts w:cstheme="minorHAnsi"/>
          </w:rPr>
          <w:t>http://doi.org/10.1016/j.ecolind.2011.04.025</w:t>
        </w:r>
      </w:hyperlink>
      <w:r w:rsidRPr="00D36414">
        <w:rPr>
          <w:rFonts w:cstheme="minorHAnsi"/>
        </w:rPr>
        <w:t xml:space="preserve"> </w:t>
      </w:r>
    </w:p>
    <w:p w14:paraId="204990BE"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Leadley, P. W., Krug, C. B., Alkemade, R., Pereira, H. M., Sumaila, U. R., Walpole, M., Marques, A., Newbold, T., Teh, L.S.L, van Kolck, J., Bellard, C., Januchowski-Hartley, S.R., &amp; Mumby, P. J. (2013). </w:t>
      </w:r>
      <w:r w:rsidRPr="00D36414">
        <w:rPr>
          <w:rFonts w:cstheme="minorHAnsi"/>
          <w:i/>
          <w:iCs/>
        </w:rPr>
        <w:t>Progress towards the Aichi Biodiversity Targets: An assessment of biodiversity trends, policy scenarios and key actions. CBD technical series 78</w:t>
      </w:r>
      <w:r w:rsidRPr="00D36414">
        <w:rPr>
          <w:rFonts w:cstheme="minorHAnsi"/>
        </w:rPr>
        <w:t xml:space="preserve">. Montreal, Canada: Secretariat of the Convention on Biological Diversity. Retrieved from </w:t>
      </w:r>
      <w:hyperlink r:id="rId147" w:history="1">
        <w:r w:rsidRPr="00D36414">
          <w:rPr>
            <w:rStyle w:val="Hyperlink"/>
            <w:rFonts w:cstheme="minorHAnsi"/>
          </w:rPr>
          <w:t>http://www.cbd.int/doc/publications/cbd-ts-78-en.pdf</w:t>
        </w:r>
      </w:hyperlink>
      <w:r w:rsidRPr="00D36414">
        <w:rPr>
          <w:rFonts w:cstheme="minorHAnsi"/>
        </w:rPr>
        <w:t xml:space="preserve"> </w:t>
      </w:r>
    </w:p>
    <w:p w14:paraId="414293BA" w14:textId="32DBE35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Lejeusne, C., Chevaldonné, P., Pergent-Martini, C., Boudouresque, C. F., &amp; Pérez, T. (2010). Climate change effects on a miniature ocean: the highly diverse, highly impacted Mediterranean Sea. </w:t>
      </w:r>
      <w:r w:rsidRPr="00D36414">
        <w:rPr>
          <w:rFonts w:cstheme="minorHAnsi"/>
          <w:i/>
          <w:iCs/>
        </w:rPr>
        <w:t>Trends in Ecology &amp; Evolution</w:t>
      </w:r>
      <w:r w:rsidRPr="00D36414">
        <w:rPr>
          <w:rFonts w:cstheme="minorHAnsi"/>
        </w:rPr>
        <w:t xml:space="preserve">, </w:t>
      </w:r>
      <w:r w:rsidRPr="00D36414">
        <w:rPr>
          <w:rFonts w:cstheme="minorHAnsi"/>
          <w:i/>
          <w:iCs/>
        </w:rPr>
        <w:t>25</w:t>
      </w:r>
      <w:r w:rsidRPr="00D36414">
        <w:rPr>
          <w:rFonts w:cstheme="minorHAnsi"/>
        </w:rPr>
        <w:t xml:space="preserve">(4), 250–260. </w:t>
      </w:r>
      <w:hyperlink r:id="rId148" w:history="1">
        <w:r w:rsidRPr="00D36414">
          <w:rPr>
            <w:rStyle w:val="Hyperlink"/>
            <w:rFonts w:cstheme="minorHAnsi"/>
          </w:rPr>
          <w:t>http://doi.org/10.1016/j.tree.2009.10.009</w:t>
        </w:r>
      </w:hyperlink>
      <w:r w:rsidRPr="00D36414">
        <w:rPr>
          <w:rFonts w:cstheme="minorHAnsi"/>
        </w:rPr>
        <w:t xml:space="preserve"> </w:t>
      </w:r>
    </w:p>
    <w:p w14:paraId="322A2415"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ace, G. M., Norris, K., &amp; Fitter, A. H. (2012). Biodiversity and ecosystem services: a multilayered relationship. </w:t>
      </w:r>
      <w:r w:rsidRPr="00D36414">
        <w:rPr>
          <w:rFonts w:cstheme="minorHAnsi"/>
          <w:i/>
          <w:iCs/>
        </w:rPr>
        <w:t>Trends in Ecology &amp; Evolution</w:t>
      </w:r>
      <w:r w:rsidRPr="00D36414">
        <w:rPr>
          <w:rFonts w:cstheme="minorHAnsi"/>
        </w:rPr>
        <w:t xml:space="preserve">, </w:t>
      </w:r>
      <w:r w:rsidRPr="00D36414">
        <w:rPr>
          <w:rFonts w:cstheme="minorHAnsi"/>
          <w:i/>
          <w:iCs/>
        </w:rPr>
        <w:t>27</w:t>
      </w:r>
      <w:r w:rsidRPr="00D36414">
        <w:rPr>
          <w:rFonts w:cstheme="minorHAnsi"/>
        </w:rPr>
        <w:t xml:space="preserve">(1), 19–26. </w:t>
      </w:r>
      <w:hyperlink r:id="rId149" w:history="1">
        <w:r w:rsidRPr="00D36414">
          <w:rPr>
            <w:rStyle w:val="Hyperlink"/>
            <w:rFonts w:cstheme="minorHAnsi"/>
          </w:rPr>
          <w:t>http://doi.org/10.1016/j.tree.2011.08.006</w:t>
        </w:r>
      </w:hyperlink>
      <w:r w:rsidRPr="00D36414">
        <w:rPr>
          <w:rFonts w:cstheme="minorHAnsi"/>
        </w:rPr>
        <w:t xml:space="preserve"> </w:t>
      </w:r>
    </w:p>
    <w:p w14:paraId="15B7077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aes, J., Egoh, B., Willemen, L., Liquete, C., Vihervaara, P., Schägner, J. P., Grizzetti, B., Drakou, E. G., LaNotte, A., Zulian, G., Bouraoui, F., Paracchini, M. L., Braat, L., &amp; Bidoglio, G. (2012). Mapping ecosystem services for policy support and decision making in the European Union. </w:t>
      </w:r>
      <w:r w:rsidRPr="00D36414">
        <w:rPr>
          <w:rFonts w:cstheme="minorHAnsi"/>
          <w:i/>
          <w:iCs/>
        </w:rPr>
        <w:t>Ecosystem Services</w:t>
      </w:r>
      <w:r w:rsidRPr="00D36414">
        <w:rPr>
          <w:rFonts w:cstheme="minorHAnsi"/>
        </w:rPr>
        <w:t xml:space="preserve">, </w:t>
      </w:r>
      <w:r w:rsidRPr="00D36414">
        <w:rPr>
          <w:rFonts w:cstheme="minorHAnsi"/>
          <w:i/>
          <w:iCs/>
        </w:rPr>
        <w:t>1</w:t>
      </w:r>
      <w:r w:rsidRPr="00D36414">
        <w:rPr>
          <w:rFonts w:cstheme="minorHAnsi"/>
        </w:rPr>
        <w:t xml:space="preserve">(1), 31–39. </w:t>
      </w:r>
      <w:hyperlink r:id="rId150" w:history="1">
        <w:r w:rsidRPr="00D36414">
          <w:rPr>
            <w:rStyle w:val="Hyperlink"/>
            <w:rFonts w:cstheme="minorHAnsi"/>
          </w:rPr>
          <w:t>http://doi.org/10.1016/j.ecoser.2012.06.004</w:t>
        </w:r>
      </w:hyperlink>
      <w:r w:rsidRPr="00D36414">
        <w:rPr>
          <w:rFonts w:cstheme="minorHAnsi"/>
        </w:rPr>
        <w:t xml:space="preserve"> </w:t>
      </w:r>
    </w:p>
    <w:p w14:paraId="29A6C8F6"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aier, D. S., &amp; Feest, A. (2015). The IPBES conceptual framework: An unhelpful start. </w:t>
      </w:r>
      <w:r w:rsidRPr="00D36414">
        <w:rPr>
          <w:rFonts w:cstheme="minorHAnsi"/>
          <w:i/>
          <w:iCs/>
        </w:rPr>
        <w:t>Journal of Agricultural and Environmental Ethics</w:t>
      </w:r>
      <w:r w:rsidRPr="00D36414">
        <w:rPr>
          <w:rFonts w:cstheme="minorHAnsi"/>
        </w:rPr>
        <w:t xml:space="preserve">, </w:t>
      </w:r>
      <w:r w:rsidRPr="00D36414">
        <w:rPr>
          <w:rFonts w:cstheme="minorHAnsi"/>
          <w:i/>
          <w:iCs/>
        </w:rPr>
        <w:t>29</w:t>
      </w:r>
      <w:r w:rsidRPr="00D36414">
        <w:rPr>
          <w:rFonts w:cstheme="minorHAnsi"/>
        </w:rPr>
        <w:t xml:space="preserve">(2), 327–347. Retrieved from </w:t>
      </w:r>
      <w:hyperlink r:id="rId151" w:history="1">
        <w:r w:rsidRPr="00D36414">
          <w:rPr>
            <w:rStyle w:val="Hyperlink"/>
            <w:rFonts w:cstheme="minorHAnsi"/>
          </w:rPr>
          <w:t>http://link.springer.com/10.1007/s10806-015-9584-5</w:t>
        </w:r>
      </w:hyperlink>
      <w:r w:rsidRPr="00D36414">
        <w:rPr>
          <w:rFonts w:cstheme="minorHAnsi"/>
        </w:rPr>
        <w:t xml:space="preserve"> </w:t>
      </w:r>
    </w:p>
    <w:p w14:paraId="7E783F95" w14:textId="70F6819D"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alets, O. (2015). When transnational standards hit the ground: Domestic regulations, compliance assessment and forest certification in Russia. </w:t>
      </w:r>
      <w:r w:rsidRPr="00D36414">
        <w:rPr>
          <w:rFonts w:cstheme="minorHAnsi"/>
          <w:i/>
        </w:rPr>
        <w:t>Journal of Environmental Policy and Planning, 17</w:t>
      </w:r>
      <w:r w:rsidRPr="00D36414">
        <w:rPr>
          <w:rFonts w:cstheme="minorHAnsi"/>
        </w:rPr>
        <w:t>(3),</w:t>
      </w:r>
      <w:r w:rsidRPr="00D36414">
        <w:rPr>
          <w:rFonts w:cstheme="minorHAnsi"/>
          <w:i/>
        </w:rPr>
        <w:t xml:space="preserve"> </w:t>
      </w:r>
      <w:r w:rsidRPr="00D36414">
        <w:rPr>
          <w:rFonts w:cstheme="minorHAnsi"/>
        </w:rPr>
        <w:t>332-359. ﻿</w:t>
      </w:r>
      <w:hyperlink r:id="rId152" w:history="1">
        <w:r w:rsidRPr="00D36414">
          <w:rPr>
            <w:rStyle w:val="Hyperlink"/>
            <w:rFonts w:cstheme="minorHAnsi"/>
          </w:rPr>
          <w:t>http://dx.doi.org/10.1080/1523908X.2014.947922</w:t>
        </w:r>
      </w:hyperlink>
      <w:r w:rsidR="002C0F32">
        <w:rPr>
          <w:rFonts w:cstheme="minorHAnsi"/>
        </w:rPr>
        <w:t xml:space="preserve"> </w:t>
      </w:r>
    </w:p>
    <w:p w14:paraId="662C3C8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lang w:val="es-ES"/>
        </w:rPr>
        <w:t xml:space="preserve">Mallon, D. P. (2008). </w:t>
      </w:r>
      <w:r w:rsidRPr="00D36414">
        <w:rPr>
          <w:rFonts w:cstheme="minorHAnsi"/>
          <w:i/>
          <w:lang w:val="es-ES"/>
        </w:rPr>
        <w:t>Saiga tatarica</w:t>
      </w:r>
      <w:r w:rsidRPr="00D36414">
        <w:rPr>
          <w:rFonts w:cstheme="minorHAnsi"/>
          <w:lang w:val="es-ES"/>
        </w:rPr>
        <w:t xml:space="preserve">. </w:t>
      </w:r>
      <w:r w:rsidRPr="00D36414">
        <w:rPr>
          <w:rFonts w:cstheme="minorHAnsi"/>
        </w:rPr>
        <w:t xml:space="preserve">The IUCN Red List of Threatened Species. Retrieved December 18, 2016. </w:t>
      </w:r>
      <w:hyperlink r:id="rId153" w:history="1">
        <w:r w:rsidRPr="00D36414">
          <w:rPr>
            <w:rStyle w:val="Hyperlink"/>
            <w:rFonts w:cstheme="minorHAnsi"/>
          </w:rPr>
          <w:t>http://dx.doi.org/10.2305/IUCN.UK.2008.RLTS.T19832A9021682.en</w:t>
        </w:r>
      </w:hyperlink>
      <w:r w:rsidRPr="00D36414">
        <w:rPr>
          <w:rFonts w:cstheme="minorHAnsi"/>
        </w:rPr>
        <w:t xml:space="preserve"> </w:t>
      </w:r>
    </w:p>
    <w:p w14:paraId="4A19E0A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azoyer, M., &amp; Roudart, L. (2006). </w:t>
      </w:r>
      <w:r w:rsidRPr="00D36414">
        <w:rPr>
          <w:rFonts w:cstheme="minorHAnsi"/>
          <w:i/>
          <w:iCs/>
        </w:rPr>
        <w:t>A History of World Agriculture: From the Neolithic Age to the Current Crisis</w:t>
      </w:r>
      <w:r w:rsidRPr="00D36414">
        <w:rPr>
          <w:rFonts w:cstheme="minorHAnsi"/>
        </w:rPr>
        <w:t xml:space="preserve">. New York, USA: Monthly Review Press. </w:t>
      </w:r>
    </w:p>
    <w:p w14:paraId="5DCB4A1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EA. (2005). </w:t>
      </w:r>
      <w:r w:rsidRPr="00D36414">
        <w:rPr>
          <w:rFonts w:cstheme="minorHAnsi"/>
          <w:i/>
        </w:rPr>
        <w:t xml:space="preserve">Ecosystems and human well-being: Current state and trends, Volume 1. </w:t>
      </w:r>
      <w:r w:rsidRPr="00D36414">
        <w:rPr>
          <w:rFonts w:cstheme="minorHAnsi"/>
        </w:rPr>
        <w:t xml:space="preserve">Washington DC, USA: Island Press. </w:t>
      </w:r>
    </w:p>
    <w:p w14:paraId="5AE5564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essager, M. L., Lehner, B., Grill, G., Nedeva, I., &amp; Schmitt, O. (2016). Estimating the volume and age of water stored in global lakes using a geo-statistical approach.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rPr>
        <w:t xml:space="preserve">, 13603. </w:t>
      </w:r>
      <w:hyperlink r:id="rId154" w:history="1">
        <w:r w:rsidRPr="00D36414">
          <w:rPr>
            <w:rStyle w:val="Hyperlink"/>
            <w:rFonts w:cstheme="minorHAnsi"/>
          </w:rPr>
          <w:t>http://doi.org/10.1038/ncomms13603</w:t>
        </w:r>
      </w:hyperlink>
      <w:r w:rsidRPr="00D36414">
        <w:rPr>
          <w:rFonts w:cstheme="minorHAnsi"/>
        </w:rPr>
        <w:t xml:space="preserve"> </w:t>
      </w:r>
    </w:p>
    <w:p w14:paraId="2B2ABA8E"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etzger, M.J., Shkaruba, A.D., Jongman, R.H.G., &amp; Bunce, R. G. H. (2012). </w:t>
      </w:r>
      <w:r w:rsidRPr="00D36414">
        <w:rPr>
          <w:rFonts w:cstheme="minorHAnsi"/>
          <w:i/>
          <w:iCs/>
        </w:rPr>
        <w:t>Descriptions of the European Environmental Zones and Strata</w:t>
      </w:r>
      <w:r w:rsidRPr="00D36414">
        <w:rPr>
          <w:rFonts w:cstheme="minorHAnsi"/>
        </w:rPr>
        <w:t xml:space="preserve">. Wageningen, The Netherlands: Alterra. </w:t>
      </w:r>
    </w:p>
    <w:p w14:paraId="2143A33E"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eyfroidt, P., Rudel, T. K., &amp; Lambin, E. F. (2010). Forest transitions, trade, and the global displacement of land us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7</w:t>
      </w:r>
      <w:r w:rsidRPr="00D36414">
        <w:rPr>
          <w:rFonts w:cstheme="minorHAnsi"/>
        </w:rPr>
        <w:t xml:space="preserve">(49), 20917-20922. </w:t>
      </w:r>
      <w:hyperlink r:id="rId155" w:history="1">
        <w:r w:rsidRPr="00D36414">
          <w:rPr>
            <w:rStyle w:val="Hyperlink"/>
            <w:rFonts w:cstheme="minorHAnsi"/>
          </w:rPr>
          <w:t>http://doi.org/10.1073/pnas.1014773107</w:t>
        </w:r>
      </w:hyperlink>
      <w:r w:rsidRPr="00D36414">
        <w:rPr>
          <w:rFonts w:cstheme="minorHAnsi"/>
        </w:rPr>
        <w:t xml:space="preserve"> </w:t>
      </w:r>
    </w:p>
    <w:p w14:paraId="3ADA4A34" w14:textId="190E5AC0"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 xml:space="preserve">Milkov, F.N. [Мильков, Ф. Н. (1977). </w:t>
      </w:r>
      <w:r w:rsidRPr="00D36414">
        <w:rPr>
          <w:rFonts w:cstheme="minorHAnsi"/>
          <w:i/>
          <w:iCs/>
        </w:rPr>
        <w:t>Natural Zones of USSR [Природные зоны СССР]</w:t>
      </w:r>
      <w:r w:rsidRPr="00D36414">
        <w:rPr>
          <w:rFonts w:cstheme="minorHAnsi"/>
        </w:rPr>
        <w:t>. Moscow, USSR: Mysl’ [</w:t>
      </w:r>
      <w:r w:rsidRPr="00D36414">
        <w:rPr>
          <w:rFonts w:cstheme="minorHAnsi"/>
          <w:lang w:val="be-BY"/>
        </w:rPr>
        <w:t>Мысль</w:t>
      </w:r>
      <w:r w:rsidRPr="00D36414">
        <w:rPr>
          <w:rFonts w:cstheme="minorHAnsi"/>
        </w:rPr>
        <w:t xml:space="preserve">]. </w:t>
      </w:r>
    </w:p>
    <w:p w14:paraId="635D8E1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inprirody of Russia [Минприроды России]. (2016). </w:t>
      </w:r>
      <w:r w:rsidRPr="00D36414">
        <w:rPr>
          <w:rFonts w:cstheme="minorHAnsi"/>
          <w:i/>
          <w:iCs/>
        </w:rPr>
        <w:t>Государственный доклад «О состоянии и об охране окружающей среды Российской Федерации в 2015 году» [State report “The status of environment of the Russian Federation in 2015”]</w:t>
      </w:r>
      <w:r w:rsidRPr="00D36414">
        <w:rPr>
          <w:rFonts w:cstheme="minorHAnsi"/>
        </w:rPr>
        <w:t xml:space="preserve">. Moscow, Russian Federation: Минприроды России [Ministry of Natural Resources and Environment of Russia]. Retrieved from </w:t>
      </w:r>
      <w:hyperlink r:id="rId156" w:history="1">
        <w:r w:rsidRPr="00D36414">
          <w:rPr>
            <w:rStyle w:val="Hyperlink"/>
            <w:rFonts w:cstheme="minorHAnsi"/>
          </w:rPr>
          <w:t>http://www.mnr.gov.ru/upload/iblock/62f/dokl2015.pdf</w:t>
        </w:r>
      </w:hyperlink>
      <w:r w:rsidRPr="00D36414">
        <w:rPr>
          <w:rFonts w:cstheme="minorHAnsi"/>
        </w:rPr>
        <w:t xml:space="preserve"> </w:t>
      </w:r>
    </w:p>
    <w:p w14:paraId="172038EF" w14:textId="77777777" w:rsidR="009A3B9E" w:rsidRPr="00D36414" w:rsidRDefault="009A3B9E" w:rsidP="009A3B9E">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ontes, C., &amp; Martino, P. (1987). Las lagunas salinas españolas [Spanish salt lakes]. In </w:t>
      </w:r>
      <w:r w:rsidRPr="00D36414">
        <w:rPr>
          <w:rFonts w:cstheme="minorHAnsi"/>
          <w:i/>
          <w:iCs/>
          <w:lang w:val="es-ES"/>
        </w:rPr>
        <w:t>Bases Cientficas para la protección de los humedales en España</w:t>
      </w:r>
      <w:r w:rsidRPr="00D36414">
        <w:rPr>
          <w:rFonts w:cstheme="minorHAnsi"/>
          <w:lang w:val="es-ES"/>
        </w:rPr>
        <w:t xml:space="preserve"> (pp. 95–145). Madrid, Spain: Real Academia de Ciencias Exactas, Físicas y Naturales de Madrid.</w:t>
      </w:r>
    </w:p>
    <w:p w14:paraId="4A34EDFC" w14:textId="50029B3A"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ontgomery, D. R. (2007). Soil erosion and agricultural sustainabilit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4</w:t>
      </w:r>
      <w:r w:rsidRPr="00D36414">
        <w:rPr>
          <w:rFonts w:cstheme="minorHAnsi"/>
        </w:rPr>
        <w:t xml:space="preserve">(33), 13268–13272. </w:t>
      </w:r>
      <w:hyperlink r:id="rId157" w:history="1">
        <w:r w:rsidRPr="00D36414">
          <w:rPr>
            <w:rStyle w:val="Hyperlink"/>
            <w:rFonts w:cstheme="minorHAnsi"/>
          </w:rPr>
          <w:t>http://doi.org/10.1073/pnas.0611508104</w:t>
        </w:r>
      </w:hyperlink>
      <w:r w:rsidRPr="00D36414">
        <w:rPr>
          <w:rFonts w:cstheme="minorHAnsi"/>
        </w:rPr>
        <w:t xml:space="preserve"> </w:t>
      </w:r>
    </w:p>
    <w:p w14:paraId="6B9AA91F"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ora, C., Tittensor, D. P., Adl, S., Simpson, A. G. B., &amp; Worm, B. (2011). How many species are there on earth and in the ocean? </w:t>
      </w:r>
      <w:r w:rsidRPr="00D36414">
        <w:rPr>
          <w:rFonts w:cstheme="minorHAnsi"/>
          <w:i/>
          <w:iCs/>
        </w:rPr>
        <w:t>PLoS Biology</w:t>
      </w:r>
      <w:r w:rsidRPr="00D36414">
        <w:rPr>
          <w:rFonts w:cstheme="minorHAnsi"/>
        </w:rPr>
        <w:t xml:space="preserve">, </w:t>
      </w:r>
      <w:r w:rsidRPr="00D36414">
        <w:rPr>
          <w:rFonts w:cstheme="minorHAnsi"/>
          <w:i/>
          <w:iCs/>
        </w:rPr>
        <w:t>9</w:t>
      </w:r>
      <w:r w:rsidRPr="00D36414">
        <w:rPr>
          <w:rFonts w:cstheme="minorHAnsi"/>
        </w:rPr>
        <w:t xml:space="preserve">(8), e1001127. </w:t>
      </w:r>
      <w:hyperlink r:id="rId158" w:history="1">
        <w:r w:rsidRPr="00D36414">
          <w:rPr>
            <w:rStyle w:val="Hyperlink"/>
            <w:rFonts w:cstheme="minorHAnsi"/>
          </w:rPr>
          <w:t>http://doi.org/10.1371/journal.pbio.1001127</w:t>
        </w:r>
      </w:hyperlink>
      <w:r w:rsidRPr="00D36414">
        <w:rPr>
          <w:rFonts w:cstheme="minorHAnsi"/>
        </w:rPr>
        <w:t xml:space="preserve"> </w:t>
      </w:r>
    </w:p>
    <w:p w14:paraId="2756FC8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Moss, R., &amp; Schneider, S. (2000). Uncertainties. In R. Pachauri, T. Taniguchi, &amp; K. Tanaka (Eds.), </w:t>
      </w:r>
      <w:r w:rsidRPr="00D36414">
        <w:rPr>
          <w:rFonts w:cstheme="minorHAnsi"/>
          <w:i/>
          <w:iCs/>
        </w:rPr>
        <w:t>Guidance papers on the cross cutting issues of the third assessment report of the IPCC</w:t>
      </w:r>
      <w:r w:rsidRPr="00D36414">
        <w:rPr>
          <w:rFonts w:cstheme="minorHAnsi"/>
        </w:rPr>
        <w:t xml:space="preserve"> (pp. 33–52). Geneva, Switzerland: Intergovernmental Panel on Climate Change.</w:t>
      </w:r>
    </w:p>
    <w:p w14:paraId="4F22A108"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Nadasdy, P. (1999). The politics of TEK: Power and the “integration” of knowledge. </w:t>
      </w:r>
      <w:r w:rsidRPr="00D36414">
        <w:rPr>
          <w:rFonts w:cstheme="minorHAnsi"/>
          <w:i/>
          <w:iCs/>
        </w:rPr>
        <w:t>Arctic Anthropology</w:t>
      </w:r>
      <w:r w:rsidRPr="00D36414">
        <w:rPr>
          <w:rFonts w:cstheme="minorHAnsi"/>
        </w:rPr>
        <w:t xml:space="preserve">, </w:t>
      </w:r>
      <w:r w:rsidRPr="00D36414">
        <w:rPr>
          <w:rFonts w:cstheme="minorHAnsi"/>
          <w:i/>
          <w:iCs/>
        </w:rPr>
        <w:t>36</w:t>
      </w:r>
      <w:r w:rsidRPr="00D36414">
        <w:rPr>
          <w:rFonts w:cstheme="minorHAnsi"/>
        </w:rPr>
        <w:t>(1/2), 1–18.</w:t>
      </w:r>
    </w:p>
    <w:p w14:paraId="7E888F83"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Newell, J., &amp; Simeone, J. (2014). Russia’s forests in a global economy: how consumption drives environmental change. </w:t>
      </w:r>
      <w:r w:rsidRPr="00D36414">
        <w:rPr>
          <w:rFonts w:cstheme="minorHAnsi"/>
          <w:i/>
        </w:rPr>
        <w:t>Eurasian Geography and Economics, 55</w:t>
      </w:r>
      <w:r w:rsidRPr="00D36414">
        <w:rPr>
          <w:rFonts w:cstheme="minorHAnsi"/>
        </w:rPr>
        <w:t>(1), 37-10. ﻿</w:t>
      </w:r>
      <w:hyperlink r:id="rId159" w:history="1">
        <w:r w:rsidRPr="00D36414">
          <w:rPr>
            <w:rStyle w:val="Hyperlink"/>
            <w:rFonts w:cstheme="minorHAnsi"/>
          </w:rPr>
          <w:t>http://dx.doi.org/10.1080/15387216.2014.926254</w:t>
        </w:r>
      </w:hyperlink>
      <w:r w:rsidRPr="00D36414">
        <w:rPr>
          <w:rFonts w:cstheme="minorHAnsi"/>
        </w:rPr>
        <w:t xml:space="preserve"> </w:t>
      </w:r>
    </w:p>
    <w:p w14:paraId="57F68C19"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Niedziałkowski, K., &amp; Shkaruba, A. (in press). Governance and legitimacy of the Forest Stewardship Council certification in the national contexts – A comparative study of Belarus and Poland. </w:t>
      </w:r>
      <w:r w:rsidRPr="00D36414">
        <w:rPr>
          <w:rFonts w:cstheme="minorHAnsi"/>
          <w:i/>
          <w:iCs/>
        </w:rPr>
        <w:t>Forest Policy and Economics</w:t>
      </w:r>
      <w:r w:rsidRPr="00D36414">
        <w:rPr>
          <w:rFonts w:cstheme="minorHAnsi"/>
        </w:rPr>
        <w:t>.</w:t>
      </w:r>
    </w:p>
    <w:p w14:paraId="2869907F" w14:textId="70BC855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Olech, W. (2008). </w:t>
      </w:r>
      <w:r w:rsidRPr="00D36414">
        <w:rPr>
          <w:rFonts w:cstheme="minorHAnsi"/>
          <w:i/>
        </w:rPr>
        <w:t>Bison bonasus</w:t>
      </w:r>
      <w:r w:rsidRPr="00D36414">
        <w:rPr>
          <w:rFonts w:cstheme="minorHAnsi"/>
        </w:rPr>
        <w:t xml:space="preserve">. The IUCN Red List of Threatened Species. Retrieved December 18, 2016, from </w:t>
      </w:r>
      <w:hyperlink r:id="rId160" w:history="1">
        <w:r w:rsidRPr="00D36414">
          <w:rPr>
            <w:rStyle w:val="Hyperlink"/>
            <w:rFonts w:cstheme="minorHAnsi"/>
          </w:rPr>
          <w:t>http://dx.doi.org/10.2305/IUCN.UK.2008.RLTS.T2814A9484719.en</w:t>
        </w:r>
      </w:hyperlink>
      <w:r w:rsidRPr="00D36414">
        <w:rPr>
          <w:rFonts w:cstheme="minorHAnsi"/>
        </w:rPr>
        <w:t xml:space="preserve"> </w:t>
      </w:r>
    </w:p>
    <w:p w14:paraId="74D923D0" w14:textId="69ED207A"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OPERAs. (2017). </w:t>
      </w:r>
      <w:r w:rsidRPr="00D36414">
        <w:rPr>
          <w:rFonts w:cstheme="minorHAnsi"/>
          <w:i/>
        </w:rPr>
        <w:t>Ecosystem science for policy and practice</w:t>
      </w:r>
      <w:r w:rsidRPr="00D36414">
        <w:rPr>
          <w:rFonts w:cstheme="minorHAnsi"/>
        </w:rPr>
        <w:t xml:space="preserve">. Retrieved December 6, 2017, from </w:t>
      </w:r>
      <w:hyperlink r:id="rId161" w:history="1">
        <w:r w:rsidRPr="00D36414">
          <w:rPr>
            <w:rStyle w:val="Hyperlink"/>
            <w:rFonts w:cstheme="minorHAnsi"/>
          </w:rPr>
          <w:t>http://operas-project.eu</w:t>
        </w:r>
      </w:hyperlink>
      <w:r w:rsidRPr="00D36414">
        <w:rPr>
          <w:rFonts w:cstheme="minorHAnsi"/>
        </w:rPr>
        <w:t xml:space="preserve"> </w:t>
      </w:r>
    </w:p>
    <w:p w14:paraId="493FCDEF" w14:textId="4A80D4D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OpenNESS. (2017). </w:t>
      </w:r>
      <w:r w:rsidRPr="00D36414">
        <w:rPr>
          <w:rFonts w:cstheme="minorHAnsi"/>
          <w:i/>
        </w:rPr>
        <w:t>Operationalisation of Natural Capital and Ecosystem Services</w:t>
      </w:r>
      <w:r w:rsidRPr="00D36414">
        <w:rPr>
          <w:rFonts w:cstheme="minorHAnsi"/>
        </w:rPr>
        <w:t xml:space="preserve">. Retrieved December 6, 2017, from </w:t>
      </w:r>
      <w:hyperlink r:id="rId162" w:history="1">
        <w:r w:rsidRPr="00D36414">
          <w:rPr>
            <w:rStyle w:val="Hyperlink"/>
            <w:rFonts w:cstheme="minorHAnsi"/>
          </w:rPr>
          <w:t>http://www.openness-project.eu</w:t>
        </w:r>
      </w:hyperlink>
      <w:r w:rsidRPr="00D36414">
        <w:rPr>
          <w:rFonts w:cstheme="minorHAnsi"/>
        </w:rPr>
        <w:t xml:space="preserve"> </w:t>
      </w:r>
    </w:p>
    <w:p w14:paraId="2FCC2EE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Oren, A. (2006). Life at high salt concentrations. In E. Rosenberg, E. F. DeLong, S. Lory, E. Stackebrandt, &amp; F. Thompson (Eds.), </w:t>
      </w:r>
      <w:r w:rsidRPr="00D36414">
        <w:rPr>
          <w:rFonts w:cstheme="minorHAnsi"/>
          <w:i/>
          <w:iCs/>
        </w:rPr>
        <w:t>The Prokaryotes</w:t>
      </w:r>
      <w:r w:rsidRPr="00D36414">
        <w:rPr>
          <w:rFonts w:cstheme="minorHAnsi"/>
        </w:rPr>
        <w:t xml:space="preserve"> (pp. 421–440). New York, USA: Springer. </w:t>
      </w:r>
    </w:p>
    <w:p w14:paraId="47302F08" w14:textId="77777777" w:rsidR="009A3B9E" w:rsidRPr="00D36414" w:rsidRDefault="009A3B9E" w:rsidP="009A3B9E">
      <w:pPr>
        <w:widowControl w:val="0"/>
        <w:autoSpaceDE w:val="0"/>
        <w:autoSpaceDN w:val="0"/>
        <w:adjustRightInd w:val="0"/>
        <w:spacing w:before="120"/>
        <w:ind w:left="482" w:hanging="482"/>
        <w:rPr>
          <w:rFonts w:cstheme="minorHAnsi"/>
        </w:rPr>
      </w:pPr>
      <w:r w:rsidRPr="00D36414">
        <w:rPr>
          <w:rFonts w:cstheme="minorHAnsi"/>
        </w:rPr>
        <w:t xml:space="preserve">Orlov, A.A., Chechevishnikov, A.L., Chernyavskii, S.I., Alekseenkova, E.S., Borishpolets, K.P., Krylov, A. V., Kudeneeva, Yu. S., Mizin, V. I., Nikitin, A. I., Fedorchenko, A. V. [Орлов А. А., Чечевичников А. Л., </w:t>
      </w:r>
      <w:r w:rsidRPr="00D36414">
        <w:rPr>
          <w:rFonts w:cstheme="minorHAnsi"/>
          <w:lang w:val="ru-RU"/>
        </w:rPr>
        <w:t>Чернявский</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И</w:t>
      </w:r>
      <w:r w:rsidRPr="00D36414">
        <w:rPr>
          <w:rFonts w:cstheme="minorHAnsi"/>
        </w:rPr>
        <w:t xml:space="preserve">., Алексеенкова Е. С., Боришполец К. П., Крылов А. В., Куденеева Ю. С., </w:t>
      </w:r>
      <w:r w:rsidRPr="00D36414">
        <w:rPr>
          <w:rFonts w:cstheme="minorHAnsi"/>
          <w:lang w:val="ru-RU"/>
        </w:rPr>
        <w:t>Мизин</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Никитин</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И</w:t>
      </w:r>
      <w:r w:rsidRPr="00D36414">
        <w:rPr>
          <w:rFonts w:cstheme="minorHAnsi"/>
        </w:rPr>
        <w:t xml:space="preserve">., &amp; </w:t>
      </w:r>
      <w:r w:rsidRPr="00D36414">
        <w:rPr>
          <w:rFonts w:cstheme="minorHAnsi"/>
          <w:lang w:val="ru-RU"/>
        </w:rPr>
        <w:t>Федорченко</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2011). </w:t>
      </w:r>
      <w:r w:rsidRPr="00D36414">
        <w:rPr>
          <w:rFonts w:cstheme="minorHAnsi"/>
          <w:i/>
          <w:iCs/>
          <w:lang w:val="ru-RU"/>
        </w:rPr>
        <w:t>Проблема пресной воды. Глобальный контекст политики России [</w:t>
      </w:r>
      <w:r w:rsidRPr="00D36414">
        <w:rPr>
          <w:rFonts w:cstheme="minorHAnsi"/>
          <w:i/>
          <w:iCs/>
        </w:rPr>
        <w:t>Problem</w:t>
      </w:r>
      <w:r w:rsidRPr="00D36414">
        <w:rPr>
          <w:rFonts w:cstheme="minorHAnsi"/>
          <w:i/>
          <w:iCs/>
          <w:lang w:val="ru-RU"/>
        </w:rPr>
        <w:t xml:space="preserve"> </w:t>
      </w:r>
      <w:r w:rsidRPr="00D36414">
        <w:rPr>
          <w:rFonts w:cstheme="minorHAnsi"/>
          <w:i/>
          <w:iCs/>
        </w:rPr>
        <w:t>of</w:t>
      </w:r>
      <w:r w:rsidRPr="00D36414">
        <w:rPr>
          <w:rFonts w:cstheme="minorHAnsi"/>
          <w:i/>
          <w:iCs/>
          <w:lang w:val="ru-RU"/>
        </w:rPr>
        <w:t xml:space="preserve"> </w:t>
      </w:r>
      <w:r w:rsidRPr="00D36414">
        <w:rPr>
          <w:rFonts w:cstheme="minorHAnsi"/>
          <w:i/>
          <w:iCs/>
        </w:rPr>
        <w:t>fresh</w:t>
      </w:r>
      <w:r w:rsidRPr="00D36414">
        <w:rPr>
          <w:rFonts w:cstheme="minorHAnsi"/>
          <w:i/>
          <w:iCs/>
          <w:lang w:val="ru-RU"/>
        </w:rPr>
        <w:t xml:space="preserve"> </w:t>
      </w:r>
      <w:r w:rsidRPr="00D36414">
        <w:rPr>
          <w:rFonts w:cstheme="minorHAnsi"/>
          <w:i/>
          <w:iCs/>
        </w:rPr>
        <w:t>water</w:t>
      </w:r>
      <w:r w:rsidRPr="00D36414">
        <w:rPr>
          <w:rFonts w:cstheme="minorHAnsi"/>
          <w:i/>
          <w:iCs/>
          <w:lang w:val="ru-RU"/>
        </w:rPr>
        <w:t xml:space="preserve">. </w:t>
      </w:r>
      <w:r w:rsidRPr="00D36414">
        <w:rPr>
          <w:rFonts w:cstheme="minorHAnsi"/>
          <w:i/>
          <w:iCs/>
        </w:rPr>
        <w:t>Global context of Russian politics]</w:t>
      </w:r>
      <w:r w:rsidRPr="00D36414">
        <w:rPr>
          <w:rFonts w:cstheme="minorHAnsi"/>
        </w:rPr>
        <w:t xml:space="preserve">. Moscow, Russian Federation: МГИМО-Университет [MGIMO-University]. </w:t>
      </w:r>
    </w:p>
    <w:p w14:paraId="1E891AF4"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Örmeci, C., &amp; Ekercin, S. (2005). Water quality monitoring using satellite image data: A case study </w:t>
      </w:r>
      <w:r w:rsidRPr="00D36414">
        <w:rPr>
          <w:rFonts w:cstheme="minorHAnsi"/>
        </w:rPr>
        <w:lastRenderedPageBreak/>
        <w:t xml:space="preserve">around the Salt Lake in Turkey. In </w:t>
      </w:r>
      <w:r w:rsidRPr="00D36414">
        <w:rPr>
          <w:rFonts w:cstheme="minorHAnsi"/>
          <w:i/>
          <w:iCs/>
        </w:rPr>
        <w:t>Proc. SPIE 5977, Remote Sensing of the Ocean, Sea Ice, and Large Water Regions 2005, 59770K (October 20, 2005)</w:t>
      </w:r>
      <w:r w:rsidRPr="00D36414">
        <w:rPr>
          <w:rFonts w:cstheme="minorHAnsi"/>
        </w:rPr>
        <w:t xml:space="preserve">. </w:t>
      </w:r>
      <w:hyperlink r:id="rId163" w:history="1">
        <w:r w:rsidRPr="00D36414">
          <w:rPr>
            <w:rStyle w:val="Hyperlink"/>
            <w:rFonts w:cstheme="minorHAnsi"/>
          </w:rPr>
          <w:t>http://doi.org/10.1117/12.628558</w:t>
        </w:r>
      </w:hyperlink>
      <w:r w:rsidRPr="00D36414">
        <w:rPr>
          <w:rFonts w:cstheme="minorHAnsi"/>
        </w:rPr>
        <w:t xml:space="preserve"> </w:t>
      </w:r>
    </w:p>
    <w:p w14:paraId="0CDBBC57" w14:textId="77777777" w:rsidR="009A3B9E" w:rsidRPr="00D36414" w:rsidRDefault="009A3B9E" w:rsidP="009A3B9E">
      <w:pPr>
        <w:widowControl w:val="0"/>
        <w:autoSpaceDE w:val="0"/>
        <w:autoSpaceDN w:val="0"/>
        <w:adjustRightInd w:val="0"/>
        <w:spacing w:before="120"/>
        <w:ind w:left="482" w:hanging="482"/>
        <w:rPr>
          <w:rFonts w:cstheme="minorHAnsi"/>
        </w:rPr>
      </w:pPr>
      <w:r w:rsidRPr="00D36414">
        <w:rPr>
          <w:rFonts w:cstheme="minorHAnsi"/>
        </w:rPr>
        <w:t xml:space="preserve">OSPAR. (2017). Retrieved from </w:t>
      </w:r>
      <w:hyperlink r:id="rId164" w:history="1">
        <w:r w:rsidRPr="00D36414">
          <w:rPr>
            <w:rStyle w:val="Hyperlink"/>
            <w:rFonts w:cstheme="minorHAnsi"/>
          </w:rPr>
          <w:t>https://www.ospar.org</w:t>
        </w:r>
      </w:hyperlink>
      <w:r w:rsidRPr="00D36414">
        <w:rPr>
          <w:rFonts w:cstheme="minorHAnsi"/>
        </w:rPr>
        <w:t xml:space="preserve"> </w:t>
      </w:r>
    </w:p>
    <w:p w14:paraId="64D503D6" w14:textId="77777777" w:rsidR="009A3B9E" w:rsidRPr="00D36414" w:rsidRDefault="009A3B9E" w:rsidP="009A3B9E">
      <w:pPr>
        <w:widowControl w:val="0"/>
        <w:autoSpaceDE w:val="0"/>
        <w:autoSpaceDN w:val="0"/>
        <w:adjustRightInd w:val="0"/>
        <w:spacing w:before="120"/>
        <w:ind w:left="482" w:hanging="482"/>
        <w:rPr>
          <w:rFonts w:cstheme="minorHAnsi"/>
        </w:rPr>
      </w:pPr>
      <w:r w:rsidRPr="00D36414">
        <w:rPr>
          <w:rFonts w:cstheme="minorHAnsi"/>
        </w:rPr>
        <w:t xml:space="preserve">Otto, I. M., Shkaruba, A., &amp; Kireyeu, V. (2011). The rise of multilevel governance for biodiversity conservation in Belarus. </w:t>
      </w:r>
      <w:r w:rsidRPr="00D36414">
        <w:rPr>
          <w:rFonts w:cstheme="minorHAnsi"/>
          <w:i/>
          <w:iCs/>
        </w:rPr>
        <w:t>Environment and Planning C: Government and Policy</w:t>
      </w:r>
      <w:r w:rsidRPr="00D36414">
        <w:rPr>
          <w:rFonts w:cstheme="minorHAnsi"/>
        </w:rPr>
        <w:t xml:space="preserve">, </w:t>
      </w:r>
      <w:r w:rsidRPr="00D36414">
        <w:rPr>
          <w:rFonts w:cstheme="minorHAnsi"/>
          <w:i/>
          <w:iCs/>
        </w:rPr>
        <w:t>29</w:t>
      </w:r>
      <w:r w:rsidRPr="00D36414">
        <w:rPr>
          <w:rFonts w:cstheme="minorHAnsi"/>
        </w:rPr>
        <w:t xml:space="preserve">(1), 113–132. </w:t>
      </w:r>
      <w:hyperlink r:id="rId165" w:history="1">
        <w:r w:rsidRPr="00D36414">
          <w:rPr>
            <w:rStyle w:val="Hyperlink"/>
            <w:rFonts w:cstheme="minorHAnsi"/>
          </w:rPr>
          <w:t>http://doi.org/10.1068/c09196</w:t>
        </w:r>
      </w:hyperlink>
      <w:r w:rsidRPr="00D36414">
        <w:rPr>
          <w:rFonts w:cstheme="minorHAnsi"/>
        </w:rPr>
        <w:t xml:space="preserve"> </w:t>
      </w:r>
    </w:p>
    <w:p w14:paraId="5B01055A"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ascual, U., Balvanera, P., Di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D36414">
        <w:rPr>
          <w:rFonts w:cstheme="minorHAnsi"/>
          <w:i/>
          <w:iCs/>
        </w:rPr>
        <w:t>Current Opinion in Environmental Sustainability, 26</w:t>
      </w:r>
      <w:r w:rsidRPr="00D36414">
        <w:rPr>
          <w:rFonts w:cstheme="minorHAnsi"/>
        </w:rPr>
        <w:t xml:space="preserve">, 7–16. </w:t>
      </w:r>
      <w:hyperlink r:id="rId166" w:history="1">
        <w:r w:rsidRPr="00D36414">
          <w:rPr>
            <w:rStyle w:val="Hyperlink"/>
            <w:rFonts w:cstheme="minorHAnsi"/>
          </w:rPr>
          <w:t>http://doi.org/10.1016/j.cosust.2016.12.006</w:t>
        </w:r>
      </w:hyperlink>
      <w:r w:rsidRPr="00D36414">
        <w:rPr>
          <w:rFonts w:cstheme="minorHAnsi"/>
        </w:rPr>
        <w:t xml:space="preserve"> </w:t>
      </w:r>
    </w:p>
    <w:p w14:paraId="51373B04"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earson, R. G. (2016). Reasons to Conserve Nature. </w:t>
      </w:r>
      <w:r w:rsidRPr="00D36414">
        <w:rPr>
          <w:rFonts w:cstheme="minorHAnsi"/>
          <w:i/>
          <w:iCs/>
        </w:rPr>
        <w:t>Trends in Ecology and Evolution</w:t>
      </w:r>
      <w:r w:rsidRPr="00D36414">
        <w:rPr>
          <w:rFonts w:cstheme="minorHAnsi"/>
        </w:rPr>
        <w:t xml:space="preserve">, </w:t>
      </w:r>
      <w:r w:rsidRPr="00D36414">
        <w:rPr>
          <w:rFonts w:cstheme="minorHAnsi"/>
          <w:i/>
          <w:iCs/>
        </w:rPr>
        <w:t>31</w:t>
      </w:r>
      <w:r w:rsidRPr="00D36414">
        <w:rPr>
          <w:rFonts w:cstheme="minorHAnsi"/>
        </w:rPr>
        <w:t xml:space="preserve">(5), 366–371. </w:t>
      </w:r>
      <w:hyperlink r:id="rId167" w:history="1">
        <w:r w:rsidRPr="00D36414">
          <w:rPr>
            <w:rStyle w:val="Hyperlink"/>
            <w:rFonts w:cstheme="minorHAnsi"/>
          </w:rPr>
          <w:t>http://doi.org/10.1016/j.tree.2016.02.005</w:t>
        </w:r>
      </w:hyperlink>
      <w:r w:rsidRPr="00D36414">
        <w:rPr>
          <w:rFonts w:cstheme="minorHAnsi"/>
        </w:rPr>
        <w:t xml:space="preserve"> </w:t>
      </w:r>
    </w:p>
    <w:p w14:paraId="4EDFE2D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eel, M. C., Finlayson, B. L., &amp; McMahon, T. A. (2007). Updated world map of the Köppen-Geiger climate classification. </w:t>
      </w:r>
      <w:r w:rsidRPr="00D36414">
        <w:rPr>
          <w:rFonts w:cstheme="minorHAnsi"/>
          <w:i/>
          <w:iCs/>
        </w:rPr>
        <w:t>Hydrology and Earth System Sciences Discussions</w:t>
      </w:r>
      <w:r w:rsidRPr="00D36414">
        <w:rPr>
          <w:rFonts w:cstheme="minorHAnsi"/>
          <w:i/>
        </w:rPr>
        <w:t>, 11,</w:t>
      </w:r>
      <w:r w:rsidRPr="00D36414">
        <w:rPr>
          <w:rFonts w:cstheme="minorHAnsi"/>
        </w:rPr>
        <w:t xml:space="preserve"> 1633-1644. </w:t>
      </w:r>
      <w:hyperlink r:id="rId168" w:history="1">
        <w:r w:rsidRPr="00D36414">
          <w:rPr>
            <w:rStyle w:val="Hyperlink"/>
            <w:rFonts w:cstheme="minorHAnsi"/>
          </w:rPr>
          <w:t>http://doi.org/10.5194/hessd-4-439-2007</w:t>
        </w:r>
      </w:hyperlink>
      <w:r w:rsidRPr="00D36414">
        <w:rPr>
          <w:rFonts w:cstheme="minorHAnsi"/>
        </w:rPr>
        <w:t xml:space="preserve"> </w:t>
      </w:r>
    </w:p>
    <w:p w14:paraId="7E0D4802"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hilippart, C. J. M., Anadón, R., Danovaro, R., Dippner, J. W., Drinkwater, K. F., Hawkins, S. J., Oguz, T., O'Sullivan, G., &amp; Reid, P. C. (2011). Impacts of climate change on European marine ecosystems: Observations, expectations and indicators. </w:t>
      </w:r>
      <w:r w:rsidRPr="00D36414">
        <w:rPr>
          <w:rFonts w:cstheme="minorHAnsi"/>
          <w:i/>
          <w:iCs/>
        </w:rPr>
        <w:t>Journal of Experimental Marine Biology and Ecology</w:t>
      </w:r>
      <w:r w:rsidRPr="00D36414">
        <w:rPr>
          <w:rFonts w:cstheme="minorHAnsi"/>
        </w:rPr>
        <w:t xml:space="preserve">, </w:t>
      </w:r>
      <w:r w:rsidRPr="00D36414">
        <w:rPr>
          <w:rFonts w:cstheme="minorHAnsi"/>
          <w:i/>
          <w:iCs/>
        </w:rPr>
        <w:t>400</w:t>
      </w:r>
      <w:r w:rsidRPr="00D36414">
        <w:rPr>
          <w:rFonts w:cstheme="minorHAnsi"/>
        </w:rPr>
        <w:t xml:space="preserve">, 52–69. </w:t>
      </w:r>
      <w:hyperlink r:id="rId169" w:history="1">
        <w:r w:rsidRPr="00D36414">
          <w:rPr>
            <w:rStyle w:val="Hyperlink"/>
            <w:rFonts w:cstheme="minorHAnsi"/>
          </w:rPr>
          <w:t>http://doi.org/10.1016/j.jembe.2011.02.023</w:t>
        </w:r>
      </w:hyperlink>
      <w:r w:rsidRPr="00D36414">
        <w:rPr>
          <w:rFonts w:cstheme="minorHAnsi"/>
        </w:rPr>
        <w:t xml:space="preserve"> </w:t>
      </w:r>
    </w:p>
    <w:p w14:paraId="5E907DFE"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imentel, D. (2006). Soil erosion: A food and environmental threat. </w:t>
      </w:r>
      <w:r w:rsidRPr="00D36414">
        <w:rPr>
          <w:rFonts w:cstheme="minorHAnsi"/>
          <w:i/>
          <w:iCs/>
        </w:rPr>
        <w:t>Environment, Development and Sustainability</w:t>
      </w:r>
      <w:r w:rsidRPr="00D36414">
        <w:rPr>
          <w:rFonts w:cstheme="minorHAnsi"/>
        </w:rPr>
        <w:t xml:space="preserve">, </w:t>
      </w:r>
      <w:r w:rsidRPr="00D36414">
        <w:rPr>
          <w:rFonts w:cstheme="minorHAnsi"/>
          <w:i/>
          <w:iCs/>
        </w:rPr>
        <w:t>8</w:t>
      </w:r>
      <w:r w:rsidRPr="00D36414">
        <w:rPr>
          <w:rFonts w:cstheme="minorHAnsi"/>
        </w:rPr>
        <w:t xml:space="preserve">(1), 119–137. </w:t>
      </w:r>
      <w:hyperlink r:id="rId170" w:history="1">
        <w:r w:rsidRPr="00D36414">
          <w:rPr>
            <w:rStyle w:val="Hyperlink"/>
            <w:rFonts w:cstheme="minorHAnsi"/>
          </w:rPr>
          <w:t>http://doi.org/10.1007/s10668-005-1262-8</w:t>
        </w:r>
      </w:hyperlink>
      <w:r w:rsidRPr="00D36414">
        <w:rPr>
          <w:rFonts w:cstheme="minorHAnsi"/>
        </w:rPr>
        <w:t xml:space="preserve"> </w:t>
      </w:r>
    </w:p>
    <w:p w14:paraId="683E707B"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lieninger, T., van der Horst, D., Schleyer, C., &amp; Bieling, C. (2014). Sustaining ecosystem services in cultural landscapes.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2), 59. </w:t>
      </w:r>
      <w:hyperlink r:id="rId171" w:history="1">
        <w:r w:rsidRPr="00D36414">
          <w:rPr>
            <w:rStyle w:val="Hyperlink"/>
            <w:rFonts w:cstheme="minorHAnsi"/>
          </w:rPr>
          <w:t>http://doi.org/10.5751/ES-06159-190259</w:t>
        </w:r>
      </w:hyperlink>
      <w:r w:rsidRPr="00D36414">
        <w:rPr>
          <w:rFonts w:cstheme="minorHAnsi"/>
        </w:rPr>
        <w:t xml:space="preserve"> </w:t>
      </w:r>
    </w:p>
    <w:p w14:paraId="3E6E1E83"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Prather, C. M., Pelini, S. L., Laws, A., Rivest, E., Woltz, M., Bloch, C. P., Del Toro, I., Ho, C.-H., Kominoski, J., Newbold, T. A. S., Parsons, S., &amp; Joern, A. (2013). Invertebrates, ecosystem services and climate change. </w:t>
      </w:r>
      <w:r w:rsidRPr="00D36414">
        <w:rPr>
          <w:rFonts w:cstheme="minorHAnsi"/>
          <w:i/>
          <w:iCs/>
        </w:rPr>
        <w:t>Biological Reviews</w:t>
      </w:r>
      <w:r w:rsidRPr="00D36414">
        <w:rPr>
          <w:rFonts w:cstheme="minorHAnsi"/>
        </w:rPr>
        <w:t xml:space="preserve">, </w:t>
      </w:r>
      <w:r w:rsidRPr="00D36414">
        <w:rPr>
          <w:rFonts w:cstheme="minorHAnsi"/>
          <w:i/>
          <w:iCs/>
        </w:rPr>
        <w:t>88</w:t>
      </w:r>
      <w:r w:rsidRPr="00D36414">
        <w:rPr>
          <w:rFonts w:cstheme="minorHAnsi"/>
        </w:rPr>
        <w:t xml:space="preserve">(2), 327–348. </w:t>
      </w:r>
      <w:hyperlink r:id="rId172" w:history="1">
        <w:r w:rsidRPr="00D36414">
          <w:rPr>
            <w:rStyle w:val="Hyperlink"/>
            <w:rFonts w:cstheme="minorHAnsi"/>
          </w:rPr>
          <w:t>http://doi.org/10.1111/brv.12002</w:t>
        </w:r>
      </w:hyperlink>
      <w:r w:rsidRPr="00D36414">
        <w:rPr>
          <w:rFonts w:cstheme="minorHAnsi"/>
        </w:rPr>
        <w:t xml:space="preserve"> </w:t>
      </w:r>
    </w:p>
    <w:p w14:paraId="21955CC9" w14:textId="61D386CB" w:rsidR="009A3B9E" w:rsidRPr="00D36414" w:rsidRDefault="009A3B9E" w:rsidP="009A3B9E">
      <w:pPr>
        <w:widowControl w:val="0"/>
        <w:autoSpaceDE w:val="0"/>
        <w:autoSpaceDN w:val="0"/>
        <w:adjustRightInd w:val="0"/>
        <w:spacing w:before="120"/>
        <w:ind w:left="480" w:hanging="480"/>
        <w:rPr>
          <w:rFonts w:cstheme="minorHAnsi"/>
          <w:i/>
        </w:rPr>
      </w:pPr>
      <w:r w:rsidRPr="00D36414">
        <w:rPr>
          <w:rFonts w:cstheme="minorHAnsi"/>
        </w:rPr>
        <w:t xml:space="preserve">Prestele, R., Alexander, P., Rounsevell, M., Arneth, A., Calvin, K., Doelman, J., Eitelberg, D. A., Engstrom, K., Fujimori, S., Hasegawa, T., Havlik, P., Humpenoder, F., Jain, A. K., Krisztin, T., Kyle, P., Meiyappan, P., Popp, A., Sands, R. D., Schaldach, R., Schungel, J., Stehfest, E., Tabeau, A., Van Meijl, H., Van Vliet, J., &amp; Verburg, P. H. (2016). Hotspots of uncertainty in land use and land cover change projections: a global scale model comparison. </w:t>
      </w:r>
      <w:r w:rsidRPr="00D36414">
        <w:rPr>
          <w:rFonts w:cstheme="minorHAnsi"/>
          <w:i/>
          <w:iCs/>
        </w:rPr>
        <w:t>Global Change Biology</w:t>
      </w:r>
      <w:r w:rsidRPr="00D36414">
        <w:rPr>
          <w:rFonts w:cstheme="minorHAnsi"/>
        </w:rPr>
        <w:t xml:space="preserve">, </w:t>
      </w:r>
      <w:r w:rsidRPr="00D36414">
        <w:rPr>
          <w:rFonts w:cstheme="minorHAnsi"/>
          <w:i/>
        </w:rPr>
        <w:t>22</w:t>
      </w:r>
      <w:r w:rsidRPr="00D36414">
        <w:rPr>
          <w:rFonts w:cstheme="minorHAnsi"/>
        </w:rPr>
        <w:t xml:space="preserve">(12), 3967-3983. </w:t>
      </w:r>
      <w:hyperlink r:id="rId173" w:history="1">
        <w:r w:rsidRPr="00D36414">
          <w:rPr>
            <w:rStyle w:val="Hyperlink"/>
            <w:rFonts w:cstheme="minorHAnsi"/>
          </w:rPr>
          <w:t>http://doi.org/10.1111/gcb.13337</w:t>
        </w:r>
      </w:hyperlink>
      <w:r w:rsidRPr="00D36414">
        <w:rPr>
          <w:rFonts w:cstheme="minorHAnsi"/>
        </w:rPr>
        <w:t xml:space="preserve"> </w:t>
      </w:r>
    </w:p>
    <w:p w14:paraId="7A1552A6"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Raudsepp-Hearne, C., &amp; Peterson, G. D. (2016). Scale and ecosystem services: how do observation, management, and analysis shift with scale — lessons from Québec. </w:t>
      </w:r>
      <w:r w:rsidRPr="00D36414">
        <w:rPr>
          <w:rFonts w:cstheme="minorHAnsi"/>
          <w:i/>
        </w:rPr>
        <w:t>Ecology and Society, 21</w:t>
      </w:r>
      <w:r w:rsidRPr="00D36414">
        <w:rPr>
          <w:rFonts w:cstheme="minorHAnsi"/>
        </w:rPr>
        <w:t xml:space="preserve">(3), 16. </w:t>
      </w:r>
      <w:hyperlink r:id="rId174" w:history="1">
        <w:r w:rsidRPr="00D36414">
          <w:rPr>
            <w:rStyle w:val="Hyperlink"/>
            <w:rFonts w:cstheme="minorHAnsi"/>
          </w:rPr>
          <w:t>http://doi.org/10.5751/ES-08605-210316</w:t>
        </w:r>
      </w:hyperlink>
      <w:r w:rsidRPr="00D36414">
        <w:rPr>
          <w:rFonts w:cstheme="minorHAnsi"/>
        </w:rPr>
        <w:t xml:space="preserve"> </w:t>
      </w:r>
    </w:p>
    <w:p w14:paraId="1F109D06"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Reyers, B., Biggs, R., Cumming, G. S., Elmqvist, T., Hejnowicz, A. P., &amp; Polasky, S. (2013). Getting the measure of ecosystem services: a social-ecological approach. </w:t>
      </w:r>
      <w:r w:rsidRPr="00D36414">
        <w:rPr>
          <w:rFonts w:cstheme="minorHAnsi"/>
          <w:i/>
        </w:rPr>
        <w:t>Frontiers in Ecology and the Environment, 11</w:t>
      </w:r>
      <w:r w:rsidRPr="00D36414">
        <w:rPr>
          <w:rFonts w:cstheme="minorHAnsi"/>
        </w:rPr>
        <w:t xml:space="preserve">(5), 268-273. </w:t>
      </w:r>
      <w:hyperlink r:id="rId175" w:history="1">
        <w:r w:rsidRPr="00D36414">
          <w:rPr>
            <w:rStyle w:val="Hyperlink"/>
            <w:rFonts w:cstheme="minorHAnsi"/>
          </w:rPr>
          <w:t>http://doi.org/10.1890/120144</w:t>
        </w:r>
      </w:hyperlink>
      <w:r w:rsidRPr="00D36414">
        <w:rPr>
          <w:rFonts w:cstheme="minorHAnsi"/>
        </w:rPr>
        <w:t xml:space="preserve"> </w:t>
      </w:r>
    </w:p>
    <w:p w14:paraId="5B64A64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lastRenderedPageBreak/>
        <w:t>Richardson, T. (2015). On the limits of liberalism in participatory environmental governance: Conflict and conservation in Ukraine's Danube Delta.</w:t>
      </w:r>
      <w:r w:rsidRPr="00D36414">
        <w:rPr>
          <w:rFonts w:cstheme="minorHAnsi"/>
          <w:i/>
        </w:rPr>
        <w:t xml:space="preserve"> Development and Change 46</w:t>
      </w:r>
      <w:r w:rsidRPr="00D36414">
        <w:rPr>
          <w:rFonts w:cstheme="minorHAnsi"/>
        </w:rPr>
        <w:t xml:space="preserve">(3), 415-441. </w:t>
      </w:r>
      <w:hyperlink r:id="rId176" w:history="1">
        <w:r w:rsidRPr="00D36414">
          <w:rPr>
            <w:rStyle w:val="Hyperlink"/>
            <w:rFonts w:cstheme="minorHAnsi"/>
          </w:rPr>
          <w:t>http://doi.org/10.1111/dech.12156</w:t>
        </w:r>
      </w:hyperlink>
      <w:r w:rsidRPr="00D36414">
        <w:rPr>
          <w:rFonts w:cstheme="minorHAnsi"/>
        </w:rPr>
        <w:t xml:space="preserve"> </w:t>
      </w:r>
    </w:p>
    <w:p w14:paraId="3F4AD27F" w14:textId="79FBB49A"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Roué, M., &amp; Molnár, Z. (Eds.). (2017). </w:t>
      </w:r>
      <w:r w:rsidRPr="00D36414">
        <w:rPr>
          <w:rFonts w:cstheme="minorHAnsi"/>
          <w:i/>
          <w:lang w:val="pt-PT"/>
        </w:rPr>
        <w:t xml:space="preserve">Knowing our lands and resources: </w:t>
      </w:r>
      <w:r w:rsidRPr="00D36414">
        <w:rPr>
          <w:rFonts w:cstheme="minorHAnsi"/>
          <w:i/>
        </w:rPr>
        <w:t>Indigenous and local knowledge of biodiversity and ecosystem services in Europe and Central Asia</w:t>
      </w:r>
      <w:r w:rsidRPr="00D36414">
        <w:rPr>
          <w:rFonts w:cstheme="minorHAnsi"/>
        </w:rPr>
        <w:t xml:space="preserve">. Paris, France: UNESCO. </w:t>
      </w:r>
    </w:p>
    <w:p w14:paraId="347A2588"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Rounsevell, M. D. A., &amp; Metzger, M. J. (2010). Developing qualitative scenario storylines for environmental change assessment. </w:t>
      </w:r>
      <w:r w:rsidRPr="00D36414">
        <w:rPr>
          <w:rFonts w:cstheme="minorHAnsi"/>
          <w:i/>
          <w:iCs/>
        </w:rPr>
        <w:t>Wiley Interdisciplinary Reviews: Climate Change</w:t>
      </w:r>
      <w:r w:rsidRPr="00D36414">
        <w:rPr>
          <w:rFonts w:cstheme="minorHAnsi"/>
        </w:rPr>
        <w:t xml:space="preserve">, </w:t>
      </w:r>
      <w:r w:rsidRPr="00D36414">
        <w:rPr>
          <w:rFonts w:cstheme="minorHAnsi"/>
          <w:i/>
          <w:iCs/>
        </w:rPr>
        <w:t>1</w:t>
      </w:r>
      <w:r w:rsidRPr="00D36414">
        <w:rPr>
          <w:rFonts w:cstheme="minorHAnsi"/>
        </w:rPr>
        <w:t xml:space="preserve">(4). 606-619. </w:t>
      </w:r>
      <w:hyperlink r:id="rId177" w:history="1">
        <w:r w:rsidRPr="00D36414">
          <w:rPr>
            <w:rStyle w:val="Hyperlink"/>
            <w:rFonts w:cstheme="minorHAnsi"/>
          </w:rPr>
          <w:t>http://doi.org/10.1002/wcc.63</w:t>
        </w:r>
      </w:hyperlink>
      <w:r w:rsidRPr="00D36414">
        <w:rPr>
          <w:rFonts w:cstheme="minorHAnsi"/>
        </w:rPr>
        <w:t xml:space="preserve"> </w:t>
      </w:r>
    </w:p>
    <w:p w14:paraId="4CFEB29D"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chwartz, M. W., Brigham, C. A., Hoeksema, J. D., Lyons, K. G., Mills, M. H., &amp; Van Mantgem, P. J. (2000). Linking biodiversity to ecosystem function: implications for conservation ecology. </w:t>
      </w:r>
      <w:r w:rsidRPr="00D36414">
        <w:rPr>
          <w:rFonts w:cstheme="minorHAnsi"/>
          <w:i/>
          <w:iCs/>
        </w:rPr>
        <w:t>Oecologia</w:t>
      </w:r>
      <w:r w:rsidRPr="00D36414">
        <w:rPr>
          <w:rFonts w:cstheme="minorHAnsi"/>
        </w:rPr>
        <w:t xml:space="preserve">, </w:t>
      </w:r>
      <w:r w:rsidRPr="00D36414">
        <w:rPr>
          <w:rFonts w:cstheme="minorHAnsi"/>
          <w:i/>
          <w:iCs/>
        </w:rPr>
        <w:t>122</w:t>
      </w:r>
      <w:r w:rsidRPr="00D36414">
        <w:rPr>
          <w:rFonts w:cstheme="minorHAnsi"/>
        </w:rPr>
        <w:t xml:space="preserve">(3), 297–305. </w:t>
      </w:r>
      <w:hyperlink r:id="rId178" w:history="1">
        <w:r w:rsidRPr="00D36414">
          <w:rPr>
            <w:rStyle w:val="Hyperlink"/>
            <w:rFonts w:cstheme="minorHAnsi"/>
          </w:rPr>
          <w:t>http://doi.org/10.1007/s004420050035</w:t>
        </w:r>
      </w:hyperlink>
      <w:r w:rsidRPr="00D36414">
        <w:rPr>
          <w:rFonts w:cstheme="minorHAnsi"/>
        </w:rPr>
        <w:t xml:space="preserve"> </w:t>
      </w:r>
    </w:p>
    <w:p w14:paraId="6217139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EDAC. (2017). Retrieved December 6, 2017, from </w:t>
      </w:r>
      <w:hyperlink r:id="rId179" w:history="1">
        <w:r w:rsidRPr="00D36414">
          <w:rPr>
            <w:rStyle w:val="Hyperlink"/>
            <w:rFonts w:cstheme="minorHAnsi"/>
          </w:rPr>
          <w:t>http://sedac.ciesin.columbia.edu</w:t>
        </w:r>
      </w:hyperlink>
      <w:r w:rsidRPr="00D36414">
        <w:rPr>
          <w:rFonts w:cstheme="minorHAnsi"/>
        </w:rPr>
        <w:t xml:space="preserve"> </w:t>
      </w:r>
    </w:p>
    <w:p w14:paraId="2A56760C"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elomane, O., Reyers, B., Biggs, R., Tallis, H., &amp; Polasky, S. (2015). Towards integrated social-ecological sustainability indicators: Exploring the contribution and gaps in existing global data. </w:t>
      </w:r>
      <w:r w:rsidRPr="00D36414">
        <w:rPr>
          <w:rFonts w:cstheme="minorHAnsi"/>
          <w:i/>
          <w:iCs/>
        </w:rPr>
        <w:t>Ecological Economics</w:t>
      </w:r>
      <w:r w:rsidRPr="00D36414">
        <w:rPr>
          <w:rFonts w:cstheme="minorHAnsi"/>
        </w:rPr>
        <w:t xml:space="preserve">, </w:t>
      </w:r>
      <w:r w:rsidRPr="00D36414">
        <w:rPr>
          <w:rFonts w:cstheme="minorHAnsi"/>
          <w:i/>
          <w:iCs/>
        </w:rPr>
        <w:t>118</w:t>
      </w:r>
      <w:r w:rsidRPr="00D36414">
        <w:rPr>
          <w:rFonts w:cstheme="minorHAnsi"/>
        </w:rPr>
        <w:t xml:space="preserve">, 140–146. </w:t>
      </w:r>
      <w:hyperlink r:id="rId180" w:history="1">
        <w:r w:rsidRPr="00D36414">
          <w:rPr>
            <w:rStyle w:val="Hyperlink"/>
            <w:rFonts w:cstheme="minorHAnsi"/>
          </w:rPr>
          <w:t>http://doi.org/10.1016/j.ecolecon.2015.07.024</w:t>
        </w:r>
      </w:hyperlink>
      <w:r w:rsidRPr="00D36414">
        <w:rPr>
          <w:rFonts w:cstheme="minorHAnsi"/>
        </w:rPr>
        <w:t xml:space="preserve"> </w:t>
      </w:r>
    </w:p>
    <w:p w14:paraId="51FB721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eppelt, R., Fath, B., Burkhard, B., Fisher, J. L., Grêt-Regamey, A., Lautenbach, S., Pert, P. Hotes., S., Spangenberg, J., Verburg, P. H., &amp; Van Oudenhoven, A. P. E. (2012). Form follows function? Proposing a blueprint for ecosystem service assessments based on reviews and case studies. </w:t>
      </w:r>
      <w:r w:rsidRPr="00D36414">
        <w:rPr>
          <w:rFonts w:cstheme="minorHAnsi"/>
          <w:i/>
          <w:iCs/>
        </w:rPr>
        <w:t>Ecological Indicators</w:t>
      </w:r>
      <w:r w:rsidRPr="00D36414">
        <w:rPr>
          <w:rFonts w:cstheme="minorHAnsi"/>
        </w:rPr>
        <w:t xml:space="preserve">, </w:t>
      </w:r>
      <w:r w:rsidRPr="00D36414">
        <w:rPr>
          <w:rFonts w:cstheme="minorHAnsi"/>
          <w:i/>
          <w:iCs/>
        </w:rPr>
        <w:t>21</w:t>
      </w:r>
      <w:r w:rsidRPr="00D36414">
        <w:rPr>
          <w:rFonts w:cstheme="minorHAnsi"/>
        </w:rPr>
        <w:t xml:space="preserve">, 145–154. </w:t>
      </w:r>
      <w:hyperlink r:id="rId181" w:history="1">
        <w:r w:rsidRPr="00D36414">
          <w:rPr>
            <w:rStyle w:val="Hyperlink"/>
            <w:rFonts w:cstheme="minorHAnsi"/>
          </w:rPr>
          <w:t>http://doi.org/10.1016/j.ecolind.2011.09.003</w:t>
        </w:r>
      </w:hyperlink>
      <w:r w:rsidRPr="00D36414">
        <w:rPr>
          <w:rFonts w:cstheme="minorHAnsi"/>
        </w:rPr>
        <w:t xml:space="preserve"> </w:t>
      </w:r>
    </w:p>
    <w:p w14:paraId="3653C97F"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hukurov, E. Dj. [Шукуров, Э. Дж.]. (2016). </w:t>
      </w:r>
      <w:r w:rsidRPr="00D36414">
        <w:rPr>
          <w:rFonts w:cstheme="minorHAnsi"/>
          <w:i/>
          <w:iCs/>
        </w:rPr>
        <w:t>Зоогеография Кыргызстана [Zoogeography of Kyrgyzstan]</w:t>
      </w:r>
      <w:r w:rsidRPr="00D36414">
        <w:rPr>
          <w:rFonts w:cstheme="minorHAnsi"/>
        </w:rPr>
        <w:t xml:space="preserve">. Bishkek, Kyrgyzstan: БИОМ [BIOM]. Retrieved from </w:t>
      </w:r>
      <w:hyperlink r:id="rId182" w:history="1">
        <w:r w:rsidRPr="00D36414">
          <w:rPr>
            <w:rStyle w:val="Hyperlink"/>
            <w:rFonts w:cstheme="minorHAnsi"/>
          </w:rPr>
          <w:t>https://s3.eu-central-1.amazonaws.com/biom/work/pub/zoogeo.pdf</w:t>
        </w:r>
      </w:hyperlink>
      <w:r w:rsidRPr="00D36414">
        <w:rPr>
          <w:rFonts w:cstheme="minorHAnsi"/>
        </w:rPr>
        <w:t xml:space="preserve"> </w:t>
      </w:r>
    </w:p>
    <w:p w14:paraId="4765E66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hukurov E.Dj., Mitropolsky O.V., Talskykh V.N., Zhodubaeva L.Y., &amp; Shevchenko V.V. [Шукуров, Э. Дж., Митропольский, О. В., Тальских, В. Н., Жолдубаева, Л. Ы., &amp; Шевченко, В. В.]. (2005). </w:t>
      </w:r>
      <w:r w:rsidRPr="00D36414">
        <w:rPr>
          <w:rFonts w:cstheme="minorHAnsi"/>
          <w:i/>
          <w:iCs/>
        </w:rPr>
        <w:t>Атлас биологического разнообразия Западного-Тянь-Шаня [Atlas of biological diversity of western Tien Shan]</w:t>
      </w:r>
      <w:r w:rsidRPr="00D36414">
        <w:rPr>
          <w:rFonts w:cstheme="minorHAnsi"/>
        </w:rPr>
        <w:t xml:space="preserve">. Retrieved from </w:t>
      </w:r>
      <w:hyperlink r:id="rId183" w:history="1">
        <w:r w:rsidRPr="00D36414">
          <w:rPr>
            <w:rStyle w:val="Hyperlink"/>
            <w:rFonts w:cstheme="minorHAnsi"/>
          </w:rPr>
          <w:t>https://s3.eu-central-1.amazonaws.com/biom/lib/book/atlas_biodiv_west_tian_shan.pdf</w:t>
        </w:r>
      </w:hyperlink>
      <w:r w:rsidRPr="00D36414">
        <w:rPr>
          <w:rFonts w:cstheme="minorHAnsi"/>
        </w:rPr>
        <w:t xml:space="preserve"> </w:t>
      </w:r>
    </w:p>
    <w:p w14:paraId="2B43D78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illitoe, P. (2006). Knowing the land: soil and land resource evaluation and indigenous knowledge. </w:t>
      </w:r>
      <w:r w:rsidRPr="00D36414">
        <w:rPr>
          <w:rFonts w:cstheme="minorHAnsi"/>
          <w:i/>
          <w:iCs/>
        </w:rPr>
        <w:t>Soil Use and Management</w:t>
      </w:r>
      <w:r w:rsidRPr="00D36414">
        <w:rPr>
          <w:rFonts w:cstheme="minorHAnsi"/>
        </w:rPr>
        <w:t xml:space="preserve">, </w:t>
      </w:r>
      <w:r w:rsidRPr="00D36414">
        <w:rPr>
          <w:rFonts w:cstheme="minorHAnsi"/>
          <w:i/>
          <w:iCs/>
        </w:rPr>
        <w:t>14</w:t>
      </w:r>
      <w:r w:rsidRPr="00D36414">
        <w:rPr>
          <w:rFonts w:cstheme="minorHAnsi"/>
        </w:rPr>
        <w:t xml:space="preserve">(4), 188–193. </w:t>
      </w:r>
      <w:hyperlink r:id="rId184" w:history="1">
        <w:r w:rsidRPr="00D36414">
          <w:rPr>
            <w:rStyle w:val="Hyperlink"/>
            <w:rFonts w:cstheme="minorHAnsi"/>
          </w:rPr>
          <w:t>http://doi.org/10.1111/j.1475-2743.1998.tb00148.x</w:t>
        </w:r>
      </w:hyperlink>
      <w:r w:rsidRPr="00D36414">
        <w:rPr>
          <w:rFonts w:cstheme="minorHAnsi"/>
        </w:rPr>
        <w:t xml:space="preserve"> </w:t>
      </w:r>
    </w:p>
    <w:p w14:paraId="64B02A09"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male, D. A., Burrows, M. T., Moore, P., O’Connor, N., &amp; Hawkins, S. J. (2013). Threats and knowledge gaps for ecosystem services provided by kelp forests: A northeast Atlantic perspective. </w:t>
      </w:r>
      <w:r w:rsidRPr="00D36414">
        <w:rPr>
          <w:rFonts w:cstheme="minorHAnsi"/>
          <w:i/>
          <w:iCs/>
        </w:rPr>
        <w:t>Ecology and Evolution</w:t>
      </w:r>
      <w:r w:rsidRPr="00D36414">
        <w:rPr>
          <w:rFonts w:cstheme="minorHAnsi"/>
        </w:rPr>
        <w:t xml:space="preserve">, </w:t>
      </w:r>
      <w:r w:rsidRPr="00D36414">
        <w:rPr>
          <w:rFonts w:cstheme="minorHAnsi"/>
          <w:i/>
          <w:iCs/>
        </w:rPr>
        <w:t>3</w:t>
      </w:r>
      <w:r w:rsidRPr="00D36414">
        <w:rPr>
          <w:rFonts w:cstheme="minorHAnsi"/>
        </w:rPr>
        <w:t xml:space="preserve">(11), 4016–4038. </w:t>
      </w:r>
      <w:hyperlink r:id="rId185" w:history="1">
        <w:r w:rsidRPr="00D36414">
          <w:rPr>
            <w:rStyle w:val="Hyperlink"/>
            <w:rFonts w:cstheme="minorHAnsi"/>
          </w:rPr>
          <w:t>http://doi.org/10.1002/ece3.774</w:t>
        </w:r>
      </w:hyperlink>
      <w:r w:rsidRPr="00D36414">
        <w:rPr>
          <w:rFonts w:cstheme="minorHAnsi"/>
        </w:rPr>
        <w:t xml:space="preserve"> </w:t>
      </w:r>
    </w:p>
    <w:p w14:paraId="55498CDC"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okolov, V. E. [Соколов, В. Е.]. (1986). </w:t>
      </w:r>
      <w:r w:rsidRPr="00D36414">
        <w:rPr>
          <w:rFonts w:cstheme="minorHAnsi"/>
          <w:i/>
          <w:iCs/>
        </w:rPr>
        <w:t>Редкие и исчезающие животные. Млекопитающие [Rare and endangered animals. Mammals]</w:t>
      </w:r>
      <w:r w:rsidRPr="00D36414">
        <w:rPr>
          <w:rFonts w:cstheme="minorHAnsi"/>
        </w:rPr>
        <w:t>. Moscow, Russian Federation: Высшая школа [Higher School].</w:t>
      </w:r>
    </w:p>
    <w:p w14:paraId="01ADBBDA" w14:textId="77777777" w:rsidR="009A3B9E" w:rsidRPr="00D36414" w:rsidRDefault="009A3B9E" w:rsidP="009A3B9E">
      <w:pPr>
        <w:widowControl w:val="0"/>
        <w:autoSpaceDE w:val="0"/>
        <w:autoSpaceDN w:val="0"/>
        <w:adjustRightInd w:val="0"/>
        <w:ind w:left="480" w:hanging="480"/>
        <w:rPr>
          <w:rFonts w:cstheme="minorHAnsi"/>
        </w:rPr>
      </w:pPr>
      <w:r w:rsidRPr="00D36414">
        <w:rPr>
          <w:rFonts w:cstheme="minorHAnsi"/>
        </w:rPr>
        <w:t xml:space="preserve">Sokolov, V. E., &amp; Syroyechkovskiy, E. E. </w:t>
      </w:r>
      <w:r w:rsidRPr="00D36414">
        <w:rPr>
          <w:rFonts w:cstheme="minorHAnsi"/>
          <w:lang w:val="ru-RU"/>
        </w:rPr>
        <w:t>[Соколов, В.</w:t>
      </w:r>
      <w:r w:rsidRPr="00D36414">
        <w:rPr>
          <w:rFonts w:cstheme="minorHAnsi"/>
        </w:rPr>
        <w:t xml:space="preserve"> </w:t>
      </w:r>
      <w:r w:rsidRPr="00D36414">
        <w:rPr>
          <w:rFonts w:cstheme="minorHAnsi"/>
          <w:lang w:val="ru-RU"/>
        </w:rPr>
        <w:t xml:space="preserve">Е., </w:t>
      </w:r>
      <w:r w:rsidRPr="00D36414">
        <w:rPr>
          <w:rFonts w:cstheme="minorHAnsi"/>
        </w:rPr>
        <w:t xml:space="preserve">&amp; </w:t>
      </w:r>
      <w:r w:rsidRPr="00D36414">
        <w:rPr>
          <w:rFonts w:cstheme="minorHAnsi"/>
          <w:lang w:val="ru-RU"/>
        </w:rPr>
        <w:t>Сыроечковский, Е.</w:t>
      </w:r>
      <w:r w:rsidRPr="00D36414">
        <w:rPr>
          <w:rFonts w:cstheme="minorHAnsi"/>
        </w:rPr>
        <w:t xml:space="preserve"> </w:t>
      </w:r>
      <w:r w:rsidRPr="00D36414">
        <w:rPr>
          <w:rFonts w:cstheme="minorHAnsi"/>
          <w:lang w:val="ru-RU"/>
        </w:rPr>
        <w:t>Е.] (</w:t>
      </w:r>
      <w:r w:rsidRPr="00D36414">
        <w:rPr>
          <w:rFonts w:cstheme="minorHAnsi"/>
        </w:rPr>
        <w:t>Eds</w:t>
      </w:r>
      <w:r w:rsidRPr="00D36414">
        <w:rPr>
          <w:rFonts w:cstheme="minorHAnsi"/>
          <w:lang w:val="ru-RU"/>
        </w:rPr>
        <w:t xml:space="preserve">.). (1990). </w:t>
      </w:r>
      <w:r w:rsidRPr="00D36414">
        <w:rPr>
          <w:rFonts w:cstheme="minorHAnsi"/>
          <w:i/>
          <w:iCs/>
          <w:lang w:val="ru-RU"/>
        </w:rPr>
        <w:t>Заповедники СССР. Заповедники Средней Азии и Казахстана [</w:t>
      </w:r>
      <w:r w:rsidRPr="00D36414">
        <w:rPr>
          <w:rFonts w:cstheme="minorHAnsi"/>
          <w:i/>
          <w:iCs/>
        </w:rPr>
        <w:t>Nature</w:t>
      </w:r>
      <w:r w:rsidRPr="00D36414">
        <w:rPr>
          <w:rFonts w:cstheme="minorHAnsi"/>
          <w:i/>
          <w:iCs/>
          <w:lang w:val="ru-RU"/>
        </w:rPr>
        <w:t xml:space="preserve"> </w:t>
      </w:r>
      <w:r w:rsidRPr="00D36414">
        <w:rPr>
          <w:rFonts w:cstheme="minorHAnsi"/>
          <w:i/>
          <w:iCs/>
        </w:rPr>
        <w:t>Reserves</w:t>
      </w:r>
      <w:r w:rsidRPr="00D36414">
        <w:rPr>
          <w:rFonts w:cstheme="minorHAnsi"/>
          <w:i/>
          <w:iCs/>
          <w:lang w:val="ru-RU"/>
        </w:rPr>
        <w:t xml:space="preserve"> </w:t>
      </w:r>
      <w:r w:rsidRPr="00D36414">
        <w:rPr>
          <w:rFonts w:cstheme="minorHAnsi"/>
          <w:i/>
          <w:iCs/>
        </w:rPr>
        <w:t>of</w:t>
      </w:r>
      <w:r w:rsidRPr="00D36414">
        <w:rPr>
          <w:rFonts w:cstheme="minorHAnsi"/>
          <w:i/>
          <w:iCs/>
          <w:lang w:val="ru-RU"/>
        </w:rPr>
        <w:t xml:space="preserve"> </w:t>
      </w:r>
      <w:r w:rsidRPr="00D36414">
        <w:rPr>
          <w:rFonts w:cstheme="minorHAnsi"/>
          <w:i/>
          <w:iCs/>
        </w:rPr>
        <w:t>USSR</w:t>
      </w:r>
      <w:r w:rsidRPr="00D36414">
        <w:rPr>
          <w:rFonts w:cstheme="minorHAnsi"/>
          <w:i/>
          <w:iCs/>
          <w:lang w:val="ru-RU"/>
        </w:rPr>
        <w:t xml:space="preserve">. </w:t>
      </w:r>
      <w:r w:rsidRPr="00D36414">
        <w:rPr>
          <w:rFonts w:cstheme="minorHAnsi"/>
          <w:i/>
          <w:iCs/>
        </w:rPr>
        <w:t>Nature Reserves of Middle Asia and Kazakhstan]</w:t>
      </w:r>
      <w:r w:rsidRPr="00D36414">
        <w:rPr>
          <w:rFonts w:cstheme="minorHAnsi"/>
        </w:rPr>
        <w:t xml:space="preserve">. Moscow, USSR: </w:t>
      </w:r>
      <w:r w:rsidRPr="00D36414">
        <w:rPr>
          <w:rFonts w:cstheme="minorHAnsi"/>
          <w:lang w:val="be-BY"/>
        </w:rPr>
        <w:t xml:space="preserve">Мысль </w:t>
      </w:r>
      <w:r w:rsidRPr="00D36414">
        <w:rPr>
          <w:rFonts w:cstheme="minorHAnsi"/>
        </w:rPr>
        <w:t>[Mysl’].</w:t>
      </w:r>
    </w:p>
    <w:p w14:paraId="010C4B34"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palding, M. D., Fox, H. E., Allen, G. R., Davidson, N., Ferdaña, Z. a., Finlayson, M., Halpern, B. S., Jorge, M. A., Lombana, A., Lourie, S. A., Martin, K. D., McManus, E., Molnar, J., Cheri A. Recchia, C. A., &amp; Robertson, J. (2007). Marine ecoregions of the world: A bioregionalization of coastal and shelf </w:t>
      </w:r>
      <w:r w:rsidRPr="00D36414">
        <w:rPr>
          <w:rFonts w:cstheme="minorHAnsi"/>
        </w:rPr>
        <w:lastRenderedPageBreak/>
        <w:t xml:space="preserve">areas. </w:t>
      </w:r>
      <w:r w:rsidRPr="00D36414">
        <w:rPr>
          <w:rFonts w:cstheme="minorHAnsi"/>
          <w:i/>
          <w:iCs/>
        </w:rPr>
        <w:t>BioScience</w:t>
      </w:r>
      <w:r w:rsidRPr="00D36414">
        <w:rPr>
          <w:rFonts w:cstheme="minorHAnsi"/>
        </w:rPr>
        <w:t xml:space="preserve">, </w:t>
      </w:r>
      <w:r w:rsidRPr="00D36414">
        <w:rPr>
          <w:rFonts w:cstheme="minorHAnsi"/>
          <w:i/>
          <w:iCs/>
        </w:rPr>
        <w:t>57</w:t>
      </w:r>
      <w:r w:rsidRPr="00D36414">
        <w:rPr>
          <w:rFonts w:cstheme="minorHAnsi"/>
        </w:rPr>
        <w:t xml:space="preserve">(7), 573-583. </w:t>
      </w:r>
      <w:hyperlink r:id="rId186" w:history="1">
        <w:r w:rsidRPr="00D36414">
          <w:rPr>
            <w:rStyle w:val="Hyperlink"/>
            <w:rFonts w:cstheme="minorHAnsi"/>
          </w:rPr>
          <w:t>http://doi.org/10.1641/B570707</w:t>
        </w:r>
      </w:hyperlink>
      <w:r w:rsidRPr="00D36414">
        <w:rPr>
          <w:rFonts w:cstheme="minorHAnsi"/>
        </w:rPr>
        <w:t xml:space="preserve"> </w:t>
      </w:r>
    </w:p>
    <w:p w14:paraId="4FADB56D"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tenger-Kovács, C., Lengyel, E., Buczkó, K., Tóth, F., Crossetti, L., Pellinger, A., Doma, Z. Z., &amp; Padisák, J. (2014). Vanishing world: alkaline, saline lakes in Central Europe and their diatom assemblages. </w:t>
      </w:r>
      <w:r w:rsidRPr="00D36414">
        <w:rPr>
          <w:rFonts w:cstheme="minorHAnsi"/>
          <w:i/>
          <w:iCs/>
        </w:rPr>
        <w:t>Inland Waters</w:t>
      </w:r>
      <w:r w:rsidRPr="00D36414">
        <w:rPr>
          <w:rFonts w:cstheme="minorHAnsi"/>
        </w:rPr>
        <w:t xml:space="preserve">, (4(4)), 383–396. </w:t>
      </w:r>
      <w:hyperlink r:id="rId187" w:history="1">
        <w:r w:rsidRPr="00D36414">
          <w:rPr>
            <w:rStyle w:val="Hyperlink"/>
            <w:rFonts w:cstheme="minorHAnsi"/>
          </w:rPr>
          <w:t>http://doi.org/10.5268/IW-4.4.722</w:t>
        </w:r>
      </w:hyperlink>
      <w:r w:rsidRPr="00D36414">
        <w:rPr>
          <w:rFonts w:cstheme="minorHAnsi"/>
        </w:rPr>
        <w:t xml:space="preserve"> </w:t>
      </w:r>
    </w:p>
    <w:p w14:paraId="5615F586" w14:textId="23DA512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Stephens, P. A., Pettorelli, N., Barlow, J., Whittingham, M. J., &amp; Cadotte, M. W. (2015). Management by proxy? The use of indices in applied ecology.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1), 1–6. </w:t>
      </w:r>
      <w:hyperlink r:id="rId188" w:history="1">
        <w:r w:rsidRPr="00D36414">
          <w:rPr>
            <w:rStyle w:val="Hyperlink"/>
            <w:rFonts w:cstheme="minorHAnsi"/>
          </w:rPr>
          <w:t>http://doi.org/10.1111/1365-2664.12383</w:t>
        </w:r>
      </w:hyperlink>
      <w:r w:rsidRPr="00D36414">
        <w:rPr>
          <w:rFonts w:cstheme="minorHAnsi"/>
        </w:rPr>
        <w:t xml:space="preserve"> </w:t>
      </w:r>
    </w:p>
    <w:p w14:paraId="23790819" w14:textId="6FF9998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TEEB. (2010a). </w:t>
      </w:r>
      <w:r w:rsidRPr="00D36414">
        <w:rPr>
          <w:rFonts w:cstheme="minorHAnsi"/>
          <w:i/>
          <w:iCs/>
        </w:rPr>
        <w:t>Mainstreaming the economics of nature: A synthesis of the approach, conclusions and recommendations of TEEB</w:t>
      </w:r>
      <w:r w:rsidRPr="00D36414">
        <w:rPr>
          <w:rFonts w:cstheme="minorHAnsi"/>
        </w:rPr>
        <w:t xml:space="preserve">. Retrieved from </w:t>
      </w:r>
      <w:hyperlink r:id="rId189" w:history="1">
        <w:r w:rsidRPr="00D36414">
          <w:rPr>
            <w:rStyle w:val="Hyperlink"/>
            <w:rFonts w:cstheme="minorHAnsi"/>
          </w:rPr>
          <w:t>http://www.teebweb.org</w:t>
        </w:r>
      </w:hyperlink>
      <w:r w:rsidRPr="00D36414">
        <w:rPr>
          <w:rFonts w:cstheme="minorHAnsi"/>
        </w:rPr>
        <w:t xml:space="preserve"> </w:t>
      </w:r>
    </w:p>
    <w:p w14:paraId="75386891" w14:textId="16970D0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TEEB. (2010b). </w:t>
      </w:r>
      <w:r w:rsidRPr="00D36414">
        <w:rPr>
          <w:rFonts w:cstheme="minorHAnsi"/>
          <w:i/>
          <w:iCs/>
        </w:rPr>
        <w:t>TEEB for business - Executive summary</w:t>
      </w:r>
      <w:r w:rsidRPr="00D36414">
        <w:rPr>
          <w:rFonts w:cstheme="minorHAnsi"/>
        </w:rPr>
        <w:t xml:space="preserve">. Retrieved from </w:t>
      </w:r>
      <w:hyperlink r:id="rId190" w:history="1">
        <w:r w:rsidRPr="00D36414">
          <w:rPr>
            <w:rStyle w:val="Hyperlink"/>
            <w:rFonts w:cstheme="minorHAnsi"/>
          </w:rPr>
          <w:t>http://www.teebweb.org</w:t>
        </w:r>
      </w:hyperlink>
      <w:r w:rsidRPr="00D36414">
        <w:rPr>
          <w:rFonts w:cstheme="minorHAnsi"/>
        </w:rPr>
        <w:t xml:space="preserve"> </w:t>
      </w:r>
    </w:p>
    <w:p w14:paraId="10107971" w14:textId="6D8B3103"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The World Bank Group. (2016). </w:t>
      </w:r>
      <w:r w:rsidRPr="00D36414">
        <w:rPr>
          <w:rFonts w:cstheme="minorHAnsi"/>
          <w:i/>
        </w:rPr>
        <w:t>Terrestrial protected areas (% of total land area).</w:t>
      </w:r>
      <w:r w:rsidRPr="00D36414">
        <w:rPr>
          <w:rFonts w:cstheme="minorHAnsi"/>
        </w:rPr>
        <w:t xml:space="preserve"> Retrieved May 12, 2016, from </w:t>
      </w:r>
      <w:hyperlink r:id="rId191" w:history="1">
        <w:r w:rsidRPr="00D36414">
          <w:rPr>
            <w:rStyle w:val="Hyperlink"/>
            <w:rFonts w:cstheme="minorHAnsi"/>
          </w:rPr>
          <w:t>http://data.worldbank.org/indicator/ER.LND.PTLD.ZS/countries/1W?display=default</w:t>
        </w:r>
      </w:hyperlink>
      <w:r w:rsidRPr="00D36414">
        <w:rPr>
          <w:rFonts w:cstheme="minorHAnsi"/>
        </w:rPr>
        <w:t xml:space="preserve"> </w:t>
      </w:r>
    </w:p>
    <w:p w14:paraId="630F93C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Tittensor, D. P., Walpole, M., Hill, S. L. L., Boyce, D. G., Britten, G. L., Burgess, N. D., Butchart, S. H. M., Leadley, P. W ., Regan, E. C., Alkemade, R., Baumung, R., Bellard, C., Bouwman, L., Bowles-Newark, N. J., Chenery, A. M., Cheung, W. W. L., Christensen, V., Cooper, H. D., Crowther, A. R., Dixon, M. J. R., Galli, A., Gaveau, V., Gregory, R. D., Gutierrez, N. L., Nicolas G. L., Hirsch, T. L., Hoft, R., Januchowski-Hartley, S. R., Karmann, M., Krug, C. B., Leverington, F. J., Loh, J., Lojenga, R. K., Malsch, K., Marques, A., Morgan, D. H. W., Mumby, P. J., Newbold, T., Noonan-Mooney, K., Pagad, S. N., Parks, B. C., Pereira, H. M., Robertson, T., Rondinini, C., Santini, L., Scharlemann, J. P. W., Schindler, S., Sumaila, U. R., Teh, L. S. L., van Kolck, J., Visconti, P., &amp; Ye, Y. (2014). A mid-term analysis of progress toward international biodiversity targets. </w:t>
      </w:r>
      <w:r w:rsidRPr="00D36414">
        <w:rPr>
          <w:rFonts w:cstheme="minorHAnsi"/>
          <w:i/>
          <w:iCs/>
        </w:rPr>
        <w:t>Science</w:t>
      </w:r>
      <w:r w:rsidRPr="00D36414">
        <w:rPr>
          <w:rFonts w:cstheme="minorHAnsi"/>
        </w:rPr>
        <w:t xml:space="preserve">, </w:t>
      </w:r>
      <w:r w:rsidRPr="00D36414">
        <w:rPr>
          <w:rFonts w:cstheme="minorHAnsi"/>
          <w:i/>
          <w:iCs/>
        </w:rPr>
        <w:t>346</w:t>
      </w:r>
      <w:r w:rsidRPr="00D36414">
        <w:rPr>
          <w:rFonts w:cstheme="minorHAnsi"/>
        </w:rPr>
        <w:t xml:space="preserve">(6206), 241–244. </w:t>
      </w:r>
    </w:p>
    <w:p w14:paraId="67A52E2E" w14:textId="0669566A"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Tracy, E. F., Shvarts, E., Simonov, E., &amp; Babenko, M. (2017). China’s new Eurasian ambitions: The environmental risks of the Silk Road Economic Belt. </w:t>
      </w:r>
      <w:r w:rsidRPr="00D36414">
        <w:rPr>
          <w:rFonts w:cstheme="minorHAnsi"/>
          <w:i/>
          <w:iCs/>
        </w:rPr>
        <w:t>Eurasian Geography and Economics</w:t>
      </w:r>
      <w:r w:rsidRPr="00D36414">
        <w:rPr>
          <w:rFonts w:cstheme="minorHAnsi"/>
        </w:rPr>
        <w:t xml:space="preserve">, </w:t>
      </w:r>
      <w:r w:rsidRPr="00D36414">
        <w:rPr>
          <w:rFonts w:cstheme="minorHAnsi"/>
          <w:i/>
        </w:rPr>
        <w:t>58,</w:t>
      </w:r>
      <w:r w:rsidRPr="00D36414">
        <w:rPr>
          <w:rFonts w:cstheme="minorHAnsi"/>
        </w:rPr>
        <w:t xml:space="preserve"> 56–88. </w:t>
      </w:r>
      <w:hyperlink r:id="rId192" w:history="1">
        <w:r w:rsidRPr="00D36414">
          <w:rPr>
            <w:rStyle w:val="Hyperlink"/>
            <w:rFonts w:cstheme="minorHAnsi"/>
          </w:rPr>
          <w:t>http://doi.org/10.1080/15387216.2017.1295876</w:t>
        </w:r>
      </w:hyperlink>
      <w:r w:rsidRPr="00D36414">
        <w:rPr>
          <w:rFonts w:cstheme="minorHAnsi"/>
        </w:rPr>
        <w:t xml:space="preserve"> </w:t>
      </w:r>
    </w:p>
    <w:p w14:paraId="46E98256"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UK NEA. (2011). </w:t>
      </w:r>
      <w:r w:rsidRPr="00D36414">
        <w:rPr>
          <w:rFonts w:cstheme="minorHAnsi"/>
          <w:i/>
          <w:iCs/>
        </w:rPr>
        <w:t>The UK National Ecosystem Assessment: Synthesis of the key findings</w:t>
      </w:r>
      <w:r w:rsidRPr="00D36414">
        <w:rPr>
          <w:rFonts w:cstheme="minorHAnsi"/>
        </w:rPr>
        <w:t xml:space="preserve">. Cambridge, UK: UNEP-WCMC. </w:t>
      </w:r>
    </w:p>
    <w:p w14:paraId="0739FF1A" w14:textId="1EE90319"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UNEP. (2012). </w:t>
      </w:r>
      <w:r w:rsidRPr="00D36414">
        <w:rPr>
          <w:rFonts w:cstheme="minorHAnsi"/>
          <w:i/>
          <w:iCs/>
        </w:rPr>
        <w:t>GEO-5 - Environment for the future we want</w:t>
      </w:r>
      <w:r w:rsidRPr="00D36414">
        <w:rPr>
          <w:rFonts w:cstheme="minorHAnsi"/>
        </w:rPr>
        <w:t xml:space="preserve">. Retrieved from </w:t>
      </w:r>
      <w:hyperlink r:id="rId193" w:history="1">
        <w:r w:rsidRPr="00D36414">
          <w:rPr>
            <w:rStyle w:val="Hyperlink"/>
            <w:rFonts w:cstheme="minorHAnsi"/>
          </w:rPr>
          <w:t>http://web.unep.org/geo/</w:t>
        </w:r>
      </w:hyperlink>
      <w:r w:rsidRPr="00D36414">
        <w:rPr>
          <w:rFonts w:cstheme="minorHAnsi"/>
        </w:rPr>
        <w:t xml:space="preserve"> </w:t>
      </w:r>
    </w:p>
    <w:p w14:paraId="56FC4476"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United Nations. (2006). </w:t>
      </w:r>
      <w:r w:rsidRPr="00D36414">
        <w:rPr>
          <w:rFonts w:cstheme="minorHAnsi"/>
          <w:i/>
        </w:rPr>
        <w:t>E/C.16/2006/4: Definition of basic concepts and terminologies in governance and public administration.</w:t>
      </w:r>
      <w:r w:rsidRPr="00D36414">
        <w:rPr>
          <w:rFonts w:cstheme="minorHAnsi"/>
        </w:rPr>
        <w:t xml:space="preserve"> </w:t>
      </w:r>
    </w:p>
    <w:p w14:paraId="26DB4FAA"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United Nations. (2015). </w:t>
      </w:r>
      <w:r w:rsidRPr="00D36414">
        <w:rPr>
          <w:rFonts w:cstheme="minorHAnsi"/>
          <w:i/>
          <w:iCs/>
        </w:rPr>
        <w:t>Transforming our world: The 2030 agenda for sustainable development</w:t>
      </w:r>
      <w:r w:rsidRPr="00D36414">
        <w:rPr>
          <w:rFonts w:cstheme="minorHAnsi"/>
        </w:rPr>
        <w:t xml:space="preserve">. </w:t>
      </w:r>
    </w:p>
    <w:p w14:paraId="468BFCB5"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lang w:val="es-ES"/>
        </w:rPr>
        <w:t xml:space="preserve">Uuemaa, E., Mander, Ü., &amp; Marja, R. (2013). </w:t>
      </w:r>
      <w:r w:rsidRPr="00D36414">
        <w:rPr>
          <w:rFonts w:cstheme="minorHAnsi"/>
        </w:rPr>
        <w:t xml:space="preserve">Trends in the use of landscape spatial metrics as landscape indicators: A review. </w:t>
      </w:r>
      <w:r w:rsidRPr="00D36414">
        <w:rPr>
          <w:rFonts w:cstheme="minorHAnsi"/>
          <w:i/>
          <w:iCs/>
        </w:rPr>
        <w:t>Ecological Indicators</w:t>
      </w:r>
      <w:r w:rsidRPr="00D36414">
        <w:rPr>
          <w:rFonts w:cstheme="minorHAnsi"/>
        </w:rPr>
        <w:t xml:space="preserve">, </w:t>
      </w:r>
      <w:r w:rsidRPr="00D36414">
        <w:rPr>
          <w:rFonts w:cstheme="minorHAnsi"/>
          <w:i/>
          <w:iCs/>
        </w:rPr>
        <w:t>28</w:t>
      </w:r>
      <w:r w:rsidRPr="00D36414">
        <w:rPr>
          <w:rFonts w:cstheme="minorHAnsi"/>
        </w:rPr>
        <w:t xml:space="preserve">, 100–106. </w:t>
      </w:r>
      <w:hyperlink r:id="rId194" w:history="1">
        <w:r w:rsidRPr="00D36414">
          <w:rPr>
            <w:rStyle w:val="Hyperlink"/>
            <w:rFonts w:cstheme="minorHAnsi"/>
          </w:rPr>
          <w:t>http://doi.org/10.1016/j.ecolind.2012.07.018</w:t>
        </w:r>
      </w:hyperlink>
      <w:r w:rsidRPr="00D36414">
        <w:rPr>
          <w:rFonts w:cstheme="minorHAnsi"/>
        </w:rPr>
        <w:t xml:space="preserve"> </w:t>
      </w:r>
    </w:p>
    <w:p w14:paraId="036A7E54" w14:textId="0C665C9D" w:rsidR="009A3B9E" w:rsidRPr="00D36414" w:rsidRDefault="009A3B9E" w:rsidP="009A3B9E">
      <w:pPr>
        <w:widowControl w:val="0"/>
        <w:autoSpaceDE w:val="0"/>
        <w:autoSpaceDN w:val="0"/>
        <w:adjustRightInd w:val="0"/>
        <w:spacing w:before="120"/>
        <w:ind w:left="480" w:hanging="480"/>
        <w:rPr>
          <w:rFonts w:cstheme="minorHAnsi"/>
          <w:lang w:val="es-ES"/>
        </w:rPr>
      </w:pPr>
      <w:r w:rsidRPr="00D36414">
        <w:rPr>
          <w:rFonts w:cstheme="minorHAnsi"/>
        </w:rPr>
        <w:t xml:space="preserve">van Asselen, S., &amp; Verburg, P. H. (2012). A land system representation for global assessments and land-use modeling. </w:t>
      </w:r>
      <w:r w:rsidRPr="00D36414">
        <w:rPr>
          <w:rFonts w:cstheme="minorHAnsi"/>
          <w:i/>
          <w:iCs/>
          <w:lang w:val="es-ES"/>
        </w:rPr>
        <w:t>Global Change Biology</w:t>
      </w:r>
      <w:r w:rsidRPr="00D36414">
        <w:rPr>
          <w:rFonts w:cstheme="minorHAnsi"/>
          <w:lang w:val="es-ES"/>
        </w:rPr>
        <w:t xml:space="preserve">, </w:t>
      </w:r>
      <w:r w:rsidRPr="00D36414">
        <w:rPr>
          <w:rFonts w:cstheme="minorHAnsi"/>
          <w:i/>
          <w:iCs/>
          <w:lang w:val="es-ES"/>
        </w:rPr>
        <w:t>18</w:t>
      </w:r>
      <w:r w:rsidRPr="00D36414">
        <w:rPr>
          <w:rFonts w:cstheme="minorHAnsi"/>
          <w:lang w:val="es-ES"/>
        </w:rPr>
        <w:t xml:space="preserve">(10), 3125–3148. </w:t>
      </w:r>
      <w:hyperlink r:id="rId195" w:history="1">
        <w:r w:rsidRPr="00D36414">
          <w:rPr>
            <w:rStyle w:val="Hyperlink"/>
            <w:rFonts w:cstheme="minorHAnsi"/>
            <w:lang w:val="es-ES"/>
          </w:rPr>
          <w:t>http://doi.org/10.1111/j.1365-2486.2012.02759.x</w:t>
        </w:r>
      </w:hyperlink>
      <w:r w:rsidRPr="00D36414">
        <w:rPr>
          <w:rFonts w:cstheme="minorHAnsi"/>
          <w:lang w:val="es-ES"/>
        </w:rPr>
        <w:t xml:space="preserve"> </w:t>
      </w:r>
    </w:p>
    <w:p w14:paraId="277D1670"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lang w:val="es-ES"/>
        </w:rPr>
        <w:t xml:space="preserve">van Vuuren, D. P., Kok, M. T. J., Girod, B., Lucas, P. L., &amp; de Vries, B. (2012). </w:t>
      </w:r>
      <w:r w:rsidRPr="00D36414">
        <w:rPr>
          <w:rFonts w:cstheme="minorHAnsi"/>
        </w:rPr>
        <w:t xml:space="preserve">Scenarios in global environmental assessments: Key characteristics and lessons for future use.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4), 884–895. </w:t>
      </w:r>
      <w:hyperlink r:id="rId196" w:history="1">
        <w:r w:rsidRPr="00D36414">
          <w:rPr>
            <w:rStyle w:val="Hyperlink"/>
            <w:rFonts w:cstheme="minorHAnsi"/>
          </w:rPr>
          <w:t>http://doi.org/10.1016/j.gloenvcha.2012.06.001</w:t>
        </w:r>
      </w:hyperlink>
      <w:r w:rsidRPr="00D36414">
        <w:rPr>
          <w:rFonts w:cstheme="minorHAnsi"/>
        </w:rPr>
        <w:t xml:space="preserve"> </w:t>
      </w:r>
    </w:p>
    <w:p w14:paraId="04D289D4" w14:textId="36AF18A5"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Venter, O., Sanderson, E. W., Magrach, A., Allan, J. R., Beher, J., Jones, K. R., Possingham, H. P., Laurance, W. F., Wood, P., Fekete, B. M., Levy, M. A., &amp; Watson, J. E. M. (2016). Global terrestrial </w:t>
      </w:r>
      <w:r w:rsidRPr="00D36414">
        <w:rPr>
          <w:rFonts w:cstheme="minorHAnsi"/>
        </w:rPr>
        <w:lastRenderedPageBreak/>
        <w:t xml:space="preserve">human footprint maps for 1993 and 2009. </w:t>
      </w:r>
      <w:r w:rsidRPr="00D36414">
        <w:rPr>
          <w:rFonts w:cstheme="minorHAnsi"/>
          <w:i/>
          <w:iCs/>
        </w:rPr>
        <w:t>Scientific Data</w:t>
      </w:r>
      <w:r w:rsidRPr="00D36414">
        <w:rPr>
          <w:rFonts w:cstheme="minorHAnsi"/>
        </w:rPr>
        <w:t xml:space="preserve">, </w:t>
      </w:r>
      <w:r w:rsidRPr="00D36414">
        <w:rPr>
          <w:rFonts w:cstheme="minorHAnsi"/>
          <w:i/>
          <w:iCs/>
        </w:rPr>
        <w:t>3</w:t>
      </w:r>
      <w:r w:rsidRPr="00D36414">
        <w:rPr>
          <w:rFonts w:cstheme="minorHAnsi"/>
        </w:rPr>
        <w:t xml:space="preserve">, 160067. </w:t>
      </w:r>
      <w:hyperlink r:id="rId197" w:history="1">
        <w:r w:rsidRPr="00D36414">
          <w:rPr>
            <w:rStyle w:val="Hyperlink"/>
            <w:rFonts w:cstheme="minorHAnsi"/>
          </w:rPr>
          <w:t>http://doi.org/10.1038/sdata.2016.67</w:t>
        </w:r>
      </w:hyperlink>
      <w:r w:rsidRPr="00D36414">
        <w:rPr>
          <w:rFonts w:cstheme="minorHAnsi"/>
        </w:rPr>
        <w:t xml:space="preserve"> </w:t>
      </w:r>
    </w:p>
    <w:p w14:paraId="1BFE33E7"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lang w:val="es-ES"/>
        </w:rPr>
        <w:t xml:space="preserve">Ventosa, A., &amp; Arahal, D. R. (2009). </w:t>
      </w:r>
      <w:r w:rsidRPr="00D36414">
        <w:rPr>
          <w:rFonts w:cstheme="minorHAnsi"/>
        </w:rPr>
        <w:t xml:space="preserve">Physico-chemical characteristics of hypersaline environments and their biodiversity. In C. Gerday (Ed.), </w:t>
      </w:r>
      <w:r w:rsidRPr="00D36414">
        <w:rPr>
          <w:rFonts w:cstheme="minorHAnsi"/>
          <w:i/>
          <w:iCs/>
        </w:rPr>
        <w:t>Extremophiles</w:t>
      </w:r>
      <w:r w:rsidRPr="00D36414">
        <w:rPr>
          <w:rFonts w:cstheme="minorHAnsi"/>
        </w:rPr>
        <w:t xml:space="preserve"> (pp. 247–262). Oxford, UK: EOLSS Publications. </w:t>
      </w:r>
    </w:p>
    <w:p w14:paraId="0219ED01"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Wassmann, P., &amp; Reigstad, M. (2011). Future Arctic Ocean seasonal ice zones and implications for pelagic-bethic coupling. </w:t>
      </w:r>
      <w:r w:rsidRPr="00D36414">
        <w:rPr>
          <w:rFonts w:cstheme="minorHAnsi"/>
          <w:i/>
          <w:iCs/>
        </w:rPr>
        <w:t>Oceanography</w:t>
      </w:r>
      <w:r w:rsidRPr="00D36414">
        <w:rPr>
          <w:rFonts w:cstheme="minorHAnsi"/>
        </w:rPr>
        <w:t xml:space="preserve">, </w:t>
      </w:r>
      <w:r w:rsidRPr="00D36414">
        <w:rPr>
          <w:rFonts w:cstheme="minorHAnsi"/>
          <w:i/>
          <w:iCs/>
        </w:rPr>
        <w:t>24</w:t>
      </w:r>
      <w:r w:rsidRPr="00D36414">
        <w:rPr>
          <w:rFonts w:cstheme="minorHAnsi"/>
        </w:rPr>
        <w:t xml:space="preserve">(3), 220–231. </w:t>
      </w:r>
      <w:hyperlink r:id="rId198" w:history="1">
        <w:r w:rsidRPr="00D36414">
          <w:rPr>
            <w:rStyle w:val="Hyperlink"/>
            <w:rFonts w:cstheme="minorHAnsi"/>
          </w:rPr>
          <w:t>http://doi.org/10.5670/oceanog.2011.74</w:t>
        </w:r>
      </w:hyperlink>
      <w:r w:rsidRPr="00D36414">
        <w:rPr>
          <w:rFonts w:cstheme="minorHAnsi"/>
        </w:rPr>
        <w:t xml:space="preserve"> </w:t>
      </w:r>
    </w:p>
    <w:p w14:paraId="37A5E8CD" w14:textId="077A2C2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Williams, W. D. (1981). Inland salt lakes: An introduction. In W. D. Williams (Ed.), </w:t>
      </w:r>
      <w:r w:rsidRPr="00D36414">
        <w:rPr>
          <w:rFonts w:cstheme="minorHAnsi"/>
          <w:i/>
          <w:iCs/>
        </w:rPr>
        <w:t>Salt lakes. Developments in hydrobiology, vol 5</w:t>
      </w:r>
      <w:r w:rsidRPr="00D36414">
        <w:rPr>
          <w:rFonts w:cstheme="minorHAnsi"/>
        </w:rPr>
        <w:t xml:space="preserve"> (pp. 1–14). Dordrecht, The Netherlands: Springer. </w:t>
      </w:r>
      <w:hyperlink r:id="rId199" w:history="1">
        <w:r w:rsidRPr="00D36414">
          <w:rPr>
            <w:rStyle w:val="Hyperlink"/>
            <w:rFonts w:cstheme="minorHAnsi"/>
          </w:rPr>
          <w:t>https://doi.org/10.1007/978-94-009-8665-7_1</w:t>
        </w:r>
      </w:hyperlink>
      <w:r w:rsidRPr="00D36414">
        <w:rPr>
          <w:rFonts w:cstheme="minorHAnsi"/>
        </w:rPr>
        <w:t xml:space="preserve"> </w:t>
      </w:r>
    </w:p>
    <w:p w14:paraId="72E0C51B" w14:textId="5CCB9171"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Wilson, J. B., Peet, R. K., Dengler, J., &amp; Pärtel, M. (2012). Plant species richness: the world records. </w:t>
      </w:r>
      <w:r w:rsidRPr="00D36414">
        <w:rPr>
          <w:rFonts w:cstheme="minorHAnsi"/>
          <w:i/>
          <w:iCs/>
        </w:rPr>
        <w:t>Journal of Vegetation Science</w:t>
      </w:r>
      <w:r w:rsidRPr="00D36414">
        <w:rPr>
          <w:rFonts w:cstheme="minorHAnsi"/>
        </w:rPr>
        <w:t xml:space="preserve">, </w:t>
      </w:r>
      <w:r w:rsidRPr="00D36414">
        <w:rPr>
          <w:rFonts w:cstheme="minorHAnsi"/>
          <w:i/>
          <w:iCs/>
        </w:rPr>
        <w:t>23</w:t>
      </w:r>
      <w:r w:rsidRPr="00D36414">
        <w:rPr>
          <w:rFonts w:cstheme="minorHAnsi"/>
        </w:rPr>
        <w:t xml:space="preserve">(4), 796–802. </w:t>
      </w:r>
      <w:hyperlink r:id="rId200" w:history="1">
        <w:r w:rsidRPr="00D36414">
          <w:rPr>
            <w:rStyle w:val="Hyperlink"/>
            <w:rFonts w:cstheme="minorHAnsi"/>
          </w:rPr>
          <w:t>http://doi.org/10.1111/j.1654-1103.2012.01400.x</w:t>
        </w:r>
      </w:hyperlink>
      <w:r w:rsidRPr="00D36414">
        <w:rPr>
          <w:rFonts w:cstheme="minorHAnsi"/>
        </w:rPr>
        <w:t xml:space="preserve"> </w:t>
      </w:r>
    </w:p>
    <w:p w14:paraId="33F69C56" w14:textId="63130942"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Worm, B., Barbier, E. B., Beaumont, N., Duffy, J. E., Folke, C., Halpern, B. S., </w:t>
      </w:r>
      <w:r w:rsidRPr="00D36414">
        <w:rPr>
          <w:rFonts w:cstheme="minorHAnsi"/>
          <w:bCs/>
        </w:rPr>
        <w:t xml:space="preserve">Jackson, J. B. C., Lotze, H. K., Micheli, F., Palumbi, S. R., Sala, E., Selkoe, K. A., Stachowicz, J. J., &amp; </w:t>
      </w:r>
      <w:r w:rsidRPr="00D36414">
        <w:rPr>
          <w:rFonts w:cstheme="minorHAnsi"/>
        </w:rPr>
        <w:t xml:space="preserve">Watson, R. (2006). Impacts of biodiversity loss on ocean ecosystem services. </w:t>
      </w:r>
      <w:r w:rsidRPr="00D36414">
        <w:rPr>
          <w:rFonts w:cstheme="minorHAnsi"/>
          <w:i/>
          <w:iCs/>
        </w:rPr>
        <w:t>Science</w:t>
      </w:r>
      <w:r w:rsidRPr="00D36414">
        <w:rPr>
          <w:rFonts w:cstheme="minorHAnsi"/>
        </w:rPr>
        <w:t xml:space="preserve">, </w:t>
      </w:r>
      <w:r w:rsidRPr="00D36414">
        <w:rPr>
          <w:rFonts w:cstheme="minorHAnsi"/>
          <w:i/>
          <w:iCs/>
        </w:rPr>
        <w:t>314</w:t>
      </w:r>
      <w:r w:rsidRPr="00D36414">
        <w:rPr>
          <w:rFonts w:cstheme="minorHAnsi"/>
        </w:rPr>
        <w:t xml:space="preserve">(5800), 787–90. </w:t>
      </w:r>
      <w:hyperlink r:id="rId201" w:history="1">
        <w:r w:rsidRPr="00D36414">
          <w:rPr>
            <w:rStyle w:val="Hyperlink"/>
            <w:rFonts w:cstheme="minorHAnsi"/>
          </w:rPr>
          <w:t>http://doi.org/10.1126/science.1132294</w:t>
        </w:r>
      </w:hyperlink>
      <w:r w:rsidR="002C0F32">
        <w:rPr>
          <w:rFonts w:cstheme="minorHAnsi"/>
        </w:rPr>
        <w:t xml:space="preserve"> </w:t>
      </w:r>
    </w:p>
    <w:p w14:paraId="16D86F14"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Yablokov, A. V., Belkovich, V. M., &amp; Borisov, V. I. [Яблоков, А. В., Белькович, В. М., &amp; Борисов, В. И.]. (1972). </w:t>
      </w:r>
      <w:r w:rsidRPr="00D36414">
        <w:rPr>
          <w:rFonts w:cstheme="minorHAnsi"/>
          <w:i/>
          <w:iCs/>
        </w:rPr>
        <w:t>Киты и дельфины [Whales and dolphins]</w:t>
      </w:r>
      <w:r w:rsidRPr="00D36414">
        <w:rPr>
          <w:rFonts w:cstheme="minorHAnsi"/>
        </w:rPr>
        <w:t xml:space="preserve">. Moscow, Russian Federation: Наука [Science]. </w:t>
      </w:r>
    </w:p>
    <w:p w14:paraId="082A11F5"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Zektser, I. S. (2000). </w:t>
      </w:r>
      <w:r w:rsidRPr="00D36414">
        <w:rPr>
          <w:rFonts w:cstheme="minorHAnsi"/>
          <w:i/>
          <w:iCs/>
        </w:rPr>
        <w:t>Groundwater and the environment: Applications for the global community</w:t>
      </w:r>
      <w:r w:rsidRPr="00D36414">
        <w:rPr>
          <w:rFonts w:cstheme="minorHAnsi"/>
        </w:rPr>
        <w:t xml:space="preserve">. Boca Raton, USA: CRC Press. </w:t>
      </w:r>
    </w:p>
    <w:p w14:paraId="50FFA69D" w14:textId="77777777" w:rsidR="009A3B9E" w:rsidRPr="00D36414" w:rsidRDefault="009A3B9E" w:rsidP="009A3B9E">
      <w:pPr>
        <w:widowControl w:val="0"/>
        <w:autoSpaceDE w:val="0"/>
        <w:autoSpaceDN w:val="0"/>
        <w:adjustRightInd w:val="0"/>
        <w:spacing w:before="120"/>
        <w:ind w:left="480" w:hanging="480"/>
        <w:rPr>
          <w:rFonts w:cstheme="minorHAnsi"/>
        </w:rPr>
      </w:pPr>
      <w:r w:rsidRPr="00D36414">
        <w:rPr>
          <w:rFonts w:cstheme="minorHAnsi"/>
        </w:rPr>
        <w:t xml:space="preserve">Zoi International Network. (2011). </w:t>
      </w:r>
      <w:r w:rsidRPr="00D36414">
        <w:rPr>
          <w:rFonts w:cstheme="minorHAnsi"/>
          <w:i/>
          <w:iCs/>
        </w:rPr>
        <w:t>Biodiversity in Central Asia: A visual synthesis</w:t>
      </w:r>
      <w:r w:rsidRPr="00D36414">
        <w:rPr>
          <w:rFonts w:cstheme="minorHAnsi"/>
        </w:rPr>
        <w:t xml:space="preserve">. </w:t>
      </w:r>
    </w:p>
    <w:p w14:paraId="46BD1695" w14:textId="7E12C0C0" w:rsidR="00681350" w:rsidRDefault="00681350" w:rsidP="00513B19"/>
    <w:p w14:paraId="307970F9" w14:textId="77777777" w:rsidR="009A3B9E" w:rsidRDefault="009A3B9E" w:rsidP="00513B19">
      <w:pPr>
        <w:sectPr w:rsidR="009A3B9E" w:rsidSect="001F79DE">
          <w:headerReference w:type="default" r:id="rId202"/>
          <w:pgSz w:w="11906" w:h="16838"/>
          <w:pgMar w:top="1440" w:right="1440" w:bottom="1440" w:left="1440" w:header="708" w:footer="708" w:gutter="0"/>
          <w:cols w:space="708"/>
          <w:docGrid w:linePitch="360"/>
        </w:sectPr>
      </w:pPr>
    </w:p>
    <w:p w14:paraId="1E89953C" w14:textId="6B1AFA82" w:rsidR="001E43D4" w:rsidRPr="001E43D4" w:rsidRDefault="001E43D4" w:rsidP="0054279D">
      <w:pPr>
        <w:pStyle w:val="Heading1"/>
      </w:pPr>
      <w:bookmarkStart w:id="331" w:name="_Toc450554806"/>
      <w:bookmarkStart w:id="332" w:name="_Toc502822501"/>
      <w:bookmarkStart w:id="333" w:name="_Toc504380598"/>
      <w:bookmarkStart w:id="334" w:name="_Toc519504424"/>
      <w:bookmarkStart w:id="335" w:name="_Toc519514595"/>
      <w:bookmarkStart w:id="336" w:name="ach2"/>
      <w:r w:rsidRPr="001E43D4">
        <w:lastRenderedPageBreak/>
        <w:softHyphen/>
      </w:r>
      <w:r w:rsidRPr="001E43D4">
        <w:softHyphen/>
      </w:r>
      <w:r w:rsidRPr="001E43D4">
        <w:softHyphen/>
        <w:t xml:space="preserve">Chapter 2: </w:t>
      </w:r>
      <w:bookmarkStart w:id="337" w:name="h.gjdgxs" w:colFirst="0" w:colLast="0"/>
      <w:bookmarkEnd w:id="331"/>
      <w:bookmarkEnd w:id="337"/>
      <w:r w:rsidRPr="001E43D4">
        <w:t>Nature’s contributions to people and quality of life</w:t>
      </w:r>
      <w:bookmarkEnd w:id="332"/>
      <w:bookmarkEnd w:id="333"/>
      <w:bookmarkEnd w:id="334"/>
      <w:bookmarkEnd w:id="335"/>
      <w:r w:rsidRPr="001E43D4">
        <w:t xml:space="preserve"> </w:t>
      </w:r>
    </w:p>
    <w:p w14:paraId="1F2EF471" w14:textId="77777777" w:rsidR="001E43D4" w:rsidRPr="00946649" w:rsidRDefault="001E43D4" w:rsidP="001E43D4">
      <w:pPr>
        <w:rPr>
          <w:b/>
          <w:lang w:val="en-US"/>
        </w:rPr>
      </w:pPr>
    </w:p>
    <w:p w14:paraId="67645E20" w14:textId="36F4DEE7" w:rsidR="001E43D4" w:rsidRPr="00946649" w:rsidRDefault="001E43D4" w:rsidP="001E43D4">
      <w:pPr>
        <w:rPr>
          <w:b/>
          <w:lang w:val="en-US"/>
        </w:rPr>
      </w:pPr>
      <w:r w:rsidRPr="00946649">
        <w:rPr>
          <w:b/>
          <w:lang w:val="en-US"/>
        </w:rPr>
        <w:t>Coordinating Lead Authors</w:t>
      </w:r>
      <w:r w:rsidR="0016503A">
        <w:rPr>
          <w:b/>
          <w:lang w:val="en-US"/>
        </w:rPr>
        <w:t>:</w:t>
      </w:r>
    </w:p>
    <w:p w14:paraId="107BF1FB" w14:textId="77777777" w:rsidR="001E43D4" w:rsidRPr="00946649" w:rsidRDefault="001E43D4" w:rsidP="001E43D4">
      <w:pPr>
        <w:rPr>
          <w:lang w:val="en-US"/>
        </w:rPr>
      </w:pPr>
      <w:r w:rsidRPr="00946649">
        <w:rPr>
          <w:lang w:val="en-US"/>
        </w:rPr>
        <w:t>Berta Martín-López (Spain/Germany), Andrew Church (United Kingdom of Great Britain and Northern Ireland)</w:t>
      </w:r>
    </w:p>
    <w:p w14:paraId="7DFEE36D" w14:textId="77777777" w:rsidR="001E43D4" w:rsidRPr="00946649" w:rsidRDefault="001E43D4" w:rsidP="001E43D4">
      <w:pPr>
        <w:rPr>
          <w:b/>
          <w:lang w:val="en-US"/>
        </w:rPr>
      </w:pPr>
    </w:p>
    <w:p w14:paraId="3667C41C" w14:textId="410B3BD7" w:rsidR="001E43D4" w:rsidRPr="00946649" w:rsidRDefault="001E43D4" w:rsidP="001E43D4">
      <w:pPr>
        <w:rPr>
          <w:b/>
          <w:lang w:val="en-US"/>
        </w:rPr>
      </w:pPr>
      <w:r w:rsidRPr="00946649">
        <w:rPr>
          <w:b/>
          <w:lang w:val="en-US"/>
        </w:rPr>
        <w:t>Lead Authors</w:t>
      </w:r>
      <w:r w:rsidR="0016503A">
        <w:rPr>
          <w:b/>
          <w:lang w:val="en-US"/>
        </w:rPr>
        <w:t>:</w:t>
      </w:r>
    </w:p>
    <w:p w14:paraId="45DB3539" w14:textId="16767786" w:rsidR="001E43D4" w:rsidRPr="00946649" w:rsidRDefault="001E43D4" w:rsidP="001E43D4">
      <w:pPr>
        <w:rPr>
          <w:lang w:val="en-US"/>
        </w:rPr>
      </w:pPr>
      <w:r w:rsidRPr="00946649">
        <w:rPr>
          <w:lang w:val="en-US"/>
        </w:rPr>
        <w:t>Esra Başak Dessane (Turkey), Pam Berry (United Kingdom of Great Britain and Northern Ireland), Claire Chenu (France), Mi</w:t>
      </w:r>
      <w:r w:rsidR="00A24AE8">
        <w:rPr>
          <w:lang w:val="en-US"/>
        </w:rPr>
        <w:t>ke</w:t>
      </w:r>
      <w:r w:rsidRPr="00946649">
        <w:rPr>
          <w:lang w:val="en-US"/>
        </w:rPr>
        <w:t xml:space="preserve"> Christie (United Kingdom of Great Britain and Northern Ireland), Magali Gerino (France), Hans Keune (Belgium), Elisa Oteros-Rozas (Spain), Sandrine Paillard (France), Axel G. Rossberg (United Kingdom of Great Britain and Northern Ireland/Germany), Matthias Schröter (Germany), Alexander P.</w:t>
      </w:r>
      <w:r w:rsidR="005523DE">
        <w:rPr>
          <w:lang w:val="en-US"/>
        </w:rPr>
        <w:t xml:space="preserve"> </w:t>
      </w:r>
      <w:r w:rsidRPr="00946649">
        <w:rPr>
          <w:lang w:val="en-US"/>
        </w:rPr>
        <w:t>E. van Oudenhoven (The Netherlands)</w:t>
      </w:r>
    </w:p>
    <w:p w14:paraId="05959763" w14:textId="77777777" w:rsidR="001E43D4" w:rsidRPr="00946649" w:rsidRDefault="001E43D4" w:rsidP="001E43D4">
      <w:pPr>
        <w:rPr>
          <w:lang w:val="en-US"/>
        </w:rPr>
      </w:pPr>
    </w:p>
    <w:p w14:paraId="56DD75F9" w14:textId="59598C77" w:rsidR="001E43D4" w:rsidRPr="00946649" w:rsidRDefault="001E43D4" w:rsidP="001E43D4">
      <w:pPr>
        <w:rPr>
          <w:b/>
          <w:lang w:val="en-US"/>
        </w:rPr>
      </w:pPr>
      <w:r w:rsidRPr="00946649">
        <w:rPr>
          <w:b/>
          <w:lang w:val="en-US"/>
        </w:rPr>
        <w:t>Fellow</w:t>
      </w:r>
      <w:r w:rsidR="0016503A">
        <w:rPr>
          <w:b/>
          <w:lang w:val="en-US"/>
        </w:rPr>
        <w:t>:</w:t>
      </w:r>
    </w:p>
    <w:p w14:paraId="0903B677" w14:textId="77777777" w:rsidR="001E43D4" w:rsidRPr="00946649" w:rsidRDefault="001E43D4" w:rsidP="001E43D4">
      <w:pPr>
        <w:rPr>
          <w:lang w:val="en-US"/>
        </w:rPr>
      </w:pPr>
      <w:r w:rsidRPr="00946649">
        <w:rPr>
          <w:lang w:val="en-US"/>
        </w:rPr>
        <w:t>Elena Osipova (Russian Federation)</w:t>
      </w:r>
    </w:p>
    <w:p w14:paraId="6E7BA102" w14:textId="77777777" w:rsidR="001E43D4" w:rsidRPr="00946649" w:rsidRDefault="001E43D4" w:rsidP="001E43D4">
      <w:pPr>
        <w:rPr>
          <w:lang w:val="en-US"/>
        </w:rPr>
      </w:pPr>
    </w:p>
    <w:p w14:paraId="17DCC942" w14:textId="13AA5157" w:rsidR="001E43D4" w:rsidRPr="00946649" w:rsidRDefault="001E43D4" w:rsidP="001E43D4">
      <w:pPr>
        <w:rPr>
          <w:b/>
          <w:lang w:val="en-US"/>
        </w:rPr>
      </w:pPr>
      <w:r w:rsidRPr="00946649">
        <w:rPr>
          <w:b/>
          <w:lang w:val="en-US"/>
        </w:rPr>
        <w:t>Contributing authors</w:t>
      </w:r>
      <w:r w:rsidR="0016503A">
        <w:rPr>
          <w:b/>
          <w:lang w:val="en-US"/>
        </w:rPr>
        <w:t>:</w:t>
      </w:r>
      <w:r w:rsidRPr="00946649">
        <w:rPr>
          <w:b/>
          <w:lang w:val="en-US"/>
        </w:rPr>
        <w:t xml:space="preserve"> </w:t>
      </w:r>
    </w:p>
    <w:p w14:paraId="0C21A273" w14:textId="18D076AC" w:rsidR="001E43D4" w:rsidRPr="00946649" w:rsidRDefault="000F27A4" w:rsidP="001E43D4">
      <w:pPr>
        <w:rPr>
          <w:lang w:val="en-US"/>
        </w:rPr>
      </w:pPr>
      <w:r w:rsidRPr="00946649">
        <w:rPr>
          <w:lang w:val="en-US"/>
        </w:rPr>
        <w:t xml:space="preserve">Armağan Aloe Karabulut (Turkey), </w:t>
      </w:r>
      <w:r w:rsidR="001E43D4" w:rsidRPr="00946649">
        <w:rPr>
          <w:lang w:val="en-US"/>
        </w:rPr>
        <w:t>Başak Avcıoğlu Çokçalışkan (Turkey), Adem Bilgin (Turkey), Tom Breeze (United Kingdom of Great Britain and Northern Ireland), Elena Bukvareva (Russia), Pierre Duez (Belgium), Dan</w:t>
      </w:r>
      <w:r w:rsidR="00043796">
        <w:rPr>
          <w:lang w:val="en-US"/>
        </w:rPr>
        <w:t>iel P.</w:t>
      </w:r>
      <w:r w:rsidR="001E43D4" w:rsidRPr="00946649">
        <w:rPr>
          <w:lang w:val="en-US"/>
        </w:rPr>
        <w:t xml:space="preserve"> Faith (Australia), Ilse Geijzendorffer (</w:t>
      </w:r>
      <w:r w:rsidR="00C46743">
        <w:rPr>
          <w:lang w:val="en-US"/>
        </w:rPr>
        <w:t xml:space="preserve">The </w:t>
      </w:r>
      <w:r w:rsidR="00416939">
        <w:rPr>
          <w:lang w:val="en-US"/>
        </w:rPr>
        <w:t>Netherlands/</w:t>
      </w:r>
      <w:r w:rsidR="001E43D4" w:rsidRPr="00946649">
        <w:rPr>
          <w:lang w:val="en-US"/>
        </w:rPr>
        <w:t>France), Arjan Gosal (United Kingdom</w:t>
      </w:r>
      <w:r w:rsidR="00B75AC0">
        <w:rPr>
          <w:lang w:val="en-US"/>
        </w:rPr>
        <w:t xml:space="preserve"> </w:t>
      </w:r>
      <w:r w:rsidR="00B75AC0" w:rsidRPr="00946649">
        <w:rPr>
          <w:lang w:val="en-US"/>
        </w:rPr>
        <w:t>of Great Britain and Northern Ireland</w:t>
      </w:r>
      <w:r w:rsidR="001E43D4" w:rsidRPr="00946649">
        <w:rPr>
          <w:lang w:val="en-US"/>
        </w:rPr>
        <w:t>)</w:t>
      </w:r>
      <w:r w:rsidR="00F05FA9">
        <w:rPr>
          <w:lang w:val="en-US"/>
        </w:rPr>
        <w:t>,</w:t>
      </w:r>
      <w:r w:rsidR="001E43D4" w:rsidRPr="00946649">
        <w:rPr>
          <w:lang w:val="en-US"/>
        </w:rPr>
        <w:t xml:space="preserve"> </w:t>
      </w:r>
      <w:r w:rsidR="007A6626">
        <w:rPr>
          <w:lang w:val="en-US"/>
        </w:rPr>
        <w:t xml:space="preserve">L. </w:t>
      </w:r>
      <w:r w:rsidR="001E43D4" w:rsidRPr="00946649">
        <w:rPr>
          <w:lang w:val="en-US"/>
        </w:rPr>
        <w:t>Jamila Haider (</w:t>
      </w:r>
      <w:r w:rsidR="007A6626">
        <w:rPr>
          <w:lang w:val="en-US"/>
        </w:rPr>
        <w:t>Austria/</w:t>
      </w:r>
      <w:r w:rsidR="001E43D4" w:rsidRPr="00946649">
        <w:rPr>
          <w:lang w:val="en-US"/>
        </w:rPr>
        <w:t>Sweden), Conor Kretsch (United Kingdom of Great Britain and Northern Ireland), Jorge Lozano (Spain/Germany), Patrick Meire (Belgium), Jasmin Mena Sauterel (Germany), Markus Meyer (Germany), Marcos Moleón (Spain), Zebensui Morales-Reyes (Spain), Bram Oosterbroek (The Netherlands), Simon G. Potts (United Kingdom of Great Britain and Northern Ireland), Vitalija Povilaityte-Petri (</w:t>
      </w:r>
      <w:r w:rsidR="00093FC2">
        <w:rPr>
          <w:lang w:val="en-US"/>
        </w:rPr>
        <w:t>Lithuania/</w:t>
      </w:r>
      <w:r w:rsidR="001E43D4" w:rsidRPr="00946649">
        <w:rPr>
          <w:lang w:val="en-US"/>
        </w:rPr>
        <w:t>Belgium), Adriana Ruiz Almeida (Spain), José A. Sánchez-Zapata (Spain), Stefanie Sievers-Glotzbach (Germany), Ewa Siwicka (</w:t>
      </w:r>
      <w:r w:rsidR="005523DE">
        <w:rPr>
          <w:lang w:val="en-US"/>
        </w:rPr>
        <w:t>Poland/</w:t>
      </w:r>
      <w:r w:rsidR="001E43D4" w:rsidRPr="00946649">
        <w:rPr>
          <w:lang w:val="en-US"/>
        </w:rPr>
        <w:t xml:space="preserve">United Kingdom of Great Britain and Northern Ireland), Alexey Sorokin (Russian Federation), Isabel Sousa Pinto (Portugal), </w:t>
      </w:r>
      <w:r w:rsidR="0023582F" w:rsidRPr="0023582F">
        <w:rPr>
          <w:lang w:val="en-US"/>
        </w:rPr>
        <w:t xml:space="preserve">Erik Stange </w:t>
      </w:r>
      <w:r w:rsidR="0023582F">
        <w:rPr>
          <w:lang w:val="en-US"/>
        </w:rPr>
        <w:t xml:space="preserve">(Norway), </w:t>
      </w:r>
      <w:r w:rsidR="001E43D4" w:rsidRPr="00946649">
        <w:rPr>
          <w:lang w:val="en-US"/>
        </w:rPr>
        <w:t>Pawel Szymonczk (</w:t>
      </w:r>
      <w:r w:rsidR="000C071E">
        <w:rPr>
          <w:lang w:val="en-US"/>
        </w:rPr>
        <w:t>Poland/</w:t>
      </w:r>
      <w:r w:rsidR="001E43D4" w:rsidRPr="00946649">
        <w:rPr>
          <w:lang w:val="en-US"/>
        </w:rPr>
        <w:t>United Kingdom</w:t>
      </w:r>
      <w:r w:rsidR="000C071E">
        <w:rPr>
          <w:lang w:val="en-US"/>
        </w:rPr>
        <w:t xml:space="preserve"> </w:t>
      </w:r>
      <w:r w:rsidR="000C071E" w:rsidRPr="00946649">
        <w:rPr>
          <w:lang w:val="en-US"/>
        </w:rPr>
        <w:t>of Great Britain and Northern Ireland</w:t>
      </w:r>
      <w:r w:rsidR="001E43D4" w:rsidRPr="00946649">
        <w:rPr>
          <w:lang w:val="en-US"/>
        </w:rPr>
        <w:t>), Marija Vugdelic (Montenegro)</w:t>
      </w:r>
    </w:p>
    <w:p w14:paraId="0161D578" w14:textId="77777777" w:rsidR="001E43D4" w:rsidRPr="00946649" w:rsidRDefault="001E43D4" w:rsidP="001E43D4">
      <w:pPr>
        <w:rPr>
          <w:lang w:val="en-US"/>
        </w:rPr>
      </w:pPr>
    </w:p>
    <w:p w14:paraId="21471F35" w14:textId="6F3B37B2" w:rsidR="001E43D4" w:rsidRPr="00946649" w:rsidRDefault="001E43D4" w:rsidP="001E43D4">
      <w:pPr>
        <w:rPr>
          <w:b/>
          <w:lang w:val="en-US"/>
        </w:rPr>
      </w:pPr>
      <w:r w:rsidRPr="00946649">
        <w:rPr>
          <w:b/>
          <w:lang w:val="en-US"/>
        </w:rPr>
        <w:t>Review editors</w:t>
      </w:r>
      <w:r w:rsidR="0016503A">
        <w:rPr>
          <w:b/>
          <w:lang w:val="en-US"/>
        </w:rPr>
        <w:t>:</w:t>
      </w:r>
    </w:p>
    <w:p w14:paraId="6BDD01EB" w14:textId="77777777" w:rsidR="00656EB8" w:rsidRDefault="001E43D4" w:rsidP="001E43D4">
      <w:pPr>
        <w:rPr>
          <w:lang w:val="en-US"/>
        </w:rPr>
      </w:pPr>
      <w:r w:rsidRPr="00946649">
        <w:rPr>
          <w:lang w:val="en-US"/>
        </w:rPr>
        <w:t>Francis Turkelboom (Belgium), Mimi Urbanc (Slovenia)</w:t>
      </w:r>
    </w:p>
    <w:p w14:paraId="716C7521" w14:textId="77777777" w:rsidR="0016503A" w:rsidRDefault="0016503A" w:rsidP="001E43D4">
      <w:pPr>
        <w:rPr>
          <w:lang w:val="en-US"/>
        </w:rPr>
      </w:pPr>
    </w:p>
    <w:p w14:paraId="7665CDBA" w14:textId="77777777" w:rsidR="0016503A" w:rsidRPr="005523DE" w:rsidRDefault="0016503A" w:rsidP="001E43D4">
      <w:pPr>
        <w:rPr>
          <w:b/>
          <w:lang w:val="en-US"/>
        </w:rPr>
      </w:pPr>
      <w:r w:rsidRPr="005523DE">
        <w:rPr>
          <w:b/>
          <w:lang w:val="en-US"/>
        </w:rPr>
        <w:t>This chapter should be cited as:</w:t>
      </w:r>
    </w:p>
    <w:p w14:paraId="4084FA17" w14:textId="4C28B8D7" w:rsidR="001E43D4" w:rsidRPr="00946649" w:rsidRDefault="00883B49" w:rsidP="001E43D4">
      <w:pPr>
        <w:rPr>
          <w:lang w:val="en-US"/>
        </w:rPr>
      </w:pPr>
      <w:r w:rsidRPr="002F5720">
        <w:rPr>
          <w:rFonts w:eastAsia="Times New Roman"/>
        </w:rPr>
        <w:t xml:space="preserve">Martín-López, B., Church, A., </w:t>
      </w:r>
      <w:r w:rsidRPr="00946649">
        <w:rPr>
          <w:lang w:val="en-US"/>
        </w:rPr>
        <w:t>Başak Dessane</w:t>
      </w:r>
      <w:r>
        <w:rPr>
          <w:lang w:val="en-US"/>
        </w:rPr>
        <w:t>, E., Berry, P., Chenu, C., Christie, M., Gerino, M., Keune, H., Osipova, E., Oteros-Rozas, E., Paillard, S., Rossberg, A.</w:t>
      </w:r>
      <w:r w:rsidR="00495BF0">
        <w:rPr>
          <w:lang w:val="en-US"/>
        </w:rPr>
        <w:t xml:space="preserve"> </w:t>
      </w:r>
      <w:r>
        <w:rPr>
          <w:lang w:val="en-US"/>
        </w:rPr>
        <w:t xml:space="preserve">G., </w:t>
      </w:r>
      <w:r w:rsidRPr="00946649">
        <w:rPr>
          <w:lang w:val="en-US"/>
        </w:rPr>
        <w:t>Schröter</w:t>
      </w:r>
      <w:r w:rsidR="0021534E">
        <w:rPr>
          <w:lang w:val="en-US"/>
        </w:rPr>
        <w:t>, M.</w:t>
      </w:r>
      <w:r>
        <w:rPr>
          <w:lang w:val="en-US"/>
        </w:rPr>
        <w:t xml:space="preserve"> and </w:t>
      </w:r>
      <w:r w:rsidRPr="00946649">
        <w:rPr>
          <w:lang w:val="en-US"/>
        </w:rPr>
        <w:t>van Oudenhoven</w:t>
      </w:r>
      <w:r>
        <w:rPr>
          <w:lang w:val="en-US"/>
        </w:rPr>
        <w:t>, A.</w:t>
      </w:r>
      <w:r w:rsidR="00495BF0">
        <w:rPr>
          <w:lang w:val="en-US"/>
        </w:rPr>
        <w:t xml:space="preserve"> </w:t>
      </w:r>
      <w:r>
        <w:rPr>
          <w:lang w:val="en-US"/>
        </w:rPr>
        <w:t>P.</w:t>
      </w:r>
      <w:r w:rsidR="00495BF0">
        <w:rPr>
          <w:lang w:val="en-US"/>
        </w:rPr>
        <w:t xml:space="preserve"> </w:t>
      </w:r>
      <w:r>
        <w:rPr>
          <w:lang w:val="en-US"/>
        </w:rPr>
        <w:t>E.</w:t>
      </w:r>
      <w:r w:rsidRPr="002F5720">
        <w:rPr>
          <w:rFonts w:eastAsia="Times New Roman"/>
        </w:rPr>
        <w:t xml:space="preserve"> Chapter 2: Nature’s contributions to people and quality of life. In IPBES (2018): The IPBES regional assessment report on biodiversity and ecosystem services for Europe and Central Asia. Rounsevell, M., Fischer, M., Torre-Marin Rando, A. and Mader, A. (eds.). Secretariat of the Intergovernmental Science-Policy Platform on Biodiversity and Ecosystem services, Bonn, Germany, pp. xx-xx.</w:t>
      </w:r>
      <w:r w:rsidR="001E43D4" w:rsidRPr="00946649">
        <w:rPr>
          <w:lang w:val="en-US"/>
        </w:rPr>
        <w:br w:type="page"/>
      </w:r>
    </w:p>
    <w:p w14:paraId="707F7479" w14:textId="77777777" w:rsidR="00E817D3" w:rsidRPr="00E817D3" w:rsidRDefault="00E817D3" w:rsidP="00E817D3">
      <w:pPr>
        <w:rPr>
          <w:b/>
          <w:sz w:val="28"/>
          <w:szCs w:val="28"/>
        </w:rPr>
      </w:pPr>
      <w:bookmarkStart w:id="338" w:name="_Toc450554807"/>
      <w:bookmarkStart w:id="339" w:name="_Toc502822502"/>
      <w:r w:rsidRPr="00E817D3">
        <w:rPr>
          <w:b/>
          <w:sz w:val="28"/>
          <w:szCs w:val="28"/>
        </w:rPr>
        <w:lastRenderedPageBreak/>
        <w:t>Table of contents</w:t>
      </w:r>
    </w:p>
    <w:p w14:paraId="4A3FD420" w14:textId="6E768468" w:rsidR="00ED7AAA" w:rsidRDefault="00E817D3">
      <w:pPr>
        <w:pStyle w:val="TOC1"/>
        <w:tabs>
          <w:tab w:val="left" w:pos="440"/>
          <w:tab w:val="right" w:leader="dot" w:pos="9016"/>
        </w:tabs>
        <w:rPr>
          <w:rFonts w:eastAsiaTheme="minorEastAsia"/>
          <w:lang w:eastAsia="en-GB"/>
        </w:rPr>
      </w:pPr>
      <w:r>
        <w:fldChar w:fldCharType="begin"/>
      </w:r>
      <w:r>
        <w:instrText xml:space="preserve"> TOC \b ach2 \* MERGEFORMAT </w:instrText>
      </w:r>
      <w:r>
        <w:fldChar w:fldCharType="separate"/>
      </w:r>
      <w:r w:rsidR="00ED7AAA">
        <w:t>2</w:t>
      </w:r>
      <w:r w:rsidR="00ED7AAA">
        <w:rPr>
          <w:rFonts w:eastAsiaTheme="minorEastAsia"/>
          <w:lang w:eastAsia="en-GB"/>
        </w:rPr>
        <w:tab/>
      </w:r>
      <w:r w:rsidR="00ED7AAA">
        <w:t>Chapter 2: Nature’s contributions to people and quality of life</w:t>
      </w:r>
      <w:r w:rsidR="00ED7AAA">
        <w:tab/>
      </w:r>
      <w:r w:rsidR="00ED7AAA">
        <w:fldChar w:fldCharType="begin"/>
      </w:r>
      <w:r w:rsidR="00ED7AAA">
        <w:instrText xml:space="preserve"> PAGEREF _Toc519504424 \h </w:instrText>
      </w:r>
      <w:r w:rsidR="00ED7AAA">
        <w:fldChar w:fldCharType="separate"/>
      </w:r>
      <w:r w:rsidR="00B40E12">
        <w:t>86</w:t>
      </w:r>
      <w:r w:rsidR="00ED7AAA">
        <w:fldChar w:fldCharType="end"/>
      </w:r>
    </w:p>
    <w:p w14:paraId="0DB99E01" w14:textId="647D109C" w:rsidR="00ED7AAA" w:rsidRDefault="00ED7AAA">
      <w:pPr>
        <w:pStyle w:val="TOC2"/>
        <w:tabs>
          <w:tab w:val="right" w:leader="dot" w:pos="9016"/>
        </w:tabs>
        <w:rPr>
          <w:rFonts w:eastAsiaTheme="minorEastAsia"/>
          <w:lang w:eastAsia="en-GB"/>
        </w:rPr>
      </w:pPr>
      <w:r>
        <w:rPr>
          <w:lang w:bidi="en-US"/>
        </w:rPr>
        <w:t>Executive summary</w:t>
      </w:r>
      <w:r>
        <w:tab/>
      </w:r>
      <w:r>
        <w:fldChar w:fldCharType="begin"/>
      </w:r>
      <w:r>
        <w:instrText xml:space="preserve"> PAGEREF _Toc519504425 \h </w:instrText>
      </w:r>
      <w:r>
        <w:fldChar w:fldCharType="separate"/>
      </w:r>
      <w:r w:rsidR="00B40E12">
        <w:t>90</w:t>
      </w:r>
      <w:r>
        <w:fldChar w:fldCharType="end"/>
      </w:r>
    </w:p>
    <w:p w14:paraId="24EF3FB1" w14:textId="048DA241" w:rsidR="00ED7AAA" w:rsidRDefault="00ED7AAA">
      <w:pPr>
        <w:pStyle w:val="TOC2"/>
        <w:tabs>
          <w:tab w:val="right" w:leader="dot" w:pos="9016"/>
        </w:tabs>
        <w:rPr>
          <w:rFonts w:eastAsiaTheme="minorEastAsia"/>
          <w:lang w:eastAsia="en-GB"/>
        </w:rPr>
      </w:pPr>
      <w:r>
        <w:rPr>
          <w:lang w:bidi="en-US"/>
        </w:rPr>
        <w:t>Foreword to Chapter 2</w:t>
      </w:r>
      <w:r>
        <w:tab/>
      </w:r>
      <w:r>
        <w:fldChar w:fldCharType="begin"/>
      </w:r>
      <w:r>
        <w:instrText xml:space="preserve"> PAGEREF _Toc519504426 \h </w:instrText>
      </w:r>
      <w:r>
        <w:fldChar w:fldCharType="separate"/>
      </w:r>
      <w:r w:rsidR="00B40E12">
        <w:t>97</w:t>
      </w:r>
      <w:r>
        <w:fldChar w:fldCharType="end"/>
      </w:r>
    </w:p>
    <w:p w14:paraId="096B2D0A" w14:textId="49EDD5F7" w:rsidR="00ED7AAA" w:rsidRDefault="00ED7AAA">
      <w:pPr>
        <w:pStyle w:val="TOC2"/>
        <w:tabs>
          <w:tab w:val="left" w:pos="720"/>
          <w:tab w:val="right" w:leader="dot" w:pos="9016"/>
        </w:tabs>
        <w:rPr>
          <w:rFonts w:eastAsiaTheme="minorEastAsia"/>
          <w:lang w:eastAsia="en-GB"/>
        </w:rPr>
      </w:pPr>
      <w:r>
        <w:rPr>
          <w:lang w:bidi="en-US"/>
        </w:rPr>
        <w:t>2.1</w:t>
      </w:r>
      <w:r>
        <w:rPr>
          <w:rFonts w:eastAsiaTheme="minorEastAsia"/>
          <w:lang w:eastAsia="en-GB"/>
        </w:rPr>
        <w:tab/>
      </w:r>
      <w:r>
        <w:rPr>
          <w:lang w:bidi="en-US"/>
        </w:rPr>
        <w:t>Introduction</w:t>
      </w:r>
      <w:r>
        <w:tab/>
      </w:r>
      <w:r>
        <w:fldChar w:fldCharType="begin"/>
      </w:r>
      <w:r>
        <w:instrText xml:space="preserve"> PAGEREF _Toc519504427 \h </w:instrText>
      </w:r>
      <w:r>
        <w:fldChar w:fldCharType="separate"/>
      </w:r>
      <w:r w:rsidR="00B40E12">
        <w:t>98</w:t>
      </w:r>
      <w:r>
        <w:fldChar w:fldCharType="end"/>
      </w:r>
    </w:p>
    <w:p w14:paraId="6FAB93E6" w14:textId="70D74F87" w:rsidR="00ED7AAA" w:rsidRDefault="00ED7AAA">
      <w:pPr>
        <w:pStyle w:val="TOC3"/>
        <w:tabs>
          <w:tab w:val="left" w:pos="1200"/>
          <w:tab w:val="right" w:leader="dot" w:pos="9016"/>
        </w:tabs>
        <w:rPr>
          <w:rFonts w:eastAsiaTheme="minorEastAsia"/>
          <w:lang w:eastAsia="en-GB"/>
        </w:rPr>
      </w:pPr>
      <w:r>
        <w:t>2.1.1</w:t>
      </w:r>
      <w:r>
        <w:rPr>
          <w:rFonts w:eastAsiaTheme="minorEastAsia"/>
          <w:lang w:eastAsia="en-GB"/>
        </w:rPr>
        <w:tab/>
      </w:r>
      <w:r>
        <w:t>How this Chapter 2 relates to the IPBES conceptual framework</w:t>
      </w:r>
      <w:r>
        <w:tab/>
      </w:r>
      <w:r>
        <w:fldChar w:fldCharType="begin"/>
      </w:r>
      <w:r>
        <w:instrText xml:space="preserve"> PAGEREF _Toc519504428 \h </w:instrText>
      </w:r>
      <w:r>
        <w:fldChar w:fldCharType="separate"/>
      </w:r>
      <w:r w:rsidR="00B40E12">
        <w:t>98</w:t>
      </w:r>
      <w:r>
        <w:fldChar w:fldCharType="end"/>
      </w:r>
    </w:p>
    <w:p w14:paraId="2455D265" w14:textId="609EC2D9" w:rsidR="00ED7AAA" w:rsidRDefault="00ED7AAA">
      <w:pPr>
        <w:pStyle w:val="TOC3"/>
        <w:tabs>
          <w:tab w:val="left" w:pos="1200"/>
          <w:tab w:val="right" w:leader="dot" w:pos="9016"/>
        </w:tabs>
        <w:rPr>
          <w:rFonts w:eastAsiaTheme="minorEastAsia"/>
          <w:lang w:eastAsia="en-GB"/>
        </w:rPr>
      </w:pPr>
      <w:r>
        <w:t>2.1.2</w:t>
      </w:r>
      <w:r>
        <w:rPr>
          <w:rFonts w:eastAsiaTheme="minorEastAsia"/>
          <w:lang w:eastAsia="en-GB"/>
        </w:rPr>
        <w:tab/>
      </w:r>
      <w:r>
        <w:t>Contextual dimensions of nature</w:t>
      </w:r>
      <w:r w:rsidRPr="00CE24C1">
        <w:rPr>
          <w:b/>
        </w:rPr>
        <w:t>’</w:t>
      </w:r>
      <w:r>
        <w:t>s contributions to people within the IPBES Regional Assessment for Europe and Central Asia</w:t>
      </w:r>
      <w:r>
        <w:tab/>
      </w:r>
      <w:r>
        <w:fldChar w:fldCharType="begin"/>
      </w:r>
      <w:r>
        <w:instrText xml:space="preserve"> PAGEREF _Toc519504429 \h </w:instrText>
      </w:r>
      <w:r>
        <w:fldChar w:fldCharType="separate"/>
      </w:r>
      <w:r w:rsidR="00B40E12">
        <w:t>99</w:t>
      </w:r>
      <w:r>
        <w:fldChar w:fldCharType="end"/>
      </w:r>
    </w:p>
    <w:p w14:paraId="0B753FA4" w14:textId="071FA888" w:rsidR="00ED7AAA" w:rsidRDefault="00ED7AAA">
      <w:pPr>
        <w:pStyle w:val="TOC2"/>
        <w:tabs>
          <w:tab w:val="left" w:pos="720"/>
          <w:tab w:val="right" w:leader="dot" w:pos="9016"/>
        </w:tabs>
        <w:rPr>
          <w:rFonts w:eastAsiaTheme="minorEastAsia"/>
          <w:lang w:eastAsia="en-GB"/>
        </w:rPr>
      </w:pPr>
      <w:r>
        <w:rPr>
          <w:lang w:bidi="en-US"/>
        </w:rPr>
        <w:t>2.2</w:t>
      </w:r>
      <w:r>
        <w:rPr>
          <w:rFonts w:eastAsiaTheme="minorEastAsia"/>
          <w:lang w:eastAsia="en-GB"/>
        </w:rPr>
        <w:tab/>
      </w:r>
      <w:r>
        <w:rPr>
          <w:lang w:bidi="en-US"/>
        </w:rPr>
        <w:t>Status and trends of nature’s contributions to people in Europe and Central Asia</w:t>
      </w:r>
      <w:r>
        <w:tab/>
      </w:r>
      <w:r>
        <w:fldChar w:fldCharType="begin"/>
      </w:r>
      <w:r>
        <w:instrText xml:space="preserve"> PAGEREF _Toc519504430 \h </w:instrText>
      </w:r>
      <w:r>
        <w:fldChar w:fldCharType="separate"/>
      </w:r>
      <w:r w:rsidR="00B40E12">
        <w:t>101</w:t>
      </w:r>
      <w:r>
        <w:fldChar w:fldCharType="end"/>
      </w:r>
    </w:p>
    <w:p w14:paraId="2C172CFA" w14:textId="2C0B52ED" w:rsidR="00ED7AAA" w:rsidRDefault="00ED7AAA">
      <w:pPr>
        <w:pStyle w:val="TOC3"/>
        <w:tabs>
          <w:tab w:val="left" w:pos="1200"/>
          <w:tab w:val="right" w:leader="dot" w:pos="9016"/>
        </w:tabs>
        <w:rPr>
          <w:rFonts w:eastAsiaTheme="minorEastAsia"/>
          <w:lang w:eastAsia="en-GB"/>
        </w:rPr>
      </w:pPr>
      <w:r>
        <w:t>2.2.1</w:t>
      </w:r>
      <w:r>
        <w:rPr>
          <w:rFonts w:eastAsiaTheme="minorEastAsia"/>
          <w:lang w:eastAsia="en-GB"/>
        </w:rPr>
        <w:tab/>
      </w:r>
      <w:r>
        <w:t>Status and trends of nature’s regulating contributions to people</w:t>
      </w:r>
      <w:r>
        <w:tab/>
      </w:r>
      <w:r>
        <w:fldChar w:fldCharType="begin"/>
      </w:r>
      <w:r>
        <w:instrText xml:space="preserve"> PAGEREF _Toc519504431 \h </w:instrText>
      </w:r>
      <w:r>
        <w:fldChar w:fldCharType="separate"/>
      </w:r>
      <w:r w:rsidR="00B40E12">
        <w:t>102</w:t>
      </w:r>
      <w:r>
        <w:fldChar w:fldCharType="end"/>
      </w:r>
    </w:p>
    <w:p w14:paraId="102547B8" w14:textId="437D47B8" w:rsidR="00ED7AAA" w:rsidRDefault="00ED7AAA">
      <w:pPr>
        <w:pStyle w:val="TOC4"/>
        <w:tabs>
          <w:tab w:val="left" w:pos="1680"/>
          <w:tab w:val="right" w:leader="dot" w:pos="9016"/>
        </w:tabs>
        <w:rPr>
          <w:noProof/>
          <w:sz w:val="22"/>
          <w:szCs w:val="22"/>
          <w:lang w:val="en-GB" w:eastAsia="en-GB"/>
        </w:rPr>
      </w:pPr>
      <w:r>
        <w:rPr>
          <w:noProof/>
        </w:rPr>
        <w:t>2.2.1.1</w:t>
      </w:r>
      <w:r>
        <w:rPr>
          <w:noProof/>
          <w:sz w:val="22"/>
          <w:szCs w:val="22"/>
          <w:lang w:val="en-GB" w:eastAsia="en-GB"/>
        </w:rPr>
        <w:tab/>
      </w:r>
      <w:r>
        <w:rPr>
          <w:noProof/>
        </w:rPr>
        <w:t>Habitat creation and maintenance</w:t>
      </w:r>
      <w:r>
        <w:rPr>
          <w:noProof/>
        </w:rPr>
        <w:tab/>
      </w:r>
      <w:r>
        <w:rPr>
          <w:noProof/>
        </w:rPr>
        <w:fldChar w:fldCharType="begin"/>
      </w:r>
      <w:r>
        <w:rPr>
          <w:noProof/>
        </w:rPr>
        <w:instrText xml:space="preserve"> PAGEREF _Toc519504432 \h </w:instrText>
      </w:r>
      <w:r>
        <w:rPr>
          <w:noProof/>
        </w:rPr>
      </w:r>
      <w:r>
        <w:rPr>
          <w:noProof/>
        </w:rPr>
        <w:fldChar w:fldCharType="separate"/>
      </w:r>
      <w:r w:rsidR="00B40E12">
        <w:rPr>
          <w:noProof/>
        </w:rPr>
        <w:t>102</w:t>
      </w:r>
      <w:r>
        <w:rPr>
          <w:noProof/>
        </w:rPr>
        <w:fldChar w:fldCharType="end"/>
      </w:r>
    </w:p>
    <w:p w14:paraId="013D099B" w14:textId="6D04E1FA" w:rsidR="00ED7AAA" w:rsidRDefault="00ED7AAA">
      <w:pPr>
        <w:pStyle w:val="TOC5"/>
        <w:tabs>
          <w:tab w:val="left" w:pos="1920"/>
          <w:tab w:val="right" w:leader="dot" w:pos="9016"/>
        </w:tabs>
        <w:rPr>
          <w:noProof/>
          <w:sz w:val="22"/>
          <w:szCs w:val="22"/>
          <w:lang w:val="en-GB" w:eastAsia="en-GB"/>
        </w:rPr>
      </w:pPr>
      <w:r>
        <w:rPr>
          <w:noProof/>
          <w:lang w:bidi="en-US"/>
        </w:rPr>
        <w:t>2.2.1.1.1</w:t>
      </w:r>
      <w:r>
        <w:rPr>
          <w:noProof/>
          <w:sz w:val="22"/>
          <w:szCs w:val="22"/>
          <w:lang w:val="en-GB" w:eastAsia="en-GB"/>
        </w:rPr>
        <w:tab/>
      </w:r>
      <w:r>
        <w:rPr>
          <w:noProof/>
          <w:lang w:bidi="en-US"/>
        </w:rPr>
        <w:t>Nurseries</w:t>
      </w:r>
      <w:r>
        <w:rPr>
          <w:noProof/>
        </w:rPr>
        <w:tab/>
      </w:r>
      <w:r>
        <w:rPr>
          <w:noProof/>
        </w:rPr>
        <w:fldChar w:fldCharType="begin"/>
      </w:r>
      <w:r>
        <w:rPr>
          <w:noProof/>
        </w:rPr>
        <w:instrText xml:space="preserve"> PAGEREF _Toc519504433 \h </w:instrText>
      </w:r>
      <w:r>
        <w:rPr>
          <w:noProof/>
        </w:rPr>
      </w:r>
      <w:r>
        <w:rPr>
          <w:noProof/>
        </w:rPr>
        <w:fldChar w:fldCharType="separate"/>
      </w:r>
      <w:r w:rsidR="00B40E12">
        <w:rPr>
          <w:noProof/>
        </w:rPr>
        <w:t>102</w:t>
      </w:r>
      <w:r>
        <w:rPr>
          <w:noProof/>
        </w:rPr>
        <w:fldChar w:fldCharType="end"/>
      </w:r>
    </w:p>
    <w:p w14:paraId="1DA635C9" w14:textId="08CB60DD" w:rsidR="00ED7AAA" w:rsidRDefault="00ED7AAA">
      <w:pPr>
        <w:pStyle w:val="TOC5"/>
        <w:tabs>
          <w:tab w:val="left" w:pos="1920"/>
          <w:tab w:val="right" w:leader="dot" w:pos="9016"/>
        </w:tabs>
        <w:rPr>
          <w:noProof/>
          <w:sz w:val="22"/>
          <w:szCs w:val="22"/>
          <w:lang w:val="en-GB" w:eastAsia="en-GB"/>
        </w:rPr>
      </w:pPr>
      <w:r>
        <w:rPr>
          <w:noProof/>
          <w:lang w:bidi="en-US"/>
        </w:rPr>
        <w:t>2.2.1.1.2</w:t>
      </w:r>
      <w:r>
        <w:rPr>
          <w:noProof/>
          <w:sz w:val="22"/>
          <w:szCs w:val="22"/>
          <w:lang w:val="en-GB" w:eastAsia="en-GB"/>
        </w:rPr>
        <w:tab/>
      </w:r>
      <w:r>
        <w:rPr>
          <w:noProof/>
          <w:lang w:bidi="en-US"/>
        </w:rPr>
        <w:t>Breeding and overwintering areas for migratory species</w:t>
      </w:r>
      <w:r>
        <w:rPr>
          <w:noProof/>
        </w:rPr>
        <w:tab/>
      </w:r>
      <w:r>
        <w:rPr>
          <w:noProof/>
        </w:rPr>
        <w:fldChar w:fldCharType="begin"/>
      </w:r>
      <w:r>
        <w:rPr>
          <w:noProof/>
        </w:rPr>
        <w:instrText xml:space="preserve"> PAGEREF _Toc519504434 \h </w:instrText>
      </w:r>
      <w:r>
        <w:rPr>
          <w:noProof/>
        </w:rPr>
      </w:r>
      <w:r>
        <w:rPr>
          <w:noProof/>
        </w:rPr>
        <w:fldChar w:fldCharType="separate"/>
      </w:r>
      <w:r w:rsidR="00B40E12">
        <w:rPr>
          <w:noProof/>
        </w:rPr>
        <w:t>105</w:t>
      </w:r>
      <w:r>
        <w:rPr>
          <w:noProof/>
        </w:rPr>
        <w:fldChar w:fldCharType="end"/>
      </w:r>
    </w:p>
    <w:p w14:paraId="0C6A1586" w14:textId="75355994" w:rsidR="00ED7AAA" w:rsidRDefault="00ED7AAA">
      <w:pPr>
        <w:pStyle w:val="TOC4"/>
        <w:tabs>
          <w:tab w:val="left" w:pos="1680"/>
          <w:tab w:val="right" w:leader="dot" w:pos="9016"/>
        </w:tabs>
        <w:rPr>
          <w:noProof/>
          <w:sz w:val="22"/>
          <w:szCs w:val="22"/>
          <w:lang w:val="en-GB" w:eastAsia="en-GB"/>
        </w:rPr>
      </w:pPr>
      <w:r>
        <w:rPr>
          <w:noProof/>
        </w:rPr>
        <w:t>2.2.1.2</w:t>
      </w:r>
      <w:r>
        <w:rPr>
          <w:noProof/>
          <w:sz w:val="22"/>
          <w:szCs w:val="22"/>
          <w:lang w:val="en-GB" w:eastAsia="en-GB"/>
        </w:rPr>
        <w:tab/>
      </w:r>
      <w:r>
        <w:rPr>
          <w:noProof/>
        </w:rPr>
        <w:t>Pollination</w:t>
      </w:r>
      <w:r>
        <w:rPr>
          <w:noProof/>
        </w:rPr>
        <w:tab/>
      </w:r>
      <w:r>
        <w:rPr>
          <w:noProof/>
        </w:rPr>
        <w:fldChar w:fldCharType="begin"/>
      </w:r>
      <w:r>
        <w:rPr>
          <w:noProof/>
        </w:rPr>
        <w:instrText xml:space="preserve"> PAGEREF _Toc519504435 \h </w:instrText>
      </w:r>
      <w:r>
        <w:rPr>
          <w:noProof/>
        </w:rPr>
      </w:r>
      <w:r>
        <w:rPr>
          <w:noProof/>
        </w:rPr>
        <w:fldChar w:fldCharType="separate"/>
      </w:r>
      <w:r w:rsidR="00B40E12">
        <w:rPr>
          <w:noProof/>
        </w:rPr>
        <w:t>105</w:t>
      </w:r>
      <w:r>
        <w:rPr>
          <w:noProof/>
        </w:rPr>
        <w:fldChar w:fldCharType="end"/>
      </w:r>
    </w:p>
    <w:p w14:paraId="5CC868D1" w14:textId="7E95C8FA" w:rsidR="00ED7AAA" w:rsidRDefault="00ED7AAA">
      <w:pPr>
        <w:pStyle w:val="TOC4"/>
        <w:tabs>
          <w:tab w:val="left" w:pos="1680"/>
          <w:tab w:val="right" w:leader="dot" w:pos="9016"/>
        </w:tabs>
        <w:rPr>
          <w:noProof/>
          <w:sz w:val="22"/>
          <w:szCs w:val="22"/>
          <w:lang w:val="en-GB" w:eastAsia="en-GB"/>
        </w:rPr>
      </w:pPr>
      <w:r>
        <w:rPr>
          <w:noProof/>
        </w:rPr>
        <w:t>2.2.1.3</w:t>
      </w:r>
      <w:r>
        <w:rPr>
          <w:noProof/>
          <w:sz w:val="22"/>
          <w:szCs w:val="22"/>
          <w:lang w:val="en-GB" w:eastAsia="en-GB"/>
        </w:rPr>
        <w:tab/>
      </w:r>
      <w:r>
        <w:rPr>
          <w:noProof/>
        </w:rPr>
        <w:t>Regulation of air quality</w:t>
      </w:r>
      <w:r>
        <w:rPr>
          <w:noProof/>
        </w:rPr>
        <w:tab/>
      </w:r>
      <w:r>
        <w:rPr>
          <w:noProof/>
        </w:rPr>
        <w:fldChar w:fldCharType="begin"/>
      </w:r>
      <w:r>
        <w:rPr>
          <w:noProof/>
        </w:rPr>
        <w:instrText xml:space="preserve"> PAGEREF _Toc519504436 \h </w:instrText>
      </w:r>
      <w:r>
        <w:rPr>
          <w:noProof/>
        </w:rPr>
      </w:r>
      <w:r>
        <w:rPr>
          <w:noProof/>
        </w:rPr>
        <w:fldChar w:fldCharType="separate"/>
      </w:r>
      <w:r w:rsidR="00B40E12">
        <w:rPr>
          <w:noProof/>
        </w:rPr>
        <w:t>107</w:t>
      </w:r>
      <w:r>
        <w:rPr>
          <w:noProof/>
        </w:rPr>
        <w:fldChar w:fldCharType="end"/>
      </w:r>
    </w:p>
    <w:p w14:paraId="0F6A05CA" w14:textId="2AB3967A" w:rsidR="00ED7AAA" w:rsidRDefault="00ED7AAA">
      <w:pPr>
        <w:pStyle w:val="TOC4"/>
        <w:tabs>
          <w:tab w:val="left" w:pos="1680"/>
          <w:tab w:val="right" w:leader="dot" w:pos="9016"/>
        </w:tabs>
        <w:rPr>
          <w:noProof/>
          <w:sz w:val="22"/>
          <w:szCs w:val="22"/>
          <w:lang w:val="en-GB" w:eastAsia="en-GB"/>
        </w:rPr>
      </w:pPr>
      <w:r>
        <w:rPr>
          <w:noProof/>
        </w:rPr>
        <w:t>2.2.1.4</w:t>
      </w:r>
      <w:r>
        <w:rPr>
          <w:noProof/>
          <w:sz w:val="22"/>
          <w:szCs w:val="22"/>
          <w:lang w:val="en-GB" w:eastAsia="en-GB"/>
        </w:rPr>
        <w:tab/>
      </w:r>
      <w:r>
        <w:rPr>
          <w:noProof/>
        </w:rPr>
        <w:t>Regulation of climate</w:t>
      </w:r>
      <w:r>
        <w:rPr>
          <w:noProof/>
        </w:rPr>
        <w:tab/>
      </w:r>
      <w:r>
        <w:rPr>
          <w:noProof/>
        </w:rPr>
        <w:fldChar w:fldCharType="begin"/>
      </w:r>
      <w:r>
        <w:rPr>
          <w:noProof/>
        </w:rPr>
        <w:instrText xml:space="preserve"> PAGEREF _Toc519504437 \h </w:instrText>
      </w:r>
      <w:r>
        <w:rPr>
          <w:noProof/>
        </w:rPr>
      </w:r>
      <w:r>
        <w:rPr>
          <w:noProof/>
        </w:rPr>
        <w:fldChar w:fldCharType="separate"/>
      </w:r>
      <w:r w:rsidR="00B40E12">
        <w:rPr>
          <w:noProof/>
        </w:rPr>
        <w:t>111</w:t>
      </w:r>
      <w:r>
        <w:rPr>
          <w:noProof/>
        </w:rPr>
        <w:fldChar w:fldCharType="end"/>
      </w:r>
    </w:p>
    <w:p w14:paraId="716CC8BB" w14:textId="18D45199" w:rsidR="00ED7AAA" w:rsidRDefault="00ED7AAA">
      <w:pPr>
        <w:pStyle w:val="TOC4"/>
        <w:tabs>
          <w:tab w:val="left" w:pos="1680"/>
          <w:tab w:val="right" w:leader="dot" w:pos="9016"/>
        </w:tabs>
        <w:rPr>
          <w:noProof/>
          <w:sz w:val="22"/>
          <w:szCs w:val="22"/>
          <w:lang w:val="en-GB" w:eastAsia="en-GB"/>
        </w:rPr>
      </w:pPr>
      <w:r>
        <w:rPr>
          <w:noProof/>
        </w:rPr>
        <w:t>2.2.1.5</w:t>
      </w:r>
      <w:r>
        <w:rPr>
          <w:noProof/>
          <w:sz w:val="22"/>
          <w:szCs w:val="22"/>
          <w:lang w:val="en-GB" w:eastAsia="en-GB"/>
        </w:rPr>
        <w:tab/>
      </w:r>
      <w:r>
        <w:rPr>
          <w:noProof/>
        </w:rPr>
        <w:t>Regulation of ocean acidification</w:t>
      </w:r>
      <w:r>
        <w:rPr>
          <w:noProof/>
        </w:rPr>
        <w:tab/>
      </w:r>
      <w:r>
        <w:rPr>
          <w:noProof/>
        </w:rPr>
        <w:fldChar w:fldCharType="begin"/>
      </w:r>
      <w:r>
        <w:rPr>
          <w:noProof/>
        </w:rPr>
        <w:instrText xml:space="preserve"> PAGEREF _Toc519504438 \h </w:instrText>
      </w:r>
      <w:r>
        <w:rPr>
          <w:noProof/>
        </w:rPr>
      </w:r>
      <w:r>
        <w:rPr>
          <w:noProof/>
        </w:rPr>
        <w:fldChar w:fldCharType="separate"/>
      </w:r>
      <w:r w:rsidR="00B40E12">
        <w:rPr>
          <w:noProof/>
        </w:rPr>
        <w:t>115</w:t>
      </w:r>
      <w:r>
        <w:rPr>
          <w:noProof/>
        </w:rPr>
        <w:fldChar w:fldCharType="end"/>
      </w:r>
    </w:p>
    <w:p w14:paraId="755DB088" w14:textId="70EDEA05" w:rsidR="00ED7AAA" w:rsidRDefault="00ED7AAA">
      <w:pPr>
        <w:pStyle w:val="TOC4"/>
        <w:tabs>
          <w:tab w:val="left" w:pos="1680"/>
          <w:tab w:val="right" w:leader="dot" w:pos="9016"/>
        </w:tabs>
        <w:rPr>
          <w:noProof/>
          <w:sz w:val="22"/>
          <w:szCs w:val="22"/>
          <w:lang w:val="en-GB" w:eastAsia="en-GB"/>
        </w:rPr>
      </w:pPr>
      <w:r>
        <w:rPr>
          <w:noProof/>
        </w:rPr>
        <w:t>2.2.1.6</w:t>
      </w:r>
      <w:r>
        <w:rPr>
          <w:noProof/>
          <w:sz w:val="22"/>
          <w:szCs w:val="22"/>
          <w:lang w:val="en-GB" w:eastAsia="en-GB"/>
        </w:rPr>
        <w:tab/>
      </w:r>
      <w:r>
        <w:rPr>
          <w:noProof/>
        </w:rPr>
        <w:t>Regulation of freshwater quantity and flow</w:t>
      </w:r>
      <w:r>
        <w:rPr>
          <w:noProof/>
        </w:rPr>
        <w:tab/>
      </w:r>
      <w:r>
        <w:rPr>
          <w:noProof/>
        </w:rPr>
        <w:fldChar w:fldCharType="begin"/>
      </w:r>
      <w:r>
        <w:rPr>
          <w:noProof/>
        </w:rPr>
        <w:instrText xml:space="preserve"> PAGEREF _Toc519504439 \h </w:instrText>
      </w:r>
      <w:r>
        <w:rPr>
          <w:noProof/>
        </w:rPr>
      </w:r>
      <w:r>
        <w:rPr>
          <w:noProof/>
        </w:rPr>
        <w:fldChar w:fldCharType="separate"/>
      </w:r>
      <w:r w:rsidR="00B40E12">
        <w:rPr>
          <w:noProof/>
        </w:rPr>
        <w:t>116</w:t>
      </w:r>
      <w:r>
        <w:rPr>
          <w:noProof/>
        </w:rPr>
        <w:fldChar w:fldCharType="end"/>
      </w:r>
    </w:p>
    <w:p w14:paraId="264A4253" w14:textId="5F0FB7AA" w:rsidR="00ED7AAA" w:rsidRDefault="00ED7AAA">
      <w:pPr>
        <w:pStyle w:val="TOC4"/>
        <w:tabs>
          <w:tab w:val="left" w:pos="1680"/>
          <w:tab w:val="right" w:leader="dot" w:pos="9016"/>
        </w:tabs>
        <w:rPr>
          <w:noProof/>
          <w:sz w:val="22"/>
          <w:szCs w:val="22"/>
          <w:lang w:val="en-GB" w:eastAsia="en-GB"/>
        </w:rPr>
      </w:pPr>
      <w:r>
        <w:rPr>
          <w:noProof/>
        </w:rPr>
        <w:t>2.2.1.7</w:t>
      </w:r>
      <w:r>
        <w:rPr>
          <w:noProof/>
          <w:sz w:val="22"/>
          <w:szCs w:val="22"/>
          <w:lang w:val="en-GB" w:eastAsia="en-GB"/>
        </w:rPr>
        <w:tab/>
      </w:r>
      <w:r>
        <w:rPr>
          <w:noProof/>
        </w:rPr>
        <w:t>Regulation of freshwater and coastal water quality</w:t>
      </w:r>
      <w:r>
        <w:rPr>
          <w:noProof/>
        </w:rPr>
        <w:tab/>
      </w:r>
      <w:r>
        <w:rPr>
          <w:noProof/>
        </w:rPr>
        <w:fldChar w:fldCharType="begin"/>
      </w:r>
      <w:r>
        <w:rPr>
          <w:noProof/>
        </w:rPr>
        <w:instrText xml:space="preserve"> PAGEREF _Toc519504440 \h </w:instrText>
      </w:r>
      <w:r>
        <w:rPr>
          <w:noProof/>
        </w:rPr>
      </w:r>
      <w:r>
        <w:rPr>
          <w:noProof/>
        </w:rPr>
        <w:fldChar w:fldCharType="separate"/>
      </w:r>
      <w:r w:rsidR="00B40E12">
        <w:rPr>
          <w:noProof/>
        </w:rPr>
        <w:t>119</w:t>
      </w:r>
      <w:r>
        <w:rPr>
          <w:noProof/>
        </w:rPr>
        <w:fldChar w:fldCharType="end"/>
      </w:r>
    </w:p>
    <w:p w14:paraId="09DF39CE" w14:textId="70CD7E7D" w:rsidR="00ED7AAA" w:rsidRDefault="00ED7AAA">
      <w:pPr>
        <w:pStyle w:val="TOC4"/>
        <w:tabs>
          <w:tab w:val="left" w:pos="1680"/>
          <w:tab w:val="right" w:leader="dot" w:pos="9016"/>
        </w:tabs>
        <w:rPr>
          <w:noProof/>
          <w:sz w:val="22"/>
          <w:szCs w:val="22"/>
          <w:lang w:val="en-GB" w:eastAsia="en-GB"/>
        </w:rPr>
      </w:pPr>
      <w:r>
        <w:rPr>
          <w:noProof/>
        </w:rPr>
        <w:t>2.2.1.8</w:t>
      </w:r>
      <w:r>
        <w:rPr>
          <w:noProof/>
          <w:sz w:val="22"/>
          <w:szCs w:val="22"/>
          <w:lang w:val="en-GB" w:eastAsia="en-GB"/>
        </w:rPr>
        <w:tab/>
      </w:r>
      <w:r>
        <w:rPr>
          <w:noProof/>
        </w:rPr>
        <w:t>Formation and protection of soils</w:t>
      </w:r>
      <w:r>
        <w:rPr>
          <w:noProof/>
        </w:rPr>
        <w:tab/>
      </w:r>
      <w:r>
        <w:rPr>
          <w:noProof/>
        </w:rPr>
        <w:fldChar w:fldCharType="begin"/>
      </w:r>
      <w:r>
        <w:rPr>
          <w:noProof/>
        </w:rPr>
        <w:instrText xml:space="preserve"> PAGEREF _Toc519504441 \h </w:instrText>
      </w:r>
      <w:r>
        <w:rPr>
          <w:noProof/>
        </w:rPr>
      </w:r>
      <w:r>
        <w:rPr>
          <w:noProof/>
        </w:rPr>
        <w:fldChar w:fldCharType="separate"/>
      </w:r>
      <w:r w:rsidR="00B40E12">
        <w:rPr>
          <w:noProof/>
        </w:rPr>
        <w:t>121</w:t>
      </w:r>
      <w:r>
        <w:rPr>
          <w:noProof/>
        </w:rPr>
        <w:fldChar w:fldCharType="end"/>
      </w:r>
    </w:p>
    <w:p w14:paraId="53B94A88" w14:textId="7549B017" w:rsidR="00ED7AAA" w:rsidRDefault="00ED7AAA">
      <w:pPr>
        <w:pStyle w:val="TOC5"/>
        <w:tabs>
          <w:tab w:val="left" w:pos="1920"/>
          <w:tab w:val="right" w:leader="dot" w:pos="9016"/>
        </w:tabs>
        <w:rPr>
          <w:noProof/>
          <w:sz w:val="22"/>
          <w:szCs w:val="22"/>
          <w:lang w:val="en-GB" w:eastAsia="en-GB"/>
        </w:rPr>
      </w:pPr>
      <w:r>
        <w:rPr>
          <w:noProof/>
          <w:lang w:bidi="en-US"/>
        </w:rPr>
        <w:t>2.2.1.8.1</w:t>
      </w:r>
      <w:r>
        <w:rPr>
          <w:noProof/>
          <w:sz w:val="22"/>
          <w:szCs w:val="22"/>
          <w:lang w:val="en-GB" w:eastAsia="en-GB"/>
        </w:rPr>
        <w:tab/>
      </w:r>
      <w:r>
        <w:rPr>
          <w:noProof/>
          <w:lang w:bidi="en-US"/>
        </w:rPr>
        <w:t>Soil functioning: soil quality</w:t>
      </w:r>
      <w:r>
        <w:rPr>
          <w:noProof/>
        </w:rPr>
        <w:tab/>
      </w:r>
      <w:r>
        <w:rPr>
          <w:noProof/>
        </w:rPr>
        <w:fldChar w:fldCharType="begin"/>
      </w:r>
      <w:r>
        <w:rPr>
          <w:noProof/>
        </w:rPr>
        <w:instrText xml:space="preserve"> PAGEREF _Toc519504442 \h </w:instrText>
      </w:r>
      <w:r>
        <w:rPr>
          <w:noProof/>
        </w:rPr>
      </w:r>
      <w:r>
        <w:rPr>
          <w:noProof/>
        </w:rPr>
        <w:fldChar w:fldCharType="separate"/>
      </w:r>
      <w:r w:rsidR="00B40E12">
        <w:rPr>
          <w:noProof/>
        </w:rPr>
        <w:t>122</w:t>
      </w:r>
      <w:r>
        <w:rPr>
          <w:noProof/>
        </w:rPr>
        <w:fldChar w:fldCharType="end"/>
      </w:r>
    </w:p>
    <w:p w14:paraId="066D342D" w14:textId="2B9F9EA1" w:rsidR="00ED7AAA" w:rsidRDefault="00ED7AAA">
      <w:pPr>
        <w:pStyle w:val="TOC5"/>
        <w:tabs>
          <w:tab w:val="left" w:pos="1920"/>
          <w:tab w:val="right" w:leader="dot" w:pos="9016"/>
        </w:tabs>
        <w:rPr>
          <w:noProof/>
          <w:sz w:val="22"/>
          <w:szCs w:val="22"/>
          <w:lang w:val="en-GB" w:eastAsia="en-GB"/>
        </w:rPr>
      </w:pPr>
      <w:r>
        <w:rPr>
          <w:noProof/>
          <w:lang w:bidi="en-US"/>
        </w:rPr>
        <w:t>2.2.1.8.2</w:t>
      </w:r>
      <w:r>
        <w:rPr>
          <w:noProof/>
          <w:sz w:val="22"/>
          <w:szCs w:val="22"/>
          <w:lang w:val="en-GB" w:eastAsia="en-GB"/>
        </w:rPr>
        <w:tab/>
      </w:r>
      <w:r>
        <w:rPr>
          <w:noProof/>
          <w:lang w:bidi="en-US"/>
        </w:rPr>
        <w:t>Erosion control</w:t>
      </w:r>
      <w:r>
        <w:rPr>
          <w:noProof/>
        </w:rPr>
        <w:tab/>
      </w:r>
      <w:r>
        <w:rPr>
          <w:noProof/>
        </w:rPr>
        <w:fldChar w:fldCharType="begin"/>
      </w:r>
      <w:r>
        <w:rPr>
          <w:noProof/>
        </w:rPr>
        <w:instrText xml:space="preserve"> PAGEREF _Toc519504443 \h </w:instrText>
      </w:r>
      <w:r>
        <w:rPr>
          <w:noProof/>
        </w:rPr>
      </w:r>
      <w:r>
        <w:rPr>
          <w:noProof/>
        </w:rPr>
        <w:fldChar w:fldCharType="separate"/>
      </w:r>
      <w:r w:rsidR="00B40E12">
        <w:rPr>
          <w:noProof/>
        </w:rPr>
        <w:t>124</w:t>
      </w:r>
      <w:r>
        <w:rPr>
          <w:noProof/>
        </w:rPr>
        <w:fldChar w:fldCharType="end"/>
      </w:r>
    </w:p>
    <w:p w14:paraId="267763FD" w14:textId="6E6C6A62" w:rsidR="00ED7AAA" w:rsidRDefault="00ED7AAA">
      <w:pPr>
        <w:pStyle w:val="TOC4"/>
        <w:tabs>
          <w:tab w:val="left" w:pos="1680"/>
          <w:tab w:val="right" w:leader="dot" w:pos="9016"/>
        </w:tabs>
        <w:rPr>
          <w:noProof/>
          <w:sz w:val="22"/>
          <w:szCs w:val="22"/>
          <w:lang w:val="en-GB" w:eastAsia="en-GB"/>
        </w:rPr>
      </w:pPr>
      <w:r>
        <w:rPr>
          <w:noProof/>
        </w:rPr>
        <w:t>2.2.1.9</w:t>
      </w:r>
      <w:r>
        <w:rPr>
          <w:noProof/>
          <w:sz w:val="22"/>
          <w:szCs w:val="22"/>
          <w:lang w:val="en-GB" w:eastAsia="en-GB"/>
        </w:rPr>
        <w:tab/>
      </w:r>
      <w:r>
        <w:rPr>
          <w:noProof/>
        </w:rPr>
        <w:t>Regulation of natural hazards and extreme events</w:t>
      </w:r>
      <w:r>
        <w:rPr>
          <w:noProof/>
        </w:rPr>
        <w:tab/>
      </w:r>
      <w:r>
        <w:rPr>
          <w:noProof/>
        </w:rPr>
        <w:fldChar w:fldCharType="begin"/>
      </w:r>
      <w:r>
        <w:rPr>
          <w:noProof/>
        </w:rPr>
        <w:instrText xml:space="preserve"> PAGEREF _Toc519504444 \h </w:instrText>
      </w:r>
      <w:r>
        <w:rPr>
          <w:noProof/>
        </w:rPr>
      </w:r>
      <w:r>
        <w:rPr>
          <w:noProof/>
        </w:rPr>
        <w:fldChar w:fldCharType="separate"/>
      </w:r>
      <w:r w:rsidR="00B40E12">
        <w:rPr>
          <w:noProof/>
        </w:rPr>
        <w:t>128</w:t>
      </w:r>
      <w:r>
        <w:rPr>
          <w:noProof/>
        </w:rPr>
        <w:fldChar w:fldCharType="end"/>
      </w:r>
    </w:p>
    <w:p w14:paraId="4D4398E2" w14:textId="628469CB" w:rsidR="00ED7AAA" w:rsidRDefault="00ED7AAA">
      <w:pPr>
        <w:pStyle w:val="TOC4"/>
        <w:tabs>
          <w:tab w:val="left" w:pos="1680"/>
          <w:tab w:val="right" w:leader="dot" w:pos="9016"/>
        </w:tabs>
        <w:rPr>
          <w:noProof/>
          <w:sz w:val="22"/>
          <w:szCs w:val="22"/>
          <w:lang w:val="en-GB" w:eastAsia="en-GB"/>
        </w:rPr>
      </w:pPr>
      <w:r>
        <w:rPr>
          <w:noProof/>
        </w:rPr>
        <w:t>2.2.1.10</w:t>
      </w:r>
      <w:r>
        <w:rPr>
          <w:noProof/>
          <w:sz w:val="22"/>
          <w:szCs w:val="22"/>
          <w:lang w:val="en-GB" w:eastAsia="en-GB"/>
        </w:rPr>
        <w:tab/>
      </w:r>
      <w:r>
        <w:rPr>
          <w:noProof/>
        </w:rPr>
        <w:t>Regulation of detrimental processes: removal of animal carcasses</w:t>
      </w:r>
      <w:r>
        <w:rPr>
          <w:noProof/>
        </w:rPr>
        <w:tab/>
      </w:r>
      <w:r>
        <w:rPr>
          <w:noProof/>
        </w:rPr>
        <w:fldChar w:fldCharType="begin"/>
      </w:r>
      <w:r>
        <w:rPr>
          <w:noProof/>
        </w:rPr>
        <w:instrText xml:space="preserve"> PAGEREF _Toc519504445 \h </w:instrText>
      </w:r>
      <w:r>
        <w:rPr>
          <w:noProof/>
        </w:rPr>
      </w:r>
      <w:r>
        <w:rPr>
          <w:noProof/>
        </w:rPr>
        <w:fldChar w:fldCharType="separate"/>
      </w:r>
      <w:r w:rsidR="00B40E12">
        <w:rPr>
          <w:noProof/>
        </w:rPr>
        <w:t>130</w:t>
      </w:r>
      <w:r>
        <w:rPr>
          <w:noProof/>
        </w:rPr>
        <w:fldChar w:fldCharType="end"/>
      </w:r>
    </w:p>
    <w:p w14:paraId="354CE3E1" w14:textId="59B1615C" w:rsidR="00ED7AAA" w:rsidRDefault="00ED7AAA">
      <w:pPr>
        <w:pStyle w:val="TOC3"/>
        <w:tabs>
          <w:tab w:val="left" w:pos="1200"/>
          <w:tab w:val="right" w:leader="dot" w:pos="9016"/>
        </w:tabs>
        <w:rPr>
          <w:rFonts w:eastAsiaTheme="minorEastAsia"/>
          <w:lang w:eastAsia="en-GB"/>
        </w:rPr>
      </w:pPr>
      <w:r>
        <w:t>2.2.2</w:t>
      </w:r>
      <w:r>
        <w:rPr>
          <w:rFonts w:eastAsiaTheme="minorEastAsia"/>
          <w:lang w:eastAsia="en-GB"/>
        </w:rPr>
        <w:tab/>
      </w:r>
      <w:r>
        <w:t>Status and trends of nature’s material contributions to people</w:t>
      </w:r>
      <w:r>
        <w:tab/>
      </w:r>
      <w:r>
        <w:fldChar w:fldCharType="begin"/>
      </w:r>
      <w:r>
        <w:instrText xml:space="preserve"> PAGEREF _Toc519504446 \h </w:instrText>
      </w:r>
      <w:r>
        <w:fldChar w:fldCharType="separate"/>
      </w:r>
      <w:r w:rsidR="00B40E12">
        <w:t>133</w:t>
      </w:r>
      <w:r>
        <w:fldChar w:fldCharType="end"/>
      </w:r>
    </w:p>
    <w:p w14:paraId="61CEF70B" w14:textId="29E0849B" w:rsidR="00ED7AAA" w:rsidRDefault="00ED7AAA">
      <w:pPr>
        <w:pStyle w:val="TOC4"/>
        <w:tabs>
          <w:tab w:val="left" w:pos="1680"/>
          <w:tab w:val="right" w:leader="dot" w:pos="9016"/>
        </w:tabs>
        <w:rPr>
          <w:noProof/>
          <w:sz w:val="22"/>
          <w:szCs w:val="22"/>
          <w:lang w:val="en-GB" w:eastAsia="en-GB"/>
        </w:rPr>
      </w:pPr>
      <w:r>
        <w:rPr>
          <w:noProof/>
          <w:lang w:eastAsia="ja-JP" w:bidi="en-US"/>
        </w:rPr>
        <w:t>2.2.2.1</w:t>
      </w:r>
      <w:r>
        <w:rPr>
          <w:noProof/>
          <w:sz w:val="22"/>
          <w:szCs w:val="22"/>
          <w:lang w:val="en-GB" w:eastAsia="en-GB"/>
        </w:rPr>
        <w:tab/>
      </w:r>
      <w:r>
        <w:rPr>
          <w:noProof/>
          <w:lang w:eastAsia="ja-JP" w:bidi="en-US"/>
        </w:rPr>
        <w:t>Food and feed</w:t>
      </w:r>
      <w:r>
        <w:rPr>
          <w:noProof/>
        </w:rPr>
        <w:tab/>
      </w:r>
      <w:r>
        <w:rPr>
          <w:noProof/>
        </w:rPr>
        <w:fldChar w:fldCharType="begin"/>
      </w:r>
      <w:r>
        <w:rPr>
          <w:noProof/>
        </w:rPr>
        <w:instrText xml:space="preserve"> PAGEREF _Toc519504447 \h </w:instrText>
      </w:r>
      <w:r>
        <w:rPr>
          <w:noProof/>
        </w:rPr>
      </w:r>
      <w:r>
        <w:rPr>
          <w:noProof/>
        </w:rPr>
        <w:fldChar w:fldCharType="separate"/>
      </w:r>
      <w:r w:rsidR="00B40E12">
        <w:rPr>
          <w:noProof/>
        </w:rPr>
        <w:t>133</w:t>
      </w:r>
      <w:r>
        <w:rPr>
          <w:noProof/>
        </w:rPr>
        <w:fldChar w:fldCharType="end"/>
      </w:r>
    </w:p>
    <w:p w14:paraId="5BE845B3" w14:textId="6E43A99B" w:rsidR="00ED7AAA" w:rsidRDefault="00ED7AAA">
      <w:pPr>
        <w:pStyle w:val="TOC5"/>
        <w:tabs>
          <w:tab w:val="left" w:pos="1920"/>
          <w:tab w:val="right" w:leader="dot" w:pos="9016"/>
        </w:tabs>
        <w:rPr>
          <w:noProof/>
          <w:sz w:val="22"/>
          <w:szCs w:val="22"/>
          <w:lang w:val="en-GB" w:eastAsia="en-GB"/>
        </w:rPr>
      </w:pPr>
      <w:r>
        <w:rPr>
          <w:noProof/>
          <w:lang w:bidi="en-US"/>
        </w:rPr>
        <w:t>2.2.2.1.1</w:t>
      </w:r>
      <w:r>
        <w:rPr>
          <w:noProof/>
          <w:sz w:val="22"/>
          <w:szCs w:val="22"/>
          <w:lang w:val="en-GB" w:eastAsia="en-GB"/>
        </w:rPr>
        <w:tab/>
      </w:r>
      <w:r>
        <w:rPr>
          <w:noProof/>
          <w:lang w:bidi="en-US"/>
        </w:rPr>
        <w:t>Food and feed from terrestrial ecosystems</w:t>
      </w:r>
      <w:r>
        <w:rPr>
          <w:noProof/>
        </w:rPr>
        <w:tab/>
      </w:r>
      <w:r>
        <w:rPr>
          <w:noProof/>
        </w:rPr>
        <w:fldChar w:fldCharType="begin"/>
      </w:r>
      <w:r>
        <w:rPr>
          <w:noProof/>
        </w:rPr>
        <w:instrText xml:space="preserve"> PAGEREF _Toc519504448 \h </w:instrText>
      </w:r>
      <w:r>
        <w:rPr>
          <w:noProof/>
        </w:rPr>
      </w:r>
      <w:r>
        <w:rPr>
          <w:noProof/>
        </w:rPr>
        <w:fldChar w:fldCharType="separate"/>
      </w:r>
      <w:r w:rsidR="00B40E12">
        <w:rPr>
          <w:noProof/>
        </w:rPr>
        <w:t>133</w:t>
      </w:r>
      <w:r>
        <w:rPr>
          <w:noProof/>
        </w:rPr>
        <w:fldChar w:fldCharType="end"/>
      </w:r>
    </w:p>
    <w:p w14:paraId="78C6C2A9" w14:textId="75E41518" w:rsidR="00ED7AAA" w:rsidRDefault="00ED7AAA">
      <w:pPr>
        <w:pStyle w:val="TOC5"/>
        <w:tabs>
          <w:tab w:val="left" w:pos="1920"/>
          <w:tab w:val="right" w:leader="dot" w:pos="9016"/>
        </w:tabs>
        <w:rPr>
          <w:noProof/>
          <w:sz w:val="22"/>
          <w:szCs w:val="22"/>
          <w:lang w:val="en-GB" w:eastAsia="en-GB"/>
        </w:rPr>
      </w:pPr>
      <w:r>
        <w:rPr>
          <w:noProof/>
          <w:lang w:bidi="en-US"/>
        </w:rPr>
        <w:t>2.2.2.1.2</w:t>
      </w:r>
      <w:r>
        <w:rPr>
          <w:noProof/>
          <w:sz w:val="22"/>
          <w:szCs w:val="22"/>
          <w:lang w:val="en-GB" w:eastAsia="en-GB"/>
        </w:rPr>
        <w:tab/>
      </w:r>
      <w:r>
        <w:rPr>
          <w:noProof/>
          <w:lang w:bidi="en-US"/>
        </w:rPr>
        <w:t>Wild capture and cultured aquatic food production</w:t>
      </w:r>
      <w:r>
        <w:rPr>
          <w:noProof/>
        </w:rPr>
        <w:tab/>
      </w:r>
      <w:r>
        <w:rPr>
          <w:noProof/>
        </w:rPr>
        <w:fldChar w:fldCharType="begin"/>
      </w:r>
      <w:r>
        <w:rPr>
          <w:noProof/>
        </w:rPr>
        <w:instrText xml:space="preserve"> PAGEREF _Toc519504449 \h </w:instrText>
      </w:r>
      <w:r>
        <w:rPr>
          <w:noProof/>
        </w:rPr>
      </w:r>
      <w:r>
        <w:rPr>
          <w:noProof/>
        </w:rPr>
        <w:fldChar w:fldCharType="separate"/>
      </w:r>
      <w:r w:rsidR="00B40E12">
        <w:rPr>
          <w:noProof/>
        </w:rPr>
        <w:t>142</w:t>
      </w:r>
      <w:r>
        <w:rPr>
          <w:noProof/>
        </w:rPr>
        <w:fldChar w:fldCharType="end"/>
      </w:r>
    </w:p>
    <w:p w14:paraId="7C26B70A" w14:textId="057C8323" w:rsidR="00ED7AAA" w:rsidRDefault="00ED7AAA">
      <w:pPr>
        <w:pStyle w:val="TOC4"/>
        <w:tabs>
          <w:tab w:val="left" w:pos="1680"/>
          <w:tab w:val="right" w:leader="dot" w:pos="9016"/>
        </w:tabs>
        <w:rPr>
          <w:noProof/>
          <w:sz w:val="22"/>
          <w:szCs w:val="22"/>
          <w:lang w:val="en-GB" w:eastAsia="en-GB"/>
        </w:rPr>
      </w:pPr>
      <w:r>
        <w:rPr>
          <w:noProof/>
          <w:lang w:eastAsia="ja-JP" w:bidi="en-US"/>
        </w:rPr>
        <w:t>2.2.2.2</w:t>
      </w:r>
      <w:r>
        <w:rPr>
          <w:noProof/>
          <w:sz w:val="22"/>
          <w:szCs w:val="22"/>
          <w:lang w:val="en-GB" w:eastAsia="en-GB"/>
        </w:rPr>
        <w:tab/>
      </w:r>
      <w:r>
        <w:rPr>
          <w:noProof/>
        </w:rPr>
        <w:t>Energy</w:t>
      </w:r>
      <w:r>
        <w:rPr>
          <w:noProof/>
        </w:rPr>
        <w:tab/>
      </w:r>
      <w:r>
        <w:rPr>
          <w:noProof/>
        </w:rPr>
        <w:fldChar w:fldCharType="begin"/>
      </w:r>
      <w:r>
        <w:rPr>
          <w:noProof/>
        </w:rPr>
        <w:instrText xml:space="preserve"> PAGEREF _Toc519504450 \h </w:instrText>
      </w:r>
      <w:r>
        <w:rPr>
          <w:noProof/>
        </w:rPr>
      </w:r>
      <w:r>
        <w:rPr>
          <w:noProof/>
        </w:rPr>
        <w:fldChar w:fldCharType="separate"/>
      </w:r>
      <w:r w:rsidR="00B40E12">
        <w:rPr>
          <w:noProof/>
        </w:rPr>
        <w:t>144</w:t>
      </w:r>
      <w:r>
        <w:rPr>
          <w:noProof/>
        </w:rPr>
        <w:fldChar w:fldCharType="end"/>
      </w:r>
    </w:p>
    <w:p w14:paraId="7448FF54" w14:textId="13F90339" w:rsidR="00ED7AAA" w:rsidRDefault="00ED7AAA">
      <w:pPr>
        <w:pStyle w:val="TOC5"/>
        <w:tabs>
          <w:tab w:val="left" w:pos="1920"/>
          <w:tab w:val="right" w:leader="dot" w:pos="9016"/>
        </w:tabs>
        <w:rPr>
          <w:noProof/>
          <w:sz w:val="22"/>
          <w:szCs w:val="22"/>
          <w:lang w:val="en-GB" w:eastAsia="en-GB"/>
        </w:rPr>
      </w:pPr>
      <w:r>
        <w:rPr>
          <w:noProof/>
          <w:lang w:bidi="en-US"/>
        </w:rPr>
        <w:t>2.2.2.2.1</w:t>
      </w:r>
      <w:r>
        <w:rPr>
          <w:noProof/>
          <w:sz w:val="22"/>
          <w:szCs w:val="22"/>
          <w:lang w:val="en-GB" w:eastAsia="en-GB"/>
        </w:rPr>
        <w:tab/>
      </w:r>
      <w:r>
        <w:rPr>
          <w:noProof/>
          <w:lang w:bidi="en-US"/>
        </w:rPr>
        <w:t>Woodfuel</w:t>
      </w:r>
      <w:r>
        <w:rPr>
          <w:noProof/>
        </w:rPr>
        <w:tab/>
      </w:r>
      <w:r>
        <w:rPr>
          <w:noProof/>
        </w:rPr>
        <w:fldChar w:fldCharType="begin"/>
      </w:r>
      <w:r>
        <w:rPr>
          <w:noProof/>
        </w:rPr>
        <w:instrText xml:space="preserve"> PAGEREF _Toc519504451 \h </w:instrText>
      </w:r>
      <w:r>
        <w:rPr>
          <w:noProof/>
        </w:rPr>
      </w:r>
      <w:r>
        <w:rPr>
          <w:noProof/>
        </w:rPr>
        <w:fldChar w:fldCharType="separate"/>
      </w:r>
      <w:r w:rsidR="00B40E12">
        <w:rPr>
          <w:noProof/>
        </w:rPr>
        <w:t>144</w:t>
      </w:r>
      <w:r>
        <w:rPr>
          <w:noProof/>
        </w:rPr>
        <w:fldChar w:fldCharType="end"/>
      </w:r>
    </w:p>
    <w:p w14:paraId="2F782DBB" w14:textId="5F6B7332" w:rsidR="00ED7AAA" w:rsidRDefault="00ED7AAA">
      <w:pPr>
        <w:pStyle w:val="TOC5"/>
        <w:tabs>
          <w:tab w:val="left" w:pos="1920"/>
          <w:tab w:val="right" w:leader="dot" w:pos="9016"/>
        </w:tabs>
        <w:rPr>
          <w:noProof/>
          <w:sz w:val="22"/>
          <w:szCs w:val="22"/>
          <w:lang w:val="en-GB" w:eastAsia="en-GB"/>
        </w:rPr>
      </w:pPr>
      <w:r>
        <w:rPr>
          <w:noProof/>
          <w:lang w:bidi="en-US"/>
        </w:rPr>
        <w:t>2.2.2.2.2</w:t>
      </w:r>
      <w:r>
        <w:rPr>
          <w:noProof/>
          <w:sz w:val="22"/>
          <w:szCs w:val="22"/>
          <w:lang w:val="en-GB" w:eastAsia="en-GB"/>
        </w:rPr>
        <w:tab/>
      </w:r>
      <w:r>
        <w:rPr>
          <w:noProof/>
          <w:lang w:bidi="en-US"/>
        </w:rPr>
        <w:t>Provision of biofuels</w:t>
      </w:r>
      <w:r>
        <w:rPr>
          <w:noProof/>
        </w:rPr>
        <w:tab/>
      </w:r>
      <w:r>
        <w:rPr>
          <w:noProof/>
        </w:rPr>
        <w:fldChar w:fldCharType="begin"/>
      </w:r>
      <w:r>
        <w:rPr>
          <w:noProof/>
        </w:rPr>
        <w:instrText xml:space="preserve"> PAGEREF _Toc519504452 \h </w:instrText>
      </w:r>
      <w:r>
        <w:rPr>
          <w:noProof/>
        </w:rPr>
      </w:r>
      <w:r>
        <w:rPr>
          <w:noProof/>
        </w:rPr>
        <w:fldChar w:fldCharType="separate"/>
      </w:r>
      <w:r w:rsidR="00B40E12">
        <w:rPr>
          <w:noProof/>
        </w:rPr>
        <w:t>146</w:t>
      </w:r>
      <w:r>
        <w:rPr>
          <w:noProof/>
        </w:rPr>
        <w:fldChar w:fldCharType="end"/>
      </w:r>
    </w:p>
    <w:p w14:paraId="307F2E49" w14:textId="067CB03B" w:rsidR="00ED7AAA" w:rsidRDefault="00ED7AAA">
      <w:pPr>
        <w:pStyle w:val="TOC4"/>
        <w:tabs>
          <w:tab w:val="left" w:pos="1680"/>
          <w:tab w:val="right" w:leader="dot" w:pos="9016"/>
        </w:tabs>
        <w:rPr>
          <w:noProof/>
          <w:sz w:val="22"/>
          <w:szCs w:val="22"/>
          <w:lang w:val="en-GB" w:eastAsia="en-GB"/>
        </w:rPr>
      </w:pPr>
      <w:r>
        <w:rPr>
          <w:noProof/>
        </w:rPr>
        <w:t>2.2.2.3</w:t>
      </w:r>
      <w:r>
        <w:rPr>
          <w:noProof/>
          <w:sz w:val="22"/>
          <w:szCs w:val="22"/>
          <w:lang w:val="en-GB" w:eastAsia="en-GB"/>
        </w:rPr>
        <w:tab/>
      </w:r>
      <w:r>
        <w:rPr>
          <w:noProof/>
        </w:rPr>
        <w:t>Materials and assistance</w:t>
      </w:r>
      <w:r>
        <w:rPr>
          <w:noProof/>
        </w:rPr>
        <w:tab/>
      </w:r>
      <w:r>
        <w:rPr>
          <w:noProof/>
        </w:rPr>
        <w:fldChar w:fldCharType="begin"/>
      </w:r>
      <w:r>
        <w:rPr>
          <w:noProof/>
        </w:rPr>
        <w:instrText xml:space="preserve"> PAGEREF _Toc519504453 \h </w:instrText>
      </w:r>
      <w:r>
        <w:rPr>
          <w:noProof/>
        </w:rPr>
      </w:r>
      <w:r>
        <w:rPr>
          <w:noProof/>
        </w:rPr>
        <w:fldChar w:fldCharType="separate"/>
      </w:r>
      <w:r w:rsidR="00B40E12">
        <w:rPr>
          <w:noProof/>
        </w:rPr>
        <w:t>148</w:t>
      </w:r>
      <w:r>
        <w:rPr>
          <w:noProof/>
        </w:rPr>
        <w:fldChar w:fldCharType="end"/>
      </w:r>
    </w:p>
    <w:p w14:paraId="1A1F67B6" w14:textId="1CD051BD" w:rsidR="00ED7AAA" w:rsidRDefault="00ED7AAA">
      <w:pPr>
        <w:pStyle w:val="TOC5"/>
        <w:tabs>
          <w:tab w:val="left" w:pos="1920"/>
          <w:tab w:val="right" w:leader="dot" w:pos="9016"/>
        </w:tabs>
        <w:rPr>
          <w:noProof/>
          <w:sz w:val="22"/>
          <w:szCs w:val="22"/>
          <w:lang w:val="en-GB" w:eastAsia="en-GB"/>
        </w:rPr>
      </w:pPr>
      <w:r>
        <w:rPr>
          <w:noProof/>
          <w:lang w:bidi="en-US"/>
        </w:rPr>
        <w:t>2.2.2.3.1</w:t>
      </w:r>
      <w:r>
        <w:rPr>
          <w:noProof/>
          <w:sz w:val="22"/>
          <w:szCs w:val="22"/>
          <w:lang w:val="en-GB" w:eastAsia="en-GB"/>
        </w:rPr>
        <w:tab/>
      </w:r>
      <w:r>
        <w:rPr>
          <w:noProof/>
          <w:lang w:bidi="en-US"/>
        </w:rPr>
        <w:t>Provision of wood</w:t>
      </w:r>
      <w:r>
        <w:rPr>
          <w:noProof/>
        </w:rPr>
        <w:tab/>
      </w:r>
      <w:r>
        <w:rPr>
          <w:noProof/>
        </w:rPr>
        <w:fldChar w:fldCharType="begin"/>
      </w:r>
      <w:r>
        <w:rPr>
          <w:noProof/>
        </w:rPr>
        <w:instrText xml:space="preserve"> PAGEREF _Toc519504454 \h </w:instrText>
      </w:r>
      <w:r>
        <w:rPr>
          <w:noProof/>
        </w:rPr>
      </w:r>
      <w:r>
        <w:rPr>
          <w:noProof/>
        </w:rPr>
        <w:fldChar w:fldCharType="separate"/>
      </w:r>
      <w:r w:rsidR="00B40E12">
        <w:rPr>
          <w:noProof/>
        </w:rPr>
        <w:t>149</w:t>
      </w:r>
      <w:r>
        <w:rPr>
          <w:noProof/>
        </w:rPr>
        <w:fldChar w:fldCharType="end"/>
      </w:r>
    </w:p>
    <w:p w14:paraId="41DA65A4" w14:textId="6BA9C6D5" w:rsidR="00ED7AAA" w:rsidRDefault="00ED7AAA">
      <w:pPr>
        <w:pStyle w:val="TOC5"/>
        <w:tabs>
          <w:tab w:val="left" w:pos="1920"/>
          <w:tab w:val="right" w:leader="dot" w:pos="9016"/>
        </w:tabs>
        <w:rPr>
          <w:noProof/>
          <w:sz w:val="22"/>
          <w:szCs w:val="22"/>
          <w:lang w:val="en-GB" w:eastAsia="en-GB"/>
        </w:rPr>
      </w:pPr>
      <w:r>
        <w:rPr>
          <w:noProof/>
          <w:lang w:bidi="en-US"/>
        </w:rPr>
        <w:t>2.2.2.3.2</w:t>
      </w:r>
      <w:r>
        <w:rPr>
          <w:noProof/>
          <w:sz w:val="22"/>
          <w:szCs w:val="22"/>
          <w:lang w:val="en-GB" w:eastAsia="en-GB"/>
        </w:rPr>
        <w:tab/>
      </w:r>
      <w:r>
        <w:rPr>
          <w:noProof/>
          <w:lang w:bidi="en-US"/>
        </w:rPr>
        <w:t>Cotton and other vegetal materials</w:t>
      </w:r>
      <w:r>
        <w:rPr>
          <w:noProof/>
        </w:rPr>
        <w:tab/>
      </w:r>
      <w:r>
        <w:rPr>
          <w:noProof/>
        </w:rPr>
        <w:fldChar w:fldCharType="begin"/>
      </w:r>
      <w:r>
        <w:rPr>
          <w:noProof/>
        </w:rPr>
        <w:instrText xml:space="preserve"> PAGEREF _Toc519504455 \h </w:instrText>
      </w:r>
      <w:r>
        <w:rPr>
          <w:noProof/>
        </w:rPr>
      </w:r>
      <w:r>
        <w:rPr>
          <w:noProof/>
        </w:rPr>
        <w:fldChar w:fldCharType="separate"/>
      </w:r>
      <w:r w:rsidR="00B40E12">
        <w:rPr>
          <w:noProof/>
        </w:rPr>
        <w:t>151</w:t>
      </w:r>
      <w:r>
        <w:rPr>
          <w:noProof/>
        </w:rPr>
        <w:fldChar w:fldCharType="end"/>
      </w:r>
    </w:p>
    <w:p w14:paraId="727A2B14" w14:textId="3A75AD0E" w:rsidR="00ED7AAA" w:rsidRDefault="00ED7AAA">
      <w:pPr>
        <w:pStyle w:val="TOC5"/>
        <w:tabs>
          <w:tab w:val="left" w:pos="1920"/>
          <w:tab w:val="right" w:leader="dot" w:pos="9016"/>
        </w:tabs>
        <w:rPr>
          <w:noProof/>
          <w:sz w:val="22"/>
          <w:szCs w:val="22"/>
          <w:lang w:val="en-GB" w:eastAsia="en-GB"/>
        </w:rPr>
      </w:pPr>
      <w:r>
        <w:rPr>
          <w:noProof/>
          <w:lang w:bidi="en-US"/>
        </w:rPr>
        <w:t>2.2.2.3.3</w:t>
      </w:r>
      <w:r>
        <w:rPr>
          <w:noProof/>
          <w:sz w:val="22"/>
          <w:szCs w:val="22"/>
          <w:lang w:val="en-GB" w:eastAsia="en-GB"/>
        </w:rPr>
        <w:tab/>
      </w:r>
      <w:r>
        <w:rPr>
          <w:noProof/>
          <w:lang w:bidi="en-US"/>
        </w:rPr>
        <w:t>Materials from marine ecosystems</w:t>
      </w:r>
      <w:r>
        <w:rPr>
          <w:noProof/>
        </w:rPr>
        <w:tab/>
      </w:r>
      <w:r>
        <w:rPr>
          <w:noProof/>
        </w:rPr>
        <w:fldChar w:fldCharType="begin"/>
      </w:r>
      <w:r>
        <w:rPr>
          <w:noProof/>
        </w:rPr>
        <w:instrText xml:space="preserve"> PAGEREF _Toc519504456 \h </w:instrText>
      </w:r>
      <w:r>
        <w:rPr>
          <w:noProof/>
        </w:rPr>
      </w:r>
      <w:r>
        <w:rPr>
          <w:noProof/>
        </w:rPr>
        <w:fldChar w:fldCharType="separate"/>
      </w:r>
      <w:r w:rsidR="00B40E12">
        <w:rPr>
          <w:noProof/>
        </w:rPr>
        <w:t>152</w:t>
      </w:r>
      <w:r>
        <w:rPr>
          <w:noProof/>
        </w:rPr>
        <w:fldChar w:fldCharType="end"/>
      </w:r>
    </w:p>
    <w:p w14:paraId="53D38AB0" w14:textId="00CD9E9A" w:rsidR="00ED7AAA" w:rsidRDefault="00ED7AAA">
      <w:pPr>
        <w:pStyle w:val="TOC5"/>
        <w:tabs>
          <w:tab w:val="left" w:pos="1920"/>
          <w:tab w:val="right" w:leader="dot" w:pos="9016"/>
        </w:tabs>
        <w:rPr>
          <w:noProof/>
          <w:sz w:val="22"/>
          <w:szCs w:val="22"/>
          <w:lang w:val="en-GB" w:eastAsia="en-GB"/>
        </w:rPr>
      </w:pPr>
      <w:r>
        <w:rPr>
          <w:noProof/>
          <w:lang w:bidi="en-US"/>
        </w:rPr>
        <w:t>2.2.2.3.4</w:t>
      </w:r>
      <w:r>
        <w:rPr>
          <w:noProof/>
          <w:sz w:val="22"/>
          <w:szCs w:val="22"/>
          <w:lang w:val="en-GB" w:eastAsia="en-GB"/>
        </w:rPr>
        <w:tab/>
      </w:r>
      <w:r>
        <w:rPr>
          <w:noProof/>
          <w:lang w:bidi="en-US"/>
        </w:rPr>
        <w:t>Assistance of livestock protection and guard dogs</w:t>
      </w:r>
      <w:r>
        <w:rPr>
          <w:noProof/>
        </w:rPr>
        <w:tab/>
      </w:r>
      <w:r>
        <w:rPr>
          <w:noProof/>
        </w:rPr>
        <w:fldChar w:fldCharType="begin"/>
      </w:r>
      <w:r>
        <w:rPr>
          <w:noProof/>
        </w:rPr>
        <w:instrText xml:space="preserve"> PAGEREF _Toc519504457 \h </w:instrText>
      </w:r>
      <w:r>
        <w:rPr>
          <w:noProof/>
        </w:rPr>
      </w:r>
      <w:r>
        <w:rPr>
          <w:noProof/>
        </w:rPr>
        <w:fldChar w:fldCharType="separate"/>
      </w:r>
      <w:r w:rsidR="00B40E12">
        <w:rPr>
          <w:noProof/>
        </w:rPr>
        <w:t>153</w:t>
      </w:r>
      <w:r>
        <w:rPr>
          <w:noProof/>
        </w:rPr>
        <w:fldChar w:fldCharType="end"/>
      </w:r>
    </w:p>
    <w:p w14:paraId="757C557B" w14:textId="189D8FD3" w:rsidR="00ED7AAA" w:rsidRDefault="00ED7AAA">
      <w:pPr>
        <w:pStyle w:val="TOC4"/>
        <w:tabs>
          <w:tab w:val="left" w:pos="1680"/>
          <w:tab w:val="right" w:leader="dot" w:pos="9016"/>
        </w:tabs>
        <w:rPr>
          <w:noProof/>
          <w:sz w:val="22"/>
          <w:szCs w:val="22"/>
          <w:lang w:val="en-GB" w:eastAsia="en-GB"/>
        </w:rPr>
      </w:pPr>
      <w:r>
        <w:rPr>
          <w:noProof/>
          <w:lang w:eastAsia="ja-JP" w:bidi="en-US"/>
        </w:rPr>
        <w:t>2.2.2.4</w:t>
      </w:r>
      <w:r>
        <w:rPr>
          <w:noProof/>
          <w:sz w:val="22"/>
          <w:szCs w:val="22"/>
          <w:lang w:val="en-GB" w:eastAsia="en-GB"/>
        </w:rPr>
        <w:tab/>
      </w:r>
      <w:r>
        <w:rPr>
          <w:noProof/>
          <w:lang w:eastAsia="ja-JP" w:bidi="en-US"/>
        </w:rPr>
        <w:t>Provision of medicinal resources</w:t>
      </w:r>
      <w:r>
        <w:rPr>
          <w:noProof/>
        </w:rPr>
        <w:tab/>
      </w:r>
      <w:r>
        <w:rPr>
          <w:noProof/>
        </w:rPr>
        <w:fldChar w:fldCharType="begin"/>
      </w:r>
      <w:r>
        <w:rPr>
          <w:noProof/>
        </w:rPr>
        <w:instrText xml:space="preserve"> PAGEREF _Toc519504458 \h </w:instrText>
      </w:r>
      <w:r>
        <w:rPr>
          <w:noProof/>
        </w:rPr>
      </w:r>
      <w:r>
        <w:rPr>
          <w:noProof/>
        </w:rPr>
        <w:fldChar w:fldCharType="separate"/>
      </w:r>
      <w:r w:rsidR="00B40E12">
        <w:rPr>
          <w:noProof/>
        </w:rPr>
        <w:t>154</w:t>
      </w:r>
      <w:r>
        <w:rPr>
          <w:noProof/>
        </w:rPr>
        <w:fldChar w:fldCharType="end"/>
      </w:r>
    </w:p>
    <w:p w14:paraId="3DE83DD4" w14:textId="651B9A9B" w:rsidR="00ED7AAA" w:rsidRDefault="00ED7AAA">
      <w:pPr>
        <w:pStyle w:val="TOC3"/>
        <w:tabs>
          <w:tab w:val="left" w:pos="1200"/>
          <w:tab w:val="right" w:leader="dot" w:pos="9016"/>
        </w:tabs>
        <w:rPr>
          <w:rFonts w:eastAsiaTheme="minorEastAsia"/>
          <w:lang w:eastAsia="en-GB"/>
        </w:rPr>
      </w:pPr>
      <w:r>
        <w:t>2.2.3</w:t>
      </w:r>
      <w:r>
        <w:rPr>
          <w:rFonts w:eastAsiaTheme="minorEastAsia"/>
          <w:lang w:eastAsia="en-GB"/>
        </w:rPr>
        <w:tab/>
      </w:r>
      <w:r>
        <w:t>Status and trends of nature’s non-material contributions to people</w:t>
      </w:r>
      <w:r>
        <w:tab/>
      </w:r>
      <w:r>
        <w:fldChar w:fldCharType="begin"/>
      </w:r>
      <w:r>
        <w:instrText xml:space="preserve"> PAGEREF _Toc519504459 \h </w:instrText>
      </w:r>
      <w:r>
        <w:fldChar w:fldCharType="separate"/>
      </w:r>
      <w:r w:rsidR="00B40E12">
        <w:t>156</w:t>
      </w:r>
      <w:r>
        <w:fldChar w:fldCharType="end"/>
      </w:r>
    </w:p>
    <w:p w14:paraId="1198C875" w14:textId="00DBF3EC" w:rsidR="00ED7AAA" w:rsidRDefault="00ED7AAA">
      <w:pPr>
        <w:pStyle w:val="TOC4"/>
        <w:tabs>
          <w:tab w:val="left" w:pos="1680"/>
          <w:tab w:val="right" w:leader="dot" w:pos="9016"/>
        </w:tabs>
        <w:rPr>
          <w:noProof/>
          <w:sz w:val="22"/>
          <w:szCs w:val="22"/>
          <w:lang w:val="en-GB" w:eastAsia="en-GB"/>
        </w:rPr>
      </w:pPr>
      <w:r>
        <w:rPr>
          <w:noProof/>
        </w:rPr>
        <w:lastRenderedPageBreak/>
        <w:t>2.2.3.1</w:t>
      </w:r>
      <w:r>
        <w:rPr>
          <w:noProof/>
          <w:sz w:val="22"/>
          <w:szCs w:val="22"/>
          <w:lang w:val="en-GB" w:eastAsia="en-GB"/>
        </w:rPr>
        <w:tab/>
      </w:r>
      <w:r>
        <w:rPr>
          <w:noProof/>
        </w:rPr>
        <w:t>Learning and knowledge generation</w:t>
      </w:r>
      <w:r>
        <w:rPr>
          <w:noProof/>
        </w:rPr>
        <w:tab/>
      </w:r>
      <w:r>
        <w:rPr>
          <w:noProof/>
        </w:rPr>
        <w:fldChar w:fldCharType="begin"/>
      </w:r>
      <w:r>
        <w:rPr>
          <w:noProof/>
        </w:rPr>
        <w:instrText xml:space="preserve"> PAGEREF _Toc519504460 \h </w:instrText>
      </w:r>
      <w:r>
        <w:rPr>
          <w:noProof/>
        </w:rPr>
      </w:r>
      <w:r>
        <w:rPr>
          <w:noProof/>
        </w:rPr>
        <w:fldChar w:fldCharType="separate"/>
      </w:r>
      <w:r w:rsidR="00B40E12">
        <w:rPr>
          <w:noProof/>
        </w:rPr>
        <w:t>156</w:t>
      </w:r>
      <w:r>
        <w:rPr>
          <w:noProof/>
        </w:rPr>
        <w:fldChar w:fldCharType="end"/>
      </w:r>
    </w:p>
    <w:p w14:paraId="2D4EED33" w14:textId="795AEA99" w:rsidR="00ED7AAA" w:rsidRDefault="00ED7AAA">
      <w:pPr>
        <w:pStyle w:val="TOC5"/>
        <w:tabs>
          <w:tab w:val="left" w:pos="1920"/>
          <w:tab w:val="right" w:leader="dot" w:pos="9016"/>
        </w:tabs>
        <w:rPr>
          <w:noProof/>
          <w:sz w:val="22"/>
          <w:szCs w:val="22"/>
          <w:lang w:val="en-GB" w:eastAsia="en-GB"/>
        </w:rPr>
      </w:pPr>
      <w:r>
        <w:rPr>
          <w:noProof/>
          <w:lang w:bidi="en-US"/>
        </w:rPr>
        <w:t>2.2.3.1.1</w:t>
      </w:r>
      <w:r>
        <w:rPr>
          <w:noProof/>
          <w:sz w:val="22"/>
          <w:szCs w:val="22"/>
          <w:lang w:val="en-GB" w:eastAsia="en-GB"/>
        </w:rPr>
        <w:tab/>
      </w:r>
      <w:r>
        <w:rPr>
          <w:noProof/>
          <w:lang w:bidi="en-US"/>
        </w:rPr>
        <w:t>Formal learning and knowledge generation</w:t>
      </w:r>
      <w:r>
        <w:rPr>
          <w:noProof/>
        </w:rPr>
        <w:tab/>
      </w:r>
      <w:r>
        <w:rPr>
          <w:noProof/>
        </w:rPr>
        <w:fldChar w:fldCharType="begin"/>
      </w:r>
      <w:r>
        <w:rPr>
          <w:noProof/>
        </w:rPr>
        <w:instrText xml:space="preserve"> PAGEREF _Toc519504461 \h </w:instrText>
      </w:r>
      <w:r>
        <w:rPr>
          <w:noProof/>
        </w:rPr>
      </w:r>
      <w:r>
        <w:rPr>
          <w:noProof/>
        </w:rPr>
        <w:fldChar w:fldCharType="separate"/>
      </w:r>
      <w:r w:rsidR="00B40E12">
        <w:rPr>
          <w:noProof/>
        </w:rPr>
        <w:t>156</w:t>
      </w:r>
      <w:r>
        <w:rPr>
          <w:noProof/>
        </w:rPr>
        <w:fldChar w:fldCharType="end"/>
      </w:r>
    </w:p>
    <w:p w14:paraId="47EE75F3" w14:textId="49AAD251" w:rsidR="00ED7AAA" w:rsidRDefault="00ED7AAA">
      <w:pPr>
        <w:pStyle w:val="TOC5"/>
        <w:tabs>
          <w:tab w:val="left" w:pos="1920"/>
          <w:tab w:val="right" w:leader="dot" w:pos="9016"/>
        </w:tabs>
        <w:rPr>
          <w:noProof/>
          <w:sz w:val="22"/>
          <w:szCs w:val="22"/>
          <w:lang w:val="en-GB" w:eastAsia="en-GB"/>
        </w:rPr>
      </w:pPr>
      <w:r>
        <w:rPr>
          <w:noProof/>
          <w:lang w:bidi="en-US"/>
        </w:rPr>
        <w:t>2.2.3.1.2</w:t>
      </w:r>
      <w:r>
        <w:rPr>
          <w:noProof/>
          <w:sz w:val="22"/>
          <w:szCs w:val="22"/>
          <w:lang w:val="en-GB" w:eastAsia="en-GB"/>
        </w:rPr>
        <w:tab/>
      </w:r>
      <w:r>
        <w:rPr>
          <w:noProof/>
          <w:lang w:bidi="en-US"/>
        </w:rPr>
        <w:t>Indigenous and local knowledge</w:t>
      </w:r>
      <w:r>
        <w:rPr>
          <w:noProof/>
        </w:rPr>
        <w:tab/>
      </w:r>
      <w:r>
        <w:rPr>
          <w:noProof/>
        </w:rPr>
        <w:fldChar w:fldCharType="begin"/>
      </w:r>
      <w:r>
        <w:rPr>
          <w:noProof/>
        </w:rPr>
        <w:instrText xml:space="preserve"> PAGEREF _Toc519504462 \h </w:instrText>
      </w:r>
      <w:r>
        <w:rPr>
          <w:noProof/>
        </w:rPr>
      </w:r>
      <w:r>
        <w:rPr>
          <w:noProof/>
        </w:rPr>
        <w:fldChar w:fldCharType="separate"/>
      </w:r>
      <w:r w:rsidR="00B40E12">
        <w:rPr>
          <w:noProof/>
        </w:rPr>
        <w:t>157</w:t>
      </w:r>
      <w:r>
        <w:rPr>
          <w:noProof/>
        </w:rPr>
        <w:fldChar w:fldCharType="end"/>
      </w:r>
    </w:p>
    <w:p w14:paraId="222FBC80" w14:textId="4B072BB2" w:rsidR="00ED7AAA" w:rsidRDefault="00ED7AAA">
      <w:pPr>
        <w:pStyle w:val="TOC4"/>
        <w:tabs>
          <w:tab w:val="left" w:pos="1680"/>
          <w:tab w:val="right" w:leader="dot" w:pos="9016"/>
        </w:tabs>
        <w:rPr>
          <w:noProof/>
          <w:sz w:val="22"/>
          <w:szCs w:val="22"/>
          <w:lang w:val="en-GB" w:eastAsia="en-GB"/>
        </w:rPr>
      </w:pPr>
      <w:r>
        <w:rPr>
          <w:noProof/>
        </w:rPr>
        <w:t>2.2.3.2</w:t>
      </w:r>
      <w:r>
        <w:rPr>
          <w:noProof/>
          <w:sz w:val="22"/>
          <w:szCs w:val="22"/>
          <w:lang w:val="en-GB" w:eastAsia="en-GB"/>
        </w:rPr>
        <w:tab/>
      </w:r>
      <w:r>
        <w:rPr>
          <w:noProof/>
        </w:rPr>
        <w:t>Physical and psychological experiences</w:t>
      </w:r>
      <w:r>
        <w:rPr>
          <w:noProof/>
        </w:rPr>
        <w:tab/>
      </w:r>
      <w:r>
        <w:rPr>
          <w:noProof/>
        </w:rPr>
        <w:fldChar w:fldCharType="begin"/>
      </w:r>
      <w:r>
        <w:rPr>
          <w:noProof/>
        </w:rPr>
        <w:instrText xml:space="preserve"> PAGEREF _Toc519504463 \h </w:instrText>
      </w:r>
      <w:r>
        <w:rPr>
          <w:noProof/>
        </w:rPr>
      </w:r>
      <w:r>
        <w:rPr>
          <w:noProof/>
        </w:rPr>
        <w:fldChar w:fldCharType="separate"/>
      </w:r>
      <w:r w:rsidR="00B40E12">
        <w:rPr>
          <w:noProof/>
        </w:rPr>
        <w:t>160</w:t>
      </w:r>
      <w:r>
        <w:rPr>
          <w:noProof/>
        </w:rPr>
        <w:fldChar w:fldCharType="end"/>
      </w:r>
    </w:p>
    <w:p w14:paraId="1C5F5072" w14:textId="1C66D291" w:rsidR="00ED7AAA" w:rsidRDefault="00ED7AAA">
      <w:pPr>
        <w:pStyle w:val="TOC5"/>
        <w:tabs>
          <w:tab w:val="left" w:pos="1920"/>
          <w:tab w:val="right" w:leader="dot" w:pos="9016"/>
        </w:tabs>
        <w:rPr>
          <w:noProof/>
          <w:sz w:val="22"/>
          <w:szCs w:val="22"/>
          <w:lang w:val="en-GB" w:eastAsia="en-GB"/>
        </w:rPr>
      </w:pPr>
      <w:r>
        <w:rPr>
          <w:noProof/>
          <w:lang w:bidi="en-US"/>
        </w:rPr>
        <w:t>2.2.3.2.1</w:t>
      </w:r>
      <w:r>
        <w:rPr>
          <w:noProof/>
          <w:sz w:val="22"/>
          <w:szCs w:val="22"/>
          <w:lang w:val="en-GB" w:eastAsia="en-GB"/>
        </w:rPr>
        <w:tab/>
      </w:r>
      <w:r>
        <w:rPr>
          <w:noProof/>
          <w:lang w:bidi="en-US"/>
        </w:rPr>
        <w:t>Recreational experiences</w:t>
      </w:r>
      <w:r>
        <w:rPr>
          <w:noProof/>
        </w:rPr>
        <w:tab/>
      </w:r>
      <w:r>
        <w:rPr>
          <w:noProof/>
        </w:rPr>
        <w:fldChar w:fldCharType="begin"/>
      </w:r>
      <w:r>
        <w:rPr>
          <w:noProof/>
        </w:rPr>
        <w:instrText xml:space="preserve"> PAGEREF _Toc519504464 \h </w:instrText>
      </w:r>
      <w:r>
        <w:rPr>
          <w:noProof/>
        </w:rPr>
      </w:r>
      <w:r>
        <w:rPr>
          <w:noProof/>
        </w:rPr>
        <w:fldChar w:fldCharType="separate"/>
      </w:r>
      <w:r w:rsidR="00B40E12">
        <w:rPr>
          <w:noProof/>
        </w:rPr>
        <w:t>160</w:t>
      </w:r>
      <w:r>
        <w:rPr>
          <w:noProof/>
        </w:rPr>
        <w:fldChar w:fldCharType="end"/>
      </w:r>
    </w:p>
    <w:p w14:paraId="0F9DE601" w14:textId="7937249C" w:rsidR="00ED7AAA" w:rsidRDefault="00ED7AAA">
      <w:pPr>
        <w:pStyle w:val="TOC5"/>
        <w:tabs>
          <w:tab w:val="left" w:pos="1920"/>
          <w:tab w:val="right" w:leader="dot" w:pos="9016"/>
        </w:tabs>
        <w:rPr>
          <w:noProof/>
          <w:sz w:val="22"/>
          <w:szCs w:val="22"/>
          <w:lang w:val="en-GB" w:eastAsia="en-GB"/>
        </w:rPr>
      </w:pPr>
      <w:r>
        <w:rPr>
          <w:noProof/>
          <w:lang w:bidi="en-US"/>
        </w:rPr>
        <w:t>2.2.3.2.2</w:t>
      </w:r>
      <w:r>
        <w:rPr>
          <w:noProof/>
          <w:sz w:val="22"/>
          <w:szCs w:val="22"/>
          <w:lang w:val="en-GB" w:eastAsia="en-GB"/>
        </w:rPr>
        <w:tab/>
      </w:r>
      <w:r>
        <w:rPr>
          <w:noProof/>
          <w:lang w:bidi="en-US"/>
        </w:rPr>
        <w:t>Aesthetic experiences</w:t>
      </w:r>
      <w:r>
        <w:rPr>
          <w:noProof/>
        </w:rPr>
        <w:tab/>
      </w:r>
      <w:r>
        <w:rPr>
          <w:noProof/>
        </w:rPr>
        <w:fldChar w:fldCharType="begin"/>
      </w:r>
      <w:r>
        <w:rPr>
          <w:noProof/>
        </w:rPr>
        <w:instrText xml:space="preserve"> PAGEREF _Toc519504465 \h </w:instrText>
      </w:r>
      <w:r>
        <w:rPr>
          <w:noProof/>
        </w:rPr>
      </w:r>
      <w:r>
        <w:rPr>
          <w:noProof/>
        </w:rPr>
        <w:fldChar w:fldCharType="separate"/>
      </w:r>
      <w:r w:rsidR="00B40E12">
        <w:rPr>
          <w:noProof/>
        </w:rPr>
        <w:t>163</w:t>
      </w:r>
      <w:r>
        <w:rPr>
          <w:noProof/>
        </w:rPr>
        <w:fldChar w:fldCharType="end"/>
      </w:r>
    </w:p>
    <w:p w14:paraId="378D7DDE" w14:textId="19DB1A44" w:rsidR="00ED7AAA" w:rsidRDefault="00ED7AAA">
      <w:pPr>
        <w:pStyle w:val="TOC4"/>
        <w:tabs>
          <w:tab w:val="left" w:pos="1680"/>
          <w:tab w:val="right" w:leader="dot" w:pos="9016"/>
        </w:tabs>
        <w:rPr>
          <w:noProof/>
          <w:sz w:val="22"/>
          <w:szCs w:val="22"/>
          <w:lang w:val="en-GB" w:eastAsia="en-GB"/>
        </w:rPr>
      </w:pPr>
      <w:r>
        <w:rPr>
          <w:noProof/>
          <w:lang w:eastAsia="ja-JP" w:bidi="en-US"/>
        </w:rPr>
        <w:t>2.2.3.3</w:t>
      </w:r>
      <w:r>
        <w:rPr>
          <w:noProof/>
          <w:sz w:val="22"/>
          <w:szCs w:val="22"/>
          <w:lang w:val="en-GB" w:eastAsia="en-GB"/>
        </w:rPr>
        <w:tab/>
      </w:r>
      <w:r>
        <w:rPr>
          <w:noProof/>
          <w:lang w:eastAsia="ja-JP" w:bidi="en-US"/>
        </w:rPr>
        <w:t>Supporting identities</w:t>
      </w:r>
      <w:r>
        <w:rPr>
          <w:noProof/>
        </w:rPr>
        <w:tab/>
      </w:r>
      <w:r>
        <w:rPr>
          <w:noProof/>
        </w:rPr>
        <w:fldChar w:fldCharType="begin"/>
      </w:r>
      <w:r>
        <w:rPr>
          <w:noProof/>
        </w:rPr>
        <w:instrText xml:space="preserve"> PAGEREF _Toc519504466 \h </w:instrText>
      </w:r>
      <w:r>
        <w:rPr>
          <w:noProof/>
        </w:rPr>
      </w:r>
      <w:r>
        <w:rPr>
          <w:noProof/>
        </w:rPr>
        <w:fldChar w:fldCharType="separate"/>
      </w:r>
      <w:r w:rsidR="00B40E12">
        <w:rPr>
          <w:noProof/>
        </w:rPr>
        <w:t>163</w:t>
      </w:r>
      <w:r>
        <w:rPr>
          <w:noProof/>
        </w:rPr>
        <w:fldChar w:fldCharType="end"/>
      </w:r>
    </w:p>
    <w:p w14:paraId="4A228EC1" w14:textId="4DDA8FDB" w:rsidR="00ED7AAA" w:rsidRDefault="00ED7AAA">
      <w:pPr>
        <w:pStyle w:val="TOC5"/>
        <w:tabs>
          <w:tab w:val="left" w:pos="1920"/>
          <w:tab w:val="right" w:leader="dot" w:pos="9016"/>
        </w:tabs>
        <w:rPr>
          <w:noProof/>
          <w:sz w:val="22"/>
          <w:szCs w:val="22"/>
          <w:lang w:val="en-GB" w:eastAsia="en-GB"/>
        </w:rPr>
      </w:pPr>
      <w:r>
        <w:rPr>
          <w:noProof/>
          <w:lang w:bidi="en-US"/>
        </w:rPr>
        <w:t>2.2.3.3.1</w:t>
      </w:r>
      <w:r>
        <w:rPr>
          <w:noProof/>
          <w:sz w:val="22"/>
          <w:szCs w:val="22"/>
          <w:lang w:val="en-GB" w:eastAsia="en-GB"/>
        </w:rPr>
        <w:tab/>
      </w:r>
      <w:r>
        <w:rPr>
          <w:noProof/>
          <w:lang w:bidi="en-US"/>
        </w:rPr>
        <w:t>Protected areas</w:t>
      </w:r>
      <w:r>
        <w:rPr>
          <w:noProof/>
        </w:rPr>
        <w:tab/>
      </w:r>
      <w:r>
        <w:rPr>
          <w:noProof/>
        </w:rPr>
        <w:fldChar w:fldCharType="begin"/>
      </w:r>
      <w:r>
        <w:rPr>
          <w:noProof/>
        </w:rPr>
        <w:instrText xml:space="preserve"> PAGEREF _Toc519504467 \h </w:instrText>
      </w:r>
      <w:r>
        <w:rPr>
          <w:noProof/>
        </w:rPr>
      </w:r>
      <w:r>
        <w:rPr>
          <w:noProof/>
        </w:rPr>
        <w:fldChar w:fldCharType="separate"/>
      </w:r>
      <w:r w:rsidR="00B40E12">
        <w:rPr>
          <w:noProof/>
        </w:rPr>
        <w:t>164</w:t>
      </w:r>
      <w:r>
        <w:rPr>
          <w:noProof/>
        </w:rPr>
        <w:fldChar w:fldCharType="end"/>
      </w:r>
    </w:p>
    <w:p w14:paraId="2ACB6B8A" w14:textId="7092D198" w:rsidR="00ED7AAA" w:rsidRDefault="00ED7AAA">
      <w:pPr>
        <w:pStyle w:val="TOC5"/>
        <w:tabs>
          <w:tab w:val="left" w:pos="1920"/>
          <w:tab w:val="right" w:leader="dot" w:pos="9016"/>
        </w:tabs>
        <w:rPr>
          <w:noProof/>
          <w:sz w:val="22"/>
          <w:szCs w:val="22"/>
          <w:lang w:val="en-GB" w:eastAsia="en-GB"/>
        </w:rPr>
      </w:pPr>
      <w:r>
        <w:rPr>
          <w:noProof/>
          <w:lang w:bidi="en-US"/>
        </w:rPr>
        <w:t>2.2.3.3.2</w:t>
      </w:r>
      <w:r>
        <w:rPr>
          <w:noProof/>
          <w:sz w:val="22"/>
          <w:szCs w:val="22"/>
          <w:lang w:val="en-GB" w:eastAsia="en-GB"/>
        </w:rPr>
        <w:tab/>
      </w:r>
      <w:r>
        <w:rPr>
          <w:noProof/>
          <w:lang w:bidi="en-US"/>
        </w:rPr>
        <w:t>Emblematic, symbolic or iconic species or ecosystems</w:t>
      </w:r>
      <w:r>
        <w:rPr>
          <w:noProof/>
        </w:rPr>
        <w:tab/>
      </w:r>
      <w:r>
        <w:rPr>
          <w:noProof/>
        </w:rPr>
        <w:fldChar w:fldCharType="begin"/>
      </w:r>
      <w:r>
        <w:rPr>
          <w:noProof/>
        </w:rPr>
        <w:instrText xml:space="preserve"> PAGEREF _Toc519504468 \h </w:instrText>
      </w:r>
      <w:r>
        <w:rPr>
          <w:noProof/>
        </w:rPr>
      </w:r>
      <w:r>
        <w:rPr>
          <w:noProof/>
        </w:rPr>
        <w:fldChar w:fldCharType="separate"/>
      </w:r>
      <w:r w:rsidR="00B40E12">
        <w:rPr>
          <w:noProof/>
        </w:rPr>
        <w:t>165</w:t>
      </w:r>
      <w:r>
        <w:rPr>
          <w:noProof/>
        </w:rPr>
        <w:fldChar w:fldCharType="end"/>
      </w:r>
    </w:p>
    <w:p w14:paraId="58E95669" w14:textId="79E3AB76" w:rsidR="00ED7AAA" w:rsidRDefault="00ED7AAA">
      <w:pPr>
        <w:pStyle w:val="TOC5"/>
        <w:tabs>
          <w:tab w:val="left" w:pos="1920"/>
          <w:tab w:val="right" w:leader="dot" w:pos="9016"/>
        </w:tabs>
        <w:rPr>
          <w:noProof/>
          <w:sz w:val="22"/>
          <w:szCs w:val="22"/>
          <w:lang w:val="en-GB" w:eastAsia="en-GB"/>
        </w:rPr>
      </w:pPr>
      <w:r>
        <w:rPr>
          <w:noProof/>
          <w:lang w:bidi="en-US"/>
        </w:rPr>
        <w:t>2.2.3.3.3</w:t>
      </w:r>
      <w:r>
        <w:rPr>
          <w:noProof/>
          <w:sz w:val="22"/>
          <w:szCs w:val="22"/>
          <w:lang w:val="en-GB" w:eastAsia="en-GB"/>
        </w:rPr>
        <w:tab/>
      </w:r>
      <w:r>
        <w:rPr>
          <w:noProof/>
          <w:lang w:bidi="en-US"/>
        </w:rPr>
        <w:t>Attitudes towards nature</w:t>
      </w:r>
      <w:r>
        <w:rPr>
          <w:noProof/>
        </w:rPr>
        <w:tab/>
      </w:r>
      <w:r>
        <w:rPr>
          <w:noProof/>
        </w:rPr>
        <w:fldChar w:fldCharType="begin"/>
      </w:r>
      <w:r>
        <w:rPr>
          <w:noProof/>
        </w:rPr>
        <w:instrText xml:space="preserve"> PAGEREF _Toc519504469 \h </w:instrText>
      </w:r>
      <w:r>
        <w:rPr>
          <w:noProof/>
        </w:rPr>
      </w:r>
      <w:r>
        <w:rPr>
          <w:noProof/>
        </w:rPr>
        <w:fldChar w:fldCharType="separate"/>
      </w:r>
      <w:r w:rsidR="00B40E12">
        <w:rPr>
          <w:noProof/>
        </w:rPr>
        <w:t>165</w:t>
      </w:r>
      <w:r>
        <w:rPr>
          <w:noProof/>
        </w:rPr>
        <w:fldChar w:fldCharType="end"/>
      </w:r>
    </w:p>
    <w:p w14:paraId="0AA4ECB7" w14:textId="62A7E96B" w:rsidR="00ED7AAA" w:rsidRDefault="00ED7AAA">
      <w:pPr>
        <w:pStyle w:val="TOC5"/>
        <w:tabs>
          <w:tab w:val="left" w:pos="1920"/>
          <w:tab w:val="right" w:leader="dot" w:pos="9016"/>
        </w:tabs>
        <w:rPr>
          <w:noProof/>
          <w:sz w:val="22"/>
          <w:szCs w:val="22"/>
          <w:lang w:val="en-GB" w:eastAsia="en-GB"/>
        </w:rPr>
      </w:pPr>
      <w:r>
        <w:rPr>
          <w:noProof/>
          <w:lang w:bidi="en-US"/>
        </w:rPr>
        <w:t>2.2.3.3.4</w:t>
      </w:r>
      <w:r>
        <w:rPr>
          <w:noProof/>
          <w:sz w:val="22"/>
          <w:szCs w:val="22"/>
          <w:lang w:val="en-GB" w:eastAsia="en-GB"/>
        </w:rPr>
        <w:tab/>
      </w:r>
      <w:r>
        <w:rPr>
          <w:noProof/>
          <w:lang w:bidi="en-US"/>
        </w:rPr>
        <w:t>Spiritual experiences</w:t>
      </w:r>
      <w:r>
        <w:rPr>
          <w:noProof/>
        </w:rPr>
        <w:tab/>
      </w:r>
      <w:r>
        <w:rPr>
          <w:noProof/>
        </w:rPr>
        <w:fldChar w:fldCharType="begin"/>
      </w:r>
      <w:r>
        <w:rPr>
          <w:noProof/>
        </w:rPr>
        <w:instrText xml:space="preserve"> PAGEREF _Toc519504470 \h </w:instrText>
      </w:r>
      <w:r>
        <w:rPr>
          <w:noProof/>
        </w:rPr>
      </w:r>
      <w:r>
        <w:rPr>
          <w:noProof/>
        </w:rPr>
        <w:fldChar w:fldCharType="separate"/>
      </w:r>
      <w:r w:rsidR="00B40E12">
        <w:rPr>
          <w:noProof/>
        </w:rPr>
        <w:t>165</w:t>
      </w:r>
      <w:r>
        <w:rPr>
          <w:noProof/>
        </w:rPr>
        <w:fldChar w:fldCharType="end"/>
      </w:r>
    </w:p>
    <w:p w14:paraId="7419D18A" w14:textId="03A8304D" w:rsidR="00ED7AAA" w:rsidRDefault="00ED7AAA">
      <w:pPr>
        <w:pStyle w:val="TOC4"/>
        <w:tabs>
          <w:tab w:val="left" w:pos="1680"/>
          <w:tab w:val="right" w:leader="dot" w:pos="9016"/>
        </w:tabs>
        <w:rPr>
          <w:noProof/>
          <w:sz w:val="22"/>
          <w:szCs w:val="22"/>
          <w:lang w:val="en-GB" w:eastAsia="en-GB"/>
        </w:rPr>
      </w:pPr>
      <w:r>
        <w:rPr>
          <w:noProof/>
          <w:lang w:eastAsia="ja-JP" w:bidi="en-US"/>
        </w:rPr>
        <w:t>2.2.3.4</w:t>
      </w:r>
      <w:r>
        <w:rPr>
          <w:noProof/>
          <w:sz w:val="22"/>
          <w:szCs w:val="22"/>
          <w:lang w:val="en-GB" w:eastAsia="en-GB"/>
        </w:rPr>
        <w:tab/>
      </w:r>
      <w:r>
        <w:rPr>
          <w:noProof/>
          <w:lang w:eastAsia="ja-JP" w:bidi="en-US"/>
        </w:rPr>
        <w:t>Maintenance of options</w:t>
      </w:r>
      <w:r>
        <w:rPr>
          <w:noProof/>
        </w:rPr>
        <w:tab/>
      </w:r>
      <w:r>
        <w:rPr>
          <w:noProof/>
        </w:rPr>
        <w:fldChar w:fldCharType="begin"/>
      </w:r>
      <w:r>
        <w:rPr>
          <w:noProof/>
        </w:rPr>
        <w:instrText xml:space="preserve"> PAGEREF _Toc519504471 \h </w:instrText>
      </w:r>
      <w:r>
        <w:rPr>
          <w:noProof/>
        </w:rPr>
      </w:r>
      <w:r>
        <w:rPr>
          <w:noProof/>
        </w:rPr>
        <w:fldChar w:fldCharType="separate"/>
      </w:r>
      <w:r w:rsidR="00B40E12">
        <w:rPr>
          <w:noProof/>
        </w:rPr>
        <w:t>166</w:t>
      </w:r>
      <w:r>
        <w:rPr>
          <w:noProof/>
        </w:rPr>
        <w:fldChar w:fldCharType="end"/>
      </w:r>
    </w:p>
    <w:p w14:paraId="1D8889A8" w14:textId="6452DF26" w:rsidR="00ED7AAA" w:rsidRDefault="00ED7AAA">
      <w:pPr>
        <w:pStyle w:val="TOC3"/>
        <w:tabs>
          <w:tab w:val="left" w:pos="1200"/>
          <w:tab w:val="right" w:leader="dot" w:pos="9016"/>
        </w:tabs>
        <w:rPr>
          <w:rFonts w:eastAsiaTheme="minorEastAsia"/>
          <w:lang w:eastAsia="en-GB"/>
        </w:rPr>
      </w:pPr>
      <w:r>
        <w:t>2.2.4</w:t>
      </w:r>
      <w:r>
        <w:rPr>
          <w:rFonts w:eastAsiaTheme="minorEastAsia"/>
          <w:lang w:eastAsia="en-GB"/>
        </w:rPr>
        <w:tab/>
      </w:r>
      <w:r>
        <w:t>Interregional flows of nature’s contributions to people: dependency of Europe and Central Asia on ecosystems of other regions</w:t>
      </w:r>
      <w:r>
        <w:tab/>
      </w:r>
      <w:r>
        <w:fldChar w:fldCharType="begin"/>
      </w:r>
      <w:r>
        <w:instrText xml:space="preserve"> PAGEREF _Toc519504472 \h </w:instrText>
      </w:r>
      <w:r>
        <w:fldChar w:fldCharType="separate"/>
      </w:r>
      <w:r w:rsidR="00B40E12">
        <w:t>168</w:t>
      </w:r>
      <w:r>
        <w:fldChar w:fldCharType="end"/>
      </w:r>
    </w:p>
    <w:p w14:paraId="1A15A283" w14:textId="0920A01F" w:rsidR="00ED7AAA" w:rsidRDefault="00ED7AAA">
      <w:pPr>
        <w:pStyle w:val="TOC4"/>
        <w:tabs>
          <w:tab w:val="left" w:pos="1680"/>
          <w:tab w:val="right" w:leader="dot" w:pos="9016"/>
        </w:tabs>
        <w:rPr>
          <w:noProof/>
          <w:sz w:val="22"/>
          <w:szCs w:val="22"/>
          <w:lang w:val="en-GB" w:eastAsia="en-GB"/>
        </w:rPr>
      </w:pPr>
      <w:r>
        <w:rPr>
          <w:noProof/>
        </w:rPr>
        <w:t>2.2.4.1</w:t>
      </w:r>
      <w:r>
        <w:rPr>
          <w:noProof/>
          <w:sz w:val="22"/>
          <w:szCs w:val="22"/>
          <w:lang w:val="en-GB" w:eastAsia="en-GB"/>
        </w:rPr>
        <w:tab/>
      </w:r>
      <w:r>
        <w:rPr>
          <w:noProof/>
        </w:rPr>
        <w:t>Introduction: interregional flows of nature’s contributions to people</w:t>
      </w:r>
      <w:r>
        <w:rPr>
          <w:noProof/>
        </w:rPr>
        <w:tab/>
      </w:r>
      <w:r>
        <w:rPr>
          <w:noProof/>
        </w:rPr>
        <w:fldChar w:fldCharType="begin"/>
      </w:r>
      <w:r>
        <w:rPr>
          <w:noProof/>
        </w:rPr>
        <w:instrText xml:space="preserve"> PAGEREF _Toc519504473 \h </w:instrText>
      </w:r>
      <w:r>
        <w:rPr>
          <w:noProof/>
        </w:rPr>
      </w:r>
      <w:r>
        <w:rPr>
          <w:noProof/>
        </w:rPr>
        <w:fldChar w:fldCharType="separate"/>
      </w:r>
      <w:r w:rsidR="00B40E12">
        <w:rPr>
          <w:noProof/>
        </w:rPr>
        <w:t>168</w:t>
      </w:r>
      <w:r>
        <w:rPr>
          <w:noProof/>
        </w:rPr>
        <w:fldChar w:fldCharType="end"/>
      </w:r>
    </w:p>
    <w:p w14:paraId="4B084312" w14:textId="25381157" w:rsidR="00ED7AAA" w:rsidRDefault="00ED7AAA">
      <w:pPr>
        <w:pStyle w:val="TOC4"/>
        <w:tabs>
          <w:tab w:val="left" w:pos="1680"/>
          <w:tab w:val="right" w:leader="dot" w:pos="9016"/>
        </w:tabs>
        <w:rPr>
          <w:noProof/>
          <w:sz w:val="22"/>
          <w:szCs w:val="22"/>
          <w:lang w:val="en-GB" w:eastAsia="en-GB"/>
        </w:rPr>
      </w:pPr>
      <w:r>
        <w:rPr>
          <w:noProof/>
        </w:rPr>
        <w:t>2.2.4.2</w:t>
      </w:r>
      <w:r>
        <w:rPr>
          <w:noProof/>
          <w:sz w:val="22"/>
          <w:szCs w:val="22"/>
          <w:lang w:val="en-GB" w:eastAsia="en-GB"/>
        </w:rPr>
        <w:tab/>
      </w:r>
      <w:r>
        <w:rPr>
          <w:noProof/>
        </w:rPr>
        <w:t>Ecological footprint</w:t>
      </w:r>
      <w:r>
        <w:rPr>
          <w:noProof/>
        </w:rPr>
        <w:tab/>
      </w:r>
      <w:r>
        <w:rPr>
          <w:noProof/>
        </w:rPr>
        <w:fldChar w:fldCharType="begin"/>
      </w:r>
      <w:r>
        <w:rPr>
          <w:noProof/>
        </w:rPr>
        <w:instrText xml:space="preserve"> PAGEREF _Toc519504474 \h </w:instrText>
      </w:r>
      <w:r>
        <w:rPr>
          <w:noProof/>
        </w:rPr>
      </w:r>
      <w:r>
        <w:rPr>
          <w:noProof/>
        </w:rPr>
        <w:fldChar w:fldCharType="separate"/>
      </w:r>
      <w:r w:rsidR="00B40E12">
        <w:rPr>
          <w:noProof/>
        </w:rPr>
        <w:t>169</w:t>
      </w:r>
      <w:r>
        <w:rPr>
          <w:noProof/>
        </w:rPr>
        <w:fldChar w:fldCharType="end"/>
      </w:r>
    </w:p>
    <w:p w14:paraId="1701EE52" w14:textId="16F7E088" w:rsidR="00ED7AAA" w:rsidRDefault="00ED7AAA">
      <w:pPr>
        <w:pStyle w:val="TOC4"/>
        <w:tabs>
          <w:tab w:val="left" w:pos="1680"/>
          <w:tab w:val="right" w:leader="dot" w:pos="9016"/>
        </w:tabs>
        <w:rPr>
          <w:noProof/>
          <w:sz w:val="22"/>
          <w:szCs w:val="22"/>
          <w:lang w:val="en-GB" w:eastAsia="en-GB"/>
        </w:rPr>
      </w:pPr>
      <w:r>
        <w:rPr>
          <w:noProof/>
        </w:rPr>
        <w:t>2.2.4.3</w:t>
      </w:r>
      <w:r>
        <w:rPr>
          <w:noProof/>
          <w:sz w:val="22"/>
          <w:szCs w:val="22"/>
          <w:lang w:val="en-GB" w:eastAsia="en-GB"/>
        </w:rPr>
        <w:tab/>
      </w:r>
      <w:r>
        <w:rPr>
          <w:noProof/>
        </w:rPr>
        <w:t>Status and trends of interregional flows for selected nature’s contributions to people</w:t>
      </w:r>
      <w:r>
        <w:rPr>
          <w:noProof/>
        </w:rPr>
        <w:tab/>
      </w:r>
      <w:r>
        <w:rPr>
          <w:noProof/>
        </w:rPr>
        <w:fldChar w:fldCharType="begin"/>
      </w:r>
      <w:r>
        <w:rPr>
          <w:noProof/>
        </w:rPr>
        <w:instrText xml:space="preserve"> PAGEREF _Toc519504475 \h </w:instrText>
      </w:r>
      <w:r>
        <w:rPr>
          <w:noProof/>
        </w:rPr>
      </w:r>
      <w:r>
        <w:rPr>
          <w:noProof/>
        </w:rPr>
        <w:fldChar w:fldCharType="separate"/>
      </w:r>
      <w:r w:rsidR="00B40E12">
        <w:rPr>
          <w:noProof/>
        </w:rPr>
        <w:t>170</w:t>
      </w:r>
      <w:r>
        <w:rPr>
          <w:noProof/>
        </w:rPr>
        <w:fldChar w:fldCharType="end"/>
      </w:r>
    </w:p>
    <w:p w14:paraId="40207F07" w14:textId="07329EE6" w:rsidR="00ED7AAA" w:rsidRDefault="00ED7AAA">
      <w:pPr>
        <w:pStyle w:val="TOC3"/>
        <w:tabs>
          <w:tab w:val="left" w:pos="1200"/>
          <w:tab w:val="right" w:leader="dot" w:pos="9016"/>
        </w:tabs>
        <w:rPr>
          <w:rFonts w:eastAsiaTheme="minorEastAsia"/>
          <w:lang w:eastAsia="en-GB"/>
        </w:rPr>
      </w:pPr>
      <w:r>
        <w:t>2.2.5</w:t>
      </w:r>
      <w:r>
        <w:rPr>
          <w:rFonts w:eastAsiaTheme="minorEastAsia"/>
          <w:lang w:eastAsia="en-GB"/>
        </w:rPr>
        <w:tab/>
      </w:r>
      <w:r>
        <w:t>Summary of trends of nature’s contributions to people</w:t>
      </w:r>
      <w:r>
        <w:tab/>
      </w:r>
      <w:r>
        <w:fldChar w:fldCharType="begin"/>
      </w:r>
      <w:r>
        <w:instrText xml:space="preserve"> PAGEREF _Toc519504476 \h </w:instrText>
      </w:r>
      <w:r>
        <w:fldChar w:fldCharType="separate"/>
      </w:r>
      <w:r w:rsidR="00B40E12">
        <w:t>173</w:t>
      </w:r>
      <w:r>
        <w:fldChar w:fldCharType="end"/>
      </w:r>
    </w:p>
    <w:p w14:paraId="39B61512" w14:textId="64442293" w:rsidR="00ED7AAA" w:rsidRDefault="00ED7AAA">
      <w:pPr>
        <w:pStyle w:val="TOC3"/>
        <w:tabs>
          <w:tab w:val="left" w:pos="1200"/>
          <w:tab w:val="right" w:leader="dot" w:pos="9016"/>
        </w:tabs>
        <w:rPr>
          <w:rFonts w:eastAsiaTheme="minorEastAsia"/>
          <w:lang w:eastAsia="en-GB"/>
        </w:rPr>
      </w:pPr>
      <w:r>
        <w:t>2.2.6</w:t>
      </w:r>
      <w:r>
        <w:rPr>
          <w:rFonts w:eastAsiaTheme="minorEastAsia"/>
          <w:lang w:eastAsia="en-GB"/>
        </w:rPr>
        <w:tab/>
      </w:r>
      <w:r>
        <w:t>Future trends in nature’s contributions to people</w:t>
      </w:r>
      <w:r>
        <w:tab/>
      </w:r>
      <w:r>
        <w:fldChar w:fldCharType="begin"/>
      </w:r>
      <w:r>
        <w:instrText xml:space="preserve"> PAGEREF _Toc519504477 \h </w:instrText>
      </w:r>
      <w:r>
        <w:fldChar w:fldCharType="separate"/>
      </w:r>
      <w:r w:rsidR="00B40E12">
        <w:t>175</w:t>
      </w:r>
      <w:r>
        <w:fldChar w:fldCharType="end"/>
      </w:r>
    </w:p>
    <w:p w14:paraId="1953321A" w14:textId="0BC8A848" w:rsidR="00ED7AAA" w:rsidRDefault="00ED7AAA">
      <w:pPr>
        <w:pStyle w:val="TOC4"/>
        <w:tabs>
          <w:tab w:val="left" w:pos="1680"/>
          <w:tab w:val="right" w:leader="dot" w:pos="9016"/>
        </w:tabs>
        <w:rPr>
          <w:noProof/>
          <w:sz w:val="22"/>
          <w:szCs w:val="22"/>
          <w:lang w:val="en-GB" w:eastAsia="en-GB"/>
        </w:rPr>
      </w:pPr>
      <w:r>
        <w:rPr>
          <w:noProof/>
        </w:rPr>
        <w:t>2.2.6.1</w:t>
      </w:r>
      <w:r>
        <w:rPr>
          <w:noProof/>
          <w:sz w:val="22"/>
          <w:szCs w:val="22"/>
          <w:lang w:val="en-GB" w:eastAsia="en-GB"/>
        </w:rPr>
        <w:tab/>
      </w:r>
      <w:r>
        <w:rPr>
          <w:noProof/>
        </w:rPr>
        <w:t>Regulating contributions</w:t>
      </w:r>
      <w:r>
        <w:rPr>
          <w:noProof/>
        </w:rPr>
        <w:tab/>
      </w:r>
      <w:r>
        <w:rPr>
          <w:noProof/>
        </w:rPr>
        <w:fldChar w:fldCharType="begin"/>
      </w:r>
      <w:r>
        <w:rPr>
          <w:noProof/>
        </w:rPr>
        <w:instrText xml:space="preserve"> PAGEREF _Toc519504478 \h </w:instrText>
      </w:r>
      <w:r>
        <w:rPr>
          <w:noProof/>
        </w:rPr>
      </w:r>
      <w:r>
        <w:rPr>
          <w:noProof/>
        </w:rPr>
        <w:fldChar w:fldCharType="separate"/>
      </w:r>
      <w:r w:rsidR="00B40E12">
        <w:rPr>
          <w:noProof/>
        </w:rPr>
        <w:t>176</w:t>
      </w:r>
      <w:r>
        <w:rPr>
          <w:noProof/>
        </w:rPr>
        <w:fldChar w:fldCharType="end"/>
      </w:r>
    </w:p>
    <w:p w14:paraId="27B5CBC4" w14:textId="2BB86A8F" w:rsidR="00ED7AAA" w:rsidRDefault="00ED7AAA">
      <w:pPr>
        <w:pStyle w:val="TOC4"/>
        <w:tabs>
          <w:tab w:val="left" w:pos="1680"/>
          <w:tab w:val="right" w:leader="dot" w:pos="9016"/>
        </w:tabs>
        <w:rPr>
          <w:noProof/>
          <w:sz w:val="22"/>
          <w:szCs w:val="22"/>
          <w:lang w:val="en-GB" w:eastAsia="en-GB"/>
        </w:rPr>
      </w:pPr>
      <w:r>
        <w:rPr>
          <w:noProof/>
        </w:rPr>
        <w:t>2.2.6.2</w:t>
      </w:r>
      <w:r>
        <w:rPr>
          <w:noProof/>
          <w:sz w:val="22"/>
          <w:szCs w:val="22"/>
          <w:lang w:val="en-GB" w:eastAsia="en-GB"/>
        </w:rPr>
        <w:tab/>
      </w:r>
      <w:r>
        <w:rPr>
          <w:noProof/>
        </w:rPr>
        <w:t>Material contributions from nature to people</w:t>
      </w:r>
      <w:r>
        <w:rPr>
          <w:noProof/>
        </w:rPr>
        <w:tab/>
      </w:r>
      <w:r>
        <w:rPr>
          <w:noProof/>
        </w:rPr>
        <w:fldChar w:fldCharType="begin"/>
      </w:r>
      <w:r>
        <w:rPr>
          <w:noProof/>
        </w:rPr>
        <w:instrText xml:space="preserve"> PAGEREF _Toc519504479 \h </w:instrText>
      </w:r>
      <w:r>
        <w:rPr>
          <w:noProof/>
        </w:rPr>
      </w:r>
      <w:r>
        <w:rPr>
          <w:noProof/>
        </w:rPr>
        <w:fldChar w:fldCharType="separate"/>
      </w:r>
      <w:r w:rsidR="00B40E12">
        <w:rPr>
          <w:noProof/>
        </w:rPr>
        <w:t>177</w:t>
      </w:r>
      <w:r>
        <w:rPr>
          <w:noProof/>
        </w:rPr>
        <w:fldChar w:fldCharType="end"/>
      </w:r>
    </w:p>
    <w:p w14:paraId="0456DA26" w14:textId="1C55E625" w:rsidR="00ED7AAA" w:rsidRDefault="00ED7AAA">
      <w:pPr>
        <w:pStyle w:val="TOC4"/>
        <w:tabs>
          <w:tab w:val="left" w:pos="1680"/>
          <w:tab w:val="right" w:leader="dot" w:pos="9016"/>
        </w:tabs>
        <w:rPr>
          <w:noProof/>
          <w:sz w:val="22"/>
          <w:szCs w:val="22"/>
          <w:lang w:val="en-GB" w:eastAsia="en-GB"/>
        </w:rPr>
      </w:pPr>
      <w:r>
        <w:rPr>
          <w:noProof/>
        </w:rPr>
        <w:t>2.2.6.3</w:t>
      </w:r>
      <w:r>
        <w:rPr>
          <w:noProof/>
          <w:sz w:val="22"/>
          <w:szCs w:val="22"/>
          <w:lang w:val="en-GB" w:eastAsia="en-GB"/>
        </w:rPr>
        <w:tab/>
      </w:r>
      <w:r>
        <w:rPr>
          <w:noProof/>
        </w:rPr>
        <w:t>Nature’s non-material contributions to people</w:t>
      </w:r>
      <w:r>
        <w:rPr>
          <w:noProof/>
        </w:rPr>
        <w:tab/>
      </w:r>
      <w:r>
        <w:rPr>
          <w:noProof/>
        </w:rPr>
        <w:fldChar w:fldCharType="begin"/>
      </w:r>
      <w:r>
        <w:rPr>
          <w:noProof/>
        </w:rPr>
        <w:instrText xml:space="preserve"> PAGEREF _Toc519504480 \h </w:instrText>
      </w:r>
      <w:r>
        <w:rPr>
          <w:noProof/>
        </w:rPr>
      </w:r>
      <w:r>
        <w:rPr>
          <w:noProof/>
        </w:rPr>
        <w:fldChar w:fldCharType="separate"/>
      </w:r>
      <w:r w:rsidR="00B40E12">
        <w:rPr>
          <w:noProof/>
        </w:rPr>
        <w:t>180</w:t>
      </w:r>
      <w:r>
        <w:rPr>
          <w:noProof/>
        </w:rPr>
        <w:fldChar w:fldCharType="end"/>
      </w:r>
    </w:p>
    <w:p w14:paraId="12FBA346" w14:textId="6C608CBA" w:rsidR="00ED7AAA" w:rsidRDefault="00ED7AAA">
      <w:pPr>
        <w:pStyle w:val="TOC2"/>
        <w:tabs>
          <w:tab w:val="left" w:pos="720"/>
          <w:tab w:val="right" w:leader="dot" w:pos="9016"/>
        </w:tabs>
        <w:rPr>
          <w:rFonts w:eastAsiaTheme="minorEastAsia"/>
          <w:lang w:eastAsia="en-GB"/>
        </w:rPr>
      </w:pPr>
      <w:r>
        <w:rPr>
          <w:lang w:bidi="en-US"/>
        </w:rPr>
        <w:t>2.3</w:t>
      </w:r>
      <w:r>
        <w:rPr>
          <w:rFonts w:eastAsiaTheme="minorEastAsia"/>
          <w:lang w:eastAsia="en-GB"/>
        </w:rPr>
        <w:tab/>
      </w:r>
      <w:r>
        <w:rPr>
          <w:lang w:bidi="en-US"/>
        </w:rPr>
        <w:t>Effects of trends in nature’s contributions on quality of life in Europe and Central Asia</w:t>
      </w:r>
      <w:r>
        <w:tab/>
      </w:r>
      <w:r>
        <w:fldChar w:fldCharType="begin"/>
      </w:r>
      <w:r>
        <w:instrText xml:space="preserve"> PAGEREF _Toc519504481 \h </w:instrText>
      </w:r>
      <w:r>
        <w:fldChar w:fldCharType="separate"/>
      </w:r>
      <w:r w:rsidR="00B40E12">
        <w:t>181</w:t>
      </w:r>
      <w:r>
        <w:fldChar w:fldCharType="end"/>
      </w:r>
    </w:p>
    <w:p w14:paraId="5AB36222" w14:textId="5C16BA62" w:rsidR="00ED7AAA" w:rsidRDefault="00ED7AAA">
      <w:pPr>
        <w:pStyle w:val="TOC3"/>
        <w:tabs>
          <w:tab w:val="left" w:pos="1200"/>
          <w:tab w:val="right" w:leader="dot" w:pos="9016"/>
        </w:tabs>
        <w:rPr>
          <w:rFonts w:eastAsiaTheme="minorEastAsia"/>
          <w:lang w:eastAsia="en-GB"/>
        </w:rPr>
      </w:pPr>
      <w:r>
        <w:t>2.3.1</w:t>
      </w:r>
      <w:r>
        <w:rPr>
          <w:rFonts w:eastAsiaTheme="minorEastAsia"/>
          <w:lang w:eastAsia="en-GB"/>
        </w:rPr>
        <w:tab/>
      </w:r>
      <w:r>
        <w:t>Contributions to food-energy-water security</w:t>
      </w:r>
      <w:r>
        <w:tab/>
      </w:r>
      <w:r>
        <w:fldChar w:fldCharType="begin"/>
      </w:r>
      <w:r>
        <w:instrText xml:space="preserve"> PAGEREF _Toc519504482 \h </w:instrText>
      </w:r>
      <w:r>
        <w:fldChar w:fldCharType="separate"/>
      </w:r>
      <w:r w:rsidR="00B40E12">
        <w:t>181</w:t>
      </w:r>
      <w:r>
        <w:fldChar w:fldCharType="end"/>
      </w:r>
    </w:p>
    <w:p w14:paraId="2EC8AAEA" w14:textId="68D1CADD" w:rsidR="00ED7AAA" w:rsidRDefault="00ED7AAA">
      <w:pPr>
        <w:pStyle w:val="TOC4"/>
        <w:tabs>
          <w:tab w:val="left" w:pos="1680"/>
          <w:tab w:val="right" w:leader="dot" w:pos="9016"/>
        </w:tabs>
        <w:rPr>
          <w:noProof/>
          <w:sz w:val="22"/>
          <w:szCs w:val="22"/>
          <w:lang w:val="en-GB" w:eastAsia="en-GB"/>
        </w:rPr>
      </w:pPr>
      <w:r>
        <w:rPr>
          <w:noProof/>
          <w:lang w:bidi="en-US"/>
        </w:rPr>
        <w:t>2.3.1.1</w:t>
      </w:r>
      <w:r>
        <w:rPr>
          <w:noProof/>
          <w:sz w:val="22"/>
          <w:szCs w:val="22"/>
          <w:lang w:val="en-GB" w:eastAsia="en-GB"/>
        </w:rPr>
        <w:tab/>
      </w:r>
      <w:r>
        <w:rPr>
          <w:noProof/>
          <w:lang w:bidi="en-US"/>
        </w:rPr>
        <w:t>Food security</w:t>
      </w:r>
      <w:r>
        <w:rPr>
          <w:noProof/>
        </w:rPr>
        <w:tab/>
      </w:r>
      <w:r>
        <w:rPr>
          <w:noProof/>
        </w:rPr>
        <w:fldChar w:fldCharType="begin"/>
      </w:r>
      <w:r>
        <w:rPr>
          <w:noProof/>
        </w:rPr>
        <w:instrText xml:space="preserve"> PAGEREF _Toc519504483 \h </w:instrText>
      </w:r>
      <w:r>
        <w:rPr>
          <w:noProof/>
        </w:rPr>
      </w:r>
      <w:r>
        <w:rPr>
          <w:noProof/>
        </w:rPr>
        <w:fldChar w:fldCharType="separate"/>
      </w:r>
      <w:r w:rsidR="00B40E12">
        <w:rPr>
          <w:noProof/>
        </w:rPr>
        <w:t>181</w:t>
      </w:r>
      <w:r>
        <w:rPr>
          <w:noProof/>
        </w:rPr>
        <w:fldChar w:fldCharType="end"/>
      </w:r>
    </w:p>
    <w:p w14:paraId="63519072" w14:textId="34963678" w:rsidR="00ED7AAA" w:rsidRDefault="00ED7AAA">
      <w:pPr>
        <w:pStyle w:val="TOC4"/>
        <w:tabs>
          <w:tab w:val="left" w:pos="1680"/>
          <w:tab w:val="right" w:leader="dot" w:pos="9016"/>
        </w:tabs>
        <w:rPr>
          <w:noProof/>
          <w:sz w:val="22"/>
          <w:szCs w:val="22"/>
          <w:lang w:val="en-GB" w:eastAsia="en-GB"/>
        </w:rPr>
      </w:pPr>
      <w:r>
        <w:rPr>
          <w:noProof/>
          <w:lang w:bidi="en-US"/>
        </w:rPr>
        <w:t>2.3.1.2</w:t>
      </w:r>
      <w:r>
        <w:rPr>
          <w:noProof/>
          <w:sz w:val="22"/>
          <w:szCs w:val="22"/>
          <w:lang w:val="en-GB" w:eastAsia="en-GB"/>
        </w:rPr>
        <w:tab/>
      </w:r>
      <w:r>
        <w:rPr>
          <w:noProof/>
          <w:lang w:bidi="en-US"/>
        </w:rPr>
        <w:t>Energy security</w:t>
      </w:r>
      <w:r>
        <w:rPr>
          <w:noProof/>
        </w:rPr>
        <w:tab/>
      </w:r>
      <w:r>
        <w:rPr>
          <w:noProof/>
        </w:rPr>
        <w:fldChar w:fldCharType="begin"/>
      </w:r>
      <w:r>
        <w:rPr>
          <w:noProof/>
        </w:rPr>
        <w:instrText xml:space="preserve"> PAGEREF _Toc519504484 \h </w:instrText>
      </w:r>
      <w:r>
        <w:rPr>
          <w:noProof/>
        </w:rPr>
      </w:r>
      <w:r>
        <w:rPr>
          <w:noProof/>
        </w:rPr>
        <w:fldChar w:fldCharType="separate"/>
      </w:r>
      <w:r w:rsidR="00B40E12">
        <w:rPr>
          <w:noProof/>
        </w:rPr>
        <w:t>188</w:t>
      </w:r>
      <w:r>
        <w:rPr>
          <w:noProof/>
        </w:rPr>
        <w:fldChar w:fldCharType="end"/>
      </w:r>
    </w:p>
    <w:p w14:paraId="4B1F6385" w14:textId="7F142527" w:rsidR="00ED7AAA" w:rsidRDefault="00ED7AAA">
      <w:pPr>
        <w:pStyle w:val="TOC4"/>
        <w:tabs>
          <w:tab w:val="left" w:pos="1680"/>
          <w:tab w:val="right" w:leader="dot" w:pos="9016"/>
        </w:tabs>
        <w:rPr>
          <w:noProof/>
          <w:sz w:val="22"/>
          <w:szCs w:val="22"/>
          <w:lang w:val="en-GB" w:eastAsia="en-GB"/>
        </w:rPr>
      </w:pPr>
      <w:r>
        <w:rPr>
          <w:noProof/>
          <w:lang w:bidi="en-US"/>
        </w:rPr>
        <w:t>2.3.1.3</w:t>
      </w:r>
      <w:r>
        <w:rPr>
          <w:noProof/>
          <w:sz w:val="22"/>
          <w:szCs w:val="22"/>
          <w:lang w:val="en-GB" w:eastAsia="en-GB"/>
        </w:rPr>
        <w:tab/>
      </w:r>
      <w:r>
        <w:rPr>
          <w:noProof/>
          <w:lang w:bidi="en-US"/>
        </w:rPr>
        <w:t>Water security</w:t>
      </w:r>
      <w:r>
        <w:rPr>
          <w:noProof/>
        </w:rPr>
        <w:tab/>
      </w:r>
      <w:r>
        <w:rPr>
          <w:noProof/>
        </w:rPr>
        <w:fldChar w:fldCharType="begin"/>
      </w:r>
      <w:r>
        <w:rPr>
          <w:noProof/>
        </w:rPr>
        <w:instrText xml:space="preserve"> PAGEREF _Toc519504485 \h </w:instrText>
      </w:r>
      <w:r>
        <w:rPr>
          <w:noProof/>
        </w:rPr>
      </w:r>
      <w:r>
        <w:rPr>
          <w:noProof/>
        </w:rPr>
        <w:fldChar w:fldCharType="separate"/>
      </w:r>
      <w:r w:rsidR="00B40E12">
        <w:rPr>
          <w:noProof/>
        </w:rPr>
        <w:t>191</w:t>
      </w:r>
      <w:r>
        <w:rPr>
          <w:noProof/>
        </w:rPr>
        <w:fldChar w:fldCharType="end"/>
      </w:r>
    </w:p>
    <w:p w14:paraId="0E39B3B2" w14:textId="7E3129AA" w:rsidR="00ED7AAA" w:rsidRDefault="00ED7AAA">
      <w:pPr>
        <w:pStyle w:val="TOC4"/>
        <w:tabs>
          <w:tab w:val="left" w:pos="1680"/>
          <w:tab w:val="right" w:leader="dot" w:pos="9016"/>
        </w:tabs>
        <w:rPr>
          <w:noProof/>
          <w:sz w:val="22"/>
          <w:szCs w:val="22"/>
          <w:lang w:val="en-GB" w:eastAsia="en-GB"/>
        </w:rPr>
      </w:pPr>
      <w:r>
        <w:rPr>
          <w:noProof/>
          <w:lang w:bidi="en-US"/>
        </w:rPr>
        <w:t>2.3.1.4</w:t>
      </w:r>
      <w:r>
        <w:rPr>
          <w:noProof/>
          <w:sz w:val="22"/>
          <w:szCs w:val="22"/>
          <w:lang w:val="en-GB" w:eastAsia="en-GB"/>
        </w:rPr>
        <w:tab/>
      </w:r>
      <w:r>
        <w:rPr>
          <w:noProof/>
          <w:lang w:bidi="en-US"/>
        </w:rPr>
        <w:t>Food-energy-water security nexus</w:t>
      </w:r>
      <w:r>
        <w:rPr>
          <w:noProof/>
        </w:rPr>
        <w:tab/>
      </w:r>
      <w:r>
        <w:rPr>
          <w:noProof/>
        </w:rPr>
        <w:fldChar w:fldCharType="begin"/>
      </w:r>
      <w:r>
        <w:rPr>
          <w:noProof/>
        </w:rPr>
        <w:instrText xml:space="preserve"> PAGEREF _Toc519504486 \h </w:instrText>
      </w:r>
      <w:r>
        <w:rPr>
          <w:noProof/>
        </w:rPr>
      </w:r>
      <w:r>
        <w:rPr>
          <w:noProof/>
        </w:rPr>
        <w:fldChar w:fldCharType="separate"/>
      </w:r>
      <w:r w:rsidR="00B40E12">
        <w:rPr>
          <w:noProof/>
        </w:rPr>
        <w:t>194</w:t>
      </w:r>
      <w:r>
        <w:rPr>
          <w:noProof/>
        </w:rPr>
        <w:fldChar w:fldCharType="end"/>
      </w:r>
    </w:p>
    <w:p w14:paraId="56AF66FD" w14:textId="26DA1FB4" w:rsidR="00ED7AAA" w:rsidRDefault="00ED7AAA">
      <w:pPr>
        <w:pStyle w:val="TOC3"/>
        <w:tabs>
          <w:tab w:val="left" w:pos="1200"/>
          <w:tab w:val="right" w:leader="dot" w:pos="9016"/>
        </w:tabs>
        <w:rPr>
          <w:rFonts w:eastAsiaTheme="minorEastAsia"/>
          <w:lang w:eastAsia="en-GB"/>
        </w:rPr>
      </w:pPr>
      <w:r>
        <w:t>2.3.2</w:t>
      </w:r>
      <w:r>
        <w:rPr>
          <w:rFonts w:eastAsiaTheme="minorEastAsia"/>
          <w:lang w:eastAsia="en-GB"/>
        </w:rPr>
        <w:tab/>
      </w:r>
      <w:r>
        <w:t>Contributions to physical, mental and social dimensions of health</w:t>
      </w:r>
      <w:r>
        <w:tab/>
      </w:r>
      <w:r>
        <w:fldChar w:fldCharType="begin"/>
      </w:r>
      <w:r>
        <w:instrText xml:space="preserve"> PAGEREF _Toc519504487 \h </w:instrText>
      </w:r>
      <w:r>
        <w:fldChar w:fldCharType="separate"/>
      </w:r>
      <w:r w:rsidR="00B40E12">
        <w:t>195</w:t>
      </w:r>
      <w:r>
        <w:fldChar w:fldCharType="end"/>
      </w:r>
    </w:p>
    <w:p w14:paraId="220EE203" w14:textId="08C8F7DD" w:rsidR="00ED7AAA" w:rsidRDefault="00ED7AAA">
      <w:pPr>
        <w:pStyle w:val="TOC3"/>
        <w:tabs>
          <w:tab w:val="left" w:pos="1200"/>
          <w:tab w:val="right" w:leader="dot" w:pos="9016"/>
        </w:tabs>
        <w:rPr>
          <w:rFonts w:eastAsiaTheme="minorEastAsia"/>
          <w:lang w:eastAsia="en-GB"/>
        </w:rPr>
      </w:pPr>
      <w:r>
        <w:t>2.3.3</w:t>
      </w:r>
      <w:r>
        <w:rPr>
          <w:rFonts w:eastAsiaTheme="minorEastAsia"/>
          <w:lang w:eastAsia="en-GB"/>
        </w:rPr>
        <w:tab/>
      </w:r>
      <w:r>
        <w:t>Cultural heritage, identity and stewardship</w:t>
      </w:r>
      <w:r>
        <w:tab/>
      </w:r>
      <w:r>
        <w:fldChar w:fldCharType="begin"/>
      </w:r>
      <w:r>
        <w:instrText xml:space="preserve"> PAGEREF _Toc519504488 \h </w:instrText>
      </w:r>
      <w:r>
        <w:fldChar w:fldCharType="separate"/>
      </w:r>
      <w:r w:rsidR="00B40E12">
        <w:t>197</w:t>
      </w:r>
      <w:r>
        <w:fldChar w:fldCharType="end"/>
      </w:r>
    </w:p>
    <w:p w14:paraId="3001485C" w14:textId="57C5A64F" w:rsidR="00ED7AAA" w:rsidRDefault="00ED7AAA">
      <w:pPr>
        <w:pStyle w:val="TOC4"/>
        <w:tabs>
          <w:tab w:val="left" w:pos="1680"/>
          <w:tab w:val="right" w:leader="dot" w:pos="9016"/>
        </w:tabs>
        <w:rPr>
          <w:noProof/>
          <w:sz w:val="22"/>
          <w:szCs w:val="22"/>
          <w:lang w:val="en-GB" w:eastAsia="en-GB"/>
        </w:rPr>
      </w:pPr>
      <w:r>
        <w:rPr>
          <w:noProof/>
          <w:lang w:bidi="en-US"/>
        </w:rPr>
        <w:t>2.3.3.1</w:t>
      </w:r>
      <w:r>
        <w:rPr>
          <w:noProof/>
          <w:sz w:val="22"/>
          <w:szCs w:val="22"/>
          <w:lang w:val="en-GB" w:eastAsia="en-GB"/>
        </w:rPr>
        <w:tab/>
      </w:r>
      <w:r>
        <w:rPr>
          <w:noProof/>
          <w:lang w:bidi="en-US"/>
        </w:rPr>
        <w:t>Value through use</w:t>
      </w:r>
      <w:r>
        <w:rPr>
          <w:noProof/>
        </w:rPr>
        <w:tab/>
      </w:r>
      <w:r>
        <w:rPr>
          <w:noProof/>
        </w:rPr>
        <w:fldChar w:fldCharType="begin"/>
      </w:r>
      <w:r>
        <w:rPr>
          <w:noProof/>
        </w:rPr>
        <w:instrText xml:space="preserve"> PAGEREF _Toc519504489 \h </w:instrText>
      </w:r>
      <w:r>
        <w:rPr>
          <w:noProof/>
        </w:rPr>
      </w:r>
      <w:r>
        <w:rPr>
          <w:noProof/>
        </w:rPr>
        <w:fldChar w:fldCharType="separate"/>
      </w:r>
      <w:r w:rsidR="00B40E12">
        <w:rPr>
          <w:noProof/>
        </w:rPr>
        <w:t>197</w:t>
      </w:r>
      <w:r>
        <w:rPr>
          <w:noProof/>
        </w:rPr>
        <w:fldChar w:fldCharType="end"/>
      </w:r>
    </w:p>
    <w:p w14:paraId="3C41BEE6" w14:textId="4E5855E6" w:rsidR="00ED7AAA" w:rsidRDefault="00ED7AAA">
      <w:pPr>
        <w:pStyle w:val="TOC4"/>
        <w:tabs>
          <w:tab w:val="left" w:pos="1680"/>
          <w:tab w:val="right" w:leader="dot" w:pos="9016"/>
        </w:tabs>
        <w:rPr>
          <w:noProof/>
          <w:sz w:val="22"/>
          <w:szCs w:val="22"/>
          <w:lang w:val="en-GB" w:eastAsia="en-GB"/>
        </w:rPr>
      </w:pPr>
      <w:r>
        <w:rPr>
          <w:noProof/>
          <w:lang w:bidi="en-US"/>
        </w:rPr>
        <w:t>2.3.3.2</w:t>
      </w:r>
      <w:r>
        <w:rPr>
          <w:noProof/>
          <w:sz w:val="22"/>
          <w:szCs w:val="22"/>
          <w:lang w:val="en-GB" w:eastAsia="en-GB"/>
        </w:rPr>
        <w:tab/>
      </w:r>
      <w:r>
        <w:rPr>
          <w:noProof/>
          <w:lang w:bidi="en-US"/>
        </w:rPr>
        <w:t>Value through protection and beyond use</w:t>
      </w:r>
      <w:r>
        <w:rPr>
          <w:noProof/>
        </w:rPr>
        <w:tab/>
      </w:r>
      <w:r>
        <w:rPr>
          <w:noProof/>
        </w:rPr>
        <w:fldChar w:fldCharType="begin"/>
      </w:r>
      <w:r>
        <w:rPr>
          <w:noProof/>
        </w:rPr>
        <w:instrText xml:space="preserve"> PAGEREF _Toc519504490 \h </w:instrText>
      </w:r>
      <w:r>
        <w:rPr>
          <w:noProof/>
        </w:rPr>
      </w:r>
      <w:r>
        <w:rPr>
          <w:noProof/>
        </w:rPr>
        <w:fldChar w:fldCharType="separate"/>
      </w:r>
      <w:r w:rsidR="00B40E12">
        <w:rPr>
          <w:noProof/>
        </w:rPr>
        <w:t>200</w:t>
      </w:r>
      <w:r>
        <w:rPr>
          <w:noProof/>
        </w:rPr>
        <w:fldChar w:fldCharType="end"/>
      </w:r>
    </w:p>
    <w:p w14:paraId="4145505A" w14:textId="25238D3D" w:rsidR="00ED7AAA" w:rsidRDefault="00ED7AAA">
      <w:pPr>
        <w:pStyle w:val="TOC3"/>
        <w:tabs>
          <w:tab w:val="left" w:pos="1200"/>
          <w:tab w:val="right" w:leader="dot" w:pos="9016"/>
        </w:tabs>
        <w:rPr>
          <w:rFonts w:eastAsiaTheme="minorEastAsia"/>
          <w:lang w:eastAsia="en-GB"/>
        </w:rPr>
      </w:pPr>
      <w:r>
        <w:t>2.3.4</w:t>
      </w:r>
      <w:r>
        <w:rPr>
          <w:rFonts w:eastAsiaTheme="minorEastAsia"/>
          <w:lang w:eastAsia="en-GB"/>
        </w:rPr>
        <w:tab/>
      </w:r>
      <w:r>
        <w:t>Environmental equity and justice</w:t>
      </w:r>
      <w:r>
        <w:tab/>
      </w:r>
      <w:r>
        <w:fldChar w:fldCharType="begin"/>
      </w:r>
      <w:r>
        <w:instrText xml:space="preserve"> PAGEREF _Toc519504491 \h </w:instrText>
      </w:r>
      <w:r>
        <w:fldChar w:fldCharType="separate"/>
      </w:r>
      <w:r w:rsidR="00B40E12">
        <w:t>202</w:t>
      </w:r>
      <w:r>
        <w:fldChar w:fldCharType="end"/>
      </w:r>
    </w:p>
    <w:p w14:paraId="1B285B86" w14:textId="4CF81841" w:rsidR="00ED7AAA" w:rsidRDefault="00ED7AAA">
      <w:pPr>
        <w:pStyle w:val="TOC4"/>
        <w:tabs>
          <w:tab w:val="left" w:pos="1680"/>
          <w:tab w:val="right" w:leader="dot" w:pos="9016"/>
        </w:tabs>
        <w:rPr>
          <w:noProof/>
          <w:sz w:val="22"/>
          <w:szCs w:val="22"/>
          <w:lang w:val="en-GB" w:eastAsia="en-GB"/>
        </w:rPr>
      </w:pPr>
      <w:r>
        <w:rPr>
          <w:noProof/>
        </w:rPr>
        <w:t>2.3.4.1</w:t>
      </w:r>
      <w:r>
        <w:rPr>
          <w:noProof/>
          <w:sz w:val="22"/>
          <w:szCs w:val="22"/>
          <w:lang w:val="en-GB" w:eastAsia="en-GB"/>
        </w:rPr>
        <w:tab/>
      </w:r>
      <w:r>
        <w:rPr>
          <w:noProof/>
        </w:rPr>
        <w:t>Framing equity and justice</w:t>
      </w:r>
      <w:r>
        <w:rPr>
          <w:noProof/>
        </w:rPr>
        <w:tab/>
      </w:r>
      <w:r>
        <w:rPr>
          <w:noProof/>
        </w:rPr>
        <w:fldChar w:fldCharType="begin"/>
      </w:r>
      <w:r>
        <w:rPr>
          <w:noProof/>
        </w:rPr>
        <w:instrText xml:space="preserve"> PAGEREF _Toc519504492 \h </w:instrText>
      </w:r>
      <w:r>
        <w:rPr>
          <w:noProof/>
        </w:rPr>
      </w:r>
      <w:r>
        <w:rPr>
          <w:noProof/>
        </w:rPr>
        <w:fldChar w:fldCharType="separate"/>
      </w:r>
      <w:r w:rsidR="00B40E12">
        <w:rPr>
          <w:noProof/>
        </w:rPr>
        <w:t>202</w:t>
      </w:r>
      <w:r>
        <w:rPr>
          <w:noProof/>
        </w:rPr>
        <w:fldChar w:fldCharType="end"/>
      </w:r>
    </w:p>
    <w:p w14:paraId="764BDA73" w14:textId="4E56BA44" w:rsidR="00ED7AAA" w:rsidRDefault="00ED7AAA">
      <w:pPr>
        <w:pStyle w:val="TOC4"/>
        <w:tabs>
          <w:tab w:val="left" w:pos="1680"/>
          <w:tab w:val="right" w:leader="dot" w:pos="9016"/>
        </w:tabs>
        <w:rPr>
          <w:noProof/>
          <w:sz w:val="22"/>
          <w:szCs w:val="22"/>
          <w:lang w:val="en-GB" w:eastAsia="en-GB"/>
        </w:rPr>
      </w:pPr>
      <w:r>
        <w:rPr>
          <w:noProof/>
        </w:rPr>
        <w:t>2.3.4.2</w:t>
      </w:r>
      <w:r>
        <w:rPr>
          <w:noProof/>
          <w:sz w:val="22"/>
          <w:szCs w:val="22"/>
          <w:lang w:val="en-GB" w:eastAsia="en-GB"/>
        </w:rPr>
        <w:tab/>
      </w:r>
      <w:r w:rsidRPr="00CE24C1">
        <w:rPr>
          <w:rFonts w:eastAsia="Cambria"/>
          <w:noProof/>
        </w:rPr>
        <w:t>Intra-generational d</w:t>
      </w:r>
      <w:r>
        <w:rPr>
          <w:noProof/>
        </w:rPr>
        <w:t>istributive equity and justice</w:t>
      </w:r>
      <w:r>
        <w:rPr>
          <w:noProof/>
        </w:rPr>
        <w:tab/>
      </w:r>
      <w:r>
        <w:rPr>
          <w:noProof/>
        </w:rPr>
        <w:fldChar w:fldCharType="begin"/>
      </w:r>
      <w:r>
        <w:rPr>
          <w:noProof/>
        </w:rPr>
        <w:instrText xml:space="preserve"> PAGEREF _Toc519504493 \h </w:instrText>
      </w:r>
      <w:r>
        <w:rPr>
          <w:noProof/>
        </w:rPr>
      </w:r>
      <w:r>
        <w:rPr>
          <w:noProof/>
        </w:rPr>
        <w:fldChar w:fldCharType="separate"/>
      </w:r>
      <w:r w:rsidR="00B40E12">
        <w:rPr>
          <w:noProof/>
        </w:rPr>
        <w:t>203</w:t>
      </w:r>
      <w:r>
        <w:rPr>
          <w:noProof/>
        </w:rPr>
        <w:fldChar w:fldCharType="end"/>
      </w:r>
    </w:p>
    <w:p w14:paraId="57086583" w14:textId="30AACC89" w:rsidR="00ED7AAA" w:rsidRDefault="00ED7AAA">
      <w:pPr>
        <w:pStyle w:val="TOC4"/>
        <w:tabs>
          <w:tab w:val="left" w:pos="1680"/>
          <w:tab w:val="right" w:leader="dot" w:pos="9016"/>
        </w:tabs>
        <w:rPr>
          <w:noProof/>
          <w:sz w:val="22"/>
          <w:szCs w:val="22"/>
          <w:lang w:val="en-GB" w:eastAsia="en-GB"/>
        </w:rPr>
      </w:pPr>
      <w:r>
        <w:rPr>
          <w:noProof/>
        </w:rPr>
        <w:t>2.3.4.3</w:t>
      </w:r>
      <w:r>
        <w:rPr>
          <w:noProof/>
          <w:sz w:val="22"/>
          <w:szCs w:val="22"/>
          <w:lang w:val="en-GB" w:eastAsia="en-GB"/>
        </w:rPr>
        <w:tab/>
      </w:r>
      <w:r>
        <w:rPr>
          <w:noProof/>
        </w:rPr>
        <w:t>Intergenerational distributive equity and justice</w:t>
      </w:r>
      <w:r>
        <w:rPr>
          <w:noProof/>
        </w:rPr>
        <w:tab/>
      </w:r>
      <w:r>
        <w:rPr>
          <w:noProof/>
        </w:rPr>
        <w:fldChar w:fldCharType="begin"/>
      </w:r>
      <w:r>
        <w:rPr>
          <w:noProof/>
        </w:rPr>
        <w:instrText xml:space="preserve"> PAGEREF _Toc519504494 \h </w:instrText>
      </w:r>
      <w:r>
        <w:rPr>
          <w:noProof/>
        </w:rPr>
      </w:r>
      <w:r>
        <w:rPr>
          <w:noProof/>
        </w:rPr>
        <w:fldChar w:fldCharType="separate"/>
      </w:r>
      <w:r w:rsidR="00B40E12">
        <w:rPr>
          <w:noProof/>
        </w:rPr>
        <w:t>204</w:t>
      </w:r>
      <w:r>
        <w:rPr>
          <w:noProof/>
        </w:rPr>
        <w:fldChar w:fldCharType="end"/>
      </w:r>
    </w:p>
    <w:p w14:paraId="782B369E" w14:textId="6BD3ED30" w:rsidR="00ED7AAA" w:rsidRDefault="00ED7AAA">
      <w:pPr>
        <w:pStyle w:val="TOC4"/>
        <w:tabs>
          <w:tab w:val="left" w:pos="1680"/>
          <w:tab w:val="right" w:leader="dot" w:pos="9016"/>
        </w:tabs>
        <w:rPr>
          <w:noProof/>
          <w:sz w:val="22"/>
          <w:szCs w:val="22"/>
          <w:lang w:val="en-GB" w:eastAsia="en-GB"/>
        </w:rPr>
      </w:pPr>
      <w:r w:rsidRPr="00CE24C1">
        <w:rPr>
          <w:rFonts w:eastAsia="Cambria"/>
          <w:noProof/>
        </w:rPr>
        <w:t>2.3.4.4</w:t>
      </w:r>
      <w:r>
        <w:rPr>
          <w:noProof/>
          <w:sz w:val="22"/>
          <w:szCs w:val="22"/>
          <w:lang w:val="en-GB" w:eastAsia="en-GB"/>
        </w:rPr>
        <w:tab/>
      </w:r>
      <w:r>
        <w:rPr>
          <w:noProof/>
        </w:rPr>
        <w:t>Procedural equity and justice</w:t>
      </w:r>
      <w:r>
        <w:rPr>
          <w:noProof/>
        </w:rPr>
        <w:tab/>
      </w:r>
      <w:r>
        <w:rPr>
          <w:noProof/>
        </w:rPr>
        <w:fldChar w:fldCharType="begin"/>
      </w:r>
      <w:r>
        <w:rPr>
          <w:noProof/>
        </w:rPr>
        <w:instrText xml:space="preserve"> PAGEREF _Toc519504495 \h </w:instrText>
      </w:r>
      <w:r>
        <w:rPr>
          <w:noProof/>
        </w:rPr>
      </w:r>
      <w:r>
        <w:rPr>
          <w:noProof/>
        </w:rPr>
        <w:fldChar w:fldCharType="separate"/>
      </w:r>
      <w:r w:rsidR="00B40E12">
        <w:rPr>
          <w:noProof/>
        </w:rPr>
        <w:t>205</w:t>
      </w:r>
      <w:r>
        <w:rPr>
          <w:noProof/>
        </w:rPr>
        <w:fldChar w:fldCharType="end"/>
      </w:r>
    </w:p>
    <w:p w14:paraId="2CDB380C" w14:textId="620B53BD" w:rsidR="00ED7AAA" w:rsidRDefault="00ED7AAA">
      <w:pPr>
        <w:pStyle w:val="TOC3"/>
        <w:tabs>
          <w:tab w:val="left" w:pos="1200"/>
          <w:tab w:val="right" w:leader="dot" w:pos="9016"/>
        </w:tabs>
        <w:rPr>
          <w:rFonts w:eastAsiaTheme="minorEastAsia"/>
          <w:lang w:eastAsia="en-GB"/>
        </w:rPr>
      </w:pPr>
      <w:r>
        <w:t>2.3.5</w:t>
      </w:r>
      <w:r>
        <w:rPr>
          <w:rFonts w:eastAsiaTheme="minorEastAsia"/>
          <w:lang w:eastAsia="en-GB"/>
        </w:rPr>
        <w:tab/>
      </w:r>
      <w:r>
        <w:t>Valuing nature’s contributions to people</w:t>
      </w:r>
      <w:r>
        <w:tab/>
      </w:r>
      <w:r>
        <w:fldChar w:fldCharType="begin"/>
      </w:r>
      <w:r>
        <w:instrText xml:space="preserve"> PAGEREF _Toc519504496 \h </w:instrText>
      </w:r>
      <w:r>
        <w:fldChar w:fldCharType="separate"/>
      </w:r>
      <w:r w:rsidR="00B40E12">
        <w:t>205</w:t>
      </w:r>
      <w:r>
        <w:fldChar w:fldCharType="end"/>
      </w:r>
    </w:p>
    <w:p w14:paraId="7101E685" w14:textId="5C8E273A" w:rsidR="00ED7AAA" w:rsidRDefault="00ED7AAA">
      <w:pPr>
        <w:pStyle w:val="TOC4"/>
        <w:tabs>
          <w:tab w:val="left" w:pos="1680"/>
          <w:tab w:val="right" w:leader="dot" w:pos="9016"/>
        </w:tabs>
        <w:rPr>
          <w:noProof/>
          <w:sz w:val="22"/>
          <w:szCs w:val="22"/>
          <w:lang w:val="en-GB" w:eastAsia="en-GB"/>
        </w:rPr>
      </w:pPr>
      <w:r>
        <w:rPr>
          <w:noProof/>
        </w:rPr>
        <w:t>2.3.5.1</w:t>
      </w:r>
      <w:r>
        <w:rPr>
          <w:noProof/>
          <w:sz w:val="22"/>
          <w:szCs w:val="22"/>
          <w:lang w:val="en-GB" w:eastAsia="en-GB"/>
        </w:rPr>
        <w:tab/>
      </w:r>
      <w:r>
        <w:rPr>
          <w:noProof/>
        </w:rPr>
        <w:t>Market-based monetary values</w:t>
      </w:r>
      <w:r>
        <w:rPr>
          <w:noProof/>
        </w:rPr>
        <w:tab/>
      </w:r>
      <w:r>
        <w:rPr>
          <w:noProof/>
        </w:rPr>
        <w:fldChar w:fldCharType="begin"/>
      </w:r>
      <w:r>
        <w:rPr>
          <w:noProof/>
        </w:rPr>
        <w:instrText xml:space="preserve"> PAGEREF _Toc519504497 \h </w:instrText>
      </w:r>
      <w:r>
        <w:rPr>
          <w:noProof/>
        </w:rPr>
      </w:r>
      <w:r>
        <w:rPr>
          <w:noProof/>
        </w:rPr>
        <w:fldChar w:fldCharType="separate"/>
      </w:r>
      <w:r w:rsidR="00B40E12">
        <w:rPr>
          <w:noProof/>
        </w:rPr>
        <w:t>206</w:t>
      </w:r>
      <w:r>
        <w:rPr>
          <w:noProof/>
        </w:rPr>
        <w:fldChar w:fldCharType="end"/>
      </w:r>
    </w:p>
    <w:p w14:paraId="70F56510" w14:textId="5E843F2F" w:rsidR="00ED7AAA" w:rsidRDefault="00ED7AAA">
      <w:pPr>
        <w:pStyle w:val="TOC4"/>
        <w:tabs>
          <w:tab w:val="left" w:pos="1680"/>
          <w:tab w:val="right" w:leader="dot" w:pos="9016"/>
        </w:tabs>
        <w:rPr>
          <w:noProof/>
          <w:sz w:val="22"/>
          <w:szCs w:val="22"/>
          <w:lang w:val="en-GB" w:eastAsia="en-GB"/>
        </w:rPr>
      </w:pPr>
      <w:r>
        <w:rPr>
          <w:noProof/>
        </w:rPr>
        <w:lastRenderedPageBreak/>
        <w:t>2.3.5.2</w:t>
      </w:r>
      <w:r>
        <w:rPr>
          <w:noProof/>
          <w:sz w:val="22"/>
          <w:szCs w:val="22"/>
          <w:lang w:val="en-GB" w:eastAsia="en-GB"/>
        </w:rPr>
        <w:tab/>
      </w:r>
      <w:r>
        <w:rPr>
          <w:noProof/>
        </w:rPr>
        <w:t>Non-market monetary values</w:t>
      </w:r>
      <w:r>
        <w:rPr>
          <w:noProof/>
        </w:rPr>
        <w:tab/>
      </w:r>
      <w:r>
        <w:rPr>
          <w:noProof/>
        </w:rPr>
        <w:fldChar w:fldCharType="begin"/>
      </w:r>
      <w:r>
        <w:rPr>
          <w:noProof/>
        </w:rPr>
        <w:instrText xml:space="preserve"> PAGEREF _Toc519504498 \h </w:instrText>
      </w:r>
      <w:r>
        <w:rPr>
          <w:noProof/>
        </w:rPr>
      </w:r>
      <w:r>
        <w:rPr>
          <w:noProof/>
        </w:rPr>
        <w:fldChar w:fldCharType="separate"/>
      </w:r>
      <w:r w:rsidR="00B40E12">
        <w:rPr>
          <w:noProof/>
        </w:rPr>
        <w:t>207</w:t>
      </w:r>
      <w:r>
        <w:rPr>
          <w:noProof/>
        </w:rPr>
        <w:fldChar w:fldCharType="end"/>
      </w:r>
    </w:p>
    <w:p w14:paraId="1133149F" w14:textId="3E5DD065" w:rsidR="00ED7AAA" w:rsidRDefault="00ED7AAA">
      <w:pPr>
        <w:pStyle w:val="TOC4"/>
        <w:tabs>
          <w:tab w:val="left" w:pos="1680"/>
          <w:tab w:val="right" w:leader="dot" w:pos="9016"/>
        </w:tabs>
        <w:rPr>
          <w:noProof/>
          <w:sz w:val="22"/>
          <w:szCs w:val="22"/>
          <w:lang w:val="en-GB" w:eastAsia="en-GB"/>
        </w:rPr>
      </w:pPr>
      <w:r>
        <w:rPr>
          <w:noProof/>
        </w:rPr>
        <w:t>2.3.5.3</w:t>
      </w:r>
      <w:r>
        <w:rPr>
          <w:noProof/>
          <w:sz w:val="22"/>
          <w:szCs w:val="22"/>
          <w:lang w:val="en-GB" w:eastAsia="en-GB"/>
        </w:rPr>
        <w:tab/>
      </w:r>
      <w:r>
        <w:rPr>
          <w:noProof/>
        </w:rPr>
        <w:t>Non-monetary values</w:t>
      </w:r>
      <w:r>
        <w:rPr>
          <w:noProof/>
        </w:rPr>
        <w:tab/>
      </w:r>
      <w:r>
        <w:rPr>
          <w:noProof/>
        </w:rPr>
        <w:fldChar w:fldCharType="begin"/>
      </w:r>
      <w:r>
        <w:rPr>
          <w:noProof/>
        </w:rPr>
        <w:instrText xml:space="preserve"> PAGEREF _Toc519504499 \h </w:instrText>
      </w:r>
      <w:r>
        <w:rPr>
          <w:noProof/>
        </w:rPr>
      </w:r>
      <w:r>
        <w:rPr>
          <w:noProof/>
        </w:rPr>
        <w:fldChar w:fldCharType="separate"/>
      </w:r>
      <w:r w:rsidR="00B40E12">
        <w:rPr>
          <w:noProof/>
        </w:rPr>
        <w:t>209</w:t>
      </w:r>
      <w:r>
        <w:rPr>
          <w:noProof/>
        </w:rPr>
        <w:fldChar w:fldCharType="end"/>
      </w:r>
    </w:p>
    <w:p w14:paraId="6FAACA56" w14:textId="07535EEB" w:rsidR="00ED7AAA" w:rsidRDefault="00ED7AAA">
      <w:pPr>
        <w:pStyle w:val="TOC4"/>
        <w:tabs>
          <w:tab w:val="left" w:pos="1680"/>
          <w:tab w:val="right" w:leader="dot" w:pos="9016"/>
        </w:tabs>
        <w:rPr>
          <w:noProof/>
          <w:sz w:val="22"/>
          <w:szCs w:val="22"/>
          <w:lang w:val="en-GB" w:eastAsia="en-GB"/>
        </w:rPr>
      </w:pPr>
      <w:r>
        <w:rPr>
          <w:noProof/>
        </w:rPr>
        <w:t>2.3.5.4</w:t>
      </w:r>
      <w:r>
        <w:rPr>
          <w:noProof/>
          <w:sz w:val="22"/>
          <w:szCs w:val="22"/>
          <w:lang w:val="en-GB" w:eastAsia="en-GB"/>
        </w:rPr>
        <w:tab/>
      </w:r>
      <w:r>
        <w:rPr>
          <w:noProof/>
        </w:rPr>
        <w:t>Integrating values into policy</w:t>
      </w:r>
      <w:r>
        <w:rPr>
          <w:noProof/>
        </w:rPr>
        <w:tab/>
      </w:r>
      <w:r>
        <w:rPr>
          <w:noProof/>
        </w:rPr>
        <w:fldChar w:fldCharType="begin"/>
      </w:r>
      <w:r>
        <w:rPr>
          <w:noProof/>
        </w:rPr>
        <w:instrText xml:space="preserve"> PAGEREF _Toc519504500 \h </w:instrText>
      </w:r>
      <w:r>
        <w:rPr>
          <w:noProof/>
        </w:rPr>
      </w:r>
      <w:r>
        <w:rPr>
          <w:noProof/>
        </w:rPr>
        <w:fldChar w:fldCharType="separate"/>
      </w:r>
      <w:r w:rsidR="00B40E12">
        <w:rPr>
          <w:noProof/>
        </w:rPr>
        <w:t>210</w:t>
      </w:r>
      <w:r>
        <w:rPr>
          <w:noProof/>
        </w:rPr>
        <w:fldChar w:fldCharType="end"/>
      </w:r>
    </w:p>
    <w:p w14:paraId="06213663" w14:textId="04A5639B" w:rsidR="00ED7AAA" w:rsidRDefault="00ED7AAA">
      <w:pPr>
        <w:pStyle w:val="TOC2"/>
        <w:tabs>
          <w:tab w:val="left" w:pos="720"/>
          <w:tab w:val="right" w:leader="dot" w:pos="9016"/>
        </w:tabs>
        <w:rPr>
          <w:rFonts w:eastAsiaTheme="minorEastAsia"/>
          <w:lang w:eastAsia="en-GB"/>
        </w:rPr>
      </w:pPr>
      <w:r>
        <w:rPr>
          <w:lang w:bidi="en-US"/>
        </w:rPr>
        <w:t>2.4</w:t>
      </w:r>
      <w:r>
        <w:rPr>
          <w:rFonts w:eastAsiaTheme="minorEastAsia"/>
          <w:lang w:eastAsia="en-GB"/>
        </w:rPr>
        <w:tab/>
      </w:r>
      <w:r>
        <w:rPr>
          <w:lang w:bidi="en-US"/>
        </w:rPr>
        <w:t>Relevance to Aichi Biodiversity Targets and Sustainable Development Goals</w:t>
      </w:r>
      <w:r>
        <w:tab/>
      </w:r>
      <w:r>
        <w:fldChar w:fldCharType="begin"/>
      </w:r>
      <w:r>
        <w:instrText xml:space="preserve"> PAGEREF _Toc519504501 \h </w:instrText>
      </w:r>
      <w:r>
        <w:fldChar w:fldCharType="separate"/>
      </w:r>
      <w:r w:rsidR="00B40E12">
        <w:t>211</w:t>
      </w:r>
      <w:r>
        <w:fldChar w:fldCharType="end"/>
      </w:r>
    </w:p>
    <w:p w14:paraId="4330323B" w14:textId="6A409A37" w:rsidR="00ED7AAA" w:rsidRDefault="00ED7AAA">
      <w:pPr>
        <w:pStyle w:val="TOC2"/>
        <w:tabs>
          <w:tab w:val="left" w:pos="720"/>
          <w:tab w:val="right" w:leader="dot" w:pos="9016"/>
        </w:tabs>
        <w:rPr>
          <w:rFonts w:eastAsiaTheme="minorEastAsia"/>
          <w:lang w:eastAsia="en-GB"/>
        </w:rPr>
      </w:pPr>
      <w:r>
        <w:rPr>
          <w:lang w:bidi="en-US"/>
        </w:rPr>
        <w:t>2.5</w:t>
      </w:r>
      <w:r>
        <w:rPr>
          <w:rFonts w:eastAsiaTheme="minorEastAsia"/>
          <w:lang w:eastAsia="en-GB"/>
        </w:rPr>
        <w:tab/>
      </w:r>
      <w:r>
        <w:rPr>
          <w:lang w:bidi="en-US"/>
        </w:rPr>
        <w:t>Knowledge gaps</w:t>
      </w:r>
      <w:r>
        <w:tab/>
      </w:r>
      <w:r>
        <w:fldChar w:fldCharType="begin"/>
      </w:r>
      <w:r>
        <w:instrText xml:space="preserve"> PAGEREF _Toc519504502 \h </w:instrText>
      </w:r>
      <w:r>
        <w:fldChar w:fldCharType="separate"/>
      </w:r>
      <w:r w:rsidR="00B40E12">
        <w:t>213</w:t>
      </w:r>
      <w:r>
        <w:fldChar w:fldCharType="end"/>
      </w:r>
    </w:p>
    <w:p w14:paraId="2B03D91A" w14:textId="19511BF4" w:rsidR="00ED7AAA" w:rsidRDefault="00ED7AAA">
      <w:pPr>
        <w:pStyle w:val="TOC3"/>
        <w:tabs>
          <w:tab w:val="left" w:pos="1200"/>
          <w:tab w:val="right" w:leader="dot" w:pos="9016"/>
        </w:tabs>
        <w:rPr>
          <w:rFonts w:eastAsiaTheme="minorEastAsia"/>
          <w:lang w:eastAsia="en-GB"/>
        </w:rPr>
      </w:pPr>
      <w:r>
        <w:t>2.5.1</w:t>
      </w:r>
      <w:r>
        <w:rPr>
          <w:rFonts w:eastAsiaTheme="minorEastAsia"/>
          <w:lang w:eastAsia="en-GB"/>
        </w:rPr>
        <w:tab/>
      </w:r>
      <w:r>
        <w:t>The unevenness of knowledge of nature’s contributions to people in Europe and Central Asia</w:t>
      </w:r>
      <w:r>
        <w:tab/>
      </w:r>
      <w:r>
        <w:tab/>
      </w:r>
      <w:r>
        <w:fldChar w:fldCharType="begin"/>
      </w:r>
      <w:r>
        <w:instrText xml:space="preserve"> PAGEREF _Toc519504503 \h </w:instrText>
      </w:r>
      <w:r>
        <w:fldChar w:fldCharType="separate"/>
      </w:r>
      <w:r w:rsidR="00B40E12">
        <w:t>213</w:t>
      </w:r>
      <w:r>
        <w:fldChar w:fldCharType="end"/>
      </w:r>
    </w:p>
    <w:p w14:paraId="4DAC81DA" w14:textId="33CE8A82" w:rsidR="00ED7AAA" w:rsidRDefault="00ED7AAA">
      <w:pPr>
        <w:pStyle w:val="TOC3"/>
        <w:tabs>
          <w:tab w:val="left" w:pos="1200"/>
          <w:tab w:val="right" w:leader="dot" w:pos="9016"/>
        </w:tabs>
        <w:rPr>
          <w:rFonts w:eastAsiaTheme="minorEastAsia"/>
          <w:lang w:eastAsia="en-GB"/>
        </w:rPr>
      </w:pPr>
      <w:r>
        <w:t>2.5.2</w:t>
      </w:r>
      <w:r>
        <w:rPr>
          <w:rFonts w:eastAsiaTheme="minorEastAsia"/>
          <w:lang w:eastAsia="en-GB"/>
        </w:rPr>
        <w:tab/>
      </w:r>
      <w:r>
        <w:t>The challenges of knowledge generation on nature’s contributions to people</w:t>
      </w:r>
      <w:r>
        <w:tab/>
      </w:r>
      <w:r>
        <w:fldChar w:fldCharType="begin"/>
      </w:r>
      <w:r>
        <w:instrText xml:space="preserve"> PAGEREF _Toc519504504 \h </w:instrText>
      </w:r>
      <w:r>
        <w:fldChar w:fldCharType="separate"/>
      </w:r>
      <w:r w:rsidR="00B40E12">
        <w:t>215</w:t>
      </w:r>
      <w:r>
        <w:fldChar w:fldCharType="end"/>
      </w:r>
    </w:p>
    <w:p w14:paraId="6DFE6601" w14:textId="6244AFAA" w:rsidR="00ED7AAA" w:rsidRDefault="00ED7AAA">
      <w:pPr>
        <w:pStyle w:val="TOC2"/>
        <w:tabs>
          <w:tab w:val="left" w:pos="720"/>
          <w:tab w:val="right" w:leader="dot" w:pos="9016"/>
        </w:tabs>
        <w:rPr>
          <w:rFonts w:eastAsiaTheme="minorEastAsia"/>
          <w:lang w:eastAsia="en-GB"/>
        </w:rPr>
      </w:pPr>
      <w:r>
        <w:rPr>
          <w:lang w:bidi="en-US"/>
        </w:rPr>
        <w:t>2.6</w:t>
      </w:r>
      <w:r>
        <w:rPr>
          <w:rFonts w:eastAsiaTheme="minorEastAsia"/>
          <w:lang w:eastAsia="en-GB"/>
        </w:rPr>
        <w:tab/>
      </w:r>
      <w:r>
        <w:rPr>
          <w:lang w:bidi="en-US"/>
        </w:rPr>
        <w:t>References</w:t>
      </w:r>
      <w:r>
        <w:tab/>
      </w:r>
      <w:r>
        <w:fldChar w:fldCharType="begin"/>
      </w:r>
      <w:r>
        <w:instrText xml:space="preserve"> PAGEREF _Toc519504505 \h </w:instrText>
      </w:r>
      <w:r>
        <w:fldChar w:fldCharType="separate"/>
      </w:r>
      <w:r w:rsidR="00B40E12">
        <w:t>217</w:t>
      </w:r>
      <w:r>
        <w:fldChar w:fldCharType="end"/>
      </w:r>
    </w:p>
    <w:p w14:paraId="38BFA898" w14:textId="47CE23CA" w:rsidR="00E817D3" w:rsidRDefault="00E817D3" w:rsidP="00E817D3">
      <w:r>
        <w:fldChar w:fldCharType="end"/>
      </w:r>
      <w:r>
        <w:br w:type="page"/>
      </w:r>
    </w:p>
    <w:p w14:paraId="61296DE9" w14:textId="264F4128" w:rsidR="001E43D4" w:rsidRPr="00946649" w:rsidRDefault="001E43D4" w:rsidP="007A3472">
      <w:pPr>
        <w:pStyle w:val="Heading2"/>
        <w:numPr>
          <w:ilvl w:val="0"/>
          <w:numId w:val="0"/>
        </w:numPr>
      </w:pPr>
      <w:bookmarkStart w:id="340" w:name="_Toc504380599"/>
      <w:bookmarkStart w:id="341" w:name="_Toc519504425"/>
      <w:r w:rsidRPr="00946649">
        <w:lastRenderedPageBreak/>
        <w:t>Executive summary</w:t>
      </w:r>
      <w:bookmarkEnd w:id="338"/>
      <w:bookmarkEnd w:id="339"/>
      <w:bookmarkEnd w:id="340"/>
      <w:bookmarkEnd w:id="341"/>
    </w:p>
    <w:p w14:paraId="0D6A6FC5" w14:textId="77777777" w:rsidR="001E43D4" w:rsidRPr="00946649" w:rsidRDefault="001E43D4" w:rsidP="001E43D4">
      <w:pPr>
        <w:rPr>
          <w:rFonts w:ascii="Calibri" w:eastAsia="Calibri" w:hAnsi="Calibri" w:cs="Times New Roman"/>
          <w:bCs/>
          <w:color w:val="000000"/>
          <w:lang w:val="en-US"/>
        </w:rPr>
      </w:pPr>
      <w:r w:rsidRPr="00946649">
        <w:rPr>
          <w:rFonts w:ascii="Calibri" w:eastAsia="Calibri" w:hAnsi="Calibri" w:cs="Calibri"/>
          <w:b/>
          <w:spacing w:val="-1"/>
          <w:lang w:val="en-US"/>
        </w:rPr>
        <w:t>Nature’s contributions to people in Europe and Central Asia have changed markedly since the 1950s, promoting changes in the quality of life of its societies (</w:t>
      </w:r>
      <w:r w:rsidRPr="00946649">
        <w:rPr>
          <w:rFonts w:ascii="Calibri" w:eastAsia="Calibri" w:hAnsi="Calibri" w:cs="Calibri"/>
          <w:b/>
          <w:i/>
          <w:spacing w:val="-1"/>
          <w:lang w:val="en-US"/>
        </w:rPr>
        <w:t>well established</w:t>
      </w:r>
      <w:r w:rsidRPr="00946649">
        <w:rPr>
          <w:rFonts w:ascii="Calibri" w:eastAsia="Calibri" w:hAnsi="Calibri" w:cs="Calibri"/>
          <w:b/>
          <w:spacing w:val="-1"/>
          <w:lang w:val="en-US"/>
        </w:rPr>
        <w:t>). The ecosystems of Europe and Central Asia are currently delivering multiple contributions, although there is evidence of negative trends between 1960 and 2016 in the majority of regulating and some non-material contributions (</w:t>
      </w:r>
      <w:r w:rsidRPr="00946649">
        <w:rPr>
          <w:rFonts w:ascii="Calibri" w:eastAsia="Calibri" w:hAnsi="Calibri" w:cs="Calibri"/>
          <w:b/>
          <w:i/>
          <w:spacing w:val="-1"/>
          <w:lang w:val="en-US"/>
        </w:rPr>
        <w:t>well established</w:t>
      </w:r>
      <w:r w:rsidRPr="00946649">
        <w:rPr>
          <w:rFonts w:ascii="Calibri" w:eastAsia="Calibri" w:hAnsi="Calibri" w:cs="Calibri"/>
          <w:b/>
          <w:spacing w:val="-1"/>
          <w:lang w:val="en-US"/>
        </w:rPr>
        <w:t xml:space="preserve">) </w:t>
      </w:r>
      <w:r w:rsidRPr="00946649">
        <w:rPr>
          <w:rFonts w:ascii="Calibri" w:eastAsia="Calibri" w:hAnsi="Calibri" w:cs="Times New Roman"/>
          <w:b/>
          <w:lang w:val="en-US"/>
        </w:rPr>
        <w:t>(2.2.1, 2.2.3, 2.2.5).</w:t>
      </w:r>
      <w:r w:rsidRPr="00946649">
        <w:rPr>
          <w:rFonts w:ascii="Calibri" w:eastAsia="Calibri" w:hAnsi="Calibri" w:cs="Calibri"/>
          <w:spacing w:val="-1"/>
          <w:lang w:val="en-US"/>
        </w:rPr>
        <w:t xml:space="preserve"> Of nature’s contributions to people in Europe and Central Asia, about 44% have been assessed as declining, particularly regulating contributions and learning derived from indigenous and local knowledge</w:t>
      </w:r>
      <w:r w:rsidRPr="00946649">
        <w:rPr>
          <w:rFonts w:ascii="Calibri" w:eastAsia="Calibri" w:hAnsi="Calibri" w:cs="Calibri"/>
          <w:b/>
          <w:spacing w:val="-1"/>
          <w:lang w:val="en-US"/>
        </w:rPr>
        <w:t xml:space="preserve"> </w:t>
      </w:r>
      <w:r w:rsidRPr="00946649">
        <w:rPr>
          <w:rFonts w:ascii="Calibri" w:eastAsia="Calibri" w:hAnsi="Calibri" w:cs="Calibri"/>
          <w:spacing w:val="-1"/>
          <w:lang w:val="en-US"/>
        </w:rPr>
        <w:t>(</w:t>
      </w:r>
      <w:r w:rsidRPr="00946649">
        <w:rPr>
          <w:rFonts w:ascii="Calibri" w:eastAsia="Calibri" w:hAnsi="Calibri" w:cs="Calibri"/>
          <w:i/>
          <w:spacing w:val="-1"/>
          <w:lang w:val="en-US"/>
        </w:rPr>
        <w:t>well established</w:t>
      </w:r>
      <w:r w:rsidRPr="00946649">
        <w:rPr>
          <w:rFonts w:ascii="Calibri" w:eastAsia="Calibri" w:hAnsi="Calibri" w:cs="Calibri"/>
          <w:spacing w:val="-1"/>
          <w:lang w:val="en-US"/>
        </w:rPr>
        <w:t xml:space="preserve">) </w:t>
      </w:r>
      <w:r w:rsidRPr="00946649">
        <w:rPr>
          <w:rFonts w:ascii="Calibri" w:eastAsia="Calibri" w:hAnsi="Calibri" w:cs="Times New Roman"/>
          <w:lang w:val="en-US"/>
        </w:rPr>
        <w:t>(2.2.1, 2.2.3, 2.2.5)</w:t>
      </w:r>
      <w:r w:rsidRPr="00946649">
        <w:rPr>
          <w:rFonts w:ascii="Calibri" w:eastAsia="Calibri" w:hAnsi="Calibri" w:cs="Calibri"/>
          <w:spacing w:val="-1"/>
          <w:lang w:val="en-US"/>
        </w:rPr>
        <w:t xml:space="preserve">. The increasing trends in the delivery of </w:t>
      </w:r>
      <w:r w:rsidRPr="00225B87">
        <w:rPr>
          <w:rFonts w:ascii="Calibri" w:eastAsia="Calibri" w:hAnsi="Calibri" w:cs="Calibri"/>
          <w:spacing w:val="-1"/>
          <w:lang w:val="en-US"/>
        </w:rPr>
        <w:t>specific</w:t>
      </w:r>
      <w:r w:rsidRPr="00946649">
        <w:rPr>
          <w:rFonts w:ascii="Calibri" w:eastAsia="Calibri" w:hAnsi="Calibri" w:cs="Calibri"/>
          <w:spacing w:val="-1"/>
          <w:lang w:val="en-US"/>
        </w:rPr>
        <w:t xml:space="preserve"> material contributions, such as food and biomass-based fuels, have come at the expense of the long-term deterioration of regulating contributions (</w:t>
      </w:r>
      <w:r w:rsidRPr="00946649">
        <w:rPr>
          <w:rFonts w:ascii="Calibri" w:eastAsia="Calibri" w:hAnsi="Calibri" w:cs="Calibri"/>
          <w:i/>
          <w:spacing w:val="-1"/>
          <w:lang w:val="en-US"/>
        </w:rPr>
        <w:t>well established</w:t>
      </w:r>
      <w:r w:rsidRPr="00946649">
        <w:rPr>
          <w:rFonts w:ascii="Calibri" w:eastAsia="Calibri" w:hAnsi="Calibri" w:cs="Calibri"/>
          <w:spacing w:val="-1"/>
          <w:lang w:val="en-US"/>
        </w:rPr>
        <w:t xml:space="preserve">) </w:t>
      </w:r>
      <w:r w:rsidRPr="00946649">
        <w:rPr>
          <w:rFonts w:ascii="Calibri" w:eastAsia="Calibri" w:hAnsi="Calibri" w:cs="Times New Roman"/>
          <w:lang w:val="en-US"/>
        </w:rPr>
        <w:t xml:space="preserve">(2.2.1, 2.2.2, 2.2.5). </w:t>
      </w:r>
      <w:r w:rsidRPr="00946649">
        <w:rPr>
          <w:rFonts w:ascii="Calibri" w:eastAsia="Calibri" w:hAnsi="Calibri" w:cs="Calibri"/>
          <w:spacing w:val="-1"/>
          <w:lang w:val="en-US"/>
        </w:rPr>
        <w:t xml:space="preserve">Some key regulating contributions, such as habitat maintenance, pollination, regulation of freshwater quantity, regulation of freshwater quality, formation and protection of soils, and regulation of floods decreased due to intensified management practices designed to produce more crops, livestock, aquaculture, woodfuels and cotton. </w:t>
      </w:r>
      <w:r w:rsidRPr="00946649">
        <w:rPr>
          <w:rFonts w:ascii="Calibri" w:eastAsia="Calibri" w:hAnsi="Calibri" w:cs="Times New Roman"/>
          <w:lang w:val="en-US"/>
        </w:rPr>
        <w:t xml:space="preserve">Furthermore, the increasing demand </w:t>
      </w:r>
      <w:r w:rsidRPr="00946649">
        <w:rPr>
          <w:rFonts w:ascii="Calibri" w:eastAsia="Calibri" w:hAnsi="Calibri" w:cs="Calibri"/>
          <w:spacing w:val="-1"/>
          <w:lang w:val="en-US"/>
        </w:rPr>
        <w:t>in Western and Central Europe for food, wood products and biofuels is causing the impairment of ecosystems and nature’s contributions to people in other regions of the world (</w:t>
      </w:r>
      <w:r w:rsidRPr="00946649">
        <w:rPr>
          <w:rFonts w:ascii="Calibri" w:eastAsia="Calibri" w:hAnsi="Calibri" w:cs="Calibri"/>
          <w:i/>
          <w:spacing w:val="-1"/>
          <w:lang w:val="en-US"/>
        </w:rPr>
        <w:t>established but incomplete</w:t>
      </w:r>
      <w:r w:rsidRPr="00946649">
        <w:rPr>
          <w:rFonts w:ascii="Calibri" w:eastAsia="Calibri" w:hAnsi="Calibri" w:cs="Calibri"/>
          <w:spacing w:val="-1"/>
          <w:lang w:val="en-US"/>
        </w:rPr>
        <w:t xml:space="preserve">) </w:t>
      </w:r>
      <w:r w:rsidRPr="00946649">
        <w:rPr>
          <w:rFonts w:ascii="Calibri" w:eastAsia="Calibri" w:hAnsi="Calibri" w:cs="Calibri"/>
          <w:bCs/>
          <w:lang w:val="en-US"/>
        </w:rPr>
        <w:t>(2.2.2.3, 2.2.4, 2.3.4)</w:t>
      </w:r>
      <w:r w:rsidRPr="00946649">
        <w:rPr>
          <w:rFonts w:ascii="Calibri" w:eastAsia="Calibri" w:hAnsi="Calibri" w:cs="Times New Roman"/>
          <w:bCs/>
          <w:color w:val="000000"/>
          <w:lang w:val="en-US"/>
        </w:rPr>
        <w:t xml:space="preserve">. </w:t>
      </w:r>
    </w:p>
    <w:p w14:paraId="474E902A" w14:textId="77777777" w:rsidR="001E43D4" w:rsidRPr="00946649" w:rsidRDefault="001E43D4" w:rsidP="001E43D4">
      <w:pPr>
        <w:rPr>
          <w:rFonts w:ascii="Calibri" w:eastAsia="Calibri" w:hAnsi="Calibri" w:cs="Calibri"/>
          <w:lang w:val="en-US"/>
        </w:rPr>
      </w:pPr>
      <w:r w:rsidRPr="00946649">
        <w:rPr>
          <w:rFonts w:ascii="Calibri" w:eastAsia="Calibri" w:hAnsi="Calibri" w:cs="Calibri"/>
          <w:lang w:val="en-US"/>
        </w:rPr>
        <w:t>Trends of nature’s contributions to people are consistent across the subregions of Europe and Central Asia. Declining trends are reported in Central Europe (61% of the scientific evidence), Western Europe (55%), Eastern Europe (54%) and Central Asia (48%). Increasing trends are mostly reported for Western Europe (35% of scientific evidence) (</w:t>
      </w:r>
      <w:r w:rsidRPr="00946649">
        <w:rPr>
          <w:rFonts w:ascii="Calibri" w:eastAsia="Calibri" w:hAnsi="Calibri" w:cs="Calibri"/>
          <w:i/>
          <w:lang w:val="en-US"/>
        </w:rPr>
        <w:t>established but incomplete</w:t>
      </w:r>
      <w:r w:rsidRPr="00946649">
        <w:rPr>
          <w:rFonts w:ascii="Calibri" w:eastAsia="Calibri" w:hAnsi="Calibri" w:cs="Calibri"/>
          <w:lang w:val="en-US"/>
        </w:rPr>
        <w:t xml:space="preserve">) </w:t>
      </w:r>
      <w:r w:rsidRPr="00946649">
        <w:rPr>
          <w:rFonts w:ascii="Calibri" w:eastAsia="Calibri" w:hAnsi="Calibri" w:cs="Calibri"/>
          <w:bCs/>
          <w:lang w:val="en-US"/>
        </w:rPr>
        <w:t>(2.2.5)</w:t>
      </w:r>
      <w:r w:rsidRPr="00946649">
        <w:rPr>
          <w:rFonts w:ascii="Calibri" w:eastAsia="Calibri" w:hAnsi="Calibri" w:cs="Calibri"/>
          <w:lang w:val="en-US"/>
        </w:rPr>
        <w:t xml:space="preserve">. </w:t>
      </w:r>
    </w:p>
    <w:p w14:paraId="2BFD6C8E" w14:textId="57B30EEA" w:rsidR="001E43D4" w:rsidRPr="00946649" w:rsidRDefault="001E43D4" w:rsidP="001E43D4">
      <w:pPr>
        <w:rPr>
          <w:rFonts w:ascii="Calibri" w:eastAsia="Calibri" w:hAnsi="Calibri" w:cs="Calibri"/>
          <w:spacing w:val="-1"/>
          <w:lang w:val="en-US"/>
        </w:rPr>
      </w:pPr>
      <w:r w:rsidRPr="00946649">
        <w:rPr>
          <w:rFonts w:ascii="Calibri" w:eastAsia="Calibri" w:hAnsi="Calibri" w:cs="Calibri"/>
          <w:b/>
          <w:lang w:val="en-US"/>
        </w:rPr>
        <w:t>Across all subregions of Europe and Central Asia, continuing declines in nature’s capacity to provide regulating contributions to people since the 1960s are of particular concern, especially in the cases of nursery habitats of fish species and breeding and overwintering areas for migratory species, pollination, freshwater flow regulation, freshwater quality regulation, regulation of floods, soil quality and erosion control (</w:t>
      </w:r>
      <w:r w:rsidRPr="00946649">
        <w:rPr>
          <w:rFonts w:ascii="Calibri" w:eastAsia="Calibri" w:hAnsi="Calibri" w:cs="Calibri"/>
          <w:b/>
          <w:i/>
          <w:lang w:val="en-US"/>
        </w:rPr>
        <w:t>well established</w:t>
      </w:r>
      <w:r w:rsidRPr="00946649">
        <w:rPr>
          <w:rFonts w:ascii="Calibri" w:eastAsia="Calibri" w:hAnsi="Calibri" w:cs="Calibri"/>
          <w:b/>
          <w:lang w:val="en-US"/>
        </w:rPr>
        <w:t xml:space="preserve">) </w:t>
      </w:r>
      <w:r w:rsidRPr="00946649">
        <w:rPr>
          <w:rFonts w:ascii="Calibri" w:eastAsia="Calibri" w:hAnsi="Calibri" w:cs="Calibri"/>
          <w:b/>
          <w:bCs/>
          <w:lang w:val="en-US"/>
        </w:rPr>
        <w:t>(2.2.1)</w:t>
      </w:r>
      <w:r w:rsidRPr="00946649">
        <w:rPr>
          <w:rFonts w:ascii="Calibri" w:eastAsia="Calibri" w:hAnsi="Calibri" w:cs="Calibri"/>
          <w:b/>
          <w:lang w:val="en-US"/>
        </w:rPr>
        <w:t xml:space="preserve">. </w:t>
      </w:r>
      <w:r w:rsidRPr="00946649">
        <w:rPr>
          <w:rFonts w:ascii="Calibri" w:eastAsia="Calibri" w:hAnsi="Calibri" w:cs="Calibri"/>
          <w:b/>
          <w:spacing w:val="-1"/>
          <w:lang w:val="en-US"/>
        </w:rPr>
        <w:t>However, since the 1990s an improvement in some of these and other regulating contributions from nature to people (i.e. air quality regulation and removal of animal carcasses) in Western and Central Europe occurred due to the implementation of European Union policies (</w:t>
      </w:r>
      <w:r w:rsidRPr="00946649">
        <w:rPr>
          <w:rFonts w:ascii="Calibri" w:eastAsia="Calibri" w:hAnsi="Calibri" w:cs="Calibri"/>
          <w:b/>
          <w:i/>
          <w:spacing w:val="-1"/>
          <w:lang w:val="en-US"/>
        </w:rPr>
        <w:t>established but incomplete</w:t>
      </w:r>
      <w:r w:rsidRPr="00946649">
        <w:rPr>
          <w:rFonts w:ascii="Calibri" w:eastAsia="Calibri" w:hAnsi="Calibri" w:cs="Calibri"/>
          <w:b/>
          <w:spacing w:val="-1"/>
          <w:lang w:val="en-US"/>
        </w:rPr>
        <w:t xml:space="preserve">) </w:t>
      </w:r>
      <w:r w:rsidRPr="00946649">
        <w:rPr>
          <w:rFonts w:ascii="Calibri" w:eastAsia="Calibri" w:hAnsi="Calibri" w:cs="Calibri"/>
          <w:b/>
          <w:bCs/>
          <w:lang w:val="en-US"/>
        </w:rPr>
        <w:t>(2.2.1)</w:t>
      </w:r>
      <w:r w:rsidRPr="00946649">
        <w:rPr>
          <w:rFonts w:ascii="Calibri" w:eastAsia="Calibri" w:hAnsi="Calibri" w:cs="Calibri"/>
          <w:b/>
          <w:spacing w:val="-1"/>
          <w:lang w:val="en-US"/>
        </w:rPr>
        <w:t xml:space="preserve">. </w:t>
      </w:r>
      <w:r w:rsidRPr="00946649">
        <w:rPr>
          <w:rFonts w:ascii="Calibri" w:eastAsia="Calibri" w:hAnsi="Calibri" w:cs="Calibri"/>
          <w:spacing w:val="-1"/>
          <w:lang w:val="en-US"/>
        </w:rPr>
        <w:t xml:space="preserve">Since the 1960s, the impacts of land-use change on natural ecosystems and inappropriate management practices in agriculture and fisheries have caused declines in pollinators </w:t>
      </w:r>
      <w:r w:rsidRPr="00946649">
        <w:rPr>
          <w:rFonts w:ascii="Calibri" w:eastAsia="Calibri" w:hAnsi="Calibri" w:cs="Calibri"/>
          <w:bCs/>
          <w:lang w:val="en-US"/>
        </w:rPr>
        <w:t>(2.2.1.2)</w:t>
      </w:r>
      <w:r w:rsidRPr="00946649">
        <w:rPr>
          <w:rFonts w:ascii="Calibri" w:eastAsia="Calibri" w:hAnsi="Calibri" w:cs="Calibri"/>
          <w:spacing w:val="-1"/>
          <w:lang w:val="en-US"/>
        </w:rPr>
        <w:t xml:space="preserve">, in regulation of freshwater quality </w:t>
      </w:r>
      <w:r w:rsidRPr="00946649">
        <w:rPr>
          <w:rFonts w:ascii="Calibri" w:eastAsia="Calibri" w:hAnsi="Calibri" w:cs="Calibri"/>
          <w:bCs/>
          <w:lang w:val="en-US"/>
        </w:rPr>
        <w:t>(2.2.1.7), in erosion control and soil quality (2.2.1.8) and in fluvial flood regulation (2.2.1.9) in the four subregions (</w:t>
      </w:r>
      <w:r w:rsidRPr="00946649">
        <w:rPr>
          <w:rFonts w:ascii="Calibri" w:eastAsia="Calibri" w:hAnsi="Calibri" w:cs="Calibri"/>
          <w:bCs/>
          <w:i/>
          <w:lang w:val="en-US"/>
        </w:rPr>
        <w:t>well established</w:t>
      </w:r>
      <w:r w:rsidRPr="00946649">
        <w:rPr>
          <w:rFonts w:ascii="Calibri" w:eastAsia="Calibri" w:hAnsi="Calibri" w:cs="Calibri"/>
          <w:bCs/>
          <w:lang w:val="en-US"/>
        </w:rPr>
        <w:t xml:space="preserve">). </w:t>
      </w:r>
      <w:r w:rsidRPr="00946649">
        <w:rPr>
          <w:rFonts w:ascii="Calibri" w:eastAsia="Calibri" w:hAnsi="Calibri" w:cs="Calibri"/>
          <w:spacing w:val="-1"/>
          <w:lang w:val="en-US"/>
        </w:rPr>
        <w:t xml:space="preserve">The increases in forest area since the 1960s across </w:t>
      </w:r>
      <w:r>
        <w:rPr>
          <w:rFonts w:ascii="Calibri" w:eastAsia="Calibri" w:hAnsi="Calibri" w:cs="Calibri"/>
          <w:spacing w:val="-1"/>
          <w:lang w:val="en-US"/>
        </w:rPr>
        <w:t>parts of</w:t>
      </w:r>
      <w:r w:rsidRPr="00946649">
        <w:rPr>
          <w:rFonts w:ascii="Calibri" w:eastAsia="Calibri" w:hAnsi="Calibri" w:cs="Calibri"/>
          <w:spacing w:val="-1"/>
          <w:lang w:val="en-US"/>
        </w:rPr>
        <w:t xml:space="preserve"> Europe </w:t>
      </w:r>
      <w:r>
        <w:rPr>
          <w:rFonts w:ascii="Calibri" w:eastAsia="Calibri" w:hAnsi="Calibri" w:cs="Calibri"/>
          <w:spacing w:val="-1"/>
          <w:lang w:val="en-US"/>
        </w:rPr>
        <w:t>and Central Asia</w:t>
      </w:r>
      <w:r w:rsidRPr="00946649">
        <w:rPr>
          <w:rFonts w:ascii="Calibri" w:eastAsia="Calibri" w:hAnsi="Calibri" w:cs="Calibri"/>
          <w:spacing w:val="-1"/>
          <w:lang w:val="en-US"/>
        </w:rPr>
        <w:t xml:space="preserve"> have increased carbon storage</w:t>
      </w:r>
      <w:r>
        <w:rPr>
          <w:rFonts w:ascii="Calibri" w:eastAsia="Calibri" w:hAnsi="Calibri" w:cs="Calibri"/>
          <w:spacing w:val="-1"/>
          <w:lang w:val="en-US"/>
        </w:rPr>
        <w:t xml:space="preserve"> in those areas</w:t>
      </w:r>
      <w:r w:rsidRPr="00946649">
        <w:rPr>
          <w:rFonts w:ascii="Calibri" w:eastAsia="Calibri" w:hAnsi="Calibri" w:cs="Calibri"/>
          <w:spacing w:val="-1"/>
          <w:lang w:val="en-US"/>
        </w:rPr>
        <w:t xml:space="preserve">, contributing to climate regulation. Increased urban green infrastructure improved the regulation of air temperature in cities and air quality regulation </w:t>
      </w:r>
      <w:r w:rsidRPr="00946649">
        <w:rPr>
          <w:rFonts w:ascii="Calibri" w:eastAsia="Calibri" w:hAnsi="Calibri" w:cs="Calibri"/>
          <w:bCs/>
          <w:lang w:val="en-US"/>
        </w:rPr>
        <w:t>(2.2.1.3, 2.2.1.4)</w:t>
      </w:r>
      <w:r w:rsidRPr="00946649">
        <w:rPr>
          <w:rFonts w:ascii="Calibri" w:eastAsia="Calibri" w:hAnsi="Calibri" w:cs="Calibri"/>
          <w:spacing w:val="-1"/>
          <w:lang w:val="en-US"/>
        </w:rPr>
        <w:t xml:space="preserve">. The declines of seagrass beds and kelp forests due to global warming, fishing pressure and marine pollution in the Atlantic, Baltic and Mediterranean Seas have negative consequences for the provision of nursery habitats for fish </w:t>
      </w:r>
      <w:r w:rsidRPr="00946649">
        <w:rPr>
          <w:rFonts w:ascii="Calibri" w:eastAsia="Calibri" w:hAnsi="Calibri" w:cs="Calibri"/>
          <w:bCs/>
          <w:lang w:val="en-US"/>
        </w:rPr>
        <w:t>(2.2.1.1)</w:t>
      </w:r>
      <w:r w:rsidRPr="00946649">
        <w:rPr>
          <w:rFonts w:ascii="Calibri" w:eastAsia="Calibri" w:hAnsi="Calibri" w:cs="Calibri"/>
          <w:spacing w:val="-1"/>
          <w:lang w:val="en-US"/>
        </w:rPr>
        <w:t xml:space="preserve"> and regulation of ocean acidification </w:t>
      </w:r>
      <w:r w:rsidRPr="00946649">
        <w:rPr>
          <w:rFonts w:ascii="Calibri" w:eastAsia="Calibri" w:hAnsi="Calibri" w:cs="Calibri"/>
          <w:bCs/>
          <w:lang w:val="en-US"/>
        </w:rPr>
        <w:t>(2.2.1.5)</w:t>
      </w:r>
      <w:r w:rsidRPr="00946649">
        <w:rPr>
          <w:rFonts w:ascii="Calibri" w:eastAsia="Calibri" w:hAnsi="Calibri" w:cs="Calibri"/>
          <w:spacing w:val="-1"/>
          <w:lang w:val="en-US"/>
        </w:rPr>
        <w:t xml:space="preserve"> (</w:t>
      </w:r>
      <w:r w:rsidRPr="00946649">
        <w:rPr>
          <w:rFonts w:ascii="Calibri" w:eastAsia="Calibri" w:hAnsi="Calibri" w:cs="Calibri"/>
          <w:i/>
          <w:spacing w:val="-1"/>
          <w:lang w:val="en-US"/>
        </w:rPr>
        <w:t>established but incomplete</w:t>
      </w:r>
      <w:r w:rsidRPr="00946649">
        <w:rPr>
          <w:rFonts w:ascii="Calibri" w:eastAsia="Calibri" w:hAnsi="Calibri" w:cs="Calibri"/>
          <w:spacing w:val="-1"/>
          <w:lang w:val="en-US"/>
        </w:rPr>
        <w:t>)</w:t>
      </w:r>
      <w:r w:rsidRPr="00946649">
        <w:rPr>
          <w:rFonts w:ascii="Calibri" w:eastAsia="Calibri" w:hAnsi="Calibri" w:cs="Calibri"/>
          <w:bCs/>
          <w:lang w:val="en-US"/>
        </w:rPr>
        <w:t>. Nevertheless, these marine habitats may increase in the Arctic Ocean led by seawater warming and will possibly enhance the regulation of ocean pH in the future (2.2.1.5)</w:t>
      </w:r>
      <w:r w:rsidRPr="00946649">
        <w:rPr>
          <w:rFonts w:ascii="Calibri" w:eastAsia="Calibri" w:hAnsi="Calibri" w:cs="Calibri"/>
          <w:spacing w:val="-1"/>
          <w:lang w:val="en-US"/>
        </w:rPr>
        <w:t xml:space="preserve"> (</w:t>
      </w:r>
      <w:r w:rsidRPr="00946649">
        <w:rPr>
          <w:rFonts w:ascii="Calibri" w:eastAsia="Calibri" w:hAnsi="Calibri" w:cs="Calibri"/>
          <w:i/>
          <w:spacing w:val="-1"/>
          <w:lang w:val="en-US"/>
        </w:rPr>
        <w:t>established but incomplete</w:t>
      </w:r>
      <w:r w:rsidRPr="00946649">
        <w:rPr>
          <w:rFonts w:ascii="Calibri" w:eastAsia="Calibri" w:hAnsi="Calibri" w:cs="Calibri"/>
          <w:spacing w:val="-1"/>
          <w:lang w:val="en-US"/>
        </w:rPr>
        <w:t xml:space="preserve">). After the sharp declines of vultures since the 1950s, the recent recovery of vertebrate scavengers mainly due to natural recovery of populations and also the reintroduction and conservation programmes in Western Europe, has enhanced the removal of animal carcasses </w:t>
      </w:r>
      <w:r w:rsidRPr="00946649">
        <w:rPr>
          <w:rFonts w:ascii="Calibri" w:eastAsia="Calibri" w:hAnsi="Calibri" w:cs="Calibri"/>
          <w:bCs/>
          <w:lang w:val="en-US"/>
        </w:rPr>
        <w:t>(2.2.1.5)</w:t>
      </w:r>
      <w:r w:rsidRPr="00946649">
        <w:rPr>
          <w:rFonts w:ascii="Calibri" w:eastAsia="Calibri" w:hAnsi="Calibri" w:cs="Calibri"/>
          <w:spacing w:val="-1"/>
          <w:lang w:val="en-US"/>
        </w:rPr>
        <w:t xml:space="preserve"> (</w:t>
      </w:r>
      <w:r w:rsidRPr="00946649">
        <w:rPr>
          <w:rFonts w:ascii="Calibri" w:eastAsia="Calibri" w:hAnsi="Calibri" w:cs="Calibri"/>
          <w:i/>
          <w:spacing w:val="-1"/>
          <w:lang w:val="en-US"/>
        </w:rPr>
        <w:t>established</w:t>
      </w:r>
      <w:r w:rsidR="001441C3">
        <w:rPr>
          <w:rFonts w:ascii="Calibri" w:eastAsia="Calibri" w:hAnsi="Calibri" w:cs="Calibri"/>
          <w:i/>
          <w:spacing w:val="-1"/>
          <w:lang w:val="en-US"/>
        </w:rPr>
        <w:t xml:space="preserve"> but incomplete</w:t>
      </w:r>
      <w:r w:rsidRPr="00946649">
        <w:rPr>
          <w:rFonts w:ascii="Calibri" w:eastAsia="Calibri" w:hAnsi="Calibri" w:cs="Calibri"/>
          <w:spacing w:val="-1"/>
          <w:lang w:val="en-US"/>
        </w:rPr>
        <w:t xml:space="preserve">). </w:t>
      </w:r>
    </w:p>
    <w:p w14:paraId="343A6080" w14:textId="77777777" w:rsidR="001E43D4" w:rsidRPr="00946649" w:rsidRDefault="001E43D4" w:rsidP="001E43D4">
      <w:pPr>
        <w:rPr>
          <w:rFonts w:ascii="Calibri" w:eastAsia="Calibri" w:hAnsi="Calibri" w:cs="Times New Roman"/>
          <w:lang w:val="en-US"/>
        </w:rPr>
      </w:pPr>
      <w:r w:rsidRPr="00946649">
        <w:rPr>
          <w:rFonts w:ascii="Calibri" w:eastAsia="Calibri" w:hAnsi="Calibri" w:cs="Times New Roman"/>
          <w:b/>
          <w:bCs/>
          <w:lang w:val="en-US"/>
        </w:rPr>
        <w:lastRenderedPageBreak/>
        <w:t>Nature’s material contributions to people in Europe and Central Asia are highly diverse, including food, energy supply, materials that enter industrial processes, and medicinal resources (</w:t>
      </w:r>
      <w:r w:rsidRPr="00946649">
        <w:rPr>
          <w:rFonts w:ascii="Calibri" w:eastAsia="Calibri" w:hAnsi="Calibri" w:cs="Times New Roman"/>
          <w:b/>
          <w:bCs/>
          <w:i/>
          <w:lang w:val="en-US"/>
        </w:rPr>
        <w:t>well established</w:t>
      </w:r>
      <w:r w:rsidRPr="00946649">
        <w:rPr>
          <w:rFonts w:ascii="Calibri" w:eastAsia="Calibri" w:hAnsi="Calibri" w:cs="Times New Roman"/>
          <w:b/>
          <w:bCs/>
          <w:lang w:val="en-US"/>
        </w:rPr>
        <w:t>)</w:t>
      </w:r>
      <w:r w:rsidRPr="00946649">
        <w:rPr>
          <w:rFonts w:ascii="Calibri" w:eastAsia="Calibri" w:hAnsi="Calibri" w:cs="Times New Roman"/>
          <w:lang w:val="en-US"/>
        </w:rPr>
        <w:t xml:space="preserve"> </w:t>
      </w:r>
      <w:r w:rsidRPr="00946649">
        <w:rPr>
          <w:rFonts w:ascii="Calibri" w:eastAsia="Calibri" w:hAnsi="Calibri" w:cs="Times New Roman"/>
          <w:b/>
          <w:lang w:val="en-US"/>
        </w:rPr>
        <w:t>(2.2.2.1)</w:t>
      </w:r>
      <w:r w:rsidRPr="00946649">
        <w:rPr>
          <w:rFonts w:ascii="Calibri" w:eastAsia="Calibri" w:hAnsi="Calibri" w:cs="Times New Roman"/>
          <w:b/>
          <w:bCs/>
          <w:lang w:val="en-US"/>
        </w:rPr>
        <w:t xml:space="preserve">. There are inherent trade-offs amongst those material contributions derived from different forms of land use and management. Trends in the use of material contributions reflect socio-economic change and market forces, but also limits to natural capacity </w:t>
      </w:r>
      <w:r w:rsidRPr="00946649">
        <w:rPr>
          <w:rFonts w:ascii="Calibri" w:eastAsia="Calibri" w:hAnsi="Calibri" w:cs="Times New Roman"/>
          <w:b/>
          <w:lang w:val="en-US"/>
        </w:rPr>
        <w:t>(2.2.2.1)</w:t>
      </w:r>
      <w:r w:rsidRPr="00946649">
        <w:rPr>
          <w:rFonts w:ascii="Calibri" w:eastAsia="Calibri" w:hAnsi="Calibri" w:cs="Times New Roman"/>
          <w:b/>
          <w:bCs/>
          <w:i/>
          <w:lang w:val="en-US"/>
        </w:rPr>
        <w:t xml:space="preserve"> </w:t>
      </w:r>
      <w:r w:rsidRPr="00225B87">
        <w:rPr>
          <w:rFonts w:ascii="Calibri" w:eastAsia="Calibri" w:hAnsi="Calibri" w:cs="Times New Roman"/>
          <w:b/>
          <w:bCs/>
          <w:lang w:val="en-US"/>
        </w:rPr>
        <w:t>(</w:t>
      </w:r>
      <w:r w:rsidRPr="00946649">
        <w:rPr>
          <w:rFonts w:ascii="Calibri" w:eastAsia="Calibri" w:hAnsi="Calibri" w:cs="Times New Roman"/>
          <w:b/>
          <w:bCs/>
          <w:i/>
          <w:lang w:val="en-US"/>
        </w:rPr>
        <w:t>established but incomplete</w:t>
      </w:r>
      <w:r w:rsidRPr="00225B87">
        <w:rPr>
          <w:rFonts w:ascii="Calibri" w:eastAsia="Calibri" w:hAnsi="Calibri" w:cs="Times New Roman"/>
          <w:b/>
          <w:bCs/>
          <w:lang w:val="en-US"/>
        </w:rPr>
        <w:t>)</w:t>
      </w:r>
      <w:r w:rsidRPr="00946649">
        <w:rPr>
          <w:rFonts w:ascii="Calibri" w:eastAsia="Calibri" w:hAnsi="Calibri" w:cs="Times New Roman"/>
          <w:b/>
          <w:bCs/>
          <w:i/>
          <w:lang w:val="en-US"/>
        </w:rPr>
        <w:t>.</w:t>
      </w:r>
      <w:r w:rsidRPr="00946649">
        <w:rPr>
          <w:rFonts w:ascii="Calibri" w:eastAsia="Calibri" w:hAnsi="Calibri" w:cs="Times New Roman"/>
          <w:bCs/>
          <w:i/>
          <w:lang w:val="en-US"/>
        </w:rPr>
        <w:t xml:space="preserve"> </w:t>
      </w:r>
      <w:r w:rsidRPr="00946649">
        <w:rPr>
          <w:rFonts w:ascii="Calibri" w:eastAsia="Calibri" w:hAnsi="Calibri" w:cs="Times New Roman"/>
          <w:bCs/>
          <w:lang w:val="en-US"/>
        </w:rPr>
        <w:t xml:space="preserve">Intensification of management practices, technology, and investment have led to higher production levels for particular material contributions with high market value, including food and biofuels </w:t>
      </w:r>
      <w:r w:rsidRPr="00946649">
        <w:rPr>
          <w:rFonts w:ascii="Calibri" w:eastAsia="Calibri" w:hAnsi="Calibri" w:cs="Times New Roman"/>
          <w:lang w:val="en-US"/>
        </w:rPr>
        <w:t>(2.2.2, 2.3.5)</w:t>
      </w:r>
      <w:r w:rsidRPr="00946649">
        <w:rPr>
          <w:rFonts w:ascii="Calibri" w:eastAsia="Calibri" w:hAnsi="Calibri" w:cs="Times New Roman"/>
          <w:bCs/>
          <w:lang w:val="en-US"/>
        </w:rPr>
        <w:t>. The production of some products has experienced substantial growth in the region, particularly in Eastern Europe and Central Asia, including maize, c</w:t>
      </w:r>
      <w:r w:rsidRPr="00946649">
        <w:rPr>
          <w:rFonts w:ascii="Calibri" w:eastAsia="Calibri" w:hAnsi="Calibri" w:cs="Times New Roman"/>
          <w:lang w:val="en-US"/>
        </w:rPr>
        <w:t xml:space="preserve">ereals, fruits and vegetables, and meat </w:t>
      </w:r>
      <w:r w:rsidRPr="00225B87">
        <w:rPr>
          <w:rFonts w:ascii="Calibri" w:eastAsia="Calibri" w:hAnsi="Calibri" w:cs="Times New Roman"/>
          <w:lang w:val="en-US"/>
        </w:rPr>
        <w:t>(</w:t>
      </w:r>
      <w:r w:rsidRPr="00946649">
        <w:rPr>
          <w:rFonts w:ascii="Calibri" w:eastAsia="Calibri" w:hAnsi="Calibri" w:cs="Times New Roman"/>
          <w:i/>
          <w:lang w:val="en-US"/>
        </w:rPr>
        <w:t>well established</w:t>
      </w:r>
      <w:r w:rsidRPr="00225B87">
        <w:rPr>
          <w:rFonts w:ascii="Calibri" w:eastAsia="Calibri" w:hAnsi="Calibri" w:cs="Times New Roman"/>
          <w:lang w:val="en-US"/>
        </w:rPr>
        <w:t>)</w:t>
      </w:r>
      <w:r w:rsidRPr="00946649">
        <w:rPr>
          <w:rFonts w:ascii="Calibri" w:eastAsia="Calibri" w:hAnsi="Calibri" w:cs="Times New Roman"/>
          <w:lang w:val="en-US"/>
        </w:rPr>
        <w:t xml:space="preserve"> (2.2.2.1.1)</w:t>
      </w:r>
      <w:r w:rsidRPr="00946649">
        <w:rPr>
          <w:rFonts w:ascii="Calibri" w:eastAsia="Calibri" w:hAnsi="Calibri" w:cs="Times New Roman"/>
          <w:i/>
          <w:lang w:val="en-US"/>
        </w:rPr>
        <w:t>.</w:t>
      </w:r>
      <w:r w:rsidRPr="00946649">
        <w:rPr>
          <w:rFonts w:ascii="Calibri" w:eastAsia="Calibri" w:hAnsi="Calibri" w:cs="Times New Roman"/>
          <w:lang w:val="en-US"/>
        </w:rPr>
        <w:t xml:space="preserve"> Capture of marine wild fish in the region reached a peak in the 1990s and since then has reduced by about 30% to permit recovery of stocks (</w:t>
      </w:r>
      <w:r w:rsidRPr="00946649">
        <w:rPr>
          <w:rFonts w:ascii="Calibri" w:eastAsia="Calibri" w:hAnsi="Calibri" w:cs="Times New Roman"/>
          <w:i/>
          <w:lang w:val="en-US"/>
        </w:rPr>
        <w:t>established but incomplete</w:t>
      </w:r>
      <w:r w:rsidRPr="00946649">
        <w:rPr>
          <w:rFonts w:ascii="Calibri" w:eastAsia="Calibri" w:hAnsi="Calibri" w:cs="Times New Roman"/>
          <w:lang w:val="en-US"/>
        </w:rPr>
        <w:t>) (2.2.2.1.2). This reduction was compensated for by a rapid expansion of aquaculture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2.2.2.1.2). Intensive extraction of food and materials combined with policy failures has driven the decline of natural resources, particularly of wild fish and maerl (2.2.2.1.2, 2.2.2.3.3). Also, the loss of indigenous and local knowledge has affected the use of medicinal plants and guard dogs for protecting livestock (2.2.2.3.4, 2.2.2.4). As a result of management for sustainable use, wood production in Europe and Central Asia has been stable since the 2000s and currently about 23% of this production is used as woodfuel (2.2.2.2). Production of biofuel and biodiesel remains small relative to woodfuel and the potential for expansion is limited due to impacts on ecosystems </w:t>
      </w:r>
      <w:r w:rsidRPr="00225B87">
        <w:rPr>
          <w:rFonts w:ascii="Calibri" w:eastAsia="Calibri" w:hAnsi="Calibri" w:cs="Times New Roman"/>
          <w:lang w:val="en-US"/>
        </w:rPr>
        <w:t>(</w:t>
      </w:r>
      <w:r w:rsidRPr="00946649">
        <w:rPr>
          <w:rFonts w:ascii="Calibri" w:eastAsia="Calibri" w:hAnsi="Calibri" w:cs="Times New Roman"/>
          <w:i/>
          <w:lang w:val="en-US"/>
        </w:rPr>
        <w:t>established but incomplete</w:t>
      </w:r>
      <w:r w:rsidRPr="00225B87">
        <w:rPr>
          <w:rFonts w:ascii="Calibri" w:eastAsia="Calibri" w:hAnsi="Calibri" w:cs="Times New Roman"/>
          <w:lang w:val="en-US"/>
        </w:rPr>
        <w:t>)</w:t>
      </w:r>
      <w:r w:rsidRPr="00946649">
        <w:rPr>
          <w:rFonts w:ascii="Calibri" w:eastAsia="Calibri" w:hAnsi="Calibri" w:cs="Times New Roman"/>
          <w:i/>
          <w:lang w:val="en-US"/>
        </w:rPr>
        <w:t xml:space="preserve"> </w:t>
      </w:r>
      <w:r w:rsidRPr="00946649">
        <w:rPr>
          <w:rFonts w:ascii="Calibri" w:eastAsia="Calibri" w:hAnsi="Calibri" w:cs="Times New Roman"/>
          <w:lang w:val="en-US"/>
        </w:rPr>
        <w:t xml:space="preserve">(2.2.2.2). </w:t>
      </w:r>
    </w:p>
    <w:p w14:paraId="3E94CAF8" w14:textId="1F210525" w:rsidR="001E43D4" w:rsidRPr="00946649" w:rsidRDefault="001E43D4" w:rsidP="001E43D4">
      <w:pPr>
        <w:shd w:val="clear" w:color="auto" w:fill="FFFFFF"/>
        <w:rPr>
          <w:rFonts w:ascii="Helvetica" w:eastAsia="Times New Roman" w:hAnsi="Helvetica" w:cs="Times New Roman"/>
          <w:color w:val="000000"/>
          <w:sz w:val="20"/>
          <w:szCs w:val="20"/>
          <w:lang w:val="en-US"/>
        </w:rPr>
      </w:pPr>
      <w:r w:rsidRPr="00946649">
        <w:rPr>
          <w:rFonts w:ascii="Calibri" w:eastAsia="Calibri" w:hAnsi="Calibri" w:cs="Times New Roman"/>
          <w:b/>
          <w:lang w:val="en-US"/>
        </w:rPr>
        <w:t xml:space="preserve">Nature’s non-material contributions to people in </w:t>
      </w:r>
      <w:r w:rsidRPr="00946649">
        <w:rPr>
          <w:rFonts w:ascii="Calibri" w:eastAsia="Calibri" w:hAnsi="Calibri" w:cs="Calibri"/>
          <w:b/>
          <w:bCs/>
          <w:lang w:val="en-US"/>
        </w:rPr>
        <w:t xml:space="preserve">Europe and Central Asia have implications for </w:t>
      </w:r>
      <w:r w:rsidRPr="00946649">
        <w:rPr>
          <w:rFonts w:ascii="Calibri" w:eastAsia="Calibri" w:hAnsi="Calibri" w:cs="Calibri"/>
          <w:b/>
          <w:spacing w:val="-1"/>
          <w:lang w:val="en-US"/>
        </w:rPr>
        <w:t xml:space="preserve">quality of life </w:t>
      </w:r>
      <w:r w:rsidRPr="00946649">
        <w:rPr>
          <w:rFonts w:ascii="Calibri" w:eastAsia="Calibri" w:hAnsi="Calibri" w:cs="Calibri"/>
          <w:b/>
          <w:bCs/>
          <w:lang w:val="en-US"/>
        </w:rPr>
        <w:t xml:space="preserve">by providing opportunities for </w:t>
      </w:r>
      <w:r w:rsidRPr="00946649">
        <w:rPr>
          <w:rFonts w:ascii="Calibri" w:eastAsia="Calibri" w:hAnsi="Calibri" w:cs="Arial"/>
          <w:b/>
          <w:color w:val="000000"/>
          <w:lang w:val="en-US"/>
        </w:rPr>
        <w:t xml:space="preserve">learning, inspiration, identity development, and </w:t>
      </w:r>
      <w:r w:rsidRPr="00946649">
        <w:rPr>
          <w:rFonts w:ascii="Calibri" w:eastAsia="Calibri" w:hAnsi="Calibri" w:cs="Arial"/>
          <w:b/>
          <w:iCs/>
          <w:color w:val="000000"/>
          <w:lang w:val="en-US" w:eastAsia="es-AR"/>
        </w:rPr>
        <w:t xml:space="preserve">physical and psychological experiences </w:t>
      </w:r>
      <w:r w:rsidRPr="00946649">
        <w:rPr>
          <w:rFonts w:ascii="Calibri" w:eastAsia="Calibri" w:hAnsi="Calibri" w:cs="Times New Roman"/>
          <w:b/>
          <w:bCs/>
          <w:lang w:val="en-US"/>
        </w:rPr>
        <w:t>(</w:t>
      </w:r>
      <w:r w:rsidRPr="00946649">
        <w:rPr>
          <w:rFonts w:ascii="Calibri" w:eastAsia="Calibri" w:hAnsi="Calibri" w:cs="Times New Roman"/>
          <w:b/>
          <w:bCs/>
          <w:i/>
          <w:lang w:val="en-US"/>
        </w:rPr>
        <w:t>well established</w:t>
      </w:r>
      <w:r w:rsidRPr="00946649">
        <w:rPr>
          <w:rFonts w:ascii="Calibri" w:eastAsia="Calibri" w:hAnsi="Calibri" w:cs="Times New Roman"/>
          <w:b/>
          <w:bCs/>
          <w:lang w:val="en-US"/>
        </w:rPr>
        <w:t xml:space="preserve">) </w:t>
      </w:r>
      <w:r w:rsidRPr="00946649">
        <w:rPr>
          <w:rFonts w:ascii="Calibri" w:eastAsia="Calibri" w:hAnsi="Calibri" w:cs="Times New Roman"/>
          <w:b/>
          <w:lang w:val="en-US"/>
        </w:rPr>
        <w:t>(</w:t>
      </w:r>
      <w:r w:rsidRPr="00946649">
        <w:rPr>
          <w:rFonts w:ascii="Calibri" w:eastAsia="Calibri" w:hAnsi="Calibri" w:cs="Arial"/>
          <w:b/>
          <w:iCs/>
          <w:color w:val="000000"/>
          <w:lang w:val="en-US" w:eastAsia="es-AR"/>
        </w:rPr>
        <w:t xml:space="preserve">2.2.3). Different measures for these contributions show contrasting trends and geographical unevenness across </w:t>
      </w:r>
      <w:r w:rsidRPr="00946649">
        <w:rPr>
          <w:rFonts w:ascii="Calibri" w:eastAsia="Calibri" w:hAnsi="Calibri" w:cs="Calibri"/>
          <w:b/>
          <w:bCs/>
          <w:lang w:val="en-US"/>
        </w:rPr>
        <w:t>Europe and Central Asia</w:t>
      </w:r>
      <w:r w:rsidRPr="00946649">
        <w:rPr>
          <w:rFonts w:ascii="Calibri" w:eastAsia="Calibri" w:hAnsi="Calibri" w:cs="Arial"/>
          <w:b/>
          <w:iCs/>
          <w:color w:val="000000"/>
          <w:lang w:val="en-US" w:eastAsia="es-AR"/>
        </w:rPr>
        <w:t xml:space="preserve"> </w:t>
      </w:r>
      <w:r w:rsidRPr="00946649">
        <w:rPr>
          <w:rFonts w:ascii="Calibri" w:eastAsia="Calibri" w:hAnsi="Calibri" w:cs="Times New Roman"/>
          <w:b/>
          <w:bCs/>
          <w:lang w:val="en-US"/>
        </w:rPr>
        <w:t>(</w:t>
      </w:r>
      <w:r w:rsidRPr="00946649">
        <w:rPr>
          <w:rFonts w:ascii="Calibri" w:eastAsia="Calibri" w:hAnsi="Calibri" w:cs="Times New Roman"/>
          <w:b/>
          <w:bCs/>
          <w:i/>
          <w:lang w:val="en-US"/>
        </w:rPr>
        <w:t>well established</w:t>
      </w:r>
      <w:r w:rsidRPr="00946649">
        <w:rPr>
          <w:rFonts w:ascii="Calibri" w:eastAsia="Calibri" w:hAnsi="Calibri" w:cs="Times New Roman"/>
          <w:b/>
          <w:bCs/>
          <w:lang w:val="en-US"/>
        </w:rPr>
        <w:t>)</w:t>
      </w:r>
      <w:r w:rsidRPr="00946649">
        <w:rPr>
          <w:rFonts w:ascii="Calibri" w:eastAsia="Calibri" w:hAnsi="Calibri" w:cs="Times New Roman"/>
          <w:b/>
          <w:lang w:val="en-US"/>
        </w:rPr>
        <w:t xml:space="preserve"> (</w:t>
      </w:r>
      <w:r w:rsidRPr="00946649">
        <w:rPr>
          <w:rFonts w:ascii="Calibri" w:eastAsia="Calibri" w:hAnsi="Calibri" w:cs="Arial"/>
          <w:b/>
          <w:iCs/>
          <w:color w:val="000000"/>
          <w:lang w:val="en-US" w:eastAsia="es-AR"/>
        </w:rPr>
        <w:t xml:space="preserve">2.2.3). </w:t>
      </w:r>
      <w:r w:rsidRPr="00946649">
        <w:rPr>
          <w:rFonts w:ascii="Calibri" w:eastAsia="Calibri" w:hAnsi="Calibri" w:cs="Arial"/>
          <w:iCs/>
          <w:color w:val="000000"/>
          <w:lang w:val="en-US" w:eastAsia="es-AR"/>
        </w:rPr>
        <w:t xml:space="preserve">There are contrasting trends in measures for learning and inspiration. </w:t>
      </w:r>
      <w:r w:rsidRPr="00946649">
        <w:rPr>
          <w:rFonts w:ascii="Calibri" w:eastAsia="Calibri" w:hAnsi="Calibri" w:cs="Times New Roman"/>
          <w:lang w:val="en-US"/>
        </w:rPr>
        <w:t xml:space="preserve">Informal learning based on interactions with nature has expanded partly due to increases in recreation and tourism linked to sustainable environmental management that promotes knowledge of nature </w:t>
      </w:r>
      <w:r w:rsidRPr="00946649">
        <w:rPr>
          <w:rFonts w:ascii="Calibri" w:eastAsia="Calibri" w:hAnsi="Calibri" w:cs="Calibri"/>
          <w:bCs/>
          <w:lang w:val="en-US"/>
        </w:rPr>
        <w:t>(</w:t>
      </w:r>
      <w:r w:rsidRPr="00946649">
        <w:rPr>
          <w:rFonts w:ascii="Calibri" w:eastAsia="Calibri" w:hAnsi="Calibri" w:cs="Calibri"/>
          <w:i/>
          <w:lang w:val="en-US"/>
        </w:rPr>
        <w:t>well established</w:t>
      </w:r>
      <w:r w:rsidRPr="00946649">
        <w:rPr>
          <w:rFonts w:ascii="Calibri" w:eastAsia="Calibri" w:hAnsi="Calibri" w:cs="Calibri"/>
          <w:lang w:val="en-US"/>
        </w:rPr>
        <w:t>) (</w:t>
      </w:r>
      <w:r w:rsidRPr="00946649">
        <w:rPr>
          <w:rFonts w:ascii="Calibri" w:eastAsia="Calibri" w:hAnsi="Calibri" w:cs="Times New Roman"/>
          <w:lang w:val="en-US"/>
        </w:rPr>
        <w:t xml:space="preserve">2.2.3.1.1). Other forms of informal learning and knowledge are in decline and can be linked to a loss of indigenous and local knowledge and linguistic diversity </w:t>
      </w:r>
      <w:r w:rsidRPr="00946649">
        <w:rPr>
          <w:lang w:val="en-US"/>
        </w:rPr>
        <w:t xml:space="preserve">which is the basis of different forms of </w:t>
      </w:r>
      <w:r w:rsidRPr="00946649">
        <w:rPr>
          <w:rFonts w:ascii="Calibri" w:eastAsia="Calibri" w:hAnsi="Calibri" w:cs="Times New Roman"/>
          <w:lang w:val="en-US"/>
        </w:rPr>
        <w:t>indigenous and local knowledge</w:t>
      </w:r>
      <w:r w:rsidRPr="00946649">
        <w:rPr>
          <w:lang w:val="en-US"/>
        </w:rPr>
        <w:t xml:space="preserve"> relating to nature</w:t>
      </w:r>
      <w:r w:rsidRPr="00946649">
        <w:rPr>
          <w:rFonts w:ascii="Calibri" w:eastAsia="Calibri" w:hAnsi="Calibri" w:cs="Times New Roman"/>
          <w:lang w:val="en-US"/>
        </w:rPr>
        <w:t xml:space="preserve">. </w:t>
      </w:r>
      <w:r w:rsidRPr="00946649">
        <w:rPr>
          <w:rFonts w:ascii="Calibri" w:eastAsia="Calibri" w:hAnsi="Calibri" w:cs="Calibri"/>
          <w:bCs/>
          <w:lang w:val="en-US"/>
        </w:rPr>
        <w:t xml:space="preserve">Across Europe and Central Asia, 12% of all languages are categorized as critically endangered and 14% as vulnerable </w:t>
      </w:r>
      <w:r w:rsidRPr="00946649">
        <w:rPr>
          <w:rFonts w:ascii="Calibri" w:eastAsia="Calibri" w:hAnsi="Calibri" w:cs="Calibri"/>
          <w:lang w:val="en-US"/>
        </w:rPr>
        <w:t>(</w:t>
      </w:r>
      <w:r w:rsidRPr="00946649">
        <w:rPr>
          <w:rFonts w:ascii="Calibri" w:eastAsia="Calibri" w:hAnsi="Calibri" w:cs="Calibri"/>
          <w:i/>
          <w:lang w:val="en-US"/>
        </w:rPr>
        <w:t>well established</w:t>
      </w:r>
      <w:r w:rsidRPr="00946649">
        <w:rPr>
          <w:rFonts w:ascii="Calibri" w:eastAsia="Calibri" w:hAnsi="Calibri" w:cs="Calibri"/>
          <w:lang w:val="en-US"/>
        </w:rPr>
        <w:t xml:space="preserve">) </w:t>
      </w:r>
      <w:r w:rsidRPr="00946649">
        <w:rPr>
          <w:rFonts w:ascii="Calibri" w:eastAsia="Calibri" w:hAnsi="Calibri" w:cs="Calibri"/>
          <w:bCs/>
          <w:lang w:val="en-US"/>
        </w:rPr>
        <w:t>(2.2.3.1.2)</w:t>
      </w:r>
      <w:r w:rsidRPr="00946649">
        <w:rPr>
          <w:rFonts w:ascii="Calibri" w:eastAsia="Calibri" w:hAnsi="Calibri" w:cs="Times New Roman"/>
          <w:lang w:val="en-US"/>
        </w:rPr>
        <w:t xml:space="preserve">. </w:t>
      </w:r>
      <w:r w:rsidRPr="00946649">
        <w:rPr>
          <w:rFonts w:ascii="Calibri" w:eastAsia="Cambria" w:hAnsi="Calibri" w:cs="Calibri"/>
          <w:lang w:val="en-US"/>
        </w:rPr>
        <w:t xml:space="preserve">The overall evidence for </w:t>
      </w:r>
      <w:r w:rsidRPr="00946649">
        <w:rPr>
          <w:rFonts w:ascii="Calibri" w:eastAsia="Calibri" w:hAnsi="Calibri" w:cs="Arial"/>
          <w:iCs/>
          <w:color w:val="000000"/>
          <w:lang w:val="en-US" w:eastAsia="es-AR"/>
        </w:rPr>
        <w:t>physical and psychological experiences</w:t>
      </w:r>
      <w:r w:rsidRPr="00946649">
        <w:rPr>
          <w:rFonts w:ascii="Calibri" w:eastAsia="Cambria" w:hAnsi="Calibri" w:cs="Calibri"/>
          <w:lang w:val="en-US"/>
        </w:rPr>
        <w:t xml:space="preserve"> indicates an increasing trend. The demand for nature-based recreation and leisure has grown in Western Europe and in 2015 31% of European Union adults surveyed indicated that nature is their main reason for going on holiday, up from under 10% in 2008 (</w:t>
      </w:r>
      <w:r w:rsidRPr="00946649">
        <w:rPr>
          <w:rFonts w:ascii="Calibri" w:eastAsia="Cambria" w:hAnsi="Calibri" w:cs="Calibri"/>
          <w:i/>
          <w:lang w:val="en-US"/>
        </w:rPr>
        <w:t>well established</w:t>
      </w:r>
      <w:r w:rsidRPr="00946649">
        <w:rPr>
          <w:rFonts w:ascii="Calibri" w:eastAsia="Cambria" w:hAnsi="Calibri" w:cs="Calibri"/>
          <w:lang w:val="en-US"/>
        </w:rPr>
        <w:t>) (</w:t>
      </w:r>
      <w:r w:rsidRPr="00946649">
        <w:rPr>
          <w:rFonts w:ascii="Calibri" w:eastAsia="Calibri" w:hAnsi="Calibri" w:cs="Calibri"/>
          <w:bCs/>
          <w:lang w:val="en-US"/>
        </w:rPr>
        <w:t>2.2.3.2, 2.3.3)</w:t>
      </w:r>
      <w:r w:rsidRPr="00946649">
        <w:rPr>
          <w:rFonts w:ascii="Calibri" w:eastAsia="Cambria" w:hAnsi="Calibri" w:cs="Calibri"/>
          <w:lang w:val="en-US"/>
        </w:rPr>
        <w:t xml:space="preserve">. </w:t>
      </w:r>
      <w:r w:rsidRPr="00946649">
        <w:rPr>
          <w:rFonts w:ascii="Calibri" w:eastAsia="Calibri" w:hAnsi="Calibri" w:cs="Times New Roman"/>
          <w:lang w:val="en-US"/>
        </w:rPr>
        <w:t xml:space="preserve">Thirty-eight per cent of the European Union is characterized by a high outdoor recreation potential, </w:t>
      </w:r>
      <w:r w:rsidRPr="00946649">
        <w:rPr>
          <w:rFonts w:ascii="Calibri" w:eastAsia="Cambria" w:hAnsi="Calibri" w:cs="Calibri"/>
          <w:lang w:val="en-US"/>
        </w:rPr>
        <w:t xml:space="preserve">but </w:t>
      </w:r>
      <w:r w:rsidRPr="00946649">
        <w:rPr>
          <w:rFonts w:ascii="Calibri" w:eastAsia="Calibri" w:hAnsi="Calibri" w:cs="Times New Roman"/>
          <w:lang w:val="en-US"/>
        </w:rPr>
        <w:t>the places that can be used for nature-based recreational and aesthetic experiences in Western Europe are becoming fewer due to land use changes including urbanization, land-use intensification, rural abandonment, disappearance of common lands and water pollution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w:t>
      </w:r>
      <w:r w:rsidRPr="00946649">
        <w:rPr>
          <w:rFonts w:ascii="Calibri" w:eastAsia="Calibri" w:hAnsi="Calibri" w:cs="Calibri"/>
          <w:bCs/>
          <w:lang w:val="en-US"/>
        </w:rPr>
        <w:t>(2.2.3.2)</w:t>
      </w:r>
      <w:r w:rsidRPr="00946649">
        <w:rPr>
          <w:rFonts w:ascii="Calibri" w:eastAsia="Calibri" w:hAnsi="Calibri" w:cs="Times New Roman"/>
          <w:lang w:val="en-US"/>
        </w:rPr>
        <w:t>. The support of identities relates to virtues and principles rather than to enjoyment resulting from physical and psychological experiences, but it is not possible to identify clear trends for this contribution from nature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w:t>
      </w:r>
      <w:r w:rsidRPr="00946649">
        <w:rPr>
          <w:rFonts w:ascii="Calibri" w:eastAsia="Calibri" w:hAnsi="Calibri" w:cs="Calibri"/>
          <w:bCs/>
          <w:lang w:val="en-US"/>
        </w:rPr>
        <w:t>(2.2.3.3)</w:t>
      </w:r>
      <w:r w:rsidRPr="00946649">
        <w:rPr>
          <w:rFonts w:ascii="Calibri" w:eastAsia="Calibri" w:hAnsi="Calibri" w:cs="Times New Roman"/>
          <w:lang w:val="en-US"/>
        </w:rPr>
        <w:t>. Nevertheless, it is reflected in attitudes towards nature and, in the European Union, 76% of people agreed with the statement that “we have a responsibility to look after nature”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w:t>
      </w:r>
      <w:r w:rsidRPr="00946649">
        <w:rPr>
          <w:rFonts w:ascii="Calibri" w:eastAsia="Calibri" w:hAnsi="Calibri" w:cs="Calibri"/>
          <w:bCs/>
          <w:lang w:val="en-US"/>
        </w:rPr>
        <w:t>(2.2.3.2)</w:t>
      </w:r>
      <w:r w:rsidRPr="00946649">
        <w:rPr>
          <w:rFonts w:ascii="Calibri" w:eastAsia="Calibri" w:hAnsi="Calibri" w:cs="Times New Roman"/>
          <w:lang w:val="en-US"/>
        </w:rPr>
        <w:t>. In support of their identities, people attribute an existence value to species and ecosystems, especially iconic and emblematic species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w:t>
      </w:r>
      <w:r w:rsidRPr="00946649">
        <w:rPr>
          <w:rFonts w:ascii="Calibri" w:eastAsia="Calibri" w:hAnsi="Calibri" w:cs="Calibri"/>
          <w:bCs/>
          <w:lang w:val="en-US"/>
        </w:rPr>
        <w:t>(2.2.3.3)</w:t>
      </w:r>
      <w:r w:rsidRPr="00946649">
        <w:rPr>
          <w:rFonts w:ascii="Calibri" w:eastAsia="Calibri" w:hAnsi="Calibri" w:cs="Times New Roman"/>
          <w:lang w:val="en-US"/>
        </w:rPr>
        <w:t>. Species found in European and Central Asian forests, such as moose; and in marine waters, such as whales, are particularly highly valued (</w:t>
      </w:r>
      <w:r w:rsidRPr="00946649">
        <w:rPr>
          <w:rFonts w:ascii="Calibri" w:eastAsia="Calibri" w:hAnsi="Calibri" w:cs="Times New Roman"/>
          <w:i/>
          <w:lang w:val="en-US"/>
        </w:rPr>
        <w:t>established but incomplete</w:t>
      </w:r>
      <w:r w:rsidRPr="00946649">
        <w:rPr>
          <w:rFonts w:ascii="Calibri" w:eastAsia="Calibri" w:hAnsi="Calibri" w:cs="Times New Roman"/>
          <w:lang w:val="en-US"/>
        </w:rPr>
        <w:t xml:space="preserve">) </w:t>
      </w:r>
      <w:r w:rsidRPr="00946649">
        <w:rPr>
          <w:rFonts w:ascii="Calibri" w:eastAsia="Calibri" w:hAnsi="Calibri" w:cs="Calibri"/>
          <w:bCs/>
          <w:lang w:val="en-US"/>
        </w:rPr>
        <w:t xml:space="preserve">(2.2.3.3). </w:t>
      </w:r>
      <w:r w:rsidRPr="00946649">
        <w:rPr>
          <w:rFonts w:ascii="Calibri" w:eastAsia="Times New Roman" w:hAnsi="Calibri" w:cs="Helvetica"/>
          <w:color w:val="000000"/>
          <w:lang w:val="en-US"/>
        </w:rPr>
        <w:t xml:space="preserve">The maintenance of options is a </w:t>
      </w:r>
      <w:r w:rsidRPr="00946649">
        <w:rPr>
          <w:rFonts w:ascii="Calibri" w:eastAsia="Times New Roman" w:hAnsi="Calibri" w:cs="Helvetica"/>
          <w:color w:val="000000"/>
          <w:lang w:val="en-US"/>
        </w:rPr>
        <w:lastRenderedPageBreak/>
        <w:t xml:space="preserve">contribution that depends on </w:t>
      </w:r>
      <w:r w:rsidRPr="00946649">
        <w:rPr>
          <w:rFonts w:ascii="Calibri" w:eastAsia="Calibri" w:hAnsi="Calibri" w:cs="Times New Roman"/>
          <w:lang w:val="en-US"/>
        </w:rPr>
        <w:t>the existence of biodiversity, and its status and trends are reflected by those of biodiversity measures, including phylogenetic diversity. Society’s appreciation of maintenance of options is only moderate, as indicated by previous assessments of Europe and Central Asia, and by the recent call for greater appreciation of maintenance of options from conservation NGOs (</w:t>
      </w:r>
      <w:r w:rsidRPr="00946649">
        <w:rPr>
          <w:rFonts w:ascii="Calibri" w:eastAsia="Calibri" w:hAnsi="Calibri" w:cs="Times New Roman"/>
          <w:i/>
          <w:lang w:val="en-US"/>
        </w:rPr>
        <w:t>established but incomplete</w:t>
      </w:r>
      <w:r w:rsidRPr="00946649">
        <w:rPr>
          <w:rFonts w:ascii="Calibri" w:eastAsia="Calibri" w:hAnsi="Calibri" w:cs="Times New Roman"/>
          <w:lang w:val="en-US"/>
        </w:rPr>
        <w:t xml:space="preserve">) </w:t>
      </w:r>
      <w:r w:rsidRPr="00946649">
        <w:rPr>
          <w:rFonts w:ascii="Calibri" w:eastAsia="Calibri" w:hAnsi="Calibri" w:cs="Calibri"/>
          <w:bCs/>
          <w:lang w:val="en-US"/>
        </w:rPr>
        <w:t>(2.2.3.4)</w:t>
      </w:r>
      <w:r w:rsidRPr="00946649">
        <w:rPr>
          <w:rFonts w:ascii="Calibri" w:eastAsia="Calibri" w:hAnsi="Calibri" w:cs="Times New Roman"/>
          <w:lang w:val="en-US"/>
        </w:rPr>
        <w:t>.</w:t>
      </w:r>
    </w:p>
    <w:p w14:paraId="6D3B55F8" w14:textId="77777777" w:rsidR="001E43D4" w:rsidRPr="00946649" w:rsidRDefault="001E43D4" w:rsidP="001E43D4">
      <w:pPr>
        <w:rPr>
          <w:rFonts w:ascii="Calibri" w:eastAsia="Calibri" w:hAnsi="Calibri" w:cs="Times New Roman"/>
          <w:lang w:val="en-US"/>
        </w:rPr>
      </w:pPr>
      <w:r w:rsidRPr="00946649">
        <w:rPr>
          <w:rFonts w:ascii="Calibri" w:eastAsia="Calibri" w:hAnsi="Calibri" w:cs="Calibri"/>
          <w:b/>
          <w:bCs/>
          <w:lang w:val="en-US"/>
        </w:rPr>
        <w:t xml:space="preserve">Europe and Central Asia is currently food secure despite a decline in pollination; degradation of agricultural soils; decreases in water availability; increases in floods and droughts; decreases in wild fish catch; </w:t>
      </w:r>
      <w:r w:rsidRPr="00946649">
        <w:rPr>
          <w:rFonts w:ascii="Calibri" w:eastAsia="Calibri" w:hAnsi="Calibri" w:cs="Times New Roman"/>
          <w:b/>
          <w:lang w:val="en-US"/>
        </w:rPr>
        <w:t>c</w:t>
      </w:r>
      <w:r w:rsidRPr="00946649">
        <w:rPr>
          <w:rFonts w:ascii="Calibri" w:eastAsia="Calibri" w:hAnsi="Calibri" w:cs="Calibri"/>
          <w:b/>
          <w:bCs/>
          <w:lang w:val="en-US"/>
        </w:rPr>
        <w:t>ompetition from agriculture with other land uses such as forests and urbanization; and loss of supporting farmer identity and food-related indigenous and local knowledge (</w:t>
      </w:r>
      <w:r w:rsidRPr="00946649">
        <w:rPr>
          <w:rFonts w:ascii="Calibri" w:eastAsia="Calibri" w:hAnsi="Calibri" w:cs="Calibri"/>
          <w:b/>
          <w:bCs/>
          <w:i/>
          <w:lang w:val="en-US"/>
        </w:rPr>
        <w:t>well established</w:t>
      </w:r>
      <w:r w:rsidRPr="00946649">
        <w:rPr>
          <w:rFonts w:ascii="Calibri" w:eastAsia="Calibri" w:hAnsi="Calibri" w:cs="Calibri"/>
          <w:b/>
          <w:bCs/>
          <w:lang w:val="en-US"/>
        </w:rPr>
        <w:t>) (2.3.1.1, 2.2.1.2, 2.2.1.5, 2.2.1.7, 2.2.1.8, 2.2.2.1, 2.2.3.1). This has been possible because of</w:t>
      </w:r>
      <w:r w:rsidRPr="00946649">
        <w:rPr>
          <w:rFonts w:eastAsia="Cambria" w:cs="Cambria"/>
          <w:lang w:val="en-US"/>
        </w:rPr>
        <w:t xml:space="preserve"> </w:t>
      </w:r>
      <w:r w:rsidRPr="00946649">
        <w:rPr>
          <w:rFonts w:eastAsia="Cambria" w:cs="Cambria"/>
          <w:b/>
          <w:lang w:val="en-US"/>
        </w:rPr>
        <w:t>the mechanization and intensification of agriculture</w:t>
      </w:r>
      <w:r w:rsidRPr="00946649">
        <w:rPr>
          <w:rFonts w:ascii="Calibri" w:eastAsia="Calibri" w:hAnsi="Calibri" w:cs="Calibri"/>
          <w:b/>
          <w:bCs/>
          <w:lang w:val="en-US"/>
        </w:rPr>
        <w:t xml:space="preserve"> and because the region depends</w:t>
      </w:r>
      <w:r w:rsidRPr="00946649" w:rsidDel="001E2D7E">
        <w:rPr>
          <w:rFonts w:ascii="Calibri" w:eastAsia="Calibri" w:hAnsi="Calibri" w:cs="Calibri"/>
          <w:b/>
          <w:bCs/>
          <w:lang w:val="en-US"/>
        </w:rPr>
        <w:t xml:space="preserve"> </w:t>
      </w:r>
      <w:r w:rsidRPr="00946649">
        <w:rPr>
          <w:rFonts w:ascii="Calibri" w:eastAsia="Calibri" w:hAnsi="Calibri" w:cs="Calibri"/>
          <w:b/>
          <w:bCs/>
          <w:lang w:val="en-US"/>
        </w:rPr>
        <w:t>partly on imports of food and agricultural inputs as well as on large-scale land acquisition abroad (</w:t>
      </w:r>
      <w:r w:rsidRPr="00946649">
        <w:rPr>
          <w:rFonts w:ascii="Calibri" w:eastAsia="Calibri" w:hAnsi="Calibri" w:cs="Calibri"/>
          <w:b/>
          <w:bCs/>
          <w:i/>
          <w:lang w:val="en-US"/>
        </w:rPr>
        <w:t>established but incomplete</w:t>
      </w:r>
      <w:r w:rsidRPr="00946649">
        <w:rPr>
          <w:rFonts w:ascii="Calibri" w:eastAsia="Calibri" w:hAnsi="Calibri" w:cs="Calibri"/>
          <w:b/>
          <w:bCs/>
          <w:lang w:val="en-US"/>
        </w:rPr>
        <w:t xml:space="preserve">) (2.3.1.1). </w:t>
      </w:r>
      <w:r w:rsidRPr="00946649">
        <w:rPr>
          <w:rFonts w:ascii="Calibri" w:eastAsia="Calibri" w:hAnsi="Calibri" w:cs="Times New Roman"/>
          <w:lang w:val="en-US"/>
        </w:rPr>
        <w:t xml:space="preserve">Food availability depends on different contributions from nature, particularly food production, protection of soils, regulation of water quantity and pollination. Food production from agriculture in Europe and Central Asia increased by 56% between the 1960s and the 1990s until the dissolution of the Soviet Union, the Yugoslav wars and the MacSharry reform of the European Union Common Agricultural Policy. Because of efforts to reduce surplus production in Western Europe between the 1960s and the 1990s, agricultural production has declined by 33% since the 1990s </w:t>
      </w:r>
      <w:r w:rsidRPr="00946649">
        <w:rPr>
          <w:rFonts w:ascii="Calibri" w:eastAsia="Calibri" w:hAnsi="Calibri" w:cs="Calibri"/>
          <w:spacing w:val="-1"/>
          <w:lang w:val="en-US"/>
        </w:rPr>
        <w:t>(</w:t>
      </w:r>
      <w:r w:rsidRPr="00946649">
        <w:rPr>
          <w:rFonts w:ascii="Calibri" w:eastAsia="Calibri" w:hAnsi="Calibri" w:cs="Calibri"/>
          <w:i/>
          <w:spacing w:val="-1"/>
          <w:lang w:val="en-US"/>
        </w:rPr>
        <w:t>well established</w:t>
      </w:r>
      <w:r w:rsidRPr="00946649">
        <w:rPr>
          <w:rFonts w:ascii="Calibri" w:eastAsia="Calibri" w:hAnsi="Calibri" w:cs="Calibri"/>
          <w:spacing w:val="-1"/>
          <w:lang w:val="en-US"/>
        </w:rPr>
        <w:t xml:space="preserve">) </w:t>
      </w:r>
      <w:r w:rsidRPr="00946649">
        <w:rPr>
          <w:rFonts w:ascii="Calibri" w:eastAsia="Calibri" w:hAnsi="Calibri" w:cs="Times New Roman"/>
          <w:lang w:val="en-US"/>
        </w:rPr>
        <w:t xml:space="preserve">(2.2.2.1.1). This has been offset by an increase in imports from outside of Europe and Central Asia, primarily from South America and Africa (2.2.2.1.2, 2.2.4) and by large-scale acquisition of land in other regions of the world (0.63% of croplands worldwide, 0.57% acquired by countries from Western Europe) </w:t>
      </w:r>
      <w:r w:rsidRPr="00946649">
        <w:rPr>
          <w:rFonts w:ascii="Calibri" w:eastAsia="Calibri" w:hAnsi="Calibri" w:cs="Calibri"/>
          <w:bCs/>
          <w:lang w:val="en-US"/>
        </w:rPr>
        <w:t>(2.3.1.1)</w:t>
      </w:r>
      <w:r w:rsidRPr="00946649">
        <w:rPr>
          <w:rFonts w:ascii="Calibri" w:eastAsia="Calibri" w:hAnsi="Calibri" w:cs="Times New Roman"/>
          <w:lang w:val="en-US"/>
        </w:rPr>
        <w:t>. There has also been a decrease in wild fish catches since the 1990s, partly due to more sustainable management practices. This decrease was compensated by an increase of 2.7% in fish production from aquaculture since 2000</w:t>
      </w:r>
      <w:r w:rsidRPr="00946649">
        <w:rPr>
          <w:rFonts w:ascii="Calibri" w:eastAsia="Calibri" w:hAnsi="Calibri" w:cs="Calibri"/>
          <w:spacing w:val="-1"/>
          <w:lang w:val="en-US"/>
        </w:rPr>
        <w:t xml:space="preserve"> (e</w:t>
      </w:r>
      <w:r w:rsidRPr="00946649">
        <w:rPr>
          <w:rFonts w:ascii="Calibri" w:eastAsia="Calibri" w:hAnsi="Calibri" w:cs="Calibri"/>
          <w:i/>
          <w:spacing w:val="-1"/>
          <w:lang w:val="en-US"/>
        </w:rPr>
        <w:t>stablished but incomplete</w:t>
      </w:r>
      <w:r w:rsidRPr="00946649">
        <w:rPr>
          <w:rFonts w:ascii="Calibri" w:eastAsia="Calibri" w:hAnsi="Calibri" w:cs="Calibri"/>
          <w:spacing w:val="-1"/>
          <w:lang w:val="en-US"/>
        </w:rPr>
        <w:t xml:space="preserve">) </w:t>
      </w:r>
      <w:r w:rsidRPr="00946649">
        <w:rPr>
          <w:rFonts w:ascii="Calibri" w:eastAsia="Calibri" w:hAnsi="Calibri" w:cs="Times New Roman"/>
          <w:lang w:val="en-US"/>
        </w:rPr>
        <w:t>(2.2.2.1.2).</w:t>
      </w:r>
    </w:p>
    <w:p w14:paraId="185E0F0C" w14:textId="77777777" w:rsidR="001E43D4" w:rsidRPr="00946649" w:rsidRDefault="001E43D4" w:rsidP="001E43D4">
      <w:pPr>
        <w:rPr>
          <w:rFonts w:ascii="Calibri" w:eastAsia="Calibri" w:hAnsi="Calibri" w:cs="Times New Roman"/>
          <w:lang w:val="en-US"/>
        </w:rPr>
      </w:pPr>
      <w:r w:rsidRPr="00946649">
        <w:rPr>
          <w:rFonts w:ascii="Calibri" w:eastAsia="Calibri" w:hAnsi="Calibri" w:cs="Times New Roman"/>
          <w:lang w:val="en-US"/>
        </w:rPr>
        <w:t xml:space="preserve">Food quantity and quality depend upon soil quality, regulation of water flows and floods, pollination and food-related indigenous and local knowledge. Erosion of agricultural soil affects about 25% of agricultural land in Europe and Central Asia, and a decline of </w:t>
      </w:r>
      <w:r w:rsidRPr="00946649">
        <w:rPr>
          <w:rFonts w:ascii="Calibri" w:eastAsia="Cambria" w:hAnsi="Calibri" w:cs="Calibri"/>
          <w:lang w:val="en-US"/>
        </w:rPr>
        <w:t>organic matter in agricultural soils</w:t>
      </w:r>
      <w:r w:rsidRPr="00946649">
        <w:rPr>
          <w:rFonts w:ascii="Calibri" w:eastAsia="Calibri" w:hAnsi="Calibri" w:cs="Times New Roman"/>
          <w:lang w:val="en-US"/>
        </w:rPr>
        <w:t xml:space="preserve"> has triggered decreased productivity in Central Asia </w:t>
      </w:r>
      <w:r w:rsidRPr="00946649">
        <w:rPr>
          <w:rFonts w:ascii="Calibri" w:eastAsia="Calibri" w:hAnsi="Calibri" w:cs="Calibri"/>
          <w:bCs/>
          <w:sz w:val="20"/>
          <w:szCs w:val="20"/>
          <w:lang w:val="en-US"/>
        </w:rPr>
        <w:t>(</w:t>
      </w:r>
      <w:r w:rsidRPr="00946649">
        <w:rPr>
          <w:rFonts w:ascii="Calibri" w:eastAsia="Calibri" w:hAnsi="Calibri" w:cs="Calibri"/>
          <w:spacing w:val="-1"/>
          <w:lang w:val="en-US"/>
        </w:rPr>
        <w:t>e</w:t>
      </w:r>
      <w:r w:rsidRPr="00946649">
        <w:rPr>
          <w:rFonts w:ascii="Calibri" w:eastAsia="Calibri" w:hAnsi="Calibri" w:cs="Calibri"/>
          <w:i/>
          <w:spacing w:val="-1"/>
          <w:lang w:val="en-US"/>
        </w:rPr>
        <w:t>stablished but incomplete</w:t>
      </w:r>
      <w:r w:rsidRPr="00946649">
        <w:rPr>
          <w:rFonts w:ascii="Calibri" w:eastAsia="Calibri" w:hAnsi="Calibri" w:cs="Calibri"/>
          <w:bCs/>
          <w:sz w:val="20"/>
          <w:szCs w:val="20"/>
          <w:lang w:val="en-US"/>
        </w:rPr>
        <w:t xml:space="preserve">) </w:t>
      </w:r>
      <w:r w:rsidRPr="00946649">
        <w:rPr>
          <w:rFonts w:ascii="Calibri" w:eastAsia="Calibri" w:hAnsi="Calibri" w:cs="Times New Roman"/>
          <w:lang w:val="en-US"/>
        </w:rPr>
        <w:t>(2.2.1.8). However, between 2000 and 2010, erosion control in</w:t>
      </w:r>
      <w:r w:rsidRPr="00946649">
        <w:rPr>
          <w:rFonts w:eastAsia="Cambria" w:cs="Cambria"/>
          <w:lang w:val="en-US"/>
        </w:rPr>
        <w:t xml:space="preserve"> the EU-27 increased by an average of 9.5%, and by 20% for arable lands</w:t>
      </w:r>
      <w:r w:rsidRPr="00946649">
        <w:rPr>
          <w:rFonts w:ascii="Calibri" w:eastAsia="Calibri" w:hAnsi="Calibri" w:cs="Times New Roman"/>
          <w:lang w:val="en-US"/>
        </w:rPr>
        <w:t xml:space="preserve">, partly due to agricultural practices promoted by the Common Agricultural Policy (2.2.1.8). Since 1980, frequency and severity of floods have increased across Europe and Central Asia due to heavy precipitation events and decreased capacity to regulate fluvial floods </w:t>
      </w:r>
      <w:r w:rsidRPr="00946649">
        <w:rPr>
          <w:rFonts w:ascii="Calibri" w:eastAsia="Calibri" w:hAnsi="Calibri" w:cs="Calibri"/>
          <w:spacing w:val="-1"/>
          <w:lang w:val="en-US"/>
        </w:rPr>
        <w:t>(e</w:t>
      </w:r>
      <w:r w:rsidRPr="00946649">
        <w:rPr>
          <w:rFonts w:ascii="Calibri" w:eastAsia="Calibri" w:hAnsi="Calibri" w:cs="Calibri"/>
          <w:i/>
          <w:spacing w:val="-1"/>
          <w:lang w:val="en-US"/>
        </w:rPr>
        <w:t>stablished but incomplete</w:t>
      </w:r>
      <w:r w:rsidRPr="00946649">
        <w:rPr>
          <w:rFonts w:ascii="Calibri" w:eastAsia="Calibri" w:hAnsi="Calibri" w:cs="Calibri"/>
          <w:spacing w:val="-1"/>
          <w:lang w:val="en-US"/>
        </w:rPr>
        <w:t xml:space="preserve">) </w:t>
      </w:r>
      <w:r w:rsidRPr="00946649">
        <w:rPr>
          <w:rFonts w:ascii="Calibri" w:eastAsia="Calibri" w:hAnsi="Calibri" w:cs="Times New Roman"/>
          <w:lang w:val="en-US"/>
        </w:rPr>
        <w:t xml:space="preserve">(2.2.1.9), thus impacting crop productivity. Since 1961, </w:t>
      </w:r>
      <w:r w:rsidRPr="00946649">
        <w:rPr>
          <w:rFonts w:ascii="Calibri" w:eastAsia="Calibri" w:hAnsi="Calibri" w:cs="Calibri"/>
          <w:lang w:val="en-US"/>
        </w:rPr>
        <w:t xml:space="preserve">Mediterranean and Central Asian countries have become more pollinator dependent due to their substantial production of highly pollinator-dependent fruits </w:t>
      </w:r>
      <w:r w:rsidRPr="00946649">
        <w:rPr>
          <w:rFonts w:ascii="Calibri" w:eastAsia="Calibri" w:hAnsi="Calibri" w:cs="Calibri"/>
          <w:spacing w:val="-1"/>
          <w:lang w:val="en-US"/>
        </w:rPr>
        <w:t>(e</w:t>
      </w:r>
      <w:r w:rsidRPr="00946649">
        <w:rPr>
          <w:rFonts w:ascii="Calibri" w:eastAsia="Calibri" w:hAnsi="Calibri" w:cs="Calibri"/>
          <w:i/>
          <w:spacing w:val="-1"/>
          <w:lang w:val="en-US"/>
        </w:rPr>
        <w:t>stablished but incomplete</w:t>
      </w:r>
      <w:r w:rsidRPr="00946649">
        <w:rPr>
          <w:rFonts w:ascii="Calibri" w:eastAsia="Calibri" w:hAnsi="Calibri" w:cs="Calibri"/>
          <w:spacing w:val="-1"/>
          <w:lang w:val="en-US"/>
        </w:rPr>
        <w:t xml:space="preserve">) </w:t>
      </w:r>
      <w:r w:rsidRPr="00946649">
        <w:rPr>
          <w:rFonts w:ascii="Calibri" w:eastAsia="Calibri" w:hAnsi="Calibri" w:cs="Times New Roman"/>
          <w:lang w:val="en-US"/>
        </w:rPr>
        <w:t>(2.2.1.2). However, the diversity, occurrence and abundance of wild insect pollinators have declined since the 1950s and severe losses of western honey bee populations have occurred in</w:t>
      </w:r>
      <w:r w:rsidRPr="00946649">
        <w:rPr>
          <w:lang w:val="en-US"/>
        </w:rPr>
        <w:t xml:space="preserve"> many</w:t>
      </w:r>
      <w:r>
        <w:rPr>
          <w:lang w:val="en-US"/>
        </w:rPr>
        <w:t xml:space="preserve"> Western</w:t>
      </w:r>
      <w:r w:rsidRPr="00946649">
        <w:rPr>
          <w:lang w:val="en-US"/>
        </w:rPr>
        <w:t xml:space="preserve"> European countries and former-USSR countries</w:t>
      </w:r>
      <w:r w:rsidRPr="00946649">
        <w:rPr>
          <w:rFonts w:ascii="Calibri" w:eastAsia="Calibri" w:hAnsi="Calibri" w:cs="Times New Roman"/>
          <w:lang w:val="en-US"/>
        </w:rPr>
        <w:t xml:space="preserve"> since 1961 </w:t>
      </w:r>
      <w:r w:rsidRPr="00946649">
        <w:rPr>
          <w:rFonts w:ascii="Calibri" w:eastAsia="Calibri" w:hAnsi="Calibri" w:cs="Calibri"/>
          <w:spacing w:val="-1"/>
          <w:lang w:val="en-US"/>
        </w:rPr>
        <w:t>(e</w:t>
      </w:r>
      <w:r w:rsidRPr="00946649">
        <w:rPr>
          <w:rFonts w:ascii="Calibri" w:eastAsia="Calibri" w:hAnsi="Calibri" w:cs="Calibri"/>
          <w:i/>
          <w:spacing w:val="-1"/>
          <w:lang w:val="en-US"/>
        </w:rPr>
        <w:t>stablished but incomplete</w:t>
      </w:r>
      <w:r w:rsidRPr="00946649">
        <w:rPr>
          <w:rFonts w:ascii="Calibri" w:eastAsia="Calibri" w:hAnsi="Calibri" w:cs="Calibri"/>
          <w:spacing w:val="-1"/>
          <w:lang w:val="en-US"/>
        </w:rPr>
        <w:t xml:space="preserve">) </w:t>
      </w:r>
      <w:r w:rsidRPr="00946649">
        <w:rPr>
          <w:rFonts w:ascii="Calibri" w:eastAsia="Calibri" w:hAnsi="Calibri" w:cs="Times New Roman"/>
          <w:lang w:val="en-US"/>
        </w:rPr>
        <w:t xml:space="preserve">(2.2.1.2). The loss </w:t>
      </w:r>
      <w:r w:rsidRPr="00946649">
        <w:rPr>
          <w:rFonts w:ascii="Calibri" w:eastAsia="Cambria" w:hAnsi="Calibri" w:cs="Cambria"/>
          <w:lang w:val="en-US"/>
        </w:rPr>
        <w:t xml:space="preserve">of </w:t>
      </w:r>
      <w:r w:rsidRPr="00946649">
        <w:rPr>
          <w:rFonts w:ascii="Calibri" w:eastAsia="Calibri" w:hAnsi="Calibri" w:cs="Times New Roman"/>
          <w:lang w:val="en-US"/>
        </w:rPr>
        <w:t xml:space="preserve">indigenous and local knowledge related to farming can affect food security by undermining intergenerational knowledge exchange within farming communities and contributing to the depopulation of rural areas </w:t>
      </w:r>
      <w:r w:rsidRPr="00946649">
        <w:rPr>
          <w:rFonts w:ascii="Calibri" w:eastAsia="Calibri" w:hAnsi="Calibri" w:cs="Calibri"/>
          <w:spacing w:val="-1"/>
          <w:lang w:val="en-US"/>
        </w:rPr>
        <w:t>(e</w:t>
      </w:r>
      <w:r w:rsidRPr="00946649">
        <w:rPr>
          <w:rFonts w:ascii="Calibri" w:eastAsia="Calibri" w:hAnsi="Calibri" w:cs="Calibri"/>
          <w:i/>
          <w:spacing w:val="-1"/>
          <w:lang w:val="en-US"/>
        </w:rPr>
        <w:t>stablished but incomplete</w:t>
      </w:r>
      <w:r w:rsidRPr="00946649">
        <w:rPr>
          <w:rFonts w:ascii="Calibri" w:eastAsia="Calibri" w:hAnsi="Calibri" w:cs="Calibri"/>
          <w:spacing w:val="-1"/>
          <w:lang w:val="en-US"/>
        </w:rPr>
        <w:t xml:space="preserve">) </w:t>
      </w:r>
      <w:r w:rsidRPr="00946649">
        <w:rPr>
          <w:rFonts w:ascii="Calibri" w:eastAsia="Calibri" w:hAnsi="Calibri" w:cs="Times New Roman"/>
          <w:lang w:val="en-US"/>
        </w:rPr>
        <w:t>(2.2.3.1.2, 2.2.3.2.1, 2.3.1.1).</w:t>
      </w:r>
    </w:p>
    <w:p w14:paraId="6B73EDE3" w14:textId="77777777" w:rsidR="001E43D4" w:rsidRPr="00946649" w:rsidRDefault="001E43D4" w:rsidP="001E43D4">
      <w:pPr>
        <w:pBdr>
          <w:top w:val="nil"/>
          <w:left w:val="nil"/>
          <w:bottom w:val="nil"/>
          <w:right w:val="nil"/>
          <w:between w:val="nil"/>
        </w:pBdr>
        <w:rPr>
          <w:rFonts w:ascii="Calibri" w:eastAsia="Calibri" w:hAnsi="Calibri" w:cs="Calibri"/>
          <w:b/>
          <w:color w:val="000000"/>
          <w:lang w:val="en-US" w:eastAsia="nl-NL"/>
        </w:rPr>
      </w:pPr>
      <w:r w:rsidRPr="00946649">
        <w:rPr>
          <w:rFonts w:ascii="Calibri" w:eastAsia="Calibri" w:hAnsi="Calibri" w:cs="Calibri"/>
          <w:b/>
          <w:color w:val="000000"/>
          <w:lang w:val="en-US" w:eastAsia="nl-NL"/>
        </w:rPr>
        <w:t>Nature contributes in a range of ways to safe drinking water that is currently ensured for 95% of the people in Europe and Central Asia, despite a 15% decrease in water availability per capita since 1990 (</w:t>
      </w:r>
      <w:r w:rsidRPr="00946649">
        <w:rPr>
          <w:rFonts w:ascii="Calibri" w:eastAsia="Calibri" w:hAnsi="Calibri" w:cs="Calibri"/>
          <w:b/>
          <w:i/>
          <w:color w:val="000000"/>
          <w:lang w:val="en-US" w:eastAsia="nl-NL"/>
        </w:rPr>
        <w:t>well established</w:t>
      </w:r>
      <w:r w:rsidRPr="00946649">
        <w:rPr>
          <w:rFonts w:ascii="Calibri" w:eastAsia="Calibri" w:hAnsi="Calibri" w:cs="Calibri"/>
          <w:b/>
          <w:color w:val="000000"/>
          <w:lang w:val="en-US" w:eastAsia="nl-NL"/>
        </w:rPr>
        <w:t xml:space="preserve">) (2.3.1.3). Access to clean water depends strongly on the regulation of both water quality and water quantity. These two regulating contributions have been impaired by pollution and </w:t>
      </w:r>
      <w:r w:rsidRPr="00946649">
        <w:rPr>
          <w:rFonts w:ascii="Calibri" w:eastAsia="Calibri" w:hAnsi="Calibri" w:cs="Calibri"/>
          <w:b/>
          <w:color w:val="000000"/>
          <w:lang w:val="en-US" w:eastAsia="nl-NL"/>
        </w:rPr>
        <w:lastRenderedPageBreak/>
        <w:t>overexploitation of freshwater bodies and the decrease in the areal extent of floodplains and wetlands (</w:t>
      </w:r>
      <w:r w:rsidRPr="00946649">
        <w:rPr>
          <w:rFonts w:ascii="Calibri" w:eastAsia="Calibri" w:hAnsi="Calibri" w:cs="Calibri"/>
          <w:b/>
          <w:i/>
          <w:color w:val="000000"/>
          <w:lang w:val="en-US" w:eastAsia="nl-NL"/>
        </w:rPr>
        <w:t>well established</w:t>
      </w:r>
      <w:r w:rsidRPr="00946649">
        <w:rPr>
          <w:rFonts w:ascii="Calibri" w:eastAsia="Calibri" w:hAnsi="Calibri" w:cs="Calibri"/>
          <w:b/>
          <w:color w:val="000000"/>
          <w:lang w:val="en-US" w:eastAsia="nl-NL"/>
        </w:rPr>
        <w:t>) (2.2.1.6, 2.2.1.7). However, the rate of decrease in water quality has lessened in the last decade in Western Europe, due to the implementation of the Water Framework Directive (</w:t>
      </w:r>
      <w:r w:rsidRPr="00946649">
        <w:rPr>
          <w:rFonts w:ascii="Calibri" w:eastAsia="Calibri" w:hAnsi="Calibri" w:cs="Calibri"/>
          <w:b/>
          <w:i/>
          <w:color w:val="000000"/>
          <w:lang w:val="en-US" w:eastAsia="nl-NL"/>
        </w:rPr>
        <w:t>established but incomplete</w:t>
      </w:r>
      <w:r w:rsidRPr="00946649">
        <w:rPr>
          <w:rFonts w:ascii="Calibri" w:eastAsia="Calibri" w:hAnsi="Calibri" w:cs="Calibri"/>
          <w:b/>
          <w:color w:val="000000"/>
          <w:lang w:val="en-US" w:eastAsia="nl-NL"/>
        </w:rPr>
        <w:t xml:space="preserve">) (2.3.1.3, 2.2.1.7). </w:t>
      </w:r>
      <w:r w:rsidRPr="00946649">
        <w:rPr>
          <w:rFonts w:ascii="Calibri" w:eastAsia="Calibri" w:hAnsi="Calibri" w:cs="Calibri"/>
          <w:color w:val="000000"/>
          <w:lang w:val="en-US" w:eastAsia="nl-NL"/>
        </w:rPr>
        <w:t>Access to drinking water is currently sufficient in Western and Central Europe (&gt;99% of people), while Eastern Europe (95%) and Central Asia (85%) have had lower, but increasing, access to drinking water since 1995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2.3.1.3). Water extraction as a percentage of renewable water resources decreased from 30 to 15% between 1993 and 2012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2.3.1.3). However, overall water availability per capita has decreased by 15% since 1990, while this decrease was 42% since 1960 in Western Europe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2.2.1.5). Water scarcity in most countries of the European Union has decreased slightly since the 1990s, but over-exploitation still threatens freshwater resources (</w:t>
      </w:r>
      <w:r w:rsidRPr="00946649">
        <w:rPr>
          <w:rFonts w:ascii="Calibri" w:eastAsia="Calibri" w:hAnsi="Calibri" w:cs="Calibri"/>
          <w:i/>
          <w:color w:val="000000"/>
          <w:lang w:val="en-US" w:eastAsia="nl-NL"/>
        </w:rPr>
        <w:t>established but incomplete</w:t>
      </w:r>
      <w:r w:rsidRPr="00946649">
        <w:rPr>
          <w:rFonts w:ascii="Calibri" w:eastAsia="Calibri" w:hAnsi="Calibri" w:cs="Calibri"/>
          <w:color w:val="000000"/>
          <w:lang w:val="en-US" w:eastAsia="nl-NL"/>
        </w:rPr>
        <w:t>) (2.3.1.3). The Mediterranean region is facing scarcity of water (</w:t>
      </w:r>
      <w:r w:rsidRPr="00946649">
        <w:rPr>
          <w:rFonts w:ascii="Calibri" w:eastAsia="Calibri" w:hAnsi="Calibri" w:cs="Calibri"/>
          <w:i/>
          <w:color w:val="000000"/>
          <w:lang w:val="en-US" w:eastAsia="nl-NL"/>
        </w:rPr>
        <w:t>established but incomplete</w:t>
      </w:r>
      <w:r w:rsidRPr="00946649">
        <w:rPr>
          <w:rFonts w:ascii="Calibri" w:eastAsia="Calibri" w:hAnsi="Calibri" w:cs="Calibri"/>
          <w:color w:val="000000"/>
          <w:lang w:val="en-US" w:eastAsia="nl-NL"/>
        </w:rPr>
        <w:t xml:space="preserve">) (2.3.1.3). </w:t>
      </w:r>
    </w:p>
    <w:p w14:paraId="597A15F3" w14:textId="77777777" w:rsidR="001E43D4" w:rsidRPr="00946649" w:rsidRDefault="001E43D4" w:rsidP="001E43D4">
      <w:pPr>
        <w:pBdr>
          <w:top w:val="nil"/>
          <w:left w:val="nil"/>
          <w:bottom w:val="nil"/>
          <w:right w:val="nil"/>
          <w:between w:val="nil"/>
        </w:pBdr>
        <w:rPr>
          <w:rFonts w:ascii="Calibri" w:eastAsia="Calibri" w:hAnsi="Calibri" w:cs="Calibri"/>
          <w:color w:val="000000"/>
          <w:lang w:val="en-US" w:eastAsia="nl-NL"/>
        </w:rPr>
      </w:pPr>
      <w:r w:rsidRPr="00946649">
        <w:rPr>
          <w:rFonts w:ascii="Calibri" w:eastAsia="Calibri" w:hAnsi="Calibri" w:cs="Calibri"/>
          <w:color w:val="000000"/>
          <w:lang w:val="en-US" w:eastAsia="nl-NL"/>
        </w:rPr>
        <w:t>Access to sufficient quantities of clean water also depends on water quality and water flow regulation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2.2.1.6, 2.2.1.7). Water quality regulation has decreased in the region since the 1950s</w:t>
      </w:r>
      <w:r>
        <w:rPr>
          <w:rFonts w:ascii="Calibri" w:eastAsia="Calibri" w:hAnsi="Calibri" w:cs="Calibri"/>
          <w:color w:val="000000"/>
          <w:lang w:val="en-US" w:eastAsia="nl-NL"/>
        </w:rPr>
        <w:t>,</w:t>
      </w:r>
      <w:r w:rsidRPr="00946649">
        <w:rPr>
          <w:rFonts w:ascii="Calibri" w:eastAsia="Calibri" w:hAnsi="Calibri" w:cs="Calibri"/>
          <w:color w:val="000000"/>
          <w:lang w:val="en-US" w:eastAsia="nl-NL"/>
        </w:rPr>
        <w:t xml:space="preserve"> due to the declining naturalness of freshwater ecosystems and areal extent of wetlands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2.2.1.7). Between 2009 and 2015, the coverage of water bodies in the European Union with a “good ecological status” decreased from 43% to 32% (2.2.1.7). However, water quality in Western Europe has improved during the last decade due to the implementation of the Nitrates and Water Framework Directives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2.2.1.7). In Central and Eastern Europe, water quality is decreasing (</w:t>
      </w:r>
      <w:r w:rsidRPr="00946649">
        <w:rPr>
          <w:rFonts w:ascii="Calibri" w:eastAsia="Calibri" w:hAnsi="Calibri" w:cs="Calibri"/>
          <w:i/>
          <w:color w:val="000000"/>
          <w:lang w:val="en-US" w:eastAsia="nl-NL"/>
        </w:rPr>
        <w:t>well established</w:t>
      </w:r>
      <w:r w:rsidRPr="00946649">
        <w:rPr>
          <w:rFonts w:ascii="Calibri" w:eastAsia="Calibri" w:hAnsi="Calibri" w:cs="Calibri"/>
          <w:color w:val="000000"/>
          <w:lang w:val="en-US" w:eastAsia="nl-NL"/>
        </w:rPr>
        <w:t>) due to increased water pollution and the conversion of natural ecosystems (2.2.1.7). Water flow regulation shows mixed, but generally decreasing trends for the region, particularly in Western and Central Europe between 2000 and 2011 (</w:t>
      </w:r>
      <w:r w:rsidRPr="00946649">
        <w:rPr>
          <w:rFonts w:ascii="Calibri" w:eastAsia="Calibri" w:hAnsi="Calibri" w:cs="Calibri"/>
          <w:i/>
          <w:color w:val="000000"/>
          <w:lang w:val="en-US" w:eastAsia="nl-NL"/>
        </w:rPr>
        <w:t>established but incomplete</w:t>
      </w:r>
      <w:r w:rsidRPr="00946649">
        <w:rPr>
          <w:rFonts w:ascii="Calibri" w:eastAsia="Calibri" w:hAnsi="Calibri" w:cs="Calibri"/>
          <w:color w:val="000000"/>
          <w:lang w:val="en-US" w:eastAsia="nl-NL"/>
        </w:rPr>
        <w:t xml:space="preserve">) (2.2.1.6). </w:t>
      </w:r>
    </w:p>
    <w:p w14:paraId="3BA8E81D" w14:textId="77777777" w:rsidR="001E43D4" w:rsidRPr="00946649" w:rsidRDefault="001E43D4" w:rsidP="001E43D4">
      <w:pPr>
        <w:rPr>
          <w:rFonts w:ascii="Calibri" w:eastAsia="Times New Roman" w:hAnsi="Calibri" w:cs="Arial"/>
          <w:b/>
          <w:color w:val="222222"/>
          <w:lang w:val="en-US" w:eastAsia="en-GB"/>
        </w:rPr>
      </w:pPr>
      <w:r w:rsidRPr="00946649">
        <w:rPr>
          <w:rFonts w:ascii="Calibri" w:eastAsia="Calibri" w:hAnsi="Calibri" w:cs="Times New Roman"/>
          <w:b/>
          <w:bCs/>
          <w:color w:val="222222"/>
          <w:shd w:val="clear" w:color="auto" w:fill="FFFFFF"/>
          <w:lang w:val="en-US"/>
        </w:rPr>
        <w:t xml:space="preserve">Some areas of </w:t>
      </w:r>
      <w:r w:rsidRPr="00946649">
        <w:rPr>
          <w:rFonts w:ascii="Calibri" w:eastAsia="Times New Roman" w:hAnsi="Calibri" w:cs="Arial"/>
          <w:b/>
          <w:color w:val="222222"/>
          <w:lang w:val="en-US" w:eastAsia="en-GB"/>
        </w:rPr>
        <w:t>research into linkages between nature and health have illustrated the value of biodiversity and most of nature’s contributions to people for human health (</w:t>
      </w:r>
      <w:r w:rsidRPr="00946649">
        <w:rPr>
          <w:rFonts w:ascii="Calibri" w:eastAsia="Times New Roman" w:hAnsi="Calibri" w:cs="Arial"/>
          <w:b/>
          <w:i/>
          <w:color w:val="222222"/>
          <w:lang w:val="en-US" w:eastAsia="en-GB"/>
        </w:rPr>
        <w:t>well established</w:t>
      </w:r>
      <w:r w:rsidRPr="00946649">
        <w:rPr>
          <w:rFonts w:ascii="Calibri" w:eastAsia="Times New Roman" w:hAnsi="Calibri" w:cs="Arial"/>
          <w:b/>
          <w:color w:val="222222"/>
          <w:lang w:val="en-US" w:eastAsia="en-GB"/>
        </w:rPr>
        <w:t xml:space="preserve">) </w:t>
      </w:r>
      <w:r w:rsidRPr="00946649">
        <w:rPr>
          <w:rFonts w:ascii="Calibri" w:eastAsia="Calibri" w:hAnsi="Calibri" w:cs="Calibri"/>
          <w:b/>
          <w:bCs/>
          <w:lang w:val="en-US"/>
        </w:rPr>
        <w:t>(2.3.2)</w:t>
      </w:r>
      <w:r w:rsidRPr="00946649">
        <w:rPr>
          <w:rFonts w:ascii="Calibri" w:eastAsia="Times New Roman" w:hAnsi="Calibri" w:cs="Arial"/>
          <w:b/>
          <w:color w:val="222222"/>
          <w:lang w:val="en-US" w:eastAsia="en-GB"/>
        </w:rPr>
        <w:t>. These linkages include the contribution of biodiversity and nature’s contributions to people to contemporary and traditional medicine, and to healthy nutrition through dietary diversity and support for food security (</w:t>
      </w:r>
      <w:r w:rsidRPr="00946649">
        <w:rPr>
          <w:rFonts w:ascii="Calibri" w:eastAsia="Times New Roman" w:hAnsi="Calibri" w:cs="Arial"/>
          <w:b/>
          <w:i/>
          <w:color w:val="222222"/>
          <w:lang w:val="en-US" w:eastAsia="en-GB"/>
        </w:rPr>
        <w:t>well established</w:t>
      </w:r>
      <w:r w:rsidRPr="00946649">
        <w:rPr>
          <w:rFonts w:ascii="Calibri" w:eastAsia="Times New Roman" w:hAnsi="Calibri" w:cs="Arial"/>
          <w:b/>
          <w:color w:val="222222"/>
          <w:lang w:val="en-US" w:eastAsia="en-GB"/>
        </w:rPr>
        <w:t xml:space="preserve">) </w:t>
      </w:r>
      <w:r w:rsidRPr="00946649">
        <w:rPr>
          <w:rFonts w:ascii="Calibri" w:eastAsia="Calibri" w:hAnsi="Calibri" w:cs="Calibri"/>
          <w:b/>
          <w:bCs/>
          <w:lang w:val="en-US"/>
        </w:rPr>
        <w:t>(2.2.2.4, 2.3.2, 2.3.2)</w:t>
      </w:r>
      <w:r w:rsidRPr="00946649">
        <w:rPr>
          <w:rFonts w:ascii="Calibri" w:eastAsia="Times New Roman" w:hAnsi="Calibri" w:cs="Arial"/>
          <w:b/>
          <w:color w:val="222222"/>
          <w:lang w:val="en-US" w:eastAsia="en-GB"/>
        </w:rPr>
        <w:t>. Dietary diversity, however, is not necessarily a good indicator of healthy nutrition: a relatively high diversity of unhealthy diets in Western Europe through increases in fat and protein supply can contribute to increases in obesity rates (</w:t>
      </w:r>
      <w:r w:rsidRPr="00946649">
        <w:rPr>
          <w:rFonts w:ascii="Calibri" w:eastAsia="Times New Roman" w:hAnsi="Calibri" w:cs="Arial"/>
          <w:b/>
          <w:i/>
          <w:color w:val="222222"/>
          <w:lang w:val="en-US" w:eastAsia="en-GB"/>
        </w:rPr>
        <w:t>well established</w:t>
      </w:r>
      <w:r w:rsidRPr="00946649">
        <w:rPr>
          <w:rFonts w:ascii="Calibri" w:eastAsia="Times New Roman" w:hAnsi="Calibri" w:cs="Arial"/>
          <w:b/>
          <w:color w:val="222222"/>
          <w:lang w:val="en-US" w:eastAsia="en-GB"/>
        </w:rPr>
        <w:t xml:space="preserve">) </w:t>
      </w:r>
      <w:r w:rsidRPr="00946649">
        <w:rPr>
          <w:rFonts w:ascii="Calibri" w:eastAsia="Calibri" w:hAnsi="Calibri" w:cs="Calibri"/>
          <w:b/>
          <w:bCs/>
          <w:lang w:val="en-US"/>
        </w:rPr>
        <w:t>(</w:t>
      </w:r>
      <w:r w:rsidRPr="00946649">
        <w:rPr>
          <w:rFonts w:ascii="Calibri" w:eastAsia="Times New Roman" w:hAnsi="Calibri" w:cs="Arial"/>
          <w:b/>
          <w:color w:val="222222"/>
          <w:lang w:val="en-US" w:eastAsia="en-GB"/>
        </w:rPr>
        <w:t>2.3.1.1</w:t>
      </w:r>
      <w:r w:rsidRPr="00946649">
        <w:rPr>
          <w:rFonts w:ascii="Calibri" w:eastAsia="Calibri" w:hAnsi="Calibri" w:cs="Calibri"/>
          <w:b/>
          <w:bCs/>
          <w:lang w:val="en-US"/>
        </w:rPr>
        <w:t>).</w:t>
      </w:r>
      <w:r w:rsidRPr="00946649">
        <w:rPr>
          <w:rFonts w:ascii="Calibri" w:eastAsia="Times New Roman" w:hAnsi="Calibri" w:cs="Arial"/>
          <w:b/>
          <w:color w:val="222222"/>
          <w:lang w:val="en-US" w:eastAsia="en-GB"/>
        </w:rPr>
        <w:t xml:space="preserve"> Other linkages between nature and health include the influence of biodiversity and nature’s contributions to people on infectious disease risk (</w:t>
      </w:r>
      <w:r w:rsidRPr="00946649">
        <w:rPr>
          <w:rFonts w:ascii="Calibri" w:eastAsia="Times New Roman" w:hAnsi="Calibri" w:cs="Arial"/>
          <w:b/>
          <w:i/>
          <w:color w:val="222222"/>
          <w:lang w:val="en-US" w:eastAsia="en-GB"/>
        </w:rPr>
        <w:t>unresolved</w:t>
      </w:r>
      <w:r w:rsidRPr="00946649">
        <w:rPr>
          <w:rFonts w:ascii="Calibri" w:eastAsia="Times New Roman" w:hAnsi="Calibri" w:cs="Arial"/>
          <w:b/>
          <w:color w:val="222222"/>
          <w:lang w:val="en-US" w:eastAsia="en-GB"/>
        </w:rPr>
        <w:t xml:space="preserve">) </w:t>
      </w:r>
      <w:r w:rsidRPr="00946649">
        <w:rPr>
          <w:rFonts w:ascii="Calibri" w:eastAsia="Calibri" w:hAnsi="Calibri" w:cs="Calibri"/>
          <w:b/>
          <w:bCs/>
          <w:lang w:val="en-US"/>
        </w:rPr>
        <w:t>(2.3.2.2)</w:t>
      </w:r>
      <w:r w:rsidRPr="00946649">
        <w:rPr>
          <w:rFonts w:ascii="Calibri" w:eastAsia="Times New Roman" w:hAnsi="Calibri" w:cs="Arial"/>
          <w:b/>
          <w:color w:val="222222"/>
          <w:lang w:val="en-US" w:eastAsia="en-GB"/>
        </w:rPr>
        <w:t>, and the value of green spaces in promoting mental health and physical fitness (</w:t>
      </w:r>
      <w:r w:rsidRPr="00946649">
        <w:rPr>
          <w:rFonts w:ascii="Calibri" w:eastAsia="Times New Roman" w:hAnsi="Calibri" w:cs="Arial"/>
          <w:b/>
          <w:i/>
          <w:color w:val="222222"/>
          <w:lang w:val="en-US" w:eastAsia="en-GB"/>
        </w:rPr>
        <w:t>established but incomplete</w:t>
      </w:r>
      <w:r w:rsidRPr="00946649">
        <w:rPr>
          <w:rFonts w:ascii="Calibri" w:eastAsia="Times New Roman" w:hAnsi="Calibri" w:cs="Arial"/>
          <w:b/>
          <w:color w:val="222222"/>
          <w:lang w:val="en-US" w:eastAsia="en-GB"/>
        </w:rPr>
        <w:t xml:space="preserve">) </w:t>
      </w:r>
      <w:r w:rsidRPr="00946649">
        <w:rPr>
          <w:rFonts w:ascii="Calibri" w:eastAsia="Calibri" w:hAnsi="Calibri" w:cs="Calibri"/>
          <w:b/>
          <w:bCs/>
          <w:lang w:val="en-US"/>
        </w:rPr>
        <w:t>(2.3.2.1)</w:t>
      </w:r>
      <w:r w:rsidRPr="00946649">
        <w:rPr>
          <w:rFonts w:ascii="Calibri" w:eastAsia="Times New Roman" w:hAnsi="Calibri" w:cs="Arial"/>
          <w:b/>
          <w:color w:val="222222"/>
          <w:lang w:val="en-US" w:eastAsia="en-GB"/>
        </w:rPr>
        <w:t xml:space="preserve">. </w:t>
      </w:r>
      <w:r w:rsidRPr="00946649">
        <w:rPr>
          <w:rFonts w:ascii="Calibri" w:eastAsia="Times New Roman" w:hAnsi="Calibri" w:cs="Arial"/>
          <w:color w:val="222222"/>
          <w:lang w:val="en-US" w:eastAsia="en-GB"/>
        </w:rPr>
        <w:t xml:space="preserve">There has been a decline in indigenous and local medical knowledge across </w:t>
      </w:r>
      <w:r w:rsidRPr="00946649">
        <w:rPr>
          <w:rFonts w:ascii="Calibri" w:eastAsia="Calibri" w:hAnsi="Calibri" w:cs="Times New Roman"/>
          <w:lang w:val="en-US"/>
        </w:rPr>
        <w:t xml:space="preserve">Europe and Central Asia </w:t>
      </w:r>
      <w:r w:rsidRPr="00946649">
        <w:rPr>
          <w:rFonts w:ascii="Calibri" w:eastAsia="Calibri" w:hAnsi="Calibri" w:cs="Calibri"/>
          <w:bCs/>
          <w:lang w:val="en-US"/>
        </w:rPr>
        <w:t>(</w:t>
      </w:r>
      <w:r w:rsidRPr="00946649">
        <w:rPr>
          <w:rFonts w:ascii="Calibri" w:eastAsia="Calibri" w:hAnsi="Calibri" w:cs="Calibri"/>
          <w:bCs/>
          <w:i/>
          <w:lang w:val="en-US"/>
        </w:rPr>
        <w:t>well established</w:t>
      </w:r>
      <w:r w:rsidRPr="00946649">
        <w:rPr>
          <w:rFonts w:ascii="Calibri" w:eastAsia="Calibri" w:hAnsi="Calibri" w:cs="Calibri"/>
          <w:bCs/>
          <w:lang w:val="en-US"/>
        </w:rPr>
        <w:t xml:space="preserve">) </w:t>
      </w:r>
      <w:r w:rsidRPr="00946649">
        <w:rPr>
          <w:rFonts w:ascii="Calibri" w:eastAsia="Calibri" w:hAnsi="Calibri" w:cs="Times New Roman"/>
          <w:lang w:val="en-US"/>
        </w:rPr>
        <w:t>(2.2.2.4), but medicinal plants have been increasingly used in complementary and alternative medicine</w:t>
      </w:r>
      <w:r w:rsidRPr="00946649">
        <w:rPr>
          <w:rFonts w:ascii="Calibri" w:eastAsia="Calibri" w:hAnsi="Calibri" w:cs="Calibri"/>
          <w:lang w:val="en-US"/>
        </w:rPr>
        <w:t xml:space="preserve"> outside of local and indigenous communities in recent decades </w:t>
      </w:r>
      <w:r w:rsidRPr="00946649">
        <w:rPr>
          <w:rFonts w:ascii="Calibri" w:eastAsia="Calibri" w:hAnsi="Calibri" w:cs="Calibri"/>
          <w:bCs/>
          <w:lang w:val="en-US"/>
        </w:rPr>
        <w:t>(</w:t>
      </w:r>
      <w:r w:rsidRPr="00946649">
        <w:rPr>
          <w:rFonts w:ascii="Calibri" w:eastAsia="Calibri" w:hAnsi="Calibri" w:cs="Calibri"/>
          <w:bCs/>
          <w:i/>
          <w:lang w:val="en-US"/>
        </w:rPr>
        <w:t>established but incomplete</w:t>
      </w:r>
      <w:r w:rsidRPr="00946649">
        <w:rPr>
          <w:rFonts w:ascii="Calibri" w:eastAsia="Calibri" w:hAnsi="Calibri" w:cs="Calibri"/>
          <w:bCs/>
          <w:lang w:val="en-US"/>
        </w:rPr>
        <w:t>)</w:t>
      </w:r>
      <w:r w:rsidRPr="00946649">
        <w:rPr>
          <w:rFonts w:ascii="Calibri" w:eastAsia="Calibri" w:hAnsi="Calibri" w:cs="Calibri"/>
          <w:lang w:val="en-US"/>
        </w:rPr>
        <w:t xml:space="preserve">. </w:t>
      </w:r>
      <w:r w:rsidRPr="00946649">
        <w:rPr>
          <w:rFonts w:ascii="Calibri" w:eastAsia="Calibri" w:hAnsi="Calibri" w:cs="Times New Roman"/>
          <w:lang w:val="en-US"/>
        </w:rPr>
        <w:t xml:space="preserve">Unsustainable patterns of exploitation threaten the survival of some medicinal plants </w:t>
      </w:r>
      <w:r w:rsidRPr="00946649">
        <w:rPr>
          <w:rFonts w:ascii="Calibri" w:eastAsia="Calibri" w:hAnsi="Calibri" w:cs="Calibri"/>
          <w:bCs/>
          <w:lang w:val="en-US"/>
        </w:rPr>
        <w:t>(</w:t>
      </w:r>
      <w:r w:rsidRPr="00946649">
        <w:rPr>
          <w:rFonts w:ascii="Calibri" w:eastAsia="Calibri" w:hAnsi="Calibri" w:cs="Calibri"/>
          <w:bCs/>
          <w:i/>
          <w:lang w:val="en-US"/>
        </w:rPr>
        <w:t>established but incomplete</w:t>
      </w:r>
      <w:r w:rsidRPr="00946649">
        <w:rPr>
          <w:rFonts w:ascii="Calibri" w:eastAsia="Calibri" w:hAnsi="Calibri" w:cs="Calibri"/>
          <w:bCs/>
          <w:lang w:val="en-US"/>
        </w:rPr>
        <w:t>)</w:t>
      </w:r>
      <w:r w:rsidRPr="00946649">
        <w:rPr>
          <w:rFonts w:ascii="Calibri" w:eastAsia="Calibri" w:hAnsi="Calibri" w:cs="Calibri"/>
          <w:lang w:val="en-US"/>
        </w:rPr>
        <w:t xml:space="preserve"> </w:t>
      </w:r>
      <w:r w:rsidRPr="00946649">
        <w:rPr>
          <w:rFonts w:ascii="Calibri" w:eastAsia="Calibri" w:hAnsi="Calibri" w:cs="Times New Roman"/>
          <w:lang w:val="en-US"/>
        </w:rPr>
        <w:t>(2.2.2.4).</w:t>
      </w:r>
    </w:p>
    <w:p w14:paraId="59DD7C65" w14:textId="1456C1D4" w:rsidR="001E43D4" w:rsidRPr="00946649" w:rsidRDefault="001E43D4" w:rsidP="001E43D4">
      <w:pPr>
        <w:rPr>
          <w:rFonts w:ascii="Calibri" w:eastAsia="Times New Roman" w:hAnsi="Calibri" w:cs="Arial"/>
          <w:b/>
          <w:color w:val="222222"/>
          <w:lang w:val="en-US" w:eastAsia="en-GB"/>
        </w:rPr>
      </w:pPr>
      <w:r w:rsidRPr="00946649">
        <w:rPr>
          <w:rFonts w:ascii="Calibri" w:eastAsia="Cambria" w:hAnsi="Calibri" w:cs="Calibri"/>
          <w:lang w:val="en-US"/>
        </w:rPr>
        <w:t xml:space="preserve">Urban dwellers across Europe and Central Asia value green spaces for </w:t>
      </w:r>
      <w:r w:rsidRPr="00946649">
        <w:rPr>
          <w:rFonts w:ascii="Calibri" w:eastAsia="Calibri" w:hAnsi="Calibri" w:cs="Calibri"/>
          <w:lang w:val="en-US"/>
        </w:rPr>
        <w:t>health, psychological well</w:t>
      </w:r>
      <w:r w:rsidR="005F5A69">
        <w:rPr>
          <w:rFonts w:ascii="Calibri" w:eastAsia="Calibri" w:hAnsi="Calibri" w:cs="Calibri"/>
          <w:lang w:val="en-US"/>
        </w:rPr>
        <w:t>-</w:t>
      </w:r>
      <w:r w:rsidRPr="00946649">
        <w:rPr>
          <w:rFonts w:ascii="Calibri" w:eastAsia="Calibri" w:hAnsi="Calibri" w:cs="Calibri"/>
          <w:lang w:val="en-US"/>
        </w:rPr>
        <w:t xml:space="preserve">being and emotional attachment </w:t>
      </w:r>
      <w:r w:rsidRPr="00946649">
        <w:rPr>
          <w:rFonts w:ascii="Calibri" w:eastAsia="Calibri" w:hAnsi="Calibri" w:cs="Calibri"/>
          <w:bCs/>
          <w:lang w:val="en-US"/>
        </w:rPr>
        <w:t>(</w:t>
      </w:r>
      <w:r w:rsidRPr="00946649">
        <w:rPr>
          <w:rFonts w:ascii="Calibri" w:eastAsia="Calibri" w:hAnsi="Calibri" w:cs="Calibri"/>
          <w:bCs/>
          <w:i/>
          <w:lang w:val="en-US"/>
        </w:rPr>
        <w:t>well established</w:t>
      </w:r>
      <w:r w:rsidRPr="00946649">
        <w:rPr>
          <w:rFonts w:ascii="Calibri" w:eastAsia="Calibri" w:hAnsi="Calibri" w:cs="Calibri"/>
          <w:bCs/>
          <w:lang w:val="en-US"/>
        </w:rPr>
        <w:t>)</w:t>
      </w:r>
      <w:r w:rsidRPr="00946649">
        <w:rPr>
          <w:rFonts w:ascii="Calibri" w:eastAsia="Calibri" w:hAnsi="Calibri" w:cs="Calibri"/>
          <w:lang w:val="en-US"/>
        </w:rPr>
        <w:t xml:space="preserve"> (</w:t>
      </w:r>
      <w:r w:rsidRPr="00946649">
        <w:rPr>
          <w:rFonts w:ascii="Calibri" w:eastAsia="Calibri" w:hAnsi="Calibri" w:cs="Calibri"/>
          <w:bCs/>
          <w:lang w:val="en-US"/>
        </w:rPr>
        <w:t xml:space="preserve">2.2.3.2). </w:t>
      </w:r>
      <w:r w:rsidRPr="00946649">
        <w:rPr>
          <w:rFonts w:ascii="Calibri" w:eastAsia="Times New Roman" w:hAnsi="Calibri" w:cs="Arial"/>
          <w:color w:val="222222"/>
          <w:lang w:val="en-US" w:eastAsia="en-GB"/>
        </w:rPr>
        <w:t>Increased urbanization poses significant challenges for human health – including a rise in non-communicable diseases associated with modern lifestyles, such as obesity, cardiovascular diseases, depression and anxiety disorders, and diabetes (</w:t>
      </w:r>
      <w:r w:rsidRPr="00946649">
        <w:rPr>
          <w:rFonts w:ascii="Calibri" w:eastAsia="Calibri" w:hAnsi="Calibri" w:cs="Calibri"/>
          <w:bCs/>
          <w:lang w:val="en-US"/>
        </w:rPr>
        <w:t>2.3.2)</w:t>
      </w:r>
      <w:r w:rsidRPr="00946649">
        <w:rPr>
          <w:rFonts w:ascii="Calibri" w:eastAsia="Times New Roman" w:hAnsi="Calibri" w:cs="Arial"/>
          <w:color w:val="222222"/>
          <w:lang w:val="en-US" w:eastAsia="en-GB"/>
        </w:rPr>
        <w:t xml:space="preserve">. Efforts to increase access of urban dwellers to green space and open countryside may help address some of these health issues through beneficial </w:t>
      </w:r>
      <w:r w:rsidRPr="00946649">
        <w:rPr>
          <w:rFonts w:ascii="Calibri" w:eastAsia="Calibri" w:hAnsi="Calibri" w:cs="Times New Roman"/>
          <w:lang w:val="en-US"/>
        </w:rPr>
        <w:t>physical and psychological experiences (</w:t>
      </w:r>
      <w:r w:rsidRPr="00946649">
        <w:rPr>
          <w:rFonts w:ascii="Calibri" w:eastAsia="Calibri" w:hAnsi="Calibri" w:cs="Calibri"/>
          <w:bCs/>
          <w:i/>
          <w:lang w:val="en-US"/>
        </w:rPr>
        <w:t>established but incomplete</w:t>
      </w:r>
      <w:r w:rsidRPr="001D4A23">
        <w:rPr>
          <w:rFonts w:ascii="Calibri" w:eastAsia="Calibri" w:hAnsi="Calibri" w:cs="Times New Roman"/>
          <w:iCs/>
          <w:lang w:val="en-US"/>
        </w:rPr>
        <w:t>)</w:t>
      </w:r>
      <w:r w:rsidRPr="00946649">
        <w:rPr>
          <w:rFonts w:ascii="Calibri" w:eastAsia="Times New Roman" w:hAnsi="Calibri" w:cs="Arial"/>
          <w:color w:val="222222"/>
          <w:lang w:val="en-US" w:eastAsia="en-GB"/>
        </w:rPr>
        <w:t xml:space="preserve">, though more research is needed into differentials between communities </w:t>
      </w:r>
      <w:r w:rsidRPr="00946649">
        <w:rPr>
          <w:rFonts w:ascii="Calibri" w:eastAsia="Times New Roman" w:hAnsi="Calibri" w:cs="Arial"/>
          <w:color w:val="222222"/>
          <w:lang w:val="en-US" w:eastAsia="en-GB"/>
        </w:rPr>
        <w:lastRenderedPageBreak/>
        <w:t xml:space="preserve">and social groups in terms of access to greenspace and the health benefits obtained from them </w:t>
      </w:r>
      <w:r w:rsidRPr="00946649">
        <w:rPr>
          <w:rFonts w:ascii="Calibri" w:eastAsia="Calibri" w:hAnsi="Calibri" w:cs="Calibri"/>
          <w:bCs/>
          <w:lang w:val="en-US"/>
        </w:rPr>
        <w:t>(</w:t>
      </w:r>
      <w:r w:rsidRPr="00946649">
        <w:rPr>
          <w:rFonts w:ascii="Calibri" w:eastAsia="Calibri" w:hAnsi="Calibri" w:cs="Calibri"/>
          <w:bCs/>
          <w:i/>
          <w:lang w:val="en-US"/>
        </w:rPr>
        <w:t>unresolved</w:t>
      </w:r>
      <w:r w:rsidRPr="00946649">
        <w:rPr>
          <w:rFonts w:ascii="Calibri" w:eastAsia="Calibri" w:hAnsi="Calibri" w:cs="Calibri"/>
          <w:bCs/>
          <w:lang w:val="en-US"/>
        </w:rPr>
        <w:t>)</w:t>
      </w:r>
      <w:r w:rsidRPr="00946649">
        <w:rPr>
          <w:rFonts w:ascii="Calibri" w:eastAsia="Calibri" w:hAnsi="Calibri" w:cs="Calibri"/>
          <w:lang w:val="en-US"/>
        </w:rPr>
        <w:t xml:space="preserve"> </w:t>
      </w:r>
      <w:r w:rsidRPr="00946649">
        <w:rPr>
          <w:rFonts w:ascii="Calibri" w:eastAsia="Calibri" w:hAnsi="Calibri" w:cs="Calibri"/>
          <w:bCs/>
          <w:lang w:val="en-US"/>
        </w:rPr>
        <w:t>(2.3.2)</w:t>
      </w:r>
      <w:r w:rsidRPr="00946649">
        <w:rPr>
          <w:rFonts w:ascii="Calibri" w:eastAsia="Times New Roman" w:hAnsi="Calibri" w:cs="Arial"/>
          <w:color w:val="222222"/>
          <w:lang w:val="en-US" w:eastAsia="en-GB"/>
        </w:rPr>
        <w:t>.</w:t>
      </w:r>
    </w:p>
    <w:p w14:paraId="20FA230F" w14:textId="51C31C27" w:rsidR="001E43D4" w:rsidRPr="00946649" w:rsidRDefault="001E43D4" w:rsidP="001E43D4">
      <w:pPr>
        <w:rPr>
          <w:rFonts w:ascii="Calibri" w:eastAsia="Calibri" w:hAnsi="Calibri" w:cs="Times New Roman"/>
          <w:b/>
          <w:lang w:val="en-US"/>
        </w:rPr>
      </w:pPr>
      <w:r w:rsidRPr="00946649">
        <w:rPr>
          <w:rFonts w:ascii="Calibri" w:eastAsia="Calibri" w:hAnsi="Calibri" w:cs="Times New Roman"/>
          <w:b/>
          <w:lang w:val="en-US"/>
        </w:rPr>
        <w:t>The value of nature’s contributions to cultural heritage, identity and stewardship is indicated through people’s engagement with nature for leisure and tourism, spiritual and aesthetic experiences, gathering of wild food, learning, developing indigenous and local knowledge and also by the desire of people, social groups and governments to protect and conserve areas and iconic species even when they do not use them (</w:t>
      </w:r>
      <w:r w:rsidRPr="00946649">
        <w:rPr>
          <w:rFonts w:ascii="Calibri" w:eastAsia="Calibri" w:hAnsi="Calibri" w:cs="Times New Roman"/>
          <w:b/>
          <w:i/>
          <w:lang w:val="en-US"/>
        </w:rPr>
        <w:t>well established</w:t>
      </w:r>
      <w:r w:rsidRPr="00946649">
        <w:rPr>
          <w:rFonts w:ascii="Calibri" w:eastAsia="Calibri" w:hAnsi="Calibri" w:cs="Times New Roman"/>
          <w:b/>
          <w:lang w:val="en-US"/>
        </w:rPr>
        <w:t xml:space="preserve">) </w:t>
      </w:r>
      <w:r w:rsidRPr="00946649">
        <w:rPr>
          <w:rFonts w:ascii="Calibri" w:eastAsia="Calibri" w:hAnsi="Calibri" w:cs="Calibri"/>
          <w:b/>
          <w:bCs/>
          <w:lang w:val="en-US"/>
        </w:rPr>
        <w:t>(2.2.3)</w:t>
      </w:r>
      <w:r w:rsidRPr="00946649">
        <w:rPr>
          <w:rFonts w:ascii="Calibri" w:eastAsia="Calibri" w:hAnsi="Calibri" w:cs="Times New Roman"/>
          <w:b/>
          <w:lang w:val="en-US"/>
        </w:rPr>
        <w:t xml:space="preserve">. There has been a loss in knowledge of ecosystems and species linked to a marked general decline in indigenous and local knowledge and linguistic diversity </w:t>
      </w:r>
      <w:r w:rsidRPr="00946649">
        <w:rPr>
          <w:rFonts w:ascii="Calibri" w:eastAsia="Calibri" w:hAnsi="Calibri" w:cs="Calibri"/>
          <w:b/>
          <w:lang w:val="en-US"/>
        </w:rPr>
        <w:t>(</w:t>
      </w:r>
      <w:r w:rsidRPr="00946649">
        <w:rPr>
          <w:rFonts w:ascii="Calibri" w:eastAsia="Calibri" w:hAnsi="Calibri" w:cs="Calibri"/>
          <w:b/>
          <w:i/>
          <w:lang w:val="en-US"/>
        </w:rPr>
        <w:t>well established</w:t>
      </w:r>
      <w:r w:rsidRPr="00946649">
        <w:rPr>
          <w:rFonts w:ascii="Calibri" w:eastAsia="Calibri" w:hAnsi="Calibri" w:cs="Calibri"/>
          <w:b/>
          <w:lang w:val="en-US"/>
        </w:rPr>
        <w:t>)</w:t>
      </w:r>
      <w:r w:rsidRPr="00946649">
        <w:rPr>
          <w:rFonts w:ascii="Calibri" w:eastAsia="Calibri" w:hAnsi="Calibri" w:cs="Times New Roman"/>
          <w:b/>
          <w:lang w:val="en-US"/>
        </w:rPr>
        <w:t xml:space="preserve"> </w:t>
      </w:r>
      <w:r w:rsidRPr="00946649">
        <w:rPr>
          <w:rFonts w:ascii="Calibri" w:eastAsia="Calibri" w:hAnsi="Calibri" w:cs="Calibri"/>
          <w:b/>
          <w:bCs/>
          <w:lang w:val="en-US"/>
        </w:rPr>
        <w:t xml:space="preserve">(2.2.3.1.2). </w:t>
      </w:r>
      <w:r w:rsidRPr="00946649">
        <w:rPr>
          <w:rFonts w:ascii="Calibri" w:eastAsia="Calibri" w:hAnsi="Calibri" w:cs="Times New Roman"/>
          <w:lang w:val="en-US"/>
        </w:rPr>
        <w:t>Protected areas, as indicators of valued and iconic places, have grown in number and extent so that globally the proportion of the Earth’s surface protected has risen from 8% in 1990 to 14.7% in 2016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w:t>
      </w:r>
      <w:r w:rsidRPr="00946649">
        <w:rPr>
          <w:rFonts w:ascii="Calibri" w:eastAsia="Calibri" w:hAnsi="Calibri" w:cs="Calibri"/>
          <w:bCs/>
          <w:lang w:val="en-US"/>
        </w:rPr>
        <w:t>(2.2.3.2)</w:t>
      </w:r>
      <w:r w:rsidRPr="00946649">
        <w:rPr>
          <w:rFonts w:ascii="Calibri" w:eastAsia="Calibri" w:hAnsi="Calibri" w:cs="Times New Roman"/>
          <w:lang w:val="en-US"/>
        </w:rPr>
        <w:t xml:space="preserve">. The designation of protected areas, however, is geographically uneven in Europe and Central Asia with relatively few areas in Central Asia </w:t>
      </w:r>
      <w:r w:rsidRPr="00946649">
        <w:rPr>
          <w:rFonts w:ascii="Calibri" w:eastAsia="Calibri" w:hAnsi="Calibri" w:cs="Calibri"/>
          <w:bCs/>
          <w:lang w:val="en-US"/>
        </w:rPr>
        <w:t>(2.2.3.3, 2.3.4)</w:t>
      </w:r>
      <w:r w:rsidRPr="00946649">
        <w:rPr>
          <w:rFonts w:ascii="Calibri" w:eastAsia="Calibri" w:hAnsi="Calibri" w:cs="Times New Roman"/>
          <w:lang w:val="en-US"/>
        </w:rPr>
        <w:t xml:space="preserve"> (</w:t>
      </w:r>
      <w:r w:rsidRPr="00946649">
        <w:rPr>
          <w:rFonts w:ascii="Calibri" w:eastAsia="Calibri" w:hAnsi="Calibri" w:cs="Times New Roman"/>
          <w:i/>
          <w:lang w:val="en-US"/>
        </w:rPr>
        <w:t>well established</w:t>
      </w:r>
      <w:r w:rsidRPr="00946649">
        <w:rPr>
          <w:rFonts w:ascii="Calibri" w:eastAsia="Calibri" w:hAnsi="Calibri" w:cs="Times New Roman"/>
          <w:lang w:val="en-US"/>
        </w:rPr>
        <w:t xml:space="preserve">). Protected areas and other green spaces have increasingly been used since 1950 for tourism, leisure, formal and informal learning with outdoor learning often providing additional value for skill and knowledge development for teachers and learners </w:t>
      </w:r>
      <w:r w:rsidRPr="00946649">
        <w:rPr>
          <w:rFonts w:ascii="Calibri" w:eastAsia="Calibri" w:hAnsi="Calibri" w:cs="Calibri"/>
          <w:lang w:val="en-US"/>
        </w:rPr>
        <w:t>(</w:t>
      </w:r>
      <w:r w:rsidRPr="00946649">
        <w:rPr>
          <w:rFonts w:ascii="Calibri" w:eastAsia="Calibri" w:hAnsi="Calibri" w:cs="Calibri"/>
          <w:i/>
          <w:lang w:val="en-US"/>
        </w:rPr>
        <w:t>well established</w:t>
      </w:r>
      <w:r w:rsidRPr="00946649">
        <w:rPr>
          <w:rFonts w:ascii="Calibri" w:eastAsia="Calibri" w:hAnsi="Calibri" w:cs="Calibri"/>
          <w:lang w:val="en-US"/>
        </w:rPr>
        <w:t>) (2.2.3.1, 2.3.3)</w:t>
      </w:r>
      <w:r w:rsidRPr="00946649">
        <w:rPr>
          <w:rFonts w:ascii="Calibri" w:eastAsia="Calibri" w:hAnsi="Calibri" w:cs="Times New Roman"/>
          <w:lang w:val="en-US"/>
        </w:rPr>
        <w:t xml:space="preserve">. </w:t>
      </w:r>
      <w:r w:rsidRPr="00946649">
        <w:rPr>
          <w:rFonts w:ascii="Calibri" w:eastAsia="Calibri" w:hAnsi="Calibri" w:cs="Calibri"/>
          <w:lang w:val="en-US"/>
        </w:rPr>
        <w:t>In some countries interactions between material and non-material contributions to cultural practices enhance identity, such as berry and mushroom picking (</w:t>
      </w:r>
      <w:r w:rsidRPr="00946649">
        <w:rPr>
          <w:rFonts w:ascii="Calibri" w:eastAsia="Calibri" w:hAnsi="Calibri" w:cs="Calibri"/>
          <w:i/>
          <w:lang w:val="en-US"/>
        </w:rPr>
        <w:t>well established</w:t>
      </w:r>
      <w:r w:rsidRPr="00946649">
        <w:rPr>
          <w:rFonts w:ascii="Calibri" w:eastAsia="Calibri" w:hAnsi="Calibri" w:cs="Calibri"/>
          <w:lang w:val="en-US"/>
        </w:rPr>
        <w:t>) (2.3.3). Shepherds attach considerable identity value to guard dogs, especially to breeds associated with particular geographical areas (</w:t>
      </w:r>
      <w:r w:rsidRPr="00946649">
        <w:rPr>
          <w:rFonts w:ascii="Calibri" w:eastAsia="Calibri" w:hAnsi="Calibri" w:cs="Calibri"/>
          <w:i/>
          <w:lang w:val="en-US"/>
        </w:rPr>
        <w:t>well established</w:t>
      </w:r>
      <w:r w:rsidRPr="00946649">
        <w:rPr>
          <w:rFonts w:ascii="Calibri" w:eastAsia="Calibri" w:hAnsi="Calibri" w:cs="Calibri"/>
          <w:lang w:val="en-US"/>
        </w:rPr>
        <w:t xml:space="preserve">) (2.2.2.3.4). </w:t>
      </w:r>
      <w:r>
        <w:rPr>
          <w:rFonts w:ascii="Calibri" w:eastAsia="Calibri" w:hAnsi="Calibri" w:cs="Calibri"/>
          <w:lang w:val="en-US"/>
        </w:rPr>
        <w:t>The belief systems of many peoples</w:t>
      </w:r>
      <w:r w:rsidRPr="00946649">
        <w:rPr>
          <w:rFonts w:ascii="Calibri" w:eastAsia="Cambria" w:hAnsi="Calibri" w:cs="Cambria"/>
          <w:lang w:val="en-US"/>
        </w:rPr>
        <w:t xml:space="preserve"> are strongly influenced by spiritual and religious interactions and ecosystems are viewed as alive in many </w:t>
      </w:r>
      <w:r w:rsidRPr="00946649">
        <w:rPr>
          <w:rFonts w:ascii="Calibri" w:eastAsia="Calibri" w:hAnsi="Calibri" w:cs="Times New Roman"/>
          <w:lang w:val="en-US"/>
        </w:rPr>
        <w:t>indigenous</w:t>
      </w:r>
      <w:r w:rsidRPr="00946649" w:rsidDel="00516E58">
        <w:rPr>
          <w:rFonts w:ascii="Calibri" w:eastAsia="Cambria" w:hAnsi="Calibri" w:cs="Cambria"/>
          <w:lang w:val="en-US"/>
        </w:rPr>
        <w:t xml:space="preserve"> </w:t>
      </w:r>
      <w:r w:rsidRPr="00946649">
        <w:rPr>
          <w:rFonts w:ascii="Calibri" w:eastAsia="Cambria" w:hAnsi="Calibri" w:cs="Cambria"/>
          <w:lang w:val="en-US"/>
        </w:rPr>
        <w:t xml:space="preserve">and local knowledge systems in </w:t>
      </w:r>
      <w:r w:rsidRPr="00946649">
        <w:rPr>
          <w:rFonts w:ascii="Calibri" w:eastAsia="Cambria" w:hAnsi="Calibri" w:cs="Calibri"/>
          <w:lang w:val="en-US"/>
        </w:rPr>
        <w:t xml:space="preserve">Europe and Central Asia </w:t>
      </w:r>
      <w:r w:rsidRPr="00946649">
        <w:rPr>
          <w:rFonts w:ascii="Calibri" w:eastAsia="Calibri" w:hAnsi="Calibri" w:cs="Calibri"/>
          <w:lang w:val="en-US"/>
        </w:rPr>
        <w:t>(</w:t>
      </w:r>
      <w:r w:rsidRPr="00946649">
        <w:rPr>
          <w:rFonts w:ascii="Calibri" w:eastAsia="Calibri" w:hAnsi="Calibri" w:cs="Calibri"/>
          <w:i/>
          <w:lang w:val="en-US"/>
        </w:rPr>
        <w:t>well established</w:t>
      </w:r>
      <w:r w:rsidRPr="00946649">
        <w:rPr>
          <w:rFonts w:ascii="Calibri" w:eastAsia="Calibri" w:hAnsi="Calibri" w:cs="Calibri"/>
          <w:lang w:val="en-US"/>
        </w:rPr>
        <w:t>) (2.3.3).</w:t>
      </w:r>
      <w:r w:rsidRPr="00946649">
        <w:rPr>
          <w:rFonts w:ascii="Calibri" w:eastAsia="Calibri" w:hAnsi="Calibri" w:cs="Times New Roman"/>
          <w:b/>
          <w:lang w:val="en-US"/>
        </w:rPr>
        <w:t xml:space="preserve"> </w:t>
      </w:r>
      <w:r w:rsidRPr="00946649">
        <w:rPr>
          <w:rFonts w:ascii="Calibri" w:eastAsia="Calibri" w:hAnsi="Calibri" w:cs="Times New Roman"/>
          <w:lang w:val="en-US"/>
        </w:rPr>
        <w:t xml:space="preserve">The decline in linguistic diversity weakens indigenous peoples’ stewardship, heritage and identity especially among young members of these communities as it results in a loss of knowledge of ecosystems and species </w:t>
      </w:r>
      <w:r w:rsidRPr="00946649">
        <w:rPr>
          <w:rFonts w:ascii="Calibri" w:eastAsia="Calibri" w:hAnsi="Calibri" w:cs="Calibri"/>
          <w:lang w:val="en-US"/>
        </w:rPr>
        <w:t>(</w:t>
      </w:r>
      <w:r w:rsidRPr="00946649">
        <w:rPr>
          <w:rFonts w:ascii="Calibri" w:eastAsia="Calibri" w:hAnsi="Calibri" w:cs="Calibri"/>
          <w:i/>
          <w:lang w:val="en-US"/>
        </w:rPr>
        <w:t>well established</w:t>
      </w:r>
      <w:r w:rsidRPr="00946649">
        <w:rPr>
          <w:rFonts w:ascii="Calibri" w:eastAsia="Calibri" w:hAnsi="Calibri" w:cs="Calibri"/>
          <w:lang w:val="en-US"/>
        </w:rPr>
        <w:t xml:space="preserve">) </w:t>
      </w:r>
      <w:r w:rsidRPr="00946649">
        <w:rPr>
          <w:rFonts w:ascii="Calibri" w:eastAsia="Calibri" w:hAnsi="Calibri" w:cs="Calibri"/>
          <w:bCs/>
          <w:lang w:val="en-US"/>
        </w:rPr>
        <w:t xml:space="preserve">(2.2.3.1.2, 2.3.3.). </w:t>
      </w:r>
      <w:r w:rsidRPr="00946649">
        <w:rPr>
          <w:rFonts w:ascii="Calibri" w:eastAsia="Cambria" w:hAnsi="Calibri" w:cs="Calibri"/>
          <w:lang w:val="en-US"/>
        </w:rPr>
        <w:t>Indigenous and local knowledge has significant value for some local communities in</w:t>
      </w:r>
      <w:r w:rsidRPr="00946649">
        <w:rPr>
          <w:rFonts w:ascii="Calibri" w:eastAsia="Calibri" w:hAnsi="Calibri" w:cs="Times New Roman"/>
          <w:lang w:val="en-US"/>
        </w:rPr>
        <w:t xml:space="preserve"> Europe and Central Asia</w:t>
      </w:r>
      <w:r w:rsidRPr="00946649">
        <w:rPr>
          <w:rFonts w:ascii="Calibri" w:eastAsia="Cambria" w:hAnsi="Calibri" w:cs="Calibri"/>
          <w:lang w:val="en-US"/>
        </w:rPr>
        <w:t xml:space="preserve"> contributing to land rights claims, fisheries management and economic development linked to visitors consuming local products and experiencing lifestyles linked to indigenous and local knowledge </w:t>
      </w:r>
      <w:r w:rsidRPr="00946649">
        <w:rPr>
          <w:rFonts w:ascii="Calibri" w:eastAsia="Calibri" w:hAnsi="Calibri" w:cs="Times New Roman"/>
          <w:lang w:val="en-US"/>
        </w:rPr>
        <w:t>(</w:t>
      </w:r>
      <w:r w:rsidRPr="00946649">
        <w:rPr>
          <w:rFonts w:ascii="Calibri" w:eastAsia="Calibri" w:hAnsi="Calibri" w:cs="Times New Roman"/>
          <w:i/>
          <w:iCs/>
          <w:lang w:val="en-US"/>
        </w:rPr>
        <w:t>established but incomplete</w:t>
      </w:r>
      <w:r w:rsidRPr="00946649">
        <w:rPr>
          <w:rFonts w:ascii="Calibri" w:eastAsia="Calibri" w:hAnsi="Calibri" w:cs="Times New Roman"/>
          <w:lang w:val="en-US"/>
        </w:rPr>
        <w:t>) (</w:t>
      </w:r>
      <w:r w:rsidRPr="00946649">
        <w:rPr>
          <w:rFonts w:ascii="Calibri" w:eastAsia="Calibri" w:hAnsi="Calibri" w:cs="Calibri"/>
          <w:bCs/>
          <w:lang w:val="en-US"/>
        </w:rPr>
        <w:t>2.3.3).</w:t>
      </w:r>
    </w:p>
    <w:p w14:paraId="371FAD4C" w14:textId="2B893826" w:rsidR="001E43D4" w:rsidRPr="00946649" w:rsidRDefault="001E43D4" w:rsidP="001E43D4">
      <w:pPr>
        <w:rPr>
          <w:rFonts w:ascii="Calibri" w:eastAsia="Calibri" w:hAnsi="Calibri" w:cs="Times New Roman"/>
          <w:lang w:val="en-US"/>
        </w:rPr>
      </w:pPr>
      <w:r w:rsidRPr="00946649">
        <w:rPr>
          <w:rFonts w:cs="Arial"/>
          <w:b/>
          <w:bCs/>
          <w:color w:val="000000"/>
          <w:lang w:val="en-US"/>
        </w:rPr>
        <w:t xml:space="preserve">Nature in Europe and Central Asia is important for delivering a wide range of contributions, which are valued by people. These values are expressed in multiple dimensions, including through economic markets, willingness to pay or cultural preferences </w:t>
      </w:r>
      <w:r w:rsidRPr="00946649">
        <w:rPr>
          <w:rFonts w:cs="Arial"/>
          <w:color w:val="000000"/>
          <w:lang w:val="en-US"/>
        </w:rPr>
        <w:t>(</w:t>
      </w:r>
      <w:r w:rsidRPr="00946649">
        <w:rPr>
          <w:rFonts w:cs="Arial"/>
          <w:b/>
          <w:bCs/>
          <w:i/>
          <w:iCs/>
          <w:color w:val="000000"/>
          <w:lang w:val="en-US"/>
        </w:rPr>
        <w:t>well established</w:t>
      </w:r>
      <w:r w:rsidRPr="00946649">
        <w:rPr>
          <w:rFonts w:cs="Arial"/>
          <w:color w:val="000000"/>
          <w:lang w:val="en-US"/>
        </w:rPr>
        <w:t>)</w:t>
      </w:r>
      <w:r w:rsidRPr="00946649">
        <w:rPr>
          <w:rFonts w:cstheme="minorHAnsi"/>
          <w:b/>
          <w:bCs/>
          <w:lang w:val="en-US"/>
        </w:rPr>
        <w:t xml:space="preserve"> (2.3.5)</w:t>
      </w:r>
      <w:r w:rsidRPr="00946649">
        <w:rPr>
          <w:rFonts w:cs="Arial"/>
          <w:color w:val="000000"/>
          <w:lang w:val="en-US"/>
        </w:rPr>
        <w:t xml:space="preserve">. </w:t>
      </w:r>
      <w:r w:rsidRPr="00946649">
        <w:rPr>
          <w:rFonts w:cs="Arial"/>
          <w:b/>
          <w:bCs/>
          <w:color w:val="000000"/>
          <w:lang w:val="en-US"/>
        </w:rPr>
        <w:t xml:space="preserve">Integrated valuation approaches demonstrate that </w:t>
      </w:r>
      <w:r w:rsidRPr="00946649">
        <w:rPr>
          <w:rFonts w:ascii="Calibri" w:eastAsia="Calibri" w:hAnsi="Calibri" w:cs="Times New Roman"/>
          <w:b/>
          <w:lang w:val="en-US"/>
        </w:rPr>
        <w:t xml:space="preserve">nature’s contributions </w:t>
      </w:r>
      <w:r w:rsidRPr="00946649">
        <w:rPr>
          <w:rFonts w:cs="Arial"/>
          <w:b/>
          <w:bCs/>
          <w:color w:val="000000"/>
          <w:lang w:val="en-US"/>
        </w:rPr>
        <w:t xml:space="preserve">have substantial monetary and non-monetary values that can inform policy goals </w:t>
      </w:r>
      <w:r w:rsidRPr="00946649">
        <w:rPr>
          <w:rFonts w:cs="Arial"/>
          <w:color w:val="000000"/>
          <w:lang w:val="en-US"/>
        </w:rPr>
        <w:t>(</w:t>
      </w:r>
      <w:r w:rsidRPr="00946649">
        <w:rPr>
          <w:rFonts w:cs="Arial"/>
          <w:b/>
          <w:bCs/>
          <w:i/>
          <w:iCs/>
          <w:color w:val="000000"/>
          <w:lang w:val="en-US"/>
        </w:rPr>
        <w:t>well established</w:t>
      </w:r>
      <w:r w:rsidRPr="00946649">
        <w:rPr>
          <w:rFonts w:cs="Arial"/>
          <w:color w:val="000000"/>
          <w:lang w:val="en-US"/>
        </w:rPr>
        <w:t xml:space="preserve">) </w:t>
      </w:r>
      <w:r w:rsidRPr="00946649">
        <w:rPr>
          <w:rFonts w:cstheme="minorHAnsi"/>
          <w:b/>
          <w:bCs/>
          <w:lang w:val="en-US"/>
        </w:rPr>
        <w:t>(2.3.5).</w:t>
      </w:r>
      <w:r w:rsidRPr="00946649">
        <w:rPr>
          <w:rFonts w:cs="Arial"/>
          <w:color w:val="000000"/>
          <w:lang w:val="en-US"/>
        </w:rPr>
        <w:t xml:space="preserve"> </w:t>
      </w:r>
      <w:r w:rsidRPr="00946649">
        <w:rPr>
          <w:rFonts w:cs="Arial"/>
          <w:b/>
          <w:bCs/>
          <w:color w:val="000000"/>
          <w:lang w:val="en-US"/>
        </w:rPr>
        <w:t>Regulating and non-material contributions are as important in terms of value as material contributions</w:t>
      </w:r>
      <w:r w:rsidRPr="00946649">
        <w:rPr>
          <w:rFonts w:cstheme="minorHAnsi"/>
          <w:b/>
          <w:bCs/>
          <w:lang w:val="en-US"/>
        </w:rPr>
        <w:t xml:space="preserve"> </w:t>
      </w:r>
      <w:r w:rsidRPr="00946649">
        <w:rPr>
          <w:rFonts w:cs="Arial"/>
          <w:b/>
          <w:color w:val="000000"/>
          <w:lang w:val="en-US"/>
        </w:rPr>
        <w:t>(</w:t>
      </w:r>
      <w:r w:rsidR="00225B87">
        <w:rPr>
          <w:rFonts w:cs="Arial"/>
          <w:b/>
          <w:i/>
          <w:iCs/>
          <w:color w:val="000000"/>
          <w:lang w:val="en-US"/>
        </w:rPr>
        <w:t>established</w:t>
      </w:r>
      <w:r w:rsidRPr="00946649">
        <w:rPr>
          <w:rFonts w:cs="Arial"/>
          <w:b/>
          <w:i/>
          <w:iCs/>
          <w:color w:val="000000"/>
          <w:lang w:val="en-US"/>
        </w:rPr>
        <w:t xml:space="preserve"> but incomplete</w:t>
      </w:r>
      <w:r w:rsidRPr="00946649">
        <w:rPr>
          <w:rFonts w:cs="Arial"/>
          <w:b/>
          <w:iCs/>
          <w:color w:val="000000"/>
          <w:lang w:val="en-US"/>
        </w:rPr>
        <w:t>)</w:t>
      </w:r>
      <w:r w:rsidRPr="00946649">
        <w:rPr>
          <w:rFonts w:cs="Arial"/>
          <w:b/>
          <w:i/>
          <w:iCs/>
          <w:color w:val="000000"/>
          <w:lang w:val="en-US"/>
        </w:rPr>
        <w:t xml:space="preserve"> </w:t>
      </w:r>
      <w:r w:rsidRPr="00946649">
        <w:rPr>
          <w:rFonts w:cstheme="minorHAnsi"/>
          <w:b/>
          <w:bCs/>
          <w:lang w:val="en-US"/>
        </w:rPr>
        <w:t>(2.3.5.2, 2.3.5.3)</w:t>
      </w:r>
      <w:r w:rsidRPr="00946649">
        <w:rPr>
          <w:rFonts w:cs="Arial"/>
          <w:color w:val="000000"/>
          <w:lang w:val="en-US"/>
        </w:rPr>
        <w:t>. Traditionally, nature’s material contributions have been valued based on market prices and in this assessment monetary values are standardized to a common currency and base year (International $ 2017). Mean net profits of nature’s material contributions to people from agricultural production across EU-28 countries ranged from $233 / ha / yr (cereals) to $916 / ha / yr (mixed crops), while wood supply from forests was $255 / ha / yr (</w:t>
      </w:r>
      <w:r w:rsidRPr="00946649">
        <w:rPr>
          <w:rFonts w:cs="Arial"/>
          <w:i/>
          <w:iCs/>
          <w:color w:val="000000"/>
          <w:lang w:val="en-US"/>
        </w:rPr>
        <w:t>established but incomplete</w:t>
      </w:r>
      <w:r w:rsidRPr="00946649">
        <w:rPr>
          <w:rFonts w:cs="Arial"/>
          <w:iCs/>
          <w:color w:val="000000"/>
          <w:lang w:val="en-US"/>
        </w:rPr>
        <w:t>)</w:t>
      </w:r>
      <w:r w:rsidRPr="00946649">
        <w:rPr>
          <w:rFonts w:cs="Arial"/>
          <w:i/>
          <w:iCs/>
          <w:color w:val="000000"/>
          <w:lang w:val="en-US"/>
        </w:rPr>
        <w:t xml:space="preserve"> </w:t>
      </w:r>
      <w:r w:rsidRPr="00946649">
        <w:rPr>
          <w:rFonts w:cstheme="minorHAnsi"/>
          <w:bCs/>
          <w:lang w:val="en-US"/>
        </w:rPr>
        <w:t>(2.3.5.1)</w:t>
      </w:r>
      <w:r w:rsidRPr="00946649">
        <w:rPr>
          <w:rFonts w:cs="Arial"/>
          <w:color w:val="000000"/>
          <w:lang w:val="en-US"/>
        </w:rPr>
        <w:t>. Evidence from Europe and Central Asia demonstrates that nature’s regulating contributions to people also have significant non-market monetary values and these are higher than non-market values for material and non-material contributions (</w:t>
      </w:r>
      <w:r w:rsidRPr="00946649">
        <w:rPr>
          <w:rFonts w:cs="Arial"/>
          <w:i/>
          <w:iCs/>
          <w:color w:val="000000"/>
          <w:lang w:val="en-US"/>
        </w:rPr>
        <w:t>established but incomplete</w:t>
      </w:r>
      <w:r w:rsidRPr="00946649">
        <w:rPr>
          <w:rFonts w:cs="Arial"/>
          <w:iCs/>
          <w:color w:val="000000"/>
          <w:lang w:val="en-US"/>
        </w:rPr>
        <w:t>)</w:t>
      </w:r>
      <w:r w:rsidRPr="00946649">
        <w:rPr>
          <w:rFonts w:cs="Arial"/>
          <w:i/>
          <w:iCs/>
          <w:color w:val="000000"/>
          <w:lang w:val="en-US"/>
        </w:rPr>
        <w:t xml:space="preserve"> </w:t>
      </w:r>
      <w:r w:rsidRPr="00946649">
        <w:rPr>
          <w:rFonts w:cstheme="minorHAnsi"/>
          <w:bCs/>
          <w:lang w:val="en-US"/>
        </w:rPr>
        <w:t>(2.3.5.2, 2.3.5.3)</w:t>
      </w:r>
      <w:r w:rsidRPr="00946649">
        <w:rPr>
          <w:rFonts w:cs="Arial"/>
          <w:color w:val="000000"/>
          <w:lang w:val="en-US"/>
        </w:rPr>
        <w:t>. For example, habitat creation and maintenance is estimated to have a median value of (2017) International $ 765 / ha / yr (</w:t>
      </w:r>
      <w:r w:rsidRPr="00946649">
        <w:rPr>
          <w:rFonts w:cs="Arial"/>
          <w:i/>
          <w:iCs/>
          <w:color w:val="000000"/>
          <w:lang w:val="en-US"/>
        </w:rPr>
        <w:t>unresolved</w:t>
      </w:r>
      <w:r w:rsidRPr="00946649">
        <w:rPr>
          <w:rFonts w:cs="Arial"/>
          <w:color w:val="000000"/>
          <w:lang w:val="en-US"/>
        </w:rPr>
        <w:t>) and regulation of freshwater and coastal water quality is estimated at (2017) International $ 1965 / ha / yr (</w:t>
      </w:r>
      <w:r w:rsidRPr="00946649">
        <w:rPr>
          <w:rFonts w:cs="Arial"/>
          <w:i/>
          <w:iCs/>
          <w:color w:val="000000"/>
          <w:lang w:val="en-US"/>
        </w:rPr>
        <w:t>established but incomplete</w:t>
      </w:r>
      <w:r w:rsidRPr="00946649">
        <w:rPr>
          <w:rFonts w:cs="Arial"/>
          <w:color w:val="000000"/>
          <w:lang w:val="en-US"/>
        </w:rPr>
        <w:t xml:space="preserve">) </w:t>
      </w:r>
      <w:r w:rsidRPr="00946649">
        <w:rPr>
          <w:rFonts w:cstheme="minorHAnsi"/>
          <w:bCs/>
          <w:lang w:val="en-US"/>
        </w:rPr>
        <w:t>(2.3.5.2)</w:t>
      </w:r>
      <w:r w:rsidRPr="00946649">
        <w:rPr>
          <w:rFonts w:cs="Arial"/>
          <w:color w:val="000000"/>
          <w:lang w:val="en-US"/>
        </w:rPr>
        <w:t>. Nature’s non-material contributions to people, such as physical and psychological experiences have a median value of (2017) International $ 1117 / ha / yr (</w:t>
      </w:r>
      <w:r w:rsidRPr="00946649">
        <w:rPr>
          <w:rFonts w:cs="Arial"/>
          <w:i/>
          <w:iCs/>
          <w:color w:val="000000"/>
          <w:lang w:val="en-US"/>
        </w:rPr>
        <w:t>unresolved</w:t>
      </w:r>
      <w:r w:rsidRPr="00946649">
        <w:rPr>
          <w:rFonts w:cs="Arial"/>
          <w:color w:val="000000"/>
          <w:lang w:val="en-US"/>
        </w:rPr>
        <w:t xml:space="preserve">), while other non-material </w:t>
      </w:r>
      <w:r w:rsidRPr="00946649">
        <w:rPr>
          <w:rFonts w:ascii="Calibri" w:eastAsia="Calibri" w:hAnsi="Calibri" w:cs="Calibri"/>
          <w:spacing w:val="-1"/>
          <w:lang w:val="en-US"/>
        </w:rPr>
        <w:t>contributions</w:t>
      </w:r>
      <w:r w:rsidRPr="00946649">
        <w:rPr>
          <w:rFonts w:cs="Arial"/>
          <w:color w:val="000000"/>
          <w:lang w:val="en-US"/>
        </w:rPr>
        <w:t xml:space="preserve"> were </w:t>
      </w:r>
      <w:r w:rsidRPr="00946649">
        <w:rPr>
          <w:rFonts w:cs="Arial"/>
          <w:color w:val="000000"/>
          <w:lang w:val="en-US"/>
        </w:rPr>
        <w:lastRenderedPageBreak/>
        <w:t xml:space="preserve">demonstrated to be the most valued </w:t>
      </w:r>
      <w:r w:rsidRPr="00946649">
        <w:rPr>
          <w:rFonts w:ascii="Calibri" w:eastAsia="Calibri" w:hAnsi="Calibri" w:cs="Calibri"/>
          <w:spacing w:val="-1"/>
          <w:lang w:val="en-US"/>
        </w:rPr>
        <w:t>contributions</w:t>
      </w:r>
      <w:r w:rsidRPr="00946649" w:rsidDel="00B435B0">
        <w:rPr>
          <w:rFonts w:cs="Arial"/>
          <w:color w:val="000000"/>
          <w:lang w:val="en-US"/>
        </w:rPr>
        <w:t xml:space="preserve"> </w:t>
      </w:r>
      <w:r w:rsidRPr="00946649">
        <w:rPr>
          <w:rFonts w:cs="Arial"/>
          <w:color w:val="000000"/>
          <w:lang w:val="en-US"/>
        </w:rPr>
        <w:t>by people in social-cultural valuations (</w:t>
      </w:r>
      <w:r w:rsidRPr="00946649">
        <w:rPr>
          <w:rFonts w:cs="Arial"/>
          <w:i/>
          <w:iCs/>
          <w:color w:val="000000"/>
          <w:lang w:val="en-US"/>
        </w:rPr>
        <w:t>established but incomplete</w:t>
      </w:r>
      <w:r w:rsidRPr="00946649">
        <w:rPr>
          <w:rFonts w:cs="Arial"/>
          <w:color w:val="000000"/>
          <w:lang w:val="en-US"/>
        </w:rPr>
        <w:t xml:space="preserve">) </w:t>
      </w:r>
      <w:r w:rsidRPr="00946649">
        <w:rPr>
          <w:rFonts w:cstheme="minorHAnsi"/>
          <w:bCs/>
          <w:lang w:val="en-US"/>
        </w:rPr>
        <w:t>(2.3.5.2, 2.3.5.3)</w:t>
      </w:r>
      <w:r w:rsidRPr="00946649">
        <w:rPr>
          <w:rFonts w:cs="Arial"/>
          <w:color w:val="000000"/>
          <w:lang w:val="en-US"/>
        </w:rPr>
        <w:t xml:space="preserve">. The (often large) ranges in values of </w:t>
      </w:r>
      <w:r w:rsidRPr="00946649">
        <w:rPr>
          <w:rFonts w:ascii="Calibri" w:eastAsia="Calibri" w:hAnsi="Calibri" w:cs="Times New Roman"/>
          <w:lang w:val="en-US"/>
        </w:rPr>
        <w:t>nature’s contributions</w:t>
      </w:r>
      <w:r w:rsidRPr="00946649">
        <w:rPr>
          <w:rFonts w:ascii="Calibri" w:eastAsia="Calibri" w:hAnsi="Calibri" w:cs="Times New Roman"/>
          <w:b/>
          <w:lang w:val="en-US"/>
        </w:rPr>
        <w:t xml:space="preserve"> </w:t>
      </w:r>
      <w:r w:rsidRPr="00946649">
        <w:rPr>
          <w:rFonts w:cs="Arial"/>
          <w:color w:val="000000"/>
          <w:lang w:val="en-US"/>
        </w:rPr>
        <w:t>reflect heterogeneity of preferences across regions, social groups, local contexts and methodological differences (</w:t>
      </w:r>
      <w:r w:rsidRPr="00946649">
        <w:rPr>
          <w:rFonts w:cs="Arial"/>
          <w:i/>
          <w:color w:val="000000"/>
          <w:lang w:val="en-US"/>
        </w:rPr>
        <w:t>established but incomplete</w:t>
      </w:r>
      <w:r w:rsidRPr="00946649">
        <w:rPr>
          <w:rFonts w:cs="Arial"/>
          <w:color w:val="000000"/>
          <w:lang w:val="en-US"/>
        </w:rPr>
        <w:t xml:space="preserve">) </w:t>
      </w:r>
      <w:r w:rsidRPr="00946649">
        <w:rPr>
          <w:rFonts w:cstheme="minorHAnsi"/>
          <w:bCs/>
          <w:lang w:val="en-US"/>
        </w:rPr>
        <w:t>(2.3.5.2, 2.3.5.3)</w:t>
      </w:r>
      <w:r w:rsidRPr="00946649">
        <w:rPr>
          <w:rFonts w:cs="Arial"/>
          <w:color w:val="000000"/>
          <w:lang w:val="en-US"/>
        </w:rPr>
        <w:t>.</w:t>
      </w:r>
      <w:r w:rsidRPr="00946649">
        <w:rPr>
          <w:rFonts w:cstheme="minorHAnsi"/>
          <w:bCs/>
          <w:lang w:val="en-US"/>
        </w:rPr>
        <w:t xml:space="preserve"> </w:t>
      </w:r>
      <w:r w:rsidRPr="00946649">
        <w:rPr>
          <w:rFonts w:cs="Arial"/>
          <w:color w:val="000000"/>
          <w:lang w:val="en-US"/>
        </w:rPr>
        <w:t xml:space="preserve">This assessment has demonstrated the importance of nature’s </w:t>
      </w:r>
      <w:r w:rsidRPr="00946649">
        <w:rPr>
          <w:rFonts w:ascii="Calibri" w:eastAsia="Calibri" w:hAnsi="Calibri" w:cs="Calibri"/>
          <w:spacing w:val="-1"/>
          <w:lang w:val="en-US"/>
        </w:rPr>
        <w:t>contributions to people</w:t>
      </w:r>
      <w:r w:rsidRPr="00946649">
        <w:rPr>
          <w:rFonts w:cs="Arial"/>
          <w:color w:val="000000"/>
          <w:lang w:val="en-US"/>
        </w:rPr>
        <w:t xml:space="preserve"> in terms of their market, non-market monetary and socio-cultural values. Hence, there is strong evidence to support the inclusion of the plurality of values in policy goals such as the Aichi Biodiversity Targets and Sustainable Development Goals </w:t>
      </w:r>
      <w:r w:rsidRPr="00946649">
        <w:rPr>
          <w:rFonts w:cstheme="minorHAnsi"/>
          <w:bCs/>
          <w:lang w:val="en-US"/>
        </w:rPr>
        <w:t>(2.3.5.4)</w:t>
      </w:r>
      <w:r w:rsidRPr="00946649">
        <w:rPr>
          <w:rFonts w:cs="Arial"/>
          <w:color w:val="000000"/>
          <w:lang w:val="en-US"/>
        </w:rPr>
        <w:t>.</w:t>
      </w:r>
    </w:p>
    <w:p w14:paraId="554814F3" w14:textId="15252889" w:rsidR="001E43D4" w:rsidRPr="00946649" w:rsidRDefault="001E43D4" w:rsidP="001E43D4">
      <w:pPr>
        <w:rPr>
          <w:rFonts w:ascii="Calibri" w:eastAsia="Times New Roman" w:hAnsi="Calibri" w:cs="Arial"/>
          <w:color w:val="000000"/>
          <w:lang w:val="en-US"/>
        </w:rPr>
      </w:pPr>
      <w:r w:rsidRPr="00946649">
        <w:rPr>
          <w:rFonts w:ascii="Calibri" w:eastAsia="Times New Roman" w:hAnsi="Calibri" w:cs="Times New Roman"/>
          <w:b/>
          <w:bCs/>
          <w:color w:val="000000"/>
          <w:lang w:val="en-US"/>
        </w:rPr>
        <w:t>Nature’s contributions to quality of life of societies in Europe and Central Asia are not equally experienced across different locations and social groups across the region</w:t>
      </w:r>
      <w:r w:rsidRPr="00946649">
        <w:rPr>
          <w:rFonts w:ascii="Calibri" w:eastAsia="Times New Roman" w:hAnsi="Calibri" w:cs="Times New Roman"/>
          <w:b/>
          <w:lang w:val="en-US"/>
        </w:rPr>
        <w:t xml:space="preserve">, </w:t>
      </w:r>
      <w:r w:rsidRPr="00946649">
        <w:rPr>
          <w:rFonts w:ascii="Calibri" w:eastAsia="Times New Roman" w:hAnsi="Calibri" w:cs="Times New Roman"/>
          <w:b/>
          <w:bCs/>
          <w:color w:val="000000"/>
          <w:lang w:val="en-US"/>
        </w:rPr>
        <w:t>resulting in distributional inequity (</w:t>
      </w:r>
      <w:r w:rsidRPr="00946649">
        <w:rPr>
          <w:rFonts w:ascii="Calibri" w:eastAsia="Times New Roman" w:hAnsi="Calibri" w:cs="Times New Roman"/>
          <w:b/>
          <w:bCs/>
          <w:i/>
          <w:iCs/>
          <w:color w:val="000000"/>
          <w:lang w:val="en-US"/>
        </w:rPr>
        <w:t>established but incomplete</w:t>
      </w:r>
      <w:r w:rsidRPr="00946649">
        <w:rPr>
          <w:rFonts w:ascii="Calibri" w:eastAsia="Times New Roman" w:hAnsi="Calibri" w:cs="Times New Roman"/>
          <w:b/>
          <w:bCs/>
          <w:color w:val="000000"/>
          <w:lang w:val="en-US"/>
        </w:rPr>
        <w:t>)</w:t>
      </w:r>
      <w:r w:rsidRPr="00946649">
        <w:rPr>
          <w:rFonts w:ascii="Calibri" w:eastAsia="Times New Roman" w:hAnsi="Calibri" w:cs="Calibri"/>
          <w:b/>
          <w:bCs/>
          <w:lang w:val="en-US"/>
        </w:rPr>
        <w:t xml:space="preserve"> (2.3.4)</w:t>
      </w:r>
      <w:r w:rsidRPr="00946649">
        <w:rPr>
          <w:rFonts w:ascii="Calibri" w:eastAsia="Times New Roman" w:hAnsi="Calibri" w:cs="Times New Roman"/>
          <w:b/>
          <w:bCs/>
          <w:color w:val="000000"/>
          <w:lang w:val="en-US"/>
        </w:rPr>
        <w:t xml:space="preserve">. </w:t>
      </w:r>
      <w:r w:rsidRPr="00946649">
        <w:rPr>
          <w:rFonts w:cstheme="minorHAnsi"/>
          <w:lang w:val="en-US"/>
        </w:rPr>
        <w:t xml:space="preserve">The benefits derived from </w:t>
      </w:r>
      <w:r w:rsidRPr="00946649">
        <w:rPr>
          <w:rFonts w:ascii="Calibri" w:eastAsia="Calibri" w:hAnsi="Calibri" w:cs="Times New Roman"/>
          <w:lang w:val="en-US"/>
        </w:rPr>
        <w:t>nature’s contributions</w:t>
      </w:r>
      <w:r w:rsidRPr="00946649">
        <w:rPr>
          <w:rFonts w:cstheme="minorHAnsi"/>
          <w:lang w:val="en-US"/>
        </w:rPr>
        <w:t xml:space="preserve"> and the harm from a loss of </w:t>
      </w:r>
      <w:r w:rsidRPr="00946649">
        <w:rPr>
          <w:rFonts w:ascii="Calibri" w:eastAsia="Calibri" w:hAnsi="Calibri" w:cs="Times New Roman"/>
          <w:lang w:val="en-US"/>
        </w:rPr>
        <w:t>nature’s contributions</w:t>
      </w:r>
      <w:r w:rsidRPr="00946649">
        <w:rPr>
          <w:rFonts w:ascii="Calibri" w:eastAsia="Calibri" w:hAnsi="Calibri" w:cs="Times New Roman"/>
          <w:b/>
          <w:lang w:val="en-US"/>
        </w:rPr>
        <w:t xml:space="preserve"> </w:t>
      </w:r>
      <w:r w:rsidRPr="00946649">
        <w:rPr>
          <w:rFonts w:cstheme="minorHAnsi"/>
          <w:lang w:val="en-US"/>
        </w:rPr>
        <w:t xml:space="preserve">are geographically uneven, which creates </w:t>
      </w:r>
      <w:r w:rsidRPr="00946649">
        <w:rPr>
          <w:rFonts w:ascii="Calibri" w:eastAsia="Times New Roman" w:hAnsi="Calibri" w:cs="Times New Roman"/>
          <w:bCs/>
          <w:color w:val="000000"/>
          <w:lang w:val="en-US"/>
        </w:rPr>
        <w:t>distributional inequity</w:t>
      </w:r>
      <w:r w:rsidRPr="00946649">
        <w:rPr>
          <w:rFonts w:ascii="Calibri" w:eastAsia="Times New Roman" w:hAnsi="Calibri" w:cs="Times New Roman"/>
          <w:b/>
          <w:bCs/>
          <w:color w:val="000000"/>
          <w:lang w:val="en-US"/>
        </w:rPr>
        <w:t xml:space="preserve"> </w:t>
      </w:r>
      <w:r w:rsidRPr="00946649">
        <w:rPr>
          <w:rFonts w:cstheme="minorHAnsi"/>
          <w:lang w:val="en-US"/>
        </w:rPr>
        <w:t xml:space="preserve">as the impacts on quality of life of changes in ecosystems are linked to where beneficiaries live </w:t>
      </w:r>
      <w:r w:rsidRPr="00946649">
        <w:rPr>
          <w:rFonts w:ascii="Calibri" w:eastAsia="Times New Roman" w:hAnsi="Calibri" w:cs="Times New Roman"/>
          <w:bCs/>
          <w:color w:val="000000"/>
          <w:lang w:val="en-US"/>
        </w:rPr>
        <w:t>(</w:t>
      </w:r>
      <w:r w:rsidRPr="00946649">
        <w:rPr>
          <w:rFonts w:ascii="Calibri" w:eastAsia="Times New Roman" w:hAnsi="Calibri" w:cs="Times New Roman"/>
          <w:bCs/>
          <w:i/>
          <w:iCs/>
          <w:color w:val="000000"/>
          <w:lang w:val="en-US"/>
        </w:rPr>
        <w:t>established but incomplete</w:t>
      </w:r>
      <w:r w:rsidRPr="00946649">
        <w:rPr>
          <w:rFonts w:ascii="Calibri" w:eastAsia="Times New Roman" w:hAnsi="Calibri" w:cs="Times New Roman"/>
          <w:bCs/>
          <w:color w:val="000000"/>
          <w:lang w:val="en-US"/>
        </w:rPr>
        <w:t>)</w:t>
      </w:r>
      <w:r w:rsidRPr="00946649">
        <w:rPr>
          <w:rFonts w:ascii="Calibri" w:eastAsia="Times New Roman" w:hAnsi="Calibri" w:cs="Calibri"/>
          <w:bCs/>
          <w:lang w:val="en-US"/>
        </w:rPr>
        <w:t xml:space="preserve"> (2.3.4)</w:t>
      </w:r>
      <w:r w:rsidRPr="00946649">
        <w:rPr>
          <w:rFonts w:cstheme="minorHAnsi"/>
          <w:lang w:val="en-US"/>
        </w:rPr>
        <w:t xml:space="preserve">. There is also a time component as ecosystem service utilization today may destroy the basis for future service provision </w:t>
      </w:r>
      <w:r w:rsidRPr="00946649">
        <w:rPr>
          <w:rFonts w:ascii="Calibri" w:eastAsia="Times New Roman" w:hAnsi="Calibri" w:cs="Times New Roman"/>
          <w:bCs/>
          <w:color w:val="000000"/>
          <w:lang w:val="en-US"/>
        </w:rPr>
        <w:t>(</w:t>
      </w:r>
      <w:r w:rsidRPr="00946649">
        <w:rPr>
          <w:rFonts w:ascii="Calibri" w:eastAsia="Times New Roman" w:hAnsi="Calibri" w:cs="Times New Roman"/>
          <w:bCs/>
          <w:i/>
          <w:iCs/>
          <w:color w:val="000000"/>
          <w:lang w:val="en-US"/>
        </w:rPr>
        <w:t>established but incomplete</w:t>
      </w:r>
      <w:r w:rsidRPr="00946649">
        <w:rPr>
          <w:rFonts w:ascii="Calibri" w:eastAsia="Times New Roman" w:hAnsi="Calibri" w:cs="Times New Roman"/>
          <w:bCs/>
          <w:color w:val="000000"/>
          <w:lang w:val="en-US"/>
        </w:rPr>
        <w:t>)</w:t>
      </w:r>
      <w:r w:rsidRPr="00946649">
        <w:rPr>
          <w:rFonts w:ascii="Calibri" w:eastAsia="Times New Roman" w:hAnsi="Calibri" w:cs="Calibri"/>
          <w:bCs/>
          <w:lang w:val="en-US"/>
        </w:rPr>
        <w:t xml:space="preserve"> (2.2.3.4)</w:t>
      </w:r>
      <w:r w:rsidRPr="00946649">
        <w:rPr>
          <w:rFonts w:cstheme="minorHAnsi"/>
          <w:lang w:val="en-US"/>
        </w:rPr>
        <w:t xml:space="preserve">. </w:t>
      </w:r>
      <w:r w:rsidRPr="00946649">
        <w:rPr>
          <w:rFonts w:ascii="Calibri" w:eastAsia="Times New Roman" w:hAnsi="Calibri" w:cs="Arial"/>
          <w:color w:val="000000"/>
          <w:lang w:val="en-US"/>
        </w:rPr>
        <w:t xml:space="preserve">15% of people in Central Asia lack access to </w:t>
      </w:r>
      <w:r w:rsidRPr="00946649">
        <w:rPr>
          <w:rFonts w:ascii="Calibri" w:eastAsia="Times New Roman" w:hAnsi="Calibri" w:cs="Arial"/>
          <w:bCs/>
          <w:color w:val="000000"/>
          <w:lang w:val="en-US"/>
        </w:rPr>
        <w:t>safe drinking water</w:t>
      </w:r>
      <w:r w:rsidRPr="00946649">
        <w:rPr>
          <w:rFonts w:ascii="Calibri" w:eastAsia="Times New Roman" w:hAnsi="Calibri" w:cs="Arial"/>
          <w:color w:val="000000"/>
          <w:lang w:val="en-US"/>
        </w:rPr>
        <w:t xml:space="preserve"> compared to only 1% in Western Europe (</w:t>
      </w:r>
      <w:r w:rsidRPr="00946649">
        <w:rPr>
          <w:rFonts w:ascii="Calibri" w:eastAsia="Times New Roman" w:hAnsi="Calibri" w:cs="Arial"/>
          <w:i/>
          <w:iCs/>
          <w:color w:val="000000"/>
          <w:lang w:val="en-US"/>
        </w:rPr>
        <w:t>well established</w:t>
      </w:r>
      <w:r w:rsidRPr="00946649">
        <w:rPr>
          <w:rFonts w:ascii="Calibri" w:eastAsia="Times New Roman" w:hAnsi="Calibri" w:cs="Arial"/>
          <w:color w:val="000000"/>
          <w:lang w:val="en-US"/>
        </w:rPr>
        <w:t xml:space="preserve">) </w:t>
      </w:r>
      <w:r w:rsidRPr="00946649">
        <w:rPr>
          <w:rFonts w:ascii="Calibri" w:eastAsia="Times New Roman" w:hAnsi="Calibri" w:cs="Calibri"/>
          <w:bCs/>
          <w:lang w:val="en-US"/>
        </w:rPr>
        <w:t>(</w:t>
      </w:r>
      <w:r w:rsidRPr="00946649">
        <w:rPr>
          <w:rFonts w:ascii="Calibri" w:eastAsia="Times New Roman" w:hAnsi="Calibri" w:cs="Arial"/>
          <w:color w:val="000000"/>
          <w:lang w:val="en-US"/>
        </w:rPr>
        <w:t>2.3.1.3, 2.3.4.2</w:t>
      </w:r>
      <w:r w:rsidRPr="00946649">
        <w:rPr>
          <w:rFonts w:ascii="Calibri" w:eastAsia="Times New Roman" w:hAnsi="Calibri" w:cs="Calibri"/>
          <w:bCs/>
          <w:lang w:val="en-US"/>
        </w:rPr>
        <w:t>)</w:t>
      </w:r>
      <w:r w:rsidRPr="00946649">
        <w:rPr>
          <w:rFonts w:ascii="Calibri" w:eastAsia="Times New Roman" w:hAnsi="Calibri" w:cs="Times New Roman"/>
          <w:bCs/>
          <w:color w:val="000000"/>
          <w:lang w:val="en-US"/>
        </w:rPr>
        <w:t xml:space="preserve">. However, </w:t>
      </w:r>
      <w:r w:rsidRPr="00946649">
        <w:rPr>
          <w:rFonts w:ascii="Calibri" w:eastAsia="Times New Roman" w:hAnsi="Calibri" w:cs="Arial"/>
          <w:color w:val="000000"/>
          <w:lang w:val="en-US"/>
        </w:rPr>
        <w:t xml:space="preserve">intra-regional equity in the </w:t>
      </w:r>
      <w:r w:rsidRPr="00946649">
        <w:rPr>
          <w:rFonts w:ascii="Calibri" w:eastAsia="Times New Roman" w:hAnsi="Calibri" w:cs="Arial"/>
          <w:bCs/>
          <w:color w:val="000000"/>
          <w:lang w:val="en-US"/>
        </w:rPr>
        <w:t xml:space="preserve">access to food and a balanced diet </w:t>
      </w:r>
      <w:r w:rsidRPr="00946649">
        <w:rPr>
          <w:rFonts w:ascii="Calibri" w:eastAsia="Times New Roman" w:hAnsi="Calibri" w:cs="Arial"/>
          <w:color w:val="000000"/>
          <w:lang w:val="en-US"/>
        </w:rPr>
        <w:t>is increasing (</w:t>
      </w:r>
      <w:r w:rsidRPr="00946649">
        <w:rPr>
          <w:rFonts w:ascii="Calibri" w:eastAsia="Times New Roman" w:hAnsi="Calibri" w:cs="Arial"/>
          <w:i/>
          <w:iCs/>
          <w:color w:val="000000"/>
          <w:lang w:val="en-US"/>
        </w:rPr>
        <w:t>well established</w:t>
      </w:r>
      <w:r w:rsidRPr="00946649">
        <w:rPr>
          <w:rFonts w:ascii="Calibri" w:eastAsia="Times New Roman" w:hAnsi="Calibri" w:cs="Arial"/>
          <w:color w:val="000000"/>
          <w:lang w:val="en-US"/>
        </w:rPr>
        <w:t xml:space="preserve">) </w:t>
      </w:r>
      <w:r w:rsidRPr="00946649">
        <w:rPr>
          <w:rFonts w:ascii="Calibri" w:eastAsia="Times New Roman" w:hAnsi="Calibri" w:cs="Calibri"/>
          <w:bCs/>
          <w:lang w:val="en-US"/>
        </w:rPr>
        <w:t>(2.3.1.1)</w:t>
      </w:r>
      <w:r w:rsidRPr="00946649">
        <w:rPr>
          <w:rFonts w:ascii="Calibri" w:eastAsia="Times New Roman" w:hAnsi="Calibri" w:cs="Arial"/>
          <w:color w:val="000000"/>
          <w:lang w:val="en-US"/>
        </w:rPr>
        <w:t xml:space="preserve">. Equal access to food can be threatened by large scale land-acquisition </w:t>
      </w:r>
      <w:r w:rsidR="00C3120D">
        <w:rPr>
          <w:rFonts w:ascii="Calibri" w:eastAsia="Times New Roman" w:hAnsi="Calibri" w:cs="Arial"/>
          <w:color w:val="000000"/>
          <w:lang w:val="en-US"/>
        </w:rPr>
        <w:t xml:space="preserve">mainly </w:t>
      </w:r>
      <w:r w:rsidRPr="00946649">
        <w:rPr>
          <w:rFonts w:ascii="Calibri" w:eastAsia="Times New Roman" w:hAnsi="Calibri" w:cs="Arial"/>
          <w:color w:val="000000"/>
          <w:lang w:val="en-US"/>
        </w:rPr>
        <w:t xml:space="preserve">by </w:t>
      </w:r>
      <w:r w:rsidR="00C3120D" w:rsidRPr="00946649">
        <w:rPr>
          <w:rFonts w:ascii="Calibri" w:eastAsia="Times New Roman" w:hAnsi="Calibri" w:cs="Arial"/>
          <w:color w:val="000000"/>
          <w:lang w:val="en-US"/>
        </w:rPr>
        <w:t xml:space="preserve">organizations </w:t>
      </w:r>
      <w:r w:rsidR="00C3120D">
        <w:rPr>
          <w:rFonts w:ascii="Calibri" w:eastAsia="Times New Roman" w:hAnsi="Calibri" w:cs="Arial"/>
          <w:color w:val="000000"/>
          <w:lang w:val="en-US"/>
        </w:rPr>
        <w:t xml:space="preserve">from both </w:t>
      </w:r>
      <w:r w:rsidRPr="00946649">
        <w:rPr>
          <w:rFonts w:ascii="Calibri" w:eastAsia="Times New Roman" w:hAnsi="Calibri" w:cs="Arial"/>
          <w:color w:val="000000"/>
          <w:lang w:val="en-US"/>
        </w:rPr>
        <w:t>Western European</w:t>
      </w:r>
      <w:r w:rsidR="00C3120D">
        <w:rPr>
          <w:rFonts w:ascii="Calibri" w:eastAsia="Times New Roman" w:hAnsi="Calibri" w:cs="Arial"/>
          <w:color w:val="000000"/>
          <w:lang w:val="en-US"/>
        </w:rPr>
        <w:t xml:space="preserve"> and outside the region</w:t>
      </w:r>
      <w:r w:rsidRPr="00946649">
        <w:rPr>
          <w:rFonts w:ascii="Calibri" w:eastAsia="Times New Roman" w:hAnsi="Calibri" w:cs="Arial"/>
          <w:color w:val="000000"/>
          <w:lang w:val="en-US"/>
        </w:rPr>
        <w:t xml:space="preserve"> in Central and Eastern Europe and Central Asia as it compromises </w:t>
      </w:r>
      <w:r w:rsidRPr="00946649">
        <w:rPr>
          <w:rFonts w:ascii="Calibri" w:eastAsia="Times New Roman" w:hAnsi="Calibri" w:cs="Arial"/>
          <w:bCs/>
          <w:color w:val="000000"/>
          <w:lang w:val="en-US"/>
        </w:rPr>
        <w:t xml:space="preserve">the right of people in these areas to control their own food systems </w:t>
      </w:r>
      <w:r w:rsidRPr="00946649">
        <w:rPr>
          <w:rFonts w:ascii="Calibri" w:eastAsia="Times New Roman" w:hAnsi="Calibri" w:cs="Arial"/>
          <w:color w:val="000000"/>
          <w:lang w:val="en-US"/>
        </w:rPr>
        <w:t>(</w:t>
      </w:r>
      <w:r w:rsidRPr="00946649">
        <w:rPr>
          <w:rFonts w:ascii="Calibri" w:eastAsia="Times New Roman" w:hAnsi="Calibri" w:cs="Arial"/>
          <w:i/>
          <w:color w:val="000000"/>
          <w:lang w:val="en-US"/>
        </w:rPr>
        <w:t>established but incomplete</w:t>
      </w:r>
      <w:r w:rsidRPr="00946649">
        <w:rPr>
          <w:rFonts w:ascii="Calibri" w:eastAsia="Times New Roman" w:hAnsi="Calibri" w:cs="Arial"/>
          <w:color w:val="000000"/>
          <w:lang w:val="en-US"/>
        </w:rPr>
        <w:t xml:space="preserve">) </w:t>
      </w:r>
      <w:r w:rsidRPr="00946649">
        <w:rPr>
          <w:rFonts w:ascii="Calibri" w:eastAsia="Times New Roman" w:hAnsi="Calibri" w:cs="Calibri"/>
          <w:bCs/>
          <w:lang w:val="en-US"/>
        </w:rPr>
        <w:t>(2.3.1.1).</w:t>
      </w:r>
      <w:r w:rsidRPr="00946649">
        <w:rPr>
          <w:rFonts w:ascii="Calibri" w:eastAsia="Times New Roman" w:hAnsi="Calibri" w:cs="Calibri"/>
          <w:b/>
          <w:bCs/>
          <w:lang w:val="en-US"/>
        </w:rPr>
        <w:t xml:space="preserve"> </w:t>
      </w:r>
      <w:r w:rsidRPr="00946649">
        <w:rPr>
          <w:rFonts w:ascii="Calibri" w:eastAsia="Times New Roman" w:hAnsi="Calibri" w:cs="Arial"/>
          <w:color w:val="000000"/>
          <w:lang w:val="en-US"/>
        </w:rPr>
        <w:t xml:space="preserve">In </w:t>
      </w:r>
      <w:r>
        <w:rPr>
          <w:rFonts w:ascii="Calibri" w:eastAsia="Times New Roman" w:hAnsi="Calibri" w:cs="Arial"/>
          <w:color w:val="000000"/>
          <w:lang w:val="en-US"/>
        </w:rPr>
        <w:t>the European Union</w:t>
      </w:r>
      <w:r w:rsidRPr="00946649">
        <w:rPr>
          <w:rFonts w:ascii="Calibri" w:eastAsia="Times New Roman" w:hAnsi="Calibri" w:cs="Arial"/>
          <w:color w:val="000000"/>
          <w:lang w:val="en-US"/>
        </w:rPr>
        <w:t>, access to green spaces is not equally distributed among</w:t>
      </w:r>
      <w:r>
        <w:rPr>
          <w:rFonts w:ascii="Calibri" w:eastAsia="Times New Roman" w:hAnsi="Calibri" w:cs="Arial"/>
          <w:color w:val="000000"/>
          <w:lang w:val="en-US"/>
        </w:rPr>
        <w:t xml:space="preserve"> the</w:t>
      </w:r>
      <w:r w:rsidRPr="00946649">
        <w:rPr>
          <w:rFonts w:ascii="Calibri" w:eastAsia="Times New Roman" w:hAnsi="Calibri" w:cs="Arial"/>
          <w:color w:val="000000"/>
          <w:lang w:val="en-US"/>
        </w:rPr>
        <w:t xml:space="preserve"> inhabitants</w:t>
      </w:r>
      <w:r>
        <w:rPr>
          <w:rFonts w:ascii="Calibri" w:eastAsia="Times New Roman" w:hAnsi="Calibri" w:cs="Arial"/>
          <w:color w:val="000000"/>
          <w:lang w:val="en-US"/>
        </w:rPr>
        <w:t xml:space="preserve"> of cities</w:t>
      </w:r>
      <w:r w:rsidRPr="00946649">
        <w:rPr>
          <w:rFonts w:ascii="Calibri" w:eastAsia="Times New Roman" w:hAnsi="Calibri" w:cs="Arial"/>
          <w:color w:val="000000"/>
          <w:lang w:val="en-US"/>
        </w:rPr>
        <w:t xml:space="preserve"> (</w:t>
      </w:r>
      <w:r w:rsidRPr="00946649">
        <w:rPr>
          <w:rFonts w:ascii="Calibri" w:eastAsia="Times New Roman" w:hAnsi="Calibri" w:cs="Arial"/>
          <w:i/>
          <w:color w:val="000000"/>
          <w:lang w:val="en-US"/>
        </w:rPr>
        <w:t>established but incomplete</w:t>
      </w:r>
      <w:r w:rsidRPr="00946649">
        <w:rPr>
          <w:rFonts w:ascii="Calibri" w:eastAsia="Times New Roman" w:hAnsi="Calibri" w:cs="Arial"/>
          <w:color w:val="000000"/>
          <w:lang w:val="en-US"/>
        </w:rPr>
        <w:t xml:space="preserve">) </w:t>
      </w:r>
      <w:r w:rsidRPr="00946649">
        <w:rPr>
          <w:rFonts w:ascii="Calibri" w:eastAsia="Times New Roman" w:hAnsi="Calibri" w:cs="Calibri"/>
          <w:bCs/>
          <w:lang w:val="en-US"/>
        </w:rPr>
        <w:t>(2.2.3.2</w:t>
      </w:r>
      <w:r w:rsidRPr="00946649">
        <w:rPr>
          <w:rFonts w:ascii="Calibri" w:eastAsia="Times New Roman" w:hAnsi="Calibri" w:cs="Arial"/>
          <w:color w:val="000000"/>
          <w:lang w:val="en-US"/>
        </w:rPr>
        <w:t>, 2.3.4.2</w:t>
      </w:r>
      <w:r w:rsidRPr="00946649">
        <w:rPr>
          <w:rFonts w:ascii="Calibri" w:eastAsia="Times New Roman" w:hAnsi="Calibri" w:cs="Calibri"/>
          <w:bCs/>
          <w:lang w:val="en-US"/>
        </w:rPr>
        <w:t>)</w:t>
      </w:r>
      <w:r w:rsidRPr="00946649">
        <w:rPr>
          <w:rFonts w:ascii="Calibri" w:eastAsia="Times New Roman" w:hAnsi="Calibri" w:cs="Arial"/>
          <w:color w:val="000000"/>
          <w:lang w:val="en-US"/>
        </w:rPr>
        <w:t xml:space="preserve">. </w:t>
      </w:r>
      <w:r w:rsidRPr="00946649">
        <w:rPr>
          <w:rFonts w:ascii="Calibri" w:eastAsia="Cambria" w:hAnsi="Calibri" w:cs="Calibri"/>
          <w:lang w:val="en-US"/>
        </w:rPr>
        <w:t xml:space="preserve">Public access to forests for recreational experiences is uneven across the countries of Europe and Central Asia with high levels of access </w:t>
      </w:r>
      <w:r w:rsidRPr="00946649">
        <w:rPr>
          <w:rFonts w:eastAsia="Cambria" w:cstheme="minorHAnsi"/>
          <w:lang w:val="en-US"/>
        </w:rPr>
        <w:t>to 98-100% of forest and other wooded land in Nordic and some Baltic countries as well as in several Central Europe countries including Bosnia and Herzegovina, Slovenia and Serbia. Lower levels of access are found in some Western Europe countries such as UK (46%) and France (25%)</w:t>
      </w:r>
      <w:r w:rsidRPr="00946649">
        <w:rPr>
          <w:rFonts w:ascii="Calibri" w:eastAsia="Cambria" w:hAnsi="Calibri" w:cs="Calibri"/>
          <w:lang w:val="en-US"/>
        </w:rPr>
        <w:t xml:space="preserve"> </w:t>
      </w:r>
      <w:r w:rsidRPr="00946649">
        <w:rPr>
          <w:rFonts w:ascii="Calibri" w:eastAsia="Times New Roman" w:hAnsi="Calibri" w:cs="Arial"/>
          <w:color w:val="000000"/>
          <w:lang w:val="en-US"/>
        </w:rPr>
        <w:t>(</w:t>
      </w:r>
      <w:r w:rsidRPr="00946649">
        <w:rPr>
          <w:rFonts w:ascii="Calibri" w:eastAsia="Times New Roman" w:hAnsi="Calibri" w:cs="Arial"/>
          <w:i/>
          <w:iCs/>
          <w:color w:val="000000"/>
          <w:lang w:val="en-US"/>
        </w:rPr>
        <w:t>well established</w:t>
      </w:r>
      <w:r w:rsidRPr="00946649">
        <w:rPr>
          <w:rFonts w:ascii="Calibri" w:eastAsia="Times New Roman" w:hAnsi="Calibri" w:cs="Arial"/>
          <w:color w:val="000000"/>
          <w:lang w:val="en-US"/>
        </w:rPr>
        <w:t xml:space="preserve">) </w:t>
      </w:r>
      <w:r w:rsidRPr="00946649">
        <w:rPr>
          <w:rFonts w:ascii="Calibri" w:eastAsia="Times New Roman" w:hAnsi="Calibri" w:cs="Calibri"/>
          <w:bCs/>
          <w:lang w:val="en-US"/>
        </w:rPr>
        <w:t>(</w:t>
      </w:r>
      <w:r w:rsidRPr="00946649">
        <w:rPr>
          <w:rFonts w:ascii="Calibri" w:eastAsia="Times New Roman" w:hAnsi="Calibri" w:cs="Arial"/>
          <w:color w:val="000000"/>
          <w:lang w:val="en-US"/>
        </w:rPr>
        <w:t>2.3.4.2</w:t>
      </w:r>
      <w:r w:rsidRPr="00946649">
        <w:rPr>
          <w:rFonts w:ascii="Calibri" w:eastAsia="Times New Roman" w:hAnsi="Calibri" w:cs="Calibri"/>
          <w:bCs/>
          <w:lang w:val="en-US"/>
        </w:rPr>
        <w:t>)</w:t>
      </w:r>
      <w:r w:rsidRPr="00946649">
        <w:rPr>
          <w:rFonts w:ascii="Calibri" w:eastAsia="Times New Roman" w:hAnsi="Calibri" w:cs="Times New Roman"/>
          <w:bCs/>
          <w:color w:val="000000"/>
          <w:lang w:val="en-US"/>
        </w:rPr>
        <w:t>.</w:t>
      </w:r>
      <w:r w:rsidRPr="00946649">
        <w:rPr>
          <w:rFonts w:ascii="Calibri" w:eastAsia="Cambria" w:hAnsi="Calibri" w:cs="Calibri"/>
          <w:lang w:val="en-US"/>
        </w:rPr>
        <w:t xml:space="preserve"> </w:t>
      </w:r>
    </w:p>
    <w:p w14:paraId="49588E09" w14:textId="37051D3E" w:rsidR="001E43D4" w:rsidRPr="00946649" w:rsidRDefault="001E43D4" w:rsidP="001E43D4">
      <w:pPr>
        <w:rPr>
          <w:rFonts w:ascii="Calibri" w:eastAsia="Times New Roman" w:hAnsi="Calibri" w:cs="Times New Roman"/>
          <w:b/>
          <w:bCs/>
          <w:color w:val="000000"/>
          <w:lang w:val="en-US"/>
        </w:rPr>
      </w:pPr>
      <w:r w:rsidRPr="00946649">
        <w:rPr>
          <w:rFonts w:ascii="Calibri" w:eastAsia="Times New Roman" w:hAnsi="Calibri" w:cs="Times New Roman"/>
          <w:b/>
          <w:color w:val="000000"/>
          <w:lang w:val="en-US"/>
        </w:rPr>
        <w:t>Europe and Central Asia uses more renewable natural resources than are produced within the region, either through overuse or net import, as indicated by the negative difference (deficit) between biocapacity (production) and ecological footprint (consumption) (</w:t>
      </w:r>
      <w:r w:rsidRPr="00946649">
        <w:rPr>
          <w:rFonts w:ascii="Calibri" w:eastAsia="Times New Roman" w:hAnsi="Calibri" w:cs="Times New Roman"/>
          <w:b/>
          <w:i/>
          <w:color w:val="000000"/>
          <w:lang w:val="en-US"/>
        </w:rPr>
        <w:t>well established</w:t>
      </w:r>
      <w:r w:rsidRPr="00946649">
        <w:rPr>
          <w:rFonts w:ascii="Calibri" w:eastAsia="Times New Roman" w:hAnsi="Calibri" w:cs="Times New Roman"/>
          <w:b/>
          <w:color w:val="000000"/>
          <w:lang w:val="en-US"/>
        </w:rPr>
        <w:t xml:space="preserve">) </w:t>
      </w:r>
      <w:r w:rsidRPr="00946649">
        <w:rPr>
          <w:rFonts w:ascii="Calibri" w:eastAsia="Times New Roman" w:hAnsi="Calibri" w:cs="Calibri"/>
          <w:b/>
          <w:bCs/>
          <w:lang w:val="en-US"/>
        </w:rPr>
        <w:t>(2.2.4)</w:t>
      </w:r>
      <w:r w:rsidRPr="00946649">
        <w:rPr>
          <w:rFonts w:ascii="Calibri" w:eastAsia="Times New Roman" w:hAnsi="Calibri" w:cs="Times New Roman"/>
          <w:b/>
          <w:color w:val="000000"/>
          <w:lang w:val="en-US"/>
        </w:rPr>
        <w:t xml:space="preserve">. </w:t>
      </w:r>
      <w:r w:rsidRPr="00946649">
        <w:rPr>
          <w:rFonts w:ascii="Calibri" w:eastAsia="Times New Roman" w:hAnsi="Calibri" w:cs="Times New Roman"/>
          <w:b/>
          <w:bCs/>
          <w:color w:val="000000"/>
          <w:lang w:val="en-US"/>
        </w:rPr>
        <w:t>The region depends on net flow imports of renewable natural resources and material contributions from nature (</w:t>
      </w:r>
      <w:r w:rsidRPr="00946649">
        <w:rPr>
          <w:rFonts w:ascii="Calibri" w:eastAsia="Times New Roman" w:hAnsi="Calibri" w:cs="Times New Roman"/>
          <w:b/>
          <w:bCs/>
          <w:i/>
          <w:iCs/>
          <w:color w:val="000000"/>
          <w:lang w:val="en-US"/>
        </w:rPr>
        <w:t>well established</w:t>
      </w:r>
      <w:r w:rsidRPr="00946649">
        <w:rPr>
          <w:rFonts w:ascii="Calibri" w:eastAsia="Times New Roman" w:hAnsi="Calibri" w:cs="Times New Roman"/>
          <w:b/>
          <w:bCs/>
          <w:color w:val="000000"/>
          <w:lang w:val="en-US"/>
        </w:rPr>
        <w:t xml:space="preserve">) </w:t>
      </w:r>
      <w:r w:rsidRPr="00946649">
        <w:rPr>
          <w:rFonts w:ascii="Calibri" w:eastAsia="Times New Roman" w:hAnsi="Calibri" w:cs="Calibri"/>
          <w:b/>
          <w:bCs/>
          <w:lang w:val="en-US"/>
        </w:rPr>
        <w:t>(2.2.4)</w:t>
      </w:r>
      <w:r w:rsidRPr="00946649">
        <w:rPr>
          <w:rFonts w:ascii="Calibri" w:eastAsia="Times New Roman" w:hAnsi="Calibri" w:cs="Times New Roman"/>
          <w:b/>
          <w:bCs/>
          <w:color w:val="000000"/>
          <w:lang w:val="en-US"/>
        </w:rPr>
        <w:t>. Western and Central Europe and Central Asia have a biocapacity deficit while Eastern Europe has a reserve</w:t>
      </w:r>
      <w:r w:rsidRPr="00946649">
        <w:rPr>
          <w:rFonts w:ascii="Calibri" w:eastAsia="Times New Roman" w:hAnsi="Calibri" w:cs="Times New Roman"/>
          <w:bCs/>
          <w:color w:val="000000"/>
          <w:lang w:val="en-US"/>
        </w:rPr>
        <w:t xml:space="preserve"> </w:t>
      </w:r>
      <w:r w:rsidRPr="00946649">
        <w:rPr>
          <w:rFonts w:ascii="Calibri" w:eastAsia="Times New Roman" w:hAnsi="Calibri" w:cs="Times New Roman"/>
          <w:b/>
          <w:bCs/>
          <w:color w:val="000000"/>
          <w:lang w:val="en-US"/>
        </w:rPr>
        <w:t>(</w:t>
      </w:r>
      <w:r w:rsidRPr="00946649">
        <w:rPr>
          <w:rFonts w:ascii="Calibri" w:eastAsia="Times New Roman" w:hAnsi="Calibri" w:cs="Times New Roman"/>
          <w:b/>
          <w:bCs/>
          <w:i/>
          <w:iCs/>
          <w:color w:val="000000"/>
          <w:lang w:val="en-US"/>
        </w:rPr>
        <w:t>well established</w:t>
      </w:r>
      <w:r w:rsidRPr="00946649">
        <w:rPr>
          <w:rFonts w:ascii="Calibri" w:eastAsia="Times New Roman" w:hAnsi="Calibri" w:cs="Times New Roman"/>
          <w:b/>
          <w:bCs/>
          <w:color w:val="000000"/>
          <w:lang w:val="en-US"/>
        </w:rPr>
        <w:t xml:space="preserve">) </w:t>
      </w:r>
      <w:r w:rsidRPr="00946649">
        <w:rPr>
          <w:rFonts w:ascii="Calibri" w:eastAsia="Times New Roman" w:hAnsi="Calibri" w:cs="Calibri"/>
          <w:b/>
          <w:bCs/>
          <w:lang w:val="en-US"/>
        </w:rPr>
        <w:t>(2.2.4)</w:t>
      </w:r>
      <w:r w:rsidRPr="00946649">
        <w:rPr>
          <w:rFonts w:ascii="Calibri" w:eastAsia="Times New Roman" w:hAnsi="Calibri" w:cs="Times New Roman"/>
          <w:b/>
          <w:bCs/>
          <w:color w:val="000000"/>
          <w:lang w:val="en-US"/>
        </w:rPr>
        <w:t xml:space="preserve">. </w:t>
      </w:r>
      <w:r w:rsidRPr="00946649">
        <w:rPr>
          <w:rFonts w:ascii="Calibri" w:eastAsia="Times New Roman" w:hAnsi="Calibri" w:cs="Times New Roman"/>
          <w:bCs/>
          <w:color w:val="000000"/>
          <w:lang w:val="en-US"/>
        </w:rPr>
        <w:t>Western Europe’s ecological footprint is 5.1 global hectares per person, while its biocapacity is 2.2 hectares. Central Europe’s footprint is 3.6 hectares (2.1 ha biocapacity); Eastern Europe’s is 4.8 hectares (5.3 ha biocapacity) and Central Asia’s is 3.4 hectares (1.7 hectares biocapacity) (</w:t>
      </w:r>
      <w:r w:rsidRPr="00946649">
        <w:rPr>
          <w:rFonts w:ascii="Calibri" w:eastAsia="Times New Roman" w:hAnsi="Calibri" w:cs="Times New Roman"/>
          <w:bCs/>
          <w:i/>
          <w:iCs/>
          <w:color w:val="000000"/>
          <w:lang w:val="en-US"/>
        </w:rPr>
        <w:t>well established</w:t>
      </w:r>
      <w:r w:rsidRPr="00946649">
        <w:rPr>
          <w:rFonts w:ascii="Calibri" w:eastAsia="Times New Roman" w:hAnsi="Calibri" w:cs="Times New Roman"/>
          <w:bCs/>
          <w:color w:val="000000"/>
          <w:lang w:val="en-US"/>
        </w:rPr>
        <w:t xml:space="preserve">) </w:t>
      </w:r>
      <w:r w:rsidRPr="00946649">
        <w:rPr>
          <w:rFonts w:ascii="Calibri" w:eastAsia="Times New Roman" w:hAnsi="Calibri" w:cs="Calibri"/>
          <w:bCs/>
          <w:lang w:val="en-US"/>
        </w:rPr>
        <w:t>(2.2.4)</w:t>
      </w:r>
      <w:r w:rsidRPr="00946649">
        <w:rPr>
          <w:rFonts w:ascii="Calibri" w:eastAsia="Times New Roman" w:hAnsi="Calibri" w:cs="Times New Roman"/>
          <w:bCs/>
          <w:color w:val="000000"/>
          <w:lang w:val="en-US"/>
        </w:rPr>
        <w:t>. The regions footprint negatively affects biodiversity, food security and other contributions from nature to people in other parts of the world (</w:t>
      </w:r>
      <w:r w:rsidRPr="00946649">
        <w:rPr>
          <w:rFonts w:ascii="Calibri" w:eastAsia="Times New Roman" w:hAnsi="Calibri" w:cs="Times New Roman"/>
          <w:bCs/>
          <w:i/>
          <w:iCs/>
          <w:color w:val="000000"/>
          <w:lang w:val="en-US"/>
        </w:rPr>
        <w:t>established but incomplete</w:t>
      </w:r>
      <w:r w:rsidRPr="00225B87">
        <w:rPr>
          <w:rFonts w:ascii="Calibri" w:eastAsia="Times New Roman" w:hAnsi="Calibri" w:cs="Times New Roman"/>
          <w:bCs/>
          <w:iCs/>
          <w:color w:val="000000"/>
          <w:lang w:val="en-US"/>
        </w:rPr>
        <w:t>)</w:t>
      </w:r>
      <w:r w:rsidRPr="00946649">
        <w:rPr>
          <w:rFonts w:ascii="Calibri" w:eastAsia="Times New Roman" w:hAnsi="Calibri" w:cs="Times New Roman"/>
          <w:bCs/>
          <w:i/>
          <w:iCs/>
          <w:color w:val="000000"/>
          <w:lang w:val="en-US"/>
        </w:rPr>
        <w:t xml:space="preserve"> </w:t>
      </w:r>
      <w:r w:rsidRPr="00946649">
        <w:rPr>
          <w:rFonts w:ascii="Calibri" w:eastAsia="Times New Roman" w:hAnsi="Calibri" w:cs="Calibri"/>
          <w:bCs/>
          <w:lang w:val="en-US"/>
        </w:rPr>
        <w:t>(2.2.4, 2.3.4)</w:t>
      </w:r>
      <w:r w:rsidRPr="00946649">
        <w:rPr>
          <w:rFonts w:ascii="Calibri" w:eastAsia="Times New Roman" w:hAnsi="Calibri" w:cs="Times New Roman"/>
          <w:bCs/>
          <w:color w:val="000000"/>
          <w:lang w:val="en-US"/>
        </w:rPr>
        <w:t xml:space="preserve">. </w:t>
      </w:r>
      <w:r w:rsidRPr="00946649">
        <w:rPr>
          <w:rFonts w:ascii="Calibri" w:eastAsia="Times New Roman" w:hAnsi="Calibri" w:cs="Times New Roman"/>
          <w:lang w:val="en-US"/>
        </w:rPr>
        <w:t xml:space="preserve">Human appropriation of net primary productivity (HANPP) is a measure that assesses biomass extraction from ecosystems for food, fodder, fibres and bioenergy and for large parts of Western Europe, HANPP is lower than HANPP embodied in consumption indicating a reliance on regions outside of Western Europe </w:t>
      </w:r>
      <w:r w:rsidRPr="00946649">
        <w:rPr>
          <w:rFonts w:ascii="Calibri" w:eastAsia="Times New Roman" w:hAnsi="Calibri" w:cs="Times New Roman"/>
          <w:bCs/>
          <w:color w:val="000000"/>
          <w:lang w:val="en-US"/>
        </w:rPr>
        <w:t>(</w:t>
      </w:r>
      <w:r w:rsidRPr="00946649">
        <w:rPr>
          <w:rFonts w:ascii="Calibri" w:eastAsia="Times New Roman" w:hAnsi="Calibri" w:cs="Times New Roman"/>
          <w:bCs/>
          <w:i/>
          <w:iCs/>
          <w:color w:val="000000"/>
          <w:lang w:val="en-US"/>
        </w:rPr>
        <w:t>well established</w:t>
      </w:r>
      <w:r w:rsidRPr="00946649">
        <w:rPr>
          <w:rFonts w:ascii="Calibri" w:eastAsia="Times New Roman" w:hAnsi="Calibri" w:cs="Times New Roman"/>
          <w:bCs/>
          <w:color w:val="000000"/>
          <w:lang w:val="en-US"/>
        </w:rPr>
        <w:t xml:space="preserve">) </w:t>
      </w:r>
      <w:r w:rsidRPr="00946649">
        <w:rPr>
          <w:rFonts w:ascii="Calibri" w:eastAsia="Times New Roman" w:hAnsi="Calibri" w:cs="Calibri"/>
          <w:bCs/>
          <w:lang w:val="en-US"/>
        </w:rPr>
        <w:t>(2.2.4)</w:t>
      </w:r>
      <w:r w:rsidRPr="00946649">
        <w:rPr>
          <w:rFonts w:ascii="Calibri" w:eastAsia="Times New Roman" w:hAnsi="Calibri" w:cs="Times New Roman"/>
          <w:lang w:val="en-US"/>
        </w:rPr>
        <w:t xml:space="preserve">. HANPP for Central and Eastern Europe and Central Asia is similar or slightly higher than HANPP embodied in consumption, but the European Union has been increasingly importing embodied HANPP especially from South America </w:t>
      </w:r>
      <w:r w:rsidRPr="00946649">
        <w:rPr>
          <w:rFonts w:ascii="Calibri" w:eastAsia="Times New Roman" w:hAnsi="Calibri" w:cs="Times New Roman"/>
          <w:bCs/>
          <w:color w:val="000000"/>
          <w:lang w:val="en-US"/>
        </w:rPr>
        <w:t>(</w:t>
      </w:r>
      <w:r w:rsidRPr="00946649">
        <w:rPr>
          <w:rFonts w:ascii="Calibri" w:eastAsia="Times New Roman" w:hAnsi="Calibri" w:cs="Times New Roman"/>
          <w:bCs/>
          <w:i/>
          <w:iCs/>
          <w:color w:val="000000"/>
          <w:lang w:val="en-US"/>
        </w:rPr>
        <w:t>well established</w:t>
      </w:r>
      <w:r w:rsidRPr="00946649">
        <w:rPr>
          <w:rFonts w:ascii="Calibri" w:eastAsia="Times New Roman" w:hAnsi="Calibri" w:cs="Times New Roman"/>
          <w:bCs/>
          <w:color w:val="000000"/>
          <w:lang w:val="en-US"/>
        </w:rPr>
        <w:t xml:space="preserve">) </w:t>
      </w:r>
      <w:r w:rsidRPr="00946649">
        <w:rPr>
          <w:rFonts w:ascii="Calibri" w:eastAsia="Times New Roman" w:hAnsi="Calibri" w:cs="Calibri"/>
          <w:bCs/>
          <w:lang w:val="en-US"/>
        </w:rPr>
        <w:t>(2.2.4)</w:t>
      </w:r>
      <w:r w:rsidRPr="00946649">
        <w:rPr>
          <w:rFonts w:ascii="Calibri" w:eastAsia="Times New Roman" w:hAnsi="Calibri" w:cs="Times New Roman"/>
          <w:lang w:val="en-US"/>
        </w:rPr>
        <w:t>.</w:t>
      </w:r>
      <w:r w:rsidRPr="00946649">
        <w:rPr>
          <w:rFonts w:ascii="Calibri" w:eastAsia="Times New Roman" w:hAnsi="Calibri" w:cs="Times New Roman"/>
          <w:b/>
          <w:bCs/>
          <w:color w:val="000000"/>
          <w:lang w:val="en-US"/>
        </w:rPr>
        <w:t xml:space="preserve"> </w:t>
      </w:r>
      <w:r w:rsidRPr="00946649">
        <w:rPr>
          <w:rFonts w:ascii="Calibri" w:eastAsia="Times New Roman" w:hAnsi="Calibri" w:cs="Times New Roman"/>
          <w:bCs/>
          <w:color w:val="000000"/>
          <w:lang w:val="en-US"/>
        </w:rPr>
        <w:t>There are significant differences in interregional flows of nature’s contributions to people across subregions: Central and Western Europe import more contributions than Eastern Europe and Central Asia (</w:t>
      </w:r>
      <w:r w:rsidRPr="00946649">
        <w:rPr>
          <w:rFonts w:ascii="Calibri" w:eastAsia="Times New Roman" w:hAnsi="Calibri" w:cs="Times New Roman"/>
          <w:bCs/>
          <w:i/>
          <w:iCs/>
          <w:color w:val="000000"/>
          <w:lang w:val="en-US"/>
        </w:rPr>
        <w:t>well established</w:t>
      </w:r>
      <w:r w:rsidRPr="00946649">
        <w:rPr>
          <w:rFonts w:ascii="Calibri" w:eastAsia="Times New Roman" w:hAnsi="Calibri" w:cs="Times New Roman"/>
          <w:bCs/>
          <w:color w:val="000000"/>
          <w:lang w:val="en-US"/>
        </w:rPr>
        <w:t xml:space="preserve">) </w:t>
      </w:r>
      <w:r w:rsidRPr="00946649">
        <w:rPr>
          <w:rFonts w:ascii="Calibri" w:eastAsia="Times New Roman" w:hAnsi="Calibri" w:cs="Calibri"/>
          <w:bCs/>
          <w:lang w:val="en-US"/>
        </w:rPr>
        <w:t>(2.2.4)</w:t>
      </w:r>
      <w:r w:rsidRPr="00946649">
        <w:rPr>
          <w:rFonts w:ascii="Calibri" w:eastAsia="Times New Roman" w:hAnsi="Calibri" w:cs="Times New Roman"/>
          <w:bCs/>
          <w:color w:val="000000"/>
          <w:lang w:val="en-US"/>
        </w:rPr>
        <w:t xml:space="preserve">. </w:t>
      </w:r>
      <w:r w:rsidRPr="00946649">
        <w:rPr>
          <w:rFonts w:ascii="Calibri" w:eastAsia="Times New Roman" w:hAnsi="Calibri" w:cs="Times New Roman"/>
          <w:lang w:val="en-US"/>
        </w:rPr>
        <w:t xml:space="preserve">Food availability in Central and Western Europe relies significantly on land for crop production in Brazil, Argentina, China and the United States of America </w:t>
      </w:r>
      <w:r w:rsidRPr="00946649">
        <w:rPr>
          <w:rFonts w:ascii="Calibri" w:eastAsia="Times New Roman" w:hAnsi="Calibri" w:cs="Times New Roman"/>
          <w:bCs/>
          <w:color w:val="000000"/>
          <w:lang w:val="en-US"/>
        </w:rPr>
        <w:t>(</w:t>
      </w:r>
      <w:r w:rsidRPr="00946649">
        <w:rPr>
          <w:rFonts w:ascii="Calibri" w:eastAsia="Times New Roman" w:hAnsi="Calibri" w:cs="Times New Roman"/>
          <w:bCs/>
          <w:i/>
          <w:iCs/>
          <w:color w:val="000000"/>
          <w:lang w:val="en-US"/>
        </w:rPr>
        <w:t>well established</w:t>
      </w:r>
      <w:r w:rsidRPr="00946649">
        <w:rPr>
          <w:rFonts w:ascii="Calibri" w:eastAsia="Times New Roman" w:hAnsi="Calibri" w:cs="Times New Roman"/>
          <w:bCs/>
          <w:color w:val="000000"/>
          <w:lang w:val="en-US"/>
        </w:rPr>
        <w:t xml:space="preserve">) </w:t>
      </w:r>
      <w:r w:rsidRPr="00946649">
        <w:rPr>
          <w:rFonts w:ascii="Calibri" w:eastAsia="Times New Roman" w:hAnsi="Calibri" w:cs="Calibri"/>
          <w:bCs/>
          <w:lang w:val="en-US"/>
        </w:rPr>
        <w:t>(2.2.4)</w:t>
      </w:r>
      <w:r w:rsidRPr="00946649">
        <w:rPr>
          <w:rFonts w:ascii="Calibri" w:eastAsia="Times New Roman" w:hAnsi="Calibri" w:cs="Times New Roman"/>
          <w:lang w:val="en-US"/>
        </w:rPr>
        <w:t xml:space="preserve">. </w:t>
      </w:r>
      <w:r w:rsidR="00C3120D" w:rsidRPr="00C3120D">
        <w:rPr>
          <w:rFonts w:ascii="Calibri" w:eastAsia="Times New Roman" w:hAnsi="Calibri" w:cs="Times New Roman"/>
          <w:lang w:val="en-US"/>
        </w:rPr>
        <w:t xml:space="preserve">Central and </w:t>
      </w:r>
      <w:r w:rsidR="00C3120D" w:rsidRPr="00C3120D">
        <w:rPr>
          <w:rFonts w:ascii="Calibri" w:eastAsia="Times New Roman" w:hAnsi="Calibri" w:cs="Times New Roman"/>
          <w:lang w:val="en-US"/>
        </w:rPr>
        <w:lastRenderedPageBreak/>
        <w:t xml:space="preserve">Western Europe depends on food and feed imports equivalent to the annual harvest of 35 million hectares of cropland (2008 data), a land area the size of Germany. </w:t>
      </w:r>
      <w:r w:rsidRPr="00946649">
        <w:rPr>
          <w:rFonts w:ascii="Calibri" w:eastAsia="Times New Roman" w:hAnsi="Calibri" w:cs="Times New Roman"/>
          <w:lang w:val="en-US"/>
        </w:rPr>
        <w:t xml:space="preserve">Western Europe became less self-sufficient in crop production between 1987 and 2008, while the rest of Europe and Central Asia has become more self-sufficient </w:t>
      </w:r>
      <w:r w:rsidRPr="00946649">
        <w:rPr>
          <w:rFonts w:ascii="Calibri" w:eastAsia="Times New Roman" w:hAnsi="Calibri" w:cs="Times New Roman"/>
          <w:bCs/>
          <w:color w:val="000000"/>
          <w:lang w:val="en-US"/>
        </w:rPr>
        <w:t>(</w:t>
      </w:r>
      <w:r w:rsidRPr="00946649">
        <w:rPr>
          <w:rFonts w:ascii="Calibri" w:eastAsia="Times New Roman" w:hAnsi="Calibri" w:cs="Times New Roman"/>
          <w:bCs/>
          <w:i/>
          <w:iCs/>
          <w:color w:val="000000"/>
          <w:lang w:val="en-US"/>
        </w:rPr>
        <w:t>well established</w:t>
      </w:r>
      <w:r w:rsidRPr="00946649">
        <w:rPr>
          <w:rFonts w:ascii="Calibri" w:eastAsia="Times New Roman" w:hAnsi="Calibri" w:cs="Times New Roman"/>
          <w:bCs/>
          <w:color w:val="000000"/>
          <w:lang w:val="en-US"/>
        </w:rPr>
        <w:t xml:space="preserve">) </w:t>
      </w:r>
      <w:r w:rsidRPr="00946649">
        <w:rPr>
          <w:rFonts w:ascii="Calibri" w:eastAsia="Times New Roman" w:hAnsi="Calibri" w:cs="Calibri"/>
          <w:bCs/>
          <w:lang w:val="en-US"/>
        </w:rPr>
        <w:t>(2.2.4)</w:t>
      </w:r>
      <w:r w:rsidRPr="00946649">
        <w:rPr>
          <w:rFonts w:ascii="Calibri" w:eastAsia="Times New Roman" w:hAnsi="Calibri" w:cs="Times New Roman"/>
          <w:lang w:val="en-US"/>
        </w:rPr>
        <w:t>.</w:t>
      </w:r>
      <w:r w:rsidRPr="00946649">
        <w:rPr>
          <w:rFonts w:eastAsia="Cambria"/>
          <w:lang w:val="en-US"/>
        </w:rPr>
        <w:br w:type="page"/>
      </w:r>
    </w:p>
    <w:p w14:paraId="654DCE5A" w14:textId="433F985B" w:rsidR="001E43D4" w:rsidRPr="00946649" w:rsidRDefault="001E43D4" w:rsidP="00656EB8">
      <w:pPr>
        <w:pStyle w:val="Heading2"/>
        <w:numPr>
          <w:ilvl w:val="0"/>
          <w:numId w:val="0"/>
        </w:numPr>
        <w:ind w:left="576" w:hanging="576"/>
      </w:pPr>
      <w:bookmarkStart w:id="342" w:name="_Toc502822503"/>
      <w:bookmarkStart w:id="343" w:name="_Toc504380600"/>
      <w:bookmarkStart w:id="344" w:name="_Toc519504426"/>
      <w:r w:rsidRPr="00946649">
        <w:lastRenderedPageBreak/>
        <w:t>Foreword to Chapter 2</w:t>
      </w:r>
      <w:bookmarkEnd w:id="342"/>
      <w:bookmarkEnd w:id="343"/>
      <w:bookmarkEnd w:id="344"/>
    </w:p>
    <w:p w14:paraId="74F23FCA" w14:textId="770F2693" w:rsidR="001E43D4" w:rsidRPr="00946649" w:rsidRDefault="001E43D4" w:rsidP="001E43D4">
      <w:pPr>
        <w:autoSpaceDE w:val="0"/>
        <w:autoSpaceDN w:val="0"/>
        <w:adjustRightInd w:val="0"/>
        <w:rPr>
          <w:rFonts w:eastAsia="StoneSerif" w:cstheme="minorHAnsi"/>
          <w:szCs w:val="16"/>
          <w:lang w:val="en-US"/>
        </w:rPr>
      </w:pPr>
      <w:r w:rsidRPr="00946649">
        <w:rPr>
          <w:rFonts w:cstheme="minorHAnsi"/>
          <w:i/>
          <w:iCs/>
          <w:szCs w:val="19"/>
          <w:lang w:val="en-US"/>
        </w:rPr>
        <w:t xml:space="preserve">“This is like home, you can’t tell it. It has to be felt. This is the single sentence you can say. You don’t have to add anything else. In springtime when you go out and smell the fresh air, it cannot be told, the feeling of how wonderful it is.” </w:t>
      </w:r>
      <w:r w:rsidRPr="00946649">
        <w:rPr>
          <w:rFonts w:eastAsia="StoneSerif" w:cstheme="minorHAnsi"/>
          <w:szCs w:val="16"/>
          <w:lang w:val="en-US"/>
        </w:rPr>
        <w:t xml:space="preserve">(Sandor Barta, cattle herder, in </w:t>
      </w:r>
      <w:r w:rsidRPr="00946649">
        <w:rPr>
          <w:rFonts w:eastAsia="StoneSerif" w:cstheme="minorHAnsi"/>
          <w:szCs w:val="16"/>
          <w:lang w:val="en-US"/>
        </w:rPr>
        <w:fldChar w:fldCharType="begin" w:fldLock="1"/>
      </w:r>
      <w:r w:rsidRPr="00946649">
        <w:rPr>
          <w:rFonts w:eastAsia="StoneSerif" w:cstheme="minorHAnsi"/>
          <w:szCs w:val="16"/>
          <w:lang w:val="en-US"/>
        </w:rPr>
        <w:instrText>ADDIN CSL_CITATION { "citationItems" : [ { "id" : "ITEM-1", "itemData" : { "author" : [ { "dropping-particle" : "", "family" : "Kis", "given" : "J", "non-dropping-particle" : "", "parse-names" : false, "suffix" : "" }, { "dropping-particle" : "", "family" : "Barta", "given" : "S", "non-dropping-particle" : "", "parse-names" : false, "suffix" : "" }, { "dropping-particle" : "", "family" : "Elekes", "given" : "L", "non-dropping-particle" : "", "parse-names" : false, "suffix" : "" }, { "dropping-particle" : "", "family" : "Engi", "given" : "L", "non-dropping-particle" : "", "parse-names" : false, "suffix" : "" }, { "dropping-particle" : "", "family" : "Fegyver", "given" : "T", "non-dropping-particle" : "", "parse-names" : false, "suffix" : "" }, { "dropping-particle" : "", "family" : "Kecskem\u00e9ti", "given" : "J", "non-dropping-particle" : "", "parse-names" : false, "suffix" : "" }, { "dropping-particle" : "", "family" : "Lajk\u00f3", "given" : "L", "non-dropping-particle" : "", "parse-names" : false, "suffix" : "" }, { "dropping-particle" : "", "family" : "Szab\u00f3", "given" : "J", "non-dropping-particle" : "", "parse-names" : false, "suffix" : "" } ], "container-title" :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6" ] ] }, "page" : "57-71", "publisher" : "UNESCO", "title" : "Traditional herders\u2019 knowledge and worldview and their role in managing biodiversity and ecosystem-services of extensive pastures", "type" : "chapter" }, "uris" : [ "http://www.mendeley.com/documents/?uuid=8d957558-171c-4c0a-90f7-0b277ffc0ea1", "http://www.mendeley.com/documents/?uuid=9dc5b7f8-c437-4de7-8bd1-564759cc13f1" ] } ], "mendeley" : { "formattedCitation" : "(Kis et al., 2016)", "plainTextFormattedCitation" : "(Kis et al., 2016)", "previouslyFormattedCitation" : "(Kis et al., 2016)" }, "properties" : {  }, "schema" : "https://github.com/citation-style-language/schema/raw/master/csl-citation.json" }</w:instrText>
      </w:r>
      <w:r w:rsidRPr="00946649">
        <w:rPr>
          <w:rFonts w:eastAsia="StoneSerif" w:cstheme="minorHAnsi"/>
          <w:szCs w:val="16"/>
          <w:lang w:val="en-US"/>
        </w:rPr>
        <w:fldChar w:fldCharType="separate"/>
      </w:r>
      <w:r w:rsidRPr="00946649">
        <w:rPr>
          <w:rFonts w:eastAsia="StoneSerif" w:cstheme="minorHAnsi"/>
          <w:szCs w:val="16"/>
          <w:lang w:val="en-US"/>
        </w:rPr>
        <w:t xml:space="preserve">Kis </w:t>
      </w:r>
      <w:r w:rsidR="00C56B4E" w:rsidRPr="00C56B4E">
        <w:rPr>
          <w:rFonts w:eastAsia="StoneSerif" w:cstheme="minorHAnsi"/>
          <w:i/>
          <w:szCs w:val="16"/>
          <w:lang w:val="en-US"/>
        </w:rPr>
        <w:t>et al.</w:t>
      </w:r>
      <w:r w:rsidR="00E2014E">
        <w:rPr>
          <w:rFonts w:eastAsia="StoneSerif" w:cstheme="minorHAnsi"/>
          <w:szCs w:val="16"/>
          <w:lang w:val="en-US"/>
        </w:rPr>
        <w:t xml:space="preserve">, </w:t>
      </w:r>
      <w:r w:rsidRPr="00946649">
        <w:rPr>
          <w:rFonts w:eastAsia="StoneSerif" w:cstheme="minorHAnsi"/>
          <w:szCs w:val="16"/>
          <w:lang w:val="en-US"/>
        </w:rPr>
        <w:t>201</w:t>
      </w:r>
      <w:r w:rsidR="00ED0357">
        <w:rPr>
          <w:rFonts w:eastAsia="StoneSerif" w:cstheme="minorHAnsi"/>
          <w:szCs w:val="16"/>
          <w:lang w:val="en-US"/>
        </w:rPr>
        <w:t>7</w:t>
      </w:r>
      <w:r w:rsidRPr="00946649">
        <w:rPr>
          <w:rFonts w:eastAsia="StoneSerif" w:cstheme="minorHAnsi"/>
          <w:szCs w:val="16"/>
          <w:lang w:val="en-US"/>
        </w:rPr>
        <w:fldChar w:fldCharType="end"/>
      </w:r>
      <w:r w:rsidRPr="00946649">
        <w:rPr>
          <w:rFonts w:eastAsia="StoneSerif" w:cstheme="minorHAnsi"/>
          <w:szCs w:val="16"/>
          <w:lang w:val="en-US"/>
        </w:rPr>
        <w:t xml:space="preserve">). </w:t>
      </w:r>
    </w:p>
    <w:p w14:paraId="0C861435" w14:textId="77777777" w:rsidR="001E43D4" w:rsidRPr="00946649" w:rsidRDefault="001E43D4" w:rsidP="001E43D4">
      <w:pPr>
        <w:tabs>
          <w:tab w:val="left" w:pos="1467"/>
        </w:tabs>
        <w:autoSpaceDE w:val="0"/>
        <w:autoSpaceDN w:val="0"/>
        <w:adjustRightInd w:val="0"/>
        <w:rPr>
          <w:rFonts w:eastAsia="StoneSerif"/>
          <w:lang w:val="en-US"/>
        </w:rPr>
      </w:pPr>
      <w:r w:rsidRPr="00946649">
        <w:rPr>
          <w:rFonts w:eastAsia="StoneSerif"/>
          <w:lang w:val="en-US"/>
        </w:rPr>
        <w:t xml:space="preserve">In this chapter, we provide an assessment of each of nature’s contributions to people (NCP) and to the quality of life of societies in Europe and Central Asia. We recognize that these contributions are diverse, reflecting the multiple societies that inhabit the region and the multiple interlinked dimensions of nature and society. For that reason, the present chapter seeks to respect and to represent the multiple values of nature’s </w:t>
      </w:r>
      <w:r w:rsidRPr="00946649">
        <w:rPr>
          <w:rFonts w:cs="Arial"/>
          <w:color w:val="000000"/>
          <w:lang w:val="en-US"/>
        </w:rPr>
        <w:t>contributions to people</w:t>
      </w:r>
      <w:r w:rsidRPr="00946649">
        <w:rPr>
          <w:rFonts w:eastAsia="StoneSerif"/>
          <w:lang w:val="en-US"/>
        </w:rPr>
        <w:t xml:space="preserve"> and to include the different knowledge systems that provide understanding of our relationship with nature. </w:t>
      </w:r>
      <w:r w:rsidRPr="00946649">
        <w:rPr>
          <w:lang w:val="en-US"/>
        </w:rPr>
        <w:br w:type="page"/>
      </w:r>
    </w:p>
    <w:p w14:paraId="0EC1F76B" w14:textId="63C75E73" w:rsidR="001E43D4" w:rsidRPr="007A3472" w:rsidRDefault="001E43D4" w:rsidP="00E236B3">
      <w:pPr>
        <w:pStyle w:val="Heading2"/>
        <w:numPr>
          <w:ilvl w:val="1"/>
          <w:numId w:val="47"/>
        </w:numPr>
      </w:pPr>
      <w:bookmarkStart w:id="345" w:name="_Toc450554808"/>
      <w:bookmarkStart w:id="346" w:name="_Toc502822504"/>
      <w:bookmarkStart w:id="347" w:name="_Toc504380601"/>
      <w:bookmarkStart w:id="348" w:name="_Toc519504427"/>
      <w:r w:rsidRPr="007A3472">
        <w:lastRenderedPageBreak/>
        <w:t>Introduction</w:t>
      </w:r>
      <w:bookmarkEnd w:id="345"/>
      <w:bookmarkEnd w:id="346"/>
      <w:bookmarkEnd w:id="347"/>
      <w:bookmarkEnd w:id="348"/>
      <w:r w:rsidRPr="007A3472">
        <w:t xml:space="preserve"> </w:t>
      </w:r>
    </w:p>
    <w:p w14:paraId="423D8642" w14:textId="5DFE0A25" w:rsidR="001E43D4" w:rsidRPr="001E43D4" w:rsidRDefault="001E43D4" w:rsidP="00147745">
      <w:pPr>
        <w:pStyle w:val="Heading3"/>
      </w:pPr>
      <w:bookmarkStart w:id="349" w:name="_Toc502822505"/>
      <w:bookmarkStart w:id="350" w:name="_Toc504380602"/>
      <w:bookmarkStart w:id="351" w:name="_Toc519504428"/>
      <w:r w:rsidRPr="001E43D4">
        <w:t>How this Chapter 2 relates to the IPBES conceptual framework</w:t>
      </w:r>
      <w:bookmarkEnd w:id="349"/>
      <w:bookmarkEnd w:id="350"/>
      <w:bookmarkEnd w:id="351"/>
      <w:r w:rsidRPr="001E43D4">
        <w:t xml:space="preserve"> </w:t>
      </w:r>
    </w:p>
    <w:p w14:paraId="414B70B0" w14:textId="4C213A36" w:rsidR="001E43D4" w:rsidRDefault="001E43D4" w:rsidP="00FD1310">
      <w:r w:rsidRPr="00946649">
        <w:rPr>
          <w:rFonts w:eastAsia="Cambria" w:cstheme="minorHAnsi"/>
          <w:lang w:val="en-US"/>
        </w:rPr>
        <w:t xml:space="preserve">This chapter addresses the boxes of the IPBES conceptual framework “nature’s contributions to people” (NCP) and “good quality of life” and the interactions between them. Therefore, it assesses the status, trends and future dynamics of nature’s material, regulating and non-material </w:t>
      </w:r>
      <w:r w:rsidRPr="00946649">
        <w:rPr>
          <w:rFonts w:cs="Arial"/>
          <w:color w:val="000000"/>
          <w:lang w:val="en-US"/>
        </w:rPr>
        <w:t xml:space="preserve">contributions to peopl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IPBES", "given" : "", "non-dropping-particle" : "", "parse-names" : false, "suffix" : "" } ], "id" : "ITEM-1", "issued" : { "date-parts" : [ [ "2017" ] ] }, "title" : "IPBES/5/INF/24: Update on the classification of nature\u2019s contributions to people by the Intergovernmental Science-Policy Platform on Biodiversity and Ecosystem Services", "type" : "book" }, "uris" : [ "http://www.mendeley.com/documents/?uuid=db6d4108-ee75-4e86-8403-a3c3db0d5c31" ] } ], "mendeley" : { "formattedCitation" : "(IPBES, 2017b)", "manualFormatting" : "(IPBES, 2017b)", "plainTextFormattedCitation" : "(IPBES, 2017b)", "previouslyFormattedCitation" : "(IPBES, 2017b)"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IPBES, 2017</w:t>
      </w:r>
      <w:r w:rsidR="000E3D17">
        <w:rPr>
          <w:rFonts w:eastAsia="Cambria" w:cstheme="minorHAnsi"/>
          <w:lang w:val="en-US"/>
        </w:rPr>
        <w:t>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We use the term “ecosystem services” when referring to the literature that uses this term, and “nature’s </w:t>
      </w:r>
      <w:r w:rsidRPr="00946649">
        <w:rPr>
          <w:rFonts w:cs="Arial"/>
          <w:color w:val="000000"/>
          <w:lang w:val="en-US"/>
        </w:rPr>
        <w:t>contributions to people</w:t>
      </w:r>
      <w:r w:rsidRPr="00946649">
        <w:rPr>
          <w:rFonts w:eastAsia="Cambria" w:cstheme="minorHAnsi"/>
          <w:lang w:val="en-US"/>
        </w:rPr>
        <w:t>” when</w:t>
      </w:r>
      <w:r w:rsidRPr="00946649">
        <w:rPr>
          <w:lang w:val="en-US"/>
        </w:rPr>
        <w:t xml:space="preserve"> synthesizing, summarizing and assessing information. This chapter</w:t>
      </w:r>
      <w:r w:rsidRPr="00946649">
        <w:rPr>
          <w:rFonts w:eastAsia="Cambria" w:cstheme="minorHAnsi"/>
          <w:lang w:val="en-US"/>
        </w:rPr>
        <w:t xml:space="preserve"> also assesses the implications of changes in nature’s </w:t>
      </w:r>
      <w:r w:rsidRPr="00946649">
        <w:rPr>
          <w:rFonts w:cs="Arial"/>
          <w:color w:val="000000"/>
          <w:lang w:val="en-US"/>
        </w:rPr>
        <w:t xml:space="preserve">contributions to people </w:t>
      </w:r>
      <w:r w:rsidRPr="00946649">
        <w:rPr>
          <w:rFonts w:eastAsia="Cambria" w:cstheme="minorHAnsi"/>
          <w:lang w:val="en-US"/>
        </w:rPr>
        <w:t>for the quality of life of people in terms of instrumental and relational values (see Section 1.5.2), including food, energy and water security, health, cultural heritage, identity and stewardship, and equity (</w:t>
      </w:r>
      <w:r w:rsidR="0004763F">
        <w:rPr>
          <w:rFonts w:eastAsia="Cambria" w:cstheme="minorHAnsi"/>
          <w:b/>
          <w:lang w:val="en-US"/>
        </w:rPr>
        <w:t>Figure 2.1</w:t>
      </w:r>
      <w:r w:rsidRPr="00946649">
        <w:rPr>
          <w:rFonts w:eastAsia="Cambria" w:cstheme="minorHAnsi"/>
          <w:lang w:val="en-US"/>
        </w:rPr>
        <w:t xml:space="preserve">). The chapter also examines the multiple values of nature’s </w:t>
      </w:r>
      <w:r w:rsidRPr="00946649">
        <w:rPr>
          <w:rFonts w:cs="Arial"/>
          <w:color w:val="000000"/>
          <w:lang w:val="en-US"/>
        </w:rPr>
        <w:t xml:space="preserve">contributions to people </w:t>
      </w:r>
      <w:r w:rsidRPr="00946649">
        <w:rPr>
          <w:rFonts w:eastAsia="Cambria" w:cstheme="minorHAnsi"/>
          <w:lang w:val="en-US"/>
        </w:rPr>
        <w:t xml:space="preserve">by presenting an integrated valuation, including monetary and non-monetary valuation. Assessing the link between nature’s </w:t>
      </w:r>
      <w:r w:rsidRPr="00946649">
        <w:rPr>
          <w:rFonts w:cs="Arial"/>
          <w:color w:val="000000"/>
          <w:lang w:val="en-US"/>
        </w:rPr>
        <w:t>contributions to people and</w:t>
      </w:r>
      <w:r w:rsidRPr="00946649">
        <w:rPr>
          <w:rFonts w:eastAsia="Cambria" w:cstheme="minorHAnsi"/>
          <w:lang w:val="en-US"/>
        </w:rPr>
        <w:t xml:space="preserve"> quality of life requires diverse valuation methods that include market-based and non-market monetary methods as well as socio-cultural valuation methods</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 "uris" : [ "http://www.mendeley.com/documents/?uuid=354a43bb-df3b-44c8-9c39-92b2a5e54da4" ] }, { "id" : "ITEM-2", "itemData" : { "DOI" : "10.1016/j.ecolind.2013.03.003", "ISBN" : "1470-160X; 1872-7034", "ISSN" : "1470160X", "abstract" : "One of the key challenges for ecosystem services research is to develop a comprehensive methodological approach in which biophysical, socio-cultural and monetary value-domains can be explicitly considered and integrated into decision making processes. This paper operationalizes a methodological approach for ecosystem service assessment on the basis of value pluralism. We assessed eleven ecosystem services delivered in the Do\u00f1ana social-ecological system (SW Spain). We found that different ecosystem service trade-offs came into view depending the value-domain in which services were assessed. The use of different valuation methods uncovers the fact that methods to elicit value actually shape and define the values being elicited. In this context, the prevalence of biophysical and monetary value-domains in scientific literature entails two main concerns: (1) the ecosystem service concept reflect in a limited extent the concerns of their beneficiaries, and (2) ecosystem service assessment results are biased towards the information provided by markets at the expense of other value-articulating institutions. Recognizing the role of ecosystem service assessment methods as value-articulating institutions, we call for a methodological framework able to contemplate the multidimensional nature of ecosystem services. \u00a9 2013 Elsevier Ltd. All rights reserved.", "author" : [ { "dropping-particle" : "", "family" : "Mart\u00edn-L\u00f3pez", "given" : "Berta", "non-dropping-particle" : "", "parse-names" : false, "suffix" : "" }, { "dropping-particle" : "", "family" : "G\u00f3mez-Baggethun", "given" : "Erik", "non-dropping-particle" : "", "parse-names" : false, "suffix" : "" }, { "dropping-particle" : "", "family" : "Garc\u00eda-Llorente", "given" : "Marina", "non-dropping-particle" : "", "parse-names" : false, "suffix" : "" }, { "dropping-particle" : "", "family" : "Montes", "given" : "Carlos", "non-dropping-particle" : "", "parse-names" : false, "suffix" : "" } ], "container-title" : "Ecological Indicators", "id" : "ITEM-2", "issued" : { "date-parts" : [ [ "2014" ] ] }, "page" : "220-228", "publisher" : "Elsevier Ltd", "title" : "Trade-offs across value-domains in ecosystem services assessment", "type" : "article-journal", "volume" : "37" }, "uris" : [ "http://www.mendeley.com/documents/?uuid=d03f1c2f-1261-44cc-8b1e-c28d3264b6d9", "http://www.mendeley.com/documents/?uuid=f00a1d63-0b40-4f3a-8fec-a119638e8600" ] } ], "mendeley" : { "formattedCitation" : "(Mart\u00edn-L\u00f3pez, G\u00f3mez-Baggethun, Garc\u00eda-Llorente, &amp; Montes, 2014; U Pascual et al., 2017)", "manualFormatting" : " ", "plainTextFormattedCitation" : "(Mart\u00edn-L\u00f3pez, G\u00f3mez-Baggethun, Garc\u00eda-Llorente, &amp; Montes, 2014; U Pascual et al., 2017)", "previouslyFormattedCitation" : "(Mart\u00edn-L\u00f3pez, G\u00f3mez-Baggethun, Garc\u00eda-Llorente, &amp; Montes, 2014; U Pascual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 </w:t>
      </w:r>
      <w:r w:rsidRPr="00946649">
        <w:rPr>
          <w:rFonts w:eastAsia="Cambria" w:cstheme="minorHAnsi"/>
          <w:lang w:val="en-US"/>
        </w:rPr>
        <w:fldChar w:fldCharType="end"/>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ser.2017.07.011", "ISSN" : "22120416", "abstract" : "\u00a9 2017 Elsevier B.V. In environmental valuation, although it is well recognised that the choice of method heavily affects the outcome, little is known on how existing valuation methods actually elicit the different values. Through the assessment of real-life applications of valuation of nature, this study tracks down the suitability of 21 valuation methods for 11 value types and assesses the methodological requirements for their operationalization. We found that different valuation methods have different suitabilities to elicit diverse value-types. Some methods are more specialized than others, but every method has blind spots, which implies risks of biased decision-making. We summarized different value-types according to three value dimensions: non-anthropocentric, relational and instrumental. No single valuation method is able to capture this full spectrum of values of nature. Covering all value dimensions requires careful selection of complementary valuation methods. This study also demonstrates that performing such an integrated valuation does not necessarily entail more resources, as for every value dimension, methods with low to medium operational requirements are available. With this study, we aim to provide guidance for selecting a complementary set of valuation methods in order to develop integrated valuation in practice that includes values of all stakeholders into environmental decision-making.", "author" : [ { "dropping-particle" : "", "family" : "Jacobs", "given" : "S.",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Dunford", "given" : "R.", "non-dropping-particle" : "", "parse-names" : false, "suffix" : "" }, { "dropping-particle" : "", "family" : "Harrison", "given" : "P.A.", "non-dropping-particle" : "", "parse-names" : false, "suffix" : "" }, { "dropping-particle" : "", "family" : "Kelemen", "given" : "E.", "non-dropping-particle" : "", "parse-names" : false, "suffix" : "" }, { "dropping-particle" : "", "family" : "Saarikoski", "given" : "H.", "non-dropping-particle" : "", "parse-names" : false, "suffix" : "" }, { "dropping-particle" : "", "family" : "Termansen", "given" : "M.", "non-dropping-particle" : "", "parse-names" : false, "suffix" : "" }, { "dropping-particle" : "", "family" : "Garc\u00eda-Llorente", "given" : "M.", "non-dropping-particle" : "", "parse-names" : false, "suffix" : "" }, { "dropping-particle" : "", "family" : "G\u00f3mez-Baggethun", "given" : "E.", "non-dropping-particle" : "", "parse-names" : false, "suffix" : "" }, { "dropping-particle" : "", "family" : "Kopperoinen", "given" : "L.", "non-dropping-particle" : "", "parse-names" : false, "suffix" : "" }, { "dropping-particle" : "", "family" : "Luque", "given" : "S.", "non-dropping-particle" : "", "parse-names" : false, "suffix" : "" }, { "dropping-particle" : "", "family" : "Palomo", "given" : "I.", "non-dropping-particle" : "", "parse-names" : false, "suffix" : "" }, { "dropping-particle" : "", "family" : "Priess", "given" : "J.A.", "non-dropping-particle" : "", "parse-names" : false, "suffix" : "" }, { "dropping-particle" : "", "family" : "Rusch", "given" : "G.M.", "non-dropping-particle" : "", "parse-names" : false, "suffix" : "" }, { "dropping-particle" : "", "family" : "Tenerelli", "given" : "P.", "non-dropping-particle" : "", "parse-names" : false, "suffix" : "" }, { "dropping-particle" : "", "family" : "Turkelboom", "given" : "F.", "non-dropping-particle" : "", "parse-names" : false, "suffix" : "" }, { "dropping-particle" : "", "family" : "Demeyer", "given" : "R.", "non-dropping-particle" : "", "parse-names" : false, "suffix" : "" }, { "dropping-particle" : "", "family" : "Hauck", "given" : "J.", "non-dropping-particle" : "", "parse-names" : false, "suffix" : "" }, { "dropping-particle" : "", "family" : "Keune", "given" : "H.", "non-dropping-particle" : "", "parse-names" : false, "suffix" : "" }, { "dropping-particle" : "", "family" : "Smith", "given" : "R.", "non-dropping-particle" : "", "parse-names" : false, "suffix" : "" } ], "container-title" : "Ecosystem Services", "id" : "ITEM-1", "issued" : { "date-parts" : [ [ "2017" ] ] }, "title" : "The means determine the end - Pursuing integrated valuation in practice", "type" : "article-journal" }, "uris" : [ "http://www.mendeley.com/documents/?uuid=73eb920a-1dc8-4dd5-aa62-61652640c269", "http://www.mendeley.com/documents/?uuid=2c5dd31c-81e9-43f6-b573-dd6728776e9a" ] }, { "id" : "ITEM-2",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2", "issued" : { "date-parts" : [ [ "2017" ] ] }, "page" : "7-16", "title" : "Valuing nature's contributions to people: The IPBES approach", "type" : "article-journal" }, "uris" : [ "http://www.mendeley.com/documents/?uuid=354a43bb-df3b-44c8-9c39-92b2a5e54da4" ] } ], "mendeley" : { "formattedCitation" : "(Jacobs et al., 2017; U Pascual et al., 2017)", "manualFormatting" : "(Jacobs et al., 2017; Pascual et al., 2017)", "plainTextFormattedCitation" : "(Jacobs et al., 2017; U Pascual et al., 2017)", "previouslyFormattedCitation" : "(Jacobs et al., 2017; U Pascual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Jacobs </w:t>
      </w:r>
      <w:r w:rsidR="00C56B4E" w:rsidRPr="00C56B4E">
        <w:rPr>
          <w:rFonts w:eastAsia="Cambria" w:cstheme="minorHAnsi"/>
          <w:i/>
          <w:lang w:val="en-US"/>
        </w:rPr>
        <w:t>et al.</w:t>
      </w:r>
      <w:r w:rsidRPr="00946649">
        <w:rPr>
          <w:rFonts w:eastAsia="Cambria" w:cstheme="minorHAnsi"/>
          <w:lang w:val="en-US"/>
        </w:rPr>
        <w:t xml:space="preserve">, 2017; Pascual </w:t>
      </w:r>
      <w:r w:rsidR="00C56B4E" w:rsidRPr="00C56B4E">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In this chapter, we provide an assessment of nature’s </w:t>
      </w:r>
      <w:r w:rsidRPr="00946649">
        <w:rPr>
          <w:rFonts w:cs="Arial"/>
          <w:color w:val="000000"/>
          <w:lang w:val="en-US"/>
        </w:rPr>
        <w:t xml:space="preserve">contributions to people </w:t>
      </w:r>
      <w:r w:rsidRPr="00946649">
        <w:rPr>
          <w:rFonts w:eastAsia="Cambria" w:cstheme="minorHAnsi"/>
          <w:lang w:val="en-US"/>
        </w:rPr>
        <w:t xml:space="preserve">and their relationships with values and quality of life in Europe and Central Asia, bringing together scientific, technical and indigenous and local knowledge (ILK) systems. </w:t>
      </w:r>
    </w:p>
    <w:p w14:paraId="4D7AA46D" w14:textId="32F9F1EE" w:rsidR="00783146" w:rsidRPr="00783146" w:rsidRDefault="00783146" w:rsidP="00783146">
      <w:pPr>
        <w:rPr>
          <w:lang w:val="en-US"/>
        </w:rPr>
      </w:pPr>
      <w:r>
        <w:rPr>
          <w:lang w:eastAsia="en-GB"/>
        </w:rPr>
        <w:drawing>
          <wp:inline distT="0" distB="0" distL="0" distR="0" wp14:anchorId="39C302EA" wp14:editId="5409E2B7">
            <wp:extent cx="5731510" cy="445325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731510" cy="4453255"/>
                    </a:xfrm>
                    <a:prstGeom prst="rect">
                      <a:avLst/>
                    </a:prstGeom>
                  </pic:spPr>
                </pic:pic>
              </a:graphicData>
            </a:graphic>
          </wp:inline>
        </w:drawing>
      </w:r>
    </w:p>
    <w:p w14:paraId="062EF7CB" w14:textId="378DAEA7" w:rsidR="001E43D4" w:rsidRPr="00946649" w:rsidRDefault="001E43D4" w:rsidP="001E43D4">
      <w:pPr>
        <w:spacing w:after="160"/>
        <w:rPr>
          <w:lang w:val="en-US"/>
        </w:rPr>
      </w:pPr>
    </w:p>
    <w:p w14:paraId="52E4D0C8" w14:textId="6B7DF942" w:rsidR="001E43D4" w:rsidRPr="00946649" w:rsidRDefault="001E43D4" w:rsidP="00147745">
      <w:pPr>
        <w:pStyle w:val="Heading3"/>
      </w:pPr>
      <w:bookmarkStart w:id="352" w:name="_Ref478738506"/>
      <w:bookmarkStart w:id="353" w:name="_Ref478738968"/>
      <w:bookmarkStart w:id="354" w:name="_Ref478740877"/>
      <w:bookmarkStart w:id="355" w:name="_Ref478747852"/>
      <w:bookmarkStart w:id="356" w:name="_Ref478840395"/>
      <w:bookmarkStart w:id="357" w:name="_Toc502822506"/>
      <w:bookmarkStart w:id="358" w:name="_Toc504380603"/>
      <w:bookmarkStart w:id="359" w:name="_Toc519504429"/>
      <w:r w:rsidRPr="00946649">
        <w:lastRenderedPageBreak/>
        <w:t>Contextual dimensions of nature</w:t>
      </w:r>
      <w:r w:rsidRPr="00946649">
        <w:rPr>
          <w:b/>
        </w:rPr>
        <w:t>’</w:t>
      </w:r>
      <w:r w:rsidRPr="00946649">
        <w:t>s contributions to people within the IPBES Regional Assessment for Europe and Central Asia</w:t>
      </w:r>
      <w:bookmarkEnd w:id="352"/>
      <w:bookmarkEnd w:id="353"/>
      <w:bookmarkEnd w:id="354"/>
      <w:bookmarkEnd w:id="355"/>
      <w:bookmarkEnd w:id="356"/>
      <w:bookmarkEnd w:id="357"/>
      <w:bookmarkEnd w:id="358"/>
      <w:bookmarkEnd w:id="359"/>
    </w:p>
    <w:p w14:paraId="2F2A5EAD" w14:textId="572E9F9B" w:rsidR="001E43D4" w:rsidRPr="00946649" w:rsidRDefault="001E43D4" w:rsidP="001E43D4">
      <w:pPr>
        <w:rPr>
          <w:rFonts w:eastAsia="Cambria" w:cstheme="minorHAnsi"/>
          <w:lang w:val="en-US"/>
        </w:rPr>
      </w:pPr>
      <w:r w:rsidRPr="00946649">
        <w:rPr>
          <w:rFonts w:eastAsia="Cambria" w:cstheme="minorHAnsi"/>
          <w:lang w:val="en-US"/>
        </w:rPr>
        <w:t xml:space="preserve">In this assessment, three generic social and ecological dimensions of nature’s contributions to people are distinguished –capacity, use and value-, and different indicators assigned to them. The aim was not a systematic assessment of indicators for all dimensions, but rather to provide an overview of indicators of nature’s contributions to people that relate to one of these dimensions. </w:t>
      </w:r>
      <w:r w:rsidR="00BF21BD">
        <w:rPr>
          <w:rFonts w:eastAsia="Cambria" w:cstheme="minorHAnsi"/>
          <w:b/>
          <w:lang w:val="en-US"/>
        </w:rPr>
        <w:t>Table 2.1</w:t>
      </w:r>
      <w:r w:rsidRPr="00946649">
        <w:rPr>
          <w:rFonts w:eastAsia="Cambria" w:cstheme="minorHAnsi"/>
          <w:lang w:val="en-US"/>
        </w:rPr>
        <w:t xml:space="preserve"> gives an overview of which particular dimension of nature’s contributions to people is assessed in this chapter for each contribution. </w:t>
      </w:r>
    </w:p>
    <w:p w14:paraId="077EDA68" w14:textId="4705D770" w:rsidR="001E43D4" w:rsidRPr="00946649" w:rsidRDefault="001E43D4" w:rsidP="001E43D4">
      <w:pPr>
        <w:rPr>
          <w:rFonts w:eastAsia="Cambria" w:cstheme="minorHAnsi"/>
          <w:lang w:val="en-US"/>
        </w:rPr>
      </w:pPr>
      <w:r w:rsidRPr="00946649">
        <w:rPr>
          <w:rFonts w:eastAsia="Cambria" w:cstheme="minorHAnsi"/>
          <w:lang w:val="en-US"/>
        </w:rPr>
        <w:t xml:space="preserve">The first dimension is </w:t>
      </w:r>
      <w:r w:rsidRPr="00946649">
        <w:rPr>
          <w:rFonts w:eastAsia="Cambria" w:cstheme="minorHAnsi"/>
          <w:i/>
          <w:lang w:val="en-US"/>
        </w:rPr>
        <w:t>ecosystem service capacity</w:t>
      </w:r>
      <w:r w:rsidRPr="00946649">
        <w:rPr>
          <w:rFonts w:eastAsia="Cambria" w:cstheme="minorHAnsi"/>
          <w:lang w:val="en-US"/>
        </w:rPr>
        <w:t xml:space="preserve"> - the potential of a system to make a particular contribution to people. The second dimension is </w:t>
      </w:r>
      <w:r w:rsidRPr="00946649">
        <w:rPr>
          <w:rFonts w:eastAsia="Cambria" w:cstheme="minorHAnsi"/>
          <w:i/>
          <w:lang w:val="en-US"/>
        </w:rPr>
        <w:t>ecosystem service use</w:t>
      </w:r>
      <w:r w:rsidRPr="00946649">
        <w:rPr>
          <w:rFonts w:eastAsia="Cambria" w:cstheme="minorHAnsi"/>
          <w:lang w:val="en-US"/>
        </w:rPr>
        <w:t xml:space="preserve"> - the actual appropriation or appreciation of nature’s contributions to people by a beneficiary. The third dimension is </w:t>
      </w:r>
      <w:r w:rsidRPr="00946649">
        <w:rPr>
          <w:rFonts w:eastAsia="Cambria" w:cstheme="minorHAnsi"/>
          <w:i/>
          <w:lang w:val="en-US"/>
        </w:rPr>
        <w:t>ecosystem service value</w:t>
      </w:r>
      <w:r w:rsidRPr="00946649">
        <w:rPr>
          <w:rFonts w:eastAsia="Cambria" w:cstheme="minorHAnsi"/>
          <w:lang w:val="en-US"/>
        </w:rPr>
        <w:t xml:space="preserve"> - the importance attached to contributions by different groups of beneficiaries. While nature’s contributions to people can be valued in different way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page" : "7-16", "title" : "Valuing nature's contributions to people: The IPBES approach", "type" : "article-journal" }, "uris" : [ "http://www.mendeley.com/documents/?uuid=354a43bb-df3b-44c8-9c39-92b2a5e54da4" ] }, { "id" : "ITEM-2", "itemData" : { "DOI" : "10.1016/j.ecoser.2017.07.011", "ISSN" : "22120416", "abstract" : "\u00a9 2017 Elsevier B.V. In environmental valuation, although it is well recognised that the choice of method heavily affects the outcome, little is known on how existing valuation methods actually elicit the different values. Through the assessment of real-life applications of valuation of nature, this study tracks down the suitability of 21 valuation methods for 11 value types and assesses the methodological requirements for their operationalization. We found that different valuation methods have different suitabilities to elicit diverse value-types. Some methods are more specialized than others, but every method has blind spots, which implies risks of biased decision-making. We summarized different value-types according to three value dimensions: non-anthropocentric, relational and instrumental. No single valuation method is able to capture this full spectrum of values of nature. Covering all value dimensions requires careful selection of complementary valuation methods. This study also demonstrates that performing such an integrated valuation does not necessarily entail more resources, as for every value dimension, methods with low to medium operational requirements are available. With this study, we aim to provide guidance for selecting a complementary set of valuation methods in order to develop integrated valuation in practice that includes values of all stakeholders into environmental decision-making.", "author" : [ { "dropping-particle" : "", "family" : "Jacobs", "given" : "S.",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Dunford", "given" : "R.", "non-dropping-particle" : "", "parse-names" : false, "suffix" : "" }, { "dropping-particle" : "", "family" : "Harrison", "given" : "P.A.", "non-dropping-particle" : "", "parse-names" : false, "suffix" : "" }, { "dropping-particle" : "", "family" : "Kelemen", "given" : "E.", "non-dropping-particle" : "", "parse-names" : false, "suffix" : "" }, { "dropping-particle" : "", "family" : "Saarikoski", "given" : "H.", "non-dropping-particle" : "", "parse-names" : false, "suffix" : "" }, { "dropping-particle" : "", "family" : "Termansen", "given" : "M.", "non-dropping-particle" : "", "parse-names" : false, "suffix" : "" }, { "dropping-particle" : "", "family" : "Garc\u00eda-Llorente", "given" : "M.", "non-dropping-particle" : "", "parse-names" : false, "suffix" : "" }, { "dropping-particle" : "", "family" : "G\u00f3mez-Baggethun", "given" : "E.", "non-dropping-particle" : "", "parse-names" : false, "suffix" : "" }, { "dropping-particle" : "", "family" : "Kopperoinen", "given" : "L.", "non-dropping-particle" : "", "parse-names" : false, "suffix" : "" }, { "dropping-particle" : "", "family" : "Luque", "given" : "S.", "non-dropping-particle" : "", "parse-names" : false, "suffix" : "" }, { "dropping-particle" : "", "family" : "Palomo", "given" : "I.", "non-dropping-particle" : "", "parse-names" : false, "suffix" : "" }, { "dropping-particle" : "", "family" : "Priess", "given" : "J.A.", "non-dropping-particle" : "", "parse-names" : false, "suffix" : "" }, { "dropping-particle" : "", "family" : "Rusch", "given" : "G.M.", "non-dropping-particle" : "", "parse-names" : false, "suffix" : "" }, { "dropping-particle" : "", "family" : "Tenerelli", "given" : "P.", "non-dropping-particle" : "", "parse-names" : false, "suffix" : "" }, { "dropping-particle" : "", "family" : "Turkelboom", "given" : "F.", "non-dropping-particle" : "", "parse-names" : false, "suffix" : "" }, { "dropping-particle" : "", "family" : "Demeyer", "given" : "R.", "non-dropping-particle" : "", "parse-names" : false, "suffix" : "" }, { "dropping-particle" : "", "family" : "Hauck", "given" : "J.", "non-dropping-particle" : "", "parse-names" : false, "suffix" : "" }, { "dropping-particle" : "", "family" : "Keune", "given" : "H.", "non-dropping-particle" : "", "parse-names" : false, "suffix" : "" }, { "dropping-particle" : "", "family" : "Smith", "given" : "R.", "non-dropping-particle" : "", "parse-names" : false, "suffix" : "" } ], "container-title" : "Ecosystem Services", "id" : "ITEM-2", "issued" : { "date-parts" : [ [ "2017" ] ] }, "title" : "The means determine the end - Pursuing integrated valuation in practice", "type" : "article-journal" }, "uris" : [ "http://www.mendeley.com/documents/?uuid=2c5dd31c-81e9-43f6-b573-dd6728776e9a", "http://www.mendeley.com/documents/?uuid=73eb920a-1dc8-4dd5-aa62-61652640c269", "http://www.mendeley.com/documents/?uuid=a59f0cc6-8a94-4a62-9829-03ecd779b25a" ] } ], "mendeley" : { "formattedCitation" : "(Jacobs et al., 2017; U Pascual et al., 2017)", "plainTextFormattedCitation" : "(Jacobs et al., 2017; U Pascual et al., 2017)", "previouslyFormattedCitation" : "(Jacobs et al., 2017; U Pascual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Jacobs </w:t>
      </w:r>
      <w:r w:rsidR="00C56B4E" w:rsidRPr="00C56B4E">
        <w:rPr>
          <w:rFonts w:eastAsia="Cambria" w:cstheme="minorHAnsi"/>
          <w:i/>
          <w:lang w:val="en-US"/>
        </w:rPr>
        <w:t>et al.</w:t>
      </w:r>
      <w:r w:rsidRPr="00946649">
        <w:rPr>
          <w:rFonts w:eastAsia="Cambria" w:cstheme="minorHAnsi"/>
          <w:lang w:val="en-US"/>
        </w:rPr>
        <w:t xml:space="preserve">, 2017; Pascual </w:t>
      </w:r>
      <w:r w:rsidR="00C56B4E" w:rsidRPr="00C56B4E">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the presence of such values determines to which elements in nature, e.g. a species, a population or an ecosystem, they are attributed. </w:t>
      </w:r>
    </w:p>
    <w:p w14:paraId="288D8D2B" w14:textId="0AE8DA88" w:rsidR="001E43D4" w:rsidRPr="00946649" w:rsidRDefault="00BF21BD" w:rsidP="000226B2">
      <w:pPr>
        <w:pStyle w:val="Caption"/>
      </w:pPr>
      <w:r>
        <w:t>Table 2.1</w:t>
      </w:r>
      <w:r w:rsidR="001E43D4" w:rsidRPr="00946649">
        <w:t xml:space="preserve">: Indication of which dimension is assessed in this chapter per </w:t>
      </w:r>
      <w:r w:rsidR="001E43D4" w:rsidRPr="00946649">
        <w:rPr>
          <w:rFonts w:cstheme="minorHAnsi"/>
        </w:rPr>
        <w:t>contributions from nature to people</w:t>
      </w:r>
      <w:r w:rsidR="001441C3">
        <w:rPr>
          <w:rFonts w:cstheme="minorHAnsi"/>
        </w:rPr>
        <w:t>.</w:t>
      </w:r>
      <w:r w:rsidR="001E43D4" w:rsidRPr="00946649">
        <w:t xml:space="preserve"> </w:t>
      </w:r>
    </w:p>
    <w:tbl>
      <w:tblPr>
        <w:tblpPr w:leftFromText="180" w:rightFromText="180" w:vertAnchor="text" w:tblpX="-93" w:tblpY="1"/>
        <w:tblOverlap w:val="never"/>
        <w:tblW w:w="9345" w:type="dxa"/>
        <w:tblLayout w:type="fixed"/>
        <w:tblCellMar>
          <w:top w:w="15" w:type="dxa"/>
          <w:left w:w="15" w:type="dxa"/>
          <w:bottom w:w="15" w:type="dxa"/>
          <w:right w:w="15" w:type="dxa"/>
        </w:tblCellMar>
        <w:tblLook w:val="04A0" w:firstRow="1" w:lastRow="0" w:firstColumn="1" w:lastColumn="0" w:noHBand="0" w:noVBand="1"/>
      </w:tblPr>
      <w:tblGrid>
        <w:gridCol w:w="392"/>
        <w:gridCol w:w="1304"/>
        <w:gridCol w:w="2454"/>
        <w:gridCol w:w="2383"/>
        <w:gridCol w:w="2812"/>
      </w:tblGrid>
      <w:tr w:rsidR="001E43D4" w:rsidRPr="00946649" w14:paraId="1F78D65A" w14:textId="77777777" w:rsidTr="001E43D4">
        <w:tc>
          <w:tcPr>
            <w:tcW w:w="392" w:type="dxa"/>
            <w:tcBorders>
              <w:top w:val="single" w:sz="4" w:space="0" w:color="000000"/>
              <w:left w:val="single" w:sz="4" w:space="0" w:color="000000"/>
              <w:bottom w:val="single" w:sz="4" w:space="0" w:color="000000"/>
              <w:right w:val="single" w:sz="4" w:space="0" w:color="000000"/>
            </w:tcBorders>
            <w:shd w:val="clear" w:color="auto" w:fill="BFBFBF"/>
          </w:tcPr>
          <w:p w14:paraId="596D65BD" w14:textId="77777777" w:rsidR="001E43D4" w:rsidRPr="00946649" w:rsidRDefault="001E43D4" w:rsidP="001E43D4">
            <w:pPr>
              <w:spacing w:after="0" w:line="0" w:lineRule="atLeast"/>
              <w:rPr>
                <w:rFonts w:ascii="Arial" w:eastAsia="Times New Roman" w:hAnsi="Arial" w:cs="Arial"/>
                <w:b/>
                <w:bCs/>
                <w:color w:val="000000"/>
                <w:sz w:val="16"/>
                <w:szCs w:val="16"/>
                <w:lang w:val="en-US" w:eastAsia="en-GB"/>
              </w:rPr>
            </w:pPr>
          </w:p>
        </w:tc>
        <w:tc>
          <w:tcPr>
            <w:tcW w:w="1304"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54E4E990"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b/>
                <w:bCs/>
                <w:color w:val="000000"/>
                <w:sz w:val="16"/>
                <w:szCs w:val="16"/>
                <w:lang w:val="en-US" w:eastAsia="en-GB"/>
              </w:rPr>
              <w:t>Nature’s contributions to people</w:t>
            </w:r>
          </w:p>
        </w:tc>
        <w:tc>
          <w:tcPr>
            <w:tcW w:w="2454"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CE11459" w14:textId="77777777" w:rsidR="001E43D4" w:rsidRPr="00946649" w:rsidRDefault="001E43D4" w:rsidP="001E43D4">
            <w:pPr>
              <w:spacing w:after="0" w:line="0" w:lineRule="atLeast"/>
              <w:ind w:left="2"/>
              <w:rPr>
                <w:rFonts w:ascii="Arial" w:eastAsia="Times New Roman" w:hAnsi="Arial" w:cs="Arial"/>
                <w:sz w:val="16"/>
                <w:szCs w:val="16"/>
                <w:lang w:val="en-US" w:eastAsia="en-GB"/>
              </w:rPr>
            </w:pPr>
            <w:r w:rsidRPr="00946649">
              <w:rPr>
                <w:rFonts w:ascii="Arial" w:eastAsia="Times New Roman" w:hAnsi="Arial" w:cs="Arial"/>
                <w:b/>
                <w:bCs/>
                <w:color w:val="000000"/>
                <w:sz w:val="16"/>
                <w:szCs w:val="16"/>
                <w:lang w:val="en-US" w:eastAsia="en-GB"/>
              </w:rPr>
              <w:t>Ecosystem service capacity</w:t>
            </w:r>
          </w:p>
        </w:tc>
        <w:tc>
          <w:tcPr>
            <w:tcW w:w="2383"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11D68EC6" w14:textId="77777777" w:rsidR="001E43D4" w:rsidRPr="00946649" w:rsidRDefault="001E43D4" w:rsidP="001E43D4">
            <w:pPr>
              <w:spacing w:after="0" w:line="0" w:lineRule="atLeast"/>
              <w:rPr>
                <w:rFonts w:ascii="Arial" w:eastAsia="Times New Roman" w:hAnsi="Arial" w:cs="Arial"/>
                <w:sz w:val="16"/>
                <w:szCs w:val="16"/>
                <w:lang w:val="en-US" w:eastAsia="en-GB"/>
              </w:rPr>
            </w:pPr>
            <w:r w:rsidRPr="00946649">
              <w:rPr>
                <w:rFonts w:ascii="Arial" w:eastAsia="Times New Roman" w:hAnsi="Arial" w:cs="Arial"/>
                <w:b/>
                <w:bCs/>
                <w:color w:val="000000"/>
                <w:sz w:val="16"/>
                <w:szCs w:val="16"/>
                <w:lang w:val="en-US" w:eastAsia="en-GB"/>
              </w:rPr>
              <w:t>Ecosystem service use</w:t>
            </w:r>
          </w:p>
        </w:tc>
        <w:tc>
          <w:tcPr>
            <w:tcW w:w="2812"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hideMark/>
          </w:tcPr>
          <w:p w14:paraId="6F2FFFE5" w14:textId="77777777" w:rsidR="001E43D4" w:rsidRPr="00946649" w:rsidRDefault="001E43D4" w:rsidP="001E43D4">
            <w:pPr>
              <w:spacing w:after="0" w:line="0" w:lineRule="atLeast"/>
              <w:rPr>
                <w:rFonts w:ascii="Arial" w:eastAsia="Times New Roman" w:hAnsi="Arial" w:cs="Arial"/>
                <w:sz w:val="16"/>
                <w:szCs w:val="16"/>
                <w:lang w:val="en-US" w:eastAsia="en-GB"/>
              </w:rPr>
            </w:pPr>
            <w:r w:rsidRPr="00946649">
              <w:rPr>
                <w:rFonts w:ascii="Arial" w:eastAsia="Times New Roman" w:hAnsi="Arial" w:cs="Arial"/>
                <w:b/>
                <w:bCs/>
                <w:color w:val="000000"/>
                <w:sz w:val="16"/>
                <w:szCs w:val="16"/>
                <w:lang w:val="en-US" w:eastAsia="en-GB"/>
              </w:rPr>
              <w:t>Ecosystem service value</w:t>
            </w:r>
          </w:p>
        </w:tc>
      </w:tr>
      <w:tr w:rsidR="001E43D4" w:rsidRPr="00946649" w14:paraId="7D77720A" w14:textId="77777777" w:rsidTr="001E43D4">
        <w:tc>
          <w:tcPr>
            <w:tcW w:w="392" w:type="dxa"/>
            <w:tcBorders>
              <w:top w:val="single" w:sz="4" w:space="0" w:color="000000"/>
              <w:left w:val="single" w:sz="4" w:space="0" w:color="000000"/>
              <w:bottom w:val="single" w:sz="4" w:space="0" w:color="000000"/>
              <w:right w:val="single" w:sz="4" w:space="0" w:color="000000"/>
            </w:tcBorders>
          </w:tcPr>
          <w:p w14:paraId="79C3EC5F"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4FE2C2"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Habitat creation and maintenance</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BB1C32"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ursery capacity of habitats</w:t>
            </w:r>
          </w:p>
          <w:p w14:paraId="58357D69"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urface of habitats with nursery function</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18F76B"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Breeding and overwintering areas for migratory species</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D88848"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arket monetary values</w:t>
            </w:r>
          </w:p>
          <w:p w14:paraId="14F105C7"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6700A1D9" w14:textId="77777777" w:rsidTr="001E43D4">
        <w:tc>
          <w:tcPr>
            <w:tcW w:w="392" w:type="dxa"/>
            <w:tcBorders>
              <w:top w:val="single" w:sz="4" w:space="0" w:color="000000"/>
              <w:left w:val="single" w:sz="4" w:space="0" w:color="000000"/>
              <w:bottom w:val="single" w:sz="4" w:space="0" w:color="000000"/>
              <w:right w:val="single" w:sz="4" w:space="0" w:color="000000"/>
            </w:tcBorders>
          </w:tcPr>
          <w:p w14:paraId="6A5EE629"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2</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B0AEE6"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Pollination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329EFE"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Wild insect pollinators diversity and occurrence</w:t>
            </w:r>
          </w:p>
          <w:p w14:paraId="0F0A76A1"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IUCN red lists status for wild pollinators</w:t>
            </w:r>
          </w:p>
          <w:p w14:paraId="1F75B7D0"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umber of honey bee colonies</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195852"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Agriculture’s dependence on pollinators</w:t>
            </w:r>
          </w:p>
          <w:p w14:paraId="215DE648"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 supply of honey bees relative to demand</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581D3E"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Annual market value of production that is directly linked with pollination services</w:t>
            </w:r>
          </w:p>
          <w:p w14:paraId="1166B023"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arket monetary values</w:t>
            </w:r>
          </w:p>
          <w:p w14:paraId="2B7FF5AC"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2DF452AE" w14:textId="77777777" w:rsidTr="001E43D4">
        <w:tc>
          <w:tcPr>
            <w:tcW w:w="392" w:type="dxa"/>
            <w:tcBorders>
              <w:top w:val="single" w:sz="4" w:space="0" w:color="000000"/>
              <w:left w:val="single" w:sz="4" w:space="0" w:color="000000"/>
              <w:bottom w:val="single" w:sz="4" w:space="0" w:color="000000"/>
              <w:right w:val="single" w:sz="4" w:space="0" w:color="000000"/>
            </w:tcBorders>
          </w:tcPr>
          <w:p w14:paraId="1E4DDDEC"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3</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476347"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Regulation of air quality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B86BA4"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Reduction in concentration of the pollutant by nature</w:t>
            </w:r>
          </w:p>
          <w:p w14:paraId="43064C0B"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Balance between emissions and vegetation capture</w:t>
            </w:r>
          </w:p>
          <w:p w14:paraId="63A01730"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O</w:t>
            </w:r>
            <w:r w:rsidRPr="00946649">
              <w:rPr>
                <w:rFonts w:ascii="Arial" w:hAnsi="Arial" w:cs="Arial"/>
                <w:color w:val="000000"/>
                <w:sz w:val="16"/>
                <w:szCs w:val="16"/>
                <w:vertAlign w:val="subscript"/>
                <w:lang w:val="en-US" w:eastAsia="en-GB"/>
              </w:rPr>
              <w:t>2</w:t>
            </w:r>
            <w:r w:rsidRPr="00946649">
              <w:rPr>
                <w:rFonts w:ascii="Arial" w:hAnsi="Arial" w:cs="Arial"/>
                <w:color w:val="000000"/>
                <w:sz w:val="16"/>
                <w:szCs w:val="16"/>
                <w:lang w:val="en-US" w:eastAsia="en-GB"/>
              </w:rPr>
              <w:t xml:space="preserve"> and other pollutants removed by ecosystems</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A67A6F"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Reduction in concentration of the pollutant</w:t>
            </w:r>
          </w:p>
          <w:p w14:paraId="00B3C0AE"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Premature deaths due to air pollution</w:t>
            </w:r>
          </w:p>
          <w:p w14:paraId="0AF38A36"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Years of life lost due to air pollution</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09F988"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arket monetary values</w:t>
            </w:r>
          </w:p>
          <w:p w14:paraId="65B6B96C"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1C6992B2" w14:textId="77777777" w:rsidTr="001E43D4">
        <w:tc>
          <w:tcPr>
            <w:tcW w:w="392" w:type="dxa"/>
            <w:tcBorders>
              <w:top w:val="single" w:sz="4" w:space="0" w:color="000000"/>
              <w:left w:val="single" w:sz="4" w:space="0" w:color="000000"/>
              <w:bottom w:val="single" w:sz="4" w:space="0" w:color="000000"/>
              <w:right w:val="single" w:sz="4" w:space="0" w:color="000000"/>
            </w:tcBorders>
          </w:tcPr>
          <w:p w14:paraId="1114AD03"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4</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3E10B9"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Regulation of climate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1471BC"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Carbon storage and sequestration by different land uses</w:t>
            </w:r>
          </w:p>
          <w:p w14:paraId="1C5BFBB0"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Temperature decrease (reduced heat stress)</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D33FDE"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CO</w:t>
            </w:r>
            <w:r w:rsidRPr="00946649">
              <w:rPr>
                <w:rFonts w:ascii="Arial" w:hAnsi="Arial" w:cs="Arial"/>
                <w:color w:val="000000"/>
                <w:sz w:val="16"/>
                <w:szCs w:val="16"/>
                <w:vertAlign w:val="subscript"/>
                <w:lang w:val="en-US" w:eastAsia="en-GB"/>
              </w:rPr>
              <w:t>2</w:t>
            </w:r>
            <w:r w:rsidRPr="00946649">
              <w:rPr>
                <w:rFonts w:ascii="Arial" w:hAnsi="Arial" w:cs="Arial"/>
                <w:color w:val="000000"/>
                <w:sz w:val="16"/>
                <w:szCs w:val="16"/>
                <w:lang w:val="en-US" w:eastAsia="en-GB"/>
              </w:rPr>
              <w:t xml:space="preserve"> (and greenhouse gas) concentrations</w:t>
            </w:r>
          </w:p>
          <w:p w14:paraId="3645F294" w14:textId="77777777" w:rsidR="001E43D4" w:rsidRPr="00946649" w:rsidRDefault="001E43D4" w:rsidP="001E43D4">
            <w:pPr>
              <w:spacing w:after="0" w:line="0" w:lineRule="atLeast"/>
              <w:rPr>
                <w:rFonts w:ascii="Arial" w:eastAsia="Times New Roman" w:hAnsi="Arial" w:cs="Arial"/>
                <w:sz w:val="16"/>
                <w:szCs w:val="16"/>
                <w:lang w:val="en-US" w:eastAsia="en-GB"/>
              </w:rPr>
            </w:pP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77E3D2"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arket monetary values</w:t>
            </w:r>
          </w:p>
          <w:p w14:paraId="766BB0C6"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25485FC7" w14:textId="77777777" w:rsidTr="001E43D4">
        <w:tc>
          <w:tcPr>
            <w:tcW w:w="392" w:type="dxa"/>
            <w:tcBorders>
              <w:top w:val="single" w:sz="4" w:space="0" w:color="000000"/>
              <w:left w:val="single" w:sz="4" w:space="0" w:color="000000"/>
              <w:bottom w:val="single" w:sz="4" w:space="0" w:color="000000"/>
              <w:right w:val="single" w:sz="4" w:space="0" w:color="000000"/>
            </w:tcBorders>
          </w:tcPr>
          <w:p w14:paraId="192D6665"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5</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BDFF36"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Regulation of ocean acidification</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F4C89A"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Marine vegetated habitats (e.g. seagrasses, kelp forests) surface and performance</w:t>
            </w:r>
          </w:p>
          <w:p w14:paraId="55C0C43D"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Rates of pelagic primary production</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354195" w14:textId="77777777" w:rsidR="001E43D4" w:rsidRPr="00946649" w:rsidRDefault="001E43D4" w:rsidP="00E236B3">
            <w:pPr>
              <w:numPr>
                <w:ilvl w:val="0"/>
                <w:numId w:val="9"/>
              </w:numPr>
              <w:spacing w:after="0" w:line="240" w:lineRule="auto"/>
              <w:ind w:left="160" w:hanging="142"/>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Increases in ocean pH</w:t>
            </w:r>
          </w:p>
          <w:p w14:paraId="1921E0C6" w14:textId="77777777" w:rsidR="001E43D4" w:rsidRPr="00946649" w:rsidRDefault="001E43D4" w:rsidP="00E236B3">
            <w:pPr>
              <w:numPr>
                <w:ilvl w:val="0"/>
                <w:numId w:val="9"/>
              </w:numPr>
              <w:spacing w:after="0" w:line="0" w:lineRule="atLeast"/>
              <w:ind w:left="160" w:hanging="142"/>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 xml:space="preserve">Existence of refugia for calcifying organisms </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B8D822" w14:textId="77777777" w:rsidR="001E43D4" w:rsidRPr="00946649" w:rsidRDefault="001E43D4" w:rsidP="001E43D4">
            <w:pPr>
              <w:spacing w:after="0" w:line="240" w:lineRule="auto"/>
              <w:rPr>
                <w:rFonts w:ascii="Arial" w:eastAsia="Times New Roman" w:hAnsi="Arial" w:cs="Arial"/>
                <w:sz w:val="16"/>
                <w:szCs w:val="16"/>
                <w:lang w:val="en-US" w:eastAsia="en-GB"/>
              </w:rPr>
            </w:pPr>
          </w:p>
        </w:tc>
      </w:tr>
      <w:tr w:rsidR="001E43D4" w:rsidRPr="00946649" w14:paraId="547C380F" w14:textId="77777777" w:rsidTr="001E43D4">
        <w:tc>
          <w:tcPr>
            <w:tcW w:w="392" w:type="dxa"/>
            <w:tcBorders>
              <w:top w:val="single" w:sz="4" w:space="0" w:color="000000"/>
              <w:left w:val="single" w:sz="4" w:space="0" w:color="000000"/>
              <w:bottom w:val="single" w:sz="4" w:space="0" w:color="000000"/>
              <w:right w:val="single" w:sz="4" w:space="0" w:color="000000"/>
            </w:tcBorders>
          </w:tcPr>
          <w:p w14:paraId="648F1D72"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6</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699B8B" w14:textId="77777777" w:rsidR="001E43D4" w:rsidRPr="00946649" w:rsidRDefault="001E43D4" w:rsidP="005523DE">
            <w:pPr>
              <w:spacing w:after="0" w:line="0" w:lineRule="atLeast"/>
              <w:jc w:val="lef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 xml:space="preserve">Regulation of freshwater quantity and flow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810A60" w14:textId="77777777" w:rsidR="001E43D4" w:rsidRPr="00946649" w:rsidRDefault="001E43D4" w:rsidP="00E236B3">
            <w:pPr>
              <w:pStyle w:val="ListParagraph"/>
              <w:numPr>
                <w:ilvl w:val="0"/>
                <w:numId w:val="8"/>
              </w:numPr>
              <w:ind w:left="143" w:hanging="141"/>
              <w:jc w:val="left"/>
              <w:rPr>
                <w:rFonts w:ascii="Arial" w:hAnsi="Arial" w:cs="Arial"/>
                <w:sz w:val="16"/>
                <w:szCs w:val="16"/>
                <w:lang w:val="en-US" w:eastAsia="en-GB"/>
              </w:rPr>
            </w:pPr>
            <w:r w:rsidRPr="00946649">
              <w:rPr>
                <w:rFonts w:ascii="Arial" w:hAnsi="Arial" w:cs="Arial"/>
                <w:color w:val="000000"/>
                <w:sz w:val="16"/>
                <w:szCs w:val="16"/>
                <w:lang w:val="en-US" w:eastAsia="en-GB"/>
              </w:rPr>
              <w:t>Freshwater quantity regulation</w:t>
            </w:r>
          </w:p>
          <w:p w14:paraId="1077C76A"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Freshwater availability (for human use)</w:t>
            </w:r>
          </w:p>
          <w:p w14:paraId="5E29EC5F"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Freshwater flow regulation</w:t>
            </w:r>
          </w:p>
          <w:p w14:paraId="095DE191"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Water retention</w:t>
            </w:r>
          </w:p>
          <w:p w14:paraId="71A31E1C"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Water regulation</w:t>
            </w:r>
          </w:p>
          <w:p w14:paraId="19C71F58"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tream flow, base flow</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0A4086"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Freshwater extraction</w:t>
            </w:r>
          </w:p>
          <w:p w14:paraId="2F5A0815"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Surface water extraction</w:t>
            </w:r>
          </w:p>
          <w:p w14:paraId="2BF4D855"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Freshwater use</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1C1263"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arket monetary values</w:t>
            </w:r>
          </w:p>
          <w:p w14:paraId="2EFA542E"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6EF90FBA" w14:textId="77777777" w:rsidTr="001E43D4">
        <w:tc>
          <w:tcPr>
            <w:tcW w:w="392" w:type="dxa"/>
            <w:tcBorders>
              <w:top w:val="single" w:sz="4" w:space="0" w:color="000000"/>
              <w:left w:val="single" w:sz="4" w:space="0" w:color="000000"/>
              <w:bottom w:val="single" w:sz="4" w:space="0" w:color="000000"/>
              <w:right w:val="single" w:sz="4" w:space="0" w:color="000000"/>
            </w:tcBorders>
          </w:tcPr>
          <w:p w14:paraId="3C7F7F00"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7</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37FDE4"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Regulation of freshwater quality</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13D3F8"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urface of floodplains and wetlands</w:t>
            </w:r>
          </w:p>
          <w:p w14:paraId="48B79727"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Ecological status of water bodies</w:t>
            </w:r>
          </w:p>
          <w:p w14:paraId="462E9DA4"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itrate removal rate in a river</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627AB1"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Concentration of </w:t>
            </w:r>
            <w:r>
              <w:rPr>
                <w:rFonts w:ascii="Arial" w:hAnsi="Arial" w:cs="Arial"/>
                <w:color w:val="000000"/>
                <w:sz w:val="16"/>
                <w:szCs w:val="16"/>
                <w:lang w:val="en-US" w:eastAsia="en-GB"/>
              </w:rPr>
              <w:t>nitrogen</w:t>
            </w:r>
            <w:r w:rsidRPr="00946649">
              <w:rPr>
                <w:rFonts w:ascii="Arial" w:hAnsi="Arial" w:cs="Arial"/>
                <w:color w:val="000000"/>
                <w:sz w:val="16"/>
                <w:szCs w:val="16"/>
                <w:lang w:val="en-US" w:eastAsia="en-GB"/>
              </w:rPr>
              <w:t xml:space="preserve"> and </w:t>
            </w:r>
            <w:r>
              <w:rPr>
                <w:rFonts w:ascii="Arial" w:hAnsi="Arial" w:cs="Arial"/>
                <w:color w:val="000000"/>
                <w:sz w:val="16"/>
                <w:szCs w:val="16"/>
                <w:lang w:val="en-US" w:eastAsia="en-GB"/>
              </w:rPr>
              <w:t>phosphorous</w:t>
            </w:r>
            <w:r w:rsidRPr="00946649">
              <w:rPr>
                <w:rFonts w:ascii="Arial" w:hAnsi="Arial" w:cs="Arial"/>
                <w:color w:val="000000"/>
                <w:sz w:val="16"/>
                <w:szCs w:val="16"/>
                <w:lang w:val="en-US" w:eastAsia="en-GB"/>
              </w:rPr>
              <w:t xml:space="preserve"> in inland freshwater ecosystems</w:t>
            </w:r>
          </w:p>
          <w:p w14:paraId="2E09912C"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Quality of drinking water and bathing water</w:t>
            </w:r>
          </w:p>
          <w:p w14:paraId="401319A7"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lastRenderedPageBreak/>
              <w:t>Winter means of dissolved inorganic nitrogen (nitrate + nitrite + ammonium), oxidized nitrogen (nitrate + nitrite) and phosphate concentrations in seas</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CBFF40" w14:textId="77777777" w:rsidR="001E43D4" w:rsidRPr="00946649" w:rsidRDefault="001E43D4" w:rsidP="00E236B3">
            <w:pPr>
              <w:pStyle w:val="ListParagraph"/>
              <w:numPr>
                <w:ilvl w:val="0"/>
                <w:numId w:val="9"/>
              </w:numPr>
              <w:ind w:left="187" w:hanging="187"/>
              <w:jc w:val="left"/>
              <w:textAlignment w:val="baseline"/>
              <w:rPr>
                <w:rFonts w:ascii="Arial" w:hAnsi="Arial" w:cs="Arial"/>
                <w:sz w:val="16"/>
                <w:szCs w:val="16"/>
                <w:lang w:val="en-US" w:eastAsia="en-GB"/>
              </w:rPr>
            </w:pPr>
            <w:r w:rsidRPr="00946649">
              <w:rPr>
                <w:rFonts w:ascii="Arial" w:hAnsi="Arial" w:cs="Arial"/>
                <w:sz w:val="16"/>
                <w:szCs w:val="16"/>
                <w:lang w:val="en-US" w:eastAsia="en-GB"/>
              </w:rPr>
              <w:lastRenderedPageBreak/>
              <w:t>Non-market monetary value</w:t>
            </w:r>
          </w:p>
          <w:p w14:paraId="280BFD16" w14:textId="77777777" w:rsidR="001E43D4" w:rsidRPr="00946649" w:rsidRDefault="001E43D4" w:rsidP="00E236B3">
            <w:pPr>
              <w:pStyle w:val="ListParagraph"/>
              <w:numPr>
                <w:ilvl w:val="0"/>
                <w:numId w:val="9"/>
              </w:numPr>
              <w:ind w:left="187" w:hanging="187"/>
              <w:jc w:val="left"/>
              <w:textAlignment w:val="baseline"/>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3FF27FEB" w14:textId="77777777" w:rsidTr="001E43D4">
        <w:tc>
          <w:tcPr>
            <w:tcW w:w="392" w:type="dxa"/>
            <w:tcBorders>
              <w:top w:val="single" w:sz="4" w:space="0" w:color="000000"/>
              <w:left w:val="single" w:sz="4" w:space="0" w:color="000000"/>
              <w:bottom w:val="single" w:sz="4" w:space="0" w:color="000000"/>
              <w:right w:val="single" w:sz="4" w:space="0" w:color="000000"/>
            </w:tcBorders>
          </w:tcPr>
          <w:p w14:paraId="63DD517F"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8</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8C69F3"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Formation and protection of soils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C96FEF"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Capacity of ecosystems to avoid erosion: C factor of USLE erosion model</w:t>
            </w:r>
          </w:p>
          <w:p w14:paraId="57D809CD"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oil fertility</w:t>
            </w:r>
          </w:p>
          <w:p w14:paraId="15FCDF8F"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Maintenance of soil structure</w:t>
            </w:r>
          </w:p>
          <w:p w14:paraId="21191B83"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oil organic carbon content</w:t>
            </w:r>
          </w:p>
          <w:p w14:paraId="5B412AA8"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Available nutrients, available organic contaminants</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0E6677"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Erosion rates</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7DD19A" w14:textId="77777777" w:rsidR="001E43D4" w:rsidRPr="00946649" w:rsidRDefault="001E43D4" w:rsidP="00E236B3">
            <w:pPr>
              <w:numPr>
                <w:ilvl w:val="0"/>
                <w:numId w:val="10"/>
              </w:numPr>
              <w:spacing w:after="0" w:line="240" w:lineRule="auto"/>
              <w:ind w:left="187" w:hanging="187"/>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Non-market monetary value</w:t>
            </w:r>
          </w:p>
          <w:p w14:paraId="2ADEC9DA" w14:textId="77777777" w:rsidR="001E43D4" w:rsidRPr="00946649" w:rsidRDefault="001E43D4" w:rsidP="00E236B3">
            <w:pPr>
              <w:numPr>
                <w:ilvl w:val="0"/>
                <w:numId w:val="10"/>
              </w:numPr>
              <w:spacing w:after="0" w:line="240" w:lineRule="auto"/>
              <w:ind w:left="187" w:hanging="187"/>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Non-monetary values</w:t>
            </w:r>
          </w:p>
        </w:tc>
      </w:tr>
      <w:tr w:rsidR="001E43D4" w:rsidRPr="00946649" w14:paraId="76AEED96" w14:textId="77777777" w:rsidTr="001E43D4">
        <w:tc>
          <w:tcPr>
            <w:tcW w:w="392" w:type="dxa"/>
            <w:tcBorders>
              <w:top w:val="single" w:sz="4" w:space="0" w:color="000000"/>
              <w:left w:val="single" w:sz="4" w:space="0" w:color="000000"/>
              <w:bottom w:val="single" w:sz="4" w:space="0" w:color="000000"/>
              <w:right w:val="single" w:sz="4" w:space="0" w:color="000000"/>
            </w:tcBorders>
          </w:tcPr>
          <w:p w14:paraId="55223E66"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9</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C0BBB4"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Regulation of hazards and extreme events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EDAA68"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Habitats designated for flood protection</w:t>
            </w:r>
          </w:p>
          <w:p w14:paraId="09AF0C3C" w14:textId="77777777" w:rsidR="001E43D4" w:rsidRPr="00946649" w:rsidRDefault="001E43D4" w:rsidP="00E236B3">
            <w:pPr>
              <w:pStyle w:val="ListParagraph"/>
              <w:numPr>
                <w:ilvl w:val="0"/>
                <w:numId w:val="8"/>
              </w:numPr>
              <w:spacing w:before="480" w:after="120"/>
              <w:ind w:left="143" w:right="172" w:hanging="141"/>
              <w:textAlignment w:val="baseline"/>
              <w:rPr>
                <w:rFonts w:ascii="Arial" w:hAnsi="Arial" w:cs="Arial"/>
                <w:b/>
                <w:bCs/>
                <w:color w:val="000000"/>
                <w:sz w:val="16"/>
                <w:szCs w:val="16"/>
                <w:lang w:val="en-US" w:eastAsia="en-GB"/>
              </w:rPr>
            </w:pPr>
            <w:r w:rsidRPr="00946649">
              <w:rPr>
                <w:rFonts w:ascii="Arial" w:hAnsi="Arial" w:cs="Arial"/>
                <w:color w:val="000000"/>
                <w:sz w:val="16"/>
                <w:szCs w:val="16"/>
                <w:lang w:val="en-US" w:eastAsia="en-GB"/>
              </w:rPr>
              <w:t xml:space="preserve">Flood mitigation capacity of wetlands </w:t>
            </w:r>
          </w:p>
          <w:p w14:paraId="1B7512F8" w14:textId="77777777" w:rsidR="001E43D4" w:rsidRPr="00946649" w:rsidRDefault="001E43D4" w:rsidP="00E236B3">
            <w:pPr>
              <w:pStyle w:val="ListParagraph"/>
              <w:numPr>
                <w:ilvl w:val="0"/>
                <w:numId w:val="8"/>
              </w:numPr>
              <w:spacing w:before="480" w:after="120"/>
              <w:ind w:left="143" w:right="172" w:hanging="141"/>
              <w:textAlignment w:val="baseline"/>
              <w:rPr>
                <w:rFonts w:ascii="Arial" w:hAnsi="Arial" w:cs="Arial"/>
                <w:b/>
                <w:bCs/>
                <w:color w:val="000000"/>
                <w:sz w:val="16"/>
                <w:szCs w:val="16"/>
                <w:lang w:val="en-US" w:eastAsia="en-GB"/>
              </w:rPr>
            </w:pPr>
            <w:r w:rsidRPr="00946649">
              <w:rPr>
                <w:rFonts w:ascii="Arial" w:hAnsi="Arial" w:cs="Arial"/>
                <w:color w:val="000000"/>
                <w:sz w:val="16"/>
                <w:szCs w:val="16"/>
                <w:lang w:val="en-US" w:eastAsia="en-GB"/>
              </w:rPr>
              <w:t>Flood regulation</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657E45" w14:textId="77777777" w:rsidR="001E43D4" w:rsidRPr="00946649" w:rsidRDefault="001E43D4" w:rsidP="00E236B3">
            <w:pPr>
              <w:pStyle w:val="ListParagraph"/>
              <w:numPr>
                <w:ilvl w:val="0"/>
                <w:numId w:val="8"/>
              </w:numPr>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umber and intensity of coastal and fluvial flood events</w:t>
            </w:r>
          </w:p>
          <w:p w14:paraId="51AA1686"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Damage caused by flood events</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2EFD75" w14:textId="77777777" w:rsidR="001E43D4" w:rsidRPr="00946649" w:rsidRDefault="001E43D4" w:rsidP="00E236B3">
            <w:pPr>
              <w:numPr>
                <w:ilvl w:val="0"/>
                <w:numId w:val="10"/>
              </w:numPr>
              <w:spacing w:after="0" w:line="0" w:lineRule="atLeast"/>
              <w:ind w:left="187" w:hanging="187"/>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Non-market monetary value</w:t>
            </w:r>
          </w:p>
          <w:p w14:paraId="76BE1EC2" w14:textId="77777777" w:rsidR="001E43D4" w:rsidRPr="00946649" w:rsidRDefault="001E43D4" w:rsidP="00E236B3">
            <w:pPr>
              <w:numPr>
                <w:ilvl w:val="0"/>
                <w:numId w:val="10"/>
              </w:numPr>
              <w:spacing w:after="0" w:line="0" w:lineRule="atLeast"/>
              <w:ind w:left="187" w:hanging="187"/>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Non-monetary values</w:t>
            </w:r>
          </w:p>
        </w:tc>
      </w:tr>
      <w:tr w:rsidR="001E43D4" w:rsidRPr="00946649" w14:paraId="72FA5E83" w14:textId="77777777" w:rsidTr="001E43D4">
        <w:tc>
          <w:tcPr>
            <w:tcW w:w="392" w:type="dxa"/>
            <w:tcBorders>
              <w:top w:val="single" w:sz="4" w:space="0" w:color="000000"/>
              <w:left w:val="single" w:sz="4" w:space="0" w:color="000000"/>
              <w:bottom w:val="single" w:sz="4" w:space="0" w:color="000000"/>
              <w:right w:val="single" w:sz="4" w:space="0" w:color="000000"/>
            </w:tcBorders>
          </w:tcPr>
          <w:p w14:paraId="2FDD9019" w14:textId="77777777" w:rsidR="001E43D4" w:rsidRPr="00946649" w:rsidRDefault="001E43D4" w:rsidP="001E43D4">
            <w:pPr>
              <w:spacing w:after="0" w:line="0" w:lineRule="atLeast"/>
              <w:rPr>
                <w:rFonts w:ascii="Arial" w:eastAsia="Times New Roman" w:hAnsi="Arial" w:cs="Arial"/>
                <w:color w:val="000000"/>
                <w:sz w:val="16"/>
                <w:szCs w:val="16"/>
                <w:highlight w:val="yellow"/>
                <w:lang w:val="en-US" w:eastAsia="en-GB"/>
              </w:rPr>
            </w:pPr>
            <w:r w:rsidRPr="00946649">
              <w:rPr>
                <w:rFonts w:ascii="Arial" w:eastAsia="Times New Roman" w:hAnsi="Arial" w:cs="Arial"/>
                <w:color w:val="000000"/>
                <w:sz w:val="16"/>
                <w:szCs w:val="16"/>
                <w:lang w:val="en-US" w:eastAsia="en-GB"/>
              </w:rPr>
              <w:t>10</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EDEB9E"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Removal of carcasses</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74F2BF"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IUCN red lists status for vertebrate scavengers</w:t>
            </w:r>
          </w:p>
          <w:p w14:paraId="44918E3C"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Population trends of vertebrate scavengers</w:t>
            </w:r>
          </w:p>
          <w:p w14:paraId="1F0A6F96" w14:textId="77777777" w:rsidR="001E43D4" w:rsidRPr="00946649" w:rsidRDefault="001E43D4" w:rsidP="001E43D4">
            <w:pPr>
              <w:pStyle w:val="ListParagraph"/>
              <w:ind w:left="143"/>
              <w:rPr>
                <w:rFonts w:ascii="Arial" w:hAnsi="Arial" w:cs="Arial"/>
                <w:sz w:val="16"/>
                <w:szCs w:val="16"/>
                <w:lang w:val="en-US" w:eastAsia="en-GB"/>
              </w:rPr>
            </w:pP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679486"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sz w:val="16"/>
                <w:szCs w:val="16"/>
                <w:lang w:val="en-US" w:eastAsia="en-GB"/>
              </w:rPr>
              <w:t xml:space="preserve">Amount of animal </w:t>
            </w:r>
            <w:r w:rsidRPr="00946649">
              <w:rPr>
                <w:rFonts w:ascii="Arial" w:hAnsi="Arial" w:cs="Arial"/>
                <w:color w:val="000000"/>
                <w:sz w:val="16"/>
                <w:szCs w:val="16"/>
                <w:lang w:val="en-US" w:eastAsia="en-GB"/>
              </w:rPr>
              <w:t>and livestock carcasses removed by vertebrate scavengers</w:t>
            </w:r>
          </w:p>
          <w:p w14:paraId="16B9BA04"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Emissions of CO</w:t>
            </w:r>
            <w:r w:rsidRPr="00946649">
              <w:rPr>
                <w:rFonts w:ascii="Arial" w:hAnsi="Arial" w:cs="Arial"/>
                <w:color w:val="000000"/>
                <w:sz w:val="16"/>
                <w:szCs w:val="16"/>
                <w:vertAlign w:val="subscript"/>
                <w:lang w:val="en-US" w:eastAsia="en-GB"/>
              </w:rPr>
              <w:t xml:space="preserve">2 </w:t>
            </w:r>
            <w:r w:rsidRPr="00946649">
              <w:rPr>
                <w:rFonts w:ascii="Arial" w:hAnsi="Arial" w:cs="Arial"/>
                <w:color w:val="000000"/>
                <w:sz w:val="16"/>
                <w:szCs w:val="16"/>
                <w:lang w:val="en-US" w:eastAsia="en-GB"/>
              </w:rPr>
              <w:t>resulted by the substitution of natural scavenging with artificial removal of carcasses</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21DD21" w14:textId="77777777" w:rsidR="001E43D4" w:rsidRPr="00946649" w:rsidRDefault="001E43D4" w:rsidP="00E236B3">
            <w:pPr>
              <w:numPr>
                <w:ilvl w:val="0"/>
                <w:numId w:val="10"/>
              </w:numPr>
              <w:spacing w:after="0" w:line="0" w:lineRule="atLeast"/>
              <w:ind w:left="187" w:hanging="187"/>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Avoided costs</w:t>
            </w:r>
          </w:p>
          <w:p w14:paraId="242D253D" w14:textId="77777777" w:rsidR="001E43D4" w:rsidRPr="00946649" w:rsidRDefault="001E43D4" w:rsidP="00E236B3">
            <w:pPr>
              <w:numPr>
                <w:ilvl w:val="0"/>
                <w:numId w:val="10"/>
              </w:numPr>
              <w:spacing w:after="0" w:line="0" w:lineRule="atLeast"/>
              <w:ind w:left="187" w:hanging="187"/>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Non-market monetary value</w:t>
            </w:r>
          </w:p>
        </w:tc>
      </w:tr>
      <w:tr w:rsidR="001E43D4" w:rsidRPr="00946649" w14:paraId="7BFEC104" w14:textId="77777777" w:rsidTr="001E43D4">
        <w:tc>
          <w:tcPr>
            <w:tcW w:w="392" w:type="dxa"/>
            <w:tcBorders>
              <w:top w:val="single" w:sz="4" w:space="0" w:color="000000"/>
              <w:left w:val="single" w:sz="4" w:space="0" w:color="000000"/>
              <w:right w:val="single" w:sz="4" w:space="0" w:color="000000"/>
            </w:tcBorders>
          </w:tcPr>
          <w:p w14:paraId="0A08C121"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1</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E5B415"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Food and feed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3A39BB"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Agriculture area per capita</w:t>
            </w:r>
          </w:p>
          <w:p w14:paraId="4BC5AC4D"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Cultivated area per agricultural population</w:t>
            </w:r>
          </w:p>
          <w:p w14:paraId="796FD8FD"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Organic agricultural area</w:t>
            </w:r>
          </w:p>
          <w:p w14:paraId="52E46C01" w14:textId="77777777" w:rsidR="001E43D4" w:rsidRPr="00946649" w:rsidRDefault="001E43D4" w:rsidP="001E43D4">
            <w:pPr>
              <w:spacing w:after="0" w:line="240" w:lineRule="auto"/>
              <w:rPr>
                <w:rFonts w:ascii="Arial" w:eastAsia="Times New Roman" w:hAnsi="Arial" w:cs="Arial"/>
                <w:sz w:val="16"/>
                <w:szCs w:val="16"/>
                <w:lang w:val="en-US" w:eastAsia="en-GB"/>
              </w:rPr>
            </w:pP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103337" w14:textId="77777777" w:rsidR="001E43D4" w:rsidRPr="00946649" w:rsidRDefault="001E43D4" w:rsidP="00E236B3">
            <w:pPr>
              <w:pStyle w:val="ListParagraph"/>
              <w:numPr>
                <w:ilvl w:val="0"/>
                <w:numId w:val="8"/>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Production of cereals, fruit, vegetables, maize</w:t>
            </w:r>
          </w:p>
          <w:p w14:paraId="28897815" w14:textId="77777777" w:rsidR="001E43D4" w:rsidRPr="00946649" w:rsidRDefault="001E43D4" w:rsidP="00E236B3">
            <w:pPr>
              <w:pStyle w:val="ListParagraph"/>
              <w:numPr>
                <w:ilvl w:val="0"/>
                <w:numId w:val="8"/>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Production of crops processed: olive oil, rapeseed oil, sunflower oil, wine</w:t>
            </w:r>
          </w:p>
          <w:p w14:paraId="3CD092D3" w14:textId="77777777" w:rsidR="001E43D4" w:rsidRPr="00946649" w:rsidRDefault="001E43D4" w:rsidP="00E236B3">
            <w:pPr>
              <w:numPr>
                <w:ilvl w:val="0"/>
                <w:numId w:val="8"/>
              </w:numPr>
              <w:spacing w:after="0" w:line="240" w:lineRule="auto"/>
              <w:ind w:left="160" w:hanging="142"/>
              <w:jc w:val="left"/>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 xml:space="preserve">Livestock primary production: eggs, meat, milk </w:t>
            </w:r>
          </w:p>
          <w:p w14:paraId="289D7049" w14:textId="77777777" w:rsidR="001E43D4" w:rsidRPr="00946649" w:rsidRDefault="001E43D4" w:rsidP="00E236B3">
            <w:pPr>
              <w:numPr>
                <w:ilvl w:val="0"/>
                <w:numId w:val="8"/>
              </w:numPr>
              <w:spacing w:after="0" w:line="240" w:lineRule="auto"/>
              <w:ind w:left="160" w:hanging="142"/>
              <w:jc w:val="left"/>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Marine wild capture seafood</w:t>
            </w:r>
          </w:p>
          <w:p w14:paraId="3AE96CDF" w14:textId="77777777" w:rsidR="001E43D4" w:rsidRPr="00946649" w:rsidRDefault="001E43D4" w:rsidP="00E236B3">
            <w:pPr>
              <w:numPr>
                <w:ilvl w:val="0"/>
                <w:numId w:val="8"/>
              </w:numPr>
              <w:spacing w:after="0" w:line="240" w:lineRule="auto"/>
              <w:ind w:left="160" w:hanging="142"/>
              <w:jc w:val="left"/>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Inland wild fish captures</w:t>
            </w:r>
          </w:p>
          <w:p w14:paraId="28028460" w14:textId="77777777" w:rsidR="001E43D4" w:rsidRPr="00946649" w:rsidRDefault="001E43D4" w:rsidP="00E236B3">
            <w:pPr>
              <w:numPr>
                <w:ilvl w:val="0"/>
                <w:numId w:val="8"/>
              </w:numPr>
              <w:spacing w:after="0" w:line="240" w:lineRule="auto"/>
              <w:ind w:left="160" w:hanging="142"/>
              <w:jc w:val="left"/>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Aquaculture production</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9D16CB" w14:textId="77777777" w:rsidR="001E43D4" w:rsidRPr="00946649" w:rsidRDefault="001E43D4" w:rsidP="00E236B3">
            <w:pPr>
              <w:pStyle w:val="ListParagraph"/>
              <w:numPr>
                <w:ilvl w:val="0"/>
                <w:numId w:val="8"/>
              </w:numPr>
              <w:spacing w:line="0" w:lineRule="atLeast"/>
              <w:ind w:left="187" w:hanging="187"/>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Market values</w:t>
            </w:r>
          </w:p>
          <w:p w14:paraId="3C801AE6" w14:textId="77777777" w:rsidR="001E43D4" w:rsidRPr="00946649" w:rsidRDefault="001E43D4" w:rsidP="00E236B3">
            <w:pPr>
              <w:pStyle w:val="ListParagraph"/>
              <w:numPr>
                <w:ilvl w:val="0"/>
                <w:numId w:val="8"/>
              </w:numPr>
              <w:spacing w:line="0" w:lineRule="atLeast"/>
              <w:ind w:left="187" w:hanging="187"/>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on-market monetary value</w:t>
            </w:r>
          </w:p>
          <w:p w14:paraId="1994C964" w14:textId="77777777" w:rsidR="001E43D4" w:rsidRPr="00946649" w:rsidRDefault="001E43D4" w:rsidP="00E236B3">
            <w:pPr>
              <w:pStyle w:val="ListParagraph"/>
              <w:numPr>
                <w:ilvl w:val="0"/>
                <w:numId w:val="8"/>
              </w:numPr>
              <w:spacing w:line="0" w:lineRule="atLeast"/>
              <w:ind w:left="187" w:hanging="187"/>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3C1D8AC6" w14:textId="77777777" w:rsidTr="001E43D4">
        <w:tc>
          <w:tcPr>
            <w:tcW w:w="392" w:type="dxa"/>
            <w:tcBorders>
              <w:top w:val="single" w:sz="4" w:space="0" w:color="000000"/>
              <w:left w:val="single" w:sz="4" w:space="0" w:color="000000"/>
              <w:bottom w:val="single" w:sz="4" w:space="0" w:color="000000"/>
              <w:right w:val="single" w:sz="4" w:space="0" w:color="000000"/>
            </w:tcBorders>
          </w:tcPr>
          <w:p w14:paraId="773F9F6D"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2</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D404DE" w14:textId="77777777" w:rsidR="001E43D4" w:rsidRPr="00946649" w:rsidRDefault="001E43D4" w:rsidP="005523DE">
            <w:pPr>
              <w:spacing w:after="0" w:line="0" w:lineRule="atLeast"/>
              <w:jc w:val="lef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Energy</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CBA4A0" w14:textId="77777777" w:rsidR="001E43D4" w:rsidRPr="00946649" w:rsidRDefault="001E43D4" w:rsidP="001E43D4">
            <w:pPr>
              <w:pStyle w:val="ListParagraph"/>
              <w:spacing w:line="0" w:lineRule="atLeast"/>
              <w:ind w:left="143"/>
              <w:textAlignment w:val="baseline"/>
              <w:rPr>
                <w:rFonts w:ascii="Arial" w:hAnsi="Arial" w:cs="Arial"/>
                <w:color w:val="000000"/>
                <w:sz w:val="16"/>
                <w:szCs w:val="16"/>
                <w:lang w:val="en-US" w:eastAsia="en-GB"/>
              </w:rPr>
            </w:pP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7737C9" w14:textId="77777777" w:rsidR="001E43D4" w:rsidRPr="00946649" w:rsidRDefault="001E43D4" w:rsidP="00E236B3">
            <w:pPr>
              <w:pStyle w:val="ListParagraph"/>
              <w:numPr>
                <w:ilvl w:val="0"/>
                <w:numId w:val="11"/>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Woodfuel production stocks </w:t>
            </w:r>
          </w:p>
          <w:p w14:paraId="71A3F38E" w14:textId="77777777" w:rsidR="001E43D4" w:rsidRPr="00946649" w:rsidRDefault="001E43D4" w:rsidP="00E236B3">
            <w:pPr>
              <w:pStyle w:val="ListParagraph"/>
              <w:numPr>
                <w:ilvl w:val="0"/>
                <w:numId w:val="11"/>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Annual production of biofuel</w:t>
            </w:r>
          </w:p>
          <w:p w14:paraId="39C3911D"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Biodiesel and ethanol production </w:t>
            </w:r>
          </w:p>
          <w:p w14:paraId="1EA2C933"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Woodfuel consumption stocks</w:t>
            </w:r>
          </w:p>
          <w:p w14:paraId="660D5DD3"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Trade balance of biofuels</w:t>
            </w:r>
          </w:p>
          <w:p w14:paraId="29D55F9D" w14:textId="77777777" w:rsidR="001E43D4" w:rsidRPr="00946649" w:rsidRDefault="001E43D4" w:rsidP="00E236B3">
            <w:pPr>
              <w:pStyle w:val="ListParagraph"/>
              <w:numPr>
                <w:ilvl w:val="0"/>
                <w:numId w:val="9"/>
              </w:numPr>
              <w:spacing w:line="0" w:lineRule="atLeast"/>
              <w:ind w:left="160" w:hanging="142"/>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Trade balance of biodiesel and ethanol</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C1DC74"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Market value of woodfuel</w:t>
            </w:r>
          </w:p>
          <w:p w14:paraId="1D3346DA"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arket monetary value</w:t>
            </w:r>
          </w:p>
          <w:p w14:paraId="5331E4A6"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642FA863" w14:textId="77777777" w:rsidTr="001E43D4">
        <w:tc>
          <w:tcPr>
            <w:tcW w:w="392" w:type="dxa"/>
            <w:tcBorders>
              <w:top w:val="single" w:sz="4" w:space="0" w:color="000000"/>
              <w:left w:val="single" w:sz="4" w:space="0" w:color="000000"/>
              <w:bottom w:val="single" w:sz="4" w:space="0" w:color="000000"/>
              <w:right w:val="single" w:sz="4" w:space="0" w:color="000000"/>
            </w:tcBorders>
          </w:tcPr>
          <w:p w14:paraId="546198EF" w14:textId="77777777" w:rsidR="001E43D4" w:rsidRPr="00946649" w:rsidRDefault="001E43D4" w:rsidP="001E43D4">
            <w:pPr>
              <w:spacing w:after="0" w:line="240" w:lineRule="auto"/>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3</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34DBD8" w14:textId="77777777" w:rsidR="001E43D4" w:rsidRPr="00946649" w:rsidRDefault="001E43D4" w:rsidP="005523DE">
            <w:pPr>
              <w:spacing w:after="0" w:line="240" w:lineRule="auto"/>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Materials and assistance</w:t>
            </w:r>
          </w:p>
          <w:p w14:paraId="69E2D132"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80624D"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Density of timber stocks</w:t>
            </w:r>
          </w:p>
          <w:p w14:paraId="0147F679"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urface of cork oak forests</w:t>
            </w:r>
          </w:p>
          <w:p w14:paraId="40C732E9"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Status of mearl bed habitats</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F8DBE7"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Production of roundwood</w:t>
            </w:r>
          </w:p>
          <w:p w14:paraId="4A190841"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sz w:val="16"/>
                <w:szCs w:val="16"/>
                <w:lang w:val="en-US" w:eastAsia="en-GB"/>
              </w:rPr>
              <w:t>Production of cotton</w:t>
            </w:r>
          </w:p>
          <w:p w14:paraId="3D5E8F90"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sz w:val="16"/>
                <w:szCs w:val="16"/>
                <w:lang w:val="en-US" w:eastAsia="en-GB"/>
              </w:rPr>
              <w:t>Cork harvested</w:t>
            </w:r>
          </w:p>
          <w:p w14:paraId="6FB65B01"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sz w:val="16"/>
                <w:szCs w:val="16"/>
                <w:lang w:val="en-US" w:eastAsia="en-GB"/>
              </w:rPr>
              <w:t>Production of turpentine, resin and rosins</w:t>
            </w:r>
          </w:p>
          <w:p w14:paraId="41CE3172"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sz w:val="16"/>
                <w:szCs w:val="16"/>
                <w:lang w:val="en-US" w:eastAsia="en-GB"/>
              </w:rPr>
              <w:t>Production of kelp</w:t>
            </w:r>
          </w:p>
          <w:p w14:paraId="1E4BB477"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sz w:val="16"/>
                <w:szCs w:val="16"/>
                <w:lang w:val="en-US" w:eastAsia="en-GB"/>
              </w:rPr>
              <w:t>Extraction of maerl</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56E8BC"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Market value of some materials</w:t>
            </w:r>
          </w:p>
          <w:p w14:paraId="762B5447"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arket monetary value</w:t>
            </w:r>
          </w:p>
          <w:p w14:paraId="774D1BC7"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32DBBF9F" w14:textId="77777777" w:rsidTr="001E43D4">
        <w:tc>
          <w:tcPr>
            <w:tcW w:w="392" w:type="dxa"/>
            <w:tcBorders>
              <w:top w:val="single" w:sz="4" w:space="0" w:color="000000"/>
              <w:left w:val="single" w:sz="4" w:space="0" w:color="000000"/>
              <w:bottom w:val="single" w:sz="4" w:space="0" w:color="000000"/>
              <w:right w:val="single" w:sz="4" w:space="0" w:color="000000"/>
            </w:tcBorders>
          </w:tcPr>
          <w:p w14:paraId="135BCAFD"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4</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870A67"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Medicinal, biochemical and genetic resources</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A6D7A1"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Number of medicinal plants</w:t>
            </w:r>
          </w:p>
          <w:p w14:paraId="51AAF688"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Endangered status of medicinal plants</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C09E58"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Use of medicinal plants</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874EC4"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arket monetary value of genetic resources</w:t>
            </w:r>
          </w:p>
          <w:p w14:paraId="4FE582E7"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059C145C" w14:textId="77777777" w:rsidTr="001E43D4">
        <w:tc>
          <w:tcPr>
            <w:tcW w:w="392" w:type="dxa"/>
            <w:tcBorders>
              <w:top w:val="single" w:sz="4" w:space="0" w:color="000000"/>
              <w:left w:val="single" w:sz="4" w:space="0" w:color="000000"/>
              <w:bottom w:val="single" w:sz="4" w:space="0" w:color="000000"/>
              <w:right w:val="single" w:sz="4" w:space="0" w:color="000000"/>
            </w:tcBorders>
          </w:tcPr>
          <w:p w14:paraId="3352F939"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5</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2FDDF8"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Learning and inspiration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6339E6"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Protected areas and outdoor spaces used for learning</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B11F59" w14:textId="77777777" w:rsidR="001E43D4" w:rsidRPr="00946649" w:rsidRDefault="001E43D4" w:rsidP="00E236B3">
            <w:pPr>
              <w:numPr>
                <w:ilvl w:val="0"/>
                <w:numId w:val="9"/>
              </w:numPr>
              <w:spacing w:after="0" w:line="0" w:lineRule="atLeast"/>
              <w:ind w:left="160" w:hanging="142"/>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Linguistic Diversity Index</w:t>
            </w:r>
          </w:p>
          <w:p w14:paraId="2F0C574D" w14:textId="77777777" w:rsidR="001E43D4" w:rsidRPr="00946649" w:rsidRDefault="001E43D4" w:rsidP="00E236B3">
            <w:pPr>
              <w:numPr>
                <w:ilvl w:val="0"/>
                <w:numId w:val="9"/>
              </w:numPr>
              <w:spacing w:after="0" w:line="0" w:lineRule="atLeast"/>
              <w:ind w:left="160" w:hanging="142"/>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Level of endangerment of languages</w:t>
            </w:r>
          </w:p>
          <w:p w14:paraId="077DE0C5" w14:textId="77777777" w:rsidR="001E43D4" w:rsidRPr="00946649" w:rsidRDefault="001E43D4" w:rsidP="00E236B3">
            <w:pPr>
              <w:numPr>
                <w:ilvl w:val="0"/>
                <w:numId w:val="9"/>
              </w:numPr>
              <w:spacing w:after="0" w:line="0" w:lineRule="atLeast"/>
              <w:ind w:left="160" w:hanging="142"/>
              <w:textAlignment w:val="baseline"/>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Transmission of indigenous and local knowledge</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249719" w14:textId="77777777" w:rsidR="001E43D4" w:rsidRPr="00946649" w:rsidRDefault="001E43D4" w:rsidP="00E236B3">
            <w:pPr>
              <w:pStyle w:val="ListParagraph"/>
              <w:numPr>
                <w:ilvl w:val="0"/>
                <w:numId w:val="10"/>
              </w:numPr>
              <w:spacing w:line="0" w:lineRule="atLeast"/>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arket monetary value</w:t>
            </w:r>
          </w:p>
          <w:p w14:paraId="2DC55008" w14:textId="77777777" w:rsidR="001E43D4" w:rsidRPr="00946649" w:rsidRDefault="001E43D4" w:rsidP="00E236B3">
            <w:pPr>
              <w:pStyle w:val="ListParagraph"/>
              <w:numPr>
                <w:ilvl w:val="0"/>
                <w:numId w:val="10"/>
              </w:numPr>
              <w:spacing w:line="0" w:lineRule="atLeast"/>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08A680CB" w14:textId="77777777" w:rsidTr="001E43D4">
        <w:trPr>
          <w:trHeight w:val="460"/>
        </w:trPr>
        <w:tc>
          <w:tcPr>
            <w:tcW w:w="392" w:type="dxa"/>
            <w:tcBorders>
              <w:top w:val="single" w:sz="4" w:space="0" w:color="000000"/>
              <w:left w:val="single" w:sz="4" w:space="0" w:color="000000"/>
              <w:bottom w:val="single" w:sz="4" w:space="0" w:color="000000"/>
              <w:right w:val="single" w:sz="4" w:space="0" w:color="000000"/>
            </w:tcBorders>
          </w:tcPr>
          <w:p w14:paraId="4FC5C28C" w14:textId="77777777" w:rsidR="001E43D4" w:rsidRPr="00946649" w:rsidRDefault="001E43D4" w:rsidP="001E43D4">
            <w:pPr>
              <w:spacing w:after="0" w:line="240" w:lineRule="auto"/>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6</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C54661" w14:textId="77777777" w:rsidR="001E43D4" w:rsidRPr="00946649" w:rsidRDefault="001E43D4" w:rsidP="005523DE">
            <w:pPr>
              <w:spacing w:after="0" w:line="240" w:lineRule="auto"/>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Physical and psychological experiences</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29E90E"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Surface of Protected Areas </w:t>
            </w:r>
          </w:p>
          <w:p w14:paraId="71DE94A0"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Recreational potential index </w:t>
            </w:r>
          </w:p>
          <w:p w14:paraId="02F8B677"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Percentage of forest area designated or managed for recreation purposes </w:t>
            </w:r>
          </w:p>
          <w:p w14:paraId="1A7C9BEB"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Richness of species collected for wild food or hunted</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76520D"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Nature as the main reason for going on holidays</w:t>
            </w:r>
          </w:p>
          <w:p w14:paraId="0B3698BD"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 xml:space="preserve">Number of marine and freshwater anglers </w:t>
            </w:r>
          </w:p>
          <w:p w14:paraId="488E403C"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 xml:space="preserve">Participant rates (%) in nature-based recreation activities </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312C5" w14:textId="77777777" w:rsidR="001E43D4" w:rsidRPr="00946649" w:rsidRDefault="001E43D4" w:rsidP="00E236B3">
            <w:pPr>
              <w:pStyle w:val="ListParagraph"/>
              <w:numPr>
                <w:ilvl w:val="0"/>
                <w:numId w:val="9"/>
              </w:numPr>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Market value of mushrooms</w:t>
            </w:r>
          </w:p>
          <w:p w14:paraId="6C33C24A" w14:textId="77777777" w:rsidR="001E43D4" w:rsidRPr="00946649" w:rsidRDefault="001E43D4" w:rsidP="00E236B3">
            <w:pPr>
              <w:pStyle w:val="ListParagraph"/>
              <w:numPr>
                <w:ilvl w:val="0"/>
                <w:numId w:val="9"/>
              </w:numPr>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Market value of berries</w:t>
            </w:r>
          </w:p>
          <w:p w14:paraId="18B18FF7" w14:textId="77777777" w:rsidR="001E43D4" w:rsidRPr="00946649" w:rsidRDefault="001E43D4" w:rsidP="00E236B3">
            <w:pPr>
              <w:pStyle w:val="ListParagraph"/>
              <w:numPr>
                <w:ilvl w:val="0"/>
                <w:numId w:val="9"/>
              </w:numPr>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arket monetary value</w:t>
            </w:r>
          </w:p>
          <w:p w14:paraId="6EECAC9A" w14:textId="77777777" w:rsidR="001E43D4" w:rsidRPr="00946649" w:rsidRDefault="001E43D4" w:rsidP="00E236B3">
            <w:pPr>
              <w:pStyle w:val="ListParagraph"/>
              <w:numPr>
                <w:ilvl w:val="0"/>
                <w:numId w:val="9"/>
              </w:numPr>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4EDDAEC6" w14:textId="77777777" w:rsidTr="001E43D4">
        <w:tc>
          <w:tcPr>
            <w:tcW w:w="392" w:type="dxa"/>
            <w:tcBorders>
              <w:top w:val="single" w:sz="4" w:space="0" w:color="000000"/>
              <w:left w:val="single" w:sz="4" w:space="0" w:color="000000"/>
              <w:bottom w:val="single" w:sz="4" w:space="0" w:color="000000"/>
              <w:right w:val="single" w:sz="4" w:space="0" w:color="000000"/>
            </w:tcBorders>
          </w:tcPr>
          <w:p w14:paraId="76A78E23" w14:textId="77777777" w:rsidR="001E43D4" w:rsidRPr="00946649" w:rsidRDefault="001E43D4" w:rsidP="001E43D4">
            <w:pPr>
              <w:spacing w:after="0" w:line="240" w:lineRule="auto"/>
              <w:rPr>
                <w:rFonts w:ascii="Arial" w:eastAsia="Times New Roman" w:hAnsi="Arial" w:cs="Arial"/>
                <w:sz w:val="16"/>
                <w:szCs w:val="16"/>
                <w:lang w:val="en-US" w:eastAsia="en-GB"/>
              </w:rPr>
            </w:pPr>
            <w:r w:rsidRPr="00946649">
              <w:rPr>
                <w:rFonts w:ascii="Arial" w:eastAsia="Times New Roman" w:hAnsi="Arial" w:cs="Arial"/>
                <w:sz w:val="16"/>
                <w:szCs w:val="16"/>
                <w:lang w:val="en-US" w:eastAsia="en-GB"/>
              </w:rPr>
              <w:lastRenderedPageBreak/>
              <w:t>17</w:t>
            </w:r>
          </w:p>
        </w:tc>
        <w:tc>
          <w:tcPr>
            <w:tcW w:w="1304" w:type="dxa"/>
            <w:tcBorders>
              <w:top w:val="single" w:sz="4" w:space="0" w:color="000000"/>
              <w:left w:val="single" w:sz="4" w:space="0" w:color="000000"/>
              <w:bottom w:val="single" w:sz="4" w:space="0" w:color="000000"/>
              <w:right w:val="single" w:sz="4" w:space="0" w:color="000000"/>
            </w:tcBorders>
            <w:hideMark/>
          </w:tcPr>
          <w:p w14:paraId="1504BCDE" w14:textId="77777777" w:rsidR="001E43D4" w:rsidRPr="00946649" w:rsidRDefault="001E43D4" w:rsidP="005523DE">
            <w:pPr>
              <w:spacing w:after="0" w:line="240" w:lineRule="auto"/>
              <w:jc w:val="left"/>
              <w:rPr>
                <w:rFonts w:ascii="Arial" w:eastAsia="Times New Roman" w:hAnsi="Arial" w:cs="Arial"/>
                <w:sz w:val="16"/>
                <w:szCs w:val="16"/>
                <w:lang w:val="en-US" w:eastAsia="en-GB"/>
              </w:rPr>
            </w:pPr>
            <w:r w:rsidRPr="00946649">
              <w:rPr>
                <w:rFonts w:ascii="Arial" w:eastAsia="Times New Roman" w:hAnsi="Arial" w:cs="Arial"/>
                <w:sz w:val="16"/>
                <w:szCs w:val="16"/>
                <w:lang w:val="en-US" w:eastAsia="en-GB"/>
              </w:rPr>
              <w:t>Supporting Identities</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CE56B4"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Protected Areas (IUCN categories Ia Strict Nature Reserve, Ib Wilderness Area, II National Park and IV Habitat/species management area) </w:t>
            </w:r>
          </w:p>
          <w:p w14:paraId="13E1313A"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 xml:space="preserve">Sacred Natural Sites per country </w:t>
            </w:r>
          </w:p>
          <w:p w14:paraId="412A3F09"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Forest area primarily designated or managed for spiritual or cultural values (</w:t>
            </w:r>
            <w:r>
              <w:rPr>
                <w:rFonts w:ascii="Arial" w:hAnsi="Arial" w:cs="Arial"/>
                <w:color w:val="000000"/>
                <w:sz w:val="16"/>
                <w:szCs w:val="16"/>
                <w:lang w:val="en-US" w:eastAsia="en-GB"/>
              </w:rPr>
              <w:t>Food and Agriculture Organization of the United Nations</w:t>
            </w:r>
            <w:r w:rsidRPr="00946649">
              <w:rPr>
                <w:rFonts w:ascii="Arial" w:hAnsi="Arial" w:cs="Arial"/>
                <w:color w:val="000000"/>
                <w:sz w:val="16"/>
                <w:szCs w:val="16"/>
                <w:lang w:val="en-US" w:eastAsia="en-GB"/>
              </w:rPr>
              <w:t>)</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C10242"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 xml:space="preserve">Species appearance in news articles </w:t>
            </w:r>
          </w:p>
          <w:p w14:paraId="6380441D"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 xml:space="preserve">Attitudes towards nature preservation </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C1F7D5" w14:textId="77777777" w:rsidR="001E43D4" w:rsidRPr="00946649" w:rsidRDefault="001E43D4" w:rsidP="00E236B3">
            <w:pPr>
              <w:pStyle w:val="ListParagraph"/>
              <w:numPr>
                <w:ilvl w:val="0"/>
                <w:numId w:val="9"/>
              </w:numPr>
              <w:ind w:left="187" w:hanging="187"/>
              <w:jc w:val="left"/>
              <w:rPr>
                <w:rFonts w:ascii="Arial" w:hAnsi="Arial" w:cs="Arial"/>
                <w:color w:val="000000"/>
                <w:sz w:val="16"/>
                <w:szCs w:val="16"/>
                <w:lang w:val="en-US" w:eastAsia="en-GB"/>
              </w:rPr>
            </w:pPr>
            <w:r w:rsidRPr="00946649">
              <w:rPr>
                <w:rFonts w:ascii="Arial" w:hAnsi="Arial" w:cs="Arial"/>
                <w:color w:val="000000"/>
                <w:sz w:val="16"/>
                <w:szCs w:val="16"/>
                <w:lang w:val="en-US" w:eastAsia="en-GB"/>
              </w:rPr>
              <w:t>Non-market monetary value</w:t>
            </w:r>
          </w:p>
          <w:p w14:paraId="0E4D846B" w14:textId="77777777" w:rsidR="001E43D4" w:rsidRPr="00946649" w:rsidRDefault="001E43D4" w:rsidP="00E236B3">
            <w:pPr>
              <w:pStyle w:val="ListParagraph"/>
              <w:numPr>
                <w:ilvl w:val="0"/>
                <w:numId w:val="9"/>
              </w:numPr>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Non-monetary values</w:t>
            </w:r>
          </w:p>
        </w:tc>
      </w:tr>
      <w:tr w:rsidR="001E43D4" w:rsidRPr="00946649" w14:paraId="07A06206" w14:textId="77777777" w:rsidTr="001E43D4">
        <w:tc>
          <w:tcPr>
            <w:tcW w:w="392" w:type="dxa"/>
            <w:tcBorders>
              <w:top w:val="single" w:sz="4" w:space="0" w:color="000000"/>
              <w:left w:val="single" w:sz="4" w:space="0" w:color="000000"/>
              <w:bottom w:val="single" w:sz="4" w:space="0" w:color="000000"/>
              <w:right w:val="single" w:sz="4" w:space="0" w:color="000000"/>
            </w:tcBorders>
          </w:tcPr>
          <w:p w14:paraId="2986BAB9" w14:textId="77777777" w:rsidR="001E43D4" w:rsidRPr="00946649" w:rsidRDefault="001E43D4" w:rsidP="001E43D4">
            <w:pPr>
              <w:spacing w:after="0" w:line="0" w:lineRule="atLeast"/>
              <w:rPr>
                <w:rFonts w:ascii="Arial" w:eastAsia="Times New Roman" w:hAnsi="Arial" w:cs="Arial"/>
                <w:color w:val="000000"/>
                <w:sz w:val="16"/>
                <w:szCs w:val="16"/>
                <w:lang w:val="en-US" w:eastAsia="en-GB"/>
              </w:rPr>
            </w:pPr>
            <w:r w:rsidRPr="00946649">
              <w:rPr>
                <w:rFonts w:ascii="Arial" w:eastAsia="Times New Roman" w:hAnsi="Arial" w:cs="Arial"/>
                <w:color w:val="000000"/>
                <w:sz w:val="16"/>
                <w:szCs w:val="16"/>
                <w:lang w:val="en-US" w:eastAsia="en-GB"/>
              </w:rPr>
              <w:t>18</w:t>
            </w:r>
          </w:p>
        </w:tc>
        <w:tc>
          <w:tcPr>
            <w:tcW w:w="130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B6080D" w14:textId="77777777" w:rsidR="001E43D4" w:rsidRPr="00946649" w:rsidRDefault="001E43D4" w:rsidP="005523DE">
            <w:pPr>
              <w:spacing w:after="0" w:line="0" w:lineRule="atLeast"/>
              <w:jc w:val="left"/>
              <w:rPr>
                <w:rFonts w:ascii="Arial" w:eastAsia="Times New Roman" w:hAnsi="Arial" w:cs="Arial"/>
                <w:sz w:val="16"/>
                <w:szCs w:val="16"/>
                <w:lang w:val="en-US" w:eastAsia="en-GB"/>
              </w:rPr>
            </w:pPr>
            <w:r w:rsidRPr="00946649">
              <w:rPr>
                <w:rFonts w:ascii="Arial" w:eastAsia="Times New Roman" w:hAnsi="Arial" w:cs="Arial"/>
                <w:color w:val="000000"/>
                <w:sz w:val="16"/>
                <w:szCs w:val="16"/>
                <w:lang w:val="en-US" w:eastAsia="en-GB"/>
              </w:rPr>
              <w:t xml:space="preserve">Maintenance of options </w:t>
            </w:r>
          </w:p>
        </w:tc>
        <w:tc>
          <w:tcPr>
            <w:tcW w:w="245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5FA114" w14:textId="77777777" w:rsidR="001E43D4" w:rsidRPr="00946649" w:rsidRDefault="001E43D4" w:rsidP="00E236B3">
            <w:pPr>
              <w:pStyle w:val="ListParagraph"/>
              <w:numPr>
                <w:ilvl w:val="0"/>
                <w:numId w:val="8"/>
              </w:numPr>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Total number of endemic species</w:t>
            </w:r>
          </w:p>
          <w:p w14:paraId="39B36B9C" w14:textId="77777777" w:rsidR="001E43D4" w:rsidRPr="00946649" w:rsidRDefault="001E43D4" w:rsidP="00E236B3">
            <w:pPr>
              <w:pStyle w:val="ListParagraph"/>
              <w:numPr>
                <w:ilvl w:val="0"/>
                <w:numId w:val="8"/>
              </w:numPr>
              <w:spacing w:line="0" w:lineRule="atLeast"/>
              <w:ind w:left="143" w:hanging="141"/>
              <w:jc w:val="left"/>
              <w:textAlignment w:val="baseline"/>
              <w:rPr>
                <w:rFonts w:ascii="Arial" w:hAnsi="Arial" w:cs="Arial"/>
                <w:color w:val="000000"/>
                <w:sz w:val="16"/>
                <w:szCs w:val="16"/>
                <w:lang w:val="en-US" w:eastAsia="en-GB"/>
              </w:rPr>
            </w:pPr>
            <w:r w:rsidRPr="00946649">
              <w:rPr>
                <w:rFonts w:ascii="Arial" w:hAnsi="Arial" w:cs="Arial"/>
                <w:color w:val="000000"/>
                <w:sz w:val="16"/>
                <w:szCs w:val="16"/>
                <w:lang w:val="en-US" w:eastAsia="en-GB"/>
              </w:rPr>
              <w:t>Phylogenetic diversity</w:t>
            </w:r>
          </w:p>
        </w:tc>
        <w:tc>
          <w:tcPr>
            <w:tcW w:w="23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34165D" w14:textId="77777777" w:rsidR="001E43D4" w:rsidRPr="00946649" w:rsidRDefault="001E43D4" w:rsidP="00E236B3">
            <w:pPr>
              <w:pStyle w:val="ListParagraph"/>
              <w:numPr>
                <w:ilvl w:val="0"/>
                <w:numId w:val="8"/>
              </w:numPr>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Use of genetic diversity by pharmaceutical companies</w:t>
            </w:r>
          </w:p>
          <w:p w14:paraId="704ACDB1" w14:textId="77777777" w:rsidR="001E43D4" w:rsidRPr="00946649" w:rsidRDefault="001E43D4" w:rsidP="00E236B3">
            <w:pPr>
              <w:pStyle w:val="ListParagraph"/>
              <w:numPr>
                <w:ilvl w:val="0"/>
                <w:numId w:val="9"/>
              </w:numPr>
              <w:spacing w:line="0" w:lineRule="atLeast"/>
              <w:ind w:left="160" w:hanging="142"/>
              <w:jc w:val="left"/>
              <w:rPr>
                <w:rFonts w:ascii="Arial" w:hAnsi="Arial" w:cs="Arial"/>
                <w:sz w:val="16"/>
                <w:szCs w:val="16"/>
                <w:lang w:val="en-US" w:eastAsia="en-GB"/>
              </w:rPr>
            </w:pPr>
            <w:r w:rsidRPr="00946649">
              <w:rPr>
                <w:rFonts w:ascii="Arial" w:hAnsi="Arial" w:cs="Arial"/>
                <w:color w:val="000000"/>
                <w:sz w:val="16"/>
                <w:szCs w:val="16"/>
                <w:lang w:val="en-US" w:eastAsia="en-GB"/>
              </w:rPr>
              <w:t>Recent and unanticipated benefits from biodiversity</w:t>
            </w:r>
          </w:p>
        </w:tc>
        <w:tc>
          <w:tcPr>
            <w:tcW w:w="281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C1EC53" w14:textId="77777777" w:rsidR="001E43D4" w:rsidRPr="00946649" w:rsidRDefault="001E43D4" w:rsidP="00E236B3">
            <w:pPr>
              <w:pStyle w:val="ListParagraph"/>
              <w:numPr>
                <w:ilvl w:val="0"/>
                <w:numId w:val="10"/>
              </w:numPr>
              <w:ind w:left="187" w:hanging="187"/>
              <w:jc w:val="left"/>
              <w:rPr>
                <w:rFonts w:ascii="Arial" w:hAnsi="Arial" w:cs="Arial"/>
                <w:sz w:val="16"/>
                <w:szCs w:val="16"/>
                <w:lang w:val="en-US" w:eastAsia="en-GB"/>
              </w:rPr>
            </w:pPr>
            <w:r w:rsidRPr="00946649">
              <w:rPr>
                <w:rFonts w:ascii="Arial" w:hAnsi="Arial" w:cs="Arial"/>
                <w:color w:val="000000"/>
                <w:sz w:val="16"/>
                <w:szCs w:val="16"/>
                <w:lang w:val="en-US" w:eastAsia="en-GB"/>
              </w:rPr>
              <w:t>Avoided costs of unanticipated benefits from biodiversity</w:t>
            </w:r>
          </w:p>
          <w:p w14:paraId="2A93EAB8" w14:textId="77777777" w:rsidR="001E43D4" w:rsidRPr="00946649" w:rsidRDefault="001E43D4" w:rsidP="001E43D4">
            <w:pPr>
              <w:spacing w:after="0" w:line="0" w:lineRule="atLeast"/>
              <w:ind w:left="187" w:hanging="187"/>
              <w:rPr>
                <w:rFonts w:ascii="Arial" w:eastAsia="Times New Roman" w:hAnsi="Arial" w:cs="Arial"/>
                <w:sz w:val="16"/>
                <w:szCs w:val="16"/>
                <w:lang w:val="en-US" w:eastAsia="en-GB"/>
              </w:rPr>
            </w:pPr>
          </w:p>
        </w:tc>
      </w:tr>
    </w:tbl>
    <w:p w14:paraId="2EDD429B" w14:textId="77777777" w:rsidR="001E43D4" w:rsidRPr="00946649" w:rsidRDefault="001E43D4" w:rsidP="001E43D4">
      <w:pPr>
        <w:pStyle w:val="NormalWeb"/>
        <w:rPr>
          <w:lang w:val="en-US" w:bidi="en-US"/>
        </w:rPr>
      </w:pPr>
      <w:bookmarkStart w:id="360" w:name="_Toc450554813"/>
    </w:p>
    <w:p w14:paraId="7950FBE6" w14:textId="0AD700F8" w:rsidR="001E43D4" w:rsidRPr="00946649" w:rsidRDefault="001E43D4" w:rsidP="007A3472">
      <w:pPr>
        <w:pStyle w:val="Heading2"/>
      </w:pPr>
      <w:bookmarkStart w:id="361" w:name="_Toc502822507"/>
      <w:bookmarkStart w:id="362" w:name="_Toc504380604"/>
      <w:bookmarkStart w:id="363" w:name="_Toc519504430"/>
      <w:r w:rsidRPr="00946649">
        <w:t>Status and trends of nature’s contributions to people in Europe and Central Asia</w:t>
      </w:r>
      <w:bookmarkEnd w:id="360"/>
      <w:bookmarkEnd w:id="361"/>
      <w:bookmarkEnd w:id="362"/>
      <w:bookmarkEnd w:id="363"/>
      <w:r w:rsidRPr="00946649">
        <w:t xml:space="preserve"> </w:t>
      </w:r>
    </w:p>
    <w:p w14:paraId="32DCA8F8" w14:textId="27AC844B" w:rsidR="001E43D4" w:rsidRPr="00946649" w:rsidRDefault="001E43D4" w:rsidP="001E43D4">
      <w:pPr>
        <w:rPr>
          <w:lang w:val="en-US"/>
        </w:rPr>
      </w:pPr>
      <w:r w:rsidRPr="00946649">
        <w:rPr>
          <w:lang w:val="en-US"/>
        </w:rPr>
        <w:t>This section assesses the status (from 2011 to 2016) and trends (from 1950) of nature’s contributions to people in Europe and Central Asia based on a systematic literature review conducted in three main stages: (i) generation of search strings (</w:t>
      </w:r>
      <w:r w:rsidRPr="0014590D">
        <w:rPr>
          <w:lang w:val="en-US"/>
        </w:rPr>
        <w:t xml:space="preserve">see </w:t>
      </w:r>
      <w:r w:rsidR="009F3B65">
        <w:rPr>
          <w:lang w:val="en-US"/>
        </w:rPr>
        <w:t>supporting material</w:t>
      </w:r>
      <w:r w:rsidR="009F3B65" w:rsidRPr="0014590D">
        <w:rPr>
          <w:lang w:val="en-US"/>
        </w:rPr>
        <w:t xml:space="preserve"> </w:t>
      </w:r>
      <w:hyperlink r:id="rId204" w:history="1">
        <w:r w:rsidRPr="005600B9">
          <w:rPr>
            <w:rStyle w:val="Hyperlink"/>
            <w:bCs/>
            <w:lang w:val="en-US"/>
          </w:rPr>
          <w:t>Appendix 2.1</w:t>
        </w:r>
      </w:hyperlink>
      <w:r w:rsidRPr="00946649">
        <w:rPr>
          <w:lang w:val="en-US"/>
        </w:rPr>
        <w:t xml:space="preserve">); (ii) systematic search of primarily published peer-reviewed scientific articles, grey literature and indigenous and local knowledge; and (iii) the extraction of information from 25 relevant papers per contribution in each subregion of Europe and Central Asia. The assessment also included indicators available at regional and subregional levels and indigenous and local knowledge derived from a Europe and Central Asia “ILK dialogue workshop” held in January 2016 in Paris </w:t>
      </w:r>
      <w:r w:rsidRPr="00946649">
        <w:rPr>
          <w:lang w:val="en-US"/>
        </w:rPr>
        <w:fldChar w:fldCharType="begin" w:fldLock="1"/>
      </w:r>
      <w:r w:rsidRPr="00946649">
        <w:rPr>
          <w:rFonts w:cstheme="minorHAnsi"/>
          <w:lang w:val="en-US"/>
        </w:rPr>
        <w:instrText>ADDIN CSL_CITATION { "citationItems" : [ { "id" : "ITEM-1", "itemData" : { "author" : [ { "dropping-particle" : "", "family" : "Roue", "given" : "Marie", "non-dropping-particle" : "", "parse-names" : false, "suffix" : "" }, { "dropping-particle" : "", "family" : "Molnar", "given" : "Zsolt", "non-dropping-particle" : "", "parse-names" : false, "suffix" : "" } ], "editor" : [ { "dropping-particle" : "", "family" : "Knowledges of Nature 9", "given" : "", "non-dropping-particle" : "", "parse-names" : false, "suffix" : "" } ], "id" : "ITEM-1", "issued" : { "date-parts" : [ [ "2016" ] ] }, "publisher" : "UNESCO", "publisher-place" : "Paris", "title" : "Indigenous and Local Knowledge of Biodiversity and Ecosystem Services in Europe and Central Asia", "type" : "book" }, "uris" : [ "http://www.mendeley.com/documents/?uuid=2b895b29-3465-4fa7-90cf-662ccb332eb5", "http://www.mendeley.com/documents/?uuid=bfe9c3d3-c826-4f04-adb0-6bd4d113a1ef" ] } ], "mendeley" : { "formattedCitation" : "(Roue &amp; Molnar, 2016)", "plainTextFormattedCitation" : "(Roue &amp; Molnar, 2016)", "previouslyFormattedCitation" : "(Roue &amp; Molnar, 2016)" }, "properties" : {  }, "schema" : "https://github.com/citation-style-language/schema/raw/master/csl-citation.json" }</w:instrText>
      </w:r>
      <w:r w:rsidRPr="00946649">
        <w:rPr>
          <w:rFonts w:cstheme="minorHAnsi"/>
          <w:lang w:val="en-US"/>
        </w:rPr>
        <w:fldChar w:fldCharType="separate"/>
      </w:r>
      <w:r w:rsidRPr="00946649">
        <w:rPr>
          <w:lang w:val="en-US"/>
        </w:rPr>
        <w:t>(Rou</w:t>
      </w:r>
      <w:r w:rsidR="002B4B5C">
        <w:rPr>
          <w:lang w:val="en-US"/>
        </w:rPr>
        <w:t>é</w:t>
      </w:r>
      <w:r w:rsidRPr="00946649">
        <w:rPr>
          <w:lang w:val="en-US"/>
        </w:rPr>
        <w:t xml:space="preserve"> &amp; Molnar, 201</w:t>
      </w:r>
      <w:r w:rsidR="003051C7">
        <w:rPr>
          <w:lang w:val="en-US"/>
        </w:rPr>
        <w:t>7</w:t>
      </w:r>
      <w:r w:rsidRPr="00946649">
        <w:rPr>
          <w:lang w:val="en-US"/>
        </w:rPr>
        <w:t>)</w:t>
      </w:r>
      <w:r w:rsidRPr="00946649">
        <w:rPr>
          <w:lang w:val="en-US"/>
        </w:rPr>
        <w:fldChar w:fldCharType="end"/>
      </w:r>
      <w:r w:rsidRPr="00946649">
        <w:rPr>
          <w:lang w:val="en-US"/>
        </w:rPr>
        <w:t xml:space="preserve"> (see </w:t>
      </w:r>
      <w:r w:rsidR="009F3B65">
        <w:rPr>
          <w:lang w:val="en-US"/>
        </w:rPr>
        <w:t>supporting material</w:t>
      </w:r>
      <w:r w:rsidR="009F3B65" w:rsidRPr="0014590D">
        <w:rPr>
          <w:lang w:val="en-US"/>
        </w:rPr>
        <w:t xml:space="preserve"> </w:t>
      </w:r>
      <w:hyperlink r:id="rId205" w:history="1">
        <w:r w:rsidRPr="005600B9">
          <w:rPr>
            <w:rStyle w:val="Hyperlink"/>
            <w:lang w:val="en-US"/>
          </w:rPr>
          <w:t>A</w:t>
        </w:r>
        <w:r w:rsidRPr="005600B9">
          <w:rPr>
            <w:rStyle w:val="Hyperlink"/>
            <w:bCs/>
            <w:lang w:val="en-US"/>
          </w:rPr>
          <w:t>ppendix 2.2</w:t>
        </w:r>
      </w:hyperlink>
      <w:r w:rsidRPr="00946649">
        <w:rPr>
          <w:lang w:val="en-US"/>
        </w:rPr>
        <w:t xml:space="preserve">). We report on the general status and trends in Europe and Central Asia and in its subregions of Western, Central and Eastern Europe, and Central Asia; however, a detailed list of references can be found in </w:t>
      </w:r>
      <w:r w:rsidR="009F3B65">
        <w:rPr>
          <w:lang w:val="en-US"/>
        </w:rPr>
        <w:t>supporting material</w:t>
      </w:r>
      <w:r w:rsidRPr="0014590D">
        <w:rPr>
          <w:lang w:val="en-US"/>
        </w:rPr>
        <w:t xml:space="preserve"> </w:t>
      </w:r>
      <w:hyperlink r:id="rId206" w:history="1">
        <w:r w:rsidRPr="005600B9">
          <w:rPr>
            <w:rStyle w:val="Hyperlink"/>
            <w:bCs/>
            <w:lang w:val="en-US"/>
          </w:rPr>
          <w:t>Appendix 2.3</w:t>
        </w:r>
      </w:hyperlink>
      <w:r w:rsidRPr="0014590D">
        <w:rPr>
          <w:b/>
          <w:bCs/>
          <w:lang w:val="en-US"/>
        </w:rPr>
        <w:t>.</w:t>
      </w:r>
    </w:p>
    <w:p w14:paraId="564AFE72" w14:textId="7A94A088" w:rsidR="001E43D4" w:rsidRPr="00946649" w:rsidRDefault="001E43D4" w:rsidP="001E43D4">
      <w:pPr>
        <w:rPr>
          <w:lang w:val="en-US"/>
        </w:rPr>
      </w:pPr>
      <w:r w:rsidRPr="00946649">
        <w:rPr>
          <w:lang w:val="en-US"/>
        </w:rPr>
        <w:t xml:space="preserve">It is important to point out that, across the region, there are many examples where indigenous and local knowledge is essential for preserving nature’s contributions to people, for example in the case of transhumance shepherds (see </w:t>
      </w:r>
      <w:r w:rsidR="00997B0C">
        <w:rPr>
          <w:b/>
          <w:lang w:val="en-US"/>
        </w:rPr>
        <w:t>Box 2.1</w:t>
      </w:r>
      <w:r w:rsidRPr="00946649">
        <w:rPr>
          <w:lang w:val="en-US"/>
        </w:rPr>
        <w:t>). Other examples of the relevance of indigenous and local knowledge to the maintenance of nature’s contributions to people, such as pollination, habitat maintenance, food and feed, medicinal resources and physical and psychological experiences are those derived from the management of cultural landscapes, such as “dehesas”, “montados” or “</w:t>
      </w:r>
      <w:r w:rsidRPr="00946649">
        <w:rPr>
          <w:color w:val="000000"/>
          <w:lang w:val="en-US"/>
        </w:rPr>
        <w:t xml:space="preserve">bocages” </w:t>
      </w:r>
      <w:r w:rsidRPr="00946649">
        <w:rPr>
          <w:lang w:val="en-US"/>
        </w:rPr>
        <w:t>(</w:t>
      </w:r>
      <w:r w:rsidR="00997B0C">
        <w:rPr>
          <w:b/>
          <w:lang w:val="en-US"/>
        </w:rPr>
        <w:t>Box 2.1</w:t>
      </w:r>
      <w:r w:rsidRPr="00946649">
        <w:rPr>
          <w:lang w:val="en-US"/>
        </w:rPr>
        <w:t xml:space="preserve">). </w:t>
      </w:r>
    </w:p>
    <w:p w14:paraId="161038C7" w14:textId="44884246" w:rsidR="001E43D4" w:rsidRPr="00946649" w:rsidRDefault="00997B0C" w:rsidP="000226B2">
      <w:pPr>
        <w:pStyle w:val="Caption"/>
      </w:pPr>
      <w:r>
        <w:t>Box 2.1</w:t>
      </w:r>
      <w:r w:rsidR="001E43D4" w:rsidRPr="00946649">
        <w:t xml:space="preserve">: The role of indigenous and local knowledge of transhumance shepherds for preserving some of </w:t>
      </w:r>
      <w:r w:rsidR="001E43D4" w:rsidRPr="00946649">
        <w:rPr>
          <w:rFonts w:cstheme="minorHAnsi"/>
        </w:rPr>
        <w:t>nature’s contributions to people</w:t>
      </w:r>
      <w:r w:rsidR="00804119">
        <w:rPr>
          <w:rFonts w:cstheme="minorHAnsi"/>
        </w:rPr>
        <w:t>.</w:t>
      </w:r>
    </w:p>
    <w:p w14:paraId="075EEA36" w14:textId="22FD95F3" w:rsidR="001E43D4" w:rsidRPr="00946649" w:rsidRDefault="001E43D4" w:rsidP="001E43D4">
      <w:pPr>
        <w:rPr>
          <w:rFonts w:cstheme="minorHAnsi"/>
          <w:sz w:val="20"/>
          <w:szCs w:val="20"/>
          <w:lang w:val="en-US"/>
        </w:rPr>
      </w:pPr>
      <w:r w:rsidRPr="00946649">
        <w:rPr>
          <w:rFonts w:eastAsia="Cambria" w:cstheme="minorHAnsi"/>
          <w:sz w:val="20"/>
          <w:szCs w:val="20"/>
          <w:lang w:val="en-US"/>
        </w:rPr>
        <w:t xml:space="preserve">Transhumance is a traditional farming practice of moving livestock from one grazing ground to another in a seasonal cycle. It is based on indigenous and local knowledge that has proven to be a determinant for the provision of nature’s regulating contributions to people (seed dispersal, fire prevention or soil fertility), as well as nature’s material and non-material </w:t>
      </w:r>
      <w:r w:rsidRPr="005A3AD7">
        <w:rPr>
          <w:rFonts w:eastAsia="Cambria" w:cstheme="minorHAnsi"/>
          <w:sz w:val="20"/>
          <w:szCs w:val="20"/>
          <w:lang w:val="en-US"/>
        </w:rPr>
        <w:t>contributions to people</w:t>
      </w:r>
      <w:r w:rsidRPr="00946649">
        <w:rPr>
          <w:rFonts w:eastAsia="Cambria" w:cstheme="minorHAnsi"/>
          <w:sz w:val="20"/>
          <w:szCs w:val="20"/>
          <w:lang w:val="en-US"/>
        </w:rPr>
        <w:t xml:space="preserve">, such food, wood, ecotourism or local identity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DOI" : "10.1007/s10113-013-0571-y", "ISBN" : "14363798 (ISSN)", "ISSN" : "1436378X", "abstract" : "The ecosystem services framework is receiving increasing attention in the fields of policy and research. The assessment of human attitudes and perceptions regarding ecosystem services has been proposed as a promising tool for addressing complex problems associated with environ- mental change, particularly in the context of cultural land- scapes. Transhumance is not only a farming practice responsible for shaping cultural landscapes but also an adaptive strategy based on mobility that may represent a useful approach to overcoming the growing challenges posed by accelerated environmental change. A socio-cul- tural valuation of ecosystem services associated with the Conquense Drove Road, one of the major transhumant networks still in use in Mediterranean Spain, was conducted via the distribution of questionnaires to 416 local residents and visitors to capture their perceptions regarding the importance of 34 ecosystem services (10 provisioning, 12 regulating, and 12 cultural) for both social and personal well-being. Overall, the ecosystem services considered to be the most important for social well-being were fire pre- vention, air purification and livestock. Most of the ecosys- tem services in question were perceived as declining, with the exception of those associated with recreation, scientific knowledge and environmental education. This study revealed that perceptions regarding the value of ecosystem services differed among respondents, depending on their age, place of origin and gender. Several methodological issues, as well as the implications of socio-cultural valua- tion for policy making, are also discussed here.", "author" : [ { "dropping-particle" : "", "family" : "Oteros-Rozas", "given" : "Elisa", "non-dropping-particle" : "", "parse-names" : false, "suffix" : "" }, { "dropping-particle" : "", "family" : "Martin-Lopez", "given" : "Berta", "non-dropping-particle" : "", "parse-names" : false, "suffix" : "" }, { "dropping-particle" : "", "family" : "Gonzalez", "given" : "Jos?? A.", "non-dropping-particle" : "", "parse-names" : false, "suffix" : "" }, { "dropping-particle" : "", "family" : "Plieninger", "given" : "Tobias", "non-dropping-particle" : "", "parse-names" : false, "suffix" : "" }, { "dropping-particle" : "", "family" : "Lopez", "given" : "Cesar A.", "non-dropping-particle" : "", "parse-names" : false, "suffix" : "" }, { "dropping-particle" : "", "family" : "Montes", "given" : "Carlos", "non-dropping-particle" : "", "parse-names" : false, "suffix" : "" } ], "container-title" : "Regional Environmental Change", "id" : "ITEM-1", "issue" : "4", "issued" : { "date-parts" : [ [ "2014" ] ] }, "page" : "1269-1289", "title" : "Socio-cultural valuation of ecosystem services in a transhumance social-ecological network", "type" : "article-journal", "volume" : "14" }, "uris" : [ "http://www.mendeley.com/documents/?uuid=d712d7ca-54f3-4f67-823e-5e21d033de93", "http://www.mendeley.com/documents/?uuid=1a8ae235-8591-4588-a3df-87db4f4e386e" ] }, { "id" : "ITEM-2", "itemData" : { "DOI" : "10.1071/RJ12092", "ISBN" : "1036-9872", "ISSN" : "1036-9872", "abstract" : "Transhumance is a practice of nomadic pastoralism that was once common in Mediterranean Europe. This livestock-rearing system is associated with the maintenance of cultural landscapes and the delivery of a wide range of ecosystem services. Although transhumance is still practised in Spain on a small scale, its future is highly uncertain because of socioeconomic constraints and other drivers of change. A participatory scenario-planning exercise with 68 participants, including shepherds, decision-makers, veterinarians, environmental experts, intermediaries from the wool and meat markets, and researchers, was used to envision plausible futures for transhumance and to enlighten policy-making for the maintenance of this practice along the Conquense Drove Road, one of the largest foot-based transhumant social-ecological networks still in use in Spain. Specifically, the aims were to: (1) analyse the drivers influencing the future of transhumance, (2) depict the current situation of transhumance, (3) envision future scenarios for this activity, (4) analyse ecosystem services' trade-offs between different scenarios and their effect on human wellbeing, and (5) provide some insights for policy-making related to the maintenance of transhumance. Four plausible future scenarios were built, each showing clear trade-offs in the delivery of 19 ecosystem services, such as food, fibre, ecological connectivity, soil fertility, air quality, fire prevention, cultural identity, local ecological knowledge and cultural exchanges, as well as the different dimensions of human wellbeing. As a result of the participatory process, nine management strategies were identified for the maintenance of transhumance. Priority was given to the implementation of payment schemes for ecosystem services, the enhancement of social capital among transhumants and institutional coordination, the improvement of product marketing, and the restoration and conservation of drove roads. Finally, the implications of the current reform of the Common Agricultural Policy in the European Union for the maintenance of transhumance are discussed. \u00a9 2013 Australian Rangeland Society.", "author" : [ { "dropping-particle" : "", "family" : "Oteros-Rozas", "given" : "Elisa", "non-dropping-particle" : "", "parse-names" : false, "suffix" : "" }, { "dropping-particle" : "", "family" : "Mart\u00edn-L\u00f3pez", "given" : "Berta", "non-dropping-particle" : "", "parse-names" : false, "su</w:instrText>
      </w:r>
      <w:r w:rsidRPr="00AC4B8E">
        <w:rPr>
          <w:rFonts w:eastAsia="Cambria" w:cstheme="minorHAnsi"/>
          <w:sz w:val="20"/>
          <w:szCs w:val="20"/>
        </w:rPr>
        <w:instrText>ffix" : "" }, { "dropping-particle" : "", "family" : "L\u00f3pez", "given" : "C\u00e9sar A.", "non-dropping-particle" : "", "parse-names" : false, "suffix" : "" }, { "dropping-particle" : "", "family" : "Palomo", "given" : "Ignacio", "non-dropping-particle" : "", "parse-names" : false, "suffix" : "" }, { "dropping-particle" : "", "family" : "Gonz\u00e1lez", "given" : "Jos\u00e9 A.", "non-dropping-particle" : "", "parse-names" : false, "suffix" : "" } ], "container-title" : "The Rangeland Journal", "id" : "ITEM-2", "issue" : "3", "issued" : { "date-parts" : [ [ "2013" ] ] }, "page" : "251", "title" : "Envisioning the future of transhumant pastoralism through participatory scenario planning: a case study in Spain", "type" : "article-journal", "volume" : "35" }, "uris" : [ "http://www.mendeley.com/documents/?uuid=014f4d4d-75c6-4e14-a166-3f95c3e2f224", "http://www.mendeley.com/documents/?uuid=cdff0473-2df6-4c9a-bcba-87c8f520d30f" ] } ], "mendeley" : { "formattedCitation" : "(Oteros-Rozas et al., 2014; Oteros-Rozas, Mart\u00edn-L\u00f3pez, L\u00f3pez, Palomo, &amp; Gonz\u00e1lez, 2013)", "plainTextFormattedCitation" : "(Oteros-Rozas et al., 2014; Oteros-Rozas, Mart\u00edn-L\u00f3pez, L\u00f3pez, Palomo, &amp; Gonz\u00e1lez, 2013)", "previouslyFormattedCitation" : "(Oteros-Rozas et al., 2014; Oteros-Rozas, Mart\u00edn-L\u00f3pez, L\u00f3pez, Palomo, &amp; Gonz\u00e1lez, 2013)" }, "properties" : {  }, "schema" : "https://github.com/citation-style-language/schema/raw/master/csl-citation.json" }</w:instrText>
      </w:r>
      <w:r w:rsidRPr="00946649">
        <w:rPr>
          <w:rFonts w:eastAsia="Cambria" w:cstheme="minorHAnsi"/>
          <w:sz w:val="20"/>
          <w:szCs w:val="20"/>
          <w:lang w:val="en-US"/>
        </w:rPr>
        <w:fldChar w:fldCharType="separate"/>
      </w:r>
      <w:r w:rsidRPr="005A3AD7">
        <w:rPr>
          <w:rFonts w:eastAsia="Cambria" w:cstheme="minorHAnsi"/>
          <w:sz w:val="20"/>
          <w:szCs w:val="20"/>
        </w:rPr>
        <w:t>(Oteros-Rozas</w:t>
      </w:r>
      <w:r w:rsidRPr="00AC4B8E">
        <w:rPr>
          <w:rFonts w:eastAsia="Cambria" w:cstheme="minorHAnsi"/>
          <w:sz w:val="20"/>
          <w:szCs w:val="20"/>
        </w:rPr>
        <w:t xml:space="preserve"> </w:t>
      </w:r>
      <w:r w:rsidR="00C56B4E" w:rsidRPr="00C56B4E">
        <w:rPr>
          <w:rFonts w:eastAsia="Cambria" w:cstheme="minorHAnsi"/>
          <w:i/>
          <w:sz w:val="20"/>
          <w:szCs w:val="20"/>
        </w:rPr>
        <w:t>et al.</w:t>
      </w:r>
      <w:r w:rsidRPr="005A3AD7">
        <w:rPr>
          <w:rFonts w:eastAsia="Cambria" w:cstheme="minorHAnsi"/>
          <w:sz w:val="20"/>
          <w:szCs w:val="20"/>
        </w:rPr>
        <w:t>, 2013</w:t>
      </w:r>
      <w:r w:rsidRPr="00AC4B8E">
        <w:rPr>
          <w:rFonts w:eastAsia="Cambria" w:cstheme="minorHAnsi"/>
          <w:sz w:val="20"/>
          <w:szCs w:val="20"/>
        </w:rPr>
        <w:t xml:space="preserve">a; Oteros-Rozas </w:t>
      </w:r>
      <w:r w:rsidR="00C56B4E" w:rsidRPr="00C56B4E">
        <w:rPr>
          <w:rFonts w:eastAsia="Cambria" w:cstheme="minorHAnsi"/>
          <w:i/>
          <w:sz w:val="20"/>
          <w:szCs w:val="20"/>
        </w:rPr>
        <w:t>et al.</w:t>
      </w:r>
      <w:r w:rsidRPr="00AC4B8E">
        <w:rPr>
          <w:rFonts w:eastAsia="Cambria" w:cstheme="minorHAnsi"/>
          <w:sz w:val="20"/>
          <w:szCs w:val="20"/>
        </w:rPr>
        <w:t>, 2014</w:t>
      </w:r>
      <w:r w:rsidRPr="005A3AD7">
        <w:rPr>
          <w:rFonts w:eastAsia="Cambria" w:cstheme="minorHAnsi"/>
          <w:sz w:val="20"/>
          <w:szCs w:val="20"/>
        </w:rPr>
        <w:t>)</w:t>
      </w:r>
      <w:r w:rsidRPr="00946649">
        <w:rPr>
          <w:rFonts w:eastAsia="Cambria" w:cstheme="minorHAnsi"/>
          <w:sz w:val="20"/>
          <w:szCs w:val="20"/>
          <w:lang w:val="en-US"/>
        </w:rPr>
        <w:fldChar w:fldCharType="end"/>
      </w:r>
      <w:r w:rsidRPr="00AC4B8E">
        <w:rPr>
          <w:rFonts w:eastAsia="Cambria" w:cstheme="minorHAnsi"/>
          <w:sz w:val="20"/>
          <w:szCs w:val="20"/>
        </w:rPr>
        <w:t xml:space="preserve">. </w:t>
      </w:r>
      <w:r w:rsidRPr="00946649">
        <w:rPr>
          <w:rFonts w:eastAsia="Cambria" w:cstheme="minorHAnsi"/>
          <w:sz w:val="20"/>
          <w:szCs w:val="20"/>
          <w:lang w:val="en-US"/>
        </w:rPr>
        <w:t xml:space="preserve">The use, conservation and transmission of transhumance-related local knowledge has been shown to be mostly linked with the practice of transhumance on foot. Transhumance on foot would not be possible without ancestral knowledge and collaborative practices. Drove roads, maintained for and by transhumant shepherds through the migration of their herds, are biodiversity reservoirs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DOI" : "10.1111/avsc.12003", "author" : [ { "dropping-particle" : "", "family" : "Azcarate", "given" : "Francisco M", "non-dropping-particle" : "", "parse-names" : false, "suffix" : "" }, { "dropping-particle" : "", "family" : "Roble\u00f1o", "given" : "Irene", "non-dropping-particle" : "", "parse-names" : false, "suffix" : "" }, { "dropping-particle" : "", "family" : "Seoane", "given" : "Javier", "non-dropping-particle" : "", "parse-names" : false, "suffix" : "" }, { "dropping-particle" : "", "family" : "Manzano", "given" : "Pablo", "non-dropping-particle" : "", "parse-names" : false, "suffix" : "" }, { "dropping-particle" : "", "family" : "Peco", "given" : "Bego\u00f1a", "non-dropping-particle" : "", "parse-names" : false, "suffix" : "" } ], "container-title" : "Applied Vegetation Science", "id" : "ITEM-1", "issued" : { "date-parts" : [ [ "2013" ] ] }, "page" : "480-490", "title" : "Drove roads as local biodiversity reservoirs : effects on landscape pattern and plant communities in a Mediterranean region", "type" : "article-journal", "volume" : "16" }, "uris" : [ "http://www.mendeley.com/documents/?uuid=10be8beb-d7eb-4d34-af7d-1e0ed41eae84", "http://www.mendeley.com/documents/?uuid=e80a82d0-80c4-4698-99e2-871fd751ab0e" ] } ], "mendeley" : { "formattedCitation" : "(Azcarate, Roble\u00f1o, Seoane, Manzano, &amp; Peco, 2013)", "plainTextFormattedCitation" : "(Azcarate, Roble\u00f1o, Seoane, Manzano, &amp; Peco, 2013)", "previouslyFormattedCitation" : "(Azcarate, Roble\u00f1o, Seoane, Manzano, &amp; Peco, 2013)"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Azcarate</w:t>
      </w:r>
      <w:r>
        <w:rPr>
          <w:rFonts w:eastAsia="Cambria" w:cstheme="minorHAnsi"/>
          <w:sz w:val="20"/>
          <w:szCs w:val="20"/>
          <w:lang w:val="en-US"/>
        </w:rPr>
        <w:t xml:space="preserve"> </w:t>
      </w:r>
      <w:r w:rsidR="00C56B4E" w:rsidRPr="00C56B4E">
        <w:rPr>
          <w:rFonts w:eastAsia="Cambria" w:cstheme="minorHAnsi"/>
          <w:i/>
          <w:sz w:val="20"/>
          <w:szCs w:val="20"/>
          <w:lang w:val="en-US"/>
        </w:rPr>
        <w:t>et al.</w:t>
      </w:r>
      <w:r w:rsidRPr="00946649">
        <w:rPr>
          <w:rFonts w:eastAsia="Cambria" w:cstheme="minorHAnsi"/>
          <w:sz w:val="20"/>
          <w:szCs w:val="20"/>
          <w:lang w:val="en-US"/>
        </w:rPr>
        <w:t>, 2013)</w:t>
      </w:r>
      <w:r w:rsidRPr="00946649">
        <w:rPr>
          <w:rFonts w:eastAsia="Cambria" w:cstheme="minorHAnsi"/>
          <w:sz w:val="20"/>
          <w:szCs w:val="20"/>
          <w:lang w:val="en-US"/>
        </w:rPr>
        <w:fldChar w:fldCharType="end"/>
      </w:r>
      <w:r w:rsidRPr="00946649">
        <w:rPr>
          <w:rFonts w:eastAsia="Cambria" w:cstheme="minorHAnsi"/>
          <w:sz w:val="20"/>
          <w:szCs w:val="20"/>
          <w:lang w:val="en-US"/>
        </w:rPr>
        <w:t xml:space="preserve"> as well as corridors contributing to landscape connectivity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author" : [ { "dropping-particle" : "", "family" : "Galvin", "given" : "Kathleen A", "non-dropping-particle" : "", "parse-names" : false, "suffix" : "" } ], "id" : "ITEM-1", "issued" : { "date-parts" : [ [ "2008" ] ] }, "page" : "369-389", "title" : "Chapter 15 RESPONSES OF PASTORALISTS TO LAND FRAGMENTATION : SOCIAL CAPITAL , CONNECTIVITY , AND RESILIENCE", "type" : "article-journal" }, "uris" : [ "http://www.mendeley.com/documents/?uuid=12e7c620-cf24-4a1a-809f-cc55f650a814", "http://www.mendeley.com/documents/?uuid=e1ba089f-9203-49b6-8cef-913347e123e8" ] } ], "mendeley" : { "formattedCitation" : "(Galvin, 2008)", "plainTextFormattedCitation" : "(Galvin, 2008)", "previouslyFormattedCitation" : "(Galvin, 2008)"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Galvin, 2008)</w:t>
      </w:r>
      <w:r w:rsidRPr="00946649">
        <w:rPr>
          <w:rFonts w:eastAsia="Cambria" w:cstheme="minorHAnsi"/>
          <w:sz w:val="20"/>
          <w:szCs w:val="20"/>
          <w:lang w:val="en-US"/>
        </w:rPr>
        <w:fldChar w:fldCharType="end"/>
      </w:r>
      <w:r w:rsidRPr="00946649">
        <w:rPr>
          <w:rFonts w:eastAsia="Cambria" w:cstheme="minorHAnsi"/>
          <w:sz w:val="20"/>
          <w:szCs w:val="20"/>
          <w:lang w:val="en-US"/>
        </w:rPr>
        <w:t xml:space="preserve">. Seeds </w:t>
      </w:r>
      <w:r w:rsidRPr="00946649">
        <w:rPr>
          <w:rFonts w:eastAsia="Cambria" w:cstheme="minorHAnsi"/>
          <w:sz w:val="20"/>
          <w:szCs w:val="20"/>
          <w:lang w:val="en-US"/>
        </w:rPr>
        <w:lastRenderedPageBreak/>
        <w:t xml:space="preserve">can be dispersed along hundreds of kilometres by transhumant sheep on their migration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author" : [ { "dropping-particle" : "", "family" : "Manzano", "given" : "Pablo", "non-dropping-particle" : "", "parse-names" : false, "suffix" : "" }, { "dropping-particle" : "", "family" : "Malo", "given" : "Juan E", "non-dropping-particle" : "", "parse-names" : false, "suffix" : "" } ], "id" : "ITEM-1", "issued" : { "date-parts" : [ [ "2006" ] ] }, "title" : "Extreme long-distance seed dispersal via sheep", "type" : "article-journal" }, "uris" : [ "http://www.mendeley.com/documents/?uuid=fc1fcbc3-f47c-4ab3-b433-d513f8c5da0d", "http://www.mendeley.com/documents/?uuid=ef02c11b-8b28-4593-a1ea-0dbce81a6d09" ] } ], "mendeley" : { "formattedCitation" : "(Manzano &amp; Malo, 2006)", "plainTextFormattedCitation" : "(Manzano &amp; Malo, 2006)", "previouslyFormattedCitation" : "(Manzano &amp; Malo, 2006)"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Manzano &amp; Malo, 2006)</w:t>
      </w:r>
      <w:r w:rsidRPr="00946649">
        <w:rPr>
          <w:rFonts w:eastAsia="Cambria" w:cstheme="minorHAnsi"/>
          <w:sz w:val="20"/>
          <w:szCs w:val="20"/>
          <w:lang w:val="en-US"/>
        </w:rPr>
        <w:fldChar w:fldCharType="end"/>
      </w:r>
      <w:r w:rsidRPr="00946649">
        <w:rPr>
          <w:rFonts w:eastAsia="Cambria" w:cstheme="minorHAnsi"/>
          <w:sz w:val="20"/>
          <w:szCs w:val="20"/>
          <w:lang w:val="en-US"/>
        </w:rPr>
        <w:t xml:space="preserve">. </w:t>
      </w:r>
    </w:p>
    <w:p w14:paraId="5F4BCAC5" w14:textId="5F357B85" w:rsidR="001E43D4" w:rsidRPr="00946649" w:rsidRDefault="001E43D4" w:rsidP="001E43D4">
      <w:pPr>
        <w:rPr>
          <w:rFonts w:eastAsia="Cambria" w:cstheme="minorHAnsi"/>
          <w:sz w:val="20"/>
          <w:szCs w:val="20"/>
          <w:lang w:val="en-US"/>
        </w:rPr>
      </w:pPr>
      <w:r w:rsidRPr="00946649">
        <w:rPr>
          <w:rFonts w:eastAsia="Cambria" w:cstheme="minorHAnsi"/>
          <w:sz w:val="20"/>
          <w:szCs w:val="20"/>
          <w:lang w:val="en-US"/>
        </w:rPr>
        <w:t xml:space="preserve">In Spanish “dehesas” (open woodlands resulting from the clearing of original evergreen oak woodland and shrubland areas), shepherds’ seasonal management of grasslands allows for holm oak regeneration in a context where tree ageing is a major challenge for biodiversity conservation and overall sustainability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DOI" : "10.1016/j.biocon.2012.11.015", "ISSN" : "0006-3207", "author" : [ { "dropping-particle" : "", "family" : "Carmona", "given" : "Carlos P", "non-dropping-particle" : "", "parse-names" : false, "suffix" : "" }, { "dropping-particle" : "", "family" : "Azc\u00e1rate", "given" : "Francisco M", "non-dropping-particle" : "", "parse-names" : false, "suffix" : "" }, { "dropping-particle" : "", "family" : "Oteros-rozas", "given" : "Elisa", "non-dropping-particle" : "", "parse-names" : false, "suffix" : "" }, { "dropping-particle" : "", "family" : "Gonz\u00e1lez", "given" : "Jos\u00e9 A", "non-dropping-particle" : "", "parse-names" : false, "suffix" : "" }, { "dropping-particle" : "", "family" : "Peco", "given" : "Bego\u00f1a", "non-dropping-particle" : "", "parse-names" : false, "suffix" : "" } ], "container-title" : "BIOLOGICAL CONSERVATION", "id" : "ITEM-1", "issued" : { "date-parts" : [ [ "2013" ] ] }, "page" : "240-247", "publisher" : "Elsevier Ltd", "title" : "Assessing the effects of seasonal grazing on holm oak regeneration : Implications for the conservation of Mediterranean dehesas", "type" : "article-journal", "volume" : "159" }, "uris" : [ "http://www.mendeley.com/documents/?uuid=189e7475-33af-4ccc-83d4-c28f02000a7f", "http://www.mendeley.com/documents/?uuid=2fb1f254-61cf-493f-bf76-bb8d683ba100" ] } ], "mendeley" : { "formattedCitation" : "(Carmona, Azc\u00e1rate, Oteros-rozas, Gonz\u00e1lez, &amp; Peco, 2013)", "manualFormatting" : "(Carmona, Azc\u00e1rate, Oteros-Rozas, Gonz\u00e1lez, &amp; Peco, 2013)", "plainTextFormattedCitation" : "(Carmona, Azc\u00e1rate, Oteros-rozas, Gonz\u00e1lez, &amp; Peco, 2013)", "previouslyFormattedCitation" : "(Carmona, Azc\u00e1rate, Oteros-rozas, Gonz\u00e1lez, &amp; Peco, 2013)"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Carmona</w:t>
      </w:r>
      <w:r>
        <w:rPr>
          <w:rFonts w:eastAsia="Cambria" w:cstheme="minorHAnsi"/>
          <w:sz w:val="20"/>
          <w:szCs w:val="20"/>
          <w:lang w:val="en-US"/>
        </w:rPr>
        <w:t xml:space="preserve"> </w:t>
      </w:r>
      <w:r w:rsidR="00C56B4E" w:rsidRPr="00C56B4E">
        <w:rPr>
          <w:rFonts w:eastAsia="Cambria" w:cstheme="minorHAnsi"/>
          <w:i/>
          <w:sz w:val="20"/>
          <w:szCs w:val="20"/>
          <w:lang w:val="en-US"/>
        </w:rPr>
        <w:t>et al.</w:t>
      </w:r>
      <w:r w:rsidRPr="00946649">
        <w:rPr>
          <w:rFonts w:eastAsia="Cambria" w:cstheme="minorHAnsi"/>
          <w:sz w:val="20"/>
          <w:szCs w:val="20"/>
          <w:lang w:val="en-US"/>
        </w:rPr>
        <w:t>, 2013)</w:t>
      </w:r>
      <w:r w:rsidRPr="00946649">
        <w:rPr>
          <w:rFonts w:eastAsia="Cambria" w:cstheme="minorHAnsi"/>
          <w:sz w:val="20"/>
          <w:szCs w:val="20"/>
          <w:lang w:val="en-US"/>
        </w:rPr>
        <w:fldChar w:fldCharType="end"/>
      </w:r>
      <w:r w:rsidRPr="00946649">
        <w:rPr>
          <w:rFonts w:eastAsia="Cambria" w:cstheme="minorHAnsi"/>
          <w:sz w:val="20"/>
          <w:szCs w:val="20"/>
          <w:lang w:val="en-US"/>
        </w:rPr>
        <w:t xml:space="preserve">. Fire prevention, as a result of livestock consumption of flammable biomass has also been tightly linked with transhumance management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DOI" : "10.1007/s10113-012-0307-4", "author" : [ { "dropping-particle" : "", "family" : "Zumbrunnen", "given" : "T", "non-dropping-particle" : "", "parse-names" : false, "suffix" : "" }, { "dropping-particle" : "", "family" : "Menendez", "given" : "P", "non-dropping-particle" : "", "parse-names" : false, "suffix" : "" }, { "dropping-particle" : "", "family" : "Bugmann", "given" : "Harald", "non-dropping-particle" : "", "parse-names" : false, "suffix" : "" }, { "dropping-particle" : "", "family" : "Conedera", "given" : "Marco", "non-dropping-particle" : "", "parse-names" : false, "suffix" : "" }, { "dropping-particle" : "", "family" : "Gimmi", "given" : "Urss", "non-dropping-particle" : "", "parse-names" : false, "suffix" : "" }, { "dropping-particle" : "", "family" : "B\u00fcrgi", "given" : "Matthias", "non-dropping-particle" : "", "parse-names" : false, "suffix" : "" } ], "container-title" : "Regional Environmental Change", "id" : "ITEM-1", "issued" : { "date-parts" : [ [ "2012" ] ] }, "page" : "935-949", "title" : "Human impacts on fire occurrence : a case study of hundred years of forest fires in a dry alpine valley in Switzerland", "type" : "article-journal", "volume" : "12" }, "uris" : [ "http://www.mendeley.com/documents/?uuid=133569a2-1819-44e5-892b-75fefb982da9", "http://www.mendeley.com/documents/?uuid=e2798f97-15d1-4878-9ce7-88a6f12a8dc7" ] }, { "id" : "ITEM-2", "itemData" : { "DOI" : "10.1071/RJ12092", "ISBN" : "1036-9872", "ISSN" : "1036-9872", "abstract" : "Transhumance is a practice of nomadic pastoralism that was once common in Mediterranean Europe. This livestock-rearing system is associated with the maintenance of cultural landscapes and the delivery of a wide range of ecosystem services. Although transhumance is still practised in Spain on a small scale, its future is highly uncertain because of socioeconomic constraints and other drivers of change. A participatory scenario-planning exercise with 68 participants, including shepherds, decision-makers, veterinarians, environmental experts, intermediaries from the wool and meat markets, and researchers, was used to envision plausible futures for transhumance and to enlighten policy-making for the maintenance of this practice along the Conquense Drove Road, one of the largest foot-based transhumant social-ecological networks still in use in Spain. Specifically, the aims were to: (1) analyse the drivers influencing the future of transhumance, (2) depict the current situation of transhumance, (3) envision future scenarios for this activity, (4) analyse ecosystem services' trade-offs between different scenarios and their effect on human wellbeing, and (5) provide some insights for policy-making related to the maintenance of transhumance. Four plausible future scenarios were built, each showing clear trade-offs in the delivery of 19 ecosystem services, such as food, fibre, ecological connectivity, soil fertility, air quality, fire prevention, cultural identity, local ecological knowledge and cultural exchanges, as well as the different dimensions of human wellbeing. As a result of the participatory process, nine management strategies were identified for the maintenance of transhumance. Priority was given to the implementation of payment schemes for ecosystem services, the enhancement of social capital among transhumants and institutional coordination, the improvement of product marketing, and the restoration and conservation of drove roads. Finally, the implications of the current reform of the Common Agricultural Policy in the European Union for the maintenance of transhumance are discussed. \u00a9 2013 Australian Rangeland Society.", "author" : [ { "dropping-particle" : "", "family" : "Oteros-Rozas", "given" : "Elisa", "non-dropping-particle" : "", "parse-names" : false, "suffix" : "" }, { "dropping-particle" : "", "family" : "Mart\u00edn-L\u00f3pez", "given" : "Berta", "non-dropping-particle" : "", "parse-names" : false, "suffix" : "" }, { "dropping-particle" : "", "family" : "L\u00f3pez", "given" : "C\u00e9sar A.", "non-dropping-particle" : "", "parse-names" : false, "suffix" : "" }, { "dropping-particle" : "", "family" : "Palomo", "given" : "Ignacio", "non-dropping-particle" : "", "parse-names" : false, "suffix" : "" }, { "dropping-particle" : "", "family" : "Gonz\u00e1lez", "given" : "Jos\u00e9 A.", "non-dropping-particle" : "", "parse-names" : false, "suffix" : "" } ], "container-title" : "The Rangeland Journal", "id" : "ITEM-2", "issue" : "3", "issued" : { "date-parts" : [ [ "2013" ] ] }, "page" : "251", "title" : "Envisioning the future of transhumant pastoralism through participatory scenario planning: a case study in Spain", "type" : "article-journal", "volume" : "35" }, "uris" : [ "http://www.mendeley.com/documents/?uuid=cdff0473-2df6-4c9a-bcba-87c8f520d30f", "http://www.mendeley.com/documents/?uuid=014f4d4d-75c6-4e14-a166-3f95c3e2f224" ] } ], "mendeley" : { "formattedCitation" : "(Oteros-Rozas, Mart\u00edn-L\u00f3pez, et al., 2013; Zumbrunnen et al., 2012)", "plainTextFormattedCitation" : "(Oteros-Rozas, Mart\u00edn-L\u00f3pez, et al., 2013; Zumbrunnen et al., 2012)", "previouslyFormattedCitation" : "(Oteros-Rozas, Mart\u00edn-L\u00f3pez, et al., 2013; Zumbrunnen et al., 2012)"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 xml:space="preserve">(Oteros-Rozas </w:t>
      </w:r>
      <w:r w:rsidR="00C56B4E" w:rsidRPr="00C56B4E">
        <w:rPr>
          <w:rFonts w:eastAsia="Cambria" w:cstheme="minorHAnsi"/>
          <w:i/>
          <w:sz w:val="20"/>
          <w:szCs w:val="20"/>
          <w:lang w:val="en-US"/>
        </w:rPr>
        <w:t>et al.</w:t>
      </w:r>
      <w:r w:rsidRPr="00946649">
        <w:rPr>
          <w:rFonts w:eastAsia="Cambria" w:cstheme="minorHAnsi"/>
          <w:sz w:val="20"/>
          <w:szCs w:val="20"/>
          <w:lang w:val="en-US"/>
        </w:rPr>
        <w:t>, 2013</w:t>
      </w:r>
      <w:r>
        <w:rPr>
          <w:rFonts w:eastAsia="Cambria" w:cstheme="minorHAnsi"/>
          <w:sz w:val="20"/>
          <w:szCs w:val="20"/>
          <w:lang w:val="en-US"/>
        </w:rPr>
        <w:t>a</w:t>
      </w:r>
      <w:r w:rsidRPr="00946649">
        <w:rPr>
          <w:rFonts w:eastAsia="Cambria" w:cstheme="minorHAnsi"/>
          <w:sz w:val="20"/>
          <w:szCs w:val="20"/>
          <w:lang w:val="en-US"/>
        </w:rPr>
        <w:t xml:space="preserve">; Zumbrunnen </w:t>
      </w:r>
      <w:r w:rsidR="00C56B4E" w:rsidRPr="00C56B4E">
        <w:rPr>
          <w:rFonts w:eastAsia="Cambria" w:cstheme="minorHAnsi"/>
          <w:i/>
          <w:sz w:val="20"/>
          <w:szCs w:val="20"/>
          <w:lang w:val="en-US"/>
        </w:rPr>
        <w:t>et al.</w:t>
      </w:r>
      <w:r w:rsidRPr="00946649">
        <w:rPr>
          <w:rFonts w:eastAsia="Cambria" w:cstheme="minorHAnsi"/>
          <w:sz w:val="20"/>
          <w:szCs w:val="20"/>
          <w:lang w:val="en-US"/>
        </w:rPr>
        <w:t>, 2012)</w:t>
      </w:r>
      <w:r w:rsidRPr="00946649">
        <w:rPr>
          <w:rFonts w:eastAsia="Cambria" w:cstheme="minorHAnsi"/>
          <w:sz w:val="20"/>
          <w:szCs w:val="20"/>
          <w:lang w:val="en-US"/>
        </w:rPr>
        <w:fldChar w:fldCharType="end"/>
      </w:r>
      <w:r w:rsidRPr="00946649">
        <w:rPr>
          <w:rFonts w:eastAsia="Cambria" w:cstheme="minorHAnsi"/>
          <w:sz w:val="20"/>
          <w:szCs w:val="20"/>
          <w:lang w:val="en-US"/>
        </w:rPr>
        <w:t xml:space="preserve">. The customary practice of “redileo” and the enclosure of animals in changing resting areas along the drove roads, contribute to soil fertility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ISBN" : "9781139107778", "author" : [ { "dropping-particle" : "", "family" : "Oteros-Rozas", "given" : "Elisa", "non-dropping-particle" : "", "parse-names" : false, "suffix" : "" }, { "dropping-particle" : "", "family" : "Gonz\u00e1lez", "given" : "Jos\u00e9 A", "non-dropping-particle" : "", "parse-names" : false, "suffix" : "" }, { "dropping-particle" : "", "family" : "Mart\u00edn-L\u00f3pez", "given" : "Berta", "non-dropping-particle" : "", "parse-names" : false, "suffix" : "" }, { "dropping-particle" : "", "family" : "L\u00f3pez", "given" : "C\u00e9sar A.", "non-dropping-particle" : "", "parse-names" : false, "suffix" : "" }, { "dropping-particle" : "", "family" : "Montes", "given" : "Carlos", "non-dropping-particle" : "", "parse-names" : false, "suffix" : "" } ], "container-title" : "Resilience and the Cultural Landscape", "id" : "ITEM-1", "issued" : { "date-parts" : [ [ "2012" ] ] }, "page" : "242-260", "title" : "Ecosystem services and social \u2013 ecological resilience in transhumance cultural landscapes: learning from the past, looking for a future", "type" : "article-journal" }, "uris" : [ "http://www.mendeley.com/documents/?uuid=8a508fbd-d58d-4281-b1f5-6cc21b88161e", "http://www.mendeley.com/documents/?uuid=c066cffa-0372-4f55-a3e2-a8f938c8e52f" ] } ], "mendeley" : { "formattedCitation" : "(Oteros-Rozas, Gonz\u00e1lez, Mart\u00edn-L\u00f3pez, L\u00f3pez, &amp; Montes, 2012)", "plainTextFormattedCitation" : "(Oteros-Rozas, Gonz\u00e1lez, Mart\u00edn-L\u00f3pez, L\u00f3pez, &amp; Montes, 2012)", "previouslyFormattedCitation" : "(Oteros-Rozas, Gonz\u00e1lez, Mart\u00edn-L\u00f3pez, L\u00f3pez, &amp; Montes, 2012)"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Oteros-Rozas</w:t>
      </w:r>
      <w:r>
        <w:rPr>
          <w:rFonts w:eastAsia="Cambria" w:cstheme="minorHAnsi"/>
          <w:sz w:val="20"/>
          <w:szCs w:val="20"/>
          <w:lang w:val="en-US"/>
        </w:rPr>
        <w:t xml:space="preserve"> </w:t>
      </w:r>
      <w:r w:rsidR="00C56B4E" w:rsidRPr="00C56B4E">
        <w:rPr>
          <w:rFonts w:eastAsia="Cambria" w:cstheme="minorHAnsi"/>
          <w:i/>
          <w:sz w:val="20"/>
          <w:szCs w:val="20"/>
          <w:lang w:val="en-US"/>
        </w:rPr>
        <w:t>et al.</w:t>
      </w:r>
      <w:r w:rsidRPr="00946649">
        <w:rPr>
          <w:rFonts w:eastAsia="Cambria" w:cstheme="minorHAnsi"/>
          <w:sz w:val="20"/>
          <w:szCs w:val="20"/>
          <w:lang w:val="en-US"/>
        </w:rPr>
        <w:t>, 2012)</w:t>
      </w:r>
      <w:r w:rsidRPr="00946649">
        <w:rPr>
          <w:rFonts w:eastAsia="Cambria" w:cstheme="minorHAnsi"/>
          <w:sz w:val="20"/>
          <w:szCs w:val="20"/>
          <w:lang w:val="en-US"/>
        </w:rPr>
        <w:fldChar w:fldCharType="end"/>
      </w:r>
      <w:r w:rsidRPr="00946649">
        <w:rPr>
          <w:rFonts w:eastAsia="Cambria" w:cstheme="minorHAnsi"/>
          <w:sz w:val="20"/>
          <w:szCs w:val="20"/>
          <w:lang w:val="en-US"/>
        </w:rPr>
        <w:t>.</w:t>
      </w:r>
    </w:p>
    <w:p w14:paraId="79AEC766" w14:textId="77777777" w:rsidR="001E43D4" w:rsidRPr="00946649" w:rsidRDefault="001E43D4" w:rsidP="001E43D4">
      <w:pPr>
        <w:rPr>
          <w:rFonts w:eastAsia="Cambria" w:cstheme="minorHAnsi"/>
          <w:b/>
          <w:sz w:val="20"/>
          <w:szCs w:val="20"/>
          <w:lang w:val="en-US"/>
        </w:rPr>
      </w:pPr>
      <w:r w:rsidRPr="00946649">
        <w:rPr>
          <w:rFonts w:eastAsia="Cambria" w:cstheme="minorHAnsi"/>
          <w:b/>
          <w:sz w:val="20"/>
          <w:szCs w:val="20"/>
          <w:lang w:val="en-US"/>
        </w:rPr>
        <w:t>End of Box 2.1</w:t>
      </w:r>
    </w:p>
    <w:p w14:paraId="41247A1B" w14:textId="77777777" w:rsidR="001E43D4" w:rsidRPr="00946649" w:rsidRDefault="001E43D4" w:rsidP="001E43D4">
      <w:pPr>
        <w:rPr>
          <w:rFonts w:ascii="Arial" w:hAnsi="Arial" w:cs="Arial"/>
          <w:b/>
          <w:color w:val="F4B083" w:themeColor="accent2" w:themeTint="99"/>
          <w:lang w:val="en-US"/>
        </w:rPr>
      </w:pPr>
    </w:p>
    <w:p w14:paraId="2F6D46EF" w14:textId="1C04EC6E" w:rsidR="001E43D4" w:rsidRPr="00946649" w:rsidRDefault="001E43D4" w:rsidP="00147745">
      <w:pPr>
        <w:pStyle w:val="Heading3"/>
      </w:pPr>
      <w:bookmarkStart w:id="364" w:name="_Toc502822508"/>
      <w:bookmarkStart w:id="365" w:name="_Toc504380605"/>
      <w:bookmarkStart w:id="366" w:name="_Toc519504431"/>
      <w:r w:rsidRPr="00946649">
        <w:t>Status and trends of nature’s regulating contributions to people</w:t>
      </w:r>
      <w:bookmarkEnd w:id="364"/>
      <w:bookmarkEnd w:id="365"/>
      <w:bookmarkEnd w:id="366"/>
      <w:r w:rsidRPr="00946649">
        <w:t xml:space="preserve"> </w:t>
      </w:r>
    </w:p>
    <w:p w14:paraId="0E471299" w14:textId="0F245F5B" w:rsidR="001E43D4" w:rsidRPr="0048184E" w:rsidRDefault="001E43D4" w:rsidP="001F0516">
      <w:pPr>
        <w:pStyle w:val="Heading4"/>
      </w:pPr>
      <w:bookmarkStart w:id="367" w:name="_Ref478840101"/>
      <w:bookmarkStart w:id="368" w:name="_Toc519504432"/>
      <w:r w:rsidRPr="0048184E">
        <w:t>Habitat creation and maintenance</w:t>
      </w:r>
      <w:bookmarkEnd w:id="367"/>
      <w:bookmarkEnd w:id="368"/>
      <w:r w:rsidRPr="0048184E">
        <w:t xml:space="preserve"> </w:t>
      </w:r>
    </w:p>
    <w:p w14:paraId="57A12DE7" w14:textId="74CE3522" w:rsidR="001E43D4" w:rsidRPr="004417BA" w:rsidRDefault="001E43D4" w:rsidP="004417BA">
      <w:pPr>
        <w:pStyle w:val="Heading5"/>
      </w:pPr>
      <w:bookmarkStart w:id="369" w:name="_Toc519504433"/>
      <w:r w:rsidRPr="004417BA">
        <w:t>Nurseries</w:t>
      </w:r>
      <w:bookmarkEnd w:id="369"/>
    </w:p>
    <w:p w14:paraId="5D6AEB35" w14:textId="68B3FAE3" w:rsidR="001E43D4" w:rsidRPr="00946649" w:rsidRDefault="001E43D4" w:rsidP="001E43D4">
      <w:pPr>
        <w:rPr>
          <w:rFonts w:cstheme="minorHAnsi"/>
          <w:iCs/>
          <w:lang w:val="en-US"/>
        </w:rPr>
      </w:pPr>
      <w:r w:rsidRPr="00946649">
        <w:rPr>
          <w:rFonts w:eastAsia="Cambria" w:cstheme="minorHAnsi"/>
          <w:lang w:val="en-US"/>
        </w:rPr>
        <w:t xml:space="preserve">Habitat as a nursery for juveniles of a particular species refers to where “its contribution per unit area to the production of individuals that recruit to adult populations is greater, on average, than production from other habitats in which juveniles occu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container-title" : "Bioscience", "id" : "ITEM-1", "issue" : "8", "issued" : { "date-parts" : [ [ "2001" ] ] }, "title" : "The Identification , Conservation , and Management of Estuarine and Marine Nurseries for Fish and Invertebrates", "type" : "article-journal", "volume" : "51" }, "uris" : [ "http://www.mendeley.com/documents/?uuid=193e4780-8cac-4694-bf8a-2d191e19b7da", "http://www.mendeley.com/documents/?uuid=f258cdbd-7111-4348-ace1-5ed76c84ae33" ] } ], "mendeley" : { "formattedCitation" : "(Beck, Heck, Able, Childers, &amp; Eggleston, 2001)", "plainTextFormattedCitation" : "(Beck, Heck, Able, Childers, &amp; Eggleston, 2001)", "previouslyFormattedCitation" : "(Beck, Heck, Able, Childers, &amp; Eggleston, 200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ck</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1)</w:t>
      </w:r>
      <w:r w:rsidRPr="00946649">
        <w:rPr>
          <w:rFonts w:eastAsia="Cambria" w:cstheme="minorHAnsi"/>
          <w:lang w:val="en-US"/>
        </w:rPr>
        <w:fldChar w:fldCharType="end"/>
      </w:r>
      <w:r w:rsidRPr="00946649">
        <w:rPr>
          <w:rFonts w:eastAsia="Cambria" w:cstheme="minorHAnsi"/>
          <w:lang w:val="en-US"/>
        </w:rPr>
        <w:t xml:space="preserve">. An overview of the nursery function as a contribution from nature to people is provided b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15.11.058", "ISBN" : "1470-160X", "ISSN" : "1470160X", "abstract" : "The relationship between biodiversity and each ecosystem service or bundle of ecosystem services (e.g. win-win, win-lose or win-neutral) is an active field of research that requires structured and consistent information. The application of that research for conservation and decision-making can be hampered by the ambiguity found in the definition of the nursery function under the ecosystem service perspective. In this paper, we review how the role of nursery habitats is included in the ecosystem services literature, covering conceptual, biophysical and economic reflections. The role of ecosystems as nurseries is mostly analyzed in coastal environments. The main observation is that there is no consensus on the consideration of the nursery function as a service (e.g. which species or habitats) or on how to assess it (e.g. which indicators or valuation methods). After that review, we analyze three different interpretations given to the nursery function, namely the ecological, conservationist and economic point of view; and we distinguish between different types of assessment that may consider the nursery function. We conclude that the nursery function can be considered an ecosystem service on its own right when it is linked to a concrete human benefit and not when it is represented with indicators of general biodiversity or ecosystem condition. Thus, the analysis of the delivery of ecosystem services should be differentiated from the analysis of ecological integrity. Only with this distinction science may be able to quantify the link between biodiversity and ecosystem services and policy may be effective in halting biodiversity loss. Similar considerations could apply for other biodiversity constituents that may be treated as ecosystem services.", "author" : [ { "dropping-particle" : "", "family" : "Liquete", "given" : "Camino", "non-dropping-particle" : "", "parse-names" : false, "suffix" : "" }, { "dropping-particle" : "", "family" : "Cid", "given" : "N\u00faria",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Reynaud", "given" : "Arnaud", "non-dropping-particle" : "", "parse-names" : false, "suffix" : "" } ], "container-title" : "Ecological Indicators", "id" : "ITEM-1", "issued" : { "date-parts" : [ [ "2016" ] ] }, "page" : "249-257", "publisher" : "Elsevier Ltd", "title" : "Perspectives on the link between ecosystem services and biodiversity: The assessment of the nursery function", "type" : "article-journal", "volume" : "63" }, "uris" : [ "http://www.mendeley.com/documents/?uuid=cb163733-7b17-43dc-826c-b43accbf79f6", "http://www.mendeley.com/documents/?uuid=4e5209be-3af4-4a8e-99b0-807cbae03239" ] } ], "mendeley" : { "formattedCitation" : "(Liquete, Cid, Lanzanova, Grizzetti, &amp; Reynaud, 2016)", "manualFormatting" : "Liquete, Cid, Lanzanova, Grizzetti, &amp; Reynaud, (2016)", "plainTextFormattedCitation" : "(Liquete, Cid, Lanzanova, Grizzetti, &amp; Reynaud, 2016)", "previouslyFormattedCitation" : "(Liquete, Cid, Lanzanova, Grizzetti, &amp; Reynaud,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Liquete</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xml:space="preserve"> (2016</w:t>
      </w:r>
      <w:r w:rsidR="00E1492F">
        <w:rPr>
          <w:rFonts w:eastAsia="Cambria" w:cstheme="minorHAnsi"/>
          <w:lang w:val="en-US"/>
        </w:rPr>
        <w:t>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who conclude that it is a concrete benefit to people, especially through food provision or recreation. For example, a</w:t>
      </w:r>
      <w:r w:rsidRPr="00946649">
        <w:rPr>
          <w:rFonts w:cstheme="minorHAnsi"/>
          <w:lang w:val="en-US"/>
        </w:rPr>
        <w:t xml:space="preserve"> positive effect has been demonstrated between the presence of nursery habitat and fish stocks of sole (</w:t>
      </w:r>
      <w:r w:rsidRPr="00946649">
        <w:rPr>
          <w:rFonts w:cstheme="minorHAnsi"/>
          <w:i/>
          <w:lang w:val="en-US"/>
        </w:rPr>
        <w:t>Solea solea</w:t>
      </w:r>
      <w:r w:rsidRPr="00946649">
        <w:rPr>
          <w:rFonts w:cstheme="minorHAnsi"/>
          <w:lang w:val="en-US"/>
        </w:rPr>
        <w:t xml:space="preserve">) in the Seine estuary in France </w:t>
      </w:r>
      <w:r w:rsidRPr="00946649">
        <w:rPr>
          <w:rFonts w:cstheme="minorHAnsi"/>
          <w:lang w:val="en-US"/>
        </w:rPr>
        <w:fldChar w:fldCharType="begin" w:fldLock="1"/>
      </w:r>
      <w:r w:rsidRPr="00946649">
        <w:rPr>
          <w:rFonts w:cstheme="minorHAnsi"/>
          <w:lang w:val="en-US"/>
        </w:rPr>
        <w:instrText>ADDIN CSL_CITATION { "citationItems" : [ { "id" : "ITEM-1", "itemData" : { "DOI" : "10.1016/j.ecolecon.2011.04.009", "author" : [ { "dropping-particle" : "", "family" : "Cordier", "given" : "Mateo", "non-dropping-particle" : "", "parse-names" : false, "suffix" : "" }, { "dropping-particle" : "", "family" : "P\u00e9rez Ag\u00fandez", "given" : "Jos\u00e9 A.", "non-dropping-particle" : "", "parse-names" : false, "suffix" : "" }, { "dropping-particle" : "", "family" : "O'Connor", "given" : "Martin", "non-dropping-particle" : "", "parse-names" : false, "suffix" : "" }, { "dropping-particle" : "", "family" : "Rochette", "given" : "S\u00e9bastien", "non-dropping-particle" : "", "parse-names" : false, "suffix" : "" }, { "dropping-particle" : "", "family" : "Hecq", "given" : "Walter", "non-dropping-particle" : "", "parse-names" : false, "suffix" : "" } ], "container-title" : "Ecological Economics", "id" : "ITEM-1", "issue" : "7", "issued" : { "date-parts" : [ [ "2011" ] ] }, "page" : "1660-1671", "title" : "Quantification of interdependencies between economic systems and ecosystem services : An input-output model applied to the Seine estuary", "type" : "article-journal", "volume" : "70" }, "uris" : [ "http://www.mendeley.com/documents/?uuid=34c8a314-c84c-435d-a5f4-0e9a767eb6d2", "http://www.mendeley.com/documents/?uuid=da8b2712-8f57-4bf2-a8cc-b2951eed72c1" ] } ], "mendeley" : { "formattedCitation" : "(Cordier, P\u00e9rez Ag\u00fandez, O\u2019Connor, Rochette, &amp; Hecq, 2011)", "plainTextFormattedCitation" : "(Cordier, P\u00e9rez Ag\u00fandez, O\u2019Connor, Rochette, &amp; Hecq, 2011)", "previouslyFormattedCitation" : "(Cordier, P\u00e9rez Ag\u00fandez, O\u2019Connor, Rochette, &amp; Hecq, 201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Cordier</w:t>
      </w:r>
      <w:r>
        <w:rPr>
          <w:rFonts w:cstheme="minorHAnsi"/>
          <w:lang w:val="en-US"/>
        </w:rPr>
        <w:t xml:space="preserve"> </w:t>
      </w:r>
      <w:r w:rsidR="00C56B4E" w:rsidRPr="00C56B4E">
        <w:rPr>
          <w:rFonts w:cstheme="minorHAnsi"/>
          <w:i/>
          <w:lang w:val="en-US"/>
        </w:rPr>
        <w:t>et al.</w:t>
      </w:r>
      <w:r w:rsidRPr="00946649">
        <w:rPr>
          <w:rFonts w:cstheme="minorHAnsi"/>
          <w:lang w:val="en-US"/>
        </w:rPr>
        <w:t>, 2011)</w:t>
      </w:r>
      <w:r w:rsidRPr="00946649">
        <w:rPr>
          <w:rFonts w:cstheme="minorHAnsi"/>
          <w:lang w:val="en-US"/>
        </w:rPr>
        <w:fldChar w:fldCharType="end"/>
      </w:r>
      <w:r w:rsidRPr="00946649">
        <w:rPr>
          <w:rFonts w:cstheme="minorHAnsi"/>
          <w:lang w:val="en-US"/>
        </w:rPr>
        <w:t>. The importance of conserving nursery areas has also been demonstrated for commercially important invertebrate species, such as queen scallops (</w:t>
      </w:r>
      <w:r w:rsidRPr="00946649">
        <w:rPr>
          <w:rFonts w:cstheme="minorHAnsi"/>
          <w:i/>
          <w:iCs/>
          <w:lang w:val="en-US"/>
        </w:rPr>
        <w:t>Aequipecten opercularis</w:t>
      </w:r>
      <w:r w:rsidRPr="00946649">
        <w:rPr>
          <w:rFonts w:cstheme="minorHAnsi"/>
          <w:iCs/>
          <w:lang w:val="en-US"/>
        </w:rPr>
        <w:t>)</w:t>
      </w:r>
      <w:r w:rsidRPr="00946649">
        <w:rPr>
          <w:rFonts w:cstheme="minorHAnsi"/>
          <w:i/>
          <w:iCs/>
          <w:lang w:val="en-US"/>
        </w:rPr>
        <w:t xml:space="preserve">, </w:t>
      </w:r>
      <w:r w:rsidRPr="00946649">
        <w:rPr>
          <w:rFonts w:cstheme="minorHAnsi"/>
          <w:lang w:val="en-US"/>
        </w:rPr>
        <w:t>soft-shell clam (</w:t>
      </w:r>
      <w:r w:rsidRPr="00946649">
        <w:rPr>
          <w:rFonts w:cstheme="minorHAnsi"/>
          <w:i/>
          <w:iCs/>
          <w:lang w:val="en-US"/>
        </w:rPr>
        <w:t>Mya arenaria</w:t>
      </w:r>
      <w:r w:rsidRPr="00946649">
        <w:rPr>
          <w:rFonts w:cstheme="minorHAnsi"/>
          <w:iCs/>
          <w:lang w:val="en-US"/>
        </w:rPr>
        <w:t>)</w:t>
      </w:r>
      <w:r w:rsidRPr="00946649">
        <w:rPr>
          <w:rFonts w:cstheme="minorHAnsi"/>
          <w:i/>
          <w:iCs/>
          <w:lang w:val="en-US"/>
        </w:rPr>
        <w:t xml:space="preserve"> </w:t>
      </w:r>
      <w:r w:rsidRPr="00946649">
        <w:rPr>
          <w:rFonts w:cstheme="minorHAnsi"/>
          <w:iCs/>
          <w:lang w:val="en-US"/>
        </w:rPr>
        <w:t>and</w:t>
      </w:r>
      <w:r w:rsidRPr="00946649">
        <w:rPr>
          <w:rFonts w:cstheme="minorHAnsi"/>
          <w:lang w:val="en-US"/>
        </w:rPr>
        <w:t xml:space="preserve"> sea urchin (</w:t>
      </w:r>
      <w:r w:rsidRPr="00946649">
        <w:rPr>
          <w:rFonts w:cstheme="minorHAnsi"/>
          <w:i/>
          <w:iCs/>
          <w:lang w:val="en-US"/>
        </w:rPr>
        <w:t>Psammechinus miliaris</w:t>
      </w:r>
      <w:r w:rsidRPr="00946649">
        <w:rPr>
          <w:rFonts w:cstheme="minorHAnsi"/>
          <w:iCs/>
          <w:lang w:val="en-US"/>
        </w:rPr>
        <w:t xml:space="preserve">). The importance of nursery habitat for juveniles is also relevant in the cases of maerl grounds, kelp forests, </w:t>
      </w:r>
      <w:r w:rsidRPr="00946649">
        <w:rPr>
          <w:rFonts w:cstheme="minorHAnsi"/>
          <w:i/>
          <w:lang w:val="en-US"/>
        </w:rPr>
        <w:t xml:space="preserve">Cystoseira </w:t>
      </w:r>
      <w:r w:rsidRPr="00946649">
        <w:rPr>
          <w:rFonts w:cstheme="minorHAnsi"/>
          <w:lang w:val="en-US"/>
        </w:rPr>
        <w:t>forests</w:t>
      </w:r>
      <w:r w:rsidRPr="00946649">
        <w:rPr>
          <w:rFonts w:cstheme="minorHAnsi"/>
          <w:i/>
          <w:lang w:val="en-US"/>
        </w:rPr>
        <w:t xml:space="preserve">, </w:t>
      </w:r>
      <w:r w:rsidRPr="00946649">
        <w:rPr>
          <w:rFonts w:cstheme="minorHAnsi"/>
          <w:lang w:val="en-US"/>
        </w:rPr>
        <w:t xml:space="preserve">seagrass meadows and reefs, among others. </w:t>
      </w:r>
    </w:p>
    <w:p w14:paraId="69CE267F" w14:textId="01FB8220" w:rsidR="001E43D4" w:rsidRPr="00946649" w:rsidRDefault="001E43D4" w:rsidP="001E43D4">
      <w:pPr>
        <w:tabs>
          <w:tab w:val="left" w:pos="142"/>
        </w:tabs>
        <w:rPr>
          <w:rFonts w:cstheme="minorHAnsi"/>
          <w:iCs/>
          <w:lang w:val="en-US"/>
        </w:rPr>
      </w:pPr>
      <w:r w:rsidRPr="00946649">
        <w:rPr>
          <w:rFonts w:cstheme="minorHAnsi"/>
          <w:iCs/>
          <w:lang w:val="en-US"/>
        </w:rPr>
        <w:t xml:space="preserve">Maerl beds harbour significantly higher numbers of juveniles of these species than impacted areas </w:t>
      </w:r>
      <w:r w:rsidRPr="00946649">
        <w:rPr>
          <w:rFonts w:cstheme="minorHAnsi"/>
          <w:iCs/>
          <w:lang w:val="en-US"/>
        </w:rPr>
        <w:fldChar w:fldCharType="begin" w:fldLock="1"/>
      </w:r>
      <w:r w:rsidRPr="00946649">
        <w:rPr>
          <w:rFonts w:cstheme="minorHAnsi"/>
          <w:iCs/>
          <w:lang w:val="en-US"/>
        </w:rPr>
        <w:instrText>ADDIN CSL_CITATION { "citationItems" : [ { "id" : "ITEM-1", "itemData" : { "DOI" : "10.3354/meps274183", "author" : [ { "dropping-particle" : "", "family" : "Kamenos", "given" : "Nicholas A.", "non-dropping-particle" : "", "parse-names" : false, "suffix" : "" }, { "dropping-particle" : "", "family" : "Moore", "given" : "Geoffrey", "non-dropping-particle" : "", "parse-names" : false, "suffix" : "" }, { "dropping-particle" : "", "family" : "Hall-spencer", "given" : "Jason M.", "non-dropping-particle" : "", "parse-names" : false, "suffix" : "" } ], "container-title" : "Marine Ecology Progress Series", "id" : "ITEM-1", "issued" : { "date-parts" : [ [ "2004" ] ] }, "page" : "183-189", "title" : "Nursery-area function of maerl grounds for juvenile queen scallops Aequipecten opercularis and other invertebrates Nursery-area function of maerl grounds for juvenile queen scallops Aequipecten opercularis and other invertebrates", "type" : "article-journal", "volume" : "274" }, "uris" : [ "http://www.mendeley.com/documents/?uuid=4e3e95c7-0479-4105-9662-7534fa52fb67", "http://www.mendeley.com/documents/?uuid=14d96a5b-1d00-493b-824b-9dd8285eff71" ] } ], "mendeley" : { "formattedCitation" : "(Kamenos, Moore, &amp; Hall-spencer, 2004)", "plainTextFormattedCitation" : "(Kamenos, Moore, &amp; Hall-spencer, 2004)", "previouslyFormattedCitation" : "(Kamenos, Moore, &amp; Hall-spencer, 2004)" }, "properties" : {  }, "schema" : "https://github.com/citation-style-language/schema/raw/master/csl-citation.json" }</w:instrText>
      </w:r>
      <w:r w:rsidRPr="00946649">
        <w:rPr>
          <w:rFonts w:cstheme="minorHAnsi"/>
          <w:iCs/>
          <w:lang w:val="en-US"/>
        </w:rPr>
        <w:fldChar w:fldCharType="separate"/>
      </w:r>
      <w:r w:rsidRPr="00946649">
        <w:rPr>
          <w:rFonts w:cstheme="minorHAnsi"/>
          <w:iCs/>
          <w:lang w:val="en-US"/>
        </w:rPr>
        <w:t>(Kamenos</w:t>
      </w:r>
      <w:r>
        <w:rPr>
          <w:rFonts w:cstheme="minorHAnsi"/>
          <w:iCs/>
          <w:lang w:val="en-US"/>
        </w:rPr>
        <w:t xml:space="preserve"> </w:t>
      </w:r>
      <w:r w:rsidR="00C56B4E" w:rsidRPr="00C56B4E">
        <w:rPr>
          <w:rFonts w:cstheme="minorHAnsi"/>
          <w:i/>
          <w:iCs/>
          <w:lang w:val="en-US"/>
        </w:rPr>
        <w:t>et al.</w:t>
      </w:r>
      <w:r w:rsidRPr="00946649">
        <w:rPr>
          <w:rFonts w:cstheme="minorHAnsi"/>
          <w:iCs/>
          <w:lang w:val="en-US"/>
        </w:rPr>
        <w:t>, 2004)</w:t>
      </w:r>
      <w:r w:rsidRPr="00946649">
        <w:rPr>
          <w:rFonts w:cstheme="minorHAnsi"/>
          <w:iCs/>
          <w:lang w:val="en-US"/>
        </w:rPr>
        <w:fldChar w:fldCharType="end"/>
      </w:r>
      <w:r w:rsidRPr="00946649">
        <w:rPr>
          <w:rFonts w:cstheme="minorHAnsi"/>
          <w:iCs/>
          <w:lang w:val="en-US"/>
        </w:rPr>
        <w:t xml:space="preserve">. However, maerl beds have been undergoing a decline in condition and extent across most of their range in European Union </w:t>
      </w:r>
      <w:r w:rsidRPr="00946649">
        <w:rPr>
          <w:rFonts w:cstheme="minorHAnsi"/>
          <w:iCs/>
          <w:lang w:val="en-US"/>
        </w:rPr>
        <w:fldChar w:fldCharType="begin" w:fldLock="1"/>
      </w:r>
      <w:r w:rsidRPr="00946649">
        <w:rPr>
          <w:rFonts w:cstheme="minorHAnsi"/>
          <w:iCs/>
          <w:lang w:val="en-US"/>
        </w:rPr>
        <w:instrText>ADDIN CSL_CITATION { "citationItems" : [ { "id" : "ITEM-1", "itemData" : { "author" : [ { "dropping-particle" : "", "family" : "Hall-Spencer", "given" : "Jason M", "non-dropping-particle" : "", "parse-names" : false, "suffix" : "" }, { "dropping-particle" : "", "family" : "Kelly", "given" : "John", "non-dropping-particle" : "", "parse-names" : false, "suffix" : "" }, { "dropping-particle" : "", "family" : "Maggs", "given" : "Christine A", "non-dropping-particle" : "", "parse-names" : false, "suffix" : "" } ], "id" : "ITEM-1", "issued" : { "date-parts" : [ [ "2008" ] ] }, "number-of-pages" : "1-34", "title" : "Assessment of maerl beds in the OSPAR area and the development of a monitoring program", "type" : "report" }, "uris" : [ "http://www.mendeley.com/documents/?uuid=48f3f5eb-6db0-4669-82e3-3c72670b41b2", "http://www.mendeley.com/documents/?uuid=e4c68bca-1d7f-4539-9c16-8632d24aa778" ] }, { "id" : "ITEM-2", "itemData" : { "author" : [ { "dropping-particle" : "", "family" : "OSPAR", "given" : "", "non-dropping-particle" : "", "parse-names" : false, "suffix" : "" } ], "id" : "ITEM-2", "issued" : { "date-parts" : [ [ "2010" ] ] }, "publisher-place" : "London", "title" : "Quality Status Report 2010", "type" : "report" }, "uris" : [ "http://www.mendeley.com/documents/?uuid=d33fd301-e43d-4c41-9daf-558c3b06f99e", "http://www.mendeley.com/documents/?uuid=064ec1e3-be59-463c-b349-e5b8fefce4f8" ] }, { "id" : "ITEM-3", "itemData" : { "author" : [ { "dropping-particle" : "", "family" : "JNCC", "given" : "", "non-dropping-particle" : "", "parse-names" : false, "suffix" : "" } ], "id" : "ITEM-3", "issue" : "January 2001", "issued" : { "date-parts" : [ [ "2007" ] ] }, "title" : "Second Report by the UK under Article 17 on the implementation of the Habitats Directive from January 2001 to December 2006", "type" : "report" }, "uris" : [ "http://www.mendeley.com/documents/?uuid=99bb8e97-3550-4ac2-aff3-71d2d615f4ae", "http://www.mendeley.com/documents/?uuid=1058442c-08b9-48e9-8c0e-ee00c8f40357" ] } ], "mendeley" : { "formattedCitation" : "(J. M. Hall-Spencer, Kelly, &amp; Maggs, 2008; JNCC, 2007; OSPAR, 2010)", "plainTextFormattedCitation" : "(J. M. Hall-Spencer, Kelly, &amp; Maggs, 2008; JNCC, 2007; OSPAR, 2010)", "previouslyFormattedCitation" : "(J. M. Hall-Spencer, Kelly, &amp; Maggs, 2008; JNCC, 2007; OSPAR, 2010)" }, "properties" : {  }, "schema" : "https://github.com/citation-style-language/schema/raw/master/csl-citation.json" }</w:instrText>
      </w:r>
      <w:r w:rsidRPr="00946649">
        <w:rPr>
          <w:rFonts w:cstheme="minorHAnsi"/>
          <w:iCs/>
          <w:lang w:val="en-US"/>
        </w:rPr>
        <w:fldChar w:fldCharType="separate"/>
      </w:r>
      <w:r w:rsidRPr="00946649">
        <w:rPr>
          <w:rFonts w:cstheme="minorHAnsi"/>
          <w:iCs/>
          <w:lang w:val="en-US"/>
        </w:rPr>
        <w:t>(Hall-Spencer</w:t>
      </w:r>
      <w:r>
        <w:rPr>
          <w:rFonts w:cstheme="minorHAnsi"/>
          <w:iCs/>
          <w:lang w:val="en-US"/>
        </w:rPr>
        <w:t xml:space="preserve"> </w:t>
      </w:r>
      <w:r w:rsidR="00C56B4E" w:rsidRPr="00C56B4E">
        <w:rPr>
          <w:rFonts w:cstheme="minorHAnsi"/>
          <w:i/>
          <w:iCs/>
          <w:lang w:val="en-US"/>
        </w:rPr>
        <w:t>et al.</w:t>
      </w:r>
      <w:r w:rsidRPr="00946649">
        <w:rPr>
          <w:rFonts w:cstheme="minorHAnsi"/>
          <w:iCs/>
          <w:lang w:val="en-US"/>
        </w:rPr>
        <w:t>, 2008; JNCC, 2007; OSPAR, 2010)</w:t>
      </w:r>
      <w:r w:rsidRPr="00946649">
        <w:rPr>
          <w:rFonts w:cstheme="minorHAnsi"/>
          <w:iCs/>
          <w:lang w:val="en-US"/>
        </w:rPr>
        <w:fldChar w:fldCharType="end"/>
      </w:r>
      <w:r w:rsidRPr="00946649">
        <w:rPr>
          <w:rFonts w:cstheme="minorHAnsi"/>
          <w:iCs/>
          <w:lang w:val="en-US"/>
        </w:rPr>
        <w:t xml:space="preserve">, mainly due to commercial extraction (see Section 2.2.2.3), as well as negative impacts of mussel farming, dredging for scallops and bivalves, aquaculture and eutrophication </w:t>
      </w:r>
      <w:r w:rsidRPr="00946649">
        <w:rPr>
          <w:rFonts w:cstheme="minorHAnsi"/>
          <w:iCs/>
          <w:lang w:val="en-US"/>
        </w:rPr>
        <w:fldChar w:fldCharType="begin" w:fldLock="1"/>
      </w:r>
      <w:r w:rsidRPr="00946649">
        <w:rPr>
          <w:rFonts w:cstheme="minorHAnsi"/>
          <w:iCs/>
          <w:lang w:val="en-US"/>
        </w:rPr>
        <w:instrText>ADDIN CSL_CITATION { "citationItems" : [ { "id" : "ITEM-1", "itemData" : { "DOI" : "10.1002/aqc.568", "author" : [ { "dropping-particle" : "", "family" : "Grall", "given" : "J", "non-dropping-particle" : "", "parse-names" : false, "suffix" : "" }, { "dropping-particle" : "", "family" : "Hall-Spencer", "given" : "J.M.", "non-dropping-particle" : "", "parse-names" : false, "suffix" : "" } ], "container-title" : "AQUATIC CONSERVATION: MARINE AND FRESHWATER ECOSYSTEMS", "id" : "ITEM-1", "issue" : "October 2002", "issued" : { "date-parts" : [ [ "2003" ] ] }, "page" : "55-64", "title" : "Problems facing maerl conservation in Brittany", "type" : "article-journal", "volume" : "64" }, "uris" : [ "http://www.mendeley.com/documents/?uuid=5037bd0e-92aa-4c67-8c6c-3236852cd680", "http://www.mendeley.com/documents/?uuid=923b5815-aa5f-42c6-ae43-6c3e2c26c65a" ] }, { "id" : "ITEM-2", "itemData" : { "author" : [ { "dropping-particle" : "", "family" : "Hall-Spencer", "given" : "J.", "non-dropping-particle" : "", "parse-names" : false, "suffix" : "" }, { "dropping-particle" : "", "family" : "Bamber", "given" : "R", "non-dropping-particle" : "", "parse-names" : false, "suffix" : "" } ], "container-title" : "Ciencias Marinas", "id" : "ITEM-2", "issued" : { "date-parts" : [ [ "2007" ] ] }, "page" : "353-366", "title" : "Effects of salmon farming on benthic Crustacea", "type" : "article-journal", "volume" : "33" }, "uris" : [ "http://www.mendeley.com/documents/?uuid=8cb274f4-56d6-48db-96b3-f571f1209f48", "http://www.mendeley.com/documents/?uuid=94e8c074-68b3-498a-8fc4-5a39c90b0ad8" ] }, { "id" : "ITEM-3", "itemData" : { "author" : [ { "dropping-particle" : "", "family" : "Hall-Spencer", "given" : "Jason M", "non-dropping-particle" : "", "parse-names" : false, "suffix" : "" }, { "dropping-particle" : "", "family" : "Kelly", "given" : "John", "non-dropping-particle" : "", "parse-names" : false, "suffix" : "" }, { "dropping-particle" : "", "family" : "Maggs", "given" : "Christine A", "non-dropping-particle" : "", "parse-names" : false, "suffix" : "" } ], "id" : "ITEM-3", "issued" : { "date-parts" : [ [ "2008" ] ] }, "number-of-pages" : "1-34", "title" : "Assessment of maerl beds in the OSPAR area and the development of a monitoring program", "type" : "report" }, "uris" : [ "http://www.mendeley.com/documents/?uuid=e4c68bca-1d7f-4539-9c16-8632d24aa778", "http://www.mendeley.com/documents/?uuid=48f3f5eb-6db0-4669-82e3-3c72670b41b2" ] }, { "id" : "ITEM-4", "itemData" : { "author" : [ { "dropping-particle" : "", "family" : "JNCC", "given" : "", "non-dropping-particle" : "", "parse-names" : false, "suffix" : "" } ], "id" : "ITEM-4", "issue" : "January 2001", "issued" : { "date-parts" : [ [ "2007" ] ] }, "title" : "Second Report by the UK under Article 17 on the implementation of the Habitats Directive from January 2001 to December 2006", "type" : "report" }, "uris" : [ "http://www.mendeley.com/documents/?uuid=1058442c-08b9-48e9-8c0e-ee00c8f40357", "http://www.mendeley.com/documents/?uuid=99bb8e97-3550-4ac2-aff3-71d2d615f4ae", "http://www.mendeley.com/documents/?uuid=d4fe4788-c44f-4222-82bb-6449324ddf0c" ] } ], "mendeley" : { "formattedCitation" : "(Grall &amp; Hall-Spencer, 2003; J. Hall-Spencer &amp; Bamber, 2007; J. M. Hall-Spencer et al., 2008; JNCC, 2007)", "plainTextFormattedCitation" : "(Grall &amp; Hall-Spencer, 2003; J. Hall-Spencer &amp; Bamber, 2007; J. M. Hall-Spencer et al., 2008; JNCC, 2007)", "previouslyFormattedCitation" : "(Grall &amp; Hall-Spencer, 2003; J. Hall-Spencer &amp; Bamber, 2007; J. M. Hall-Spencer et al., 2008; JNCC, 2007)" }, "properties" : {  }, "schema" : "https://github.com/citation-style-language/schema/raw/master/csl-citation.json" }</w:instrText>
      </w:r>
      <w:r w:rsidRPr="00946649">
        <w:rPr>
          <w:rFonts w:cstheme="minorHAnsi"/>
          <w:iCs/>
          <w:lang w:val="en-US"/>
        </w:rPr>
        <w:fldChar w:fldCharType="separate"/>
      </w:r>
      <w:r w:rsidRPr="00946649">
        <w:rPr>
          <w:rFonts w:cstheme="minorHAnsi"/>
          <w:iCs/>
          <w:lang w:val="en-US"/>
        </w:rPr>
        <w:t xml:space="preserve">(Grall &amp; Hall-Spencer, 2003; Hall-Spencer &amp; Bamber, 2007; Hall-Spencer </w:t>
      </w:r>
      <w:r w:rsidR="00C56B4E" w:rsidRPr="00C56B4E">
        <w:rPr>
          <w:rFonts w:cstheme="minorHAnsi"/>
          <w:i/>
          <w:iCs/>
          <w:lang w:val="en-US"/>
        </w:rPr>
        <w:t>et al.</w:t>
      </w:r>
      <w:r w:rsidRPr="00946649">
        <w:rPr>
          <w:rFonts w:cstheme="minorHAnsi"/>
          <w:iCs/>
          <w:lang w:val="en-US"/>
        </w:rPr>
        <w:t>, 2008; JNCC, 2007)</w:t>
      </w:r>
      <w:r w:rsidRPr="00946649">
        <w:rPr>
          <w:rFonts w:cstheme="minorHAnsi"/>
          <w:iCs/>
          <w:lang w:val="en-US"/>
        </w:rPr>
        <w:fldChar w:fldCharType="end"/>
      </w:r>
      <w:r w:rsidRPr="00946649">
        <w:rPr>
          <w:rFonts w:cstheme="minorHAnsi"/>
          <w:iCs/>
          <w:lang w:val="en-US"/>
        </w:rPr>
        <w:t>.</w:t>
      </w:r>
    </w:p>
    <w:p w14:paraId="24A7B29A" w14:textId="1564942E" w:rsidR="001E43D4" w:rsidRPr="00946649" w:rsidRDefault="001E43D4" w:rsidP="001E43D4">
      <w:pPr>
        <w:autoSpaceDE w:val="0"/>
        <w:autoSpaceDN w:val="0"/>
        <w:adjustRightInd w:val="0"/>
        <w:rPr>
          <w:rFonts w:eastAsia="Cambria" w:cstheme="minorHAnsi"/>
          <w:lang w:val="en-US"/>
        </w:rPr>
      </w:pPr>
      <w:r w:rsidRPr="00946649">
        <w:rPr>
          <w:rFonts w:eastAsia="Cambria" w:cstheme="minorHAnsi"/>
          <w:lang w:val="en-US"/>
        </w:rPr>
        <w:t xml:space="preserve">In the </w:t>
      </w:r>
      <w:r w:rsidRPr="00946649">
        <w:rPr>
          <w:rFonts w:cstheme="minorHAnsi"/>
          <w:iCs/>
          <w:lang w:val="en-US"/>
        </w:rPr>
        <w:t xml:space="preserve">European Union </w:t>
      </w:r>
      <w:r w:rsidRPr="00946649">
        <w:rPr>
          <w:rFonts w:eastAsia="Cambria" w:cstheme="minorHAnsi"/>
          <w:lang w:val="en-US"/>
        </w:rPr>
        <w:t xml:space="preserve">marine environment, kelp forests also provide important habitat for a wide range of speci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531-016-1141-7", "ISSN" : "1572-9710", "abstract" : "A comprehensive expert consultation was conducted in order to assess the status, trends and the most important drivers of change in the abundance and geographical distribution of kelp forests in European waters. This consultation included an on-line questionnaire, results from a workshop and data provided by a selected group of experts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u2019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 "author" : [ { "dropping-particle" : "", "family" : "Ara\u00fajo", "given" : "R M", "non-dropping-particle" : "", "parse-names" : false, "suffix" : "" }, { "dropping-particle" : "", "family" : "Assis", "given" : "J", "non-dropping-particle" : "", "parse-names" : false, "suffix" : "" }, { "dropping-particle" : "", "family" : "Aguillar", "given" : "R", "non-dropping-particle" : "", "parse-names" : false, "suffix" : "" }, { "dropping-particle" : "", "family" : "Airoldi", "given" : "L", "non-dropping-particle" : "", "parse-names" : false, "suffix" : "" }, { "dropping-particle" : "", "family" : "B\u00e1rbara", "given" : "I", "non-dropping-particle" : "", "parse-names" : false, "suffix" : "" }, { "dropping-particle" : "", "family" : "Bartsch", "given" : "I", "non-dropping-particle" : "", "parse-names" : false, "suffix" : "" }, { "dropping-particle" : "", "family" : "Bekkby", "given" : "T", "non-dropping-particle" : "", "parse-names" : false, "suffix" : "" }, { "dropping-particle" : "", "family" : "Christie", "given" : "H", "non-dropping-particle" : "", "parse-names" : false, "suffix" : "" }, { "dropping-particle" : "", "family" : "Davoult", "given" : "D", "non-dropping-particle" : "", "parse-names" : false, "suffix" : "" }, { "dropping-particle" : "", "family" : "Derrien-Courtel", "given" : "S", "non-dropping-particle" : "", "parse-names" : false, "suffix" : "" }, { "dropping-particle" : "", "family" : "Fernandez", "given" : "C", "non-dropping-particle" : "", "parse-names" : false, "suffix" : "" }, { "dropping-particle" : "", "family" : "Fredriksen", "given" : "S", "non-dropping-particle" : "", "parse-names" : false, "suffix" : "" }, { "dropping-particle" : "", "family" : "Gevaert", "given" : "F", "non-dropping-particle" : "", "parse-names" : false, "suffix" : "" }, { "dropping-particle" : "", "family" : "Gundersen", "given" : "H", "non-dropping-particle" : "", "parse-names" : false, "suffix" : "" }, { "dropping-particle" : "", "family" : "Gal", "given" : "A", "non-dropping-particle" : "Le", "parse-names" : false, "suffix" : "" }, { "dropping-particle" : "", "family" : "L\u00e9v\u00eaque", "given" : "L", "non-dropping-particle" : "", "parse-names" : false, "suffix" : "" }, { "dropping-particle" : "", "family" : "Mieszkowska", "given" : "N", "non-dropping-particle" : "", "parse-names" : false, "suffix" : "" }, { "dropping-particle" : "", "family" : "Norderhaug", "given" : "K M", "non-dropping-particle" : "", "parse-names" : false, "suffix" : "" }, { "dropping-particle" : "", "family" : "Oliveira", "given" : "P", "non-dropping-particle" : "", "parse-names" : false, "suffix" : "" }, { "dropping-particle" : "", "family" : "Puente", "given" : "A", "non-dropping-particle" : "", "parse-names" : false, "suffix" : "" }, { "dropping-particle" : "", "family" : "Rico", "given" : "J M", "non-dropping-particle" : "", "parse-names" : false, "suffix" : "" }, { "dropping-particle" : "", "family" : "Rinde", "given" : "E", "non-dropping-particle" : "", "parse-names" : false, "suffix" : "" }, { "dropping-particle" : "", "family" : "Schubert", "given" : "H", "non-dropping-particle" : "", "parse-names" : false, "suffix" : "" }, { "dropping-particle" : "", "family" : "Strain", "given" : "E M", "non-dropping-particle" : "", "parse-names" : false, "suffix" : "" }, { "dropping-particle" : "", "family" : "Valero", "given" : "M", "non-dropping-particle" : "", "parse-names" : false, "suffix" : "" }, { "dropping-particle" : "", "family" : "Viard", "given" : "F", "non-dropping-particle" : "", "parse-names" : false, "suffix" : "" }, { "dropping-particle" : "", "family" : "Sousa-Pinto", "given" : "I", "non-dropping-particle" : "", "parse-names" : false, "suffix" : "" } ], "container-title" : "Biodiversity and Conservation", "id" : "ITEM-1", "issue" : "7", "issued" : { "date-parts" : [ [ "2016" ] ] }, "page" : "1319-1348", "title" : "Status, trends and drivers of kelp forests in Europe: an expert assessment", "type" : "article-journal", "volume" : "25" }, "uris" : [ "http://www.mendeley.com/documents/?uuid=6b38d472-53af-4a6b-b2e3-7fddc95e17b5", "http://www.mendeley.com/documents/?uuid=2f887350-9c4a-4bb1-ae9c-5965e6e8ad48" ] }, { "id" : "ITEM-2", "itemData" : { "DOI" : "10.1002/ece3.774",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2", "issue" : "11", "issued" : { "date-parts" : [ [ "2013" ] ] }, "page" : "4016-4038", "title" : "Threats and knowledge gaps for ecosystem services provided by kelp forests : a northeast Atlantic perspective", "type" : "article-journal", "volume" : "3" }, "uris" : [ "http://www.mendeley.com/documents/?uuid=219e1834-1c50-4cf4-ad21-a75c64c698e8", "http://www.mendeley.com/documents/?uuid=c950749d-edf1-4cd4-874d-33200610fcb9" ] } ], "mendeley" : { "formattedCitation" : "(Ara\u00fajo et al., 2016; Smale, Burrows, Moore, O\u2019Connor, &amp; Hawkins, 2013)", "plainTextFormattedCitation" : "(Ara\u00fajo et al., 2016; Smale, Burrows, Moore, O\u2019Connor, &amp; Hawkins, 2013)", "previouslyFormattedCitation" : "(Ara\u00fajo et al., 2016; Smale, Burrows, Moore, O\u2019Connor, &amp; Hawkins,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Araújo </w:t>
      </w:r>
      <w:r w:rsidR="00C56B4E" w:rsidRPr="00C56B4E">
        <w:rPr>
          <w:rFonts w:eastAsia="Cambria" w:cstheme="minorHAnsi"/>
          <w:i/>
          <w:lang w:val="en-US"/>
        </w:rPr>
        <w:t>et al.</w:t>
      </w:r>
      <w:r w:rsidRPr="00946649">
        <w:rPr>
          <w:rFonts w:eastAsia="Cambria" w:cstheme="minorHAnsi"/>
          <w:lang w:val="en-US"/>
        </w:rPr>
        <w:t>, 2016; Smale</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including commercially important ones such as European lobster (</w:t>
      </w:r>
      <w:r w:rsidRPr="00946649">
        <w:rPr>
          <w:rFonts w:eastAsia="Cambria" w:cstheme="minorHAnsi"/>
          <w:i/>
          <w:lang w:val="en-US"/>
        </w:rPr>
        <w:t>Homarus gammarus</w:t>
      </w:r>
      <w:r w:rsidRPr="00946649">
        <w:rPr>
          <w:rFonts w:eastAsia="Cambria" w:cstheme="minorHAnsi"/>
          <w:lang w:val="en-US"/>
        </w:rPr>
        <w:t>). They also act as nurseries for invertebrates and fish, such as Atlantic cod (</w:t>
      </w:r>
      <w:r w:rsidRPr="00946649">
        <w:rPr>
          <w:rFonts w:eastAsia="Cambria" w:cstheme="minorHAnsi"/>
          <w:i/>
          <w:lang w:val="en-US"/>
        </w:rPr>
        <w:t>Gadus morhua</w:t>
      </w:r>
      <w:r w:rsidRPr="00946649">
        <w:rPr>
          <w:rFonts w:eastAsia="Cambria" w:cstheme="minorHAnsi"/>
          <w:lang w:val="en-US"/>
        </w:rPr>
        <w:t>), as well as key mating and feeding grounds for many North Atlantic fish species, such as Ballan Wrasse (</w:t>
      </w:r>
      <w:r w:rsidRPr="00946649">
        <w:rPr>
          <w:rFonts w:eastAsia="Cambria" w:cstheme="minorHAnsi"/>
          <w:i/>
          <w:lang w:val="en-US"/>
        </w:rPr>
        <w:t>Labrus bergylta</w:t>
      </w:r>
      <w:r w:rsidRPr="00946649">
        <w:rPr>
          <w:rFonts w:eastAsia="Cambria" w:cstheme="minorHAnsi"/>
          <w:lang w:val="en-US"/>
        </w:rPr>
        <w:t>) and Goldsinny Wrasse (</w:t>
      </w:r>
      <w:r w:rsidRPr="00946649">
        <w:rPr>
          <w:rFonts w:eastAsia="Cambria" w:cstheme="minorHAnsi"/>
          <w:i/>
          <w:lang w:val="en-US"/>
        </w:rPr>
        <w:t>Ctenolabrus rupestris</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1365-2664.12483", "author" : [ { "dropping-particle" : "", "family" : "Bertocci", "given" : "I", "non-dropping-particle" : "", "parse-names" : false, "suffix" : "" }, { "dropping-particle" : "", "family" : "Ara\u00fajo", "given" : "R", "non-dropping-particle" : "", "parse-names" : false, "suffix" : "" }, { "dropping-particle" : "", "family" : "Oliveira", "given" : "P.", "non-dropping-particle" : "", "parse-names" : false, "suffix" : "" }, { "dropping-particle" : "", "family" : "Sousa-Pinto", "given" : "I.", "non-dropping-particle" : "", "parse-names" : false, "suffix" : "" } ], "container-title" : "Journal of applied ecology", "id" : "ITEM-1", "issued" : { "date-parts" : [ [ "2015" ] ] }, "page" : "1216-1226", "title" : "Potential effects of kelp species on local fisheries", "type" : "article-journal", "volume" : "52" }, "uris" : [ "http://www.mendeley.com/documents/?uuid=82a674a7-7f21-43b1-8323-7357444eae0a", "http://www.mendeley.com/documents/?uuid=b0bd9b9d-4db5-4cef-8371-9221797fb733" ] }, { "id" : "ITEM-2", "itemData" : { "DOI" : "10.1016/j.ecss.2010.10.024", "ISSN" : "0272-7714", "author" : [ { "dropping-particle" : "", "family" : "Casal", "given" : "G", "non-dropping-particle" : "", "parse-names" : false, "suffix" : "" }, { "dropping-particle" : "", "family" : "S\u00e1nchez-carnero", "given" : "N", "non-dropping-particle" : "", "parse-names" : false, "suffix" : "" }, { "dropping-particle" : "", "family" : "S\u00e1nchez-rodr\u00edguez", "given" : "E", "non-dropping-particle" : "", "parse-names" : false, "suffix" : "" }, { "dropping-particle" : "", "family" : "Freire", "given" : "J", "non-dropping-particle" : "", "parse-names" : false, "suffix" : "" } ], "container-title" : "Estuarine, Coastal and Shelf Science", "id" : "ITEM-2", "issue" : "3", "issued" : { "date-parts" : [ [ "2011" ] ] }, "page" : "371-378", "publisher" : "Elsevier Ltd", "title" : "Estuarine , Coastal and Shelf Science Remote sensing with SPOT-4 for mapping kelp forests in turbid waters on the south European Atlantic shelf", "type" : "article-journal", "volume" : "91" }, "uris" : [ "http://www.mendeley.com/documents/?uuid=dbc83157-5215-4f6e-8769-9d0fd376a127", "http://www.mendeley.com/documents/?uuid=fdf2688d-2ac7-4135-a36c-dc8d7af70d2e" ] }, { "id" : "ITEM-3", "itemData" : { "DOI" : "10.1002/ece3.774", "author" : [ { "dropping-particle" : "", "family" : "Smale", "given" : "Dan A", "non-dropping-particle" : "", "parse-names" : false, "suffix" : "" }, { "dropping-particle" : "", "family" : "Burrows", "given" : "Michael T", "non-dropping-particle" : "", "parse-names" : false, "suffix" : "" }, { "dropping-particle" : "", "family" : "Moore", "given" : "Pippa", "non-dropping-partic</w:instrText>
      </w:r>
      <w:r w:rsidRPr="001E43D4">
        <w:rPr>
          <w:rFonts w:eastAsia="Cambria" w:cstheme="minorHAnsi"/>
        </w:rPr>
        <w:instrText>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3", "issue" : "11", "issued" : { "date-parts" : [ [ "2013" ] ] }, "page" : "4016-4038", "title" : "Threats and knowledge gaps for ecosystem services provided by kelp forests : a northeast Atlantic perspective", "type" : "article-journal", "volume" : "3" }, "uris" : [ "http://www.mendeley.com/documents/?uuid=c950749d-edf1-4cd4-874d-33200610fcb9", "http://www.mendeley.com/documents/?uuid=219e1834-1c50-4cf4-ad21-a75c64c698e8" ] } ], "mendeley" : { "formattedCitation" : "(Bertocci, Ara\u00fajo, Oliveira, &amp; Sousa-Pinto, 2015; Casal, S\u00e1nchez-carnero, S\u00e1nchez-rodr\u00edguez, &amp; Freire, 2011; Smale et al., 2013)", "plainTextFormattedCitation" : "(Bertocci, Ara\u00fajo, Oliveira, &amp; Sousa-Pinto, 2015; Casal, S\u00e1nchez-carnero, S\u00e1nchez-rodr\u00edguez, &amp; Freire, 2011; Smale et al., 2013)", "previouslyFormattedCitation" : "(Bertocci, Ara\u00fajo, Oliveira, &amp; Sousa-Pinto, 2015; Casal, S\u00e1nchez-carnero, S\u00e1nchez-rodr\u00edguez, &amp; Freire, 2011; Smale et al., 2013)" }, "properties" : {  }, "schema" : "https://github.com/citation-style-language/schema/raw/master/csl-citation.json" }</w:instrText>
      </w:r>
      <w:r w:rsidRPr="00946649">
        <w:rPr>
          <w:rFonts w:eastAsia="Cambria" w:cstheme="minorHAnsi"/>
          <w:lang w:val="en-US"/>
        </w:rPr>
        <w:fldChar w:fldCharType="separate"/>
      </w:r>
      <w:r w:rsidRPr="001E43D4">
        <w:rPr>
          <w:rFonts w:eastAsia="Cambria" w:cstheme="minorHAnsi"/>
        </w:rPr>
        <w:t xml:space="preserve">(Bertocci </w:t>
      </w:r>
      <w:r w:rsidR="00C56B4E" w:rsidRPr="00C56B4E">
        <w:rPr>
          <w:rFonts w:eastAsia="Cambria" w:cstheme="minorHAnsi"/>
          <w:i/>
        </w:rPr>
        <w:t>et al.</w:t>
      </w:r>
      <w:r w:rsidRPr="001E43D4">
        <w:rPr>
          <w:rFonts w:eastAsia="Cambria" w:cstheme="minorHAnsi"/>
        </w:rPr>
        <w:t xml:space="preserve">, 2015; Casal </w:t>
      </w:r>
      <w:r w:rsidR="00C56B4E" w:rsidRPr="00C56B4E">
        <w:rPr>
          <w:rFonts w:eastAsia="Cambria" w:cstheme="minorHAnsi"/>
          <w:i/>
        </w:rPr>
        <w:t>et al.</w:t>
      </w:r>
      <w:r w:rsidRPr="001E43D4">
        <w:rPr>
          <w:rFonts w:eastAsia="Cambria" w:cstheme="minorHAnsi"/>
        </w:rPr>
        <w:t xml:space="preserve">, 2011; Smale </w:t>
      </w:r>
      <w:r w:rsidR="00C56B4E" w:rsidRPr="00C56B4E">
        <w:rPr>
          <w:rFonts w:eastAsia="Cambria" w:cstheme="minorHAnsi"/>
          <w:i/>
        </w:rPr>
        <w:t>et al.</w:t>
      </w:r>
      <w:r w:rsidRPr="001E43D4">
        <w:rPr>
          <w:rFonts w:eastAsia="Cambria" w:cstheme="minorHAnsi"/>
        </w:rPr>
        <w:t>, 2013)</w:t>
      </w:r>
      <w:r w:rsidRPr="00946649">
        <w:rPr>
          <w:rFonts w:eastAsia="Cambria" w:cstheme="minorHAnsi"/>
          <w:lang w:val="en-US"/>
        </w:rPr>
        <w:fldChar w:fldCharType="end"/>
      </w:r>
      <w:r w:rsidRPr="001E43D4">
        <w:rPr>
          <w:rFonts w:eastAsia="Cambria" w:cstheme="minorHAnsi"/>
        </w:rPr>
        <w:t xml:space="preserve">. </w:t>
      </w:r>
      <w:r w:rsidRPr="00946649">
        <w:rPr>
          <w:rFonts w:eastAsia="Cambria" w:cstheme="minorHAnsi"/>
          <w:lang w:val="en-US"/>
        </w:rPr>
        <w:t xml:space="preserve">While knowledge gaps exist in terms of demonstrating the actual effect of kelp forest abundance and density on associated fisheries, most studies show a positive kelp-fisheries relationship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1365-2664.12483", "author" : [ { "dropping-particle" : "", "family" : "Bertocci", "given" : "I", "non-dropping-particle" : "", "parse-names" : false, "suffix" : "" }, { "dropping-particle" : "", "family" : "Ara\u00fajo", "given" : "R", "non-dropping-particle" : "", "parse-names" : false, "suffix" : "" }, { "dropping-particle" : "", "family" : "Oliveira", "given" : "P.", "non-dropping-particle" : "", "parse-names" : false, "suffix" : "" }, { "dropping-particle" : "", "family" : "Sousa-Pinto", "given" : "I.", "non-dropping-particle" : "", "parse-names" : false, "suffix" : "" } ], "container-title" : "Journal of applied ecology", "id" : "ITEM-1", "issued" : { "date-parts" : [ [ "2015" ] ] }, "page" : "1216-1226", "title" : "Potential effects of kelp species on local fisheries", "type" : "article-journal", "volume" : "52" }, "uris" : [ "http://www.mendeley.com/documents/?uuid=b0bd9b9d-4db5-4cef-8371-9221797fb733", "http://www.mendeley.com/documents/?uuid=82a674a7-7f21-43b1-8323-7357444eae0a" ] } ], "mendeley" : { "formattedCitation" : "(Bertocci et al., 2015)", "plainTextFormattedCitation" : "(Bertocci et al., 2015)", "previouslyFormattedCitation" : "(Bertocci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ertocci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Recent studies show a dominant decreasing trend in kelp forest distribution and abundance across parts of Western, Central and Eastern Europe due to global warming, sea urchin grazing, harvesting, pollution and fishing pressure (see </w:t>
      </w:r>
      <w:r w:rsidR="0004763F">
        <w:rPr>
          <w:rFonts w:eastAsia="Cambria" w:cstheme="minorHAnsi"/>
          <w:b/>
          <w:lang w:val="en-US"/>
        </w:rPr>
        <w:t>Figure 2.2</w:t>
      </w:r>
      <w:r w:rsidRPr="00946649">
        <w:rPr>
          <w:rFonts w:eastAsia="Cambria" w:cstheme="minorHAnsi"/>
          <w:lang w:val="en-US"/>
        </w:rPr>
        <w:t>)</w:t>
      </w:r>
      <w:r w:rsidRPr="00946649">
        <w:rPr>
          <w:rFonts w:eastAsia="Cambria" w:cstheme="minorHAnsi"/>
          <w:b/>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531-016-1141-7", "ISSN" : "1572-9710", "abstract" : "A comprehensive expert consultation was conducted in order to assess the status, trends and the most important drivers of change in the abundance and geographical distribution of kelp forests in European waters. This consultation included an on-line questionnaire, results from a workshop and data provided by a selected group of experts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u2019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 "author" : [ { "dropping-particle" : "", "family" : "Ara\u00fajo", "given" : "R M", "non-dropping-particle" : "", "parse-names" : false, "suffix" : "" }, { "dropping-particle" : "", "family" : "Assis", "given" : "J", "non-dropping-particle" : "", "parse-names" : false, "suffix" : "" }, { "dropping-particle" : "", "family" : "Aguillar", "given" : "R", "non-dropping-particle" : "", "parse-names" : false, "suffix" : "" }, { "dropping-particle" : "", "family" : "Airoldi", "given" : "L", "non-dropping-particle" : "", "parse-names" : false, "suffix" : "" }, { "dropping-particle" : "", "family" : "B\u00e1rbara", "given" : "I", "non-dropping-particle" : "", "parse-names" : false, "suffix" : "" }, { "dropping-particle" : "", "family" : "Bartsch", "given" : "I", "non-dropping-particle" : "", "parse-names" : false, "suffix" : "" }, { "dropping-particle" : "", "family" : "Bekkby", "given" : "T", "non-dropping-particle" : "", "parse-names" : false, "suffix" : "" }, { "dropping-particle" : "", "family" : "Christie", "given" : "H", "non-dropping-particle" : "", "parse-names" : false, "suffix" : "" }, { "dropping-particle" : "", "family" : "Davoult", "given" : "D", "non-dropping-particle" : "", "parse-names" : false, "suffix" : "" }, { "dropping-particle" : "", "family" : "Derrien-Courtel", "given" : "S", "non-dropping-particle" : "", "parse-names" : false, "suffix" : "" }, { "dropping-particle" : "", "family" : "Fernandez", "given" : "C", "non-dropping-particle" : "", "parse-names" : false, "suffix" : "" }, { "dropping-particle" : "", "family" : "Fredriksen", "given" : "S", "non-dropping-particle" : "", "parse-names" : false, "suffix" : "" }, { "dropping-particle" : "", "family" : "Gevaert", "given" : "F", "non-dropping-particle" : "", "parse-names" : false, "suffix" : "" }, { "dropping-particle" : "", "family" : "Gundersen", "given" : "H", "non-dropping-particle" : "", "parse-names" : false, "suffix" : "" }, { "dropping-particle" : "", "family" : "Gal", "given" : "A", "non-dropping-particle" : "Le", "parse-names" : false, "suffix" : "" }, { "dropping-particle" : "", "family" : "L\u00e9v\u00eaque", "given" : "L", "non-dropping-particle" : "", "parse-names" : false, "suffix" : "" }, { "dropping-particle" : "", "family" : "Mieszkowska", "given" : "N", "non-dropping-particle" : "", "parse-names" : false, "suffix" : "" }, { "dropping-particle" : "", "family" : "Norderhaug", "given" : "K M", "non-dropping-particle" : "", "parse-names" : false, "suffix" : "" }, { "dropping-particle" : "", "family" : "Oliveira", "given" : "P", "non-dropping-particle" : "", "parse-names" : false, "suffix" : "" }, { "dropping-particle" : "", "family" : "Puente", "given" : "A", "non-dropping-particle" : "", "parse-names" : false, "suffix" : "" }, { "dropping-particle" : "", "family" : "Rico", "given" : "J M", "non-dropping-particle" : "", "parse-names" : false, "suffix" : "" }, { "dropping-particle" : "", "family" : "Rinde", "given" : "E", "non-dropping-particle" : "", "parse-names" : false, "suffix" : "" }, { "dropping-particle" : "", "family" : "Schubert", "given" : "H", "non-dropping-particle" : "", "parse-names" : false, "suffix" : "" }, { "dropping-particle" : "", "family" : "Strain", "given" : "E M", "non-dropping-particle" : "", "parse-names" : false, "suffix" : "" }, { "dropping-particle" : "", "family" : "Valero", "given" : "M", "non-dropping-particle" : "", "parse-names" : false, "suffix" : "" }, { "dropping-particle" : "", "family" : "Viard", "given" : "F", "non-dropping-particle" : "", "parse-names" : false, "suffix" : "" }, { "dropping-particle" : "", "family" : "Sousa-Pinto", "given" : "I", "non-dropping-particle" : "", "parse-names" : false, "suffix" : "" } ], "container-title" : "Biodiversity and Conservation", "id" : "ITEM-1", "issue" : "7", "issued" : { "date-parts" : [ [ "2016" ] ] }, "page" : "1319-1348", "title" : "Status, trends and drivers of kelp forests in Europe: an expert assessment", "type" : "article-journal", "volume" : "25" }, "uris" : [ "http://www.mendeley.com/documents/?uuid=2f887350-9c4a-4bb1-ae9c-5965e6e8ad48", "http://www.mendeley.com/documents/?uuid=6b38d472-53af-4a6b-b2e3-7fddc95e17b5" ] }, { "id" : "ITEM-2", "itemData" : { "DOI" : "10.1016/j.ecss.2010.10.024", "ISSN" : "0272-7714", "author" : [ { "dropping-particle" : "", "family" : "Casal", "given" : "G", "non-dropping-particle" : "", "parse-names" : false, "suffix" : "" }, { "dropping-particle" : "", "family" : "S\u00e1nchez-carnero", "given" : "N", "non-dropping-particle" : "", "parse-names" : false, "suffix" : "" }, { "dropping-particle" : "", "family" : "S\u00e1nchez-rodr\u00edguez", "given" : "E", "non-dropping-particle" : "", "parse-names" : false, "suffix" : "" }, { "dropping-particle" : "", "family" : "Freire", "given" : "J", "non-dropping-particle" : "", "parse-names" : false, "suffix" : "" } ], "container-title" : "Estuarine, Coastal and Shelf Science", "id" : "ITEM-2", "issue" : "3", "issued" : { "date-parts" : [ [ "2011" ] ] }, "page" : "371-378", "publisher" : "Elsevier Ltd", "title" : "Estuarine , Coastal and Shelf Science Remote sensing with SPOT-4 for mapping kelp forests in turbid waters on the south European Atlantic shelf", "type" : "article-journal", "volume" : "91" }, "uris" : [ "http://www.mendeley.com/documents/?uuid=fdf2688d-2ac7-4135-a36c-dc8d7af70d2e", "http://www.mendeley.com/documents/?uuid=dbc83157-5215-4f6e-8769-9d0fd376a127", "http://www.mendeley.com/documents/?uuid=4e5d6a8c-18a5-4d5a-b1c8-1f61c2e0dcda" ] } ], "mendeley" : { "formattedCitation" : "(Ara\u00fajo et al., 2016; Casal et al., 2011)", "plainTextFormattedCitation" : "(Ara\u00fajo et al., 2016; Casal et al., 2011)", "previouslyFormattedCitation" : "(Ara\u00fajo et al., 2016; Casal et al.,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Araújo </w:t>
      </w:r>
      <w:r w:rsidR="00C56B4E" w:rsidRPr="00C56B4E">
        <w:rPr>
          <w:rFonts w:eastAsia="Cambria" w:cstheme="minorHAnsi"/>
          <w:i/>
          <w:lang w:val="en-US"/>
        </w:rPr>
        <w:t>et al.</w:t>
      </w:r>
      <w:r w:rsidRPr="00946649">
        <w:rPr>
          <w:rFonts w:eastAsia="Cambria" w:cstheme="minorHAnsi"/>
          <w:lang w:val="en-US"/>
        </w:rPr>
        <w:t xml:space="preserve">, 2016; Casal </w:t>
      </w:r>
      <w:r w:rsidR="00C56B4E" w:rsidRPr="00C56B4E">
        <w:rPr>
          <w:rFonts w:eastAsia="Cambria" w:cstheme="minorHAnsi"/>
          <w:i/>
          <w:lang w:val="en-US"/>
        </w:rPr>
        <w:t>et al.</w:t>
      </w:r>
      <w:r w:rsidRPr="00946649">
        <w:rPr>
          <w:rFonts w:eastAsia="Cambria" w:cstheme="minorHAnsi"/>
          <w:lang w:val="en-US"/>
        </w:rPr>
        <w:t>, 2011)</w:t>
      </w:r>
      <w:r w:rsidRPr="00946649">
        <w:rPr>
          <w:rFonts w:eastAsia="Cambria" w:cstheme="minorHAnsi"/>
          <w:lang w:val="en-US"/>
        </w:rPr>
        <w:fldChar w:fldCharType="end"/>
      </w:r>
      <w:r w:rsidRPr="00946649">
        <w:rPr>
          <w:rFonts w:eastAsia="Cambria" w:cstheme="minorHAnsi"/>
          <w:lang w:val="en-US"/>
        </w:rPr>
        <w:t xml:space="preserve">. Distribution and abundance of some kelp species is predicted to further change in response to ocean warming in the Atlantic (see </w:t>
      </w:r>
      <w:r w:rsidR="00997B0C">
        <w:rPr>
          <w:rFonts w:eastAsia="Cambria" w:cstheme="minorHAnsi"/>
          <w:b/>
          <w:lang w:val="en-US"/>
        </w:rPr>
        <w:t>Table 2.2</w:t>
      </w:r>
      <w:r w:rsidRPr="00946649">
        <w:rPr>
          <w:rFonts w:eastAsia="Cambria" w:cstheme="minorHAnsi"/>
          <w:lang w:val="en-US"/>
        </w:rPr>
        <w:t>)</w:t>
      </w:r>
      <w:r w:rsidRPr="00946649">
        <w:rPr>
          <w:rFonts w:eastAsia="Cambria" w:cstheme="minorHAnsi"/>
          <w:b/>
          <w:lang w:val="en-US"/>
        </w:rPr>
        <w:t xml:space="preserve"> </w:t>
      </w:r>
      <w:r w:rsidRPr="00946649">
        <w:rPr>
          <w:rFonts w:eastAsia="Cambria" w:cstheme="minorHAnsi"/>
          <w:b/>
          <w:lang w:val="en-US"/>
        </w:rPr>
        <w:fldChar w:fldCharType="begin" w:fldLock="1"/>
      </w:r>
      <w:r w:rsidRPr="00946649">
        <w:rPr>
          <w:rFonts w:eastAsia="Cambria" w:cstheme="minorHAnsi"/>
          <w:b/>
          <w:lang w:val="en-US"/>
        </w:rPr>
        <w:instrText>ADDIN CSL_CITATION { "citationItems" : [ { "id" : "ITEM-1", "itemData" : { "DOI" : "10.1002/ece3.774",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1", "issue" : "11", "issued" : { "date-parts" : [ [ "2013" ] ] }, "page" : "4016-4038", "title" : "Threats and knowledge gaps for ecosystem services provided by kelp forests : a northeast Atlantic perspective", "type" : "article-journal", "volume" : "3" }, "uris" : [ "http://www.mendeley.com/documents/?uuid=c950749d-edf1-4cd4-874d-33200610fcb9", "http://www.mendeley.com/documents/?uuid=219e1834-1c50-4cf4-ad21-a75c64c698e8" ] } ], "mendeley" : { "formattedCitation" : "(Smale et al., 2013)", "plainTextFormattedCitation" : "(Smale et al., 2013)", "previouslyFormattedCitation" : "(Smale et al., 2013)" }, "properties" : {  }, "schema" : "https://github.com/citation-style-language/schema/raw/master/csl-citation.json" }</w:instrText>
      </w:r>
      <w:r w:rsidRPr="00946649">
        <w:rPr>
          <w:rFonts w:eastAsia="Cambria" w:cstheme="minorHAnsi"/>
          <w:b/>
          <w:lang w:val="en-US"/>
        </w:rPr>
        <w:fldChar w:fldCharType="separate"/>
      </w:r>
      <w:r w:rsidRPr="00946649">
        <w:rPr>
          <w:rFonts w:eastAsia="Cambria" w:cstheme="minorHAnsi"/>
          <w:lang w:val="en-US"/>
        </w:rPr>
        <w:t xml:space="preserve">(Smale </w:t>
      </w:r>
      <w:r w:rsidR="00C56B4E" w:rsidRPr="00C56B4E">
        <w:rPr>
          <w:rFonts w:eastAsia="Cambria" w:cstheme="minorHAnsi"/>
          <w:i/>
          <w:lang w:val="en-US"/>
        </w:rPr>
        <w:t>et al.</w:t>
      </w:r>
      <w:r w:rsidRPr="00946649">
        <w:rPr>
          <w:rFonts w:eastAsia="Cambria" w:cstheme="minorHAnsi"/>
          <w:lang w:val="en-US"/>
        </w:rPr>
        <w:t>, 2013)</w:t>
      </w:r>
      <w:r w:rsidRPr="00946649">
        <w:rPr>
          <w:rFonts w:eastAsia="Cambria" w:cstheme="minorHAnsi"/>
          <w:b/>
          <w:lang w:val="en-US"/>
        </w:rPr>
        <w:fldChar w:fldCharType="end"/>
      </w:r>
      <w:r w:rsidRPr="00946649">
        <w:rPr>
          <w:rFonts w:eastAsia="Cambria" w:cstheme="minorHAnsi"/>
          <w:b/>
          <w:lang w:val="en-US"/>
        </w:rPr>
        <w:t xml:space="preserve"> </w:t>
      </w:r>
      <w:r w:rsidRPr="00946649">
        <w:rPr>
          <w:rFonts w:eastAsia="Cambria" w:cstheme="minorHAnsi"/>
          <w:lang w:val="en-US"/>
        </w:rPr>
        <w:t xml:space="preserve">(see Section 2.2.1.5). </w:t>
      </w:r>
    </w:p>
    <w:p w14:paraId="507B76F7" w14:textId="26833033" w:rsidR="001E43D4" w:rsidRPr="00946649" w:rsidRDefault="00997B0C" w:rsidP="000226B2">
      <w:pPr>
        <w:pStyle w:val="Caption"/>
      </w:pPr>
      <w:r>
        <w:lastRenderedPageBreak/>
        <w:t>Table 2.2</w:t>
      </w:r>
      <w:r w:rsidR="001E43D4" w:rsidRPr="00946649">
        <w:t xml:space="preserve">: Kelp species in UK and Irish waters and their predicted change in abundance or range of each species in response to continued environmental change. </w:t>
      </w:r>
      <w:r w:rsidR="001E43D4" w:rsidRPr="00946649">
        <w:fldChar w:fldCharType="begin" w:fldLock="1"/>
      </w:r>
      <w:r w:rsidR="001E43D4" w:rsidRPr="00946649">
        <w:instrText>ADDIN CSL_CITATION { "citationItems" : [ { "id" : "ITEM-1", "itemData" : { "DOI" : "10.1002/ece3.774",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1", "issue" : "11", "issued" : { "date-parts" : [ [ "2013" ] ] }, "page" : "4016-4038", "title" : "Threats and knowledge gaps for ecosystem services provided by kelp forests : a northeast Atlantic perspective", "type" : "article-journal", "volume" : "3" }, "uris" : [ "http://www.mendeley.com/documents/?uuid=c950749d-edf1-4cd4-874d-33200610fcb9", "http://www.mendeley.com/documents/?uuid=219e1834-1c50-4cf4-ad21-a75c64c698e8" ] } ], "mendeley" : { "formattedCitation" : "(Smale et al., 2013)", "plainTextFormattedCitation" : "(Smale et al., 2013)", "previouslyFormattedCitation" : "(Smale et al., 2013)" }, "properties" : {  }, "schema" : "https://github.com/citation-style-language/schema/raw/master/csl-citation.json" }</w:instrText>
      </w:r>
      <w:r w:rsidR="001E43D4" w:rsidRPr="00946649">
        <w:fldChar w:fldCharType="separate"/>
      </w:r>
      <w:r w:rsidR="0030481A" w:rsidRPr="00946649">
        <w:t>Source:</w:t>
      </w:r>
      <w:r w:rsidR="0030481A">
        <w:t xml:space="preserve"> </w:t>
      </w:r>
      <w:r w:rsidR="001E43D4" w:rsidRPr="00946649">
        <w:t xml:space="preserve">Smale </w:t>
      </w:r>
      <w:r w:rsidR="00C56B4E" w:rsidRPr="00C56B4E">
        <w:rPr>
          <w:i/>
        </w:rPr>
        <w:t>et al.</w:t>
      </w:r>
      <w:r w:rsidR="001E43D4" w:rsidRPr="00946649">
        <w:t xml:space="preserve"> </w:t>
      </w:r>
      <w:r w:rsidR="0030481A">
        <w:t>(</w:t>
      </w:r>
      <w:r w:rsidR="001E43D4" w:rsidRPr="00946649">
        <w:t>2013</w:t>
      </w:r>
      <w:r w:rsidR="0030481A">
        <w:t>)</w:t>
      </w:r>
      <w:r w:rsidR="001E43D4" w:rsidRPr="00946649">
        <w:fldChar w:fldCharType="end"/>
      </w:r>
      <w:r w:rsidR="00354F54">
        <w:t>.</w:t>
      </w:r>
    </w:p>
    <w:tbl>
      <w:tblPr>
        <w:tblStyle w:val="TableGrid"/>
        <w:tblW w:w="0" w:type="auto"/>
        <w:tblLook w:val="04A0" w:firstRow="1" w:lastRow="0" w:firstColumn="1" w:lastColumn="0" w:noHBand="0" w:noVBand="1"/>
      </w:tblPr>
      <w:tblGrid>
        <w:gridCol w:w="1511"/>
        <w:gridCol w:w="1521"/>
        <w:gridCol w:w="1486"/>
        <w:gridCol w:w="1489"/>
        <w:gridCol w:w="1502"/>
        <w:gridCol w:w="1507"/>
      </w:tblGrid>
      <w:tr w:rsidR="001E43D4" w:rsidRPr="00946649" w14:paraId="4098CBA6" w14:textId="77777777" w:rsidTr="001E43D4">
        <w:tc>
          <w:tcPr>
            <w:tcW w:w="1514" w:type="dxa"/>
          </w:tcPr>
          <w:p w14:paraId="2B8FC456" w14:textId="77777777" w:rsidR="001E43D4" w:rsidRPr="00946649" w:rsidRDefault="001E43D4" w:rsidP="00225B87">
            <w:pPr>
              <w:ind w:left="22" w:hanging="22"/>
              <w:rPr>
                <w:rFonts w:cs="Arial"/>
                <w:b/>
                <w:lang w:val="en-US"/>
              </w:rPr>
            </w:pPr>
            <w:r w:rsidRPr="00946649">
              <w:rPr>
                <w:rFonts w:cs="Arial"/>
                <w:b/>
                <w:lang w:val="en-US"/>
              </w:rPr>
              <w:t>Species</w:t>
            </w:r>
          </w:p>
        </w:tc>
        <w:tc>
          <w:tcPr>
            <w:tcW w:w="1526" w:type="dxa"/>
          </w:tcPr>
          <w:p w14:paraId="456BF294" w14:textId="77777777" w:rsidR="001E43D4" w:rsidRPr="00946649" w:rsidRDefault="001E43D4" w:rsidP="00225B87">
            <w:pPr>
              <w:ind w:left="0" w:firstLine="0"/>
              <w:rPr>
                <w:rFonts w:cs="Arial"/>
                <w:b/>
                <w:lang w:val="en-US"/>
              </w:rPr>
            </w:pPr>
            <w:r w:rsidRPr="00946649">
              <w:rPr>
                <w:rFonts w:cs="Arial"/>
                <w:b/>
                <w:lang w:val="en-US"/>
              </w:rPr>
              <w:t>Distribution</w:t>
            </w:r>
          </w:p>
        </w:tc>
        <w:tc>
          <w:tcPr>
            <w:tcW w:w="1494" w:type="dxa"/>
          </w:tcPr>
          <w:p w14:paraId="594601B7" w14:textId="77777777" w:rsidR="001E43D4" w:rsidRPr="00946649" w:rsidRDefault="001E43D4" w:rsidP="001E43D4">
            <w:pPr>
              <w:ind w:left="12" w:hanging="12"/>
              <w:rPr>
                <w:rFonts w:cs="Arial"/>
                <w:b/>
                <w:lang w:val="en-US"/>
              </w:rPr>
            </w:pPr>
            <w:r w:rsidRPr="00946649">
              <w:rPr>
                <w:rFonts w:cs="Arial"/>
                <w:b/>
                <w:lang w:val="en-US"/>
              </w:rPr>
              <w:t>Depth range (m)</w:t>
            </w:r>
          </w:p>
        </w:tc>
        <w:tc>
          <w:tcPr>
            <w:tcW w:w="1499" w:type="dxa"/>
          </w:tcPr>
          <w:p w14:paraId="6DBC9D2C" w14:textId="77777777" w:rsidR="001E43D4" w:rsidRPr="00946649" w:rsidRDefault="001E43D4" w:rsidP="001E43D4">
            <w:pPr>
              <w:ind w:left="0" w:firstLine="0"/>
              <w:rPr>
                <w:rFonts w:cs="Arial"/>
                <w:b/>
                <w:lang w:val="en-US"/>
              </w:rPr>
            </w:pPr>
            <w:r w:rsidRPr="00946649">
              <w:rPr>
                <w:rFonts w:cs="Arial"/>
                <w:b/>
                <w:lang w:val="en-US"/>
              </w:rPr>
              <w:t>Length (m)</w:t>
            </w:r>
          </w:p>
        </w:tc>
        <w:tc>
          <w:tcPr>
            <w:tcW w:w="1510" w:type="dxa"/>
          </w:tcPr>
          <w:p w14:paraId="77E69D10" w14:textId="77777777" w:rsidR="001E43D4" w:rsidRPr="00946649" w:rsidRDefault="001E43D4" w:rsidP="001E43D4">
            <w:pPr>
              <w:ind w:left="0" w:firstLine="0"/>
              <w:rPr>
                <w:rFonts w:cs="Arial"/>
                <w:b/>
                <w:lang w:val="en-US"/>
              </w:rPr>
            </w:pPr>
            <w:r w:rsidRPr="00946649">
              <w:rPr>
                <w:rFonts w:cs="Arial"/>
                <w:b/>
                <w:lang w:val="en-US"/>
              </w:rPr>
              <w:t>Lifespan (years)</w:t>
            </w:r>
          </w:p>
        </w:tc>
        <w:tc>
          <w:tcPr>
            <w:tcW w:w="1517" w:type="dxa"/>
          </w:tcPr>
          <w:p w14:paraId="65246738" w14:textId="77777777" w:rsidR="001E43D4" w:rsidRPr="00946649" w:rsidRDefault="001E43D4" w:rsidP="001E43D4">
            <w:pPr>
              <w:ind w:left="0" w:firstLine="0"/>
              <w:rPr>
                <w:rFonts w:cs="Arial"/>
                <w:b/>
                <w:lang w:val="en-US"/>
              </w:rPr>
            </w:pPr>
            <w:r w:rsidRPr="00946649">
              <w:rPr>
                <w:rFonts w:cs="Arial"/>
                <w:b/>
                <w:lang w:val="en-US"/>
              </w:rPr>
              <w:t>Predicted change</w:t>
            </w:r>
          </w:p>
        </w:tc>
      </w:tr>
      <w:tr w:rsidR="001E43D4" w:rsidRPr="00946649" w14:paraId="2F9CB1C8" w14:textId="77777777" w:rsidTr="001E43D4">
        <w:tc>
          <w:tcPr>
            <w:tcW w:w="1514" w:type="dxa"/>
          </w:tcPr>
          <w:p w14:paraId="40C98642" w14:textId="77777777" w:rsidR="001E43D4" w:rsidRPr="00946649" w:rsidRDefault="001E43D4" w:rsidP="00225B87">
            <w:pPr>
              <w:ind w:left="0" w:firstLine="0"/>
              <w:rPr>
                <w:rFonts w:cs="Arial"/>
                <w:i/>
                <w:lang w:val="en-US"/>
              </w:rPr>
            </w:pPr>
            <w:r w:rsidRPr="00946649">
              <w:rPr>
                <w:rFonts w:cs="Arial"/>
                <w:i/>
                <w:lang w:val="en-US"/>
              </w:rPr>
              <w:t>Laminaria hyperborea</w:t>
            </w:r>
          </w:p>
        </w:tc>
        <w:tc>
          <w:tcPr>
            <w:tcW w:w="1526" w:type="dxa"/>
          </w:tcPr>
          <w:p w14:paraId="0E305B7C" w14:textId="77777777" w:rsidR="001E43D4" w:rsidRPr="00946649" w:rsidRDefault="001E43D4" w:rsidP="00225B87">
            <w:pPr>
              <w:ind w:left="0" w:firstLine="0"/>
              <w:rPr>
                <w:rFonts w:cs="Arial"/>
                <w:lang w:val="en-US"/>
              </w:rPr>
            </w:pPr>
            <w:r w:rsidRPr="00946649">
              <w:rPr>
                <w:rFonts w:cs="Arial"/>
                <w:lang w:val="en-US"/>
              </w:rPr>
              <w:t>Arctic-Portugal</w:t>
            </w:r>
          </w:p>
        </w:tc>
        <w:tc>
          <w:tcPr>
            <w:tcW w:w="1494" w:type="dxa"/>
          </w:tcPr>
          <w:p w14:paraId="70325ECA" w14:textId="77777777" w:rsidR="001E43D4" w:rsidRPr="00946649" w:rsidRDefault="001E43D4" w:rsidP="001E43D4">
            <w:pPr>
              <w:rPr>
                <w:rFonts w:cs="Arial"/>
                <w:lang w:val="en-US"/>
              </w:rPr>
            </w:pPr>
            <w:r w:rsidRPr="00946649">
              <w:rPr>
                <w:rFonts w:cs="Arial"/>
                <w:lang w:val="en-US"/>
              </w:rPr>
              <w:t>0-30</w:t>
            </w:r>
          </w:p>
        </w:tc>
        <w:tc>
          <w:tcPr>
            <w:tcW w:w="1499" w:type="dxa"/>
          </w:tcPr>
          <w:p w14:paraId="576B54CE" w14:textId="77777777" w:rsidR="001E43D4" w:rsidRPr="00946649" w:rsidRDefault="001E43D4" w:rsidP="001E43D4">
            <w:pPr>
              <w:rPr>
                <w:rFonts w:cs="Arial"/>
                <w:lang w:val="en-US"/>
              </w:rPr>
            </w:pPr>
            <w:r w:rsidRPr="00946649">
              <w:rPr>
                <w:rFonts w:cs="Arial"/>
                <w:lang w:val="en-US"/>
              </w:rPr>
              <w:t>1-3</w:t>
            </w:r>
          </w:p>
        </w:tc>
        <w:tc>
          <w:tcPr>
            <w:tcW w:w="1510" w:type="dxa"/>
          </w:tcPr>
          <w:p w14:paraId="4BA1528E" w14:textId="77777777" w:rsidR="001E43D4" w:rsidRPr="00946649" w:rsidRDefault="001E43D4" w:rsidP="001E43D4">
            <w:pPr>
              <w:rPr>
                <w:rFonts w:cs="Arial"/>
                <w:lang w:val="en-US"/>
              </w:rPr>
            </w:pPr>
            <w:r w:rsidRPr="00946649">
              <w:rPr>
                <w:rFonts w:cs="Arial"/>
                <w:lang w:val="en-US"/>
              </w:rPr>
              <w:t>5-18</w:t>
            </w:r>
          </w:p>
        </w:tc>
        <w:tc>
          <w:tcPr>
            <w:tcW w:w="1517" w:type="dxa"/>
          </w:tcPr>
          <w:p w14:paraId="06E8E4C3" w14:textId="77777777" w:rsidR="001E43D4" w:rsidRPr="00946649" w:rsidRDefault="001E43D4" w:rsidP="001E43D4">
            <w:pPr>
              <w:rPr>
                <w:rFonts w:cs="Arial"/>
                <w:lang w:val="en-US"/>
              </w:rPr>
            </w:pPr>
            <w:r w:rsidRPr="00946649">
              <w:rPr>
                <w:rFonts w:cs="Arial"/>
                <w:lang w:val="en-US"/>
              </w:rPr>
              <w:t>Decrease</w:t>
            </w:r>
          </w:p>
        </w:tc>
      </w:tr>
      <w:tr w:rsidR="001E43D4" w:rsidRPr="00946649" w14:paraId="675C8872" w14:textId="77777777" w:rsidTr="001E43D4">
        <w:tc>
          <w:tcPr>
            <w:tcW w:w="1514" w:type="dxa"/>
          </w:tcPr>
          <w:p w14:paraId="295D0E30" w14:textId="77777777" w:rsidR="001E43D4" w:rsidRPr="00946649" w:rsidRDefault="001E43D4" w:rsidP="00225B87">
            <w:pPr>
              <w:ind w:left="0" w:firstLine="0"/>
              <w:rPr>
                <w:rFonts w:cs="Arial"/>
                <w:i/>
                <w:lang w:val="en-US"/>
              </w:rPr>
            </w:pPr>
            <w:r w:rsidRPr="00946649">
              <w:rPr>
                <w:rFonts w:cs="Arial"/>
                <w:i/>
                <w:lang w:val="en-US"/>
              </w:rPr>
              <w:t>Laminaria digitata</w:t>
            </w:r>
          </w:p>
        </w:tc>
        <w:tc>
          <w:tcPr>
            <w:tcW w:w="1526" w:type="dxa"/>
          </w:tcPr>
          <w:p w14:paraId="71F61AAE" w14:textId="77777777" w:rsidR="001E43D4" w:rsidRPr="00946649" w:rsidRDefault="001E43D4" w:rsidP="00225B87">
            <w:pPr>
              <w:ind w:left="0" w:firstLine="0"/>
              <w:rPr>
                <w:rFonts w:cs="Arial"/>
                <w:lang w:val="en-US"/>
              </w:rPr>
            </w:pPr>
            <w:r w:rsidRPr="00946649">
              <w:rPr>
                <w:rFonts w:cs="Arial"/>
                <w:lang w:val="en-US"/>
              </w:rPr>
              <w:t>Arctic-France</w:t>
            </w:r>
          </w:p>
        </w:tc>
        <w:tc>
          <w:tcPr>
            <w:tcW w:w="1494" w:type="dxa"/>
          </w:tcPr>
          <w:p w14:paraId="096A7DD9" w14:textId="77777777" w:rsidR="001E43D4" w:rsidRPr="00946649" w:rsidRDefault="001E43D4" w:rsidP="001E43D4">
            <w:pPr>
              <w:rPr>
                <w:rFonts w:cs="Arial"/>
                <w:lang w:val="en-US"/>
              </w:rPr>
            </w:pPr>
            <w:r w:rsidRPr="00946649">
              <w:rPr>
                <w:rFonts w:cs="Arial"/>
                <w:lang w:val="en-US"/>
              </w:rPr>
              <w:t>0-15</w:t>
            </w:r>
          </w:p>
        </w:tc>
        <w:tc>
          <w:tcPr>
            <w:tcW w:w="1499" w:type="dxa"/>
          </w:tcPr>
          <w:p w14:paraId="556AB264" w14:textId="77777777" w:rsidR="001E43D4" w:rsidRPr="00946649" w:rsidRDefault="001E43D4" w:rsidP="001E43D4">
            <w:pPr>
              <w:rPr>
                <w:rFonts w:cs="Arial"/>
                <w:lang w:val="en-US"/>
              </w:rPr>
            </w:pPr>
            <w:r w:rsidRPr="00946649">
              <w:rPr>
                <w:rFonts w:cs="Arial"/>
                <w:lang w:val="en-US"/>
              </w:rPr>
              <w:t>1-2</w:t>
            </w:r>
          </w:p>
        </w:tc>
        <w:tc>
          <w:tcPr>
            <w:tcW w:w="1510" w:type="dxa"/>
          </w:tcPr>
          <w:p w14:paraId="794A87E2" w14:textId="77777777" w:rsidR="001E43D4" w:rsidRPr="00946649" w:rsidRDefault="001E43D4" w:rsidP="001E43D4">
            <w:pPr>
              <w:rPr>
                <w:rFonts w:cs="Arial"/>
                <w:lang w:val="en-US"/>
              </w:rPr>
            </w:pPr>
            <w:r w:rsidRPr="00946649">
              <w:rPr>
                <w:rFonts w:cs="Arial"/>
                <w:lang w:val="en-US"/>
              </w:rPr>
              <w:t>4-6</w:t>
            </w:r>
          </w:p>
        </w:tc>
        <w:tc>
          <w:tcPr>
            <w:tcW w:w="1517" w:type="dxa"/>
          </w:tcPr>
          <w:p w14:paraId="3B4BD5F9" w14:textId="77777777" w:rsidR="001E43D4" w:rsidRPr="00946649" w:rsidRDefault="001E43D4" w:rsidP="001E43D4">
            <w:pPr>
              <w:rPr>
                <w:rFonts w:cs="Arial"/>
                <w:lang w:val="en-US"/>
              </w:rPr>
            </w:pPr>
            <w:r w:rsidRPr="00946649">
              <w:rPr>
                <w:rFonts w:cs="Arial"/>
                <w:lang w:val="en-US"/>
              </w:rPr>
              <w:t>Decrease</w:t>
            </w:r>
          </w:p>
        </w:tc>
      </w:tr>
      <w:tr w:rsidR="001E43D4" w:rsidRPr="00946649" w14:paraId="11306391" w14:textId="77777777" w:rsidTr="001E43D4">
        <w:tc>
          <w:tcPr>
            <w:tcW w:w="1514" w:type="dxa"/>
          </w:tcPr>
          <w:p w14:paraId="63EB7932" w14:textId="77777777" w:rsidR="001E43D4" w:rsidRPr="00946649" w:rsidRDefault="001E43D4" w:rsidP="00225B87">
            <w:pPr>
              <w:ind w:left="0" w:firstLine="0"/>
              <w:rPr>
                <w:rFonts w:cs="Arial"/>
                <w:i/>
                <w:lang w:val="en-US"/>
              </w:rPr>
            </w:pPr>
            <w:r w:rsidRPr="00946649">
              <w:rPr>
                <w:rFonts w:cs="Arial"/>
                <w:i/>
                <w:lang w:val="en-US"/>
              </w:rPr>
              <w:t>Laminaria ochroleuca</w:t>
            </w:r>
          </w:p>
        </w:tc>
        <w:tc>
          <w:tcPr>
            <w:tcW w:w="1526" w:type="dxa"/>
          </w:tcPr>
          <w:p w14:paraId="5B954FB3" w14:textId="77777777" w:rsidR="001E43D4" w:rsidRPr="00946649" w:rsidRDefault="001E43D4" w:rsidP="00225B87">
            <w:pPr>
              <w:ind w:left="0" w:firstLine="0"/>
              <w:rPr>
                <w:rFonts w:cs="Arial"/>
                <w:lang w:val="en-US"/>
              </w:rPr>
            </w:pPr>
            <w:r w:rsidRPr="00946649">
              <w:rPr>
                <w:rFonts w:cs="Arial"/>
                <w:lang w:val="en-US"/>
              </w:rPr>
              <w:t>UK-Morocco</w:t>
            </w:r>
          </w:p>
        </w:tc>
        <w:tc>
          <w:tcPr>
            <w:tcW w:w="1494" w:type="dxa"/>
          </w:tcPr>
          <w:p w14:paraId="0A1F6C62" w14:textId="77777777" w:rsidR="001E43D4" w:rsidRPr="00946649" w:rsidRDefault="001E43D4" w:rsidP="001E43D4">
            <w:pPr>
              <w:rPr>
                <w:rFonts w:cs="Arial"/>
                <w:lang w:val="en-US"/>
              </w:rPr>
            </w:pPr>
            <w:r w:rsidRPr="00946649">
              <w:rPr>
                <w:rFonts w:cs="Arial"/>
                <w:lang w:val="en-US"/>
              </w:rPr>
              <w:t>0-30</w:t>
            </w:r>
          </w:p>
        </w:tc>
        <w:tc>
          <w:tcPr>
            <w:tcW w:w="1499" w:type="dxa"/>
          </w:tcPr>
          <w:p w14:paraId="728DA3B8" w14:textId="77777777" w:rsidR="001E43D4" w:rsidRPr="00946649" w:rsidRDefault="001E43D4" w:rsidP="001E43D4">
            <w:pPr>
              <w:rPr>
                <w:rFonts w:cs="Arial"/>
                <w:lang w:val="en-US"/>
              </w:rPr>
            </w:pPr>
            <w:r w:rsidRPr="00946649">
              <w:rPr>
                <w:rFonts w:cs="Arial"/>
                <w:lang w:val="en-US"/>
              </w:rPr>
              <w:t>1-3</w:t>
            </w:r>
          </w:p>
        </w:tc>
        <w:tc>
          <w:tcPr>
            <w:tcW w:w="1510" w:type="dxa"/>
          </w:tcPr>
          <w:p w14:paraId="3ECECBEB" w14:textId="77777777" w:rsidR="001E43D4" w:rsidRPr="00946649" w:rsidRDefault="001E43D4" w:rsidP="001E43D4">
            <w:pPr>
              <w:rPr>
                <w:rFonts w:cs="Arial"/>
                <w:lang w:val="en-US"/>
              </w:rPr>
            </w:pPr>
            <w:r w:rsidRPr="00946649">
              <w:rPr>
                <w:rFonts w:cs="Arial"/>
                <w:lang w:val="en-US"/>
              </w:rPr>
              <w:t>5-18</w:t>
            </w:r>
          </w:p>
        </w:tc>
        <w:tc>
          <w:tcPr>
            <w:tcW w:w="1517" w:type="dxa"/>
          </w:tcPr>
          <w:p w14:paraId="1E71DCCD" w14:textId="77777777" w:rsidR="001E43D4" w:rsidRPr="00946649" w:rsidRDefault="001E43D4" w:rsidP="001E43D4">
            <w:pPr>
              <w:rPr>
                <w:rFonts w:cs="Arial"/>
                <w:lang w:val="en-US"/>
              </w:rPr>
            </w:pPr>
            <w:r w:rsidRPr="00946649">
              <w:rPr>
                <w:rFonts w:cs="Arial"/>
                <w:lang w:val="en-US"/>
              </w:rPr>
              <w:t>Increase</w:t>
            </w:r>
          </w:p>
        </w:tc>
      </w:tr>
      <w:tr w:rsidR="001E43D4" w:rsidRPr="00946649" w14:paraId="0509146D" w14:textId="77777777" w:rsidTr="001E43D4">
        <w:tc>
          <w:tcPr>
            <w:tcW w:w="1514" w:type="dxa"/>
          </w:tcPr>
          <w:p w14:paraId="086862E8" w14:textId="77777777" w:rsidR="001E43D4" w:rsidRPr="00946649" w:rsidRDefault="001E43D4" w:rsidP="00225B87">
            <w:pPr>
              <w:ind w:left="0" w:firstLine="0"/>
              <w:rPr>
                <w:rFonts w:cs="Arial"/>
                <w:i/>
                <w:lang w:val="en-US"/>
              </w:rPr>
            </w:pPr>
            <w:r w:rsidRPr="00946649">
              <w:rPr>
                <w:rFonts w:cs="Arial"/>
                <w:i/>
                <w:lang w:val="en-US"/>
              </w:rPr>
              <w:t>Saccharina latissima</w:t>
            </w:r>
          </w:p>
        </w:tc>
        <w:tc>
          <w:tcPr>
            <w:tcW w:w="1526" w:type="dxa"/>
          </w:tcPr>
          <w:p w14:paraId="27A71EB9" w14:textId="77777777" w:rsidR="001E43D4" w:rsidRPr="00946649" w:rsidRDefault="001E43D4" w:rsidP="00225B87">
            <w:pPr>
              <w:ind w:left="0" w:firstLine="0"/>
              <w:rPr>
                <w:rFonts w:cs="Arial"/>
                <w:lang w:val="en-US"/>
              </w:rPr>
            </w:pPr>
            <w:r w:rsidRPr="00946649">
              <w:rPr>
                <w:rFonts w:cs="Arial"/>
                <w:lang w:val="en-US"/>
              </w:rPr>
              <w:t>Arctic-France</w:t>
            </w:r>
          </w:p>
        </w:tc>
        <w:tc>
          <w:tcPr>
            <w:tcW w:w="1494" w:type="dxa"/>
          </w:tcPr>
          <w:p w14:paraId="51525AC6" w14:textId="77777777" w:rsidR="001E43D4" w:rsidRPr="00946649" w:rsidRDefault="001E43D4" w:rsidP="001E43D4">
            <w:pPr>
              <w:rPr>
                <w:rFonts w:cs="Arial"/>
                <w:lang w:val="en-US"/>
              </w:rPr>
            </w:pPr>
            <w:r w:rsidRPr="00946649">
              <w:rPr>
                <w:rFonts w:cs="Arial"/>
                <w:lang w:val="en-US"/>
              </w:rPr>
              <w:t>0-30</w:t>
            </w:r>
          </w:p>
        </w:tc>
        <w:tc>
          <w:tcPr>
            <w:tcW w:w="1499" w:type="dxa"/>
          </w:tcPr>
          <w:p w14:paraId="5F714747" w14:textId="77777777" w:rsidR="001E43D4" w:rsidRPr="00946649" w:rsidRDefault="001E43D4" w:rsidP="001E43D4">
            <w:pPr>
              <w:rPr>
                <w:rFonts w:cs="Arial"/>
                <w:lang w:val="en-US"/>
              </w:rPr>
            </w:pPr>
            <w:r w:rsidRPr="00946649">
              <w:rPr>
                <w:rFonts w:cs="Arial"/>
                <w:lang w:val="en-US"/>
              </w:rPr>
              <w:t>1-3</w:t>
            </w:r>
          </w:p>
        </w:tc>
        <w:tc>
          <w:tcPr>
            <w:tcW w:w="1510" w:type="dxa"/>
          </w:tcPr>
          <w:p w14:paraId="17C85778" w14:textId="77777777" w:rsidR="001E43D4" w:rsidRPr="00946649" w:rsidRDefault="001E43D4" w:rsidP="001E43D4">
            <w:pPr>
              <w:rPr>
                <w:rFonts w:cs="Arial"/>
                <w:lang w:val="en-US"/>
              </w:rPr>
            </w:pPr>
            <w:r w:rsidRPr="00946649">
              <w:rPr>
                <w:rFonts w:cs="Arial"/>
                <w:lang w:val="en-US"/>
              </w:rPr>
              <w:t>2-4</w:t>
            </w:r>
          </w:p>
        </w:tc>
        <w:tc>
          <w:tcPr>
            <w:tcW w:w="1517" w:type="dxa"/>
          </w:tcPr>
          <w:p w14:paraId="7BD066EA" w14:textId="77777777" w:rsidR="001E43D4" w:rsidRPr="00946649" w:rsidRDefault="001E43D4" w:rsidP="001E43D4">
            <w:pPr>
              <w:rPr>
                <w:rFonts w:cs="Arial"/>
                <w:lang w:val="en-US"/>
              </w:rPr>
            </w:pPr>
            <w:r w:rsidRPr="00946649">
              <w:rPr>
                <w:rFonts w:cs="Arial"/>
                <w:lang w:val="en-US"/>
              </w:rPr>
              <w:t>Decrease</w:t>
            </w:r>
          </w:p>
        </w:tc>
      </w:tr>
      <w:tr w:rsidR="001E43D4" w:rsidRPr="00946649" w14:paraId="1794E237" w14:textId="77777777" w:rsidTr="001E43D4">
        <w:tc>
          <w:tcPr>
            <w:tcW w:w="1514" w:type="dxa"/>
          </w:tcPr>
          <w:p w14:paraId="48613EFD" w14:textId="77777777" w:rsidR="001E43D4" w:rsidRPr="00946649" w:rsidRDefault="001E43D4" w:rsidP="00225B87">
            <w:pPr>
              <w:ind w:left="0" w:firstLine="0"/>
              <w:rPr>
                <w:rFonts w:cs="Arial"/>
                <w:i/>
                <w:lang w:val="en-US"/>
              </w:rPr>
            </w:pPr>
            <w:r w:rsidRPr="00946649">
              <w:rPr>
                <w:rFonts w:cs="Arial"/>
                <w:i/>
                <w:lang w:val="en-US"/>
              </w:rPr>
              <w:t>Alaria esculenta</w:t>
            </w:r>
          </w:p>
        </w:tc>
        <w:tc>
          <w:tcPr>
            <w:tcW w:w="1526" w:type="dxa"/>
          </w:tcPr>
          <w:p w14:paraId="55BA3BE3" w14:textId="77777777" w:rsidR="001E43D4" w:rsidRPr="00946649" w:rsidRDefault="001E43D4" w:rsidP="00225B87">
            <w:pPr>
              <w:ind w:left="0" w:firstLine="0"/>
              <w:rPr>
                <w:rFonts w:cs="Arial"/>
                <w:lang w:val="en-US"/>
              </w:rPr>
            </w:pPr>
            <w:r w:rsidRPr="00946649">
              <w:rPr>
                <w:rFonts w:cs="Arial"/>
                <w:lang w:val="en-US"/>
              </w:rPr>
              <w:t>Arctic-France</w:t>
            </w:r>
          </w:p>
        </w:tc>
        <w:tc>
          <w:tcPr>
            <w:tcW w:w="1494" w:type="dxa"/>
          </w:tcPr>
          <w:p w14:paraId="64985458" w14:textId="77777777" w:rsidR="001E43D4" w:rsidRPr="00946649" w:rsidRDefault="001E43D4" w:rsidP="001E43D4">
            <w:pPr>
              <w:rPr>
                <w:rFonts w:cs="Arial"/>
                <w:lang w:val="en-US"/>
              </w:rPr>
            </w:pPr>
            <w:r w:rsidRPr="00946649">
              <w:rPr>
                <w:rFonts w:cs="Arial"/>
                <w:lang w:val="en-US"/>
              </w:rPr>
              <w:t>0-35</w:t>
            </w:r>
          </w:p>
        </w:tc>
        <w:tc>
          <w:tcPr>
            <w:tcW w:w="1499" w:type="dxa"/>
          </w:tcPr>
          <w:p w14:paraId="42E8AEDA" w14:textId="77777777" w:rsidR="001E43D4" w:rsidRPr="00946649" w:rsidRDefault="001E43D4" w:rsidP="001E43D4">
            <w:pPr>
              <w:rPr>
                <w:rFonts w:cs="Arial"/>
                <w:lang w:val="en-US"/>
              </w:rPr>
            </w:pPr>
            <w:r w:rsidRPr="00946649">
              <w:rPr>
                <w:rFonts w:cs="Arial"/>
                <w:lang w:val="en-US"/>
              </w:rPr>
              <w:t>1-2</w:t>
            </w:r>
          </w:p>
        </w:tc>
        <w:tc>
          <w:tcPr>
            <w:tcW w:w="1510" w:type="dxa"/>
          </w:tcPr>
          <w:p w14:paraId="7388B6D6" w14:textId="77777777" w:rsidR="001E43D4" w:rsidRPr="00946649" w:rsidRDefault="001E43D4" w:rsidP="001E43D4">
            <w:pPr>
              <w:rPr>
                <w:rFonts w:cs="Arial"/>
                <w:lang w:val="en-US"/>
              </w:rPr>
            </w:pPr>
            <w:r w:rsidRPr="00946649">
              <w:rPr>
                <w:rFonts w:cs="Arial"/>
                <w:lang w:val="en-US"/>
              </w:rPr>
              <w:t>4-7</w:t>
            </w:r>
          </w:p>
        </w:tc>
        <w:tc>
          <w:tcPr>
            <w:tcW w:w="1517" w:type="dxa"/>
          </w:tcPr>
          <w:p w14:paraId="5EDB212F" w14:textId="77777777" w:rsidR="001E43D4" w:rsidRPr="00946649" w:rsidRDefault="001E43D4" w:rsidP="001E43D4">
            <w:pPr>
              <w:rPr>
                <w:rFonts w:cs="Arial"/>
                <w:lang w:val="en-US"/>
              </w:rPr>
            </w:pPr>
            <w:r w:rsidRPr="00946649">
              <w:rPr>
                <w:rFonts w:cs="Arial"/>
                <w:lang w:val="en-US"/>
              </w:rPr>
              <w:t>Decrease</w:t>
            </w:r>
          </w:p>
        </w:tc>
      </w:tr>
      <w:tr w:rsidR="001E43D4" w:rsidRPr="00946649" w14:paraId="561C9F4B" w14:textId="77777777" w:rsidTr="001E43D4">
        <w:tc>
          <w:tcPr>
            <w:tcW w:w="1514" w:type="dxa"/>
          </w:tcPr>
          <w:p w14:paraId="45B71F2A" w14:textId="77777777" w:rsidR="001E43D4" w:rsidRPr="00946649" w:rsidRDefault="001E43D4" w:rsidP="00225B87">
            <w:pPr>
              <w:ind w:left="0" w:firstLine="0"/>
              <w:rPr>
                <w:rFonts w:cs="Arial"/>
                <w:i/>
                <w:lang w:val="en-US"/>
              </w:rPr>
            </w:pPr>
            <w:r w:rsidRPr="00946649">
              <w:rPr>
                <w:rFonts w:cs="Arial"/>
                <w:i/>
                <w:lang w:val="en-US"/>
              </w:rPr>
              <w:t>Saccorhiza polyschides</w:t>
            </w:r>
            <w:r w:rsidRPr="00946649">
              <w:rPr>
                <w:rStyle w:val="FootnoteReference"/>
                <w:rFonts w:cs="Arial"/>
                <w:lang w:val="en-US"/>
              </w:rPr>
              <w:footnoteReference w:id="10"/>
            </w:r>
          </w:p>
        </w:tc>
        <w:tc>
          <w:tcPr>
            <w:tcW w:w="1526" w:type="dxa"/>
          </w:tcPr>
          <w:p w14:paraId="1D33572A" w14:textId="77777777" w:rsidR="001E43D4" w:rsidRPr="00946649" w:rsidRDefault="001E43D4" w:rsidP="00225B87">
            <w:pPr>
              <w:ind w:left="0" w:firstLine="0"/>
              <w:rPr>
                <w:rFonts w:cs="Arial"/>
                <w:lang w:val="en-US"/>
              </w:rPr>
            </w:pPr>
            <w:r w:rsidRPr="00946649">
              <w:rPr>
                <w:rFonts w:cs="Arial"/>
                <w:lang w:val="en-US"/>
              </w:rPr>
              <w:t>Norway-Morocco</w:t>
            </w:r>
          </w:p>
        </w:tc>
        <w:tc>
          <w:tcPr>
            <w:tcW w:w="1494" w:type="dxa"/>
          </w:tcPr>
          <w:p w14:paraId="55A3B5FB" w14:textId="77777777" w:rsidR="001E43D4" w:rsidRPr="00946649" w:rsidRDefault="001E43D4" w:rsidP="001E43D4">
            <w:pPr>
              <w:rPr>
                <w:rFonts w:cs="Arial"/>
                <w:lang w:val="en-US"/>
              </w:rPr>
            </w:pPr>
            <w:r w:rsidRPr="00946649">
              <w:rPr>
                <w:rFonts w:cs="Arial"/>
                <w:lang w:val="en-US"/>
              </w:rPr>
              <w:t>0-35</w:t>
            </w:r>
          </w:p>
        </w:tc>
        <w:tc>
          <w:tcPr>
            <w:tcW w:w="1499" w:type="dxa"/>
          </w:tcPr>
          <w:p w14:paraId="04894238" w14:textId="77777777" w:rsidR="001E43D4" w:rsidRPr="00946649" w:rsidRDefault="001E43D4" w:rsidP="001E43D4">
            <w:pPr>
              <w:rPr>
                <w:rFonts w:cs="Arial"/>
                <w:lang w:val="en-US"/>
              </w:rPr>
            </w:pPr>
            <w:r w:rsidRPr="00946649">
              <w:rPr>
                <w:rFonts w:cs="Arial"/>
                <w:lang w:val="en-US"/>
              </w:rPr>
              <w:t>2-3</w:t>
            </w:r>
          </w:p>
        </w:tc>
        <w:tc>
          <w:tcPr>
            <w:tcW w:w="1510" w:type="dxa"/>
          </w:tcPr>
          <w:p w14:paraId="20BDFE44" w14:textId="77777777" w:rsidR="001E43D4" w:rsidRPr="00946649" w:rsidRDefault="001E43D4" w:rsidP="001E43D4">
            <w:pPr>
              <w:rPr>
                <w:rFonts w:cs="Arial"/>
                <w:lang w:val="en-US"/>
              </w:rPr>
            </w:pPr>
            <w:r w:rsidRPr="00946649">
              <w:rPr>
                <w:rFonts w:cs="Arial"/>
                <w:lang w:val="en-US"/>
              </w:rPr>
              <w:t>1</w:t>
            </w:r>
          </w:p>
        </w:tc>
        <w:tc>
          <w:tcPr>
            <w:tcW w:w="1517" w:type="dxa"/>
          </w:tcPr>
          <w:p w14:paraId="33D038B7" w14:textId="77777777" w:rsidR="001E43D4" w:rsidRPr="00946649" w:rsidRDefault="001E43D4" w:rsidP="001E43D4">
            <w:pPr>
              <w:rPr>
                <w:rFonts w:cs="Arial"/>
                <w:lang w:val="en-US"/>
              </w:rPr>
            </w:pPr>
            <w:r w:rsidRPr="00946649">
              <w:rPr>
                <w:rFonts w:cs="Arial"/>
                <w:lang w:val="en-US"/>
              </w:rPr>
              <w:t>Increase</w:t>
            </w:r>
          </w:p>
        </w:tc>
      </w:tr>
      <w:tr w:rsidR="001E43D4" w:rsidRPr="00946649" w14:paraId="59F32001" w14:textId="77777777" w:rsidTr="001E43D4">
        <w:tc>
          <w:tcPr>
            <w:tcW w:w="1514" w:type="dxa"/>
          </w:tcPr>
          <w:p w14:paraId="2317DFC8" w14:textId="77777777" w:rsidR="001E43D4" w:rsidRPr="00946649" w:rsidRDefault="001E43D4" w:rsidP="00225B87">
            <w:pPr>
              <w:ind w:left="0" w:firstLine="0"/>
              <w:rPr>
                <w:rFonts w:cs="Arial"/>
                <w:i/>
                <w:lang w:val="en-US"/>
              </w:rPr>
            </w:pPr>
            <w:r w:rsidRPr="00946649">
              <w:rPr>
                <w:rFonts w:cs="Arial"/>
                <w:i/>
                <w:lang w:val="en-US"/>
              </w:rPr>
              <w:t>Undaria pinnatifida</w:t>
            </w:r>
          </w:p>
        </w:tc>
        <w:tc>
          <w:tcPr>
            <w:tcW w:w="1526" w:type="dxa"/>
          </w:tcPr>
          <w:p w14:paraId="65F0C5D5" w14:textId="77777777" w:rsidR="001E43D4" w:rsidRPr="00946649" w:rsidRDefault="001E43D4" w:rsidP="00225B87">
            <w:pPr>
              <w:ind w:left="0" w:firstLine="0"/>
              <w:rPr>
                <w:rFonts w:cs="Arial"/>
                <w:lang w:val="en-US"/>
              </w:rPr>
            </w:pPr>
            <w:r w:rsidRPr="00946649">
              <w:rPr>
                <w:rFonts w:cs="Arial"/>
                <w:lang w:val="en-US"/>
              </w:rPr>
              <w:t>Global NIS</w:t>
            </w:r>
          </w:p>
        </w:tc>
        <w:tc>
          <w:tcPr>
            <w:tcW w:w="1494" w:type="dxa"/>
          </w:tcPr>
          <w:p w14:paraId="60E275D6" w14:textId="77777777" w:rsidR="001E43D4" w:rsidRPr="00946649" w:rsidRDefault="001E43D4" w:rsidP="001E43D4">
            <w:pPr>
              <w:rPr>
                <w:rFonts w:cs="Arial"/>
                <w:lang w:val="en-US"/>
              </w:rPr>
            </w:pPr>
            <w:r w:rsidRPr="00946649">
              <w:rPr>
                <w:rFonts w:cs="Arial"/>
                <w:lang w:val="en-US"/>
              </w:rPr>
              <w:t>0-15</w:t>
            </w:r>
          </w:p>
        </w:tc>
        <w:tc>
          <w:tcPr>
            <w:tcW w:w="1499" w:type="dxa"/>
          </w:tcPr>
          <w:p w14:paraId="6ACF7D70" w14:textId="77777777" w:rsidR="001E43D4" w:rsidRPr="00946649" w:rsidRDefault="001E43D4" w:rsidP="001E43D4">
            <w:pPr>
              <w:rPr>
                <w:rFonts w:cs="Arial"/>
                <w:lang w:val="en-US"/>
              </w:rPr>
            </w:pPr>
            <w:r w:rsidRPr="00946649">
              <w:rPr>
                <w:rFonts w:cs="Arial"/>
                <w:lang w:val="en-US"/>
              </w:rPr>
              <w:t>1-3</w:t>
            </w:r>
          </w:p>
        </w:tc>
        <w:tc>
          <w:tcPr>
            <w:tcW w:w="1510" w:type="dxa"/>
          </w:tcPr>
          <w:p w14:paraId="350C24B4" w14:textId="77777777" w:rsidR="001E43D4" w:rsidRPr="00946649" w:rsidRDefault="001E43D4" w:rsidP="001E43D4">
            <w:pPr>
              <w:rPr>
                <w:rFonts w:cs="Arial"/>
                <w:lang w:val="en-US"/>
              </w:rPr>
            </w:pPr>
            <w:r w:rsidRPr="00946649">
              <w:rPr>
                <w:rFonts w:cs="Arial"/>
                <w:lang w:val="en-US"/>
              </w:rPr>
              <w:t>1</w:t>
            </w:r>
          </w:p>
        </w:tc>
        <w:tc>
          <w:tcPr>
            <w:tcW w:w="1517" w:type="dxa"/>
          </w:tcPr>
          <w:p w14:paraId="2DE8E056" w14:textId="77777777" w:rsidR="001E43D4" w:rsidRPr="00946649" w:rsidRDefault="001E43D4" w:rsidP="001E43D4">
            <w:pPr>
              <w:rPr>
                <w:rFonts w:cs="Arial"/>
                <w:lang w:val="en-US"/>
              </w:rPr>
            </w:pPr>
            <w:r w:rsidRPr="00946649">
              <w:rPr>
                <w:rFonts w:cs="Arial"/>
                <w:lang w:val="en-US"/>
              </w:rPr>
              <w:t>Increase</w:t>
            </w:r>
          </w:p>
        </w:tc>
      </w:tr>
    </w:tbl>
    <w:p w14:paraId="5F1F9B41" w14:textId="77777777" w:rsidR="001E43D4" w:rsidRPr="00946649" w:rsidRDefault="001E43D4" w:rsidP="001E43D4">
      <w:pPr>
        <w:rPr>
          <w:rFonts w:eastAsia="Cambria" w:cstheme="minorHAnsi"/>
          <w:lang w:val="en-US"/>
        </w:rPr>
      </w:pPr>
    </w:p>
    <w:p w14:paraId="5F8BD6E7" w14:textId="602F855D" w:rsidR="00783146" w:rsidRPr="00783146" w:rsidRDefault="00783146" w:rsidP="00783146">
      <w:pPr>
        <w:rPr>
          <w:lang w:val="en-US"/>
        </w:rPr>
      </w:pPr>
      <w:r>
        <w:rPr>
          <w:lang w:eastAsia="en-GB"/>
        </w:rPr>
        <w:lastRenderedPageBreak/>
        <w:drawing>
          <wp:inline distT="0" distB="0" distL="0" distR="0" wp14:anchorId="1A1C2C4F" wp14:editId="0042F669">
            <wp:extent cx="5731510" cy="44411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731510" cy="4441190"/>
                    </a:xfrm>
                    <a:prstGeom prst="rect">
                      <a:avLst/>
                    </a:prstGeom>
                  </pic:spPr>
                </pic:pic>
              </a:graphicData>
            </a:graphic>
          </wp:inline>
        </w:drawing>
      </w:r>
    </w:p>
    <w:p w14:paraId="08234F3D" w14:textId="29B5A395" w:rsidR="001E43D4" w:rsidRPr="00946649" w:rsidRDefault="001E43D4" w:rsidP="001E43D4">
      <w:pPr>
        <w:autoSpaceDE w:val="0"/>
        <w:autoSpaceDN w:val="0"/>
        <w:adjustRightInd w:val="0"/>
        <w:rPr>
          <w:rFonts w:cstheme="minorHAnsi"/>
          <w:lang w:val="en-US"/>
        </w:rPr>
      </w:pPr>
      <w:r w:rsidRPr="00946649">
        <w:rPr>
          <w:rFonts w:cstheme="minorHAnsi"/>
          <w:i/>
          <w:lang w:val="en-US"/>
        </w:rPr>
        <w:t>Cystoseira</w:t>
      </w:r>
      <w:r w:rsidRPr="00946649">
        <w:rPr>
          <w:rFonts w:cstheme="minorHAnsi"/>
          <w:lang w:val="en-US"/>
        </w:rPr>
        <w:t xml:space="preserve"> brown algae also provide biogenic structure, food and shelter for many organisms including fish. These habitats have, however, been declining or disappearing throughout the Mediterranean Sea due to a decrease in water quality and building development on the coast </w:t>
      </w:r>
      <w:r w:rsidRPr="00946649">
        <w:rPr>
          <w:rFonts w:cstheme="minorHAnsi"/>
          <w:lang w:val="en-US"/>
        </w:rPr>
        <w:fldChar w:fldCharType="begin" w:fldLock="1"/>
      </w:r>
      <w:r w:rsidRPr="00946649">
        <w:rPr>
          <w:rFonts w:cstheme="minorHAnsi"/>
          <w:lang w:val="en-US"/>
        </w:rPr>
        <w:instrText>ADDIN CSL_CITATION { "citationItems" : [ { "id" : "ITEM-1", "itemData" : { "DOI" : "10.1016/j.jembe.2013.02.003", "ISSN" : "0022-0981", "author" : [ { "dropping-particle" : "", "family" : "Chemin\u00e9e", "given" : "Adrien", "non-dropping-particle" : "", "parse-names" : false, "suffix" : "" }, { "dropping-particle" : "", "family" : "Sala", "given" : "Enric", "non-dropping-particle" : "", "parse-names" : false, "suffix" : "" }, { "dropping-particle" : "", "family" : "Pastor", "given" : "J\u00e9r\u00e9my", "non-dropping-particle" : "", "parse-names" : false, "suffix" : "" }, { "dropping-particle" : "", "family" : "Bodilis", "given" : "Pascaline", "non-dropping-particle" : "", "parse-names" : false, "suffix" : "" }, { "dropping-particle" : "", "family" : "Thiriet", "given" : "Pierre", "non-dropping-particle" : "", "parse-names" : false, "suffix" : "" }, { "dropping-particle" : "", "family" : "Mangialajo", "given" : "Luisa", "non-dropping-particle" : "", "parse-names" : false, "suffix" : "" }, { "dropping-particle" : "", "family" : "Cottalorda", "given" : "Jean-michel", "non-dropping-particle" : "", "parse-names" : false, "suffix" : "" }, { "dropping-particle" : "", "family" : "Francour", "given" : "Patrice", "non-dropping-particle" : "", "parse-names" : false, "suffix" : "" } ], "container-title" : "Journal of Experimental Marine Biology and Ecology", "id" : "ITEM-1", "issued" : { "date-parts" : [ [ "2013" ] ] }, "page" : "70-79", "publisher" : "Elsevier B.V.", "title" : "Nursery value of Cystoseira forests for Mediterranean rocky reef fishes", "type" : "article-journal", "volume" : "442" }, "uris" : [ "http://www.mendeley.com/documents/?uuid=7cec503f-7365-49c5-bdcb-c34769613256", "http://www.mendeley.com/documents/?uuid=1fcc757b-57be-4dc0-b5e8-9460799aef21" ] }, { "id" : "ITEM-2", "itemData" : { "author" : [ { "dropping-particle" : "", "family" : "Mangialajo", "given" : "L", "non-dropping-particle" : "", "parse-names" : false, "suffix" : "" }, { "dropping-particle" : "", "family" : "Gianni", "given" : "F", "non-dropping-particle" : "", "parse-names" : false, "suffix" : "" }, { "dropping-particle" : "", "family" : "Airoldi", "given" : "L", "non-dropping-particle" : "", "parse-names" : false, "suffix" : "" }, { "dropping-particle" : "", "family" : "Bartolini", "given" : "F", "non-dropping-particle" : "", "parse-names" : false, "suffix" : "" }, { "dropping-particle" : "", "family" : "Francour", "given" : "P", "non-dropping-particle" : "", "parse-names" : false, "suffix" : "" }, { "dropping-particle" : "", "family" : "Meinesz", "given" : "A", "non-dropping-particle" : "", "parse-names" : false, "suffix" : "" }, { "dropping-particle" : "", "family" : "Thibaut", "given" : "T", "non-dropping-particle" : "", "parse-names" : false, "suffix" : "" }, { "dropping-particle" : "", "family" : "Ballesteros", "given" : "E", "non-dropping-particle" : "", "parse-names" : false, "suffix" : "" } ], "id" : "ITEM-2", "issue" : "2", "issued" : { "date-parts" : [ [ "2013" ] ] }, "page" : "32742", "title" : "CONSERVATION AND RESTORATION OF CYSTOSEIRA FORESTS IN THE MEDITERRANEAN SEA : THE ROLE OF MARINE PROTECTED AREAS", "type" : "article-journal", "volume" : "7" }, "uris" : [ "http://www.mendeley.com/documents/?uuid=afd7a327-1de4-4827-a66a-c1ca559885be", "http://www.mendeley.com/documents/?uuid=939a0c02-0024-4282-acd5-f52f254050a1" ] } ], "mendeley" : { "formattedCitation" : "(Chemin\u00e9e et al., 2013; Mangialajo et al., 2013)", "plainTextFormattedCitation" : "(Chemin\u00e9e et al., 2013; Mangialajo et al., 2013)", "previouslyFormattedCitation" : "(Chemin\u00e9e et al., 2013; Mangialajo et al.,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Cheminée </w:t>
      </w:r>
      <w:r w:rsidR="00C56B4E" w:rsidRPr="00C56B4E">
        <w:rPr>
          <w:rFonts w:cstheme="minorHAnsi"/>
          <w:i/>
          <w:lang w:val="en-US"/>
        </w:rPr>
        <w:t>et al.</w:t>
      </w:r>
      <w:r w:rsidRPr="00946649">
        <w:rPr>
          <w:rFonts w:cstheme="minorHAnsi"/>
          <w:lang w:val="en-US"/>
        </w:rPr>
        <w:t xml:space="preserve">, 2013; Mangialajo </w:t>
      </w:r>
      <w:r w:rsidR="00C56B4E" w:rsidRPr="00C56B4E">
        <w:rPr>
          <w:rFonts w:cstheme="minorHAnsi"/>
          <w:i/>
          <w:lang w:val="en-US"/>
        </w:rPr>
        <w:t>et al.</w:t>
      </w:r>
      <w:r w:rsidRPr="00946649">
        <w:rPr>
          <w:rFonts w:cstheme="minorHAnsi"/>
          <w:lang w:val="en-US"/>
        </w:rPr>
        <w:t>, 2013)</w:t>
      </w:r>
      <w:r w:rsidRPr="00946649">
        <w:rPr>
          <w:rFonts w:cstheme="minorHAnsi"/>
          <w:lang w:val="en-US"/>
        </w:rPr>
        <w:fldChar w:fldCharType="end"/>
      </w:r>
      <w:r w:rsidRPr="00946649">
        <w:rPr>
          <w:rFonts w:cstheme="minorHAnsi"/>
          <w:lang w:val="en-US"/>
        </w:rPr>
        <w:t xml:space="preserve">. In Corsica, the depletion of large and continuous forests of </w:t>
      </w:r>
      <w:r w:rsidRPr="00946649">
        <w:rPr>
          <w:rFonts w:cstheme="minorHAnsi"/>
          <w:i/>
          <w:lang w:val="en-US"/>
        </w:rPr>
        <w:t>C. balearica</w:t>
      </w:r>
      <w:r w:rsidRPr="00946649">
        <w:rPr>
          <w:rFonts w:cstheme="minorHAnsi"/>
          <w:lang w:val="en-US"/>
        </w:rPr>
        <w:t xml:space="preserve"> with a surface area of more than 2</w:t>
      </w:r>
      <w:r w:rsidR="006E20CF">
        <w:rPr>
          <w:rFonts w:cstheme="minorHAnsi"/>
          <w:lang w:val="en-US"/>
        </w:rPr>
        <w:t>,</w:t>
      </w:r>
      <w:r w:rsidRPr="00946649">
        <w:rPr>
          <w:rFonts w:cstheme="minorHAnsi"/>
          <w:lang w:val="en-US"/>
        </w:rPr>
        <w:t>500 m</w:t>
      </w:r>
      <w:r w:rsidRPr="00946649">
        <w:rPr>
          <w:rFonts w:cstheme="minorHAnsi"/>
          <w:vertAlign w:val="superscript"/>
          <w:lang w:val="en-US"/>
        </w:rPr>
        <w:t>2</w:t>
      </w:r>
      <w:r w:rsidRPr="00946649">
        <w:rPr>
          <w:rFonts w:cstheme="minorHAnsi"/>
          <w:lang w:val="en-US"/>
        </w:rPr>
        <w:t xml:space="preserve"> could result in a significant loss of Wrasse (</w:t>
      </w:r>
      <w:r w:rsidRPr="00946649">
        <w:rPr>
          <w:rFonts w:cstheme="minorHAnsi"/>
          <w:i/>
          <w:lang w:val="en-US"/>
        </w:rPr>
        <w:t>Symphodus spp.)</w:t>
      </w:r>
      <w:r w:rsidRPr="00946649">
        <w:rPr>
          <w:rFonts w:cstheme="minorHAnsi"/>
          <w:lang w:val="en-US"/>
        </w:rPr>
        <w:t xml:space="preserve"> juveniles, which are dependent on this habitat </w:t>
      </w:r>
      <w:r w:rsidRPr="00946649">
        <w:rPr>
          <w:rFonts w:cstheme="minorHAnsi"/>
          <w:lang w:val="en-US"/>
        </w:rPr>
        <w:fldChar w:fldCharType="begin" w:fldLock="1"/>
      </w:r>
      <w:r w:rsidRPr="00946649">
        <w:rPr>
          <w:rFonts w:cstheme="minorHAnsi"/>
          <w:lang w:val="en-US"/>
        </w:rPr>
        <w:instrText>ADDIN CSL_CITATION { "citationItems" : [ { "id" : "ITEM-1", "itemData" : { "DOI" : "10.1016/j.jembe.2013.02.003", "ISSN" : "0022-0981", "author" : [ { "dropping-particle" : "", "family" : "Chemin\u00e9e", "given" : "Adrien", "non-dropping-particle" : "", "parse-names" : false, "suffix" : "" }, { "dropping-particle" : "", "family" : "Sala", "given" : "Enric", "non-dropping-particle" : "", "parse-names" : false, "suffix" : "" }, { "dropping-particle" : "", "family" : "Pastor", "given" : "J\u00e9r\u00e9my", "non-dropping-particle" : "", "parse-names" : false, "suffix" : "" }, { "dropping-particle" : "", "family" : "Bodilis", "given" : "Pascaline", "non-dropping-particle" : "", "parse-names" : false, "suffix" : "" }, { "dropping-particle" : "", "family" : "Thiriet", "given" : "Pierre", "non-dropping-particle" : "", "parse-names" : false, "suffix" : "" }, { "dropping-particle" : "", "family" : "Mangialajo", "given" : "Luisa", "non-dropping-particle" : "", "parse-names" : false, "suffix" : "" }, { "dropping-particle" : "", "family" : "Cottalorda", "given" : "Jean-michel", "non-dropping-particle" : "", "parse-names" : false, "suffix" : "" }, { "dropping-particle" : "", "family" : "Francour", "given" : "Patrice", "non-dropping-particle" : "", "parse-names" : false, "suffix" : "" } ], "container-title" : "Journal of Experimental Marine Biology and Ecology", "id" : "ITEM-1", "issued" : { "date-parts" : [ [ "2013" ] ] }, "page" : "70-79", "publisher" : "Elsevier B.V.", "title" : "Nursery value of Cystoseira forests for Mediterranean rocky reef fishes", "type" : "article-journal", "volume" : "442" }, "uris" : [ "http://www.mendeley.com/documents/?uuid=1fcc757b-57be-4dc0-b5e8-9460799aef21", "http://www.mendeley.com/documents/?uuid=7cec503f-7365-49c5-bdcb-c34769613256" ] } ], "mendeley" : { "formattedCitation" : "(Chemin\u00e9e et al., 2013)", "plainTextFormattedCitation" : "(Chemin\u00e9e et al., 2013)", "previouslyFormattedCitation" : "(Chemin\u00e9e et al.,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Cheminée </w:t>
      </w:r>
      <w:r w:rsidR="00C56B4E" w:rsidRPr="00C56B4E">
        <w:rPr>
          <w:rFonts w:cstheme="minorHAnsi"/>
          <w:i/>
          <w:lang w:val="en-US"/>
        </w:rPr>
        <w:t>et al.</w:t>
      </w:r>
      <w:r w:rsidRPr="00946649">
        <w:rPr>
          <w:rFonts w:cstheme="minorHAnsi"/>
          <w:lang w:val="en-US"/>
        </w:rPr>
        <w:t>, 2013)</w:t>
      </w:r>
      <w:r w:rsidRPr="00946649">
        <w:rPr>
          <w:rFonts w:cstheme="minorHAnsi"/>
          <w:lang w:val="en-US"/>
        </w:rPr>
        <w:fldChar w:fldCharType="end"/>
      </w:r>
      <w:r w:rsidRPr="00946649">
        <w:rPr>
          <w:rFonts w:cstheme="minorHAnsi"/>
          <w:lang w:val="en-US"/>
        </w:rPr>
        <w:t>.</w:t>
      </w:r>
    </w:p>
    <w:p w14:paraId="4DA37EF2" w14:textId="2E8BEAA3" w:rsidR="001E43D4" w:rsidRPr="00946649" w:rsidRDefault="001E43D4" w:rsidP="001E43D4">
      <w:pPr>
        <w:autoSpaceDE w:val="0"/>
        <w:autoSpaceDN w:val="0"/>
        <w:adjustRightInd w:val="0"/>
        <w:rPr>
          <w:rFonts w:cstheme="minorHAnsi"/>
          <w:lang w:val="en-US"/>
        </w:rPr>
      </w:pPr>
      <w:r w:rsidRPr="00946649">
        <w:rPr>
          <w:rFonts w:cstheme="minorHAnsi"/>
          <w:lang w:val="en-US"/>
        </w:rPr>
        <w:t xml:space="preserve">Also in the Mediterranean Sea, many commercial fish species rely on seagrass beds which provide permanent habitat, allowing full life cycle completion and providing temporary nurseries for juvenile development, feeding areas for various life cycle stages and refuge from predation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Jackson", "given" : "EL", "non-dropping-particle" : "", "parse-names" : false, "suffix" : "" }, { "dropping-particle" : "", "family" : "Rowden", "given" : "AA", "non-dropping-particle" : "", "parse-names" : false, "suffix" : "" }, { "dropping-particle" : "", "family" : "Attrill", "given" : "MJ", "non-dropping-particle" : "", "parse-names" : false, "suffix" : "" }, { "dropping-particle" : "", "family" : "Bossey", "given" : "SJ", "non-dropping-particle" : "", "parse-names" : false, "suffix" : "" }, { "dropping-particle" : "", "family" : "Jones", "given" : "MB", "non-dropping-particle" : "", "parse-names" : false, "suffix" : "" } ], "container-title" : "Oceanography and Marine Biology: An Annual Review", "id" : "ITEM-1", "issued" : { "date-parts" : [ [ "2001" ] ] }, "title" : "The importance of seagrass beds as a habitat for fishery species", "type" : "chapter" }, "uris" : [ "http://www.mendeley.com/documents/?uuid=552acde2-d5b3-430e-8df7-7b746271431d", "http://www.mendeley.com/documents/?uuid=d33a8a28-617a-445a-8d55-2f95f266856b" ] } ], "mendeley" : { "formattedCitation" : "(E. Jackson, Rowden, Attrill, Bossey, &amp; Jones, 2001)", "plainTextFormattedCitation" : "(E. Jackson, Rowden, Attrill, Bossey, &amp; Jones, 2001)", "previouslyFormattedCitation" : "(E. Jackson, Rowden, Attrill, Bossey, &amp; Jones, 200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Jackson</w:t>
      </w:r>
      <w:r>
        <w:rPr>
          <w:rFonts w:cstheme="minorHAnsi"/>
          <w:lang w:val="en-US"/>
        </w:rPr>
        <w:t xml:space="preserve"> </w:t>
      </w:r>
      <w:r w:rsidR="00C56B4E" w:rsidRPr="00C56B4E">
        <w:rPr>
          <w:rFonts w:cstheme="minorHAnsi"/>
          <w:i/>
          <w:lang w:val="en-US"/>
        </w:rPr>
        <w:t>et al.</w:t>
      </w:r>
      <w:r w:rsidRPr="00946649">
        <w:rPr>
          <w:rFonts w:cstheme="minorHAnsi"/>
          <w:lang w:val="en-US"/>
        </w:rPr>
        <w:t>, 2001)</w:t>
      </w:r>
      <w:r w:rsidRPr="00946649">
        <w:rPr>
          <w:rFonts w:cstheme="minorHAnsi"/>
          <w:lang w:val="en-US"/>
        </w:rPr>
        <w:fldChar w:fldCharType="end"/>
      </w:r>
      <w:r w:rsidRPr="00946649">
        <w:rPr>
          <w:rFonts w:cstheme="minorHAnsi"/>
          <w:lang w:val="en-US"/>
        </w:rPr>
        <w:t>. Eelgrass (</w:t>
      </w:r>
      <w:r w:rsidRPr="00946649">
        <w:rPr>
          <w:rFonts w:cstheme="minorHAnsi"/>
          <w:i/>
          <w:lang w:val="en-US"/>
        </w:rPr>
        <w:t>Zostera marina</w:t>
      </w:r>
      <w:r w:rsidRPr="00946649">
        <w:rPr>
          <w:rFonts w:cstheme="minorHAnsi"/>
          <w:lang w:val="en-US"/>
        </w:rPr>
        <w:t xml:space="preserve">) meadows play a similar role in the Baltic and North Atlantic </w:t>
      </w:r>
      <w:r w:rsidRPr="00946649">
        <w:rPr>
          <w:rFonts w:cstheme="minorHAnsi"/>
          <w:lang w:val="en-US"/>
        </w:rPr>
        <w:fldChar w:fldCharType="begin" w:fldLock="1"/>
      </w:r>
      <w:r w:rsidRPr="00946649">
        <w:rPr>
          <w:rFonts w:cstheme="minorHAnsi"/>
          <w:lang w:val="en-US"/>
        </w:rPr>
        <w:instrText>ADDIN CSL_CITATION { "citationItems" : [ { "id" : "ITEM-1", "itemData" : { "DOI" : "10.1002/aqc.2424", "author" : [ { "dropping-particle" : "", "family" : "Bostr\u00f6m", "given" : "Christoffer", "non-dropping-particle" : "", "parse-names" : false, "suffix" : "" }, { "dropping-particle" : "", "family" : "Baden", "given" : "Susanne", "non-dropping-particle" : "", "parse-names" : false, "suffix" : "" }, { "dropping-particle" : "", "family" : "Bockelmann", "given" : "Anna-Christina", "non-dropping-particle" : "", "parse-names" : false, "suffix" : "" }, { "dropping-particle" : "", "family" : "Dromph", "given" : "Karsten", "non-dropping-particle" : "", "parse-names" : false, "suffix" : "" }, { "dropping-particle" : "", "family" : "Fredriksen", "given" : "Stein", "non-dropping-particle" : "", "parse-names" : false, "suffix" : "" }, { "dropping-particle" : "", "family" : "Camilla", "given" : "Gustafsson", "non-dropping-particle" : "", "parse-names" : false, "suffix" : "" }, { "dropping-particle" : "", "family" : "Krause-Jensen", "given" : "Dorte", "non-dropping-particle" : "", "parse-names" : false, "suffix" : "" }, { "dropping-particle" : "", "family" : "M\u00f6ller", "given" : "Tiia", "non-dropping-particle" : "", "parse-names" : false, "suffix" : "" }, { "dropping-particle" : "", "family" : "Nielsen", "given" : "Soren Laurenties", "non-dropping-particle" : "", "parse-names" : false, "suffix" : "" }, { "dropping-particle" : "", "family" : "Olesen", "given" : "Birgit", "non-dropping-particle" : "", "parse-names" : false, "suffix" : "" }, { "dropping-particle" : "", "family" : "Pihl", "given" : "Leif", "non-dropping-particle" : "", "parse-names" : false, "suffix" : "" }, { "dropping-particle" : "", "family" : "Rinde", "given" : "Eli", "non-dropping-particle" : "", "parse-names" : false, "suffix" : "" } ], "container-title" : "AQUATIC CONSERVATION: MARINE AND FRESHWATER ECOSYSTEMS", "id" : "ITEM-1", "issue" : "January", "issued" : { "date-parts" : [ [ "2014" ] ] }, "page" : "410-434", "title" : "Distribution , structure and function of Nordic eelgrass (Zostera marina) ecosystems: implications for coastal management and conservation", "type" : "article-journal", "volume" : "24" }, "uris" : [ "http://www.mendeley.com/documents/?uuid=df8fca37-cf1a-471b-8797-ee2610ae70ce", "http://www.mendeley.com/documents/?uuid=13ad90fc-e125-4ba8-bd20-8edf054acf1a" ] } ], "mendeley" : { "formattedCitation" : "(Bostr\u00f6m et al., 2014)", "plainTextFormattedCitation" : "(Bostr\u00f6m et al., 2014)", "previouslyFormattedCitation" : "(Bostr\u00f6m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oström </w:t>
      </w:r>
      <w:r w:rsidR="00C56B4E" w:rsidRPr="00C56B4E">
        <w:rPr>
          <w:rFonts w:cstheme="minorHAnsi"/>
          <w:i/>
          <w:lang w:val="en-US"/>
        </w:rPr>
        <w:t>et al.</w:t>
      </w:r>
      <w:r w:rsidRPr="00946649">
        <w:rPr>
          <w:rFonts w:cstheme="minorHAnsi"/>
          <w:lang w:val="en-US"/>
        </w:rPr>
        <w:t>, 2014)</w:t>
      </w:r>
      <w:r w:rsidRPr="00946649">
        <w:rPr>
          <w:rFonts w:cstheme="minorHAnsi"/>
          <w:lang w:val="en-US"/>
        </w:rPr>
        <w:fldChar w:fldCharType="end"/>
      </w:r>
      <w:r w:rsidRPr="00946649">
        <w:rPr>
          <w:rFonts w:cstheme="minorHAnsi"/>
          <w:lang w:val="en-US"/>
        </w:rPr>
        <w:t xml:space="preserve">. Seagrasses have declined worldwide and particularly in the Mediterranean, Baltic and Atlantic Seas, with negative consequences for the provision of nursery habitats </w:t>
      </w:r>
      <w:r w:rsidRPr="00946649">
        <w:rPr>
          <w:rFonts w:cstheme="minorHAnsi"/>
          <w:lang w:val="en-US"/>
        </w:rPr>
        <w:fldChar w:fldCharType="begin" w:fldLock="1"/>
      </w:r>
      <w:r w:rsidRPr="00946649">
        <w:rPr>
          <w:rFonts w:cstheme="minorHAnsi"/>
          <w:lang w:val="en-US"/>
        </w:rPr>
        <w:instrText>ADDIN CSL_CITATION { "citationItems" : [ { "id" : "ITEM-1", "itemData" : { "DOI" : "10.7717/peerj.1053", "author" : [ { "dropping-particle" : "", "family" : "Mccloskey", "given" : "Rosemary M", "non-dropping-particle" : "", "parse-names" : false, "suffix" : "" }, { "dropping-particle" : "", "family" : "Unsworth", "given" : "Richard K F", "non-dropping-particle" : "", "parse-names" : false, "suffix" : "" } ], "container-title" : "PeerJ", "id" : "ITEM-1", "issued" : { "date-parts" : [ [ "2015" ] ] }, "title" : "Decreasing seagrass density negatively influences associated fauna", "type" : "article-journal" }, "uris" : [ "http://www.mendeley.com/documents/?uuid=ecdbc8db-edb3-45a4-8ee9-0f4f0f43a2bf", "http://www.mendeley.com/documents/?uuid=798f9328-48b9-483d-a933-a2415f023082" ] }, { "id" : "ITEM-2", "itemData" : { "DOI" : "10.1073/pnas.0905620106", "ISSN" : "1091-6490", "PMID" : "1958723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2) yr(-1) since 1980 and that 29% of the known areal extent has disappeared since seagrass areas were initially recorded in 1879. Furthermore, rates of decline have accelerated from a median of 0.9% yr(-1) before 1940 to 7% yr(-1)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of the United States of America", "id" : "ITEM-2", "issue" : "30", "issued" : { "date-parts" : [ [ "2009", "7" ] ] }, "page" : "12377-81", "publisher" : "National Academy of Sciences", "title" : "Accelerating loss of seagrasses across the globe threatens coastal ecosystems.", "type" : "article-journal", "volume" : "106" }, "uris" : [ "http://www.mendeley.com/documents/?uuid=2963936f-a750-4114-b944-ffd0a79732b1", "http://www.mendeley.com/documents/?uuid=e9640c7a-0684-4d2b-9695-674f4dfe1f4a" ] }, { "id" : "ITEM-3", "itemData" : { "DOI" : "10.1002/aqc.2424", "author" : [ { "dropping-particle" : "", "family" : "Bostr\u00f6m", "given" : "Christoffer", "non-dropping-particle" : "", "parse-names" : false, "suffix" : "" }, { "dropping-particle" : "", "family" : "Baden", "given" : "Susanne", "non-dropping-particle" : "", "parse-names" : false, "suffix" : "" }, { "dropping-particle" : "", "family" : "Bockelmann", "given" : "Anna-Christina", "non-dropping-particle" : "", "parse-names" : false, "suffix" : "" }, { "dropping-particle" : "", "family" : "Dromph", "given" : "Karsten", "non-dropping-particle" : "", "parse-names" : false, "suffix" : "" }, { "dropping-particle" : "", "family" : "Fredriksen", "given" : "Stein", "non-dropping-particle" : "", "parse-names" : false, "suffix" : "" }, { "dropping-particle" : "", "family" : "Camilla", "given" : "Gustafsson", "non-dropping-particle" : "", "parse-names" : false, "suffix" : "" }, { "dropping-particle" : "", "family" : "Krause-Jensen", "given" : "Dorte", "non-dropping-particle" : "", "parse-names" : false, "suffix" : "" }, { "dropping-particle" : "", "family" : "M\u00f6ller", "given" : "Tiia", "non-dropping-particle" : "", "parse-names" : false, "suffix" : "" }, { "dropping-particle" : "", "family" : "Nielsen", "given" : "Soren Laurenties", "non-dropping-particle" : "", "parse-names" : false, "suffix" : "" }, { "dropping-particle" : "", "family" : "Olesen", "given" : "Birgit", "non-dropping-particle" : "", "parse-names" : false, "suffix" : "" }, { "dropping-particle" : "", "family" : "Pihl", "given" : "Leif", "non-dropping-particle" : "", "parse-names" : false, "suffix" : "" }, { "dropping-particle" : "", "family" : "Rinde", "given" : "Eli", "non-dropping-particle" : "", "parse-names" : false, "suffix" : "" } ], "container-title" : "AQUATIC CONSERVATION: MARINE AND FRESHWATER ECOSYSTEMS", "id" : "ITEM-3", "issue" : "January", "issued" : { "date-parts" : [ [ "2014" ] ] }, "page" : "410-434", "title" : "Distribution , structure and function of Nordic eelgrass (Zostera marina) ecosystems: implications for coastal management and conservation", "type" : "article-journal", "volume" : "24" }, "uris" : [ "http://www.mendeley.com/documents/?uuid=13ad90fc-e125-4ba8-bd20-8edf054acf1a", "http://www.mendeley.com/documents/?uuid=df8fca37-cf1a-471b-8797-ee2610ae70ce" ] } ], "mendeley" : { "formattedCitation" : "(Bostr\u00f6m et al., 2014; Mccloskey &amp; Unsworth, 2015; Waycott et al., 2009)", "plainTextFormattedCitation" : "(Bostr\u00f6m et al., 2014; Mccloskey &amp; Unsworth, 2015; Waycott et al., 2009)", "previouslyFormattedCitation" : "(Bostr\u00f6m et al., 2014; Mccloskey &amp; Unsworth, 2015; Waycott et al., 2009)"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oström </w:t>
      </w:r>
      <w:r w:rsidR="00C56B4E" w:rsidRPr="00C56B4E">
        <w:rPr>
          <w:rFonts w:cstheme="minorHAnsi"/>
          <w:i/>
          <w:lang w:val="en-US"/>
        </w:rPr>
        <w:t>et al.</w:t>
      </w:r>
      <w:r w:rsidRPr="00946649">
        <w:rPr>
          <w:rFonts w:cstheme="minorHAnsi"/>
          <w:lang w:val="en-US"/>
        </w:rPr>
        <w:t xml:space="preserve">, 2014; Mccloskey &amp; Unsworth, 2015; Waycott </w:t>
      </w:r>
      <w:r w:rsidR="00C56B4E" w:rsidRPr="00C56B4E">
        <w:rPr>
          <w:rFonts w:cstheme="minorHAnsi"/>
          <w:i/>
          <w:lang w:val="en-US"/>
        </w:rPr>
        <w:t>et al.</w:t>
      </w:r>
      <w:r w:rsidRPr="00946649">
        <w:rPr>
          <w:rFonts w:cstheme="minorHAnsi"/>
          <w:lang w:val="en-US"/>
        </w:rPr>
        <w:t>, 2009)</w:t>
      </w:r>
      <w:r w:rsidRPr="00946649">
        <w:rPr>
          <w:rFonts w:cstheme="minorHAnsi"/>
          <w:lang w:val="en-US"/>
        </w:rPr>
        <w:fldChar w:fldCharType="end"/>
      </w:r>
      <w:r w:rsidRPr="00946649">
        <w:rPr>
          <w:rFonts w:cstheme="minorHAnsi"/>
          <w:lang w:val="en-US"/>
        </w:rPr>
        <w:t xml:space="preserve">. </w:t>
      </w:r>
    </w:p>
    <w:p w14:paraId="1449F511" w14:textId="6E056CA7" w:rsidR="001E43D4" w:rsidRPr="00946649" w:rsidRDefault="001E43D4" w:rsidP="001E43D4">
      <w:pPr>
        <w:autoSpaceDE w:val="0"/>
        <w:autoSpaceDN w:val="0"/>
        <w:adjustRightInd w:val="0"/>
        <w:rPr>
          <w:rFonts w:cstheme="minorHAnsi"/>
          <w:iCs/>
          <w:color w:val="1B1C20"/>
          <w:lang w:val="en-US"/>
        </w:rPr>
      </w:pPr>
      <w:r w:rsidRPr="00946649">
        <w:rPr>
          <w:rFonts w:cstheme="minorHAnsi"/>
          <w:lang w:val="en-US"/>
        </w:rPr>
        <w:t>Biogenic reefs, i.e. reefs where</w:t>
      </w:r>
      <w:r w:rsidRPr="00946649">
        <w:rPr>
          <w:sz w:val="27"/>
          <w:szCs w:val="27"/>
          <w:shd w:val="clear" w:color="auto" w:fill="FFFFFF"/>
          <w:lang w:val="en-US"/>
        </w:rPr>
        <w:t xml:space="preserve"> </w:t>
      </w:r>
      <w:r w:rsidRPr="00946649">
        <w:rPr>
          <w:rFonts w:cstheme="minorHAnsi"/>
          <w:lang w:val="en-US"/>
        </w:rPr>
        <w:t xml:space="preserve">structure is created by the animals themselves, are also important fish habitats, as their complex structures provide refuge for fish and substrate for benthic fauna and macroalgal forests which, in turn, provide refuge and feeding areas for fish species </w:t>
      </w:r>
      <w:r w:rsidRPr="00946649">
        <w:rPr>
          <w:rFonts w:cstheme="minorHAnsi"/>
          <w:lang w:val="en-US"/>
        </w:rPr>
        <w:fldChar w:fldCharType="begin" w:fldLock="1"/>
      </w:r>
      <w:r w:rsidRPr="00946649">
        <w:rPr>
          <w:rFonts w:cstheme="minorHAnsi"/>
          <w:lang w:val="en-US"/>
        </w:rPr>
        <w:instrText>ADDIN CSL_CITATION { "citationItems" : [ { "id" : "ITEM-1", "itemData" : { "abstract" : "The extraction of large boulders from coastal reefs for construction of harbours and coastal protection has led to habitat degradation for local fish populations through the destruction of cavernous reefs and changes in macroalgal cover resulting from a loss of substrate. The temperate reef at L\u00e6s\u00f8 Trindel in Kattegat, Denmark, has now been re-established with the aim of restoring the reef\u2019s historical structure and function. The effects of the restoration on the local fish community are reported here. Fishing surveys using gillnets and fyke nets were conducted before the restoration (2007) and four years after the restoration of the reef (2012). Species of the family Labridae, which have a high affinity for rocky reefs, dominated both before and after the restoration. Commercially important species such as cod Gadus morhua, and saithe Pollachius virens, occurred infrequently in the catches in 2007 but were significantly more abundant in the catches in 2012. Cods were especially attracted to the shallow part of the reef that was restored by adding stones. For some species, such as ballan wrasse Labrus bergylta, and cod, the proportion of larger individuals increased after the restoration. The findings highlight the importance of reef habitats for fish communities and the need for their protection.", "author" : [ { "dropping-particle" : "", "family" : "St\u00f8ttrup", "given" : "Josianne Gatt", "non-dropping-particle" : "", "parse-names" : false, "suffix" : "" }, { "dropping-particle" : "", "family" : "Stenberg", "given" : "Claus", "non-dropping-particle" : "", "parse-names" : false, "suffix" : "" }, { "dropping-particle" : "", "family" : "Dahl", "given" : "Karsten", "non-dropping-particle" : "", "parse-names" : false, "suffix" : "" }, { "dropping-particle" : "", "family" : "Kristensen", "given" : "Louise Dahl", "non-dropping-particle" : "", "parse-names" : false, "suffix" : "" }, { "dropping-particle" : "", "family" : "Richardson", "given" : "Katherine", "non-dropping-particle" : "", "parse-names" : false, "suffix" : "" } ], "container-title" : "Open Journal of Ecology", "id" : "ITEM-1", "issue" : "December", "issued" : { "date-parts" : [ [ "2014" ] ] }, "page" : "1045-1059", "title" : "Restoration of a Temperate Reef : Effects on the Fish Community", "type" : "article-journal", "volume" : "4" }, "uris" : [ "http://www.mendeley.com/documents/?uuid=42464390-da18-45b6-a0c9-5fb83b602005", "http://www.mendeley.com/documents/?uuid=db1d0349-e2c4-4468-b8b7-6aad665958d5" ] } ], "mendeley" : { "formattedCitation" : "(St\u00f8ttrup, Stenberg, Dahl, Kristensen, &amp; Richardson, 2014)", "plainTextFormattedCitation" : "(St\u00f8ttrup, Stenberg, Dahl, Kristensen, &amp; Richardson, 2014)", "previouslyFormattedCitation" : "(St\u00f8ttrup, Stenberg, Dahl, Kristensen, &amp; Richardson,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Støttrup</w:t>
      </w:r>
      <w:r>
        <w:rPr>
          <w:rFonts w:cstheme="minorHAnsi"/>
          <w:lang w:val="en-US"/>
        </w:rPr>
        <w:t xml:space="preserve"> </w:t>
      </w:r>
      <w:r w:rsidR="00C56B4E" w:rsidRPr="00C56B4E">
        <w:rPr>
          <w:rFonts w:cstheme="minorHAnsi"/>
          <w:i/>
          <w:lang w:val="en-US"/>
        </w:rPr>
        <w:t>et al.</w:t>
      </w:r>
      <w:r w:rsidRPr="00946649">
        <w:rPr>
          <w:rFonts w:cstheme="minorHAnsi"/>
          <w:lang w:val="en-US"/>
        </w:rPr>
        <w:t>, 2014)</w:t>
      </w:r>
      <w:r w:rsidRPr="00946649">
        <w:rPr>
          <w:rFonts w:cstheme="minorHAnsi"/>
          <w:lang w:val="en-US"/>
        </w:rPr>
        <w:fldChar w:fldCharType="end"/>
      </w:r>
      <w:r w:rsidRPr="00946649">
        <w:rPr>
          <w:rFonts w:cstheme="minorHAnsi"/>
          <w:lang w:val="en-US"/>
        </w:rPr>
        <w:t xml:space="preserve">. A positive relationship between reef habitats and fish species abundance was demonstrated by a study on reef restoration in Denmark on the example of commercially important species cod and saithe </w:t>
      </w:r>
      <w:r w:rsidRPr="00946649">
        <w:rPr>
          <w:rFonts w:cstheme="minorHAnsi"/>
          <w:lang w:val="en-US"/>
        </w:rPr>
        <w:fldChar w:fldCharType="begin" w:fldLock="1"/>
      </w:r>
      <w:r w:rsidRPr="00946649">
        <w:rPr>
          <w:rFonts w:cstheme="minorHAnsi"/>
          <w:lang w:val="en-US"/>
        </w:rPr>
        <w:instrText>ADDIN CSL_CITATION { "citationItems" : [ { "id" : "ITEM-1", "itemData" : { "abstract" : "The extraction of large boulders from coastal reefs for construction of harbours and coastal protection has led to habitat degradation for local fish populations through the destruction of cavernous reefs and changes in macroalgal cover resulting from a loss of substrate. The temperate reef at L\u00e6s\u00f8 Trindel in Kattegat, Denmark, has now been re-established with the aim of restoring the reef\u2019s historical structure and function. The effects of the restoration on the local fish community are reported here. Fishing surveys using gillnets and fyke nets were conducted before the restoration (2007) and four years after the restoration of the reef (2012). Species of the family Labridae, which have a high affinity for rocky reefs, dominated both before and after the restoration. Commercially important species such as cod Gadus morhua, and saithe Pollachius virens, occurred infrequently in the catches in 2007 but were significantly more abundant in the catches in 2012. Cods were especially attracted to the shallow part of the reef that was restored by adding stones. For some species, such as ballan wrasse Labrus bergylta, and cod, the proportion of larger individuals increased after the restoration. The findings highlight the importance of reef habitats for fish communities and the need for their protection.", "author" : [ { "dropping-particle" : "", "family" : "St\u00f8ttrup", "given" : "Josianne Gatt", "non-dropping-particle" : "", "parse-names" : false, "suffix" : "" }, { "dropping-particle" : "", "family" : "Stenberg", "given" : "Claus", "non-dropping-particle" : "", "parse-names" : false, "suffix" : "" }, { "dropping-particle" : "", "family" : "Dahl", "given" : "Karsten", "non-dropping-particle" : "", "parse-names" : false, "suffix" : "" }, { "dropping-particle" : "", "family" : "Kristensen", "given" : "Louise Dahl", "non-dropping-particle" : "", "parse-names" : false, "suffix" : "" }, { "dropping-particle" : "", "family" : "Richardson", "given" : "Katherine", "non-dropping-particle" : "", "parse-names" : false, "suffix" : "" } ], "container-title" : "Open Journal of Ecology", "id" : "ITEM-1", "issue" : "December", "issued" : { "date-parts" : [ [ "2014" ] ] }, "page" : "1045-1059", "title" : "Restoration of a Temperate Reef : Effects on the Fish Community", "type" : "article-journal", "volume" : "4" }, "uris" : [ "http://www.mendeley.com/documents/?uuid=db1d0349-e2c4-4468-b8b7-6aad665958d5", "http://www.mendeley.com/documents/?uuid=42464390-da18-45b6-a0c9-5fb83b602005" ] } ], "mendeley" : { "formattedCitation" : "(St\u00f8ttrup et al., 2014)", "plainTextFormattedCitation" : "(St\u00f8ttrup et al., 2014)", "previouslyFormattedCitation" : "(St\u00f8ttrup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tøttrup </w:t>
      </w:r>
      <w:r w:rsidR="00C56B4E" w:rsidRPr="00C56B4E">
        <w:rPr>
          <w:rFonts w:cstheme="minorHAnsi"/>
          <w:i/>
          <w:lang w:val="en-US"/>
        </w:rPr>
        <w:t>et al.</w:t>
      </w:r>
      <w:r w:rsidRPr="00946649">
        <w:rPr>
          <w:rFonts w:cstheme="minorHAnsi"/>
          <w:lang w:val="en-US"/>
        </w:rPr>
        <w:t>, 2014)</w:t>
      </w:r>
      <w:r w:rsidRPr="00946649">
        <w:rPr>
          <w:rFonts w:cstheme="minorHAnsi"/>
          <w:lang w:val="en-US"/>
        </w:rPr>
        <w:fldChar w:fldCharType="end"/>
      </w:r>
      <w:r w:rsidRPr="00946649">
        <w:rPr>
          <w:rFonts w:cstheme="minorHAnsi"/>
          <w:lang w:val="en-US"/>
        </w:rPr>
        <w:t xml:space="preserve">. Many biogenic reef habitats </w:t>
      </w:r>
      <w:r>
        <w:rPr>
          <w:rFonts w:cstheme="minorHAnsi"/>
          <w:lang w:val="en-US"/>
        </w:rPr>
        <w:t>on</w:t>
      </w:r>
      <w:r w:rsidRPr="00946649">
        <w:rPr>
          <w:rFonts w:cstheme="minorHAnsi"/>
          <w:lang w:val="en-US"/>
        </w:rPr>
        <w:t xml:space="preserve"> </w:t>
      </w:r>
      <w:r>
        <w:rPr>
          <w:rFonts w:cstheme="minorHAnsi"/>
          <w:lang w:val="en-US"/>
        </w:rPr>
        <w:t xml:space="preserve">the </w:t>
      </w:r>
      <w:r w:rsidRPr="00946649">
        <w:rPr>
          <w:rFonts w:cstheme="minorHAnsi"/>
          <w:lang w:val="en-US"/>
        </w:rPr>
        <w:t>Europe</w:t>
      </w:r>
      <w:r>
        <w:rPr>
          <w:rFonts w:cstheme="minorHAnsi"/>
          <w:lang w:val="en-US"/>
        </w:rPr>
        <w:t>an coasts of the Atlantic Ocean and the North Sea</w:t>
      </w:r>
      <w:r w:rsidRPr="00946649">
        <w:rPr>
          <w:rFonts w:cstheme="minorHAnsi"/>
          <w:lang w:val="en-US"/>
        </w:rPr>
        <w:t xml:space="preserve"> have been in decline due to various anthropogenic pressures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OSPAR", "given" : "", "non-dropping-particle" : "", "parse-names" : false, "suffix" : "" } ], "id" : "ITEM-1", "issued" : { "date-parts" : [ [ "2010" ] ] }, "publisher-place" : "London", "title" : "Quality Status Report 2010", "type" : "report" }, "uris" : [ "http://www.mendeley.com/documents/?uuid=064ec1e3-be59-463c-b349-e5b8fefce4f8", "http://www.mendeley.com/documents/?uuid=d33fd301-e43d-4c41-9daf-558c3b06f99e" ] } ], "mendeley" : { "formattedCitation" : "(OSPAR, 2010)", "plainTextFormattedCitation" : "(OSPAR, 2010)", "previouslyFormattedCitation" : "(OSPAR, 2010)"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OSPAR, 2010)</w:t>
      </w:r>
      <w:r w:rsidRPr="00946649">
        <w:rPr>
          <w:rFonts w:cstheme="minorHAnsi"/>
          <w:lang w:val="en-US"/>
        </w:rPr>
        <w:fldChar w:fldCharType="end"/>
      </w:r>
      <w:r w:rsidRPr="00946649">
        <w:rPr>
          <w:rFonts w:cstheme="minorHAnsi"/>
          <w:lang w:val="en-US"/>
        </w:rPr>
        <w:t>.</w:t>
      </w:r>
    </w:p>
    <w:p w14:paraId="744B36E8" w14:textId="61262C3E" w:rsidR="001E43D4" w:rsidRPr="00946649" w:rsidRDefault="001E43D4" w:rsidP="001E43D4">
      <w:pPr>
        <w:rPr>
          <w:rFonts w:eastAsia="Cambria" w:cstheme="minorHAnsi"/>
          <w:lang w:val="en-US"/>
        </w:rPr>
      </w:pPr>
      <w:r w:rsidRPr="00946649">
        <w:rPr>
          <w:rFonts w:eastAsia="Cambria" w:cstheme="minorHAnsi"/>
          <w:lang w:val="en-US"/>
        </w:rPr>
        <w:t>Other nursery and spawning habitats have also been reported in national assessments. For example, in Finland the most important nursery habitats include bladderwrack (</w:t>
      </w:r>
      <w:r w:rsidRPr="00946649">
        <w:rPr>
          <w:rFonts w:eastAsia="Cambria" w:cstheme="minorHAnsi"/>
          <w:i/>
          <w:lang w:val="en-US"/>
        </w:rPr>
        <w:t>Fucus vesiculosus</w:t>
      </w:r>
      <w:r w:rsidRPr="00946649">
        <w:rPr>
          <w:rFonts w:eastAsia="Cambria" w:cstheme="minorHAnsi"/>
          <w:lang w:val="en-US"/>
        </w:rPr>
        <w:t xml:space="preserve">) and common </w:t>
      </w:r>
      <w:r w:rsidRPr="00946649">
        <w:rPr>
          <w:rFonts w:eastAsia="Cambria" w:cstheme="minorHAnsi"/>
          <w:lang w:val="en-US"/>
        </w:rPr>
        <w:lastRenderedPageBreak/>
        <w:t>eelgrass (</w:t>
      </w:r>
      <w:r w:rsidRPr="00946649">
        <w:rPr>
          <w:rFonts w:eastAsia="Cambria" w:cstheme="minorHAnsi"/>
          <w:i/>
          <w:lang w:val="en-US"/>
        </w:rPr>
        <w:t>Zostera marina</w:t>
      </w:r>
      <w:r w:rsidRPr="00946649">
        <w:rPr>
          <w:rFonts w:eastAsia="Cambria" w:cstheme="minorHAnsi"/>
          <w:lang w:val="en-US"/>
        </w:rPr>
        <w:t xml:space="preserve">) meadows for fish species, wooded mires for many forest grouse species and spawning rivers for salm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789521143397", "author" : [ { "dropping-particle" : "", "family" : "J\u00e4ppinen", "given" : "Jukka-Pekka", "non-dropping-particle" : "", "parse-names" : false, "suffix" : "" }, { "dropping-particle" : "", "family" : "Heli\u00f6l\u00e4", "given" : "Janne", "non-dropping-particle" : "", "parse-names" : false, "suffix" : "" } ], "id" : "ITEM-1", "issued" : { "date-parts" : [ [ "2015" ] ] }, "publisher-place" : "Helsinki", "title" : "Towards A Sustainable and Genuinely Green Economy . The value and social significance of ecosystem services in Finland (TEEB for Finland)", "type" : "report" }, "uris" : [ "http://www.mendeley.com/documents/?uuid=ad82f5d6-096c-46a0-bdb2-261fc6cd3fa8", "http://www.mendeley.com/documents/?uuid=01ddb4c4-1f75-409e-a616-58f044387f79" ] }, { "id" : "ITEM-2", "itemData" : { "DOI" : "10.1002/aqc.2424", "author" : [ { "dropping-particle" : "", "family" : "Bostr\u00f6m", "given" : "Christoffer", "non-dropping-particle" : "", "parse-names" : false, "suffix" : "" }, { "dropping-particle" : "", "family" : "Baden", "given" : "Susanne", "non-dropping-particle" : "", "parse-names" : false, "suffix" : "" }, { "dropping-particle" : "", "family" : "Bockelmann", "given" : "Anna-Christina", "non-dropping-particle" : "", "parse-names" : false, "suffix" : "" }, { "dropping-particle" : "", "family" : "Dromph", "given" : "Karsten", "non-dropping-particle" : "", "parse-names" : false, "suffix" : "" }, { "dropping-particle" : "", "family" : "Fredriksen", "given" : "Stein", "non-dropping-particle" : "", "parse-names" : false, "suffix" : "" }, { "dropping-particle" : "", "family" : "Camilla", "given" : "Gustafsson", "non-dropping-particle" : "", "parse-names" : false, "suffix" : "" }, { "dropping-particle" : "", "family" : "Krause-Jensen", "given" : "Dorte", "non-dropping-particle" : "", "parse-names" : false, "suffix" : "" }, { "dropping-particle" : "", "family" : "M\u00f6ller", "given" : "Tiia", "non-dropping-particle" : "", "parse-names" : false, "suffix" : "" }, { "dropping-particle" : "", "family" : "Nielsen", "given" : "Soren Laurenties", "non-dropping-particle" : "", "parse-names" : false, "suffix" : "" }, { "dropping-particle" : "", "family" : "Olesen", "given" : "Birgit", "non-dropping-particle" : "", "parse-names" : false, "suffix" : "" }, { "dropping-particle" : "", "family" : "Pihl", "given" : "Leif", "non-dropping-particle" : "", "parse-names" : false, "suffix" : "" }, { "dropping-particle" : "", "family" : "Rinde", "given" : "Eli", "non-dropping-particle" : "", "parse-names" : false, "suffix" : "" } ], "container-title" : "AQUATIC CONSERVATION: MARINE AND FRESHWATER ECOSYSTEMS", "id" : "ITEM-2", "issue" : "January", "issued" : { "date-parts" : [ [ "2014" ] ] }, "page" : "410-434", "title" : "Distribution , structure and function of Nordic eelgrass (Zostera marina) ecosystems: implications for coastal management and conservation", "type" : "article-journal", "volume" : "24" }, "uris" : [ "http://www.mendeley.com/documents/?uuid=13ad90fc-e125-4ba8-bd20-8edf054acf1a", "http://www.mendeley.com/documents/?uuid=df8fca37-cf1a-471b-8797-ee2610ae70ce" ] } ], "mendeley" : { "formattedCitation" : "(Bostr\u00f6m et al., 2014; J\u00e4ppinen &amp; Heli\u00f6l\u00e4, 2015)", "plainTextFormattedCitation" : "(Bostr\u00f6m et al., 2014; J\u00e4ppinen &amp; Heli\u00f6l\u00e4, 2015)", "previouslyFormattedCitation" : "(Bostr\u00f6m et al., 2014; J\u00e4ppinen &amp; Heli\u00f6l\u00e4,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oström </w:t>
      </w:r>
      <w:r w:rsidR="00C56B4E" w:rsidRPr="00C56B4E">
        <w:rPr>
          <w:rFonts w:eastAsia="Cambria" w:cstheme="minorHAnsi"/>
          <w:i/>
          <w:lang w:val="en-US"/>
        </w:rPr>
        <w:t>et al.</w:t>
      </w:r>
      <w:r w:rsidRPr="00946649">
        <w:rPr>
          <w:rFonts w:eastAsia="Cambria" w:cstheme="minorHAnsi"/>
          <w:lang w:val="en-US"/>
        </w:rPr>
        <w:t>, 2014; Jäppinen &amp; Heliölä, 2015)</w:t>
      </w:r>
      <w:r w:rsidRPr="00946649">
        <w:rPr>
          <w:rFonts w:eastAsia="Cambria" w:cstheme="minorHAnsi"/>
          <w:lang w:val="en-US"/>
        </w:rPr>
        <w:fldChar w:fldCharType="end"/>
      </w:r>
      <w:r w:rsidRPr="00946649">
        <w:rPr>
          <w:rFonts w:eastAsia="Cambria" w:cstheme="minorHAnsi"/>
          <w:lang w:val="en-US"/>
        </w:rPr>
        <w:t>. The state of Atlantic salmon (</w:t>
      </w:r>
      <w:r w:rsidRPr="00946649">
        <w:rPr>
          <w:rFonts w:eastAsia="Cambria" w:cstheme="minorHAnsi"/>
          <w:i/>
          <w:lang w:val="en-US"/>
        </w:rPr>
        <w:t>Salmo salar</w:t>
      </w:r>
      <w:r w:rsidRPr="00946649">
        <w:rPr>
          <w:rFonts w:eastAsia="Cambria" w:cstheme="minorHAnsi"/>
          <w:lang w:val="en-US"/>
        </w:rPr>
        <w:t xml:space="preserve">) spawning rivers in the Baltic Sea has also been assessed by the Helsinki Commission, showing that the number of salmon spawners had increased since the mid-1990s in some rivers of the Bothnian Ba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ICES Working Group for Baltic Salmon and Sea trout", "given" : "", "non-dropping-particle" : "", "parse-names" : false, "suffix" : "" } ], "id" : "ITEM-1", "issued" : { "date-parts" : [ [ "2013" ] ] }, "title" : "Abundance of salmon spawners and smolt. HELCOM Core Indicator Report.", "type" : "article-journal" }, "uris" : [ "http://www.mendeley.com/documents/?uuid=3af89a01-6087-40ea-a528-71cfd0c83dff", "http://www.mendeley.com/documents/?uuid=58675add-ee0d-42ad-a837-a54a1743e710" ] } ], "mendeley" : { "formattedCitation" : "(ICES Working Group for Baltic Salmon and Sea trout, 2013)", "plainTextFormattedCitation" : "(ICES Working Group for Baltic Salmon and Sea trout, 2013)", "previouslyFormattedCitation" : "(ICES Working Group for Baltic Salmon and Sea trout,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ICES, 2013)</w:t>
      </w:r>
      <w:r w:rsidRPr="00946649">
        <w:rPr>
          <w:rFonts w:eastAsia="Cambria" w:cstheme="minorHAnsi"/>
          <w:lang w:val="en-US"/>
        </w:rPr>
        <w:fldChar w:fldCharType="end"/>
      </w:r>
      <w:r w:rsidRPr="00946649">
        <w:rPr>
          <w:rFonts w:eastAsia="Cambria" w:cstheme="minorHAnsi"/>
          <w:lang w:val="en-US"/>
        </w:rPr>
        <w:t xml:space="preserve">. </w:t>
      </w:r>
    </w:p>
    <w:p w14:paraId="04866928" w14:textId="77777777" w:rsidR="001E43D4" w:rsidRPr="00946649" w:rsidRDefault="001E43D4" w:rsidP="001E43D4">
      <w:pPr>
        <w:rPr>
          <w:rFonts w:eastAsia="Cambria" w:cstheme="minorHAnsi"/>
          <w:lang w:val="en-US"/>
        </w:rPr>
      </w:pPr>
    </w:p>
    <w:p w14:paraId="337CD536" w14:textId="39CE8FF6" w:rsidR="001E43D4" w:rsidRPr="00946649" w:rsidRDefault="001E43D4" w:rsidP="004417BA">
      <w:pPr>
        <w:pStyle w:val="Heading5"/>
      </w:pPr>
      <w:bookmarkStart w:id="370" w:name="_Toc519504434"/>
      <w:r w:rsidRPr="00946649">
        <w:t>Breeding and overwintering areas for migratory species</w:t>
      </w:r>
      <w:bookmarkEnd w:id="370"/>
    </w:p>
    <w:p w14:paraId="01B0F3EB" w14:textId="709D58DE" w:rsidR="00783146" w:rsidRPr="00946649" w:rsidRDefault="001E43D4" w:rsidP="001E43D4">
      <w:pPr>
        <w:rPr>
          <w:rFonts w:cstheme="minorHAnsi"/>
          <w:lang w:val="en-US"/>
        </w:rPr>
      </w:pPr>
      <w:r w:rsidRPr="00946649">
        <w:rPr>
          <w:rFonts w:cstheme="minorHAnsi"/>
          <w:lang w:val="en-US"/>
        </w:rPr>
        <w:t>A number of scientific publications discuss population declines in a range of migratory species, including migratory birds</w:t>
      </w:r>
      <w:r>
        <w:rPr>
          <w:rFonts w:cstheme="minorHAnsi"/>
          <w:lang w:val="en-US"/>
        </w:rPr>
        <w:t xml:space="preserve"> of Western, Central and Eastern Europe</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Berthold", "given" : "P", "non-dropping-particle" : "", "parse-names" : false, "suffix" : "" }, { "dropping-particle" : "", "family" : "Fiedler", "given" : "W", "non-dropping-particle" : "", "parse-names" : false, "suffix" : "" }, { "dropping-particle" : "", "family" : "Schlenker", "given" : "R", "non-dropping-particle" : "", "parse-names" : false, "suffix" : "" }, { "dropping-particle" : "", "family" : "Querner", "given" : "U", "non-dropping-particle" : "", "parse-names" : false, "suffix" : "" } ], "id" : "ITEM-1", "issued" : { "date-parts" : [ [ "1998" ] ] }, "page" : "350-353", "title" : "25-Year Study of the Population Development of Central European Songbirds : A General Decline , Most Evident in Long-Distance Migrants", "type" : "article-journal", "volume" : "353" }, "uris" : [ "http://www.mendeley.com/documents/?uuid=13441f86-2c68-43f4-9e48-db50cbdb00f5", "http://www.mendeley.com/documents/?uuid=a04b73c0-d3a5-47c5-9c7b-f2d1fe688031" ] }, { "id" : "ITEM-2", "itemData" : { "DOI" : "10.1016/j.biocon.2006.02.008", "ISBN" : "0006-3207", "ISSN" : "00063207", "PMID" : "1608", "abstract" : "We present the first continent-wide analysis of the population trends of European breeding birds to show that populations of Afro-Palearctic migrant birds have shown a pattern of sustained, often severe, decline. The mean trend of inter-continental migrants was significantly negative between 1970 and 1990 and non-significantly so between 1990 and 2000. Mean population trends were positively correlated between periods, suggesting little change in the trajectory of most migrant species' populations over this 30-year period. In both periods, trends of inter-continental migrants were significantly more negative than those of short-distance migrants or residents. This negative trend appeared to be largely, although not entirely, due to declines in species wintering in dry, open habitats in Africa. Analyses of trends of 30 closely related pairs of species, one a long-distance migrant and the other not, indicated significantly more negative trends in the former, irrespective of breeding habitat. Conservation action to address these declines is required under the Convention on Migratory Species and the Pan-European Biological and Landscape Diversity Strategy, to which most European countries are signatories and which aim, respectively, to conserve migratory species and to halt the loss of biodiversity by 2010. Our results indicate that more conservation action may be required outside Europe to achieve these targets. Further research is needed to assess whether the declines are caused by factors operating on the birds' wintering grounds, breeding grounds or on migration routes, and to identify ways to reverse them. ?? 2006 Elsevier Ltd. All rights reserved.", "author" : [ { "dropping-particle" : "", "family" : "Sanderson", "given" : "Fiona J.", "non-dropping-particle" : "", "parse-names" : false, "suffix" : "" }, { "dropping-particle" : "", "family" : "Donald", "given" : "Paul F.", "non-dropping-particle" : "", "parse-names" : false, "suffix" : "" }, { "dropping-particle" : "", "family" : "Pain", "given" : "Deborah J.", "non-dropping-particle" : "", "parse-names" : false, "suffix" : "" }, { "dropping-particle" : "", "family" : "Burfield", "given" : "Ian J.", "non-dropping-particle" : "", "parse-names" : false, "suffix" : "" }, { "dropping-particle" : "", "family" : "Bommel", "given" : "Frans P J", "non-dropping-particle" : "van", "parse-names" : false, "suffix" : "" } ], "container-title" : "Biological Conservation", "id" : "ITEM-2", "issue" : "1", "issued" : { "date-parts" : [ [ "2006" ] ] }, "page" : "93-105", "title" : "Long-term population declines in Afro-Palearctic migrant birds", "type" : "article-journal", "volume" : "131" }, "uris" : [ "http://www.mendeley.com/documents/?uuid=fd5b9543-10de-474d-888a-8c6ccce5b3ce", "http://www.mendeley.com/documents/?uuid=dccc771d-f80a-4534-9b8e-dc2c29cbaf8b" ] } ], "mendeley" : { "formattedCitation" : "(Berthold, Fiedler, Schlenker, &amp; Querner, 1998; Sanderson, Donald, Pain, Burfield, &amp; van Bommel, 2006)", "plainTextFormattedCitation" : "(Berthold, Fiedler, Schlenker, &amp; Querner, 1998; Sanderson, Donald, Pain, Burfield, &amp; van Bommel, 2006)", "previouslyFormattedCitation" : "(Berthold, Fiedler, Schlenker, &amp; Querner, 1998; Sanderson, Donald, Pain, Burfield, &amp; van Bommel, 2006)" }, "properties" : {  }, "schema" : "https://github.com/citation-style-language/schema/raw/master/csl-citation.json" }</w:instrText>
      </w:r>
      <w:r w:rsidRPr="00946649">
        <w:rPr>
          <w:rFonts w:cstheme="minorHAnsi"/>
          <w:lang w:val="en-US"/>
        </w:rPr>
        <w:fldChar w:fldCharType="separate"/>
      </w:r>
      <w:r w:rsidRPr="0028071A">
        <w:rPr>
          <w:rFonts w:cstheme="minorHAnsi"/>
          <w:i/>
          <w:lang w:val="en-US"/>
        </w:rPr>
        <w:t xml:space="preserve">(Berthold </w:t>
      </w:r>
      <w:r w:rsidR="00C56B4E" w:rsidRPr="0028071A">
        <w:rPr>
          <w:rFonts w:cstheme="minorHAnsi"/>
          <w:i/>
          <w:lang w:val="en-US"/>
        </w:rPr>
        <w:t>et al.</w:t>
      </w:r>
      <w:r w:rsidRPr="0028071A">
        <w:rPr>
          <w:rFonts w:cstheme="minorHAnsi"/>
          <w:i/>
          <w:lang w:val="en-US"/>
        </w:rPr>
        <w:t>, 1998; Sanderson et al</w:t>
      </w:r>
      <w:r w:rsidR="0028071A">
        <w:rPr>
          <w:rFonts w:cstheme="minorHAnsi"/>
          <w:lang w:val="en-US"/>
        </w:rPr>
        <w:t>.</w:t>
      </w:r>
      <w:r w:rsidRPr="00946649">
        <w:rPr>
          <w:rFonts w:cstheme="minorHAnsi"/>
          <w:lang w:val="en-US"/>
        </w:rPr>
        <w:t>, 2006)</w:t>
      </w:r>
      <w:r w:rsidRPr="00946649">
        <w:rPr>
          <w:rFonts w:cstheme="minorHAnsi"/>
          <w:lang w:val="en-US"/>
        </w:rPr>
        <w:fldChar w:fldCharType="end"/>
      </w:r>
      <w:r w:rsidRPr="00946649">
        <w:rPr>
          <w:rFonts w:cstheme="minorHAnsi"/>
          <w:lang w:val="en-US"/>
        </w:rPr>
        <w:t xml:space="preserve">. This includes European breeding birds wintering in Sub-Saharan Africa </w:t>
      </w:r>
      <w:r w:rsidRPr="00946649">
        <w:rPr>
          <w:rFonts w:cstheme="minorHAnsi"/>
          <w:lang w:val="en-US"/>
        </w:rPr>
        <w:fldChar w:fldCharType="begin" w:fldLock="1"/>
      </w:r>
      <w:r w:rsidRPr="00946649">
        <w:rPr>
          <w:rFonts w:cstheme="minorHAnsi"/>
          <w:lang w:val="en-US"/>
        </w:rPr>
        <w:instrText>ADDIN CSL_CITATION { "citationItems" : [ { "id" : "ITEM-1", "itemData" : { "DOI" : "10.1016/j.biocon.2006.02.008", "ISBN" : "0006-3207", "ISSN" : "00063207", "PMID" : "1608", "abstract" : "We present the first continent-wide analysis of the population trends of European breeding birds to show that populations of Afro-Palearctic migrant birds have shown a pattern of sustained, often severe, decline. The mean trend of inter-continental migrants was significantly negative between 1970 and 1990 and non-significantly so between 1990 and 2000. Mean population trends were positively correlated between periods, suggesting little change in the trajectory of most migrant species' populations over this 30-year period. In both periods, trends of inter-continental migrants were significantly more negative than those of short-distance migrants or residents. This negative trend appeared to be largely, although not entirely, due to declines in species wintering in dry, open habitats in Africa. Analyses of trends of 30 closely related pairs of species, one a long-distance migrant and the other not, indicated significantly more negative trends in the former, irrespective of breeding habitat. Conservation action to address these declines is required under the Convention on Migratory Species and the Pan-European Biological and Landscape Diversity Strategy, to which most European countries are signatories and which aim, respectively, to conserve migratory species and to halt the loss of biodiversity by 2010. Our results indicate that more conservation action may be required outside Europe to achieve these targets. Further research is needed to assess whether the declines are caused by factors operating on the birds' wintering grounds, breeding grounds or on migration routes, and to identify ways to reverse them. ?? 2006 Elsevier Ltd. All rights reserved.", "author" : [ { "dropping-particle" : "", "family" : "Sanderson", "given" : "Fiona J.", "non-dropping-particle" : "", "parse-names" : false, "suffix" : "" }, { "dropping-particle" : "", "family" : "Donald", "given" : "Paul F.", "non-dropping-particle" : "", "parse-names" : false, "suffix" : "" }, { "dropping-particle" : "", "family" : "Pain", "given" : "Deborah J.", "non-dropping-particle" : "", "parse-names" : false, "suffix" : "" }, { "dropping-particle" : "", "family" : "Burfield", "given" : "Ian J.", "non-dropping-particle" : "", "parse-names" : false, "suffix" : "" }, { "dropping-particle" : "", "family" : "Bommel", "given" : "Frans P J", "non-dropping-particle" : "van", "parse-names" : false, "suffix" : "" } ], "container-title" : "Biological Conservation", "id" : "ITEM-1", "issue" : "1", "issued" : { "date-parts" : [ [ "2006" ] ] }, "page" : "93-105", "title" : "Long-term population declines in Afro-Palearctic migrant birds", "type" : "article-journal", "volume" : "131" }, "uris" : [ "http://www.mendeley.com/documents/?uuid=dccc771d-f80a-4534-9b8e-dc2c29cbaf8b", "http://www.mendeley.com/documents/?uuid=fd5b9543-10de-474d-888a-8c6ccce5b3ce" ] } ], "mendeley" : { "formattedCitation" : "(Sanderson et al., 2006)", "plainTextFormattedCitation" : "(Sanderson et al., 2006)", "previouslyFormattedCitation" : "(Sanderson et al., 200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anderson </w:t>
      </w:r>
      <w:r w:rsidR="00C56B4E" w:rsidRPr="00C56B4E">
        <w:rPr>
          <w:rFonts w:cstheme="minorHAnsi"/>
          <w:i/>
          <w:lang w:val="en-US"/>
        </w:rPr>
        <w:t>et al.</w:t>
      </w:r>
      <w:r w:rsidRPr="00946649">
        <w:rPr>
          <w:rFonts w:cstheme="minorHAnsi"/>
          <w:lang w:val="en-US"/>
        </w:rPr>
        <w:t>, 2006)</w:t>
      </w:r>
      <w:r w:rsidRPr="00946649">
        <w:rPr>
          <w:rFonts w:cstheme="minorHAnsi"/>
          <w:lang w:val="en-US"/>
        </w:rPr>
        <w:fldChar w:fldCharType="end"/>
      </w:r>
      <w:r w:rsidRPr="00946649">
        <w:rPr>
          <w:rFonts w:cstheme="minorHAnsi"/>
          <w:lang w:val="en-US"/>
        </w:rPr>
        <w:t xml:space="preserve">. Over half (50.4%) of fully migratory species were reported to be in decline between 1990 and 2000, falling, however, to 35.7% between 2000 and 2012 </w:t>
      </w:r>
      <w:r w:rsidRPr="00946649">
        <w:rPr>
          <w:rFonts w:cstheme="minorHAnsi"/>
          <w:lang w:val="en-US"/>
        </w:rPr>
        <w:fldChar w:fldCharType="begin" w:fldLock="1"/>
      </w:r>
      <w:r w:rsidRPr="00946649">
        <w:rPr>
          <w:rFonts w:cstheme="minorHAnsi"/>
          <w:lang w:val="en-US"/>
        </w:rPr>
        <w:instrText>ADDIN CSL_CITATION { "citationItems" : [ { "id" : "ITEM-1", "itemData" : { "DOI" : "10.1111/ele.12569", "author" : [ { "dropping-particle" : "", "family" : "Gilroy", "given" : "James J.", "non-dropping-particle" : "", "parse-names" : false, "suffix" : "" }, { "dropping-particle" : "", "family" : "Gill", "given" : "Jennifer A.", "non-dropping-particle" : "", "parse-names" : false, "suffix" : "" }, { "dropping-particle" : "", "family" : "Butchart", "given" : "Stuart H.M.", "non-dropping-particle" : "", "parse-names" : false, "suffix" : "" }, { "dropping-particle" : "", "family" : "Jones", "given" : "Victoria R.", "non-dropping-particle" : "", "parse-names" : false, "suffix" : "" }, { "dropping-particle" : "", "family" : "Franco", "given" : "Aldina M.A:", "non-dropping-particle" : "", "parse-names" : false, "suffix" : "" } ], "container-title" : "Ecology Letters", "id" : "ITEM-1", "issued" : { "date-parts" : [ [ "2016" ] ] }, "page" : "308-317", "title" : "Migratory diversity predicts population declines in birds", "type" : "article-journal", "volume" : "19" }, "uris" : [ "http://www.mendeley.com/documents/?uuid=0740b876-e02a-444c-be07-da98d4084ebc", "http://www.mendeley.com/documents/?uuid=544a93b5-edf5-4f87-b0e2-204ff147f87e" ] } ], "mendeley" : { "formattedCitation" : "(Gilroy, Gill, Butchart, Jones, &amp; Franco, 2016)", "plainTextFormattedCitation" : "(Gilroy, Gill, Butchart, Jones, &amp; Franco, 2016)", "previouslyFormattedCitation" : "(Gilroy, Gill, Butchart, Jones, &amp; Franco,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Gilroy</w:t>
      </w:r>
      <w:r>
        <w:rPr>
          <w:rFonts w:cstheme="minorHAnsi"/>
          <w:lang w:val="en-US"/>
        </w:rPr>
        <w:t xml:space="preserve"> </w:t>
      </w:r>
      <w:r w:rsidR="00C56B4E" w:rsidRPr="00C56B4E">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Despite this decline in wintering populations, overall waterbirds show an increasing trend in the European Union, being higher for those listed on Annex I of the Birds Directive (</w:t>
      </w:r>
      <w:r w:rsidR="0004763F">
        <w:rPr>
          <w:rFonts w:cstheme="minorHAnsi"/>
          <w:b/>
          <w:lang w:val="en-US"/>
        </w:rPr>
        <w:t>Figure 2.3</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Wetlands International European Association", "given" : "", "non-dropping-particle" : "", "parse-names" : false, "suffix" : "" } ], "id" : "ITEM-1", "issued" : { "date-parts" : [ [ "2015" ] ] }, "title" : "A Pilot Wintering Waterbird Indicator for the European Union A Pilot Wintering Waterbird Indicator for the European Union", "type" : "report" }, "uris" : [ "http://www.mendeley.com/documents/?uuid=095ab366-7872-41b1-9707-6ef1a91d22b2", "http://www.mendeley.com/documents/?uuid=f880dbdf-839b-46d2-ae88-a558b2b57713" ] } ], "mendeley" : { "formattedCitation" : "(Wetlands International European Association, 2015)", "plainTextFormattedCitation" : "(Wetlands International European Association, 2015)", "previouslyFormattedCitation" : "(Wetlands International European Association,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etlands International, 2015)</w:t>
      </w:r>
      <w:r w:rsidRPr="00946649">
        <w:rPr>
          <w:rFonts w:cstheme="minorHAnsi"/>
          <w:lang w:val="en-US"/>
        </w:rPr>
        <w:fldChar w:fldCharType="end"/>
      </w:r>
      <w:r w:rsidRPr="00946649">
        <w:rPr>
          <w:rFonts w:cstheme="minorHAnsi"/>
          <w:lang w:val="en-US"/>
        </w:rPr>
        <w:t xml:space="preserve">. </w:t>
      </w:r>
    </w:p>
    <w:p w14:paraId="00B0FC4E" w14:textId="7568024A" w:rsidR="00783146" w:rsidRPr="00783146" w:rsidRDefault="00783146" w:rsidP="00783146">
      <w:pPr>
        <w:rPr>
          <w:lang w:val="en-US"/>
        </w:rPr>
      </w:pPr>
      <w:r>
        <w:rPr>
          <w:lang w:eastAsia="en-GB"/>
        </w:rPr>
        <w:drawing>
          <wp:inline distT="0" distB="0" distL="0" distR="0" wp14:anchorId="322CD38F" wp14:editId="378C5EA7">
            <wp:extent cx="5731510" cy="35871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731510" cy="3587115"/>
                    </a:xfrm>
                    <a:prstGeom prst="rect">
                      <a:avLst/>
                    </a:prstGeom>
                  </pic:spPr>
                </pic:pic>
              </a:graphicData>
            </a:graphic>
          </wp:inline>
        </w:drawing>
      </w:r>
    </w:p>
    <w:p w14:paraId="55ED7479" w14:textId="77777777" w:rsidR="001E43D4" w:rsidRPr="00946649" w:rsidRDefault="001E43D4" w:rsidP="001E43D4">
      <w:pPr>
        <w:rPr>
          <w:lang w:val="en-US"/>
        </w:rPr>
      </w:pPr>
    </w:p>
    <w:p w14:paraId="119A341B" w14:textId="6129EB67" w:rsidR="001E43D4" w:rsidRPr="004B0EFD" w:rsidRDefault="001E43D4" w:rsidP="001F0516">
      <w:pPr>
        <w:pStyle w:val="Heading4"/>
      </w:pPr>
      <w:bookmarkStart w:id="371" w:name="_Toc519504435"/>
      <w:r w:rsidRPr="004B0EFD">
        <w:t>Pollination</w:t>
      </w:r>
      <w:bookmarkEnd w:id="371"/>
    </w:p>
    <w:p w14:paraId="63CDA3BB" w14:textId="22665CB6" w:rsidR="001E43D4" w:rsidRPr="00946649" w:rsidRDefault="001E43D4" w:rsidP="001E43D4">
      <w:pPr>
        <w:rPr>
          <w:rFonts w:cstheme="minorHAnsi"/>
          <w:lang w:val="en-US"/>
        </w:rPr>
      </w:pPr>
      <w:r w:rsidRPr="00946649">
        <w:rPr>
          <w:rFonts w:cstheme="minorHAnsi"/>
          <w:lang w:val="en-US"/>
        </w:rPr>
        <w:t xml:space="preserve">Pollination by animals plays a vital role as a regulating contribution from nature to people with the majority of wild flowering plant species </w:t>
      </w:r>
      <w:r w:rsidRPr="00946649">
        <w:rPr>
          <w:rFonts w:cstheme="minorHAnsi"/>
          <w:lang w:val="en-US"/>
        </w:rPr>
        <w:fldChar w:fldCharType="begin" w:fldLock="1"/>
      </w:r>
      <w:r w:rsidRPr="00946649">
        <w:rPr>
          <w:rFonts w:cstheme="minorHAnsi"/>
          <w:lang w:val="en-US"/>
        </w:rPr>
        <w:instrText>ADDIN CSL_CITATION { "citationItems" : [ { "id" : "ITEM-1", "itemData" : { "DOI" : "10.1111/j.1600-0706.2010.18644.x", "ISBN" : "0030-1299", "ISSN" : "00301299", "PMID" : "22209078", "abstract" : "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 "author" : [ { "dropping-particle" : "", "family" : "Ollerton", "given" : "Jeff", "non-dropping-particle" : "", "parse-names" : false, "suffix" : "" }, { "dropping-particle" : "", "family" : "Winfree", "given" : "Rachael", "non-dropping-particle" : "", "parse-names" : false, "suffix" : "" }, { "dropping-particle" : "", "family" : "Tarrant", "given" : "Sam", "non-dropping-particle" : "", "parse-names" : false, "suffix" : "" } ], "container-title" : "Oikos", "id" : "ITEM-1", "issue" : "3", "issued" : { "date-parts" : [ [ "2011" ] ] }, "page" : "321-326", "title" : "How many flowering plants are pollinated by animals?", "type" : "article-journal", "volume" : "120" }, "uris" : [ "http://www.mendeley.com/documents/?uuid=5854d609-7db8-417d-a588-4c36d516aa15", "http://www.mendeley.com/documents/?uuid=1ef68233-dc58-4120-8745-dbcf6ff784ce" ] } ], "mendeley" : { "formattedCitation" : "(Ollerton, Winfree, &amp; Tarrant, 2011)", "plainTextFormattedCitation" : "(Ollerton, Winfree, &amp; Tarrant, 2011)", "previouslyFormattedCitation" : "(Ollerton, Winfree, &amp; Tarrant, 201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Ollerton</w:t>
      </w:r>
      <w:r>
        <w:rPr>
          <w:rFonts w:cstheme="minorHAnsi"/>
          <w:lang w:val="en-US"/>
        </w:rPr>
        <w:t xml:space="preserve"> </w:t>
      </w:r>
      <w:r w:rsidR="00C56B4E" w:rsidRPr="00C56B4E">
        <w:rPr>
          <w:rFonts w:cstheme="minorHAnsi"/>
          <w:i/>
          <w:lang w:val="en-US"/>
        </w:rPr>
        <w:t>et al.</w:t>
      </w:r>
      <w:r w:rsidRPr="00946649">
        <w:rPr>
          <w:rFonts w:cstheme="minorHAnsi"/>
          <w:lang w:val="en-US"/>
        </w:rPr>
        <w:t>, 2011)</w:t>
      </w:r>
      <w:r w:rsidRPr="00946649">
        <w:rPr>
          <w:rFonts w:cstheme="minorHAnsi"/>
          <w:lang w:val="en-US"/>
        </w:rPr>
        <w:fldChar w:fldCharType="end"/>
      </w:r>
      <w:r w:rsidRPr="00946649">
        <w:rPr>
          <w:rFonts w:cstheme="minorHAnsi"/>
          <w:lang w:val="en-US"/>
        </w:rPr>
        <w:t xml:space="preserve"> and crop types </w:t>
      </w:r>
      <w:r w:rsidRPr="00946649">
        <w:rPr>
          <w:rFonts w:cstheme="minorHAnsi"/>
          <w:lang w:val="en-US"/>
        </w:rPr>
        <w:fldChar w:fldCharType="begin" w:fldLock="1"/>
      </w:r>
      <w:r w:rsidRPr="00946649">
        <w:rPr>
          <w:rFonts w:cstheme="minorHAnsi"/>
          <w:lang w:val="en-US"/>
        </w:rPr>
        <w:instrText>ADDIN CSL_CITATION { "citationItems" : [ { "id" : "ITEM-1", "itemData" : { "DOI" : "10.1098/rspb.2006.3721", "ISBN" : "0962-8452", "ISSN" : "0962-8452", "PMID" : "17164193", "abstract" : "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 "author" : [ { "dropping-particle" : "", "family" : "Klein", "given" : "Alexandra-Maria", "non-dropping-particle" : "", "parse-names" : false, "suffix" : "" }, { "dropping-particle" : "", "family" : "Vaissi\u00e8re", "given" : "Bernard E", "non-dropping-particle" : "", "parse-names" : false, "suffix" : "" }, { "dropping-particle" : "", "family" : "Cane", "given" : "James H", "non-dropping-particle" : "", "parse-names" : false, "suffix" : "" }, { "dropping-particle" : "", "family" : "Steffan-Dewenter", "given" : "Ingolf", "non-dropping-particle" : "", "parse-names" : false, "suffix" : "" }, { "dropping-particle" : "", "family" : "Cunningham", "given" : "Saul A", "non-dropping-particle" : "", "parse-names" : false, "suffix" : "" }, { "dropping-particle" : "", "family" : "Kremen", "given" : "Claire", "non-dropping-particle" : "", "parse-names" : false, "suffix" : "" }, { "dropping-particle" : "", "family" : "Tscharntke", "given" : "Teja", "non-dropping-particle" : "", "parse-names" : false, "suffix" : "" } ], "container-title" : "Proceedings. Biological sciences / The Royal Society", "id" : "ITEM-1", "issue" : "1608", "issued" : { "date-parts" : [ [ "2007" ] ] }, "page" : "66, 95-96, 191", "title" : "Importance of pollinators in changing landscapes for world crops.", "type" : "article-journal", "volume" : "274" }, "uris" : [ "http://www.mendeley.com/documents/?uuid=a44818fc-2fe5-44c6-a0d7-941736597738", "http://www.mendeley.com/documents/?uuid=0c183df2-adc0-4415-be2a-388669d00c21" ] } ], "mendeley" : { "formattedCitation" : "(Klein et al., 2007)", "plainTextFormattedCitation" : "(Klein et al., 2007)", "previouslyFormattedCitation" : "(Klein et al., 200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Klein </w:t>
      </w:r>
      <w:r w:rsidR="00C56B4E" w:rsidRPr="00C56B4E">
        <w:rPr>
          <w:rFonts w:cstheme="minorHAnsi"/>
          <w:i/>
          <w:lang w:val="en-US"/>
        </w:rPr>
        <w:t>et al.</w:t>
      </w:r>
      <w:r w:rsidRPr="00946649">
        <w:rPr>
          <w:rFonts w:cstheme="minorHAnsi"/>
          <w:lang w:val="en-US"/>
        </w:rPr>
        <w:t>, 2007)</w:t>
      </w:r>
      <w:r w:rsidRPr="00946649">
        <w:rPr>
          <w:rFonts w:cstheme="minorHAnsi"/>
          <w:lang w:val="en-US"/>
        </w:rPr>
        <w:fldChar w:fldCharType="end"/>
      </w:r>
      <w:r w:rsidRPr="00946649">
        <w:rPr>
          <w:rFonts w:cstheme="minorHAnsi"/>
          <w:lang w:val="en-US"/>
        </w:rPr>
        <w:t xml:space="preserve"> benefitting from it, at least in part. Both wild and managed pollinators play significant roles in crop pollination, and crop yield or quality depend on both the abundance and diversity of pollinators </w:t>
      </w:r>
      <w:r w:rsidRPr="00946649">
        <w:rPr>
          <w:rFonts w:cstheme="minorHAnsi"/>
          <w:lang w:val="en-US"/>
        </w:rPr>
        <w:fldChar w:fldCharType="begin" w:fldLock="1"/>
      </w:r>
      <w:r w:rsidRPr="00946649">
        <w:rPr>
          <w:rFonts w:cstheme="minorHAnsi"/>
          <w:lang w:val="en-US"/>
        </w:rPr>
        <w:instrText>ADDIN CSL_CITATION { "citationItems" : [ { "id" : "ITEM-1", "itemData" : { "ISBN" : "9789280735680",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 "issued" : { "date-parts" : [ [ "2016" ] ] }, "number-of-pages" : "36", "publisher" : "Secretariat of the Intergovernmental Science-Policy Platform on Biodiversity and Ecosystem Services", "publisher-place" : "Bonn, Germany", "title" : "IPBES Thematic Assessment Report on Pollinators, Pollination and Food Production Summary for Policymakers", "type" : "book" }, "uris" : [ "http://www.mendeley.com/documents/?uuid=40102e6c-bc78-4a36-ba7d-a3c9211d2fce", "http://www.mendeley.com/documents/?uuid=ac47d325-4d53-4dd7-a5bf-23d42700163a" ] } ], "mendeley" : { "formattedCitation" : "(Potts et al., 2016)", "manualFormatting" : "(IPBES, 2016)", "plainTextFormattedCitation" : "(Potts et al., 2016)", "previouslyFormattedCitation" : "(Potts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IPBES, 2016)</w:t>
      </w:r>
      <w:r w:rsidRPr="00946649">
        <w:rPr>
          <w:rFonts w:cstheme="minorHAnsi"/>
          <w:lang w:val="en-US"/>
        </w:rPr>
        <w:fldChar w:fldCharType="end"/>
      </w:r>
      <w:r w:rsidRPr="00946649">
        <w:rPr>
          <w:rFonts w:cstheme="minorHAnsi"/>
          <w:lang w:val="en-US"/>
        </w:rPr>
        <w:t>. Pollinator diversity contributes to crop pollination even when managed species are abundant, and a diverse community of pollinators generally provides more effective and stable crop pollination than any single species.</w:t>
      </w:r>
    </w:p>
    <w:p w14:paraId="630F386A" w14:textId="22DA6802" w:rsidR="001E43D4" w:rsidRPr="00946649" w:rsidRDefault="001E43D4" w:rsidP="001E43D4">
      <w:pPr>
        <w:rPr>
          <w:rFonts w:cstheme="minorHAnsi"/>
          <w:lang w:val="en-US"/>
        </w:rPr>
      </w:pPr>
      <w:r w:rsidRPr="00946649">
        <w:rPr>
          <w:rFonts w:cstheme="minorHAnsi"/>
          <w:lang w:val="en-US"/>
        </w:rPr>
        <w:t xml:space="preserve">Pollinators provide a wide range of material contributions, such as the food, fibre, building materials, medicines and other products derived from pollinator-dependent plants (see Section 2.2.2). Other </w:t>
      </w:r>
      <w:r w:rsidRPr="00946649">
        <w:rPr>
          <w:rFonts w:cstheme="minorHAnsi"/>
          <w:lang w:val="en-US"/>
        </w:rPr>
        <w:lastRenderedPageBreak/>
        <w:t xml:space="preserve">products are directly produced by some species of bees such as honey, pollen, wax, propolis, resin, royal jelly and bee venom </w:t>
      </w:r>
      <w:r w:rsidRPr="00946649">
        <w:rPr>
          <w:rFonts w:cstheme="minorHAnsi"/>
          <w:lang w:val="en-US"/>
        </w:rPr>
        <w:fldChar w:fldCharType="begin" w:fldLock="1"/>
      </w:r>
      <w:r w:rsidRPr="00946649">
        <w:rPr>
          <w:rFonts w:cstheme="minorHAnsi"/>
          <w:lang w:val="en-US"/>
        </w:rPr>
        <w:instrText>ADDIN CSL_CITATION { "citationItems" : [ { "id" : "ITEM-1", "itemData" : { "ISBN" : "9789280735680",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 "issued" : { "date-parts" : [ [ "2016" ] ] }, "number-of-pages" : "36", "publisher" : "Secretariat of the Intergovernmental Science-Policy Platform on Biodiversity and Ecosystem Services", "publisher-place" : "Bonn, Germany", "title" : "IPBES Thematic Assessment Report on Pollinators, Pollination and Food Production Summary for Policymakers", "type" : "book" }, "uris" : [ "http://www.mendeley.com/documents/?uuid=ac47d325-4d53-4dd7-a5bf-23d42700163a", "http://www.mendeley.com/documents/?uuid=40102e6c-bc78-4a36-ba7d-a3c9211d2fce" ] } ], "mendeley" : { "formattedCitation" : "(Potts et al., 2016)", "manualFormatting" : "(IPBES, 2016)", "plainTextFormattedCitation" : "(Potts et al., 2016)", "previouslyFormattedCitation" : "(Potts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IPBES, 2016)</w:t>
      </w:r>
      <w:r w:rsidRPr="00946649">
        <w:rPr>
          <w:rFonts w:cstheme="minorHAnsi"/>
          <w:lang w:val="en-US"/>
        </w:rPr>
        <w:fldChar w:fldCharType="end"/>
      </w:r>
      <w:r w:rsidRPr="00946649">
        <w:rPr>
          <w:rFonts w:cstheme="minorHAnsi"/>
          <w:lang w:val="en-US"/>
        </w:rPr>
        <w:t xml:space="preserve">. These are important for nutrition, health, medicine, cosmetics, religion and cultural identity and so contribute to a good quality of life </w:t>
      </w:r>
      <w:r w:rsidRPr="00946649">
        <w:rPr>
          <w:rFonts w:cstheme="minorHAnsi"/>
          <w:lang w:val="en-US"/>
        </w:rPr>
        <w:fldChar w:fldCharType="begin" w:fldLock="1"/>
      </w:r>
      <w:r w:rsidRPr="00946649">
        <w:rPr>
          <w:rFonts w:cstheme="minorHAnsi"/>
          <w:lang w:val="en-US"/>
        </w:rPr>
        <w:instrText>ADDIN CSL_CITATION { "citationItems" : [ { "id" : "ITEM-1", "itemData" : { "ISBN" : "9789280735680",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 "issued" : { "date-parts" : [ [ "2016" ] ] }, "number-of-pages" : "36", "publisher" : "Secretariat of the Intergovernmental Science-Policy Platform on Biodiversity and Ecosystem Services", "publisher-place" : "Bonn, Germany", "title" : "IPBES Thematic Assessment Report on Pollinators, Pollination and Food Production Summary for Policymakers", "type" : "book" }, "uris" : [ "http://www.mendeley.com/documents/?uuid=ac47d325-4d53-4dd7-a5bf-23d42700163a", "http://www.mendeley.com/documents/?uuid=40102e6c-bc78-4a36-ba7d-a3c9211d2fce" ] } ], "mendeley" : { "formattedCitation" : "(Potts et al., 2016)", "manualFormatting" : "(IPBES, 2016)", "plainTextFormattedCitation" : "(Potts et al., 2016)", "previouslyFormattedCitation" : "(Potts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IPBES, 2016)</w:t>
      </w:r>
      <w:r w:rsidRPr="00946649">
        <w:rPr>
          <w:rFonts w:cstheme="minorHAnsi"/>
          <w:lang w:val="en-US"/>
        </w:rPr>
        <w:fldChar w:fldCharType="end"/>
      </w:r>
      <w:r w:rsidRPr="00946649">
        <w:rPr>
          <w:rFonts w:cstheme="minorHAnsi"/>
          <w:lang w:val="en-US"/>
        </w:rPr>
        <w:t xml:space="preserve">. </w:t>
      </w:r>
    </w:p>
    <w:p w14:paraId="59F42188" w14:textId="7552D277" w:rsidR="001E43D4" w:rsidRPr="00946649" w:rsidRDefault="001E43D4" w:rsidP="001E43D4">
      <w:pPr>
        <w:rPr>
          <w:rFonts w:cstheme="minorHAnsi"/>
          <w:lang w:val="en-US"/>
        </w:rPr>
      </w:pPr>
      <w:r w:rsidRPr="002F006C">
        <w:rPr>
          <w:lang w:val="en-US"/>
        </w:rPr>
        <w:t xml:space="preserve">Since the 1950s wild insect pollinators in Europe and Central Asia have declined in diversity and occurrence, and also in abundance for some taxa where data are available (see Chapter 3). IUCN Red Lists for continental Europe (here extending from Iceland in the west to the Urals in the east) show that 37% of bee and 31% of butterfly species have declining populations (excluding data deficient species) and 9% of both taxa are classified as threatened </w:t>
      </w:r>
      <w:r w:rsidRPr="002F006C">
        <w:rPr>
          <w:lang w:val="en-US"/>
        </w:rPr>
        <w:fldChar w:fldCharType="begin" w:fldLock="1"/>
      </w:r>
      <w:r w:rsidRPr="002F006C">
        <w:rPr>
          <w:lang w:val="en-US"/>
        </w:rPr>
        <w:instrText>ADDIN CSL_CITATION { "citationItems" : [ { "id" : "ITEM-1", "itemData" : { "author" : [ { "dropping-particle" : "", "family" : "Swaay", "given" : "Chris", "non-dropping-particle" : "Van", "parse-names" : false, "suffix" : "" }, { "dropping-particle" : "", "family" : "Cuttelod", "given" : "Annabelle", "non-dropping-particle" : "", "parse-names" : false, "suffix" : "" }, { "dropping-particle" : "", "family" : "Collins", "given" : "Sue", "non-dropping-particle" : "", "parse-names" : false, "suffix" : "" }, { "dropping-particle" : "", "family" : "Maes", "given" : "Dirk", "non-dropping-particle" : "", "parse-names" : false, "suffix" : "" }, { "dropping-particle" : "", "family" : "Munguira", "given" : "Miguel L\u00f3pez", "non-dropping-particle" : "", "parse-names" : false, "suffix" : "" }, { "dropping-particle" : "", "family" : "\u0160a\u0161i\u0107", "given" : "Martina", "non-dropping-particle" : "", "parse-names" : false, "suffix" : "" }, { "dropping-particle" : "", "family" : "Settele", "given" : "Josef", "non-dropping-particle" : "", "parse-names" : false, "suffix" : "" }, { "dropping-particle" : "", "family" : "Verovnik", "given" : "Rudi", "non-dropping-particle" : "", "parse-names" : false, "suffix" : "" }, { "dropping-particle" : "", "family" : "Verstrael", "given" : "Theo", "non-dropping-particle" : "", "parse-names" : false, "suffix" : "" }, { "dropping-particle" : "", "family" : "Warren", "given" : "Martin", "non-dropping-particle" : "", "parse-names" : false, "suffix" : "" }, { "dropping-particle" : "", "family" : "Wiemers", "given" : "Martin", "non-dropping-particle" : "", "parse-names" : false, "suffix" : "" }, { "dropping-particle" : "", "family" : "Wynhoff", "given" : "Irma", "non-dropping-particle" : "", "parse-names" : false, "suffix" : "" } ], "id" : "ITEM-1", "issued" : { "date-parts" : [ [ "2010" ] ] }, "publisher" : "UCN (International Union for Conservation of Nature) and Butterfly Conservation Europe in collaboration with the European Union", "title" : "European Red List of Butterflies", "type" : "book" }, "uris" : [ "http://www.mendeley.com/documents/?uuid=64559c9c-49f7-49a7-814d-77ce7f248db3", "http://www.mendeley.com/documents/?uuid=dc06769d-e49f-4a22-842d-f5f0409d831c" ] }, { "id" : "ITEM-2", "itemData" : { "DOI" : "10.2779/77003", "ISBN" : "9789279445125", "abstract" : ": ", "author" : [ { "dropping-particle" : "", "family" : "Nieto", "given" : "A et al.", "non-dropping-particle" : "", "parse-names" : false, "suffix" : "" } ], "editor" : [ { "dropping-particle" : "", "family" : "Publication Office of the European Union", "given" : "", "non-dropping-particle" : "", "parse-names" : false, "suffix" : "" } ], "id" : "ITEM-2", "issued" : { "date-parts" : [ [ "2014" ] ] }, "number-of-pages" : "1-98", "publisher-place" : "Luxembourg", "title" : "European Red List of Bees", "type" : "book" }, "uris" : [ "http://www.mendeley.com/documents/?uuid=8e7b444b-11ec-42f1-8736-2b3c07367d7d", "http://www.mendeley.com/documents/?uuid=51c435ca-089b-4677-a3bd-a9a356f33e51" ] } ], "mendeley" : { "formattedCitation" : "(Nieto, 2014; Van Swaay et al., 2010)", "plainTextFormattedCitation" : "(Nieto, 2014; Van Swaay et al., 2010)", "previouslyFormattedCitation" : "(Nieto, 2014; Van Swaay et al., 2010)" }, "properties" : {  }, "schema" : "https://github.com/citation-style-language/schema/raw/master/csl-citation.json" }</w:instrText>
      </w:r>
      <w:r w:rsidRPr="002F006C">
        <w:rPr>
          <w:lang w:val="en-US"/>
        </w:rPr>
        <w:fldChar w:fldCharType="separate"/>
      </w:r>
      <w:r w:rsidRPr="002F006C">
        <w:rPr>
          <w:lang w:val="en-US"/>
        </w:rPr>
        <w:t>(</w:t>
      </w:r>
      <w:r w:rsidR="002F006C" w:rsidRPr="002F006C">
        <w:rPr>
          <w:lang w:val="en-US"/>
        </w:rPr>
        <w:t xml:space="preserve">Nieto </w:t>
      </w:r>
      <w:r w:rsidR="002F006C" w:rsidRPr="002F006C">
        <w:rPr>
          <w:i/>
          <w:lang w:val="en-US"/>
        </w:rPr>
        <w:t>et al.</w:t>
      </w:r>
      <w:r w:rsidRPr="00417796">
        <w:rPr>
          <w:lang w:val="en-US"/>
        </w:rPr>
        <w:t>, 2014</w:t>
      </w:r>
      <w:r w:rsidRPr="002F006C">
        <w:rPr>
          <w:lang w:val="en-US"/>
        </w:rPr>
        <w:t xml:space="preserve">; Van Swaay </w:t>
      </w:r>
      <w:r w:rsidR="00C56B4E" w:rsidRPr="002F006C">
        <w:rPr>
          <w:i/>
          <w:lang w:val="en-US"/>
        </w:rPr>
        <w:t>et al.</w:t>
      </w:r>
      <w:r w:rsidRPr="002F006C">
        <w:rPr>
          <w:lang w:val="en-US"/>
        </w:rPr>
        <w:t>, 2010)</w:t>
      </w:r>
      <w:r w:rsidRPr="002F006C">
        <w:rPr>
          <w:lang w:val="en-US"/>
        </w:rPr>
        <w:fldChar w:fldCharType="end"/>
      </w:r>
      <w:r w:rsidRPr="002F006C">
        <w:rPr>
          <w:lang w:val="en-US"/>
        </w:rPr>
        <w:t xml:space="preserve">. Severe losses of managed colonies of the western honey bee have been reported in many Western European countries and former-USSR countries since 1961 </w:t>
      </w:r>
      <w:r w:rsidRPr="002F006C">
        <w:rPr>
          <w:lang w:val="en-US"/>
        </w:rPr>
        <w:fldChar w:fldCharType="begin" w:fldLock="1"/>
      </w:r>
      <w:r w:rsidRPr="002F006C">
        <w:rPr>
          <w:lang w:val="en-US"/>
        </w:rPr>
        <w:instrText>ADDIN CSL_CITATION { "citationItems" : [ { "id" : "ITEM-1", "itemData" : { "DOI" : "10.1016/j.cub.2009.03.071", "ISSN" : "0960-9822", "author" : [ { "dropping-particle" : "", "family" : "Aizen", "given" : "Marcelo A", "non-dropping-particle" : "", "parse-names" : false, "suffix" : "" }, { "dropping-particle" : "", "family" : "Harder", "given" : "Lawrence D", "non-dropping-particle" : "", "parse-names" : false, "suffix" : "" } ], "container-title" : "Current Biology", "id" : "ITEM-1", "issued" : { "date-parts" : [ [ "2009" ] ] }, "page" : "1-4", "publisher" : "Elsevier Ltd", "title" : "Report The Global Stock of Domesticated Honey Bees Is Growing Slower Than Agricultural Demand for Pollination", "type" : "article-journal" }, "uris" : [ "http://www.mendeley.com/documents/?uuid=cc8b578e-92e9-4491-978e-d5c9a70cc69c", "http://www.mendeley.com/documents/?uuid=a0caa3a3-a5ba-4584-9d9c-2791b25b9919" ] } ], "mendeley" : { "formattedCitation" : "(Aizen &amp; Harder, 2009)", "plainTextFormattedCitation" : "(Aizen &amp; Harder, 2009)", "previouslyFormattedCitation" : "(Aizen &amp; Harder, 2009)" }, "properties" : {  }, "schema" : "https://github.com/citation-style-language/schema/raw/master/csl-citation.json" }</w:instrText>
      </w:r>
      <w:r w:rsidRPr="002F006C">
        <w:rPr>
          <w:lang w:val="en-US"/>
        </w:rPr>
        <w:fldChar w:fldCharType="separate"/>
      </w:r>
      <w:r w:rsidRPr="002F006C">
        <w:rPr>
          <w:lang w:val="en-US"/>
        </w:rPr>
        <w:t>(Aizen &amp; Harder, 2009)</w:t>
      </w:r>
      <w:r w:rsidRPr="002F006C">
        <w:rPr>
          <w:lang w:val="en-US"/>
        </w:rPr>
        <w:fldChar w:fldCharType="end"/>
      </w:r>
      <w:r w:rsidRPr="002F006C">
        <w:rPr>
          <w:lang w:val="en-US"/>
        </w:rPr>
        <w:t>.</w:t>
      </w:r>
      <w:r w:rsidRPr="00946649">
        <w:rPr>
          <w:lang w:val="en-US"/>
        </w:rPr>
        <w:t xml:space="preserve"> </w:t>
      </w:r>
    </w:p>
    <w:p w14:paraId="7DA94D06" w14:textId="43265AA2" w:rsidR="001E43D4" w:rsidRDefault="001E43D4" w:rsidP="00FD1310">
      <w:r w:rsidRPr="00946649">
        <w:rPr>
          <w:rFonts w:cstheme="minorHAnsi"/>
          <w:lang w:val="en-US"/>
        </w:rPr>
        <w:t xml:space="preserve">Agriculture in Europe and Central Asia has become more pollinator dependent since 1961, with Mediterranean and Central Asian countries being the most reliant on pollination services for crop production, due to the substantial production of highly pollinator-dependent fruits (see </w:t>
      </w:r>
      <w:r w:rsidR="0004763F">
        <w:rPr>
          <w:rFonts w:cstheme="minorHAnsi"/>
          <w:b/>
          <w:lang w:val="en-US"/>
        </w:rPr>
        <w:t>Figure 2.4</w:t>
      </w:r>
      <w:r w:rsidRPr="00946649">
        <w:rPr>
          <w:rFonts w:cstheme="minorHAnsi"/>
          <w:lang w:val="en-US"/>
        </w:rPr>
        <w:t xml:space="preserve">). The potential capacity of managed honey bees in </w:t>
      </w:r>
      <w:r>
        <w:rPr>
          <w:rFonts w:cstheme="minorHAnsi"/>
          <w:lang w:val="en-US"/>
        </w:rPr>
        <w:t xml:space="preserve">Western, Central and Eastern </w:t>
      </w:r>
      <w:r w:rsidRPr="00946649">
        <w:rPr>
          <w:rFonts w:cstheme="minorHAnsi"/>
          <w:lang w:val="en-US"/>
        </w:rPr>
        <w:t xml:space="preserve">Europe to supply pollination services to pollinator-dependent crops is insufficient to meet demand in many countries and the shortfall has increased between 2005 and 2010 because of changes in crop markets (see </w:t>
      </w:r>
      <w:r w:rsidRPr="00946649">
        <w:rPr>
          <w:rFonts w:cstheme="minorHAnsi"/>
          <w:b/>
          <w:lang w:val="en-US"/>
        </w:rPr>
        <w:t>Figure</w:t>
      </w:r>
      <w:r w:rsidR="0004763F">
        <w:rPr>
          <w:rFonts w:cstheme="minorHAnsi"/>
          <w:b/>
          <w:lang w:val="en-US"/>
        </w:rPr>
        <w:t xml:space="preserve"> </w:t>
      </w:r>
      <w:r w:rsidRPr="00946649">
        <w:rPr>
          <w:rFonts w:cstheme="minorHAnsi"/>
          <w:b/>
          <w:lang w:val="en-US"/>
        </w:rPr>
        <w:t>2.5</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DOI" : "10.1371/journal.pone.0082996", "ISSN" : "1932-6203", "author" : [ { "dropping-particle" : "", "family" : "Breeze", "given" : "Tom D.", "non-dropping-particle" : "", "parse-names" : false, "suffix" : "" }, { "dropping-particle" : "", "family" : "Vaissi\u00e8re", "given" : "Bernard E.", "non-dropping-particle" : "", "parse-names" : false, "suffix" : "" }, { "dropping-particle" : "", "family" : "Bommarco", "given" : "Riccardo", "non-dropping-particle" : "", "parse-names" : false, "suffix" : "" }, { "dropping-particle" : "", "family" : "Petanidou", "given" : "Theodora", "non-dropping-particle" : "", "parse-names" : false, "suffix" : "" }, { "dropping-particle" : "", "family" : "Seraphides", "given" : "Nicos", "non-dropping-particle" : "", "parse-names" : false, "suffix" : "" }, { "dropping-particle" : "", "family" : "Koz\u00e1k", "given" : "Lajos", "non-dropping-particle" : "", "parse-names" : false, "suffix" : "" }, { "dropping-particle" : "", "family" : "Scheper", "given" : "Jeroen", "non-dropping-particle" : "", "parse-names" : false, "suffix" : "" }, { "dropping-particle" : "", "family" : "Biesmeijer", "given" : "Jacobus C.", "non-dropping-particle" : "", "parse-names" : false, "suffix" : "" }, { "dropping-particle" : "", "family" : "Kleijn", "given" : "David", "non-dropping-particle" : "", "parse-names" : false, "suffix" : "" }, { "dropping-particle" : "", "family" : "Gyldenk\u00e6rne", "given" : "Steen", "non-dropping-particle" : "", "parse-names" : false, "suffix" : "" }, { "dropping-particle" : "", "family" : "Moretti", "given" : "Marco", "non-dropping-particle" : "", "parse-names" : false, "suffix" : "" }, { "dropping-particle" : "", "family" : "Holzschuh", "given" : "Andrea", "non-dropping-particle" : "", "parse-names" : false, "suffix" : "" }, { "dropping-particle" : "", "family" : "Steffan-Dewenter", "given" : "Ingolf", "non-dropping-particle" : "", "parse-names" : false, "suffix" : "" }, { "dropping-particle" : "", "family" : "Stout", "given" : "Jane C.", "non-dropping-particle" : "", "parse-names" : false, "suffix" : "" }, { "dropping-particle" : "", "family" : "P\u00e4rtel", "given" : "Meelis", "non-dropping-particle" : "", "parse-names" : false, "suffix" : "" }, { "dropping-particle" : "", "family" : "Zobel", "given" : "Martin", "non-dropping-particle" : "", "parse-names" : false, "suffix" : "" }, { "dropping-particle" : "", "family" : "Potts", "given" : "Simon G.", "non-dropping-particle" : "", "parse-names" : false, "suffix" : "" } ], "container-title" : "PLoS ONE", "editor" : [ { "dropping-particle" : "", "family" : "Yue", "given" : "Gen Hua", "non-dropping-particle" : "", "parse-names" : false, "suffix" : "" } ], "id" : "ITEM-1", "issue" : "1", "issued" : { "date-parts" : [ [ "2014", "1" ] ] }, "page" : "e82996", "publisher" : "Public Library of Science", "title" : "Agricultural Policies Exacerbate Honeybee Pollination Service Supply-Demand Mismatches Across Europe", "type" : "article-journal", "volume" : "9" }, "uris" : [ "http://www.mendeley.com/documents/?uuid=38eeead7-b6fd-4118-9184-1b78178d3066", "http://www.mendeley.com/documents/?uuid=3d256406-73c5-42b4-9326-29b338c3249d" ] } ], "mendeley" : { "formattedCitation" : "(Breeze et al., 2014)", "plainTextFormattedCitation" : "(Breeze et al., 2014)", "previouslyFormattedCitation" : "(Breeze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reeze </w:t>
      </w:r>
      <w:r w:rsidR="00C56B4E" w:rsidRPr="00C56B4E">
        <w:rPr>
          <w:rFonts w:cstheme="minorHAnsi"/>
          <w:i/>
          <w:lang w:val="en-US"/>
        </w:rPr>
        <w:t>et al.</w:t>
      </w:r>
      <w:r w:rsidR="00E2014E">
        <w:rPr>
          <w:rFonts w:cstheme="minorHAnsi"/>
          <w:lang w:val="en-US"/>
        </w:rPr>
        <w:t xml:space="preserve">, </w:t>
      </w:r>
      <w:r w:rsidRPr="00946649">
        <w:rPr>
          <w:rFonts w:cstheme="minorHAnsi"/>
          <w:lang w:val="en-US"/>
        </w:rPr>
        <w:t>2014</w:t>
      </w:r>
      <w:r w:rsidRPr="00946649">
        <w:rPr>
          <w:rFonts w:cstheme="minorHAnsi"/>
          <w:lang w:val="en-US"/>
        </w:rPr>
        <w:fldChar w:fldCharType="end"/>
      </w:r>
      <w:r w:rsidRPr="00946649">
        <w:rPr>
          <w:rFonts w:cstheme="minorHAnsi"/>
          <w:lang w:val="en-US"/>
        </w:rPr>
        <w:t>). This suggests a high and increasing reliance on wild insects for crop pollination services. Without a systematic monitoring scheme, however, it is not possible to accurately assess the importance of wild pollinators at a local scale (e.g.</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April", "given" : "Welsh Government", "non-dropping-particle" : "", "parse-names" : false, "suffix" : "" }, { "dropping-particle" : "", "family" : "Carvell", "given" : "Authors Claire", "non-dropping-particle" : "", "parse-names" : false, "suffix" : "" }, { "dropping-particle" : "", "family" : "Isaac", "given" : "Nick", "non-dropping-particle" : "", "parse-names" : false, "suffix" : "" }, { "dropping-particle" : "", "family" : "Jitlal", "given" : "Mark", "non-dropping-particle" : "", "parse-names" : false, "suffix" : "" }, { "dropping-particle" : "", "family" : "Peyton", "given" : "Jodey", "non-dropping-particle" : "", "parse-names" : false, "suffix" : "" }, { "dropping-particle" : "", "family" : "Powney", "given" : "Gary", "non-dropping-particle" : "", "parse-names" : false, "suffix" : "" }, { "dropping-particle" : "", "family" : "Roy", "given" : "David", "non-dropping-particle" : "", "parse-names" : false, "suffix" : "" }, { "dropping-particle" : "", "family" : "Vanbergen", "given" : "Adam", "non-dropping-particle" : "", "parse-names" : false, "suffix" : "" }, { "dropping-particle" : "", "family" : "Connor", "given" : "O", "non-dropping-particle" : "", "parse-names" : false, "suffix" : "" }, { "dropping-particle" : "", "family" : "Jones", "given" : "Catherine", "non-dropping-particle" : "", "parse-names" : false, "suffix" : "" }, { "dropping-particle" : "", "family" : "Kunin", "given" : "Bill", "non-dropping-particle" : "", "parse-names" : false, "suffix" : "" }, { "dropping-particle" : "", "family" : "Breeze", "given" : "Tom", "non-dropping-particle" : "", "parse-names" : false, "suffix" : "" }, { "dropping-particle" : "", "family" : "Garratt", "given" : "Mike", "non-dropping-particle" : "", "parse-names" : false, "suffix" : "" }, { "dropping-particle" : "", "family" : "Potts", "given" : "Simon", "non-dropping-particle" : "", "parse-names" : false, "suffix" : "" }, { "dropping-particle" : "", "family" : "Harvey", "given" : "Martin", "non-dropping-particle" : "", "parse-names" : false, "suffix" : "" }, { "dropping-particle" : "", "family" : "Ansine", "given" : "Janice", "non-dropping-particle" : "", "parse-names" : false, "suffix" : "" }, { "dropping-particle" : "", "family" : "Comont", "given" : "Richard", "non-dropping-particle" : "", "parse-names" : false, "suffix" : "" }, { "dropping-particle" : "", "family" : "Lee", "given" : "Paul", "non-dropping-particle" : "", "parse-names" : false, "suffix" : "" }, { "dropping-particle" : "", "family" : "Edwards", "given" : "Mike", "non-dropping-particle" : "", "parse-names" : false, "suffix" : "" }, { "dropping-particle" : "", "family" : "Roberts", "given" : "Stuart", "non-dropping-particle" : "", "parse-names" : false, "suffix" : "" }, { "dropping-particle" : "", "family" : "Morris", "given" : "Roger", "non-dropping-particle" : "", "parse-names" : false, "suffix" : "" }, { "dropping-particle" : "", "family" : "Musgrove", "given" : "Andy", "non-dropping-particle" : "", "parse-names" : false, "suffix" : "" }, { "dropping-particle" : "", "family" : "Brereton", "given" : "Tom", "non-dropping-particle" : "", "parse-names" : false, "suffix" : "" }, { "dropping-particle" : "", "family" : "Roy", "given" : "Helen", "non-dropping-particle" : "", "parse-names" : false, "suffix" : "" } ], "id" : "ITEM-1", "issue" : "April", "issued" : { "date-parts" : [ [ "2016" ] ] }, "title" : "Design and Testing of a National Pollinator and Pollination Monitoring Framework", "type" : "article-journal" }, "uris" : [ "http://www.mendeley.com/documents/?uuid=529e501f-88e1-42c2-b82c-6183dfcb2150", "http://www.mendeley.com/documents/?uuid=c1ba89f6-048b-45a3-851c-3d591f776fd0" ] } ], "mendeley" : { "formattedCitation" : "(April et al., 2016)", "manualFormatting" : " April et al. (2016)", "plainTextFormattedCitation" : "(April et al., 2016)", "previouslyFormattedCitation" : "(April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 April </w:t>
      </w:r>
      <w:r w:rsidR="00C56B4E" w:rsidRPr="00C56B4E">
        <w:rPr>
          <w:rFonts w:cstheme="minorHAnsi"/>
          <w:i/>
          <w:lang w:val="en-US"/>
        </w:rPr>
        <w:t>et al.</w:t>
      </w:r>
      <w:r w:rsidR="00E2014E">
        <w:rPr>
          <w:rFonts w:cstheme="minorHAnsi"/>
          <w:lang w:val="en-US"/>
        </w:rPr>
        <w:t xml:space="preserve">, </w:t>
      </w:r>
      <w:r w:rsidRPr="00946649">
        <w:rPr>
          <w:rFonts w:cstheme="minorHAnsi"/>
          <w:lang w:val="en-US"/>
        </w:rPr>
        <w:t>2016</w:t>
      </w:r>
      <w:r w:rsidRPr="00946649">
        <w:rPr>
          <w:rFonts w:cstheme="minorHAnsi"/>
          <w:lang w:val="en-US"/>
        </w:rPr>
        <w:fldChar w:fldCharType="end"/>
      </w:r>
      <w:r w:rsidRPr="00946649">
        <w:rPr>
          <w:rFonts w:cstheme="minorHAnsi"/>
          <w:lang w:val="en-US"/>
        </w:rPr>
        <w:t>). Although some attempts have been made to model available pollinator natural capital (e.g.</w:t>
      </w:r>
      <w:r w:rsidRPr="00946649">
        <w:rPr>
          <w:rFonts w:cstheme="minorHAnsi"/>
          <w:lang w:val="en-US"/>
        </w:rPr>
        <w:fldChar w:fldCharType="begin" w:fldLock="1"/>
      </w:r>
      <w:r w:rsidRPr="00946649">
        <w:rPr>
          <w:rFonts w:cstheme="minorHAnsi"/>
          <w:lang w:val="en-US"/>
        </w:rPr>
        <w:instrText>ADDIN CSL_CITATION { "citationItems" : [ { "id" : "ITEM-1", "itemData" : { "DOI" : "10.1016/j.ecolind.2013.07.014", "ISBN" : "1470-160X", "ISSN" : "1470160X", "abstract" : "Biotic pollination is an important ecosystem service for the production of many food crops. The supply of pollination is mostly studied at the landscape scale while recent studies on the demand for pollination services provide a global-scale picture based on aggregate national-level data. This paper quantifies both demand and supply of pollination in the European Union (EU) at a relatively high spatial resolution, allowing an analysis of the match between demand and supply. Finally, we evaluate how policies interact with the spatial differences between demand and supply of this ecosystem service. We mapped the crop area requiring pollination for optimal production (demand) and both bee habitat and related visitation probability (supply) using detailed agricultural and landscape data. We compared the maps of demand and supply by visual comparison, descriptive statics and a trend surface generalized additive model to analyze the relation between visitation probability and the presence or absence of pollinator dependent crops. A sensitivity analysis was done to test the robustness of the pollination supply model. Finally, the impact of EU Biodiversity Strategy and Biofuel Directive were evaluated by identifying areas where these policies would influence the demand or supply of pollination. In the EU, 12% of the total cropland area was dependent on pollinators for optimal agricultural production. Pollinator habitat is especially abundant in mosaic landscapes as found in hilly and mountainous areas. Although covering less than 0.5% of the agricultural area, the presence of green linear elements increased the visitation probability by 5-20% while being the sole providers of pollinators in 12% of the croplands. In half of the area with a high pollination demand, the supply of pollination is also high. Irrespective of the different parameterizations, total habitat areas and visitation probability were highest in croplands without pollinator dependent crops and lowest in hotspots of pollination demand. The analysis of the match between pollination supply and demand for this service indicates that for improving or ensuring pollination one must consider both the demand and supply of the process of crop pollination for optimal results. ?? 2013 Elsevier Ltd. All rights reserved.", "author" : [ { "dropping-particle" : "", "family" : "Schulp", "given" : "C. J E", "non-dropping-particle" : "", "parse-names" : false, "suffix" : "" }, { "dropping-particle" : "", "family" : "Lautenbach", "given" : "S.", "non-dropping-particle" : "", "parse-names" : false, "suffix" : "" }, { "dropping-particle" : "", "family" : "Verburg", "given" : "P. H.", "non-dropping-particle" : "", "parse-names" : false, "suffix" : "" } ], "container-title" : "Ecological Indicators", "id" : "ITEM-1", "issued" : { "date-parts" : [ [ "2014" ] ] }, "page" : "131-141", "title" : "Quantifying and mapping ecosystem services: Demand and supply of pollination in the European Union", "type" : "article-journal", "volume" : "36" }, "uris" : [ "http://www.mendeley.com/documents/?uuid=4d83ca7a-a6dc-4aa1-bcfa-5b64525dab5a", "http://www.mendeley.com/documents/?uuid=ffb81232-5acc-45d5-839e-4fc7f966d9a8" ] } ], "mendeley" : { "formattedCitation" : "(Schulp, Lautenbach, &amp; Verburg, 2014)", "manualFormatting" : " Schulp, Lautenbach, &amp; Verburg (2014)", "plainTextFormattedCitation" : "(Schulp, Lautenbach, &amp; Verburg, 2014)", "previouslyFormattedCitation" : "(Schulp, Lautenbach, &amp; Verburg,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 Schulp</w:t>
      </w:r>
      <w:r>
        <w:rPr>
          <w:rFonts w:cstheme="minorHAnsi"/>
          <w:lang w:val="en-US"/>
        </w:rPr>
        <w:t xml:space="preserve"> </w:t>
      </w:r>
      <w:r w:rsidR="00C56B4E" w:rsidRPr="00C56B4E">
        <w:rPr>
          <w:rFonts w:cstheme="minorHAnsi"/>
          <w:i/>
          <w:lang w:val="en-US"/>
        </w:rPr>
        <w:t>et al.</w:t>
      </w:r>
      <w:r w:rsidR="00E2014E">
        <w:rPr>
          <w:rFonts w:cstheme="minorHAnsi"/>
          <w:lang w:val="en-US"/>
        </w:rPr>
        <w:t xml:space="preserve">, </w:t>
      </w:r>
      <w:r w:rsidRPr="00946649">
        <w:rPr>
          <w:rFonts w:cstheme="minorHAnsi"/>
          <w:lang w:val="en-US"/>
        </w:rPr>
        <w:t>2014</w:t>
      </w:r>
      <w:r>
        <w:rPr>
          <w:rFonts w:cstheme="minorHAnsi"/>
          <w:lang w:val="en-US"/>
        </w:rPr>
        <w:t>a</w:t>
      </w:r>
      <w:r w:rsidRPr="00946649">
        <w:rPr>
          <w:rFonts w:cstheme="minorHAnsi"/>
          <w:lang w:val="en-US"/>
        </w:rPr>
        <w:fldChar w:fldCharType="end"/>
      </w:r>
      <w:r w:rsidRPr="00946649">
        <w:rPr>
          <w:rFonts w:cstheme="minorHAnsi"/>
          <w:lang w:val="en-US"/>
        </w:rPr>
        <w:t xml:space="preserve">), to date they have not considered pollinator behaviour. More suitable models have been developed </w:t>
      </w:r>
      <w:r w:rsidRPr="00946649">
        <w:rPr>
          <w:rFonts w:cstheme="minorHAnsi"/>
          <w:lang w:val="en-US"/>
        </w:rPr>
        <w:fldChar w:fldCharType="begin" w:fldLock="1"/>
      </w:r>
      <w:r w:rsidRPr="00946649">
        <w:rPr>
          <w:rFonts w:cstheme="minorHAnsi"/>
          <w:lang w:val="en-US"/>
        </w:rPr>
        <w:instrText>ADDIN CSL_CITATION { "citationItems" : [ { "id" : "ITEM-1", "itemData" : { "DOI" : "10.1890/12-1600.1", "ISSN" : "1051-0761", "author" : [ { "dropping-particle" : "", "family" : "Ricketts", "given" : "Taylor H.", "non-dropping-particle" : "", "parse-names" : false, "suffix" : "" }, { "dropping-particle" : "", "family" : "Lonsdorf", "given" : "Eric", "non-dropping-particle" : "", "parse-names" : false, "suffix" : "" } ], "container-title" : "Ecological Applications", "id" : "ITEM-1", "issue" : "5", "issued" : { "date-parts" : [ [ "2013", "7" ] ] }, "page" : "1113-1123", "publisher" : "Ecological Society of America", "title" : "Mapping the margin: comparing marginal values of tropical forest remnants for pollination services", "type" : "article-journal", "volume" : "23" }, "uris" : [ "http://www.mendeley.com/documents/?uuid=467711fa-bdb7-43eb-92ab-a6fdc513cf93", "http://www.mendeley.com/documents/?uuid=234817c1-9259-40f3-a1b6-04f86eb52cad" ] }, { "id" : "ITEM-2", "itemData" : { "DOI" : "10.1016/j.ecolmodel.2015.08.009", "ISBN" : "0304-3800", "ISSN" : "03043800", "abstract" : "Pollination by bees is important for food production. Recent concerns about the declines of both domestic and wild bees, calls for measures to promote wild pollinator populations in farmland. However, to be able to efficiently promote and prioritize between measures that benefit pollinators, such as modified land use, agri-environment schemes, or specific conservation measures, it is important to have a tool that accurately predicts how bees use landscapes and respond to such measures. In this paper we compare an existing model for predicting pollination (the \"Lonsdorf model\"), with an extension of a general model for habitat use of central place foragers (the \"CPF model\"). The Lonsdorf model has been shown to perform relatively well in simple landscapes, but not in complex landscapes. We hypothesized that this was because it lacks a behavioral component, assuming instead that bees in essence diffuse out from the nest into the landscape. By adding a behavioral component, the CPF model in contrast assumes that bees only use those parts of the landscape that enhances their fitness, completely avoiding foraging in other parts of the landscape. Because foraging is directed toward the most rewarding foraging habitat patches as determined by quality and distance, foraging habitat will include a wide range of forage qualities close to the nest, but a much narrower range farther away. We generate predictions for both simple and complex hypothetical landscapes, to illustrate the effect of including the behavioral rule, and for real landscapes. In the real landscapes the models give similar predictions for visitation rates in simple landscapes, but more different predictions in heterogeneous landscapes. We also analyze the consequences of introducing hedgerows near a mass-flowering crop field under each model. The Lonsdorf model predicts that any habitat improvement will enhance pollination of the crop. In contrast, the CPF model predicts that the hedgerow must provide good nesting sites, and not just foraging opportunities, for it to benefit pollination of the crop, because good forage quality alone may drain bees away from the field. Our model can be used to optimize pollinator mitigation measures in real landscapes.", "author" : [ { "dropping-particle" : "", "family" : "Olsson", "given" : "Ola", "non-dropping-particle" : "", "parse-names" : false, "suffix" : "" }, { "dropping-particle" : "", "family" : "Bolin", "given" : "Arvid", "non-dropping-particle" : "", "parse-names" : false, "suffix" : "" }, { "dropping-particle" : "", "family" : "Smith", "given" : "Henrik G.", "non-dropping-particle" : "", "parse-names" : false, "suffix" : "" }, { "dropping-particle" : "V.", "family" : "Lonsdorf", "given" : "Eric", "non-dropping-particle" : "", "parse-names" : false, "suffix" : "" } ], "container-title" : "Ecological Modelling", "id" : "ITEM-2", "issued" : { "date-parts" : [ [ "2015" ] ] }, "page" : "133-143", "publisher" : "Elsevier B.V.", "title" : "Modeling pollinating bee visitation rates in heterogeneous landscapes from foraging theory", "type" : "article-journal", "volume" : "316" }, "uris" : [ "http://www.mendeley.com/documents/?uuid=11d0673d-6db2-4207-88a9-f3efd1fc3891", "http://www.mendeley.com/documents/?uuid=534859bb-aa8e-44dc-acfe-d1375a713f7c" ] } ], "mendeley" : { "formattedCitation" : "(O. Olsson, Bolin, Smith, &amp; Lonsdorf, 2015; Ricketts &amp; Lonsdorf, 2013)", "plainTextFormattedCitation" : "(O. Olsson, Bolin, Smith, &amp; Lonsdorf, 2015; Ricketts &amp; Lonsdorf, 2013)", "previouslyFormattedCitation" : "(O. Olsson, Bolin, Smith, &amp; Lonsdorf, 2015; Ricketts &amp; Lonsdorf,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Olsson</w:t>
      </w:r>
      <w:r>
        <w:rPr>
          <w:rFonts w:cstheme="minorHAnsi"/>
          <w:lang w:val="en-US"/>
        </w:rPr>
        <w:t xml:space="preserve"> </w:t>
      </w:r>
      <w:r w:rsidR="00C56B4E" w:rsidRPr="00C56B4E">
        <w:rPr>
          <w:rFonts w:cstheme="minorHAnsi"/>
          <w:i/>
          <w:lang w:val="en-US"/>
        </w:rPr>
        <w:t>et al.</w:t>
      </w:r>
      <w:r w:rsidRPr="00946649">
        <w:rPr>
          <w:rFonts w:cstheme="minorHAnsi"/>
          <w:lang w:val="en-US"/>
        </w:rPr>
        <w:t>, 2015; Ricketts &amp; Lonsdorf, 2013)</w:t>
      </w:r>
      <w:r w:rsidRPr="00946649">
        <w:rPr>
          <w:rFonts w:cstheme="minorHAnsi"/>
          <w:lang w:val="en-US"/>
        </w:rPr>
        <w:fldChar w:fldCharType="end"/>
      </w:r>
      <w:r w:rsidRPr="00946649">
        <w:rPr>
          <w:rFonts w:cstheme="minorHAnsi"/>
          <w:lang w:val="en-US"/>
        </w:rPr>
        <w:t xml:space="preserve"> but have not yet been applied beyond case study or hypothetical sites. In addition, a variety of indicators have been used for mapping pollination, however, almost all are based on very indirect (e.g. land cover variables) or relative measures of pollination and lack empirical validation of reliable representation of pollination delivery. </w:t>
      </w:r>
    </w:p>
    <w:p w14:paraId="62FCCB4D" w14:textId="66DB235E" w:rsidR="001E43D4" w:rsidRPr="003854F0" w:rsidRDefault="00783146" w:rsidP="001E43D4">
      <w:pPr>
        <w:rPr>
          <w:lang w:val="en-US" w:eastAsia="ja-JP"/>
        </w:rPr>
      </w:pPr>
      <w:r>
        <w:rPr>
          <w:lang w:eastAsia="en-GB"/>
        </w:rPr>
        <w:drawing>
          <wp:inline distT="0" distB="0" distL="0" distR="0" wp14:anchorId="7FE8B200" wp14:editId="7B368361">
            <wp:extent cx="5731510" cy="27514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731510" cy="2751455"/>
                    </a:xfrm>
                    <a:prstGeom prst="rect">
                      <a:avLst/>
                    </a:prstGeom>
                  </pic:spPr>
                </pic:pic>
              </a:graphicData>
            </a:graphic>
          </wp:inline>
        </w:drawing>
      </w:r>
    </w:p>
    <w:p w14:paraId="61B54FFE" w14:textId="2A00037A" w:rsidR="001E43D4" w:rsidRDefault="001E43D4" w:rsidP="000226B2">
      <w:pPr>
        <w:pStyle w:val="Caption"/>
      </w:pPr>
    </w:p>
    <w:p w14:paraId="39F3E866" w14:textId="6888B831" w:rsidR="00FD1310" w:rsidRPr="00FD1310" w:rsidRDefault="00FD1310" w:rsidP="00FD1310">
      <w:pPr>
        <w:rPr>
          <w:lang w:val="en-US"/>
        </w:rPr>
      </w:pPr>
      <w:r>
        <w:rPr>
          <w:lang w:eastAsia="en-GB"/>
        </w:rPr>
        <w:lastRenderedPageBreak/>
        <w:drawing>
          <wp:inline distT="0" distB="0" distL="0" distR="0" wp14:anchorId="600F1A1F" wp14:editId="32353EC5">
            <wp:extent cx="5731510" cy="3021330"/>
            <wp:effectExtent l="0" t="0" r="254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5731510" cy="3021330"/>
                    </a:xfrm>
                    <a:prstGeom prst="rect">
                      <a:avLst/>
                    </a:prstGeom>
                  </pic:spPr>
                </pic:pic>
              </a:graphicData>
            </a:graphic>
          </wp:inline>
        </w:drawing>
      </w:r>
    </w:p>
    <w:p w14:paraId="03CA9C11" w14:textId="0847CF18" w:rsidR="001E43D4" w:rsidRPr="00946649" w:rsidRDefault="001E43D4" w:rsidP="001E43D4">
      <w:pPr>
        <w:rPr>
          <w:rFonts w:cstheme="minorHAnsi"/>
          <w:lang w:val="en-US"/>
        </w:rPr>
      </w:pPr>
      <w:r w:rsidRPr="00946649">
        <w:rPr>
          <w:rFonts w:cstheme="minorHAnsi"/>
          <w:lang w:val="en-US"/>
        </w:rPr>
        <w:t xml:space="preserve">Pollination contributes to a </w:t>
      </w:r>
      <w:r w:rsidRPr="00946649">
        <w:rPr>
          <w:rFonts w:cstheme="minorHAnsi"/>
          <w:i/>
          <w:lang w:val="en-US"/>
        </w:rPr>
        <w:t>good quality of life</w:t>
      </w:r>
      <w:r w:rsidRPr="00946649">
        <w:rPr>
          <w:rFonts w:cstheme="minorHAnsi"/>
          <w:lang w:val="en-US"/>
        </w:rPr>
        <w:t xml:space="preserve"> through: the role of pollinators underpinning the productivity of many of the world’s crops which contribute to healthy diets; beekeeping, pollinator-dependent plant products and honey which support livelihoods; and pollinator-dependent landscapes which help provide a rich and meaningful cultural and spiritual life </w:t>
      </w:r>
      <w:r w:rsidRPr="00946649">
        <w:rPr>
          <w:rFonts w:cstheme="minorHAnsi"/>
          <w:lang w:val="en-US"/>
        </w:rPr>
        <w:fldChar w:fldCharType="begin" w:fldLock="1"/>
      </w:r>
      <w:r w:rsidRPr="00946649">
        <w:rPr>
          <w:rFonts w:cstheme="minorHAnsi"/>
          <w:lang w:val="en-US"/>
        </w:rPr>
        <w:instrText>ADDIN CSL_CITATION { "citationItems" : [ { "id" : "ITEM-1", "itemData" : { "ISBN" : "9789280735680",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 "issued" : { "date-parts" : [ [ "2016" ] ] }, "number-of-pages" : "36", "publisher" : "Secretariat of the Intergovernmental Science-Policy Platform on Biodiversity and Ecosystem Services", "publisher-place" : "Bonn, Germany", "title" : "IPBES Thematic Assessment Report on Pollinators, Pollination and Food Production Summary for Policymakers", "type" : "book" }, "uris" : [ "http://www.mendeley.com/documents/?uuid=ac47d325-4d53-4dd7-a5bf-23d42700163a", "http://www.mendeley.com/documents/?uuid=40102e6c-bc78-4a36-ba7d-a3c9211d2fce" ] } ], "mendeley" : { "formattedCitation" : "(Potts et al., 2016)", "plainTextFormattedCitation" : "(Potts et al., 2016)", "previouslyFormattedCitation" : "(Potts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Pr>
          <w:rFonts w:cstheme="minorHAnsi"/>
          <w:lang w:val="en-US"/>
        </w:rPr>
        <w:t>IPBES</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Throughout Europe and Central Asia there has been a 14% increase in honey production (from 314,874 to 358,191 tonnes per year) between 1992 and 2012. This change has, however, been uneven between regions, presenting a decline of 27% in Western Europe and 63% in Central Asia, </w:t>
      </w:r>
      <w:r w:rsidRPr="003854F0">
        <w:rPr>
          <w:rFonts w:ascii="Calibri" w:eastAsia="Times New Roman" w:hAnsi="Calibri" w:cs="Times New Roman"/>
          <w:bCs/>
          <w:color w:val="000000"/>
          <w:lang w:val="en-US"/>
        </w:rPr>
        <w:t>while</w:t>
      </w:r>
      <w:r w:rsidRPr="00946649">
        <w:rPr>
          <w:rFonts w:ascii="Calibri" w:eastAsia="Times New Roman" w:hAnsi="Calibri" w:cs="Times New Roman"/>
          <w:b/>
          <w:bCs/>
          <w:color w:val="000000"/>
          <w:lang w:val="en-US"/>
        </w:rPr>
        <w:t xml:space="preserve"> </w:t>
      </w:r>
      <w:r w:rsidRPr="00946649">
        <w:rPr>
          <w:rFonts w:cstheme="minorHAnsi"/>
          <w:lang w:val="en-US"/>
        </w:rPr>
        <w:t xml:space="preserve">an increase of 29% in Eastern Europe and 31% in northern Central Europe </w:t>
      </w:r>
      <w:r>
        <w:rPr>
          <w:rFonts w:cstheme="minorHAnsi"/>
          <w:lang w:val="en-US"/>
        </w:rPr>
        <w:fldChar w:fldCharType="begin" w:fldLock="1"/>
      </w:r>
      <w:r>
        <w:rPr>
          <w:rFonts w:cstheme="minorHAnsi"/>
          <w:lang w:val="en-US"/>
        </w:rPr>
        <w:instrText>ADDIN CSL_CITATION { "citationItems" : [ { "id" : "ITEM-1", "itemData" : { "URL" : "http://www.fao.org/faostat/en/#home", "accessed" : { "date-parts" : [ [ "2017", "12", "18" ] ] }, "author" : [ { "dropping-particle" : "", "family" : "FAO", "given" : "", "non-dropping-particle" : "", "parse-names" : false, "suffix" : "" } ], "id" : "ITEM-1", "issued" : { "date-parts" : [ [ "2017" ] ] }, "title" : "FAOSTAT", "type" : "webpage" }, "uris" : [ "http://www.mendeley.com/documents/?uuid=ce629e72-0219-3b77-8d6a-1e4e39645a04" ] } ], "mendeley" : { "formattedCitation" : "(FAO, 2017)", "plainTextFormattedCitation" : "(FAO, 2017)", "previouslyFormattedCitation" : "(FAO, 2017)" }, "properties" : {  }, "schema" : "https://github.com/citation-style-language/schema/raw/master/csl-citation.json" }</w:instrText>
      </w:r>
      <w:r>
        <w:rPr>
          <w:rFonts w:cstheme="minorHAnsi"/>
          <w:lang w:val="en-US"/>
        </w:rPr>
        <w:fldChar w:fldCharType="separate"/>
      </w:r>
      <w:r w:rsidRPr="001D45C9">
        <w:rPr>
          <w:rFonts w:cstheme="minorHAnsi"/>
          <w:lang w:val="en-US"/>
        </w:rPr>
        <w:t>(FAO, 2017)</w:t>
      </w:r>
      <w:r>
        <w:rPr>
          <w:rFonts w:cstheme="minorHAnsi"/>
          <w:lang w:val="en-US"/>
        </w:rPr>
        <w:fldChar w:fldCharType="end"/>
      </w:r>
      <w:r w:rsidRPr="00946649">
        <w:rPr>
          <w:rFonts w:cstheme="minorHAnsi"/>
          <w:lang w:val="en-US"/>
        </w:rPr>
        <w:t xml:space="preserve">. In addition to honey and other direct calorific value of products derived from pollinator-dependent food crops, these products also benefit human health via supply a major proportion of micronutrients such as vitamin A, Iron and Folate; the fractional dependency of these micronutrient production on pollination is particularly high in southern areas of Western and Central Europ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Chaplin-kramer", "given" : "Rebecca", "non-dropping-particle" : "", "parse-names" : false, "suffix" : "" }, { "dropping-particle" : "", "family" : "Dombeck", "given" : "Emily", "non-dropping-particle" : "", "parse-names" : false, "suffix" : "" }, { "dropping-particle" : "", "family" : "Gerber", "given" : "James", "non-dropping-particle" : "", "parse-names" : false, "suffix" : "" }, { "dropping-particle" : "", "family" : "Knuth", "given" : "Katherine A", "non-dropping-particle" : "", "parse-names" : false, "suffix" : "" }, { "dropping-particle" : "", "family" : "Mueller", "given" : "Nathaniel D", "non-dropping-particle" : "", "parse-names" : false, "suffix" : "" }, { "dropping-particle" : "", "family" : "Mueller", "given" : "Megan", "non-dropping-particle" : "", "parse-names" : false, "suffix" : "" }, { "dropping-particle" : "", "family" : "Ziv", "given" : "Guy", "non-dropping-particle" : "", "parse-names" : false, "suffix" : "" }, { "dropping-particle" : "", "family" : "Klein", "given" : "Alexandra-maria", "non-dropping-particle" : "", "parse-names" : false, "suffix" : "" }, { "dropping-particle" : "", "family" : "Chaplin-kramer", "given" : "Rebecca", "non-dropping-particle" : "", "parse-names" : false, "suffix" : "" }, { "dropping-particle" : "", "family" : "Dombeck", "given" : "Emily", "non-dropping-particle" : "", "parse-names" : false, "suffix" : "" }, { "dropping-particle" : "", "family" : "Gerber", "given" : "James", "non-dropping-particle" : "", "parse-names" : false, "suffix" : "" }, { "dropping-particle" : "", "family" : "Knuth", "given" : "A", "non-dropping-particle" : "", "parse-names" : false, "suffix" : "" }, { "dropping-particle" : "", "family" : "Mueller", "given" : "Nathaniel D", "non-dropping-particle" : "", "parse-names" : false, "suffix" : "" }, { "dropping-particle" : "", "family" : "Mueller", "given" : "Megan", "non-dropping-particle" : "", "parse-names" : false, "suffix" : "" }, { "dropping-particle" : "", "family" : "Ziv", "given" : "Guy", "non-dropping-particle" : "", "parse-names" : false, "suffix" : "" } ], "id" : "ITEM-1", "issued" : { "date-parts" : [ [ "2014" ] ] }, "title" : "Global malnutrition overlaps with pollinator-dependent micronutrient production Global malnutrition overlaps with pollinator-dependent micronutrient production", "type" : "article-journal" }, "uris" : [ "http://www.mendeley.com/documents/?uuid=44576554-d636-4633-af67-66b18cfad234", "http://www.mendeley.com/documents/?uuid=cd0a30e8-706c-42cd-97d0-8646ac4fcaa9" ] } ], "mendeley" : { "formattedCitation" : "(Chaplin-kramer et al., 2014)", "plainTextFormattedCitation" : "(Chaplin-kramer et al., 2014)", "previouslyFormattedCitation" : "(Chaplin-kramer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Chaplin-</w:t>
      </w:r>
      <w:r w:rsidR="00A02307">
        <w:rPr>
          <w:rFonts w:cstheme="minorHAnsi"/>
          <w:lang w:val="en-US"/>
        </w:rPr>
        <w:t>K</w:t>
      </w:r>
      <w:r w:rsidRPr="00946649">
        <w:rPr>
          <w:rFonts w:cstheme="minorHAnsi"/>
          <w:lang w:val="en-US"/>
        </w:rPr>
        <w:t xml:space="preserve">ramer </w:t>
      </w:r>
      <w:r w:rsidR="00C56B4E" w:rsidRPr="00C56B4E">
        <w:rPr>
          <w:rFonts w:cstheme="minorHAnsi"/>
          <w:i/>
          <w:lang w:val="en-US"/>
        </w:rPr>
        <w:t>et al.</w:t>
      </w:r>
      <w:r w:rsidRPr="00946649">
        <w:rPr>
          <w:rFonts w:cstheme="minorHAnsi"/>
          <w:lang w:val="en-US"/>
        </w:rPr>
        <w:t>, 2014)</w:t>
      </w:r>
      <w:r w:rsidRPr="00946649">
        <w:rPr>
          <w:rFonts w:cstheme="minorHAnsi"/>
          <w:lang w:val="en-US"/>
        </w:rPr>
        <w:fldChar w:fldCharType="end"/>
      </w:r>
      <w:r w:rsidRPr="00946649">
        <w:rPr>
          <w:rFonts w:cstheme="minorHAnsi"/>
          <w:lang w:val="en-US"/>
        </w:rPr>
        <w:t xml:space="preserve">. </w:t>
      </w:r>
    </w:p>
    <w:p w14:paraId="0ED1F505" w14:textId="77777777" w:rsidR="001E43D4" w:rsidRPr="00946649" w:rsidRDefault="001E43D4" w:rsidP="001E43D4">
      <w:pPr>
        <w:rPr>
          <w:rFonts w:cstheme="minorHAnsi"/>
          <w:lang w:val="en-US"/>
        </w:rPr>
      </w:pPr>
    </w:p>
    <w:p w14:paraId="27B1872D" w14:textId="7983CE5E" w:rsidR="001E43D4" w:rsidRPr="0019490F" w:rsidRDefault="001E43D4" w:rsidP="001F0516">
      <w:pPr>
        <w:pStyle w:val="Heading4"/>
      </w:pPr>
      <w:bookmarkStart w:id="372" w:name="_Toc519504436"/>
      <w:r w:rsidRPr="0019490F">
        <w:t>Regulation of air quality</w:t>
      </w:r>
      <w:bookmarkEnd w:id="372"/>
    </w:p>
    <w:p w14:paraId="609B9253" w14:textId="3526A904" w:rsidR="001E43D4" w:rsidRPr="00946649" w:rsidRDefault="001E43D4" w:rsidP="001E43D4">
      <w:pPr>
        <w:rPr>
          <w:lang w:val="en-US"/>
        </w:rPr>
      </w:pPr>
      <w:r w:rsidRPr="00946649">
        <w:rPr>
          <w:lang w:val="en-US" w:eastAsia="ja-JP" w:bidi="en-US"/>
        </w:rPr>
        <w:t xml:space="preserve">The regulation of air quality by ecosystems is complex, depending on the atmospheric pollutant in question, emission levels, scale, and ecosystem characteristics. </w:t>
      </w:r>
      <w:r w:rsidRPr="00946649">
        <w:rPr>
          <w:lang w:val="en-US"/>
        </w:rPr>
        <w:t xml:space="preserve">The contribution of vegetation varies according to multiple plant factors including species, leaf area, height, presence of wax or hair, evergreen versus deciduous lifeform and surface roughness. This needs to be balanced against their pollution resilience, </w:t>
      </w:r>
      <w:r w:rsidRPr="00946649" w:rsidDel="00CC5E1E">
        <w:rPr>
          <w:lang w:val="en-US"/>
        </w:rPr>
        <w:t xml:space="preserve">as well as their potential to decrease air quality </w:t>
      </w:r>
      <w:r w:rsidRPr="00946649">
        <w:rPr>
          <w:lang w:val="en-US"/>
        </w:rPr>
        <w:t>by</w:t>
      </w:r>
      <w:r w:rsidRPr="00946649" w:rsidDel="00CC5E1E">
        <w:rPr>
          <w:lang w:val="en-US"/>
        </w:rPr>
        <w:t xml:space="preserve"> trapping pollutants, emitting gases including biogenic volatile organic compounds (BVOC) and methane </w:t>
      </w:r>
      <w:r w:rsidRPr="00946649">
        <w:rPr>
          <w:lang w:val="en-US"/>
        </w:rPr>
        <w:fldChar w:fldCharType="begin" w:fldLock="1"/>
      </w:r>
      <w:r w:rsidRPr="00946649">
        <w:rPr>
          <w:lang w:val="en-US"/>
        </w:rPr>
        <w:instrText>ADDIN CSL_CITATION { "citationItems" : [ { "id" : "ITEM-1", "itemData" : { "DOI" : "10.1016/j.scitotenv.2012.03.084", "ISBN" : "0048-9697", "ISSN" : "00489697", "PMID" : "22554531", "abstract" : "Particulate matter (PM) accumulation on leaves of 22 trees and 25 shrubs was examined in test fields in Norway and Poland. Leaf PM in different particle size fractions (PM 10, PM 2.5, PM 0.2) differed among the species, by 10- to 15-folds at both test sites. Pinus mugo and Pinus sylvestris, Taxus media and Taxus baccata, Stephanandra incisa and Betula pendula were efficient species in capturing PM. Less effi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ficient plant species and planting designs that can shield vulnerable areas in urban settings from polluting traffic etc. can be used to decrease human exposure to anthropogenic pollutants. \u00a9 2012 Elsevier B.V.", "author" : [ { "dropping-particle" : "", "family" : "S\u00e6b\u00f8", "given" : "A.", "non-dropping-particle" : "", "parse-names" : false, "suffix" : "" }, { "dropping-particle" : "", "family" : "Popek", "given" : "R.", "non-dropping-particle" : "", "parse-names" : false, "suffix" : "" }, { "dropping-particle" : "", "family" : "Nawrot", "given" : "B.", "non-dropping-particle" : "", "parse-names" : false, "suffix" : "" }, { "dropping-particle" : "", "family" : "Hanslin", "given" : "H. M.", "non-dropping-particle" : "", "parse-names" : false, "suffix" : "" }, { "dropping-particle" : "", "family" : "Gawronska", "given" : "H.", "non-dropping-particle" : "", "parse-names" : false, "suffix" : "" }, { "dropping-particle" : "", "family" : "Gawronski", "given" : "S. W.", "non-dropping-particle" : "", "parse-names" : false, "suffix" : "" } ], "container-title" : "Science of the Total Environment", "id" : "ITEM-1", "issued" : { "date-parts" : [ [ "2012" ] ] }, "page" : "347-354", "publisher" : "Elsevier B.V.", "title" : "Plant species differences in particulate matter accumulation on leaf surfaces", "type" : "article-journal", "volume" : "427-428" }, "uris" : [ "http://www.mendeley.com/documents/?uuid=2f124ca4-77e0-496b-8b88-881948646bcf", "http://www.mendeley.com/documents/?uuid=59f5059e-af6f-452b-ba5a-f61aa0d59791" ] }, { "id" : "ITEM-2", "itemData" : { "DOI" : "10.1016/j.atmosenv.2015.01.052", "ISBN" : "1352-2310", "ISSN" : "18732844", "PMID" : "26382959", "abstract" : "Urban vegetation affects air quality through influencing pollutant deposition and dispersion. Both processes are described by many existing models and experiments, on-site and in wind tunnels, focussing e.g. on urban street canyons and crossings or vegetation barriers adjacent to traffic sources. There is an urgent need for well-structured experimental data, including detailed empirical descriptions of parameters that are not the explicit focus of the study.This review revealed that design and choice of urban vegetation is crucial when using vegetation as an ecosystem service for air quality improvements. The reduced mixing in trafficked street canyons on adding large trees increases local air pollution levels, while low vegetation close to sources can improve air quality by increasing deposition. Filtration vegetation barriers have to be dense enough to offer large deposition surface area and porous enough to allow penetration, instead of deflection of the air stream above the barrier. The choice between tall or short and dense or sparse vegetation determines the effect on air pollution from different sources and different particle sizes.", "author" : [ { "dropping-particle" : "", "family" : "Janh\u00e4ll", "given" : "Sara", "non-dropping-particle" : "", "parse-names" : false, "suffix" : "" } ], "container-title" : "Atmospheric Environment", "id" : "ITEM-2", "issued" : { "date-parts" : [ [ "2015" ] ] }, "page" : "130-137", "title" : "Review on urban vegetation and particle air pollution - Deposition and dispersion", "type" : "article-journal", "volume" : "105" }, "uris" : [ "http://www.mendeley.com/documents/?uuid=8959e4f3-bbff-4c89-ab86-4d0eeaa5a07d", "http://www.mendeley.com/documents/?uuid=5568fa4d-e1f8-478b-8b59-9e2f91392782" ] } ], "mendeley" : { "formattedCitation" : "(Janh\u00e4ll, 2015; S\u00e6b\u00f8 et al., 2012)", "plainTextFormattedCitation" : "(Janh\u00e4ll, 2015; S\u00e6b\u00f8 et al., 2012)", "previouslyFormattedCitation" : "(Janh\u00e4ll, 2015; S\u00e6b\u00f8 et al., 2012)" }, "properties" : {  }, "schema" : "https://github.com/citation-style-language/schema/raw/master/csl-citation.json" }</w:instrText>
      </w:r>
      <w:r w:rsidRPr="00946649">
        <w:rPr>
          <w:lang w:val="en-US"/>
        </w:rPr>
        <w:fldChar w:fldCharType="separate"/>
      </w:r>
      <w:r w:rsidRPr="00946649">
        <w:rPr>
          <w:lang w:val="en-US"/>
        </w:rPr>
        <w:t xml:space="preserve">(Janhäll, 2015; Sæbø </w:t>
      </w:r>
      <w:r w:rsidR="00C56B4E" w:rsidRPr="00C56B4E">
        <w:rPr>
          <w:i/>
          <w:lang w:val="en-US"/>
        </w:rPr>
        <w:t>et al.</w:t>
      </w:r>
      <w:r w:rsidRPr="00946649">
        <w:rPr>
          <w:lang w:val="en-US"/>
        </w:rPr>
        <w:t>, 2012)</w:t>
      </w:r>
      <w:r w:rsidRPr="00946649">
        <w:rPr>
          <w:lang w:val="en-US"/>
        </w:rPr>
        <w:fldChar w:fldCharType="end"/>
      </w:r>
      <w:r w:rsidRPr="00946649">
        <w:rPr>
          <w:lang w:val="en-US"/>
        </w:rPr>
        <w:t xml:space="preserve">, </w:t>
      </w:r>
      <w:r w:rsidRPr="00946649" w:rsidDel="00CC5E1E">
        <w:rPr>
          <w:lang w:val="en-US"/>
        </w:rPr>
        <w:t xml:space="preserve">and producing allergens </w:t>
      </w:r>
      <w:r w:rsidRPr="00946649">
        <w:rPr>
          <w:lang w:val="en-US"/>
        </w:rPr>
        <w:fldChar w:fldCharType="begin" w:fldLock="1"/>
      </w:r>
      <w:r w:rsidRPr="00946649">
        <w:rPr>
          <w:lang w:val="en-US"/>
        </w:rPr>
        <w:instrText>ADDIN CSL_CITATION { "citationItems" : [ { "id" : "ITEM-1", "itemData" : { "DOI" : "10.1111/all.12696", "ISBN" : "1398-9995 (Electronic)\\r0105-4538 (Linking)", "ISSN" : "13989995", "PMID" : "26186076", "abstract" : "To cite this article: Asam C, Hofer H, Wolf M, Aglas L, Wallner M. Tree pollen allergens\u2014an update from a molecular perspective. Allergy 2015; 70: 1201\u20131211. Abstract It is estimated that pollen allergies affect approximately 40% of allergic individu-als. In general, tree pollen allergies are mainly elicited by allergenic trees belong-ing to the orders Fagales, Lamiales, Proteales, and Pinales. Over 25 years ago, the gene encoding the major birch pollen allergen Bet v 1 was the first such gene to be cloned and its product characterized. Since that time, 53 tree pollen aller-gens have been identified and acknowledged by the WHO/IUIS allergen nomen-clature subcommittee. Molecule-based profiling of allergic sensitization has helped to elucidate the immunological connections of allergen cross-reactivity, whereas advances in biochemistry have revealed structural and functional aspects of allergenic proteins. In this review, we provide a comprehensive overview of the present knowledge of the molecular aspects of tree pollen allergens. We analyze the geographic distribution of allergenic trees, discuss factors pivotal for allergic sensitization, and describe the role of tree pollen panallergens. Novel allergenic tree species as well as tree pollen allergens are continually being identified, making research in this field highly competitive and instrumental for clinical applications. Within the past century, allergic diseases have developed from being rather rare conditions into a pandemic health problem, and conservative estimates suggest that approxi-mately half a billion people worldwide suffer from allergic rhinitis (1). In general, pollen allergens are considered a major risk factor for both seasonal allergic rhinitis and asthma, whereas indoor allergens appear to be a risk factor for perennial rhinitis. Still, some studies showed that more than 50% of patients with perennial allergic rhinitis are sensi-tized to pollen allergens (1), although sensitization profiles varied considerably depending on the geographic location of the study population. Pollen sensitization is usually restricted to anemophilous plants, which comprise approximately 10\u2013 18% of all flowering plants (2). To increase the chance of fer-tilization, wind-pollinated plants have evolved characteristic strategies, including having small, dehydrated pollen with good aerodynamic properties that allow its dissemination over hundreds of kilometers (2, 3). Pollen grains initially enclose a single \u2026", "author" : [ { "dropping-particle" : "", "family" : "Asam", "given" : "C.", "non-dropping-particle" : "", "parse-names" : false, "suffix" : "" }, { "dropping-particle" : "", "family" : "Hofer", "given" : "H.", "non-dropping-particle" : "", "parse-names" : false, "suffix" : "" }, { "dropping-particle" : "", "family" : "Wolf", "given" : "M.", "non-dropping-particle" : "", "parse-names" : false, "suffix" : "" }, { "dropping-particle" : "", "family" : "Aglas", "given" : "L.", "non-dropping-particle" : "", "parse-names" : false, "suffix" : "" }, { "dropping-particle" : "", "family" : "Wallner", "given" : "M.", "non-dropping-particle" : "", "parse-names" : false, "suffix" : "" } ], "container-title" : "Allergy: European Journal of Allergy and Clinical Immunology", "id" : "ITEM-1", "issue" : "10", "issued" : { "date-parts" : [ [ "2015" ] ] }, "page" : "1201-1211", "title" : "Tree pollen allergens - An update from a molecular perspective", "type" : "article-journal", "volume" : "70" }, "uris" : [ "http://www.mendeley.com/documents/?uuid=b3c23128-f81a-4311-8c26-0142e903bb5f", "http://www.mendeley.com/documents/?uuid=ef4f002c-9e1f-46ed-8f9f-68324dade90a" ] } ], "mendeley" : { "formattedCitation" : "(Asam, Hofer, Wolf, Aglas, &amp; Wallner, 2015)", "plainTextFormattedCitation" : "(Asam, Hofer, Wolf, Aglas, &amp; Wallner, 2015)", "previouslyFormattedCitation" : "(Asam, Hofer, Wolf, Aglas, &amp; Wallner, 2015)" }, "properties" : {  }, "schema" : "https://github.com/citation-style-language/schema/raw/master/csl-citation.json" }</w:instrText>
      </w:r>
      <w:r w:rsidRPr="00946649">
        <w:rPr>
          <w:lang w:val="en-US"/>
        </w:rPr>
        <w:fldChar w:fldCharType="separate"/>
      </w:r>
      <w:r w:rsidRPr="00946649">
        <w:rPr>
          <w:lang w:val="en-US"/>
        </w:rPr>
        <w:t>(Asam</w:t>
      </w:r>
      <w:r>
        <w:rPr>
          <w:lang w:val="en-US"/>
        </w:rPr>
        <w:t xml:space="preserve"> </w:t>
      </w:r>
      <w:r w:rsidR="00C56B4E" w:rsidRPr="00C56B4E">
        <w:rPr>
          <w:i/>
          <w:lang w:val="en-US"/>
        </w:rPr>
        <w:t>et al.</w:t>
      </w:r>
      <w:r w:rsidRPr="00946649">
        <w:rPr>
          <w:lang w:val="en-US"/>
        </w:rPr>
        <w:t>, 2015)</w:t>
      </w:r>
      <w:r w:rsidRPr="00946649">
        <w:rPr>
          <w:lang w:val="en-US"/>
        </w:rPr>
        <w:fldChar w:fldCharType="end"/>
      </w:r>
      <w:r w:rsidRPr="00946649" w:rsidDel="00CC5E1E">
        <w:rPr>
          <w:lang w:val="en-US"/>
        </w:rPr>
        <w:t xml:space="preserve">. </w:t>
      </w:r>
      <w:r w:rsidRPr="00946649">
        <w:rPr>
          <w:lang w:val="en-US"/>
        </w:rPr>
        <w:t xml:space="preserve">In many countries, greenhouse gas emissions are decreasing as countries seek to comply with commitments </w:t>
      </w:r>
      <w:r w:rsidRPr="00946649">
        <w:rPr>
          <w:lang w:val="en-US"/>
        </w:rPr>
        <w:fldChar w:fldCharType="begin" w:fldLock="1"/>
      </w:r>
      <w:r w:rsidRPr="00946649">
        <w:rPr>
          <w:lang w:val="en-US"/>
        </w:rPr>
        <w:instrText>ADDIN CSL_CITATION { "citationItems" : [ { "id" : "ITEM-1", "itemData" : { "DOI" : "10.2800/62459", "ISBN" : "9789292137021", "ISSN" : "1977-8449", "abstract" : "European Environment Agency Report", "author" : [ { "dropping-particle" : "", "family" : "EEA", "given" : "", "non-dropping-particle" : "", "parse-names" : false, "suffix" : "" } ], "id" : "ITEM-1", "issue" : "4", "issued" : { "date-parts" : [ [ "2015" ] ] }, "title" : "Air quality in Europe - 2015 report (EEA Report N\u00ba 5/2015)", "type" : "book" }, "uris" : [ "http://www.mendeley.com/documents/?uuid=9c3bee6c-1638-42d5-b0af-123783d13fcc", "http://www.mendeley.com/documents/?uuid=6514748d-fa8b-4122-9495-c708e16f6691" ] } ], "mendeley" : { "formattedCitation" : "(EEA, 2015a)", "plainTextFormattedCitation" : "(EEA, 2015a)", "previouslyFormattedCitation" : "(EEA, 2015a)" }, "properties" : {  }, "schema" : "https://github.com/citation-style-language/schema/raw/master/csl-citation.json" }</w:instrText>
      </w:r>
      <w:r w:rsidRPr="00946649">
        <w:rPr>
          <w:lang w:val="en-US"/>
        </w:rPr>
        <w:fldChar w:fldCharType="separate"/>
      </w:r>
      <w:r w:rsidRPr="00946649">
        <w:rPr>
          <w:lang w:val="en-US"/>
        </w:rPr>
        <w:t>(</w:t>
      </w:r>
      <w:r w:rsidRPr="00FE40BC">
        <w:rPr>
          <w:lang w:val="en-US"/>
        </w:rPr>
        <w:t>EEA, 2015a</w:t>
      </w:r>
      <w:r w:rsidRPr="00946649">
        <w:rPr>
          <w:lang w:val="en-US"/>
        </w:rPr>
        <w:t>)</w:t>
      </w:r>
      <w:r w:rsidRPr="00946649">
        <w:rPr>
          <w:lang w:val="en-US"/>
        </w:rPr>
        <w:fldChar w:fldCharType="end"/>
      </w:r>
      <w:r w:rsidRPr="00946649">
        <w:rPr>
          <w:lang w:val="en-US"/>
        </w:rPr>
        <w:t xml:space="preserve"> and the </w:t>
      </w:r>
      <w:r w:rsidRPr="00946649">
        <w:rPr>
          <w:rFonts w:cstheme="minorHAnsi"/>
          <w:iCs/>
          <w:lang w:val="en-US"/>
        </w:rPr>
        <w:t xml:space="preserve">European Union </w:t>
      </w:r>
      <w:r w:rsidRPr="00946649">
        <w:rPr>
          <w:lang w:val="en-US"/>
        </w:rPr>
        <w:t>Air Quality Directive (Directive 2008/50/EC)</w:t>
      </w:r>
      <w:r w:rsidRPr="00946649">
        <w:rPr>
          <w:rStyle w:val="FootnoteReference"/>
          <w:lang w:val="en-US"/>
        </w:rPr>
        <w:footnoteReference w:id="11"/>
      </w:r>
      <w:r w:rsidRPr="00946649">
        <w:rPr>
          <w:lang w:val="en-US"/>
        </w:rPr>
        <w:t xml:space="preserve">, but trends in air quality regulation by ecosystems vary according to the balance between emissions and capture by vegetation. Between 2000 and 2010, in the </w:t>
      </w:r>
      <w:r w:rsidRPr="00946649">
        <w:rPr>
          <w:rFonts w:cstheme="minorHAnsi"/>
          <w:iCs/>
          <w:lang w:val="en-US"/>
        </w:rPr>
        <w:t>European Union</w:t>
      </w:r>
      <w:r w:rsidRPr="00946649">
        <w:rPr>
          <w:lang w:val="en-US"/>
        </w:rPr>
        <w:t>, nitrogen dioxide (NO</w:t>
      </w:r>
      <w:r w:rsidRPr="00946649">
        <w:rPr>
          <w:vertAlign w:val="subscript"/>
          <w:lang w:val="en-US"/>
        </w:rPr>
        <w:t>2</w:t>
      </w:r>
      <w:r w:rsidRPr="00946649">
        <w:rPr>
          <w:lang w:val="en-US"/>
        </w:rPr>
        <w:t xml:space="preserve">) removal by urban green areas increased by 0.8% </w:t>
      </w:r>
      <w:r w:rsidRPr="00946649">
        <w:rPr>
          <w:lang w:val="en-US"/>
        </w:rPr>
        <w:fldChar w:fldCharType="begin" w:fldLock="1"/>
      </w:r>
      <w:r w:rsidRPr="00946649">
        <w:rPr>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oachim", "non-dropping-particle" : "", "parse-names" : false, "suffix" : "" }, { "dropping-particle" : "", "family" : "Fabrega", "given" : "Nina", "non-dropping-particle" : "", "parse-names" : false, "suffix" : "" }, { "dropping-particle" : "", "family" : "Zulian", "given" : "Grazia", "non-dropping-particle" : "", "parse-names" : false, "suffix" : "" }, { "dropping-particle" : "", "family" : "Barbosa", "given" : "Ana", "non-dropping-particle" : "", "parse-names" : false, "suffix" : "" }, { "dropping-particle" : "", "family" : "Vizcaino", "given" : "Pilar", "non-dropping-particle" : "", "parse-names" : false, "suffix" : "" }, { "dropping-particle" : "", "family" : "Ivits", "given" : "Eva", "non-dropping-particle" : "", "parse-names" : false, "suffix" : "" }, { "dropping-particle" : "", "family" : "Polce", "given" : "Chiara", "non-dropping-particle" : "", "parse-names" : false, "suffix" : "" }, { "dropping-particle" : "", "family" : "Vandecasteele", "given" : "Ine", "non-dropping-particle" : "", "parse-names" : false, "suffix" : "" }, { "dropping-particle" : "", "family" : "Rivero", "given" : "Ine\u0301s Mari\u0301", "non-dropping-particle" : "", "parse-names" : false, "suffix" : "" }, { "dropping-particle" : "", "family" : "Guerra", "given" : "Carlos", "non-dropping-particle" : "", "parse-names" : false, "suffix" : "" }, { "dropping-particle" : "", "family" : "Castillo", "given" : "Carolina Perpin\u0303a", "non-dropping-particle" : "", "parse-names" : false, "suffix" : "" }, { "dropping-particle" : "", "family" : "Vallecillo", "given" : "Sara", "non-dropping-particle" : "", "parse-names" : false, "suffix" : "" }, { "dropping-particle" : "", "family" : "Baranzelli", "given" : "Claudia", "non-dropping-particle" : "", "parse-names" : false, "suffix" : "" }, { "dropping-particle" : "", "family" : "Barranco", "given" : "Ricardo", "non-dropping-particle" : "", "parse-names" : false, "suffix" : "" }, { "dropping-particle" : "", "family" : "B</w:instrText>
      </w:r>
      <w:r w:rsidRPr="00AC4B8E">
        <w:instrText>atista e Silva", "given" : "Filipe", "non-dropping-particle" : "", "parse-names" : false, "suffix" : "" }, { "dropping-particle" : "", "family" : "Lavalle", "given" : "Carlo", "non-dropping-particle" : "", "parse-names" : false, "suffix" : "" } ], "id" : "ITEM-1", "issue" : "April", "issued" : { "date-parts" : [ [ "2015" ] ] }, "number-of-pages" : "1-131", "publisher" : "European Commission", "title" : "Mapping and Assessment of Ecosystems and their Services. Trends in ecosystems and ecosystem services in the European Union between 2000 and 2010", "type" : "report" }, "uris" : [ "http://www.mendeley.com/documents/?uuid=761e76b6-fae2-4cb3-92d8-8edf56d445a5", "http://www.mendeley.com/documents/?uuid=d8c400db-e427-4cc7-b4ca-3a61d9347a41" ] } ], "mendeley" : { "formattedCitation" : "(Joachim Maes, Fabrega, Zulian, Barbosa, Vizcaino, Ivits, Polce, Vandecasteele, Rivero, Guerra, Castillo, Vallecillo, Baranzelli, Barranco, Batista e Silva, &amp; Lavalle, 2015)", "plainTextFormattedCitation" : "(Joachim Maes, Fabrega, Zulian, Barbosa, Vizcaino, Ivits, Polce, Vandecasteele, Rivero, Guerra, Castillo, Vallecillo, Baranzelli, Barranco, Batista e Silva, &amp; Lavalle, 2015)", "previouslyFormattedCitation" : "(Joachim Maes, Fabrega, Zulian, Barbosa, Vizcaino, Ivits, Polce, Vandecasteele, Rivero, Guerra, Castillo, Vallecillo, Baranzelli, Barranco, Batista e Silva, &amp; Lavalle, 2015)" }, "properties" : {  }, "schema" : "https://github.com/citation-style-language/schema/raw/master/csl-citation.json" }</w:instrText>
      </w:r>
      <w:r w:rsidRPr="00946649">
        <w:rPr>
          <w:lang w:val="en-US"/>
        </w:rPr>
        <w:fldChar w:fldCharType="separate"/>
      </w:r>
      <w:r w:rsidRPr="003854F0">
        <w:t>(</w:t>
      </w:r>
      <w:r w:rsidRPr="00FE40BC">
        <w:t>European Commission, 2015b</w:t>
      </w:r>
      <w:r w:rsidRPr="003854F0">
        <w:t>)</w:t>
      </w:r>
      <w:r w:rsidRPr="00946649">
        <w:rPr>
          <w:lang w:val="en-US"/>
        </w:rPr>
        <w:fldChar w:fldCharType="end"/>
      </w:r>
      <w:r w:rsidRPr="00AC4B8E">
        <w:t xml:space="preserve">. </w:t>
      </w:r>
      <w:r w:rsidRPr="00946649">
        <w:rPr>
          <w:lang w:val="en-US"/>
        </w:rPr>
        <w:t xml:space="preserve">In Spain air quality has slightly decreased overall, but air quality regulation by forests improved between 1960 and 2010 as forest area increased due to land </w:t>
      </w:r>
      <w:r w:rsidRPr="00946649">
        <w:rPr>
          <w:lang w:val="en-US"/>
        </w:rPr>
        <w:lastRenderedPageBreak/>
        <w:t xml:space="preserve">abandonment, with mountain areas showing mixed trends of forest area and rivers, lakes and wetlands showing decreases of forest area </w:t>
      </w:r>
      <w:r w:rsidRPr="00946649">
        <w:rPr>
          <w:lang w:val="en-US"/>
        </w:rPr>
        <w:fldChar w:fldCharType="begin" w:fldLock="1"/>
      </w:r>
      <w:r w:rsidRPr="00946649">
        <w:rPr>
          <w:lang w:val="en-US"/>
        </w:rPr>
        <w:instrText>ADDIN CSL_CITATION { "citationItems" : [ { "id" : "ITEM-1", "itemData" : { "author" : [ { "dropping-particle" : "", "family" : "Spanish National Ecosystem Assessment", "given" : "", "non-dropping-particle" : "", "parse-names" : false, "suffix" : "" } ], "editor" : [ { "dropping-particle" : "", "family" : "Biodiversity Foundation of the Spanish Ministry of Agriculture", "given" : "Food and Environment", "non-dropping-particle" : "", "parse-names" : false, "suffix" : "" } ], "id" : "ITEM-1", "issued" : { "date-parts" : [ [ "2013" ] ] }, "publisher-place" : "Madrid, Spain", "title" : "Ecosystems and biodiversity for human wellbeing", "type" : "book" }, "uris" : [ "http://www.mendeley.com/documents/?uuid=dd2fca9a-e05c-4ded-a18b-d78875e219d1", "http://www.mendeley.com/documents/?uuid=763857f0-7e80-4a37-922c-a6a6162f73e5" ] } ], "mendeley" : { "formattedCitation" : "(Spanish National Ecosystem Assessment, 2013)", "plainTextFormattedCitation" : "(Spanish National Ecosystem Assessment, 2013)", "previouslyFormattedCitation" : "(Spanish National Ecosystem Assessment, 2013)" }, "properties" : {  }, "schema" : "https://github.com/citation-style-language/schema/raw/master/csl-citation.json" }</w:instrText>
      </w:r>
      <w:r w:rsidRPr="00946649">
        <w:rPr>
          <w:lang w:val="en-US"/>
        </w:rPr>
        <w:fldChar w:fldCharType="separate"/>
      </w:r>
      <w:r w:rsidRPr="00946649">
        <w:rPr>
          <w:lang w:val="en-US"/>
        </w:rPr>
        <w:t xml:space="preserve">(Spanish </w:t>
      </w:r>
      <w:r w:rsidR="00A02307">
        <w:rPr>
          <w:lang w:val="en-US"/>
        </w:rPr>
        <w:t>NEA</w:t>
      </w:r>
      <w:r w:rsidRPr="00946649">
        <w:rPr>
          <w:lang w:val="en-US"/>
        </w:rPr>
        <w:t>, 2013)</w:t>
      </w:r>
      <w:r w:rsidRPr="00946649">
        <w:rPr>
          <w:lang w:val="en-US"/>
        </w:rPr>
        <w:fldChar w:fldCharType="end"/>
      </w:r>
      <w:r w:rsidRPr="00946649">
        <w:rPr>
          <w:lang w:val="en-US"/>
        </w:rPr>
        <w:t xml:space="preserve">. </w:t>
      </w:r>
    </w:p>
    <w:p w14:paraId="4B497735" w14:textId="2302A5AD" w:rsidR="001E43D4" w:rsidRPr="00946649" w:rsidRDefault="001E43D4" w:rsidP="001E43D4">
      <w:pPr>
        <w:rPr>
          <w:lang w:val="en-US"/>
        </w:rPr>
      </w:pPr>
      <w:r w:rsidRPr="00946649">
        <w:rPr>
          <w:lang w:val="en-US"/>
        </w:rPr>
        <w:t xml:space="preserve">Three aspects of the </w:t>
      </w:r>
      <w:r w:rsidRPr="00946649">
        <w:rPr>
          <w:lang w:val="en-US" w:eastAsia="ja-JP" w:bidi="en-US"/>
        </w:rPr>
        <w:t>regulation of air quality by ecosystems</w:t>
      </w:r>
      <w:r w:rsidRPr="00946649">
        <w:rPr>
          <w:lang w:val="en-US"/>
        </w:rPr>
        <w:t xml:space="preserve"> are briefly reviewed here: (i) the broad contribution of different ecosystems; (ii) the impacts of parks and trees at the local scale in cities; and (iii) ecosystem contributions to emissions. Forests and trees are particularly important at both the regional and local level, especially in cities, for capturing pollutants through both wet and dry deposition. A simple estimation of air pollution capture and removal, based only on dry deposition velocity</w:t>
      </w:r>
      <w:r w:rsidRPr="00946649">
        <w:rPr>
          <w:rStyle w:val="FootnoteReference"/>
          <w:lang w:val="en-US"/>
        </w:rPr>
        <w:footnoteReference w:id="12"/>
      </w:r>
      <w:r w:rsidRPr="00946649">
        <w:rPr>
          <w:lang w:val="en-US"/>
        </w:rPr>
        <w:t xml:space="preserve"> (as a measure of capacity of removal by vegetation) shows that for nitrogen oxides (NO</w:t>
      </w:r>
      <w:r w:rsidRPr="00946649">
        <w:rPr>
          <w:vertAlign w:val="subscript"/>
          <w:lang w:val="en-US"/>
        </w:rPr>
        <w:t>x</w:t>
      </w:r>
      <w:r w:rsidRPr="00946649">
        <w:rPr>
          <w:lang w:val="en-US"/>
        </w:rPr>
        <w:t>), mountains with forests and natural grassland have a high capacity (primarily due to the higher level of pollutant capture by forests), while forests in Sweden and Finland and vegetation in parts of Central and Western Europe have intermediate capacity (</w:t>
      </w:r>
      <w:r w:rsidRPr="00946649">
        <w:rPr>
          <w:b/>
          <w:lang w:val="en-US"/>
        </w:rPr>
        <w:t>Figure 2.6</w:t>
      </w:r>
      <w:r w:rsidR="0004763F">
        <w:rPr>
          <w:b/>
          <w:lang w:val="en-US"/>
        </w:rPr>
        <w:t xml:space="preserve"> </w:t>
      </w:r>
      <w:r w:rsidR="0004763F" w:rsidRPr="0004763F">
        <w:rPr>
          <w:lang w:val="en-US"/>
        </w:rPr>
        <w:t>A</w:t>
      </w:r>
      <w:r w:rsidRPr="00946649">
        <w:rPr>
          <w:lang w:val="en-US"/>
        </w:rPr>
        <w:t>). When combined with local pollution concentrations in urban and peri-urban areas, it shows that trees in southern Scandinavia and parts of Central and Southern Western Europe are particularly important (</w:t>
      </w:r>
      <w:r w:rsidRPr="00946649">
        <w:rPr>
          <w:b/>
          <w:lang w:val="en-US"/>
        </w:rPr>
        <w:t>Figure 2.6</w:t>
      </w:r>
      <w:r w:rsidR="0004763F">
        <w:rPr>
          <w:b/>
          <w:lang w:val="en-US"/>
        </w:rPr>
        <w:t xml:space="preserve"> </w:t>
      </w:r>
      <w:r w:rsidR="0004763F" w:rsidRPr="0004763F">
        <w:rPr>
          <w:lang w:val="en-US"/>
        </w:rPr>
        <w:t>B</w:t>
      </w:r>
      <w:r w:rsidRPr="00946649">
        <w:rPr>
          <w:lang w:val="en-US"/>
        </w:rPr>
        <w:t xml:space="preserve">). However, this can vary according to factors including pollutant (type and emission level), topography and location. For example, in Limburg Province, Netherlands, the vertical capture of </w:t>
      </w:r>
      <w:r w:rsidRPr="00946649">
        <w:rPr>
          <w:rStyle w:val="Emphasis"/>
          <w:lang w:val="en-US"/>
        </w:rPr>
        <w:t>PM</w:t>
      </w:r>
      <w:r w:rsidRPr="00946649">
        <w:rPr>
          <w:vertAlign w:val="subscript"/>
          <w:lang w:val="en-US"/>
        </w:rPr>
        <w:t>10</w:t>
      </w:r>
      <w:r w:rsidRPr="00946649">
        <w:rPr>
          <w:rStyle w:val="FootnoteReference"/>
          <w:lang w:val="en-US"/>
        </w:rPr>
        <w:footnoteReference w:id="13"/>
      </w:r>
      <w:r w:rsidRPr="00946649">
        <w:rPr>
          <w:lang w:val="en-US"/>
        </w:rPr>
        <w:t xml:space="preserve"> (mean kg km</w:t>
      </w:r>
      <w:r w:rsidRPr="00946649">
        <w:rPr>
          <w:vertAlign w:val="superscript"/>
          <w:lang w:val="en-US"/>
        </w:rPr>
        <w:t>−2</w:t>
      </w:r>
      <w:r w:rsidRPr="00946649">
        <w:rPr>
          <w:lang w:val="en-US"/>
        </w:rPr>
        <w:t xml:space="preserve"> yr</w:t>
      </w:r>
      <w:r w:rsidRPr="00946649">
        <w:rPr>
          <w:vertAlign w:val="superscript"/>
          <w:lang w:val="en-US"/>
        </w:rPr>
        <w:t>−1</w:t>
      </w:r>
      <w:r w:rsidRPr="00946649">
        <w:rPr>
          <w:lang w:val="en-US"/>
        </w:rPr>
        <w:t xml:space="preserve">) was estimated as: heath 2056, forest 2001, peat 968, cropland 956 and urban 535 </w:t>
      </w:r>
      <w:r w:rsidRPr="00946649">
        <w:rPr>
          <w:lang w:val="en-US"/>
        </w:rPr>
        <w:fldChar w:fldCharType="begin" w:fldLock="1"/>
      </w:r>
      <w:r w:rsidRPr="00946649">
        <w:rPr>
          <w:lang w:val="en-US"/>
        </w:rPr>
        <w:instrText>ADDIN CSL_CITATION { "citationItems" : [ { "id" : "ITEM-1", "itemData" : { "DOI" : "10.1016/j.ecoser.2014.07.006", "ISSN" : "22120416", "abstract" : "Ecosystem accounting is receiving increasing interest as a way to systematically monitor the conditions of ecosystems and the ecosystem services they provide. A critical element of ecosystem accounting is understanding spatially explicit flows of ecosystem services. We developed spatial biophysical models of seven ecosystem services in a cultural landscape (Limburg province, the Netherlands) in a way that is consistent with ecosystem accounting. We included hunting, drinking water extraction, crop production, fodder production, air quality regulation, carbon sequestration and recreational cycling. In addition, we examined how human inputs can be distinguished from ecosystem services, a critical element in ecosystem accounting. Model outcomes were used to develop an ecosystem accounting table in line with the System of Environmental-Economic Accounting - Experimental Ecosystem Accounting (SEEA EEA) guidelines, in which contributions of land cover types to ecosystem service flows were recorded. Furthermore we developed spatial accounts for single statistical units. This study shows that for the case of Limburg spatial modelling for ecosystem accounting in line with SEEA EEA is feasible. The paper also analyses and discusses key challenges that need to be addressed to develop a well-functioning system for ecosystem accounting.", "author" : [ { "dropping-particle" : "", "family" : "Remme", "given" : "Roy P.", "non-dropping-particle" : "", "parse-names" : false, "suffix" : "" }, { "dropping-particle" : "", "family" : "Schr\u00f6ter", "given" : "Matthias", "non-dropping-particle" : "", "parse-names" : false, "suffix" : "" }, { "dropping-particle" : "", "family" : "Hein", "given" : "Lars", "non-dropping-particle" : "", "parse-names" : false, "suffix" : "" } ], "container-title" : "Ecosystem Services", "id" : "ITEM-1", "issued" : { "date-parts" : [ [ "2014", "12" ] ] }, "page" : "6-18", "title" : "Developing spatial biophysical accounting for multiple ecosystem services", "type" : "article-journal", "volume" : "10" }, "uris" : [ "http://www.mendeley.com/documents/?uuid=dfe04901-9da7-4b48-9b75-e0668105dbba", "http://www.mendeley.com/documents/?uuid=aa0fb535-91b0-463b-a4f5-6dcbe66b4ae2" ] } ], "mendeley" : { "formattedCitation" : "(Remme, Schr\u00f6ter, &amp; Hein, 2014)", "plainTextFormattedCitation" : "(Remme, Schr\u00f6ter, &amp; Hein, 2014)", "previouslyFormattedCitation" : "(Remme, Schr\u00f6ter, &amp; Hein, 2014)" }, "properties" : {  }, "schema" : "https://github.com/citation-style-language/schema/raw/master/csl-citation.json" }</w:instrText>
      </w:r>
      <w:r w:rsidRPr="00946649">
        <w:rPr>
          <w:lang w:val="en-US"/>
        </w:rPr>
        <w:fldChar w:fldCharType="separate"/>
      </w:r>
      <w:r w:rsidRPr="00946649">
        <w:rPr>
          <w:lang w:val="en-US"/>
        </w:rPr>
        <w:t>(Remme</w:t>
      </w:r>
      <w:r>
        <w:rPr>
          <w:rFonts w:cstheme="minorHAnsi"/>
          <w:lang w:val="en-US"/>
        </w:rPr>
        <w:t xml:space="preserve"> </w:t>
      </w:r>
      <w:r w:rsidR="00C56B4E" w:rsidRPr="00C56B4E">
        <w:rPr>
          <w:rFonts w:cstheme="minorHAnsi"/>
          <w:i/>
          <w:lang w:val="en-US"/>
        </w:rPr>
        <w:t>et al.</w:t>
      </w:r>
      <w:r w:rsidRPr="00946649">
        <w:rPr>
          <w:lang w:val="en-US"/>
        </w:rPr>
        <w:t>, 2014)</w:t>
      </w:r>
      <w:r w:rsidRPr="00946649">
        <w:rPr>
          <w:lang w:val="en-US"/>
        </w:rPr>
        <w:fldChar w:fldCharType="end"/>
      </w:r>
      <w:r w:rsidRPr="00946649">
        <w:rPr>
          <w:lang w:val="en-US"/>
        </w:rPr>
        <w:t xml:space="preserve">, with heaths capturing more than forests, as they are closer to the emission sources. </w:t>
      </w:r>
    </w:p>
    <w:p w14:paraId="0A37D820" w14:textId="359A9EA0" w:rsidR="000543EF" w:rsidRPr="000543EF" w:rsidRDefault="000543EF" w:rsidP="000543EF">
      <w:pPr>
        <w:rPr>
          <w:lang w:val="en-US"/>
        </w:rPr>
      </w:pPr>
      <w:r>
        <w:rPr>
          <w:lang w:eastAsia="en-GB"/>
        </w:rPr>
        <w:lastRenderedPageBreak/>
        <w:drawing>
          <wp:inline distT="0" distB="0" distL="0" distR="0" wp14:anchorId="07C43852" wp14:editId="3B67803C">
            <wp:extent cx="5731510" cy="769683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731510" cy="7696835"/>
                    </a:xfrm>
                    <a:prstGeom prst="rect">
                      <a:avLst/>
                    </a:prstGeom>
                  </pic:spPr>
                </pic:pic>
              </a:graphicData>
            </a:graphic>
          </wp:inline>
        </w:drawing>
      </w:r>
    </w:p>
    <w:p w14:paraId="48AF8EDC" w14:textId="346FE778" w:rsidR="001E43D4" w:rsidRPr="00946649" w:rsidRDefault="001E43D4" w:rsidP="001E43D4">
      <w:pPr>
        <w:rPr>
          <w:lang w:val="en-US"/>
        </w:rPr>
      </w:pPr>
      <w:r w:rsidRPr="00946649">
        <w:rPr>
          <w:lang w:val="en-US"/>
        </w:rPr>
        <w:t>The total net benefit of vegetation in cities for capturing pollutants can be small relative to total emissions. For example, urban forests in Barcelona in 2008 removed 305.6t of air pollutants and 19,036 t CO</w:t>
      </w:r>
      <w:r w:rsidRPr="00946649">
        <w:rPr>
          <w:vertAlign w:val="subscript"/>
          <w:lang w:val="en-US"/>
        </w:rPr>
        <w:t>2</w:t>
      </w:r>
      <w:r w:rsidRPr="00946649">
        <w:rPr>
          <w:lang w:val="en-US"/>
        </w:rPr>
        <w:t>eq, representing 2.66 % of PM</w:t>
      </w:r>
      <w:r w:rsidRPr="00946649">
        <w:rPr>
          <w:vertAlign w:val="subscript"/>
          <w:lang w:val="en-US"/>
        </w:rPr>
        <w:t>10</w:t>
      </w:r>
      <w:r w:rsidRPr="00946649">
        <w:rPr>
          <w:lang w:val="en-US"/>
        </w:rPr>
        <w:t xml:space="preserve"> (</w:t>
      </w:r>
      <w:r w:rsidRPr="00946649">
        <w:rPr>
          <w:rStyle w:val="st"/>
          <w:lang w:val="en-US"/>
        </w:rPr>
        <w:t>particulate matter 10 micrometers or less in diameter),</w:t>
      </w:r>
      <w:r w:rsidRPr="00946649">
        <w:rPr>
          <w:lang w:val="en-US"/>
        </w:rPr>
        <w:t xml:space="preserve"> 0.43 % of NO</w:t>
      </w:r>
      <w:r w:rsidRPr="00946649">
        <w:rPr>
          <w:vertAlign w:val="subscript"/>
          <w:lang w:val="en-US"/>
        </w:rPr>
        <w:t>2</w:t>
      </w:r>
      <w:r w:rsidRPr="00946649">
        <w:rPr>
          <w:lang w:val="en-US"/>
        </w:rPr>
        <w:t>, and 0.47 % of CO</w:t>
      </w:r>
      <w:r w:rsidRPr="00946649">
        <w:rPr>
          <w:vertAlign w:val="subscript"/>
          <w:lang w:val="en-US"/>
        </w:rPr>
        <w:t>2</w:t>
      </w:r>
      <w:r w:rsidRPr="00946649">
        <w:rPr>
          <w:lang w:val="en-US"/>
        </w:rPr>
        <w:t xml:space="preserve">eq of emissions </w:t>
      </w:r>
      <w:r w:rsidRPr="00946649">
        <w:rPr>
          <w:lang w:val="en-US"/>
        </w:rPr>
        <w:fldChar w:fldCharType="begin" w:fldLock="1"/>
      </w:r>
      <w:r>
        <w:rPr>
          <w:lang w:val="en-US"/>
        </w:rPr>
        <w:instrText>ADDIN CSL_CITATION { "citationItems" : [ { "id" : "ITEM-1", "itemData" : { "DOI" : "10.1007/s13280-014-0507-x", "ISSN" : "0044-7447", "author" : [ { "dropping-particle" : "", "family" : "Bar\u00f3", "given" : "Francesc", "non-dropping-particle" : "", "parse-names" : false, "suffix" : "" }, { "dropping-particle" : "", "family" : "Chaparro", "given" : "Lydia", "non-dropping-particle" : "", "parse-names" : false, "suffix" : "" }, { "dropping-particle" : "", "family" : "G\u00f3mez-Baggethun", "given" : "Erik", "non-dropping-particle" : "", "parse-names" : false, "suffix" : "" }, { "dropping-particle" : "", "family" : "Langemeyer", "given" : "Johannes", "non-dropping-particle" : "", "parse-names" : false, "suffix" : "" }, { "dropping-particle" : "", "family" : "Nowak", "given" : "David J.", "non-dropping-particle" : "", "parse-names" : false, "suffix" : "" }, { "dropping-particle" : "", "family" : "Terradas", "given" : "Jaume", "non-dropping-particle" : "", "parse-names" : false, "suffix" : "" } ], "container-title" : "AMBIO", "id" : "ITEM-1", "issue" : "4", "issued" : { "date-parts" : [ [ "2014", "5" ] ] }, "page" : "466-479", "publisher" : "Springer Netherlands", "title" : "Contribution of Ecosystem Services to Air Quality and Climate Change Mitigation Policies: The Case of Urban Forests in Barcelona, Spain", "type" : "article-journal", "volume" : "43" }, "uris" : [ "http://www.mendeley.com/documents/?uuid=0c167586-d4d6-4f66-95e9-4192044a87a7", "http://www.mendeley.com/documents/?uuid=e3f39dc9-34f3-4776-9777-db50ce7d855f" ] } ], "mendeley" : { "formattedCitation" : "(Bar\u00f3 et al., 2014a)", "plainTextFormattedCitation" : "(Bar\u00f3 et al., 2014a)", "previouslyFormattedCitation" : "(Bar\u00f3 et al., 2014a)" }, "properties" : {  }, "schema" : "https://github.com/citation-style-language/schema/raw/master/csl-citation.json" }</w:instrText>
      </w:r>
      <w:r w:rsidRPr="00946649">
        <w:rPr>
          <w:lang w:val="en-US"/>
        </w:rPr>
        <w:fldChar w:fldCharType="separate"/>
      </w:r>
      <w:r w:rsidRPr="00FF4458">
        <w:rPr>
          <w:lang w:val="en-US"/>
        </w:rPr>
        <w:t xml:space="preserve">(Baró </w:t>
      </w:r>
      <w:r w:rsidR="00C56B4E" w:rsidRPr="00C56B4E">
        <w:rPr>
          <w:i/>
          <w:lang w:val="en-US"/>
        </w:rPr>
        <w:t>et al.</w:t>
      </w:r>
      <w:r w:rsidRPr="00FF4458">
        <w:rPr>
          <w:lang w:val="en-US"/>
        </w:rPr>
        <w:t>, 2014)</w:t>
      </w:r>
      <w:r w:rsidRPr="00946649">
        <w:rPr>
          <w:lang w:val="en-US"/>
        </w:rPr>
        <w:fldChar w:fldCharType="end"/>
      </w:r>
      <w:r w:rsidRPr="00946649">
        <w:rPr>
          <w:lang w:val="en-US"/>
        </w:rPr>
        <w:t>. The tree canopy in Greater London is estimated to remove between 0.7% and 1.4% of PM</w:t>
      </w:r>
      <w:r w:rsidRPr="00946649">
        <w:rPr>
          <w:vertAlign w:val="subscript"/>
          <w:lang w:val="en-US"/>
        </w:rPr>
        <w:t>10</w:t>
      </w:r>
      <w:r w:rsidRPr="00946649">
        <w:rPr>
          <w:lang w:val="en-US"/>
        </w:rPr>
        <w:t xml:space="preserve"> from the urban boundary layer </w:t>
      </w:r>
      <w:r w:rsidRPr="00946649">
        <w:rPr>
          <w:lang w:val="en-US"/>
        </w:rPr>
        <w:fldChar w:fldCharType="begin" w:fldLock="1"/>
      </w:r>
      <w:r w:rsidRPr="00946649">
        <w:rPr>
          <w:lang w:val="en-US"/>
        </w:rPr>
        <w:instrText>ADDIN CSL_CITATION { "citationItems" : [ { "id" : "ITEM-1", "itemData" : { "DOI" : "10.1016/j.landurbplan.2011.07.003", "ISSN" : "01692046", "author" : [ { "dropping-particle" : "", "family" : "Tallis", "given" : "Matthew", "non-dropping-particle" : "", "parse-names" : false, "suffix" : "" }, { "dropping-particle" : "", "family" : "Taylor", "given" : "Gail", "non-dropping-particle" : "", "parse-names" : false, "suffix" : "" }, { "dropping-particle" : "", "family" : "Sinnett", "given" : "Danielle", "non-dropping-particle" : "", "parse-names" : false, "suffix" : "" }, { "dropping-particle" : "", "family" : "Freer-Smith", "given" : "Peter", "non-dropping-particle" : "", "parse-names" : false, "suffix" : "" } ], "container-title" : "Landscape and Urban Planning", "id" : "ITEM-1", "issue" : "2", "issued" : { "date-parts" : [ [ "2011", "11" ] ] }, "page" : "129-138", "title" : "Estimating the removal of atmospheric particulate pollution by the urban tree canopy of London, under current and future environments", "type" : "article-journal", "volume" : "103" }, "uris" : [ "http://www.mendeley.com/documents/?uuid=96591c9b-8a9a-4d4d-a667-7c36e203885a", "http://www.mendeley.com/documents/?uuid=a61fa3c6-0fd6-4089-bfd9-cd7c9488bd94" ] } ], "mendeley" : { "formattedCitation" : "(Tallis, Taylor, Sinnett, &amp; Freer-Smith, 2011)", "plainTextFormattedCitation" : "(Tallis, Taylor, Sinnett, &amp; Freer-Smith, 2011)", "previouslyFormattedCitation" : "(Tallis, Taylor, Sinnett, &amp; Freer-Smith, 2011)" }, "properties" : {  }, "schema" : "https://github.com/citation-style-language/schema/raw/master/csl-citation.json" }</w:instrText>
      </w:r>
      <w:r w:rsidRPr="00946649">
        <w:rPr>
          <w:lang w:val="en-US"/>
        </w:rPr>
        <w:fldChar w:fldCharType="separate"/>
      </w:r>
      <w:r w:rsidRPr="00946649">
        <w:rPr>
          <w:lang w:val="en-US"/>
        </w:rPr>
        <w:t>(Tallis</w:t>
      </w:r>
      <w:r>
        <w:rPr>
          <w:rFonts w:cstheme="minorHAnsi"/>
          <w:lang w:val="en-US"/>
        </w:rPr>
        <w:t xml:space="preserve"> </w:t>
      </w:r>
      <w:r w:rsidR="00C56B4E" w:rsidRPr="00C56B4E">
        <w:rPr>
          <w:rFonts w:cstheme="minorHAnsi"/>
          <w:i/>
          <w:lang w:val="en-US"/>
        </w:rPr>
        <w:t>et al.</w:t>
      </w:r>
      <w:r w:rsidRPr="00946649">
        <w:rPr>
          <w:lang w:val="en-US"/>
        </w:rPr>
        <w:t xml:space="preserve">, </w:t>
      </w:r>
      <w:r w:rsidRPr="00946649">
        <w:rPr>
          <w:lang w:val="en-US"/>
        </w:rPr>
        <w:lastRenderedPageBreak/>
        <w:t>2011)</w:t>
      </w:r>
      <w:r w:rsidRPr="00946649">
        <w:rPr>
          <w:lang w:val="en-US"/>
        </w:rPr>
        <w:fldChar w:fldCharType="end"/>
      </w:r>
      <w:r w:rsidRPr="00946649">
        <w:rPr>
          <w:lang w:val="en-US"/>
        </w:rPr>
        <w:t>. Measurements of NO</w:t>
      </w:r>
      <w:r w:rsidRPr="00946649">
        <w:rPr>
          <w:vertAlign w:val="subscript"/>
          <w:lang w:val="en-US"/>
        </w:rPr>
        <w:t>2</w:t>
      </w:r>
      <w:r w:rsidRPr="00946649">
        <w:rPr>
          <w:lang w:val="en-US"/>
        </w:rPr>
        <w:t xml:space="preserve">, anthropogenic volatile organic compounds (VOCs) and particle deposition in two Finnish cities suggest that urban vegetation removes little pollution in northern areas </w:t>
      </w:r>
      <w:r w:rsidRPr="00946649">
        <w:rPr>
          <w:lang w:val="en-US"/>
        </w:rPr>
        <w:fldChar w:fldCharType="begin" w:fldLock="1"/>
      </w:r>
      <w:r w:rsidRPr="00946649">
        <w:rPr>
          <w:lang w:val="en-US"/>
        </w:rPr>
        <w:instrText>ADDIN CSL_CITATION { "citationItems" : [ { "id" : "ITEM-1", "itemData" : { "DOI" : "10.1016/j.envpol.2012.11.010", "ISSN" : "02697491", "abstract" : "It is generally accepted that urban vegetation improves air quality and thereby enhances the well-being of citizens. However, empirical evidence on the potential of urban trees to mitigate air pollution is meager, particularly in northern climates with a short growing season. We studied the ability of urban park/forest vegetation to remove air pollutants (NO2, anthropogenic VOCs and particle deposition) using passive samplers in two Finnish cities. Concentrations of each pollutant in August (summer; leaf-period) and March (winter, leaf-free period) were slightly but often insignificantly lower under tree canopies than in adjacent open areas, suggesting that the role of foliage in removing air pollutants is insignificant. Furthermore, vegetation-related environmental variables (canopy closure, number and size of trees, density of understorey vegetation) did not explain the variation in pollution concentrations. Our results suggest that the ability of urban vegetation to remove air pollutants is minor in northern climates.", "author" : [ { "dropping-particle" : "", "family" : "Set\u00e4l\u00e4", "given" : "Heikki", "non-dropping-particle" : "", "parse-names" : false, "suffix" : "" }, { "dropping-particle" : "", "family" : "Viippola", "given" : "Viljami", "non-dropping-particle" : "", "parse-names" : false, "suffix" : "" }, { "dropping-particle" : "", "family" : "Rantalainen", "given" : "Anna-Lea", "non-dropping-particle" : "", "parse-names" : false, "suffix" : "" }, { "dropping-particle" : "", "family" : "Pennanen", "given" : "Arto", "non-dropping-particle" : "", "parse-names" : false, "suffix" : "" }, { "dropping-particle" : "", "family" : "Yli-Pelkonen", "given" : "Vesa", "non-dropping-particle" : "", "parse-names" : false, "suffix" : "" } ], "container-title" : "Environmental Pollution", "id" : "ITEM-1", "issued" : { "date-parts" : [ [ "2013" ] ] }, "page" : "104-112", "title" : "Does urban vegetation mitigate air pollution in northern conditions?", "type" : "article-journal", "volume" : "183" }, "uris" : [ "http://www.mendeley.com/documents/?uuid=5423090c-9c06-4d11-b664-4caa76251bc5", "http://www.mendeley.com/documents/?uuid=ce128d1b-7927-4a54-a513-8bffda3f0c55" ] } ], "mendeley" : { "formattedCitation" : "(Set\u00e4l\u00e4, Viippola, Rantalainen, Pennanen, &amp; Yli-Pelkonen, 2013)", "plainTextFormattedCitation" : "(Set\u00e4l\u00e4, Viippola, Rantalainen, Pennanen, &amp; Yli-Pelkonen, 2013)", "previouslyFormattedCitation" : "(Set\u00e4l\u00e4, Viippola, Rantalainen, Pennanen, &amp; Yli-Pelkonen, 2013)" }, "properties" : {  }, "schema" : "https://github.com/citation-style-language/schema/raw/master/csl-citation.json" }</w:instrText>
      </w:r>
      <w:r w:rsidRPr="00946649">
        <w:rPr>
          <w:lang w:val="en-US"/>
        </w:rPr>
        <w:fldChar w:fldCharType="separate"/>
      </w:r>
      <w:r w:rsidRPr="00946649">
        <w:rPr>
          <w:lang w:val="en-US"/>
        </w:rPr>
        <w:t>(Setälä</w:t>
      </w:r>
      <w:r>
        <w:rPr>
          <w:rFonts w:cstheme="minorHAnsi"/>
          <w:lang w:val="en-US"/>
        </w:rPr>
        <w:t xml:space="preserve"> </w:t>
      </w:r>
      <w:r w:rsidR="00C56B4E" w:rsidRPr="00C56B4E">
        <w:rPr>
          <w:rFonts w:cstheme="minorHAnsi"/>
          <w:i/>
          <w:lang w:val="en-US"/>
        </w:rPr>
        <w:t>et al.</w:t>
      </w:r>
      <w:r w:rsidRPr="00946649">
        <w:rPr>
          <w:lang w:val="en-US"/>
        </w:rPr>
        <w:t>, 2013)</w:t>
      </w:r>
      <w:r w:rsidRPr="00946649">
        <w:rPr>
          <w:lang w:val="en-US"/>
        </w:rPr>
        <w:fldChar w:fldCharType="end"/>
      </w:r>
      <w:r w:rsidRPr="00946649">
        <w:rPr>
          <w:lang w:val="en-US"/>
        </w:rPr>
        <w:t>. Nevertheless, the amounts locally removed can be very important.</w:t>
      </w:r>
    </w:p>
    <w:p w14:paraId="12087A7F" w14:textId="423E7E2C" w:rsidR="001E43D4" w:rsidRPr="00946649" w:rsidRDefault="001E43D4" w:rsidP="001E43D4">
      <w:pPr>
        <w:rPr>
          <w:lang w:val="en-US"/>
        </w:rPr>
      </w:pPr>
      <w:r w:rsidRPr="00946649">
        <w:rPr>
          <w:lang w:val="en-US"/>
        </w:rPr>
        <w:t xml:space="preserve">Several studies demonstrating the removal of different pollutants by trees or parks in cities of the </w:t>
      </w:r>
      <w:r w:rsidRPr="00946649">
        <w:rPr>
          <w:rFonts w:cstheme="minorHAnsi"/>
          <w:iCs/>
          <w:lang w:val="en-US"/>
        </w:rPr>
        <w:t>European Union</w:t>
      </w:r>
      <w:r w:rsidRPr="00946649">
        <w:rPr>
          <w:lang w:val="en-US"/>
        </w:rPr>
        <w:t xml:space="preserve"> show similar patterns, although quantitative results are mostly not directly comparable since the studies use different units. Studies of different Italian cities showed that generally evergreen broadleaved forests capture more ozone (O</w:t>
      </w:r>
      <w:r w:rsidRPr="00946649">
        <w:rPr>
          <w:vertAlign w:val="subscript"/>
          <w:lang w:val="en-US"/>
        </w:rPr>
        <w:t>3</w:t>
      </w:r>
      <w:r w:rsidRPr="00946649">
        <w:rPr>
          <w:lang w:val="en-US"/>
        </w:rPr>
        <w:t xml:space="preserve">) than coniferous forest, followed by mixed broadleaved and coniferous forest, with deciduous broadleaved forest capturing the least (e.g. </w:t>
      </w:r>
      <w:r w:rsidRPr="00946649">
        <w:rPr>
          <w:lang w:val="en-US"/>
        </w:rPr>
        <w:fldChar w:fldCharType="begin" w:fldLock="1"/>
      </w:r>
      <w:r w:rsidRPr="00946649">
        <w:rPr>
          <w:lang w:val="en-US"/>
        </w:rPr>
        <w:instrText>ADDIN CSL_CITATION { "citationItems" : [ { "id" : "ITEM-1", "itemData" : { "DOI" : "10.1016/j.aaspro.2016.02.099", "ISBN" : "3905531917", "ISSN" : "22107843", "abstract" : "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 "author" : [ { "dropping-particle" : "", "family" : "Bottalico", "given" : "Francesca", "non-dropping-particle" : "", "parse-names" : false, "suffix" : "" }, { "dropping-particle" : "", "family" : "Chirici", "given" : "Gherardo", "non-dropping-particle" : "", "parse-names" : false, "suffix" : "" }, { "dropping-particle" : "", "family" : "Giannetti", "given" : "Francesca", "non-dropping-particle" : "", "parse-names" : false, "suffix" : "" }, { "dropping-particle" : "", "family" : "Marco", "given" : "Alessandra", "non-dropping-particle" : "De", "parse-names" : false, "suffix" : "" }, { "dropping-particle" : "", "family" : "Nocentini", "given" : "Susanna", "non-dropping-particle" : "", "parse-names" : false, "suffix" : "" }, { "dropping-particle" : "", "family" : "Paoletti", "given" : "Elena", "non-dropping-particle" : "", "parse-names" : false, "suffix" : "" }, { "dropping-particle" : "", "family" : "Salbitano", "given" : "Fabio", "non-dropping-particle" : "", "parse-names" : false, "suffix" : "" }, { "dropping-particle" : "", "family" : "Sanesi", "given" : "Giovanni", "non-dropping-particle" : "", "parse-names" : false, "suffix" : "" }, { "dropping-particle" : "", "family" : "Serenelli", "given" : "Chiara", "non-dropping-particle" : "", "parse-names" : false, "suffix" : "" }, { "dropping-particle" : "", "family" : "Travaglini", "given" : "Davide", "non-dropping-particle" : "", "parse-names" : false, "suffix" : "" } ], "container-title" : "Agriculture and Agricultural Science Procedia", "id" : "ITEM-1", "issued" : { "date-parts" : [ [ "2016" ] ] }, "page" : "243-251", "publisher" : "Elsevier Srl", "title" : "Air Pollution Removal by Green Infrastructures and Urban Forests in the City of Florence", "type" : "article-journal", "volume" : "8" }, "uris" : [ "http://www.mendeley.com/documents/?uuid=f11fd3ec-200c-4013-9889-97f91f7288f6", "http://www.mendeley.com/documents/?uuid=36aae0c5-f847-45cd-b80b-fbf3a2a262a8" ] }, { "id" : "ITEM-2", "itemData" : { "DOI" : "10.1016/j.ecolind.2016.03.009", "ISSN" : "1470160X", "author" : [ { "dropping-particle" : "", "family" : "Manes", "given" : "F.", "non-dropping-particle" : "", "parse-names" : false, "suffix" : "" }, { "dropping-particle" : "", "family" : "Marando", "given" : "F.", "non-dropping-particle" : "", "parse-names" : false, "suffix" : "" }, { "dropping-particle" : "", "family" : "Capotorti", "given" : "G.", "non-dropping-particle" : "", "parse-names" : false, "suffix" : "" }, { "dropping-particle" : "", "family" : "Blasi", "given" : "C.", "non-dropping-particle" : "", "parse-names" : false, "suffix" : "" }, { "dropping-particle" : "", "family" : "Salvatori", "given" : "E.", "non-dropping-particle" : "", "parse-names" : false, "suffix" : "" }, { "dropping-particle" : "", "family" : "Fusaro", "given" : "L.", "non-dropping-particle" : "", "parse-names" : false, "suffix" : "" }, { "dropping-particle" : "", "family" : "Ciancarella", "given" : "L.", "non-dropping-particle" : "", "parse-names" : false, "suffix" : "" }, { "dropping-particle" : "", "family" : "Mircea", "given" : "M.", "non-dropping-particle" : "", "parse-names" : false, "suffix" : "" }, { "dropping-particle" : "", "family" : "Marchetti", "given" : "M.", "non-dropping-particle" : "", "parse-names" : false, "suffix" : "" }, { "dropping-particle" : "", "family" : "Chirici", "given" : "G.", "non-dropping-particle" : "", "parse-names" : false, "suffix" : "" }, { "dropping-particle" : "", "family" : "Munaf\u00f2", "given" : "M.", "non-dropping-particle" : "", "parse-names" : false, "suffix" : "" } ], "container-title" : "Ecological Indicators", "id" : "ITEM-2", "issued" : { "date-parts" : [ [ "2016", "8" ] ] }, "page" : "425-440", "title" : "Regulating Ecosystem Services of forests in ten Italian Metropolitan Cities: Air quality improvement by PM 10 and O 3 removal", "type" : "article-journal", "volume" : "67" }, "uris" : [ "http://www.mendeley.com/documents/?uuid=b5da0d3c-1ba8-4f9a-a479-082156d17b28", "http://www.mendeley.com/documents/?uuid=cd74b3c4-ea10-4aad-9fd0-896c48da57db" ] } ], "mendeley" : { "formattedCitation" : "(Bottalico et al., 2016; Manes et al., 2016)", "manualFormatting" : "Bottalico et al. (2016); Manes et al. (2016)", "plainTextFormattedCitation" : "(Bottalico et al., 2016; Manes et al., 2016)", "previouslyFormattedCitation" : "(Bottalico et al., 2016; Manes et al., 2016)" }, "properties" : {  }, "schema" : "https://github.com/citation-style-language/schema/raw/master/csl-citation.json" }</w:instrText>
      </w:r>
      <w:r w:rsidRPr="00946649">
        <w:rPr>
          <w:lang w:val="en-US"/>
        </w:rPr>
        <w:fldChar w:fldCharType="separate"/>
      </w:r>
      <w:r w:rsidRPr="00946649">
        <w:rPr>
          <w:lang w:val="en-US"/>
        </w:rPr>
        <w:t xml:space="preserve">Bottalico </w:t>
      </w:r>
      <w:r w:rsidR="00C56B4E" w:rsidRPr="00C56B4E">
        <w:rPr>
          <w:i/>
          <w:lang w:val="en-US"/>
        </w:rPr>
        <w:t>et al.</w:t>
      </w:r>
      <w:r w:rsidR="00E2014E">
        <w:rPr>
          <w:lang w:val="en-US"/>
        </w:rPr>
        <w:t xml:space="preserve">, </w:t>
      </w:r>
      <w:r w:rsidRPr="00946649">
        <w:rPr>
          <w:lang w:val="en-US"/>
        </w:rPr>
        <w:t xml:space="preserve">2016; Manes </w:t>
      </w:r>
      <w:r w:rsidR="00C56B4E" w:rsidRPr="00C56B4E">
        <w:rPr>
          <w:i/>
          <w:lang w:val="en-US"/>
        </w:rPr>
        <w:t>et al.</w:t>
      </w:r>
      <w:r w:rsidR="00E2014E">
        <w:rPr>
          <w:lang w:val="en-US"/>
        </w:rPr>
        <w:t xml:space="preserve">, </w:t>
      </w:r>
      <w:r w:rsidRPr="00946649">
        <w:rPr>
          <w:lang w:val="en-US"/>
        </w:rPr>
        <w:t>2016)</w:t>
      </w:r>
      <w:r w:rsidRPr="00946649">
        <w:rPr>
          <w:lang w:val="en-US"/>
        </w:rPr>
        <w:fldChar w:fldCharType="end"/>
      </w:r>
      <w:r w:rsidRPr="00946649">
        <w:rPr>
          <w:lang w:val="en-US"/>
        </w:rPr>
        <w:t>. For PM</w:t>
      </w:r>
      <w:r w:rsidRPr="00946649">
        <w:rPr>
          <w:vertAlign w:val="subscript"/>
          <w:lang w:val="en-US"/>
        </w:rPr>
        <w:t>10</w:t>
      </w:r>
      <w:r w:rsidRPr="00946649">
        <w:rPr>
          <w:lang w:val="en-US"/>
        </w:rPr>
        <w:t xml:space="preserve"> the sequence decreases from mixed broadleaved and coniferous forest, to coniferous forest, evergreen broadleaved forest and deciduous broadleaved forest </w:t>
      </w:r>
      <w:r w:rsidRPr="00946649">
        <w:rPr>
          <w:lang w:val="en-US"/>
        </w:rPr>
        <w:fldChar w:fldCharType="begin" w:fldLock="1"/>
      </w:r>
      <w:r w:rsidRPr="00946649">
        <w:rPr>
          <w:lang w:val="en-US"/>
        </w:rPr>
        <w:instrText>ADDIN CSL_CITATION { "citationItems" : [ { "id" : "ITEM-1", "itemData" : { "DOI" : "10.1016/j.ecolind.2016.03.009", "ISSN" : "1470160X", "author" : [ { "dropping-particle" : "", "family" : "Manes", "given" : "F.", "non-dropping-particle" : "", "parse-names" : false, "suffix" : "" }, { "dropping-particle" : "", "family" : "Marando", "given" : "F.", "non-dropping-particle" : "", "parse-names" : false, "suffix" : "" }, { "dropping-particle" : "", "family" : "Capotorti", "given" : "G.", "non-dropping-particle" : "", "parse-names" : false, "suffix" : "" }, { "dropping-particle" : "", "family" : "Blasi", "given" : "C.", "non-dropping-particle" : "", "parse-names" : false, "suffix" : "" }, { "dropping-particle" : "", "family" : "Salvatori", "given" : "E.", "non-dropping-particle" : "", "parse-names" : false, "suffix" : "" }, { "dropping-particle" : "", "family" : "Fusaro", "given" : "L.", "non-dropping-particle" : "", "parse-names" : false, "suffix" : "" }, { "dropping-particle" : "", "family" : "Ciancarella", "given" : "L.", "non-dropping-particle" : "", "parse-names" : false, "suffix" : "" }, { "dropping-particle" : "", "family" : "Mircea", "given" : "M.", "non-dropping-particle" : "", "parse-names" : false, "suffix" : "" }, { "dropping-particle" : "", "family" : "Marchetti", "given" : "M.", "non-dropping-particle" : "", "parse-names" : false, "suffix" : "" }, { "dropping-particle" : "", "family" : "Chirici", "given" : "G.", "non-dropping-particle" : "", "parse-names" : false, "suffix" : "" }, { "dropping-particle" : "", "family" : "Munaf\u00f2", "given" : "M.", "non-dropping-particle" : "", "parse-names" : false, "suffix" : "" } ], "container-title" : "Ecological Indicators", "id" : "ITEM-1", "issued" : { "date-parts" : [ [ "2016", "8" ] ] }, "page" : "425-440", "title" : "Regulating Ecosystem Services of forests in ten Italian Metropolitan Cities: Air quality improvement by PM 10 and O 3 removal", "type" : "article-journal", "volume" : "67" }, "uris" : [ "http://www.mendeley.com/documents/?uuid=cd74b3c4-ea10-4aad-9fd0-896c48da57db", "http://www.mendeley.com/documents/?uuid=b5da0d3c-1ba8-4f9a-a479-082156d17b28" ] } ], "mendeley" : { "formattedCitation" : "(Manes et al., 2016)", "plainTextFormattedCitation" : "(Manes et al., 2016)", "previouslyFormattedCitation" : "(Manes et al., 2016)" }, "properties" : {  }, "schema" : "https://github.com/citation-style-language/schema/raw/master/csl-citation.json" }</w:instrText>
      </w:r>
      <w:r w:rsidRPr="00946649">
        <w:rPr>
          <w:lang w:val="en-US"/>
        </w:rPr>
        <w:fldChar w:fldCharType="separate"/>
      </w:r>
      <w:r w:rsidRPr="00946649">
        <w:rPr>
          <w:lang w:val="en-US"/>
        </w:rPr>
        <w:t xml:space="preserve">(Manes </w:t>
      </w:r>
      <w:r w:rsidR="00C56B4E" w:rsidRPr="00C56B4E">
        <w:rPr>
          <w:i/>
          <w:lang w:val="en-US"/>
        </w:rPr>
        <w:t>et al.</w:t>
      </w:r>
      <w:r w:rsidRPr="00946649">
        <w:rPr>
          <w:lang w:val="en-US"/>
        </w:rPr>
        <w:t>, 2016)</w:t>
      </w:r>
      <w:r w:rsidRPr="00946649">
        <w:rPr>
          <w:lang w:val="en-US"/>
        </w:rPr>
        <w:fldChar w:fldCharType="end"/>
      </w:r>
      <w:r w:rsidRPr="00946649">
        <w:rPr>
          <w:lang w:val="en-US"/>
        </w:rPr>
        <w:t>. Seasonal differences include deciduous trees capturing more PM</w:t>
      </w:r>
      <w:r w:rsidRPr="00946649">
        <w:rPr>
          <w:vertAlign w:val="subscript"/>
          <w:lang w:val="en-US"/>
        </w:rPr>
        <w:t>10</w:t>
      </w:r>
      <w:r w:rsidRPr="00946649">
        <w:rPr>
          <w:lang w:val="en-US"/>
        </w:rPr>
        <w:t xml:space="preserve"> and O</w:t>
      </w:r>
      <w:r w:rsidRPr="00946649">
        <w:rPr>
          <w:vertAlign w:val="subscript"/>
          <w:lang w:val="en-US"/>
        </w:rPr>
        <w:t xml:space="preserve">3 </w:t>
      </w:r>
      <w:r w:rsidRPr="00946649">
        <w:rPr>
          <w:lang w:val="en-US"/>
        </w:rPr>
        <w:t xml:space="preserve">in summer when in leaf (e.g. </w:t>
      </w:r>
      <w:r w:rsidRPr="00946649">
        <w:rPr>
          <w:lang w:val="en-US"/>
        </w:rPr>
        <w:fldChar w:fldCharType="begin" w:fldLock="1"/>
      </w:r>
      <w:r w:rsidRPr="00946649">
        <w:rPr>
          <w:lang w:val="en-US"/>
        </w:rPr>
        <w:instrText>ADDIN CSL_CITATION { "citationItems" : [ { "id" : "ITEM-1", "itemData" : { "DOI" : "10.3390/f7070150", "ISSN" : "19994907", "abstract" : "Nature-based solutions have been identified by the European Union as being critical for the enhancement of environmental qualities in cities, where urban and peri-urban forests play a key role in air quality amelioration through pollutant removal. A remote sensing and geographic information system (GIS) approach was applied to the Metropolitan City (MC) of Rome to assess the seasonal particulate matter (PM10) removal capacity of evergreen (broadleaves and conifers) and deciduous species. Moreover, a monetary evaluation of PM10 removal was performed on the basis of pollution externalities calculated for Europe. Deciduous broadleaves represent the most abundant tree functional group and also yielded the highest total annual PM10 deposition values (1769 Mg). By contrast, PM10 removal efficiency (Mg\u00b7 ha-1) was 15%-22% higher in evergreen than in deciduous species. To assess the different removal capacity of the three functional groups in an area with homogeneous environmental conditions, a study case was performed in a peri-urban forest protected natural reserve (Castelporziano Presidential Estate). This study case highlighted the importance of deciduous species in summer and of evergreen communities as regards the annual PM10 removal balance. The monetary evaluation indicated that the overall PM10 removal value of the MC of Rome amounted to 161.78 million Euros. Our study lends further support to the crucial role played by nature-based solutions for human well-being in urban areas.", "author" : [ { "dropping-particle" : "", "family" : "Marando", "given" : "Federica", "non-dropping-particle" : "", "parse-names" : false, "suffix" : "" }, { "dropping-particle" : "", "family" : "Salvatori", "given" : "Elisabetta", "non-dropping-particle" : "", "parse-names" : false, "suffix" : "" }, { "dropping-particle" : "", "family" : "Fusaro", "given" : "Lina", "non-dropping-particle" : "", "parse-names" : false, "suffix" : "" }, { "dropping-particle" : "", "family" : "Manes", "given" : "Fausto", "non-dropping-particle" : "", "parse-names" : false, "suffix" : "" } ], "container-title" : "Forests", "id" : "ITEM-1", "issue" : "7", "issued" : { "date-parts" : [ [ "2016" ] ] }, "title" : "Removal of PM10 by forests as a nature-based solution for air quality improvement in the Metropolitan city of rome", "type" : "article-journal", "volume" : "7" }, "uris" : [ "http://www.mendeley.com/documents/?uuid=ea5a3e7b-2e73-49e3-b6b8-941b5eb9fcb9", "http://www.mendeley.com/documents/?uuid=77b6f677-43fb-4dd2-ae5b-b883e0deb33e" ] }, { "id" : "ITEM-2", "itemData" : { "DOI" : "10.1016/j.ecolind.2016.03.009", "ISSN" : "1470160X", "author" : [ { "dropping-particle" : "", "family" : "Manes", "given" : "F.", "non-dropping-particle" : "", "parse-names" : false, "suffix" : "" }, { "dropping-particle" : "", "family" : "Marando", "given" : "F.", "non-dropping-particle" : "", "parse-names" : false, "suffix" : "" }, { "dropping-particle" : "", "family" : "Capotorti", "given" : "G.", "non-dropping-particle" : "", "parse-names" : false, "suffix" : "" }, { "dropping-particle" : "", "family" : "Blasi", "given" : "C.", "non-dropping-particle" : "", "parse-names" : false, "suffix" : "" }, { "dropping-particle" : "", "family" : "Salvatori", "given" : "E.", "non-dropping-particle" : "", "parse-names" : false, "suffix" : "" }, { "dropping-particle" : "", "family" : "Fusaro", "given" : "L.", "non-dropping-particle" : "", "parse-names" : false, "suffix" : "" }, { "dropping-particle" : "", "family" : "Ciancarella", "given" : "L.", "non-dropping-particle" : "", "parse-names" : false, "suffix" : "" }, { "dropping-particle" : "", "family" : "Mircea", "given" : "M.", "non-dropping-particle" : "", "parse-names" : false, "suffix" : "" }, { "dropping-particle" : "", "family" : "Marchetti", "given" : "M.", "non-dropping-particle" : "", "parse-names" : false, "suffix" : "" }, { "dropping-particle" : "", "family" : "Chirici", "given" : "G.", "non-dropping-particle" : "", "parse-names" : false, "suffix" : "" }, { "dropping-particle" : "", "family" : "Munaf\u00f2", "given" : "M.", "non-dropping-particle" : "", "parse-names" : false, "suffix" : "" } ], "container-title" : "Ecological Indicators", "id" : "ITEM-2", "issued" : { "date-parts" : [ [ "2016", "8" ] ] }, "page" : "425-440", "title" : "Regulating Ecosystem Services of forests in ten Italian Metropolitan Cities: Air quality improvement by PM 10 and O 3 removal", "type" : "article-journal", "volume" : "67" }, "uris" : [ "http://www.mendeley.com/documents/?uuid=cd74b3c4-ea10-4aad-9fd0-896c48da57db", "http://www.mendeley.com/documents/?uuid=b5da0d3c-1ba8-4f9a-a479-082156d17b28" ] } ], "mendeley" : { "formattedCitation" : "(Manes et al., 2016; Marando, Salvatori, Fusaro, &amp; Manes, 2016)", "plainTextFormattedCitation" : "(Manes et al., 2016; Marando, Salvatori, Fusaro, &amp; Manes, 2016)", "previouslyFormattedCitation" : "(Manes et al., 2016; Marando, Salvatori, Fusaro, &amp; Manes, 2016)" }, "properties" : {  }, "schema" : "https://github.com/citation-style-language/schema/raw/master/csl-citation.json" }</w:instrText>
      </w:r>
      <w:r w:rsidRPr="00946649">
        <w:rPr>
          <w:lang w:val="en-US"/>
        </w:rPr>
        <w:fldChar w:fldCharType="separate"/>
      </w:r>
      <w:r w:rsidRPr="00946649">
        <w:rPr>
          <w:lang w:val="en-US"/>
        </w:rPr>
        <w:t xml:space="preserve">Manes </w:t>
      </w:r>
      <w:r w:rsidR="00C56B4E" w:rsidRPr="00C56B4E">
        <w:rPr>
          <w:i/>
          <w:lang w:val="en-US"/>
        </w:rPr>
        <w:t>et al.</w:t>
      </w:r>
      <w:r w:rsidRPr="00946649">
        <w:rPr>
          <w:lang w:val="en-US"/>
        </w:rPr>
        <w:t>, 2016; Marando</w:t>
      </w:r>
      <w:r>
        <w:rPr>
          <w:rFonts w:cstheme="minorHAnsi"/>
          <w:lang w:val="en-US"/>
        </w:rPr>
        <w:t xml:space="preserve"> </w:t>
      </w:r>
      <w:r w:rsidR="00C56B4E" w:rsidRPr="00C56B4E">
        <w:rPr>
          <w:rFonts w:cstheme="minorHAnsi"/>
          <w:i/>
          <w:lang w:val="en-US"/>
        </w:rPr>
        <w:t>et al.</w:t>
      </w:r>
      <w:r w:rsidRPr="00946649">
        <w:rPr>
          <w:lang w:val="en-US"/>
        </w:rPr>
        <w:t>, 2016</w:t>
      </w:r>
      <w:r w:rsidRPr="00946649">
        <w:rPr>
          <w:lang w:val="en-US"/>
        </w:rPr>
        <w:fldChar w:fldCharType="end"/>
      </w:r>
      <w:r w:rsidRPr="00946649">
        <w:rPr>
          <w:lang w:val="en-US"/>
        </w:rPr>
        <w:t xml:space="preserve">), while evergreens captured more in autumn and winter </w:t>
      </w:r>
      <w:r w:rsidRPr="00946649">
        <w:rPr>
          <w:lang w:val="en-US"/>
        </w:rPr>
        <w:fldChar w:fldCharType="begin" w:fldLock="1"/>
      </w:r>
      <w:r>
        <w:rPr>
          <w:lang w:val="en-US"/>
        </w:rPr>
        <w:instrText>ADDIN CSL_CITATION { "citationItems" : [ { "id" : "ITEM-1", "itemData" : { "DOI" : "10.3390/f7070150", "ISSN" : "19994907", "abstract" : "Nature-based solutions have been identified by the European Union as being critical for the enhancement of environmental qualities in cities, where urban and peri-urban forests play a key role in air quality amelioration through pollutant removal. A remote sensing and geographic information system (GIS) approach was applied to the Metropolitan City (MC) of Rome to assess the seasonal particulate matter (PM10) removal capacity of evergreen (broadleaves and conifers) and deciduous species. Moreover, a monetary evaluation of PM10 removal was performed on the basis of pollution externalities calculated for Europe. Deciduous broadleaves represent the most abundant tree functional group and also yielded the highest total annual PM10 deposition values (1769 Mg). By contrast, PM10 removal efficiency (Mg\u00b7 ha-1) was 15%-22% higher in evergreen than in deciduous species. To assess the different removal capacity of the three functional groups in an area with homogeneous environmental conditions, a study case was performed in a peri-urban forest protected natural reserve (Castelporziano Presidential Estate). This study case highlighted the importance of deciduous species in summer and of evergreen communities as regards the annual PM10 removal balance. The monetary evaluation indicated that the overall PM10 removal value of the MC of Rome amounted to 161.78 million Euros. Our study lends further support to the crucial role played by nature-based solutions for human well-being in urban areas.", "author" : [ { "dropping-particle" : "", "family" : "Marando", "given" : "Federica", "non-dropping-particle" : "", "parse-names" : false, "suffix" : "" }, { "dropping-particle" : "", "family" : "Salvatori", "given" : "Elisabetta", "non-dropping-particle" : "", "parse-names" : false, "suffix" : "" }, { "dropping-particle" : "", "family" : "Fusaro", "given" : "Lina", "non-dropping-particle" : "", "parse-names" : false, "suffix" : "" }, { "dropping-particle" : "", "family" : "Manes", "given" : "Fausto", "non-dropping-particle" : "", "parse-names" : false, "suffix" : "" } ], "container-title" : "Forests", "id" : "ITEM-1", "issue" : "7", "issued" : { "date-parts" : [ [ "2016" ] ] }, "title" : "Removal of PM10 by forests as a nature-based solution for air quality improvement in the Metropolitan city of rome", "type" : "article-journal", "volume" : "7" }, "uris" : [ "http://www.mendeley.com/documents/?uuid=77b6f677-43fb-4dd2-ae5b-b883e0deb33e", "http://www.mendeley.com/documents/?uuid=ea5a3e7b-2e73-49e3-b6b8-941b5eb9fcb9" ] } ], "mendeley" : { "formattedCitation" : "(Marando et al., 2016)", "plainTextFormattedCitation" : "(Marando et al., 2016)", "previouslyFormattedCitation" : "(Marando et al., 2016)" }, "properties" : {  }, "schema" : "https://github.com/citation-style-language/schema/raw/master/csl-citation.json" }</w:instrText>
      </w:r>
      <w:r w:rsidRPr="00946649">
        <w:rPr>
          <w:lang w:val="en-US"/>
        </w:rPr>
        <w:fldChar w:fldCharType="separate"/>
      </w:r>
      <w:r w:rsidRPr="00946649">
        <w:rPr>
          <w:lang w:val="en-US"/>
        </w:rPr>
        <w:t xml:space="preserve">(Marando </w:t>
      </w:r>
      <w:r w:rsidR="00C56B4E" w:rsidRPr="00C56B4E">
        <w:rPr>
          <w:i/>
          <w:lang w:val="en-US"/>
        </w:rPr>
        <w:t>et al.</w:t>
      </w:r>
      <w:r w:rsidRPr="00946649">
        <w:rPr>
          <w:lang w:val="en-US"/>
        </w:rPr>
        <w:t>, 2016)</w:t>
      </w:r>
      <w:r w:rsidRPr="00946649">
        <w:rPr>
          <w:lang w:val="en-US"/>
        </w:rPr>
        <w:fldChar w:fldCharType="end"/>
      </w:r>
      <w:r w:rsidRPr="00946649">
        <w:rPr>
          <w:lang w:val="en-US"/>
        </w:rPr>
        <w:t xml:space="preserve">. Research on European urban trees found that </w:t>
      </w:r>
      <w:r w:rsidRPr="00946649">
        <w:rPr>
          <w:i/>
          <w:lang w:val="en-US"/>
        </w:rPr>
        <w:t xml:space="preserve">Quercus </w:t>
      </w:r>
      <w:r w:rsidRPr="00946649">
        <w:rPr>
          <w:lang w:val="en-US"/>
        </w:rPr>
        <w:t xml:space="preserve">and </w:t>
      </w:r>
      <w:r w:rsidRPr="00946649">
        <w:rPr>
          <w:i/>
          <w:lang w:val="en-US"/>
        </w:rPr>
        <w:t>Platanus spp.</w:t>
      </w:r>
      <w:r w:rsidRPr="00946649">
        <w:rPr>
          <w:lang w:val="en-US"/>
        </w:rPr>
        <w:t xml:space="preserve"> have the highest PM removal efficiency </w:t>
      </w:r>
      <w:r w:rsidRPr="00946649">
        <w:rPr>
          <w:lang w:val="en-US"/>
        </w:rPr>
        <w:fldChar w:fldCharType="begin" w:fldLock="1"/>
      </w:r>
      <w:r w:rsidRPr="00946649">
        <w:rPr>
          <w:lang w:val="en-US"/>
        </w:rPr>
        <w:instrText>ADDIN CSL_CITATION { "citationItems" : [ { "id" : "ITEM-1", "itemData" : { "ISSN" : "15409295", "author" : [ { "dropping-particle" : "", "family" : "Grote", "given" : "R\u00fcdiger", "non-dropping-particle" : "", "parse-names" : false, "suffix" : "" }, { "dropping-particle" : "", "family" : "Samson", "given" : "Roeland", "non-dropping-particle" : "", "parse-names" : false, "suffix" : "" }, { "dropping-particle" : "", "family" : "Alonso", "given" : "Roc\u00edo", "non-dropping-particle" : "", "parse-names" : false, "suffix" : "" }, { "dropping-particle" : "", "family" : "Amorim", "given" : "Jorge Humberto", "non-dropping-particle" : "", "parse-names" : false, "suffix" : "" }, { "dropping-particle" : "", "family" : "Cari\u00f1anos", "given" : "Paloma", "non-dropping-particle" : "", "parse-names" : false, "suffix" : "" }, { "dropping-particle" : "", "family" : "Churkina", "given" : "Galina", "non-dropping-particle" : "", "parse-names" : false, "suffix" : "" }, { "dropping-particle" : "", "family" : "Fares", "given" : "Silvano", "non-dropping-particle" : "", "parse-names" : false, "suffix" : "" }, { "dropping-particle" : "Le", "family" : "Thiec", "given" : "Didier", "non-dropping-particle" : "", "parse-names" : false, "suffix" : "" }, { "dropping-particle" : "", "family" : "Niinemets", "given" : "\u00dclo", "non-dropping-particle" : "", "parse-names" : false, "suffix" : "" }, { "dropping-particle" : "", "family" : "Mikkelsen", "given" : "Teis Norgaard", "non-dropping-particle" : "", "parse-names" : false, "suffix" : "" }, { "dropping-particle" : "", "family" : "Paoletti", "given" : "Elena", "non-dropping-particle" : "", "parse-names" : false, "suffix" : "" }, { "dropping-particle" : "", "family" : "Tiwary", "given" : "Abhishek", "non-dropping-particle" : "", "parse-names" : false, "suffix" : "" }, { "dropping-particle" : "", "family" : "Calfapietra", "given" : "Carlo", "non-dropping-particle" : "", "parse-names" : false, "suffix" : "" } ], "container-title" : "Frontiers in Ecology and the Environment", "id" : "ITEM-1", "issue" : "10", "issued" : { "date-parts" : [ [ "2016", "12" ] ] }, "page" : "543-550", "title" : "Functional traits of urban trees: air pollution mitigation potential", "type" : "article-journal", "volume" : "14" }, "uris" : [ "http://www.mendeley.com/documents/?uuid=5bfe32e8-4403-422d-a8c6-296225a58659", "http://www.mendeley.com/documents/?uuid=9e06a7ab-f76c-43af-aa93-1500fc702731" ] } ], "mendeley" : { "formattedCitation" : "(Grote et al., 2016)", "plainTextFormattedCitation" : "(Grote et al., 2016)", "previouslyFormattedCitation" : "(Grote et al., 2016)" }, "properties" : {  }, "schema" : "https://github.com/citation-style-language/schema/raw/master/csl-citation.json" }</w:instrText>
      </w:r>
      <w:r w:rsidRPr="00946649">
        <w:rPr>
          <w:lang w:val="en-US"/>
        </w:rPr>
        <w:fldChar w:fldCharType="separate"/>
      </w:r>
      <w:r w:rsidRPr="00946649">
        <w:rPr>
          <w:lang w:val="en-US"/>
        </w:rPr>
        <w:t xml:space="preserve">(Grote </w:t>
      </w:r>
      <w:r w:rsidR="00C56B4E" w:rsidRPr="00C56B4E">
        <w:rPr>
          <w:i/>
          <w:lang w:val="en-US"/>
        </w:rPr>
        <w:t>et al.</w:t>
      </w:r>
      <w:r w:rsidRPr="00946649">
        <w:rPr>
          <w:lang w:val="en-US"/>
        </w:rPr>
        <w:t>, 2016)</w:t>
      </w:r>
      <w:r w:rsidRPr="00946649">
        <w:rPr>
          <w:lang w:val="en-US"/>
        </w:rPr>
        <w:fldChar w:fldCharType="end"/>
      </w:r>
      <w:r w:rsidRPr="00946649">
        <w:rPr>
          <w:lang w:val="en-US"/>
        </w:rPr>
        <w:t xml:space="preserve">. Thus, the selection of species planted can affect air quality regulation. In cities, trees can also reduce the dispersion of pollutants, leading to increased local concentrations </w:t>
      </w:r>
      <w:r w:rsidRPr="00946649">
        <w:rPr>
          <w:lang w:val="en-US"/>
        </w:rPr>
        <w:fldChar w:fldCharType="begin" w:fldLock="1"/>
      </w:r>
      <w:r w:rsidRPr="00946649">
        <w:rPr>
          <w:lang w:val="en-US"/>
        </w:rPr>
        <w:instrText>ADDIN CSL_CITATION { "citationItems" : [ { "id" : "ITEM-1", "itemData" : { "DOI" : "10.1016/j.atmosenv.2015.01.052", "ISBN" : "1352-2310", "ISSN" : "18732844", "PMID" : "26382959", "abstract" : "Urban vegetation affects air quality through influencing pollutant deposition and dispersion. Both processes are described by many existing models and experiments, on-site and in wind tunnels, focussing e.g. on urban street canyons and crossings or vegetation barriers adjacent to traffic sources. There is an urgent need for well-structured experimental data, including detailed empirical descriptions of parameters that are not the explicit focus of the study.This review revealed that design and choice of urban vegetation is crucial when using vegetation as an ecosystem service for air quality improvements. The reduced mixing in trafficked street canyons on adding large trees increases local air pollution levels, while low vegetation close to sources can improve air quality by increasing deposition. Filtration vegetation barriers have to be dense enough to offer large deposition surface area and porous enough to allow penetration, instead of deflection of the air stream above the barrier. The choice between tall or short and dense or sparse vegetation determines the effect on air pollution from different sources and different particle sizes.", "author" : [ { "dropping-particle" : "", "family" : "Janh\u00e4ll", "given" : "Sara", "non-dropping-particle" : "", "parse-names" : false, "suffix" : "" } ], "container-title" : "Atmospheric Environment", "id" : "ITEM-1", "issued" : { "date-parts" : [ [ "2015" ] ] }, "page" : "130-137", "title" : "Review on urban vegetation and particle air pollution - Deposition and dispersion", "type" : "article-journal", "volume" : "105" }, "uris" : [ "http://www.mendeley.com/documents/?uuid=5568fa4d-e1f8-478b-8b59-9e2f91392782", "http://www.mendeley.com/documents/?uuid=8959e4f3-bbff-4c89-ab86-4d0eeaa5a07d" ] } ], "mendeley" : { "formattedCitation" : "(Janh\u00e4ll, 2015)", "plainTextFormattedCitation" : "(Janh\u00e4ll, 2015)", "previouslyFormattedCitation" : "(Janh\u00e4ll, 2015)" }, "properties" : {  }, "schema" : "https://github.com/citation-style-language/schema/raw/master/csl-citation.json" }</w:instrText>
      </w:r>
      <w:r w:rsidRPr="00946649">
        <w:rPr>
          <w:lang w:val="en-US"/>
        </w:rPr>
        <w:fldChar w:fldCharType="separate"/>
      </w:r>
      <w:r w:rsidRPr="00946649">
        <w:rPr>
          <w:lang w:val="en-US"/>
        </w:rPr>
        <w:t>(Janhäll, 2015)</w:t>
      </w:r>
      <w:r w:rsidRPr="00946649">
        <w:rPr>
          <w:lang w:val="en-US"/>
        </w:rPr>
        <w:fldChar w:fldCharType="end"/>
      </w:r>
      <w:r w:rsidRPr="00946649">
        <w:rPr>
          <w:lang w:val="en-US"/>
        </w:rPr>
        <w:t>.</w:t>
      </w:r>
    </w:p>
    <w:p w14:paraId="6A50152E" w14:textId="77168A2B" w:rsidR="001E43D4" w:rsidRPr="007F407E" w:rsidRDefault="001E43D4" w:rsidP="001E43D4">
      <w:pPr>
        <w:rPr>
          <w:lang w:val="en-US"/>
        </w:rPr>
      </w:pPr>
      <w:r w:rsidRPr="00946649">
        <w:rPr>
          <w:lang w:val="en-US"/>
        </w:rPr>
        <w:t>Ecosystems can be sources or precursors of gases, which affect air quality. For example ammonia and methane are involved in the photochemical formation of O</w:t>
      </w:r>
      <w:r w:rsidRPr="00946649">
        <w:rPr>
          <w:vertAlign w:val="subscript"/>
          <w:lang w:val="en-US"/>
        </w:rPr>
        <w:t>3</w:t>
      </w:r>
      <w:r w:rsidRPr="00946649">
        <w:rPr>
          <w:lang w:val="en-US"/>
        </w:rPr>
        <w:t xml:space="preserve">, with agricultural fertilizer application and livestock contributing to ammonia emissions and livestock and wetlands to methane emissions </w:t>
      </w:r>
      <w:r w:rsidRPr="00946649">
        <w:rPr>
          <w:lang w:val="en-US"/>
        </w:rPr>
        <w:fldChar w:fldCharType="begin" w:fldLock="1"/>
      </w:r>
      <w:r w:rsidRPr="00946649">
        <w:rPr>
          <w:lang w:val="en-US"/>
        </w:rPr>
        <w:instrText>ADDIN CSL_CITATION { "citationItems" : [ { "id" : "ITEM-1", "itemData" : { "DOI" : "10.1007/s13157-009-0003-4", "ISSN" : "0277-5212", "author" : [ { "dropping-particle" : "", "family" : "Kayranli", "given" : "Birol", "non-dropping-particle" : "", "parse-names" : false, "suffix" : "" }, { "dropping-particle" : "", "family" : "Scholz", "given" : "Miklas", "non-dropping-particle" : "", "parse-names" : false, "suffix" : "" }, { "dropping-particle" : "", "family" : "Mustafa", "given" : "Atif", "non-dropping-particle" : "", "parse-names" : false, "suffix" : "" }, { "dropping-particle" : "", "family" : "Hedmark", "given" : "\u00c5sa", "non-dropping-particle" : "", "parse-names" : false, "suffix" : "" } ], "container-title" : "Wetlands", "id" : "ITEM-1", "issue" : "1", "issued" : { "date-parts" : [ [ "2010", "2" ] ] }, "page" : "111-124", "publisher" : "Springer Netherlands", "title" : "Carbon Storage and Fluxes within Freshwater Wetlands: a Critical Review", "type" : "article-journal", "volume" : "30" }, "uris" : [ "http://www.mendeley.com/documents/?uuid=40dbeb0e-b87d-4e84-abcf-4275299bc1a6", "http://www.mendeley.com/documents/?uuid=119edd08-996e-4a96-8c07-745ed918dcea" ] } ], "mendeley" : { "formattedCitation" : "(Kayranli, Scholz, Mustafa, &amp; Hedmark, 2010)", "plainTextFormattedCitation" : "(Kayranli, Scholz, Mustafa, &amp; Hedmark, 2010)", "previouslyFormattedCitation" : "(Kayranli, Scholz, Mustafa, &amp; Hedmark, 2010)" }, "properties" : {  }, "schema" : "https://github.com/citation-style-language/schema/raw/master/csl-citation.json" }</w:instrText>
      </w:r>
      <w:r w:rsidRPr="00946649">
        <w:rPr>
          <w:lang w:val="en-US"/>
        </w:rPr>
        <w:fldChar w:fldCharType="separate"/>
      </w:r>
      <w:r w:rsidRPr="00946649">
        <w:rPr>
          <w:lang w:val="en-US"/>
        </w:rPr>
        <w:t>(Kayranli</w:t>
      </w:r>
      <w:r>
        <w:rPr>
          <w:rFonts w:cstheme="minorHAnsi"/>
          <w:lang w:val="en-US"/>
        </w:rPr>
        <w:t xml:space="preserve"> </w:t>
      </w:r>
      <w:r w:rsidR="00C56B4E" w:rsidRPr="00C56B4E">
        <w:rPr>
          <w:rFonts w:cstheme="minorHAnsi"/>
          <w:i/>
          <w:lang w:val="en-US"/>
        </w:rPr>
        <w:t>et al.</w:t>
      </w:r>
      <w:r w:rsidRPr="00946649">
        <w:rPr>
          <w:lang w:val="en-US"/>
        </w:rPr>
        <w:t>, 2010)</w:t>
      </w:r>
      <w:r w:rsidRPr="00946649">
        <w:rPr>
          <w:lang w:val="en-US"/>
        </w:rPr>
        <w:fldChar w:fldCharType="end"/>
      </w:r>
      <w:r w:rsidRPr="00946649">
        <w:rPr>
          <w:lang w:val="en-US"/>
        </w:rPr>
        <w:t>.</w:t>
      </w:r>
      <w:r w:rsidR="009504C8">
        <w:rPr>
          <w:lang w:val="en-US"/>
        </w:rPr>
        <w:t xml:space="preserve"> </w:t>
      </w:r>
      <w:r w:rsidRPr="00946649">
        <w:rPr>
          <w:lang w:val="en-US"/>
        </w:rPr>
        <w:t xml:space="preserve">Trees can emit biogenic volatile organic compounds (BVOCs), especially isoprenes, as well as allergens such as pollen </w:t>
      </w:r>
      <w:r w:rsidRPr="00946649">
        <w:rPr>
          <w:lang w:val="en-US"/>
        </w:rPr>
        <w:fldChar w:fldCharType="begin" w:fldLock="1"/>
      </w:r>
      <w:r w:rsidRPr="00946649">
        <w:rPr>
          <w:lang w:val="en-US"/>
        </w:rPr>
        <w:instrText>ADDIN CSL_CITATION { "citationItems" : [ { "id" : "ITEM-1", "itemData" : { "ISSN" : "15409295", "author" : [ { "dropping-particle" : "", "family" : "Grote", "given" : "R\u00fcdiger", "non-dropping-particle" : "", "parse-names" : false, "suffix" : "" }, { "dropping-particle" : "", "family" : "Samson", "given" : "Roeland", "non-dropping-particle" : "", "parse-names" : false, "suffix" : "" }, { "dropping-particle" : "", "family" : "Alonso", "given" : "Roc\u00edo", "non-dropping-particle" : "", "parse-names" : false, "suffix" : "" }, { "dropping-particle" : "", "family" : "Amorim", "given" : "Jorge Humberto", "non-dropping-particle" : "", "parse-names" : false, "suffix" : "" }, { "dropping-particle" : "", "family" : "Cari\u00f1anos", "given" : "Paloma", "non-dropping-particle" : "", "parse-names" : false, "suffix" : "" }, { "dropping-particle" : "", "family" : "Churkina", "given" : "Galina", "non-dropping-particle" : "", "parse-names" : false, "suffix" : "" }, { "dropping-particle" : "", "family" : "Fares", "given" : "Silvano", "non-dropping-particle" : "", "parse-names" : false, "suffix" : "" }, { "dropping-particle" : "Le", "family" : "Thiec", "given" : "Didier", "non-dropping-particle" : "", "parse-names" : false, "suffix" : "" }, { "dropping-particle" : "", "family" : "Niinemets", "given" : "\u00dclo", "non-dropping-particle" : "", "parse-names" : false, "suffix" : "" }, { "dropping-particle" : "", "family" : "Mikkelsen", "given" : "Teis Norgaard", "non-dropping-particle" : "", "parse-names" : false, "suffix" : "" }, { "dropping-particle" : "", "family" : "Paoletti", "given" : "Elena", "non-dropping-particle" : "", "parse-names" : false, "suffix" : "" }, { "dropping-particle" : "", "family" : "Tiwary", "given" : "Abhishek", "non-dropping-particle" : "", "parse-names" : false, "suffix" : "" }, { "dropping-particle" : "", "family" : "Calfapietra", "given" : "Carlo", "non-dropping-particle" : "", "parse-names" : false, "suffix" : "" } ], "container-title" : "Frontiers in Ecology and the Environment", "id" : "ITEM-1", "issue" : "10", "issued" : { "date-parts" : [ [ "2016", "12" ] ] }, "page" : "543-550", "title" : "Functional traits of urban trees: air pollution mitigation potential", "type" : "article-journal", "volume" : "14" }, "uris" : [ "http://www.mendeley.com/documents/?uuid=9e06a7ab-f76c-43af-aa93-1500fc702731", "http://www.mendeley.com/documents/?uuid=5bfe32e8-4403-422d-a8c6-296225a58659" ] } ], "mendeley" : { "formattedCitation" : "(Grote et al., 2016)", "plainTextFormattedCitation" : "(Grote et al., 2016)", "previouslyFormattedCitation" : "(Grote et al., 2016)" }, "properties" : {  }, "schema" : "https://github.com/citation-style-language/schema/raw/master/csl-citation.json" }</w:instrText>
      </w:r>
      <w:r w:rsidRPr="00946649">
        <w:rPr>
          <w:lang w:val="en-US"/>
        </w:rPr>
        <w:fldChar w:fldCharType="separate"/>
      </w:r>
      <w:r w:rsidRPr="00946649">
        <w:rPr>
          <w:lang w:val="en-US"/>
        </w:rPr>
        <w:t xml:space="preserve">(Grote </w:t>
      </w:r>
      <w:r w:rsidR="00C56B4E" w:rsidRPr="00C56B4E">
        <w:rPr>
          <w:i/>
          <w:lang w:val="en-US"/>
        </w:rPr>
        <w:t>et al.</w:t>
      </w:r>
      <w:r w:rsidRPr="00946649">
        <w:rPr>
          <w:lang w:val="en-US"/>
        </w:rPr>
        <w:t>, 2016)</w:t>
      </w:r>
      <w:r w:rsidRPr="00946649">
        <w:rPr>
          <w:lang w:val="en-US"/>
        </w:rPr>
        <w:fldChar w:fldCharType="end"/>
      </w:r>
      <w:r w:rsidRPr="00946649">
        <w:rPr>
          <w:lang w:val="en-US"/>
        </w:rPr>
        <w:t xml:space="preserve">. Modelling of BVOC emissions shows particularly high levels in parts of southern parts of Western Europe due to a combination of species and high temperatures, </w:t>
      </w:r>
      <w:r w:rsidRPr="00FE40BC">
        <w:rPr>
          <w:lang w:val="en-US"/>
        </w:rPr>
        <w:t xml:space="preserve">while in Scandinavia it is a result of the forest cover </w:t>
      </w:r>
      <w:r w:rsidRPr="007F407E">
        <w:rPr>
          <w:lang w:val="en-US"/>
        </w:rPr>
        <w:t>(</w:t>
      </w:r>
      <w:r w:rsidRPr="003A4E07">
        <w:rPr>
          <w:b/>
          <w:lang w:val="en-US"/>
        </w:rPr>
        <w:t>Figure 2.7</w:t>
      </w:r>
      <w:r w:rsidRPr="00336299">
        <w:rPr>
          <w:lang w:val="en-US"/>
        </w:rPr>
        <w:t xml:space="preserve">). </w:t>
      </w:r>
      <w:r w:rsidRPr="0044194F">
        <w:rPr>
          <w:lang w:val="en-US" w:eastAsia="ja-JP" w:bidi="en-US"/>
        </w:rPr>
        <w:t xml:space="preserve">Air pollution can also indirectly affect ecosystems, through </w:t>
      </w:r>
      <w:r w:rsidRPr="0044194F">
        <w:rPr>
          <w:lang w:val="en-US"/>
        </w:rPr>
        <w:t>soil and water acidification, eutrophication, or crop and vegetation damage from O</w:t>
      </w:r>
      <w:r w:rsidRPr="007D49E0">
        <w:rPr>
          <w:vertAlign w:val="subscript"/>
          <w:lang w:val="en-US"/>
        </w:rPr>
        <w:t>3</w:t>
      </w:r>
      <w:r w:rsidRPr="00EA054E">
        <w:rPr>
          <w:lang w:val="en-US"/>
        </w:rPr>
        <w:t xml:space="preserve"> </w:t>
      </w:r>
      <w:r w:rsidRPr="007F407E">
        <w:rPr>
          <w:lang w:val="en-US"/>
        </w:rPr>
        <w:fldChar w:fldCharType="begin" w:fldLock="1"/>
      </w:r>
      <w:r w:rsidRPr="00FE40BC">
        <w:rPr>
          <w:lang w:val="en-US"/>
        </w:rPr>
        <w:instrText>ADDIN CSL_CITATION { "citationItems" : [ { "id" : "ITEM-1", "itemData" : { "ISBN" : "9789292138479", "author" : [ { "dropping-particle" : "", "family" : "EEA", "given" : "", "non-dropping-particle" : "", "parse-names" : false, "suffix" : "" } ], "id" : "ITEM-1", "issue" : "28", "issued" : { "date-parts" : [ [ "2016" ] ] }, "title" : "Air Quality in Europe - 2016 report. European Environment Agency Report", "type" : "book", "volume" : "28" }, "uris" : [ "http://www.mendeley.com/documents/?uuid=1b49a72a-b33b-41fe-afb0-0594abedae8a", "http://www.mendeley.com/documents/?uuid=c3b9f801-fb0f-4f79-a001-f3bd10441a55" ] } ], "mendeley" : { "formattedCitation" : "(EEA, 2016a)", "plainTextFormattedCitation" : "(EEA, 2016a)", "previouslyFormattedCitation" : "(EEA, 2016a)" }, "properties" : {  }, "schema" : "https://github.com/citation-style-language/schema/raw/master/csl-citation.json" }</w:instrText>
      </w:r>
      <w:r w:rsidRPr="007F407E">
        <w:rPr>
          <w:lang w:val="en-US"/>
        </w:rPr>
        <w:fldChar w:fldCharType="separate"/>
      </w:r>
      <w:r w:rsidRPr="007F407E">
        <w:rPr>
          <w:lang w:val="en-US"/>
        </w:rPr>
        <w:t>(EEA, 2016a)</w:t>
      </w:r>
      <w:r w:rsidRPr="007F407E">
        <w:rPr>
          <w:lang w:val="en-US"/>
        </w:rPr>
        <w:fldChar w:fldCharType="end"/>
      </w:r>
      <w:r w:rsidRPr="00FE40BC">
        <w:rPr>
          <w:lang w:val="en-US"/>
        </w:rPr>
        <w:t xml:space="preserve">, which all can reduce </w:t>
      </w:r>
      <w:r w:rsidRPr="007F407E">
        <w:rPr>
          <w:lang w:val="en-US" w:eastAsia="ja-JP" w:bidi="en-US"/>
        </w:rPr>
        <w:t xml:space="preserve">the ability of ecosystems to </w:t>
      </w:r>
      <w:r w:rsidRPr="003A4E07">
        <w:rPr>
          <w:lang w:val="en-US"/>
        </w:rPr>
        <w:t>cope with particulate and gaseous pollutants</w:t>
      </w:r>
      <w:r w:rsidRPr="0044194F">
        <w:rPr>
          <w:lang w:val="en-US" w:eastAsia="ja-JP" w:bidi="en-US"/>
        </w:rPr>
        <w:t xml:space="preserve">. For example, in forests the critical </w:t>
      </w:r>
      <w:r w:rsidRPr="0044194F">
        <w:rPr>
          <w:lang w:val="en-US"/>
        </w:rPr>
        <w:t>O</w:t>
      </w:r>
      <w:r w:rsidRPr="007D49E0">
        <w:rPr>
          <w:vertAlign w:val="subscript"/>
          <w:lang w:val="en-US"/>
        </w:rPr>
        <w:t>3</w:t>
      </w:r>
      <w:r w:rsidR="001A3F26">
        <w:rPr>
          <w:lang w:val="en-US" w:eastAsia="ja-JP" w:bidi="en-US"/>
        </w:rPr>
        <w:t xml:space="preserve"> level (20,</w:t>
      </w:r>
      <w:r w:rsidRPr="00EA054E">
        <w:rPr>
          <w:lang w:val="en-US" w:eastAsia="ja-JP" w:bidi="en-US"/>
        </w:rPr>
        <w:t>000 μg/m</w:t>
      </w:r>
      <w:r w:rsidRPr="00FE40BC">
        <w:rPr>
          <w:vertAlign w:val="superscript"/>
          <w:lang w:val="en-US" w:eastAsia="ja-JP" w:bidi="en-US"/>
        </w:rPr>
        <w:t>3</w:t>
      </w:r>
      <w:r w:rsidRPr="00FE40BC">
        <w:rPr>
          <w:lang w:val="en-US" w:eastAsia="ja-JP" w:bidi="en-US"/>
        </w:rPr>
        <w:t xml:space="preserve">/h during the summer season) was exceeded in 2013 in 66% of the 33 member countries of the European Environment Agency (EEA) (except in Turkey), with more northern countries in that area falling below this level, while in southern parts of Western Europe the critical level may be exceeded by a factor of four or five </w:t>
      </w:r>
      <w:r w:rsidRPr="007F407E">
        <w:rPr>
          <w:lang w:val="en-US"/>
        </w:rPr>
        <w:fldChar w:fldCharType="begin" w:fldLock="1"/>
      </w:r>
      <w:r w:rsidRPr="00FE40BC">
        <w:rPr>
          <w:lang w:val="en-US"/>
        </w:rPr>
        <w:instrText>ADDIN CSL_CITATION { "citationItems" : [ { "id" : "ITEM-1", "itemData" : { "ISBN" : "9789292138479", "author" : [ { "dropping-particle" : "", "family" : "EEA", "given" : "", "non-dropping-particle" : "", "parse-names" : false, "suffix" : "" } ], "id" : "ITEM-1", "issue" : "28", "issued" : { "date-parts" : [ [ "2016" ] ] }, "title" : "Air Quality in Europe - 2016 report. European Environment Agency Report", "type" : "book", "volume" : "28" }, "uris" : [ "http://www.mendeley.com/documents/?uuid=c3b9f801-fb0f-4f79-a001-f3bd10441a55", "http://www.mendeley.com/documents/?uuid=1b49a72a-b33b-41fe-afb0-0594abedae8a" ] } ], "mendeley" : { "formattedCitation" : "(EEA, 2016a)", "plainTextFormattedCitation" : "(EEA, 2016a)", "previouslyFormattedCitation" : "(EEA, 2016a)" }, "properties" : {  }, "schema" : "https://github.com/citation-style-language/schema/raw/master/csl-citation.json" }</w:instrText>
      </w:r>
      <w:r w:rsidRPr="007F407E">
        <w:rPr>
          <w:lang w:val="en-US"/>
        </w:rPr>
        <w:fldChar w:fldCharType="separate"/>
      </w:r>
      <w:r w:rsidRPr="007F407E">
        <w:rPr>
          <w:lang w:val="en-US"/>
        </w:rPr>
        <w:t>(EEA, 2016a)</w:t>
      </w:r>
      <w:r w:rsidRPr="007F407E">
        <w:rPr>
          <w:lang w:val="en-US"/>
        </w:rPr>
        <w:fldChar w:fldCharType="end"/>
      </w:r>
      <w:r w:rsidRPr="00FE40BC">
        <w:rPr>
          <w:lang w:val="en-US" w:eastAsia="ja-JP" w:bidi="en-US"/>
        </w:rPr>
        <w:t xml:space="preserve">. </w:t>
      </w:r>
    </w:p>
    <w:p w14:paraId="1D4964A6" w14:textId="7B4E808B" w:rsidR="001E43D4" w:rsidRPr="00946649" w:rsidRDefault="001E43D4" w:rsidP="001E43D4">
      <w:pPr>
        <w:rPr>
          <w:lang w:val="en-US"/>
        </w:rPr>
      </w:pPr>
      <w:r w:rsidRPr="003A4E07">
        <w:rPr>
          <w:lang w:val="en-US"/>
        </w:rPr>
        <w:t xml:space="preserve">Air quality impacts quality of life, especially human health in cities </w:t>
      </w:r>
      <w:r w:rsidRPr="007F407E">
        <w:rPr>
          <w:lang w:val="en-US"/>
        </w:rPr>
        <w:fldChar w:fldCharType="begin" w:fldLock="1"/>
      </w:r>
      <w:r w:rsidRPr="00FE40BC">
        <w:rPr>
          <w:lang w:val="en-US"/>
        </w:rPr>
        <w:instrText>ADDIN CSL_CITATION { "citationItems" : [ { "id" : "ITEM-1", "itemData" : { "DOI" : "10.1079/PAVSNNR201712014", "ISSN" : "17498848", "abstract" : "The current fragmented framework of health governance for humans, animals and environment, together with the conventional linear approach to solving current health problems, is failing to meet today\u2019s health challenges and is proving unsustainable. Advances in healthcare depend increasingly on intensive interventions, technological developments and expensive pharmaceuticals. The disconnect grows between human health, animal health and environmental and ecosystems health. Human development gains have come with often unrecognized negative externalities affecting ecosystems. Deterioration in biodiversity and ecosystem services threatens to reverse the health gains of the last century. A paradigm shift is urgently required to de-sectoralize human, animal, plant and ecosystem health and to take a more integrated approach to health, One Health (OH). The Sustainable Development Goals (SDGs) offer a framework and unique opportunity for this. Through analysing individual SDGs, we argue the feasibility of an OH approach towards achieving them. Feasibility assessments and outcome evaluations are often constrained by sectoral politics within a national framework, historic possession of expertise, as well as tried and tested metrics. OHcalls for a better understanding, acceptance and use of a broader and transdisciplinary set of assessment metrics. Key objectives of OH are presented: that humans reconnect with our natural past and accept our place in, and dependence on our planet\u2019s ecosystems; and that we recognize our dependence on ecosystem services, the impact of our development thereon and accept our responsibility towards future generations to address this. Several action points are proposed to meet these objectives.", "author" : [ { "dropping-particle" : "", "family" : "Queenan", "given" : "K", "non-dropping-particle" : "", "parse-names" : false, "suffix" : "" } ], "container-title" : "CAB Reviews: Perspectives in Agriculture, Veterinary Science, Nutrition and Natural Resources", "id" : "ITEM-1", "issue" : "014", "issued" : { "date-parts" : [ [ "2017" ] ] }, "title" : "Roadmap to a One Health agenda 2030.", "type" : "article-journal", "volume" : "12" }, "uris" : [ "http://www.mendeley.com/documents/?uuid=3ad1b939-4c1c-4152-a191-53d26e98ff20", "http://www.mendeley.com/documents/?uuid=8ec0639b-839f-495c-8f39-c6e12e0141eb" ] } ], "mendeley" : { "formattedCitation" : "(Queenan, 2017)", "plainTextFormattedCitation" : "(Queenan, 2017)", "previouslyFormattedCitation" : "(Queenan, 2017)" }, "properties" : {  }, "schema" : "https://github.com/citation-style-language/schema/raw/master/csl-citation.json" }</w:instrText>
      </w:r>
      <w:r w:rsidRPr="007F407E">
        <w:rPr>
          <w:lang w:val="en-US"/>
        </w:rPr>
        <w:fldChar w:fldCharType="separate"/>
      </w:r>
      <w:r w:rsidRPr="007F407E">
        <w:rPr>
          <w:lang w:val="en-US"/>
        </w:rPr>
        <w:t>(Queenan, 2017)</w:t>
      </w:r>
      <w:r w:rsidRPr="007F407E">
        <w:rPr>
          <w:lang w:val="en-US"/>
        </w:rPr>
        <w:fldChar w:fldCharType="end"/>
      </w:r>
      <w:r w:rsidRPr="00FE40BC">
        <w:rPr>
          <w:lang w:val="en-US"/>
        </w:rPr>
        <w:t xml:space="preserve">. For example, for 40 countries </w:t>
      </w:r>
      <w:r w:rsidRPr="007F407E">
        <w:rPr>
          <w:lang w:val="en-US"/>
        </w:rPr>
        <w:t xml:space="preserve">of Western and Central </w:t>
      </w:r>
      <w:r w:rsidRPr="003A4E07">
        <w:rPr>
          <w:lang w:val="en-US"/>
        </w:rPr>
        <w:t>Europe in 2012, exposure to PM2.5</w:t>
      </w:r>
      <w:r w:rsidRPr="00FE40BC">
        <w:rPr>
          <w:rStyle w:val="FootnoteReference"/>
          <w:lang w:val="en-US"/>
        </w:rPr>
        <w:footnoteReference w:id="14"/>
      </w:r>
      <w:r w:rsidRPr="00FE40BC">
        <w:rPr>
          <w:lang w:val="en-US"/>
        </w:rPr>
        <w:t>, O</w:t>
      </w:r>
      <w:r w:rsidRPr="007F407E">
        <w:rPr>
          <w:vertAlign w:val="subscript"/>
          <w:lang w:val="en-US"/>
        </w:rPr>
        <w:t>3</w:t>
      </w:r>
      <w:r w:rsidRPr="003A4E07">
        <w:rPr>
          <w:lang w:val="en-US"/>
        </w:rPr>
        <w:t xml:space="preserve"> and NO</w:t>
      </w:r>
      <w:r w:rsidRPr="00336299">
        <w:rPr>
          <w:vertAlign w:val="subscript"/>
          <w:lang w:val="en-US"/>
        </w:rPr>
        <w:t>2</w:t>
      </w:r>
      <w:r w:rsidRPr="0044194F">
        <w:rPr>
          <w:lang w:val="en-US"/>
        </w:rPr>
        <w:t xml:space="preserve"> was responsible for 432,000, 75,000 and 17,000 premature deaths, respectively. The highest rates of years of life lost per 100,000 inhabitants due to PM2.5 were in Central and Eastern European countries, and for O</w:t>
      </w:r>
      <w:r w:rsidRPr="007D49E0">
        <w:rPr>
          <w:vertAlign w:val="subscript"/>
          <w:lang w:val="en-US"/>
        </w:rPr>
        <w:t>3</w:t>
      </w:r>
      <w:r w:rsidRPr="00EA054E">
        <w:rPr>
          <w:lang w:val="en-US"/>
        </w:rPr>
        <w:t xml:space="preserve"> the Western Balkans, Hungary and Italy </w:t>
      </w:r>
      <w:r w:rsidRPr="007F407E">
        <w:rPr>
          <w:lang w:val="en-US"/>
        </w:rPr>
        <w:fldChar w:fldCharType="begin" w:fldLock="1"/>
      </w:r>
      <w:r w:rsidRPr="00FE40BC">
        <w:rPr>
          <w:lang w:val="en-US"/>
        </w:rPr>
        <w:instrText>ADDIN CSL_CITATION { "citationItems" : [ { "id" : "ITEM-1", "itemData" : { "DOI" : "10.2800/62459", "ISBN" : "9789292137021", "ISSN" : "1977-8449", "abstract" : "European Environment Agency Report", "author" : [ { "dropping-particle" : "", "family" : "EEA", "given" : "", "non-dropping-particle" : "", "parse-names" : false, "suffix" : "" } ], "id" : "ITEM-1", "issue" : "4", "issued" : { "date-parts" : [ [ "2015" ] ] }, "title" : "Air quality in Europe - 2015 report (EEA Report N\u00ba 5/2015)", "type" : "book" }, "uris" : [ "http://www.mendeley.com/documents/?uuid=6514748d-fa8b-4122-9495-c708e16f6691", "http://www.mendeley.com/documents/?uuid=9c3bee6c-1638-42d5-b0af-123783d13fcc" ] } ], "mendeley" : { "formattedCitation" : "(EEA, 2015a)", "plainTextFormattedCitation" : "(EEA, 2015a)", "previouslyFormattedCitation" : "(EEA, 2015a)" }, "properties" : {  }, "schema" : "https://github.com/citation-style-language/schema/raw/master/csl-citation.json" }</w:instrText>
      </w:r>
      <w:r w:rsidRPr="007F407E">
        <w:rPr>
          <w:lang w:val="en-US"/>
        </w:rPr>
        <w:fldChar w:fldCharType="separate"/>
      </w:r>
      <w:r w:rsidRPr="007F407E">
        <w:rPr>
          <w:lang w:val="en-US"/>
        </w:rPr>
        <w:t>(EEA, 2015a)</w:t>
      </w:r>
      <w:r w:rsidRPr="007F407E">
        <w:rPr>
          <w:lang w:val="en-US"/>
        </w:rPr>
        <w:fldChar w:fldCharType="end"/>
      </w:r>
      <w:r w:rsidRPr="00FE40BC">
        <w:rPr>
          <w:lang w:val="en-US"/>
        </w:rPr>
        <w:t>. Its</w:t>
      </w:r>
      <w:r w:rsidRPr="007F407E">
        <w:rPr>
          <w:lang w:val="en-US"/>
        </w:rPr>
        <w:t xml:space="preserve"> direct</w:t>
      </w:r>
      <w:r w:rsidRPr="00946649">
        <w:rPr>
          <w:lang w:val="en-US"/>
        </w:rPr>
        <w:t xml:space="preserve"> and indirect impacts on processes, such as eutrophication and acidification, affect ecosystem health and species composition </w:t>
      </w:r>
      <w:r w:rsidRPr="00946649">
        <w:rPr>
          <w:lang w:val="en-US"/>
        </w:rPr>
        <w:fldChar w:fldCharType="begin" w:fldLock="1"/>
      </w:r>
      <w:r w:rsidRPr="00946649">
        <w:rPr>
          <w:lang w:val="en-US"/>
        </w:rPr>
        <w:instrText>ADDIN CSL_CITATION { "citationItems" : [ { "id" : "ITEM-1", "itemData" : { "DOI" : "10.1016/j.ecoser.2013.09.001", "ISSN" : "22120416", "author" : [ { "dropping-particle" : "", "family" : "Jones", "given" : "L.", "non-dropping-particle" : "", "parse-names" : false, "suffix" : "" }, { "dropping-particle" : "", "family" : "Provins", "given" : "A.", "non-dropping-particle" : "", "parse-names" : false, "suffix" : "" }, { "dropping-particle" : "", "family" : "Holland", "given" : "M.", "non-dropping-particle" : "", "parse-names" : false, "suffix" : "" }, { "dropping-particle" : "", "family" : "Mills", "given" : "G.", "non-dropping-particle" : "", "parse-names" : false, "suffix" : "" }, { "dropping-particle" : "", "family" : "Hayes", "given" : "F.", "non-dropping-particle" : "", "parse-names" : false, "suffix" : "" }, { "dropping-particle" : "", "family" : "Emmett", "given" : "B.", "non-dropping-particle" : "", "parse-names" : false, "suffix" : "" }, { "dropping-particle" : "", "family" : "Hall", "given" : "J.", "non-dropping-particle" : "", "parse-names" : false, "suffix" : "" }, { "dropping-particle" : "", "family" : "Sheppard", "given" : "L.", "non-dropping-particle" : "", "parse-names" : false, "suffix" : "" }, { "dropping-particle" : "", "family" : "Smith", "given" : "R.", "non-dropping-particle" : "", "parse-names" : false, "suffix" : "" }, { "dropping-particle" : "", "family" : "Sutton", "given" : "M.", "non-dropping-particle" : "", "parse-names" : false, "suffix" : "" }, { "dropping-particle" : "", "family" : "Hicks", "given" : "K.", "non-dropping-particle" : "", "parse-names" : false, "suffix" : "" }, { "dropping-particle" : "", "family" : "Ashmore", "given" : "M.", "non-dropping-particle" : "", "parse-names" : false, "suffix" : "" }, { "dropping-particle" : "", "family" : "Haines-Young", "given" : "R.", "non-dropping-particle" : "", "parse-names" : false, "suffix" : "" }, { "dropping-particle" : "", "family" : "Harper-Simmonds", "given" : "L.", "non-dropping-particle" : "", "parse-names" : false, "suffix" : "" } ], "container-title" : "Ecosystem Services", "id" : "ITEM-1", "issued" : { "date-parts" : [ [ "2014", "3" ] ] }, "page" : "76-88", "title" : "A review and application of the evidence for nitrogen impacts on ecosystem services", "type" : "article-journal", "volume" : "7" }, "uris" : [ "http://www.mendeley.com/documents/?uuid=d165cc7e-a529-4549-b914-b7c454892274", "http://www.mendeley.com/documents/?uuid=d9838035-69ab-41c2-85b7-c492573afbb4" ] } ], "mendeley" : { "formattedCitation" : "(L. Jones et al., 2014)", "plainTextFormattedCitation" : "(L. Jones et al., 2014)", "previouslyFormattedCitation" : "(L. Jones et al., 2014)" }, "properties" : {  }, "schema" : "https://github.com/citation-style-language/schema/raw/master/csl-citation.json" }</w:instrText>
      </w:r>
      <w:r w:rsidRPr="00946649">
        <w:rPr>
          <w:lang w:val="en-US"/>
        </w:rPr>
        <w:fldChar w:fldCharType="separate"/>
      </w:r>
      <w:r w:rsidRPr="00946649">
        <w:rPr>
          <w:lang w:val="en-US"/>
        </w:rPr>
        <w:t xml:space="preserve">(Jones </w:t>
      </w:r>
      <w:r w:rsidR="00C56B4E" w:rsidRPr="00C56B4E">
        <w:rPr>
          <w:i/>
          <w:lang w:val="en-US"/>
        </w:rPr>
        <w:t>et al.</w:t>
      </w:r>
      <w:r w:rsidRPr="00946649">
        <w:rPr>
          <w:lang w:val="en-US"/>
        </w:rPr>
        <w:t>, 2014)</w:t>
      </w:r>
      <w:r w:rsidRPr="00946649">
        <w:rPr>
          <w:lang w:val="en-US"/>
        </w:rPr>
        <w:fldChar w:fldCharType="end"/>
      </w:r>
      <w:r w:rsidRPr="00946649">
        <w:rPr>
          <w:lang w:val="en-US"/>
        </w:rPr>
        <w:t>, which can influence their ability to supply other contributions from nature to people.</w:t>
      </w:r>
    </w:p>
    <w:p w14:paraId="486DE280" w14:textId="6C5D1F45" w:rsidR="00D879E9" w:rsidRPr="00D879E9" w:rsidRDefault="00D879E9" w:rsidP="00D879E9">
      <w:pPr>
        <w:rPr>
          <w:lang w:val="en-US"/>
        </w:rPr>
      </w:pPr>
      <w:r>
        <w:rPr>
          <w:lang w:eastAsia="en-GB"/>
        </w:rPr>
        <w:lastRenderedPageBreak/>
        <w:drawing>
          <wp:inline distT="0" distB="0" distL="0" distR="0" wp14:anchorId="4B8587B0" wp14:editId="0414B0BA">
            <wp:extent cx="5731510" cy="2932430"/>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731510" cy="2932430"/>
                    </a:xfrm>
                    <a:prstGeom prst="rect">
                      <a:avLst/>
                    </a:prstGeom>
                  </pic:spPr>
                </pic:pic>
              </a:graphicData>
            </a:graphic>
          </wp:inline>
        </w:drawing>
      </w:r>
    </w:p>
    <w:p w14:paraId="78BE8F24" w14:textId="77777777" w:rsidR="001E43D4" w:rsidRPr="00946649" w:rsidRDefault="001E43D4" w:rsidP="001E43D4">
      <w:pPr>
        <w:rPr>
          <w:lang w:val="en-US"/>
        </w:rPr>
      </w:pPr>
    </w:p>
    <w:p w14:paraId="418640E7" w14:textId="196C427A" w:rsidR="001E43D4" w:rsidRPr="0019490F" w:rsidRDefault="001E43D4" w:rsidP="001F0516">
      <w:pPr>
        <w:pStyle w:val="Heading4"/>
      </w:pPr>
      <w:bookmarkStart w:id="373" w:name="_Ref478838676"/>
      <w:bookmarkStart w:id="374" w:name="_Toc519504437"/>
      <w:r w:rsidRPr="0019490F">
        <w:t>Regulation of climate</w:t>
      </w:r>
      <w:bookmarkEnd w:id="373"/>
      <w:bookmarkEnd w:id="374"/>
    </w:p>
    <w:p w14:paraId="5674BC40" w14:textId="60298EDB" w:rsidR="001E43D4" w:rsidRPr="00946649" w:rsidRDefault="001E43D4" w:rsidP="001E43D4">
      <w:pPr>
        <w:rPr>
          <w:rFonts w:eastAsia="Times New Roman"/>
          <w:lang w:val="en-US" w:eastAsia="en-GB"/>
        </w:rPr>
      </w:pPr>
      <w:r w:rsidRPr="00946649">
        <w:rPr>
          <w:lang w:val="en-US"/>
        </w:rPr>
        <w:t>Ecosystems are important in climate regulation as they affect greenhouse gas fluxes, contributing both to emissions and storage, which could enhance climate warming or climate mitigation, respectively. Nearly all countries in Europe and Central Asia have submitted “</w:t>
      </w:r>
      <w:r w:rsidRPr="00946649">
        <w:rPr>
          <w:rFonts w:eastAsia="Times New Roman" w:cs="Times New Roman"/>
          <w:lang w:val="en-US" w:eastAsia="en-GB"/>
        </w:rPr>
        <w:t xml:space="preserve">intended nationally determined contributions” under the Paris Agreement, with ecosystems playing a role in their mitigation plans. </w:t>
      </w:r>
      <w:r w:rsidRPr="00946649">
        <w:rPr>
          <w:lang w:val="en-US"/>
        </w:rPr>
        <w:t xml:space="preserve">Ecosystems can also influence heat transfers by reflecting or absorbing incoming solar radiation and moisture transfers through modifying water flows and evapotranspiration, as well as affecting microclimate, primarily through reducing temperature extremes </w:t>
      </w:r>
      <w:r w:rsidRPr="00946649">
        <w:rPr>
          <w:highlight w:val="green"/>
          <w:lang w:val="en-US"/>
        </w:rPr>
        <w:fldChar w:fldCharType="begin" w:fldLock="1"/>
      </w:r>
      <w:r w:rsidRPr="00946649">
        <w:rPr>
          <w:lang w:val="en-US"/>
        </w:rPr>
        <w:instrText>ADDIN CSL_CITATION { "citationItems" : [ { "id" : "ITEM-1", "itemData" : { "author" : [ { "dropping-particle" : "", "family" : "Edmondson", "given" : "J L", "non-dropping-particle" : "", "parse-names" : false, "suffix" : "" }, { "dropping-particle" : "", "family" : "Stott", "given" : "I", "non-dropping-particle" : "", "parse-names" : false, "suffix" : "" }, { "dropping-particle" : "", "family" : "Davies", "given" : "Z G", "non-dropping-particle" : "", "parse-names" : false, "suffix" : "" }, { "dropping-particle" : "", "family" : "Gaston", "given" : "K J", "non-dropping-particle" : "", "parse-names" : false, "suffix" : "" }, { "dropping-particle" : "", "family" : "Leake", "given" : "J R", "non-dropping-particle" : "", "parse-names" : false, "suffix" : "" } ], "container-title" : "Scientific Reports", "id" : "ITEM-1", "issued" : { "date-parts" : [ [ "2016", "9" ] ] }, "page" : "33708", "publisher" : "The Author(s)", "title" : "Soil surface temperatures reveal moderation of the urban heat island effect by trees and shrubs", "type" : "article-journal", "volume" : "6" }, "uris" : [ "http://www.mendeley.com/documents/?uuid=bca870bd-73fa-41e2-a7ca-9530eb51788b", "http://www.mendeley.com/documents/?uuid=e52daaa7-6ac8-4903-8425-86db0ba12ab3" ] } ], "mendeley" : { "formattedCitation" : "(Edmondson, Stott, Davies, Gaston, &amp; Leake, 2016)", "plainTextFormattedCitation" : "(Edmondson, Stott, Davies, Gaston, &amp; Leake, 2016)", "previouslyFormattedCitation" : "(Edmondson, Stott, Davies, Gaston, &amp; Leake, 2016)" }, "properties" : {  }, "schema" : "https://github.com/citation-style-language/schema/raw/master/csl-citation.json" }</w:instrText>
      </w:r>
      <w:r w:rsidRPr="00946649">
        <w:rPr>
          <w:highlight w:val="green"/>
          <w:lang w:val="en-US"/>
        </w:rPr>
        <w:fldChar w:fldCharType="separate"/>
      </w:r>
      <w:r w:rsidRPr="00946649">
        <w:rPr>
          <w:lang w:val="en-US"/>
        </w:rPr>
        <w:t>(Edmondson</w:t>
      </w:r>
      <w:r>
        <w:rPr>
          <w:rFonts w:cstheme="minorHAnsi"/>
          <w:lang w:val="en-US"/>
        </w:rPr>
        <w:t xml:space="preserve"> </w:t>
      </w:r>
      <w:r w:rsidR="00C56B4E" w:rsidRPr="00C56B4E">
        <w:rPr>
          <w:rFonts w:cstheme="minorHAnsi"/>
          <w:i/>
          <w:lang w:val="en-US"/>
        </w:rPr>
        <w:t>et al.</w:t>
      </w:r>
      <w:r w:rsidRPr="00946649">
        <w:rPr>
          <w:lang w:val="en-US"/>
        </w:rPr>
        <w:t>, 2016)</w:t>
      </w:r>
      <w:r w:rsidRPr="00946649">
        <w:rPr>
          <w:highlight w:val="green"/>
          <w:lang w:val="en-US"/>
        </w:rPr>
        <w:fldChar w:fldCharType="end"/>
      </w:r>
      <w:r w:rsidRPr="00946649">
        <w:rPr>
          <w:lang w:val="en-US"/>
        </w:rPr>
        <w:t xml:space="preserve">. </w:t>
      </w:r>
    </w:p>
    <w:p w14:paraId="5766D763" w14:textId="7EFA0600" w:rsidR="001E43D4" w:rsidRPr="00946649" w:rsidRDefault="001E43D4" w:rsidP="001E43D4">
      <w:pPr>
        <w:widowControl w:val="0"/>
        <w:autoSpaceDE w:val="0"/>
        <w:autoSpaceDN w:val="0"/>
        <w:adjustRightInd w:val="0"/>
        <w:rPr>
          <w:lang w:val="en-US"/>
        </w:rPr>
      </w:pPr>
      <w:r w:rsidRPr="00946649">
        <w:rPr>
          <w:lang w:val="en-US"/>
        </w:rPr>
        <w:t>There is considerable uncertainty about the changes in carbon flux and balance. It has been estimated that, between 1950 and 2007, increased carbon biomass stocks in Europe’s forests represented 10% of the EU-15</w:t>
      </w:r>
      <w:r w:rsidRPr="00946649">
        <w:rPr>
          <w:rStyle w:val="FootnoteReference"/>
          <w:lang w:val="en-US"/>
        </w:rPr>
        <w:footnoteReference w:id="15"/>
      </w:r>
      <w:r w:rsidRPr="00946649">
        <w:rPr>
          <w:lang w:val="en-US"/>
        </w:rPr>
        <w:t xml:space="preserve"> cumulated fossil fuel emissions </w:t>
      </w:r>
      <w:r w:rsidRPr="00946649">
        <w:rPr>
          <w:lang w:val="en-US"/>
        </w:rPr>
        <w:fldChar w:fldCharType="begin" w:fldLock="1"/>
      </w:r>
      <w:r w:rsidRPr="00946649">
        <w:rPr>
          <w:lang w:val="en-US"/>
        </w:rPr>
        <w:instrText>ADDIN CSL_CITATION { "citationItems" : [ { "id" : "ITEM-1", "itemData" : { "DOI" : "http://dx.doi.org/10.1038/ngeo233", "ISSN" : "425 - 429", "author" : [ { "dropping-particle" : "", "family" : "Ciais", "given" : "Philippe", "non-dropping-particle" : "", "parse-names" : false, "suffix" : "" }, { "dropping-particle" : "", "family" : "Schelhaas", "given" : "M J", "non-dropping-particle" : "", "parse-names" : false, "suffix" : "" }, { "dropping-particle" : "", "family" : "Zaehle", "given" : "S", "non-dropping-particle" : "", "parse-names" : false, "suffix" : "" }, { "dropping-particle" : "", "family" : "Piao", "given" : "S L", "non-dropping-particle" : "", "parse-names" : false, "suffix" : "" }, { "dropping-particle" : "", "family" : "Cescatti", "given" : "A", "non-dropping-particle" : "", "parse-names" : false, "suffix" : "" }, { "dropping-particle" : "", "family" : "Liski", "given" : "J", "non-dropping-particle" : "", "parse-names" : false, "suffix" : "" }, { "dropping-particle" : "", "family" : "Luyssaert", "given" : "S", "non-dropping-particle" : "", "parse-names" : false, "suffix" : "" }, { "dropping-particle" : "", "family" : "Le-Maire", "given" : "G", "non-dropping-particle" : "", "parse-names" : false, "suffix" : "" }, { "dropping-particle" : "", "family" : "Schulze", "given" : "E.-D.", "non-dropping-particle" : "", "parse-names" : false, "suffix" : "" }, { "dropping-particle" : "", "family" : "Bouriaud", "given" : "O", "non-dropping-particle" : "", "parse-names" : false, "suffix" : "" }, { "dropping-particle" : "", "family" : "Freibauer", "given" : "A", "non-dropping-particle" : "", "parse-names" : false, "suffix" : "" }, { "dropping-particle" : "", "family" : "Valentini", "given" : "R", "non-dropping-particle" : "", "parse-names" : false, "suffix" : "" }, { "dropping-particle" : "", "family" : "Nabuurs", "given" : "G J", "non-dropping-particle" : "", "parse-names" : false, "suffix" : "" } ], "container-title" : "Nature Geosciences", "id" : "ITEM-1", "issue" : "4", "issued" : { "date-parts" : [ [ "2008" ] ] }, "page" : "1555-1574", "title" : "Carbon accumulation in European forests", "type" : "article-journal", "volume" : "16" }, "uris" : [ "http://www.mendeley.com/documents/?uuid=ffd5a305-213f-4f40-b66c-cb9806f749ad", "http://www.mendeley.com/documents/?uuid=87c15bea-ef7f-418c-9e06-79acfea2215c" ] } ], "mendeley" : { "formattedCitation" : "(Ciais et al., 2008)", "plainTextFormattedCitation" : "(Ciais et al., 2008)", "previouslyFormattedCitation" : "(Ciais et al., 2008)" }, "properties" : {  }, "schema" : "https://github.com/citation-style-language/schema/raw/master/csl-citation.json" }</w:instrText>
      </w:r>
      <w:r w:rsidRPr="00946649">
        <w:rPr>
          <w:lang w:val="en-US"/>
        </w:rPr>
        <w:fldChar w:fldCharType="separate"/>
      </w:r>
      <w:r w:rsidRPr="00946649">
        <w:rPr>
          <w:lang w:val="en-US"/>
        </w:rPr>
        <w:t xml:space="preserve">(Ciais </w:t>
      </w:r>
      <w:r w:rsidR="00C56B4E" w:rsidRPr="00C56B4E">
        <w:rPr>
          <w:i/>
          <w:lang w:val="en-US"/>
        </w:rPr>
        <w:t>et al.</w:t>
      </w:r>
      <w:r w:rsidRPr="00946649">
        <w:rPr>
          <w:lang w:val="en-US"/>
        </w:rPr>
        <w:t>, 2008)</w:t>
      </w:r>
      <w:r w:rsidRPr="00946649">
        <w:rPr>
          <w:lang w:val="en-US"/>
        </w:rPr>
        <w:fldChar w:fldCharType="end"/>
      </w:r>
      <w:r w:rsidRPr="00946649">
        <w:rPr>
          <w:lang w:val="en-US"/>
        </w:rPr>
        <w:t>, while between 1990 and 2012 there was a net decrease in greenhouse gas emissions from land use, land-use change and forestry (LULUCF) changes due to increased carbon storage (</w:t>
      </w:r>
      <w:r w:rsidRPr="00946649">
        <w:rPr>
          <w:b/>
          <w:lang w:val="en-US"/>
        </w:rPr>
        <w:t>Figure 2.8</w:t>
      </w:r>
      <w:r w:rsidRPr="00946649">
        <w:rPr>
          <w:lang w:val="en-US"/>
        </w:rPr>
        <w:t>), primarily as a result of increases in forest area, with 87% of the positive balance coming from Eastern Europe, 19% from Central Europe and 9% from Western Europe. It has been estimated, based on models and observations, that in continental Europe between 2000 and 2005, the balance of greenhouse gases was –29 ± 194 TgC yr</w:t>
      </w:r>
      <w:r w:rsidRPr="00946649">
        <w:rPr>
          <w:vertAlign w:val="superscript"/>
          <w:lang w:val="en-US"/>
        </w:rPr>
        <w:t xml:space="preserve">–1 </w:t>
      </w:r>
      <w:r w:rsidRPr="00946649">
        <w:rPr>
          <w:lang w:val="en-US"/>
        </w:rPr>
        <w:t>for croplands, forests and grasslands, as CO</w:t>
      </w:r>
      <w:r w:rsidRPr="00946649">
        <w:rPr>
          <w:vertAlign w:val="subscript"/>
          <w:lang w:val="en-US"/>
        </w:rPr>
        <w:t>2</w:t>
      </w:r>
      <w:r w:rsidRPr="00946649">
        <w:rPr>
          <w:lang w:val="en-US"/>
        </w:rPr>
        <w:t xml:space="preserve"> taken up mostly by forests and grasslands nearly balanced CH</w:t>
      </w:r>
      <w:r w:rsidRPr="00946649">
        <w:rPr>
          <w:vertAlign w:val="subscript"/>
          <w:lang w:val="en-US"/>
        </w:rPr>
        <w:t>4</w:t>
      </w:r>
      <w:r w:rsidRPr="00946649">
        <w:rPr>
          <w:lang w:val="en-US"/>
        </w:rPr>
        <w:t xml:space="preserve"> and N</w:t>
      </w:r>
      <w:r w:rsidRPr="00946649">
        <w:rPr>
          <w:vertAlign w:val="subscript"/>
          <w:lang w:val="en-US"/>
        </w:rPr>
        <w:t>2</w:t>
      </w:r>
      <w:r w:rsidRPr="00946649">
        <w:rPr>
          <w:lang w:val="en-US"/>
        </w:rPr>
        <w:t xml:space="preserve">O emissions (mostly from cropland), while for the 25 member States of the </w:t>
      </w:r>
      <w:r w:rsidRPr="00946649">
        <w:rPr>
          <w:rFonts w:cstheme="minorHAnsi"/>
          <w:iCs/>
          <w:lang w:val="en-US"/>
        </w:rPr>
        <w:t xml:space="preserve">European Union </w:t>
      </w:r>
      <w:r w:rsidRPr="00946649">
        <w:rPr>
          <w:lang w:val="en-US"/>
        </w:rPr>
        <w:t>at that stage the balance showed emissions of 34 ± 99 TgC yr</w:t>
      </w:r>
      <w:r w:rsidRPr="00946649">
        <w:rPr>
          <w:vertAlign w:val="superscript"/>
          <w:lang w:val="en-US"/>
        </w:rPr>
        <w:t>–1</w:t>
      </w:r>
      <w:r w:rsidRPr="00946649">
        <w:rPr>
          <w:lang w:val="en-US"/>
        </w:rPr>
        <w:t xml:space="preserve"> </w:t>
      </w:r>
      <w:r w:rsidRPr="00946649">
        <w:rPr>
          <w:lang w:val="en-US"/>
        </w:rPr>
        <w:fldChar w:fldCharType="begin" w:fldLock="1"/>
      </w:r>
      <w:r w:rsidRPr="00946649">
        <w:rPr>
          <w:lang w:val="en-US"/>
        </w:rPr>
        <w:instrText>ADDIN CSL_CITATION { "citationItems" : [ { "id" : "ITEM-1", "itemData" : { "ISSN" : "1752-0894", "abstract" : "Climate change negotiations aim to reduce net greenhouse-gas emissions by encouraging direct reductions of emissions and crediting countries for their terrestrial greenhouse-gas sinks. Ecosystem carbon dioxide uptake has offset nearly 10% of Europe's fossil fuel emissions, but not all of this may be creditable under the rules of the Kyoto Protocol. Although this treaty recognizes the importance of methane and nitrous oxide emissions, scientific research has largely focused on carbon dioxide. Here we review recent estimates of European carbon dioxide, methane and nitrous oxide fluxes between 2000 and 2005, using both top-down estimates based on atmospheric observations and bottom-up estimates derived from ground-based measurements. Both methods yield similar fluxes of greenhouse gases, suggesting that methane emissions from feedstock and nitrous oxide emissions from arable agriculture are fully compensated for by the carbon dioxide sink provided by forests and grasslands. As a result, the balance for all greenhouse gases across Europe's terrestrial biosphere is near neutral, despite carbon sequestration in forests and grasslands. The trend towards more intensive agriculture and logging is likely to make Europe's land surface a significant source of greenhouse gases. The development of land management policies which aim to reduce greenhouse-gas emissions should be a priority.", "author" : [ { "dropping-particle" : "", "family" : "Schulze", "given" : "E. D.", "non-dropping-particle" : "", "parse-names" : false, "suffix" : "" }, { "dropping-particle" : "", "family" : "Luyssaert", "given" : "S.", "non-dropping-particle" : "", "parse-names" : false, "suffix" : "" }, { "dropping-particle" : "", "family" : "Ciais", "given" : "P.", "non-dropping-particle" : "", "parse-names" : false, "suffix" : "" }, { "dropping-particle" : "", "family" : "Freibauer", "given" : "A.", "non-dropping-particle" : "", "parse-names" : false, "suffix" : "" }, { "dropping-particle" : "", "family" : "Janssens et al.", "given" : "I. A.", "non-dropping-particle" : "", "parse-names" : false, "suffix" : "" }, { "dropping-particle" : "", "family" : "Soussana", "given" : "J. F.", "non-dropping-particle" : "", "parse-names" : false, "suffix" : "" }, { "dropping-particle" : "", "family" : "Smith", "given" : "P.", "non-dropping-particle" : "", "parse-names" : false, "suffix" : "" }, { "dropping-particle" : "", "family" : "Grace", "given" : "J.", "non-dropping-particle" : "", "parse-names" : false, "suffix" : "" }, { "dropping-particle" : "", "family" : "Levin", "given" : "I.", "non-dropping-particle" : "", "parse-names" : false, "suffix" : "" }, { "dropping-particle" : "", "family" : "Thiruchittampalam", "given" : "B.", "non-dropping-particle" : "", "parse-names" : false, "suffix" : "" }, { "dropping-particle" : "", "family" : "Heimann", "given" : "M.", "non-dropping-particle" : "", "parse-names" : false, "suffix" : "" }, { "dropping-particle" : "", "family" : "Dolman", "given" : "A. J.", "non-dropping-particle" : "", "parse-names" : false, "suffix" : "" }, { "dropping-particle" : "", "family" : "Valentini", "given" : "R.", "non-dropping-particle" : "", "parse-names" : false, "suffix" : "" }, { "dropping-particle" : "", "family" : "Bousquet", "given" : "P.", "non-dropping-particle" : "", "parse-names" : false, "suffix" : "" }, { "dropping-particle" : "", "family" : "Peylin", "given" : "P.", "non-dropping-particle" : "", "parse-names" : false, "suffix" : "" }, { "dropping-particle" : "", "family" : "Peters", "given" : "W.", "non-dropping-particle" : "", "parse-names" : false, "suffix" : "" }, { "dropping-particle" : "", "family" : "R\u00f6denbeck", "given" : "C.", "non-dropping-particle" : "", "parse-names" : false, "suffix" : "" }, { "dropping-particle" : "", "family" : "Etiope", "given" : "G.", "non-dropping-particle" : "", "parse-names" : false, "suffix" : "" }, { "dropping-particle" : "", "family" : "Vuichard", "given" : "N.", "non-dropping-particle" : "", "parse-names" : false, "suffix" : "" }, { "dropping-particle" : "", "family" : "Wattenbach", "given" : "M.", "non-dropping-particle" : "", "parse-names" : false, "suffix" : "" }, { "dropping-particle" : "", "family" : "Nabuurs", "given" : "G. J.", "non-dropping-particle" : "", "parse-names" : false, "suffix" : "" }, { "dropping-particle" : "", "family" : "Poussi", "given" : "Z.", "non-dropping-particle" : "", "parse-names" : false, "suffix" : "" }, { "dropping-particle" : "", "family" : "Nieschulze", "given" : "J.", "non-dropping-particle" : "", "parse-names" : false, "suffix" : "" }, { "dropping-particle" : "", "family" : "Gash", "given" : "J. H.", "non-dropping-particle" : "", "parse-names" : false, "suffix" : "" } ], "container-title" : "Nature Geoscience", "id" : "ITEM-1", "issue" : "12", "issued" : { "date-parts" : [ [ "2009", "11" ] ] }, "page" : "842-850", "publisher" : "Nature Publishing Group", "title" : "Importance of methane and nitrous oxide for Europe's terrestrial greenhouse-gas balance", "title-short" : "Nature Geosci", "type" : "article-journal", "volume" : "2" }, "uris" : [ "http://www.mendeley.com/documents/?uuid=ead0bc7e-13e2-4fb2-a927-0d6a13b6fec2", "http://www.mendeley.com/documents/?uuid=25f1dc3d-463b-4006-b571-5321580ad00a" ] } ], "mendeley" : { "formattedCitation" : "(Schulze et al., 2009)", "plainTextFormattedCitation" : "(Schulze et al., 2009)", "previouslyFormattedCitation" : "(Schulze et al., 2009)" }, "properties" : {  }, "schema" : "https://github.com/citation-style-language/schema/raw/master/csl-citation.json" }</w:instrText>
      </w:r>
      <w:r w:rsidRPr="00946649">
        <w:rPr>
          <w:lang w:val="en-US"/>
        </w:rPr>
        <w:fldChar w:fldCharType="separate"/>
      </w:r>
      <w:r w:rsidRPr="00946649">
        <w:rPr>
          <w:lang w:val="en-US"/>
        </w:rPr>
        <w:t xml:space="preserve">(Schulze </w:t>
      </w:r>
      <w:r w:rsidR="00C56B4E" w:rsidRPr="00C56B4E">
        <w:rPr>
          <w:i/>
          <w:lang w:val="en-US"/>
        </w:rPr>
        <w:t>et al.</w:t>
      </w:r>
      <w:r w:rsidRPr="00946649">
        <w:rPr>
          <w:lang w:val="en-US"/>
        </w:rPr>
        <w:t>, 2009)</w:t>
      </w:r>
      <w:r w:rsidRPr="00946649">
        <w:rPr>
          <w:lang w:val="en-US"/>
        </w:rPr>
        <w:fldChar w:fldCharType="end"/>
      </w:r>
      <w:r w:rsidRPr="00946649">
        <w:rPr>
          <w:lang w:val="en-US"/>
        </w:rPr>
        <w:t>. In Central Asia, net removals of greenhouse gases by land use, land-use change and forestry (LULUCF) between 1992 and 2012 increased from -5.3 to -25.1 Tg CO</w:t>
      </w:r>
      <w:r w:rsidRPr="00946649">
        <w:rPr>
          <w:vertAlign w:val="subscript"/>
          <w:lang w:val="en-US"/>
        </w:rPr>
        <w:t>2</w:t>
      </w:r>
      <w:r w:rsidRPr="00946649">
        <w:rPr>
          <w:lang w:val="en-US"/>
        </w:rPr>
        <w:t xml:space="preserve">eq </w:t>
      </w:r>
      <w:r w:rsidRPr="009657B4">
        <w:fldChar w:fldCharType="begin" w:fldLock="1"/>
      </w:r>
      <w:r w:rsidRPr="009657B4">
        <w:instrText>ADDIN CSL_CITATION { "citationItems" : [ { "id" : "ITEM-1", "itemData" : { "URL" : "http://www.fao.org/faostat/en/#home", "accessed" : { "date-parts" : [ [ "2017", "12", "18" ] ] }, "author" : [ { "dropping-particle" : "", "family" : "FAO", "given" : "", "non-dropping-particle" : "", "parse-names" : false, "suffix" : "" } ], "id" : "ITEM-1", "issued" : { "date-parts" : [ [ "2017" ] ] }, "title" : "FAOSTAT", "type" : "webpage" }, "uris" : [ "http://www.mendeley.com/documents/?uuid=ce629e72-0219-3b77-8d6a-1e4e39645a04" ] } ], "mendeley" : { "formattedCitation" : "(FAO, 2017)", "plainTextFormattedCitation" : "(FAO, 2017)", "previouslyFormattedCitation" : "(FAO, 2017)" }, "properties" : {  }, "schema" : "https://github.com/citation-style-language/schema/raw/master/csl-citation.json" }</w:instrText>
      </w:r>
      <w:r w:rsidRPr="009657B4">
        <w:fldChar w:fldCharType="separate"/>
      </w:r>
      <w:r w:rsidRPr="009657B4">
        <w:t>(FAO, 2017)</w:t>
      </w:r>
      <w:r w:rsidRPr="009657B4">
        <w:fldChar w:fldCharType="end"/>
      </w:r>
      <w:r w:rsidRPr="00946649">
        <w:rPr>
          <w:lang w:val="en-US"/>
        </w:rPr>
        <w:t xml:space="preserve">, mostly due to increased area of grasslands. </w:t>
      </w:r>
    </w:p>
    <w:p w14:paraId="1888CBA7" w14:textId="33D55BF4" w:rsidR="00E83104" w:rsidRPr="005F2E25" w:rsidRDefault="00E83104" w:rsidP="005F2E25">
      <w:pPr>
        <w:rPr>
          <w:lang w:val="en-US"/>
        </w:rPr>
      </w:pPr>
      <w:r>
        <w:rPr>
          <w:lang w:eastAsia="en-GB"/>
        </w:rPr>
        <w:lastRenderedPageBreak/>
        <w:drawing>
          <wp:inline distT="0" distB="0" distL="0" distR="0" wp14:anchorId="1B3571B1" wp14:editId="1E685A9D">
            <wp:extent cx="5731510" cy="6710045"/>
            <wp:effectExtent l="0" t="0" r="2540" b="0"/>
            <wp:docPr id="4154" name="Picture 4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731510" cy="6710045"/>
                    </a:xfrm>
                    <a:prstGeom prst="rect">
                      <a:avLst/>
                    </a:prstGeom>
                  </pic:spPr>
                </pic:pic>
              </a:graphicData>
            </a:graphic>
          </wp:inline>
        </w:drawing>
      </w:r>
    </w:p>
    <w:p w14:paraId="427FDC38" w14:textId="3539E3D7" w:rsidR="001E43D4" w:rsidRPr="00946649" w:rsidRDefault="001E43D4" w:rsidP="001E43D4">
      <w:pPr>
        <w:rPr>
          <w:lang w:val="en-US"/>
        </w:rPr>
      </w:pPr>
      <w:r w:rsidRPr="00946649">
        <w:rPr>
          <w:lang w:val="en-US"/>
        </w:rPr>
        <w:t xml:space="preserve">Net increases in emissions and decreases in carbon storage could have several causes, including wetland drainage, loss of wetlands and forests due to urban expansion, agricultural intensification, other land use changes, and emissions from northern peatlands due to climate change. In nearly all countries of Europe and Central Asia, forests are the most important net carbon sink and carbon stocks in living forest biomass between 1990 and 2015 were increasing or stable (see </w:t>
      </w:r>
      <w:r w:rsidRPr="00946649">
        <w:rPr>
          <w:b/>
          <w:lang w:val="en-US"/>
        </w:rPr>
        <w:t>Figure 2.9</w:t>
      </w:r>
      <w:r w:rsidRPr="00946649">
        <w:rPr>
          <w:lang w:val="en-US"/>
        </w:rPr>
        <w:t xml:space="preserve">). For some countries, however, wetlands can be more important in regulating climate but, given the decrease in wetland area in many parts of </w:t>
      </w:r>
      <w:r>
        <w:rPr>
          <w:lang w:val="en-US"/>
        </w:rPr>
        <w:t xml:space="preserve">continental </w:t>
      </w:r>
      <w:r w:rsidRPr="00946649">
        <w:rPr>
          <w:lang w:val="en-US"/>
        </w:rPr>
        <w:t xml:space="preserve">Europe </w:t>
      </w:r>
      <w:r w:rsidRPr="00946649">
        <w:rPr>
          <w:lang w:val="en-US"/>
        </w:rPr>
        <w:fldChar w:fldCharType="begin" w:fldLock="1"/>
      </w:r>
      <w:r w:rsidRPr="00946649">
        <w:rPr>
          <w:lang w:val="en-US"/>
        </w:rPr>
        <w:instrText>ADDIN CSL_CITATION { "citationItems" : [ { "id" : "ITEM-1", "itemData" : { "DOI" : "10.1016/j.biocon.2015.10.023", "ISSN" : "00063207", "abstract" : "We present a method for estimating broad trends in ecosystem area based on incomplete and heterogeneous data, developing a proof-of-concept for the first indicator of change in area of natural wetland, the Wetland Extent Trends (WET) index. We use a variation of the Living Planet Index method, which is used for measuring global trends in wild vertebrate species abundance. The analysis is based on a database containing 1100 wetland extent time-series records and the method identifies and addresses ecological and biogeographic biases in the dataset. Globally, the natural WET index, excluding human-made wetlands, declined by about 30% on average between 1970 and 2008. Declines varied between regions from about 50% in Europe to about 17% in Oceania over the same period. The WET index fills an important gap in the ecosystem coverage of global biodiversity indicators and can track changes related to a number of current international policy objectives. The same method could be applied to other datasets to create indicators for other ecosystems with incomplete global data.", "author" : [ { "dropping-particle" : "", "family" : "Dixon", "given" : "M.J.R.", "non-dropping-particle" : "", "parse-names" : false, "suffix" : "" }, { "dropping-particle" : "", "family" : "Loh", "given" : "J.", "non-dropping-particle" : "", "parse-names" : false, "suffix" : "" }, { "dropping-particle" : "", "family" : "Davidson", "given" : "N.C.", "non-dropping-particle" : "", "parse-names" : false, "suffix" : "" }, { "dropping-particle" : "", "family" : "Beltrame", "given" : "C.", "non-dropping-particle" : "", "parse-names" : false, "suffix" : "" }, { "dropping-particle" : "", "family" : "Freeman", "given" : "R.", "non-dropping-particle" : "", "parse-names" : false, "suffix" : "" }, { "dropping-particle" : "", "family" : "Walpole", "given" : "M.", "non-dropping-particle" : "", "parse-names" : false, "suffix" : "" } ], "container-title" : "Biological Conservation", "id" : "ITEM-1", "issued" : { "date-parts" : [ [ "2016" ] ] }, "page" : "27-35", "title" : "Tracking global change in ecosystem area: The Wetland Extent Trends index", "type" : "article-journal", "volume" : "193" }, "uris" : [ "http://www.mendeley.com/documents/?uuid=3be7d6d8-b2fd-4be7-894b-5642043d3f71", "http://www.mendeley.com/documents/?uuid=4135bb86-98bf-41d4-8b71-b6b47cef9639" ] }, { "id" : "ITEM-2", "itemData" : { "DOI" : "10.2779/12398", "ISBN" : "9789292137267", "ISSN" : "1977-8449", "abstract" : "We depend on healthy and resilient ecosystems to continue to deliver services, such as food, water, clean air and stable climate, which are essential for our well-being. This report provides an overview about the current condition of ecosystems in Europe and the human pressures they are exposed to. A ecosystem map for Europe reveals that many ecosystems are highly concentrated in a small number of countries, which could increase their vulnerability to environmental change, and a substantial proportion of the most vulnerable ecosystems are not protected within Natura 2000 sites, Marine Protected Areas or equivalent zones.", "author" : [ { "dropping-particle" : "", "family" : "EEA", "given" : "", "non-dropping-particle" : "", "parse-names" : false, "suffix" : "" } ], "id" : "ITEM-2", "issue" : "3", "issued" : { "date-parts" : [ [ "2016" ] ] }, "number-of-pages" : "144", "title" : "Mapping and assessing the condition of Europe's ecosystems: progress and challenges", "type" : "book" }, "uris" : [ "http://www.mendeley.com/documents/?uuid=469a4d3f-14c8-4724-b2b4-b5884f77bacd", "http://www.mendeley.com/documents/?uuid=820ec20d-8ab7-4c51-9d1e-f57954dd3939" ] } ], "mendeley" : { "formattedCitation" : "(Dixon et al., 2016; EEA, 2016c)", "plainTextFormattedCitation" : "(Dixon et al., 2016; EEA, 2016c)", "previouslyFormattedCitation" : "(Dixon et al., 2016; EEA, 2016c)" }, "properties" : {  }, "schema" : "https://github.com/citation-style-language/schema/raw/master/csl-citation.json" }</w:instrText>
      </w:r>
      <w:r w:rsidRPr="00946649">
        <w:rPr>
          <w:lang w:val="en-US"/>
        </w:rPr>
        <w:fldChar w:fldCharType="separate"/>
      </w:r>
      <w:r w:rsidRPr="00946649">
        <w:rPr>
          <w:lang w:val="en-US"/>
        </w:rPr>
        <w:t xml:space="preserve">(Dixon </w:t>
      </w:r>
      <w:r w:rsidR="00C56B4E" w:rsidRPr="00C56B4E">
        <w:rPr>
          <w:i/>
          <w:lang w:val="en-US"/>
        </w:rPr>
        <w:t>et al.</w:t>
      </w:r>
      <w:r w:rsidRPr="00946649">
        <w:rPr>
          <w:lang w:val="en-US"/>
        </w:rPr>
        <w:t xml:space="preserve">, 2016; </w:t>
      </w:r>
      <w:r w:rsidRPr="00FE40BC">
        <w:rPr>
          <w:lang w:val="en-US"/>
        </w:rPr>
        <w:t>EEA, 2016c</w:t>
      </w:r>
      <w:r w:rsidRPr="00946649">
        <w:rPr>
          <w:lang w:val="en-US"/>
        </w:rPr>
        <w:t>)</w:t>
      </w:r>
      <w:r w:rsidRPr="00946649">
        <w:rPr>
          <w:lang w:val="en-US"/>
        </w:rPr>
        <w:fldChar w:fldCharType="end"/>
      </w:r>
      <w:r w:rsidRPr="00946649">
        <w:rPr>
          <w:lang w:val="en-US"/>
        </w:rPr>
        <w:t xml:space="preserve"> (see Section 2.2.1.6), they may not be able to maintain this contribution from nature to people into the future. In Russia, vegetation (primarily boreal forests and peatlands) and soils hold 16% (336 Gt) of the world’s carbon stores, with soils making the greater contribution. With climate change, the tundra zone could become a net emitter, especially of methane </w:t>
      </w:r>
      <w:r w:rsidRPr="00946649">
        <w:rPr>
          <w:lang w:val="en-US"/>
        </w:rPr>
        <w:fldChar w:fldCharType="begin" w:fldLock="1"/>
      </w:r>
      <w:r w:rsidRPr="00946649">
        <w:rPr>
          <w:lang w:val="en-US"/>
        </w:rPr>
        <w:instrText>ADDIN CSL_CITATION { "citationItems" : [ { "id" : "ITEM-1", "itemData" : { "DOI" : "10.1007/s13280-015-0674-4", "ISSN" : "00447447", "PMID" : "25990583", "abstract" : "This paper focusses on a conceptual overview of ways to address a comprehensive analysis of ecosystem services (ES) in a country as large and heterogeneous as Russia. As a first step, a methodology for assessing the services for the federal subjects of Russia was chosen, i.e., its constituent provinces and similar entities, in physical terms. Russia harbors a great diversity of natural conditions and ecosystems which are suppliers of ES, and likewise a variety of the socio-economic conditions that shape the demand for these services and their consumption. The methodological approach described permits several important tasks to be addressed: the evaluation of the degree of satisfaction of people's needs for ES, the identification of ecological donor and acceptor regions, and zoning of the country's territory for ES assessment. The next step is to prepare a prototype of a National Report on ES in Russia, for which we are presenting the planned structure.", "author" : [ { "dropping-particle" : "", "family" : "Bukvareva", "given" : "Elena N.", "non-dropping-particle" : "", "parse-names" : false, "suffix" : "" }, { "dropping-particle" : "", "family" : "Grunewald", "given" : "Karsten", "non-dropping-particle" : "", "parse-names" : false, "suffix" : "" }, { "dropping-particle" : "", "family" : "Bobylev", "given" : "Sergey N.", "non-dropping-particle" : "", "parse-names" : false, "suffix" : "" }, { "dropping-particle" : "", "family" : "Zamolodchikov", "given" : "Dimitry G.", "non-dropping-particle" : "", "parse-names" : false, "suffix" : "" }, { "dropping-particle" : "V.", "family" : "Zimenko", "given" : "Alexey", "non-dropping-particle" : "", "parse-names" : false, "suffix" : "" }, { "dropping-particle" : "", "family" : "Bastian", "given" : "Olaf", "non-dropping-particle" : "", "parse-names" : false, "suffix" : "" } ], "container-title" : "Ambio", "id" : "ITEM-1", "issue" : "6", "issued" : { "date-parts" : [ [ "2015" ] ] }, "page" : "491-507", "publisher" : "Springer Netherlands", "title" : "The current state of knowledge of ecosystems and ecosystem services in Russia: A status report", "type" : "article-journal", "volume" : "44" }, "uris" : [ "http://www.mendeley.com/documents/?uuid=29076ffb-dacc-45fb-a01c-f9d7b19035d7", "http://www.mendeley.com/documents/?uuid=3a3035d4-b02d-4132-ae3c-e746c79d41a0" ] } ], "mendeley" : { "formattedCitation" : "(Bukvareva et al., 2015)", "plainTextFormattedCitation" : "(Bukvareva et al., 2015)", "previouslyFormattedCitation" : "(Bukvareva et al., 2015)" }, "properties" : {  }, "schema" : "https://github.com/citation-style-language/schema/raw/master/csl-citation.json" }</w:instrText>
      </w:r>
      <w:r w:rsidRPr="00946649">
        <w:rPr>
          <w:lang w:val="en-US"/>
        </w:rPr>
        <w:fldChar w:fldCharType="separate"/>
      </w:r>
      <w:r w:rsidRPr="00946649">
        <w:rPr>
          <w:lang w:val="en-US"/>
        </w:rPr>
        <w:t xml:space="preserve">(Bukvareva </w:t>
      </w:r>
      <w:r w:rsidR="00C56B4E" w:rsidRPr="00C56B4E">
        <w:rPr>
          <w:i/>
          <w:lang w:val="en-US"/>
        </w:rPr>
        <w:t>et al.</w:t>
      </w:r>
      <w:r w:rsidRPr="00946649">
        <w:rPr>
          <w:lang w:val="en-US"/>
        </w:rPr>
        <w:t>, 2015)</w:t>
      </w:r>
      <w:r w:rsidRPr="00946649">
        <w:rPr>
          <w:lang w:val="en-US"/>
        </w:rPr>
        <w:fldChar w:fldCharType="end"/>
      </w:r>
      <w:r w:rsidRPr="00946649">
        <w:rPr>
          <w:lang w:val="en-US"/>
        </w:rPr>
        <w:t xml:space="preserve">. </w:t>
      </w:r>
    </w:p>
    <w:p w14:paraId="3E3039FE" w14:textId="1B95116B" w:rsidR="001E43D4" w:rsidRPr="00946649" w:rsidRDefault="001E43D4" w:rsidP="001E43D4">
      <w:pPr>
        <w:rPr>
          <w:lang w:val="en-US"/>
        </w:rPr>
      </w:pPr>
      <w:r w:rsidRPr="00946649">
        <w:rPr>
          <w:lang w:val="en-US"/>
        </w:rPr>
        <w:lastRenderedPageBreak/>
        <w:t xml:space="preserve">In Europe and Central Asia, soils represent a large carbon stock </w:t>
      </w:r>
      <w:r w:rsidRPr="00946649">
        <w:rPr>
          <w:lang w:val="en-US"/>
        </w:rPr>
        <w:fldChar w:fldCharType="begin" w:fldLock="1"/>
      </w:r>
      <w:r w:rsidRPr="00946649">
        <w:rPr>
          <w:lang w:val="en-US"/>
        </w:rPr>
        <w:instrText>ADDIN CSL_CITATION { "citationItems" : [ { "id" : "ITEM-1", "itemData" : { "DOI" : "10.2788/77361", "ISBN" : "9789279228063", "abstract" : "The core of this report was prepared for the Assessment on Soil1, which forms part of the The European Environment state and outlook 2010 Report, generally referred to as the SOER 20102. Coordinated by the European Environment Agency (EEA), the SOER series is aimed primarily at policymakers in Europe and beyond who are involved with framing and implementing policies that could support environmental improvements in Europe. The information also helps European citizens to better understand, care for and improve Europe's environment. The soil assessment was one of a set of 13 Europewide thematic assessments of key environmental themes and the only one coordinated by the JRC.", "author" : [ { "dropping-particle" : "", "family" : "Jones", "given" : "A", "non-dropping-particle" : "", "parse-names" : false, "suffix" : "" }, { "dropping-particle" : "", "family" : "Panagos", "given" : "P", "non-dropping-particle" : "", "parse-names" : false, "suffix" : "" }, { "dropping-particle" : "", "family" : "Barcelo", "given" : "S", "non-dropping-particle" : "", "parse-names" : false, "suffix" : "" }, { "dropping-particle" : "", "family" : "Bouraoui", "given" : "F", "non-dropping-particle" : "", "parse-names" : false, "suffix" : "" } ], "container-title" : "JRC reference report. Joint \u2026", "id" : "ITEM-1", "issued" : { "date-parts" : [ [ "2012" ] ] }, "number-of-pages" : "80", "title" : "The state of soil in Europe", "type" : "book" }, "uris" : [ "http://www.mendeley.com/documents/?uuid=cc2fbff0-167b-4717-8c1d-5c18fb950555", "http://www.mendeley.com/documents/?uuid=2a850179-7a64-4053-81dc-800465bb321d" ] }, { "id" : "ITEM-2", "itemData" : { "DOI" : "10.1111/j.1365-2486.2010.02215.x", "ISBN" : "1354-1013", "ISSN" : "13541013", "abstract" : "Overviewing the European carbon (C), greenhouse gas (GHG), and non-GHG fluxes, gross primary productivity (GPP) is about 9.3 Pg yr\u22121, and fossil fuel imports are 1.6 Pg yr\u22121. GPP is about 1.25% of solar radiation, containing about 360 \u00d7 1018 J energy \u2013 five times the energy content of annual fossil fuel use. Net primary production (NPP) is 50%, terrestrial net biome productivity, NBP, 3%, and the net GHG balance, NGB, 0.3% of GPP. Human harvest uses 20% of NPP or 10% of GPP, or alternatively 1\u2030 of solar radiation after accounting for the inherent cost of agriculture and forestry, for production of pesticides and fertilizer, the return of organic fertilizer, and for the C equivalent cost of GHG emissions. C equivalents are defined on a global warming potential with a 100-year time horizon. The equivalent of about 2.4% of the mineral fertilizer input is emitted as N2O. Agricultural emissions to the atmosphere are about 40% of total methane, 60% of total NO-N, 70% of total N2O-N, and 95% of total NH3-N emissions of Europe. European soils are a net C sink (114 Tg yr\u22121), but considering the emissions of GHGs, soils are a source of about 26 Tg CO2 C-equivalent yr\u22121. Forest, grassland and sediment C sinks are offset by GHG emissions from croplands, peatlands and inland waters. Non-GHGs (NH3, NOx) interact significantly with the GHG and the C cycle through ammonium nitrate aerosols and dry deposition. Wet deposition of nitrogen (N) supports about 50% of forest timber growth. Land use change is regionally important. The absolute flux values total about 50 Tg C yr\u22121. Nevertheless, for the European trace-gas balance, land-use intensity is more important than land-use change. This study shows that emissions of GHGs and non-GHGs significantly distort the C cycle and eliminate apparent C sinks.", "author" : [ { "dropping-particle" : "", "family" : "Schulze", "given" : "E. D.", "non-dropping-particle" : "", "parse-names" : false, "suffix" : "" }, { "dropping-particle" : "", "family" : "Ciais", "given" : "P.", "non-dropping-particle" : "", "parse-names" : false, "suffix" : "" }, { "dropping-particle" : "", "family" : "Luyssaert", "given" : "S.", "non-dropping-particle" : "", "parse-names" : false, "suffix" : "" }, { "dropping-particle" : "", "family" : "Schrumpf", "given" : "M.", "non-dropping-particle" : "", "parse-names" : false, "suffix" : "" }, { "dropping-particle" : "", "family" : "Janssens", "given" : "I. A.", "non-dropping-particle" : "", "parse-names" : false, "suffix" : "" }, { "dropping-particle" : "", "family" : "Thiruchittampalam", "given" : "B.", "non-dropping-particle" : "", "parse-names" : false, "suffix" : "" }, { "dropping-particle" : "", "family" : "Theloke", "given" : "J.", "non-dropping-particle" : "", "parse-names" : false, "suffix" : "" }, { "dropping-particle" : "", "family" : "Saurat", "given" : "M.", "non-dropping-particle" : "", "parse-names" : false, "suffix" : "" }, { "dropping-particle" : "", "family" : "Bringezu", "given" : "S.", "non-dropping-particle" : "", "parse-names" : false, "suffix" : "" }, { "dropping-particle" : "", "family" : "Lelieveld", "given" : "J.", "non-dropping-particle" : "", "parse-names" : false, "suffix" : "" }, { "dropping-particle" : "", "family" : "Lohila", "given" : "A.", "non-dropping-particle" : "", "parse-names" : false, "suffix" : "" }, { "dropping-particle" : "", "family" : "Rebmann", "given" : "C.", "non-dropping-particle" : "", "parse-names" : false, "suffix" : "" }, { "dropping-particle" : "", "family" : "Jung", "given" : "M.", "non-dropping-particle" : "", "parse-names" : false, "suffix" : "" }, { "dropping-particle" : "", "family" : "Bastviken", "given" : "D.", "non-dropping-particle" : "", "parse-names" : false, "suffix" : "" }, { "dropping-particle" : "", "family" : "Abril", "given" : "G.", "non-dropping-particle" : "", "parse-names" : false, "suffix" : "" }, { "dropping-particle" : "", "family" : "Grassi", "given" : "G.", "non-dropping-particle" : "", "parse-names" : false, "suffix" : "" }, { "dropping-particle" : "", "family" : "Leip", "given" : "A.", "non-dropping-particle" : "", "parse-names" : false, "suffix" : "" }, { "dropping-particle" : "", "family" : "Freibauer", "given" : "A.", "non-dropping-particle" : "", "parse-names" : false, "suffix" : "" }, { "dropping-particle" : "", "family" : "Kutsch", "given" : "W.", "non-dropping-particle" : "", "parse-names" : false, "suffix" : "" }, { "dropping-particle" : "", "family" : "Don", "given" : "A.", "non-dropping-particle" : "", "parse-names" : false, "suffix" : "" }, { "dropping-particle" : "", "family" : "Nieschulze", "given" : "J.", "non-dropping-particle" : "", "parse-names" : false, "suffix" : "" }, { "dropping-particle" : "", "family" : "B\u00d6RNER", "given" : "A.", "non-dropping-particle" : "", "parse-names" : false, "suffix" : "" }, { "dropping-particle" : "", "family" : "Gash", "given" : "J. H.", "non-dropping-particle" : "", "parse-names" : false, "suffix" : "" }, { "dropping-particle" : "", "family" : "Dolman", "given" : "A. J.", "non-dropping-particle" : "", "parse-names" : false, "suffix" : "" } ], "container-title" : "Global Change Biology", "id" : "ITEM-2", "issued" : { "date-parts" : [ [ "2010" ] ] }, "title" : "The European carbon balance. Part 4: Integration of carbon and other trace-gas fluxes", "type" : "article" }, "uris" : [ "http://www.mendeley.com/documents/?uuid=4e0fecad-6775-4581-9072-78c1622b788f", "http://www.mendeley.com/documents/?uuid=206ac82f-ff1c-439b-8081-d438791bcc94" ] } ], "mendeley" : { "formattedCitation" : "(A. Jones, Panagos, Barcelo, &amp; Bouraoui, 2012; Schulze et al., 2010)", "plainTextFormattedCitation" : "(A. Jones, Panagos, Barcelo, &amp; Bouraoui, 2012; Schulze et al., 2010)", "previouslyFormattedCitation" : "(A. Jones, Panagos, Barcelo, &amp; Bouraoui, 2012; Schulze et al., 2010)" }, "properties" : {  }, "schema" : "https://github.com/citation-style-language/schema/raw/master/csl-citation.json" }</w:instrText>
      </w:r>
      <w:r w:rsidRPr="00946649">
        <w:rPr>
          <w:lang w:val="en-US"/>
        </w:rPr>
        <w:fldChar w:fldCharType="separate"/>
      </w:r>
      <w:r w:rsidRPr="00946649">
        <w:rPr>
          <w:lang w:val="en-US"/>
        </w:rPr>
        <w:t>(Jones</w:t>
      </w:r>
      <w:r>
        <w:rPr>
          <w:rFonts w:cstheme="minorHAnsi"/>
          <w:lang w:val="en-US"/>
        </w:rPr>
        <w:t xml:space="preserve"> </w:t>
      </w:r>
      <w:r w:rsidR="00C56B4E" w:rsidRPr="00C56B4E">
        <w:rPr>
          <w:rFonts w:cstheme="minorHAnsi"/>
          <w:i/>
          <w:lang w:val="en-US"/>
        </w:rPr>
        <w:t>et al.</w:t>
      </w:r>
      <w:r w:rsidRPr="00946649">
        <w:rPr>
          <w:lang w:val="en-US"/>
        </w:rPr>
        <w:t xml:space="preserve">, 2012; Schulze </w:t>
      </w:r>
      <w:r w:rsidR="00C56B4E" w:rsidRPr="00C56B4E">
        <w:rPr>
          <w:i/>
          <w:lang w:val="en-US"/>
        </w:rPr>
        <w:t>et al.</w:t>
      </w:r>
      <w:r w:rsidRPr="00946649">
        <w:rPr>
          <w:lang w:val="en-US"/>
        </w:rPr>
        <w:t>, 2010)</w:t>
      </w:r>
      <w:r w:rsidRPr="00946649">
        <w:rPr>
          <w:lang w:val="en-US"/>
        </w:rPr>
        <w:fldChar w:fldCharType="end"/>
      </w:r>
      <w:r w:rsidRPr="00946649">
        <w:rPr>
          <w:lang w:val="en-US"/>
        </w:rPr>
        <w:t xml:space="preserve">, but the storage capacity varies depending on land use and soil type. Peat soils are undergoing major carbon losses due to drainage and cultivation </w:t>
      </w:r>
      <w:r w:rsidRPr="00946649">
        <w:rPr>
          <w:lang w:val="en-US"/>
        </w:rPr>
        <w:fldChar w:fldCharType="begin" w:fldLock="1"/>
      </w:r>
      <w:r w:rsidRPr="00946649">
        <w:rPr>
          <w:lang w:val="en-US"/>
        </w:rPr>
        <w:instrText>ADDIN CSL_CITATION { "citationItems" : [ { "id" : "ITEM-1", "itemData" : { "author" : [ { "dropping-particle" : "van den", "family" : "Akker", "given" : "Jan", "non-dropping-particle" : "", "parse-names" : false, "suffix" : "" }, { "dropping-particle" : "", "family" : "Berglund", "given" : "Kerstin", "non-dropping-particle" : "", "parse-names" : false, "suffix" : "" }, { "dropping-particle" : "", "family" : "Berglund", "given" : "Orjan", "non-dropping-particle" : "", "parse-names" : false, "suffix" : "" } ], "container-title" : "JRC Technical Reports. Soil threats in Europe. Status, methods, drivers and effects on ecosystem services", "editor" : [ { "dropping-particle" : "", "family" : "Stolte", "given" : "Jannes", "non-dropping-particle" : "", "parse-names" : false, "suffix" : "" }, { "dropping-particle" : "", "family" : "Tesfai", "given" : "Mehreteab", "non-dropping-particle" : "", "parse-names" : false, "suffix" : "" }, { "dropping-particle" : "", "family" : "\u00d8ygarden", "given" : "Lillian", "non-dropping-particle" : "", "parse-names" : false, "suffix" : "" }, { "dropping-particle" : "", "family" : "Kv\u00e6rn\u00f8", "given" : "Sigrun", "non-dropping-particle" : "", "parse-names" : false, "suffix" : "" }, { "dropping-particle" : "", "family" : "Keizer", "given" : "Jacob", "non-dropping-particle" : "", "parse-names" : false, "suffix" : "" }, { "dropping-particle" : "", "family" : "Verheijen", "given" : "Frank", "non-dropping-particle" : "", "parse-names" : false, "suffix" : "" }, { "dropping-particle" : "", "family" : "Panagos", "given" : "Panos", "non-dropping-particle" : "", "parse-names" : false, "suffix" : "" }, { "dropping-particle" : "", "family" : "Ballabio", "given" : "Cristiano", "non-dropping-particle" : "", "parse-names" : false, "suffix" : "" }, { "dropping-particle" : "", "family" : "Hessel", "given" : "Rudi", "non-dropping-particle" : "", "parse-names" : false, "suffix" : "" } ], "id" : "ITEM-1", "issued" : { "date-parts" : [ [ "2016" ] ] }, "number-of-pages" : "39-54", "publisher" : "JRC", "publisher-place" : "Luxemburg", "title" : "Decline in soil organic matter in peatsoils", "type" : "report", "volume" : "EUR 27607 " }, "uris" : [ "http://www.mendeley.com/documents/?uuid=25056da2-ec5f-4fe3-b14c-7ff4461e4863", "http://www.mendeley.com/documents/?uuid=7a3e8d54-f505-46a3-aea4-450415c836e4" ] } ], "mendeley" : { "formattedCitation" : "(Akker, Berglund, &amp; Berglund, 2016)", "plainTextFormattedCitation" : "(Akker, Berglund, &amp; Berglund, 2016)", "previouslyFormattedCitation" : "(Akker, Berglund, &amp; Berglund, 2016)" }, "properties" : {  }, "schema" : "https://github.com/citation-style-language/schema/raw/master/csl-citation.json" }</w:instrText>
      </w:r>
      <w:r w:rsidRPr="00946649">
        <w:rPr>
          <w:lang w:val="en-US"/>
        </w:rPr>
        <w:fldChar w:fldCharType="separate"/>
      </w:r>
      <w:r w:rsidRPr="00946649">
        <w:rPr>
          <w:lang w:val="en-US"/>
        </w:rPr>
        <w:t>(Akker</w:t>
      </w:r>
      <w:r>
        <w:rPr>
          <w:rFonts w:cstheme="minorHAnsi"/>
          <w:lang w:val="en-US"/>
        </w:rPr>
        <w:t xml:space="preserve"> </w:t>
      </w:r>
      <w:r w:rsidR="00C56B4E" w:rsidRPr="00C56B4E">
        <w:rPr>
          <w:rFonts w:cstheme="minorHAnsi"/>
          <w:i/>
          <w:lang w:val="en-US"/>
        </w:rPr>
        <w:t>et al.</w:t>
      </w:r>
      <w:r w:rsidRPr="00946649">
        <w:rPr>
          <w:lang w:val="en-US"/>
        </w:rPr>
        <w:t>, 2016)</w:t>
      </w:r>
      <w:r w:rsidRPr="00946649">
        <w:rPr>
          <w:lang w:val="en-US"/>
        </w:rPr>
        <w:fldChar w:fldCharType="end"/>
      </w:r>
      <w:r w:rsidRPr="00946649">
        <w:rPr>
          <w:lang w:val="en-US"/>
        </w:rPr>
        <w:t xml:space="preserve">. Cropland soil organic carbon is also declining in many areas of Europe and Central Asia (see Section 2.2.1.7), but agricultural soils represent a large potential sink if appropriate management practices are applied </w:t>
      </w:r>
      <w:r w:rsidRPr="00946649">
        <w:rPr>
          <w:lang w:val="en-US"/>
        </w:rPr>
        <w:fldChar w:fldCharType="begin" w:fldLock="1"/>
      </w:r>
      <w:r w:rsidRPr="00946649">
        <w:rPr>
          <w:lang w:val="en-US"/>
        </w:rPr>
        <w:instrText>ADDIN CSL_CITATION { "citationItems" : [ { "id" : "ITEM-1", "itemData" : { "DOI" : "10.1111/gcb.12551", "ISBN" : "13541013 (ISSN)", "ISSN" : "13652486", "PMID" : "24789378", "abstract" : "Bottom-up estimates from long-term field experiments and modelling are the most commonly used approaches to estimate the carbon (C) sequestration potential of the agricultural sector. However, when data are required at European level, important margins of uncertainty still exist due to the representativeness of local data at large scale or different assumptions and information utilized for running models. In this context, a pan-European (EU + Serbia, Bosnia and Herzegovina, Montenegro, Albania, Former Yugoslav Republic of Macedonia and Norway) simulation platform with high spatial resolution and harmonized data sets was developed to provide consistent scenarios in support of possible carbon sequestration policies. Using the CENTURY agroecosystem model, six alternative management practices (AMP) scenarios were assessed as alternatives to the business as usual situation (BAU). These consisted of the conversion of arable land to grassland (and vice versa), straw incorporation, reduced tillage, straw incorporation combined with reduced tillage, ley cropping system and cover crops. The conversion into grassland showed the highest soil organic carbon (SOC) sequestration rates, ranging between 0.4 and 0.8 t C\u00a0ha(-1) \u00a0yr(-1) , while the opposite extreme scenario (100% of grassland conversion into arable) gave cumulated losses of up to 2 Gt of C by 2100. Among the other practices, ley cropping systems and cover crops gave better performances than straw incorporation and reduced tillage. The allocation of 12 to 28% of the European arable land to different AMP combinations resulted in a potential SOC sequestration of 101-336 Mt CO2 eq. by 2020 and 549-2141 Mt CO2 eq. by 2100. Modelled carbon sequestration rates compared with values from an ad hoc meta-analysis confirmed the robustness of these estimates.", "author" : [ { "dropping-particle" : "", "family" : "Lugato", "given" : "Emanuele", "non-dropping-particle" : "", "parse-names" : false, "suffix" : "" }, { "dropping-particle" : "", "family" : "Bampa", "given" : "Francesca", "non-dropping-particle" : "", "parse-names" : false, "suffix" : "" }, { "dropping-particle" : "", "family" : "Panagos", "given" : "Panos", "non-dropping-particle" : "", "parse-names" : false, "suffix" : "" }, { "dropping-particle" : "", "family" : "Montanarella", "given" : "Luca", "non-dropping-particle" : "", "parse-names" : false, "suffix" : "" }, { "dropping-particle" : "", "family" : "Jones", "given" : "Arwyn", "non-dropping-particle" : "", "parse-names" : false, "suffix" : "" } ], "container-title" : "Global Change Biology", "id" : "ITEM-1", "issued" : { "date-parts" : [ [ "2014" ] ] }, "title" : "Potential carbon sequestration of European arable soils estimated by modelling a comprehensive set of management practices", "type" : "article-journal" }, "uris" : [ "http://www.mendeley.com/documents/?uuid=7436903a-73c3-4fa4-b5ee-2eeb2e9cfaa0", "http://www.mendeley.com/documents/?uuid=8a1e0d53-a8f1-4479-8e6f-0193b43839f4" ] } ], "mendeley" : { "formattedCitation" : "(Lugato, Bampa, Panagos, Montanarella, &amp; Jones, 2014)", "plainTextFormattedCitation" : "(Lugato, Bampa, Panagos, Montanarella, &amp; Jones, 2014)", "previouslyFormattedCitation" : "(Lugato, Bampa, Panagos, Montanarella, &amp; Jones, 2014)" }, "properties" : {  }, "schema" : "https://github.com/citation-style-language/schema/raw/master/csl-citation.json" }</w:instrText>
      </w:r>
      <w:r w:rsidRPr="00946649">
        <w:rPr>
          <w:lang w:val="en-US"/>
        </w:rPr>
        <w:fldChar w:fldCharType="separate"/>
      </w:r>
      <w:r w:rsidRPr="00946649">
        <w:rPr>
          <w:lang w:val="en-US"/>
        </w:rPr>
        <w:t>(Lugato</w:t>
      </w:r>
      <w:r>
        <w:rPr>
          <w:rFonts w:cstheme="minorHAnsi"/>
          <w:lang w:val="en-US"/>
        </w:rPr>
        <w:t xml:space="preserve"> </w:t>
      </w:r>
      <w:r w:rsidR="00C56B4E" w:rsidRPr="00C56B4E">
        <w:rPr>
          <w:rFonts w:cstheme="minorHAnsi"/>
          <w:i/>
          <w:lang w:val="en-US"/>
        </w:rPr>
        <w:t>et al.</w:t>
      </w:r>
      <w:r w:rsidRPr="00946649">
        <w:rPr>
          <w:lang w:val="en-US"/>
        </w:rPr>
        <w:t>, 2014)</w:t>
      </w:r>
      <w:r w:rsidRPr="00946649">
        <w:rPr>
          <w:lang w:val="en-US"/>
        </w:rPr>
        <w:fldChar w:fldCharType="end"/>
      </w:r>
      <w:r w:rsidRPr="00946649">
        <w:rPr>
          <w:lang w:val="en-US"/>
        </w:rPr>
        <w:t xml:space="preserve">. Figures vary for the area of cropland abandoned following the dissolution of the USSR </w:t>
      </w:r>
      <w:r w:rsidRPr="00946649">
        <w:rPr>
          <w:lang w:val="en-US"/>
        </w:rPr>
        <w:fldChar w:fldCharType="begin" w:fldLock="1"/>
      </w:r>
      <w:r w:rsidRPr="00946649">
        <w:rPr>
          <w:lang w:val="en-US"/>
        </w:rPr>
        <w:instrText>ADDIN CSL_CITATION { "citationItems" : [ { "id" : "ITEM-1", "itemData" : { "DOI" : "10.1002/2013GB004654", "ISSN" : "08866236", "author" : [ { "dropping-particle" : "", "family" : "Schierhorn", "given" : "Florian", "non-dropping-particle" : "", "parse-names" : false, "suffix" : "" }, { "dropping-particle" : "", "family" : "M\u00fcller", "given" : "Daniel", "non-dropping-particle" : "", "parse-names" : false, "suffix" : "" }, { "dropping-particle" : "", "family" : "Beringer", "given" : "Tim", "non-dropping-particle" : "", "parse-names" : false, "suffix" : "" }, { "dropping-particle" : "V.", "family" : "Prishchepov", "given" : "Alexander", "non-dropping-particle" : "", "parse-names" : false, "suffix" : "" }, { "dropping-particle" : "", "family" : "Kuemmerle", "given" : "Tobias", "non-dropping-particle" : "", "parse-names" : false, "suffix" : "" }, { "dropping-particle" : "", "family" : "Balmann", "given" : "Alfons", "non-dropping-particle" : "", "parse-names" : false, "suffix" : "" } ], "container-title" : "Global Biogeochemical Cycles", "id" : "ITEM-1", "issue" : "4", "issued" : { "date-parts" : [ [ "2013", "12" ] ] }, "page" : "1175-1185", "title" : "Post-Soviet cropland abandonment and carbon sequestration in European Russia, Ukraine, and Belarus", "type" : "article-journal", "volume" : "27" }, "uris" : [ "http://www.mendeley.com/documents/?uuid=c1f009d9-4fab-46ed-9936-f26c3452df38", "http://www.mendeley.com/documents/?uuid=f39600dd-c46f-43e0-8909-918f375a8cd4" ] } ], "mendeley" : { "formattedCitation" : "(Schierhorn et al., 2013)", "plainTextFormattedCitation" : "(Schierhorn et al., 2013)", "previouslyFormattedCitation" : "(Schierhorn et al., 2013)" }, "properties" : {  }, "schema" : "https://github.com/citation-style-language/schema/raw/master/csl-citation.json" }</w:instrText>
      </w:r>
      <w:r w:rsidRPr="00946649">
        <w:rPr>
          <w:lang w:val="en-US"/>
        </w:rPr>
        <w:fldChar w:fldCharType="separate"/>
      </w:r>
      <w:r w:rsidRPr="00946649">
        <w:rPr>
          <w:lang w:val="en-US"/>
        </w:rPr>
        <w:t xml:space="preserve">(Schierhorn </w:t>
      </w:r>
      <w:r w:rsidR="00C56B4E" w:rsidRPr="00C56B4E">
        <w:rPr>
          <w:i/>
          <w:lang w:val="en-US"/>
        </w:rPr>
        <w:t>et al.</w:t>
      </w:r>
      <w:r w:rsidRPr="00946649">
        <w:rPr>
          <w:lang w:val="en-US"/>
        </w:rPr>
        <w:t>, 2013)</w:t>
      </w:r>
      <w:r w:rsidRPr="00946649">
        <w:rPr>
          <w:lang w:val="en-US"/>
        </w:rPr>
        <w:fldChar w:fldCharType="end"/>
      </w:r>
      <w:r w:rsidRPr="00946649">
        <w:rPr>
          <w:lang w:val="en-US"/>
        </w:rPr>
        <w:t xml:space="preserve">, but authors agree that this led to major carbon sequestration in soils </w:t>
      </w:r>
      <w:r w:rsidRPr="00946649">
        <w:rPr>
          <w:lang w:val="en-US"/>
        </w:rPr>
        <w:fldChar w:fldCharType="begin" w:fldLock="1"/>
      </w:r>
      <w:r w:rsidRPr="00946649">
        <w:rPr>
          <w:lang w:val="en-US"/>
        </w:rPr>
        <w:instrText>ADDIN CSL_CITATION { "citationItems" : [ { "id" : "ITEM-1", "itemData" : { "DOI" : "10.1016/j.catena.2015.06.002", "ISSN" : "03418162", "abstract" : "Most land use changes (LUC) significantly affect the amount of carbon (C) sequestered in vegetation and soil, thereby, shifting the C balance in ecosystems. Disintegration of the USSR and the followed collapse of collective farming system have led to abandonment of more than 58millionha (Mha) of former croplands in Russia and Kazakhstan that comprise together about 90% of land area in the former USSR. This was the most widespread and abrupt LUC in the 20th century in the northern hemisphere. The spontaneous withdrawal of croplands in 1990s caused several benefits for environment including substantial C sequestration in post-agrogenic ecosystems. The new estimations of net ecosystem production (NEP) and changes in soil organic carbon stocks (??SOC) in post-agrogenic ecosystems presented here are based on the uniform bio-climatic approach, and hereby, allow to update C balance of the former USSR. The total extra C sink in abandoned croplands in Russia (45.5 Mha) and Kazakhstan (12.9 Mha) is estimated to be 155??27 Mt C yr-1 and 31??2 Mt C yr-1, respectively. This additional C sink could cover about 18% of the global CO2 release due to deforestation and other land use changes or compensate annually about 36% and 49% of the current fossil fuel emissions in Russia and Kazakhstan, respectively. The extra C sink to the post-agrogenic ecosystems in Russia and Kazakhstan contributes possibly about 1/3 part to the total current C balance of the former USSR. Hence, the disintegration of the former USSR significantly affected national and global C budget over few decades after LUC.", "author" : [ { "dropping-particle" : "", "family" : "Kurganova", "given" : "I.", "non-dropping-particle" : "", "parse-names" : false, "suffix" : "" }, { "dropping-particle" : "", "family" : "Lopes de Gerenyu", "given" : "V.", "non-dropping-particle" : "", "parse-names" : false, "suffix" : "" }, { "dropping-particle" : "", "family" : "Kuzyakov", "given" : "Y.", "non-dropping-particle" : "", "parse-names" : false, "suffix" : "" } ], "container-title" : "Catena", "id" : "ITEM-1", "issued" : { "date-parts" : [ [ "2015" ] ] }, "page" : "461-466", "publisher" : "Elsevier B.V.", "title" : "Large-scale carbon sequestration in post-agrogenic ecosystems in Russia and Kazakhstan", "type" : "article-journal", "volume" : "133" }, "uris" : [ "http://www.mendeley.com/documents/?uuid=ee19392e-ede1-4e2b-8a9e-cff1f66f55b8", "http://www.mendeley.com/documents/?uuid=05ed9e10-da51-4765-a4dc-77e2b5f72db8" ] } ], "mendeley" : { "formattedCitation" : "(Kurganova, Lopes de Gerenyu, &amp; Kuzyakov, 2015)", "plainTextFormattedCitation" : "(Kurganova, Lopes de Gerenyu, &amp; Kuzyakov, 2015)", "previouslyFormattedCitation" : "(Kurganova, Lopes de Gerenyu, &amp; Kuzyakov, 2015)" }, "properties" : {  }, "schema" : "https://github.com/citation-style-language/schema/raw/master/csl-citation.json" }</w:instrText>
      </w:r>
      <w:r w:rsidRPr="00946649">
        <w:rPr>
          <w:lang w:val="en-US"/>
        </w:rPr>
        <w:fldChar w:fldCharType="separate"/>
      </w:r>
      <w:r w:rsidRPr="00946649">
        <w:rPr>
          <w:lang w:val="en-US"/>
        </w:rPr>
        <w:t>(Kurganova</w:t>
      </w:r>
      <w:r>
        <w:rPr>
          <w:rFonts w:cstheme="minorHAnsi"/>
          <w:lang w:val="en-US"/>
        </w:rPr>
        <w:t xml:space="preserve"> </w:t>
      </w:r>
      <w:r w:rsidR="00C56B4E" w:rsidRPr="00C56B4E">
        <w:rPr>
          <w:rFonts w:cstheme="minorHAnsi"/>
          <w:i/>
          <w:lang w:val="en-US"/>
        </w:rPr>
        <w:t>et al.</w:t>
      </w:r>
      <w:r w:rsidRPr="00946649">
        <w:rPr>
          <w:lang w:val="en-US"/>
        </w:rPr>
        <w:t>, 2015)</w:t>
      </w:r>
      <w:r w:rsidRPr="00946649">
        <w:rPr>
          <w:lang w:val="en-US"/>
        </w:rPr>
        <w:fldChar w:fldCharType="end"/>
      </w:r>
      <w:r w:rsidRPr="00946649">
        <w:rPr>
          <w:lang w:val="en-US"/>
        </w:rPr>
        <w:t xml:space="preserve">. A process-driven ecosystem model </w:t>
      </w:r>
      <w:r w:rsidRPr="00946649">
        <w:rPr>
          <w:lang w:val="en-US"/>
        </w:rPr>
        <w:fldChar w:fldCharType="begin" w:fldLock="1"/>
      </w:r>
      <w:r w:rsidRPr="00946649">
        <w:rPr>
          <w:lang w:val="en-US"/>
        </w:rPr>
        <w:instrText>ADDIN CSL_CITATION { "citationItems" : [ { "id" : "ITEM-1", "itemData" : { "DOI" : "10.1029/2008GB003212", "ISSN" : "08866236", "author" : [ { "dropping-particle" : "", "family" : "Vuichard", "given" : "Nicolas", "non-dropping-particle" : "", "parse-names" : false, "suffix" : "" }, { "dropping-particle" : "", "family" : "Ciais", "given" : "Philippe", "non-dropping-particle" : "", "parse-names" : false, "suffix" : "" }, { "dropping-particle" : "", "family" : "Belelli", "given" : "Luca", "non-dropping-particle" : "", "parse-names" : false, "suffix" : "" }, { "dropping-particle" : "", "family" : "Smith", "given" : "Pascale", "non-dropping-particle" : "", "parse-names" : false, "suffix" : "" }, { "dropping-particle" : "", "family" : "Valentini", "given" : "Riccardo", "non-dropping-particle" : "", "parse-names" : false, "suffix" : "" } ], "container-title" : "Global Biogeochemical Cycles", "id" : "ITEM-1", "issue" : "4", "issued" : { "date-parts" : [ [ "2008", "12" ] ] }, "page" : "n/a-n/a", "title" : "Carbon sequestration due to the abandonment of agriculture in the former USSR since 1990", "type" : "article-journal", "volume" : "22" }, "uris" : [ "http://www.mendeley.com/documents/?uuid=5a140dfe-c4df-42ef-b827-b8d6e0a2732f", "http://www.mendeley.com/documents/?uuid=9f43aec9-c476-4d09-a10a-fe68ddc43cf4" ] } ], "mendeley" : { "formattedCitation" : "(Vuichard, Ciais, Belelli, Smith, &amp; Valentini, 2008)", "plainTextFormattedCitation" : "(Vuichard, Ciais, Belelli, Smith, &amp; Valentini, 2008)", "previouslyFormattedCitation" : "(Vuichard, Ciais, Belelli, Smith, &amp; Valentini, 2008)" }, "properties" : {  }, "schema" : "https://github.com/citation-style-language/schema/raw/master/csl-citation.json" }</w:instrText>
      </w:r>
      <w:r w:rsidRPr="00946649">
        <w:rPr>
          <w:lang w:val="en-US"/>
        </w:rPr>
        <w:fldChar w:fldCharType="separate"/>
      </w:r>
      <w:r w:rsidRPr="00946649">
        <w:rPr>
          <w:lang w:val="en-US"/>
        </w:rPr>
        <w:t>(Vuichard</w:t>
      </w:r>
      <w:r>
        <w:rPr>
          <w:rFonts w:cstheme="minorHAnsi"/>
          <w:lang w:val="en-US"/>
        </w:rPr>
        <w:t xml:space="preserve"> </w:t>
      </w:r>
      <w:r w:rsidR="00C56B4E" w:rsidRPr="00C56B4E">
        <w:rPr>
          <w:rFonts w:cstheme="minorHAnsi"/>
          <w:i/>
          <w:lang w:val="en-US"/>
        </w:rPr>
        <w:t>et al.</w:t>
      </w:r>
      <w:r w:rsidRPr="00946649">
        <w:rPr>
          <w:lang w:val="en-US"/>
        </w:rPr>
        <w:t>, 2008)</w:t>
      </w:r>
      <w:r w:rsidRPr="00946649">
        <w:rPr>
          <w:lang w:val="en-US"/>
        </w:rPr>
        <w:fldChar w:fldCharType="end"/>
      </w:r>
      <w:r w:rsidRPr="00946649">
        <w:rPr>
          <w:lang w:val="en-US"/>
        </w:rPr>
        <w:t xml:space="preserve"> estimated that the conversion of 20 million ha of cropland to grassland resulted in an accumulated carbon sink of 64 TgC between 1991 and 2000. Estimates vary, however, due to the use of different methods and data and allowing for the conversion to forests, with the range being from −64 to −694 TgC </w:t>
      </w:r>
      <w:r w:rsidRPr="003854F0">
        <w:rPr>
          <w:lang w:val="en-US"/>
        </w:rPr>
        <w:t>sequestered</w:t>
      </w:r>
      <w:r w:rsidRPr="00BA489D">
        <w:rPr>
          <w:lang w:val="en-US"/>
        </w:rPr>
        <w:t xml:space="preserve"> </w:t>
      </w:r>
      <w:r w:rsidRPr="00946649">
        <w:rPr>
          <w:lang w:val="en-US"/>
        </w:rPr>
        <w:fldChar w:fldCharType="begin" w:fldLock="1"/>
      </w:r>
      <w:r w:rsidRPr="00946649">
        <w:rPr>
          <w:lang w:val="en-US"/>
        </w:rPr>
        <w:instrText>ADDIN CSL_CITATION { "citationItems" : [ { "id" : "ITEM-1", "itemData" : { "DOI" : "10.5194/bg-9-5323-2012", "ISSN" : "1726-4189", "author" : [ { "dropping-particle" : "", "family" : "Dolman", "given" : "A. J.", "non-dropping-particle" : "", "parse-names" : false, "suffix" : "" }, { "dropping-particle" : "", "family" : "Shvidenko", "given" : "A.", "non-dropping-particle" : "", "parse-names" : false, "suffix" : "" }, { "dropping-particle" : "", "family" : "Schepaschenko", "given" : "D.", "non-dropping-particle" : "", "parse-names" : false, "suffix" : "" }, { "dropping-particle" : "", "family" : "Ciais", "given" : "P.", "non-dropping-particle" : "", "parse-names" : false, "suffix" : "" }, { "dropping-particle" : "", "family" : "Tchebakova", "given" : "N.", "non-dropping-particle" : "", "parse-names" : false, "suffix" : "" }, { "dropping-particle" : "", "family" : "Chen", "given" : "T.", "non-dropping-particle" : "", "parse-names" : false, "suffix" : "" }, { "dropping-particle" : "", "fa</w:instrText>
      </w:r>
      <w:r w:rsidRPr="002976DC">
        <w:rPr>
          <w:lang w:val="en-US"/>
        </w:rPr>
        <w:instrText>mily" : "Molen", "given" : "M. K.", "non-dropping-particle" : "van der", "parse-names" : false, "suffix" : "" }, { "dropping-particle" : "", "family" : "Belelli Marchesini", "given" : "L.", "non-dropping-particle" : "", "parse-names" : false, "suffix" : "" }, { "dropping-particle" : "", "family" : "Maximov", "given" : "T. C.", "non-dropping-particle" : "", "parse-names" : false, "suffix" : "" }, { "dropping-particle" : "", "family" : "Maksyutov", "given" : "S.", "non-dropping-particle" : "", "parse-names" : false, "suffix" : "" }, { "dropping-particle" : "", "family" : "Schulze", "given" : "E.-D.", "non-dropping-particle" : "", "parse-names" : false, "suffix" : "" } ], "container-title" : "Biogeosciences", "id" : "ITEM-1", "issue" : "12", "issued" : { "date-parts" : [ [ "2012", "12" ] ] }, "page" : "5323-5340", "publisher" : "Copernicus GmbH", "title" : "An estimate of the terrestrial carbon budget of Russia using inventory-based, eddy covariance and inversion methods", "type" : "article-journal", "volume" : "9" }, "uris" : [ "http://www.mendeley.com/documents/?uuid=bfef5145-23f9-4f42-a6ff-7eef093239c8", "http://www.mendeley.com/documents/?uuid=7154cb44-b6c0-463b-a7e6-3f6162a1acad" ] } ], "mendeley" : { "formattedCitation" : "(Dolman et al., 2012)", "plainTextFormattedCitation" : "(Dolman et al., 2012)", "previouslyFormattedCitation" : "(Dolman et al., 2012)" }, "properties" : {  }, "schema" : "https://github.com/citation-style-language/schema/raw/master/csl-citation.json" }</w:instrText>
      </w:r>
      <w:r w:rsidRPr="00946649">
        <w:rPr>
          <w:lang w:val="en-US"/>
        </w:rPr>
        <w:fldChar w:fldCharType="separate"/>
      </w:r>
      <w:r w:rsidRPr="00FF4458">
        <w:rPr>
          <w:lang w:val="en-US"/>
        </w:rPr>
        <w:t xml:space="preserve">(Dolman </w:t>
      </w:r>
      <w:r w:rsidR="00C56B4E" w:rsidRPr="00C56B4E">
        <w:rPr>
          <w:i/>
          <w:lang w:val="en-US"/>
        </w:rPr>
        <w:t>et al.</w:t>
      </w:r>
      <w:r w:rsidRPr="00FF4458">
        <w:rPr>
          <w:lang w:val="en-US"/>
        </w:rPr>
        <w:t>, 2012)</w:t>
      </w:r>
      <w:r w:rsidRPr="00946649">
        <w:rPr>
          <w:lang w:val="en-US"/>
        </w:rPr>
        <w:fldChar w:fldCharType="end"/>
      </w:r>
      <w:r w:rsidRPr="00946649">
        <w:rPr>
          <w:lang w:val="en-US"/>
        </w:rPr>
        <w:t xml:space="preserve">. </w:t>
      </w:r>
      <w:r w:rsidRPr="00946649">
        <w:rPr>
          <w:lang w:val="en-US"/>
        </w:rPr>
        <w:fldChar w:fldCharType="begin" w:fldLock="1"/>
      </w:r>
      <w:r w:rsidRPr="002976DC">
        <w:rPr>
          <w:lang w:val="en-US"/>
        </w:rPr>
        <w:instrText>ADDIN CSL_CITATION { "citationItems" : [ { "id" : "ITEM-1", "itemData" : { "DOI" : "10.1002/2013GB004654", "ISSN" : "08866236", "author" : [ { "dropping-particle" : "", "family" : "Schierhorn", "given" : "Florian", "non-dropping-particle" : "", "parse-names" : false, "suffix" : "" }, { "dropping-particle" : "", "family" : "M\u00fcller", "given" : "Daniel", "non-dropping-particle" : "", "parse-names" : false, "suffix" : "" }, { "dropping-particle" : "", "family" : "Beringer", "given" : "Tim", "non-dropping-particle" : "", "parse-names" : false, "suffix" : "" }, { "dropping-particle" : "V.", "family" : "Prishchepov", "given" : "Alexander", "non-dropping-particle" : "", "parse-names" : false, "suffix" : "" }, { "dropping-particle" : "", "family" : "Kuemmerle", "given" : "Tobias", "non-dropping-particle" : "", "parse-names" : false, "suffix" : "" }, { "dropping-particle" : "", "family" : "Balmann", "given" : "Alfons", "non-dropping-particle" : "", "parse-names" : false, "suffix" : "" } ], "container-title" : "Global Biogeochemical Cycles", "id" : "ITEM-1", "issue" : "4", "issued" : { "date-parts" : [ [ "2013", "12" ] ] }, "page" : "1175-1185", "title" : "Post-Soviet cropland abandonment and carbon sequestration in European Russia, Ukraine, and Belarus", "type" : "article-journal", "volume" : "27" }, "uris" : [ "http://www.mendeley.com/documents/?uuid=f39600dd-c46f-43e0-8909-918f375a8cd4", "http://www.mendeley.com/documents/?uuid=c1f009d9-4fab-46ed-9936-f26c3452df38" ] } ], "mendeley" : { "formattedCitation" : "(Schierhorn et al., 2013)", "manualFormatting" : "Schierhorn et al. (2013)", "plainTextFormattedCitation" : "(Schierhorn et al., 2013)", "previouslyFormattedCitation" : "(Schierhorn et al., 2013)" }, "properties" : {  }, "schema" : "https://github.com/citation-style-language/schema/raw/master/csl-citation.json" }</w:instrText>
      </w:r>
      <w:r w:rsidRPr="00946649">
        <w:rPr>
          <w:lang w:val="en-US"/>
        </w:rPr>
        <w:fldChar w:fldCharType="separate"/>
      </w:r>
      <w:r w:rsidRPr="00FF4458">
        <w:rPr>
          <w:lang w:val="en-US"/>
        </w:rPr>
        <w:t xml:space="preserve">Schierhorn </w:t>
      </w:r>
      <w:r w:rsidR="00C56B4E" w:rsidRPr="00C56B4E">
        <w:rPr>
          <w:i/>
          <w:lang w:val="en-US"/>
        </w:rPr>
        <w:t>et al.</w:t>
      </w:r>
      <w:r w:rsidRPr="00FF4458">
        <w:rPr>
          <w:lang w:val="en-US"/>
        </w:rPr>
        <w:t xml:space="preserve"> (2013)</w:t>
      </w:r>
      <w:r w:rsidRPr="00946649">
        <w:rPr>
          <w:lang w:val="en-US"/>
        </w:rPr>
        <w:fldChar w:fldCharType="end"/>
      </w:r>
      <w:r w:rsidRPr="00946649">
        <w:rPr>
          <w:lang w:val="en-US"/>
        </w:rPr>
        <w:t>,</w:t>
      </w:r>
      <w:r w:rsidRPr="0029035F">
        <w:rPr>
          <w:lang w:val="en-US"/>
        </w:rPr>
        <w:t xml:space="preserve"> using a different process-based model</w:t>
      </w:r>
      <w:r w:rsidRPr="00FF28C5">
        <w:rPr>
          <w:lang w:val="en-US"/>
        </w:rPr>
        <w:t>,</w:t>
      </w:r>
      <w:r w:rsidRPr="00D95296">
        <w:rPr>
          <w:lang w:val="en-US"/>
        </w:rPr>
        <w:t xml:space="preserve"> estimated that between 1990 to 200</w:t>
      </w:r>
      <w:r w:rsidRPr="00724481">
        <w:rPr>
          <w:lang w:val="en-US"/>
        </w:rPr>
        <w:t xml:space="preserve">9 the 31 million </w:t>
      </w:r>
      <w:r w:rsidRPr="00C67516">
        <w:rPr>
          <w:lang w:val="en-US"/>
        </w:rPr>
        <w:t>ha of abandoned cropland in Western</w:t>
      </w:r>
      <w:r w:rsidRPr="00236090">
        <w:rPr>
          <w:lang w:val="en-US"/>
        </w:rPr>
        <w:t xml:space="preserve"> Russia, Ukraine, and Belarus combined,</w:t>
      </w:r>
      <w:r w:rsidRPr="00A443DF">
        <w:rPr>
          <w:lang w:val="en-US"/>
        </w:rPr>
        <w:t xml:space="preserve"> provided a net carbon sink of 470 TgC. </w:t>
      </w:r>
      <w:r w:rsidRPr="00946649">
        <w:rPr>
          <w:lang w:val="en-US"/>
        </w:rPr>
        <w:t xml:space="preserve">In Central Asia, between 1982 and 2000, there was a decrease of soil organic carbon stocks of about 828 TgC, mainly due to the conversion of native rangelands into agricultural land, and to a lesser extent (5% of carbon losses) due to rangeland degradation </w:t>
      </w:r>
      <w:r w:rsidRPr="00946649">
        <w:rPr>
          <w:lang w:val="en-US"/>
        </w:rPr>
        <w:fldChar w:fldCharType="begin" w:fldLock="1"/>
      </w:r>
      <w:r w:rsidRPr="00946649">
        <w:rPr>
          <w:lang w:val="en-US"/>
        </w:rPr>
        <w:instrText>ADDIN CSL_CITATION { "citationItems" : [ { "id" : "ITEM-1", "itemData" : { "DOI" : "10.1007/s11104-010-0479-y", "ISBN" : "0032-079X", "ISSN" : "0032079X", "abstract" : "Expectations have been raised that carbon sequestration in soils could provide a short-term bridge to reduce the impacts of increasing carbon emissions until low-carbon technologies are available. To assess the role of Central Asia in this regard, the organic carbon in soils of Central Asia and losses in response to land use were quantified in a spatially explicit way. Based on literature information on soil organic carbon contents and in combination with the FAO-UNESCO Soil Map of the Word, the organic carbon stocks in the upper 30 cm of native soils of Central Asia were estimated to amount to 20,17 +/- 4,03 Pg. The extent of conversion of native land into agricultural land and the degradation of rangelands was assessed by a land use land cover change map of the region. This type of land use (change) was responsible for a reduction of the soil organic carbon by about 828 +/- 166 Tg C, or on average 4.1% of the total stocks. To this reduction, degradation of rangeland (observed on 4.9 Mha) with 50 Tg contributed only 6%. Most of the losses resulted from past conversion of rangelands into rainfed or irrigated agricultural land in the north of Kazakhstan. Hotspots of high soil organic matter depletion were former wetlands, drained for cultivation during the last decades. Assuming that improved agronomic and grazing management could be put in place and that therewith SOC levels in all of Central Asia's cropland and degraded rangeland could be brought back to native levels in the next 50 years, each year 16.6 Tg C could be sequestered. This is equal to the sizeable amount of 15.5% of the 2004 annual anthropogenic C-emissions of the five Central Asian countries (107 Tg C yr(-1)). However, Central Asia contributed only 1.4% of CO(2) that is set free worldwide by fossil fuel burning. Therefore, the mitigation effect on rising atmospheric CO(2) levels and climate change of such ambitious sequestration plans, if put into practice, would be hardly notable. The central Asian example shows that, unfortunately, the strategy of soil C sequestration as a stand-alone measure is not a viable bridge to a future in which alternative energy source can substitute fossil fuel burning, but can only be part of a set of mitigating measures.", "author" : [ { "dropping-particle" : "", "family" : "Sommer", "given" : "Rolf", "non-dropping-particle" : "", "parse-names" : false, "suffix" : "" }, { "dropping-particle" : "", "family" : "Pauw", "given" : "Eddy", "non-dropping-particle" : "de", "parse-names" : false, "suffix" : "" } ], "container-title" : "Plant and Soil", "id" : "ITEM-1", "issue" : "1", "issued" : { "date-parts" : [ [ "2011" ] ] }, "page" : "273-288", "title" : "Organic carbon in soils of Central Asia-status quo and potentials for sequestration", "type" : "article-journal", "volume" : "338" }, "uris" : [ "http://www.mendeley.com/documents/?uuid=3fbca63a-03ef-4640-901b-f646df9e9655", "http://www.mendeley.com/documents/?uuid=ff0eb68f-997f-4a25-836d-915238db6963" ] } ], "mendeley" : { "formattedCitation" : "(Sommer &amp; de Pauw, 2011)", "plainTextFormattedCitation" : "(Sommer &amp; de Pauw, 2011)", "previouslyFormattedCitation" : "(Sommer &amp; de Pauw, 2011)" }, "properties" : {  }, "schema" : "https://github.com/citation-style-language/schema/raw/master/csl-citation.json" }</w:instrText>
      </w:r>
      <w:r w:rsidRPr="00946649">
        <w:rPr>
          <w:lang w:val="en-US"/>
        </w:rPr>
        <w:fldChar w:fldCharType="separate"/>
      </w:r>
      <w:r w:rsidRPr="00946649">
        <w:rPr>
          <w:lang w:val="en-US"/>
        </w:rPr>
        <w:t>(Sommer &amp; de Pauw, 2011)</w:t>
      </w:r>
      <w:r w:rsidRPr="00946649">
        <w:rPr>
          <w:lang w:val="en-US"/>
        </w:rPr>
        <w:fldChar w:fldCharType="end"/>
      </w:r>
      <w:r w:rsidRPr="00946649">
        <w:rPr>
          <w:lang w:val="en-US"/>
        </w:rPr>
        <w:t xml:space="preserve">. Nitrogen deposition can increase terrestrial carbon sequestration and its effect is greatest in Central Europe, although across all subregions of Europe this effect is decreasing due to reduced deposition </w:t>
      </w:r>
      <w:r w:rsidRPr="00946649">
        <w:rPr>
          <w:lang w:val="en-US"/>
        </w:rPr>
        <w:fldChar w:fldCharType="begin" w:fldLock="1"/>
      </w:r>
      <w:r w:rsidRPr="00946649">
        <w:rPr>
          <w:lang w:val="en-US"/>
        </w:rPr>
        <w:instrText>ADDIN CSL_CITATION { "citationItems" : [ { "id" : "ITEM-1", "itemData" : { "DOI" : "10.1038/ngeo1207", "ISBN" : "1752-0894", "ISSN" : "1752-0894", "abstract" : "Nature Geoscience 4, 601 (2011). doi:10.1038/ngeo1207", "author" : [ { "dropping-particle" : "", "family" : "Zaehle", "given" : "S\u00f6nke", "non-dropping-particle" : "", "parse-names" : false, "suffix" : "" }, { "dropping-particle" : "", "family" : "Ciais", "given" : "Philippe", "non-dropping-particle" : "", "parse-names" : false, "suffix" : "" }, { "dropping-particle" : "", "family" : "Friend", "given" : "Andrew D.", "non-dropping-particle" : "", "parse-names" : false, "suffix" : "" }, { "dropping-particle" : "", "family" : "Prieur", "given" : "Vincent", "non-dropping-particle" : "", "parse-names" : false, "suffix" : "" } ], "container-title" : "Nature Geoscience", "id" : "ITEM-1", "issue" : "9", "issued" : { "date-parts" : [ [ "2011" ] ] }, "page" : "601-605", "publisher" : "Nature Publishing Group", "title" : "Carbon benefits of anthropogenic reactive nitrogen offset by nitrous oxide emissions", "type" : "article-journal", "volume" : "4" }, "uris" : [ "http://www.mendeley.com/documents/?uuid=4d31fc98-b15a-437e-b899-cea61efc207f", "http://www.mendeley.com/documents/?uuid=6e91dd99-251e-487a-93e3-6d3eec746fb4" ] } ], "mendeley" : { "formattedCitation" : "(Zaehle, Ciais, Friend, &amp; Prieur, 2011)", "plainTextFormattedCitation" : "(Zaehle, Ciais, Friend, &amp; Prieur, 2011)", "previouslyFormattedCitation" : "(Zaehle, Ciais, Friend, &amp; Prieur, 2011)" }, "properties" : {  }, "schema" : "https://github.com/citation-style-language/schema/raw/master/csl-citation.json" }</w:instrText>
      </w:r>
      <w:r w:rsidRPr="00946649">
        <w:rPr>
          <w:lang w:val="en-US"/>
        </w:rPr>
        <w:fldChar w:fldCharType="separate"/>
      </w:r>
      <w:r w:rsidRPr="00946649">
        <w:rPr>
          <w:lang w:val="en-US"/>
        </w:rPr>
        <w:t>(Zaehle</w:t>
      </w:r>
      <w:r>
        <w:rPr>
          <w:rFonts w:cstheme="minorHAnsi"/>
          <w:lang w:val="en-US"/>
        </w:rPr>
        <w:t xml:space="preserve"> </w:t>
      </w:r>
      <w:r w:rsidR="00C56B4E" w:rsidRPr="00C56B4E">
        <w:rPr>
          <w:rFonts w:cstheme="minorHAnsi"/>
          <w:i/>
          <w:lang w:val="en-US"/>
        </w:rPr>
        <w:t>et al.</w:t>
      </w:r>
      <w:r w:rsidRPr="00946649">
        <w:rPr>
          <w:lang w:val="en-US"/>
        </w:rPr>
        <w:t>, 2011)</w:t>
      </w:r>
      <w:r w:rsidRPr="00946649">
        <w:rPr>
          <w:lang w:val="en-US"/>
        </w:rPr>
        <w:fldChar w:fldCharType="end"/>
      </w:r>
      <w:r w:rsidRPr="00946649">
        <w:rPr>
          <w:lang w:val="en-US"/>
        </w:rPr>
        <w:t xml:space="preserve">. </w:t>
      </w:r>
    </w:p>
    <w:p w14:paraId="0E1A2184" w14:textId="4C3AAE8B" w:rsidR="008F6633" w:rsidRPr="008F6633" w:rsidRDefault="008F6633" w:rsidP="008F6633">
      <w:pPr>
        <w:rPr>
          <w:lang w:val="en-US"/>
        </w:rPr>
      </w:pPr>
      <w:r>
        <w:rPr>
          <w:lang w:eastAsia="en-GB"/>
        </w:rPr>
        <w:lastRenderedPageBreak/>
        <w:drawing>
          <wp:inline distT="0" distB="0" distL="0" distR="0" wp14:anchorId="0246DB0C" wp14:editId="155D7974">
            <wp:extent cx="5731510" cy="8361045"/>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731510" cy="8361045"/>
                    </a:xfrm>
                    <a:prstGeom prst="rect">
                      <a:avLst/>
                    </a:prstGeom>
                  </pic:spPr>
                </pic:pic>
              </a:graphicData>
            </a:graphic>
          </wp:inline>
        </w:drawing>
      </w:r>
    </w:p>
    <w:p w14:paraId="5EB5E14D" w14:textId="7DEBEE28" w:rsidR="001E43D4" w:rsidRPr="00946649" w:rsidRDefault="001E43D4" w:rsidP="001E43D4">
      <w:pPr>
        <w:rPr>
          <w:lang w:val="en-US"/>
        </w:rPr>
      </w:pPr>
      <w:r w:rsidRPr="00946649">
        <w:rPr>
          <w:lang w:val="en-US"/>
        </w:rPr>
        <w:t xml:space="preserve">Ecosystems, especially in urban areas, can be effective in microclimate regulation, through reducing local surface temperatures by shading, and air temperatures by evaporative cooling and albedo </w:t>
      </w:r>
      <w:r w:rsidRPr="00946649">
        <w:rPr>
          <w:lang w:val="en-US"/>
        </w:rPr>
        <w:lastRenderedPageBreak/>
        <w:t xml:space="preserve">effects. Local climate regulation has been estimated for 301 large urban zones in the EU-27, using the amount of energy emitted by a surface (surface emissivity) and an approximation of the evaporation potential of the land surface (f-evapotranspiration) to calculate the effect of different land covers on urban air temperatures </w:t>
      </w:r>
      <w:r w:rsidRPr="00946649">
        <w:rPr>
          <w:lang w:val="en-US"/>
        </w:rPr>
        <w:fldChar w:fldCharType="begin" w:fldLock="1"/>
      </w:r>
      <w:r w:rsidRPr="00946649">
        <w:rPr>
          <w:lang w:val="en-US"/>
        </w:rPr>
        <w:instrText>ADDIN CSL_CITATION { "citationItems" : [ { "id" : "ITEM-1", "itemData" : { "DOI" : "10.1016/j.gloenvcha.2014.04.008", "ISBN" : "0959-3780", "ISSN" : "09593780", "abstract" : "This paper presents the first analysis of the diversity of regulating ecosystem services (ESS)-key variables for global environmental sustainability and change in an urban era-across a globally important part of the urban world, urban Europe. We map the first pan-European pattern of regulating ecosystem services in urban core areas and their associated hinterlands and discuss data against the background of each city's land-use development history and planning culture. Upon selecting more than 300 cities, we used the Urban Atlas database and a straightforward calculation method to map three regulating ecosystem services. The main results of this study show (a) a heterogeneous distribution of regulating ecosystem services across European cities, (b) considerable provisioning differences between core cities and the hinterland, (c) a grouping of European regions according to their potential for urban ecosystem service provisioning and (d) an ecosystem services supply ranking for European cities. Considerable differences in urban ecosystem services were found among northern countries, such as Sweden and Finland, which are rich in supplying ecosystem services compared to the UK and Belgium, which, similar to Spanish and Greek cities, are characteristically low in ecosystem services provision. Our results provide the first overall picture of regulating services in urban EU-Europe and serve to inform decisions on the key aspects of future European policy and strategies involving urban nature, green spaces and health. \u00a9 2014 Elsevier Ltd.", "author" : [ { "dropping-particle" : "", "family" : "Larondelle", "given" : "Neele", "non-dropping-particle" : "", "parse-names" : false, "suffix" : "" }, { "dropping-particle" : "", "family" : "Haase", "given" : "Dagmar", "non-dropping-particle" : "", "parse-names" : false, "suffix" : "" }, { "dropping-particle" : "", "family" : "Kabisch", "given" : "Nadja", "non-dropping-particle" : "", "parse-names" : false, "suffix" : "" } ], "container-title" : "Global Environmental Change", "id" : "ITEM-1", "issue" : "1", "issued" : { "date-parts" : [ [ "2014" ] ] }, "page" : "119-129", "publisher" : "Elsevier Ltd", "title" : "Mapping the diversity of regulating ecosystem services in European cities", "type" : "article-journal", "volume" : "26" }, "uris" : [ "http://www.mendeley.com/documents/?uuid=33e327fd-5731-4af9-b3ba-de34bfab92ee", "http://www.mendeley.com/documents/?uuid=127057ed-7745-4566-a8c2-cb85f58e7ee1" ] } ], "mendeley" : { "formattedCitation" : "(Larondelle, Haase, &amp; Kabisch, 2014)", "plainTextFormattedCitation" : "(Larondelle, Haase, &amp; Kabisch, 2014)", "previouslyFormattedCitation" : "(Larondelle, Haase, &amp; Kabisch, 2014)" }, "properties" : {  }, "schema" : "https://github.com/citation-style-language/schema/raw/master/csl-citation.json" }</w:instrText>
      </w:r>
      <w:r w:rsidRPr="00946649">
        <w:rPr>
          <w:lang w:val="en-US"/>
        </w:rPr>
        <w:fldChar w:fldCharType="separate"/>
      </w:r>
      <w:r w:rsidRPr="00946649">
        <w:rPr>
          <w:lang w:val="en-US"/>
        </w:rPr>
        <w:t>(Larondelle</w:t>
      </w:r>
      <w:r>
        <w:rPr>
          <w:rFonts w:cstheme="minorHAnsi"/>
          <w:lang w:val="en-US"/>
        </w:rPr>
        <w:t xml:space="preserve"> </w:t>
      </w:r>
      <w:r w:rsidR="00C56B4E" w:rsidRPr="00C56B4E">
        <w:rPr>
          <w:rFonts w:cstheme="minorHAnsi"/>
          <w:i/>
          <w:lang w:val="en-US"/>
        </w:rPr>
        <w:t>et al.</w:t>
      </w:r>
      <w:r w:rsidRPr="00946649">
        <w:rPr>
          <w:lang w:val="en-US"/>
        </w:rPr>
        <w:t>, 2014)</w:t>
      </w:r>
      <w:r w:rsidRPr="00946649">
        <w:rPr>
          <w:lang w:val="en-US"/>
        </w:rPr>
        <w:fldChar w:fldCharType="end"/>
      </w:r>
      <w:r w:rsidRPr="00946649">
        <w:rPr>
          <w:lang w:val="en-US"/>
        </w:rPr>
        <w:t xml:space="preserve">. Climate regulation was found to be low across most of Western, Central and Eastern Europe, but high in Sweden, Finland and some cities in Spain, France and Italy, with a more heterogeneous pattern elsewhere (see </w:t>
      </w:r>
      <w:r w:rsidRPr="00946649">
        <w:rPr>
          <w:b/>
          <w:lang w:val="en-US"/>
        </w:rPr>
        <w:t>Figure 2.10</w:t>
      </w:r>
      <w:r w:rsidRPr="00946649">
        <w:rPr>
          <w:lang w:val="en-US"/>
        </w:rPr>
        <w:t xml:space="preserve">). This primarily reflects the percentage of forest and tree cover in the core urban area and its hinterland. </w:t>
      </w:r>
    </w:p>
    <w:p w14:paraId="147B9C8B" w14:textId="3455C30C" w:rsidR="0015446D" w:rsidRPr="0015446D" w:rsidRDefault="0015446D" w:rsidP="0015446D">
      <w:pPr>
        <w:rPr>
          <w:lang w:val="en-US"/>
        </w:rPr>
      </w:pPr>
      <w:r>
        <w:rPr>
          <w:lang w:eastAsia="en-GB"/>
        </w:rPr>
        <w:drawing>
          <wp:inline distT="0" distB="0" distL="0" distR="0" wp14:anchorId="59287854" wp14:editId="0DCB66DB">
            <wp:extent cx="5731510" cy="29133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731510" cy="2913380"/>
                    </a:xfrm>
                    <a:prstGeom prst="rect">
                      <a:avLst/>
                    </a:prstGeom>
                  </pic:spPr>
                </pic:pic>
              </a:graphicData>
            </a:graphic>
          </wp:inline>
        </w:drawing>
      </w:r>
    </w:p>
    <w:p w14:paraId="35690B50" w14:textId="2D38A2B8" w:rsidR="001E43D4" w:rsidRPr="00946649" w:rsidRDefault="001E43D4" w:rsidP="001E43D4">
      <w:pPr>
        <w:rPr>
          <w:lang w:val="en-US"/>
        </w:rPr>
      </w:pPr>
      <w:r w:rsidRPr="00946649">
        <w:rPr>
          <w:lang w:val="en-US"/>
        </w:rPr>
        <w:t xml:space="preserve">A global meta-analysis of the cooling potential of urban parks found an average reduction of ambient daytime temperature by 0.94°C and of nighttime temperature by 1.15°C </w:t>
      </w:r>
      <w:r w:rsidRPr="00946649">
        <w:rPr>
          <w:lang w:val="en-US"/>
        </w:rPr>
        <w:fldChar w:fldCharType="begin" w:fldLock="1"/>
      </w:r>
      <w:r w:rsidRPr="00946649">
        <w:rPr>
          <w:lang w:val="en-US"/>
        </w:rPr>
        <w:instrText>ADDIN CSL_CITATION { "citationItems" : [ { "id" : "ITEM-1", "itemData" : { "ISSN" : "1471-2458", "abstract" :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 Overall, the studies are suggestive that natural environments may have direct and positive impacts on well-being, but support the need for investment in further research on this question to understand the general significance for public health.",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 : "1", "issued" : { "date-parts" : [ [ "2010", "8" ] ] }, "language" : "En", "page" : "456", "publisher" : "BioMed Central", "title" : "A systematic review of evidence for the added benefits to health of exposure to natural environments", "type" : "article-journal", "volume" : "10" }, "uris" : [ "http://www.mendeley.com/documents/?uuid=fce0deb4-4cb2-4479-9c7d-a0185d17f189", "http://www.mendeley.com/documents/?uuid=3262c661-dfe0-4115-aeaa-b348cf752adb" ] } ], "mendeley" : { "formattedCitation" : "(Bowler, Buyung-Ali, Knight, &amp; Pullin, 2010)", "plainTextFormattedCitation" : "(Bowler, Buyung-Ali, Knight, &amp; Pullin, 2010)", "previouslyFormattedCitation" : "(Bowler, Buyung-Ali, Knight, &amp; Pullin, 2010)" }, "properties" : {  }, "schema" : "https://github.com/citation-style-language/schema/raw/master/csl-citation.json" }</w:instrText>
      </w:r>
      <w:r w:rsidRPr="00946649">
        <w:rPr>
          <w:lang w:val="en-US"/>
        </w:rPr>
        <w:fldChar w:fldCharType="separate"/>
      </w:r>
      <w:r w:rsidRPr="00946649">
        <w:rPr>
          <w:lang w:val="en-US"/>
        </w:rPr>
        <w:t>(Bowler</w:t>
      </w:r>
      <w:r>
        <w:rPr>
          <w:rFonts w:cstheme="minorHAnsi"/>
          <w:lang w:val="en-US"/>
        </w:rPr>
        <w:t xml:space="preserve"> </w:t>
      </w:r>
      <w:r w:rsidR="00C56B4E" w:rsidRPr="00C56B4E">
        <w:rPr>
          <w:rFonts w:cstheme="minorHAnsi"/>
          <w:i/>
          <w:lang w:val="en-US"/>
        </w:rPr>
        <w:t>et al.</w:t>
      </w:r>
      <w:r w:rsidRPr="00946649">
        <w:rPr>
          <w:lang w:val="en-US"/>
        </w:rPr>
        <w:t>, 2010)</w:t>
      </w:r>
      <w:r w:rsidRPr="00946649">
        <w:rPr>
          <w:lang w:val="en-US"/>
        </w:rPr>
        <w:fldChar w:fldCharType="end"/>
      </w:r>
      <w:r w:rsidRPr="00946649">
        <w:rPr>
          <w:lang w:val="en-US"/>
        </w:rPr>
        <w:t xml:space="preserve">, although a few studies found small increases in temperature. The magnitude of the effects varies according to climatic region, size of park or forest </w:t>
      </w:r>
      <w:r w:rsidRPr="00946649">
        <w:rPr>
          <w:lang w:val="en-US"/>
        </w:rPr>
        <w:fldChar w:fldCharType="begin" w:fldLock="1"/>
      </w:r>
      <w:r w:rsidRPr="00946649">
        <w:rPr>
          <w:lang w:val="en-US"/>
        </w:rPr>
        <w:instrText>ADDIN CSL_CITATION { "citationItems" : [ { "id" : "ITEM-1", "itemData" : { "ISSN" : "1471-2458", "abstract" : "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 We conducted a systematic review to collate and synthesise the findings of studies that compare measurements of health or well-being in natural and synthetic environments. Effect sizes of the differences between environments were calculated and meta-analysis used to synthesise data from studies measuring similar outcomes. Twenty-five studies met the review inclusion criteria. Most of these studies were crossover or controlled trials that investigated the effects of short-term exposure to each environment during a walk or run. This included 'natural' environments, such as public parks and green university campuses, and synthetic environments, such as indoor and outdoor built environments. The most common outcome measures were scores of different self-reported emotions. Based on these data, a meta-analysis provided some evidence of a positive benefit of a walk or run in a natural environment in comparison to a synthetic environment. There was also some support for greater attention after exposure to a natural environment but not after adjusting effect sizes for pretest differences. Meta-analysis of data on blood pressure and cortisol concentrations found less evidence of a consistent difference between environments across studies. Overall, the studies are suggestive that natural environments may have direct and positive impacts on well-being, but support the need for investment in further research on this question to understand the general significance for public health.", "author" : [ { "dropping-particle" : "", "family" : "Bowler", "given" : "Diana E", "non-dropping-particle" : "", "parse-names" : false, "suffix" : "" }, { "dropping-particle" : "", "family" : "Buyung-Ali", "given" : "Lisette M", "non-dropping-particle" : "", "parse-names" : false, "suffix" : "" }, { "dropping-particle" : "", "family" : "Knight", "given" : "Teri M", "non-dropping-particle" : "", "parse-names" : false, "suffix" : "" }, { "dropping-particle" : "", "family" : "Pullin", "given" : "Andrew S", "non-dropping-particle" : "", "parse-names" : false, "suffix" : "" } ], "container-title" : "BMC Public Health", "id" : "ITEM-1", "issue" : "1", "issued" : { "date-parts" : [ [ "2010", "8" ] ] }, "language" : "En", "page" : "456", "publisher" : "BioMed Central", "title" : "A systematic review of evidence for the added benefits to health of exposure to natural environments", "type" : "article-journal", "volume" : "10" }, "uris" : [ "http://www.mendeley.com/documents/?uuid=3262c661-dfe0-4115-aeaa-b348cf752adb", "http://www.mendeley.com/documents/?uuid=fce0deb4-4cb2-4479-9c7d-a0185d17f189" ] } ], "mendeley" : { "formattedCitation" : "(Bowler et al., 2010)", "plainTextFormattedCitation" : "(Bowler et al., 2010)", "previouslyFormattedCitation" : "(Bowler et al., 2010)" }, "properties" : {  }, "schema" : "https://github.com/citation-style-language/schema/raw/master/csl-citation.json" }</w:instrText>
      </w:r>
      <w:r w:rsidRPr="00946649">
        <w:rPr>
          <w:lang w:val="en-US"/>
        </w:rPr>
        <w:fldChar w:fldCharType="separate"/>
      </w:r>
      <w:r w:rsidRPr="00946649">
        <w:rPr>
          <w:lang w:val="en-US"/>
        </w:rPr>
        <w:t xml:space="preserve">(Bowler </w:t>
      </w:r>
      <w:r w:rsidR="00C56B4E" w:rsidRPr="00C56B4E">
        <w:rPr>
          <w:i/>
          <w:lang w:val="en-US"/>
        </w:rPr>
        <w:t>et al.</w:t>
      </w:r>
      <w:r w:rsidRPr="00946649">
        <w:rPr>
          <w:lang w:val="en-US"/>
        </w:rPr>
        <w:t>, 2010)</w:t>
      </w:r>
      <w:r w:rsidRPr="00946649">
        <w:rPr>
          <w:lang w:val="en-US"/>
        </w:rPr>
        <w:fldChar w:fldCharType="end"/>
      </w:r>
      <w:r w:rsidRPr="00946649">
        <w:rPr>
          <w:lang w:val="en-US"/>
        </w:rPr>
        <w:t xml:space="preserve"> and the species involved (e.g. </w:t>
      </w:r>
      <w:r w:rsidRPr="00946649">
        <w:rPr>
          <w:lang w:val="en-US"/>
        </w:rPr>
        <w:fldChar w:fldCharType="begin" w:fldLock="1"/>
      </w:r>
      <w:r w:rsidRPr="00946649">
        <w:rPr>
          <w:lang w:val="en-US"/>
        </w:rPr>
        <w:instrText>ADDIN CSL_CITATION { "citationItems" : [ { "id" : "ITEM-1", "itemData" : { "DOI" : "10.1016/j.agrformet.2009.08.006", "ISBN" : "0168-1923", "ISSN" : "01681923", "abstract" : "Trees are essential in a dense urban environment not only because of their aesthetic value, but also for their cooling effect during hot periods, which impacts directly on the local microclimate. However, certain trees cope better with high urban temperatures than others. Here, we report tree crown temperatures of 10 common tree species frequently planted in Central European cities (in part, supplemented with stomatal conductance data, gs). Parts of the city of Basel, Switzerland (7\u00b0 4 1\u2032 E/47 \u00b0 3 4\u2032 N) were scanned from a helicopter using a high-resolution thermal camera. A histogram of the composite image shows peaks at 18\u00b0 C (water), 26\u00b0 C (vegetation), 37\u00b0 C (streets) and a less obvious one at 45\u00b0 C (roofs). At an ambient temperature of c. 25\u00b0 C, tree crown temperatures ranged from c. 24\u00b0 C (Aesculus hippocastanum trees located in a park) to 29\u00b0 C in Acer platanoides trees, located in a street. Trees in parks were significantly cooler (c. 26\u00b0 C) than trees surrounded by sealed ground (c. 27\u00b0 C). The only coniferous species, Pinus sylvestris did not vary in temperature with location (park or street) and exhibited foliage temperature close to air temperature. Generally, small-leaved trees remained cooler than large-leaved trees. Stomatal conductance data collected during similar weather conditions suggest that there was no bias in crown temperatures due to locally different water supply between trees. Although the highest leaf temperatures of individuals of A. platanoides reached over 5 K leaf-to-air temperature difference (\u0394 TL - A), we do not expect temperature stress to occur in these conditions. In order to estimate possible effects of future temperature extremes on \u0394 TL - A, we evaluated the leaf energy balance for a range of stomatal responses and air temperatures, using leaf size, wind speed and the measured species-specific leaf boundary layer resistance. At an ambient temperature of 40\u00b0 C, \u0394 TL - A ranged from 2 to 5 K when gs was assumed to drop linearly to 50% of its maximum value. When gs was compromised further (20% of species-specific maxima), the difference in \u0394 TL - A between species became larger with rising ambient temperature (range 4-10 K). Those species with the lowest leaf temperatures at 25\u00b0 C were not necessarily coolest at 40\u00b0 C. Species-specific differences in \u0394 TL - A under extreme temperatures as shown here may be useful for urban tree planning in order to optimise management cost and human comfort. \u00a9 2009 Elsevier B.V. All\u2026", "author" : [ { "dropping-particle" : "", "family" : "Leuzinger", "given" : "Sebastian", "non-dropping-particle" : "", "parse-names" : false, "suffix" : "" }, { "dropping-particle" : "", "family" : "Vogt", "given" : "Roland", "non-dropping-particle" : "", "parse-names" : false, "suffix" : "" }, { "dropping-particle" : "", "family" : "K\u00f6rner", "given" : "Christian", "non-dropping-particle" : "", "parse-names" : false, "suffix" : "" } ], "container-title" : "Agricultural and Forest Meteorology", "id" : "ITEM-1", "issue" : "1", "issued" : { "date-parts" : [ [ "2010" ] ] }, "page" : "56-62", "title" : "Tree surface temperature in an urban environment", "type" : "article-journal", "volume" : "150" }, "uris" : [ "http://www.mendeley.com/documents/?uuid=cde50fdd-313d-4109-9ef2-c84d766a441a", "http://www.mendeley.com/documents/?uuid=6ec7cd57-1ed8-4cd1-990a-981cba6c22d6" ] } ], "mendeley" : { "formattedCitation" : "(Leuzinger, Vogt, &amp; K\u00f6rner, 2010)", "plainTextFormattedCitation" : "(Leuzinger, Vogt, &amp; K\u00f6rner, 2010)", "previouslyFormattedCitation" : "(Leuzinger, Vogt, &amp; K\u00f6rner, 2010)" }, "properties" : {  }, "schema" : "https://github.com/citation-style-language/schema/raw/master/csl-citation.json" }</w:instrText>
      </w:r>
      <w:r w:rsidRPr="00946649">
        <w:rPr>
          <w:lang w:val="en-US"/>
        </w:rPr>
        <w:fldChar w:fldCharType="separate"/>
      </w:r>
      <w:r w:rsidRPr="00946649">
        <w:rPr>
          <w:lang w:val="en-US"/>
        </w:rPr>
        <w:t>Leuzinger</w:t>
      </w:r>
      <w:r>
        <w:rPr>
          <w:rFonts w:cstheme="minorHAnsi"/>
          <w:lang w:val="en-US"/>
        </w:rPr>
        <w:t xml:space="preserve"> </w:t>
      </w:r>
      <w:r w:rsidR="00C56B4E" w:rsidRPr="00C56B4E">
        <w:rPr>
          <w:rFonts w:cstheme="minorHAnsi"/>
          <w:i/>
          <w:lang w:val="en-US"/>
        </w:rPr>
        <w:t>et al.</w:t>
      </w:r>
      <w:r w:rsidR="00E2014E">
        <w:rPr>
          <w:lang w:val="en-US"/>
        </w:rPr>
        <w:t xml:space="preserve">, </w:t>
      </w:r>
      <w:r w:rsidRPr="00946649">
        <w:rPr>
          <w:lang w:val="en-US"/>
        </w:rPr>
        <w:t>2010</w:t>
      </w:r>
      <w:r w:rsidRPr="00946649">
        <w:rPr>
          <w:lang w:val="en-US"/>
        </w:rPr>
        <w:fldChar w:fldCharType="end"/>
      </w:r>
      <w:r w:rsidR="003836B4">
        <w:rPr>
          <w:lang w:val="en-US"/>
        </w:rPr>
        <w:t>)</w:t>
      </w:r>
      <w:r w:rsidRPr="00946649">
        <w:rPr>
          <w:lang w:val="en-US"/>
        </w:rPr>
        <w:t>. For example, a comparison of temperatures in a street and the National Garden in Athens, Greece, found the greatest differences at night of up to 6.3</w:t>
      </w:r>
      <w:r w:rsidRPr="00946649">
        <w:rPr>
          <w:vertAlign w:val="superscript"/>
          <w:lang w:val="en-US"/>
        </w:rPr>
        <w:t>o</w:t>
      </w:r>
      <w:r w:rsidRPr="00946649">
        <w:rPr>
          <w:lang w:val="en-US"/>
        </w:rPr>
        <w:t xml:space="preserve">C cooling by the park </w:t>
      </w:r>
      <w:r w:rsidRPr="00946649">
        <w:rPr>
          <w:lang w:val="en-US"/>
        </w:rPr>
        <w:fldChar w:fldCharType="begin" w:fldLock="1"/>
      </w:r>
      <w:r w:rsidRPr="00946649">
        <w:rPr>
          <w:lang w:val="en-US"/>
        </w:rPr>
        <w:instrText>ADDIN CSL_CITATION { "citationItems" : [ { "id" : "ITEM-1", "itemData" : { "author" : [ { "dropping-particle" : "", "family" : "Zoulia, I.", "given" : "", "non-dropping-particle" : "", "parse-names" : false, "suffix" : "" }, { "dropping-particle" : "", "family" : "M. Santamouris", "given" : "et al.", "non-dropping-particle" : "", "parse-names" : false, "suffix" : "" } ], "container-title" : "Environmental Monitoring and Assessment", "id" : "ITEM-1", "issue" : "1", "issued" : { "date-parts" : [ [ "2008" ] ] }, "page" : "275-292", "title" : "Monitoring the effect of urban green areas on the heat island in Athens", "type" : "article-journal", "volume" : "156" }, "uris" : [ "http://www.mendeley.com/documents/?uuid=aa871c15-2aad-42fd-8a7e-44b45b313022", "http://www.mendeley.com/documents/?uuid=8632c857-65eb-4306-acdd-1cf79b5ecf2d" ] } ], "mendeley" : { "formattedCitation" : "(Zoulia, I. &amp; M. Santamouris, 2008)", "plainTextFormattedCitation" : "(Zoulia, I. &amp; M. Santamouris, 2008)", "previouslyFormattedCitation" : "(Zoulia, I. &amp; M. Santamouris, 2008)" }, "properties" : {  }, "schema" : "https://github.com/citation-style-language/schema/raw/master/csl-citation.json" }</w:instrText>
      </w:r>
      <w:r w:rsidRPr="00946649">
        <w:rPr>
          <w:lang w:val="en-US"/>
        </w:rPr>
        <w:fldChar w:fldCharType="separate"/>
      </w:r>
      <w:r w:rsidRPr="00946649">
        <w:rPr>
          <w:lang w:val="en-US"/>
        </w:rPr>
        <w:t>(Zoulia &amp; Santamouris, 2008)</w:t>
      </w:r>
      <w:r w:rsidRPr="00946649">
        <w:rPr>
          <w:lang w:val="en-US"/>
        </w:rPr>
        <w:fldChar w:fldCharType="end"/>
      </w:r>
      <w:r w:rsidRPr="00946649">
        <w:rPr>
          <w:lang w:val="en-US"/>
        </w:rPr>
        <w:t xml:space="preserve">, while in Manchester, UK, </w:t>
      </w:r>
      <w:r w:rsidRPr="00946649">
        <w:rPr>
          <w:rFonts w:eastAsia="Times New Roman" w:cs="Times New Roman"/>
          <w:lang w:val="en-US" w:eastAsia="en-GB"/>
        </w:rPr>
        <w:t>tree shading was found to reduce air temperatures by 1–2</w:t>
      </w:r>
      <w:r w:rsidRPr="00946649">
        <w:rPr>
          <w:rFonts w:eastAsia="Times New Roman" w:cs="Arial"/>
          <w:vertAlign w:val="superscript"/>
          <w:lang w:val="en-US" w:eastAsia="en-GB"/>
        </w:rPr>
        <w:t>o</w:t>
      </w:r>
      <w:r w:rsidRPr="00946649">
        <w:rPr>
          <w:rFonts w:eastAsia="Times New Roman" w:cs="Times New Roman"/>
          <w:lang w:val="en-US" w:eastAsia="en-GB"/>
        </w:rPr>
        <w:t xml:space="preserve">C </w:t>
      </w:r>
      <w:r w:rsidRPr="00946649">
        <w:rPr>
          <w:rFonts w:eastAsia="Times New Roman" w:cs="Times New Roman"/>
          <w:lang w:val="en-US" w:eastAsia="en-GB"/>
        </w:rPr>
        <w:fldChar w:fldCharType="begin" w:fldLock="1"/>
      </w:r>
      <w:r w:rsidRPr="00946649">
        <w:rPr>
          <w:rFonts w:eastAsia="Times New Roman" w:cs="Times New Roman"/>
          <w:lang w:val="en-US" w:eastAsia="en-GB"/>
        </w:rPr>
        <w:instrText>ADDIN CSL_CITATION { "citationItems" : [ { "id" : "ITEM-1", "itemData" : { "DOI" : "10.1016/j.ufug.2012.05.002", "ISBN" : "1618-8667", "ISSN" : "16188667", "abstract" : "The process of urbanisation alters the thermal balance of an area resulting in an urban heat island effect where cities can be several degrees centigrade warmer than the surrounding rural landscape. This increased heat can make cities uncomfortable places and, during heat waves, can pose serious health risks. This study looked at the role that trees and grass can play in reducing regional and local temperatures in urban areas during the summer within the urban landscape of Manchester, UK. In June and July 2009 and 2010, we monitored the surface temperatures of small plots composed of concrete and grass in the presence or absence of tree shading, and measured globe temperatures above each of the surfaces. The same measures were also recorded at mid-day on larger expanses of asphalt and grass in an urban park. Both surface and shade greatly affected surface temperatures. Grass reduced maximum surface temperatures by up to 24??C, similar to model predictions, while tree shade reduced them by up to 19??C. In contrast, surface composition had little effect upon globe temperatures, whereas shading reduced them by up to 5-7??C. These results show that both grass and trees can effectively cool surfaces and so can provide regional cooling, helping reduce the urban heat island in hot weather. In contrast grass has little effect upon local air or globe temperatures, so should have little effect on human comfort, whereas tree shade can provide effective local cooling. ?? 2012 Elsevier GmbH.", "author" : [ { "dropping-particle" : "", "family" : "Armson", "given" : "D.", "non-dropping-particle" : "", "parse-names" : false, "suffix" : "" }, { "dropping-particle" : "", "family" : "Stringer", "given" : "P.", "non-dropping-particle" : "", "parse-names" : false, "suffix" : "" }, { "dropping-particle" : "", "family" : "Ennos", "given" : "A. R.", "non-dropping-particle" : "", "parse-names" : false, "suffix" : "" } ], "container-title" : "Urban Forestry and Urban Greening", "id" : "ITEM-1", "issue" : "3", "issued" : { "date-parts" : [ [ "2012" ] ] }, "page" : "245-255", "publisher" : "Elsevier GmbH.", "title" : "The effect of tree shade and grass on surface and globe temperatures in an urban area", "type" : "article-journal", "volume" : "11" }, "uris" : [ "http://www.mendeley.com/documents/?uuid=0415db43-09ff-4bb5-90e5-449a4d8fee36", "http://www.mendeley.com/documents/?uuid=6f813a7d-c21a-4d49-9724-6bcba67e1b6a" ] } ], "mendeley" : { "formattedCitation" : "(Armson, Stringer, &amp; Ennos, 2012)", "plainTextFormattedCitation" : "(Armson, Stringer, &amp; Ennos, 2012)", "previouslyFormattedCitation" : "(Armson, Stringer, &amp; Ennos, 2012)" }, "properties" : {  }, "schema" : "https://github.com/citation-style-language/schema/raw/master/csl-citation.json" }</w:instrText>
      </w:r>
      <w:r w:rsidRPr="00946649">
        <w:rPr>
          <w:rFonts w:eastAsia="Times New Roman" w:cs="Times New Roman"/>
          <w:lang w:val="en-US" w:eastAsia="en-GB"/>
        </w:rPr>
        <w:fldChar w:fldCharType="separate"/>
      </w:r>
      <w:r w:rsidRPr="00946649">
        <w:rPr>
          <w:rFonts w:eastAsia="Times New Roman" w:cs="Times New Roman"/>
          <w:lang w:val="en-US" w:eastAsia="en-GB"/>
        </w:rPr>
        <w:t>(Armson</w:t>
      </w:r>
      <w:r>
        <w:rPr>
          <w:rFonts w:cstheme="minorHAnsi"/>
          <w:lang w:val="en-US"/>
        </w:rPr>
        <w:t xml:space="preserve"> </w:t>
      </w:r>
      <w:r w:rsidR="00C56B4E" w:rsidRPr="00C56B4E">
        <w:rPr>
          <w:rFonts w:cstheme="minorHAnsi"/>
          <w:i/>
          <w:lang w:val="en-US"/>
        </w:rPr>
        <w:t>et al.</w:t>
      </w:r>
      <w:r w:rsidRPr="00946649">
        <w:rPr>
          <w:rFonts w:eastAsia="Times New Roman" w:cs="Times New Roman"/>
          <w:lang w:val="en-US" w:eastAsia="en-GB"/>
        </w:rPr>
        <w:t>, 2012)</w:t>
      </w:r>
      <w:r w:rsidRPr="00946649">
        <w:rPr>
          <w:rFonts w:eastAsia="Times New Roman" w:cs="Times New Roman"/>
          <w:lang w:val="en-US" w:eastAsia="en-GB"/>
        </w:rPr>
        <w:fldChar w:fldCharType="end"/>
      </w:r>
      <w:r w:rsidRPr="00946649">
        <w:rPr>
          <w:rFonts w:eastAsia="Times New Roman" w:cs="Times New Roman"/>
          <w:lang w:val="en-US" w:eastAsia="en-GB"/>
        </w:rPr>
        <w:t xml:space="preserve"> and in an intra-urban park in Moscow, winter temperatures can be 0.74</w:t>
      </w:r>
      <w:r w:rsidRPr="00946649">
        <w:rPr>
          <w:vertAlign w:val="superscript"/>
          <w:lang w:val="en-US"/>
        </w:rPr>
        <w:t>o</w:t>
      </w:r>
      <w:r w:rsidRPr="00946649">
        <w:rPr>
          <w:lang w:val="en-US"/>
        </w:rPr>
        <w:t>C higher and summer temperatures 1.64</w:t>
      </w:r>
      <w:r w:rsidRPr="00946649">
        <w:rPr>
          <w:vertAlign w:val="superscript"/>
          <w:lang w:val="en-US"/>
        </w:rPr>
        <w:t>o</w:t>
      </w:r>
      <w:r w:rsidRPr="00946649">
        <w:rPr>
          <w:lang w:val="en-US"/>
        </w:rPr>
        <w:t>C lower than in the city centre</w:t>
      </w:r>
      <w:r w:rsidRPr="00946649">
        <w:rPr>
          <w:rFonts w:eastAsia="Times New Roman" w:cs="Times New Roman"/>
          <w:lang w:val="en-US" w:eastAsia="en-GB"/>
        </w:rPr>
        <w:t xml:space="preserve"> </w:t>
      </w:r>
      <w:r w:rsidRPr="00946649">
        <w:rPr>
          <w:rFonts w:eastAsia="Times New Roman" w:cs="Times New Roman"/>
          <w:lang w:val="en-US" w:eastAsia="en-GB"/>
        </w:rPr>
        <w:fldChar w:fldCharType="begin" w:fldLock="1"/>
      </w:r>
      <w:r w:rsidRPr="00946649">
        <w:rPr>
          <w:rFonts w:eastAsia="Times New Roman" w:cs="Times New Roman"/>
          <w:lang w:val="en-US" w:eastAsia="en-GB"/>
        </w:rPr>
        <w:instrText>ADDIN CSL_CITATION { "citationItems" : [ { "id" : "ITEM-1", "itemData" : { "DOI" : "Export Date 19 June 2013", "ISSN" : "08998418", "abstract" : "The thermal climate in Moscow was studied for 1990.\\nAir temperatures near the surface were analysed for a\\nnumber of locations representing different land-use\\ntypes. The urban-rural temperature differences ranged\\nmainly between 1\u00b0 and 3\u00b0C, with an absolute maximum\\nof 9\u00b78\u00b0C. In summer, the heat island intensity\\nexceeded 3\u00b0C on 29 per cent of all early morning\\nobservations, confirming the widely held view that\\nanticyclonic conditions generate strong heat islands.\\nTemperature variations within the city were small, with\\na notable exception of the urban park; in winter, the\\nlee periphery of the city was often warmer than the\\nurban centre. Vertical temperature profiles in the\\nlowest 500 - 14m were studied using data obtained at\\nthe Ostankino TV tower at seven levels. Although the\\ndaytime profiles throughout the year and the nocturnal\\nprofiles in winter confirmed observations elsewhere,\\nthe nocturnal summer profiles were unlike those\\nregistered in other urban areas with an unexpectedly\\nhigh frequency of strong ground-based inversions. In\\nJuly and August, ground-based inversions were\\nregistered on 57 per cent of all nocturnal\\nobservations. This phenomenon can be explained by the\\n?open? street geometry that is typical of Moscow and a\\nreduced (in comparison with winter) input of artificial\\nheat. \u00a91997 Royal Meteorological\\nSociety.INt.J.Climatol., Vol. 17, 1451-1465(No. of\\nFigures:8 No. of Tables: 5 No. of References: 15)", "author" : [ { "dropping-particle" : "", "family" : "Shahgedanova", "given" : "M", "non-dropping-particle" : "", "parse-names" : false, "suffix" : "" }, { "dropping-particle" : "", "family" : "Burt", "given" : "T. P.", "non-dropping-particle" : "", "parse-names" : false, "suffix" : "" }, { "dropping-particle" : "", "family" : "Davies", "given" : "T. D", "non-dropping-particle" : "", "parse-names" : false, "suffix" : "" } ], "container-title" : "International Journal of Climatology", "id" : "ITEM-1", "issued" : { "date-parts" : [ [ "1997" ] ] }, "page" : "1451-1465", "title" : "Some aspects of the three\u2010dimensional heat island in Moscow", "type" : "article-journal", "volume" : "17" }, "uris" : [ "http://www.mendeley.com/documents/?uuid=a27335f4-5a57-4b52-9023-61f50afcee7a", "http://www.mendeley.com/documents/?uuid=be76cc7f-5614-4e75-a7d6-5a7307eba8fe" ] } ], "mendeley" : { "formattedCitation" : "(Shahgedanova, Burt, &amp; Davies, 1997)", "plainTextFormattedCitation" : "(Shahgedanova, Burt, &amp; Davies, 1997)", "previouslyFormattedCitation" : "(Shahgedanova, Burt, &amp; Davies, 1997)" }, "properties" : {  }, "schema" : "https://github.com/citation-style-language/schema/raw/master/csl-citation.json" }</w:instrText>
      </w:r>
      <w:r w:rsidRPr="00946649">
        <w:rPr>
          <w:rFonts w:eastAsia="Times New Roman" w:cs="Times New Roman"/>
          <w:lang w:val="en-US" w:eastAsia="en-GB"/>
        </w:rPr>
        <w:fldChar w:fldCharType="separate"/>
      </w:r>
      <w:r w:rsidRPr="00946649">
        <w:rPr>
          <w:rFonts w:eastAsia="Times New Roman" w:cs="Times New Roman"/>
          <w:lang w:val="en-US" w:eastAsia="en-GB"/>
        </w:rPr>
        <w:t>(Shahgedanova</w:t>
      </w:r>
      <w:r>
        <w:rPr>
          <w:rFonts w:cstheme="minorHAnsi"/>
          <w:lang w:val="en-US"/>
        </w:rPr>
        <w:t xml:space="preserve"> </w:t>
      </w:r>
      <w:r w:rsidR="00C56B4E" w:rsidRPr="00C56B4E">
        <w:rPr>
          <w:rFonts w:cstheme="minorHAnsi"/>
          <w:i/>
          <w:lang w:val="en-US"/>
        </w:rPr>
        <w:t>et al.</w:t>
      </w:r>
      <w:r w:rsidRPr="00946649">
        <w:rPr>
          <w:rFonts w:eastAsia="Times New Roman" w:cs="Times New Roman"/>
          <w:lang w:val="en-US" w:eastAsia="en-GB"/>
        </w:rPr>
        <w:t>, 1997)</w:t>
      </w:r>
      <w:r w:rsidRPr="00946649">
        <w:rPr>
          <w:rFonts w:eastAsia="Times New Roman" w:cs="Times New Roman"/>
          <w:lang w:val="en-US" w:eastAsia="en-GB"/>
        </w:rPr>
        <w:fldChar w:fldCharType="end"/>
      </w:r>
      <w:r w:rsidRPr="00946649">
        <w:rPr>
          <w:lang w:val="en-US"/>
        </w:rPr>
        <w:t xml:space="preserve">. </w:t>
      </w:r>
    </w:p>
    <w:p w14:paraId="19E3C2A6" w14:textId="1FE29924" w:rsidR="001E43D4" w:rsidRPr="00946649" w:rsidRDefault="001E43D4" w:rsidP="001E43D4">
      <w:pPr>
        <w:rPr>
          <w:lang w:val="en-US"/>
        </w:rPr>
      </w:pPr>
      <w:r w:rsidRPr="00946649">
        <w:rPr>
          <w:lang w:val="en-US"/>
        </w:rPr>
        <w:t xml:space="preserve">Climate regulation by ecosystems contributes to other contributions from nature to people (e.g. habitat maintenance </w:t>
      </w:r>
      <w:r w:rsidRPr="00946649">
        <w:rPr>
          <w:rFonts w:ascii="Calibri" w:hAnsi="Calibri" w:cs="Times New Roman"/>
          <w:color w:val="000000"/>
          <w:lang w:val="en-US"/>
        </w:rPr>
        <w:t>(Section 2.2.1.1)</w:t>
      </w:r>
      <w:r w:rsidRPr="00946649">
        <w:rPr>
          <w:lang w:val="en-US"/>
        </w:rPr>
        <w:t xml:space="preserve">, </w:t>
      </w:r>
      <w:r w:rsidRPr="00946649">
        <w:rPr>
          <w:rFonts w:eastAsia="Times New Roman" w:cs="Times New Roman"/>
          <w:lang w:val="en-US" w:eastAsia="en-GB"/>
        </w:rPr>
        <w:t xml:space="preserve">erosion control </w:t>
      </w:r>
      <w:r w:rsidRPr="00946649">
        <w:rPr>
          <w:rFonts w:ascii="Calibri" w:hAnsi="Calibri" w:cs="Times New Roman"/>
          <w:color w:val="000000"/>
          <w:lang w:val="en-US"/>
        </w:rPr>
        <w:t>(Section 2.2.1.8)</w:t>
      </w:r>
      <w:r w:rsidRPr="00946649">
        <w:rPr>
          <w:rFonts w:eastAsia="Times New Roman" w:cs="Times New Roman"/>
          <w:lang w:val="en-US" w:eastAsia="en-GB"/>
        </w:rPr>
        <w:t>, water quality</w:t>
      </w:r>
      <w:r w:rsidRPr="00946649">
        <w:rPr>
          <w:rFonts w:ascii="Calibri" w:hAnsi="Calibri" w:cs="Times New Roman"/>
          <w:color w:val="000000"/>
          <w:lang w:val="en-US"/>
        </w:rPr>
        <w:t xml:space="preserve"> (Section 2.3.1.6)</w:t>
      </w:r>
      <w:r w:rsidRPr="00946649">
        <w:rPr>
          <w:rFonts w:eastAsia="Times New Roman" w:cs="Times New Roman"/>
          <w:lang w:val="en-US" w:eastAsia="en-GB"/>
        </w:rPr>
        <w:t xml:space="preserve">), while carbon sequestration in soils can increase food security </w:t>
      </w:r>
      <w:r w:rsidRPr="00946649">
        <w:rPr>
          <w:rFonts w:ascii="Calibri" w:hAnsi="Calibri" w:cs="Times New Roman"/>
          <w:color w:val="000000"/>
          <w:lang w:val="en-US"/>
        </w:rPr>
        <w:t>(Section 2.3.1.1)</w:t>
      </w:r>
      <w:r w:rsidRPr="00946649">
        <w:rPr>
          <w:rFonts w:eastAsia="Times New Roman" w:cs="Times New Roman"/>
          <w:lang w:val="en-US" w:eastAsia="en-GB"/>
        </w:rPr>
        <w:t xml:space="preserve">. </w:t>
      </w:r>
      <w:r w:rsidRPr="00946649">
        <w:rPr>
          <w:lang w:val="en-US"/>
        </w:rPr>
        <w:t xml:space="preserve">Furthermore, the reduction of urban temperatures in hot weather (Section 2.3.2) can lower rates of heat-related mortality and morbidity, especially in elderly and chronically ill individuals and socially vulnerable people and those with respiratory diseases </w:t>
      </w:r>
      <w:r w:rsidRPr="00946649">
        <w:rPr>
          <w:lang w:val="en-US"/>
        </w:rPr>
        <w:fldChar w:fldCharType="begin" w:fldLock="1"/>
      </w:r>
      <w:r w:rsidRPr="00946649">
        <w:rPr>
          <w:lang w:val="en-US"/>
        </w:rPr>
        <w:instrText>ADDIN CSL_CITATION { "citationItems" : [ { "id" : "ITEM-1", "itemData" : { "DOI" : "10.1016/S0140-6736(09)61711-6", "ISSN" : "01406736", "author" : [ { "dropping-particle" : "", "family" : "Hajat", "given" : "Shakoor", "non-dropping-particle" : "", "parse-names" : false, "suffix" : "" }, { "dropping-particle" : "", "family" : "O'Connor", "given" : "Madeline", "non-dropping-particle" : "", "parse-names" : false, "suffix" : "" }, { "dropping-particle" : "", "family" : "Kosatsky", "given" : "Tom", "non-dropping-particle" : "", "parse-names" : false, "suffix" : "" } ], "container-title" : "The Lancet", "id" : "ITEM-1", "issue" : "9717", "issued" : { "date-parts" : [ [ "2010", "3" ] ] }, "page" : "856-863", "title" : "Health effects of hot weather: from awareness of risk factors to effective health protection", "type" : "article-journal", "volume" : "375" }, "uris" : [ "http://www.mendeley.com/documents/?uuid=0bf30c0c-2f75-4e87-87d9-0cc25575af1f", "http://www.mendeley.com/documents/?uuid=63122192-25c6-4b30-8fda-de428c1d4fb1" ] } ], "mendeley" : { "formattedCitation" : "(Hajat, O\u2019Connor, &amp; Kosatsky, 2010)", "plainTextFormattedCitation" : "(Hajat, O\u2019Connor, &amp; Kosatsky, 2010)", "previouslyFormattedCitation" : "(Hajat, O\u2019Connor, &amp; Kosatsky, 2010)" }, "properties" : {  }, "schema" : "https://github.com/citation-style-language/schema/raw/master/csl-citation.json" }</w:instrText>
      </w:r>
      <w:r w:rsidRPr="00946649">
        <w:rPr>
          <w:lang w:val="en-US"/>
        </w:rPr>
        <w:fldChar w:fldCharType="separate"/>
      </w:r>
      <w:r w:rsidRPr="00946649">
        <w:rPr>
          <w:lang w:val="en-US"/>
        </w:rPr>
        <w:t>(Hajat</w:t>
      </w:r>
      <w:r>
        <w:rPr>
          <w:rFonts w:cstheme="minorHAnsi"/>
          <w:lang w:val="en-US"/>
        </w:rPr>
        <w:t xml:space="preserve"> </w:t>
      </w:r>
      <w:r w:rsidR="00C56B4E" w:rsidRPr="00C56B4E">
        <w:rPr>
          <w:rFonts w:cstheme="minorHAnsi"/>
          <w:i/>
          <w:lang w:val="en-US"/>
        </w:rPr>
        <w:t>et al.</w:t>
      </w:r>
      <w:r w:rsidRPr="00946649">
        <w:rPr>
          <w:lang w:val="en-US"/>
        </w:rPr>
        <w:t>, 2010)</w:t>
      </w:r>
      <w:r w:rsidRPr="00946649">
        <w:rPr>
          <w:lang w:val="en-US"/>
        </w:rPr>
        <w:fldChar w:fldCharType="end"/>
      </w:r>
      <w:r w:rsidRPr="00946649">
        <w:rPr>
          <w:lang w:val="en-US"/>
        </w:rPr>
        <w:t xml:space="preserve">. A study of 12 </w:t>
      </w:r>
      <w:r>
        <w:rPr>
          <w:lang w:val="en-US"/>
        </w:rPr>
        <w:t xml:space="preserve">Western and Central </w:t>
      </w:r>
      <w:r w:rsidRPr="00946649">
        <w:rPr>
          <w:lang w:val="en-US"/>
        </w:rPr>
        <w:t xml:space="preserve">European cities suggested that this is particularly important in the Mediterranean region </w:t>
      </w:r>
      <w:r w:rsidRPr="00946649">
        <w:rPr>
          <w:lang w:val="en-US"/>
        </w:rPr>
        <w:fldChar w:fldCharType="begin" w:fldLock="1"/>
      </w:r>
      <w:r w:rsidRPr="00946649">
        <w:rPr>
          <w:lang w:val="en-US"/>
        </w:rPr>
        <w:instrText>ADDIN CSL_CITATION { "citationItems" : [ { "id" : "ITEM-1", "itemData" : { "DOI" : "10.1164/rccm.200802-217OC", "ISBN" : "1535-4970 (Electronic)\\n1073-449X (Linking)", "ISSN" : "1073449X", "PMID" : "19060232", "abstract" : "RATIONALE Episode analyses of heat waves have documented a comparatively higher impact on mortality than on morbidity (hospital admissions) in European cities. The evidence from daily time series studies is scarce and inconsistent. OBJECTIVES To evaluate the impact of high environmental temperatures on hospital admissions during April to September in 12 European cities participating in the Assessment and Prevention of Acute Health Effects of Weather Conditions in Europe (PHEWE) project. METHODS For each city, time series analysis was used to model the relationship between maximum apparent temperature (lag 0-3 days) and daily hospital admissions for cardiovascular, cerebrovascular, and respiratory causes by age (all ages, 65-74 age group, and 75+ age group), and the city-specific estimates were pooled for two geographical groupings of cities. MEASUREMENTS AND MAIN RESULTS For respiratory admissions, there was a positive association that was heterogeneous between cities. For a 1 degrees C increase in maximum apparent temperature above a threshold, respiratory admissions increased by +4.5% (95% confidence interval, 1.9-7.3) and +3.1% (95% confidence interval, 0.8-5.5) in the 75+ age group in Mediterranean and North-Continental cities, respectively. In contrast, the association between temperature and cardiovascular and cerebrovascular admissions tended to be negative and did not reach statistical significance. CONCLUSIONS High temperatures have a specific impact on respiratory admissions, particularly in the elderly population, but the underlying mechanisms are poorly understood. Why high temperature increases cardiovascular mortality but not cardiovascular admissions is also unclear. The impact of extreme heat events on respiratory admissions is expected to increase in European cities as a result of global warming and progressive population aging.", "author" : [ { "dropping-particle" : "", "family" : "Michelozzi", "given" : "Paola", "non-dropping-particle" : "", "parse-names" : false, "suffix" : "" }, { "dropping-particle" : "", "family" : "Accetta", "given" : "Gabriele", "non-dropping-particle" : "", "parse-names" : false, "suffix" : "" }, { "dropping-particle" : "", "family" : "Sario", "given" : "Manuela", "non-dropping-particle" : "De", "parse-names" : false, "suffix" : "" }, { "dropping-particle" : "", "family" : "D'Ippoliti", "given" : "Daniela", "non-dropping-particle" : "", "parse-names" : false, "suffix" : "" }, { "dropping-particle" : "", "family" : "Marino", "given" : "Claudia", "non-dropping-particle" : "", "parse-names" : false, "suffix" : "" }, { "dropping-particle" : "", "family" : "Baccini", "given" : "Michela", "non-dropping-particle" : "", "parse-names" : false, "suffix" : "" }, { "dropping-particle" : "", "family" : "Biggeri", "given" : "Annibale", "non-dropping-particle" : "", "parse-names" : false, "suffix" : "" }, { "dropping-particle" : "", "family" : "Anderson", "given" : "H. Ross", "non-dropping-particle" : "", "parse-names" : false, "suffix" : "" }, { "dropping-particle" : "", "family" : "Katsouyanni", "given" : "Klea", "non-dropping-particle" : "", "parse-names" : false, "suffix" : "" }, { "dropping-particle" : "", "family" : "Ballester", "given" : "Ferran", "non-dropping-particle" : "", "parse-names" : false, "suffix" : "" }, { "dropping-particle" : "", "family" : "Bisanti", "given" : "Luigi", "non-dropping-particle" : "", "parse-names" : false, "suffix" : "" }, { "dropping-particle" : "", "family" : "Cadum", "given" : "Ennio", "non-dropping-particle" : "", "parse-names" : false, "suffix" : "" }, { "dropping-particle" : "", "family" : "Forsberg", "given" : "Bertil", "non-dropping-particle" : "", "parse-names" : false, "suffix" : "" }, { "dropping-particle" : "", "family" : "Forastiere", "given" : "Francesco", "non-dropping-particle" : "", "parse-names" : false, "suffix" : "" }, { "dropping-particle" : "", "family" : "Goodman", "given" : "Patrick G.", "non-dropping-particle" : "", "parse-names" : false, "suffix" : "" }, { "dropping-particle" : "", "family" : "Hojs", "given" : "Ana", "non-dropping-particle" : "", "parse-names" : false, "suffix" : "" }, { "dropping-particle" : "", "family" : "Kirchmayer", "given" : "Ursula", "non-dropping-particle" : "", "parse-names" : false, "suffix" : "" }, { "dropping-particle" : "", "family" : "Medina", "given" : "Sylvia", "non-dropping-particle" : "", "parse-names" : false, "suffix" : "" }, { "dropping-particle" : "", "family" : "Paldy", "given" : "Anna", "non-dropping-particle" : "", "parse-names" : false, "suffix" : "" }, { "dropping-particle" : "", "family" : "Schindler", "given" : "Christian", "non-dropping-particle" : "", "parse-names" : false, "suffix" : "" }, { "dropping-particle" : "", "family" : "Sunyer", "given" : "Jordi", "non-dropping-particle" : "", "parse-names" : false, "suffix" : "" }, { "dropping-particle" : "", "family" : "Perucci", "given" : "Carlo A.", "non-dropping-particle" : "", "parse-names" : false, "suffix" : "" } ], "container-title" : "American Journal of Respiratory and Critical Care Medicine", "id" : "ITEM-1", "issue" : "5", "issued" : { "date-parts" : [ [ "2009" ] ] }, "page" : "383-389", "title" : "High temperature and hospitalizations for cardiovascular and respiratory causes in 12 european cities", "type" : "article-journal", "volume" : "179" }, "uris" : [ "http://www.mendeley.com/documents/?uuid=ad82cb40-d7fe-42a6-a0ef-70b890a37701", "http://www.mendeley.com/documents/?uuid=a3ddc7bd-6325-43a7-8fab-9e6150e39df8" ] } ], "mendeley" : { "formattedCitation" : "(Michelozzi et al., 2009)", "plainTextFormattedCitation" : "(Michelozzi et al., 2009)", "previouslyFormattedCitation" : "(Michelozzi et al., 2009)" }, "properties" : {  }, "schema" : "https://github.com/citation-style-language/schema/raw/master/csl-citation.json" }</w:instrText>
      </w:r>
      <w:r w:rsidRPr="00946649">
        <w:rPr>
          <w:lang w:val="en-US"/>
        </w:rPr>
        <w:fldChar w:fldCharType="separate"/>
      </w:r>
      <w:r w:rsidRPr="00946649">
        <w:rPr>
          <w:lang w:val="en-US"/>
        </w:rPr>
        <w:t xml:space="preserve">(Michelozzi </w:t>
      </w:r>
      <w:r w:rsidR="00C56B4E" w:rsidRPr="00C56B4E">
        <w:rPr>
          <w:i/>
          <w:lang w:val="en-US"/>
        </w:rPr>
        <w:t>et al.</w:t>
      </w:r>
      <w:r w:rsidRPr="00946649">
        <w:rPr>
          <w:lang w:val="en-US"/>
        </w:rPr>
        <w:t>, 2009)</w:t>
      </w:r>
      <w:r w:rsidRPr="00946649">
        <w:rPr>
          <w:lang w:val="en-US"/>
        </w:rPr>
        <w:fldChar w:fldCharType="end"/>
      </w:r>
      <w:r w:rsidRPr="00946649">
        <w:rPr>
          <w:lang w:val="en-US"/>
        </w:rPr>
        <w:t>.</w:t>
      </w:r>
    </w:p>
    <w:p w14:paraId="51AF11D3" w14:textId="77777777" w:rsidR="001E43D4" w:rsidRPr="00946649" w:rsidRDefault="001E43D4" w:rsidP="001E43D4">
      <w:pPr>
        <w:rPr>
          <w:lang w:val="en-US"/>
        </w:rPr>
      </w:pPr>
    </w:p>
    <w:p w14:paraId="444BBC58" w14:textId="26378344" w:rsidR="001E43D4" w:rsidRPr="0019490F" w:rsidRDefault="001E43D4" w:rsidP="001F0516">
      <w:pPr>
        <w:pStyle w:val="Heading4"/>
      </w:pPr>
      <w:bookmarkStart w:id="375" w:name="_Toc519504438"/>
      <w:bookmarkStart w:id="376" w:name="_Ref478837187"/>
      <w:r w:rsidRPr="0019490F">
        <w:t>Regulation of ocean acidification</w:t>
      </w:r>
      <w:bookmarkEnd w:id="375"/>
      <w:r w:rsidRPr="0019490F">
        <w:t xml:space="preserve"> </w:t>
      </w:r>
      <w:bookmarkEnd w:id="376"/>
    </w:p>
    <w:p w14:paraId="28855D01" w14:textId="05FE886C" w:rsidR="001E43D4" w:rsidRPr="00946649" w:rsidRDefault="001E43D4" w:rsidP="001E43D4">
      <w:pPr>
        <w:rPr>
          <w:rFonts w:ascii="Calibri" w:hAnsi="Calibri" w:cstheme="minorHAnsi"/>
          <w:lang w:val="en-US"/>
        </w:rPr>
      </w:pPr>
      <w:r w:rsidRPr="00946649">
        <w:rPr>
          <w:rFonts w:ascii="Calibri" w:hAnsi="Calibri" w:cstheme="minorHAnsi"/>
          <w:lang w:val="en-US"/>
        </w:rPr>
        <w:t xml:space="preserve">Ocean acidification has been shown to affect marine organisms, having especially negative effects in calcifying organisms such as bivalves, brittle stars, sea urchins, coralline algae and corals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111/gcb.12179", "ISSN" : "1365-2486",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1", "issue" : "6", "issued" : { "date-parts" : [ [ "2013" ] ] }, "page" : "1884-1896", "title" : "Impacts of ocean acidification on marine organisms: quantifying sensitivities and interaction with warming", "type" : "article-journal", "volume" : "19" }, "uris" : [ "http://www.mendeley.com/documents/?uuid=73cd827c-7866-4ff7-a12d-5c8a747e72b0", "http://www.mendeley.com/documents/?uuid=833b372c-4c1e-4c47-b385-478f321ad65f" ] }, { "id" : "ITEM-2", "itemData" : { "DOI" : "10.3354/meps11190", "ISBN" : "0171-8630", "ISSN" : "01718630", "abstract" : "Understorey macroalgae can alter pH at their surface via metabolic activity within the concentration boundary layer (CBL), but it is unknown to what degree the presence of larger macroalgal canopies can modify the pH micro-environment of understorey species. We examined whether flow reduction by a canopy-forming macroalga could alter the thickness of the CBL at the surface of understorey crustose coralline macroalgae (CCA). This could lead to a greater metabolic influence of macroalgae on the pH and oxygen environment at the coralline\u2019s surface. Three experimental treatments were examined in a re-circulating flume: (1) a full canopy (consisting of Carpophyllum maschalocarpum) and understorey (Corallina officinalis and CCA), (2) a mimic (plastic/silk) canopy plus understorey, and (3) an understorey only. Profiles of seawater velocity and pH/O2 concentration gradients were measured at 3 bulk seawater velocities (2, 4 and 8 cm s-1) above the CCA in both the light and dark. Canopy macroalgae altered the pH and O2 environment encountered by understorey coralline algae via their physical presence rather than by directly altering bulk seawater chemistry through their metabolism. Reduced seawater velocities beneath Carpophyllum and mimic canopies resulted in increased CBL thicknesses, higher pH (up to 8.9) and O2 concentrations in the light, and lower pH (down to 7.74) and O2 concentrations in the dark. The ability of canopies to facilitate greater metabolic changes in pH at the surface of understorey species highlights a previously unrecorded species interaction that could play an important role in influencing the physiology and ecology of understorey assemblages.", "author" : [ { "dropping-particle" : "", "family" : "Cornwall", "given" : "Christopher E.", "non-dropping-particle" : "", "parse-names" : false, "suffix" : "" }, { "dropping-particle" : "", "family" : "Pilditch", "given" : "Conrad A.", "non-dropping-particle" : "", "parse-names" : false, "suffix" : "" }, { "dropping-particle" : "", "family" : "Hepburn", "given" : "Christopher D.", "non-dropping-particle" : "", "parse-names" : false, "suffix" : "" }, { "dropping-particle" : "", "family" : "Hurd", "given" : "Catriona L.", "non-dropping-particle" : "", "parse-names" : false, "suffix" : "" } ], "container-title" : "Marine Ecology Progress Series", "id" : "ITEM-2", "issued" : { "date-parts" : [ [ "2015" ] ] }, "page" : "81-95", "title" : "Canopy macroalgae influence understorey corallines' metabolic control of near-surface pH and oxygen concentration", "type" : "article-journal", "volume" : "525" }, "uris" : [ "http://www.mendeley.com/documents/?uuid=221f0fbb-0b15-4554-aea6-128993e4c5db", "http://www.mendeley.com/documents/?uuid=c3940fde-5716-4f59-813f-fda603e306e3" ] }, { "id" : "ITEM-3", "itemData" : { "author" : [ { "dropping-particle" : "", "family" : "Cornwall", "given" : "Christopher E", "non-dropping-particle" : "", "parse-names" : false, "suffix" : "" }, { "dropping-particle" : "", "family" : "Revill", "given" : "Andrew T", "non-dropping-particle" : "", "parse-names" : false, "suffix" : "" }, { "dropping-particle" : "", "family" : "Hall-Spencer", "given" : "Jason M", "non-dropping-particle" : "", "parse-names" : false, "suffix" : "" }, { "dropping-particle" : "", "family" : "Milazzo", "given" : "Marco", "non-dropping-particle" : "", "parse-names" : false, "suffix" : "" }, { "dropping-particle" : "", "family" : "Raven", "given" : "John A", "non-dropping-particle" : "", "parse-names" : false, "suffix" : "" }, { "dropping-particle" : "", "family" : "Hurd", "given" : "Catriona L", "non-dropping-particle" : "", "parse-names" : false, "suffix" : "" } ], "id" : "ITEM-3", "issued" : { "date-parts" : [ [ "2017", "4" ] ] }, "page" : "46297", "publisher" : "The Author(s)", "title" : "Inorganic carbon physiology underpins macroalgal responses to elevated CO2", "type" : "article-journal", "volume" : "7" }, "uris" : [ "http://www.mendeley.com/documents/?uuid=96533aa8-c096-4261-bbff-05552324331f", "http://www.mendeley.com/documents/?uuid=c1d58662-2655-4045-b30e-9ba1b5ae66ce" ] } ], "mendeley" : { "formattedCitation" : "(Cornwall et al., 2017; Cornwall, Pilditch, Hepburn, &amp; Hurd, 2015; Kroeker et al., 2013)", "plainTextFormattedCitation" : "(Cornwall et al., 2017; Cornwall, Pilditch, Hepburn, &amp; Hurd, 2015; Kroeker et al., 2013)", "previouslyFormattedCitation" : "(Cornwall et al., 2017; Cornwall, Pilditch, Hepburn, &amp; Hurd, 2015; Kroeker et al., 2013)"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Cornwall </w:t>
      </w:r>
      <w:r w:rsidR="00C56B4E" w:rsidRPr="00C56B4E">
        <w:rPr>
          <w:rFonts w:ascii="Calibri" w:hAnsi="Calibri" w:cstheme="minorHAnsi"/>
          <w:i/>
          <w:lang w:val="en-US"/>
        </w:rPr>
        <w:t>et al.</w:t>
      </w:r>
      <w:r w:rsidRPr="00946649">
        <w:rPr>
          <w:rFonts w:ascii="Calibri" w:hAnsi="Calibri" w:cstheme="minorHAnsi"/>
          <w:lang w:val="en-US"/>
        </w:rPr>
        <w:t>, 2017; Cornwall</w:t>
      </w:r>
      <w:r>
        <w:rPr>
          <w:rFonts w:cstheme="minorHAnsi"/>
          <w:lang w:val="en-US"/>
        </w:rPr>
        <w:t xml:space="preserve"> </w:t>
      </w:r>
      <w:r w:rsidR="00C56B4E" w:rsidRPr="00C56B4E">
        <w:rPr>
          <w:rFonts w:cstheme="minorHAnsi"/>
          <w:i/>
          <w:lang w:val="en-US"/>
        </w:rPr>
        <w:t>et al.</w:t>
      </w:r>
      <w:r w:rsidRPr="00946649">
        <w:rPr>
          <w:rFonts w:ascii="Calibri" w:hAnsi="Calibri" w:cstheme="minorHAnsi"/>
          <w:lang w:val="en-US"/>
        </w:rPr>
        <w:t xml:space="preserve">, 2015; Kroeker </w:t>
      </w:r>
      <w:r w:rsidR="00C56B4E" w:rsidRPr="00C56B4E">
        <w:rPr>
          <w:rFonts w:ascii="Calibri" w:hAnsi="Calibri" w:cstheme="minorHAnsi"/>
          <w:i/>
          <w:lang w:val="en-US"/>
        </w:rPr>
        <w:t>et al.</w:t>
      </w:r>
      <w:r w:rsidRPr="00946649">
        <w:rPr>
          <w:rFonts w:ascii="Calibri" w:hAnsi="Calibri" w:cstheme="minorHAnsi"/>
          <w:lang w:val="en-US"/>
        </w:rPr>
        <w:t>, 2013)</w:t>
      </w:r>
      <w:r w:rsidRPr="00946649">
        <w:rPr>
          <w:rFonts w:ascii="Calibri" w:hAnsi="Calibri" w:cstheme="minorHAnsi"/>
          <w:lang w:val="en-US"/>
        </w:rPr>
        <w:fldChar w:fldCharType="end"/>
      </w:r>
      <w:r w:rsidRPr="00946649">
        <w:rPr>
          <w:rFonts w:ascii="Calibri" w:hAnsi="Calibri" w:cstheme="minorHAnsi"/>
          <w:lang w:val="en-US"/>
        </w:rPr>
        <w:t xml:space="preserve"> and on the contributions they provide to people </w:t>
      </w:r>
      <w:r w:rsidRPr="00946649">
        <w:rPr>
          <w:rFonts w:ascii="Calibri" w:hAnsi="Calibri" w:cstheme="minorHAnsi"/>
          <w:lang w:val="en-US"/>
        </w:rPr>
        <w:lastRenderedPageBreak/>
        <w:fldChar w:fldCharType="begin" w:fldLock="1"/>
      </w:r>
      <w:r w:rsidRPr="00946649">
        <w:rPr>
          <w:rFonts w:ascii="Calibri" w:hAnsi="Calibri" w:cstheme="minorHAnsi"/>
          <w:lang w:val="en-US"/>
        </w:rPr>
        <w:instrText>ADDIN CSL_CITATION { "citationItems" : [ { "id" : "ITEM-1", "itemData" : { "DOI" : "https://doi.org/10.1016/j.jembe.2017.01.019", "ISSN" : "0022-0981", "author" : [ { "dropping-particle" : "", "family" : "Lemasson", "given" : "Ana\u00eblle J", "non-dropping-particle" : "", "parse-names" : false, "suffix" : "" }, { "dropping-particle" : "", "family" : "Fletcher", "given" : "Stephen", "non-dropping-particle" : "", "parse-names" : false, "suffix" : "" }, { "dropping-particle" : "", "family" : "Hall-Spencer", "given" : "Jason M", "non-dropping-particle" : "", "parse-names" : false, "suffix" : "" }, { "dropping-particle" : "", "family" : "Knights", "given" : "Antony M", "non-dropping-particle" : "", "parse-names" : false, "suffix" : "" } ], "container-title" : "Journal of Experimental Marine Biology and Ecology", "id" : "ITEM-1", "issue" : "Supplement C", "issued" : { "date-parts" : [ [ "2017" ] ] }, "page" : "49-62", "title" : "Linking the biological impacts of ocean acidification on oysters to changes in ecosystem services: A review", "type" : "article-journal", "volume" : "492" }, "uris" : [ "http://www.mendeley.com/documents/?uuid=b7c70d1d-3f1e-4775-8645-1ed3585c017b", "http://www.mendeley.com/documents/?uuid=2ab96ba1-a836-4b7f-97e1-20167c084add" ] } ], "mendeley" : { "formattedCitation" : "(Lemasson, Fletcher, Hall-Spencer, &amp; Knights, 2017)", "plainTextFormattedCitation" : "(Lemasson, Fletcher, Hall-Spencer, &amp; Knights, 2017)", "previouslyFormattedCitation" : "(Lemasson, Fletcher, Hall-Spencer, &amp; Knights, 2017)"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Lemasson</w:t>
      </w:r>
      <w:r>
        <w:rPr>
          <w:rFonts w:cstheme="minorHAnsi"/>
          <w:lang w:val="en-US"/>
        </w:rPr>
        <w:t xml:space="preserve"> </w:t>
      </w:r>
      <w:r w:rsidR="00C56B4E" w:rsidRPr="00C56B4E">
        <w:rPr>
          <w:rFonts w:cstheme="minorHAnsi"/>
          <w:i/>
          <w:lang w:val="en-US"/>
        </w:rPr>
        <w:t>et al.</w:t>
      </w:r>
      <w:r w:rsidRPr="00946649">
        <w:rPr>
          <w:rFonts w:ascii="Calibri" w:hAnsi="Calibri" w:cstheme="minorHAnsi"/>
          <w:lang w:val="en-US"/>
        </w:rPr>
        <w:t>, 2017)</w:t>
      </w:r>
      <w:r w:rsidRPr="00946649">
        <w:rPr>
          <w:rFonts w:ascii="Calibri" w:hAnsi="Calibri" w:cstheme="minorHAnsi"/>
          <w:lang w:val="en-US"/>
        </w:rPr>
        <w:fldChar w:fldCharType="end"/>
      </w:r>
      <w:r w:rsidRPr="00946649">
        <w:rPr>
          <w:rFonts w:ascii="Calibri" w:hAnsi="Calibri" w:cstheme="minorHAnsi"/>
          <w:lang w:val="en-US"/>
        </w:rPr>
        <w:t>. Some of these organisms live in or nearby coastal vegetated ecosystems, which have been shown to regulate atmospheric CO</w:t>
      </w:r>
      <w:r w:rsidRPr="00946649">
        <w:rPr>
          <w:rFonts w:ascii="Calibri" w:hAnsi="Calibri" w:cstheme="minorHAnsi"/>
          <w:vertAlign w:val="subscript"/>
          <w:lang w:val="en-US"/>
        </w:rPr>
        <w:t>2</w:t>
      </w:r>
      <w:r w:rsidRPr="00946649">
        <w:rPr>
          <w:rFonts w:ascii="Calibri" w:hAnsi="Calibri" w:cstheme="minorHAnsi"/>
          <w:lang w:val="en-US"/>
        </w:rPr>
        <w:t xml:space="preserve"> concentrations and seawater pH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Coastal ecosystems that are characterized by kelp forests encounter daily pH fluctuations, driven by photosynthesis and respiration, which are larger than pH changes owing to ocean acidification (OA) projected for surface ocean waters by 2100. We investigated whether mimicry of biologically mediated diurnal shifts in pH\u2014based for the first time on pH time-series measurements within a kelp forest\u2014would offset or amplify the negative effects of OA on calcifiers. In a 40-day laboratory experiment, the calcifying coralline macroalga, Arthrocardia corymbosa, was exposed to two mean pH treatments (8.05 or 7.65). For each mean, two experimental pH manipulations were applied. In one treatment, pH was held constant. In the second treatment, pH was manipulated around the mean (as a step-function), 0.4 pH units higher during daylight and 0.4 units lower during darkness to approximate diurnal fluctuations in a kelp forest. In all cases, growth rates were lower at a reduced mean pH, and fluctuations in pH acted additively to further reduce growth. Photosynthesis, recruitment and elemental composition did not change with pH, but \u03b413C increased at lower mean pH. Including environmental heterogeneity in experimental design will assist with a more accurate assessment of the responses of calcifiers to OA.", "author" : [ { "dropping-particle" : "", "family" : "Cornwall", "given" : "Christopher E", "non-dropping-particle" : "", "parse-names" : false, "suffix" : "" }, { "dropping-particle" : "", "family" : "Hepburn", "given" : "Christopher D", "non-dropping-particle" : "", "parse-names" : false, "suffix" : "" }, { "dropping-particle" : "", "family" : "McGraw", "given" : "Christina M", "non-dropping-particle" : "", "parse-names" : false, "suffix" : "" }, { "dropping-particle" : "", "family" : "Currie", "given" : "Kim I", "non-dropping-particle" : "", "parse-names" : false, "suffix" : "" }, { "dropping-particle" : "", "family" : "Pilditch", "given" : "Conrad A", "non-dropping-particle" : "", "parse-names" : false, "suffix" : "" }, { "dropping-particle" : "", "family" : "Hunter", "given" : "Keith A", "non-dropping-particle" : "", "parse-names" : false, "suffix" : "" }, { "dropping-particle" : "", "family" : "Boyd", "given" : "Philip W", "non-dropping-particle" : "", "parse-names" : false, "suffix" : "" }, { "dropping-particle" : "", "family" : "Hurd", "given" : "Catriona L", "non-dropping-particle" : "", "parse-names" : false, "suffix" : "" } ], "container-title" : "Proceedings of the Royal Society B: Biological Sciences", "id" : "ITEM-1", "issue" : "1772", "issued" : { "date-parts" : [ [ "2013", "10" ] ] }, "title" : "Diurnal fluctuations in seawater pH influence the response of a calcifying macroalga to ocean acidification", "type" : "article-journal", "volume" : "280" }, "uris" : [ "http://www.mendeley.com/documents/?uuid=5a742b23-d06f-4a90-b770-53d25e208db0", "http://www.mendeley.com/documents/?uuid=4e7339a9-6e66-4729-b1e9-990a7e44f965" ] }, { "id" : "ITEM-2", "itemData" : { "DOI" : "10.5194/bg-11-333-2014", "ISBN" : "1726-4189", "ISSN" : "17264170", "PMID" : "16816136", "abstract" : "Macrophytes growing in shallow coastal zones characterised by intense metabolic activity have the capacity to modify pH within their canopy and beyond. We observed diel pH changes in shallow (5\u201312 m) seagrass (Posidonia oceanica) meadows spanning 0.06 pH units in September to 0.24 units in June. The carbonate system (pH, DIC, and aragonite saturation state (\u03a9Ar)) and O2 within the meadows displayed strong diel variability driven by primary productivity, and changes in chemistry were related to structural parameters of the meadow, in particular, the leaf surface area available for photosynthesis (LAI). LAI was positively correlated to mean, max and range pHNBS and max and range \u03a9Ar. In June, vertical mixing (as Turbulent Kinetic Energy) influenced max and min \u03a9Ar, while in September there was no effect of hydrodynamics on the carbonate system within the canopy. Max and range \u03a9Ar within the meadow showed a positive trend with the calcium carbonate load of the leaves, pointing to a possible link between structural parameters, \u03a9Ar and carbonate deposition. Calcifying organisms, e.g. epiphytes with carbonate skeletons, may benefit from the modification of the carbonate system by the meadow. There is, however, concern for the ability of seagrasses to provide modifications of similar importance in the future. The predicted decline of seagrass meadows may alter the scope for alteration of pH within a seagrass meadow and in the water column above the meadow, particularly if shoot density and biomass decline, on which LAI is based. Organisms associated with seagrass communities may therefore suffer from the loss of pH buffering capacity in degraded meadows.", "author" : [ { "dropping-particle" : "", "family" : "Hendriks", "given" : "I. E.", "non-dropping-particle" : "", "parse-names" : false, "suffix" : "" }, { "dropping-particle" : "", "family" : "Olsen", "given" : "Y. S.", "non-dropping-particle" : "", "parse-names" : false, "suffix" : "" }, { "dropping-particle" : "", "family" : "Ramajo", "given" : "L.", "non-dropping-particle" : "", "parse-names" : false, "suffix" : "" }, { "dropping-particle" : "", "family" : "Basso", "given" : "L.", "non-dropping-particle" : "", "parse-names" : false, "suffix" : "" }, { "dropping-particle" : "", "family" : "Steckbauer", "given" : "A.", "non-dropping-particle" : "", "parse-names" : false, "suffix" : "" }, { "dropping-particle" : "", "family" : "Moore", "given" : "T. S.", "non-dropping-particle" : "", "parse-names" : false, "suffix" : "" }, { "dropping-particle" : "", "family" : "Howard", "given" : "J.", "non-dropping-particle" : "", "parse-names" : false, "suffix" : "" }, { "dropping-particle" : "", "family" : "Duarte", "given" : "C. M.", "non-dropping-particle" : "", "parse-names" : false, "suffix" : "" } ], "container-title" : "Biogeosciences", "id" : "ITEM-2", "issued" : { "date-parts" : [ [ "2014" ] ] }, "title" : "Photosynthetic activity buffers ocean acidification in seagrass meadows", "type" : "article-journal" }, "uris" : [ "http://www.mendeley.com/documents/?uuid=44d00fc4-9ed2-4718-a7a2-f37312d12721", "http://www.mendeley.com/documents/?uuid=f790f8f3-c95d-4bf7-bff4-94ff539d8231" ] } ], "mendeley" : { "formattedCitation" : "(Cornwall et al., 2013; Hendriks et al., 2014)", "plainTextFormattedCitation" : "(Cornwall et al., 2013; Hendriks et al., 2014)", "previouslyFormattedCitation" : "(Cornwall et al., 2013; Hendriks et al., 2014)"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Cornwall </w:t>
      </w:r>
      <w:r w:rsidR="00C56B4E" w:rsidRPr="00C56B4E">
        <w:rPr>
          <w:rFonts w:ascii="Calibri" w:hAnsi="Calibri" w:cstheme="minorHAnsi"/>
          <w:i/>
          <w:lang w:val="en-US"/>
        </w:rPr>
        <w:t>et al.</w:t>
      </w:r>
      <w:r w:rsidRPr="00946649">
        <w:rPr>
          <w:rFonts w:ascii="Calibri" w:hAnsi="Calibri" w:cstheme="minorHAnsi"/>
          <w:lang w:val="en-US"/>
        </w:rPr>
        <w:t xml:space="preserve">, 2013; Hendriks </w:t>
      </w:r>
      <w:r w:rsidR="00C56B4E" w:rsidRPr="00C56B4E">
        <w:rPr>
          <w:rFonts w:ascii="Calibri" w:hAnsi="Calibri" w:cstheme="minorHAnsi"/>
          <w:i/>
          <w:lang w:val="en-US"/>
        </w:rPr>
        <w:t>et al.</w:t>
      </w:r>
      <w:r w:rsidRPr="00946649">
        <w:rPr>
          <w:rFonts w:ascii="Calibri" w:hAnsi="Calibri" w:cstheme="minorHAnsi"/>
          <w:lang w:val="en-US"/>
        </w:rPr>
        <w:t>, 2014)</w:t>
      </w:r>
      <w:r w:rsidRPr="00946649">
        <w:rPr>
          <w:rFonts w:ascii="Calibri" w:hAnsi="Calibri" w:cstheme="minorHAnsi"/>
          <w:lang w:val="en-US"/>
        </w:rPr>
        <w:fldChar w:fldCharType="end"/>
      </w:r>
      <w:r w:rsidRPr="00946649">
        <w:rPr>
          <w:rFonts w:ascii="Calibri" w:hAnsi="Calibri" w:cstheme="minorHAnsi"/>
          <w:lang w:val="en-US"/>
        </w:rPr>
        <w:t xml:space="preserve"> with effects on calcification processes of marine organisms important to humans (e.g. corals, bivalves or sea urchins)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uthor" : [ { "dropping-particle" : "", "family" : "IPBES", "given" : "", "non-dropping-particle" : "", "parse-names" : false, "suffix" : "" } ], "id" : "ITEM-1", "issued" : { "date-parts" : [ [ "2017" ] ] }, "title" : "IPBES/5/INF/24: Update on the classification of nature\u2019s contributions to people by the Intergovernmental Science-Policy Platform on Biodiversity and Ecosystem Services", "type" : "book" }, "uris" : [ "http://www.mendeley.com/documents/?uuid=db6d4108-ee75-4e86-8403-a3c3db0d5c31" ] } ], "mendeley" : { "formattedCitation" : "(IPBES, 2017b)", "plainTextFormattedCitation" : "(IPBES, 2017b)", "previouslyFormattedCitation" : "(IPBES, 2017b)"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IPBES, 2017</w:t>
      </w:r>
      <w:r w:rsidR="00E967D4">
        <w:rPr>
          <w:rFonts w:ascii="Calibri" w:hAnsi="Calibri" w:cstheme="minorHAnsi"/>
          <w:lang w:val="en-US"/>
        </w:rPr>
        <w:t>a</w:t>
      </w:r>
      <w:r w:rsidRPr="00946649">
        <w:rPr>
          <w:rFonts w:ascii="Calibri" w:hAnsi="Calibri" w:cstheme="minorHAnsi"/>
          <w:lang w:val="en-US"/>
        </w:rPr>
        <w:t>)</w:t>
      </w:r>
      <w:r w:rsidRPr="00946649">
        <w:rPr>
          <w:rFonts w:ascii="Calibri" w:hAnsi="Calibri" w:cstheme="minorHAnsi"/>
          <w:lang w:val="en-US"/>
        </w:rPr>
        <w:fldChar w:fldCharType="end"/>
      </w:r>
      <w:r w:rsidRPr="00946649">
        <w:rPr>
          <w:rFonts w:ascii="Calibri" w:hAnsi="Calibri" w:cstheme="minorHAnsi"/>
          <w:lang w:val="en-US"/>
        </w:rPr>
        <w:t>. Marine macrophytes, such as large brown macroalgae and seagrasses, are net CO</w:t>
      </w:r>
      <w:r w:rsidRPr="00946649">
        <w:rPr>
          <w:rFonts w:ascii="Calibri" w:hAnsi="Calibri" w:cstheme="minorHAnsi"/>
          <w:vertAlign w:val="subscript"/>
          <w:lang w:val="en-US"/>
        </w:rPr>
        <w:t>2</w:t>
      </w:r>
      <w:r w:rsidRPr="00946649">
        <w:rPr>
          <w:rFonts w:ascii="Calibri" w:hAnsi="Calibri" w:cstheme="minorHAnsi"/>
          <w:lang w:val="en-US"/>
        </w:rPr>
        <w:t xml:space="preserve"> consumers, and their metabolism creates pH fluctuations in seagrass meadows and kelp forests where they are dominant species and very abundant. This regulation of pH can entail increases of 1 pH unit during the day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080/17451000701320556", "ISSN" : "1745-1000", "abstract" : "The maximum final pHs reached during extended photosynthesis were 8.83 for the red algae Delesseria sanguinea and 10.19 for the brown algae Fucus vesiculosus, as long as the concentrations of [CO2\ue001HCO3 \ue002] exceeded 1 mmol l\ue0021, suggesting the existence of an upper pH limit for macroalgal photosynthesis. In experiments initiated with low concentrations of inorganic carbon, the final pH decreased with reduced initial pH, indicating that inorganic carbon became limiting. Effects of high O2 concentrations could be ruled out as a contributing factor in pH drift experiments initiated at or above pH 7.5. The growth rates of both species decreased when pH exceeded 8.5. However, although the growth of D. sanguinea stopped at pH 9.1\ue003 9.3, depending on acclimation, F. vesiculosus could maintain its growth up to a pH of 9.8 in these experiments. Additional experiments carried out on F. vesiculosus at two pH levels, 8 and 9.3, and a range of dissolved inorganic carbon concentrations revealed that the growth of F. vesiculosus was reduced at pH 9.3 compared with pH 8, irrespectively of inorganic carbon concentration. The results suggest that high pH may be an important, but so far overlooked, factor in regulating coastal primary production", "author" : [ { "dropping-particle" : "", "family" : "Lise Middelboe", "given" : "Anne", "non-dropping-particle" : "", "parse-names" : false, "suffix" : "" }, { "dropping-particle" : "", "family" : "Juel Hansen", "given" : "Per", "non-dropping-particle" : "", "parse-names" : false, "suffix" : "" } ], "container-title" : "Marine Biology Research", "id" : "ITEM-1", "issue" : "3", "issued" : { "date-parts" : [ [ "2007", "6" ] ] }, "page" : "134-144", "publisher" : "Taylor &amp; Francis", "title" : "Direct effects of pH and inorganic carbon on macroalgal photosynthesis and growth", "type" : "article-journal", "volume" : "3" }, "uris" : [ "http://www.mendeley.com/documents/?uuid=c388761f-db9d-418a-9bb4-8302dd015a10", "http://www.mendeley.com/documents/?uuid=6467ff29-555c-4837-9852-7289eb5d4163" ] } ], "mendeley" : { "formattedCitation" : "(Lise Middelboe &amp; Juel Hansen, 2007)", "plainTextFormattedCitation" : "(Lise Middelboe &amp; Juel Hansen, 2007)", "previouslyFormattedCitation" : "(Lise Middelboe &amp; Juel Hansen, 2007)"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Middelboe &amp; Hansen, 2007)</w:t>
      </w:r>
      <w:r w:rsidRPr="00946649">
        <w:rPr>
          <w:rFonts w:ascii="Calibri" w:hAnsi="Calibri" w:cstheme="minorHAnsi"/>
          <w:lang w:val="en-US"/>
        </w:rPr>
        <w:fldChar w:fldCharType="end"/>
      </w:r>
      <w:r w:rsidRPr="00946649">
        <w:rPr>
          <w:rFonts w:ascii="Calibri" w:hAnsi="Calibri" w:cstheme="minorHAnsi"/>
          <w:lang w:val="en-US"/>
        </w:rPr>
        <w:t xml:space="preserve">. This up-regulation can depend on many factors, such as plant biomass and structure, hydrodynamics, irradiance and day-length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Concern on the impacts of ocean acidification on calcifiers, such as bivalves, sea urchins, and foraminifers, has led to efforts to understand the controls on pH in their habitats, which include kelp forests and seagrass meadows. The metabolism of these habitats can lead to diel fluctuation in pH with increases during the day and declines at night, suggesting no net effect on pH at time scales longer than daily. We examined the capacity of subarctic and Arctic kelps to up-regulate pH in situ and experimentally tested the role of photoperiod in determining the capacity of Arctic macrophytes to up-regulate pH. Field observations at photoperiods of 15 and 24 hours in Greenland combined with experimental manipulations of photoperiod show that photoperiods longer than 21 hours, characteristic of Arctic summers, are conducive to sustained up-regulation of pH by kelp photosynthesis. We report a gradual increase in pH of 0.15 units and a parallel decline in pCO2 of 100 parts per million over a 10-day period in an Arctic kelp forest over midsummer, with ample scope for continued pH increase during the months of continuous daylight. Experimental increase in CO2 concentration further stimulated the capacity of macrophytes to deplete CO2 and increase pH. We conclude that long photoperiods in Arctic summers support sustained up-regulation of pH in kelp forests, with potential benefits for calcifiers, and propose that this mechanism may increase with the projected expansion of Arctic vegetation in response to warming and loss of sea ice.", "author" : [ { "dropping-particle" : "", "family" : "Krause-Jensen", "given" : "Dorte", "non-dropping-particle" : "", "parse-names" : false, "suffix" : "" }, { "dropping-particle" : "", "family" : "Marb\u00e0", "given" : "N\u00faria", "non-dropping-particle" : "", "parse-names" : false, "suffix" : "" }, { "dropping-particle" : "", "family" : "Sanz-Martin", "given" : "Marina", "non-dropping-particle" : "", "parse-names" : false, "suffix" : "" }, { "dropping-particle" : "", "family" : "Hendriks", "given" : "Iris E", "non-dropping-particle" : "", "parse-names" : false, "suffix" : "" }, { "dropping-particle" : "", "family" : "Thyrring", "given" : "Jakob", "non-dropping-particle" : "", "parse-names" : false, "suffix" : "" }, { "dropping-particle" : "", "family" : "Carstensen", "given" : "Jacob", "non-dropping-particle" : "", "parse-names" : false, "suffix" : "" }, { "dropping-particle" : "", "family" : "Sejr", "given" : "Mikael Kristian", "non-dropping-particle" : "", "parse-names" : false, "suffix" : "" }, { "dropping-particle" : "", "family" : "Duarte", "given" : "Carlos M", "non-dropping-particle" : "", "parse-names" : false, "suffix" : "" } ], "container-title" : "Science Advances", "id" : "ITEM-1", "issue" : "12", "issued" : { "date-parts" : [ [ "2016", "12" ] ] }, "title" : "Long photoperiods sustain high pH in Arctic kelp forests", "type" : "article-journal", "volume" : "2" }, "uris" : [ "http://www.mendeley.com/documents/?uuid=3f19ca8b-3ba5-45ea-93da-1e2edd85b432", "http://www.mendeley.com/documents/?uuid=20aefed2-7fc5-4eab-b7d4-012bdabad2fc" ] } ], "mendeley" : { "formattedCitation" : "(Dorte Krause-Jensen et al., 2016)", "plainTextFormattedCitation" : "(Dorte Krause-Jensen et al., 2016)", "previouslyFormattedCitation" : "(Dorte Krause-Jensen et al., 2016)"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Krause-Jensen </w:t>
      </w:r>
      <w:r w:rsidR="00C56B4E" w:rsidRPr="00C56B4E">
        <w:rPr>
          <w:rFonts w:ascii="Calibri" w:hAnsi="Calibri" w:cstheme="minorHAnsi"/>
          <w:i/>
          <w:lang w:val="en-US"/>
        </w:rPr>
        <w:t>et al.</w:t>
      </w:r>
      <w:r w:rsidRPr="00946649">
        <w:rPr>
          <w:rFonts w:ascii="Calibri" w:hAnsi="Calibri" w:cstheme="minorHAnsi"/>
          <w:lang w:val="en-US"/>
        </w:rPr>
        <w:t>, 2016)</w:t>
      </w:r>
      <w:r w:rsidRPr="00946649">
        <w:rPr>
          <w:rFonts w:ascii="Calibri" w:hAnsi="Calibri" w:cstheme="minorHAnsi"/>
          <w:lang w:val="en-US"/>
        </w:rPr>
        <w:fldChar w:fldCharType="end"/>
      </w:r>
      <w:r w:rsidRPr="00946649">
        <w:rPr>
          <w:rFonts w:ascii="Calibri" w:hAnsi="Calibri" w:cstheme="minorHAnsi"/>
          <w:lang w:val="en-US"/>
        </w:rPr>
        <w:t xml:space="preserve">. Vegetated habitats may, therefore, contribute to regulating ocean acidification and creating refugia for calcifying organisms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111/jpy.12307", "ISSN" : "1529-8817", "author" : [ { "dropping-particle" : "", "family" : "Hurd", "given" : "Catriona L", "non-dropping-particle" : "", "parse-names" : false, "suffix" : "" } ], "container-title" : "Journal of Phycology", "id" : "ITEM-1", "issue" : "4", "issued" : { "date-parts" : [ [ "2015" ] ] }, "page" : "599-605", "title" : "Slow-flow habitats as refugia for coastal calcifiers from ocean acidification", "type" : "article-journal", "volume" : "51" }, "uris" : [ "http://www.mendeley.com/documents/?uuid=77e749e4-e53a-4964-89c2-7176dcd1a45d", "http://www.mendeley.com/documents/?uuid=1fd4520c-5cb5-4c0c-a632-2786309922eb" ] }, { "id" : "ITEM-2", "itemData" : { "abstract" : "Concern on the impacts of ocean acidification on calcifiers, such as bivalves, sea urchins, and foraminifers, has led to efforts to understand the controls on pH in their habitats, which include kelp forests and seagrass meadows. The metabolism of these habitats can lead to diel fluctuation in pH with increases during the day and declines at night, suggesting no net effect on pH at time scales longer than daily. We examined the capacity of subarctic and Arctic kelps to up-regulate pH in situ and experimentally tested the role of photoperiod in determining the capacity of Arctic macrophytes to up-regulate pH. Field observations at photoperiods of 15 and 24 hours in Greenland combined with experimental manipulations of photoperiod show that photoperiods longer than 21 hours, characteristic of Arctic summers, are conducive to sustained up-regulation of pH by kelp photosynthesis. We report a gradual increase in pH of 0.15 units and a parallel decline in pCO2 of 100 parts per million over a 10-day period in an Arctic kelp forest over midsummer, with ample scope for continued pH increase during the months of continuous daylight. Experimental increase in CO2 concentration further stimulated the capacity of macrophytes to deplete CO2 and increase pH. We conclude that long photoperiods in Arctic summers support sustained up-regulation of pH in kelp forests, with potential benefits for calcifiers, and propose that this mechanism may increase with the projected expansion of Arctic vegetation in response to warming and loss of sea ice.", "author" : [ { "dropping-particle" : "", "family" : "Krause-Jensen", "given" : "Dorte", "non-dropping-particle" : "", "parse-names" : false, "suffix" : "" }, { "dropping-particle" : "", "family" : "Marb\u00e0", "given" : "N\u00faria", "non-dropping-particle" : "", "parse-names" : false, "suffix" : "" }, { "dropping-particle" : "", "family" : "Sanz-Martin", "given" : "Marina", "non-dropping-particle" : "", "parse-names" : false, "suffix" : "" }, { "dropping-particle" : "", "family" : "Hendriks", "given" : "Iris E", "non-dropping-particle" : "", "parse-names" : false, "suffix" : "" }, { "dropping-particle" : "", "family" : "Thyrring", "given" : "Jakob", "non-dropping-particle" : "", "parse-names" : false, "suffix" : "" }, { "dropping-particle" : "", "family" : "Carstensen", "given" : "Jacob", "non-dropping-particle" : "", "parse-names" : false, "suffix" : "" }, { "dropping-particle" : "", "family" : "Sejr", "given" : "Mikael Kristian", "non-dropping-particle" : "", "parse-names" : false, "suffix" : "" }, { "dropping-particle" : "", "family" : "Duarte", "given" : "Carlos M", "non-dropping-particle" : "", "parse-names" : false, "suffix" : "" } ], "container-title" : "Science Advances", "id" : "ITEM-2", "issue" : "12", "issued" : { "date-parts" : [ [ "2016", "12" ] ] }, "title" : "Long photoperiods sustain high pH in Arctic kelp forests", "type" : "article-journal", "volume" : "2" }, "uris" : [ "http://www.mendeley.com/documents/?uuid=20aefed2-7fc5-4eab-b7d4-012bdabad2fc", "http://www.mendeley.com/documents/?uuid=3f19ca8b-3ba5-45ea-93da-1e2edd85b432" ] } ], "mendeley" : { "formattedCitation" : "(Hurd, 2015; Dorte Krause-Jensen et al., 2016)", "plainTextFormattedCitation" : "(Hurd, 2015; Dorte Krause-Jensen et al., 2016)", "previouslyFormattedCitation" : "(Hurd, 2015; Dorte Krause-Jensen et al., 2016)"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Hurd, 2015; Krause-Jensen </w:t>
      </w:r>
      <w:r w:rsidR="00C56B4E" w:rsidRPr="00C56B4E">
        <w:rPr>
          <w:rFonts w:ascii="Calibri" w:hAnsi="Calibri" w:cstheme="minorHAnsi"/>
          <w:i/>
          <w:lang w:val="en-US"/>
        </w:rPr>
        <w:t>et al.</w:t>
      </w:r>
      <w:r w:rsidRPr="00946649">
        <w:rPr>
          <w:rFonts w:ascii="Calibri" w:hAnsi="Calibri" w:cstheme="minorHAnsi"/>
          <w:lang w:val="en-US"/>
        </w:rPr>
        <w:t>, 2016)</w:t>
      </w:r>
      <w:r w:rsidRPr="00946649">
        <w:rPr>
          <w:rFonts w:ascii="Calibri" w:hAnsi="Calibri" w:cstheme="minorHAnsi"/>
          <w:lang w:val="en-US"/>
        </w:rPr>
        <w:fldChar w:fldCharType="end"/>
      </w:r>
      <w:r w:rsidRPr="00946649">
        <w:rPr>
          <w:rFonts w:ascii="Calibri" w:hAnsi="Calibri" w:cstheme="minorHAnsi"/>
          <w:lang w:val="en-US"/>
        </w:rPr>
        <w:t xml:space="preserve">. There is increasing evidence that pH increase can lead to an overall buffering of ocean acidification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Many studies have reported fluctuations in pH and the concentration of dissolved inorganic carbon (DIC) in shallow coastal waters as a result of photosynthetic activity; however, little is known about how these fluctuations vary with degree of exposure among habitats, and at different scales. In the present study, diel variation in seawater pH was apparent in aquaria experiments with Zostera marina and Ruppia maritima. These pH variations were affected by light regime, biomass level and plant species. Subsequently, the natural variability in seawater pH and the concentration of DIC was assessed in six shallow embayments (three sheltered and three exposed) during sunny days. From the outer part towards the interior part of each bay, the following four habitats were identified and studied: the bay-mouth open water, seagrass beds, mixed macrophyte belts and unvegetated bottoms. The two vegetated habitats and unvegetated bottoms were characterised by higher pH and a lower concentration of DIC than in the bay-mouth water. The mixed macrophytes habitat showed slightly higher pH and a lower concentration of DIC than the seagrass and unvegetated habitats. No significant effect of exposure was detected. Our findings clearly showed that the photosynthetic activity of marine macrophytes can alter the coastal pH and the concentration of DIC and that the effects can be observed at the scale of a whole bay.", "author" : [ { "dropping-particle" : "", "family" : "Buapet", "given" : "Pimchanok", "non-dropping-particle" : "", "parse-names" : false, "suffix" : "" }, { "dropping-particle" : "", "family" : "Gullstr\u00f6m", "given" : "Martin", "non-dropping-particle" : "", "parse-names" : false, "suffix" : "" }, { "dropping-particle" : "", "family" : "Bj\u00f6rk", "given" : "Mats", "non-dropping-particle" : "", "parse-names" : false, "suffix" : "" } ], "container-title" : "Marine and Freshwater Research", "id" : "ITEM-1", "issue" : "11", "issued" : { "date-parts" : [ [ "2013" ] ] }, "page" : "1040-1048", "title" : "Photosynthetic activity of seagrasses and macroalgae in temperate shallow waters can alter seawater pH and total inorganic carbon content at the scale of a coastal embayment", "type" : "article-journal", "volume" : "64" }, "uris" : [ "http://www.mendeley.com/documents/?uuid=1af8d1b7-3e6d-418a-aa14-28f53a9be419", "http://www.mendeley.com/documents/?uuid=a4e23362-7f90-4150-97e6-42583fe1d0ca" ] }, { "id" : "ITEM-2", "itemData" : { "ISSN" : "1726-4170", "abstract" : "The Arctic Ocean is considered the most vulnerable ecosystem to ocean acidification, and large-scale assessments of pH and the saturation state for aragonite (\\ensuremath{\\Omega}arag) have led to the notion that the Arctic Ocean is already close to a corrosive state. In high-latitude coastal waters the regulation of pH and \\ensuremath{\\Omega}arag is, however, far more complex than offshore because increased biological activity and input of glacial meltwater affect pH. Effects of ocean acidification on calcifiers and non-calcifying phototrophs occupying coastal habitats cannot be derived from extrapolation of current and forecasted offshore conditions, but they require an understanding of the regimes of pH and \\ensuremath{\\Omega}arag in their coastal habitats. To increase knowledge of the natural variability in pH in the Arctic coastal zone and specifically to test the influence of benthic vegetated habitats, we quantified pH variability in a Greenland fjord in a nested-scale approach. A sensor array logging pH, O2, PAR, temperature and salinity was applied on spatial scales ranging from kilometre scale across the horizontal extension of the fjord; to 100 m scale vertically in the fjord, 10--100 m scale between subtidal habitats with and without kelp forests and between vegetated tidal pools and adjacent vegetated shores; and to centimetre to metre scale within kelp forests and millimetre scale across diffusive boundary layers of macrophyte tissue. In addition, we assessed the temporal variability in pH on diurnal and seasonal scales. Based on pH measurements combined with point samples of total alkalinity, dissolved inorganic carbon and relationships to salinity, we also estimated variability in \\ensuremath{\\Omega}arag. Results show variability in pH and \\ensuremath{\\Omega}arag of up to 0.2--0.3 units at several scales, i.e. along the horizontal and vertical extension of the fjord, between seasons and on a diel basis in benthic habitats and within 1 m3 of kelp forest. Vegetated intertidal pools exhibited extreme diel pH variability of {\\textrangle} 1.5 units and macrophyte diffusive boundary layers a pH range of up to 0.8 units. Overall, pelagic and benthic metabolism was an important driver of pH and \\ensuremath{\\Omega}arag producing mosaics of variability from low levels in the dark to peak levels at high irradiance generally appearing favourable for calcification. We suggest that productive coastal environments may form niches of high pH in a future \u2026", "author" : [ { "dropping-particle" : "", "family" : "Krause-Jensen", "given" : "D", "non-dropping-particle" : "", "parse-names" : false, "suffix" : "" }, { "dropping-particle" : "", "family" : "Duarte", "given" : "C M", "non-dropping-particle" : "", "parse-names" : false, "suffix" : "" }, { "dropping-particle" : "", "family" : "Hendriks", "given" : "I E", "non-dropping-particle" : "", "parse-names" : false, "suffix" : "" }, { "dropping-particle" : "", "family" : "Meire", "given" : "Lorenz", "non-dropping-particle" : "", "parse-names" : false, "suffix" : "" }, { "dropping-particle" : "", "family" : "Blicher", "given" : "M E", "non-dropping-particle" : "", "parse-names" : false, "suffix" : "" }, { "dropping-particle" : "", "family" : "Marb\u00e0", "given" : "N", "non-dropping-particle" : "", "parse-names" : false, "suffix" : "" }, { "dropping-particle" : "", "family" : "Sejr", "given" : "M K", "non-dropping-particle" : "", "parse-names" : false, "suffix" : "" } ], "container-title" : "BIOGEOSCIENCES", "id" : "ITEM-2", "issue" : "16", "issued" : { "date-parts" : [ [ "2015" ] ] }, "page" : "4895-4911", "title" : "Macroalgae contribute to nested mosaics of pH variability in a subarctic fjord", "type" : "article-journal", "volume" : "12" }, "uris" : [ "http://www.mendeley.com/documents/?uuid=bd416afe-62de-42e8-92f6-82da8873ba82", "http://www.mendeley.com/documents/?uuid=d01fc375-1528-40ec-be17-6cbb320df3fc" ] }, { "id" : "ITEM-3", "itemData" : { "DOI" : "10.5194/bg-11-333-2014", "ISBN" : "1726-4189", "ISSN" : "17264170", "PMID" : "16816136", "abstract" : "Macrophytes growing in shallow coastal zones characterised by intense metabolic activity have the capacity to modify pH within their canopy and beyond. We observed diel pH changes in shallow (5\u201312 m) seagrass (Posidonia oceanica) meadows spanning 0.06 pH units in September to 0.24 units in June. The carbonate system (pH, DIC, and aragonite saturation state (\u03a9Ar)) and O2 within the meadows displayed strong diel variability driven by primary productivity, and changes in chemistry were related to structural parameters of the meadow, in particular, the leaf surface area available for photosynthesis (LAI). LAI was positively correlated to mean, max and range pHNBS and max and range \u03a9Ar. In June, vertical mixing (as Turbulent Kinetic Energy) influenced max and min \u03a9Ar, while in September there was no effect of hydrodynamics on the carbonate system within the canopy. Max and range \u03a9Ar within the meadow showed a positive trend with the calcium carbonate load of the leaves, pointing to a possible link between structural parameters, \u03a9Ar and carbonate deposition. Calcifying organisms, e.g. epiphytes with carbonate skeletons, may benefit from the modification of the carbonate system by the meadow. There is, however, concern for the ability of seagrasses to provide modifications of similar importance in the future. The predicted decline of seagrass meadows may alter the scope for alteration of pH within a seagrass meadow and in the water column above the meadow, particularly if shoot density and biomass decline, on which LAI is based. Organisms associated with seagrass communities may therefore suffer from the loss of pH buffering capacity in degraded meadows.", "author" : [ { "dropping-particle" : "", "family" : "Hendriks", "given" : "I. E.", "non-dropping-particle" : "", "parse-names" : false, "suffix" : "" }, { "dropping-particle" : "", "family" : "Olsen", "given" : "Y. S.", "non-dropping-particle" : "", "parse-names" : false, "suffix" : "" }, { "dropping-particle" : "", "family" : "Ramajo", "given" : "L.", "non-dropping-particle" : "", "parse-names" : false, "suffix" : "" }, { "dropping-particle" : "", "family" : "Basso", "given" : "L.", "non-dropping-particle" : "", "parse-names" : false, "suffix" : "" }, { "dropping-particle" : "", "family" : "Steckbauer", "given" : "A.", "non-dropping-particle" : "", "parse-names" : false, "suffix" : "" }, { "dropping-particle" : "", "family" : "Moore", "given" : "T. S.", "non-dropping-particle" : "", "parse-names" : false, "suffix" : "" }, { "dropping-particle" : "", "family" : "Howard", "given" : "J.", "non-dropping-particle" : "", "parse-names" : false, "suffix" : "" }, { "dropping-particle" : "", "family" : "Duarte", "given" : "C. M.", "non-dropping-particle" : "", "parse-names" : false, "suffix" : "" } ], "container-title" : "Biogeosciences", "id" : "ITEM-3", "issued" : { "date-parts" : [ [ "2014" ] ] }, "title" : "Photosynthetic activity buffers ocean acidification in seagrass meadows", "type" : "article-journal" }, "uris" : [ "http://www.mendeley.com/documents/?uuid=f790f8f3-c95d-4bf7-bff4-94ff539d8231", "http://www.mendeley.com/documents/?uuid=44d00fc4-9ed2-4718-a7a2-f37312d12721" ] }, { "id" : "ITEM-4", "itemData" : { "abstract" : "Concern on the impacts of ocean acidification on calcifiers, such as bivalves, sea urchins, and foraminifers, has led to efforts to understand the controls on pH in their habitats, which include kelp forests and seagrass meadows. The metabolism of these habitats can lead to diel fluctuation in pH with increases during the day and declines at night, suggesting no net effect on pH at time scales longer than daily. We examined the capacity of subarctic and Arctic kelps to up-regulate pH in situ and experimentally tested the role of photoperiod in determining the capacity of Arctic macrophytes to up-regulate pH. Field observations at photoperiods of 15 and 24 hours in Greenland combined with experimental manipulations of photoperiod show that photoperiods longer than 21 hours, characteristic of Arctic summers, are conducive to sustained up-regulation of pH by kelp photosynthesis. We report a gradual increase in pH of 0.15 units and a parallel decline in pCO2 of 100 parts per million over a 10-day period in an Arctic kelp forest over midsummer, with ample scope for continued pH increase during the months of continuous daylight. Experimental increase in CO2 concentration further stimulated the capacity of macrophytes to deplete CO2 and increase pH. We conclude that long photoperiods in Arctic summers support sustained up-regulation of pH in kelp forests, with potential benefits for calcifiers, and propose that this mechanism may increase with the projected expansion of Arctic vegetation in response to warming and loss of sea ice.", "author" : [ { "dropping-particle" : "", "family" : "Krause-Jensen", "given" : "Dorte", "non-dropping-particle" : "", "parse-names" : false, "suffix" : "" }, { "dropping-particle" : "", "family" : "Marb\u00e0", "given" : "N\u00faria", "non-dropping-particle" : "", "parse-names" : false, "suffix" : "" }, { "dropping-particle" : "", "family" : "Sanz-Martin", "given" : "Marina", "non-dropping-particle" : "", "parse-names" : false, "suffix" : "" }, { "dropping-particle" : "", "family" : "Hendriks", "given" : "Iris E", "non-dropping-particle" : "", "parse-names" : false, "suffix" : "" }, { "dropping-particle" : "", "family" : "Thyrring", "given" : "Jakob", "non-dropping-particle" : "", "parse-names" : false, "suffix" : "" }, { "dropping-particle" : "", "family" : "Carstensen"</w:instrText>
      </w:r>
      <w:r w:rsidRPr="002976DC">
        <w:rPr>
          <w:rFonts w:ascii="Calibri" w:hAnsi="Calibri" w:cstheme="minorHAnsi"/>
          <w:lang w:val="en-US"/>
        </w:rPr>
        <w:instrText>, "given" : "Jacob", "non-dropping-particle" : "", "parse-names" : false, "suffix" : "" }, { "dropping-particle" : "", "family" : "Sejr", "given" : "Mikael Kristian", "non-dropping-particle" : "", "parse-names" : false, "suffix" : "" }, { "dropping-particle" : "", "family" : "Duarte", "given" : "Carlos M", "non-dropping-particle" : "", "parse-names" : false, "suffix" : "" } ], "container-title" : "Science Advances", "id" : "ITEM-4", "issue" : "12", "issued" : { "date-parts" : [ [ "2016", "12" ] ] }, "title" : "Long photoperiods sustain high pH in Arctic kelp forests", "type" : "article-journal", "volume" : "2" }, "uris" : [ "http://www.mendeley.com/documents/?uuid=20aefed2-7fc5-4eab-b7d4-012bdabad2fc", "http://www.mendeley.com/documents/?uuid=3f19ca8b-3ba5-45ea-93da-1e2edd85b432", "http://www.mendeley.com/documents/?uuid=8fd91d16-52b4-4109-a879-1b232aa4b53e" ] } ], "mendeley" : { "formattedCitation" : "(Buapet, Gullstr\u00f6m, &amp; Bj\u00f6rk, 2013; Hendriks et al., 2014; D Krause-Jensen et al., 2015; Dorte Krause-Jensen et al., 2016)", "plainTextFormattedCitation" : "(Buapet, Gullstr\u00f6m, &amp; Bj\u00f6rk, 2013; Hendriks et al., 2014; D Krause-Jensen et al., 2015; Dorte Krause-Jensen et al., 2016)", "previouslyFormattedCitation" : "(Buapet, Gullstr\u00f6m, &amp; Bj\u00f6rk, 2013; Hendriks et al., 2014; D Krause-Jensen et al., 2015; Dorte Krause-Jensen et al., 2016)" }, "properties" : {  }, "schema" : "https://github.com/citation-style-language/schema/raw/master/csl-citation.json" }</w:instrText>
      </w:r>
      <w:r w:rsidRPr="00946649">
        <w:rPr>
          <w:rFonts w:ascii="Calibri" w:hAnsi="Calibri" w:cstheme="minorHAnsi"/>
          <w:lang w:val="en-US"/>
        </w:rPr>
        <w:fldChar w:fldCharType="separate"/>
      </w:r>
      <w:r w:rsidRPr="00FF4458">
        <w:rPr>
          <w:rFonts w:ascii="Calibri" w:hAnsi="Calibri" w:cstheme="minorHAnsi"/>
          <w:lang w:val="en-US"/>
        </w:rPr>
        <w:t>(Buapet</w:t>
      </w:r>
      <w:r>
        <w:rPr>
          <w:rFonts w:cstheme="minorHAnsi"/>
          <w:lang w:val="en-US"/>
        </w:rPr>
        <w:t xml:space="preserve"> </w:t>
      </w:r>
      <w:r w:rsidR="00C56B4E" w:rsidRPr="00C56B4E">
        <w:rPr>
          <w:rFonts w:cstheme="minorHAnsi"/>
          <w:i/>
          <w:lang w:val="en-US"/>
        </w:rPr>
        <w:t>et al.</w:t>
      </w:r>
      <w:r w:rsidRPr="00FF4458">
        <w:rPr>
          <w:rFonts w:ascii="Calibri" w:hAnsi="Calibri" w:cstheme="minorHAnsi"/>
          <w:lang w:val="en-US"/>
        </w:rPr>
        <w:t xml:space="preserve">, 2013; Hendriks </w:t>
      </w:r>
      <w:r w:rsidR="00C56B4E" w:rsidRPr="00C56B4E">
        <w:rPr>
          <w:rFonts w:ascii="Calibri" w:hAnsi="Calibri" w:cstheme="minorHAnsi"/>
          <w:i/>
          <w:lang w:val="en-US"/>
        </w:rPr>
        <w:t>et al.</w:t>
      </w:r>
      <w:r w:rsidRPr="00FF4458">
        <w:rPr>
          <w:rFonts w:ascii="Calibri" w:hAnsi="Calibri" w:cstheme="minorHAnsi"/>
          <w:lang w:val="en-US"/>
        </w:rPr>
        <w:t xml:space="preserve">, 2014; Krause-Jensen </w:t>
      </w:r>
      <w:r w:rsidR="00C56B4E" w:rsidRPr="00C56B4E">
        <w:rPr>
          <w:rFonts w:ascii="Calibri" w:hAnsi="Calibri" w:cstheme="minorHAnsi"/>
          <w:i/>
          <w:lang w:val="en-US"/>
        </w:rPr>
        <w:t>et al.</w:t>
      </w:r>
      <w:r w:rsidRPr="00FF4458">
        <w:rPr>
          <w:rFonts w:ascii="Calibri" w:hAnsi="Calibri" w:cstheme="minorHAnsi"/>
          <w:lang w:val="en-US"/>
        </w:rPr>
        <w:t xml:space="preserve">, 2015; Krause-Jensen </w:t>
      </w:r>
      <w:r w:rsidR="00C56B4E" w:rsidRPr="00C56B4E">
        <w:rPr>
          <w:rFonts w:ascii="Calibri" w:hAnsi="Calibri" w:cstheme="minorHAnsi"/>
          <w:i/>
          <w:lang w:val="en-US"/>
        </w:rPr>
        <w:t>et al.</w:t>
      </w:r>
      <w:r w:rsidRPr="00FF4458">
        <w:rPr>
          <w:rFonts w:ascii="Calibri" w:hAnsi="Calibri" w:cstheme="minorHAnsi"/>
          <w:lang w:val="en-US"/>
        </w:rPr>
        <w:t>, 2016)</w:t>
      </w:r>
      <w:r w:rsidRPr="00946649">
        <w:rPr>
          <w:rFonts w:ascii="Calibri" w:hAnsi="Calibri" w:cstheme="minorHAnsi"/>
          <w:lang w:val="en-US"/>
        </w:rPr>
        <w:fldChar w:fldCharType="end"/>
      </w:r>
      <w:r w:rsidRPr="00946649">
        <w:rPr>
          <w:rFonts w:ascii="Calibri" w:hAnsi="Calibri" w:cstheme="minorHAnsi"/>
          <w:lang w:val="en-US"/>
        </w:rPr>
        <w:t>. Nevertheless, pH in these habitats typically fluctuates, with higher pH during daytime due to CO</w:t>
      </w:r>
      <w:r w:rsidRPr="00946649">
        <w:rPr>
          <w:rFonts w:ascii="Calibri" w:hAnsi="Calibri" w:cstheme="minorHAnsi"/>
          <w:vertAlign w:val="subscript"/>
          <w:lang w:val="en-US"/>
        </w:rPr>
        <w:t>2</w:t>
      </w:r>
      <w:r w:rsidRPr="00946649">
        <w:rPr>
          <w:rFonts w:ascii="Calibri" w:hAnsi="Calibri" w:cstheme="minorHAnsi"/>
          <w:lang w:val="en-US"/>
        </w:rPr>
        <w:t xml:space="preserve"> uptake by photosynthesis and lower pH at night due to respiration and release of CO</w:t>
      </w:r>
      <w:r w:rsidRPr="00946649">
        <w:rPr>
          <w:rFonts w:ascii="Calibri" w:hAnsi="Calibri" w:cstheme="minorHAnsi"/>
          <w:vertAlign w:val="subscript"/>
          <w:lang w:val="en-US"/>
        </w:rPr>
        <w:t>2</w:t>
      </w:r>
      <w:r w:rsidRPr="00946649">
        <w:rPr>
          <w:rFonts w:ascii="Calibri" w:hAnsi="Calibri" w:cstheme="minorHAnsi"/>
          <w:lang w:val="en-US"/>
        </w:rPr>
        <w:t xml:space="preserve">. In fact, some studies postulate that macrophytes may amplify the negative effects of ocean acidification, at least for some organisms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002/ece3.1475", "ISSN" : "2045-7758", "author" : [ { "dropping-particle" : "", "family" : "Pettit", "given" : "Laura R", "non-dropping-particle" : "", "parse-names" : false, "suffix" : "" }, { "dropping-particle" : "", "family" : "Smart", "given" : "Christopher W", "non-dropping-particle" : "", "parse-names" : false, "suffix" : "" }, { "dropping-particle" : "", "family" : "Hart", "given" : "Malcolm B", "non-dropping-particle" : "", "parse-names" : false, "suffix" : "" }, { "dropping-particle" : "", "family" : "Milazzo", "given" : "Marco", "non-dropping-particle" : "", "parse-names" : false, "suffix" : "" }, { "dropping-particle" : "", "family" : "Hall-Spencer", "given" : "Jason M", "non-dropping-particle" : "", "parse-names" : false, "suffix" : "" } ], "container-title" : "Ecology and Evolution", "id" : "ITEM-1", "issue" : "9", "issued" : { "date-parts" : [ [ "2015" ] ] }, "page" : "1784-1793", "title" : "Seaweed fails to prevent ocean acidification impact on foraminifera along a shallow-water CO2 gradient", "type" : "article-journal", "volume" : "5" }, "uris" : [ "http://www.mendeley.com/documents/?uuid=335bddb1-e16b-44fd-956a-89c1dec24f30", "http://www.mendeley.com/documents/?uuid=0abdb9f3-28c8-4c5d-98bd-dace9d35e198" ] }, { "id" : "ITEM-2", "itemData" : { "abstract" : "Coralline algae are susceptible to the changes in the seawater carbonate system associated with ocean acidification (OA). However, the coastal environments in which corallines grow are subject to large daily pH fluctuations which may affect their responses to OA. Here, we followed the growth and development of the juvenile coralline alga Arthrocardia corymbosa, which had recruited into experimental conditions during a prior experiment, using a novel OA laboratory culture system to simulate the pH fluctuations observed within a kelp forest. Microscopic life history stages are considered more susceptible to environmental stress than adult stages; we compared the responses of newly recruited A. corymbosa to static and fluctuating seawater pH with those of their field-collected parents. Recruits were cultivated for 16 weeks under static pH 8.05 and 7.65, representing ambient and 4\u00d7 preindustrial pCO2 concentrations, respectively, and two fluctuating pH treatments of daily x~ = 8.05 (daytime pH = 8.45, night-time pH = 7.65) and daily x~ = 7.65 (daytime pH = 8.05, night-time pH = 7.25). Positive growth rates of new recruits were recorded in all treatments, and were highest under static pH 8.05 and lowest under fluctuating pH 7.65. This pattern was similar to the adults\u2019 response, except that adults had zero growth under fluctuating pH 7.65. The % dry weight of MgCO3 in calcite of the juveniles was reduced from 10% at pH 8.05 to 8% at pH 7.65, but there was no effect of pH fluctuation. A wide range of fleshy macroalgae and at least 6 species of benthic diatoms recruited across all experimental treatments, from cryptic spores associated with the adult A. corymbosa. There was no effect of experimental treatment on the growth of the benthic diatoms. On the community level, pH-sensitive species may survive lower pH in the presence of diatoms and fleshy macroalgae, whose high metabolic activity may raise the pH of the local microhabitat.", "author" : [ { "dropping-particle" : "", "family" : "Roleda", "given" : "Michael Y", "non-dropping-particle" : "", "parse-names" : false, "suffix" : "" }, { "dropping-particle" : "", "family" : "Cornwall", "given" : "Christopher E", "non-dropping-particle" : "", "parse-names" : false, "suffix" : "" }, { "dropping-particle" : "", "family" : "Feng", "given" : "Yuanyuan", "non-dropping-particle" : "", "parse-names" : false, "suffix" : "" }, { "dropping-particle" : "", "family" : "McGraw", "given" : "Christina M", "non-dropping-particle" : "", "parse-names" : false, "suffix" : "" }, { "dropping-particle" : "", "family" : "Smith", "given" : "Abigail M", "non-dropping-particle" : "", "parse-names" : false, "suffix" : "" }, { "dropping-particle" : "", "family" : "Hurd", "given" : "Catriona L", "non-dropping-particle" : "", "parse-names" : false, "suffix" : "" } ], "container-title" : "PLOS ONE", "id" : "ITEM-2", "issue" : "10", "issued" : { "date-parts" : [ [ "2015", "10" ] ] }, "page" : "e0140394", "publisher" : "Public Library of Science", "title" : "Effect of Ocean Acidification and pH Fluctuations on the Growth and Development of Coralline Algal Recruits, and an Associated Benthic Algal Assemblage", "type" : "article-journal", "volume" : "10" }, "uris" : [ "http://www.mendeley.com/documents/?uuid=a56ddd1d-6d96-4c74-b052-dfd9c83608cd", "http://www.mendeley.com/documents/?uuid=67cc2d9e-bac5-4569-9143-e9d9c47689aa" ] } ], "mendeley" : { "formattedCitation" : "(Pettit, Smart, Hart, Milazzo, &amp; Hall-Spencer, 2015; Roleda et al., 2015)", "plainTextFormattedCitation" : "(Pettit, Smart, Hart, Milazzo, &amp; Hall-Spencer, 2015; Roleda et al., 2015)", "previouslyFormattedCitation" : "(Pettit, Smart, Hart, Milazzo, &amp; Hall-Spencer, 2015; Roleda et al., 2015)"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Pettit</w:t>
      </w:r>
      <w:r>
        <w:rPr>
          <w:rFonts w:ascii="Calibri" w:hAnsi="Calibri" w:cstheme="minorHAnsi"/>
          <w:lang w:val="en-US"/>
        </w:rPr>
        <w:t xml:space="preserve"> </w:t>
      </w:r>
      <w:r w:rsidR="00C56B4E" w:rsidRPr="00C56B4E">
        <w:rPr>
          <w:rFonts w:ascii="Calibri" w:hAnsi="Calibri" w:cstheme="minorHAnsi"/>
          <w:i/>
          <w:lang w:val="en-US"/>
        </w:rPr>
        <w:t>et al.</w:t>
      </w:r>
      <w:r w:rsidRPr="00946649">
        <w:rPr>
          <w:rFonts w:ascii="Calibri" w:hAnsi="Calibri" w:cstheme="minorHAnsi"/>
          <w:lang w:val="en-US"/>
        </w:rPr>
        <w:t xml:space="preserve">, 2015; Roleda </w:t>
      </w:r>
      <w:r w:rsidR="00C56B4E" w:rsidRPr="00C56B4E">
        <w:rPr>
          <w:rFonts w:ascii="Calibri" w:hAnsi="Calibri" w:cstheme="minorHAnsi"/>
          <w:i/>
          <w:lang w:val="en-US"/>
        </w:rPr>
        <w:t>et al.</w:t>
      </w:r>
      <w:r w:rsidRPr="00946649">
        <w:rPr>
          <w:rFonts w:ascii="Calibri" w:hAnsi="Calibri" w:cstheme="minorHAnsi"/>
          <w:lang w:val="en-US"/>
        </w:rPr>
        <w:t>, 2015)</w:t>
      </w:r>
      <w:r w:rsidRPr="00946649">
        <w:rPr>
          <w:rFonts w:ascii="Calibri" w:hAnsi="Calibri" w:cstheme="minorHAnsi"/>
          <w:lang w:val="en-US"/>
        </w:rPr>
        <w:fldChar w:fldCharType="end"/>
      </w:r>
      <w:r w:rsidRPr="00946649">
        <w:rPr>
          <w:rFonts w:ascii="Calibri" w:hAnsi="Calibri" w:cstheme="minorHAnsi"/>
          <w:lang w:val="en-US"/>
        </w:rPr>
        <w:t xml:space="preserve">. The potential role of regulating ocean acidification of marine vegetated habitats may depend on the balance between positive effects in the daytime and negative effects during the night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Concern on the impacts of ocean acidification on calcifiers, such as bivalves, sea urchins, and foraminifers, has led to efforts to understand the controls on pH in their habitats, which include kelp forests and seagrass meadows. The metabolism of these habitats can lead to diel fluctuation in pH with increases during the day and declines at night, suggesting no net effect on pH at time scales longer than daily. We examined the capacity of subarctic and Arctic kelps to up-regulate pH in situ and experimentally tested the role of photoperiod in determining the capacity of Arctic macrophytes to up-regulate pH. Field observations at photoperiods of 15 and 24 hours in Greenland combined with experimental manipulations of photoperiod show that photoperiods longer than 21 hours, characteristic of Arctic summers, are conducive to sustained up-regulation of pH by kelp photosynthesis. We report a gradual increase in pH of 0.15 units and a parallel decline in pCO2 of 100 parts per million over a 10-day period in an Arctic kelp forest over midsummer, with ample scope for continued pH increase during the months of continuous daylight. Experimental increase in CO2 concentration further stimulated the capacity of macrophytes to deplete CO2 and increase pH. We conclude that long photoperiods in Arctic summers support sustained up-regulation of pH in kelp forests, with potential benefits for calcifiers, and propose that this mechanism may increase with the projected expansion of Arctic vegetation in response to warming and loss of sea ice.", "author" : [ { "dropping-particle" : "", "family" : "Krause-Jensen", "given" : "Dorte", "non-dropping-particle" : "", "parse-names" : false, "suffix" : "" }, { "dropping-particle" : "", "family" : "Marb\u00e0", "given" : "N\u00faria", "non-dropping-particle" : "", "parse-names" : false, "suffix" : "" }, { "dropping-particle" : "", "family" : "Sanz-Martin", "given" : "Marina", "non-dropping-particle" : "", "parse-names" : false, "suffix" : "" }, { "dropping-particle" : "", "family" : "Hendriks", "given" : "Iris E", "non-dropping-particle" : "", "parse-names" : false, "suffix" : "" }, { "dropping-particle" : "", "family" : "Thyrring", "given" : "Jakob", "non-dropping-particle" : "", "parse-names" : false, "suffix" : "" }, { "dropping-particle" : "", "family" : "Carstensen", "given" : "Jacob", "non-dropping-particle" : "", "parse-names" : false, "suffix" : "" }, { "dropping-particle" : "", "family" : "Sejr", "given" : "Mikael Kristian", "non-dropping-particle" : "", "parse-names" : false, "suffix" : "" }, { "dropping-particle" : "", "family" : "Duarte", "given" : "Carlos M", "non-dropping-particle" : "", "parse-names" : false, "suffix" : "" } ], "container-title" : "Science Advances", "id" : "ITEM-1", "issue" : "12", "issued" : { "date-parts" : [ [ "2016", "12" ] ] }, "title" : "Long photoperiods sustain high pH in Arctic kelp forests", "type" : "article-journal", "volume" : "2" }, "uris" : [ "http://www.mendeley.com/documents/?uuid=20aefed2-7fc5-4eab-b7d4-012bdabad2fc", "http://www.mendeley.com/documents/?uuid=3f19ca8b-3ba5-45ea-93da-1e2edd85b432" ] } ], "mendeley" : { "formattedCitation" : "(Dorte Krause-Jensen et al., 2016)", "plainTextFormattedCitation" : "(Dorte Krause-Jensen et al., 2016)", "previouslyFormattedCitation" : "(Dorte Krause-Jensen et al., 2016)"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Krause-Jensen </w:t>
      </w:r>
      <w:r w:rsidR="00C56B4E" w:rsidRPr="00C56B4E">
        <w:rPr>
          <w:rFonts w:ascii="Calibri" w:hAnsi="Calibri" w:cstheme="minorHAnsi"/>
          <w:i/>
          <w:lang w:val="en-US"/>
        </w:rPr>
        <w:t>et al.</w:t>
      </w:r>
      <w:r w:rsidRPr="00946649">
        <w:rPr>
          <w:rFonts w:ascii="Calibri" w:hAnsi="Calibri" w:cstheme="minorHAnsi"/>
          <w:lang w:val="en-US"/>
        </w:rPr>
        <w:t>, 2016)</w:t>
      </w:r>
      <w:r w:rsidRPr="00946649">
        <w:rPr>
          <w:rFonts w:ascii="Calibri" w:hAnsi="Calibri" w:cstheme="minorHAnsi"/>
          <w:lang w:val="en-US"/>
        </w:rPr>
        <w:fldChar w:fldCharType="end"/>
      </w:r>
      <w:r w:rsidRPr="00946649">
        <w:rPr>
          <w:rFonts w:ascii="Calibri" w:hAnsi="Calibri" w:cstheme="minorHAnsi"/>
          <w:lang w:val="en-US"/>
        </w:rPr>
        <w:t xml:space="preserve">. For example, long days in the Arctic vegetated habitats have been shown to promote the provision of refugia for calcifying organisms during summer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Concern on the impacts of ocean acidification on calcifiers, such as bivalves, sea urchins, and foraminifers, has led to efforts to understand the controls on pH in their habitats, which include kelp forests and seagrass meadows. The metabolism of these habitats can lead to diel fluctuation in pH with increases during the day and declines at night, suggesting no net effect on pH at time scales longer than daily. We examined the capacity of subarctic and Arctic kelps to up-regulate pH in situ and experimentally tested the role of photoperiod in determining the capacity of Arctic macrophytes to up-regulate pH. Field observations at photoperiods of 15 and 24 hours in Greenland combined with experimental manipulations of photoperiod show that photoperiods longer than 21 hours, characteristic of Arctic summers, are conducive to sustained up-regulation of pH by kelp photosynthesis. We report a gradual increase in pH of 0.15 units and a parallel decline in pCO2 of 100 parts per million over a 10-day period in an Arctic kelp forest over midsummer, with ample scope for continued pH increase during the months of continuous daylight. Experimental increase in CO2 concentration further stimulated the capacity of macrophytes to deplete CO2 and increase pH. We conclude that long photoperiods in Arctic summers support sustained up-regulation of pH in kelp forests, with potential benefits for calcifiers, and propose that this mechanism may increase with the projected expansion of Arctic vegetation in response to warming and loss of sea ice.", "author" : [ { "dropping-particle" : "", "family" : "Krause-Jensen", "given" : "Dorte", "non-dropping-particle" : "", "parse-names" : false, "suffix" : "" }, { "dropping-particle" : "", "family" : "Marb\u00e0", "given" : "N\u00faria", "non-dropping-particle" : "", "parse-names" : false, "suffix" : "" }, { "dropping-particle" : "", "family" : "Sanz-Martin", "given" : "Marina", "non-dropping-particle" : "", "parse-names" : false, "suffix" : "" }, { "dropping-particle" : "", "family" : "Hendriks", "given" : "Iris E", "non-dropping-particle" : "", "parse-names" : false, "suffix" : "" }, { "dropping-particle" : "", "family" : "Thyrring", "given" : "Jakob", "non-dropping-particle" : "", "parse-names" : false, "suffix" : "" }, { "dropping-particle" : "", "family" : "Carstensen", "given" : "Jacob", "non-dropping-particle" : "", "parse-names" : false, "suffix" : "" }, { "dropping-particle" : "", "family" : "Sejr", "given" : "Mikael Kristian", "non-dropping-particle" : "", "parse-names" : false, "suffix" : "" }, { "dropping-particle" : "", "family" : "Duarte", "given" : "Carlos M", "non-dropping-particle" : "", "parse-names" : false, "suffix" : "" } ], "container-title" : "Science Advances", "id" : "ITEM-1", "issue" : "12", "issued" : { "date-parts" : [ [ "2016", "12" ] ] }, "title" : "Long photoperiods sustain high pH in Arctic kelp forests", "type" : "article-journal", "volume" : "2" }, "uris" : [ "http://www.mendeley.com/documents/?uuid=20aefed2-7fc5-4eab-b7d4-012bdabad2fc", "http://www.mendeley.com/documents/?uuid=3f19ca8b-3ba5-45ea-93da-1e2edd85b432" ] }, { "id" : "ITEM-2", "itemData" : { "ISSN" : "1726-4170", "abstract" : "The Arctic Ocean is considered the most vulnerable ecosystem to ocean acidification, and large-scale assessments of pH and the saturation state for aragonite (\\ensuremath{\\Omega}arag) have led to the notion that the Arctic Ocean is already close to a corrosive state. In high-latitude coastal waters the regulation of pH and \\ensuremath{\\Omega}arag is, however, far more complex than offshore because increased biological activity and input of glacial meltwater affect pH. Effects of ocean acidification on calcifiers and non-calcifying phototrophs occupying coastal habitats cannot be derived from extrapolation of current and forecasted offshore conditions, but they require an understanding of the regimes of pH and \\ensuremath{\\Omega}arag in their coastal habitats. To increase knowledge of the natural variability in pH in the Arctic coastal zone and specifically to test the influence of benthic vegetated habitats, we quantified pH variability in a Greenland fjord in a nested-scale approach. A sensor array logging pH, O2, PAR, temperature and salinity was applied on spatial scales ranging from kilometre scale across the horizontal extension of the fjord; to 100 m scale vertically in the fjord, 10--100 m scale between subtidal habitats with and without kelp forests and between vegetated tidal pools and adjacent vegetated shores; and to centimetre to metre scale within kelp forests and millimetre scale across diffusive boundary layers of macrophyte tissue. In addition, we assessed the temporal variability in pH on diurnal and seasonal scales. Based on pH measurements combined with point samples of total alkalinity, dissolved inorganic carbon and relationships to salinity, we also estimated variability in \\ensuremath{\\Omega}arag. Results show variability in pH and \\ensuremath{\\Omega}arag of up to 0.2--0.3 units at several scales, i.e. along the horizontal and vertical extension of the fjord, between seasons and on a diel basis in benthic habitats and within 1 m3 of kelp forest. Vegetated intertidal pools exhibited extreme diel pH variability of {\\textrangle} 1.5 units and macrophyte diffusive boundary layers a pH range of up to 0.8 units. Overall, pelagic and benthic metabolism was an important driver of pH and \\ensuremath{\\Omega}arag producing mosaics of variability from low levels in the dark to peak levels at high irradiance generally appearing favourable for calcification. We suggest that productive coastal environments may form niches of high pH in a future \u2026", "author" : [ { "dropping-particle" : "", "family" : "Krause-Jensen", "given" : "D", "non-dropping-particle" : "", "parse-names" : false, "suffix" : "" }, { "dropping-particle" : "", "family" : "Duarte", "given" : "C M", "non-dropping-particle" : "", "parse-names" : false, "suffix" : "" }, { "dropping-particle" : "", "family" : "Hendriks", "given" : "I E", "non-dropping-particle" : "", "parse-names" : false, "suffix" : "" }, { "dropping-particle" : "", "family" : "Meire", "given" : "Lorenz", "non-dropping-particle" : "", "parse-names" : false, "suffix" : "" }, { "dropping-particle" : "", "family" : "Blicher", "given" : "M E", "non-dropping-particle" : "", "parse-names" : false, "suffix" : "" }, { "dropping-particle" : "", "family" : "Marb\u00e0", "given" : "N", "non-dropping-particle" : "", "parse-names" : false, "suffix" : "" }, { "dropping-particle" : "", "family" : "Sejr", "given" : "M K", "non-dropping-particle" : "", "parse-names" : false, "suffix" : "" } ], "container-title" : "BIOGEOSCIENCES", "id" : "ITEM-2", "issue" : "16", "issued" : { "date-parts" : [ [ "2015" ] ] }, "page" : "4895-4911", "title" : "Macroalgae contribute to nested mosaics of pH variability in a subarctic fjord", "type" : "article-journal", "volume" : "12" }, "uris" : [ "http://www.mendeley.com/documents/?uuid=d01fc375-1528-40ec-be17-6cbb320df3fc", "http://www.mendeley.com/documents/?uuid=bd416afe-62de-42e8-92f6-82da8873ba82", "http://www.mendeley.com/documents/?uuid=66c46fd7-16ea-4ac0-8c71-69dacfe98068" ] } ], "mendeley" : { "formattedCitation" : "(D Krause-Jensen et al., 2015; Dorte Krause-Jensen et al., 2016)", "plainTextFormattedCitation" : "(D Krause-Jensen et al., 2015; Dorte Krause-Jensen et al., 2016)", "previouslyFormattedCitation" : "(D Krause-Jensen et al., 2015; Dorte Krause-Jensen et al., 2016)"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Krause-Jensen </w:t>
      </w:r>
      <w:r w:rsidR="00C56B4E" w:rsidRPr="00C56B4E">
        <w:rPr>
          <w:rFonts w:ascii="Calibri" w:hAnsi="Calibri" w:cstheme="minorHAnsi"/>
          <w:i/>
          <w:lang w:val="en-US"/>
        </w:rPr>
        <w:t>et al.</w:t>
      </w:r>
      <w:r w:rsidRPr="00946649">
        <w:rPr>
          <w:rFonts w:ascii="Calibri" w:hAnsi="Calibri" w:cstheme="minorHAnsi"/>
          <w:lang w:val="en-US"/>
        </w:rPr>
        <w:t xml:space="preserve">, 2015; Krause-Jensen </w:t>
      </w:r>
      <w:r w:rsidR="00C56B4E" w:rsidRPr="00C56B4E">
        <w:rPr>
          <w:rFonts w:ascii="Calibri" w:hAnsi="Calibri" w:cstheme="minorHAnsi"/>
          <w:i/>
          <w:lang w:val="en-US"/>
        </w:rPr>
        <w:t>et al.</w:t>
      </w:r>
      <w:r w:rsidRPr="00946649">
        <w:rPr>
          <w:rFonts w:ascii="Calibri" w:hAnsi="Calibri" w:cstheme="minorHAnsi"/>
          <w:lang w:val="en-US"/>
        </w:rPr>
        <w:t>, 2016)</w:t>
      </w:r>
      <w:r w:rsidRPr="00946649">
        <w:rPr>
          <w:rFonts w:ascii="Calibri" w:hAnsi="Calibri" w:cstheme="minorHAnsi"/>
          <w:lang w:val="en-US"/>
        </w:rPr>
        <w:fldChar w:fldCharType="end"/>
      </w:r>
      <w:r w:rsidRPr="00946649">
        <w:rPr>
          <w:rFonts w:ascii="Calibri" w:hAnsi="Calibri" w:cstheme="minorHAnsi"/>
          <w:lang w:val="en-US"/>
        </w:rPr>
        <w:t xml:space="preserve">, when organisms reproduce and are most vulnerable to ocean acidification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111/gcb.12179", "ISSN" : "1365-2486",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1", "issue" : "6", "issued" : { "date-parts" : [ [ "2013" ] ] }, "page" : "1884-1896", "title" : "Impacts of ocean acidification on marine organisms: quantifying sensitivities and interaction with warming", "type" : "article-journal", "volume" : "19" }, "uris" : [ "http://www.mendeley.com/documents/?uuid=833b372c-4c1e-4c47-b385-478f321ad65f", "http://www.mendeley.com/documents/?uuid=73cd827c-7866-4ff7-a12d-5c8a747e72b0" ] }, { "id" : "ITEM-2", "itemData" : { "DOI" : "https://doi.org/10.1016/j.jembe.2017.01.019", "ISSN" : "0022-0981", "author" : [ { "dropping-particle" : "", "family" : "Lemasson", "given" : "Ana\u00eblle J", "non-dropping-particle" : "", "parse-names" : false, "suffix" : "" }, { "dropping-particle" : "", "family" : "Fletcher", "given" : "Stephen", "non-dropping-particle" : "", "parse-names" : false, "suffix" : "" }, { "dropping-particle" : "", "family" : "Hall-Spencer", "given" : "Jason M", "non-dropping-particle" : "", "parse-names" : false, "suffix" : "" }, { "dropping-particle" : "", "family" : "Knights", "given" : "Antony M", "non-dropping-particle" : "", "parse-names" : false, "suffix" : "" } ], "container-title" : "Journal of Experimental Marine Biology and Ecology", "id" : "ITEM-2", "issue" : "Supplement C", "issued" : { "date-parts" : [ [ "2017" ] ] }, "page" : "49-62", "title" : "Linking the biological impacts of ocean acidification on oysters to changes in ecosystem services: A review", "type" : "article-journal", "volume" : "492" }, "uris" : [ "http://www.mendeley.com/documents/?uuid=2ab96ba1-a836-4b7f-97e1-20167c084add", "http://www.mendeley.com/documents/?uuid=b7c70d1d-3f1e-4775-8645-1ed3585c017b", "http://www.mendeley.com/documents/?uuid=01c9f443-16a2-4776-888f-ac678f401d6f" ] } ], "mendeley" : { "formattedCitation" : "(Kroeker et al., 2013; Lemasson et al., 2017)", "plainTextFormattedCitation" : "(Kroeker et al., 2013; Lemasson et al., 2017)", "previouslyFormattedCitation" : "(Kroeker et al., 2013; Lemasson et al., 2017)"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Kroeker </w:t>
      </w:r>
      <w:r w:rsidR="00C56B4E" w:rsidRPr="00C56B4E">
        <w:rPr>
          <w:rFonts w:ascii="Calibri" w:hAnsi="Calibri" w:cstheme="minorHAnsi"/>
          <w:i/>
          <w:lang w:val="en-US"/>
        </w:rPr>
        <w:t>et al.</w:t>
      </w:r>
      <w:r w:rsidRPr="00946649">
        <w:rPr>
          <w:rFonts w:ascii="Calibri" w:hAnsi="Calibri" w:cstheme="minorHAnsi"/>
          <w:lang w:val="en-US"/>
        </w:rPr>
        <w:t xml:space="preserve">, 2013; Lemasson </w:t>
      </w:r>
      <w:r w:rsidR="00C56B4E" w:rsidRPr="00C56B4E">
        <w:rPr>
          <w:rFonts w:ascii="Calibri" w:hAnsi="Calibri" w:cstheme="minorHAnsi"/>
          <w:i/>
          <w:lang w:val="en-US"/>
        </w:rPr>
        <w:t>et al.</w:t>
      </w:r>
      <w:r w:rsidRPr="00946649">
        <w:rPr>
          <w:rFonts w:ascii="Calibri" w:hAnsi="Calibri" w:cstheme="minorHAnsi"/>
          <w:lang w:val="en-US"/>
        </w:rPr>
        <w:t>, 2017)</w:t>
      </w:r>
      <w:r w:rsidRPr="00946649">
        <w:rPr>
          <w:rFonts w:ascii="Calibri" w:hAnsi="Calibri" w:cstheme="minorHAnsi"/>
          <w:lang w:val="en-US"/>
        </w:rPr>
        <w:fldChar w:fldCharType="end"/>
      </w:r>
      <w:r w:rsidRPr="00946649">
        <w:rPr>
          <w:rFonts w:ascii="Calibri" w:hAnsi="Calibri" w:cstheme="minorHAnsi"/>
          <w:lang w:val="en-US"/>
        </w:rPr>
        <w:t xml:space="preserve">. However, the long polar nights should result in a down-regulation of pH, potentially amplifying negative effects of ocean acidification during winter. However, calcifying organisms are likely less susceptible to low pH in the later conditions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111/gcb.12179", "ISSN" : "1365-2486",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1", "issue" : "6", "issued" : { "date-parts" : [ [ "2013" ] ] }, "page" : "1884-1896", "title" : "Impacts of ocean acidification on marine organisms: quantifying sensitivities and interaction with warming", "type" : "article-journal", "volume" : "19" }, "uris" : [ "http://www.mendeley.com/documents/?uuid=833b372c-4c1e-4c47-b385-478f321ad65f", "http://www.mendeley.com/documents/?uuid=73cd827c-7866-4ff7-a12d-5c8a747e72b0" ] } ], "mendeley" : { "formattedCitation" : "(Kroeker et al., 2013)", "plainTextFormattedCitation" : "(Kroeker et al., 2013)", "previouslyFormattedCitation" : "(Kroeker et al., 2013)"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Kroeker </w:t>
      </w:r>
      <w:r w:rsidR="00C56B4E" w:rsidRPr="00C56B4E">
        <w:rPr>
          <w:rFonts w:ascii="Calibri" w:hAnsi="Calibri" w:cstheme="minorHAnsi"/>
          <w:i/>
          <w:lang w:val="en-US"/>
        </w:rPr>
        <w:t>et al.</w:t>
      </w:r>
      <w:r w:rsidRPr="00946649">
        <w:rPr>
          <w:rFonts w:ascii="Calibri" w:hAnsi="Calibri" w:cstheme="minorHAnsi"/>
          <w:lang w:val="en-US"/>
        </w:rPr>
        <w:t>, 2013)</w:t>
      </w:r>
      <w:r w:rsidRPr="00946649">
        <w:rPr>
          <w:rFonts w:ascii="Calibri" w:hAnsi="Calibri" w:cstheme="minorHAnsi"/>
          <w:lang w:val="en-US"/>
        </w:rPr>
        <w:fldChar w:fldCharType="end"/>
      </w:r>
      <w:r w:rsidRPr="00946649">
        <w:rPr>
          <w:rFonts w:ascii="Calibri" w:hAnsi="Calibri" w:cstheme="minorHAnsi"/>
          <w:lang w:val="en-US"/>
        </w:rPr>
        <w:t>.</w:t>
      </w:r>
    </w:p>
    <w:p w14:paraId="1F4DAB75" w14:textId="56FF0213" w:rsidR="001E43D4" w:rsidRPr="00946649" w:rsidRDefault="001E43D4" w:rsidP="001E43D4">
      <w:pPr>
        <w:rPr>
          <w:rFonts w:ascii="Calibri" w:hAnsi="Calibri" w:cstheme="minorHAnsi"/>
          <w:lang w:val="en-US"/>
        </w:rPr>
      </w:pPr>
      <w:r w:rsidRPr="00946649">
        <w:rPr>
          <w:rFonts w:ascii="Calibri" w:hAnsi="Calibri" w:cstheme="minorHAnsi"/>
          <w:lang w:val="en-US"/>
        </w:rPr>
        <w:t xml:space="preserve">Despite the importance of marine vegetated habitats, declines of seagrass beds and kelp forests have been reported in many parts of Europe and Central Asia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515/BOT.2009.057", "ISBN" : "00068055 (ISSN)", "ISSN" : "00068055", "abstract" : "Seagrass meadows are considered to be among the most important marine ecosystems, with regard to both ecology and biodiversity and for the services they provide. Seven species occur in the Mediterranean Sea: Posidonia oceanica (the most common in the open sea), Cymodocea nodosa (particularly common in the eastern basin), Ruppia cirrhosa, R. maritima, Zostera marina and Zostera noltii (mainly in estuaries and brackish lagoons), and Halophila stipulacea (introduced from the Red Sea). Seagrass regression may be due to natural processes and/or natural or anthropogenic disturbances and stress. It can also be due to long-term climate trends, e.g., the post-Last Glacial Maximum rise in sea-level, the Little Ice Age (LIA) cooling and the post-LIA warming, resulting in possible misinterpretation. Human-induced losses of P. oceanica have been mainly related to coastal development, pollution, trawling, fish farming, moorings, dredging, dumping and introduced species. All other seagrasses have also undergone more or less dramatic regression events. In fact, accurate data are generally of very local value and they are lacking for most of the Mediterranean Sea. In the absence of a reliable baseline, some widely cited cases of regression are questionable. Relatively healthy P. oceanica meadows, whose limits have changed little since the 1950s, may thrive in highly anthropized areas. In addition, the decline of one species can benefit another, so that the overall seagrass balance may remain unchanged (e.g., Cymodocea replacing Posidonia). However, to conclude that everything is for the best would be erroneous. First, the lack of data supporting the general regression hypothesis does not invalidate the hypothesis. Indisputably dramatic seagrass losses have been documented (e.g., P. oceanica and Z. marina). Second, the Posidonia regression is irreversible at human scales, while other seagrasses can rapidly recover, and the expansion of some seagrasses (e.g., Cymodocea) cannot counterbalance, in terms of ecosystem services, the decline of the P. oceanica meadows. Third, human pressure (demography, tourism, etc.) on Mediterranean seagrass ecosystems is destined to strongly increase in the coming decades. Finally, the rise in sea-level due to global climate change will automatically induce a withdrawal of the lower limit of seagrass meadows whenever the limit is beyond the compensation depth. So the regression trend observed in Mediterranean seagrasses, even if it proves to\u2026", "author" : [ { "dropping-particle" : "", "family" : "Boudouresque", "given" : "Charles F.", "non-dropping-particle" : "", "parse-names" : false, "suffix" : "" }, { "dropping-particle" : "", "family" : "Bernard", "given" : "Guillaume", "non-dropping-particle" : "", "parse-names" : false, "suffix" : "" }, { "dropping-particle" : "", "family" : "Pergent", "given" : "G\u00e9rard", "non-dropping-particle" : "", "parse-names" : false, "suffix" : "" }, { "dropping-particle" : "", "family" : "Shili", "given" : "Abdessalem", "non-dropping-particle" : "", "parse-names" : false, "suffix" : "" }, { "dropping-particle" : "", "family" : "Verlaque", "given" : "Marc", "non-dropping-particle" : "", "parse-names" : false, "suffix" : "" } ], "container-title" : "Botanica Marina", "id" : "ITEM-1", "issue" : "5", "issued" : { "date-parts" : [ [ "2009" ] ] }, "page" : "395-418", "title" : "Regression of Mediterranean seagrasses caused by natural processes and anthropogenic disturbances and stress: A critical review", "type" : "article", "volume" : "52" }, "uris" : [ "http://www.mendeley.com/documents/?uuid=a75be68b-9dc9-429c-9741-8da0ca13cf0f", "http://www.mendeley.com/documents/?uuid=33ddd701-321a-4d76-a8e6-4b4f97d7c100" ] }, { "id" : "ITEM-2", "itemData" : { "DOI" : "10.1007/s10531-016-1141-7", "ISSN" : "1572-9710", "abstract" : "A comprehensive expert consultation was conducted in order to assess the status, trends and the most important drivers of change in the abundance and geographical distribution of kelp forests in European waters. This consultation included an on-line questionnaire, results from a workshop and data provided by a selected group of experts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u2019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 "author" : [ { "dropping-particle" : "", "family" : "Ara\u00fajo", "given" : "R M", "non-dropping-particle" : "", "parse-names" : false, "suffix" : "" }, { "dropping-particle" : "", "family" : "Assis", "given" : "J", "non-dropping-particle" : "", "parse-names" : false, "suffix" : "" }, { "dropping-particle" : "", "family" : "Aguillar", "given" : "R", "non-dropping-particle" : "", "parse-names" : false, "suffix" : "" }, { "dropping-particle" : "", "family" : "Airoldi", "given" : "L", "non-dropping-particle" : "", "parse-names" : false, "suffix" : "" }, { "dropping-particle" : "", "family" : "B\u00e1rbara", "given" : "I", "non-dropping-particle" : "", "parse-names" : false, "suffix" : "" }, { "dropping-particle" : "", "family" : "Bartsch", "given" : "I", "non-dropping-particle" : "", "parse-names" : false, "suffix" : "" }, { "dropping-particle" : "", "family" : "Bekkby", "given" : "T", "non-dropping-particle" : "", "parse-names" : false, "suffix" : "" }, { "dropping-particle" : "", "family" : "Christie", "given" : "H", "non-dropping-particle" : "", "parse-names" : false, "suffix" : "" }, { "dropping-particle" : "", "family" : "Davoult", "given" : "D", "non-dropping-particle" : "", "parse-names" : false, "suffix" : "" }, { "dropping-particle" : "", "family" : "Derrien-Courtel", "given" : "S", "non-dropping-particle" : "", "parse-names" : false, "suffix" : "" }, { "dropping-particle" : "", "family" : "Fernandez", "given" : "C", "non-dropping-particle" : "", "parse-names" : false, "suffix" : "" }, { "dropping-particle" : "", "family" : "Fredriksen", "given" : "S", "non-dropping-particle" : "", "parse-names" : false, "suffix" : "" }, { "dropping-particle" : "", "family" : "Gevaert", "given" : "F", "non-dropping-particle" : "", "parse-names" : false, "suffix" : "" }, { "dropping-particle" : "", "family" : "Gundersen", "given" : "H", "non-dropping-particle" : "", "parse-names" : false, "suffix" : "" }, { "dropping-particle" : "", "family" : "Gal", "given" : "A", "non-dropping-particle" : "Le", "parse-names" : false, "suffix" : "" }, { "dropping-particle" : "", "family" : "L\u00e9v\u00eaque", "given" : "L", "non-dropping-particle" : "", "parse-names" : false, "suffix" : "" }, { "dropping-particle" : "", "family" : "Mieszkowska", "given" : "N", "non-dropping-particle" : "", "parse-names" : false, "suffix" : "" }, { "dropping-particle" : "", "family" : "Norderhaug", "given" : "K M", "non-dropping-particle" : "", "parse-names" : false, "suffix" : "" }, { "dropping-particle" : "", "family" : "Oliveira", "given" : "P", "non-dropping-particle" : "", "parse-names" : false, "suffix" : "" }, { "dropping-particle" : "", "family" : "Puente", "given" : "A", "non-dropping-particle" : "", "parse-names" : false, "suffix" : "" }, { "dropping-particle" : "", "family" : "Rico", "given" : "J M", "non-dropping-particle" : "", "parse-names" : false, "suffix" : "" }, { "dropping-particle" : "", "family" : "Rinde", "given" : "E", "non-dropping-particle" : "", "parse-names" : false, "suffix" : "" }, { "dropping-particle" : "", "family" : "Schubert", "given" : "H", "non-dropping-particle" : "", "parse-names" : false, "suffix" : "" }, { "dropping-particle" : "", "family" : "Strain", "given" : "E M", "non-dropping-particle" : "", "parse-names" : false, "suffix" : "" }, { "dropping-particle" : "", "family" : "Valero", "given" : "M", "non-dropping-particle" : "", "parse-names" : false, "suffix" : "" }, { "dropping-particle" : "", "family" : "Viard", "given" : "F", "non-dropping-particle" : "", "parse-names" : false, "suffix" : "" }, { "dropping-particle" : "", "family" : "Sousa-Pinto", "given" : "I", "non-dropping-particle" : "", "parse-names" : false, "suffix" : "" } ], "container-title" : "Biodiversity and Conservation", "id" : "ITEM-2", "issue" : "7", "issued" : { "date-parts" : [ [ "2016" ] ] }, "page" : "1319-1348", "title" : "Status, trends and drivers of kelp forests in Europe: an expert assessment", "type" : "article-journal", "volume" : "25" }, "uris" : [ "http://www.mendeley.com/documents/?uuid=2f887350-9c4a-4bb1-ae9c-5965e6e8ad48", "http://www.mendeley.com/documents/?uuid=6b38d472-53af-4a6b-b2e3-7fddc95e17b5" ] } ], "mendeley" : { "formattedCitation" : "(Ara\u00fajo et al., 2016; Boudouresque, Bernard, Pergent, Shili, &amp; Verlaque, 2009)", "plainTextFormattedCitation" : "(Ara\u00fajo et al., 2016; Boudouresque, Bernard, Pergent, Shili, &amp; Verlaque, 2009)", "previouslyFormattedCitation" : "(Ara\u00fajo et al., 2016; Boudouresque, Bernard, Pergent, Shili, &amp; Verlaque, 2009)"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Araújo </w:t>
      </w:r>
      <w:r w:rsidR="00C56B4E" w:rsidRPr="00C56B4E">
        <w:rPr>
          <w:rFonts w:ascii="Calibri" w:hAnsi="Calibri" w:cstheme="minorHAnsi"/>
          <w:i/>
          <w:lang w:val="en-US"/>
        </w:rPr>
        <w:t>et al.</w:t>
      </w:r>
      <w:r w:rsidRPr="00946649">
        <w:rPr>
          <w:rFonts w:ascii="Calibri" w:hAnsi="Calibri" w:cstheme="minorHAnsi"/>
          <w:lang w:val="en-US"/>
        </w:rPr>
        <w:t>, 2016; Boudouresque</w:t>
      </w:r>
      <w:r>
        <w:rPr>
          <w:rFonts w:ascii="Calibri" w:hAnsi="Calibri" w:cstheme="minorHAnsi"/>
          <w:lang w:val="en-US"/>
        </w:rPr>
        <w:t xml:space="preserve"> </w:t>
      </w:r>
      <w:r w:rsidR="00C56B4E" w:rsidRPr="00C56B4E">
        <w:rPr>
          <w:rFonts w:ascii="Calibri" w:hAnsi="Calibri" w:cstheme="minorHAnsi"/>
          <w:i/>
          <w:lang w:val="en-US"/>
        </w:rPr>
        <w:t>et al.</w:t>
      </w:r>
      <w:r w:rsidRPr="00946649">
        <w:rPr>
          <w:rFonts w:ascii="Calibri" w:hAnsi="Calibri" w:cstheme="minorHAnsi"/>
          <w:lang w:val="en-US"/>
        </w:rPr>
        <w:t>, 2009)</w:t>
      </w:r>
      <w:r w:rsidRPr="00946649">
        <w:rPr>
          <w:rFonts w:ascii="Calibri" w:hAnsi="Calibri" w:cstheme="minorHAnsi"/>
          <w:lang w:val="en-US"/>
        </w:rPr>
        <w:fldChar w:fldCharType="end"/>
      </w:r>
      <w:r w:rsidRPr="00946649">
        <w:rPr>
          <w:rFonts w:ascii="Calibri" w:hAnsi="Calibri" w:cstheme="minorHAnsi"/>
          <w:lang w:val="en-US"/>
        </w:rPr>
        <w:t xml:space="preserve"> (see Sections 2.2.1.1. and 3.3.2.3) For example, decline of the seagrass </w:t>
      </w:r>
      <w:r w:rsidRPr="00946649">
        <w:rPr>
          <w:rFonts w:ascii="Calibri" w:hAnsi="Calibri" w:cstheme="minorHAnsi"/>
          <w:i/>
          <w:lang w:val="en-US"/>
        </w:rPr>
        <w:t>Posidonia oceanica</w:t>
      </w:r>
      <w:r w:rsidRPr="00946649">
        <w:rPr>
          <w:rFonts w:ascii="Calibri" w:hAnsi="Calibri" w:cstheme="minorHAnsi"/>
          <w:lang w:val="en-US"/>
        </w:rPr>
        <w:t xml:space="preserve"> has been reported across the entire Mediterranean Sea, and during the last 50 years between 11 and 52% of the documented surface area originally occupied by the species has been lost, with many existing meadows deteriorating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uthor" : [ { "dropping-particle" : "", "family" : "Telesca", "given" : "Luca", "non-dropping-particle" : "", "parse-names" : false, "suffix" : "" }, { "dropping-particle" : "", "family" : "Belluscio", "given" : "Andrea", "non-dropping-particle" : "", "parse-names" : false, "suffix" : "" }, { "dropping-particle" : "", "family" : "Criscoli", "given" : "Alessandro", "non-dropping-particle" : "", "parse-names" : false, "suffix" : "" }, { "dropping-particle" : "", "family" : "Ardizzone", "given" : "Giandomenico", "non-dropping-particle" : "", "parse-names" : false, "suffix" : "" }, { "dropping-particle" : "", "family" : "Apostolaki", "given" : "Eugenia T", "non-dropping-particle" : "", "parse-names" : false, "suffix" : "" }, { "dropping-particle" : "", "family" : "Fraschetti", "given" : "Simonetta", "non-dropping-particle" : "", "parse-names" : false, "suffix" : "" }, { "dropping-particle" : "", "family" : "Gristina", "given" : "Michele", "non-dropping-particle" : "", "parse-names" : false, "suffix" : "" }, { "dropping-particle" : "", "family" : "Knittweis", "given" : "Leyla", "non-dropping-particle" : "", "parse-names" : false, "suffix" : "" }, { "dropping-particle" : "", "family" : "Martin", "given" : "Corinne S", "non-dropping-particle" : "", "parse-names" : false, "suffix" : "" }, { "dropping-particle" : "", "family" : "Pergent", "given" : "G\u00e9rard", "non-dropping-particle" : "", "parse-names" : false, "suffix" : "" }, { "dropping-particle" : "", "family" : "Alagna", "given" : "Adriana", "non-dropping-particle" : "", "parse-names" : false, "suffix" : "" }, { "dropping-particle" : "", "family" : "Badalamenti", "given" : "Fabio", "non-dropping-particle" : "", "parse-names" : false, "suffix" : "" }, { "dropping-particle" : "", "family" : "Garofalo", "given" : "Germana", "non-dropping-particle" : "", "parse-names" : false, "suffix" : "" }, { "dropping-particle" : "", "family" : "Gerakaris", "given" : "Vasilis", "non-dropping-particle" : "", "parse-names" : false, "suffix" : "" }, { "dropping-particle" : "", "family" : "Louise Pace", "given" : "Marie", "non-dropping-particle" : "", "parse-names" : false, "suffix" : "" }, { "dropping-particle" : "", "family" : "Pergent-Martini", "given" : "Christine", "non-dropping-particle" : "", "parse-names" : false, "suffix" : "" }, { "dropping-particle" : "", "family" : "Salomidi", "given" : "Maria", "non-dropping-particle" : "", "parse-names" : false, "suffix" : "" } ], "id" : "ITEM-1", "issued" : { "date-parts" : [ [ "2015", "7" ] ] }, "page" : "12505", "publisher" : "The Author(s)", "title" : "Seagrass meadows (Posidonia oceanica) distribution and trajectories of change", "type" : "article-journal", "volume" : "5" }, "uris" : [ "http://www.mendeley.com/documents/?uuid=2ff6a273-34b3-4481-9c5c-56d324aa3d5a", "http://www.mendeley.com/documents/?uuid=aacfe5f0-b271-47ce-a6ef-174fa63214d3" ] } ], "mendeley" : { "formattedCitation" : "(Telesca et al., 2015)", "plainTextFormattedCitation" : "(Telesca et al., 2015)", "previouslyFormattedCitation" : "(Telesca et al., 2015)"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Telesca </w:t>
      </w:r>
      <w:r w:rsidR="00C56B4E" w:rsidRPr="00C56B4E">
        <w:rPr>
          <w:rFonts w:ascii="Calibri" w:hAnsi="Calibri" w:cstheme="minorHAnsi"/>
          <w:i/>
          <w:lang w:val="en-US"/>
        </w:rPr>
        <w:t>et al.</w:t>
      </w:r>
      <w:r w:rsidRPr="00946649">
        <w:rPr>
          <w:rFonts w:ascii="Calibri" w:hAnsi="Calibri" w:cstheme="minorHAnsi"/>
          <w:lang w:val="en-US"/>
        </w:rPr>
        <w:t>, 2015)</w:t>
      </w:r>
      <w:r w:rsidRPr="00946649">
        <w:rPr>
          <w:rFonts w:ascii="Calibri" w:hAnsi="Calibri" w:cstheme="minorHAnsi"/>
          <w:lang w:val="en-US"/>
        </w:rPr>
        <w:fldChar w:fldCharType="end"/>
      </w:r>
      <w:r w:rsidRPr="00946649">
        <w:rPr>
          <w:rFonts w:ascii="Calibri" w:hAnsi="Calibri" w:cstheme="minorHAnsi"/>
          <w:lang w:val="en-US"/>
        </w:rPr>
        <w:t xml:space="preserve">. It is predicted that this trend will continue and the functional extinction of </w:t>
      </w:r>
      <w:r w:rsidRPr="00946649">
        <w:rPr>
          <w:rFonts w:ascii="Calibri" w:hAnsi="Calibri" w:cstheme="minorHAnsi"/>
          <w:i/>
          <w:lang w:val="en-US"/>
        </w:rPr>
        <w:t>P. oceanica</w:t>
      </w:r>
      <w:r w:rsidRPr="00946649">
        <w:rPr>
          <w:rFonts w:ascii="Calibri" w:hAnsi="Calibri" w:cstheme="minorHAnsi"/>
          <w:lang w:val="en-US"/>
        </w:rPr>
        <w:t xml:space="preserve"> meadows is foreseen by the middle of this century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ISSN" : "1758-678X", "author" : [ { "dropping-particle" : "", "family" : "Jorda", "given" : "Gabriel", "non-dropping-particle" : "", "parse-names" : false, "suffix" : "" }, { "dropping-particle" : "", "family" : "Marba", "given" : "Nuria", "non-dropping-particle" : "", "parse-names" : false, "suffix" : "" }, { "dropping-particle" : "", "family" : "Duarte", "given" : "Carlos M", "non-dropping-particle" : "", "parse-names" : false, "suffix" : "" } ], "container-title" : "Nature Clim. Change", "id" : "ITEM-1", "issue" : "11", "issued" : { "date-parts" : [ [ "2012", "11" ] ] }, "page" : "821-824", "publisher" : "Nature Publishing Group", "title" : "Mediterranean seagrass vulnerable to regional climate warming", "type" : "article-journal", "volume" : "2" }, "uris" : [ "http://www.mendeley.com/documents/?uuid=a56ef540-08dd-41c3-b0c3-7c8b3d297ae9", "http://www.mendeley.com/documents/?uuid=616ba4b3-634d-40ab-9bda-3a9175c9b14d" ] } ], "mendeley" : { "formattedCitation" : "(Jorda, Marba, &amp; Duarte, 2012)", "plainTextFormattedCitation" : "(Jorda, Marba, &amp; Duarte, 2012)", "previouslyFormattedCitation" : "(Jorda, Marba, &amp; Duarte, 2012)"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Jorda</w:t>
      </w:r>
      <w:r>
        <w:rPr>
          <w:rFonts w:ascii="Calibri" w:hAnsi="Calibri" w:cstheme="minorHAnsi"/>
          <w:lang w:val="en-US"/>
        </w:rPr>
        <w:t xml:space="preserve"> </w:t>
      </w:r>
      <w:r w:rsidR="00C56B4E" w:rsidRPr="00C56B4E">
        <w:rPr>
          <w:rFonts w:ascii="Calibri" w:hAnsi="Calibri" w:cstheme="minorHAnsi"/>
          <w:i/>
          <w:lang w:val="en-US"/>
        </w:rPr>
        <w:t>et al.</w:t>
      </w:r>
      <w:r w:rsidRPr="00946649">
        <w:rPr>
          <w:rFonts w:ascii="Calibri" w:hAnsi="Calibri" w:cstheme="minorHAnsi"/>
          <w:lang w:val="en-US"/>
        </w:rPr>
        <w:t>, 2012)</w:t>
      </w:r>
      <w:r w:rsidRPr="00946649">
        <w:rPr>
          <w:rFonts w:ascii="Calibri" w:hAnsi="Calibri" w:cstheme="minorHAnsi"/>
          <w:lang w:val="en-US"/>
        </w:rPr>
        <w:fldChar w:fldCharType="end"/>
      </w:r>
      <w:r w:rsidRPr="00946649">
        <w:rPr>
          <w:rFonts w:ascii="Calibri" w:hAnsi="Calibri" w:cstheme="minorHAnsi"/>
          <w:lang w:val="en-US"/>
        </w:rPr>
        <w:t>, even if seagrasses are likely to benefit from increased CO</w:t>
      </w:r>
      <w:r w:rsidRPr="00946649">
        <w:rPr>
          <w:rFonts w:ascii="Calibri" w:hAnsi="Calibri" w:cstheme="minorHAnsi"/>
          <w:vertAlign w:val="subscript"/>
          <w:lang w:val="en-US"/>
        </w:rPr>
        <w:t>2</w:t>
      </w:r>
      <w:r w:rsidRPr="00946649">
        <w:rPr>
          <w:rFonts w:ascii="Calibri" w:hAnsi="Calibri" w:cstheme="minorHAnsi"/>
          <w:lang w:val="en-US"/>
        </w:rPr>
        <w:t xml:space="preserve"> worldwide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ABSTRACT: CO2 is a critical and potentially limiting substrate for photosynthesis of both terrestrial and aquatic ecosystems. In addition to being a climate-warming greenhouse gas, increasing concentrations of CO2 will dissolve in the oceans, eliciting both negative and positive responses among organisms in a process commonly known as ocean acidification. The dissolution of CO2 into ocean surface waters, however, also increases its availability for photosynthesis, to which the highly successful, and ecologically important, seagrasses respond positively. Thus, the process might be more accurately characterized as ocean carbonation. This experiment demonstrated that CO2 stimulation of primary production enhances the summertime survival, growth, and proliferation of perennial eelgrass Zostera marina from the Chesapeake region, which is regularly impacted by summer heat stress. The experiment also quantified the logarithmic response to CO2 in terms of shoot proliferation, size, growth and sugar accumulation that was fundamentally consistent with model predictions based on metabolic carbon balance derived from short-term laboratory experiments performed with other eelgrass populations from cool ocean climates and other seagrass species from tropical and temperate environments. Rather than acting in a neutral fashion or as an independent stressor, increased CO2 availability can serve as a quantitative antagonist to counter the negative impact of climate warming on seagrass growth and survival. These results reinforce the emerging paradigm that seagrasses are likely to benefit significantly from a high-CO2 world.", "author" : [ { "dropping-particle" : "", "family" : "Zimmerman", "given" : "R.C.", "non-dropping-particle" : "", "parse-names" : false, "suffix" : "" }, { "dropping-particle" : "", "family" : "Hill", "given" : "V.J.", "non-dropping-particle" : "", "parse-names" : false, "suffix" : "" }, { "dropping-particle" : "", "family" : "Jinuntuya", "given" : "M.", "non-dropping-particle" : "", "parse-names" : false, "suffix" : "" }, { "dropping-particle" : "", "family" : "Celebi", "given" : "B.", "non-dropping-particle" : "", "parse-names" : false, "suffix" : "" }, { "dropping-particle" : "", "family" : "Ruble", "given" : "D.", "non-dropping-particle" : "", "parse-names" : false, "suffix" : "" }, { "dropping-particle" : "", "family" : "Smith", "given" : "M.", "non-dropping-particle" : "", "parse-names" : false, "suffix" : "" }, { "dropping-particle" : "", "family" : "Cedeno", "given" : "T.", "non-dropping-particle" : "", "parse-names" : false, "suffix" : "" }, { "dropping-particle" : "", "family" : "M", "given" : "Swingle W.", "non-dropping-particle" : "", "parse-names" : false, "suffix" : "" } ], "container-title" : "Marine Ecology Progress Series", "id" : "ITEM-1", "issued" : { "date-parts" : [ [ "2017" ] ] }, "page" : "1-15", "title" : "Experimental impacts of climate warming and ocean carbonation on eelgrass Zostera marina", "type" : "article-journal", "volume" : "566" }, "uris" : [ "http://www.mendeley.com/documents/?uuid=7be34341-7e11-4a11-b8fa-a2979d8ad860", "http://www.mendeley.com/documents/?uuid=e2205e19-ef5d-4ed0-a357-ff5204abfd2c" ] } ], "mendeley" : { "formattedCitation" : "(Zimmerman et al., 2017)", "plainTextFormattedCitation" : "(Zimmerman et al., 2017)", "previouslyFormattedCitation" : "(Zimmerman et al., 2017)"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Zimmerman </w:t>
      </w:r>
      <w:r w:rsidR="00C56B4E" w:rsidRPr="00C56B4E">
        <w:rPr>
          <w:rFonts w:ascii="Calibri" w:hAnsi="Calibri" w:cstheme="minorHAnsi"/>
          <w:i/>
          <w:lang w:val="en-US"/>
        </w:rPr>
        <w:t>et al.</w:t>
      </w:r>
      <w:r w:rsidRPr="00946649">
        <w:rPr>
          <w:rFonts w:ascii="Calibri" w:hAnsi="Calibri" w:cstheme="minorHAnsi"/>
          <w:lang w:val="en-US"/>
        </w:rPr>
        <w:t>, 2017)</w:t>
      </w:r>
      <w:r w:rsidRPr="00946649">
        <w:rPr>
          <w:rFonts w:ascii="Calibri" w:hAnsi="Calibri" w:cstheme="minorHAnsi"/>
          <w:lang w:val="en-US"/>
        </w:rPr>
        <w:fldChar w:fldCharType="end"/>
      </w:r>
      <w:r w:rsidRPr="00946649">
        <w:rPr>
          <w:rFonts w:ascii="Calibri" w:hAnsi="Calibri" w:cstheme="minorHAnsi"/>
          <w:lang w:val="en-US"/>
        </w:rPr>
        <w:t xml:space="preserve">. Therefore, organisms associated with seagrass communities that are deteriorating may be exposed in the future to lower pH regimes due to the loss of pH-buffering capacity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5194/bg-11-333-2014", "ISBN" : "1726-4189", "ISSN" : "17264170", "PMID" : "16816136", "abstract" : "Macrophytes growing in shallow coastal zones characterised by intense metabolic activity have the capacity to modify pH within their canopy and beyond. We observed diel pH changes in shallow (5\u201312 m) seagrass (Posidonia oceanica) meadows spanning 0.06 pH units in September to 0.24 units in June. The carbonate system (pH, DIC, and aragonite saturation state (\u03a9Ar)) and O2 within the meadows displayed strong diel variability driven by primary productivity, and changes in chemistry were related to structural parameters of the meadow, in particular, the leaf surface area available for photosynthesis (LAI). LAI was positively correlated to mean, max and range pHNBS and max and range \u03a9Ar. In June, vertical mixing (as Turbulent Kinetic Energy) influenced max and min \u03a9Ar, while in September there was no effect of hydrodynamics on the carbonate system within the canopy. Max and range \u03a9Ar within the meadow showed a positive trend with the calcium carbonate load of the leaves, pointing to a possible link between structural parameters, \u03a9Ar and carbonate deposition. Calcifying organisms, e.g. epiphytes with carbonate skeletons, may benefit from the modification of the carbonate system by the meadow. There is, however, concern for the ability of seagrasses to provide modifications of similar importance in the future. The predicted decline of seagrass meadows may alter the scope for alteration of pH within a seagrass meadow and in the water column above the meadow, particularly if shoot density and biomass decline, on which LAI is based. Organisms associated with seagrass communities may therefore suffer from the loss of pH buffering capacity in degraded meadows.", "author" : [ { "dropping-particle" : "", "family" : "Hendriks", "given" : "I. E.", "non-dropping-particle" : "", "parse-names" : false, "suffix" : "" }, { "dropping-particle" : "", "family" : "Olsen", "given" : "Y. S.", "non-dropping-particle" : "", "parse-names" : false, "suffix" : "" }, { "dropping-particle" : "", "family" : "Ramajo", "given" : "L.", "non-dropping-particle" : "", "parse-names" : false, "suffix" : "" }, { "dropping-particle" : "", "family" : "Basso", "given" : "L.", "non-dropping-particle" : "", "parse-names" : false, "suffix" : "" }, { "dropping-particle" : "", "family" : "Steckbauer", "given" : "A.", "non-dropping-particle" : "", "parse-names" : false, "suffix" : "" }, { "dropping-particle" : "", "family" : "Moore", "given" : "T. S.", "non-dropping-particle" : "", "parse-names" : false, "suffix" : "" }, { "dropping-particle" : "", "family" : "Howard", "given" : "J.", "non-dropping-particle" : "", "parse-names" : false, "suffix" : "" }, { "dropping-particle" : "", "family" : "Duarte", "given" : "C. M.", "non-dropping-particle" : "", "parse-names" : false, "suffix" : "" } ], "container-title" : "Biogeosciences", "id" : "ITEM-1", "issued" : { "date-parts" : [ [ "2014" ] ] }, "title" : "Photosynthetic activity buffers ocean acidification in seagrass meadows", "type" : "article-journal" }, "uris" : [ "http://www.mendeley.com/documents/?uuid=f790f8f3-c95d-4bf7-bff4-94ff539d8231", "http://www.mendeley.com/documents/?uuid=44d00fc4-9ed2-4718-a7a2-f37312d12721" ] } ], "mendeley" : { "formattedCitation" : "(Hendriks et al., 2014)", "plainTextFormattedCitation" : "(Hendriks et al., 2014)", "previouslyFormattedCitation" : "(Hendriks et al., 2014)"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Hendriks </w:t>
      </w:r>
      <w:r w:rsidR="00C56B4E" w:rsidRPr="00C56B4E">
        <w:rPr>
          <w:rFonts w:ascii="Calibri" w:hAnsi="Calibri" w:cstheme="minorHAnsi"/>
          <w:i/>
          <w:lang w:val="en-US"/>
        </w:rPr>
        <w:t>et al.</w:t>
      </w:r>
      <w:r w:rsidRPr="00946649">
        <w:rPr>
          <w:rFonts w:ascii="Calibri" w:hAnsi="Calibri" w:cstheme="minorHAnsi"/>
          <w:lang w:val="en-US"/>
        </w:rPr>
        <w:t>, 2014)</w:t>
      </w:r>
      <w:r w:rsidRPr="00946649">
        <w:rPr>
          <w:rFonts w:ascii="Calibri" w:hAnsi="Calibri" w:cstheme="minorHAnsi"/>
          <w:lang w:val="en-US"/>
        </w:rPr>
        <w:fldChar w:fldCharType="end"/>
      </w:r>
      <w:r w:rsidRPr="00946649">
        <w:rPr>
          <w:rFonts w:ascii="Calibri" w:hAnsi="Calibri" w:cstheme="minorHAnsi"/>
          <w:lang w:val="en-US"/>
        </w:rPr>
        <w:t xml:space="preserve">. By contrast, these marine vegetated habitats may increase in the Arctic Ocean, led by warming of seawater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3389/fmars.2014.00077", "ISSN" : "2296-7745", "abstract" : "Warming occurs particularly fast in the Arctic and exerts profound effects on arctic ecosystems. Sea ice-associated ecosystems are projected to decline but reduced arctic sea ice cover also increases the solar radiation reaching the coastal seafloors with the potential for expansion of vegetated habitats, i.e. kelp forests and seagrass meadows. These habitats support key ecosystem functions, some of which may mitigate effects of climate change. Therefore, the likely expansion of vegetated coastal habitats in the Arctic will generate new productive ecosystems, offer habitat for a number of invertebrate and vertebrate species, including provision of refugia for calcifiers from possible threats from ocean acidification, contribute to enhance CO2 sequestration and protect the shoreline from erosion. The development of models allowing quantitative forecasts of the future of vegetated arctic ecosystems requires that key hypotheses underlying such forecasts be tested. Here we propose a set of three key testable hypotheses along with a research agenda for testing them using a broad diversity of approaches, including analyses of paleo-records, space for-time substitutions and experimental studies. The research agenda proposed would provide a solid underpinning to guide forecasts on the spread of marine macrophytes onto the Arctic with climate change and contribute to balance our understanding of climate change impacts on the arctic ecosystem through a focus on the role of engineering species. Anticipating these changes in ecosystem structure and function is key to develop managerial strategies to maximize these ecosystem services in a future warmer Arctic.", "author" : [ { "dropping-particle" : "", "family" : "Krause-Jensen", "given" : "Dorte", "non-dropping-particle" : "", "parse-names" : false, "suffix" : "" }, { "dropping-particle" : "", "family" : "Duarte", "given" : "Carlos M", "non-dropping-particle" : "", "parse-names" : false, "suffix" : "" } ], "container-title" : "Frontiers in Marine Science", "id" : "ITEM-1", "issued" : { "date-parts" : [ [ "2014" ] ] }, "page" : "77", "title" : "Expansion of vegetated coastal ecosystems in the future Arctic", "type" : "article-journal", "volume" : "1" }, "uris" : [ "http://www.mendeley.com/documents/?uuid=007861f0-d245-4e01-b7f2-554d408bdaa4", "http://www.mendeley.com/documents/?uuid=4ba15e1e-72ad-4017-9e74-f7c6a3ffc0da" ] } ], "mendeley" : { "formattedCitation" : "(Dorte Krause-Jensen &amp; Duarte, 2014)", "plainTextFormattedCitation" : "(Dorte Krause-Jensen &amp; Duarte, 2014)", "previouslyFormattedCitation" : "(Dorte Krause-Jensen &amp; Duarte, 2014)"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Krause-Jensen &amp; Duarte, 2014)</w:t>
      </w:r>
      <w:r w:rsidRPr="00946649">
        <w:rPr>
          <w:rFonts w:ascii="Calibri" w:hAnsi="Calibri" w:cstheme="minorHAnsi"/>
          <w:lang w:val="en-US"/>
        </w:rPr>
        <w:fldChar w:fldCharType="end"/>
      </w:r>
      <w:r w:rsidRPr="00946649">
        <w:rPr>
          <w:rFonts w:ascii="Calibri" w:hAnsi="Calibri" w:cstheme="minorHAnsi"/>
          <w:lang w:val="en-US"/>
        </w:rPr>
        <w:t xml:space="preserve">. The predicted poleward expansion of macrophytes with seawater warming and reduced sea-ice cover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002/ece3.541", "ISSN" : "2045-7758", "author" : [ { "dropping-particle" : "", "family" : "Jueterbock", "given" : "Alexander", "non-dropping-particle" : "", "parse-names" : false, "suffix" : "" }, { "dropping-particle" : "", "family" : "Tyberghein", "given" : "Lennert", "non-dropping-particle" : "", "parse-names" : false, "suffix" : "" }, { "dropping-particle" : "", "family" : "Verbruggen", "given" : "Heroen", "non-dropping-particle" : "", "parse-names" : false, "suffix" : "" }, { "dropping-particle" : "", "family" : "Coyer", "given" : "James A", "non-dropping-particle" : "", "parse-names" : false, "suffix" : "" }, { "dropping-particle" : "", "family" : "Olsen", "given" : "Jeanine L", "non-dropping-particle" : "", "parse-names" : false, "suffix" : "" }, { "dropping-particle" : "", "family" : "Hoarau", "given" : "Galice", "non-dropping-particle" : "", "parse-names" : false, "suffix" : "" } ], "container-title" : "Ecology and Evolution", "id" : "ITEM-1", "issue" : "5", "issued" : { "date-parts" : [ [ "2013" ] ] }, "page" : "1356-1373", "title" : "Climate change impact on seaweed meadow distribution in the North Atlantic rocky intertidal", "type" : "article-journal", "volume" : "3" }, "uris" : [ "http://www.mendeley.com/documents/?uuid=2d41285e-9283-422c-bef8-42ba429816da", "http://www.mendeley.com/documents/?uuid=e67291a4-f760-49ba-898c-8c2be8de19fa" ] } ], "mendeley" : { "formattedCitation" : "(Jueterbock et al., 2013)", "plainTextFormattedCitation" : "(Jueterbock et al., 2013)", "previouslyFormattedCitation" : "(Jueterbock et al., 2013)"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Jueterbock </w:t>
      </w:r>
      <w:r w:rsidR="00C56B4E" w:rsidRPr="00C56B4E">
        <w:rPr>
          <w:rFonts w:ascii="Calibri" w:hAnsi="Calibri" w:cstheme="minorHAnsi"/>
          <w:i/>
          <w:lang w:val="en-US"/>
        </w:rPr>
        <w:t>et al.</w:t>
      </w:r>
      <w:r w:rsidRPr="00946649">
        <w:rPr>
          <w:rFonts w:ascii="Calibri" w:hAnsi="Calibri" w:cstheme="minorHAnsi"/>
          <w:lang w:val="en-US"/>
        </w:rPr>
        <w:t>, 2013)</w:t>
      </w:r>
      <w:r w:rsidRPr="00946649">
        <w:rPr>
          <w:rFonts w:ascii="Calibri" w:hAnsi="Calibri" w:cstheme="minorHAnsi"/>
          <w:lang w:val="en-US"/>
        </w:rPr>
        <w:fldChar w:fldCharType="end"/>
      </w:r>
      <w:r w:rsidRPr="00946649">
        <w:rPr>
          <w:rFonts w:ascii="Calibri" w:hAnsi="Calibri" w:cstheme="minorHAnsi"/>
          <w:lang w:val="en-US"/>
        </w:rPr>
        <w:t xml:space="preserve"> may increase the potential for pH up-regulation during summer in Arctic marine systems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abstract" : "Concern on the impacts of ocean acidification on calcifiers, such as bivalves, sea urchins, and foraminifers, has led to efforts to understand the controls on pH in their habitats, which include kelp forests and seagrass meadows. The metabolism of these habitats can lead to diel fluctuation in pH with increases during the day and declines at night, suggesting no net effect on pH at time scales longer than daily. We examined the capacity of subarctic and Arctic kelps to up-regulate pH in situ and experimentally tested the role of photoperiod in determining the capacity of Arctic macrophytes to up-regulate pH. Field observations at photoperiods of 15 and 24 hours in Greenland combined with experimental manipulations of photoperiod show that photoperiods longer than 21 hours, characteristic of Arctic summers, are conducive to sustained up-regulation of pH by kelp photosynthesis. We report a gradual increase in pH of 0.15 units and a parallel decline in pCO2 of 100 parts per million over a 10-day period in an Arctic kelp forest over midsummer, with ample scope for continued pH increase during the months of continuous daylight. Experimental increase in CO2 concentration further stimulated the capacity of macrophytes to deplete CO2 and increase pH. We conclude that long photoperiods in Arctic summers support sustained up-regulation of pH in kelp forests, with potential benefits for calcifiers, and propose that this mechanism may increase with the projected expansion of Arctic vegetation in response to warming and loss of sea ice.", "author" : [ { "dropping-particle" : "", "family" : "Krause-Jensen", "given" : "Dorte", "non-dropping-particle" : "", "parse-names" : false, "suffix" : "" }, { "dropping-particle" : "", "family" : "Marb\u00e0", "given" : "N\u00faria", "non-dropping-particle" : "", "parse-names" : false, "suffix" : "" }, { "dropping-particle" : "", "family" : "Sanz-Martin", "given" : "Marina", "non-dropping-particle" : "", "parse-names" : false, "suffix" : "" }, { "dropping-particle" : "", "family" : "Hendriks", "given" : "Iris E", "non-dropping-particle" : "", "parse-names" : false, "suffix" : "" }, { "dropping-particle" : "", "family" : "Thyrring", "given" : "Jakob", "non-dropping-particle" : "", "parse-names" : false, "suffix" : "" }, { "dropping-particle" : "", "family" : "Carstensen", "given" : "Jacob", "non-dropping-particle" : "", "parse-names" : false, "suffix" : "" }, { "dropping-particle" : "", "family" : "Sejr", "given" : "Mikael Kristian", "non-dropping-particle" : "", "parse-names" : false, "suffix" : "" }, { "dropping-particle" : "", "family" : "Duarte", "given" : "Carlos M", "non-dropping-particle" : "", "parse-names" : false, "suffix" : "" } ], "container-title" : "Science Advances", "id" : "ITEM-1", "issue" : "12", "issued" : { "date-parts" : [ [ "2016", "12" ] ] }, "title" : "Long photoperiods sustain high pH in Arctic kelp forests", "type" : "article-journal", "volume" : "2" }, "uris" : [ "http://www.mendeley.com/documents/?uuid=20aefed2-7fc5-4eab-b7d4-012bdabad2fc", "http://www.mendeley.com/documents/?uuid=3f19ca8b-3ba5-45ea-93da-1e2edd85b432" ] } ], "mendeley" : { "formattedCitation" : "(Dorte Krause-Jensen et al., 2016)", "plainTextFormattedCitation" : "(Dorte Krause-Jensen et al., 2016)", "previouslyFormattedCitation" : "(Dorte Krause-Jensen et al., 2016)"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Krause-Jensen </w:t>
      </w:r>
      <w:r w:rsidR="00C56B4E" w:rsidRPr="00C56B4E">
        <w:rPr>
          <w:rFonts w:ascii="Calibri" w:hAnsi="Calibri" w:cstheme="minorHAnsi"/>
          <w:i/>
          <w:lang w:val="en-US"/>
        </w:rPr>
        <w:t>et al.</w:t>
      </w:r>
      <w:r w:rsidRPr="00946649">
        <w:rPr>
          <w:rFonts w:ascii="Calibri" w:hAnsi="Calibri" w:cstheme="minorHAnsi"/>
          <w:lang w:val="en-US"/>
        </w:rPr>
        <w:t>, 2016)</w:t>
      </w:r>
      <w:r w:rsidRPr="00946649">
        <w:rPr>
          <w:rFonts w:ascii="Calibri" w:hAnsi="Calibri" w:cstheme="minorHAnsi"/>
          <w:lang w:val="en-US"/>
        </w:rPr>
        <w:fldChar w:fldCharType="end"/>
      </w:r>
      <w:r w:rsidRPr="00946649">
        <w:rPr>
          <w:rFonts w:ascii="Calibri" w:hAnsi="Calibri" w:cstheme="minorHAnsi"/>
          <w:lang w:val="en-US"/>
        </w:rPr>
        <w:t xml:space="preserve">. Similarly, increased pelagic primary production, as forecast for parts of the Arctic Ocean, may also create local niches of high pH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DOI" : "10.1029/2008GL035028", "ISSN" : "1944-8007", "author" : [ { "dropping-particle" : "", "family" : "Arrigo", "given" : "Kevin R", "non-dropping-particle" : "", "parse-names" : false, "suffix" : "" }, { "dropping-particle" : "", "family" : "Dijken", "given" : "Gert", "non-dropping-particle" : "van", "parse-names" : false, "suffix" : "" }, { "dropping-particle" : "", "family" : "Pabi", "given" : "Sudeshna", "non-dropping-particle" : "", "parse-names" : false, "suffix" : "" } ], "container-title" : "Geophysical Research Letters", "id" : "ITEM-1", "issue" : "19", "issued" : { "date-parts" : [ [ "2008" ] ] }, "page" : "n/a--n/a", "title" : "Impact of a shrinking Arctic ice cover on marine primary production", "type" : "article-journal", "volume" : "35" }, "uris" : [ "http://www.mendeley.com/documents/?uuid=8225c698-2793-415b-bf91-0f92cd91fdab", "http://www.mendeley.com/documents/?uuid=5bd8abec-cf4e-4adf-b5a6-cb0868ee4eae" ] }, { "id" : "ITEM-2", "itemData" : { "DOI" : "10.1029/2011JC007112", "ISSN" : "2156-2202", "author" : [ { "dropping-particle" : "", "family" : "Popova", "given" : "Ekaterina E", "non-dropping-particle" : "", "parse-names" : false, "suffix" : "" }, { "dropping-particle" : "", "family" : "Yool", "given" : "Andrew", "non-dropping-particle" : "", "parse-names" : false, "suffix" : "" }, { "dropping-particle" : "", "family" : "Coward", "given" : "Andrew C", "non-dropping-particle" : "", "parse-names" : false, "suffix" : "" }, { "dropping-particle" : "", "family" : "Dupont", "given" : "Frederic", "non-dropping-particle" : "", "parse-names" : false, "suffix" : "" }, { "dropping-particle" : "", "family" : "Deal", "given" : "Clara", "non-dropping-particle" : "", "parse-names" : false, "suffix" : "" }, { "dropping-particle" : "", "family" : "Elliott", "given" : "Scott", "non-dropping-particle" : "", "parse-names" : false, "suffix" : "" }, { "dropping-particle" : "", "family" : "Hunke", "given" : "Elizabeth", "non-dropping-particle" : "", "parse-names" : false, "suffix" : "" }, { "dropping-particle" : "", "family" : "Jin", "given" : "Meibing", "non-dropping-particle" : "", "parse-names" : false, "suffix" : "" }, { "dropping-particle" : "", "family" : "Steele", "given" : "Mike", "non-dropping-particle" : "", "parse-names" : false, "suffix" : "" }, { "dropping-particle" : "", "family" : "Zhang", "given" : "Jinlun", "non-dropping-particle" : "", "parse-names" : false, "suffix" : "" } ], "container-title" : "Journal of Geophysical Research: Oceans", "id" : "ITEM-2", "issue" : "C8", "issued" : { "date-parts" : [ [ "2012" ] ] }, "page" : "n/a--n/a", "title" : "What controls primary production in the Arctic Ocean? Results from an intercomparison of five general circulation models with biogeochemistry", "type" : "article-journal", "volume" : "117" }, "uris" : [ "http://www.mendeley.com/documents/?uuid=d36993a8-2c98-468a-924e-e4a875689d62", "http://www.mendeley.com/documents/?uuid=8acc6849-6134-4985-aec3-7ff7648d7348" ] } ], "mendeley" : { "formattedCitation" : "(Arrigo, van Dijken, &amp; Pabi, 2008; Popova et al., 2012)", "plainTextFormattedCitation" : "(Arrigo, van Dijken, &amp; Pabi, 2008; Popova et al., 2012)", "previouslyFormattedCitation" : "(Arrigo, van Dijken, &amp; Pabi, 2008; Popova et al., 2012)"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Arrigo</w:t>
      </w:r>
      <w:r>
        <w:rPr>
          <w:rFonts w:ascii="Calibri" w:hAnsi="Calibri" w:cstheme="minorHAnsi"/>
          <w:lang w:val="en-US"/>
        </w:rPr>
        <w:t xml:space="preserve"> </w:t>
      </w:r>
      <w:r w:rsidR="00C56B4E" w:rsidRPr="00C56B4E">
        <w:rPr>
          <w:rFonts w:ascii="Calibri" w:hAnsi="Calibri" w:cstheme="minorHAnsi"/>
          <w:i/>
          <w:lang w:val="en-US"/>
        </w:rPr>
        <w:t>et al.</w:t>
      </w:r>
      <w:r w:rsidRPr="00946649">
        <w:rPr>
          <w:rFonts w:ascii="Calibri" w:hAnsi="Calibri" w:cstheme="minorHAnsi"/>
          <w:lang w:val="en-US"/>
        </w:rPr>
        <w:t xml:space="preserve">, 2008; Popova </w:t>
      </w:r>
      <w:r w:rsidR="00C56B4E" w:rsidRPr="00C56B4E">
        <w:rPr>
          <w:rFonts w:ascii="Calibri" w:hAnsi="Calibri" w:cstheme="minorHAnsi"/>
          <w:i/>
          <w:lang w:val="en-US"/>
        </w:rPr>
        <w:t>et al.</w:t>
      </w:r>
      <w:r w:rsidRPr="00946649">
        <w:rPr>
          <w:rFonts w:ascii="Calibri" w:hAnsi="Calibri" w:cstheme="minorHAnsi"/>
          <w:lang w:val="en-US"/>
        </w:rPr>
        <w:t>, 2012)</w:t>
      </w:r>
      <w:r w:rsidRPr="00946649">
        <w:rPr>
          <w:rFonts w:ascii="Calibri" w:hAnsi="Calibri" w:cstheme="minorHAnsi"/>
          <w:lang w:val="en-US"/>
        </w:rPr>
        <w:fldChar w:fldCharType="end"/>
      </w:r>
      <w:r w:rsidRPr="00946649">
        <w:rPr>
          <w:rFonts w:ascii="Calibri" w:hAnsi="Calibri" w:cstheme="minorHAnsi"/>
          <w:lang w:val="en-US"/>
        </w:rPr>
        <w:t>.</w:t>
      </w:r>
    </w:p>
    <w:p w14:paraId="01B774E9" w14:textId="77777777" w:rsidR="001E43D4" w:rsidRPr="00946649" w:rsidRDefault="001E43D4" w:rsidP="001E43D4">
      <w:pPr>
        <w:rPr>
          <w:rFonts w:eastAsia="Times New Roman" w:cs="Times New Roman"/>
          <w:lang w:val="en-US" w:eastAsia="en-GB"/>
        </w:rPr>
      </w:pPr>
    </w:p>
    <w:p w14:paraId="760CB41B" w14:textId="084ABCBA" w:rsidR="001E43D4" w:rsidRPr="0019490F" w:rsidRDefault="001E43D4" w:rsidP="001F0516">
      <w:pPr>
        <w:pStyle w:val="Heading4"/>
      </w:pPr>
      <w:bookmarkStart w:id="377" w:name="_Ref478839300"/>
      <w:bookmarkStart w:id="378" w:name="_Toc519504439"/>
      <w:r w:rsidRPr="0019490F">
        <w:t>Regulation of freshwater quantity and flow</w:t>
      </w:r>
      <w:bookmarkEnd w:id="377"/>
      <w:bookmarkEnd w:id="378"/>
    </w:p>
    <w:p w14:paraId="6066691E" w14:textId="15146AF7" w:rsidR="001E43D4" w:rsidRPr="00946649" w:rsidRDefault="001E43D4" w:rsidP="001E43D4">
      <w:pPr>
        <w:rPr>
          <w:lang w:val="en-US"/>
        </w:rPr>
      </w:pPr>
      <w:r w:rsidRPr="00946649">
        <w:rPr>
          <w:lang w:val="en-US"/>
        </w:rPr>
        <w:t xml:space="preserve">This contribution from nature to people involves the contribution of ecosystems to the regulation of the quantity and flow of surface and groundwater used for drinking, irrigation, and industrial purposes. Besides contributing to direct use, ecosystems can also regulate water flow to water-dependent natural habitats that in turn affect people downstream, including via floods and droughts. </w:t>
      </w:r>
      <w:r w:rsidRPr="00946649">
        <w:rPr>
          <w:lang w:val="en-US"/>
        </w:rPr>
        <w:lastRenderedPageBreak/>
        <w:t xml:space="preserve">See </w:t>
      </w:r>
      <w:r w:rsidR="009F3B65">
        <w:rPr>
          <w:lang w:val="en-US"/>
        </w:rPr>
        <w:t>supporting material</w:t>
      </w:r>
      <w:r w:rsidRPr="0014590D">
        <w:rPr>
          <w:lang w:val="en-US"/>
        </w:rPr>
        <w:t xml:space="preserve"> </w:t>
      </w:r>
      <w:hyperlink r:id="rId216" w:history="1">
        <w:r w:rsidRPr="005600B9">
          <w:rPr>
            <w:rStyle w:val="Hyperlink"/>
            <w:lang w:val="en-US"/>
          </w:rPr>
          <w:t>Appendix 2.2</w:t>
        </w:r>
      </w:hyperlink>
      <w:r w:rsidRPr="00946649">
        <w:rPr>
          <w:lang w:val="en-US"/>
        </w:rPr>
        <w:t xml:space="preserve"> with quotes from </w:t>
      </w:r>
      <w:r w:rsidRPr="00946649">
        <w:rPr>
          <w:rFonts w:eastAsia="Cambria"/>
          <w:lang w:val="en-US"/>
        </w:rPr>
        <w:t xml:space="preserve">indigenous and local knowledge </w:t>
      </w:r>
      <w:r w:rsidRPr="00946649">
        <w:rPr>
          <w:lang w:val="en-US"/>
        </w:rPr>
        <w:t xml:space="preserve">holders describing this contribution, in relation to seasonal water flows. </w:t>
      </w:r>
    </w:p>
    <w:p w14:paraId="53DB97A9" w14:textId="77777777" w:rsidR="001E43D4" w:rsidRPr="00946649" w:rsidRDefault="001E43D4" w:rsidP="001E43D4">
      <w:pPr>
        <w:rPr>
          <w:lang w:val="en-US"/>
        </w:rPr>
      </w:pPr>
      <w:r w:rsidRPr="00946649">
        <w:rPr>
          <w:lang w:val="en-US"/>
        </w:rPr>
        <w:t>This section distinguishes between freshwater provision and water flow regulation. Freshwater supply describes freshwater available for human use. Water flow regulation, on the other hand, is described in terms of supply through the indicators of water retention, stream flow and base flow.</w:t>
      </w:r>
    </w:p>
    <w:p w14:paraId="1339AA84" w14:textId="6E79158D" w:rsidR="0015446D" w:rsidRPr="0015446D" w:rsidRDefault="001E43D4" w:rsidP="0015446D">
      <w:pPr>
        <w:rPr>
          <w:lang w:val="en-US"/>
        </w:rPr>
      </w:pPr>
      <w:r w:rsidRPr="00946649">
        <w:rPr>
          <w:lang w:val="en-US"/>
        </w:rPr>
        <w:t xml:space="preserve">The general trend in freshwater supply in Europe and Central Asia, taking into account renewable internal freshwater resources per capita provided by </w:t>
      </w:r>
      <w:r>
        <w:rPr>
          <w:lang w:val="en-US"/>
        </w:rPr>
        <w:t>the Food and Agriculture Organization of the United Nations (</w:t>
      </w:r>
      <w:r w:rsidRPr="00946649">
        <w:rPr>
          <w:lang w:val="en-US"/>
        </w:rPr>
        <w:fldChar w:fldCharType="begin" w:fldLock="1"/>
      </w:r>
      <w:r>
        <w:rPr>
          <w:lang w:val="en-US"/>
        </w:rPr>
        <w:instrText>ADDIN CSL_CITATION { "citationItems" : [ { "id" : "ITEM-1", "itemData" : { "author" : [ { "dropping-particle" : "", "family" : "FAO", "given" : "", "non-dropping-particle" : "", "parse-names" : false, "suffix" : "" } ], "container-title" : "AQUASTAT Main Database", "id" : "ITEM-1", "issued" : { "date-parts" : [ [ "2016" ] ] }, "title" : "AQUASTAT main database", "type" : "report" }, "uris" : [ "http://www.mendeley.com/documents/?uuid=cd8dbc4b-4da1-451a-b745-ea1b193881ca", "http://www.mendeley.com/documents/?uuid=c42892e9-7bf1-4574-8f5d-dbdb44ebba37" ] } ], "mendeley" : { "formattedCitation" : "(FAO, 2016)", "manualFormatting" : "FAO, 2016)", "plainTextFormattedCitation" : "(FAO, 2016)", "previouslyFormattedCitation" : "(FAO, 2016)" }, "properties" : {  }, "schema" : "https://github.com/citation-style-language/schema/raw/master/csl-citation.json" }</w:instrText>
      </w:r>
      <w:r w:rsidRPr="00946649">
        <w:rPr>
          <w:lang w:val="en-US"/>
        </w:rPr>
        <w:fldChar w:fldCharType="separate"/>
      </w:r>
      <w:r w:rsidRPr="00946649">
        <w:rPr>
          <w:lang w:val="en-US"/>
        </w:rPr>
        <w:t>FAO</w:t>
      </w:r>
      <w:r>
        <w:rPr>
          <w:lang w:val="en-US"/>
        </w:rPr>
        <w:t>,</w:t>
      </w:r>
      <w:r w:rsidRPr="00946649">
        <w:rPr>
          <w:lang w:val="en-US"/>
        </w:rPr>
        <w:t xml:space="preserve"> 2016)</w:t>
      </w:r>
      <w:r w:rsidRPr="00946649">
        <w:rPr>
          <w:lang w:val="en-US"/>
        </w:rPr>
        <w:fldChar w:fldCharType="end"/>
      </w:r>
      <w:r w:rsidRPr="00946649">
        <w:rPr>
          <w:lang w:val="en-US"/>
        </w:rPr>
        <w:t>, shows an overall decrease since 1992 (</w:t>
      </w:r>
      <w:r w:rsidRPr="00946649">
        <w:rPr>
          <w:b/>
          <w:lang w:val="en-US"/>
        </w:rPr>
        <w:t>Figure 2.11</w:t>
      </w:r>
      <w:r w:rsidRPr="00946649">
        <w:rPr>
          <w:lang w:val="en-US"/>
        </w:rPr>
        <w:t xml:space="preserve">). Freshwater demand, taking into account water use and water abstraction, shows a mixed but overall decrease for all subregions of Europe and Central Asia </w:t>
      </w:r>
      <w:r w:rsidRPr="00946649">
        <w:rPr>
          <w:lang w:val="en-US"/>
        </w:rPr>
        <w:fldChar w:fldCharType="begin" w:fldLock="1"/>
      </w:r>
      <w:r w:rsidRPr="00946649">
        <w:rPr>
          <w:lang w:val="en-US"/>
        </w:rPr>
        <w:instrText>ADDIN CSL_CITATION { "citationItems" : [ { "id" : "ITEM-1", "itemData" : { "DOI" : "10.2800/944899", "ISBN" : "9789292135157", "abstract" : "Welcome to the European State of the Environment website", "author" : [ { "dropping-particle" : "", "family" : "EEA", "given" : "", "non-dropping-particle" : "", "parse-names" : false, "suffix" : "" } ], "id" : "ITEM-1", "issued" : { "date-parts" : [ [ "2015" ] ] }, "number-of-pages" : "212", "publisher" : "European Environment Agency", "publisher-place" : "Copenhagen", "title" : "The European Environment \u2014 state and outlook 2015: synthesis report", "type" : "book" }, "uris" : [ "http://www.mendeley.com/documents/?uuid=e2c8912c-60df-4206-8c4f-4a8ddec57f9b", "http://www.mendeley.com/documents/?uuid=119ece17-7fe7-494d-9339-9bec7454636e" ] } ], "mendeley" : { "formattedCitation" : "(EEA, 2015d)", "manualFormatting" : "(EEA, 2015d", "plainTextFormattedCitation" : "(EEA, 2015d)", "previouslyFormattedCitation" : "(EEA, 2015d)" }, "properties" : {  }, "schema" : "https://github.com/citation-style-language/schema/raw/master/csl-citation.json" }</w:instrText>
      </w:r>
      <w:r w:rsidRPr="00946649">
        <w:rPr>
          <w:lang w:val="en-US"/>
        </w:rPr>
        <w:fldChar w:fldCharType="separate"/>
      </w:r>
      <w:r w:rsidRPr="00946649">
        <w:rPr>
          <w:lang w:val="en-US"/>
        </w:rPr>
        <w:t>(</w:t>
      </w:r>
      <w:r w:rsidRPr="009305B9">
        <w:rPr>
          <w:lang w:val="en-US"/>
        </w:rPr>
        <w:t>EEA, 2015</w:t>
      </w:r>
      <w:r w:rsidR="00CC7956">
        <w:rPr>
          <w:lang w:val="en-US"/>
        </w:rPr>
        <w:t>e</w:t>
      </w:r>
      <w:r w:rsidRPr="00946649">
        <w:rPr>
          <w:lang w:val="en-US"/>
        </w:rPr>
        <w:fldChar w:fldCharType="end"/>
      </w:r>
      <w:r w:rsidRPr="00946649">
        <w:rPr>
          <w:lang w:val="en-US"/>
        </w:rPr>
        <w:fldChar w:fldCharType="begin" w:fldLock="1"/>
      </w:r>
      <w:r w:rsidRPr="00946649">
        <w:rPr>
          <w:lang w:val="en-US"/>
        </w:rPr>
        <w:instrText>ADDIN CSL_CITATION { "citationItems" : [ { "id" : "ITEM-1", "itemData" : { "author" : [ { "dropping-particle" : "", "family" : "FAO", "given" : "", "non-dropping-particle" : "", "parse-names" : false, "suffix" : "" } ], "id" : "ITEM-1", "issued" : { "date-parts" : [ [ "2013" ] ] }, "publisher-place" : "Rome", "title" : "Irrigation in Central Asia in figures. AQUASTAT Survey \u2013 2012", "type" : "report" }, "uris" : [ "http://www.mendeley.com/documents/?uuid=d71e2e56-8429-4a6b-8d37-83ef691bdfc4", "http://www.mendeley.com/documents/?uuid=101b5efa-b665-4e10-a9e2-4dc4b02f1c99" ] } ], "mendeley" : { "formattedCitation" : "(FAO, 2013)", "manualFormatting" : "; FAO, 2013)", "plainTextFormattedCitation" : "(FAO, 2013)", "previouslyFormattedCitation" : "(FAO, 2013)" }, "properties" : {  }, "schema" : "https://github.com/citation-style-language/schema/raw/master/csl-citation.json" }</w:instrText>
      </w:r>
      <w:r w:rsidRPr="00946649">
        <w:rPr>
          <w:lang w:val="en-US"/>
        </w:rPr>
        <w:fldChar w:fldCharType="separate"/>
      </w:r>
      <w:r w:rsidRPr="00946649">
        <w:rPr>
          <w:lang w:val="en-US"/>
        </w:rPr>
        <w:t xml:space="preserve">; </w:t>
      </w:r>
      <w:r w:rsidRPr="009305B9">
        <w:rPr>
          <w:lang w:val="en-US"/>
        </w:rPr>
        <w:t>FAO, 2013</w:t>
      </w:r>
      <w:r w:rsidRPr="00946649">
        <w:rPr>
          <w:lang w:val="en-US"/>
        </w:rPr>
        <w:t>)</w:t>
      </w:r>
      <w:r w:rsidRPr="00946649">
        <w:rPr>
          <w:lang w:val="en-US"/>
        </w:rPr>
        <w:fldChar w:fldCharType="end"/>
      </w:r>
      <w:r w:rsidRPr="00946649">
        <w:rPr>
          <w:lang w:val="en-US"/>
        </w:rPr>
        <w:t xml:space="preserve"> since the 1990s. Between 2000 and 2011, water abstraction has decreased for countries in the European Union </w:t>
      </w:r>
      <w:r w:rsidRPr="00946649">
        <w:rPr>
          <w:lang w:val="en-US"/>
        </w:rPr>
        <w:fldChar w:fldCharType="begin" w:fldLock="1"/>
      </w:r>
      <w:r>
        <w:rPr>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 "non-dropping-particle" : "", "parse-names" : false, "suffix" : "" }, { "dropping-particle" : "", "family" : "Fabrega", "given" : "N.", "non-dropping-particle" : "", "parse-names" : false, "suffix" : "" }, { "dropping-particle" : "", "family" : "Zulian", "given" : "G.", "non-dropping-particle" : "", "parse-names" : false, "suffix" : "" }, { "dropping-particle" : "", "family" : "Barbosa", "given" : "A.", "non-dropping-particle" : "", "parse-names" : false, "suffix" : "" }, { "dropping-particle" : "", "family" : "Vizcaino", "given" : "P.", "non-dropping-particle" : "", "parse-names" : false, "suffix" : "" }, { "dropping-particle" : "", "family" : "Ivits", "given" : "E.", "non-dropping-particle" : "", "parse-names" : false, "suffix" : "" }, { "dropping-particle" : "", "family" : "Polce", "given" : "C.", "non-dropping-particle" : "", "parse-names" : false, "suffix" : "" }, { "dropping-particle" : "", "family" : "Vandecasteele", "given" : "I.", "non-dropping-particle" : "", "parse-names" : false, "suffix" : "" }, { "dropping-particle" : "", "family" : "Rivero", "given" : "I. M.", "non-dropping-particle" : "", "parse-names" : false, "suffix" : "" }, { "dropping-particle" : "", "family" : "Guerra", "given" : "C.", "non-dropping-particle" : "", "parse-names" : false, "suffix" : "" }, { "dropping-particle" : "", "family" : "Castillo", "given" : "C. P.", "non-dropping-particle" : "", "parse-names" : false, "suffix" : "" }, { "dropping-particle" : "", "family" : "Vallecillo", "given" : "S.", "non-dropping-particle" : "", "parse-names" : false, "suffix" : "" }, { "dropping-particle" : "", "family" : "Baranzelli", "given" : "C.", "non-dropping-particle" : "", "parse-names" : false, "suffix" : "" }, { "dropping-particle" : "", "family" : "Barranco", "given" : "R.", "non-dropping-particle" : "", "parse-names" : false, "suffix" : "" }, { "dropping-particle" : "", "family" : "Batista e Silva", "given" : "F.",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 "non-dropping-particle" : "", "parse-names" : false, "suffix" : "" } ], "id" : "ITEM-1", "issue" : "March", "issued" : { "date-parts" : [ [ "2015" ] ] }, "number-of-pages" : "131", "title" : "Mapping and Assessment of Ecosystems and their Services: Trends in ecosystems and ecosystem services in the European Union between 2000 and 2010", "type" : "book" }, "uris" : [ "http://www.mendeley.com/documents/?uuid=b406a872-f163-4f0d-8a58-1c2830a3a7d7", "http://www.mendeley.com/documents/?uuid=0336e59c-c49d-4f60-9681-2e368c89d9e6" ] } ], "mendeley" : { "formattedCitation" : "(J. Maes et al., 2015)", "plainTextFormattedCitation" : "(J. Maes et al., 2015)", "previouslyFormattedCitation" : "(J. Maes et al., 2015)" }, "properties" : {  }, "schema" : "https://github.com/citation-style-language/schema/raw/master/csl-citation.json" }</w:instrText>
      </w:r>
      <w:r w:rsidRPr="00946649">
        <w:rPr>
          <w:lang w:val="en-US"/>
        </w:rPr>
        <w:fldChar w:fldCharType="separate"/>
      </w:r>
      <w:r w:rsidRPr="00EA27F6">
        <w:rPr>
          <w:lang w:val="en-US"/>
        </w:rPr>
        <w:t>(</w:t>
      </w:r>
      <w:r w:rsidRPr="009305B9">
        <w:rPr>
          <w:lang w:val="en-US"/>
        </w:rPr>
        <w:t>European Commission, 2015b</w:t>
      </w:r>
      <w:r w:rsidRPr="00EA27F6">
        <w:rPr>
          <w:lang w:val="en-US"/>
        </w:rPr>
        <w:t>)</w:t>
      </w:r>
      <w:r w:rsidRPr="00946649">
        <w:rPr>
          <w:lang w:val="en-US"/>
        </w:rPr>
        <w:fldChar w:fldCharType="end"/>
      </w:r>
      <w:r w:rsidRPr="00946649">
        <w:rPr>
          <w:lang w:val="en-US"/>
        </w:rPr>
        <w:t>.</w:t>
      </w:r>
    </w:p>
    <w:p w14:paraId="5B6CF72C" w14:textId="08252B34" w:rsidR="000E74EE" w:rsidRDefault="000E74EE" w:rsidP="001E43D4">
      <w:pPr>
        <w:rPr>
          <w:lang w:val="en-US"/>
        </w:rPr>
      </w:pPr>
      <w:r>
        <w:rPr>
          <w:lang w:eastAsia="en-GB"/>
        </w:rPr>
        <w:drawing>
          <wp:inline distT="0" distB="0" distL="0" distR="0" wp14:anchorId="14F7126E" wp14:editId="0DE94692">
            <wp:extent cx="5731510" cy="3676015"/>
            <wp:effectExtent l="0" t="0" r="254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731510" cy="3676015"/>
                    </a:xfrm>
                    <a:prstGeom prst="rect">
                      <a:avLst/>
                    </a:prstGeom>
                  </pic:spPr>
                </pic:pic>
              </a:graphicData>
            </a:graphic>
          </wp:inline>
        </w:drawing>
      </w:r>
    </w:p>
    <w:p w14:paraId="29A016AC" w14:textId="06ADFA6E" w:rsidR="001E43D4" w:rsidRPr="00946649" w:rsidRDefault="001E43D4" w:rsidP="001E43D4">
      <w:pPr>
        <w:rPr>
          <w:lang w:val="en-US"/>
        </w:rPr>
      </w:pPr>
      <w:r w:rsidRPr="00946649">
        <w:rPr>
          <w:lang w:val="en-US"/>
        </w:rPr>
        <w:t xml:space="preserve">Generally mixed but mostly decreasing trends in water flow regulation were found for </w:t>
      </w:r>
      <w:r>
        <w:rPr>
          <w:lang w:val="en-US"/>
        </w:rPr>
        <w:t xml:space="preserve">parts of Western, Central and Eastern </w:t>
      </w:r>
      <w:r w:rsidRPr="00946649">
        <w:rPr>
          <w:lang w:val="en-US"/>
        </w:rPr>
        <w:t xml:space="preserve">Europe </w:t>
      </w:r>
      <w:r w:rsidRPr="00946649">
        <w:rPr>
          <w:lang w:val="en-US"/>
        </w:rPr>
        <w:fldChar w:fldCharType="begin" w:fldLock="1"/>
      </w:r>
      <w:r w:rsidRPr="00946649">
        <w:rPr>
          <w:lang w:val="en-US"/>
        </w:rPr>
        <w:instrText>ADDIN CSL_CITATION { "citationItems" : [ { "id" : "ITEM-1", "itemData" : { "DOI" : "10.5194/hess-14-2367-2010", "ISSN" : "1607-7938",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 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0f3dar", "given" : "J.", "non-dropping-particle" : "", "parse-names" : false, "suffix" : "" } ], "container-title" : "Hydrology and Earth System Sciences", "id" : "ITEM-1", "issue" : "12", "issued" : { "date-parts" : [ [ "2010", "12" ] ] }, "page" : "2367-2382", "publisher" : "Copernicus GmbH", "title" : "Streamflow trends in Europe: evidence from a dataset of near-natural catchments", "type" : "article-journal", "volume" : "14" }, "uris" : [ "http://www.mendeley.com/documents/?uuid=7221441b-7c7b-46f1-9c7e-4bf8e1c8e567", "http://www.mendeley.com/documents/?uuid=490a5c83-1ae5-497d-8423-5a19a893cb5d" ] }, { "id" : "ITEM-2", "itemData" : { "ISBN" : "9789280735451", "author" : [ { "dropping-particle" : "", "family" : "UNEP/UNECE", "given" : "", "non-dropping-particle" : "", "parse-names" : false, "suffix" : "" } ], "id" : "ITEM-2", "issued" : { "date-parts" : [ [ "2016" ] ] }, "publisher-place" : "Nairobi, Kenya", "title" : "GEO-6 Assessment for the pan-European region", "type" : "report" }, "uris" : [ "http://www.mendeley.com/documents/?uuid=cd5f7709-305c-42ca-8f42-68981a59d3e5", "http://www.mendeley.com/documents/?uuid=43401818-283e-44ad-9001-052466b5ddf2" ] } ], "mendeley" : { "formattedCitation" : "(Stahl et al., 2010; UNEP/UNECE, 2016)", "plainTextFormattedCitation" : "(Stahl et al., 2010; UNEP/UNECE, 2016)", "previouslyFormattedCitation" : "(Stahl et al., 2010; UNEP/UNECE, 2016)" }, "properties" : {  }, "schema" : "https://github.com/citation-style-language/schema/raw/master/csl-citation.json" }</w:instrText>
      </w:r>
      <w:r w:rsidRPr="00946649">
        <w:rPr>
          <w:lang w:val="en-US"/>
        </w:rPr>
        <w:fldChar w:fldCharType="separate"/>
      </w:r>
      <w:r w:rsidRPr="00946649">
        <w:rPr>
          <w:lang w:val="en-US"/>
        </w:rPr>
        <w:t xml:space="preserve">(Stahl </w:t>
      </w:r>
      <w:r w:rsidR="00C56B4E" w:rsidRPr="00C56B4E">
        <w:rPr>
          <w:i/>
          <w:lang w:val="en-US"/>
        </w:rPr>
        <w:t>et al.</w:t>
      </w:r>
      <w:r w:rsidRPr="00946649">
        <w:rPr>
          <w:lang w:val="en-US"/>
        </w:rPr>
        <w:t>, 2010; UNEP</w:t>
      </w:r>
      <w:r w:rsidR="00F0496E">
        <w:rPr>
          <w:lang w:val="en-US"/>
        </w:rPr>
        <w:t xml:space="preserve"> &amp; </w:t>
      </w:r>
      <w:r w:rsidRPr="00946649">
        <w:rPr>
          <w:lang w:val="en-US"/>
        </w:rPr>
        <w:t>UNECE, 2016)</w:t>
      </w:r>
      <w:r w:rsidRPr="00946649">
        <w:rPr>
          <w:lang w:val="en-US"/>
        </w:rPr>
        <w:fldChar w:fldCharType="end"/>
      </w:r>
      <w:r w:rsidRPr="00946649">
        <w:rPr>
          <w:lang w:val="en-US"/>
        </w:rPr>
        <w:t xml:space="preserve">. Between 2000 and 2011, water flow regulation decreased for most ecosystems in the European Union </w:t>
      </w:r>
      <w:r w:rsidRPr="00946649">
        <w:rPr>
          <w:lang w:val="en-US"/>
        </w:rPr>
        <w:fldChar w:fldCharType="begin" w:fldLock="1"/>
      </w:r>
      <w:r>
        <w:rPr>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 "non-dropping-particle" : "", "parse-names" : false, "suffix" : "" }, { "dropping-particle" : "", "family" : "Fabrega", "given" : "N.", "non-dropping-particle" : "", "parse-names" : false, "suffix" : "" }, { "dropping-particle" : "", "family" : "Zulian", "given" : "G.", "non-dropping-particle" : "", "parse-names" : false, "suffix" : "" }, { "dropping-particle" : "", "family" : "Barbosa", "given" : "A.", "non-dropping-particle" : "", "parse-names" : false, "suffix" : "" }, { "dropping-particle" : "", "family" : "Vizcaino", "given" : "P.", "non-dropping-particle" : "", "parse-names" : false, "suffix" : "" }, { "dropping-particle" : "", "family" : "Ivits", "given" : "E.", "non-dropping-particle" : "", "parse-names" : false, "suffix" : "" }, { "dropping-particle" : "", "family" : "Polce", "given" : "C.", "non-dropping-particle" : "", "parse-names" : false, "suffix" : "" }, { "dropping-particle" : "", "family" : "Vandecasteele", "given" : "I.", "non-dropping-particle" : "", "parse-names" : false, "suffix" : "" }, { "dropping-particle" : "", "family" : "Rivero", "given" : "I. M.", "non-dropping-particle" : "", "parse-names" : false, "suffix" : "" }, { "dropping-particle" : "", "family" : "Guerra", "given" : "C.", "non-dropping-particle" : "", "parse-names" : false, "suffix" : "" }, { "dropping-particle" : "", "family" : "Castillo", "given" : "C. P.", "non-dropping-particle" : "", "parse-names" : false, "suffix" : "" }, { "dropping-particle" : "", "family" : "Vallecillo", "given" : "S.", "non-dropping-particle" : "", "parse-names" : false, "suffix" : "" }, { "dropping-particle" : "", "family" : "Baranzelli", "given" : "C.", "non-dropping-particle" : "", "parse-names" : false, "suffix" : "" }, { "dropping-particle" : "", "family" : "Barranco", "given" : "R.", "non-dropping-particle" : "", "parse-names" : false, "suffix" : "" }, { "dropping-particle" : "", "family" : "Batista e Silva", "given" : "F.",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 "non-dropping-particle" : "", "parse-names" : false, "suffix" : "" } ], "id" : "ITEM-1", "issue" : "March", "issued" : { "date-parts" : [ [ "2015" ] ] }, "number-of-pages" : "131", "title" : "Mapping and Assessment of Ecosystems and their Services: Trends in ecosystems and ecosystem services in the European Union between 2000 and 2010", "type" : "book" }, "uris" : [ "http://www.mendeley.com/documents/?uuid=0336e59c-c49d-4f60-9681-2e368c89d9e6", "http://www.mendeley.com/documents/?uuid=b406a872-f163-4f0d-8a58-1c2830a3a7d7" ] } ], "mendeley" : { "formattedCitation" : "(J. Maes et al., 2015)", "plainTextFormattedCitation" : "(J. Maes et al., 2015)", "previouslyFormattedCitation" : "(J. Maes et al., 2015)" }, "properties" : {  }, "schema" : "https://github.com/citation-style-language/schema/raw/master/csl-citation.json" }</w:instrText>
      </w:r>
      <w:r w:rsidRPr="00946649">
        <w:rPr>
          <w:lang w:val="en-US"/>
        </w:rPr>
        <w:fldChar w:fldCharType="separate"/>
      </w:r>
      <w:r w:rsidRPr="00EA27F6">
        <w:rPr>
          <w:lang w:val="en-US"/>
        </w:rPr>
        <w:t>(</w:t>
      </w:r>
      <w:r w:rsidRPr="00E35769">
        <w:rPr>
          <w:lang w:val="en-US"/>
        </w:rPr>
        <w:t>European Commission, 2015b</w:t>
      </w:r>
      <w:r w:rsidRPr="00EA27F6">
        <w:rPr>
          <w:lang w:val="en-US"/>
        </w:rPr>
        <w:t>)</w:t>
      </w:r>
      <w:r w:rsidRPr="00946649">
        <w:rPr>
          <w:lang w:val="en-US"/>
        </w:rPr>
        <w:fldChar w:fldCharType="end"/>
      </w:r>
      <w:r w:rsidRPr="00946649">
        <w:rPr>
          <w:lang w:val="en-US"/>
        </w:rPr>
        <w:t xml:space="preserve">. Regions with increased or stable water flow regulation are characterized by large areas of natural vegetation or extensive agriculture </w:t>
      </w:r>
      <w:r w:rsidRPr="00946649">
        <w:rPr>
          <w:lang w:val="en-US"/>
        </w:rPr>
        <w:fldChar w:fldCharType="begin" w:fldLock="1"/>
      </w:r>
      <w:r w:rsidRPr="00946649">
        <w:rPr>
          <w:lang w:val="en-US"/>
        </w:rPr>
        <w:instrText>ADDIN CSL_CITATION { "citationItems" : [ { "id" : "ITEM-1", "itemData" : { "DOI" : "10.1016/j.ecolind.2013.11.010", "ISBN" : "1470-160X", "abstract" : "Ecosystem services (ES) feature highly distinctive spatial and temporal patterns of distribution, quantity, and flows. The flow of ecosystem goods and services to beneficiaries plays a decisive role in the valuation of ES and the successful implementation of the ES concept in environmental planning. This is particularly relevant to regulating services where demands emerge often spatially separated from supply. However, spatial patterns of both supply and demand are rarely incorporated in ES assessments on continental scales. In this paper, we present an ES modeling approach with low data demand, fit to be employed in scenario analysis and on multiple scales. We analyze flood regulation services at a European scale by explicitly addressing the spatial distribution of ES demand. A flood regulation supply indicator is developed based on scenario runs with a hydrological model in representative river catchments, incorporating detailed information on land, cover, land use and management. Land use sensitive flood damage estimates in the European Union (EU) are employed to develop a spatial indicator for flood regulation demand. Findings are transferred to the EU territory to create a map of the current supply of flood regulation and the potential supply under conditions of natural vegetation. Regions with a high capacity to provide flood regulation are mainly characterized by large patches of natural vegetation or extensive agriculture. The main factor limiting supply on a continental scale is a low water holding capacity of the soil. Flood regulation demand is highest in central Europe, at the foothills of the Alps and upstream of agglomerations. We were able to identify areas with a high potential capacity to provide flood regulation in conjunction with land use modifications. When combined with spatial patterns of current supply and demand, we could identify priority areas for investments in ES flood regulation supply through conservation and land use planning. We found that only in a fraction of the EU river catchments exhibiting a high demand, significant increases in flood regulation supply are achievable by means of land use modifications. (C) 2013 Elsevier Ltd. All rights reserved.", "author" : [ { "dropping-particle" : "", "family" : "Sturck", "given" : "J", "non-dropping-particle" : "", "parse-names" : false, "suffix" : "" }, { "dropping-particle" : "", "family" : "Poortinga", "given" : "A", "non-dropping-particle" : "", "parse-names" : false, "suffix" : "" }, { "dropping-particle" : "", "family" : "Verburg", "given" : "P H", "non-dropping-particle" : "", "parse-names" : false, "suffix" : "" } ], "container-title" : "Ecological Indicators", "id" : "ITEM-1", "issued" : { "date-parts" : [ [ "2014" ] ] }, "language" : "English", "page" : "198-211", "title" : "Mapping ecosystem services: The supply and demand of flood regulation services in Europe", "type" : "article-journal", "volume" : "38" }, "uris" : [ "http://www.mendeley.com/documents/?uuid=d6546778-55b8-42c9-94a0-145c09786171", "http://www.mendeley.com/documents/?uuid=d745c593-3ace-48c5-9c63-e4894c7b871b" ] } ], "mendeley" : { "formattedCitation" : "(Sturck, Poortinga, &amp; Verburg, 2014)", "plainTextFormattedCitation" : "(Sturck, Poortinga, &amp; Verburg, 2014)", "previouslyFormattedCitation" : "(Sturck, Poortinga, &amp; Verburg, 2014)" }, "properties" : {  }, "schema" : "https://github.com/citation-style-language/schema/raw/master/csl-citation.json" }</w:instrText>
      </w:r>
      <w:r w:rsidRPr="00946649">
        <w:rPr>
          <w:lang w:val="en-US"/>
        </w:rPr>
        <w:fldChar w:fldCharType="separate"/>
      </w:r>
      <w:r w:rsidRPr="00946649">
        <w:rPr>
          <w:lang w:val="en-US"/>
        </w:rPr>
        <w:t>(Sturck</w:t>
      </w:r>
      <w:r>
        <w:rPr>
          <w:rFonts w:ascii="Calibri" w:hAnsi="Calibri" w:cstheme="minorHAnsi"/>
          <w:lang w:val="en-US"/>
        </w:rPr>
        <w:t xml:space="preserve"> </w:t>
      </w:r>
      <w:r w:rsidR="00C56B4E" w:rsidRPr="00C56B4E">
        <w:rPr>
          <w:rFonts w:ascii="Calibri" w:hAnsi="Calibri" w:cstheme="minorHAnsi"/>
          <w:i/>
          <w:lang w:val="en-US"/>
        </w:rPr>
        <w:t>et al.</w:t>
      </w:r>
      <w:r w:rsidRPr="00946649">
        <w:rPr>
          <w:lang w:val="en-US"/>
        </w:rPr>
        <w:t>, 2014)</w:t>
      </w:r>
      <w:r w:rsidRPr="00946649">
        <w:rPr>
          <w:lang w:val="en-US"/>
        </w:rPr>
        <w:fldChar w:fldCharType="end"/>
      </w:r>
      <w:r w:rsidRPr="00946649">
        <w:rPr>
          <w:lang w:val="en-US"/>
        </w:rPr>
        <w:t xml:space="preserve">. </w:t>
      </w:r>
    </w:p>
    <w:p w14:paraId="7D92969A" w14:textId="1188E4C1" w:rsidR="001E43D4" w:rsidRPr="00946649" w:rsidRDefault="001E43D4" w:rsidP="001E43D4">
      <w:pPr>
        <w:rPr>
          <w:lang w:val="en-US"/>
        </w:rPr>
      </w:pPr>
      <w:r w:rsidRPr="00946649">
        <w:rPr>
          <w:lang w:val="en-US"/>
        </w:rPr>
        <w:t xml:space="preserve">Water supply in Western Europe, measured in freshwater availability, has been decreasing since the 1980s </w:t>
      </w:r>
      <w:r w:rsidRPr="00946649">
        <w:rPr>
          <w:lang w:val="en-US"/>
        </w:rPr>
        <w:fldChar w:fldCharType="begin" w:fldLock="1"/>
      </w:r>
      <w:r w:rsidRPr="00946649">
        <w:rPr>
          <w:lang w:val="en-US"/>
        </w:rPr>
        <w:instrText>ADDIN CSL_CITATION { "citationItems" : [ { "id" : "ITEM-1", "itemData" : { "author" : [ { "dropping-particle" : "", "family" : "FAO", "given" : "", "non-dropping-particle" : "", "parse-names" : false, "suffix" : "" } ], "container-title" : "AQUASTAT Main Database", "id" : "ITEM-1", "issued" : { "date-parts" : [ [ "2016" ] ] }, "title" : "AQUASTAT main database", "type" : "report" }, "uris" : [ "http://www.mendeley.com/documents/?uuid=c42892e9-7bf1-4574-8f5d-dbdb44ebba37", "http://www.mendeley.com/documents/?uuid=cd8dbc4b-4da1-451a-b745-ea1b193881ca" ] } ], "mendeley" : { "formattedCitation" : "(FAO, 2016)", "plainTextFormattedCitation" : "(FAO, 2016)", "previouslyFormattedCitation" : "(FAO, 2016)" }, "properties" : {  }, "schema" : "https://github.com/citation-style-language/schema/raw/master/csl-citation.json" }</w:instrText>
      </w:r>
      <w:r w:rsidRPr="00946649">
        <w:rPr>
          <w:lang w:val="en-US"/>
        </w:rPr>
        <w:fldChar w:fldCharType="separate"/>
      </w:r>
      <w:r w:rsidRPr="00946649">
        <w:rPr>
          <w:lang w:val="en-US"/>
        </w:rPr>
        <w:t>(FAO, 2016)</w:t>
      </w:r>
      <w:r w:rsidRPr="00946649">
        <w:rPr>
          <w:lang w:val="en-US"/>
        </w:rPr>
        <w:fldChar w:fldCharType="end"/>
      </w:r>
      <w:r w:rsidRPr="00946649">
        <w:rPr>
          <w:lang w:val="en-US"/>
        </w:rPr>
        <w:t xml:space="preserve"> (</w:t>
      </w:r>
      <w:r w:rsidRPr="00946649">
        <w:rPr>
          <w:b/>
          <w:lang w:val="en-US"/>
        </w:rPr>
        <w:t>Figure 2.11</w:t>
      </w:r>
      <w:r w:rsidRPr="00946649">
        <w:rPr>
          <w:lang w:val="en-US"/>
        </w:rPr>
        <w:t xml:space="preserve">). Decreased freshwater availability was also reported for Spanish riparian areas and rivers </w:t>
      </w:r>
      <w:r w:rsidRPr="00946649">
        <w:rPr>
          <w:lang w:val="en-US"/>
        </w:rPr>
        <w:fldChar w:fldCharType="begin" w:fldLock="1"/>
      </w:r>
      <w:r w:rsidRPr="00946649">
        <w:rPr>
          <w:lang w:val="en-US"/>
        </w:rPr>
        <w:instrText>ADDIN CSL_CITATION { "citationItems" : [ { "id" : "ITEM-1", "itemData" : { "DOI" : "10.1007/s10531-013-0532-2", "ISBN" : "0960-3115", "ISSN" : "09603115", "abstract" : "By applying the framework proposed by Millennium Ecosystem Assessment, we analysed the current state and trends of 20 ecosystem services provided by Spanish rivers and riparian areas using 139 indicators. We compared the obtained results with the Europe and UK assessment. It is the first document that attempts to analyse the importance of services provided by Spanish rivers and riparian areas, and it forms part of the evaluation carried out for the Spanish Millennium Ecosystem Assessment. Among the provisioning services, freshwater, hydropower energy and genetic resources were classified as high importance, and water regulation and self-purification capacity, and natural hazard mitigation are among the regulating services, with landscape-aesthetic values and recreation and ecotourism featuring among the cultural services. About 61 % of the assessed ecosystem services are currently declining or degrading, but are higher than the percentage calculated for Europe (45 %) or for the UK (53 %). All regulating services are degrading, especially water regulation, natural hazard mitigation, soil formation and fertility and biological control, and the cultural services related to rural populations. Likewise, the biodiversity of Spanish aquatic ecosystems is decreasing rapidly. Land use changes and overexploitation of biological and mineral raw materials have been the main direct drivers of change in Spanish rivers and riparian zones, and relate directly to increase urbanised areas and irrigated agriculture. Finally, we draw some considerations on alternative models for aquatic ecosystems management which maintain aquatic ecosystem services and their biodiversity. \u00a9 2013 Springer Science+Business Media Dordrecht.", "author" : [ { "dropping-particle" : "", "family" : "Vidal-Abarca Guti\u00e9rrez", "given" : "M. Rosario", "non-dropping-particle" : "", "parse-names" : false, "suffix" : "" }, { "dropping-particle" : "", "family" : "Su\u00e1rez Alonso", "given" : "M. Luisa", "non-dropping-particle" : "", "parse-names" : false, "suffix" : "" } ], "container-title" : "Biodiversity and Conservation", "id" : "ITEM-1", "issue" : "11", "issued" : { "date-parts" : [ [ "2013" ] ] }, "page" : "2469-2503", "title" : "Which are, what is their status and what can we expect from ecosystem services provided by Spanish rivers and riparian areas?", "type" : "article-journal", "volume" : "22" }, "uris" : [ "http://www.mendeley.com/documents/?uuid=2ee6d6db-5c1d-4303-9da5-c18e4336c3c4", "http://www.mendeley.com/documents/?uuid=a3bd5d21-a12e-4ce3-b449-8a03caf468d7" ] } ], "mendeley" : { "formattedCitation" : "(Vidal-Abarca Guti\u00e9rrez &amp; Su\u00e1rez Alonso, 2013)", "plainTextFormattedCitation" : "(Vidal-Abarca Guti\u00e9rrez &amp; Su\u00e1rez Alonso, 2013)", "previouslyFormattedCitation" : "(Vidal-Abarca Guti\u00e9rrez &amp; Su\u00e1rez Alonso, 2013)" }, "properties" : {  }, "schema" : "https://github.com/citation-style-language/schema/raw/master/csl-citation.json" }</w:instrText>
      </w:r>
      <w:r w:rsidRPr="00946649">
        <w:rPr>
          <w:lang w:val="en-US"/>
        </w:rPr>
        <w:fldChar w:fldCharType="separate"/>
      </w:r>
      <w:r w:rsidRPr="00946649">
        <w:rPr>
          <w:lang w:val="en-US"/>
        </w:rPr>
        <w:t>(Vidal-Abarca Gutiérrez &amp; Suárez Alonso, 2013)</w:t>
      </w:r>
      <w:r w:rsidRPr="00946649">
        <w:rPr>
          <w:lang w:val="en-US"/>
        </w:rPr>
        <w:fldChar w:fldCharType="end"/>
      </w:r>
      <w:r w:rsidRPr="00946649">
        <w:rPr>
          <w:lang w:val="en-US"/>
        </w:rPr>
        <w:t xml:space="preserve">. Mixed trends for water availability were found for Germany and Austria </w:t>
      </w:r>
      <w:r w:rsidRPr="00946649">
        <w:rPr>
          <w:lang w:val="en-US"/>
        </w:rPr>
        <w:fldChar w:fldCharType="begin" w:fldLock="1"/>
      </w:r>
      <w:r>
        <w:rPr>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page" : "278-292", "title" : "Mapping water provisioning services to support the ecosystem\u2013water\u2013food\u2013energy nexus in the Danube river basin", "type" : "article-journal", "volume" : "17" }, "uris" : [ "http://www.mendeley.com/documents/?uuid=54db65b5-2217-4a18-86f2-ed7be5172a9b", "http://www.mendeley.com/documents/?uuid=45b3e2a4-eb40-4ff9-bcd5-398ae1e45454" ] } ], "mendeley" : { "formattedCitation" : "(Karabulut et al., 2016a)", "plainTextFormattedCitation" : "(Karabulut et al., 2016a)", "previouslyFormattedCitation" : "(Karabulut et al., 2016a)" }, "properties" : {  }, "schema" : "https://github.com/citation-style-language/schema/raw/master/csl-citation.json" }</w:instrText>
      </w:r>
      <w:r w:rsidRPr="00946649">
        <w:rPr>
          <w:lang w:val="en-US"/>
        </w:rPr>
        <w:fldChar w:fldCharType="separate"/>
      </w:r>
      <w:r w:rsidRPr="009E5AB6">
        <w:rPr>
          <w:lang w:val="en-US"/>
        </w:rPr>
        <w:t xml:space="preserve">(Karabulut </w:t>
      </w:r>
      <w:r w:rsidR="00C56B4E" w:rsidRPr="00C56B4E">
        <w:rPr>
          <w:i/>
          <w:lang w:val="en-US"/>
        </w:rPr>
        <w:t>et al.</w:t>
      </w:r>
      <w:r w:rsidRPr="009E5AB6">
        <w:rPr>
          <w:lang w:val="en-US"/>
        </w:rPr>
        <w:t>, 2016)</w:t>
      </w:r>
      <w:r w:rsidRPr="00946649">
        <w:rPr>
          <w:lang w:val="en-US"/>
        </w:rPr>
        <w:fldChar w:fldCharType="end"/>
      </w:r>
      <w:r w:rsidRPr="00946649">
        <w:rPr>
          <w:lang w:val="en-US"/>
        </w:rPr>
        <w:t xml:space="preserve">. Water demand in Western Europe, taking into account water use and surface water abstraction, has </w:t>
      </w:r>
      <w:r w:rsidRPr="00E35769">
        <w:rPr>
          <w:lang w:val="en-US"/>
        </w:rPr>
        <w:t xml:space="preserve">decreased since the early 1990s, although current trends are mixed </w:t>
      </w:r>
      <w:r w:rsidRPr="00E35769">
        <w:rPr>
          <w:lang w:val="en-US"/>
        </w:rPr>
        <w:fldChar w:fldCharType="begin" w:fldLock="1"/>
      </w:r>
      <w:r w:rsidRPr="00E35769">
        <w:rPr>
          <w:lang w:val="en-US"/>
        </w:rPr>
        <w:instrText>ADDIN CSL_CITATION { "citationItems" : [ { "id" : "ITEM-1", "itemData" : { "author" : [ { "dropping-particle" : "", "family" : "EUROSTAT", "given" : "", "non-dropping-particle" : "", "parse-names" : false, "suffix" : "" } ], "id" : "ITEM-1", "issued" : { "date-parts" : [ [ "2016" ] ] }, "title" : "Fresh water abstraction by source", "type" : "webpage" }, "uris" : [ "http://www.mendeley.com/documents/?uuid=80fd4323-cd5b-494c-8c0f-e0edb179e726", "http://www.mendeley.com/documents/?uuid=4d5c4aef-4f3e-4963-9dfa-0785f16f6200" ] }, { "id" : "ITEM-2", "itemData" : { "DOI" : "10.2800/944899", "ISBN" : "9789292135157", "abstract" : "Welcome to the European State of the Environment website", "author" : [ { "dropping-particle" : "", "family" : "EEA", "given" : "", "non-dropping-particle" : "", "parse-names" : false, "suffix" : "" } ], "id" : "ITEM-2", "issued" : { "date-parts" : [ [ "2015" ] ] }, "number-of-pages" : "212", "publisher" : "European Environment Agency", "publisher-place" : "Copenhagen", "title" : "The European Environment \u2014 state and outlook 2015: synthesis report", "type" : "book" }, "uris" : [ "http://www.mendeley.com/documents/?uuid=119ece17-7fe7-494d-9339-9bec7454636e", "http://www.mendeley.com/documents/?uuid=e2c8912c-60df-4206-8c4f-4a8ddec57f9b" ] } ], "mendeley" : { "formattedCitation" : "(EEA, 2015d; EUROSTAT, 2016b)", "plainTextFormattedCitation" : "(EEA, 2015d; EUROSTAT, 2016b)", "previouslyFormattedCitation" : "(EEA, 2015d; EUROSTAT, 2016b)" }, "properties" : {  }, "schema" : "https://github.com/citation-style-language/schema/raw/master/csl-citation.json" }</w:instrText>
      </w:r>
      <w:r w:rsidRPr="00E35769">
        <w:rPr>
          <w:lang w:val="en-US"/>
        </w:rPr>
        <w:fldChar w:fldCharType="separate"/>
      </w:r>
      <w:r w:rsidRPr="00E35769">
        <w:rPr>
          <w:lang w:val="en-US"/>
        </w:rPr>
        <w:t xml:space="preserve">(EEA, </w:t>
      </w:r>
      <w:r w:rsidR="00CC7956" w:rsidRPr="00E35769">
        <w:rPr>
          <w:lang w:val="en-US"/>
        </w:rPr>
        <w:t>2015</w:t>
      </w:r>
      <w:r w:rsidR="00CC7956">
        <w:rPr>
          <w:lang w:val="en-US"/>
        </w:rPr>
        <w:t>e</w:t>
      </w:r>
      <w:r w:rsidRPr="00E35769">
        <w:rPr>
          <w:lang w:val="en-US"/>
        </w:rPr>
        <w:t>; Eurostat, 2016b)</w:t>
      </w:r>
      <w:r w:rsidRPr="00E35769">
        <w:rPr>
          <w:lang w:val="en-US"/>
        </w:rPr>
        <w:fldChar w:fldCharType="end"/>
      </w:r>
      <w:r w:rsidRPr="00E35769">
        <w:rPr>
          <w:lang w:val="en-US"/>
        </w:rPr>
        <w:t xml:space="preserve">. Water use has remained stable in the southern part but has decreased in the western part of Western Europe </w:t>
      </w:r>
      <w:r w:rsidRPr="00E35769">
        <w:rPr>
          <w:lang w:val="en-US"/>
        </w:rPr>
        <w:fldChar w:fldCharType="begin" w:fldLock="1"/>
      </w:r>
      <w:r w:rsidRPr="00E35769">
        <w:rPr>
          <w:lang w:val="en-US"/>
        </w:rPr>
        <w:instrText>ADDIN CSL_CITATION { "citationItems" : [ { "id" : "ITEM-1", "itemData" : { "DOI" : "10.2800/944899", "ISBN" : "9789292135157", "abstract" : "Welcome to the European State of the Environment website", "author" : [ { "dropping-particle" : "", "family" : "EEA", "given" : "", "non-dropping-particle" : "", "parse-names" : false, "suffix" : "" } ], "id" : "ITEM-1", "issued" : { "date-parts" : [ [ "2015" ] ] }, "number-of-pages" : "212", "publisher" : "European Environment Agency", "publisher-place" : "Copenhagen", "title" : "The European Environment \u2014 state and outlook 2015: synthesis report", "type" : "book" }, "uris" : [ "http://www.mendeley.com/documents/?uuid=119ece17-7fe7-494d-9339-9bec7454636e", "http://www.mendeley.com/documents/?uuid=e2c8912c-60df-4206-8c4f-4a8ddec57f9b" ] } ], "mendeley" : { "formattedCitation" : "(EEA, 2015d)", "plainTextFormattedCitation" : "(EEA, 2015d)", "previouslyFormattedCitation" : "(EEA, 2015d)" }, "properties" : {  }, "schema" : "https://github.com/citation-style-language/schema/raw/master/csl-citation.json" }</w:instrText>
      </w:r>
      <w:r w:rsidRPr="00E35769">
        <w:rPr>
          <w:lang w:val="en-US"/>
        </w:rPr>
        <w:fldChar w:fldCharType="separate"/>
      </w:r>
      <w:r w:rsidRPr="00E35769">
        <w:rPr>
          <w:lang w:val="en-US"/>
        </w:rPr>
        <w:t xml:space="preserve">(EEA, </w:t>
      </w:r>
      <w:r w:rsidR="00CC7956" w:rsidRPr="00E35769">
        <w:rPr>
          <w:lang w:val="en-US"/>
        </w:rPr>
        <w:t>2015</w:t>
      </w:r>
      <w:r w:rsidR="00CC7956">
        <w:rPr>
          <w:lang w:val="en-US"/>
        </w:rPr>
        <w:t>e</w:t>
      </w:r>
      <w:r w:rsidRPr="00E35769">
        <w:rPr>
          <w:lang w:val="en-US"/>
        </w:rPr>
        <w:t>)</w:t>
      </w:r>
      <w:r w:rsidRPr="00E35769">
        <w:rPr>
          <w:lang w:val="en-US"/>
        </w:rPr>
        <w:fldChar w:fldCharType="end"/>
      </w:r>
      <w:r w:rsidRPr="00E35769">
        <w:rPr>
          <w:lang w:val="en-US"/>
        </w:rPr>
        <w:t>. Groundwater extraction in Mediterranean river basins in France, Greece and Sp</w:t>
      </w:r>
      <w:r w:rsidRPr="007F407E">
        <w:rPr>
          <w:lang w:val="en-US"/>
        </w:rPr>
        <w:t xml:space="preserve">ain was reported to have increased </w:t>
      </w:r>
      <w:r w:rsidRPr="00E35769">
        <w:rPr>
          <w:lang w:val="en-US"/>
        </w:rPr>
        <w:fldChar w:fldCharType="begin" w:fldLock="1"/>
      </w:r>
      <w:r w:rsidRPr="00E35769">
        <w:rPr>
          <w:lang w:val="en-US"/>
        </w:rPr>
        <w:instrText>ADDIN CSL_CITATION { "citationItems" : [ { "id" : "ITEM-1", "itemData" : { "DOI" : "10.1016/j.scitotenv.2016.10.147", "ISBN" : "0048-9697", "abstract" : "Non-perennial rivers and streams (NPRS) cover &gt;50% of the global river network. They are particularly predominant in Mediterranean Europe as a result of dry climate conditions, climate change and land use development. Historically, both scientists and policy makers underestimated the importance of NRPS for nature and humans alike, mainly because they have been considered as systems of low ecological and economic value. During the past decades, diminishing water resources have increased the spatial and temporal extent of artificial NPRS as well as their exposure to multiple stressors, which threatening their ecological integrity, biodiversity and ecosystem services. In this paper, we provide a comprehensive overview of the structural and functional characteristics of NPRS in the European Mediterranean, and discuss gaps and problems in their management, concerning their typology, ecological assessment, legislative and policy protection, and incorporation in River Basin Management Plans. Because NPRS comprise highly unstable ecosystems, with strong and often unpredictable temporal and spatial variability - at least as far as it is possible to assess - we outline the future research needs required to better understand, manage and conserve them as highly valuable and sensitive ecosystems. Efficient collaborative activities among multidisciplinary research groups aiming to create innovative knowledge, water managers and policy makers are urgently needed in order to establish an appropriate methodological and legislative background. The incorporation of NPRS in EU-Med River Basin Management Plans in combination with the application of ecological flows is a first step towards enhancing NPRS management and conservation in order to effectively safeguard these highly valuable albeit threatened ecosystems. (C) 2016 Elsevier B.V. All rights reserved.", "author" : [ { "dropping-particle" : "", "family" : "Skoulikidis", "given" : "N T", "non-dropping-particle" : "", "parse-names" : false, "suffix" : "" }, { "dropping-particle" : "", "family" : "Sabater", "given" : "S", "non-dropping-particle" : "", "parse-names" : false, "suffix" : "" }, { "dropping-particle" : "", "family" : "Datry", "given" : "T", "non-dropping-particle" : "", "parse-names" : false, "suffix" : "" }, { "dropping-particle" : "", "family" : "Morais", "given" : "M M", "non-dropping-particle" : "", "parse-names" : false, "suffix" : "" }, { "dropping-particle" : "", "family" : "Buffagni", "given" : "A", "non-dropping-particle" : "", "parse-names" : false, "suffix" : "" }, { "dropping-particle" : "", "family" : "Dorflinger", "given" : "G", "non-dropping-particle" : "", "parse-names" : false, "suffix" : "" }, { "dropping-particle" : "", "family" : "Zogaris", "given" : "S", "non-dropping-particle" : "", "parse-names" : false, "suffix" : "" }, { "dropping-particle" : "", "family" : "Sanchez-Montoya", "given" : "M D", "non-dropping-particle" : "", "parse-names" : false, "suffix" : "" }, { "dropping-particle" : "", "family" : "Bonada", "given" : "N", "non-dropping-particle" : "", "parse-names" : false, "suffix" : "" }, { "dropping-particle" : "", "family" : "Kalogianni", "given" : "E", "non-dropping-particle" : "", "parse-names" : false, "suffix" : "" }, { "dropping-particle" : "", "family" : "Rosado", "given" : "J", "non-dropping-particle" : "", "parse-names" : false, "suffix" : "" }, { "dropping-particle" : "", "family" : "Vardakas", "given" : "L", "non-dropping-particle" : "", "parse-names" : false, "suffix" : "" }, { "dropping-particle" : "", "family" : "Girolamo", "given" : "A M", "non-dropping-particle" : "De", "parse-names" : false, "suffix" : "" }, { "dropping-particle" : "", "family" : "Tockner", "given" : "K", "non-dropping-particle" : "", "parse-names" : false, "suffix" : "" } ], "container-title" : "Science of the Total Environment", "id" : "ITEM-1", "issued" : { "date-parts" : [ [ "2017" ] ] }, "language" : "English", "page" : "1-18", "title" : "Non-perennial Mediterranean rivers in Europe: Status, pressures, and challenges for research and management", "type" : "article-journal", "volume" : "577" }, "uris" : [ "http://www.mendeley.com/documents/?uuid=e1eb51be-4f12-4d17-85e3-5248effbebac", "http://www.mendeley.com/documents/?uuid=5d4b57bc-6247-4dfa-b3ee-85db87ae1568" ] } ], "mendeley" : { "formattedCitation" : "(Skoulikidis et al., 2017)", "plainTextFormattedCitation" : "(Skoulikidis et al., 2017)", "previouslyFormattedCitation" : "(Skoulikidis et al., 2017)" }, "properties" : {  }, "schema" : "https://github.com/citation-style-language/schema/raw/master/csl-citation.json" }</w:instrText>
      </w:r>
      <w:r w:rsidRPr="00E35769">
        <w:rPr>
          <w:lang w:val="en-US"/>
        </w:rPr>
        <w:fldChar w:fldCharType="separate"/>
      </w:r>
      <w:r w:rsidRPr="00E35769">
        <w:rPr>
          <w:lang w:val="en-US"/>
        </w:rPr>
        <w:t xml:space="preserve">(Skoulikidis </w:t>
      </w:r>
      <w:r w:rsidR="00C56B4E" w:rsidRPr="00E35769">
        <w:rPr>
          <w:i/>
          <w:lang w:val="en-US"/>
        </w:rPr>
        <w:t>et al.</w:t>
      </w:r>
      <w:r w:rsidRPr="00E35769">
        <w:rPr>
          <w:lang w:val="en-US"/>
        </w:rPr>
        <w:t>, 2017)</w:t>
      </w:r>
      <w:r w:rsidRPr="00E35769">
        <w:rPr>
          <w:lang w:val="en-US"/>
        </w:rPr>
        <w:fldChar w:fldCharType="end"/>
      </w:r>
      <w:r w:rsidRPr="00E35769">
        <w:rPr>
          <w:lang w:val="en-US"/>
        </w:rPr>
        <w:t xml:space="preserve">, while overall groundwater extraction in Spain has decreased </w:t>
      </w:r>
      <w:r w:rsidRPr="00E35769">
        <w:rPr>
          <w:lang w:val="en-US"/>
        </w:rPr>
        <w:lastRenderedPageBreak/>
        <w:fldChar w:fldCharType="begin" w:fldLock="1"/>
      </w:r>
      <w:r w:rsidRPr="00E35769">
        <w:rPr>
          <w:lang w:val="en-US"/>
        </w:rPr>
        <w:instrText>ADDIN CSL_CITATION { "citationItems" : [ { "id" : "ITEM-1", "itemData" : { "DOI" : "10.1007/s10531-013-0532-2", "ISBN" : "0960-3115", "ISSN" : "09603115", "abstract" : "By applying the framework proposed by Millennium Ecosystem Assessment, we analysed the current state and trends of 20 ecosystem services provided by Spanish rivers and riparian areas using 139 indicators. We compared the obtained results with the Europe and UK assessment. It is the first document that attempts to analyse the importance of services provided by Spanish rivers and riparian areas, and it forms part of the evaluation carried out for the Spanish Millennium Ecosystem Assessment. Among the provisioning services, freshwater, hydropower energy and genetic resources were classified as high importance, and water regulation and self-purification capacity, and natural hazard mitigation are among the regulating services, with landscape-aesthetic values and recreation and ecotourism featuring among the cultural services. About 61 % of the assessed ecosystem services are currently declining or degrading, but are higher than the percentage calculated for Europe (45 %) or for the UK (53 %). All regulating services are degrading, especially water regulation, natural hazard mitigation, soil formation and fertility and biological control, and the cultural services related to rural populations. Likewise, the biodiversity of Spanish aquatic ecosystems is decreasing rapidly. Land use changes and overexploitation of biological and mineral raw materials have been the main direct drivers of change in Spanish rivers and riparian zones, and relate directly to increase urbanised areas and irrigated agriculture. Finally, we draw some considerations on alternative models for aquatic ecosystems management which maintain aquatic ecosystem services and their biodiversity. \u00a9 2013 Springer Science+Business Media Dordrecht.", "author" : [ { "dropping-particle" : "", "family" : "Vidal-Abarca Guti\u00e9rrez", "given" : "M. Rosario", "non-dropping-particle" : "", "parse-names" : false, "suffix" : "" }, { "dropping-particle" : "", "family" : "Su\u00e1rez Alonso", "given" : "M. Luisa", "non-dropping-particle" : "", "parse-names" : false, "suffix" : "" } ], "container-title" : "Biodiversity and Conservation", "id" : "ITEM-1", "issue" : "11", "issued" : { "date-parts" : [ [ "2013" ] ] }, "page" : "2469-2503", "title" : "Which are, what is their status and what can we expect from ecosystem services provided by Spanish rivers and riparian areas?", "type" : "article-journal", "volume" : "22" }, "uris" : [ "http://www.mendeley.com/documents/?uuid=a3bd5d21-a12e-4ce3-b449-8a03caf468d7", "http://www.mendeley.com/documents/?uuid=2ee6d6db-5c1d-4303-9da5-c18e4336c3c4" ] } ], "mendeley" : { "formattedCitation" : "(Vidal-Abarca Guti\u00e9rrez &amp; Su\u00e1rez Alonso, 2013)", "plainTextFormattedCitation" : "(Vidal-Abarca Guti\u00e9rrez &amp; Su\u00e1rez Alonso, 2013)", "previouslyFormattedCitation" : "(Vidal-Abarca Guti\u00e9rrez &amp; Su\u00e1rez Alonso, 2013)" }, "properties" : {  }, "schema" : "https://github.com/citation-style-language/schema/raw/master/csl-citation.json" }</w:instrText>
      </w:r>
      <w:r w:rsidRPr="00E35769">
        <w:rPr>
          <w:lang w:val="en-US"/>
        </w:rPr>
        <w:fldChar w:fldCharType="separate"/>
      </w:r>
      <w:r w:rsidRPr="00E35769">
        <w:rPr>
          <w:lang w:val="en-US"/>
        </w:rPr>
        <w:t>(Vidal-Abarca Gutiérrez &amp; Suárez Alonso, 2013)</w:t>
      </w:r>
      <w:r w:rsidRPr="00E35769">
        <w:rPr>
          <w:lang w:val="en-US"/>
        </w:rPr>
        <w:fldChar w:fldCharType="end"/>
      </w:r>
      <w:r w:rsidRPr="00E35769">
        <w:rPr>
          <w:lang w:val="en-US"/>
        </w:rPr>
        <w:t>. Mixed trends for water use were</w:t>
      </w:r>
      <w:r w:rsidRPr="00946649">
        <w:rPr>
          <w:lang w:val="en-US"/>
        </w:rPr>
        <w:t xml:space="preserve"> found for the Danube basins in Germany and Austria </w:t>
      </w:r>
      <w:r w:rsidRPr="00946649">
        <w:rPr>
          <w:lang w:val="en-US"/>
        </w:rPr>
        <w:fldChar w:fldCharType="begin" w:fldLock="1"/>
      </w:r>
      <w:r>
        <w:rPr>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page" : "278-292", "title" : "Mapping water provisioning services to support the ecosystem\u2013water\u2013food\u2013energy nexus in the Danube river basin", "type" : "article-journal", "volume" : "17" }, "uris" : [ "http://www.mendeley.com/documents/?uuid=45b3e2a4-eb40-4ff9-bcd5-398ae1e45454", "http://www.mendeley.com/documents/?uuid=54db65b5-2217-4a18-86f2-ed7be5172a9b" ] } ], "mendeley" : { "formattedCitation" : "(Karabulut et al., 2016a)", "plainTextFormattedCitation" : "(Karabulut et al., 2016a)", "previouslyFormattedCitation" : "(Karabulut et al., 2016a)" }, "properties" : {  }, "schema" : "https://github.com/citation-style-language/schema/raw/master/csl-citation.json" }</w:instrText>
      </w:r>
      <w:r w:rsidRPr="00946649">
        <w:rPr>
          <w:lang w:val="en-US"/>
        </w:rPr>
        <w:fldChar w:fldCharType="separate"/>
      </w:r>
      <w:r w:rsidRPr="009E5AB6">
        <w:rPr>
          <w:lang w:val="en-US"/>
        </w:rPr>
        <w:t xml:space="preserve">(Karabulut </w:t>
      </w:r>
      <w:r w:rsidR="00C56B4E" w:rsidRPr="00C56B4E">
        <w:rPr>
          <w:i/>
          <w:lang w:val="en-US"/>
        </w:rPr>
        <w:t>et al.</w:t>
      </w:r>
      <w:r w:rsidRPr="009E5AB6">
        <w:rPr>
          <w:lang w:val="en-US"/>
        </w:rPr>
        <w:t>, 2016)</w:t>
      </w:r>
      <w:r w:rsidRPr="00946649">
        <w:rPr>
          <w:lang w:val="en-US"/>
        </w:rPr>
        <w:fldChar w:fldCharType="end"/>
      </w:r>
      <w:r w:rsidRPr="00946649">
        <w:rPr>
          <w:lang w:val="en-US"/>
        </w:rPr>
        <w:t xml:space="preserve"> as well as water provision in the Llobregat basin in Spain. Mixed but predominantly increasing stream flow was found for Western Europe, although large differences exist between the north and the south </w:t>
      </w:r>
      <w:r w:rsidRPr="00946649">
        <w:rPr>
          <w:lang w:val="en-US"/>
        </w:rPr>
        <w:fldChar w:fldCharType="begin" w:fldLock="1"/>
      </w:r>
      <w:r w:rsidRPr="00946649">
        <w:rPr>
          <w:lang w:val="en-US"/>
        </w:rPr>
        <w:instrText>ADDIN CSL_CITATION { "citationItems" : [ { "id" : "ITEM-1", "itemData" : { "DOI" : "10.5194/hess-14-2367-2010", "ISSN" : "1607-7938",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 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0f3dar", "given" : "J.", "non-dropping-particle" : "", "parse-names" : false, "suffix" : "" } ], "container-title" : "Hydrology and Earth System Sciences", "id" : "ITEM-1", "issue" : "12", "issued" : { "date-parts" : [ [ "2010", "12" ] ] }, "page" : "2367-2382", "publisher" : "Copernicus GmbH", "title" : "Streamflow trends in Europe: evidence from a dataset of near-natural catchments", "type" : "article-journal", "volume" : "14" }, "uris" : [ "http://www.mendeley.com/documents/?uuid=490a5c83-1ae5-497d-8423-5a19a893cb5d", "http://www.mendeley.com/documents/?uuid=7221441b-7c7b-46f1-9c7e-4bf8e1c8e567" ] } ], "mendeley" : { "formattedCitation" : "(Stahl et al., 2010)", "plainTextFormattedCitation" : "(Stahl et al., 2010)", "previouslyFormattedCitation" : "(Stahl et al., 2010)" }, "properties" : {  }, "schema" : "https://github.com/citation-style-language/schema/raw/master/csl-citation.json" }</w:instrText>
      </w:r>
      <w:r w:rsidRPr="00946649">
        <w:rPr>
          <w:lang w:val="en-US"/>
        </w:rPr>
        <w:fldChar w:fldCharType="separate"/>
      </w:r>
      <w:r w:rsidRPr="00946649">
        <w:rPr>
          <w:lang w:val="en-US"/>
        </w:rPr>
        <w:t xml:space="preserve">(Stahl </w:t>
      </w:r>
      <w:r w:rsidR="00C56B4E" w:rsidRPr="00C56B4E">
        <w:rPr>
          <w:i/>
          <w:lang w:val="en-US"/>
        </w:rPr>
        <w:t>et al.</w:t>
      </w:r>
      <w:r w:rsidRPr="00946649">
        <w:rPr>
          <w:lang w:val="en-US"/>
        </w:rPr>
        <w:t>, 2010)</w:t>
      </w:r>
      <w:r w:rsidRPr="00946649">
        <w:rPr>
          <w:lang w:val="en-US"/>
        </w:rPr>
        <w:fldChar w:fldCharType="end"/>
      </w:r>
      <w:r w:rsidRPr="00946649">
        <w:rPr>
          <w:lang w:val="en-US"/>
        </w:rPr>
        <w:t xml:space="preserve">. Decreasing stream flow in the last decades was reported for the Mediterranean countries as well as Austria and Germany </w:t>
      </w:r>
      <w:r w:rsidRPr="00946649">
        <w:rPr>
          <w:lang w:val="en-US"/>
        </w:rPr>
        <w:fldChar w:fldCharType="begin" w:fldLock="1"/>
      </w:r>
      <w:r>
        <w:rPr>
          <w:lang w:val="en-US"/>
        </w:rPr>
        <w:instrText>ADDIN CSL_CITATION { "citationItems" : [ { "id" : "ITEM-1", "itemData" : { "DOI" : "10.5194/hess-16-2035-2012", "ISSN" : "1607-7938", "author" : [ { "dropping-particle" : "", "family" : "Stahl", "given" : "K.", "non-dropping-particle" : "", "parse-names" : false, "suffix" : "" }, { "dropping-particle" : "", "family" : "Tallaksen", "given" : "L. M.", "non-dropping-particle" : "", "parse-names" : false, "suffix" : "" }, { "dropping-particle" : "", "family" : "Hannaford", "given" : "J.", "non-dropping-particle" : "", "parse-names" : false, "suffix" : "" }, { "dropping-particle" : "", "family" : "Lanen", "given" : "H. A. J.", "non-dropping-particle" : "van", "parse-names" : false, "suffix" : "" } ], "container-title" : "Hydrology and Earth System Sciences", "id" : "ITEM-1", "issue" : "7", "issued" : { "date-parts" : [ [ "2012", "7" ] ] }, "page" : "2035-2047", "publisher" : "Copernicus GmbH", "title" : "Filling the white space on maps of European runoff trends: estimates from a multi-model ensemble", "type" : "article-journal", "volume" : "16" }, "uris" : [ "http://www.mendeley.com/documents/?uuid=65e49a80-6ca4-4214-b232-f316846fd225", "http://www.mendeley.com/documents/?uuid=6de585b7-60ad-4d52-adba-7da6cacd9909" ] }, { "id" : "ITEM-2", "itemData" : { "DOI" : "10.1016/j.scitotenv.2016.10.147", "ISBN" : "0048-9697", "abstract" : "Non-perennial rivers and streams (NPRS) cover &gt;50% of the global river network. They are particularly predominant in Mediterranean Europe as a result of dry climate conditions, climate change and land use development. Historically, both scientists and policy makers underestimated the importance of NRPS for nature and humans alike, mainly because they have been considered as systems of low ecological and economic value. During the past decades, diminishing water resources have increased the spatial and temporal extent of artificial NPRS as well as their exposure to multiple stressors, which threatening their ecological integrity, biodiversity and ecosystem services. In this paper, we provide a comprehensive overview of the structural and functional characteristics of NPRS in the European Mediterranean, and discuss gaps and problems in their management, concerning their typology, ecological assessment, legislative and policy protection, and incorporation in River Basin Management Plans. Because NPRS comprise highly unstable ecosystems, with strong and often unpredictable temporal and spatial variability - at least as far as it is possible to assess - we outline the future research needs required to better understand, manage and conserve them as highly valuable and sensitive ecosystems. Efficient collaborative activities among multidisciplinary research groups aiming to create innovative knowledge, water managers and policy makers are urgently needed in order to establish an appropriate methodological and legislative background. The incorporation of NPRS in EU-Med River Basin Management Plans in combination with the application of ecological flows is a first step towards enhancing NPRS management and conservation in order to effectively safeguard these highly valuable albeit threatened ecosystems. (C) 2016 Elsevier B.V. All rights reserved.", "author" : [ { "dropping-particle" : "", "family" : "Skoulikidis", "given" : "N T", "non-dropping-particle" : "", "parse-names" : false, "suffix" : "" }, { "dropping-particle" : "", "family" : "Sabater", "given" : "S", "non-dropping-particle" : "", "parse-names" : false, "suffix" : "" }, { "dropping-particle" : "", "family" : "Datry", "given" : "T", "non-dropping-particle" : "", "parse-names" : false, "suffix" : "" }, { "dropping-particle" : "", "family" : "Morais", "given" : "M M", "non-dropping-particle" : "", "parse-names" : false, "suffix" : "" }, { "dropping-particle" : "", "family" : "Buffagni", "given" : "A", "non-dropping-particle" : "", "parse-names" : false, "suffix" : "" }, { "dropping-particle" : "", "family" : "Dorflinger", "given" : "G", "non-dropping-particle" : "", "parse-names" : false, "suffix" : "" }, { "dropping-particle" : "", "family" : "Zogaris", "given" : "S", "non-dropping-particle" : "", "parse-names" : false, "suffix" : "" }, { "dropping-particle" : "", "family" : "Sanchez-Montoya", "given" : "M D", "non-dropping-particle" : "", "parse-names" : false, "suffix" : "" }, { "dropping-particle" : "", "family" : "Bonada", "given" : "N", "non-dropping-particle" : "", "parse-names" : false, "suffix" : "" }, { "dropping-particle" : "", "family" : "Kalogianni", "given" : "E", "non-dropping-particle" : "", "parse-names" : false, "suffix" : "" }, { "dropping-particle" : "", "family" : "Rosado", "given" : "J", "non-dropping-particle" : "", "parse-names" : false, "suffix" : "" }, { "dropping-particle" : "", "family" : "Vardakas", "given" : "L", "non-dropping-particle" : "", "parse-names" : false, "suffix" : "" }, { "dropping-particle" : "", "family" : "Girolamo", "given" : "A M", "non-dropping-particle" : "De", "parse-names" : false, "suffix" : "" }, { "dropping-particle" : "", "family" : "Tockner", "given" : "K", "non-dropping-particle" : "", "parse-names" : false, "suffix" : "" } ], "container-title" : "Science of the Total Environment", "id" : "ITEM-2", "issued" : { "date-parts" : [ [ "2017" ] ] }, "language" : "English", "page" : "1-18", "title" : "Non-perennial Mediterranean rivers in Europe: Status, pressures, and challenges for research and management", "type" : "article-journal", "volume" : "577" }, "uris" : [ "http://www.mendeley.com/documents/?uuid=5d4b57bc-6247-4dfa-b3ee-85db87ae1568", "http://www.mendeley.com/documents/?uuid=e1eb51be-4f12-4d17-85e3-5248effbebac" ] } ], "mendeley" : { "formattedCitation" : "(Skoulikidis et al., 2017; Stahl, Tallaksen, Hannaford, &amp; van Lanen, 2012a)", "plainTextFormattedCitation" : "(Skoulikidis et al., 2017; Stahl, Tallaksen, Hannaford, &amp; van Lanen, 2012a)", "previouslyFormattedCitation" : "(Skoulikidis et al., 2017; Stahl, Tallaksen, Hannaford, &amp; van Lanen, 2012a)" }, "properties" : {  }, "schema" : "https://github.com/citation-style-language/schema/raw/master/csl-citation.json" }</w:instrText>
      </w:r>
      <w:r w:rsidRPr="00946649">
        <w:rPr>
          <w:lang w:val="en-US"/>
        </w:rPr>
        <w:fldChar w:fldCharType="separate"/>
      </w:r>
      <w:r w:rsidRPr="00FF4458">
        <w:rPr>
          <w:lang w:val="en-US"/>
        </w:rPr>
        <w:t xml:space="preserve">(Skoulikidis </w:t>
      </w:r>
      <w:r w:rsidR="00C56B4E" w:rsidRPr="00C56B4E">
        <w:rPr>
          <w:i/>
          <w:lang w:val="en-US"/>
        </w:rPr>
        <w:t>et al.</w:t>
      </w:r>
      <w:r w:rsidRPr="00FF4458">
        <w:rPr>
          <w:lang w:val="en-US"/>
        </w:rPr>
        <w:t>, 2017; Stahl</w:t>
      </w:r>
      <w:r>
        <w:rPr>
          <w:lang w:val="en-US"/>
        </w:rPr>
        <w:t xml:space="preserve"> </w:t>
      </w:r>
      <w:r w:rsidR="00C56B4E" w:rsidRPr="00C56B4E">
        <w:rPr>
          <w:i/>
          <w:lang w:val="en-US"/>
        </w:rPr>
        <w:t>et al.</w:t>
      </w:r>
      <w:r w:rsidRPr="00FF4458">
        <w:rPr>
          <w:lang w:val="en-US"/>
        </w:rPr>
        <w:t>, 2012)</w:t>
      </w:r>
      <w:r w:rsidRPr="00946649">
        <w:rPr>
          <w:lang w:val="en-US"/>
        </w:rPr>
        <w:fldChar w:fldCharType="end"/>
      </w:r>
      <w:r w:rsidRPr="00946649">
        <w:rPr>
          <w:lang w:val="en-US"/>
        </w:rPr>
        <w:t xml:space="preserve">. Decreased water flow regulation was reported for Spanish riparian areas </w:t>
      </w:r>
      <w:r w:rsidRPr="00946649">
        <w:rPr>
          <w:lang w:val="en-US"/>
        </w:rPr>
        <w:fldChar w:fldCharType="begin" w:fldLock="1"/>
      </w:r>
      <w:r w:rsidRPr="00946649">
        <w:rPr>
          <w:lang w:val="en-US"/>
        </w:rPr>
        <w:instrText>ADDIN CSL_CITATION { "citationItems" : [ { "id" : "ITEM-1", "itemData" : { "DOI" : "10.1007/s10531-013-0532-2", "ISBN" : "0960-3115", "ISSN" : "09603115", "abstract" : "By applying the framework proposed by Millennium Ecosystem Assessment, we analysed the current state and trends of 20 ecosystem services provided by Spanish rivers and riparian areas using 139 indicators. We compared the obtained results with the Europe and UK assessment. It is the first document that attempts to analyse the importance of services provided by Spanish rivers and riparian areas, and it forms part of the evaluation carried out for the Spanish Millennium Ecosystem Assessment. Among the provisioning services, freshwater, hydropower energy and genetic resources were classified as high importance, and water regulation and self-purification capacity, and natural hazard mitigation are among the regulating services, with landscape-aesthetic values and recreation and ecotourism featuring among the cultural services. About 61 % of the assessed ecosystem services are currently declining or degrading, but are higher than the percentage calculated for Europe (45 %) or for the UK (53 %). All regulating services are degrading, especially water regulation, natural hazard mitigation, soil formation and fertility and biological control, and the cultural services related to rural populations. Likewise, the biodiversity of Spanish aquatic ecosystems is decreasing rapidly. Land use changes and overexploitation of biological and mineral raw materials have been the main direct drivers of change in Spanish rivers and riparian zones, and relate directly to increase urbanised areas and irrigated agriculture. Finally, we draw some considerations on alternative models for aquatic ecosystems management which maintain aquatic ecosystem services and their biodiversity. \u00a9 2013 Springer Science+Business Media Dordrecht.", "author" : [ { "dropping-particle" : "", "family" : "Vidal-Abarca Guti\u00e9rrez", "given" : "M. Rosario", "non-dropping-particle" : "", "parse-names" : false, "suffix" : "" }, { "dropping-particle" : "", "family" : "Su\u00e1rez Alonso", "given" : "M. Luisa", "non-dropping-particle" : "", "parse-names" : false, "suffix" : "" } ], "container-title" : "Biodiversity and Conservation", "id" : "ITEM-1", "issue" : "11", "issued" : { "date-parts" : [ [ "2013" ] ] }, "page" : "2469-2503", "title" : "Which are, what is their status and what can we expect from ecosystem services provided by Spanish rivers and riparian areas?", "type" : "article-journal", "volume" : "22" }, "uris" : [ "http://www.mendeley.com/documents/?uuid=a3bd5d21-a12e-4ce3-b449-8a03caf468d7", "http://www.mendeley.com/documents/?uuid=2ee6d6db-5c1d-4303-9da5-c18e4336c3c4" ] } ], "mendeley" : { "formattedCitation" : "(Vidal-Abarca Guti\u00e9rrez &amp; Su\u00e1rez Alonso, 2013)", "plainTextFormattedCitation" : "(Vidal-Abarca Guti\u00e9rrez &amp; Su\u00e1rez Alonso, 2013)", "previouslyFormattedCitation" : "(Vidal-Abarca Guti\u00e9rrez &amp; Su\u00e1rez Alonso, 2013)" }, "properties" : {  }, "schema" : "https://github.com/citation-style-language/schema/raw/master/csl-citation.json" }</w:instrText>
      </w:r>
      <w:r w:rsidRPr="00946649">
        <w:rPr>
          <w:lang w:val="en-US"/>
        </w:rPr>
        <w:fldChar w:fldCharType="separate"/>
      </w:r>
      <w:r w:rsidRPr="00946649">
        <w:rPr>
          <w:lang w:val="en-US"/>
        </w:rPr>
        <w:t>(Vidal-Abarca Gutiérrez &amp; Suárez Alonso, 2013)</w:t>
      </w:r>
      <w:r w:rsidRPr="00946649">
        <w:rPr>
          <w:lang w:val="en-US"/>
        </w:rPr>
        <w:fldChar w:fldCharType="end"/>
      </w:r>
      <w:r w:rsidRPr="00946649">
        <w:rPr>
          <w:lang w:val="en-US"/>
        </w:rPr>
        <w:t xml:space="preserve">. Mixed trends for stream flow were found in Switzerland </w:t>
      </w:r>
      <w:r w:rsidRPr="00946649">
        <w:rPr>
          <w:lang w:val="en-US"/>
        </w:rPr>
        <w:fldChar w:fldCharType="begin" w:fldLock="1"/>
      </w:r>
      <w:r w:rsidRPr="00946649">
        <w:rPr>
          <w:lang w:val="en-US"/>
        </w:rPr>
        <w:instrText>ADDIN CSL_CITATION { "citationItems" : [ { "id" : "ITEM-1", "itemData" : { "DOI" : "http://dx.doi.org/10.1016/j.scitotenv.2016.07.102", "ISBN" : "0048-9697", "abstract" : "Water resources are under pressure from multiple anthropogenic stressors such as changing climate, agriculture and water abstraction. This holds, in particular, for the Mediterranean region, where substantial changes in climate are expected throughout the 21st century. Nonetheless, little attention has been paid to linkages between long-term trends in climate, streamflow and water quality in Mediterranean river basins. In the present study, we perform a comparative analysis of recent trends in hydroclimatic parameters and nitrate pollution in three climatologically different Mediterranean watersheds (i.e., the Adige, Ebro and Sava River Basins). Mann-Kendall trend analyses of annual mean temperature, precipitation and streamflow (period 1971 to 2010) and monthly nitrate concentrations, mass fluxes and flow-adjusted concentrations (period 1996 to 2012) were performed in these river basins. Temperature is shown to have increased the most in the Ebro followed by the Sava, whereas minor increases are observed in the Adige. Precipitation presents, overall, a negative trend in the Ebro and a positive trend in both the Adige and Sava. These climatic trends thus suggest the highest risk of increasing water scarcity for the Ebro and the lowest risk for the Adige. This is confirmed by trend analyses of streamflow time series, which indicate a severe decline in streamflow for the Ebro and a substantial decline in the Sava, as opposed to the Adige showing no prevailing trend. Concerning surface water quality, nitrate pollution appears to have decreased in all study basins. Overall, these findings emphasize progressive reduction of water resources availability in river basins characterized by continental climate (i.e., Ebro and Sava). This study thus underlines the need for adapted river management in the Mediterranean region, particularly considering strong feedbacks between hydroclimatic trends, freshwater ecosystem services and water resources availability for agriculture, water supply and hydropower generation.", "author" : [ { "dropping-particle" : "", "family" : "Lutz", "given" : "Stefanie R", "non-dropping-particle" : "", "parse-names" : false, "suffix" : "" }, { "dropping-particle" : "", "family" : "Mallucci", "given" : "Stefano", "non-dropping-particle" : "", "parse-names" : false, "suffix" : "" }, { "dropping-particle" : "", "family" : "Diamantini", "given" : "Elena", "non-dropping-particle" : "", "parse-names" : false, "suffix" : "" }, { "dropping-particle" : "", "family" : "Majone", "given" : "Bruno", "non-dropping-particle" : "", "parse-names" : false, "suffix" : "" }, { "dropping-particle" : "", "family" : "Bellin", "given" : "Alberto", "non-dropping-particle" : "", "parse-names" : false, "suffix" : "" }, { "dropping-particle" : "", "family" : "Merz", "given" : "Ralf", "non-dropping-particle" : "", "parse-names" : false, "suffix" : "" } ], "container-title" : "Science of the Total Environment", "id" : "ITEM-1", "issued" : { "date-parts" : [ [ "2016" ] ] }, "page" : "1392-1406", "title" : "Hydroclimatic and water quality trends across three Mediterranean river basins", "type" : "article-journal", "volume" : "571" }, "uris" : [ "http://www.mendeley.com/documents/?uuid=426b8966-181a-406d-abad-0b78189609eb", "http://www.mendeley.com/documents/?uuid=2d9cdfae-7849-4fd4-a57c-393d2814c08f" ] } ], "mendeley" : { "formattedCitation" : "(Lutz et al., 2016)", "plainTextFormattedCitation" : "(Lutz et al., 2016)", "previouslyFormattedCitation" : "(Lutz et al., 2016)" }, "properties" : {  }, "schema" : "https://github.com/citation-style-language/schema/raw/master/csl-citation.json" }</w:instrText>
      </w:r>
      <w:r w:rsidRPr="00946649">
        <w:rPr>
          <w:lang w:val="en-US"/>
        </w:rPr>
        <w:fldChar w:fldCharType="separate"/>
      </w:r>
      <w:r w:rsidRPr="00946649">
        <w:rPr>
          <w:lang w:val="en-US"/>
        </w:rPr>
        <w:t xml:space="preserve">(Lutz </w:t>
      </w:r>
      <w:r w:rsidR="00C56B4E" w:rsidRPr="00C56B4E">
        <w:rPr>
          <w:i/>
          <w:lang w:val="en-US"/>
        </w:rPr>
        <w:t>et al.</w:t>
      </w:r>
      <w:r w:rsidRPr="00946649">
        <w:rPr>
          <w:lang w:val="en-US"/>
        </w:rPr>
        <w:t>, 2016)</w:t>
      </w:r>
      <w:r w:rsidRPr="00946649">
        <w:rPr>
          <w:lang w:val="en-US"/>
        </w:rPr>
        <w:fldChar w:fldCharType="end"/>
      </w:r>
      <w:r w:rsidRPr="00946649">
        <w:rPr>
          <w:lang w:val="en-US"/>
        </w:rPr>
        <w:t xml:space="preserve">. Increased stream flow was found for the majority of the northern countries of Western Europe </w:t>
      </w:r>
      <w:r w:rsidRPr="00946649">
        <w:rPr>
          <w:lang w:val="en-US"/>
        </w:rPr>
        <w:fldChar w:fldCharType="begin" w:fldLock="1"/>
      </w:r>
      <w:r>
        <w:rPr>
          <w:lang w:val="en-US"/>
        </w:rPr>
        <w:instrText>ADDIN CSL_CITATION { "citationItems" : [ { "id" : "ITEM-1", "itemData" : { "DOI" : "10.5194/hess-14-2367-2010", "ISSN" : "1607-7938",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 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0f3dar", "given" : "J.", "non-dropping-particle" : "", "parse-names" : false, "suffix" : "" } ], "container-title" : "Hydrology and Earth System Sciences", "id" : "ITEM-1", "issue" : "12", "issued" : { "date-parts" : [ [ "2010", "12" ] ] }, "page" : "2367-2382", "publisher" : "Copernicus GmbH", "title" : "Streamflow trends in Europe: evidence from a dataset of near-natural catchments", "type" : "article-journal", "volume" : "14" }, "uris" : [ "http://www.mendeley.com/documents/?uuid=490a5c83-1ae5-497d-8423-5a19a893cb5d", "http://www.mendeley.com/documents/?uuid=7221441b-7c7b-46f1-9c7e-4bf8e1c8e567" ] }, { "id" : "ITEM-2", "itemData" : { "DOI" : "10.5194/hess-16-2035-2012", "ISSN" : "1607-7938", "author" : [ { "dropping-particle" : "", "family" : "Stahl", "given" : "K.", "non-dropping-particle" : "", "parse-names" : false, "suffix" : "" }, { "dropping-particle" : "", "family" : "Tallaksen", "given" : "L. M.", "non-dropping-particle" : "", "parse-names" : false, "suffix" : "" }, { "dropping-particle" : "", "family" : "Hannaford", "given" : "J.", "non-dropping-particle" : "", "parse-names" : false, "suffix" : "" }, { "dropping-particle" : "", "family" : "Lanen", "given" : "H. A. J.", "non-dropping-particle" : "van", "parse-names" : false, "suffix" : "" } ], "container-title" : "Hydrology and Earth System Sciences", "id" : "ITEM-2", "issue" : "7", "issued" : { "date-parts" : [ [ "2012", "7" ] ] }, "page" : "2035-2047", "publisher" : "Copernicus GmbH", "title" : "Filling the white space on maps of European runoff trends: estimates from a multi-model ensemble", "type" : "article-journal", "volume" : "16" }, "uris" : [ "http://www.mendeley.com/documents/?uuid=6de585b7-60ad-4d52-adba-7da6cacd9909", "http://www.mendeley.com/documents/?uuid=65e49a80-6ca4-4214-b232-f316846fd225", "http://www.mendeley.com/documents/?uuid=54e6803e-1af7-4e3c-a157-757156fb9cd5" ] } ], "mendeley" : { "formattedCitation" : "(Stahl et al., 2010, 2012a)", "plainTextFormattedCitation" : "(Stahl et al., 2010, 2012a)", "previouslyFormattedCitation" : "(Stahl et al., 2010, 2012a)" }, "properties" : {  }, "schema" : "https://github.com/citation-style-language/schema/raw/master/csl-citation.json" }</w:instrText>
      </w:r>
      <w:r w:rsidRPr="00946649">
        <w:rPr>
          <w:lang w:val="en-US"/>
        </w:rPr>
        <w:fldChar w:fldCharType="separate"/>
      </w:r>
      <w:r w:rsidRPr="00FF4458">
        <w:rPr>
          <w:lang w:val="en-US"/>
        </w:rPr>
        <w:t xml:space="preserve">(Stahl </w:t>
      </w:r>
      <w:r w:rsidR="00C56B4E" w:rsidRPr="00C56B4E">
        <w:rPr>
          <w:i/>
          <w:lang w:val="en-US"/>
        </w:rPr>
        <w:t>et al.</w:t>
      </w:r>
      <w:r w:rsidRPr="00FF4458">
        <w:rPr>
          <w:lang w:val="en-US"/>
        </w:rPr>
        <w:t>, 2010, 2012)</w:t>
      </w:r>
      <w:r w:rsidRPr="00946649">
        <w:rPr>
          <w:lang w:val="en-US"/>
        </w:rPr>
        <w:fldChar w:fldCharType="end"/>
      </w:r>
      <w:r w:rsidRPr="00946649">
        <w:rPr>
          <w:lang w:val="en-US"/>
        </w:rPr>
        <w:t>, as well as in the Hula Wetland, Israel.</w:t>
      </w:r>
    </w:p>
    <w:p w14:paraId="7BA89524" w14:textId="71993D43" w:rsidR="001E43D4" w:rsidRPr="00946649" w:rsidRDefault="001E43D4" w:rsidP="001E43D4">
      <w:pPr>
        <w:rPr>
          <w:lang w:val="en-US"/>
        </w:rPr>
      </w:pPr>
      <w:r w:rsidRPr="00946649">
        <w:rPr>
          <w:lang w:val="en-US"/>
        </w:rPr>
        <w:t xml:space="preserve">Water supply in Central Europe, measured in freshwater availability, has decreased since the 1990s, although this trend has been mixed in the past decade </w:t>
      </w:r>
      <w:r w:rsidRPr="00946649">
        <w:rPr>
          <w:lang w:val="en-US"/>
        </w:rPr>
        <w:fldChar w:fldCharType="begin" w:fldLock="1"/>
      </w:r>
      <w:r w:rsidRPr="00946649">
        <w:rPr>
          <w:lang w:val="en-US"/>
        </w:rPr>
        <w:instrText>ADDIN CSL_CITATION { "citationItems" : [ { "id" : "ITEM-1", "itemData" : { "author" : [ { "dropping-particle" : "", "family" : "FAO", "given" : "", "non-dropping-particle" : "", "parse-names" : false, "suffix" : "" } ], "container-title" : "AQUASTAT Main Database", "id" : "ITEM-1", "issued" : { "date-parts" : [ [ "2016" ] ] }, "title" : "AQUASTAT main database", "type" : "report" }, "uris" : [ "http://www.mendeley.com/documents/?uuid=c42892e9-7bf1-4574-8f5d-dbdb44ebba37", "http://www.mendeley.com/documents/?uuid=cd8dbc4b-4da1-451a-b745-ea1b193881ca" ] } ], "mendeley" : { "formattedCitation" : "(FAO, 2016)", "plainTextFormattedCitation" : "(FAO, 2016)", "previouslyFormattedCitation" : "(FAO, 2016)" }, "properties" : {  }, "schema" : "https://github.com/citation-style-language/schema/raw/master/csl-citation.json" }</w:instrText>
      </w:r>
      <w:r w:rsidRPr="00946649">
        <w:rPr>
          <w:lang w:val="en-US"/>
        </w:rPr>
        <w:fldChar w:fldCharType="separate"/>
      </w:r>
      <w:r w:rsidRPr="00946649">
        <w:rPr>
          <w:lang w:val="en-US"/>
        </w:rPr>
        <w:t>(FAO, 2016)</w:t>
      </w:r>
      <w:r w:rsidRPr="00946649">
        <w:rPr>
          <w:lang w:val="en-US"/>
        </w:rPr>
        <w:fldChar w:fldCharType="end"/>
      </w:r>
      <w:r w:rsidRPr="00946649">
        <w:rPr>
          <w:lang w:val="en-US"/>
        </w:rPr>
        <w:t xml:space="preserve"> (</w:t>
      </w:r>
      <w:r w:rsidRPr="00946649">
        <w:rPr>
          <w:b/>
          <w:lang w:val="en-US"/>
        </w:rPr>
        <w:t>Figure 2.11</w:t>
      </w:r>
      <w:r w:rsidRPr="00946649">
        <w:rPr>
          <w:lang w:val="en-US"/>
        </w:rPr>
        <w:t xml:space="preserve">). Mixed trends in water availability were discerned for Central European countries within the Danube basin </w:t>
      </w:r>
      <w:r w:rsidRPr="00946649">
        <w:rPr>
          <w:lang w:val="en-US"/>
        </w:rPr>
        <w:fldChar w:fldCharType="begin" w:fldLock="1"/>
      </w:r>
      <w:r>
        <w:rPr>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page" : "278-292", "title" : "Mapping water provisioning services to support the ecosystem\u2013water\u2013food\u2013energy nexus in the Danube river basin", "type" : "article-journal", "volume" : "17" }, "uris" : [ "http://www.mendeley.com/documents/?uuid=45b3e2a4-eb40-4ff9-bcd5-398ae1e45454", "http://www.mendeley.com/documents/?uuid=54db65b5-2217-4a18-86f2-ed7be5172a9b" ] } ], "mendeley" : { "formattedCitation" : "(Karabulut et al., 2016a)", "plainTextFormattedCitation" : "(Karabulut et al., 2016a)", "previouslyFormattedCitation" : "(Karabulut et al., 2016a)" }, "properties" : {  }, "schema" : "https://github.com/citation-style-language/schema/raw/master/csl-citation.json" }</w:instrText>
      </w:r>
      <w:r w:rsidRPr="00946649">
        <w:rPr>
          <w:lang w:val="en-US"/>
        </w:rPr>
        <w:fldChar w:fldCharType="separate"/>
      </w:r>
      <w:r w:rsidRPr="009E5AB6">
        <w:rPr>
          <w:lang w:val="en-US"/>
        </w:rPr>
        <w:t xml:space="preserve">(Karabulut </w:t>
      </w:r>
      <w:r w:rsidR="00C56B4E" w:rsidRPr="00C56B4E">
        <w:rPr>
          <w:i/>
          <w:lang w:val="en-US"/>
        </w:rPr>
        <w:t>et al.</w:t>
      </w:r>
      <w:r w:rsidRPr="009E5AB6">
        <w:rPr>
          <w:lang w:val="en-US"/>
        </w:rPr>
        <w:t>, 2016)</w:t>
      </w:r>
      <w:r w:rsidRPr="00946649">
        <w:rPr>
          <w:lang w:val="en-US"/>
        </w:rPr>
        <w:fldChar w:fldCharType="end"/>
      </w:r>
      <w:r w:rsidRPr="00946649">
        <w:rPr>
          <w:lang w:val="en-US"/>
        </w:rPr>
        <w:t xml:space="preserve">. Water demand, taking into account water use and surface water abstraction in Central Europe, has declined sharply since the early 2000s, but this trend has been mixed in the past decade </w:t>
      </w:r>
      <w:r w:rsidRPr="00946649">
        <w:rPr>
          <w:lang w:val="en-US"/>
        </w:rPr>
        <w:fldChar w:fldCharType="begin" w:fldLock="1"/>
      </w:r>
      <w:r w:rsidRPr="00946649">
        <w:rPr>
          <w:lang w:val="en-US"/>
        </w:rPr>
        <w:instrText>ADDIN CSL_CITATION { "citationItems" : [ { "id" : "ITEM-1", "itemData" : { "author" : [ { "dropping-particle" : "", "family" : "EUROSTAT", "given" : "", "non-dropping-particle" : "", "parse-names" : false, "suffix" : "" } ], "id" : "ITEM-1", "issued" : { "date-parts" : [ [ "2016" ] ] }, "title" : "Fresh water abstraction by source", "type" : "webpage" }, "uris" : [ "http://www.mendeley.com/documents/?uuid=4d5c4aef-4f3e-4963-9dfa-0785f16f6200", "http://www.mendeley.com/documents/?uuid=80fd4323-cd5b-494c-8c0f-e0edb179e726" ] }, { "id" : "ITEM-2", "itemData" : { "DOI" : "10.2800/944899", "ISBN" : "9789292135157", "abstract" : "Welcome to the European State of the Environment website", "author" : [ { "dropping-particle" : "", "family" : "EEA", "given" : "", "non-dropping-particle" : "", "parse-names" : false, "suffix" : "" } ], "id" : "ITEM-2", "issued" : { "date-parts" : [ [ "2015" ] ] }, "number-of-pages" : "212", "publisher" : "European Environment Agency", "publisher-place" : "Copenhagen", "title" : "The European Environment \u2014 state and outlook 2015: synthesis report", "type" : "book" }, "uris" : [ "http://www.mendeley.com/documents/?uuid=119ece17-7fe7-494d-9339-9bec7454636e", "http://www.mendeley.com/documents/?uuid=e2c8912c-60df-4206-8c4f-4a8ddec57f9b", "http://www.mendeley.com/documents/?uuid=20f855b8-1535-48d7-a9d0-3be7d8131159" ] } ], "mendeley" : { "formattedCitation" : "(EEA, 2015d; EUROSTAT, 2016b)", "plainTextFormattedCitation" : "(EEA, 2015d; EUROSTAT, 2016b)", "previouslyFormattedCitation" : "(EEA, 2015d; EUROSTAT, 2016b)"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 xml:space="preserve">EEA, </w:t>
      </w:r>
      <w:r w:rsidR="00CC7956" w:rsidRPr="00E35769">
        <w:rPr>
          <w:lang w:val="en-US"/>
        </w:rPr>
        <w:t>2015</w:t>
      </w:r>
      <w:r w:rsidR="00CC7956">
        <w:rPr>
          <w:lang w:val="en-US"/>
        </w:rPr>
        <w:t>e</w:t>
      </w:r>
      <w:r w:rsidRPr="00E35769">
        <w:rPr>
          <w:lang w:val="en-US"/>
        </w:rPr>
        <w:t>; Eurostat, 2016b</w:t>
      </w:r>
      <w:r w:rsidRPr="00946649">
        <w:rPr>
          <w:lang w:val="en-US"/>
        </w:rPr>
        <w:t>)</w:t>
      </w:r>
      <w:r w:rsidRPr="00946649">
        <w:rPr>
          <w:lang w:val="en-US"/>
        </w:rPr>
        <w:fldChar w:fldCharType="end"/>
      </w:r>
      <w:r w:rsidRPr="00946649">
        <w:rPr>
          <w:lang w:val="en-US"/>
        </w:rPr>
        <w:t xml:space="preserve">. Mixed trends for water abstraction have been reported for Central European Mediterranean river basins </w:t>
      </w:r>
      <w:r w:rsidRPr="00946649">
        <w:rPr>
          <w:lang w:val="en-US"/>
        </w:rPr>
        <w:fldChar w:fldCharType="begin" w:fldLock="1"/>
      </w:r>
      <w:r>
        <w:rPr>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page" : "278-292", "title" : "Mapping water provisioning services to support the ecosystem\u2013water\u2013food\u2013energy nexus in the Danube river basin", "type" : "article-journal", "volume" : "17" }, "uris" : [ "http://www.mendeley.com/documents/?uuid=45b3e2a4-eb40-4ff9-bcd5-398ae1e45454", "http://www.mendeley.com/documents/?uuid=54db65b5-2217-4a18-86f2-ed7be5172a9b" ] } ], "mendeley" : { "formattedCitation" : "(Karabulut et al., 2016a)", "plainTextFormattedCitation" : "(Karabulut et al., 2016a)", "previouslyFormattedCitation" : "(Karabulut et al., 2016a)" }, "properties" : {  }, "schema" : "https://github.com/citation-style-language/schema/raw/master/csl-citation.json" }</w:instrText>
      </w:r>
      <w:r w:rsidRPr="00946649">
        <w:rPr>
          <w:lang w:val="en-US"/>
        </w:rPr>
        <w:fldChar w:fldCharType="separate"/>
      </w:r>
      <w:r w:rsidRPr="009E5AB6">
        <w:rPr>
          <w:lang w:val="en-US"/>
        </w:rPr>
        <w:t xml:space="preserve">(Karabulut </w:t>
      </w:r>
      <w:r w:rsidR="00C56B4E" w:rsidRPr="00C56B4E">
        <w:rPr>
          <w:i/>
          <w:lang w:val="en-US"/>
        </w:rPr>
        <w:t>et al.</w:t>
      </w:r>
      <w:r w:rsidRPr="009E5AB6">
        <w:rPr>
          <w:lang w:val="en-US"/>
        </w:rPr>
        <w:t>, 2016)</w:t>
      </w:r>
      <w:r w:rsidRPr="00946649">
        <w:rPr>
          <w:lang w:val="en-US"/>
        </w:rPr>
        <w:fldChar w:fldCharType="end"/>
      </w:r>
      <w:r w:rsidRPr="00946649">
        <w:rPr>
          <w:lang w:val="en-US"/>
        </w:rPr>
        <w:t xml:space="preserve">, whereas water abstraction in Cyprus has increased </w:t>
      </w:r>
      <w:r w:rsidRPr="00946649">
        <w:rPr>
          <w:lang w:val="en-US"/>
        </w:rPr>
        <w:fldChar w:fldCharType="begin" w:fldLock="1"/>
      </w:r>
      <w:r w:rsidRPr="00946649">
        <w:rPr>
          <w:lang w:val="en-US"/>
        </w:rPr>
        <w:instrText>ADDIN CSL_CITATION { "citationItems" : [ { "id" : "ITEM-1", "itemData" : { "DOI" : "10.1016/j.scitotenv.2016.10.147", "ISBN" : "0048-9697", "abstract" : "Non-perennial rivers and streams (NPRS) cover &gt;50% of the global river network. They are particularly predominant in Mediterranean Europe as a result of dry climate conditions, climate change and land use development. Historically, both scientists and policy makers underestimated the importance of NRPS for nature and humans alike, mainly because they have been considered as systems of low ecological and economic value. During the past decades, diminishing water resources have increased the spatial and temporal extent of artificial NPRS as well as their exposure to multiple stressors, which threatening their ecological integrity, biodiversity and ecosystem services. In this paper, we provide a comprehensive overview of the structural and functional characteristics of NPRS in the European Mediterranean, and discuss gaps and problems in their management, concerning their typology, ecological assessment, legislative and policy protection, and incorporation in River Basin Management Plans. Because NPRS comprise highly unstable ecosystems, with strong and often unpredictable temporal and spatial variability - at least as far as it is possible to assess - we outline the future research needs required to better understand, manage and conserve them as highly valuable and sensitive ecosystems. Efficient collaborative activities among multidisciplinary research groups aiming to create innovative knowledge, water managers and policy makers are urgently needed in order to establish an appropriate methodological and legislative background. The incorporation of NPRS in EU-Med River Basin Management Plans in combination with the application of ecological flows is a first step towards enhancing NPRS management and conservation in order to effectively safeguard these highly valuable albeit threatened ecosystems. (C) 2016 Elsevier B.V. All rights reserved.", "author" : [ { "dropping-particle" : "", "family" : "Skoulikidis", "given" : "N T", "non-dropping-particle" : "", "parse-names" : false, "suffix" : "" }, { "dropping-particle" : "", "family" : "Sabater", "given" : "S", "non-dropping-particle" : "", "parse-names" : false, "suffix" : "" }, { "dropping-particle" : "", "family" : "Datry", "given" : "T", "non-dropping-particle" : "", "parse-names" : false, "suffix" : "" }, { "dropping-particle" : "", "family" : "Morais", "given" : "M M", "non-dropping-particle" : "", "parse-names" : false, "suffix" : "" }, { "dropping-particle" : "", "family" : "Buffagni", "given" : "A", "non-dropping-particle" : "", "parse-names" : false, "suffix" : "" }, { "dropping-particle" : "", "family" : "Dorflinger", "given" : "G", "non-dropping-particle" : "", "parse-names" : false, "suffix" : "" }, { "dropping-particle" : "", "family" : "Zogaris", "given" : "S", "non-dropping-particle" : "", "parse-names" : false, "suffix" : "" }, { "dropping-particle" : "", "family" : "Sanchez-Montoya", "given" : "M D", "non-dropping-particle" : "", "parse-names" : false, "suffix" : "" }, { "dropping-particle" : "", "family" : "Bonada", "given" : "N", "non-dropping-particle" : "", "parse-names" : false, "suffix" : "" }, { "dropping-particle" : "", "family" : "Kalogianni", "given" : "E", "non-dropping-particle" : "", "parse-names" : false, "suffix" : "" }, { "dropping-particle" : "", "family" : "Rosado", "given" : "J", "non-dropping-particle" : "", "parse-names" : false, "suffix" : "" }, { "dropping-particle" : "", "family" : "Vardakas", "given" : "L", "non-dropping-particle" : "", "parse-names" : false, "suffix" : "" }, { "dropping-particle" : "", "family" : "Girolamo", "given" : "A M", "non-dropping-particle" : "De", "parse-names" : false, "suffix" : "" }, { "dropping-particle" : "", "family" : "Tockner", "given" : "K", "non-dropping-particle" : "", "parse-names" : false, "suffix" : "" } ], "container-title" : "Science of the Total Environment", "id" : "ITEM-1", "issued" : { "date-parts" : [ [ "2017" ] ] }, "language" : "English", "page" : "1-18", "title" : "Non-perennial Mediterranean rivers in Europe: Status, pressures, and challenges for research and management", "type" : "article-journal", "volume" : "577" }, "uris" : [ "http://www.mendeley.com/documents/?uuid=5d4b57bc-6247-4dfa-b3ee-85db87ae1568", "http://www.mendeley.com/documents/?uuid=e1eb51be-4f12-4d17-85e3-5248effbebac" ] } ], "mendeley" : { "formattedCitation" : "(Skoulikidis et al., 2017)", "plainTextFormattedCitation" : "(Skoulikidis et al., 2017)", "previouslyFormattedCitation" : "(Skoulikidis et al., 2017)" }, "properties" : {  }, "schema" : "https://github.com/citation-style-language/schema/raw/master/csl-citation.json" }</w:instrText>
      </w:r>
      <w:r w:rsidRPr="00946649">
        <w:rPr>
          <w:lang w:val="en-US"/>
        </w:rPr>
        <w:fldChar w:fldCharType="separate"/>
      </w:r>
      <w:r w:rsidRPr="00946649">
        <w:rPr>
          <w:lang w:val="en-US"/>
        </w:rPr>
        <w:t xml:space="preserve">(Skoulikidis </w:t>
      </w:r>
      <w:r w:rsidR="00C56B4E" w:rsidRPr="00C56B4E">
        <w:rPr>
          <w:i/>
          <w:lang w:val="en-US"/>
        </w:rPr>
        <w:t>et al.</w:t>
      </w:r>
      <w:r w:rsidRPr="00946649">
        <w:rPr>
          <w:lang w:val="en-US"/>
        </w:rPr>
        <w:t>, 2017)</w:t>
      </w:r>
      <w:r w:rsidRPr="00946649">
        <w:rPr>
          <w:lang w:val="en-US"/>
        </w:rPr>
        <w:fldChar w:fldCharType="end"/>
      </w:r>
      <w:r w:rsidRPr="00946649">
        <w:rPr>
          <w:lang w:val="en-US"/>
        </w:rPr>
        <w:t xml:space="preserve">. Mixed but predominantly increasing stream flow was found for Central Europe </w:t>
      </w:r>
      <w:r w:rsidRPr="00946649">
        <w:rPr>
          <w:lang w:val="en-US"/>
        </w:rPr>
        <w:fldChar w:fldCharType="begin" w:fldLock="1"/>
      </w:r>
      <w:r w:rsidRPr="00946649">
        <w:rPr>
          <w:lang w:val="en-US"/>
        </w:rPr>
        <w:instrText>ADDIN CSL_CITATION { "citationItems" : [ { "id" : "ITEM-1", "itemData" : { "DOI" : "10.5194/hess-14-2367-2010", "ISSN" : "1607-7938",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 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0f3dar", "given" : "J.", "non-dropping-particle" : "", "parse-names" : false, "suffix" : "" } ], "container-title" : "Hydrology and Earth System Sciences", "id" : "ITEM-1", "issue" : "12", "issued" : { "date-parts" : [ [ "2010", "12" ] ] }, "page" : "2367-2382", "publisher" : "Copernicus GmbH", "title" : "Streamflow trends in Europe: evidence from a dataset of near-natural catchments", "type" : "article-journal", "volume" : "14" }, "uris" : [ "http://www.mendeley.com/documents/?uuid=490a5c83-1ae5-497d-8423-5a19a893cb5d", "http://www.mendeley.com/documents/?uuid=7221441b-7c7b-46f1-9c7e-4bf8e1c8e567" ] } ], "mendeley" : { "formattedCitation" : "(Stahl et al., 2010)", "plainTextFormattedCitation" : "(Stahl et al., 2010)", "previouslyFormattedCitation" : "(Stahl et al., 2010)" }, "properties" : {  }, "schema" : "https://github.com/citation-style-language/schema/raw/master/csl-citation.json" }</w:instrText>
      </w:r>
      <w:r w:rsidRPr="00946649">
        <w:rPr>
          <w:lang w:val="en-US"/>
        </w:rPr>
        <w:fldChar w:fldCharType="separate"/>
      </w:r>
      <w:r w:rsidRPr="00946649">
        <w:rPr>
          <w:lang w:val="en-US"/>
        </w:rPr>
        <w:t xml:space="preserve">(Stahl </w:t>
      </w:r>
      <w:r w:rsidR="00C56B4E" w:rsidRPr="00C56B4E">
        <w:rPr>
          <w:i/>
          <w:lang w:val="en-US"/>
        </w:rPr>
        <w:t>et al.</w:t>
      </w:r>
      <w:r w:rsidRPr="00946649">
        <w:rPr>
          <w:lang w:val="en-US"/>
        </w:rPr>
        <w:t>, 2010)</w:t>
      </w:r>
      <w:r w:rsidRPr="00946649">
        <w:rPr>
          <w:lang w:val="en-US"/>
        </w:rPr>
        <w:fldChar w:fldCharType="end"/>
      </w:r>
      <w:r w:rsidRPr="00946649">
        <w:rPr>
          <w:lang w:val="en-US"/>
        </w:rPr>
        <w:t xml:space="preserve">. Decreasing water flow during recent decades was reported for Cyprus, the Czech Republic and Slovakia, as well as the Sava River in Slovenia, Croatia, Bosnia and Herzegovina, Serbia, Montenegro and Albania </w:t>
      </w:r>
      <w:r w:rsidRPr="00946649">
        <w:rPr>
          <w:lang w:val="en-US"/>
        </w:rPr>
        <w:fldChar w:fldCharType="begin" w:fldLock="1"/>
      </w:r>
      <w:r w:rsidRPr="00946649">
        <w:rPr>
          <w:lang w:val="en-US"/>
        </w:rPr>
        <w:instrText>ADDIN CSL_CITATION { "citationItems" : [ { "id" : "ITEM-1", "itemData" : { "DOI" : "http://dx.doi.org/10.1016/j.scitotenv.2016.07.102", "ISBN" : "0048-9697", "abstract" : "Water resources are under pressure from multiple anthropogenic stressors such as changing climate, agriculture and water abstraction. This holds, in particular, for the Mediterranean region, where substantial changes in climate are expected throughout the 21st century. Nonetheless, little attention has been paid to linkages between long-term trends in climate, streamflow and water quality in Mediterranean river basins. In the present study, we perform a comparative analysis of recent trends in hydroclimatic parameters and nitrate pollution in three climatologically different Mediterranean watersheds (i.e., the Adige, Ebro and Sava River Basins). Mann-Kendall trend analyses of annual mean temperature, precipitation and streamflow (period 1971 to 2010) and monthly nitrate concentrations, mass fluxes and flow-adjusted concentrations (period 1996 to 2012) were performed in these river basins. Temperature is shown to have increased the most in the Ebro followed by the Sava, whereas minor increases are observed in the Adige. Precipitation presents, overall, a negative trend in the Ebro and a positive trend in both the Adige and Sava. These climatic trends thus suggest the highest risk of increasing water scarcity for the Ebro and the lowest risk for the Adige. This is confirmed by trend analyses of streamflow time series, which indicate a severe decline in streamflow for the Ebro and a substantial decline in the Sava, as opposed to the Adige showing no prevailing trend. Concerning surface water quality, nitrate pollution appears to have decreased in all study basins. Overall, these findings emphasize progressive reduction of water resources availability in river basins characterized by continental climate (i.e., Ebro and Sava). This study thus underlines the need for adapted river management in the Mediterranean region, particularly considering strong feedbacks between hydroclimatic trends, freshwater ecosystem services and water resources availability for agriculture, water supply and hydropower generation.", "author" : [ { "dropping-particle" : "", "family" : "Lutz", "given" : "Stefanie R", "non-dropping-particle" : "", "parse-names" : false, "suffix" : "" }, { "dropping-particle" : "", "family" : "Mallucci", "given" : "Stefano", "non-dropping-particle" : "", "parse-names" : false, "suffix" : "" }, { "dropping-particle" : "", "family" : "Diamantini", "given" : "Elena", "non-dropping-particle" : "", "parse-names" : false, "suffix" : "" }, { "dropping-particle" : "", "family" : "Majone", "given" : "Bruno", "non-dropping-particle" : "", "parse-names" : false, "suffix" : "" }, { "dropping-particle" : "", "family" : "Bellin", "given" : "Alberto", "non-dropping-particle" : "", "parse-names" : false, "suffix" : "" }, { "dropping-particle" : "", "family" : "Merz", "given" : "Ralf", "non-dropping-particle" : "", "parse-names" : false, "suffix" : "" } ], "container-title" : "Science of the Total Environment", "id" : "ITEM-1", "issued" : { "date-parts" : [ [ "2016" ] ] }, "page" : "1392-1406", "title" : "Hydroclimatic and water quality trends across three Mediterranean river basins", "type" : "article-journal", "volume" : "571" }, "uris" : [ "http://www.mendeley.com/documents/?uuid=2d9cdfae-7849-4fd4-a57c-393d2814c08f", "http://www.mendeley.com/documents/?uuid=426b8966-181a-406d-abad-0b78189609eb" ] }, { "id" : "ITEM-2", "itemData" : { "DOI" : "10.1016/j.scitotenv.2016.10.147", "ISBN" : "0048-9697", "abstract" : "Non-perennial rivers and streams (NPRS) cover &gt;50% of the global river network. They are particularly predominant in Mediterranean Europe as a result of dry climate conditions, climate change and land use development. Historically, both scientists and policy makers underestimated the importance of NRPS for nature and humans alike, mainly because they have been considered as systems of low ecological and economic value. During the past decades, diminishing water resources have increased the spatial and temporal extent of artificial NPRS as well as their exposure to multiple stressors, which threatening their ecological integrity, biodiversity and ecosystem services. In this paper, we provide a comprehensive overview of the structural and functional characteristics of NPRS in the European Mediterranean, and discuss gaps and problems in their management, concerning their typology, ecological assessment, legislative and policy protection, and incorporation in River Basin Management Plans. Because NPRS comprise highly unstable ecosystems, with strong and often unpredictable temporal and spatial variability - at least as far as it is possible to assess - we outline the future research needs required to better understand, manage and conserve them as highly valuable and sensitive ecosystems. Efficient collaborative activities among multidisciplinary research groups aiming to create innovative knowledge, water managers and policy makers are urgently needed in order to establish an appropriate methodological and legislative background. The incorporation of NPRS in EU-Med River Basin Management Plans in combination with the application of ecological flows is a first step towards enhancing NPRS management and conservation in order to effectively safeguard these highly valuable albeit threatened ecosystems. (C) 2016 Elsevier B.V. All rights reserved.", "author" : [ { "dropping-particle" : "", "family" : "Skoulikidis", "given" : "N T", "non-dropping-particle" : "", "parse-names" : false, "suffix" : "" }, { "dropping-particle" : "", "family" : "Sabater", "given" : "S", "non-dropping-particle" : "", "parse-names" : false, "suffix" : "" }, { "dropping-particle" : "", "family" : "Datry", "given" : "T", "non-dropping-particle" : "", "parse-names" : false, "suffix" : "" }, { "dropping-particle" : "", "family" : "Morais", "given" : "M M", "non-dropping-particle" : "", "parse-names" : false, "suffix" : "" }, { "dropping-particle" : "", "family" : "Buffagni", "given" : "A", "non-dropping-particle" : "", "parse-names" : false, "suffix" : "" }, { "dropping-particle" : "", "family" : "Dorflinger", "given" : "G", "non-dropping-particle" : "", "parse-names" : false, "suffix" : "" }, { "dropping-particle" : "", "family" : "Zogaris", "given" : "S", "non-dropping-particle" : "", "parse-names" : false, "suffix" : "" }, { "dropping-particle" : "", "family" : "Sanchez-Montoya", "given" : "M D", "non-dropping-particle" : "", "parse-names" : false, "suffix" : "" }, { "dropping-particle" : "", "family" : "Bonada", "given" : "N", "non-dropping-particle" : "", "parse-names" : false, "suffix" : "" }, { "dropping-particle" : "", "family" : "Kalogianni", "given" : "E", "non-dropping-particle" : "", "parse-names" : false, "suffix" : "" }, { "dropping-particle" : "", "family" : "Rosado", "given" : "J", "non-dropping-particle" : "", "parse-names" : false, "suffix" : "" }, { "dropping-particle" : "", "family" : "Vardakas", "given" : "L", "non-dropping-particle" : "", "parse-names" : false, "suffix" : "" }, { "dropping-particle" : "", "family" : "Girolamo", "given" : "A M", "non-dropping-particle" : "De", "parse-names" : false, "suffix" : "" }, { "dropping-particle" : "", "family" : "Tockner", "given" : "K", "non-dropping-particle" : "", "parse-names" : false, "suffix" : "" } ], "container-title" : "Science of the Total Environment", "id" : "ITEM-2", "issued" : { "date-parts" : [ [ "2017" ] ] }, "language" : "English", "page" : "1-18", "title" : "Non-perennial Mediterranean rivers in Europe: Status, pressures, and challenges for research and management", "type" : "article-journal", "volume" : "577" }, "uris" : [ "http://www.mendeley.com/documents/?uuid=5d4b57bc-6247-4dfa-b3ee-85db87ae1568", "http://www.mendeley.com/documents/?uuid=e1eb51be-4f12-4d17-85e3-5248effbebac", "http://www.mendeley.com/documents/?uuid=1a1541a7-8d48-4a59-b591-e83a6c9e7bec" ] }, { "id" : "ITEM-3", "itemData" : { "DOI" : "10.5194/hess-14-2367-2010", "ISSN" : "1607-7938", "author" : [ { "dropping-particle" : "", "family" : "Stahl", "given" : "K.", "non-dropping-particle" : "", "parse-names" : false, "suffix" : "" }, { "dropping-particle" : "", "family" : "Hisdal", "given" : "H.", "non-dropping-particle" : "", "parse-names" : false, "suffix" : "" }, { "dropping-particle" : "", "family" : "Hannaford", "given" : "J.", "non-dropping-particle" : "", "parse-names" : false, "suffix" : "" }, { "dropping-particle" : "", "family" : "Tallaksen", "given" : "L. M.", "non-dropping-particle" : "", "parse-names" : false, "suffix" : "" }, { "dropping-particle" : "", "family" : "Lanen", "given" : "H. A. J.", "non-dropping-particle" : "van", "parse-names" : false, "suffix" : "" }, { "dropping-particle" : "", "family" : "Sauquet", "given" : "E.", "non-dropping-particle" : "", "parse-names" : false, "suffix" : "" }, { "dropping-particle" : "", "family" : "Demuth", "given" : "S.", "non-dropping-particle" : "", "parse-names" : false, "suffix" : "" }, { "dropping-particle" : "", "family" : "Fendekova", "given" : "M.", "non-dropping-particle" : "", "parse-names" : false, "suffix" : "" }, { "dropping-particle" : "", "family" : "J\u00f3dar", "given" : "J.", "non-dropping-particle" : "", "parse-names" : false, "suffix" : "" } ], "container-title" : "Hydrology and Earth System Sciences", "id" : "ITEM-3", "issue" : "12", "issued" : { "date-parts" : [ [ "2010", "12" ] ] }, "page" : "2367-2382", "publisher" : "Copernicus GmbH", "title" : "Streamflow trends in Europe: evidence from a dataset of near-natural catchments", "type" : "article-journal", "volume" : "14" }, "uris" : [ "http://www.mendeley.com/documents/?uuid=490a5c83-1ae5-497d-8423-5a19a893cb5d", "http://www.mendeley.com/documents/?uuid=7221441b-7c7b-46f1-9c7e-4bf8e1c8e567", "http://www.mendeley.com/documents/?uuid=4e8c7d41-eb68-4cec-9c7a-76449e22f333" ] } ], "mendeley" : { "formattedCitation" : "(Lutz et al., 2016; Skoulikidis et al., 2017; Stahl et al., 2010)", "plainTextFormattedCitation" : "(Lutz et al., 2016; Skoulikidis et al., 2017; Stahl et al., 2010)", "previouslyFormattedCitation" : "(Lutz et al., 2016; Skoulikidis et al., 2017; Stahl et al., 2010)" }, "properties" : {  }, "schema" : "https://github.com/citation-style-language/schema/raw/master/csl-citation.json" }</w:instrText>
      </w:r>
      <w:r w:rsidRPr="00946649">
        <w:rPr>
          <w:lang w:val="en-US"/>
        </w:rPr>
        <w:fldChar w:fldCharType="separate"/>
      </w:r>
      <w:r w:rsidRPr="00946649">
        <w:rPr>
          <w:lang w:val="en-US"/>
        </w:rPr>
        <w:t xml:space="preserve">(Lutz </w:t>
      </w:r>
      <w:r w:rsidR="00C56B4E" w:rsidRPr="00C56B4E">
        <w:rPr>
          <w:i/>
          <w:lang w:val="en-US"/>
        </w:rPr>
        <w:t>et al.</w:t>
      </w:r>
      <w:r w:rsidRPr="00946649">
        <w:rPr>
          <w:lang w:val="en-US"/>
        </w:rPr>
        <w:t xml:space="preserve">, 2016; Skoulikidis </w:t>
      </w:r>
      <w:r w:rsidR="00C56B4E" w:rsidRPr="00C56B4E">
        <w:rPr>
          <w:i/>
          <w:lang w:val="en-US"/>
        </w:rPr>
        <w:t>et al.</w:t>
      </w:r>
      <w:r w:rsidRPr="00946649">
        <w:rPr>
          <w:lang w:val="en-US"/>
        </w:rPr>
        <w:t xml:space="preserve">, 2017; Stahl </w:t>
      </w:r>
      <w:r w:rsidR="00C56B4E" w:rsidRPr="00C56B4E">
        <w:rPr>
          <w:i/>
          <w:lang w:val="en-US"/>
        </w:rPr>
        <w:t>et al.</w:t>
      </w:r>
      <w:r w:rsidRPr="00946649">
        <w:rPr>
          <w:lang w:val="en-US"/>
        </w:rPr>
        <w:t>, 2010)</w:t>
      </w:r>
      <w:r w:rsidRPr="00946649">
        <w:rPr>
          <w:lang w:val="en-US"/>
        </w:rPr>
        <w:fldChar w:fldCharType="end"/>
      </w:r>
      <w:r w:rsidRPr="00946649">
        <w:rPr>
          <w:lang w:val="en-US"/>
        </w:rPr>
        <w:t xml:space="preserve">. Stable water flow and ground water levels in the past were found in Slovenia and Poland. </w:t>
      </w:r>
    </w:p>
    <w:p w14:paraId="0D6E8862" w14:textId="15CB7FCE" w:rsidR="001E43D4" w:rsidRPr="00946649" w:rsidRDefault="001E43D4" w:rsidP="001E43D4">
      <w:pPr>
        <w:rPr>
          <w:lang w:val="en-US"/>
        </w:rPr>
      </w:pPr>
      <w:r w:rsidRPr="00946649">
        <w:rPr>
          <w:lang w:val="en-US"/>
        </w:rPr>
        <w:t xml:space="preserve">Water supply in Eastern Europe, measured in freshwater availability, has increased since the 1990s and this trend has stabilized in the past decade </w:t>
      </w:r>
      <w:r w:rsidRPr="00946649">
        <w:rPr>
          <w:lang w:val="en-US"/>
        </w:rPr>
        <w:fldChar w:fldCharType="begin" w:fldLock="1"/>
      </w:r>
      <w:r w:rsidRPr="00946649">
        <w:rPr>
          <w:lang w:val="en-US"/>
        </w:rPr>
        <w:instrText>ADDIN CSL_CITATION { "citationItems" : [ { "id" : "ITEM-1", "itemData" : { "author" : [ { "dropping-particle" : "", "family" : "FAO", "given" : "", "non-dropping-particle" : "", "parse-names" : false, "suffix" : "" } ], "container-title" : "AQUASTAT Main Database", "id" : "ITEM-1", "issued" : { "date-parts" : [ [ "2016" ] ] }, "title" : "AQUASTAT main database", "type" : "report" }, "uris" : [ "http://www.mendeley.com/documents/?uuid=c42892e9-7bf1-4574-8f5d-dbdb44ebba37", "http://www.mendeley.com/documents/?uuid=cd8dbc4b-4da1-451a-b745-ea1b193881ca" ] } ], "mendeley" : { "formattedCitation" : "(FAO, 2016)", "plainTextFormattedCitation" : "(FAO, 2016)", "previouslyFormattedCitation" : "(FAO, 2016)" }, "properties" : {  }, "schema" : "https://github.com/citation-style-language/schema/raw/master/csl-citation.json" }</w:instrText>
      </w:r>
      <w:r w:rsidRPr="00946649">
        <w:rPr>
          <w:lang w:val="en-US"/>
        </w:rPr>
        <w:fldChar w:fldCharType="separate"/>
      </w:r>
      <w:r w:rsidRPr="00946649">
        <w:rPr>
          <w:lang w:val="en-US"/>
        </w:rPr>
        <w:t>(FAO, 2016)</w:t>
      </w:r>
      <w:r w:rsidRPr="00946649">
        <w:rPr>
          <w:lang w:val="en-US"/>
        </w:rPr>
        <w:fldChar w:fldCharType="end"/>
      </w:r>
      <w:r w:rsidRPr="00946649">
        <w:rPr>
          <w:lang w:val="en-US"/>
        </w:rPr>
        <w:t xml:space="preserve"> (</w:t>
      </w:r>
      <w:r w:rsidRPr="00946649">
        <w:rPr>
          <w:b/>
          <w:lang w:val="en-US"/>
        </w:rPr>
        <w:t>Figure 2.11</w:t>
      </w:r>
      <w:r w:rsidRPr="00946649">
        <w:rPr>
          <w:lang w:val="en-US"/>
        </w:rPr>
        <w:t xml:space="preserve">). Information on water demand in Eastern Europe is limited to a few countries, however, freshwater abstraction in the Republic of Belarus and the Republic of Moldova is reported to have decreased steadily over recent decades. A mixed trend for water demand was reported in the Eastern European countries of the Danube basin </w:t>
      </w:r>
      <w:r w:rsidRPr="00946649">
        <w:rPr>
          <w:lang w:val="en-US"/>
        </w:rPr>
        <w:fldChar w:fldCharType="begin" w:fldLock="1"/>
      </w:r>
      <w:r>
        <w:rPr>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page" : "278-292", "title" : "Mapping water provisioning services to support the ecosystem\u2013water\u2013food\u2013energy nexus in the Danube river basin", "type" : "article-journal", "volume" : "17" }, "uris" : [ "http://www.mendeley.com/documents/?uuid=45b3e2a4-eb40-4ff9-bcd5-398ae1e45454", "http://www.mendeley.com/documents/?uuid=54db65b5-2217-4a18-86f2-ed7be5172a9b" ] } ], "mendeley" : { "formattedCitation" : "(Karabulut et al., 2016a)", "plainTextFormattedCitation" : "(Karabulut et al., 2016a)", "previouslyFormattedCitation" : "(Karabulut et al., 2016a)" }, "properties" : {  }, "schema" : "https://github.com/citation-style-language/schema/raw/master/csl-citation.json" }</w:instrText>
      </w:r>
      <w:r w:rsidRPr="00946649">
        <w:rPr>
          <w:lang w:val="en-US"/>
        </w:rPr>
        <w:fldChar w:fldCharType="separate"/>
      </w:r>
      <w:r w:rsidRPr="009E5AB6">
        <w:rPr>
          <w:lang w:val="en-US"/>
        </w:rPr>
        <w:t xml:space="preserve">(Karabulut </w:t>
      </w:r>
      <w:r w:rsidR="00C56B4E" w:rsidRPr="00C56B4E">
        <w:rPr>
          <w:i/>
          <w:lang w:val="en-US"/>
        </w:rPr>
        <w:t>et al.</w:t>
      </w:r>
      <w:r w:rsidRPr="009E5AB6">
        <w:rPr>
          <w:lang w:val="en-US"/>
        </w:rPr>
        <w:t>, 2016)</w:t>
      </w:r>
      <w:r w:rsidRPr="00946649">
        <w:rPr>
          <w:lang w:val="en-US"/>
        </w:rPr>
        <w:fldChar w:fldCharType="end"/>
      </w:r>
      <w:r w:rsidRPr="00946649">
        <w:rPr>
          <w:lang w:val="en-US"/>
        </w:rPr>
        <w:t xml:space="preserve">. Stream flow has decreased in most parts of Eastern Europe </w:t>
      </w:r>
      <w:r w:rsidRPr="009657B4">
        <w:fldChar w:fldCharType="begin" w:fldLock="1"/>
      </w:r>
      <w:r>
        <w:instrText>ADDIN CSL_CITATION { "citationItems" : [ { "id" : "ITEM-1", "itemData" : { "DOI" : "10.5194/hess-16-2035-2012", "ISSN" : "1607-7938", "author" : [ { "dropping-particle" : "", "family" : "Stahl", "given" : "K.", "non-dropping-particle" : "", "parse-names" : false, "suffix" : "" }, { "dropping-particle" : "", "family" : "Tallaksen", "given" : "L. M.", "non-dropping-particle" : "", "parse-names" : false, "suffix" : "" }, { "dropping-particle" : "", "family" : "Hannaford", "given" : "J.", "non-dropping-particle" : "", "parse-names" : false, "suffix" : "" }, { "dropping-particle" : "", "family" : "Lanen", "given" : "H. A. J.", "non-dropping-particle" : "van", "parse-names" : false, "suffix" : "" } ], "container-title" : "Hydrology and Earth System Sciences", "id" : "ITEM-1", "issue" : "7", "issued" : { "date-parts" : [ [ "2012", "7", "11" ] ] }, "page" : "2035-2047", "publisher" : "Copernicus GmbH", "title" : "Filling the white space on maps of European runoff trends: estimates from a multi-model ensemble", "type" : "article-journal", "volume" : "16" }, "uris" : [ "http://www.mendeley.com/documents/?uuid=6a17984e-9732-3368-b721-1706da748cb0" ] } ], "mendeley" : { "formattedCitation" : "(Stahl, Tallaksen, Hannaford, &amp; van Lanen, 2012b)", "plainTextFormattedCitation" : "(Stahl, Tallaksen, Hannaford, &amp; van Lanen, 2012b)", "previouslyFormattedCitation" : "(Stahl, Tallaksen, Hannaford, &amp; van Lanen, 2012b)" }, "properties" : {  }, "schema" : "https://github.com/citation-style-language/schema/raw/master/csl-citation.json" }</w:instrText>
      </w:r>
      <w:r w:rsidRPr="009657B4">
        <w:fldChar w:fldCharType="separate"/>
      </w:r>
      <w:r w:rsidRPr="00FF4458">
        <w:t>(Stahl</w:t>
      </w:r>
      <w:r>
        <w:t xml:space="preserve"> </w:t>
      </w:r>
      <w:r w:rsidR="00C56B4E" w:rsidRPr="00C56B4E">
        <w:rPr>
          <w:i/>
        </w:rPr>
        <w:t>et al.</w:t>
      </w:r>
      <w:r w:rsidRPr="00FF4458">
        <w:t>, 2012)</w:t>
      </w:r>
      <w:r w:rsidRPr="009657B4">
        <w:fldChar w:fldCharType="end"/>
      </w:r>
      <w:r w:rsidRPr="00946649">
        <w:rPr>
          <w:lang w:val="en-US"/>
        </w:rPr>
        <w:t xml:space="preserve">. Water flow regulation in Russia was found to have increased between 1990 and 2015 </w:t>
      </w:r>
      <w:r w:rsidRPr="00946649">
        <w:rPr>
          <w:lang w:val="en-US"/>
        </w:rPr>
        <w:fldChar w:fldCharType="begin" w:fldLock="1"/>
      </w:r>
      <w:r w:rsidRPr="00946649">
        <w:rPr>
          <w:lang w:val="en-US"/>
        </w:rPr>
        <w:instrText>ADDIN CSL_CITATION { "citationItems" : [ { "id" : "ITEM-1", "itemData" : { "DOI" : "10.1016/j.foreco.2015.03.039", "ISBN" : "0378-1127", "ISSN" : "03781127", "abstract" : "The world's forests provide fundamental protection of soil and water resources as well as multiple ecosystem services and cultural or spiritual values. We summarized the FRA 2015 data for protective functions and ecosystem services, and analyzed increasing or decreasing trends of protective areas. The global forest area managed for protection of soil and water was 1.002. billion. ha as of 2015, which was 25.1% of all global forested areas. Protective forests have increased by 0.181. billion. ha over the past 25. years mainly because more countries are now reporting protective forest areas (139 in 2015 vs 114 in 1990). However, average percentage of designated for protective forests did not change significantly from 1990 to 2015. Global forest area managed for ecosystem services is also now at 25.4% of global total forest area and has changed little over the past 25. years. Among the twelve categories of protective forests, flood control, public recreation, and cultural services increased both in terms of percentage of total forest area and the number of reporting countries. Public awareness of the importance of forest resources for functions and services other than production continues to increase as evidenced by the increase of protective forest designations and reporting in many countries. Percentages of total forest area designated for both protective forests and ecosystem services show a dual-peak distribution of numbers of countries concentrated at 0% and 100%. This suggests a socio-economic influence for the designations. We examined five case study countries (Australia, Canada, China, Kenya, and Russia). The most dramatic changes in the past 25. years have been in China where protective forests for soil and water resources increased from about 12% to 28% of forest area. The Russian Federation has also increased percentages of forest area devoted to soil and water resource protection and delivery of ecosystem services. Australia is now reporting in more protective forest categories whereas Kenya and Canada changed little. These five countries have their own classification of forest functions and recalculation methods of reporting for FRA 2015 were different. This demonstrates the difficulty in establishing a universal common designation scheme for multi-functions of forest. Production of more accurate assessments by further improvements in the reporting framework and data quality would help advance the value of FRA as the unique global database fo\u2026", "author" : [ { "dropping-particle" : "", "family" : "Miura", "given" : "Satoru", "non-dropping-particle" : "", "parse-names" : false, "suffix" : "" }, { "dropping-particle" : "", "family" : "Amacher", "given" : "Michael", "non-dropping-particle" : "", "parse-names" : false, "suffix" : "" }, { "dropping-particle" : "", "family" : "Hofer", "given" : "Thomas", "non-dropping-particle" : "", "parse-names" : false, "suffix" : "" }, { "dropping-particle" : "", "family" : "San-Miguel-Ayanz", "given" : "Jesus", "non-dropping-particle" : "", "parse-names" : false, "suffix" : "" }, { "dropping-particle" : "", "family" : "Ernawati", "given" : "", "non-dropping-particle" : "", "parse-names" : false, "suffix" : "" }, { "dropping-particle" : "", "family" : "Thackway", "given" : "Richard", "non-dropping-particle" : "", "parse-names" : false, "suffix" : "" } ], "container-title" : "Forest Ecology and Management", "id" : "ITEM-1", "issued" : { "date-parts" : [ [ "2015" ] ] }, "page" : "35-46", "publisher" : "Elsevier B.V.", "title" : "Protective functions and ecosystem services of global forests in the past quarter-century", "type" : "article-journal", "volume" : "352" }, "uris" : [ "http://www.mendeley.com/documents/?uuid=8d0b54e4-5593-4787-bb67-494d18da3d2a", "http://www.mendeley.com/documents/?uuid=96108679-184a-485e-8748-4a7001905e00" ] } ], "mendeley" : { "formattedCitation" : "(Miura et al., 2015a)", "plainTextFormattedCitation" : "(Miura et al., 2015a)", "previouslyFormattedCitation" : "(Miura et al., 2015a)" }, "properties" : {  }, "schema" : "https://github.com/citation-style-language/schema/raw/master/csl-citation.json" }</w:instrText>
      </w:r>
      <w:r w:rsidRPr="00946649">
        <w:rPr>
          <w:lang w:val="en-US"/>
        </w:rPr>
        <w:fldChar w:fldCharType="separate"/>
      </w:r>
      <w:r w:rsidRPr="00946649">
        <w:rPr>
          <w:lang w:val="en-US"/>
        </w:rPr>
        <w:t xml:space="preserve">(Miura </w:t>
      </w:r>
      <w:r w:rsidR="00C56B4E" w:rsidRPr="00C56B4E">
        <w:rPr>
          <w:i/>
          <w:lang w:val="en-US"/>
        </w:rPr>
        <w:t>et al.</w:t>
      </w:r>
      <w:r w:rsidRPr="00946649">
        <w:rPr>
          <w:lang w:val="en-US"/>
        </w:rPr>
        <w:t>, 2015)</w:t>
      </w:r>
      <w:r w:rsidRPr="00946649">
        <w:rPr>
          <w:lang w:val="en-US"/>
        </w:rPr>
        <w:fldChar w:fldCharType="end"/>
      </w:r>
      <w:r w:rsidRPr="00946649">
        <w:rPr>
          <w:lang w:val="en-US"/>
        </w:rPr>
        <w:t xml:space="preserve">. </w:t>
      </w:r>
    </w:p>
    <w:p w14:paraId="6472C648" w14:textId="6C7296C0" w:rsidR="001E43D4" w:rsidRPr="00E35769" w:rsidRDefault="001E43D4" w:rsidP="001E43D4">
      <w:pPr>
        <w:rPr>
          <w:lang w:val="en-US"/>
        </w:rPr>
      </w:pPr>
      <w:r w:rsidRPr="00946649">
        <w:rPr>
          <w:lang w:val="en-US"/>
        </w:rPr>
        <w:t xml:space="preserve">Water supply in Central Asia, measured in freshwater availability, shows a mixed, but generally decreasing trend since the 1990s, and has continued to decrease over the past decade </w:t>
      </w:r>
      <w:r w:rsidRPr="00946649">
        <w:rPr>
          <w:lang w:val="en-US"/>
        </w:rPr>
        <w:fldChar w:fldCharType="begin" w:fldLock="1"/>
      </w:r>
      <w:r w:rsidRPr="00946649">
        <w:rPr>
          <w:lang w:val="en-US"/>
        </w:rPr>
        <w:instrText>ADDIN CSL_CITATION { "citationItems" : [ { "id" : "ITEM-1", "itemData" : { "ISBN" : "9789967268593", "author" : [ { "dropping-particle" : "", "family" : "SAEPF", "given" : "", "non-dropping-particle" : "", "parse-names" : false, "suffix" : "" }, { "dropping-particle" : "", "family" : "UNEP", "given" : "", "non-dropping-particle" : "", "parse-names" : false, "suffix" : "" }, { "dropping-particle" : "", "family" : "UNDP", "given" : "", "non-dropping-particle" : "", "parse-names" : false, "suffix" : "" } ], "id" : "ITEM-1", "issued" : { "date-parts" : [ [ "2012" ] ] }, "number-of-pages" : "126", "title" : "The National Report on the state of the environment of the Kyrgyz Republic for 2006-2011", "type" : "report" }, "uris" : [ "http://www.mendeley.com/documents/?uuid=d678a564-7b63-408f-8b83-f1d9788d0c00", "http://www.mendeley.com/documents/?uuid=b00e367e-df02-456c-93d3-301a371a6c7a" ] }, { "id" : "ITEM-2", "itemData" : { "author" : [ { "dropping-particle" : "", "family" : "FAO", "given" : "", "non-dropping-particle" : "", "parse-names" : false, "suffix" : "" } ], "container-title" : "AQUASTAT Main Database", "id" : "ITEM-2", "issued" : { "date-parts" : [ [ "2016" ] ] }, "title" : "AQUASTAT main database", "type" : "report" }, "uris" : [ "http://www.mendeley.com/documents/?uuid=c42892e9-7bf1-4574-8f5d-dbdb44ebba37", "http://www.mendeley.com/documents/?uuid=cd8dbc4b-4da1-451a-b745-ea1b193881ca" ] } ], "mendeley" : { "formattedCitation" : "(FAO, 2016; SAEPF, UNEP, &amp; UNDP, 2012)", "plainTextFormattedCitation" : "(FAO, 2016; SAEPF, UNEP, &amp; UNDP, 2012)", "previouslyFormattedCitation" : "(FAO, 2016; SAEPF, UNEP, &amp; UNDP, 2012)" }, "properties" : {  }, "schema" : "https://github.com/citation-style-language/schema/raw/master/csl-citation.json" }</w:instrText>
      </w:r>
      <w:r w:rsidRPr="00946649">
        <w:rPr>
          <w:lang w:val="en-US"/>
        </w:rPr>
        <w:fldChar w:fldCharType="separate"/>
      </w:r>
      <w:r w:rsidRPr="00946649">
        <w:rPr>
          <w:lang w:val="en-US"/>
        </w:rPr>
        <w:t>(FAO, 2016; SAEPF</w:t>
      </w:r>
      <w:r w:rsidR="00F0496E">
        <w:rPr>
          <w:lang w:val="en-US"/>
        </w:rPr>
        <w:t xml:space="preserve"> </w:t>
      </w:r>
      <w:r w:rsidR="00F0496E" w:rsidRPr="00AB6AFE">
        <w:rPr>
          <w:i/>
          <w:lang w:val="en-US"/>
        </w:rPr>
        <w:t>et al.</w:t>
      </w:r>
      <w:r w:rsidRPr="00946649">
        <w:rPr>
          <w:lang w:val="en-US"/>
        </w:rPr>
        <w:t>, 2012)</w:t>
      </w:r>
      <w:r w:rsidRPr="00946649">
        <w:rPr>
          <w:lang w:val="en-US"/>
        </w:rPr>
        <w:fldChar w:fldCharType="end"/>
      </w:r>
      <w:r w:rsidRPr="00946649">
        <w:rPr>
          <w:lang w:val="en-US"/>
        </w:rPr>
        <w:t xml:space="preserve"> (</w:t>
      </w:r>
      <w:r w:rsidRPr="00946649">
        <w:rPr>
          <w:b/>
          <w:lang w:val="en-US"/>
        </w:rPr>
        <w:t>Figure 2.11</w:t>
      </w:r>
      <w:r w:rsidRPr="00946649">
        <w:rPr>
          <w:lang w:val="en-US"/>
        </w:rPr>
        <w:t xml:space="preserve">). Water availability per capita has decreased in Turkmenistan and Uzbekistan, while stable water availability was reported for the Aral Sea basin (Uzbekistan). Total water withdrawal in Central Asia has been stable in the past, while water withdrawal by agriculture, industry and cities has decreased </w:t>
      </w:r>
      <w:r w:rsidRPr="00946649">
        <w:rPr>
          <w:lang w:val="en-US"/>
        </w:rPr>
        <w:fldChar w:fldCharType="begin" w:fldLock="1"/>
      </w:r>
      <w:r w:rsidRPr="00946649">
        <w:rPr>
          <w:lang w:val="en-US"/>
        </w:rPr>
        <w:instrText>ADDIN CSL_CITATION { "citationItems" : [ { "id" : "ITEM-1", "itemData" : { "author" : [ { "dropping-particle" : "", "family" : "Alexander", "given" : "K.", "non-dropping-particle" : "", "parse-names" : false, "suffix" : "" }, { "dropping-particle" : "", "family" : "West", "given" : "J.", "non-dropping-particle" : "", "parse-names" : false, "suffix" : "" } ], "id" : "ITEM-1", "issued" : { "date-parts" : [ [ "2012" ] ] }, "publisher-place" : "Bangkok", "title" : "Chapter 4: 'Water' - Resource Efficiency in Asia and the Pacific", "type" : "report" }, "uris" : [ "http://www.mendeley.com/documents/?uuid=0d16f772-6817-498d-9f6f-7c37f94f7c4c", "http://www.mendeley.com/documents/?uuid=fc133a92-147e-450e-a626-cd3d9025aea3" ] }, { "id" : "ITEM-2", "itemData" : { "author" : [ { "dropping-particle" : "", "family" : "FAO", "given" : "", "non-dropping-particle" : "", "parse-names" : false, "suffix" : "" } ], "id" : "ITEM-2", "issued" : { "date-parts" : [ [ "2013" ] ] }, "publisher-place" : "Rome", "title" : "Irrigation in Central Asia in figures. AQUASTAT Survey \u2013 2012", "type" : "report" }, "uris" : [ "http://www.mendeley.com/documents/?uuid=101b5efa-b665-4e10-a9e2-4dc4b02f1c99", "http://www.mendeley.com/documents/?uuid=d71e2e56-8429-4a6b-8d37-83ef691bdfc4" ] } ], "mendeley" : { "formattedCitation" : "(Alexander &amp; West, 2012; FAO, 2013)", "plainTextFormattedCitation" : "(Alexander &amp; West, 2012; FAO, 2013)", "previouslyFormattedCitation" : "(Alexander &amp; West, 2012; FAO, 2013)" }, "properties" : {  }, "schema" : "https://github.com/citation-style-language/schema/raw/master/csl-citation.json" }</w:instrText>
      </w:r>
      <w:r w:rsidRPr="00946649">
        <w:rPr>
          <w:lang w:val="en-US"/>
        </w:rPr>
        <w:fldChar w:fldCharType="separate"/>
      </w:r>
      <w:r w:rsidRPr="00946649">
        <w:rPr>
          <w:lang w:val="en-US"/>
        </w:rPr>
        <w:t>(Alexander &amp; West, 201</w:t>
      </w:r>
      <w:r>
        <w:rPr>
          <w:lang w:val="en-US"/>
        </w:rPr>
        <w:t>1</w:t>
      </w:r>
      <w:r w:rsidRPr="00946649">
        <w:rPr>
          <w:lang w:val="en-US"/>
        </w:rPr>
        <w:t>; FAO, 2013)</w:t>
      </w:r>
      <w:r w:rsidRPr="00946649">
        <w:rPr>
          <w:lang w:val="en-US"/>
        </w:rPr>
        <w:fldChar w:fldCharType="end"/>
      </w:r>
      <w:r w:rsidRPr="00946649">
        <w:rPr>
          <w:lang w:val="en-US"/>
        </w:rPr>
        <w:t xml:space="preserve">. There is some evidence of on-going stable water use in Uzbekistan (Aral Sea basin), as well as excess water use for irrigation on a local scale </w:t>
      </w:r>
      <w:r w:rsidRPr="00946649">
        <w:rPr>
          <w:lang w:val="en-US"/>
        </w:rPr>
        <w:fldChar w:fldCharType="begin" w:fldLock="1"/>
      </w:r>
      <w:r w:rsidRPr="00946649">
        <w:rPr>
          <w:lang w:val="en-US"/>
        </w:rPr>
        <w:instrText>ADDIN CSL_CITATION { "citationItems" : [ { "id" : "ITEM-1", "itemData" : { "DOI" : "10.1007/s12665-016-5753-8", "ISBN" : "1866-6280", "author" : [ { "dropping-particle" : "", "family" : "Conrad", "given" : "C", "non-dropping-particle" : "", "parse-names" : false, "suffix" : "" }, { "dropping-particle" : "", "family" : "Kaiser", "given" : "B O", "non-dropping-particle" : "", "parse-names" : false, "suffix" : "" }, { "dropping-particle" : "", "family" : "Lamers", "given" : "J P A", "non-dropping-particle" : "", "parse-names" : false, "suffix" : "" } ], "container-title" : "Environmental Earth Sciences", "id" : "ITEM-1", "issue" : "11", "issued" : { "date-parts" : [ [ "2016" ] ] }, "title" : "Quantifying water volumes of small lakes in the inner Aral Sea Basin, Central Asia, and their potential for reaching water and food security", "type" : "article-journal", "volume" : "75" }, "uris" : [ "http://www.mendeley.com/documents/?uuid=edbf9c9d-9562-461d-9b23-b419dbc6044b", "http://www.mendeley.com/documents/?uuid=da80c375-479e-448f-8944-7fb18b3ad788" ] } ], "mendeley" : { "formattedCitation" : "(C Conrad, Kaiser, &amp; Lamers, 2016)", "plainTextFormattedCitation" : "(C Conrad, Kaiser, &amp; Lamers, 2016)", "previouslyFormattedCitation" : "(C Conrad, Kaiser, &amp; Lamers, 2016)" }, "properties" : {  }, "schema" : "https://github.com/citation-style-language/schema/raw/master/csl-citation.json" }</w:instrText>
      </w:r>
      <w:r w:rsidRPr="00946649">
        <w:rPr>
          <w:lang w:val="en-US"/>
        </w:rPr>
        <w:fldChar w:fldCharType="separate"/>
      </w:r>
      <w:r w:rsidRPr="00946649">
        <w:rPr>
          <w:lang w:val="en-US"/>
        </w:rPr>
        <w:t>(Conrad</w:t>
      </w:r>
      <w:r>
        <w:rPr>
          <w:lang w:val="en-US"/>
        </w:rPr>
        <w:t xml:space="preserve"> </w:t>
      </w:r>
      <w:r w:rsidR="00C56B4E" w:rsidRPr="00C56B4E">
        <w:rPr>
          <w:i/>
          <w:lang w:val="en-US"/>
        </w:rPr>
        <w:t>et al.</w:t>
      </w:r>
      <w:r>
        <w:rPr>
          <w:lang w:val="en-US"/>
        </w:rPr>
        <w:t>,</w:t>
      </w:r>
      <w:r w:rsidRPr="00946649">
        <w:rPr>
          <w:lang w:val="en-US"/>
        </w:rPr>
        <w:t xml:space="preserve"> 2016)</w:t>
      </w:r>
      <w:r w:rsidRPr="00946649">
        <w:rPr>
          <w:lang w:val="en-US"/>
        </w:rPr>
        <w:fldChar w:fldCharType="end"/>
      </w:r>
      <w:r w:rsidRPr="00946649">
        <w:rPr>
          <w:lang w:val="en-US"/>
        </w:rPr>
        <w:t xml:space="preserve">. Mixed trends for water use were reported for Uzbekistan, due to strong regulation in response to droughts. Water extraction in the Kyrgyz Republic has decreased, although recent trends are mixed. Water use and availability have decreased in Turkmenistan and </w:t>
      </w:r>
      <w:r w:rsidRPr="00E35769">
        <w:rPr>
          <w:lang w:val="en-US"/>
        </w:rPr>
        <w:t xml:space="preserve">Uzbekistan </w:t>
      </w:r>
      <w:r w:rsidRPr="00E35769">
        <w:rPr>
          <w:lang w:val="en-US"/>
        </w:rPr>
        <w:fldChar w:fldCharType="begin" w:fldLock="1"/>
      </w:r>
      <w:r w:rsidRPr="00E35769">
        <w:rPr>
          <w:lang w:val="en-US"/>
        </w:rPr>
        <w:instrText>ADDIN CSL_CITATION { "citationItems" : [ { "id" : "ITEM-1", "itemData" : { "author" : [ { "dropping-particle" : "", "family" : "FAO", "given" : "", "non-dropping-particle" : "", "parse-names" : false, "suffix" : "" } ], "id" : "ITEM-1", "issued" : { "date-parts" : [ [ "2013" ] ] }, "publisher-place" : "Rome", "title" : "Irrigation in Central Asia in figures. AQUASTAT Survey \u2013 2012", "type" : "report" }, "uris" : [ "http://www.mendeley.com/documents/?uuid=101b5efa-b665-4e10-a9e2-4dc4b02f1c99", "http://www.mendeley.com/documents/?uuid=d71e2e56-8429-4a6b-8d37-83ef691bdfc4" ] } ], "mendeley" : { "formattedCitation" : "(FAO, 2013)", "plainTextFormattedCitation" : "(FAO, 2013)", "previouslyFormattedCitation" : "(FAO, 2013)" }, "properties" : {  }, "schema" : "https://github.com/citation-style-language/schema/raw/master/csl-citation.json" }</w:instrText>
      </w:r>
      <w:r w:rsidRPr="00E35769">
        <w:rPr>
          <w:lang w:val="en-US"/>
        </w:rPr>
        <w:fldChar w:fldCharType="separate"/>
      </w:r>
      <w:r w:rsidRPr="00E35769">
        <w:rPr>
          <w:lang w:val="en-US"/>
        </w:rPr>
        <w:t>(FAO, 2013)</w:t>
      </w:r>
      <w:r w:rsidRPr="00E35769">
        <w:rPr>
          <w:lang w:val="en-US"/>
        </w:rPr>
        <w:fldChar w:fldCharType="end"/>
      </w:r>
      <w:r w:rsidRPr="00E35769">
        <w:rPr>
          <w:lang w:val="en-US"/>
        </w:rPr>
        <w:t xml:space="preserve">. Water flow regulation throughout Central Asia shows a mixed trend, following patterns in precipitation and drought occurrences </w:t>
      </w:r>
      <w:r w:rsidRPr="00E35769">
        <w:rPr>
          <w:lang w:val="en-US"/>
        </w:rPr>
        <w:fldChar w:fldCharType="begin" w:fldLock="1"/>
      </w:r>
      <w:r w:rsidRPr="00E35769">
        <w:rPr>
          <w:lang w:val="en-US"/>
        </w:rPr>
        <w:instrText>ADDIN CSL_CITATION { "citationItems" : [ { "id" : "ITEM-1", "itemData" : { "ISBN" : "9789967268593", "author" : [ { "dropping-particle" : "", "family" : "SAEPF", "given" : "", "non-dropping-particle" : "", "parse-names" : false, "suffix" : "" }, { "dropping-particle" : "", "family" : "UNEP", "given" : "", "non-dropping-particle" : "", "parse-names" : false, "suffix" : "" }, { "dropping-particle" : "", "family" : "UNDP", "given" : "", "non-dropping-particle" : "", "parse-names" : false, "suffix" : "" } ], "id" : "ITEM-1", "issued" : { "date-parts" : [ [ "2012" ] ] }, "number-of-pages" : "126", "title" : "The National Report on the state of the environment of the Kyrgyz Republic for 2006-2011", "type" : "report" }, "uris" : [ "http://www.mendeley.com/documents/?uuid=b00e367e-df02-456c-93d3-301a371a6c7a", "http://www.mendeley.com/documents/?uuid=d678a564-7b63-408f-8b83-f1d9788d0c00" ] }, { "id" : "ITEM-2", "itemData" : { "author" : [ { "dropping-particle" : "", "family" : "FAO", "given" : "", "non-dropping-particle" : "", "parse-names" : false, "suffix" : "" } ], "id" : "ITEM-2", "issued" : { "date-parts" : [ [ "2013" ] ] }, "publisher-place" : "Rome", "title" : "Irrigation in Central Asia in figures. AQUASTAT Survey \u2013 2012", "type" : "report" }, "uris" : [ "http://www.mendeley.com/documents/?uuid=101b5efa-b665-4e10-a9e2-4dc4b02f1c99", "http://www.mendeley.com/documents/?uuid=d71e2e56-8429-4a6b-8d37-83ef691bdfc4", "http://www.mendeley.com/documents/?uuid=8694f18e-db35-4944-8d59-19d6c7494748" ] } ], "mendeley" : { "formattedCitation" : "(FAO, 2013; SAEPF et al., 2012)", "plainTextFormattedCitation" : "(FAO, 2013; SAEPF et al., 2012)", "previouslyFormattedCitation" : "(FAO, 2013; SAEPF et al., 2012)" }, "properties" : {  }, "schema" : "https://github.com/citation-style-language/schema/raw/master/csl-citation.json" }</w:instrText>
      </w:r>
      <w:r w:rsidRPr="00E35769">
        <w:rPr>
          <w:lang w:val="en-US"/>
        </w:rPr>
        <w:fldChar w:fldCharType="separate"/>
      </w:r>
      <w:r w:rsidRPr="00E35769">
        <w:rPr>
          <w:lang w:val="en-US"/>
        </w:rPr>
        <w:t xml:space="preserve">(FAO, 2013; SAEPF </w:t>
      </w:r>
      <w:r w:rsidR="00C56B4E" w:rsidRPr="003A4E07">
        <w:rPr>
          <w:i/>
          <w:lang w:val="en-US"/>
        </w:rPr>
        <w:t>et al.</w:t>
      </w:r>
      <w:r w:rsidRPr="00336299">
        <w:rPr>
          <w:lang w:val="en-US"/>
        </w:rPr>
        <w:t>, 2012)</w:t>
      </w:r>
      <w:r w:rsidRPr="00E35769">
        <w:rPr>
          <w:lang w:val="en-US"/>
        </w:rPr>
        <w:fldChar w:fldCharType="end"/>
      </w:r>
      <w:r w:rsidRPr="00E35769">
        <w:rPr>
          <w:lang w:val="en-US"/>
        </w:rPr>
        <w:t xml:space="preserve">. </w:t>
      </w:r>
    </w:p>
    <w:p w14:paraId="222D9837" w14:textId="77777777" w:rsidR="001E43D4" w:rsidRPr="00946649" w:rsidRDefault="001E43D4" w:rsidP="001E43D4">
      <w:pPr>
        <w:rPr>
          <w:lang w:val="en-US"/>
        </w:rPr>
      </w:pPr>
      <w:r w:rsidRPr="007F407E">
        <w:rPr>
          <w:lang w:val="en-US"/>
        </w:rPr>
        <w:t>Regulation of freshwater quantity and flow mostly contr</w:t>
      </w:r>
      <w:r w:rsidRPr="003A4E07">
        <w:rPr>
          <w:lang w:val="en-US"/>
        </w:rPr>
        <w:t>ibutes to quality of life by supporting water and food security (Section 2</w:t>
      </w:r>
      <w:r w:rsidRPr="00946649">
        <w:rPr>
          <w:lang w:val="en-US"/>
        </w:rPr>
        <w:t xml:space="preserve">.3.1). Water security, which is furthermore underpinned by water quality regulation (Section 2.2.1.7) and other contributions from nature to people, is mostly sufficient and has increased in Europe and Central Asia since the late 1980s. More mixed trends and insufficient water </w:t>
      </w:r>
      <w:r w:rsidRPr="00946649">
        <w:rPr>
          <w:lang w:val="en-US"/>
        </w:rPr>
        <w:lastRenderedPageBreak/>
        <w:t xml:space="preserve">security, notably in rural areas, are reported for Eastern Europe and Central Asia. Europe and Central Asia as a whole is food secure but food security is affected by, among others, decreasing water availability and excessive water withdrawal. </w:t>
      </w:r>
    </w:p>
    <w:p w14:paraId="4A354A93" w14:textId="77777777" w:rsidR="001E43D4" w:rsidRPr="00946649" w:rsidRDefault="001E43D4" w:rsidP="001E43D4">
      <w:pPr>
        <w:rPr>
          <w:lang w:val="en-US"/>
        </w:rPr>
      </w:pPr>
    </w:p>
    <w:p w14:paraId="797AC603" w14:textId="2A997946" w:rsidR="001E43D4" w:rsidRPr="00946649" w:rsidRDefault="001E43D4" w:rsidP="001F0516">
      <w:pPr>
        <w:pStyle w:val="Heading4"/>
      </w:pPr>
      <w:bookmarkStart w:id="379" w:name="_Ref478840081"/>
      <w:bookmarkStart w:id="380" w:name="_Toc519504440"/>
      <w:r w:rsidRPr="00946649">
        <w:t>Regulation of freshwater and coastal water quality</w:t>
      </w:r>
      <w:bookmarkEnd w:id="379"/>
      <w:bookmarkEnd w:id="380"/>
    </w:p>
    <w:p w14:paraId="760B4E68" w14:textId="7C5B6F09" w:rsidR="001E43D4" w:rsidRPr="00946649" w:rsidRDefault="001E43D4" w:rsidP="001E43D4">
      <w:pPr>
        <w:rPr>
          <w:lang w:val="en-US"/>
        </w:rPr>
      </w:pPr>
      <w:r w:rsidRPr="00946649">
        <w:rPr>
          <w:lang w:val="en-US"/>
        </w:rPr>
        <w:t xml:space="preserve">This contribution from nature to people refers to nature’s ability to remove or break down excess nutrients and other pollutants. The combination of physical, chemical and ecological processes in rivers, wetlands and marine ecosystems acts as a natural filter removing substances such as sediments and nutrients linked to nitrogen and phosphorus. Water quality regulation, therefore, depends on both the emission of pollutants into the water, and on the capacity of the natural systems to process or transform these substances </w:t>
      </w:r>
      <w:r w:rsidRPr="003854F0">
        <w:rPr>
          <w:lang w:val="en-US"/>
        </w:rPr>
        <w:t>and physically block them by sediments</w:t>
      </w:r>
      <w:r w:rsidRPr="00946649">
        <w:rPr>
          <w:lang w:val="en-US"/>
        </w:rPr>
        <w:t xml:space="preserve">. For example, natural, restored and constructed wetlands in the European Union are estimated to remove 75% of the nitrate from agricultural runoff via denitrification </w:t>
      </w:r>
      <w:r w:rsidRPr="00946649">
        <w:rPr>
          <w:lang w:val="en-US"/>
        </w:rPr>
        <w:fldChar w:fldCharType="begin" w:fldLock="1"/>
      </w:r>
      <w:r w:rsidRPr="00946649">
        <w:rPr>
          <w:lang w:val="en-US"/>
        </w:rPr>
        <w:instrText>ADDIN CSL_CITATION { "citationItems" : [ { "id" : "ITEM-1", "itemData" : { "DOI" : "10.1080/02626667.2011.630317", "ISSN" : "0262-6667", "author" : [ { "dropping-particle" : "", "family" : "Blackwell", "given" : "Martin S A", "non-dropping-particle" : "", "parse-names" : false, "suffix" : "" }, { "dropping-particle" : "", "family" : "Pilgrim", "given" : "Emma S", "non-dropping-particle" : "", "parse-names" : false, "suffix" : "" } ], "container-title" : "Hydrological Sciences Journal", "id" : "ITEM-1", "issue" : "8", "issued" : { "date-parts" : [ [ "2011", "12" ] ] }, "page" : "1467-1484", "publisher" : "Taylor &amp; Francis", "title" : "Ecosystem services delivered by small-scale wetlands", "type" : "article-journal", "volume" : "56" }, "uris" : [ "http://www.mendeley.com/documents/?uuid=f892e5c7-93ee-4c96-8574-dfa46b665fef", "http://www.mendeley.com/documents/?uuid=c23e2bc3-87d7-4f48-98e7-a34715a42227" ] } ], "mendeley" : { "formattedCitation" : "(Blackwell &amp; Pilgrim, 2011)", "plainTextFormattedCitation" : "(Blackwell &amp; Pilgrim, 2011)", "previouslyFormattedCitation" : "(Blackwell &amp; Pilgrim, 2011)" }, "properties" : {  }, "schema" : "https://github.com/citation-style-language/schema/raw/master/csl-citation.json" }</w:instrText>
      </w:r>
      <w:r w:rsidRPr="00946649">
        <w:rPr>
          <w:lang w:val="en-US"/>
        </w:rPr>
        <w:fldChar w:fldCharType="separate"/>
      </w:r>
      <w:r w:rsidRPr="00946649">
        <w:rPr>
          <w:lang w:val="en-US"/>
        </w:rPr>
        <w:t>(Blackwell &amp; Pilgrim, 2011)</w:t>
      </w:r>
      <w:r w:rsidRPr="00946649">
        <w:rPr>
          <w:lang w:val="en-US"/>
        </w:rPr>
        <w:fldChar w:fldCharType="end"/>
      </w:r>
      <w:r w:rsidRPr="00946649">
        <w:rPr>
          <w:lang w:val="en-US"/>
        </w:rPr>
        <w:t>. Nature-based solutions associated with artificial wetlands and restoration of riparian zones have been demonstrated as cost effective measures for water quality improvement in Estonia, Norway, Sweden, Italy, Belgium and the UK (e.g.</w:t>
      </w:r>
      <w:r w:rsidRPr="00946649">
        <w:rPr>
          <w:color w:val="FF0000"/>
          <w:lang w:val="en-US"/>
        </w:rPr>
        <w:t xml:space="preserve"> </w:t>
      </w:r>
      <w:r w:rsidRPr="00946649">
        <w:rPr>
          <w:lang w:val="en-US"/>
        </w:rPr>
        <w:fldChar w:fldCharType="begin" w:fldLock="1"/>
      </w:r>
      <w:r w:rsidRPr="00946649">
        <w:rPr>
          <w:lang w:val="en-US"/>
        </w:rPr>
        <w:instrText>ADDIN CSL_CITATION { "citationItems" : [ { "id" : "ITEM-1", "itemData" : { "abstract" : "Degradation of wetlands reduces resilience against water-related hazards such as floods, droughts and storm surges. Integrating wetlands as natural infrastructure for disaster risk reduction (DRR), alone or in conjunction with traditional \" hard \" infrastructure, can mitigate hazards and increase the resilience of local communities and those living across entire river basins or coastal zones. 1 Policy-makers should: Recognize the roles of wetlands in DRR, emphasizing the value of their wise use as a significant and cost-effective component of DRR strategies. Embed wetland wise use within ecosystem-based DRR (eco-DRR) policies and programmes, and broader development plans, developed in the context of international processes such as the Sendai Framework for Disaster Risk Reduction, the Paris Agreement on climate change and the Sustainable Development Goals. Promote collaboration between the development, humanitarian and environmental sectors to design and implement wetland-related solutions to increase resilience to disasters. Emphasize within sectoral policies and programmes, particularly those related to DRR, that degradation of wetlands can cause disasters and amplify their impacts on water, food and energy security, and human health. Recognize that ecosystem-based solutions alone may not address all forms and scales of disaster risks, and that they can be applied together with other risk management measures such as early warning, evacuation and contingency planning, and traditional infrastructure such as dams, dykes and seawalls. Policy recommendations www.ramsar.org The issue Across the world, natural disasters continue to have a severe impact on people, their livelihoods and their environment. Over 90% of natural disasters are caused by water-related hazards such as floods, droughts and storm surges. Climate change is increasing the frequency of the extreme weather which causes these hazards. From 2006 to 2015, the percentage of lives lost due to weather-and climate-related disasters increased to nearly 49% of all lives lost to natural hazards in that period, up from around 40% in the previous decade. Disasters and the associated fatalities, losses and damage often result from poor decisions and actions that make hazards more severe and communities more vulnerable to their impacts. There is a need for better integration between environmental, development and humanitarian actors, to enable effective prevention, response and recovery.", "author" : [ { "dropping-particle" : "", "family" : "Kumar", "given" : "R.", "non-dropping-particle" : "", "parse-names" : false, "suffix" : "" }, { "dropping-particle" : "", "family" : "Tol", "given" : "S.", "non-dropping-particle" : "", "parse-names" : false, "suffix" : "" }, { "dropping-particle" : "", "family" : "McInnes", "given" : "R. J.", "non-dropping-particle" : "", "parse-names" : false, "suffix" : "" }, { "dropping-particle" : "", "family" : "Everard", "given" : "M.", "non-dropping-particle" : "", "parse-names" : false, "suffix" : "" }, { "dropping-particle" : "", "family" : "Kulindwa", "given" : "A.A.", "non-dropping-particle" : "", "parse-names" : false, "suffix" : "" } ], "container-title" : "Ramsar Policy Brief No. 1.", "id" : "ITEM-1", "issue" : "Gland, Switzerland: Ramsar Convention Secretariat", "issued" : { "date-parts" : [ [ "2017" ] ] }, "title" : "Wetlands for disaster risk reduction: Effective choices for resilient communities", "type" : "article-journal" }, "uris" : [ "http://www.mendeley.com/documents/?uuid=2e70a139-3fc2-449c-b7ab-7f2e2a9f3d01", "http://www.mendeley.com/documents/?uuid=223e5626-619b-4ffc-8843-6cb0adb442a4" ] }, { "id" : "ITEM-2", "itemData" : { "author" : [ { "dropping-particle" : "", "family" : "MWO", "given" : "", "non-dropping-particle" : "", "parse-names" : false, "suffix" : "" } ], "id" : "ITEM-2", "issued" : { "date-parts" : [ [ "2012" ] ] }, "number-of-pages" : "126", "publisher-place" : "Arles, France", "title" : "Mediterranean Wetlands Outlook 2012. Technical Report", "type" : "report" }, "uris" : [ "http://www.mendeley.com/documents/?uuid=c0ea3272-3f99-46d5-8190-4874f8a4ef88", "http://www.mendeley.com/documents/?uuid=be26c7ce-d857-491f-ba1e-d57e8ad55bce" ] }, { "id" : "ITEM-3", "itemData" : { "DOI" : "10.1146/annurev.energy.30.050504.144248", "ISBN" : "1543-5938 978-0-8243-2330-1", "ISSN" : "1543-5938", "PMID" : "15003161", "abstract" : "Estimates of global wetland area range from 5.3 to 12.8 million km2. About half the global wetland area has been lost, but an international treaty (the 1971 Ramsar Convention) has helped 144 nations protect the most significant remaining wetlands. Because most nations lack wetland inventories, changes in the quantity and quality of the world\u2019s wetlands cannot be tracked adequately. Despite the likelihood that remaining wetlands occupy less than 9% of the earth\u2019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 "author" : [ { "dropping-particle" : "", "family" : "Zedler", "given" : "Joy B.", "non-dropping-particle" : "", "parse-names" : false, "suffix" : "" }, { "dropping-particle" : "", "family" : "Kercher", "given" : "Suzanne", "non-dropping-particle" : "", "parse-names" : false, "suffix" : "" } ], "container-title" : "Annu. Rev. Environ. Resour.", "id" : "ITEM-3", "issue" : "1", "issued" : { "date-parts" : [ [ "2005" ] ] }, "page" : "39-74", "publisher" : "Annual Reviews", "title" : "Wetland resources: status, trends, ecosystem services, and restorability", "type" : "article-journal", "volume" : "30" }, "uris" : [ "http://www.mendeley.com/documents/?uuid=560a8214-149d-4cc7-9b18-454d57a12c9e", "http://www.mendeley.com/documents/?uuid=77c29920-454a-4d01-a7aa-00d632679c31" ] } ], "mendeley" : { "formattedCitation" : "(Kumar, Tol, McInnes, Everard, &amp; Kulindwa, 2017; MWO, 2012; Zedler &amp; Kercher, 2005)", "manualFormatting" : "Kumar, Tol, McInnes, Everard, &amp; Kulindwa (2017); MWO, 2012; Zedler &amp; Kercher (2005)", "plainTextFormattedCitation" : "(Kumar, Tol, McInnes, Everard, &amp; Kulindwa, 2017; MWO, 2012; Zedler &amp; Kercher, 2005)", "previouslyFormattedCitation" : "(Kumar, Tol, McInnes, Everard, &amp; Kulindwa, 2017; MWO, 2012; Zedler &amp; Kercher, 2005)" }, "properties" : {  }, "schema" : "https://github.com/citation-style-language/schema/raw/master/csl-citation.json" }</w:instrText>
      </w:r>
      <w:r w:rsidRPr="00946649">
        <w:rPr>
          <w:lang w:val="en-US"/>
        </w:rPr>
        <w:fldChar w:fldCharType="separate"/>
      </w:r>
      <w:r w:rsidRPr="00946649">
        <w:rPr>
          <w:lang w:val="en-US"/>
        </w:rPr>
        <w:t>Kumar</w:t>
      </w:r>
      <w:r w:rsidR="00005302">
        <w:rPr>
          <w:lang w:val="en-US"/>
        </w:rPr>
        <w:t xml:space="preserve"> </w:t>
      </w:r>
      <w:r w:rsidR="00C56B4E" w:rsidRPr="00C56B4E">
        <w:rPr>
          <w:i/>
          <w:lang w:val="en-US"/>
        </w:rPr>
        <w:t>et al.</w:t>
      </w:r>
      <w:r w:rsidR="00E2014E">
        <w:rPr>
          <w:lang w:val="en-US"/>
        </w:rPr>
        <w:t xml:space="preserve">, </w:t>
      </w:r>
      <w:r w:rsidRPr="00946649">
        <w:rPr>
          <w:lang w:val="en-US"/>
        </w:rPr>
        <w:t>2017; MWO</w:t>
      </w:r>
      <w:r w:rsidR="00E2014E">
        <w:rPr>
          <w:lang w:val="en-US"/>
        </w:rPr>
        <w:t xml:space="preserve">, </w:t>
      </w:r>
      <w:r w:rsidRPr="00946649">
        <w:rPr>
          <w:lang w:val="en-US"/>
        </w:rPr>
        <w:t>2012; Zedler &amp; Kercher</w:t>
      </w:r>
      <w:r w:rsidR="00E2014E">
        <w:rPr>
          <w:lang w:val="en-US"/>
        </w:rPr>
        <w:t xml:space="preserve">, </w:t>
      </w:r>
      <w:r w:rsidRPr="00946649">
        <w:rPr>
          <w:lang w:val="en-US"/>
        </w:rPr>
        <w:t>2005</w:t>
      </w:r>
      <w:r w:rsidRPr="00946649">
        <w:rPr>
          <w:lang w:val="en-US"/>
        </w:rPr>
        <w:fldChar w:fldCharType="end"/>
      </w:r>
      <w:r w:rsidRPr="00946649">
        <w:rPr>
          <w:lang w:val="en-US"/>
        </w:rPr>
        <w:t xml:space="preserve">). The capacity of ecosystems to deliver this contribution to people shows sharp local variations along the rivers inside watersheds. If upland riverbeds are well conserved and pollution is limited, water quality can be well regulated. Downstream, rivers are often impacted by land use intensification, riparian wetlands reduction, overexploitation of water resources and alteration of the river bed morphology. In the latter case, the capacity of rivers to regulate water quality is diminished. </w:t>
      </w:r>
    </w:p>
    <w:p w14:paraId="2ACBEC96" w14:textId="0D74EEFB" w:rsidR="001E43D4" w:rsidRPr="00946649" w:rsidRDefault="001E43D4" w:rsidP="001E43D4">
      <w:pPr>
        <w:rPr>
          <w:lang w:val="en-US"/>
        </w:rPr>
      </w:pPr>
      <w:r w:rsidRPr="00946649">
        <w:rPr>
          <w:lang w:val="en-US"/>
        </w:rPr>
        <w:t xml:space="preserve">The capacity to provide this contribution in Europe and Central Asia has reduced over recent decades due to the conversion and habitat loss of rivers, wetlands and coastal systems (see Section 3.2.2.2), leading to a 60% decrease in the areal extent of floodplains and wetlands and loss of watersheds’ ecological integrity </w:t>
      </w:r>
      <w:r w:rsidRPr="00946649">
        <w:rPr>
          <w:lang w:val="en-US"/>
        </w:rPr>
        <w:fldChar w:fldCharType="begin" w:fldLock="1"/>
      </w:r>
      <w:r w:rsidRPr="00946649">
        <w:rPr>
          <w:lang w:val="en-US"/>
        </w:rPr>
        <w:instrText>ADDIN CSL_CITATION { "citationItems" : [ { "id" : "ITEM-1", "itemData" : { "author" : [ { "dropping-particle" : "", "family" : "Geijzendorffer", "given" : "Ilse", "non-dropping-particle" : "", "parse-names" : false, "suffix" : "" }, { "dropping-particle" : "", "family" : "Galewski", "given" : "Thomas", "non-dropping-particle" : "", "parse-names" : false, "suffix" : "" }, { "dropping-particle" : "", "family" : "Guelmami", "given" : "Anis", "non-dropping-particle" : "", "parse-names" : false, "suffix" : "" }, { "dropping-particle" : "", "family" : "Perennou", "given" : "Christian", "non-dropping-particle" : "", "parse-names" : false, "suffix" : "" }, { "dropping-particle" : "", "family" : "Popoff", "given" : "NAdege", "non-dropping-particle" : "", "parse-names" : false, "suffix" : "" }, { "dropping-particle" : "", "family" : "Grillas", "given" : "", "non-dropping-particle" : "", "parse-names" : false, "suffix" : "" } ], "id" : "ITEM-1", "issued" : { "date-parts" : [ [ "2017" ] ] }, "title" : "Mediterranean wetlands: a gradient from natural resilience to a fragile social-ecosystem", "type" : "article-journal" }, "uris" : [ "http://www.mendeley.com/documents/?uuid=ef9b0791-6b68-47a2-b7b2-9daccdb743ed", "http://www.mendeley.com/documents/?uuid=362da46b-df3b-40ea-9925-ea195ff1e89f" ] } ], "mendeley" : { "formattedCitation" : "(I. Geijzendorffer et al., 2017)", "plainTextFormattedCitation" : "(I. Geijzendorffer et al., 2017)", "previouslyFormattedCitation" : "(I. Geijzendorffer et al., 2017)" }, "properties" : {  }, "schema" : "https://github.com/citation-style-language/schema/raw/master/csl-citation.json" }</w:instrText>
      </w:r>
      <w:r w:rsidRPr="00946649">
        <w:rPr>
          <w:lang w:val="en-US"/>
        </w:rPr>
        <w:fldChar w:fldCharType="separate"/>
      </w:r>
      <w:r w:rsidRPr="00946649">
        <w:rPr>
          <w:lang w:val="en-US"/>
        </w:rPr>
        <w:t xml:space="preserve">(Geijzendorffer </w:t>
      </w:r>
      <w:r w:rsidR="00C56B4E" w:rsidRPr="00C56B4E">
        <w:rPr>
          <w:i/>
          <w:lang w:val="en-US"/>
        </w:rPr>
        <w:t>et al.</w:t>
      </w:r>
      <w:r w:rsidRPr="00946649">
        <w:rPr>
          <w:lang w:val="en-US"/>
        </w:rPr>
        <w:t>, 2017)</w:t>
      </w:r>
      <w:r w:rsidRPr="00946649">
        <w:rPr>
          <w:lang w:val="en-US"/>
        </w:rPr>
        <w:fldChar w:fldCharType="end"/>
      </w:r>
      <w:r w:rsidRPr="00946649">
        <w:rPr>
          <w:lang w:val="en-US"/>
        </w:rPr>
        <w:t xml:space="preserve">. In 2017 it was estimated that 38% of rivers’ surface in the European Union have good or high ecological status, 42% moderate state and 20% poor or bad status </w:t>
      </w:r>
      <w:r w:rsidRPr="00946649">
        <w:rPr>
          <w:lang w:val="en-US"/>
        </w:rPr>
        <w:fldChar w:fldCharType="begin" w:fldLock="1"/>
      </w:r>
      <w:r w:rsidRPr="00946649">
        <w:rPr>
          <w:lang w:val="en-US"/>
        </w:rPr>
        <w:instrText>ADDIN CSL_CITATION { "citationItems" : [ { "id" : "ITEM-1", "itemData" : { "DOI" : "10.1038/s41598-017-00324-3", "ISSN" : "2045-2322", "abstract" : "Humans have increased the discharge of pollution, altered water flow regime and modified the morphology of rivers. All these actions have resulted in multiple pressures on freshwater ecosystems, undermining their biodiversity and ecological functioning. The European Union has adopted an ambitious water policy to reduce pressures and achieve a good ecological status for all water bodies. However, assessing multiple pressures on aquatic ecosystems and understanding their combined impact on the ecological status is challenging, especially at the large scale, though crucial to the planning of effective policies. Here, for the first time, we quantify multiple human pressures and their relationship with the ecological status for all European rivers. We considered ecological data collected across Europe and pressures assessed by pan-European models, including pollution, hydrological and hydromorphological alterations. We estimated that in one third of EU\u2019s territory rivers are in good ecological status. We found that better ecological status is associated with the presence of natural areas in floodplains, while urbanisation and nutrient pollution are important predictors of ecological degradation. We explored scenarios of improvement of rivers ecological status for Europe. Our results strengthen the need to halt urban land take, curb nitrogen pollution and maintain and restore nature along rivers.", "author" : [ { "dropping-particle" : "", "family" : "Grizzetti", "given" : "B", "non-dropping-particle" : "", "parse-names" : false, "suffix" : "" }, { "dropping-particle" : "", "family" : "Pistocchi", "given" : "A", "non-dropping-particle" : "", "parse-names" : false, "suffix" : "" }, { "dropping-particle" : "", "family" : "Liquete", "given" : "C", "non-dropping-particle" : "", "parse-names" : false, "suffix" : "" }, { "dropping-particle" : "", "family" : "Udias", "given" : "A", "non-dropping-particle" : "", "parse-names" : false, "suffix" : "" }, { "dropping-particle" : "", "family" : "Bouraoui", "given" : "F", "non-dropping-particle" : "", "parse-names" : false, "suffix" : "" }, { "dropping-particle" : "", "family" : "Bund", "given" : "W", "non-dropping-particle" : "van de", "parse-names" : false, "suffix" : "" } ], "container-title" : "Scientific Reports", "id" : "ITEM-1", "issue" : "1", "issued" : { "date-parts" : [ [ "2017" ] ] }, "page" : "205", "title" : "Human pressures and ecological status of European rivers", "type" : "article-journal", "volume" : "7" }, "uris" : [ "http://www.mendeley.com/documents/?uuid=56ff7546-c663-4930-8561-4327313dd6cb", "http://www.mendeley.com/documents/?uuid=55788ba3-436a-4032-ad4d-4fc3c39c72ac" ] } ], "mendeley" : { "formattedCitation" : "(B Grizzetti et al., 2017)", "plainTextFormattedCitation" : "(B Grizzetti et al., 2017)", "previouslyFormattedCitation" : "(B Grizzetti et al., 2017)" }, "properties" : {  }, "schema" : "https://github.com/citation-style-language/schema/raw/master/csl-citation.json" }</w:instrText>
      </w:r>
      <w:r w:rsidRPr="00946649">
        <w:rPr>
          <w:lang w:val="en-US"/>
        </w:rPr>
        <w:fldChar w:fldCharType="separate"/>
      </w:r>
      <w:r w:rsidRPr="00946649">
        <w:rPr>
          <w:lang w:val="en-US"/>
        </w:rPr>
        <w:t xml:space="preserve">(Grizzetti </w:t>
      </w:r>
      <w:r w:rsidR="00C56B4E" w:rsidRPr="00C56B4E">
        <w:rPr>
          <w:i/>
          <w:lang w:val="en-US"/>
        </w:rPr>
        <w:t>et al.</w:t>
      </w:r>
      <w:r w:rsidRPr="00946649">
        <w:rPr>
          <w:lang w:val="en-US"/>
        </w:rPr>
        <w:t>, 2017)</w:t>
      </w:r>
      <w:r w:rsidRPr="00946649">
        <w:rPr>
          <w:lang w:val="en-US"/>
        </w:rPr>
        <w:fldChar w:fldCharType="end"/>
      </w:r>
      <w:r w:rsidRPr="00946649">
        <w:rPr>
          <w:lang w:val="en-US"/>
        </w:rPr>
        <w:t>. In 2009, 43% of water bodies still showed a good or high ecological status (EEA</w:t>
      </w:r>
      <w:r w:rsidRPr="00946649">
        <w:rPr>
          <w:rStyle w:val="FootnoteReference"/>
          <w:lang w:val="en-US"/>
        </w:rPr>
        <w:footnoteReference w:id="16"/>
      </w:r>
      <w:r w:rsidRPr="00946649">
        <w:rPr>
          <w:lang w:val="en-US"/>
        </w:rPr>
        <w:t xml:space="preserve">), indicating a reduction of rivers with good status over the past eight years. </w:t>
      </w:r>
    </w:p>
    <w:p w14:paraId="6C3FF342" w14:textId="77777777" w:rsidR="001E43D4" w:rsidRPr="00946649" w:rsidRDefault="001E43D4" w:rsidP="001E43D4">
      <w:pPr>
        <w:rPr>
          <w:lang w:val="en-US"/>
        </w:rPr>
      </w:pPr>
      <w:r w:rsidRPr="00946649">
        <w:rPr>
          <w:lang w:val="en-US"/>
        </w:rPr>
        <w:t>Despite the loss of ecological integrity and areal extent of floodplains and wetlands, the water quality of rivers</w:t>
      </w:r>
      <w:r>
        <w:rPr>
          <w:lang w:val="en-US"/>
        </w:rPr>
        <w:t xml:space="preserve"> in the European Union</w:t>
      </w:r>
      <w:r w:rsidRPr="00946649">
        <w:rPr>
          <w:lang w:val="en-US"/>
        </w:rPr>
        <w:t xml:space="preserve"> has been improving since the 1990s as a result of the reduction of pollutants (due to the Nitrates Directive (91/676/EEC) and </w:t>
      </w:r>
      <w:r w:rsidRPr="00946649">
        <w:rPr>
          <w:rFonts w:cstheme="minorHAnsi"/>
          <w:iCs/>
          <w:lang w:val="en-US"/>
        </w:rPr>
        <w:t xml:space="preserve">European Union </w:t>
      </w:r>
      <w:r w:rsidRPr="00946649">
        <w:rPr>
          <w:lang w:val="en-US"/>
        </w:rPr>
        <w:t xml:space="preserve">Water Framework Directive (2000/60/EEC)) or as a result of transnational efforts such as the Convention on the Protection of the Rhine. The improvement in water quality is, therefore, the consequence of reductions in pollution, rather than an enhancement of the ecosystems’ capacity to provide this contribution from nature to people. The quality of drinking water and bathing water, and the effectiveness of wastewater treatment, continue to improve across </w:t>
      </w:r>
      <w:r>
        <w:rPr>
          <w:lang w:val="en-US"/>
        </w:rPr>
        <w:t>the European Union</w:t>
      </w:r>
      <w:r w:rsidRPr="00946649">
        <w:rPr>
          <w:lang w:val="en-US"/>
        </w:rPr>
        <w:t xml:space="preserve"> </w:t>
      </w:r>
      <w:r w:rsidRPr="00946649">
        <w:rPr>
          <w:lang w:val="en-US"/>
        </w:rPr>
        <w:fldChar w:fldCharType="begin" w:fldLock="1"/>
      </w:r>
      <w:r w:rsidRPr="00946649">
        <w:rPr>
          <w:lang w:val="en-US"/>
        </w:rPr>
        <w:instrText>ADDIN CSL_CITATION { "citationItems" : [ { "id" : "ITEM-1", "itemData" : { "author" : [ { "dropping-particle" : "", "family" : "European Environmental Agency", "given" : "", "non-dropping-particle" : "", "parse-names" : false, "suffix" : "" } ], "id" : "ITEM-1", "issued" : { "date-parts" : [ [ "2016" ] ] }, "title" : "Quality of Europe \u2019 s water for people \u2019 s use has improved , but challenges remain to keep it clean and healthy", "type" : "report" }, "uris" : [ "http://www.mendeley.com/documents/?uuid=bbb027aa-25e6-439b-912c-251a7af7c49a", "http://www.mendeley.com/documents/?uuid=aca69d36-1633-4086-ad76-60a2501f99ca" ] } ], "mendeley" : { "formattedCitation" : "(European Environmental Agency, 2016)", "plainTextFormattedCitation" : "(European Environmental Agency, 2016)", "previouslyFormattedCitation" : "(European Environmental Agency, 2016)"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EA, 2016e</w:t>
      </w:r>
      <w:r w:rsidRPr="00946649">
        <w:rPr>
          <w:lang w:val="en-US"/>
        </w:rPr>
        <w:t>)</w:t>
      </w:r>
      <w:r w:rsidRPr="00946649">
        <w:rPr>
          <w:lang w:val="en-US"/>
        </w:rPr>
        <w:fldChar w:fldCharType="end"/>
      </w:r>
      <w:r w:rsidRPr="00946649">
        <w:rPr>
          <w:lang w:val="en-US"/>
        </w:rPr>
        <w:t>. For example, the percentage of bathing water sites meeting the minimum water quality standards has increased to 96.1 % in 2015.</w:t>
      </w:r>
    </w:p>
    <w:p w14:paraId="6C6410BA" w14:textId="350599FB" w:rsidR="001E43D4" w:rsidRPr="00946649" w:rsidRDefault="001E43D4" w:rsidP="001E43D4">
      <w:pPr>
        <w:rPr>
          <w:lang w:val="en-US"/>
        </w:rPr>
      </w:pPr>
      <w:r w:rsidRPr="00946649">
        <w:rPr>
          <w:lang w:val="en-US"/>
        </w:rPr>
        <w:t xml:space="preserve">In Western Europe, the capacity to regulate water quality has been diminished since 1990. For example, in Spain and Germany, it is considered the most degraded regulating contribution from nature to people </w:t>
      </w:r>
      <w:r w:rsidRPr="00946649">
        <w:rPr>
          <w:lang w:val="en-US"/>
        </w:rPr>
        <w:fldChar w:fldCharType="begin" w:fldLock="1"/>
      </w:r>
      <w:r w:rsidRPr="00946649">
        <w:rPr>
          <w:lang w:val="en-US"/>
        </w:rPr>
        <w:instrText>ADDIN CSL_CITATION { "citationItems" : [ { "id" : "ITEM-1", "itemData" : { "author" : [ { "dropping-particle" : "", "family" : "Spanish National Ecosystem Assessment", "given" : "", "non-dropping-particle" : "", "parse-names" : false, "suffix" : "" } ], "editor" : [ { "dropping-particle" : "", "family" : "Biodiversity Foundation of the Spanish Ministry of Agriculture", "given" : "Food and Environment", "non-dropping-particle" : "", "parse-names" : false, "suffix" : "" } ], "id" : "ITEM-1", "issued" : { "date-parts" : [ [ "2013" ] ] }, "publisher-place" : "Madrid, Spain", "title" : "Ecosystems and biodiversity for human wellbeing", "type" : "book" }, "uris" : [ "http://www.mendeley.com/documents/?uuid=763857f0-7e80-4a37-922c-a6a6162f73e5", "http://www.mendeley.com/documents/?uuid=dd2fca9a-e05c-4ded-a18b-d78875e219d1" ] } ], "mendeley" : { "formattedCitation" : "(Spanish National Ecosystem Assessment, 2013)", "plainTextFormattedCitation" : "(Spanish National Ecosystem Assessment, 2013)", "previouslyFormattedCitation" : "(Spanish National Ecosystem Assessment, 2013)" }, "properties" : {  }, "schema" : "https://github.com/citation-style-language/schema/raw/master/csl-citation.json" }</w:instrText>
      </w:r>
      <w:r w:rsidRPr="00946649">
        <w:rPr>
          <w:lang w:val="en-US"/>
        </w:rPr>
        <w:fldChar w:fldCharType="separate"/>
      </w:r>
      <w:r w:rsidRPr="00946649">
        <w:rPr>
          <w:lang w:val="en-US"/>
        </w:rPr>
        <w:t xml:space="preserve">(Spanish </w:t>
      </w:r>
      <w:r w:rsidR="00005302">
        <w:rPr>
          <w:lang w:val="en-US"/>
        </w:rPr>
        <w:t>NEA</w:t>
      </w:r>
      <w:r w:rsidRPr="00946649">
        <w:rPr>
          <w:lang w:val="en-US"/>
        </w:rPr>
        <w:t>, 2013)</w:t>
      </w:r>
      <w:r w:rsidRPr="00946649">
        <w:rPr>
          <w:lang w:val="en-US"/>
        </w:rPr>
        <w:fldChar w:fldCharType="end"/>
      </w:r>
      <w:r w:rsidRPr="00946649">
        <w:rPr>
          <w:lang w:val="en-US"/>
        </w:rPr>
        <w:t xml:space="preserve">. In the Mediterranean basin, the regulation of water quality by wetlands has been jeopardized by the decreasing ecological integrity and scarce water availability </w:t>
      </w:r>
      <w:r w:rsidRPr="00946649">
        <w:rPr>
          <w:lang w:val="en-US"/>
        </w:rPr>
        <w:fldChar w:fldCharType="begin" w:fldLock="1"/>
      </w:r>
      <w:r w:rsidRPr="00946649">
        <w:rPr>
          <w:lang w:val="en-US"/>
        </w:rPr>
        <w:instrText>ADDIN CSL_CITATION { "citationItems" : [ { "id" : "ITEM-1", "itemData" : { "author" : [ { "dropping-particle" : "", "family" : "Geijzendorffer", "given" : "Ilse", "non-dropping-particle" : "", "parse-names" : false, "suffix" : "" }, { "dropping-particle" : "", "family" : "Galewski", "given" : "Thomas", "non-dropping-particle" : "", "parse-names" : false, "suffix" : "" }, { "dropping-particle" : "", "family" : "Guelmami", "given" : "Anis", "non-dropping-particle" : "", "parse-names" : false, "suffix" : "" }, { "dropping-particle" : "", "family" : "Perennou", "given" : "Christian", "non-dropping-particle" : "", "parse-names" : false, "suffix" : "" }, { "dropping-particle" : "", "family" : "Popoff", "given" : "NAdege", "non-dropping-particle" : "", "parse-names" : false, "suffix" : "" }, { "dropping-particle" : "", "family" : "Grillas", "given" : "", "non-dropping-particle" : "", "parse-names" : false, "suffix" : "" } ], "id" : "ITEM-1", "issued" : { "date-parts" : [ [ "2017" ] ] }, "title" : "Mediterranean wetlands: a gradient from natural resilience to a fragile social-ecosystem", "type" : "article-journal" }, "uris" : [ "http://www.mendeley.com/documents/?uuid=362da46b-df3b-40ea-9925-ea195ff1e89f", "http://www.mendeley.com/documents/?uuid=ef9b0791-6b68-47a2-b7b2-9daccdb743ed" ] }, { "id" : "ITEM-2", "itemData" : { "author" : [ { "dropping-particle" : "", "family" : "MWO", "given" : "", "non-dropping-particle" : "", "parse-names" : false, "suffix" : "" } ], "id" : "ITEM-2", "issued" : { "date-parts" : [ [ "2012" ] ] }, "number-of-pages" : "126", "publisher-place" : "Arles, France", "title" : "Mediterranean Wetlands Outlook 2012. Technical Report", "type" : "report" }, "uris" : [ "http://www.mendeley.com/documents/?uuid=be26c7ce-d857-491f-ba1e-d57e8ad55bce", "http://www.mendeley.com/documents/?uuid=c0ea3272-3f99-46d5-8190-4874f8a4ef88", "http://www.mendeley.com/documents/?uuid=4831ce89-17e3-4b57-9b14-cf80edd5dcde" ] } ], "mendeley" : { "formattedCitation" : "(I. Geijzendorffer et al., 2017; MWO, 2012)", "plainTextFormattedCitation" : "(I. Geijzendorffer et al., 2017; MWO, 2012)", "previouslyFormattedCitation" : "(I. Geijzendorffer et al., 2017; MWO, 2012)" }, "properties" : {  }, "schema" : "https://github.com/citation-style-language/schema/raw/master/csl-citation.json" }</w:instrText>
      </w:r>
      <w:r w:rsidRPr="00946649">
        <w:rPr>
          <w:lang w:val="en-US"/>
        </w:rPr>
        <w:fldChar w:fldCharType="separate"/>
      </w:r>
      <w:r w:rsidRPr="00946649">
        <w:rPr>
          <w:lang w:val="en-US"/>
        </w:rPr>
        <w:t xml:space="preserve">(Geijzendorffer </w:t>
      </w:r>
      <w:r w:rsidR="00C56B4E" w:rsidRPr="00C56B4E">
        <w:rPr>
          <w:i/>
          <w:lang w:val="en-US"/>
        </w:rPr>
        <w:t>et al.</w:t>
      </w:r>
      <w:r w:rsidRPr="00946649">
        <w:rPr>
          <w:lang w:val="en-US"/>
        </w:rPr>
        <w:t xml:space="preserve">, </w:t>
      </w:r>
      <w:r w:rsidR="00B51E72">
        <w:rPr>
          <w:lang w:val="en-US"/>
        </w:rPr>
        <w:t>in press</w:t>
      </w:r>
      <w:r w:rsidRPr="00946649">
        <w:rPr>
          <w:lang w:val="en-US"/>
        </w:rPr>
        <w:t>; MWO, 2012)</w:t>
      </w:r>
      <w:r w:rsidRPr="00946649">
        <w:rPr>
          <w:lang w:val="en-US"/>
        </w:rPr>
        <w:fldChar w:fldCharType="end"/>
      </w:r>
      <w:r w:rsidRPr="00946649">
        <w:rPr>
          <w:lang w:val="en-US"/>
        </w:rPr>
        <w:t xml:space="preserve">. However, in other areas, water quality regulation by </w:t>
      </w:r>
      <w:r w:rsidRPr="00946649">
        <w:rPr>
          <w:lang w:val="en-US"/>
        </w:rPr>
        <w:lastRenderedPageBreak/>
        <w:t xml:space="preserve">ecosystems has remained stable (e.g. England) </w:t>
      </w:r>
      <w:r w:rsidRPr="00946649">
        <w:rPr>
          <w:lang w:val="en-US"/>
        </w:rPr>
        <w:fldChar w:fldCharType="begin" w:fldLock="1"/>
      </w:r>
      <w:r w:rsidRPr="00946649">
        <w:rPr>
          <w:lang w:val="en-US"/>
        </w:rPr>
        <w:instrText>ADDIN CSL_CITATION { "citationItems" : [ { "id" : "ITEM-1", "itemData" : { "author" : [ { "dropping-particle" : "", "family" : "UK NEA", "given" : "", "non-dropping-particle" : "", "parse-names" : false, "suffix" : "" } ], "id" : "ITEM-1", "issued" : { "date-parts" : [ [ "2011" ] ] }, "title" : "The UK National Ecosystem Assessment Technical Report.", "type" : "report" }, "uris" : [ "http://www.mendeley.com/documents/?uuid=4d7e5964-72d1-4bae-b72e-3c8c91c10a8b", "http://www.mendeley.com/documents/?uuid=0e0f4253-eb4a-4e86-baf1-21d8118ccd70" ] } ], "mendeley" : { "formattedCitation" : "(UK NEA, 2011)", "plainTextFormattedCitation" : "(UK NEA, 2011)", "previouslyFormattedCitation" : "(UK NEA, 2011)" }, "properties" : {  }, "schema" : "https://github.com/citation-style-language/schema/raw/master/csl-citation.json" }</w:instrText>
      </w:r>
      <w:r w:rsidRPr="00946649">
        <w:rPr>
          <w:lang w:val="en-US"/>
        </w:rPr>
        <w:fldChar w:fldCharType="separate"/>
      </w:r>
      <w:r w:rsidRPr="00946649">
        <w:rPr>
          <w:lang w:val="en-US"/>
        </w:rPr>
        <w:t>(UK NEA, 2011)</w:t>
      </w:r>
      <w:r w:rsidRPr="00946649">
        <w:rPr>
          <w:lang w:val="en-US"/>
        </w:rPr>
        <w:fldChar w:fldCharType="end"/>
      </w:r>
      <w:r w:rsidRPr="00946649">
        <w:rPr>
          <w:lang w:val="en-US"/>
        </w:rPr>
        <w:t xml:space="preserve"> or has increased (e.g. Netherlands) </w:t>
      </w:r>
      <w:r w:rsidRPr="00946649">
        <w:rPr>
          <w:lang w:val="en-US"/>
        </w:rPr>
        <w:fldChar w:fldCharType="begin" w:fldLock="1"/>
      </w:r>
      <w:r w:rsidRPr="00946649">
        <w:rPr>
          <w:lang w:val="en-US"/>
        </w:rPr>
        <w:instrText>ADDIN CSL_CITATION { "citationItems" : [ { "id" : "ITEM-1", "itemData" : { "author" : [ { "dropping-particle" : "", "family" : "Knegt", "given" : "B.", "non-dropping-particle" : "de", "parse-names" : false, "suffix" : "" } ], "id" : "ITEM-1", "issued" : { "date-parts" : [ [ "2014" ] ] }, "title" : "Graadmeter Diensten van Natuur; Vraag, aanbod, gebruik en trend van goederen en diensten uit ecosystemen in Nederland", "type" : "report" }, "uris" : [ "http://www.mendeley.com/documents/?uuid=fc8f2a6d-460e-46fd-aabc-96a61cb96d89", "http://www.mendeley.com/documents/?uuid=c96b8635-5b28-4787-93ee-95349a2a5bc3" ] } ], "mendeley" : { "formattedCitation" : "(de Knegt, 2014)", "plainTextFormattedCitation" : "(de Knegt, 2014)", "previouslyFormattedCitation" : "(de Knegt, 2014)" }, "properties" : {  }, "schema" : "https://github.com/citation-style-language/schema/raw/master/csl-citation.json" }</w:instrText>
      </w:r>
      <w:r w:rsidRPr="00946649">
        <w:rPr>
          <w:lang w:val="en-US"/>
        </w:rPr>
        <w:fldChar w:fldCharType="separate"/>
      </w:r>
      <w:r w:rsidRPr="00946649">
        <w:rPr>
          <w:lang w:val="en-US"/>
        </w:rPr>
        <w:t>(de Knegt, 2014)</w:t>
      </w:r>
      <w:r w:rsidRPr="00946649">
        <w:rPr>
          <w:lang w:val="en-US"/>
        </w:rPr>
        <w:fldChar w:fldCharType="end"/>
      </w:r>
      <w:r w:rsidRPr="00946649">
        <w:rPr>
          <w:lang w:val="en-US"/>
        </w:rPr>
        <w:t xml:space="preserve">. Despite this general negative trend, water quality in Western Europe has improved due to pollution reduction. After the adoption of the </w:t>
      </w:r>
      <w:r w:rsidRPr="00946649">
        <w:rPr>
          <w:rFonts w:cstheme="minorHAnsi"/>
          <w:iCs/>
          <w:lang w:val="en-US"/>
        </w:rPr>
        <w:t xml:space="preserve">European Union </w:t>
      </w:r>
      <w:r w:rsidRPr="00946649">
        <w:rPr>
          <w:lang w:val="en-US"/>
        </w:rPr>
        <w:t xml:space="preserve">Nitrates Directive and Water Framework Directive, water pollution showed a downward-trend. Still, many water bodies remain affected by dissolved inorganic nutrients and pesticides </w:t>
      </w:r>
      <w:r w:rsidRPr="00946649">
        <w:rPr>
          <w:lang w:val="en-US"/>
        </w:rPr>
        <w:fldChar w:fldCharType="begin" w:fldLock="1"/>
      </w:r>
      <w:r w:rsidRPr="00946649">
        <w:rPr>
          <w:lang w:val="en-US"/>
        </w:rPr>
        <w:instrText>ADDIN CSL_CITATION { "citationItems" : [ { "id" : "ITEM-1", "itemData" : { "author" : [ { "dropping-particle" : "", "family" : "SOER", "given" : "", "non-dropping-particle" : "", "parse-names" : false, "suffix" : "" } ], "id" : "ITEM-1", "issued" : { "date-parts" : [ [ "2015" ] ] }, "page" : "1-4", "title" : "SOER 2015 Cross-country comparisons Freshwater quality \u2014 nutrients in rivers", "type" : "article-journal" }, "uris" : [ "http://www.mendeley.com/documents/?uuid=bf5f6756-4ab3-4963-a9a8-a7ddfeccf009", "http://www.mendeley.com/documents/?uuid=8d97fa98-bb2f-4f56-9355-d93b434ccf00" ] } ], "mendeley" : { "formattedCitation" : "(SOER, 2015)", "plainTextFormattedCitation" : "(SOER, 2015)", "previouslyFormattedCitation" : "(SOER, 2015)" }, "properties" : {  }, "schema" : "https://github.com/citation-style-language/schema/raw/master/csl-citation.json" }</w:instrText>
      </w:r>
      <w:r w:rsidRPr="00946649">
        <w:rPr>
          <w:lang w:val="en-US"/>
        </w:rPr>
        <w:fldChar w:fldCharType="separate"/>
      </w:r>
      <w:r w:rsidRPr="00946649">
        <w:rPr>
          <w:lang w:val="en-US"/>
        </w:rPr>
        <w:t>(</w:t>
      </w:r>
      <w:r w:rsidR="009E7FAD">
        <w:rPr>
          <w:lang w:val="en-US"/>
        </w:rPr>
        <w:t>EEA</w:t>
      </w:r>
      <w:r w:rsidRPr="00E35769">
        <w:rPr>
          <w:lang w:val="en-US"/>
        </w:rPr>
        <w:t>, 2015</w:t>
      </w:r>
      <w:r w:rsidR="00CC7956">
        <w:rPr>
          <w:lang w:val="en-US"/>
        </w:rPr>
        <w:t>d</w:t>
      </w:r>
      <w:r w:rsidRPr="00946649">
        <w:rPr>
          <w:lang w:val="en-US"/>
        </w:rPr>
        <w:t>)</w:t>
      </w:r>
      <w:r w:rsidRPr="00946649">
        <w:rPr>
          <w:lang w:val="en-US"/>
        </w:rPr>
        <w:fldChar w:fldCharType="end"/>
      </w:r>
      <w:r w:rsidRPr="00946649">
        <w:rPr>
          <w:lang w:val="en-US"/>
        </w:rPr>
        <w:t xml:space="preserve">. </w:t>
      </w:r>
    </w:p>
    <w:p w14:paraId="55E2A32F" w14:textId="4EDC85BF" w:rsidR="001E43D4" w:rsidRPr="00946649" w:rsidRDefault="001E43D4" w:rsidP="001E43D4">
      <w:pPr>
        <w:rPr>
          <w:lang w:val="en-US"/>
        </w:rPr>
      </w:pPr>
      <w:r w:rsidRPr="00946649">
        <w:rPr>
          <w:lang w:val="en-US"/>
        </w:rPr>
        <w:t xml:space="preserve">In Central Europe, the overall decreasing trend, due to increased pollution and conversion of floodplains and wetlands, is illustrated in Turkey, Austria, Hungary, Romania and the Danube floodplain (e.g. </w:t>
      </w:r>
      <w:r w:rsidRPr="00946649">
        <w:rPr>
          <w:lang w:val="en-US"/>
        </w:rPr>
        <w:fldChar w:fldCharType="begin" w:fldLock="1"/>
      </w:r>
      <w:r w:rsidRPr="00946649">
        <w:rPr>
          <w:lang w:val="en-US"/>
        </w:rPr>
        <w:instrText>ADDIN CSL_CITATION { "citationItems" : [ { "id" : "ITEM-1", "itemData" : { "author" : [ { "dropping-particle" : "", "family" : "Karadeniz", "given" : "Nilg\u00fcl", "non-dropping-particle" : "", "parse-names" : false, "suffix" : "" }, { "dropping-particle" : "", "family" : "T\u0131r\u0131l", "given" : "Alpay", "non-dropping-particle" : "", "parse-names" : false, "suffix" : "" }, { "dropping-particle" : "", "family" : "Baylan", "given" : "Emel", "non-dropping-particle" : "", "parse-names" : false, "suffix" : "" } ], "id" : "ITEM-1", "issue" : "11", "issued" : { "date-parts" : [ [ "2009" ] ] }, "page" : "1106-1119", "title" : "Wetland management in Turkey : Problems , achievements and perspectives", "type" : "article-journal", "volume" : "4" }, "uris" : [ "http://www.mendeley.com/documents/?uuid=d7f28e0b-79fb-4d17-9f4b-4e05086ba9fb", "http://www.mendeley.com/documents/?uuid=6c48fa17-373c-4382-a999-cbd607440592" ] }, { "id" : "ITEM-2", "itemData" : { "DOI" : "10.1016/j.ecolmodel.2014.07.001", "ISBN" : "0304-3800", "ISSN" : "03043800", "abstract" : "The concept of ecosystem functions and services has increasingly gained attention in the scientific and political community in the last decade. Lot of work has been performed to assess the actual delivery of different services for society. Still, the reference of the landscape's potential to supply these actual services has not been investigated satisfactory so far. We thus aimed at assess the potential supply of landscape services in the study area of Lake Neusiedl in Austria - a region of acknowledged diversity and environmental quality - and compared these to the actual ones. We did this by setting up a map of constructed vegetation type where physiographic site conditions were used to calculate potential land cover in the area in GIS. These constructed vegetation types were linked to landscape services within a capacity matrix giving a weight between 0 (no supply) and 5 (high supply) to which amount one type can provide each single service. The resulting map showed large differences in areal extent of the different vegetation types reflecting the different landscapes in the region such as the dominance of forest steppe in the terraced landscapes or the occurrence of halophytic vegetation only in the lake basin. The same is true for the different landscape services. Some services like 'nursery' and 'raw materials' were quite highly provided throughout the area with values between 2.12 and 4.84, whereas 'genetic resources' and 'pollination' were only little provided (all values &lt;2). On the other hand, functions like 'nutrient regulation' or 'refugium' exhibited their large potential with values &gt;4 in the study area. The aggregation of the services by averaging values to finally derive three main service groups gave the highest values always to habitat (values between 3.1 and 4.8), followed by regulation (2.5-4.2) and then provision (1.9-3.2). Comparing the potential with the actual service supply, nearly all landscapes in the study area resulted in higher potential than the actual service supply. We further discuss possibilities to use the potential supply as a leitbild where restoration projects might be settled in the study area even though more detailed local data will be needed to set these projects up.", "author" : [ { "dropping-particle" : "", "family" : "Hainz-Renetzeder", "given" : "C.", "non-dropping-particle" : "", "parse-names" : false, "suffix" : "" }, { "dropping-particle" : "", "family" : "Schneidergruber", "given" : "A.", "non-dropping-particle" : "", "parse-names" : false, "suffix" : "" }, { "dropping-particle" : "", "family" : "Kuttner", "given" : "M.", "non-dropping-particle" : "", "parse-names" : false, "suffix" : "" }, { "dropping-particle" : "", "family" : "Wrbka", "given" : "T.", "non-dropping-particle" : "", "parse-names" : false, "suffix" : "" } ], "container-title" : "Ecological Modelling", "id" : "ITEM-2", "issued" : { "date-parts" : [ [ "2015" ] ] }, "page" : "196-206", "publisher" : "Elsevier B.V.", "title" : "Assessing the potential supply of landscape services to support ecological restoration of degraded landscapes: A case study in the Austrian-Hungarian trans-boundary region of Lake Neusiedl", "type" : "article-journal", "volume" : "295" }, "uris" : [ "http://www.mendeley.com/documents/?uuid=a7f30c77-87ab-440f-9e99-f7f93428e6c3", "http://www.mendeley.com/documents/?uuid=a8cc9398-f2ce-4c01-a3cd-9b610e7f4bd1" ] }, { "id" : "ITEM-3", "itemData" : { "ISBN" : "0324-0770", "ISSN" : "03240770", "abstract" : "This investigation covers five wetlands situated on the Bulgarian section of the Danube River floodplain and four on Danube islands. The significance of 12 different ecosystem services was assessed and plotted on six-point scale, using both reference data and interviews of local stakeholders. For the wetlands on the floodplain a comparison was made between the period before the 1940s and their current state. The potential ecosystem services after the implementation of measures for rehabilitation or conservation of the selected wetlands were also evaluated. Natural resources (e.g. fish, reedbeds, flooded meadows, floodplain forests), nutrient reduction and carbon retention were identified as the-main types of ecosystem benefits and services provided by the wetlands on the Bulgarian section of the Danube River floodplain before the 1940s (at natural flooding regime). Currently the ecosystem services provided by these wetlands are limited mainly to the development of education or research activities. At present, albeit to a much lesser extent than in the past, the main ecosystem benefits provided by wetlands on the Danube islands are the natural fish resources used by the local community. After eventual rehabilitation or conservation and appropriate management of the wetlands on the Danube River floodplain an increase could be expected mainly in the ecosystem capacity for the development of tourism and recreational activities, education or research activities, nutrient trapping and carbon retention. Significant increase in the exploitation of natural resources seems hardly possible.", "author" : [ { "dropping-particle" : "", "family" : "Pehlivanov", "given" : "Luchezar", "non-dropping-particle" : "", "parse-names" : false, "suffix" : "" }, { "dropping-particle" : "", "family" : "Fikova", "given" : "Radka", "non-dropping-particle" : "", "parse-names" : false, "suffix" : "" }, { "dropping-particle" : "", "family" : "Ivanova", "given" : "Nevena", "non-dropping-particle" : "", "parse-names" : false, "suffix" : "" }, { "dropping-particle" : "", "family" : "Nevena", "given" : "Roumen", "non-dropping-particle" : "", "parse-names" : false, "suffix" : "" }, { "dropping-parti</w:instrText>
      </w:r>
      <w:r w:rsidRPr="00AC4B8E">
        <w:rPr>
          <w:lang w:val="es-ES"/>
        </w:rPr>
        <w:instrText>cle" : "", "family" : "Kazakov", "given" : "Stefan", "non-dropping-particle" : "", "parse-names" : false, "suffix" : "" }, { "dropping-particle" : "", "family" : "Pavlova", "given" : "Milena", "non-dropping-particle" : "", "parse-names" : false, "suffix" : "" }, { "dropping-particle" : "", "family" : "Doncheva", "given" : "Svetla", "non-dropping-particle" : "", "parse-names" : false, "suffix" : "" } ], "container-title" : "Acta Zoologica Bulgarica", "id" : "ITEM-3", "issue" : "SUPPL. 7", "issued" : { "date-parts" : [ [ "2014" ] ] }, "page" : "103-107", "title" : "Analysis of ecosystem services of wetlands along the Bulgarian section of the Danube river", "type" : "article-journal", "volume" : "66" }, "uris" : [ "http://www.mendeley.com/documents/?uuid=a7274d4b-e3c3-41e6-a6bb-08f71b32c5ad", "http://www.mendeley.com/documents/?uuid=e77c6595-e923-41e8-9a29-75f390813175" ] } ], "mendeley" : { "formattedCitation" : "(Hainz-Renetzeder, Schneidergruber, Kuttner, &amp; Wrbka, 2015; Karadeniz, T\u0131r\u0131l, &amp; Baylan, 2009; Pehlivanov et al., 2014)", "plainTextFormattedCitation" : "(Hainz-Renetzeder, Schneidergruber, Kuttner, &amp; Wrbka, 2015; Karadeniz, T\u0131r\u0131l, &amp; Baylan, 2009; Pehlivanov et al., 2014)", "previouslyFormattedCitation" : "(Hainz-Renetzeder, Schneidergruber, Kuttner, &amp; Wrbka, 2015; Karadeniz, T\u0131r\u0131l, &amp; Baylan, 2009; Pehlivanov et al., 2014)" }, "properties" : {  }, "schema" : "https://github.com/citation-style-language/schema/raw/master/csl-citation.json" }</w:instrText>
      </w:r>
      <w:r w:rsidRPr="00946649">
        <w:rPr>
          <w:lang w:val="en-US"/>
        </w:rPr>
        <w:fldChar w:fldCharType="separate"/>
      </w:r>
      <w:r w:rsidRPr="00AC4B8E">
        <w:rPr>
          <w:lang w:val="es-ES"/>
        </w:rPr>
        <w:t xml:space="preserve">Hainz-Renetzeder </w:t>
      </w:r>
      <w:r w:rsidR="00C56B4E" w:rsidRPr="00C56B4E">
        <w:rPr>
          <w:i/>
          <w:lang w:val="es-ES"/>
        </w:rPr>
        <w:t>et al.</w:t>
      </w:r>
      <w:r w:rsidRPr="00AC4B8E">
        <w:rPr>
          <w:lang w:val="es-ES"/>
        </w:rPr>
        <w:t xml:space="preserve">, 2015; Karadeniz </w:t>
      </w:r>
      <w:r w:rsidR="00C56B4E" w:rsidRPr="00C56B4E">
        <w:rPr>
          <w:i/>
          <w:lang w:val="es-ES"/>
        </w:rPr>
        <w:t>et al.</w:t>
      </w:r>
      <w:r w:rsidRPr="00AC4B8E">
        <w:rPr>
          <w:lang w:val="es-ES"/>
        </w:rPr>
        <w:t xml:space="preserve">, 2009; Pehlivanov </w:t>
      </w:r>
      <w:r w:rsidR="00C56B4E" w:rsidRPr="00C56B4E">
        <w:rPr>
          <w:i/>
          <w:lang w:val="es-ES"/>
        </w:rPr>
        <w:t>et al.</w:t>
      </w:r>
      <w:r w:rsidRPr="00AC4B8E">
        <w:rPr>
          <w:lang w:val="es-ES"/>
        </w:rPr>
        <w:t>, 2014</w:t>
      </w:r>
      <w:r w:rsidRPr="00946649">
        <w:rPr>
          <w:lang w:val="en-US"/>
        </w:rPr>
        <w:fldChar w:fldCharType="end"/>
      </w:r>
      <w:r w:rsidRPr="00AC4B8E">
        <w:rPr>
          <w:lang w:val="es-ES"/>
        </w:rPr>
        <w:t xml:space="preserve">). </w:t>
      </w:r>
      <w:r w:rsidRPr="00946649">
        <w:rPr>
          <w:lang w:val="en-US"/>
        </w:rPr>
        <w:t xml:space="preserve">In addition, the demand for water purification is increasing due to agriculture and urban expansion. In Eastern Europe, water quality currently displays a downward trend due to nitrogen surpluses from intensive agriculture or the conversion of natural ecosystems (e.g. </w:t>
      </w:r>
      <w:r w:rsidRPr="00946649">
        <w:rPr>
          <w:lang w:val="en-US"/>
        </w:rPr>
        <w:fldChar w:fldCharType="begin" w:fldLock="1"/>
      </w:r>
      <w:r w:rsidRPr="00946649">
        <w:rPr>
          <w:lang w:val="en-US"/>
        </w:rPr>
        <w:instrText>ADDIN CSL_CITATION { "citationItems" : [ { "id" : "ITEM-1", "itemData" : { "DOI" : "10.1016/j.scitotenv.2013.07.066", "ISBN" : "0048-9697", "ISSN" : "00489697", "PMID" : "23998504", "abstract" : "Agriculture is responsible for large scale water quality degradation and is estimated to contribute around 55% of the nitrogen entering the European Seas. The key policy instrument for protecting inland, transitional and coastal water resources is the Water Framework Directive (WFD). Reducing nutrient losses from agriculture is crucial to the successful implementation of the WFD. There are several mitigation measures that can be implemented to reduce nitrogen losses from agricultural areas to surface and ground waters. For the selection of appropriate measures, models are useful for quantifying the expected impacts and the associated costs. In this article we review some of the models used in Europe to assess the effectiveness of nitrogen mitigation measures, ranging from fertilizer management to the construction of riparian areas and wetlands. We highlight how the complexity of models is correlated with the type of scenarios that can be tested, with conceptual models mostly used to evaluate the impact of reduced fertilizer application, and the physically-based models used to evaluate the timing and location of mitigation options and the response times. We underline the importance of considering the lag time between the implementation of measures and effects on water quality. Models can be effective tools for targeting mitigation measures (identifying critical areas and timing), for evaluating their cost effectiveness, for taking into consideration pollution swapping and considering potential trade-offs in contrasting environmental objectives. Models are also useful for involving stakeholders during the development of catchments mitigation plans, increasing their acceptability. \u00a9 2013 Elsevier B.V.", "author" : [ { "dropping-particle" : "", "family" : "Bouraoui", "given" : "Fay\u00e7al", "non-dropping-particle" : "", "parse-names" : false, "suffix" : "" }, { "dropping-particle" : "", "family" : "Grizzetti", "given" : "Bruna", "non-dropping-particle" : "", "parse-names" : false, "suffix" : "" } ], "container-title" : "Science of the Total Environment", "id" : "ITEM-1", "issued" : { "date-parts" : [ [ "2014" ] ] }, "page" : "1267-1277", "publisher" : "Elsevier B.V.", "title" : "Modelling mitigation options to reduce diffuse nitrogen water pollution from agriculture", "type" : "article-journal", "volume" : "468-469" }, "uris" : [ "http://www.mendeley.com/documents/?uuid=02709c4e-e2b4-4841-b517-dbe7c086296f", "http://www.mendeley.com/documents/?uuid=e8670729-3e88-4984-8079-079444e4664f" ] } ], "mendeley" : { "formattedCitation" : "(Bouraoui &amp; Grizzetti, 2014)", "plainTextFormattedCitation" : "(Bouraoui &amp; Grizzetti, 2014)", "previouslyFormattedCitation" : "(Bouraoui &amp; Grizzetti, 2014)" }, "properties" : {  }, "schema" : "https://github.com/citation-style-language/schema/raw/master/csl-citation.json" }</w:instrText>
      </w:r>
      <w:r w:rsidRPr="00946649">
        <w:rPr>
          <w:lang w:val="en-US"/>
        </w:rPr>
        <w:fldChar w:fldCharType="separate"/>
      </w:r>
      <w:r w:rsidRPr="00946649">
        <w:rPr>
          <w:lang w:val="en-US"/>
        </w:rPr>
        <w:t>Bouraoui &amp; Grizzetti</w:t>
      </w:r>
      <w:r w:rsidR="00E2014E">
        <w:rPr>
          <w:lang w:val="en-US"/>
        </w:rPr>
        <w:t xml:space="preserve">, </w:t>
      </w:r>
      <w:r w:rsidRPr="00946649">
        <w:rPr>
          <w:lang w:val="en-US"/>
        </w:rPr>
        <w:t>2014</w:t>
      </w:r>
      <w:r w:rsidRPr="00946649">
        <w:rPr>
          <w:lang w:val="en-US"/>
        </w:rPr>
        <w:fldChar w:fldCharType="end"/>
      </w:r>
      <w:r w:rsidRPr="00946649">
        <w:rPr>
          <w:lang w:val="en-US"/>
        </w:rPr>
        <w:t xml:space="preserve">). In Russia, the capacity to regulate water quality by forests and tundra of Siberia and eastern Russia has remained stable in the past </w:t>
      </w:r>
      <w:r w:rsidRPr="00946649">
        <w:rPr>
          <w:lang w:val="en-US"/>
        </w:rPr>
        <w:fldChar w:fldCharType="begin" w:fldLock="1"/>
      </w:r>
      <w:r w:rsidRPr="00946649">
        <w:rPr>
          <w:lang w:val="en-US"/>
        </w:rPr>
        <w:instrText>ADDIN CSL_CITATION { "citationItems" : [ { "id" : "ITEM-1", "itemData" : { "author" : [ { "dropping-particle" : "", "family" : "Stolbovoi V.", "given" : "McCallum I.", "non-dropping-particle" : "", "parse-names" : false, "suffix" : "" } ], "id" : "ITEM-1", "issued" : { "date-parts" : [ [ "2002" ] ] }, "publisher" : "International Institute for Applied Systems Analysis and the Russian Academy of Science", "publisher-place" : "Laxenburg, Austria", "title" : "Land Resources of Russia (CD-ROM)", "type" : "article" }, "uris" : [ "http://www.mendeley.com/documents/?uuid=4a7f221c-42d4-4000-966f-7e16aa39f425", "http://www.mendeley.com/documents/?uuid=0476324b-55d8-4061-a9f2-a129bd2a901f" ] } ], "mendeley" : { "formattedCitation" : "(Stolbovoi V., 2002)", "plainTextFormattedCitation" : "(Stolbovoi V., 2002)", "previouslyFormattedCitation" : "(Stolbovoi V., 2002)" }, "properties" : {  }, "schema" : "https://github.com/citation-style-language/schema/raw/master/csl-citation.json" }</w:instrText>
      </w:r>
      <w:r w:rsidRPr="00946649">
        <w:rPr>
          <w:lang w:val="en-US"/>
        </w:rPr>
        <w:fldChar w:fldCharType="separate"/>
      </w:r>
      <w:r w:rsidRPr="00946649">
        <w:rPr>
          <w:lang w:val="en-US"/>
        </w:rPr>
        <w:t>(Stolbovoi, 2002)</w:t>
      </w:r>
      <w:r w:rsidRPr="00946649">
        <w:rPr>
          <w:lang w:val="en-US"/>
        </w:rPr>
        <w:fldChar w:fldCharType="end"/>
      </w:r>
      <w:r w:rsidRPr="00946649">
        <w:rPr>
          <w:lang w:val="en-US"/>
        </w:rPr>
        <w:t xml:space="preserve">. However, in the southern regions of Russia, the Southern Urals and Western Siberia, this capacity was found to be lower </w:t>
      </w:r>
      <w:r w:rsidRPr="00946649">
        <w:rPr>
          <w:lang w:val="en-US"/>
        </w:rPr>
        <w:fldChar w:fldCharType="begin" w:fldLock="1"/>
      </w:r>
      <w:r w:rsidRPr="00946649">
        <w:rPr>
          <w:lang w:val="en-US"/>
        </w:rPr>
        <w:instrText>ADDIN CSL_CITATION { "citationItems" : [ { "id" : "ITEM-1", "itemData" : { "author" : [ { "dropping-particle" : "", "family" : "Stolbovoi V.", "given" : "McCallum I.", "non-dropping-particle" : "", "parse-names" : false, "suffix" : "" } ], "id" : "ITEM-1", "issued" : { "date-parts" : [ [ "2002" ] ] }, "publisher" : "International Institute for Applied Systems Analysis and the Russian Academy of Science", "publisher-place" : "Laxenburg, Austria", "title" : "Land Resources of Russia (CD-ROM)", "type" : "article" }, "uris" : [ "http://www.mendeley.com/documents/?uuid=0476324b-55d8-4061-a9f2-a129bd2a901f", "http://www.mendeley.com/documents/?uuid=4a7f221c-42d4-4000-966f-7e16aa39f425" ] } ], "mendeley" : { "formattedCitation" : "(Stolbovoi V., 2002)", "plainTextFormattedCitation" : "(Stolbovoi V., 2002)", "previouslyFormattedCitation" : "(Stolbovoi V., 2002)" }, "properties" : {  }, "schema" : "https://github.com/citation-style-language/schema/raw/master/csl-citation.json" }</w:instrText>
      </w:r>
      <w:r w:rsidRPr="00946649">
        <w:rPr>
          <w:lang w:val="en-US"/>
        </w:rPr>
        <w:fldChar w:fldCharType="separate"/>
      </w:r>
      <w:r w:rsidRPr="00946649">
        <w:rPr>
          <w:lang w:val="en-US"/>
        </w:rPr>
        <w:t>(Stolbovoi, 2002)</w:t>
      </w:r>
      <w:r w:rsidRPr="00946649">
        <w:rPr>
          <w:lang w:val="en-US"/>
        </w:rPr>
        <w:fldChar w:fldCharType="end"/>
      </w:r>
      <w:r w:rsidRPr="00946649">
        <w:rPr>
          <w:lang w:val="en-US"/>
        </w:rPr>
        <w:t xml:space="preserve">. For Central Asia, published data is not available. </w:t>
      </w:r>
    </w:p>
    <w:p w14:paraId="729B2667" w14:textId="77777777" w:rsidR="001E43D4" w:rsidRPr="00946649" w:rsidRDefault="001E43D4" w:rsidP="001E43D4">
      <w:pPr>
        <w:rPr>
          <w:lang w:val="en-US"/>
        </w:rPr>
      </w:pPr>
      <w:r w:rsidRPr="00E35769">
        <w:rPr>
          <w:lang w:val="en-US"/>
        </w:rPr>
        <w:t>Regarding the regulation of water quality in coastal and marine waters, the concentrations of dissolved inorganic nitrogen, oxidized nitrogen and orthophosphate have remained stable between 1985 and 2012 in Seas of Europe (</w:t>
      </w:r>
      <w:r w:rsidRPr="00E35769">
        <w:rPr>
          <w:b/>
          <w:lang w:val="en-US"/>
        </w:rPr>
        <w:t>Figure 2.12</w:t>
      </w:r>
      <w:r w:rsidRPr="007F407E">
        <w:rPr>
          <w:lang w:val="en-US"/>
        </w:rPr>
        <w:t xml:space="preserve">) </w:t>
      </w:r>
      <w:r w:rsidRPr="00E35769">
        <w:rPr>
          <w:lang w:val="en-US"/>
        </w:rPr>
        <w:fldChar w:fldCharType="begin" w:fldLock="1"/>
      </w:r>
      <w:r w:rsidRPr="00E35769">
        <w:rPr>
          <w:lang w:val="en-US"/>
        </w:rPr>
        <w:instrText>ADDIN CSL_CITATION { "citationItems" : [ { "id" : "ITEM-1", "itemData" : { "author" : [ { "dropping-particle" : "", "family" : "EEA", "given" : "", "non-dropping-particle" : "", "parse-names" : false, "suffix" : "" } ], "container-title" : "Indicator Assessment", "id" : "ITEM-1", "issued" : { "date-parts" : [ [ "2015" ] ] }, "title" : "Nutrients in transitional, coastal and marine waters \u2014 European Environment Agency", "type" : "webpage" }, "uris" : [ "http://www.mendeley.com/documents/?uuid=2b2a7e3f-1f91-4edc-b71c-832487980dbb", "http://www.mendeley.com/documents/?uuid=f2f8a852-6655-4316-b12d-96dfb34307f5" ] } ], "mendeley" : { "formattedCitation" : "(EEA, 2015c)", "plainTextFormattedCitation" : "(EEA, 2015c)", "previouslyFormattedCitation" : "(EEA, 2015c)" }, "properties" : {  }, "schema" : "https://github.com/citation-style-language/schema/raw/master/csl-citation.json" }</w:instrText>
      </w:r>
      <w:r w:rsidRPr="00E35769">
        <w:rPr>
          <w:lang w:val="en-US"/>
        </w:rPr>
        <w:fldChar w:fldCharType="separate"/>
      </w:r>
      <w:r w:rsidRPr="00E35769">
        <w:rPr>
          <w:lang w:val="en-US"/>
        </w:rPr>
        <w:t>(EEA, 2015c</w:t>
      </w:r>
      <w:r w:rsidRPr="007F407E">
        <w:rPr>
          <w:lang w:val="en-US"/>
        </w:rPr>
        <w:t>)</w:t>
      </w:r>
      <w:r w:rsidRPr="00E35769">
        <w:rPr>
          <w:lang w:val="en-US"/>
        </w:rPr>
        <w:fldChar w:fldCharType="end"/>
      </w:r>
      <w:r w:rsidRPr="00E35769">
        <w:rPr>
          <w:lang w:val="en-US"/>
        </w:rPr>
        <w:t>. Monitoring stations in the southern area of the North Sea (historically affected by eutrophication) show a decreasing trend in nitrogen and phosphorus conce</w:t>
      </w:r>
      <w:r w:rsidRPr="007F407E">
        <w:rPr>
          <w:lang w:val="en-US"/>
        </w:rPr>
        <w:t>ntrations (</w:t>
      </w:r>
      <w:r w:rsidRPr="003A4E07">
        <w:rPr>
          <w:b/>
          <w:lang w:val="en-US"/>
        </w:rPr>
        <w:t>Figure 2.12</w:t>
      </w:r>
      <w:r w:rsidRPr="00336299">
        <w:rPr>
          <w:lang w:val="en-US"/>
        </w:rPr>
        <w:t>). The Baltic Sea, which is also affected by eutrophication, shows a decreasing trend in nitrogen concentration, but an increase in phosphate concentrations (</w:t>
      </w:r>
      <w:r w:rsidRPr="0044194F">
        <w:rPr>
          <w:b/>
          <w:lang w:val="en-US"/>
        </w:rPr>
        <w:t>Figure 2.12</w:t>
      </w:r>
      <w:r w:rsidRPr="0044194F">
        <w:rPr>
          <w:lang w:val="en-US"/>
        </w:rPr>
        <w:t xml:space="preserve">) </w:t>
      </w:r>
      <w:r w:rsidRPr="00E35769">
        <w:rPr>
          <w:lang w:val="en-US"/>
        </w:rPr>
        <w:fldChar w:fldCharType="begin" w:fldLock="1"/>
      </w:r>
      <w:r w:rsidRPr="00E35769">
        <w:rPr>
          <w:lang w:val="en-US"/>
        </w:rPr>
        <w:instrText>ADDIN CSL_CITATION { "citationItems" : [ { "id" : "ITEM-1", "itemData" : { "author" : [ { "dropping-particle" : "", "family" : "EEA", "given" : "", "non-dropping-particle" : "", "parse-names" : false, "suffix" : "" } ], "container-title" : "Indicator Assessment", "id" : "ITEM-1", "issued" : { "date-parts" : [ [ "2015" ] ] }, "title" : "Nutrients in transitional, coastal and marine waters \u2014 European Environment Agency", "type" : "webpage" }, "uris" : [ "http://www.mendeley.com/documents/?uuid=f2f8a852-6655-4316-b12d-96dfb34307f5", "http://www.mendeley.com/documents/?uuid=2b2a7e3f-1f91-4edc-b71c-832487980dbb" ] } ], "mendeley" : { "formattedCitation" : "(EEA, 2015c)", "plainTextFormattedCitation" : "(EEA, 2015c)", "previouslyFormattedCitation" : "(EEA, 2015c)" }, "properties" : {  }, "schema" : "https://github.com/citation-style-language/schema/raw/master/csl-citation.json" }</w:instrText>
      </w:r>
      <w:r w:rsidRPr="00E35769">
        <w:rPr>
          <w:lang w:val="en-US"/>
        </w:rPr>
        <w:fldChar w:fldCharType="separate"/>
      </w:r>
      <w:r w:rsidRPr="00E35769">
        <w:rPr>
          <w:lang w:val="en-US"/>
        </w:rPr>
        <w:t>(EEA, 2015c</w:t>
      </w:r>
      <w:r w:rsidRPr="007F407E">
        <w:rPr>
          <w:lang w:val="en-US"/>
        </w:rPr>
        <w:t>)</w:t>
      </w:r>
      <w:r w:rsidRPr="00E35769">
        <w:rPr>
          <w:lang w:val="en-US"/>
        </w:rPr>
        <w:fldChar w:fldCharType="end"/>
      </w:r>
      <w:r w:rsidRPr="00E35769">
        <w:rPr>
          <w:lang w:val="en-US"/>
        </w:rPr>
        <w:t>. The adoption of national marine strategies fostered by the Marine Strategy Framework Directive (2008/56/EC) has supported the improvement of water quality in coastal and marine wa</w:t>
      </w:r>
      <w:r w:rsidRPr="007F407E">
        <w:rPr>
          <w:lang w:val="en-US"/>
        </w:rPr>
        <w:t xml:space="preserve">ters of the </w:t>
      </w:r>
      <w:r w:rsidRPr="003A4E07">
        <w:rPr>
          <w:rFonts w:cstheme="minorHAnsi"/>
          <w:iCs/>
          <w:lang w:val="en-US"/>
        </w:rPr>
        <w:t>European Union</w:t>
      </w:r>
      <w:r w:rsidRPr="00336299">
        <w:rPr>
          <w:lang w:val="en-US"/>
        </w:rPr>
        <w:t>.</w:t>
      </w:r>
      <w:r w:rsidRPr="00946649">
        <w:rPr>
          <w:lang w:val="en-US"/>
        </w:rPr>
        <w:t xml:space="preserve"> </w:t>
      </w:r>
    </w:p>
    <w:p w14:paraId="451D1F93" w14:textId="77777777" w:rsidR="001E43D4" w:rsidRPr="00946649" w:rsidRDefault="001E43D4" w:rsidP="001E43D4">
      <w:pPr>
        <w:rPr>
          <w:lang w:val="en-US"/>
        </w:rPr>
      </w:pPr>
      <w:r w:rsidRPr="00946649">
        <w:rPr>
          <w:lang w:val="en-US"/>
        </w:rPr>
        <w:t xml:space="preserve">The contributions of water quality regulation to quality of life are manifold, with particular interest for water security (Section 2.3.1.3), health (Section 2.3.2), and the enjoyment of recreational experiences in nature (Section 2.2.3.2). The restoration and construction of wetlands, together with the Nitrates, Water Framework the Marine Strategy Framework Directives of the </w:t>
      </w:r>
      <w:r w:rsidRPr="00946649">
        <w:rPr>
          <w:rFonts w:cstheme="minorHAnsi"/>
          <w:iCs/>
          <w:lang w:val="en-US"/>
        </w:rPr>
        <w:t>European Union</w:t>
      </w:r>
      <w:r w:rsidRPr="00946649">
        <w:rPr>
          <w:lang w:val="en-US"/>
        </w:rPr>
        <w:t>, are driving the decrease in water pollution. However, the loss of areal extent of wetlands and floodplains can jeopardize the future delivery of this contribution from nature to people.</w:t>
      </w:r>
    </w:p>
    <w:p w14:paraId="3698AC36" w14:textId="2CCA65D6" w:rsidR="0015446D" w:rsidRPr="0015446D" w:rsidRDefault="0015446D" w:rsidP="0015446D">
      <w:pPr>
        <w:rPr>
          <w:lang w:val="en-US"/>
        </w:rPr>
      </w:pPr>
      <w:r>
        <w:rPr>
          <w:lang w:eastAsia="en-GB"/>
        </w:rPr>
        <w:lastRenderedPageBreak/>
        <w:drawing>
          <wp:inline distT="0" distB="0" distL="0" distR="0" wp14:anchorId="6BB17B16" wp14:editId="32E3734B">
            <wp:extent cx="5731510" cy="76771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731510" cy="7677150"/>
                    </a:xfrm>
                    <a:prstGeom prst="rect">
                      <a:avLst/>
                    </a:prstGeom>
                  </pic:spPr>
                </pic:pic>
              </a:graphicData>
            </a:graphic>
          </wp:inline>
        </w:drawing>
      </w:r>
    </w:p>
    <w:p w14:paraId="77F3DA2D" w14:textId="77777777" w:rsidR="001E43D4" w:rsidRPr="00946649" w:rsidRDefault="001E43D4" w:rsidP="001E43D4">
      <w:pPr>
        <w:rPr>
          <w:lang w:val="en-US"/>
        </w:rPr>
      </w:pPr>
    </w:p>
    <w:p w14:paraId="6105DBF1" w14:textId="08C5DEF8" w:rsidR="001E43D4" w:rsidRPr="00946649" w:rsidRDefault="001E43D4" w:rsidP="001F0516">
      <w:pPr>
        <w:pStyle w:val="Heading4"/>
      </w:pPr>
      <w:bookmarkStart w:id="381" w:name="_Toc519504441"/>
      <w:r w:rsidRPr="00946649">
        <w:t>Formation and protection of soils</w:t>
      </w:r>
      <w:bookmarkEnd w:id="381"/>
    </w:p>
    <w:p w14:paraId="38D3A676" w14:textId="77777777" w:rsidR="001E43D4" w:rsidRPr="00946649" w:rsidRDefault="001E43D4" w:rsidP="001E43D4">
      <w:pPr>
        <w:rPr>
          <w:rFonts w:cstheme="minorHAnsi"/>
          <w:lang w:val="en-US"/>
        </w:rPr>
      </w:pPr>
      <w:r w:rsidRPr="00946649">
        <w:rPr>
          <w:rFonts w:cstheme="minorHAnsi"/>
          <w:lang w:val="en-US"/>
        </w:rPr>
        <w:t xml:space="preserve">This </w:t>
      </w:r>
      <w:r w:rsidRPr="00946649">
        <w:rPr>
          <w:lang w:val="en-US"/>
        </w:rPr>
        <w:t xml:space="preserve">contribution from nature to people </w:t>
      </w:r>
      <w:r w:rsidRPr="00946649">
        <w:rPr>
          <w:rFonts w:cstheme="minorHAnsi"/>
          <w:lang w:val="en-US"/>
        </w:rPr>
        <w:t xml:space="preserve">relates to: (i) the central role of soils, which have high levels of biodiversity and which are crucial to several other contributions such as food and feed provision, freshwater quantity and quality regulation, climate regulation, hazards regulation; and (ii) the control </w:t>
      </w:r>
      <w:r w:rsidRPr="00946649">
        <w:rPr>
          <w:rFonts w:cstheme="minorHAnsi"/>
          <w:lang w:val="en-US"/>
        </w:rPr>
        <w:lastRenderedPageBreak/>
        <w:t xml:space="preserve">of erosion. In addition, threats to soil such as erosion, loss of organic matter and biodiversity contamination, salinization, compaction, acidification and sealing) can severely decrease the ability of soils to deliver this contribution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c5f228f5-827f-4050-a658-dffe12377424", "http://www.mendeley.com/documents/?uuid=2d0913e5-d944-4fdf-adfe-9f6180522bfa" ] } ], "mendeley" : { "formattedCitation" : "(FAO, 2015b)", "plainTextFormattedCitation" : "(FAO, 2015b)", "previouslyFormattedCitation" : "(FAO, 2015b)"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E610EA">
        <w:rPr>
          <w:rFonts w:cstheme="minorHAnsi"/>
          <w:lang w:val="en-US"/>
        </w:rPr>
        <w:t>FAO, 2015b</w:t>
      </w:r>
      <w:r w:rsidRPr="00946649">
        <w:rPr>
          <w:rFonts w:cstheme="minorHAnsi"/>
          <w:lang w:val="en-US"/>
        </w:rPr>
        <w:t>)</w:t>
      </w:r>
      <w:r w:rsidRPr="00946649">
        <w:rPr>
          <w:rFonts w:cstheme="minorHAnsi"/>
          <w:lang w:val="en-US"/>
        </w:rPr>
        <w:fldChar w:fldCharType="end"/>
      </w:r>
      <w:r w:rsidRPr="00946649">
        <w:rPr>
          <w:rFonts w:cstheme="minorHAnsi"/>
          <w:lang w:val="en-US"/>
        </w:rPr>
        <w:t xml:space="preserve">. </w:t>
      </w:r>
    </w:p>
    <w:p w14:paraId="2AA5C4A6" w14:textId="77777777" w:rsidR="001E43D4" w:rsidRPr="00946649" w:rsidRDefault="001E43D4" w:rsidP="001E43D4">
      <w:pPr>
        <w:rPr>
          <w:rFonts w:cstheme="minorHAnsi"/>
          <w:lang w:val="en-US"/>
        </w:rPr>
      </w:pPr>
    </w:p>
    <w:p w14:paraId="3475EE98" w14:textId="3ED3A40D" w:rsidR="001E43D4" w:rsidRPr="00946649" w:rsidRDefault="001E43D4" w:rsidP="004417BA">
      <w:pPr>
        <w:pStyle w:val="Heading5"/>
      </w:pPr>
      <w:bookmarkStart w:id="382" w:name="_Toc519504442"/>
      <w:r w:rsidRPr="00946649">
        <w:t>Soil functioning: soil quality</w:t>
      </w:r>
      <w:bookmarkEnd w:id="382"/>
    </w:p>
    <w:p w14:paraId="2B4F1257" w14:textId="618A8D6F" w:rsidR="001E43D4" w:rsidRPr="00946649" w:rsidRDefault="001E43D4" w:rsidP="001E43D4">
      <w:pPr>
        <w:rPr>
          <w:rFonts w:cstheme="minorHAnsi"/>
          <w:lang w:val="en-US"/>
        </w:rPr>
      </w:pPr>
      <w:r w:rsidRPr="00946649">
        <w:rPr>
          <w:rFonts w:cstheme="minorHAnsi"/>
          <w:lang w:val="en-US"/>
        </w:rPr>
        <w:t xml:space="preserve">Soil’s essential functions are to capture, store and release carbon, nutrients and water; detoxify contaminants and purify water; degrade and recycle wastes; control pests; host a wide diversity of organisms; and create habitat for roots, fungi and invertebrates. The capacity of soil to perform these functions is called soil quality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Karlen", "given" : "D L", "non-dropping-particle" : "", "parse-names" : false, "suffix" : "" }, { "dropping-particle" : "", "family" : "Mausbach", "given" : "M J", "non-dropping-particle" : "", "parse-names" : false, "suffix" : "" }, { "dropping-particle" : "", "family" : "Doran", "given" : "J W", "non-dropping-particle" : "", "parse-names" : false, "suffix" : "" }, { "dropping-particle" : "", "family" : "Cline", "given" : "R G", "non-dropping-particle" : "", "parse-names" : false, "suffix" : "" }, { "dropping-particle" : "", "family" : "Harris", "given" : "R F", "non-dropping-particle" : "", "parse-names" : false, "suffix" : "" }, { "dropping-particle" : "", "family" : "Schuman", "given" : "G E", "non-dropping-particle" : "", "parse-names" : false, "suffix" : "" } ], "container-title" : "Soil Science Society America Journal", "id" : "ITEM-1", "issued" : { "date-parts" : [ [ "1997" ] ] }, "page" : "4-10.", "title" : "Soil quality: A concept, definition, and framework for evaluation", "type" : "article-journal", "volume" : "61" }, "uris" : [ "http://www.mendeley.com/documents/?uuid=9e1722a9-1b9c-4a11-ab92-3c9bd16de8a0", "http://www.mendeley.com/documents/?uuid=c072b454-9156-42a2-b85c-99ffbbc9dfc7" ] } ], "mendeley" : { "formattedCitation" : "(Karlen et al., 1997)", "plainTextFormattedCitation" : "(Karlen et al., 1997)", "previouslyFormattedCitation" : "(Karlen et al., 199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Karlen </w:t>
      </w:r>
      <w:r w:rsidR="00C56B4E" w:rsidRPr="00C56B4E">
        <w:rPr>
          <w:rFonts w:cstheme="minorHAnsi"/>
          <w:i/>
          <w:lang w:val="en-US"/>
        </w:rPr>
        <w:t>et al.</w:t>
      </w:r>
      <w:r w:rsidRPr="00946649">
        <w:rPr>
          <w:rFonts w:cstheme="minorHAnsi"/>
          <w:lang w:val="en-US"/>
        </w:rPr>
        <w:t>, 1997)</w:t>
      </w:r>
      <w:r w:rsidRPr="00946649">
        <w:rPr>
          <w:rFonts w:cstheme="minorHAnsi"/>
          <w:lang w:val="en-US"/>
        </w:rPr>
        <w:fldChar w:fldCharType="end"/>
      </w:r>
      <w:r w:rsidRPr="00946649">
        <w:rPr>
          <w:rFonts w:cstheme="minorHAnsi"/>
          <w:lang w:val="en-US"/>
        </w:rPr>
        <w:t xml:space="preserve">. Soil’s quality depends on its inherent physical, biological and chemical properties. Soil biota play a major role in this regard </w:t>
      </w:r>
      <w:r w:rsidRPr="00946649">
        <w:rPr>
          <w:rFonts w:cstheme="minorHAnsi"/>
          <w:lang w:val="en-US"/>
        </w:rPr>
        <w:fldChar w:fldCharType="begin" w:fldLock="1"/>
      </w:r>
      <w:r w:rsidRPr="00946649">
        <w:rPr>
          <w:rFonts w:cstheme="minorHAnsi"/>
          <w:lang w:val="en-US"/>
        </w:rPr>
        <w:instrText>ADDIN CSL_CITATION { "citationItems" : [ { "id" : "ITEM-1", "itemData" : { "DOI" : "10.2788/2613", "ISBN" : "9789279481697", "id" : "ITEM-1", "issued" : { "date-parts" : [ [ "2016" ] ] }, "number-of-pages" : "176", "title" : "Soil biodiversity atlas", "type" : "book" }, "uris" : [ "http://www.mendeley.com/documents/?uuid=7e21f244-06b8-4a86-9988-0cfb7b46c406", "http://www.mendeley.com/documents/?uuid=54452bbf-d4bc-4bed-838d-8e320bf6eef1" ] } ], "mendeley" : { "formattedCitation" : "(&lt;i&gt;Soil biodiversity atlas&lt;/i&gt;, 2016)", "plainTextFormattedCitation" : "(Soil biodiversity atlas, 2016)", "previouslyFormattedCitation" : "(&lt;i&gt;Soil biodiversity atlas&lt;/i&gt;,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3854F0">
        <w:rPr>
          <w:rFonts w:cstheme="minorHAnsi"/>
          <w:lang w:val="en-US"/>
        </w:rPr>
        <w:t>European Commission</w:t>
      </w:r>
      <w:r w:rsidRPr="00946649">
        <w:rPr>
          <w:rFonts w:cstheme="minorHAnsi"/>
          <w:lang w:val="en-US"/>
        </w:rPr>
        <w:t>, 2016</w:t>
      </w:r>
      <w:r w:rsidR="00526F0F">
        <w:rPr>
          <w:rFonts w:cstheme="minorHAnsi"/>
          <w:lang w:val="en-US"/>
        </w:rPr>
        <w:t>b</w:t>
      </w:r>
      <w:r w:rsidRPr="00946649">
        <w:rPr>
          <w:rFonts w:cstheme="minorHAnsi"/>
          <w:lang w:val="en-US"/>
        </w:rPr>
        <w:t>)</w:t>
      </w:r>
      <w:r w:rsidRPr="00946649">
        <w:rPr>
          <w:rFonts w:cstheme="minorHAnsi"/>
          <w:lang w:val="en-US"/>
        </w:rPr>
        <w:fldChar w:fldCharType="end"/>
      </w:r>
      <w:r w:rsidRPr="00946649">
        <w:rPr>
          <w:rFonts w:cstheme="minorHAnsi"/>
          <w:lang w:val="en-US"/>
        </w:rPr>
        <w:t xml:space="preserve">. </w:t>
      </w:r>
    </w:p>
    <w:p w14:paraId="137F5446" w14:textId="7925AA47" w:rsidR="001E43D4" w:rsidRPr="00946649" w:rsidRDefault="001E43D4" w:rsidP="001E43D4">
      <w:pPr>
        <w:rPr>
          <w:rFonts w:eastAsia="Cambria" w:cstheme="minorHAnsi"/>
          <w:lang w:val="en-US"/>
        </w:rPr>
      </w:pPr>
      <w:r w:rsidRPr="00C424D0">
        <w:rPr>
          <w:rFonts w:cstheme="minorHAnsi"/>
          <w:lang w:val="en-US"/>
        </w:rPr>
        <w:t xml:space="preserve">Several indicators are used for soil quality </w:t>
      </w:r>
      <w:r w:rsidRPr="00C424D0">
        <w:rPr>
          <w:rFonts w:cstheme="minorHAnsi"/>
          <w:lang w:val="en-US"/>
        </w:rPr>
        <w:fldChar w:fldCharType="begin" w:fldLock="1"/>
      </w:r>
      <w:r w:rsidRPr="00C424D0">
        <w:rPr>
          <w:rFonts w:cstheme="minorHAnsi"/>
          <w:lang w:val="en-US"/>
        </w:rPr>
        <w:instrText>ADDIN CSL_CITATION { "citationItems" : [ { "id" : "ITEM-1", "itemData" : { "author" : [ { "dropping-particle" : "", "family" : "Maes", "given" : "Joachim", "non-dropping-particle" : "", "parse-names" : false, "suffix" : "" }, { "dropping-particle" : "", "family" : "Teller", "given" : "Anne", "non-dropping-particle" : "", "parse-names" : false, "suffix" : "" }, { "dropping-particle" : "", "family" : "Erhar", "given" : "Markus", "non-dropping-particle" : "", "parse-names" : false, "suffix" : "" }, { "dropping-particle" : "", "family" : "Murph", "given" : "Patrick", "non-dropping-particle" : "", "parse-names" : false, "suffix" : "" }, { "dropping-particle" : "", "family" : "Barredo", "given" : "Jose\u0301 I.", "non-dropping-particle" : "", "parse-names" : false, "suffix" : "" }, { "dropping-particle" : "", "family" : "Grizzetti", "given" : "Bruna", "non-dropping-particle" : "", "parse-names" : false, "suffix" : "" }, { "dropping-particle" : "", "family" : "Cardoso", "given" : "Ana", "non-dropping-particle" : "", "parse-names" : false, "suffix" : "" }, { "dropping-particle" : "", "family" : "Somma", "given" : "Francesca", "non-dropping-particle" : "", "parse-names" : false, "suffix" : "" }, { "dropping-particle" : "", "family" : "Petersen", "given" : "Jan-Erik", "non-dropping-particle" : "", "parse-names" : false, "suffix" : "" }, { "dropping-particle" : "", "family" : "Meiner", "given" : "Andrus", "non-dropping-particle" : "", "parse-names" : false, "suffix" : "" }, { "dropping-particle" : "", "family" : "Gelabert", "given" : "Eva Royo", "non-dropping-particle" : "", "parse-names" : false, "suffix" : "" }, { "dropping-particle" : "", "family" : "Zal", "given" : "Nihat", "non-dropping-particle" : "", "parse-names" : false, "suffix" : "" }, { "dropping-particle" : "", "family" : "Kristensen", "given" : "Peter", "non-dropping-particle" : "", "parse-names" : false, "suffix" : "" }, { "dropping-particle" : "", "family" : "Bastrup-Birk", "given" : "Annemarie", "non-dropping-particle" : "", "parse-names" : false, "suffix" : "" }, { "dropping-particle" : "", "family" : "Biala", "given" : "Katarzyna", "non-dropping-particle" : "", "parse-names" : false, "suffix" : "" }, { "dropping-particle" : "", "family" : "Romao", "given" : "Carlos", "non-dropping-particle" : "", "parse-names" : false, "suffix" : "" }, { "dropping-particle" : "", "family" : "Piroddi", "given" : "Chiara", "non-dropping-particle" : "", "parse-names" : false, "suffix" : "" }, { "dropping-particle" : "", "family" : "Egoh", "given" : "Benis", "non-dropping-particle" : "", "parse-names" : false, "suffix" : "" }, { "dropping-particle" : "", "family" : "Paracchini", "given" : "Maria Luisa", "non-dropping-particle" : "", "parse-names" : false, "suffix" : "" } ], "id" : "ITEM-1", "issued" : { "date-parts" : [ [ "2014" ] ] }, "title" : "Mapping and assesment of ecosystems and their services. Indicators for ecosystem assessments under Action 5 of the EU Biodiversity Strategy to 2020. 2nd report", "type" : "report" }, "uris" : [ "http://www.mendeley.com/documents/?uuid=0ce04935-d66a-4eb7-a8a3-ec1ab3fa7293", "http://www.mendeley.com/documents/?uuid=6ff3ce91-c78b-477a-8556-c9d85fcecee9" ] }, { "id" : "ITEM-2", "itemData" : { "author" : [ { "dropping-particle" : "", "family" : "Karlen", "given" : "D L", "non-dropping-particle" : "", "parse-names" : false, "suffix" : "" }, { "dropping-particle" : "", "family" : "Mausbach", "given" : "M J", "non-dropping-particle" : "", "parse-names" : false, "suffix" : "" }, { "dropping-particle" : "", "family" : "Doran", "given" : "J W", "non-dropping-particle" : "", "parse-names" : false, "suffix" : "" }, { "dropping-particle" : "", "family" : "Cline", "given" : "R G", "non-dropping-particle" : "", "parse-names" : false, "suffix" : "" }, { "dropping-particle" : "", "family" : "Harris", "given" : "R F", "non-dropping-particle" : "", "parse-names" : false, "suffix" : "" }, { "dropping-particle" : "", "family" : "Schuman", "given" : "G E", "non-dropping-particle" : "", "parse-names" : false, "suffix" : "" } ], "container-title" : "Soil Science Society America Journal", "id" : "ITEM-2", "issued" : { "date-parts" : [ [ "1997" ] ] }, "page" : "4-10.", "title" : "Soil quality: A concept, definition, and framework for evaluation", "type" : "article-journal", "volume" : "61" }, "uris" : [ "http://www.mendeley.com/documents/?uuid=c072b454-9156-42a2-b85c-99ffbbc9dfc7", "http://www.mendeley.com/documents/?uuid=9e1722a9-1b9c-4a11-ab92-3c9bd16de8a0" ] } ], "mendeley" : { "formattedCitation" : "(Karlen et al., 1997; Joachim Maes et al., 2014)", "plainTextFormattedCitation" : "(Karlen et al., 1997; Joachim Maes et al., 2014)", "previouslyFormattedCitation" : "(Karlen et al., 1997; Joachim Maes et al., 2014)" }, "properties" : {  }, "schema" : "https://github.com/citation-style-language/schema/raw/master/csl-citation.json" }</w:instrText>
      </w:r>
      <w:r w:rsidRPr="00C424D0">
        <w:rPr>
          <w:rFonts w:cstheme="minorHAnsi"/>
          <w:lang w:val="en-US"/>
        </w:rPr>
        <w:fldChar w:fldCharType="separate"/>
      </w:r>
      <w:r w:rsidRPr="00C424D0">
        <w:rPr>
          <w:rFonts w:cstheme="minorHAnsi"/>
          <w:lang w:val="en-US"/>
        </w:rPr>
        <w:t xml:space="preserve">(Karlen </w:t>
      </w:r>
      <w:r w:rsidR="00C56B4E" w:rsidRPr="00C424D0">
        <w:rPr>
          <w:rFonts w:cstheme="minorHAnsi"/>
          <w:i/>
          <w:lang w:val="en-US"/>
        </w:rPr>
        <w:t>et al.</w:t>
      </w:r>
      <w:r w:rsidRPr="00C424D0">
        <w:rPr>
          <w:rFonts w:cstheme="minorHAnsi"/>
          <w:lang w:val="en-US"/>
        </w:rPr>
        <w:t xml:space="preserve">, 1997; </w:t>
      </w:r>
      <w:r w:rsidRPr="00417796">
        <w:rPr>
          <w:rFonts w:cstheme="minorHAnsi"/>
          <w:lang w:val="en-US"/>
        </w:rPr>
        <w:t>European Commission, 2014</w:t>
      </w:r>
      <w:r w:rsidR="00C424D0" w:rsidRPr="00C424D0">
        <w:rPr>
          <w:rFonts w:cstheme="minorHAnsi"/>
          <w:lang w:val="en-US"/>
        </w:rPr>
        <w:t>b</w:t>
      </w:r>
      <w:r w:rsidRPr="00C424D0">
        <w:rPr>
          <w:rFonts w:cstheme="minorHAnsi"/>
          <w:lang w:val="en-US"/>
        </w:rPr>
        <w:t>)</w:t>
      </w:r>
      <w:r w:rsidRPr="00C424D0">
        <w:rPr>
          <w:rFonts w:cstheme="minorHAnsi"/>
          <w:lang w:val="en-US"/>
        </w:rPr>
        <w:fldChar w:fldCharType="end"/>
      </w:r>
      <w:r w:rsidRPr="00C424D0">
        <w:rPr>
          <w:rFonts w:cstheme="minorHAnsi"/>
          <w:lang w:val="en-US"/>
        </w:rPr>
        <w:t xml:space="preserve">, soil fertility </w:t>
      </w:r>
      <w:r w:rsidRPr="00C424D0">
        <w:rPr>
          <w:rFonts w:eastAsia="Cambria" w:cstheme="minorHAnsi"/>
          <w:lang w:val="en-US"/>
        </w:rPr>
        <w:fldChar w:fldCharType="begin" w:fldLock="1"/>
      </w:r>
      <w:r w:rsidRPr="00C424D0">
        <w:rPr>
          <w:rFonts w:eastAsia="Cambria" w:cstheme="minorHAnsi"/>
          <w:lang w:val="en-US"/>
        </w:rPr>
        <w:instrText>ADDIN CSL_CITATION { "citationItems" : [ { "id" : "ITEM-1", "itemData" : { "author" : [ { "dropping-particle" : "", "family" : "Mueller", "given" : "Lothar", "non-dropping-particle" : "", "parse-names" : false, "suffix" : "" }, { "dropping-particle" : "", "family" : "Schindler", "given" : "Uwe", "non-dropping-particle" : "", "parse-names" : false, "suffix" : "" }, { "dropping-particle" : "", "family" : "AxelBehrendt", "given" : "", "non-dropping-particle" : "", "parse-names" : false, "suffix" : "" }, { "dropping-particle" : "", "family" : "Eulenstein", "given" : "Frank", "non-dropping-particle" : "", "parse-names" : false, "suffix" : "" } ], "id" : "ITEM-1", "issue" : "22-07-14", "issued" : { "date-parts" : [ [ "2007" ] ] }, "number-of-pages" : "1-103", "title" : "The Muencheberg Soil Quality Rating (SQR): FIELD MANUAL FOR DETECTING AND ASSESSING PROPERTIES AND LIMITATIONS OF SOILS FOR CROPPING AND GRAZING", "type" : "report", "volume" : "2014" }, "uris" : [ "http://www.mendeley.com/documents/?uuid=384ad4e4-6010-44a1-877f-7549e0b82044", "http://www.mendeley.com/documents/?uuid=8248a0bf-32ce-4fef-9afe-89e33fcb3215" ] }, { "id" : "ITEM-2", "itemData" : { "DOI" : "10.3097/LO.201434", "ISBN" : "18651542 (ISSN)", "ISSN" : "18651542", "abstract" : "The high variety of ecosystem service categorisation systems, assessment frameworks, indicators, quantification methods and spatial localisation approaches allows scientists and decision makers to harness experience, data, methods and tools. On the other hand, this variety of concepts and disagreements among scientists hamper an integration of ecosystem services into contemporary environmental management and decision making. In this article, the current state of the art of ecosystem service science regarding spatial localisation, indication and quantification of multiple ecosystem service supply and demand is reviewed and discussed. Concepts and tables for regulating, provisioning and cultural ecosystem service definitions, distinguishing between ecosystem service potential supply (stocks), flows (real supply) and demands as well as related indicators for quantification are provided. Furthermore, spatial concepts of service providing units, benefitting areas, spatial relations, rivalry, spatial and temporal scales are elaborated. Finally, matrices linking CORINE land cover types to ecosystem service potentials, flows, demands and budget estimates are provided. The matrices show that ecosystem service potentials of landscapes differ from flows, especially for provisioning ecosystem services. \u00a9 Burkhard et al.", "author" : [ { "dropping-particle" : "", "family" : "Burkhard", "given" : "Benjamin", "non-dropping-particle" : "", "parse-names" : false, "suffix" : "" }, { "dropping-particle" : "", "family" : "Kandziora", "given" : "Marion", "non-dropping-particle" : "", "parse-names" : false, "suffix" : "" }, { "dropping-particle" : "", "family" : "Hou", "given" : "Ying", "non-dropping-particle" : "", "parse-names" : false, "suffix" : "" }, { "dropping-particle" : "", "family" : "M\u00fcller", "given" : "Felix", "non-dropping-particle" : "", "parse-names" : false, "suffix" : "" } ], "container-title" : "Landscape Online", "id" : "ITEM-2", "issue" : "1", "issued" : { "date-parts" : [ [ "2014" ] ] }, "page" : "1-32", "title" : "Ecosystem service potentials, flows and demands-concepts for spatial localisation, indication and quantification", "type" : "article-journal", "volume" : "34" }, "uris" : [ "http://www.mendeley.com/documents/?uuid=e580df21-d567-47f3-8dbf-391b0d11c2e8", "http://www.mendeley.com/documents/?uuid=0e582707-8966-41e5-a97c-84c6fad89ea6" ] }, { "id" : "ITEM-3", "itemData" : { "DOI" : "10.1186/2192-1709-2-32", "ISSN" : "2192-1709", "abstract" : "A framework is developed to link major soil functions to ecosystem services assessment. Provisioning soil functions\u2014with primary linkages to ecosystem services\u2014are evaluated on a continental scale in Europe.", "author" : [ { "dropping-particle" : "", "family" : "T\u00f3th", "given" : "Gergely", "non-dropping-particle" : "", "parse-names" : false, "suffix" : "" }, { "dropping-particle" : "", "family" : "Gardi", "given" : "Ciro", "non-dropping-particle" : "", "parse-names" : false, "suffix" : "" }, { "dropping-particle" : "", "family" : "B\u00f3dis", "given" : "Katalin", "non-dropping-particle" : "", "parse-names" : false, "suffix" : "" }, { "dropping-particle" : "", "family" : "Ivits", "given" : "\u00c9va", "non-dropping-particle" : "", "parse-names" : false, "suffix" : "" }, { "dropping-particle" : "", "family" : "Aksoy", "given" : "Ece", "non-dropping-particle" : "", "parse-names" : false, "suffix" : "" }, { "dropping-particle" : "", "family" : "Jones", "given" : "Arwyn", "non-dropping-particle" : "", "parse-names" : false, "suffix" : "" }, { "dropping-particle" : "", "family" : "Jeffrey", "given" : "Simon", "non-dropping-particle" : "", "parse-names" : false, "suffix" : "" }, { "dropping-particle" : "", "family" : "Petursdottir", "given" : "Thorum", "non-dropping-particle" : "", "parse-names" : false, "suffix" : "" }, { "dropping-particle" : "", "family" : "Montanarella", "given" : "Luca", "non-dropping-particle" : "", "parse-names" : false, "suffix" : "" } ], "container-title" : "Ecological Processes", "id" : "ITEM-3", "issued" : { "date-parts" : [ [ "2013" ] ] }, "page" : "32", "title" : "Continental-scale assessment of provisioning soil functions in Europe", "type" : "article-journal", "volume" : "2" }, "uris" : [ "http://www.mendeley.com/documents/?uuid=a802780e-a01e-4396-bc0d-6fc7bd51dfb8", "http://www.mendeley.com/documents/?uuid=68eb657b-0802-4344-af02-52c41f2d40d0" ] } ], "mendeley" : { "formattedCitation" : "(Burkhard, Kandziora, Hou, &amp; M\u00fcller, 2014; Lothar Mueller, Schindler, AxelBehrendt, &amp; Eulenstein, 2007; T\u00f3th et al., 2013)", "manualFormatting" : "(e.g., Burkhard, Kandziora, Hou, &amp; M\u00fcller, 2014; Mueller, Schindler, AxelBehrendt, &amp; Eulenstein, 2007; T\u00f3th et al., 2013)", "plainTextFormattedCitation" : "(Burkhard, Kandziora, Hou, &amp; M\u00fcller, 2014; Lothar Mueller, Schindler, AxelBehrendt, &amp; Eulenstein, 2007; T\u00f3th et al., 2013)", "previouslyFormattedCitation" : "(Burkhard, Kandziora, Hou, &amp; M\u00fcller, 2014; Lothar Mueller, Schindler, AxelBehrendt, &amp; Eulenstein, 2007; T\u00f3th et al., 2013)" }, "properties" : {  }, "schema" : "https://github.com/citation-style-language/schema/raw/master/csl-citation.json" }</w:instrText>
      </w:r>
      <w:r w:rsidRPr="00C424D0">
        <w:rPr>
          <w:rFonts w:eastAsia="Cambria" w:cstheme="minorHAnsi"/>
          <w:lang w:val="en-US"/>
        </w:rPr>
        <w:fldChar w:fldCharType="separate"/>
      </w:r>
      <w:r w:rsidRPr="00C424D0">
        <w:rPr>
          <w:rFonts w:eastAsia="Cambria" w:cstheme="minorHAnsi"/>
          <w:lang w:val="en-US"/>
        </w:rPr>
        <w:t>(e.g., Burkhard</w:t>
      </w:r>
      <w:r w:rsidRPr="00C424D0">
        <w:rPr>
          <w:lang w:val="en-US"/>
        </w:rPr>
        <w:t xml:space="preserve"> </w:t>
      </w:r>
      <w:r w:rsidR="00C56B4E" w:rsidRPr="00C424D0">
        <w:rPr>
          <w:i/>
          <w:lang w:val="en-US"/>
        </w:rPr>
        <w:t>et al.</w:t>
      </w:r>
      <w:r w:rsidRPr="00C424D0">
        <w:rPr>
          <w:rFonts w:eastAsia="Cambria" w:cstheme="minorHAnsi"/>
          <w:lang w:val="en-US"/>
        </w:rPr>
        <w:t xml:space="preserve">, 2014; Mueller </w:t>
      </w:r>
      <w:r w:rsidR="00C56B4E" w:rsidRPr="00C424D0">
        <w:rPr>
          <w:rFonts w:eastAsia="Cambria" w:cstheme="minorHAnsi"/>
          <w:i/>
          <w:lang w:val="en-US"/>
        </w:rPr>
        <w:t>et al.</w:t>
      </w:r>
      <w:r w:rsidRPr="00C424D0">
        <w:rPr>
          <w:rFonts w:eastAsia="Cambria" w:cstheme="minorHAnsi"/>
          <w:lang w:val="en-US"/>
        </w:rPr>
        <w:t xml:space="preserve">, 2014; Tóth </w:t>
      </w:r>
      <w:r w:rsidR="00C56B4E" w:rsidRPr="00C424D0">
        <w:rPr>
          <w:rFonts w:eastAsia="Cambria" w:cstheme="minorHAnsi"/>
          <w:i/>
          <w:lang w:val="en-US"/>
        </w:rPr>
        <w:t>et al.</w:t>
      </w:r>
      <w:r w:rsidRPr="00C424D0">
        <w:rPr>
          <w:rFonts w:eastAsia="Cambria" w:cstheme="minorHAnsi"/>
          <w:lang w:val="en-US"/>
        </w:rPr>
        <w:t>, 2013)</w:t>
      </w:r>
      <w:r w:rsidRPr="00C424D0">
        <w:rPr>
          <w:rFonts w:eastAsia="Cambria" w:cstheme="minorHAnsi"/>
          <w:lang w:val="en-US"/>
        </w:rPr>
        <w:fldChar w:fldCharType="end"/>
      </w:r>
      <w:r w:rsidRPr="00C424D0">
        <w:rPr>
          <w:rFonts w:eastAsia="Cambria" w:cstheme="minorHAnsi"/>
          <w:lang w:val="en-US"/>
        </w:rPr>
        <w:t xml:space="preserve">, and for soil’s ability to naturally attenuate contaminants </w:t>
      </w:r>
      <w:r w:rsidRPr="00C424D0">
        <w:rPr>
          <w:rFonts w:eastAsia="Cambria" w:cstheme="minorHAnsi"/>
          <w:lang w:val="en-US"/>
        </w:rPr>
        <w:fldChar w:fldCharType="begin" w:fldLock="1"/>
      </w:r>
      <w:r w:rsidRPr="00C424D0">
        <w:rPr>
          <w:rFonts w:eastAsia="Cambria" w:cstheme="minorHAnsi"/>
          <w:lang w:val="en-US"/>
        </w:rPr>
        <w:instrText>ADDIN CSL_CITATION { "citationItems" : [ { "id" : "ITEM-1", "itemData" : { "DOI" : "10.1016/j.scitotenv.2011.05.058", "ISBN" : "0048-9697", "ISSN" : "00489697", "PMID" : "21724241", "abstract" : "Maps play an important role during the entire process of spatial planning and bring ecosystem services to the attention of stakeholders' negotiation more easily. As example we show the quantification of the ecosystem service 'natural attenuation of pollutants', which is a service necessary to keep the soil clean for production of safe food and provision of drinking water, and to provide a healthy habitat for soil organisms to support other ecosystem services. A method was developed to plot the relative measure of the natural attenuation capacity of the soil in a map. Several properties of Dutch soils were related to property-specific reference values and subsequently combined into one proxy for the natural attenuation of pollutants. This method can also be used to map other ecosystem services and to ultimately integrate suites of ecosystem services in one map. \u00a9 2011 Elsevier B.V..", "author" : [ { "dropping-particle" : "", "family" : "Wijnen", "given" : "H. J.", "non-dropping-particle" : "Van", "parse-names" : false, "suffix" : "" }, { "dropping-particle" : "", "family" : "Rutgers", "given" : "M.", "non-dropping-particle" : "", "parse-names" : false, "suffix" : "" }, { "dropping-particle" : "", "family" : "Schouten", "given" : "A. J.", "non-dropping-particle" : "", "parse-names" : false, "suffix" : "" }, { "dropping-particle" : "", "family" : "Mulder", "given" : "C.", "non-dropping-particle" : "", "parse-names" : false, "suffix" : "" }, { "dropping-particle" : "", "family" : "Zwart", "given" : "D.", "non-dropping-particle" : "de", "parse-names" : false, "suffix" : "" }, { "dropping-particle" : "", "family" : "Breure", "given" : "A. M.", "non-dropping-particle" : "", "parse-names" : false, "suffix" : "" } ], "container-title" : "Science of the Total Environment", "id" : "ITEM-1", "issued" : { "date-parts" : [ [ "2012" ] ] }, "page" : "49-55", "publisher" : "Elsevier B.V.", "title" : "How to calculate the spatial distribution of ecosystem services - Natural attenuation as example from The Netherlands", "type" : "article-journal", "volume" : "415" }, "uris" : [ "http://www.mendeley.com/documents/?uuid=71b090c3-3b73-49b6-a7f6-d80ed03b87eb", "http://www.mendeley.com/documents/?uuid=c76e1686-0d7d-48c3-99f4-49570d5ffa81" ] }, { "id" : "ITEM-2", "itemData" : { "DOI" : "10.1016/j.apsoil.2015.08.005", "ISBN" : "0929-1393", "ISSN" : "09291393", "abstract" : "The selection of biological indicators for monitoring progress towards policy goals for soil quality should be without bias and in line with individual scenarios of need. Here we describe the prescription of a suite of appropriate indicators for potential application in such monitoring schemes across Europe. We applied a structured framework of assessment and ranking ( viz. a 'logical sieve'), building upon published data and a new survey taken from a wide section of the global soil biodiversity research and policy community.The top ten indicators included four indicators of biodiversity (three microbial and one meso-faunal) by various methods of measurement, and three indicators of ecological function (Multiple enzyme assay, Multiple substrate-induced respiration profiling, and 'Functional genes by molecular biological means'). Within the techniques assessed, seven out of the top ten indicators made use of molecular methods.", "author" : [ { "dropping-particle" : "", "family" : "Stone", "given" : "D.", "non-dropping-particle" : "", "parse-names" : false, "suffix" : "" }, { "dropping-particle" : "", "family" : "Ritz", "given" : "Karl", "non-dropping-particle" : "", "parse-names" : false, "suffix" : "" }, { "dropping-particle" : "", "family" : "Griffiths", "given" : "Bryan G.", "non-dropping-particle" : "", "parse-names" : false, "suffix" : "" }, { "dropping-particle" : "", "family" : "Orgiazzi", "given" : "Alberto", "non-dropping-particle" : "", "parse-names" : false, "suffix" : "" }, { "dropping-particle" : "", "family" : "Creamer", "given" : "Rachel E.", "non-dropping-particle" : "", "parse-names" : false, "suffix" : "" } ], "container-title" : "Applied Soil Ecology", "id" : "ITEM-2", "issued" : { "date-parts" : [ [ "2016" ] ] }, "page" : "12-22", "title" : "Selection of biological indicators appropriate for European soil monitoring", "type" : "article-journal", "volume" : "97" }, "uris" : [ "http://www.mendeley.com/documents/?uuid=cb00ff72-9048-4d9b-a51f-8662aec46b46", "http://www.mendeley.com/documents/?uuid=772ab1c0-e84c-4530-86cd-b6cf3a78b233" ] }, { "id" : "ITEM-3", "itemData" : { "DOI" : "10.2788/49218", "ISBN" : "9789279649394", "author" : [ { "dropping-particle" : "", "family" : "Mak\u00f3", "given" : "A.", "non-dropping-particle" : "", "parse-names" : false, "suffix" : "" }, { "dropping-particle" : "", "family" : "Kocsis", "given" : "M.", "non-dropping-particle" : "", "parse-names" : false, "suffix" : "" }, { "dropping-particle" : "", "family" : "Barna", "given" : "G.", "non-dropping-particle" : "", "parse-names" : false, "suffix" : "" }, { "dropping-particle" : "", "family" : "T\u00f3th", "given" : "G.", "non-dropping-particle" : "", "parse-names" : false, "suffix" : "" } ], "edition" : "JRC techni", "id" : "ITEM-3", "issued" : { "date-parts" : [ [ "2017" ] ] }, "number-of-pages" : "62", "title" : "Mapping the storing and filtering capacity of European soils", "type" : "report" }, "uris" : [ "http://www.mendeley.com/documents/?uuid=c73a5a61-326e-4be1-a45a-ecb676e4f08c", "http://www.mendeley.com/documents/?uuid=928dfeef-013d-4b6e-8f5d-e0343e823347" ] }, { "id" : "ITEM-4", "itemData" : { "DOI" : "10.3097/LO.201434", "ISBN" : "18651542 (ISSN)", "ISSN" : "18651542", "abstract" : "The high variety of ecosystem service categorisation systems, assessment frameworks, indicators, quantification methods and spatial localisation approaches allows scientists and decision makers to harness experience, data, methods and tools. On the other hand, this variety of concepts and disagreements among scientists hamper an integration of ecosystem services into contemporary environmental management and decision making. In this article, the current state of the art of ecosystem service science regarding spatial localisation, indication and quantification of multiple ecosystem service supply and demand is reviewed and discussed. Concepts and tables for regulating, provisioning and cultural ecosystem service definitions, distinguishing between ecosystem service potential supply (stocks), flows (real supply) and demands as well as related indicators for quantification are provided. Furthermore, spatial concepts of service providing units, benefitting areas, spatial relations, rivalry, spatial and temporal scales are elaborated. Finally, matrices linking CORINE land cover types to ecosystem service potentials, flows, demands and budget estimates are provided. The matrices show that ecosystem service potentials of landscapes differ from flows, especially for provisioning ecosystem services. \u00a9 Burkhard et al.", "author" : [ { "dropping-particle" : "", "family" : "Burkhard", "given" : "Benjamin", "non-dropping-particle" : "", "parse-names" : false, "suffix" : "" }, { "dropping-particle" : "", "family" : "Kandziora", "given" : "Marion", "non-dropping-particle" : "", "parse-names" : false, "suffix" : "" }, { "dropping-particle" : "", "family" : "Hou", "given" : "Ying", "non-dropping</w:instrText>
      </w:r>
      <w:r w:rsidRPr="00C424D0">
        <w:rPr>
          <w:rFonts w:eastAsia="Cambria" w:cstheme="minorHAnsi"/>
          <w:lang w:val="es-ES"/>
        </w:rPr>
        <w:instrText>-particle" : "", "parse-names" : false, "suffix" : "" }, { "dropping-particle" : "", "family" : "M\u00fcller", "given" : "Felix", "non-dropping-particle" : "", "parse-names" : false, "suffix" : "" } ], "container-title" : "Landscape Online", "id" : "ITEM-4", "issue" : "1", "issued" : { "date-parts" : [ [ "2014" ] ] }, "page" : "1-32", "title" : "Ecosystem service potentials, flows and demands-concepts for spatial localisation, indication and quantification", "type" : "article-journal", "volume" : "34" }, "uris" : [ "http://www.mendeley.com/documents/?uuid=0e582707-8966-41e5-a97c-84c6fad89ea6", "http://www.mendeley.com/documents/?uuid=e580df21-d567-47f3-8dbf-391b0d11c2e8" ] } ], "mendeley" : { "formattedCitation" : "(Burkhard et al., 2014; Mak\u00f3, Kocsis, Barna, &amp; T\u00f3th, 2017; Stone, Ritz, Griffiths, Orgiazzi, &amp; Creamer, 2016; Van Wijnen et al., 2012)", "manualFormatting" : "(e.g., Mak\u00f3, Kocsis, Barna, &amp; T\u00f3th, 2017; Stone, Ritz, Griffiths, Orgiazzi, &amp; Creamer, 2016; Van Wijnen et al., 2012)", "plainTextFormattedCitation" : "(Burkhard et al., 2014; Mak\u00f3, Kocsis, Barna, &amp; T\u00f3th, 2017; Stone, Ritz, Griffiths, Orgiazzi, &amp; Creamer, 2016; Van Wijnen et al., 2012)", "previouslyFormattedCitation" : "(Burkhard et al., 2014; Mak\u00f3, Kocsis, Barna, &amp; T\u00f3th, 2017; Stone, Ritz, Griffiths, Orgiazzi, &amp; Creamer, 2016; Van Wijnen et al., 2012)" }, "properties" : {  }, "schema" : "https://github.com/citation-style-language/schema/raw/master/csl-citation.json" }</w:instrText>
      </w:r>
      <w:r w:rsidRPr="00C424D0">
        <w:rPr>
          <w:rFonts w:eastAsia="Cambria" w:cstheme="minorHAnsi"/>
          <w:lang w:val="en-US"/>
        </w:rPr>
        <w:fldChar w:fldCharType="separate"/>
      </w:r>
      <w:r w:rsidRPr="00C424D0">
        <w:rPr>
          <w:rFonts w:eastAsia="Cambria" w:cstheme="minorHAnsi"/>
          <w:lang w:val="es-ES"/>
        </w:rPr>
        <w:t>(e.g., Makó</w:t>
      </w:r>
      <w:r w:rsidRPr="00C424D0">
        <w:rPr>
          <w:lang w:val="es-ES"/>
        </w:rPr>
        <w:t xml:space="preserve"> </w:t>
      </w:r>
      <w:r w:rsidR="00C56B4E" w:rsidRPr="00C424D0">
        <w:rPr>
          <w:i/>
          <w:lang w:val="es-ES"/>
        </w:rPr>
        <w:t>et al.</w:t>
      </w:r>
      <w:r w:rsidRPr="00C424D0">
        <w:rPr>
          <w:rFonts w:eastAsia="Cambria" w:cstheme="minorHAnsi"/>
          <w:lang w:val="es-ES"/>
        </w:rPr>
        <w:t>, 2017; Stone</w:t>
      </w:r>
      <w:r w:rsidRPr="00C424D0">
        <w:rPr>
          <w:lang w:val="es-ES"/>
        </w:rPr>
        <w:t xml:space="preserve"> </w:t>
      </w:r>
      <w:r w:rsidR="00C56B4E" w:rsidRPr="00C424D0">
        <w:rPr>
          <w:i/>
          <w:lang w:val="es-ES"/>
        </w:rPr>
        <w:t>et al.</w:t>
      </w:r>
      <w:r w:rsidRPr="00C424D0">
        <w:rPr>
          <w:rFonts w:eastAsia="Cambria" w:cstheme="minorHAnsi"/>
          <w:lang w:val="es-ES"/>
        </w:rPr>
        <w:t xml:space="preserve">, 2016; Van Wijnen </w:t>
      </w:r>
      <w:r w:rsidR="00C56B4E" w:rsidRPr="00C424D0">
        <w:rPr>
          <w:rFonts w:eastAsia="Cambria" w:cstheme="minorHAnsi"/>
          <w:i/>
          <w:lang w:val="es-ES"/>
        </w:rPr>
        <w:t>et al.</w:t>
      </w:r>
      <w:r w:rsidRPr="00C424D0">
        <w:rPr>
          <w:rFonts w:eastAsia="Cambria" w:cstheme="minorHAnsi"/>
          <w:lang w:val="es-ES"/>
        </w:rPr>
        <w:t>, 2012)</w:t>
      </w:r>
      <w:r w:rsidRPr="00C424D0">
        <w:rPr>
          <w:rFonts w:eastAsia="Cambria" w:cstheme="minorHAnsi"/>
          <w:lang w:val="en-US"/>
        </w:rPr>
        <w:fldChar w:fldCharType="end"/>
      </w:r>
      <w:r w:rsidRPr="00C424D0">
        <w:rPr>
          <w:rFonts w:eastAsia="Cambria" w:cstheme="minorHAnsi"/>
          <w:lang w:val="es-ES"/>
        </w:rPr>
        <w:t xml:space="preserve">. </w:t>
      </w:r>
      <w:r w:rsidRPr="00C424D0">
        <w:rPr>
          <w:rFonts w:eastAsia="Cambria" w:cstheme="minorHAnsi"/>
          <w:lang w:val="en-US"/>
        </w:rPr>
        <w:t xml:space="preserve">Soil organic carbon content, a widely used and frequently available indicator of soil quality </w:t>
      </w:r>
      <w:r w:rsidRPr="00C424D0">
        <w:rPr>
          <w:rFonts w:eastAsia="Cambria" w:cstheme="minorHAnsi"/>
          <w:lang w:val="en-US"/>
        </w:rPr>
        <w:fldChar w:fldCharType="begin" w:fldLock="1"/>
      </w:r>
      <w:r w:rsidRPr="00C424D0">
        <w:rPr>
          <w:rFonts w:eastAsia="Cambria" w:cstheme="minorHAnsi"/>
          <w:lang w:val="en-US"/>
        </w:rPr>
        <w:instrText>ADDIN CSL_CITATION { "citationItems" : [ { "id" : "ITEM-1", "itemData" : { "author" : [ { "dropping-particle" : "", "family" : "Lorenz", "given" : "Klaus", "non-dropping-particle" : "", "parse-names" : false, "suffix" : "" }, { "dropping-particle" : "", "family" : "Lal", "given" : "Rattan", "non-dropping-particle" : "", "parse-names" : false, "suffix" : "" } ], "id" : "ITEM-1", "issued" : { "date-parts" : [ [ "2016" ] ] }, "title" : "Soil Organic Carbon \u2013 An Appropriate Indicator to Monitor Trends of Land and Soil Degradation within the SDG Framework?", "type" : "article-journal" }, "uris" : [ "http://www.mendeley.com/documents/?uuid=365d1c1f-f359-4c1a-85cb-d0b0d8d4dcbf", "http://www.mendeley.com/documents/?uuid=85f3bbfa-2a7d-4794-9b61-6bc0a4bca2bc" ] } ], "mendeley" : { "formattedCitation" : "(Lorenz &amp; Lal, 2016)", "plainTextFormattedCitation" : "(Lorenz &amp; Lal, 2016)", "previouslyFormattedCitation" : "(Lorenz &amp; Lal, 2016)" }, "properties" : {  }, "schema" : "https://github.com/citation-style-language/schema/raw/master/csl-citation.json" }</w:instrText>
      </w:r>
      <w:r w:rsidRPr="00C424D0">
        <w:rPr>
          <w:rFonts w:eastAsia="Cambria" w:cstheme="minorHAnsi"/>
          <w:lang w:val="en-US"/>
        </w:rPr>
        <w:fldChar w:fldCharType="separate"/>
      </w:r>
      <w:r w:rsidRPr="00C424D0">
        <w:rPr>
          <w:rFonts w:eastAsia="Cambria" w:cstheme="minorHAnsi"/>
          <w:lang w:val="en-US"/>
        </w:rPr>
        <w:t>(Lorenz &amp; Lal, 2016)</w:t>
      </w:r>
      <w:r w:rsidRPr="00C424D0">
        <w:rPr>
          <w:rFonts w:eastAsia="Cambria" w:cstheme="minorHAnsi"/>
          <w:lang w:val="en-US"/>
        </w:rPr>
        <w:fldChar w:fldCharType="end"/>
      </w:r>
      <w:r w:rsidRPr="00C424D0">
        <w:rPr>
          <w:rFonts w:eastAsia="Cambria" w:cstheme="minorHAnsi"/>
          <w:lang w:val="en-US"/>
        </w:rPr>
        <w:t xml:space="preserve"> is used here.</w:t>
      </w:r>
      <w:r w:rsidRPr="00946649">
        <w:rPr>
          <w:rFonts w:eastAsia="Cambria" w:cstheme="minorHAnsi"/>
          <w:lang w:val="en-US"/>
        </w:rPr>
        <w:t xml:space="preserve"> </w:t>
      </w:r>
    </w:p>
    <w:p w14:paraId="16D0AB8B" w14:textId="6C6D537F" w:rsidR="001E43D4" w:rsidRPr="00946649" w:rsidRDefault="001E43D4" w:rsidP="001E43D4">
      <w:pPr>
        <w:rPr>
          <w:rFonts w:eastAsia="Cambria" w:cstheme="minorHAnsi"/>
          <w:lang w:val="en-US"/>
        </w:rPr>
      </w:pPr>
      <w:r w:rsidRPr="00946649">
        <w:rPr>
          <w:rFonts w:eastAsia="Cambria" w:cstheme="minorHAnsi"/>
          <w:lang w:val="en-US"/>
        </w:rPr>
        <w:t xml:space="preserve">Most cultivated soils of Europe and Central Asia are intrinsically fertile except the drylands of Central Asia and salinized soils of Central Asia and Mediterranean Europ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789280735451", "author" : [ { "dropping-particle" : "", "family" : "UNEP/UNECE", "given" : "", "non-dropping-particle" : "", "parse-names" : false, "suffix" : "" } ], "id" : "ITEM-1", "issued" : { "date-parts" : [ [ "2016" ] ] }, "publisher-place" : "Nairobi, Kenya", "title" : "GEO-6 Assessment for the pan-European region", "type" : "report" }, "uris" : [ "http://www.mendeley.com/documents/?uuid=43401818-283e-44ad-9001-052466b5ddf2", "http://www.mendeley.com/documents/?uuid=cd5f7709-305c-42ca-8f42-68981a59d3e5" ] }, { "id" : "ITEM-2",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2", "issued" : { "date-parts" : [ [ "2015" ] ] }, "publisher-place" : "Rome", "title" : "Status of the World\u2019s Soil Resources (SWSR) \u2013 Main Report.", "type" : "book" }, "uris" : [ "http://www.mendeley.com/documents/?uuid=2d0913e5-d944-4fdf-adfe-9f6180522bfa", "http://www.mendeley.com/documents/?uuid=c5f228f5-827f-4050-a658-dffe12377424", "http://www.mendeley.com/documents/?uuid=70e525dc-6631-4b80-bab8-ac480ba69d2f" ] } ], "mendeley" : { "formattedCitation" : "(FAO, 2015b; UNEP/UNECE, 2016)", "plainTextFormattedCitation" : "(FAO, 2015b; UNEP/UNECE, 2016)", "previouslyFormattedCitation" : "(FAO, 2015b; UNEP/UNECE,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E610EA">
        <w:rPr>
          <w:rFonts w:eastAsia="Cambria" w:cstheme="minorHAnsi"/>
          <w:lang w:val="en-US"/>
        </w:rPr>
        <w:t>FAO, 2015b</w:t>
      </w:r>
      <w:r w:rsidRPr="00946649">
        <w:rPr>
          <w:rFonts w:eastAsia="Cambria" w:cstheme="minorHAnsi"/>
          <w:lang w:val="en-US"/>
        </w:rPr>
        <w:t>; UNEP</w:t>
      </w:r>
      <w:r w:rsidR="00347DE6">
        <w:rPr>
          <w:rFonts w:eastAsia="Cambria" w:cstheme="minorHAnsi"/>
          <w:lang w:val="en-US"/>
        </w:rPr>
        <w:t xml:space="preserve"> &amp; </w:t>
      </w:r>
      <w:r w:rsidRPr="00946649">
        <w:rPr>
          <w:rFonts w:eastAsia="Cambria" w:cstheme="minorHAnsi"/>
          <w:lang w:val="en-US"/>
        </w:rPr>
        <w:t>UNECE, 2016)</w:t>
      </w:r>
      <w:r w:rsidRPr="00946649">
        <w:rPr>
          <w:rFonts w:eastAsia="Cambria" w:cstheme="minorHAnsi"/>
          <w:lang w:val="en-US"/>
        </w:rPr>
        <w:fldChar w:fldCharType="end"/>
      </w:r>
      <w:r w:rsidRPr="00946649">
        <w:rPr>
          <w:rFonts w:eastAsia="Cambria" w:cstheme="minorHAnsi"/>
          <w:lang w:val="en-US"/>
        </w:rPr>
        <w:t xml:space="preserve"> (</w:t>
      </w:r>
      <w:r w:rsidRPr="00946649">
        <w:rPr>
          <w:rFonts w:eastAsia="Cambria" w:cstheme="minorHAnsi"/>
          <w:b/>
          <w:lang w:val="en-US"/>
        </w:rPr>
        <w:t>Figure 2.13</w:t>
      </w:r>
      <w:r w:rsidRPr="00946649">
        <w:rPr>
          <w:rFonts w:eastAsia="Cambria" w:cstheme="minorHAnsi"/>
          <w:lang w:val="en-US"/>
        </w:rPr>
        <w:t xml:space="preserve">). The organic carbon content of soils is very variable across land uses and soil types in Europe and Central Asia, generally low in cultivated soil, and high in forest and permanent grassland. Trends also vary with land use. While most grassland soils and forest soils accumulate carbon, cultivated soils tend to loose carbon due to previous conversion from grassland or forest to intensive and continuous arable land and to drainag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id" : "ITEM-2", "itemData" : { "DOI" : "10.2788/77361", "ISBN" : "9789279228063", "abstract" : "The core of this report was prepared for the Assessment on Soil1, which forms part of the The European Environment state and outlook 2010 Report, generally referred to as the SOER 20102. Coordinated by the European Environment Agency (EEA), the SOER series is aimed primarily at policymakers in Europe and beyond who are involved with framing and implementing policies that could support environmental improvements in Europe. The information also helps European citizens to better understand, care for and improve Europe's environment. The soil assessment was one of a set of 13 Europewide thematic assessments of key environmental themes and the only one coordinated by the JRC.", "author" : [ { "dropping-particle" : "", "family" : "Jones", "given" : "A", "non-dropping-particle" : "", "parse-names" : false, "suffix" : "" }, { "dropping-particle" : "", "family" : "Panagos", "given" : "P", "non-dropping-particle" : "", "parse-names" : false, "suffix" : "" }, { "dropping-particle" : "", "family" : "Barcelo", "given" : "S", "non-dropping-particle" : "", "parse-names" : false, "suffix" : "" }, { "dropping-particle" : "", "family" : "Bouraoui", "given" : "F", "non-dropping-particle" : "", "parse-names" : false, "suffix" : "" } ], "container-title" : "JRC reference report. Joint \u2026", "id" : "ITEM-2", "issued" : { "date-parts" : [ [ "2012" ] ] }, "number-of-pages" : "80", "title" : "The state of soil in Europe", "type" : "book" }, "uris" : [ "http://www.mendeley.com/documents/?uuid=2a850179-7a64-4053-81dc-800465bb321d", "http://www.mendeley.com/documents/?uuid=cc2fbff0-167b-4717-8c1d-5c18fb950555", "http://www.mendeley.com/documents/?uuid=7a97a85c-8584-404e-8af2-9743e1300d0d" ] } ], "mendeley" : { "formattedCitation" : "(FAO, 2015b; A. Jones et al., 2012)", "manualFormatting" : "(A. Jones et al., 2012)", "plainTextFormattedCitation" : "(FAO, 2015b; A. Jones et al., 2012)", "previouslyFormattedCitation" : "(FAO, 2015b; A. Jones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Jones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This loss has been widely documented in Western Europ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ejss.12054", "author" : [ { "dropping-particle" : "", "family" : "Capriel", "given" : "P", "non-dropping-particle" : "", "parse-names" : false, "suffix" : "" } ], "container-title" : "European Journal of Soil Science", "id" : "ITEM-1", "issue" : "August", "issued" : { "date-parts" : [ [ "2013" ] ] }, "page" : "445-454", "title" : "Trends in organic carbon and nitrogen contents in agricultural soils in Bavaria ( south Germany ) between 1986 and 2007", "type" : "article-journal", "volume" : "64" }, "uris" : [ "http://www.mendeley.com/documents/?uuid=980deb89-280b-4cdb-8c4a-d3fe0b61ff41", "http://www.mendeley.com/documents/?uuid=ac5e97d3-3128-44d5-9c84-396b73c1bda7" ] }, { "id" : "ITEM-2", "itemData" : { "DOI" : "10.1111/gcb.12137", "author" : [ { "dropping-particle" : "", "family" : "Heikkinen", "given" : "J.", "non-dropping-particle" : "", "parse-names" : false, "suffix" : "" }, { "dropping-particle" : "", "family" : "Ketoja", "given" : "E.", "non-dropping-particle" : "", "parse-names" : false, "suffix" : "" }, { "dropping-particle" : "", "family" : "Nuutinen", "given" : "V.", "non-dropping-particle" : "", "parse-names" : false, "suffix" : "" }, { "dropping-particle" : "", "family" : "Regina", "given" : "K.", "non-dropping-particle" : "", "parse-names" : false, "suffix" : "" } ], "container-title" : "Global Change Biology", "id" : "ITEM-2", "issued" : { "date-parts" : [ [ "2013" ] ] }, "page" : "1456-1469", "title" : "Declining trend of carbon in Finnish cropland soils in", "type" : "article-journal", "volume" : "19" }, "uris" : [ "http://www.mendeley.com/documents/?uuid=352ecc5b-13d5-4df8-b4cf-770e17f55b9e", "http://www.mendeley.com/documents/?uuid=5026d87b-e92a-4c08-8703-04bd317ca102" ] }, { "id" : "ITEM-3", "itemData" : { "DOI" : "10.1016/j.geoderma.2007.06.013", "author" : [ { "dropping-particle" : "", "family" : "Goidts", "given" : "Esther", "non-dropping-particle" : "", "parse-names" : false, "suffix" : "" }, { "dropping-particle" : "Van", "family" : "Wesemael", "given" : "Bas", "non-dropping-particle" : "", "parse-names" : false, "suffix" : "" } ], "container-title" : "Geoderma", "id" : "ITEM-3", "issued" : { "date-parts" : [ [ "2007" ] ] }, "page" : "341-354", "title" : "Regional assessment of soil organic carbon changes under agriculture in Southern Belgium ( 1955 \u2013 2005 )", "type" : "article-journal", "volume" : "141" }, "uris" : [ "http://www.mendeley.com/documents/?uuid=5edd4098-132d-4dcc-b013-42ebbdf3f9be", "http://www.mendeley.com/documents/?uuid=1d8ef391-e2a4-4783-963d-2610346e4ca1" ] } ], "mendeley" : { "formattedCitation" : "(Capriel, 2013; Goidts &amp; Wesemael, 2007; Heikkinen, Ketoja, Nuutinen, &amp; Regina, 2013)", "manualFormatting" : "(e.g. Capriel, 2013; Goidts &amp; Wesemael, 2007; Heikkinen, Ketoja, Nuutinen, &amp; Regina, 2013)", "plainTextFormattedCitation" : "(Capriel, 2013; Goidts &amp; Wesemael, 2007; Heikkinen, Ketoja, Nuutinen, &amp; Regina, 2013)", "previouslyFormattedCitation" : "(Capriel, 2013; Goidts &amp; Wesemael, 2007; Heikkinen, Ketoja, Nuutinen, &amp; Regina,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e.g. Capriel</w:t>
      </w:r>
      <w:r w:rsidR="00E2014E">
        <w:rPr>
          <w:rFonts w:eastAsia="Cambria" w:cstheme="minorHAnsi"/>
          <w:lang w:val="en-US"/>
        </w:rPr>
        <w:t xml:space="preserve">, </w:t>
      </w:r>
      <w:r w:rsidRPr="00946649">
        <w:rPr>
          <w:rFonts w:eastAsia="Cambria" w:cstheme="minorHAnsi"/>
          <w:lang w:val="en-US"/>
        </w:rPr>
        <w:t>2013; Goidts &amp; Wesemael</w:t>
      </w:r>
      <w:r w:rsidR="00E2014E">
        <w:rPr>
          <w:rFonts w:eastAsia="Cambria" w:cstheme="minorHAnsi"/>
          <w:lang w:val="en-US"/>
        </w:rPr>
        <w:t xml:space="preserve">, </w:t>
      </w:r>
      <w:r w:rsidRPr="00946649">
        <w:rPr>
          <w:rFonts w:eastAsia="Cambria" w:cstheme="minorHAnsi"/>
          <w:lang w:val="en-US"/>
        </w:rPr>
        <w:t>2007; Heikkinen</w:t>
      </w:r>
      <w:r>
        <w:rPr>
          <w:lang w:val="en-US"/>
        </w:rPr>
        <w:t xml:space="preserve"> </w:t>
      </w:r>
      <w:r w:rsidR="00C56B4E" w:rsidRPr="00C56B4E">
        <w:rPr>
          <w:i/>
          <w:lang w:val="en-US"/>
        </w:rPr>
        <w:t>et al.</w:t>
      </w:r>
      <w:r w:rsidR="00E2014E">
        <w:rPr>
          <w:lang w:val="en-US"/>
        </w:rPr>
        <w:t xml:space="preserve">, </w:t>
      </w:r>
      <w:r w:rsidRPr="00946649">
        <w:rPr>
          <w:rFonts w:eastAsia="Cambria" w:cstheme="minorHAnsi"/>
          <w:lang w:val="en-US"/>
        </w:rPr>
        <w:t>2013)</w:t>
      </w:r>
      <w:r w:rsidRPr="00946649">
        <w:rPr>
          <w:rFonts w:eastAsia="Cambria" w:cstheme="minorHAnsi"/>
          <w:lang w:val="en-US"/>
        </w:rPr>
        <w:fldChar w:fldCharType="end"/>
      </w:r>
      <w:r w:rsidRPr="00946649">
        <w:rPr>
          <w:rFonts w:cs="Times"/>
          <w:lang w:val="en-US" w:eastAsia="ja-JP"/>
        </w:rPr>
        <w:t>, in Central Europe where</w:t>
      </w:r>
      <w:r w:rsidRPr="00946649">
        <w:rPr>
          <w:rFonts w:eastAsia="Cambria" w:cstheme="minorHAnsi"/>
          <w:lang w:val="en-US"/>
        </w:rPr>
        <w:t xml:space="preserve"> about 70% of Turkish agricultural soils are losing soil organic matte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plainTextFormattedCitation" : "(FAO, 2015b)", "previouslyFormattedCitation" : "(FAO, 2015b)"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E610EA">
        <w:rPr>
          <w:rFonts w:eastAsia="Cambria" w:cstheme="minorHAnsi"/>
          <w:lang w:val="en-US"/>
        </w:rPr>
        <w:t>FAO, 2015b</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w:t>
      </w:r>
      <w:r w:rsidRPr="00946649">
        <w:rPr>
          <w:rFonts w:cs="Times"/>
          <w:lang w:val="en-US" w:eastAsia="ja-JP"/>
        </w:rPr>
        <w:t xml:space="preserve"> in Eastern Europe</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978-3-319-24409-9_24", "ISBN" : "978-3-319-24409-9; 978-3-319-24407-5", "abstract" : "Monitoring the ecological status of agricultural land is a fundamental precondition for controlling its sustainable functions for human society and for maintaining the ecosystem's capacity. We analyze fundamentals, developments, and trends and present results of agroecological monitoring in Russia. This system has been developed and operated by the Pryanishnikov Institute of Agrochemistry in Moscow. Agroecological monitoring in Russia was installed in the 1970s and is based on a regular 5-year agrochemical survey of agricultural lands all over the country, more than 300 field experiments in all bioclimatic zones of the country, and more than 1000 reference monitoring plots. In trials with different inputs of fertilizers, the focus is on analyzing soil fertility indicators and their impact on productivity. Some of these experiments are long-term experiments and part of international networks. Their results are of fundamental importance for monitoring, modeling, and controlling the status of soils in future despite climate change. In a regular survey, we found tendencies toward decreasing soil fertility in some regions, for example with decreased contents of humus and plant-available minerals, and topsoil acidification. Nutrient withdrawals must be compensated for by regular fertilization regimes, nutrient mining must be avoided. We detected some gaps in knowledge on the topic of balancing elements and modeling the agroecosystem's response to climate and land use changes. We conclude that there is a need to implement modern measurement and modeling systems in some key long-term trials. The Pryanishnikov Institute has taken responsibility for coordinating running programs in different regions and administrative units of the Russian Federation, and for elaborating methodical guidelines and highly advanced monitoring technologies. National and international cooperation, research programs and networks are key for agroecological monitoring systems of the twenty-first century in addressing challenges for a highly productive, stable, sustainable, and environmentally safe food production.", "author" : [ { "dropping-particle" : "", "family" : "Sychev", "given" : "V G", "non-dropping-particle" : "", "parse-names" : false, "suffix" : "" }, { "dropping-particle" : "", "family" : "Yefremov", "given" : "E N", "non-dropping-particle" : "", "parse-names" : false, "suffix" : "" }, { "dropping-particle" : "", "family" : "Romanenkov", "given" : "V A", "non-dropping-particle" : "", "parse-names" : false, "suffix" : "" } ], "container-title" : "Novel Methods for Monitoring and Managing Land and Water Resources in Siberia", "editor" : [ { "dropping-particle" : "", "family" : "Mueller", "given" : "L", "non-dropping-particle" : "", "parse-names" : false, "suffix" : "" }, { "dropping-particle" : "", "family" : "Sheudshen", "given" : "A K", "non-dropping-particle" : "", "parse-names" : false, "suffix" : "" }, { "dropping-particle" : "", "family" : "Eulenstein", "given" : "F", "non-dropping-particle" : "", "parse-names" : false, "suffix" : "" } ], "id" : "ITEM-1", "issued" : { "date-parts" : [ [ "2016" ] ] }, "page" : "541-561", "title" : "Monitoring of Soil Fertility (Agroecological Monitoring)", "type" : "chapter" }, "uris" : [ "http://www.mendeley.com/documents/?uuid=5c6c3ca7-367f-4381-9953-b0747eb98684", "http://www.mendeley.com/documents/?uuid=51ac592c-ecb8-4131-b879-1aa4acc12204" ] } ], "mendeley" : { "formattedCitation" : "(Sychev, Yefremov, &amp; Romanenkov, 2016)", "plainTextFormattedCitation" : "(Sychev, Yefremov, &amp; Romanenkov, 2016)", "previouslyFormattedCitation" : "(Sychev, Yefremov, &amp; Romanenkov,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Sychev</w:t>
      </w:r>
      <w:r>
        <w:rPr>
          <w:lang w:val="en-US"/>
        </w:rPr>
        <w:t xml:space="preserve"> </w:t>
      </w:r>
      <w:r w:rsidR="00C56B4E" w:rsidRPr="00C56B4E">
        <w:rPr>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where more than 56 million ha of agricultural mineral soils are losing organic matte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plainTextFormattedCitation" : "(FAO, 2015b)", "previouslyFormattedCitation" : "(FAO, 2015b)"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E610EA">
        <w:rPr>
          <w:rFonts w:eastAsia="Cambria" w:cstheme="minorHAnsi"/>
          <w:lang w:val="en-US"/>
        </w:rPr>
        <w:t>FAO, 2015b</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and in Central Asia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51/agro/2010028", "ISSN" : "1774-0746", "author" : [ { "dropping-particle" : "", "family" : "Causarano", "given" : "Hector J.", "non-dropping-particle" : "", "parse-names" : false, "suffix" : "" }, { "dropping-particle" : "", "family" : "Doraiswamy", "given" : "Paul C.", "non-dropping-particle" : "", "parse-names" : false, "suffix" : "" }, { "dropping-particle" : "", "family" : "Muratova", "given" : "Nadiya", "non-dropping-particle" : "", "parse-names" : false, "suffix" : "" }, { "dropping-particle" : "", "family" : "Pachikin", "given" : "Konstantin", "non-dropping-particle" : "", "parse-names" : false, "suffix" : "" }, { "dropping-particle" : "", "family" : "McCarty", "given" : "Gregory W.", "non-dropping-particle" : "", "parse-names" : false, "suffix" : "" }, { "dropping-particle" : "", "family" : "Akhmedov", "given" : "Bakhyt", "non-dropping-particle" : "", "parse-names" : false, "suffix" : "" }, { "dropping-particle" : "", "family" : "Williams", "given" : "Jimmy R.", "non-dropping-particle" : "", "parse-names" : false, "suffix" : "" } ], "container-title" : "Agronomy for Sustainable Development", "id" : "ITEM-1", "issue" : "2", "issued" : { "date-parts" : [ [ "2011", "4" ] ] }, "page" : "275-286", "publisher" : "Springer-Verlag", "title" : "Improved modeling of soil organic carbon in a semiarid region of Central East Kazakhstan using EPIC", "type" : "article-journal", "volume" : "31" }, "uris" : [ "http://www.mendeley.com/documents/?uuid=28c28b1b-0d0c-4fd1-bb55-df1ca3227b2a", "http://www.mendeley.com/documents/?uuid=966604a5-e36c-45e8-97b1-3f37f741d78e" ] }, { "id" : "ITEM-2", "itemData" : { "DOI" : "10.1007/s11104-010-0479-y", "ISBN" : "0032-079X", "ISSN" : "0032079X", "abstract" : "Expectations have been raised that carbon sequestration in soils could provide a short-term bridge to reduce the impacts of increasing carbon emissions until low-carbon technologies are available. To assess the role of Central Asia in this regard, the organic carbon in soils of Central Asia and losses in response to land use were quantified in a spatially explicit way. Based on literature information on soil organic carbon contents and in combination with the FAO-UNESCO Soil Map of the Word, the organic carbon stocks in the upper 30 cm of native soils of Central Asia were estimated to amount to 20,17 +/- 4,03 Pg. The extent of conversion of native land into agricultural land and the degradation of rangelands was assessed by a land use land cover change map of the region. This type of land use (change) was responsible for a reduction of the soil organic carbon by about 828 +/- 166 Tg C, or on average 4.1% of the total stocks. To this reduction, degradation of rangeland (observed on 4.9 Mha) with 50 Tg contributed only 6%. Most of the losses resulted from past conversion of rangelands into rainfed or irrigated agricultural land in the north of Kazakhstan. Hotspots of high soil organic matter depletion were former wetlands, drained for cultivation during the last decades. Assuming that improved agronomic and grazing management could be put in place and that therewith SOC levels in all of Central Asia's cropland and degraded rangeland could be brought back to native levels in the next 50 years, each year 16.6 Tg C could be sequestered. This is equal to the sizeable amount of 15.5% of the 2004 annual anthropogenic C-emissions of the five Central Asian countries (107 Tg C yr(-1)). However, Central Asia contributed only 1.4% of CO(2) that is set free worldwide by fossil fuel burning. Therefore, the mitigation effect on rising atmospheric CO(2) levels and climate change of such ambitious sequestration plans, if put into practice, would be hardly notable. The central Asian example shows that, unfortunately, the strategy of soil C sequestration as a stand-alone measure is not a viable bridge to a future in which alternative energy source can substitute fossil fuel burning, but can only be part of a set of mitigating measures.", "author" : [ { "dropping-particle" : "", "family" : "Sommer", "given" : "Rolf", "non-dropping-particle" : "", "parse-names" : false, "suffix" : "" }, { "dropping-particle" : "", "family" : "Pauw", "given" : "Eddy", "non-dropping-particle" : "de", "parse-names" : false, "suffix" : "" } ], "container-title" : "Plant and Soil", "id" : "ITEM-2", "issue" : "1", "issued" : { "date-parts" : [ [ "2011" ] ] }, "page" : "273-288", "title" : "Organic carbon in soils of Central Asia-status quo and potentials for sequestration", "type" : "article-journal", "volume" : "338" }, "uris" : [ "http://www.mendeley.com/documents/?uuid=ff0eb68f-997f-4a25-836d-915238db6963", "http://www.mendeley.com/documents/?uuid=3fbca63a-03ef-4640-901b-f646df9e9655" ] } ], "mendeley" : { "formattedCitation" : "(Causarano et al., 2011; Sommer &amp; de Pauw, 2011)", "plainTextFormattedCitation" : "(Causarano et al., 2011; Sommer &amp; de Pauw, 2011)", "previouslyFormattedCitation" : "(Causarano et al., 2011; Sommer &amp; de Pauw,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Causarano </w:t>
      </w:r>
      <w:r w:rsidR="00C56B4E" w:rsidRPr="00C56B4E">
        <w:rPr>
          <w:rFonts w:eastAsia="Cambria" w:cstheme="minorHAnsi"/>
          <w:i/>
          <w:lang w:val="en-US"/>
        </w:rPr>
        <w:t>et al.</w:t>
      </w:r>
      <w:r w:rsidRPr="00946649">
        <w:rPr>
          <w:rFonts w:eastAsia="Cambria" w:cstheme="minorHAnsi"/>
          <w:lang w:val="en-US"/>
        </w:rPr>
        <w:t>, 2011; Sommer &amp; de Pauw, 2011)</w:t>
      </w:r>
      <w:r w:rsidRPr="00946649">
        <w:rPr>
          <w:rFonts w:eastAsia="Cambria" w:cstheme="minorHAnsi"/>
          <w:lang w:val="en-US"/>
        </w:rPr>
        <w:fldChar w:fldCharType="end"/>
      </w:r>
      <w:r w:rsidRPr="00946649">
        <w:rPr>
          <w:rFonts w:eastAsia="Cambria" w:cstheme="minorHAnsi"/>
          <w:lang w:val="en-US"/>
        </w:rPr>
        <w:t xml:space="preserve"> where the cultivation of virgin lands in Kazakhstan between 1982 and 2000 resulted in the loss of approximately 570 million tonnes of carbon from soil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1104-010-0479-y", "ISBN" : "0032-079X", "ISSN" : "0032079X", "abstract" : "Expectations have been raised that carbon sequestration in soils could provide a short-term bridge to reduce the impacts of increasing carbon emissions until low-carbon technologies are available. To assess the role of Central Asia in this regard, the organic carbon in soils of Central Asia and losses in response to land use were quantified in a spatially explicit way. Based on literature information on soil organic carbon contents and in combination with the FAO-UNESCO Soil Map of the Word, the organic carbon stocks in the upper 30 cm of native soils of Central Asia were estimated to amount to 20,17 +/- 4,03 Pg. The extent of conversion of native land into agricultural land and the degradation of rangelands was assessed by a land use land cover change map of the region. This type of land use (change) was responsible for a reduction of the soil organic carbon by about 828 +/- 166 Tg C, or on average 4.1% of the total stocks. To this reduction, degradation of rangeland (observed on 4.9 Mha) with 50 Tg contributed only 6%. Most of the losses resulted from past conversion of rangelands into rainfed or irrigated agricultural land in the north of Kazakhstan. Hotspots of high soil organic matter depletion were former wetlands, drained for cultivation during the last decades. Assuming that improved agronomic and grazing management could be put in place and that therewith SOC levels in all of Central Asia's cropland and degraded rangeland could be brought back to native levels in the next 50 years, each year 16.6 Tg C could be sequestered. This is equal to the sizeable amount of 15.5% of the 2004 annual anthropogenic C-emissions of the five Central Asian countries (107 Tg C yr(-1)). However, Central Asia contributed only 1.4% of CO(2) that is set free worldwide by fossil fuel burning. Therefore, the mitigation effect on rising atmospheric CO(2) levels and climate change of such ambitious sequestration plans, if put into practice, would be hardly notable. The central Asian example shows that, unfortunately, the strategy of soil C sequestration as a stand-alone measure is not a viable bridge to a future in which alternative energy source can substitute fossil fuel burning, but can only be part of a set of mitigating measures.", "author" : [ { "dropping-particle" : "", "family" : "Sommer", "given" : "Rolf", "non-dropping-particle" : "", "parse-names" : false, "suffix" : "" }, { "dropping-particle" : "", "family" : "Pauw", "given" : "Eddy", "non-dropping-particle" : "de", "parse-names" : false, "suffix" : "" } ], "container-title" : "Plant and Soil", "id" : "ITEM-1", "issue" : "1", "issued" : { "date-parts" : [ [ "2011" ] ] }, "page" : "273-288", "title" : "Organic carbon in soils of Central Asia-status quo and potentials for sequestration", "type" : "article-journal", "volume" : "338" }, "uris" : [ "http://www.mendeley.com/documents/?uuid=ff0eb68f-997f-4a25-836d-915238db6963", "http://www.mendeley.com/documents/?uuid=3fbca63a-03ef-4640-901b-f646df9e9655" ] }, { "id" : "ITEM-2",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2", "issued" : { "date-parts" : [ [ "2015" ] ] }, "publisher-place" : "Rome", "title" : "Status of the World\u2019s Soil Resources (SWSR) \u2013 Main Report.", "type" : "book" }, "uris" : [ "http://www.mendeley.com/documents/?uuid=2d0913e5-d944-4fdf-adfe-9f6180522bfa", "http://www.mendeley.com/documents/?uuid=c5f228f5-827f-4050-a658-dffe12377424", "http://www.mendeley.com/documents/?uuid=2526f8d3-6d14-4b9c-9327-e13e7cf78fd0" ] } ], "mendeley" : { "formattedCitation" : "(FAO, 2015b; Sommer &amp; de Pauw, 2011)", "plainTextFormattedCitation" : "(FAO, 2015b; Sommer &amp; de Pauw, 2011)", "previouslyFormattedCitation" : "(FAO, 2015b; Sommer &amp; de Pauw,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E610EA">
        <w:rPr>
          <w:rFonts w:eastAsia="Cambria" w:cstheme="minorHAnsi"/>
          <w:lang w:val="en-US"/>
        </w:rPr>
        <w:t>FAO, 2015b</w:t>
      </w:r>
      <w:r w:rsidRPr="00946649">
        <w:rPr>
          <w:rFonts w:eastAsia="Cambria" w:cstheme="minorHAnsi"/>
          <w:lang w:val="en-US"/>
        </w:rPr>
        <w:t>; Sommer &amp; de Pauw, 2011)</w:t>
      </w:r>
      <w:r w:rsidRPr="00946649">
        <w:rPr>
          <w:rFonts w:eastAsia="Cambria" w:cstheme="minorHAnsi"/>
          <w:lang w:val="en-US"/>
        </w:rPr>
        <w:fldChar w:fldCharType="end"/>
      </w:r>
      <w:r w:rsidRPr="00946649">
        <w:rPr>
          <w:rFonts w:eastAsia="Cambria" w:cstheme="minorHAnsi"/>
          <w:lang w:val="en-US"/>
        </w:rPr>
        <w:t xml:space="preserve">. When alternative cropping practices such as conservation agriculture, organic agriculture or agroforestry are implemented, soil organic carbon loss is reversed, along with soil quality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agee.2016.06.002", "ISBN" : "0167-8809", "ISSN" : "01678809", "abstract" : "Agroforestry has been proposed as a sustainable agricultural system over conventional agriculture and forestry, conserving biodiversity and enhancing ecosystem service provision while not compromising productivity. However, the available evidence for the societal benefits of agroforestry is fragmented and does often not integrate diverse ecosystem services into the assessment. To upscale existing case-study insights to the European level, we conducted a meta-analysis on the effects of agroforestry on ecosystem service provision and on biodiversity levels. From 53 publications we extracted a total of 365 comparisons that were selected for the meta-analysis. Results revealed an overall positive effect of agroforestry (effect size = 0.454, p &lt; 0.01) over conventional agriculture and forestry. However, results were heterogeneous, with differences among the types of agroforestry practices and ecosystem services assessed. Erosion control, biodiversity, and soil fertility are enhanced by agroforestry while there is no clear effect on provisioning services. The effect of agroforestry on biomass production is negative. Comparisons between agroforestry types and reference land-uses showed that both silvopastoral and silvoarable systems increase ecosystem service provision and biodiversity, especially when compared with forestry land. Mediterranean tree plantation systems should be especially targeted as soil erosion could be highly reduced while soil fertility increased. We conclude that agroforestry can enhance biodiversity and ecosystem service provision relative to conventional agriculture and forestry in Europe and could be a strategically beneficial land use in rural planning if its inherent complexity is considered in policy measures.", "author" : [ { "dropping-particle" : "", "family" : "Torralba", "given" : "Mario", "non-dropping-particle" : "", "parse-names" : false, "suffix" : "" }, { "dropping-particle" : "", "family" : "Fagerholm", "given" : "Nora", "non-dropping-particle" : "", "parse-names" : false, "suffix" : "" }, { "dropping-particle" : "", "family" : "Burgess", "given" : "Paul J.", "non-dropping-particle" : "", "parse-names" : false, "suffix" : "" }, { "dropping-particle" : "", "family" : "Moreno", "given" : "Gerardo", "non-dropping-particle" : "", "parse-names" : false, "suffix" : "" }, { "dropping-particle" : "", "family" : "Plieninger", "given" : "Tobias", "non-dropping-particle" : "", "parse-names" : false, "suffix" : "" } ], "container-title" : "Agriculture, Ecosystems and Environment", "id" : "ITEM-1", "issued" : { "date-parts" : [ [ "2016" ] ] }, "page" : "150-161", "publisher" : "Elsevier B.V.", "title" : "Do European agroforestry systems enhance biodiversity and ecosystem services? A meta-analysis", "type" : "article-journal", "volume" : "230" }, "uris" : [ "http://www.mendeley.com/documents/?uuid=86241612-0596-45f5-9e48-51e9cc4dc398", "http://www.mendeley.com/documents/?uuid=19c3d3a3-4290-4042-abfd-3dee7b8e92d9" ] } ], "mendeley" : { "formattedCitation" : "(Torralba, Fagerholm, Burgess, Moreno, &amp; Plieninger, 2016)", "manualFormatting" : "Torralba, Fagerholm, Burgess, Moreno, &amp; Plieninger (2016)", "plainTextFormattedCitation" : "(Torralba, Fagerholm, Burgess, Moreno, &amp; Plieninger, 2016)", "previouslyFormattedCitation" : "(Torralba, Fagerholm, Burgess, Moreno, &amp; Plieninger,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Torralba</w:t>
      </w:r>
      <w:r>
        <w:rPr>
          <w:lang w:val="en-US"/>
        </w:rPr>
        <w:t xml:space="preserve"> </w:t>
      </w:r>
      <w:r w:rsidR="00C56B4E" w:rsidRPr="00C56B4E">
        <w:rPr>
          <w:i/>
          <w:lang w:val="en-US"/>
        </w:rPr>
        <w:t>et al.</w:t>
      </w:r>
      <w:r w:rsidR="00E2014E">
        <w:rPr>
          <w:rFonts w:eastAsia="Cambria" w:cstheme="minorHAnsi"/>
          <w:lang w:val="en-US"/>
        </w:rPr>
        <w:t xml:space="preserve">, </w:t>
      </w:r>
      <w:r w:rsidRPr="00946649">
        <w:rPr>
          <w:rFonts w:eastAsia="Cambria" w:cstheme="minorHAnsi"/>
          <w:lang w:val="en-US"/>
        </w:rPr>
        <w:t>2016</w:t>
      </w:r>
      <w:r w:rsidRPr="00946649">
        <w:rPr>
          <w:rFonts w:eastAsia="Cambria" w:cstheme="minorHAnsi"/>
          <w:lang w:val="en-US"/>
        </w:rPr>
        <w:fldChar w:fldCharType="end"/>
      </w:r>
      <w:r w:rsidRPr="00946649">
        <w:rPr>
          <w:rFonts w:eastAsia="Cambria" w:cstheme="minorHAnsi"/>
          <w:lang w:val="en-US"/>
        </w:rPr>
        <w:t>).</w:t>
      </w:r>
    </w:p>
    <w:p w14:paraId="33890E5F" w14:textId="463DF46F" w:rsidR="00CF59FD" w:rsidRPr="00CF59FD" w:rsidRDefault="00CF59FD" w:rsidP="00CF59FD">
      <w:pPr>
        <w:rPr>
          <w:lang w:val="en-US"/>
        </w:rPr>
      </w:pPr>
      <w:r>
        <w:rPr>
          <w:lang w:eastAsia="en-GB"/>
        </w:rPr>
        <w:lastRenderedPageBreak/>
        <w:drawing>
          <wp:inline distT="0" distB="0" distL="0" distR="0" wp14:anchorId="51D73225" wp14:editId="3FF05F8C">
            <wp:extent cx="5731510" cy="5271135"/>
            <wp:effectExtent l="0" t="0" r="254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731510" cy="5271135"/>
                    </a:xfrm>
                    <a:prstGeom prst="rect">
                      <a:avLst/>
                    </a:prstGeom>
                  </pic:spPr>
                </pic:pic>
              </a:graphicData>
            </a:graphic>
          </wp:inline>
        </w:drawing>
      </w:r>
    </w:p>
    <w:p w14:paraId="348ADAC9" w14:textId="3D51142A" w:rsidR="001E43D4" w:rsidRPr="00946649" w:rsidRDefault="001E43D4" w:rsidP="001E43D4">
      <w:pPr>
        <w:rPr>
          <w:rFonts w:eastAsia="Cambria" w:cstheme="minorHAnsi"/>
          <w:lang w:val="en-US"/>
        </w:rPr>
      </w:pPr>
      <w:r w:rsidRPr="00946649">
        <w:rPr>
          <w:rFonts w:eastAsia="Cambria" w:cstheme="minorHAnsi"/>
          <w:lang w:val="en-US"/>
        </w:rPr>
        <w:t xml:space="preserve">Land use changes occurring in Europe and Central Asia since 1990, such as afforestation and large-scale abandonment of cropland in the former USSR, resulted in increases in soil carbon cont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gcb.13191", "ISSN" : "13652486", "PMID" : "26668087", "abstract" : "Legacy effects of land cover/use on carbon fluxes require considering both present and past land cover/use change dynamics. To assess past land use dynamics, model-based reconstructions of historic land cover/use are needed. Most historic reconstructions consider only the net area difference between two time steps (net changes) instead of accounting for all area gains and losses (gross changes). Studies about the impact of gross and net land change accounting methods on the carbon balance are still lacking. In this study, we assessed historic changes in carbon in soils for five land cover/use types and of carbon in above-ground biomass of forests. The assessment focused on Europe for the period 1950 to 2010 with decadal time steps at 1-km spatial resolution using a bookkeeping approach. To assess the implications of gross land change data, we also used net land changes for comparison. Main contributors to carbon sequestration between 1950 and 2010 were afforestation and cropland abandonment leading to 14.6 PgC sequestered carbon (of which 7.6 PgC was in forest biomass). Sequestration was highest for old-growth forest areas. A sequestration dip was reached during the 1970s due to changes in forest management practices. Main contributors to carbon emissions were deforestation (1.7 PgC) and stable cropland areas on peaty soils (0.8 PgC). In total, net fluxes summed up to 203\u00a0TgC\u00a0yr(-1) (98\u00a0TgC\u00a0yr(-1) in forest biomass and 105\u00a0TgC\u00a0yr(-1) in soils). For areas that were subject to land changes in both reconstructions (35% of total area), the differences in carbon fluxes were about 68%. Overall for Europe the difference between accounting for either gross or net land changes led to 7% difference (up to 11% per decade) in carbon fluxes with systematically higher fluxes for gross land change data.", "author" : [ { "dropping-particle" : "", "family" : "Fuchs", "given" : "Richard", "non-dropping-particle" : "", "parse-names" : false, "suffix" : "" }, { "dropping-particle" : "", "family" : "Schulp", "given" : "Catharina J.E.", "non-dropping-particle" : "", "parse-names" : false, "suffix" : "" }, { "dropping-particle" : "", "family" : "Hengeveld", "given" : "Geerten M.", "non-dropping-particle" : "", "parse-names" : false, "suffix" : "" }, { "dropping-particle" : "", "family" : "Verburg", "given" : "Peter H.", "non-dropping-particle" : "", "parse-names" : false, "suffix" : "" }, { "dropping-particle" : "", "family" : "Clevers", "given" : "Jan G.P.W.", "non-dropping-particle" : "", "parse-names" : false, "suffix" : "" }, { "dropping-particle" : "", "family" : "Schelhaas", "given" : "Mart Jan", "non-dropping-particle" : "", "parse-names" : false, "suffix" : "" }, { "dropping-particle" : "", "family" : "Herold", "given" : "Martin", "non-dropping-particle" : "", "parse-names" : false, "suffix" : "" } ], "container-title" : "Global Change Biology", "id" : "ITEM-1", "issue" : "7", "issued" : { "date-parts" : [ [ "2016" ] ] }, "page" : "2526-2539", "title" : "Assessing the influence of historic net and gross land changes on the carbon fluxes of Europe", "type" : "article-journal", "volume" : "22" }, "uris" : [ "http://www.mendeley.com/documents/?uuid=2dcf3b2d-4351-471f-8885-62961ee36600", "http://www.mendeley.com/documents/?uuid=09fd9a81-7fc9-401f-b134-a4f0afe6e8c8" ] }, { "id" : "ITEM-2", "itemData" : { "DOI" : "10.1016/j.catena.2015.06.002", "ISSN" : "03418162", "abstract" : "Most land use changes (LUC) significantly affect the amount of carbon (C) sequestered in vegetation and soil, thereby, shifting the C balance in ecosystems. Disintegration of the USSR and the followed collapse of collective farming system have led to abandonment of more than 58millionha (Mha) of former croplands in Russia and Kazakhstan that comprise together about 90% of land area in the former USSR. This was the most widespread and abrupt LUC in the 20th century in the northern hemisphere. The spontaneous withdrawal of croplands in 1990s caused several benefits for environment including substantial C sequestration in post-agrogenic ecosystems. The new estimations of net ecosystem production (NEP) and changes in soil organic carbon stocks (??SOC) in post-agrogenic ecosystems presented here are based on the uniform bio-climatic approach, and hereby, allow to update C balance of the former USSR. The total extra C sink in abandoned croplands in Russia (45.5 Mha) and Kazakhstan (12.9 Mha) is estimated to be 155??27 Mt C yr-1 and 31??2 Mt C yr-1, respectively. This additional C sink could cover about 18% of the global CO2 release due to deforestation and other land use changes or compensate annually about 36% and 49% of the current fossil fuel emissions in Russia and Kazakhstan, respectively. The extra C sink to the post-agrogenic ecosystems in Russia and Kazakhstan contributes possibly about 1/3 part to the total current C balance of the former USSR. Hence, the disintegration of the former USSR significantly affected national and global C budget over few decades after LUC.", "author" : [ { "dropping-particle" : "", "family" : "Kurganova", "given" : "I.", "non-dropping-particle" : "", "parse-names" : false, "suffix" : "" }, { "dropping-particle" : "", "family" : "Lopes de Gerenyu", "given" : "V.", "non-dropping-particle" : "", "parse-names" : false, "suffix" : "" }, { "dropping-particle" : "", "family" : "Kuzyakov", "given" : "Y.", "non-dropping-particle" : "", "parse-names" : false, "suffix" : "" } ], "container-title" : "Catena", "id" : "ITEM-2", "issued" : { "date-parts" : [ [ "2015" ] ] }, "page" : "461-466", "publisher" : "Elsevier B.V.", "title" : "Large-scale carbon sequestration in post-agrogenic ecosystems in Russia and Kazakhstan", "type" : "article-journal", "volume" : "133" }, "uris" : [ "http://www.mendeley.com/documents/?uuid=05ed9e10-da51-4765-a4dc-77e2b5f72db8", "http://www.mendeley.com/documents/?uuid=ee19392e-ede1-4e2b-8a9e-cff1f66f55b8" ] } ], "mendeley" : { "formattedCitation" : "(Fuchs et al., 2016; Kurganova et al., 2015)", "plainTextFormattedCitation" : "(Fuchs et al., 2016; Kurganova et al., 2015)", "previouslyFormattedCitation" : "(Fuchs et al., 2016; Kurganova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Fuchs </w:t>
      </w:r>
      <w:r w:rsidR="00C56B4E" w:rsidRPr="00C56B4E">
        <w:rPr>
          <w:rFonts w:eastAsia="Cambria" w:cstheme="minorHAnsi"/>
          <w:i/>
          <w:lang w:val="en-US"/>
        </w:rPr>
        <w:t>et al.</w:t>
      </w:r>
      <w:r w:rsidRPr="00946649">
        <w:rPr>
          <w:rFonts w:eastAsia="Cambria" w:cstheme="minorHAnsi"/>
          <w:lang w:val="en-US"/>
        </w:rPr>
        <w:t xml:space="preserve">, 2016; Kurganova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A recent trend regarding the maintenance of fertile soils in Europe and Central Asia is the net loss of soil due to urbanization and sealing that occurs predominantly in Western Europ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5194/soild-2-1263-2015", "ISSN" : "2199-3998", "abstract" : "The Intergovernmental Technical Panel on Soils has completed the first State of the World's Soil Resources report. Globally soil erosion was identified as the gravest threat, leading to deteriorating water quality in developed regions and to lowering of crop yields in many developing regions. We need to increase nitrogen and phosphorus fertilizer use in infertile tropical and semi-tropical soils \u2013 the regions where the most food insecure among us are found \u2013 while reducing global use of these products overall. Stores of soil organic carbon are critical in the global carbon balance, and national governments must set specific targets to stabilize or ideally increase soil organic carbon stores. Finally the quality of soil information available for policy formulation must be improved \u2013 the regional assessments in the SWSR report frequently base their evaluations on studies from the 1990s based on observations made in the 1980s or earlier.", "author" : [ { "dropping-particle" : "", "family" : "Montanarella", "given" : "L.", "non-dropping-particle" : "", "parse-names" : false, "suffix" : "" }, { "dropping-particle" : "", "family" : "Pennock", "given" : "D. J.", "non-dropping-particle" : "", "parse-names" : false, "suffix" : "" }, { "dropping-particle" : "", "family" : "McKenzie", "given" : "N. J.", "non-dropping-particle" : "", "parse-names" : false, "suffix" : "" }, { "dropping-particle" : "", "family" : "Badraoui", "given" : "M.", "non-dropping-particle" : "", "parse-names" : false, "suffix" : "" }, { "dropping-particle" : "", "family" : "Chude", "given" : "V.", "non-dropping-particle" : "", "parse-names" : false, "suffix" : "" }, { "dropping-particle" : "", "family" : "Baptista", "given" : "I.", "non-dropping-particle" : "", "parse-names" : false, "suffix" : "" }, { "dropping-particle" : "", "family" : "Mamo", "given" : "T.", "non-dropping-particle" : "", "parse-names" : false, "suffix" : "" }, { "dropping-particle" : "", "family" : "Yemefack", "given" : "M.", "non-dropping-particle" : "", "parse-names" : false, "suffix" : "" }, { "dropping-particle" : "", "family" : "Singh Aulakh", "given" : "M.", "non-dropping-particle" : "", "parse-names" : false, "suffix" : "" }, { "dropping-particle" : "", "family" : "Yagi", "given" : "K.", "non-dropping-particle" : "", "parse-names" : false, "suffix" : "" }, { "dropping-particle" : "", "family" : "Young Hong", "given" : "S.", "non-dropping-particle" : "", "parse-names" : false, "suffix" : "" }, { "dropping-particle" : "", "family" : "Vijarnsorn", "given" : "P.", "non-dropping-particle" : "", "parse-names" : false, "suffix" : "" }, { "dropping-particle" : "", "family" : "Zhang", "given" : "G.-L.", "non-dropping-particle" : "", "parse-names" : false, "suffix" : "" }, { "dropping-particle" : "", "family" : "Arrouays", "given" : "D.", "non-dropping-particle" : "", "parse-names" : false, "suffix" : "" }, { "dropping-particle" : "", "family" : "Black", "given" : "H.", "non-dropping-particle" : "", "parse-names" : false, "suffix" : "" }, { "dropping-particle" : "", "family" : "Krasilnikov", "given" : "P.", "non-dropping-particle" : "", "parse-names" : false, "suffix" : "" }, { "dropping-particle" : "", "family" : "Sobock\u00e1", "given" : "J.", "non-dropping-particle" : "", "parse-names" : false, "suffix" : "" }, { "dropping-particle" : "", "family" : "Alegre", "given" : "J.", "non-dropping-particle" : "", "parse-names" : false, "suffix" : "" }, { "dropping-particle" : "", "family" : "Henriquez", "given" : "C. R.", "non-dropping-particle" : "", "parse-names" : false, "suffix" : "" }, { "dropping-particle" : "", "family" : "Mendon\u00e7a-Santos", "given" : "M. L.", "non-dropping-particle" : "", "parse-names" : false, "suffix" : "" }, { "dropping-particle" : "", "family" : "Taboada", "given" : "M.", "non-dropping-particle" : "", "parse-names" : false, "suffix" : "" }, { "dropping-particle" : "", "family" : "Espinosa-Victoria", "given" : "D.", "non-dropping-particle" : "", "parse-names" : false, "suffix" : "" }, { "dropping-particle" : "", "family" : "AlShankiti", "given" : "A.", "non-dropping-particle" : "", "parse-names" : false, "suffix" : "" }, { "dropping-particle" : "", "family" : "AlaviPanah", "given" : "S. K.", "non-dropping-particle" : "", "parse-names" : false, "suffix" : "" }, { "dropping-particle" : "", "family" : "Elsheikh", "given" : "E. A. E.", "non-dropping-particle" : "", "parse-names" : false, "suffix" : "" }, { "dropping-particle" : "", "family" : "Hempel", "given" : "J.", "non-dropping-particle" : "", "parse-names" : false, "suffix" : "" }, { "dropping-particle" : "", "family" : "Camps Arbestain", "given" : "M.", "non-dropping-particle" : "", "parse-names" : false, "suffix" : "" }, { "dropping-particle" : "", "family" : "Nachtergaele", "given" : "F.", "non-dropping-particle" : "", "parse-names" : false, "suffix" : "" }, { "dropping-particle" : "", "family" : "Vargas", "given" : "R.", "non-dropping-particle" : "", "parse-names" : false, "suffix" : "" } ], "container-title" : "SOIL Discussions", "id" : "ITEM-1", "issue" : "2", "issued" : { "date-parts" : [ [ "2015" ] ] }, "page" : "1263-1272", "title" : "World's soils are under threat", "type" : "article-journal", "volume" : "2" }, "uris" : [ "http://www.mendeley.com/documents/?uuid=99793e1a-6498-4199-8047-c70b5c227153", "http://www.mendeley.com/documents/?uuid=0849a32b-4dbe-4eaf-bffc-feb9617022ae" ] } ], "mendeley" : { "formattedCitation" : "(Montanarella et al., 2015)", "manualFormatting" : "(Montanarella et al., 2015; EEA 2015)", "plainTextFormattedCitation" : "(Montanarella et al., 2015)", "previouslyFormattedCitation" : "(Montanarella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ontanarella </w:t>
      </w:r>
      <w:r w:rsidR="00C56B4E" w:rsidRPr="00C56B4E">
        <w:rPr>
          <w:rFonts w:eastAsia="Cambria" w:cstheme="minorHAnsi"/>
          <w:i/>
          <w:lang w:val="en-US"/>
        </w:rPr>
        <w:t>et al.</w:t>
      </w:r>
      <w:r w:rsidRPr="00946649">
        <w:rPr>
          <w:rFonts w:eastAsia="Cambria" w:cstheme="minorHAnsi"/>
          <w:lang w:val="en-US"/>
        </w:rPr>
        <w:t xml:space="preserve">, 2015; </w:t>
      </w:r>
      <w:r w:rsidRPr="00E610EA">
        <w:rPr>
          <w:rFonts w:eastAsia="Cambria" w:cstheme="minorHAnsi"/>
          <w:lang w:val="en-US"/>
        </w:rPr>
        <w:t>EEA 2015</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and preferentially at the expense of cropland (</w:t>
      </w:r>
      <w:r w:rsidRPr="00946649">
        <w:rPr>
          <w:rFonts w:eastAsia="Cambria" w:cstheme="minorHAnsi"/>
          <w:b/>
          <w:lang w:val="en-US"/>
        </w:rPr>
        <w:t>Figure 2.14</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789292136888", "author" : [ { "dropping-particle" : "", "family" : "EEA", "given" : "", "non-dropping-particle" : "", "parse-names" : false, "suffix" : "" } ], "id" : "ITEM-1", "issue" : "11", "issued" : { "date-parts" : [ [ "2015" ] ] }, "number-of-pages" : "170", "title" : "Global megatrends assessment. Extended background analysis complementing the SOER 2015 'Assessment of global megatrends'", "type" : "book" }, "uris" : [ "http://www.mendeley.com/documents/?uuid=94c9ea02-4002-434d-99ea-1c04c45405f6", "http://www.mendeley.com/documents/?uuid=7083e82b-2210-42d7-95b2-c14bda2e9a5e" ] } ], "mendeley" : { "formattedCitation" : "(EEA, 2015b)", "plainTextFormattedCitation" : "(EEA, 2015b)", "previouslyFormattedCitation" : "(EEA, 2015b)"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E35769">
        <w:rPr>
          <w:rFonts w:eastAsia="Cambria" w:cstheme="minorHAnsi"/>
          <w:lang w:val="en-US"/>
        </w:rPr>
        <w:t>EEA, 2015b</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w:t>
      </w:r>
    </w:p>
    <w:p w14:paraId="1198EB7F" w14:textId="4327C207" w:rsidR="00CF59FD" w:rsidRPr="00CF59FD" w:rsidRDefault="00CF59FD" w:rsidP="00CF59FD">
      <w:pPr>
        <w:rPr>
          <w:lang w:val="en-US"/>
        </w:rPr>
      </w:pPr>
      <w:r>
        <w:rPr>
          <w:lang w:eastAsia="en-GB"/>
        </w:rPr>
        <w:lastRenderedPageBreak/>
        <w:drawing>
          <wp:inline distT="0" distB="0" distL="0" distR="0" wp14:anchorId="674B6FE4" wp14:editId="11F39217">
            <wp:extent cx="5731510" cy="66814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731510" cy="6681470"/>
                    </a:xfrm>
                    <a:prstGeom prst="rect">
                      <a:avLst/>
                    </a:prstGeom>
                  </pic:spPr>
                </pic:pic>
              </a:graphicData>
            </a:graphic>
          </wp:inline>
        </w:drawing>
      </w:r>
    </w:p>
    <w:p w14:paraId="19877D41" w14:textId="77777777" w:rsidR="001E43D4" w:rsidRPr="00946649" w:rsidRDefault="001E43D4" w:rsidP="001E43D4">
      <w:pPr>
        <w:rPr>
          <w:rFonts w:cstheme="minorHAnsi"/>
          <w:lang w:val="en-US"/>
        </w:rPr>
      </w:pPr>
    </w:p>
    <w:p w14:paraId="7DDCECF8" w14:textId="051108BD" w:rsidR="001E43D4" w:rsidRPr="00946649" w:rsidRDefault="001E43D4" w:rsidP="004417BA">
      <w:pPr>
        <w:pStyle w:val="Heading5"/>
      </w:pPr>
      <w:bookmarkStart w:id="383" w:name="_Toc519504443"/>
      <w:r w:rsidRPr="00946649">
        <w:t>Erosion control</w:t>
      </w:r>
      <w:bookmarkEnd w:id="383"/>
      <w:r w:rsidRPr="00946649">
        <w:t xml:space="preserve"> </w:t>
      </w:r>
    </w:p>
    <w:p w14:paraId="1F7BD571" w14:textId="77777777" w:rsidR="001E43D4" w:rsidRPr="00946649" w:rsidRDefault="001E43D4" w:rsidP="001E43D4">
      <w:pPr>
        <w:rPr>
          <w:rFonts w:cstheme="minorHAnsi"/>
          <w:lang w:val="en-US"/>
        </w:rPr>
      </w:pPr>
      <w:r w:rsidRPr="00946649">
        <w:rPr>
          <w:rFonts w:cstheme="minorHAnsi"/>
          <w:lang w:val="en-US"/>
        </w:rPr>
        <w:t xml:space="preserve">Soil erosion is the accelerated removal of soil from the land surface by water, wind or tillage. It threatens the sustainability of agriculture and forestry because of the loss of fertile topsoil, as well as causing damages off-site to settlements and infrastructure and affects the quality of surface waters. The severity of water erosion depends mainly on slope, soil erodibility, and soil cover by plants and litter </w:t>
      </w:r>
      <w:r w:rsidRPr="00946649">
        <w:rPr>
          <w:rFonts w:cstheme="minorHAnsi"/>
          <w:lang w:val="en-US"/>
        </w:rPr>
        <w:fldChar w:fldCharType="begin" w:fldLock="1"/>
      </w:r>
      <w:r w:rsidRPr="00946649">
        <w:rPr>
          <w:rFonts w:cstheme="minorHAnsi"/>
          <w:lang w:val="en-US"/>
        </w:rPr>
        <w:instrText>ADDIN CSL_CITATION { "citationItems" : [ { "id" : "ITEM-1", "itemData" : { "DOI" : "10.1002/ldr.472", "ISBN" : "1099-145X", "ISSN" : "10853278", "PMID" : "172857100003", "abstract" : "Soil degradation by accelerated erosion is a serious problem and will remain so during the 21st century, especially in developingcountries of the tropics and subtropics. Yet, its extent, severity, and economic and environmental impacts are debatable.Estimates of global and regional land area affected are tentative and subjective. Results of \u00aeeld measurements are oftentechnique-dependent. Considerable progress has been made in modeling soil erosion, yet \u00aeeld validation of these modelsremains to be done for principal soils and ecoregions. Similar to the land area affected, estimates of erosional impacts on cropyield, productivity and soil quality are tentative and subjective. Further, erosion-induced losses on crop yield are scale-dependent because of the compensatory bene\u00aecial effects on yields from depositional sites, and technology-dependent becauseof the masking effects of input such as fertilizers and irrigation. Erosion caused changes in soil carbon dynamics and non-pointsource water pollution are important environmental impacts. While erosion (e.g., detachment and transport) can lead toemission of trace gases into the atmosphere, deposition can bury and sequester some of the carbon. In addition to improving thedatabase on the land area affected, there is also a need to assess erosional impacts on productivity and soil C balance at thewatershed, regional, and global scale. Copyright # 2001 John Wiley &amp; Sons, Ltd.", "author" : [ { "dropping-particle" : "", "family" : "Lal", "given" : "R.", "non-dropping-particle" : "", "parse-names" : false, "suffix" : "" } ], "container-title" : "Land Degradation &amp; Development", "id" : "ITEM-1", "issued" : { "date-parts" : [ [ "2001" ] ] }, "page" : "519-539", "title" : "Soil degradation by erosion . Land Degrad", "type" : "article-journal", "volume" : "12" }, "uris" : [ "http://www.mendeley.com/documents/?uuid=68a91d98-cf68-4fd2-8cfb-4bb6868f3929", "http://www.mendeley.com/documents/?uuid=d8db9386-4cbd-4034-9318-9672f955b5b5" ] } ], "mendeley" : { "formattedCitation" : "(Lal, 2001b)", "plainTextFormattedCitation" : "(Lal, 2001b)", "previouslyFormattedCitation" : "(Lal, 2001b)"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Lal, 2001b)</w:t>
      </w:r>
      <w:r w:rsidRPr="00946649">
        <w:rPr>
          <w:rFonts w:cstheme="minorHAnsi"/>
          <w:lang w:val="en-US"/>
        </w:rPr>
        <w:fldChar w:fldCharType="end"/>
      </w:r>
      <w:r w:rsidRPr="00946649">
        <w:rPr>
          <w:rFonts w:cstheme="minorHAnsi"/>
          <w:lang w:val="en-US"/>
        </w:rPr>
        <w:t xml:space="preserve">. Wind erosion depends on soil erodibility and soil cover </w:t>
      </w:r>
      <w:r w:rsidRPr="00946649">
        <w:rPr>
          <w:rFonts w:cstheme="minorHAnsi"/>
          <w:lang w:val="en-US"/>
        </w:rPr>
        <w:fldChar w:fldCharType="begin" w:fldLock="1"/>
      </w:r>
      <w:r w:rsidRPr="00946649">
        <w:rPr>
          <w:rFonts w:cstheme="minorHAnsi"/>
          <w:lang w:val="en-US"/>
        </w:rPr>
        <w:instrText>ADDIN CSL_CITATION { "citationItems" : [ { "id" : "ITEM-1", "itemData" : { "DOI" : "10.1023/A:1017529816140", "ISBN" : "0165-0009", "ISSN" : "01650009", "PMID" : "408", "abstract" : "There is a strong link between desertification of the drylands and emission of CO2 from soil and vegetation to the atmosphere. Thus, there is a strong need to revisit the desertification process so that its reversal can lead to C sequestration and mitigation of the accelerated greenhouse effect. Drylands of the world occupy 6.31 billion ha (Bha) or 47% of the earth\u2019s land area distributed among four climates: hyper-arid (1.0 Bha), arid (1.62 Bha), semi-arid (2.37 Bha) and dry sub-humid (1.32 Bha). Principal soils of drylands are Aridisols (1.66 Bha), Entisols (1.92 Bha), Alfisols (0.38 Bha), Vertisols (0.21 Bha) and others (1.27 Bha). Drylands occur in all continents covering 2.01 Bha in Africa, 2.00 Bha in Asia, 0.68 Bha in Australia, 1.32 Bha in the Americas and 0.30 Bha in Europe. Desertification, degradation of soil and vegetation in drylands resulting from climatic and anthropogenic factors, affects about 1.137 Bha of soils and an additional 2.576 Bha of rangeland vegetation. The rate of desertification is estimated at 5.8 million hectares (Mha) per year. Desertification is a biophysical process (soil, climate and vegetation) driven by socio-economic and political factors. The principal biophysical processes involved, accelerated soil erosion by water and wind and salinization, reduce soil quality and effective rooting depth, decrease vegetal cover, reduce biomass productivity, and accentuate vagaries of climate especially low and variable rainfall. Major consequences of desertification include reduction in the total soil C pool and transfer of C from soil to the atmosphere. Total historic loss of C due to desertification may be 19 to 29 Pg. The rate of C emission from drylands due to accelerated soil erosion is estimated at 0.227 to 0.292 Pg C y\u22121. Therefore, desertification control and restoration of degraded soils and ecosystems would improve soil quality, increase the pool of C in soil and biomass, and induce formation of secondary carbonates leading to a reduction of C emissions to the atmosphere. Desertification control and soil restoration are affected by establishing vegetative cover with appropriate species, improving water use efficiency, using supplemental irrigation including water harvesting, developing a strategy of integrated nutrient management for soil fertility enhancement, and adopting improved farming systems. Adoption of these improved practices also have hidden carbon costs, especially those due to production and application o\u2026", "author" : [ { "dropping-particle" : "", "family" : "Lal", "given" : "R.", "non-dropping-particle" : "", "parse-names" : false, "suffix" : "" } ], "container-title" : "Climatic Change", "id" : "ITEM-1", "issue" : "1", "issued" : { "date-parts" : [ [ "2001" ] ] }, "page" : "35-72", "title" : "Potential of desertification control to sequester carbon and mitigate the greenhouse effect", "type" : "article-journal", "volume" : "51" }, "uris" : [ "http://www.mendeley.com/documents/?uuid=eca01743-5a82-4a5d-ad82-e3b0c4900b64", "http://www.mendeley.com/documents/?uuid=c1455dd9-852e-4aa2-a696-fdb5195cca89" ] } ], "mendeley" : { "formattedCitation" : "(Lal, 2001a)", "plainTextFormattedCitation" : "(Lal, 2001a)", "previouslyFormattedCitation" : "(Lal, 2001a)"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Lal, 2001a)</w:t>
      </w:r>
      <w:r w:rsidRPr="00946649">
        <w:rPr>
          <w:rFonts w:cstheme="minorHAnsi"/>
          <w:lang w:val="en-US"/>
        </w:rPr>
        <w:fldChar w:fldCharType="end"/>
      </w:r>
      <w:r w:rsidRPr="00946649">
        <w:rPr>
          <w:rFonts w:cstheme="minorHAnsi"/>
          <w:lang w:val="en-US"/>
        </w:rPr>
        <w:t xml:space="preserve">. Erosion, therefore, takes place mainly on vegetation-free surfaces and, therefore, primarily affects arable land. Soil erodibility depends particularly on soil texture and soil organic matter content </w:t>
      </w:r>
      <w:r w:rsidRPr="00946649">
        <w:rPr>
          <w:rFonts w:cstheme="minorHAnsi"/>
          <w:lang w:val="en-US"/>
        </w:rPr>
        <w:fldChar w:fldCharType="begin" w:fldLock="1"/>
      </w:r>
      <w:r w:rsidRPr="00946649">
        <w:rPr>
          <w:rFonts w:cstheme="minorHAnsi"/>
          <w:lang w:val="en-US"/>
        </w:rPr>
        <w:instrText>ADDIN CSL_CITATION { "citationItems" : [ { "id" : "ITEM-1", "itemData" : { "DOI" : "10.1111/j.1365-2389.1997.tb00183.x", "ISBN" : "1365-2389", "ISSN" : "1351-0754", "abstract" : "Surface crusting results from aggregate breakdown under raindrop impact. It reduces the infiltration rate and may induce erosion by increasing runoff. Soil crustability and erodibility generally increase as organic carbon content decreases. Samples of topsoil were collected from fields cropped continuously for maize after land clearance at various dates. Organic carbon content ranged 4-30 g kg-\u2019 . Aggregate stability was assessed by measuring fragment size distribution after different treatments. Samples were also subjected to simulated rainfall. The size of fragments forming the seal when the rain ceased and the infiltration rate during the rainfall were measured to characterize seal structure and hydraulic properties. Development of the seal and infiltration capacity were related to aggregate stability, which was itself a function of organic carbon content. The relations between aggregate breakdown, crusting and infiltration enabled us to predict soil physical behaviour from measurements of aggregate stability which are easier to make than direct measurements under rainfall. The proposed tests offer the opportunity to evaluate actual or potential soil physical degradation and erosion risks without extensive field measurements.", "author" : [ { "dropping-particle" : "", "family" : "Bissonnais", "given" : "Y.", "non-dropping-particle" : "Le", "parse-names" : false, "suffix" : "" }, { "dropping-particle" : "", "family" : "Arrouays", "given" : "D.", "non-dropping-particle" : "", "parse-names" : false, "suffix" : "" } ], "container-title" : "European Journal of Soil Science", "id" : "ITEM-1", "issue" : "1", "issued" : { "date-parts" : [ [ "1997" ] ] }, "page" : "39-48", "title" : "Aggregate stability and assessment of soil crustability and erodibility: II. Application to humic loamy soils with various organic carbon contents", "type" : "article-journal", "volume" : "48" }, "uris" : [ "http://www.mendeley.com/documents/?uuid=76020dd2-9ad2-404f-ab6f-c60d39f018bc", "http://www.mendeley.com/documents/?uuid=1aaf8a06-81a3-43c8-a57a-5fb871acd066" ] } ], "mendeley" : { "formattedCitation" : "(Le Bissonnais &amp; Arrouays, 1997)", "plainTextFormattedCitation" : "(Le Bissonnais &amp; Arrouays, 1997)", "previouslyFormattedCitation" : "(Le Bissonnais &amp; Arrouays, 199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Le Bissonnais &amp; Arrouays, 1997)</w:t>
      </w:r>
      <w:r w:rsidRPr="00946649">
        <w:rPr>
          <w:rFonts w:cstheme="minorHAnsi"/>
          <w:lang w:val="en-US"/>
        </w:rPr>
        <w:fldChar w:fldCharType="end"/>
      </w:r>
      <w:r w:rsidRPr="00946649">
        <w:rPr>
          <w:rFonts w:cstheme="minorHAnsi"/>
          <w:lang w:val="en-US"/>
        </w:rPr>
        <w:t>.</w:t>
      </w:r>
    </w:p>
    <w:p w14:paraId="6CB80087" w14:textId="2E91B0E2" w:rsidR="001E43D4" w:rsidRPr="00946649" w:rsidRDefault="001E43D4" w:rsidP="001E43D4">
      <w:pPr>
        <w:spacing w:after="0"/>
        <w:rPr>
          <w:rFonts w:cstheme="minorHAnsi"/>
          <w:lang w:val="en-US"/>
        </w:rPr>
      </w:pPr>
      <w:r w:rsidRPr="00946649">
        <w:rPr>
          <w:rFonts w:cstheme="minorHAnsi"/>
          <w:lang w:val="en-US"/>
        </w:rPr>
        <w:lastRenderedPageBreak/>
        <w:t xml:space="preserve">Erosion is the main soil degradation process in Europe and Central Asia </w:t>
      </w:r>
      <w:r w:rsidRPr="00946649">
        <w:rPr>
          <w:rFonts w:cstheme="minorHAnsi"/>
          <w:lang w:val="en-US"/>
        </w:rPr>
        <w:fldChar w:fldCharType="begin" w:fldLock="1"/>
      </w:r>
      <w:r w:rsidRPr="00946649">
        <w:rPr>
          <w:rFonts w:cstheme="minorHAnsi"/>
          <w:lang w:val="en-US"/>
        </w:rPr>
        <w:instrText>ADDIN CSL_CITATION { "citationItems" : [ { "id" : "ITEM-1", "itemData" : { "DOI" : "10.2788/828742", "ISBN" : "978-92-79-54019-6", "author" : [ { "dropping-particle" : "", "family" : "Stolte", "given" : "Jannes", "non-dropping-particle" : "", "parse-names" : false, "suffix" : "" }, { "dropping-particle" : "", "family" : "Tesfai", "given" : "Mehreteab", "non-dropping-particle" : "", "parse-names" : false, "suffix" : "" }, { "dropping-particle" : "", "family" : "Keizer", "given" : "Jacob", "non-dropping-particle" : "", "parse-names" : false, "suffix" : "" }, { "dropping-particle" : "", "family" : "\u00d8ygarden", "given" : "Lillian", "non-dropping-particle" : "", "parse-names" : false, "suffix" : "" }, { "dropping-particle" : "", "family" : "Kv\u00e6rn\u00f8", "given" : "Sigrun", "non-dropping-particle" : "", "parse-names" : false, "suffix" : "" }, { "dropping-particle" : "", "family" : "Verheijen", "given" : "Frank", "non-dropping-particle" : "", "parse-names" : false, "suffix" : "" }, { "dropping-particle" : "", "family" : "Panagos", "given" : "Panos", "non-dropping-particle" : "", "parse-names" : false, "suffix" : "" }, { "dropping-particle" : "", "family" : "Ballabio", "given" : "Cristiano", "non-dropping-particle" : "", "parse-names" : false, "suffix" : "" }, { "dropping-particle" : "", "family" : "Hessel", "given" : "Rudi", "non-dropping-particle" : "", "parse-names" : false, "suffix" : "" } ], "id" : "ITEM-1", "issued" : { "date-parts" : [ [ "2015" ] ] }, "number-of-pages" : "206", "title" : "Soil threats in Europe", "type" : "book" }, "uris" : [ "http://www.mendeley.com/documents/?uuid=186ba131-6c71-45c6-9ff2-496d2b10d562", "http://www.mendeley.com/documents/?uuid=e08ac5e1-fb44-44a8-bfd3-816007e780d9" ] } ], "mendeley" : { "formattedCitation" : "(Stolte et al., 2015)", "plainTextFormattedCitation" : "(Stolte et al., 2015)", "previouslyFormattedCitation" : "(Stolte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tolte </w:t>
      </w:r>
      <w:r w:rsidR="00C56B4E" w:rsidRPr="00C56B4E">
        <w:rPr>
          <w:rFonts w:cstheme="minorHAnsi"/>
          <w:i/>
          <w:lang w:val="en-US"/>
        </w:rPr>
        <w:t>et al.</w:t>
      </w:r>
      <w:r w:rsidRPr="00946649">
        <w:rPr>
          <w:rFonts w:cstheme="minorHAnsi"/>
          <w:lang w:val="en-US"/>
        </w:rPr>
        <w:t>, 2015)</w:t>
      </w:r>
      <w:r w:rsidRPr="00946649">
        <w:rPr>
          <w:rFonts w:cstheme="minorHAnsi"/>
          <w:lang w:val="en-US"/>
        </w:rPr>
        <w:fldChar w:fldCharType="end"/>
      </w:r>
      <w:r w:rsidRPr="00946649">
        <w:rPr>
          <w:rFonts w:cstheme="minorHAnsi"/>
          <w:lang w:val="en-US"/>
        </w:rPr>
        <w:t xml:space="preserve">. Water erosion dominates and affects a quarter of the EU-27 surface area </w:t>
      </w:r>
      <w:r w:rsidRPr="00946649">
        <w:rPr>
          <w:rFonts w:cstheme="minorHAnsi"/>
          <w:lang w:val="en-US"/>
        </w:rPr>
        <w:fldChar w:fldCharType="begin" w:fldLock="1"/>
      </w:r>
      <w:r w:rsidRPr="00946649">
        <w:rPr>
          <w:rFonts w:cstheme="minorHAnsi"/>
          <w:lang w:val="en-US"/>
        </w:rPr>
        <w:instrText>ADDIN CSL_CITATION { "citationItems" : [ { "id" : "ITEM-1", "itemData" : { "DOI" : "10.1016/j.envsci.2015.08.012", "ISBN" : "14629011", "ISSN" : "14629011", "abstract" : "Soil erosion by water is one of the major threats to soils in the European Union, with a negative impact on ecosystem services, crop production, drinking water and carbon stocks. The European Commission's Soil Thematic Strategy has identified soil erosion as a relevant issue for the European Union, and has proposed an approach to monitor soil erosion. This paper presents the application of a modified version of the Revised Universal Soil Loss Equation (RUSLE) model (RUSLE2015) to estimate soil loss in Europe for the reference year 2010, within which the input factors (Rainfall erosivity, Soil erodibility, Cover-Management, Topography, Support practices) are modelled with the most recently available pan-European datasets. While RUSLE has been used before in Europe, RUSLE2015 improves the quality of estimation by introducing updated (2010), high-resolution (100m), peer-reviewed input layers. The mean soil loss rate in the European Union's erosion-prone lands (agricultural, forests and semi-natural areas) was found to be 2.46 t ha\u22121 yr\u22121, resulting in a total soil loss of 970 Mt annually. A major benefit of RUSLE2015 is that it can incorporate the effects of policy scenarios based on land-use changes and support practices. The impact of the Good Agricultural and Environmental Condition (GAEC) requirements of the Common Agricultural Policy (CAP) and the EU's guidelines for soil protection can be grouped under land management (reduced/no till, plant residues, cover crops) and support practices (contour farming, maintenance of stone walls and grass margins). The policy interventions (GAEC, Soil Thematic Strategy) over the past decade have reduced the soil loss rate by 9.5% on average in Europe, and by 20% for arable lands. Special attention is given to the 4 million ha of croplands which currently have unsustainable soil loss rates of more than 5 t ha\u22121 yr\u22121, and to which policy measures should be targeted.", "author" : [ { "dropping-particle" : "", "family" : "Panagos", "given" : "Panos", "non-dropping-particle" : "", "parse-names" : false, "suffix" : "" }, { "dropping-particle" : "", "family" : "Borrelli", "given" : "Pasquale", "non-dropping-particle" : "", "parse-names" : false, "suffix" : "" }, { "dropping-particle" : "", "family" : "Poesen", "given" : "Jean", "non-dropping-particle" : "", "parse-names" : false, "suffix" : "" }, { "dropping-particle" : "", "family" : "Ballabio", "given" : "Cristiano", "non-dropping-particle" : "", "parse-names" : false, "suffix" : "" }, { "dropping-particle" : "", "family" : "Lugato", "given" : "Emanuele", "non-dropping-particle" : "", "parse-names" : false, "suffix" : "" }, { "dropping-particle" : "", "family" : "Meusburger", "given" : "Katrin", "non-dropping-particle" : "", "parse-names" : false, "suffix" : "" }, { "dropping-particle" : "", "family" : "Montanarella", "given" : "Luca", "non-dropping-particle" : "", "parse-names" : false, "suffix" : "" }, { "dropping-particle" : "", "family" : "Alewell", "given" : "Christine", "non-dropping-particle" : "", "parse-names" : false, "suffix" : "" } ], "container-title" : "Environmental Science &amp; Policy", "id" : "ITEM-1", "issued" : { "date-parts" : [ [ "2015" ] ] }, "page" : "438-447", "publisher" : "Elsevier Ltd", "title" : "The new assessment of soil loss by water erosion in Europe", "type" : "article-journal", "volume" : "54" }, "uris" : [ "http://www.mendeley.com/documents/?uuid=73be0a23-3345-48db-97f7-8694829410ef", "http://www.mendeley.com/documents/?uuid=829d5353-9f8a-4a57-839b-231ccda11f77" ] } ], "mendeley" : { "formattedCitation" : "(Panagos, Borrelli, Poesen, et al., 2015)", "manualFormatting" : "(Jones et al., 2012; Panagos, Borrelli, Poesen, et al., 2015)", "plainTextFormattedCitation" : "(Panagos, Borrelli, Poesen, et al., 2015)", "previouslyFormattedCitation" : "(Panagos, Borrelli, Poesen,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946649">
        <w:rPr>
          <w:rFonts w:cstheme="minorHAnsi"/>
          <w:lang w:val="en-US"/>
        </w:rPr>
        <w:fldChar w:fldCharType="begin" w:fldLock="1"/>
      </w:r>
      <w:r w:rsidRPr="00946649">
        <w:rPr>
          <w:rFonts w:cstheme="minorHAnsi"/>
          <w:lang w:val="en-US"/>
        </w:rPr>
        <w:instrText>ADDIN CSL_CITATION { "citationItems" : [ { "id" : "ITEM-1", "itemData" : { "DOI" : "10.2788/77361", "ISBN" : "9789279228063", "abstract" : "The core of this report was prepared for the Assessment on Soil1, which forms part of the The European Environment state and outlook 2010 Report, generally referred to as the SOER 20102. Coordinated by the European Environment Agency (EEA), the SOER series is aimed primarily at policymakers in Europe and beyond who are involved with framing and implementing policies that could support environmental improvements in Europe. The information also helps European citizens to better understand, care for and improve Europe's environment. The soil assessment was one of a set of 13 Europewide thematic assessments of key environmental themes and the only one coordinated by the JRC.", "author" : [ { "dropping-particle" : "", "family" : "Jones", "given" : "A", "non-dropping-particle" : "", "parse-names" : false, "suffix" : "" }, { "dropping-particle" : "", "family" : "Panagos", "given" : "P", "non-dropping-particle" : "", "parse-names" : false, "suffix" : "" }, { "dropping-particle" : "", "family" : "Barcelo", "given" : "S", "non-dropping-particle" : "", "parse-names" : false, "suffix" : "" }, { "dropping-particle" : "", "family" : "Bouraoui", "given" : "F", "non-dropping-particle" : "", "parse-names" : false, "suffix" : "" } ], "container-title" : "JRC reference report. Joint \u2026", "id" : "ITEM-1", "issued" : { "date-parts" : [ [ "2012" ] ] }, "number-of-pages" : "80", "title" : "The state of soil in Europe", "type" : "book" }, "uris" : [ "http://www.mendeley.com/documents/?uuid=2a850179-7a64-4053-81dc-800465bb321d", "http://www.mendeley.com/documents/?uuid=cc2fbff0-167b-4717-8c1d-5c18fb950555" ] } ], "mendeley" : { "formattedCitation" : "(A. Jones et al., 2012)", "manualFormatting" : "Jones et al., 2012; ", "plainTextFormattedCitation" : "(A. Jones et al., 2012)", "previouslyFormattedCitation" : "(A. Jones et al.,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Jones </w:t>
      </w:r>
      <w:r w:rsidR="00C56B4E" w:rsidRPr="00C56B4E">
        <w:rPr>
          <w:rFonts w:cstheme="minorHAnsi"/>
          <w:i/>
          <w:lang w:val="en-US"/>
        </w:rPr>
        <w:t>et al.</w:t>
      </w:r>
      <w:r w:rsidRPr="00946649">
        <w:rPr>
          <w:rFonts w:cstheme="minorHAnsi"/>
          <w:lang w:val="en-US"/>
        </w:rPr>
        <w:t xml:space="preserve">, 2012; </w:t>
      </w:r>
      <w:r w:rsidRPr="00946649">
        <w:rPr>
          <w:rFonts w:cstheme="minorHAnsi"/>
          <w:lang w:val="en-US"/>
        </w:rPr>
        <w:fldChar w:fldCharType="end"/>
      </w:r>
      <w:r w:rsidRPr="00946649">
        <w:rPr>
          <w:rFonts w:cstheme="minorHAnsi"/>
          <w:lang w:val="en-US"/>
        </w:rPr>
        <w:t xml:space="preserve">Panagos </w:t>
      </w:r>
      <w:r w:rsidR="00C56B4E" w:rsidRPr="00C56B4E">
        <w:rPr>
          <w:rFonts w:cstheme="minorHAnsi"/>
          <w:i/>
          <w:lang w:val="en-US"/>
        </w:rPr>
        <w:t>et al.</w:t>
      </w:r>
      <w:r w:rsidRPr="00946649">
        <w:rPr>
          <w:rFonts w:cstheme="minorHAnsi"/>
          <w:lang w:val="en-US"/>
        </w:rPr>
        <w:t>, 2015</w:t>
      </w:r>
      <w:r w:rsidR="00BC3A10">
        <w:rPr>
          <w:rFonts w:cstheme="minorHAnsi"/>
          <w:lang w:val="en-US"/>
        </w:rPr>
        <w:t>b</w:t>
      </w:r>
      <w:r w:rsidRPr="00946649">
        <w:rPr>
          <w:rFonts w:cstheme="minorHAnsi"/>
          <w:lang w:val="en-US"/>
        </w:rPr>
        <w:t>)</w:t>
      </w:r>
      <w:r w:rsidRPr="00946649">
        <w:rPr>
          <w:rFonts w:cstheme="minorHAnsi"/>
          <w:lang w:val="en-US"/>
        </w:rPr>
        <w:fldChar w:fldCharType="end"/>
      </w:r>
      <w:r w:rsidRPr="00946649">
        <w:rPr>
          <w:rFonts w:cstheme="minorHAnsi"/>
          <w:lang w:val="en-US"/>
        </w:rPr>
        <w:t xml:space="preserve">, 26% of agricultural land in Russia (or 3.5% of total land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plainTextFormattedCitation" : "(FAO, 2015b)", "previouslyFormattedCitation" : "(FAO, 2015b)"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E35769">
        <w:rPr>
          <w:rFonts w:cstheme="minorHAnsi"/>
          <w:lang w:val="en-US"/>
        </w:rPr>
        <w:t>FAO, 2015b</w:t>
      </w:r>
      <w:r w:rsidRPr="00946649">
        <w:rPr>
          <w:rFonts w:cstheme="minorHAnsi"/>
          <w:lang w:val="en-US"/>
        </w:rPr>
        <w:t>)</w:t>
      </w:r>
      <w:r w:rsidRPr="00946649">
        <w:rPr>
          <w:rFonts w:cstheme="minorHAnsi"/>
          <w:lang w:val="en-US"/>
        </w:rPr>
        <w:fldChar w:fldCharType="end"/>
      </w:r>
      <w:r w:rsidRPr="00946649">
        <w:rPr>
          <w:rFonts w:cstheme="minorHAnsi"/>
          <w:lang w:val="en-US"/>
        </w:rPr>
        <w:t xml:space="preserve"> and about 30% of agricultural land in Moldova and Ukrain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plainTextFormattedCitation" : "(FAO, 2015b)", "previouslyFormattedCitation" : "(FAO, 2015b)"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E35769">
        <w:rPr>
          <w:rFonts w:cstheme="minorHAnsi"/>
          <w:lang w:val="en-US"/>
        </w:rPr>
        <w:t>FAO, 2015b</w:t>
      </w:r>
      <w:r w:rsidRPr="00946649">
        <w:rPr>
          <w:rFonts w:cstheme="minorHAnsi"/>
          <w:lang w:val="en-US"/>
        </w:rPr>
        <w:t>)</w:t>
      </w:r>
      <w:r w:rsidRPr="00946649">
        <w:rPr>
          <w:rFonts w:cstheme="minorHAnsi"/>
          <w:lang w:val="en-US"/>
        </w:rPr>
        <w:fldChar w:fldCharType="end"/>
      </w:r>
      <w:r w:rsidRPr="00946649">
        <w:rPr>
          <w:rFonts w:cstheme="minorHAnsi"/>
          <w:lang w:val="en-US"/>
        </w:rPr>
        <w:t xml:space="preserve">. Wind erosion is less important in </w:t>
      </w:r>
      <w:r>
        <w:rPr>
          <w:rFonts w:cstheme="minorHAnsi"/>
          <w:lang w:val="en-US"/>
        </w:rPr>
        <w:t xml:space="preserve">Western and Central </w:t>
      </w:r>
      <w:r w:rsidRPr="00946649">
        <w:rPr>
          <w:rFonts w:cstheme="minorHAnsi"/>
          <w:lang w:val="en-US"/>
        </w:rPr>
        <w:t xml:space="preserve">Europe, affecting 10% of surface area </w:t>
      </w:r>
      <w:r w:rsidRPr="00946649">
        <w:rPr>
          <w:rFonts w:cstheme="minorHAnsi"/>
          <w:lang w:val="en-US"/>
        </w:rPr>
        <w:fldChar w:fldCharType="begin" w:fldLock="1"/>
      </w:r>
      <w:r w:rsidRPr="00946649">
        <w:rPr>
          <w:rFonts w:cstheme="minorHAnsi"/>
          <w:lang w:val="en-US"/>
        </w:rPr>
        <w:instrText>ADDIN CSL_CITATION { "citationItems" : [ { "id" : "ITEM-1", "itemData" : { "DOI" : "10.1016/j.geoderma.2014.06.008", "ISSN" : "00167061", "abstract" : "The EU Thematic Strategy for Soil Protection identified soil degradation caused by erosion as one of the major threats to European soils. A thorough literature review revealed important gaps in research on soil erosion processes in Europe. This is particularly true for wind erosion processes. The current state of the art in erosion research lacks knowledge about where and when wind erosion occurs in Europe, and the intensity of erosion that poses a threat to agricultural productivity. To gain a better understanding of the geographical distribution of wind erosion processes in Europe, we propose an integrated mapping approach to estimate soil susceptibility to wind erosion. The wind-erodible fraction of soil (EF) is one of the key parameters for estimating the susceptibility of soil to wind erosion. It was computed for 18,730 geo-referenced topsoil samples (from the Land Use/Land Cover Area frame statistical Survey (LUCAS) dataset). Our predication of the spatial distribution of the EF and a soil surface crust index drew on a series of related but independent covariates, using a digital soil mapping approach (Cubist-rule-based model to calculate the regression, and Multilevel B-Splines to spatially interpolate the Cubist residuals). The spatial interpolation showed a good performance with an overall R2 of 0.89 (in fitting). We observed the spatial patterns of the soils' susceptibility to wind erosion, in line with the state of the art in the literature. We used regional observations in Lower Saxony and Hungary to ensure the applicability of our approach. These regional control areas showed encouraging results, and indicated that the proposed map may be suitable for national and regional investigations of spatial variability and analyses of soil susceptibility to wind erosion. ?? 2014 .", "author" : [ { "dropping-particle" : "", "family" : "Borrelli", "given" : "Pasquale", "non-dropping-particle" : "", "parse-names" : false, "suffix" : "" }, { "dropping-particle" : "", "family" : "Ballabio", "given" : "Cristiano", "non-dropping-particle" : "", "parse-names" : false, "suffix" : "" }, { "dropping-particle" : "", "family" : "Panagos", "given" : "Panos", "non-dropping-particle" : "", "parse-names" : false, "suffix" : "" }, { "dropping-particle" : "", "family" : "Montanarella", "given" : "Luca", "non-dropping-particle" : "", "parse-names" : false, "suffix" : "" } ], "container-title" : "Geoderma", "id" : "ITEM-1", "issued" : { "date-parts" : [ [ "2014" ] ] }, "page" : "471-478", "publisher" : "Elsevier B.V.", "title" : "Wind erosion susceptibility of European soils", "type" : "article-journal", "volume" : "232-234" }, "uris" : [ "http://www.mendeley.com/documents/?uuid=50dc6d01-9c3a-4f3b-a60f-64bf80cf3484", "http://www.mendeley.com/documents/?uuid=302cc2fc-322e-4c4e-ad16-307244e21287" ] }, { "id" : "ITEM-2", "itemData" : { "DOI" : "10.2788/77361", "ISBN" : "9789279228063", "abstract" : "The core of this report was prepared for the Assessment on Soil1, which forms part of the The European Environment state and outlook 2010 Report, generally referred to as the SOER 20102. Coordinated by the European Environment Agency (EEA), the SOER series is aimed primarily at policymakers in Europe and beyond who are involved with framing and implementing policies that could support environmental improvements in Europe. The information also helps European citizens to better understand, care for and improve Europe's environment. The soil assessment was one of a set of 13 Europewide thematic assessments of key environmental themes and the only one coordinated by the JRC.", "author" : [ { "dropping-particle" : "", "family" : "Jones", "given" : "A", "non-dropping-particle" : "", "parse-names" : false, "suffix" : "" }, { "dropping-particle" : "", "family" : "Panagos", "given" : "P", "non-dropping-particle" : "", "parse-names" : false, "suffix" : "" }, { "dropping-particle" : "", "family" : "Barcelo", "given" : "S", "non-dropping-particle" : "", "parse-names" : false, "suffix" : "" }, { "dropping-particle" : "", "family" : "Bouraoui", "given" : "F", "non-dropping-particle" : "", "parse-names" : false, "suffix" : "" } ], "container-title" : "JRC reference report. Joint \u2026", "id" : "ITEM-2", "issued" : { "date-parts" : [ [ "2012" ] ] }, "number-of-pages" : "80", "title" : "The state of soil in Europe", "type" : "book" }, "uris" : [ "http://www.mendeley.com/documents/?uuid=2a850179-7a64-4053-81dc-800465bb321d", "http://www.mendeley.com/documents/?uuid=cc2fbff0-167b-4717-8c1d-5c18fb950555" ] } ], "mendeley" : { "formattedCitation" : "(Borrelli, Ballabio, Panagos, &amp; Montanarella, 2014; A. Jones et al., 2012)", "plainTextFormattedCitation" : "(Borrelli, Ballabio, Panagos, &amp; Montanarella, 2014; A. Jones et al., 2012)", "previouslyFormattedCitation" : "(Borrelli, Ballabio, Panagos, &amp; Montanarella, 2014; A. Jones et al.,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Borrelli</w:t>
      </w:r>
      <w:r>
        <w:rPr>
          <w:lang w:val="en-US"/>
        </w:rPr>
        <w:t xml:space="preserve"> </w:t>
      </w:r>
      <w:r w:rsidR="00C56B4E" w:rsidRPr="00C56B4E">
        <w:rPr>
          <w:i/>
          <w:lang w:val="en-US"/>
        </w:rPr>
        <w:t>et al.</w:t>
      </w:r>
      <w:r w:rsidRPr="00946649">
        <w:rPr>
          <w:rFonts w:cstheme="minorHAnsi"/>
          <w:lang w:val="en-US"/>
        </w:rPr>
        <w:t xml:space="preserve">, 2014; Jones </w:t>
      </w:r>
      <w:r w:rsidR="00C56B4E" w:rsidRPr="00C56B4E">
        <w:rPr>
          <w:rFonts w:cstheme="minorHAnsi"/>
          <w:i/>
          <w:lang w:val="en-US"/>
        </w:rPr>
        <w:t>et al.</w:t>
      </w:r>
      <w:r w:rsidRPr="00946649">
        <w:rPr>
          <w:rFonts w:cstheme="minorHAnsi"/>
          <w:lang w:val="en-US"/>
        </w:rPr>
        <w:t>, 2012)</w:t>
      </w:r>
      <w:r w:rsidRPr="00946649">
        <w:rPr>
          <w:rFonts w:cstheme="minorHAnsi"/>
          <w:lang w:val="en-US"/>
        </w:rPr>
        <w:fldChar w:fldCharType="end"/>
      </w:r>
      <w:r w:rsidRPr="00946649">
        <w:rPr>
          <w:rFonts w:cstheme="minorHAnsi"/>
          <w:lang w:val="en-US"/>
        </w:rPr>
        <w:t xml:space="preserve">, but dominates in Central Asia, where 23% of agricultural land is affected - nearly 80% of that in Uzbekistan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plainTextFormattedCitation" : "(FAO, 2015b)", "previouslyFormattedCitation" : "(FAO, 2015b)"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E35769">
        <w:rPr>
          <w:rFonts w:cstheme="minorHAnsi"/>
          <w:lang w:val="en-US"/>
        </w:rPr>
        <w:t>FAO, 2015b</w:t>
      </w:r>
      <w:r w:rsidRPr="00946649">
        <w:rPr>
          <w:rFonts w:cstheme="minorHAnsi"/>
          <w:lang w:val="en-US"/>
        </w:rPr>
        <w:t>)</w:t>
      </w:r>
      <w:r w:rsidRPr="00946649">
        <w:rPr>
          <w:rFonts w:cstheme="minorHAnsi"/>
          <w:lang w:val="en-US"/>
        </w:rPr>
        <w:fldChar w:fldCharType="end"/>
      </w:r>
      <w:r w:rsidRPr="00946649">
        <w:rPr>
          <w:rFonts w:cstheme="minorHAnsi"/>
          <w:lang w:val="en-US"/>
        </w:rPr>
        <w:t>.</w:t>
      </w:r>
    </w:p>
    <w:p w14:paraId="69F928E3" w14:textId="1AFC4431" w:rsidR="001E43D4" w:rsidRPr="00AC4B8E" w:rsidRDefault="001E43D4" w:rsidP="001E43D4">
      <w:pPr>
        <w:spacing w:before="240"/>
        <w:rPr>
          <w:rFonts w:cstheme="minorHAnsi"/>
        </w:rPr>
      </w:pPr>
      <w:r w:rsidRPr="00946649">
        <w:rPr>
          <w:rFonts w:cstheme="minorHAnsi"/>
          <w:lang w:val="en-US"/>
        </w:rPr>
        <w:t xml:space="preserve">Erosion control can be defined as the erosion avoided due to the vegetation cover or to a well-aggregated soil </w:t>
      </w:r>
      <w:r w:rsidRPr="00946649">
        <w:rPr>
          <w:rFonts w:cstheme="minorHAnsi"/>
          <w:lang w:val="en-US"/>
        </w:rPr>
        <w:fldChar w:fldCharType="begin" w:fldLock="1"/>
      </w:r>
      <w:r w:rsidRPr="00946649">
        <w:rPr>
          <w:rFonts w:cstheme="minorHAnsi"/>
          <w:lang w:val="en-US"/>
        </w:rPr>
        <w:instrText>ADDIN CSL_CITATION { "citationItems" : [ { "id" : "ITEM-1", "itemData" : { "DOI" : "10.1016/j.ecolind.2015.06.043", "ISBN" : "1470160X (ISSN)", "ISSN" : "1470160X", "abstract" : "Abstract The concept of ecosystem services has received increased attention in recent years, and is seen as a useful construct for the development of policy relevant indicators and communication for science, policy and practice. Soil erosion is one of the main environmental problems for European Mediterranean agro-forestry systems, making soil erosion prevention a key ecosystem service to monitor and assess. Here, we present a spatially and temporally explicit assessment of the provision of soil erosion prevention by vegetation in Mediterranean Europe between 2001 and 2013, including maps of vulnerable areas. We follow a recently described conceptual framework for the mapping and assessment of regulating ecosystem services to calculate eight process-based indicators, and an ecosystem service provision profile. Results show a relative increase in the effectiveness of provision of soil erosion prevention in Mediterranean Europe between 2001 and 2013. This increase is particularly noticeable between 2009 and 2013, but it does not represent a general trend across the whole Mediterranean region. Two regional examples describe contrasting trends and illustrate the need for regional assessments and policy targets. Our results demonstrate the strength of having a coherent and complementary set of indicators for regulating services to inform policy and land management decisions.", "author" : [ { "dropping-particle" : "", "family" : "Guerra", "given" : "Carlos A.", "non-dropping-particle" : "", "parse-names" : false, "suffix" : "" }, { "dropping-particle" : "", "family" : "Maes", "given" : "Joachim", "non-dropping-particle" : "", "parse-names" : false, "suffix" : "" }, { "dropping-particle" : "", "family" : "Geijzendorffer", "given" : "Ilse", "non-dropping-particle" : "", "parse-names" : false, "suffix" : "" }, { "dropping-particle" : "", "family" : "Metzger", "given" : "Marc J.", "non-dropping-particle" : "", "parse-names" : false, "suffix" : "" } ], "container-title" : "Ecological Indicators", "id" : "ITEM-1", "issued" : { "date-parts" : [ [ "2016" ] ] }, "title" : "An assessment of soil erosion prevention by vegetation in Mediterranean Europe: Current trends of ecosystem service provision", "type" : "article-journal" }, "uris" : [ "http://www.mendeley.com/documents/?uuid=2df8af4e-d70e-4b8e-bbb2-0eb55bcbeabe", "http://www.mendeley.com/documents/?uuid=bdde7658-9072-49a4-832f-f18218cb9e3b" ] } ], "mendeley" : { "formattedCitation" : "(Guerra, Maes, Geijzendorffer, &amp; Metzger, 2016)", "plainTextFormattedCitation" : "(Guerra, Maes, Geijzendorffer, &amp; Metzger, 2016)", "previouslyFormattedCitation" : "(Guerra, Maes, Geijzendorffer, &amp; Metzger,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Guerra</w:t>
      </w:r>
      <w:r>
        <w:rPr>
          <w:lang w:val="en-US"/>
        </w:rPr>
        <w:t xml:space="preserve"> </w:t>
      </w:r>
      <w:r w:rsidR="00C56B4E" w:rsidRPr="00C56B4E">
        <w:rPr>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The soil cover factor (C) of the “universal soil loss equation” model for water erosion or its revised version, accounting for the effect of vegetation on water erosion, is used as an indicator of the capacity to control erosion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Panagos", "given" : "Panos", "non-dropping-particle" : "", "parse-names" : false, "suffix" : "" }, { "dropping-particle" : "", "family" : "Borrelli", "given" : "Pasquale", "non-dropping-particle" : "", "parse-names" : false, "suffix" : "" }, { "dropping-particle" : "", "family" : "Meusburger", "given" : "Katrin", "non-dropping-particle" : "", "parse-names" : false, "suffix" : "" }, { "dropping-particle" : "", "family" : "Alewell", "given" : "Christine", "non-dropping-particle" : "", "parse-names" : false, "suffix" : "" }, { "dropping-particle" : "", "family" : "Lugato", "given" : "Emanuele", "non-dropping-particle" : "", "parse-names" : false, "suffix" : "" }, { "dropping-particle" : "", "family" : "Montanarella", "given" : "Luca", "non-dropping-particle" : "", "parse-names" : false, "suffix" : "" } ], "container-title" : "Land Use Policy", "id" : "ITEM-1", "issued" : { "date-parts" : [ [ "2015" ] ] }, "page" : "38-50", "title" : "Estimating the soil erosion cover-management factor at the European scale", "type" : "article-journal", "volume" : "48" }, "uris" : [ "http://www.mendeley.com/documents/?uuid=38dbfd4b-da20-4d40-bfe3-c17739072783", "http://www.mendeley.com/documents/?uuid=de0051b1-c305-41e1-824b-c4be965d540e" ] }, { "id" : "ITEM-2", "itemData" : { "author" : [ { "dropping-particle" : "", "family" : "Maes", "given" : "Joachim", "non-dropping-particle" : "", "parse-names" : false, "suffix" : "" }, { "dropping-particle" : "", "family" : "Teller", "given" : "Anne", "non-dropping-particle" : "", "parse-names" : false, "suffix" : "" }, { "dropping-particle" : "", "family" : "Erhar", "given" : "Markus", "non-dropping-particle" : "", "parse-names" : false, "suffix" : "" }, { "dropping-particle" : "", "family" : "Murph", "given" : "Patrick", "non-dropping-particle" : "", "parse-names" : false, "suffix" : "" }, { "dropping-particle" : "", "family" : "Barredo", "given" : "Jose\u0301 I.", "non-dropping-particle" : "", "parse-names" : false, "suffix" : "" }, { "dropping-particle" : "", "family" : "Grizzetti", "given" : "Bruna", "non-dropping-particle" : "", "parse-names" : false, "suffix" : "" }, { "dropping-particle" : "", "family" : "Cardoso", "given" : "Ana", "non-dropping-particle" : "", "parse-names" : false, "suffix" : "" }, { "dropping-particle" : "", "family" : "Somma", "given" : "Francesca", "non-dropping-particle" : "", "parse-names" : false, "suffix" : "" }, { "dropping-particle" : "", "family" : "Petersen", "given" : "Jan-Erik", "non-dropping-particle" : "", "parse-names" : false, "suffix" : "" }, { "dropping-particle" : "", "family" : "Meiner", "given" : "Andrus", "non-dropping-particle" : "", "parse-names" : false, "suffix" : "" }, { "dropping-particle" : "", "family" : "Gelabert", "given" : "Eva Royo", "non-dropping-particle" : "", "parse-names" : false, "suffix" : "" }, { "dropping-particle" : "", "family" : "Zal", "given" : "Nihat", "non-dropping-particle" : "", "parse-names" : false, "suffix" : "" }, { "dropping-particle" : "", "family" : "Kristensen", "given" : "Peter", "non-dropping-particle" : "", "parse-names" : false, "suffix" : "" }, { "dropping-particle" : "", "family" : "Bastrup-Birk", "given" : "Annemarie", "non-dropping-particle" : "", "parse-names" : false, "suffix" : "" }, { "dropping-particle" : "", "family" : "Biala", "given" : "Katarzyna", "non-dropping-particle" : "", "parse-names" : false, "suffix" : "" }, { "dropping-particle" : "", "family" : "Romao", "given" : "Carlos", "non-dropping-particle" : "", "parse-names" : false, "suffix" : "" }, { "dropping-particle" : "", "family" : "Piroddi", "given" : "Chiara", "non-dropping-particle" : "", "parse-names" : false, "suffix" : "" }, { "dropping-particle" : "", "family" : "Egoh", "given" : "Benis", "non-dropping-particle" : "", "parse-names" : false, "suffix" : "" }, { "dropping-particle" : "", "family" : "Paracchini", "given" : "Maria Luisa", "non-dropping-particle" : "", "parse-names" : false, "suffix" : "" } ], "id" : "ITEM-2", "issued" : { "date-parts" : [ [ "2014" ] ] }, "title" : "Mapping and assesment of ecosystems and their services. Indicators for ecosystem assessments under Action 5 of the EU Biodiversity Strategy to 2020. 2nd report", "type" : "report" }, "uris" : [ "http://www.mendeley.com/documents/?uuid=6ff3ce91-c78b-477a-8556-c9d85fcecee9", "http://www.mendeley.com/documents/?uuid=0ce04935-d66a-4eb7-a8a3-ec1ab3fa7293" ] } ], "mendeley" : { "formattedCitation" : "(Joachim Maes et al., 2014; Panagos, Borrelli, Meusburger, et al., 2015)", "plainTextFormattedCitation" : "(Joachim Maes et al., 2014; Panagos, Borrelli, Meusburger, et al., 2015)", "previouslyFormattedCitation" : "(Joachim Maes et al., 2014; Panagos, Borrelli, Meusburger,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E35769">
        <w:rPr>
          <w:rFonts w:cstheme="minorHAnsi"/>
          <w:lang w:val="en-US"/>
        </w:rPr>
        <w:t>European Commission, 2014</w:t>
      </w:r>
      <w:r w:rsidR="00C424D0">
        <w:rPr>
          <w:rFonts w:cstheme="minorHAnsi"/>
          <w:lang w:val="en-US"/>
        </w:rPr>
        <w:t>b</w:t>
      </w:r>
      <w:r w:rsidRPr="00946649">
        <w:rPr>
          <w:rFonts w:cstheme="minorHAnsi"/>
          <w:lang w:val="en-US"/>
        </w:rPr>
        <w:t>; Panagos</w:t>
      </w:r>
      <w:r>
        <w:rPr>
          <w:lang w:val="en-US"/>
        </w:rPr>
        <w:t xml:space="preserve"> </w:t>
      </w:r>
      <w:r w:rsidR="00C56B4E" w:rsidRPr="00C56B4E">
        <w:rPr>
          <w:rFonts w:cstheme="minorHAnsi"/>
          <w:i/>
          <w:lang w:val="en-US"/>
        </w:rPr>
        <w:t>et al.</w:t>
      </w:r>
      <w:r w:rsidRPr="00946649">
        <w:rPr>
          <w:rFonts w:cstheme="minorHAnsi"/>
          <w:lang w:val="en-US"/>
        </w:rPr>
        <w:t>, 2015</w:t>
      </w:r>
      <w:r w:rsidR="006B3ABC">
        <w:rPr>
          <w:rFonts w:cstheme="minorHAnsi"/>
          <w:lang w:val="en-US"/>
        </w:rPr>
        <w:t>a</w:t>
      </w:r>
      <w:r w:rsidRPr="00946649">
        <w:rPr>
          <w:rFonts w:cstheme="minorHAnsi"/>
          <w:lang w:val="en-US"/>
        </w:rPr>
        <w:t>)</w:t>
      </w:r>
      <w:r w:rsidRPr="00946649">
        <w:rPr>
          <w:rFonts w:cstheme="minorHAnsi"/>
          <w:lang w:val="en-US"/>
        </w:rPr>
        <w:fldChar w:fldCharType="end"/>
      </w:r>
      <w:r w:rsidRPr="00946649">
        <w:rPr>
          <w:rFonts w:cstheme="minorHAnsi"/>
          <w:lang w:val="en-US"/>
        </w:rPr>
        <w:t xml:space="preserve">. In the Mapping and Assessment of Ecosystem Services project, erosion control by vegetation was estimated as: (i) the difference of eroded soil with and without vegetation; and (ii) the capacity of ecosystems to avoid erosion </w:t>
      </w:r>
      <w:r w:rsidRPr="00946649">
        <w:rPr>
          <w:rFonts w:cstheme="minorHAnsi"/>
          <w:lang w:val="en-US"/>
        </w:rPr>
        <w:fldChar w:fldCharType="begin" w:fldLock="1"/>
      </w:r>
      <w:r w:rsidRPr="00946649">
        <w:rPr>
          <w:rFonts w:cstheme="minorHAnsi"/>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oachim", "non-dropping-particle" : "", "parse-names" : false, "suffix" : "" }, { "dropping-particle" : "", "family" : "Fabrega", "given" : "Nina", "non-dropping-particle" : "", "parse-names" : false, "suffix" : "" }, { "dropping-particle" : "", "family" : "Zulian", "given" : "Grazia", "non-dropping-particle" : "", "parse-names" : false, "suffix" : "" }, { "dropping-particle" : "", "family" : "Barbosa", "given" : "Ana", "non-dropping-particle" : "", "parse-names" : false, "suffix" : "" }, { "dropping-particle" : "", "family" : "Vizcaino", "given" : "Pilar", "non-dropping-particle" : "", "parse-names" : false, "suffix" : "" }, { "dropping-particle" : "", "family" : "Ivits", "given" : "Eva", "non-dropping-particle" : "", "parse-names" : false, "suffix" : "" }, { "dropping-particle" : "", "family" : "Polce", "given" : "Chiara", "non-dropping-particle" : "", "parse-names" : false, "suffix" : "" }, { "dropping-particle" : "", "family" : "Vandecasteele", "given" : "Ine", "non-dropping-particle" : "", "parse-names" : false, "suffix" : "" }, { "dropping-particle" : "", "family" : "Rivero", "given" : "Ine\u0301s Mari\u0301", "non-dropping-particle" : "", "parse-names" : false, "suffix" : "" }, { "dropping-particle" : "", "family" : "Guerra", "given" : "Carlos", "non-dropping-particle" : "", "parse-names" : false, "suffix" : "" }, { "dropping-particle" : "", "family" : "Castillo", "given" : "Carolina Perpin\u0303a", "non-dropping-particle" : "", "parse-names" : false, "suffix" : "" }, { "dropping-particle" : "", "family" : "Vallecillo", "given" : "Sara", "non-dropping-particle" : "", "parse-names" : false, "suffix" : "" }, { "dropping-particle" : "", "family" : "Baranzelli", "given" : "Claudia", "non-dropping-particle" : "", "parse-names" : false, "suffix" : "" }, { "dropping-particle" : "", "family" : "Barranco", "given" : "Ricardo", "non-dropping-particle" : "", "parse-names" : false, "suffix" : "" }, { "dropping-particle" : "", "family" : "B</w:instrText>
      </w:r>
      <w:r w:rsidRPr="00AC4B8E">
        <w:rPr>
          <w:rFonts w:cstheme="minorHAnsi"/>
        </w:rPr>
        <w:instrText>atista e Silva", "given" : "Filipe", "non-dropping-particle" : "", "parse-names" : false, "suffix" : "" }, { "dropping-particle" : "", "family" : "Lavalle", "given" : "Carlo", "non-dropping-particle" : "", "parse-names" : false, "suffix" : "" } ], "id" : "ITEM-1", "issue" : "April", "issued" : { "date-parts" : [ [ "2015" ] ] }, "number-of-pages" : "1-131", "publisher" : "European Commission", "title" : "Mapping and Assessment of Ecosystems and their Services. Trends in ecosystems and ecosystem services in the European Union between 2000 and 2010", "type" : "report" }, "uris" : [ "http://www.mendeley.com/documents/?uuid=d8c400db-e427-4cc7-b4ca-3a61d9347a41", "http://www.mendeley.com/documents/?uuid=761e76b6-fae2-4cb3-92d8-8edf56d445a5" ] } ], "mendeley" : { "formattedCitation" : "(Joachim Maes, Fabrega, Zulian, Barbosa, Vizcaino, Ivits, Polce, Vandecasteele, Rivero, Guerra, Castillo, Vallecillo, Baranzelli, Barranco, Batista e Silva, &amp; Lavalle, 2015)", "plainTextFormattedCitation" : "(Joachim Maes, Fabrega, Zulian, Barbosa, Vizcaino, Ivits, Polce, Vandecasteele, Rivero, Guerra, Castillo, Vallecillo, Baranzelli, Barranco, Batista e Silva, &amp; Lavalle, 2015)", "previouslyFormattedCitation" : "(Joachim Maes, Fabrega, Zulian, Barbosa, Vizcaino, Ivits, Polce, Vandecasteele, Rivero, Guerra, Castillo, Vallecillo, Baranzelli, Barranco, Batista e Silva, &amp; Lavalle, 2015)" }, "properties" : {  }, "schema" : "https://github.com/citation-style-language/schema/raw/master/csl-citation.json" }</w:instrText>
      </w:r>
      <w:r w:rsidRPr="00946649">
        <w:rPr>
          <w:rFonts w:cstheme="minorHAnsi"/>
          <w:lang w:val="en-US"/>
        </w:rPr>
        <w:fldChar w:fldCharType="separate"/>
      </w:r>
      <w:r w:rsidRPr="003854F0">
        <w:rPr>
          <w:rFonts w:cstheme="minorHAnsi"/>
        </w:rPr>
        <w:t>(</w:t>
      </w:r>
      <w:r w:rsidRPr="00E35769">
        <w:rPr>
          <w:rFonts w:cstheme="minorHAnsi"/>
        </w:rPr>
        <w:t>European Commission, 2015b</w:t>
      </w:r>
      <w:r w:rsidRPr="003854F0">
        <w:rPr>
          <w:rFonts w:cstheme="minorHAnsi"/>
        </w:rPr>
        <w:t>)</w:t>
      </w:r>
      <w:r w:rsidRPr="00946649">
        <w:rPr>
          <w:rFonts w:cstheme="minorHAnsi"/>
          <w:lang w:val="en-US"/>
        </w:rPr>
        <w:fldChar w:fldCharType="end"/>
      </w:r>
      <w:r w:rsidRPr="00AC4B8E">
        <w:rPr>
          <w:rFonts w:cstheme="minorHAnsi"/>
        </w:rPr>
        <w:t xml:space="preserve">. </w:t>
      </w:r>
    </w:p>
    <w:p w14:paraId="16A27165" w14:textId="2D77CA16" w:rsidR="001E43D4" w:rsidRPr="00946649" w:rsidRDefault="001E43D4" w:rsidP="001E43D4">
      <w:pPr>
        <w:rPr>
          <w:lang w:val="en-US"/>
        </w:rPr>
      </w:pPr>
      <w:r w:rsidRPr="00946649">
        <w:rPr>
          <w:rFonts w:cstheme="minorHAnsi"/>
          <w:lang w:val="en-US"/>
        </w:rPr>
        <w:t>Vegetation cover is very heterogeneous in the EU-27 (</w:t>
      </w:r>
      <w:r w:rsidRPr="00946649">
        <w:rPr>
          <w:rFonts w:cstheme="minorHAnsi"/>
          <w:b/>
          <w:lang w:val="en-US"/>
        </w:rPr>
        <w:t>Figure 2.15</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Panagos", "given" : "Panos", "non-dropping-particle" : "", "parse-names" : false, "suffix" : "" }, { "dropping-particle" : "", "family" : "Borrelli", "given" : "Pasquale", "non-dropping-particle" : "", "parse-names" : false, "suffix" : "" }, { "dropping-particle" : "", "family" : "Meusburger", "given" : "Katrin", "non-dropping-particle" : "", "parse-names" : false, "suffix" : "" }, { "dropping-particle" : "", "family" : "Alewell", "given" : "Christine", "non-dropping-particle" : "", "parse-names" : false, "suffix" : "" }, { "dropping-particle" : "", "family" : "Lugato", "given" : "Emanuele", "non-dropping-particle" : "", "parse-names" : false, "suffix" : "" }, { "dropping-particle" : "", "family" : "Montanarella", "given" : "Luca", "non-dropping-particle" : "", "parse-names" : false, "suffix" : "" } ], "container-title" : "Land Use Policy", "id" : "ITEM-1", "issued" : { "date-parts" : [ [ "2015" ] ] }, "page" : "38-50", "title" : "Estimating the soil erosion cover-management factor at the European scale", "type" : "article-journal", "volume" : "48" }, "uris" : [ "http://www.mendeley.com/documents/?uuid=de0051b1-c305-41e1-824b-c4be965d540e", "http://www.mendeley.com/documents/?uuid=38dbfd4b-da20-4d40-bfe3-c17739072783" ] } ], "mendeley" : { "formattedCitation" : "(Panagos, Borrelli, Meusburger, et al., 2015)", "plainTextFormattedCitation" : "(Panagos, Borrelli, Meusburger, et al., 2015)", "previouslyFormattedCitation" : "(Panagos, Borrelli, Meusburger,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Panagos </w:t>
      </w:r>
      <w:r w:rsidR="00C56B4E" w:rsidRPr="00C56B4E">
        <w:rPr>
          <w:rFonts w:cstheme="minorHAnsi"/>
          <w:i/>
          <w:lang w:val="en-US"/>
        </w:rPr>
        <w:t>et al.</w:t>
      </w:r>
      <w:r w:rsidRPr="00946649">
        <w:rPr>
          <w:rFonts w:cstheme="minorHAnsi"/>
          <w:lang w:val="en-US"/>
        </w:rPr>
        <w:t>, 2015</w:t>
      </w:r>
      <w:r w:rsidR="006B3ABC">
        <w:rPr>
          <w:rFonts w:cstheme="minorHAnsi"/>
          <w:lang w:val="en-US"/>
        </w:rPr>
        <w:t>a</w:t>
      </w:r>
      <w:r w:rsidRPr="00946649">
        <w:rPr>
          <w:rFonts w:cstheme="minorHAnsi"/>
          <w:lang w:val="en-US"/>
        </w:rPr>
        <w:t>)</w:t>
      </w:r>
      <w:r w:rsidRPr="00946649">
        <w:rPr>
          <w:rFonts w:cstheme="minorHAnsi"/>
          <w:lang w:val="en-US"/>
        </w:rPr>
        <w:fldChar w:fldCharType="end"/>
      </w:r>
      <w:r w:rsidRPr="00946649">
        <w:rPr>
          <w:rFonts w:cstheme="minorHAnsi"/>
          <w:lang w:val="en-US"/>
        </w:rPr>
        <w:t xml:space="preserve"> and in Eastern Europe and Central Asia (</w:t>
      </w:r>
      <w:r w:rsidRPr="00946649">
        <w:rPr>
          <w:rFonts w:cstheme="minorHAnsi"/>
          <w:b/>
          <w:lang w:val="en-US"/>
        </w:rPr>
        <w:t>Figure 2.16</w:t>
      </w:r>
      <w:r w:rsidRPr="00946649">
        <w:rPr>
          <w:rFonts w:cstheme="minorHAnsi"/>
          <w:lang w:val="en-US"/>
        </w:rPr>
        <w:t>) in relation to climate. With a lower C factor, the capacity of ecosystems to avoid soil erosion is thus lower in Mediterranean areas of Europe and Central Asia (</w:t>
      </w:r>
      <w:r w:rsidRPr="00946649">
        <w:rPr>
          <w:rFonts w:cstheme="minorHAnsi"/>
          <w:b/>
          <w:lang w:val="en-US"/>
        </w:rPr>
        <w:t>Figure 2.17</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DOI" : "10.1007/s11629-014-3393-6", "ISBN" : "1672-6316", "abstract" : "Vegetation cover is the main factor of soil loss prevention. The C-factor of the RUSLE (Revised Universal Soil Loss Equation) was predicted with NDVI, ground data and exponential regression equation for mountain rangelands of Kyrgyzstan. Time series of C-factor, precipitation and temperature were decomposed into seasonal and trend components with STL (seasonal decomposition by loess) to assess their interrelations. C-factor, precipitation and temperature trend components indicated significant lagged correlation, whereas seasonal components indicated more complex relations with climate factors which can be promoting as well as limiting factors for vegetation development, depending on the season. Rainy springs and hot summers may increase soil loss dramatically, whereas warm and dry springs with rainy summers can decrease it. Steep slopes indicated higher soil loss ratio, whereas flat areas were better protected by vegetation.", "author" : [ { "dropping-particle" : "", "family" : "Kulikov", "given" : "M", "non-dropping-particle" : "", "parse-names" : false, "suffix" : "" }, { "dropping-particle" : "", "family" : "Schickhoff", "given" : "U", "non-dropping-particle" : "", "parse-names" : false, "suffix" : "" }, { "dropping-particle" : "", "family" : "Borchardt", "given" : "P", "non-dropping-particle" : "", "parse-names" : false, "suffix" : "" } ], "container-title" : "Journal of Mountain Science", "id" : "ITEM-1", "issue" : "2", "issued" : { "date-parts" : [ [ "2016" ] ] }, "page" : "316-329", "title" : "Spatial and seasonal dynamics of soil loss ratio in mountain rangelands of south-western Kyrgyzstan", "type" : "article-journal", "volume" : "13" }, "uris" : [ "http://www.mendeley.com/documents/?uuid=97a6228c-d19f-4f62-9e23-5c9a3bbe52d7", "http://www.mendeley.com/documents/?uuid=7a0acdc8-3743-4a30-87d9-a15ca81e4fda" ] } ], "mendeley" : { "formattedCitation" : "(Kulikov, Schickhoff, &amp; Borchardt, 2016)", "plainTextFormattedCitation" : "(Kulikov, Schickhoff, &amp; Borchardt, 2016)", "previouslyFormattedCitation" : "(Kulikov, Schickhoff, &amp; Borchardt,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Kulikov</w:t>
      </w:r>
      <w:r>
        <w:rPr>
          <w:lang w:val="en-US"/>
        </w:rPr>
        <w:t xml:space="preserve"> </w:t>
      </w:r>
      <w:r w:rsidR="00C56B4E" w:rsidRPr="00C56B4E">
        <w:rPr>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w:t>
      </w:r>
      <w:r w:rsidRPr="00946649">
        <w:rPr>
          <w:rFonts w:eastAsia="Cambria" w:cs="Cambria"/>
          <w:lang w:val="en-US"/>
        </w:rPr>
        <w:t xml:space="preserve"> Vegetated soil cover has decreased in many areas of Europe and Central Asia in relation to intensive cultivation, rangeland degradation and desertification </w:t>
      </w:r>
      <w:r w:rsidRPr="00946649">
        <w:rPr>
          <w:rFonts w:eastAsia="Cambria" w:cs="Cambria"/>
          <w:lang w:val="en-US"/>
        </w:rPr>
        <w:fldChar w:fldCharType="begin" w:fldLock="1"/>
      </w:r>
      <w:r w:rsidRPr="00946649">
        <w:rPr>
          <w:rFonts w:eastAsia="Cambria" w:cs="Cambria"/>
          <w:lang w:val="en-US"/>
        </w:rPr>
        <w:instrText>ADDIN CSL_CITATION { "citationItems" : [ { "id" : "ITEM-1", "itemData" : { "author" : [ { "dropping-particle" : "", "family" : "Gupta", "given" : "R", "non-dropping-particle" : "", "parse-names" : false, "suffix" : "" }, { "dropping-particle" : "", "family" : "Kienzler", "given" : "K", "non-dropping-particle" : "", "parse-names" : false, "suffix" : "" }, { "dropping-particle" : "", "family" : "Martius", "given" : "C", "non-dropping-particle" : "", "parse-names" : false, "suffix" : "" }, { "dropping-particle" : "", "family" : "Mirzabaev", "given" : "T", "non-dropping-particle" : "", "parse-names" : false, "suffix" : "" }, { "dropping-particle" : "", "family" : "Oweis", "given" : "T", "non-dropping-particle" : "", "parse-names" : false, "suffix" : "" }, { "dropping-particle" : "", "family" : "Pauw", "given" : "E", "non-dropping-particle" : "de", "parse-names" : false, "suffix" : "" }, { "dropping-particle" : "", "family" : "Qadir", "given" : "M", "non-dropping-particle" : "", "parse-names" : false, "suffix" : "" }, { "dropping-particle" : "", "family" : "Shideed", "given" : "K", "non-dropping-particle" : "", "parse-names" : false, "suffix" : "" }, { "dropping-particle" : "", "family" : "Sommer", "given" : "R", "non-dropping-particle" : "", "parse-names" : false, "suffix" : "" }, { "dropping-particle" : "", "family" : "Thomas", "given" : "R", "non-dropping-particle" : "", "parse-names" : false, "suffix" : "" }, { "dropping-particle" : "", "family" : "Sayre", "given" : "K", "non-dropping-particle" : "", "parse-names" : false, "suffix" : "" }, { "dropping-particle" : "", "family" : "Carli", "given" : "C", "non-dropping-particle" : "", "parse-names" : false, "suffix" : "" }, { "dropping-particle" : "", "family" : "Saparov", "given" : "A", "non-dropping-particle" : "", "parse-names" : false, "suffix" : "" }, { "dropping-particle" : "", "family" : "Bekenov", "given" : "M", "non-dropping-particle" : "", "parse-names" : false, "suffix" : "" }, { "dropping-particle" : "", "family" : "Sanginov", "given" : "S", "non-dropping-particle" : "", "parse-names" : false, "suffix" : "" }, { "dropping-particle" : "", "family" : "Nepesov", "given" : "M", "non-dropping-particle" : "", "parse-names" : false, "suffix" : "" }, { "dropping-particle" : "", "family" : "Kramov", "given" : "R", "non-dropping-particle" : "", "parse-names" : false, "suffix" : "" }, { "dropping-particle" : "", "family" : "CGIAR-PFU", "given" : "", "non-dropping-particle" : "", "parse-names" : false, "suffix" : "" } ], "id" : "ITEM-1", "issued" : { "date-parts" : [ [ "2009" ] ] }, "number-of-pages" : "84 pp", "publisher" : "CGIAR-PFU", "publisher-place" : "Tashkent, Uzbekistan.", "title" : "Research Prospectus: A Vision for Sustainable Land Management Research in Central Asia. ICARDA Central Asia and Caucasus Program. Sustainable Agriculture in Central Asia and the Caucasus Series No.1. ", "type" : "report" }, "uris" : [ "http://www.mendeley.com/documents/?uuid=391f77ec-1169-4d29-b3ef-90a742a15f70", "http://www.mendeley.com/documents/?uuid=6428d04c-9f48-4e96-af56-d3bd16a316a9" ] }, { "id" : "ITEM-2", "itemData" : { "author" : [ { "dropping-particle" : "", "family" : "Le", "given" : "Q B", "non-dropping-particle" : "", "parse-names" : false, "suffix" : "" }, { "dropping-particle" : "", "family" : "Nkonya", "given" : "E", "non-dropping-particle" : "", "parse-names" : false, "suffix" : "" }, { "dropping-particle" : "", "family" : "Mirzabaev", "given" : "A", "non-dropping-particle" : "", "parse-names" : false, "suffix" : "" } ], "id" : "ITEM-2", "issued" : { "date-parts" : [ [ "2014" ] ] }, "publisher" : "ZEF, Center for Development Research", "publisher-place" : "Bonn, Germany", "title" : "Biomass productivity-based mapping of global land degradation hotspots. ZEF-Discussion Papers on Development Policy, ", "type" : "report", "volume" : "193" }, "uris" : [ "http://www.mendeley.com/documents/?uuid=fdaca5aa-d54d-4e42-bb55-2b54edac72ab", "http://www.mendeley.com/documents/?uuid=6aebc4c6-4ccd-422e-b6d5-f0f0274c14cc" ] }, { "id" : "ITEM-3",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3",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Gupta et al., 2009; Le, Nkonya, &amp; Mirzabaev, 2014)", "plainTextFormattedCitation" : "(FAO, 2015b; Gupta et al., 2009; Le, Nkonya, &amp; Mirzabaev, 2014)", "previouslyFormattedCitation" : "(FAO, 2015b; Gupta et al., 2009; Le, Nkonya, &amp; Mirzabaev, 2014)"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w:t>
      </w:r>
      <w:r w:rsidRPr="00E35769">
        <w:rPr>
          <w:rFonts w:eastAsia="Cambria" w:cs="Cambria"/>
          <w:lang w:val="en-US"/>
        </w:rPr>
        <w:t>FAO, 2015b</w:t>
      </w:r>
      <w:r w:rsidRPr="00946649">
        <w:rPr>
          <w:rFonts w:eastAsia="Cambria" w:cs="Cambria"/>
          <w:lang w:val="en-US"/>
        </w:rPr>
        <w:t xml:space="preserve">; Gupta </w:t>
      </w:r>
      <w:r w:rsidR="00C56B4E" w:rsidRPr="00C56B4E">
        <w:rPr>
          <w:rFonts w:eastAsia="Cambria" w:cs="Cambria"/>
          <w:i/>
          <w:lang w:val="en-US"/>
        </w:rPr>
        <w:t>et al.</w:t>
      </w:r>
      <w:r w:rsidRPr="00946649">
        <w:rPr>
          <w:rFonts w:eastAsia="Cambria" w:cs="Cambria"/>
          <w:lang w:val="en-US"/>
        </w:rPr>
        <w:t>, 2009; Le</w:t>
      </w:r>
      <w:r w:rsidR="00205CCD">
        <w:rPr>
          <w:rFonts w:eastAsia="Cambria" w:cs="Cambria"/>
          <w:lang w:val="en-US"/>
        </w:rPr>
        <w:t xml:space="preserve"> </w:t>
      </w:r>
      <w:r w:rsidR="00205CCD" w:rsidRPr="008771EE">
        <w:rPr>
          <w:rFonts w:eastAsia="Cambria" w:cs="Cambria"/>
          <w:i/>
          <w:lang w:val="en-US"/>
        </w:rPr>
        <w:t>et al.</w:t>
      </w:r>
      <w:r w:rsidRPr="00946649">
        <w:rPr>
          <w:rFonts w:eastAsia="Cambria" w:cs="Cambria"/>
          <w:lang w:val="en-US"/>
        </w:rPr>
        <w:t>, 2014)</w:t>
      </w:r>
      <w:r w:rsidRPr="00946649">
        <w:rPr>
          <w:rFonts w:eastAsia="Cambria" w:cs="Cambria"/>
          <w:lang w:val="en-US"/>
        </w:rPr>
        <w:fldChar w:fldCharType="end"/>
      </w:r>
      <w:r w:rsidRPr="00946649">
        <w:rPr>
          <w:rFonts w:eastAsia="Cambria" w:cs="Cambria"/>
          <w:lang w:val="en-US"/>
        </w:rPr>
        <w:t xml:space="preserve">. Management practices such as conservation agriculture, cover crops and residue return, when implemented locally, increased the C factor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agee.2003.12.018", "ISBN" : "0167-8809", "abstract" : "Conservation tillage (CT) is practised on 45 million ha world-wide, predominantly in North and South America but its uptake is also increasing in South Africa, Australia and other semi-arid areas of the world. It is primarily used as a means to protect soils from erosion and compaction, to conserve moisture and reduce production costs. In Europe, the area cultivated using minimum tillage is increasing primarily in an effort to reduce production costs, but also as a way of preventing soil erosion and retain soil moisture. A large proportion (16%) of Europe's cultivated land is also prone to soil degradation but farmers and governments are being slow to recognise and address the problem, despite the widespread environmental problems that can occur when soils become degraded. Conservation tillage can improve soil structure and stability thereby facilitating better drainage and water holding capacity that reduces the extremes of water logging and drought. These improvements to soil structure also reduce the risk of runoff and pollution of surface waters with sediment, pesticides and nutrients. Reducing the intensity of soil cultivation lowers energy consumption and the emission of carbon dioxide, while carbon sequestration is raised though the increase in soil organic matter (SOM). Under conservation tillage, a richer soil biota develops that can improve nutrient recycling and this may also help combat crop pests and diseases. The greater availability of crop residues and weed seeds improves food supplies for insects, birds and small mammals. All these aspects are reviewed but detailed information on the environmental benefits of conservation tillage is sparse and disparate from European studies. No detailed studies have been conducted at the catchment scale in Europe, therefore some findings must be treated with caution until they can be verified at a larger scale and for a greater range of climatic, cropping and soil conditions. (C) 2004 Elsevier B.V. All rights reserved.", "author" : [ { "dropping-particle" : "", "family" : "Holland", "given" : "J M", "non-dropping-particle" : "", "parse-names" : false, "suffix" : "" } ], "container-title" : "Agriculture Ecosystems &amp; Environment", "id" : "ITEM-1", "issue" : "1", "issued" : { "date-parts" : [ [ "2004" ] ] }, "page" : "1-25", "title" : "The environmental consequences of adopting conservation tillage in Europe: reviewing the evidence", "type" : "article-journal", "volume" : "103" }, "uris" : [ "http://www.mendeley.com/documents/?uuid=bab363c3-94ff-45b0-a8bb-b4520b6bb584", "http://www.mendeley.com/documents/?uuid=659edca1-c889-4fd4-8f9d-aed998a2914a" ] }, { "id" : "ITEM-2", "itemData" : { "DOI" : "10.1002/ldr.2538", "ISSN" : "1099145X", "abstract" : "Copyright \u00a9 2016 John Wiley &amp; Sons, Ltd.Nearly all of Europe is affected by soil erosion. A major policy response is required to reverse the impacts of erosion in degraded areas, particularly in light of the current climate change and water crisis. Soil loss occurs not because of any lack of knowledge on how to protect soils, but a lack in policy governance. The average rate of soil loss by sheet and rill erosion in Europe is 2\u00b746 Mg ha\u22121 yr\u22121. To mitigate the impacts of soil erosion, the European Union's Common Agricultural Policy has introduced conservation measures which reduce soil loss by water erosion by 20% in arable lands. Further economic and political action should rebrand the value of soil as part of ecosystem services, increase the income of rural land owners, involve young farmers and organize regional services for licensing land use changes. In a changing World of 9 billion people with the challenge of climate change, water scarcity and depletion of soil fertility, the agriculture economy should evolve taking into account environmental and ecological aspects. Copyright \u00a9 2016 John Wiley &amp; Sons, Ltd.", "author" : [ { "dropping-particle" : "", "family" : "Panagos", "given" : "Panos", "non-dropping-particle" : "", "parse-names" : false, "suffix" : "" }, { "dropping-particle" : "", "family" : "Imeson", "given" : "Anton", "non-dropping-particle" : "", "parse-names" : false, "suffix" : "" }, { "dropping-particle" : "", "family" : "Meusburger", "given" : "Katrin", "non-dropping-particle" : "", "parse-names" : false, "suffix" : "" }, { "dropping-particle" : "", "family" : "Borrelli", "given" : "Pasquale", "non-dropping-particle" : "", "parse-names" : false, "suffix" : "" }, { "dropping-particle" : "", "family" : "Poesen", "given" : "Jean", "non-dropping-particle" : "", "parse-names" : false, "suffix" : "" }, { "dropping-particle" : "", "family" : "Alewell", "given" : "Christine", "non-dropping-particle" : "", "parse-names" : false, "suffix" : "" } ], "container-title" : "Land Degradation and Development", "id" : "ITEM-2", "issue" : "6", "issued" : { "date-parts" : [ [ "2016" ] ] }, "page" : "1547-1551", "title" : "Soil Conservation in Europe: Wish or Reality?", "type" : "article-journal", "volume" : "27" }, "uris" : [ "http://www.mendeley.com/documents/?uuid=1a5666a6-19bb-4698-be5a-79aff09f3bb5", "http://www.mendeley.com/documents/?uuid=12ade01b-17a0-4a7a-9460-72423cf443e8" ] }, { "id" : "ITEM-3", "itemData" : { "author" : [ { "dropping-particle" : "", "family" : "Panagos", "given" : "Panos", "non-dropping-particle" : "", "parse-names" : false, "suffix" : "" }, { "dropping-particle" : "", "family" : "Borrelli", "given" : "Pasquale", "non-dropping-particle" : "", "parse-names" : false, "suffix" : "" }, { "dropping-particle" : "", "family" : "Meusburger", "given" : "Katrin", "non-dropping-particle" : "", "parse-names" : false, "suffix" : "" }, { "dropping-particle" : "", "family" : "Alewell", "given" : "Christine", "non-dropping-particle" : "", "parse-names" : false, "suffix" : "" }, { "dropping-particle" : "", "family" : "Lugato", "given" : "Emanuele", "non-dropping-particle" : "", "parse-names" : false, "suffix" : "" }, { "dropping-particle" : "", "family" : "Montanarella", "given" : "Luca", "non-dropping-particle" : "", "parse-names" : false, "suffix" : "" } ], "container-title" : "Land Use Policy", "id" : "ITEM-3", "issued" : { "date-parts" : [ [ "2015" ] ] }, "page" : "38-50", "title" : "Estimating the soil erosion cover-management factor at the European scale", "type" : "article-journal", "volume" : "48" }, "uris" : [ "http://www.mendeley.com/documents/?uuid=de0051b1-c305-41e1-824b-c4be965d540e", "http://www.mendeley.com/documents/?uuid=38dbfd4b-da20-4d40-bfe3-c17739072783" ] } ], "mendeley" : { "formattedCitation" : "(Holland, 2004; Panagos et al., 2016; Panagos, Borrelli, Meusburger, et al., 2015)", "plainTextFormattedCitation" : "(Holland, 2004; Panagos et al., 2016; Panagos, Borrelli, Meusburger, et al., 2015)", "previouslyFormattedCitation" : "(Holland, 2004; Panagos et al., 2016; Panagos, Borrelli, Meusburger, et al., 2015)"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Holland, 2004; Panagos </w:t>
      </w:r>
      <w:r w:rsidR="00C56B4E" w:rsidRPr="00C56B4E">
        <w:rPr>
          <w:rFonts w:eastAsia="Cambria" w:cs="Cambria"/>
          <w:i/>
          <w:lang w:val="en-US"/>
        </w:rPr>
        <w:t>et al.</w:t>
      </w:r>
      <w:r w:rsidRPr="00946649">
        <w:rPr>
          <w:rFonts w:eastAsia="Cambria" w:cs="Cambria"/>
          <w:lang w:val="en-US"/>
        </w:rPr>
        <w:t xml:space="preserve">, 2016; Panagos </w:t>
      </w:r>
      <w:r w:rsidR="00C56B4E" w:rsidRPr="00C56B4E">
        <w:rPr>
          <w:rFonts w:eastAsia="Cambria" w:cs="Cambria"/>
          <w:i/>
          <w:lang w:val="en-US"/>
        </w:rPr>
        <w:t>et al.</w:t>
      </w:r>
      <w:r w:rsidRPr="00946649">
        <w:rPr>
          <w:rFonts w:eastAsia="Cambria" w:cs="Cambria"/>
          <w:lang w:val="en-US"/>
        </w:rPr>
        <w:t>, 2015</w:t>
      </w:r>
      <w:r w:rsidR="006B3ABC">
        <w:rPr>
          <w:rFonts w:eastAsia="Cambria" w:cs="Cambria"/>
          <w:lang w:val="en-US"/>
        </w:rPr>
        <w:t>a</w:t>
      </w:r>
      <w:r w:rsidRPr="00946649">
        <w:rPr>
          <w:rFonts w:eastAsia="Cambria" w:cs="Cambria"/>
          <w:lang w:val="en-US"/>
        </w:rPr>
        <w:t>)</w:t>
      </w:r>
      <w:r w:rsidRPr="00946649">
        <w:rPr>
          <w:rFonts w:eastAsia="Cambria" w:cs="Cambria"/>
          <w:lang w:val="en-US"/>
        </w:rPr>
        <w:fldChar w:fldCharType="end"/>
      </w:r>
      <w:r w:rsidRPr="00946649">
        <w:rPr>
          <w:rFonts w:eastAsia="Cambria" w:cs="Cambria"/>
          <w:lang w:val="en-US"/>
        </w:rPr>
        <w:t>.</w:t>
      </w:r>
    </w:p>
    <w:p w14:paraId="72D2DD7B" w14:textId="7FBD55F2" w:rsidR="00BD2E24" w:rsidRPr="00BD2E24" w:rsidRDefault="00BD2E24" w:rsidP="00BD2E24">
      <w:pPr>
        <w:rPr>
          <w:lang w:val="en-US"/>
        </w:rPr>
      </w:pPr>
      <w:r>
        <w:rPr>
          <w:lang w:eastAsia="en-GB"/>
        </w:rPr>
        <w:lastRenderedPageBreak/>
        <w:drawing>
          <wp:inline distT="0" distB="0" distL="0" distR="0" wp14:anchorId="1D9718D5" wp14:editId="5FAB05E0">
            <wp:extent cx="5731510" cy="7272655"/>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731510" cy="7272655"/>
                    </a:xfrm>
                    <a:prstGeom prst="rect">
                      <a:avLst/>
                    </a:prstGeom>
                  </pic:spPr>
                </pic:pic>
              </a:graphicData>
            </a:graphic>
          </wp:inline>
        </w:drawing>
      </w:r>
    </w:p>
    <w:p w14:paraId="09AE8936" w14:textId="2411546B" w:rsidR="001E43D4" w:rsidRPr="00946649" w:rsidRDefault="001E43D4" w:rsidP="001E43D4">
      <w:pPr>
        <w:spacing w:after="0"/>
        <w:rPr>
          <w:rFonts w:eastAsia="Cambria" w:cs="Cambria"/>
          <w:lang w:val="en-US"/>
        </w:rPr>
      </w:pPr>
      <w:r w:rsidRPr="00946649">
        <w:rPr>
          <w:rFonts w:eastAsia="Cambria" w:cs="Cambria"/>
          <w:lang w:val="en-US"/>
        </w:rPr>
        <w:t xml:space="preserve">Erosion control decreased on agricultural land over the last two decades in Europe and Central Asia and is still decreasing in many areas of Central Asia </w:t>
      </w:r>
      <w:r w:rsidRPr="00946649">
        <w:rPr>
          <w:rFonts w:eastAsia="Cambria" w:cs="Cambria"/>
          <w:lang w:val="en-US"/>
        </w:rPr>
        <w:fldChar w:fldCharType="begin" w:fldLock="1"/>
      </w:r>
      <w:r w:rsidRPr="00946649">
        <w:rPr>
          <w:rFonts w:eastAsia="Cambria" w:cs="Cambria"/>
          <w:lang w:val="en-US"/>
        </w:rPr>
        <w:instrText>ADDIN CSL_CITATION { "citationItems" : [ { "id" : "ITEM-1",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1", "issued" : { "date-parts" : [ [ "2015" ] ] }, "publisher-place" : "Rome", "title" : "Status of the World\u2019s Soil Resources (SWSR) \u2013 Main Report.", "type" : "book" }, "uris" : [ "http://www.mendeley.com/documents/?uuid=2d0913e5-d944-4fdf-adfe-9f6180522bfa", "http://www.mendeley.com/documents/?uuid=c5f228f5-827f-4050-a658-dffe12377424" ] }, { "id" : "ITEM-2", "itemData" : { "author" : [ { "dropping-particle" : "", "family" : "Gupta", "given" : "R", "non-dropping-particle" : "", "parse-names" : false, "suffix" : "" }, { "dropping-particle" : "", "family" : "Kienzler", "given" : "K", "non-dropping-particle" : "", "parse-names" : false, "suffix" : "" }, { "dropping-particle" : "", "family" : "Martius", "given" : "C", "non-dropping-particle" : "", "parse-names" : false, "suffix" : "" }, { "dropping-particle" : "", "family" : "Mirzabaev", "given" : "T", "non-dropping-particle" : "", "parse-names" : false, "suffix" : "" }, { "dropping-particle" : "", "family" : "Oweis", "given" : "T", "non-dropping-particle" : "", "parse-names" : false, "suffix" : "" }, { "dropping-particle" : "", "family" : "Pauw", "given" : "E", "non-dropping-particle" : "de", "parse-names" : false, "suffix" : "" }, { "dropping-particle" : "", "family" : "Qadir", "given" : "M", "non-dropping-particle" : "", "parse-names" : false, "suffix" : "" }, { "dropping-particle" : "", "family" : "Shideed", "given" : "K", "non-dropping-particle" : "", "parse-names" : false, "suffix" : "" }, { "dropping-particle" : "", "family" : "Sommer", "given" : "R", "non-dropping-particle" : "", "parse-names" : false, "suffix" : "" }, { "dropping-particle" : "", "family" : "Thomas", "given" : "R", "non-dropping-particle" : "", "parse-names" : false, "suffix" : "" }, { "dropping-particle" : "", "family" : "Sayre", "given" : "K", "non-dropping-particle" : "", "parse-names" : false, "suffix" : "" }, { "dropping-particle" : "", "family" : "Carli", "given" : "C", "non-dropping-particle" : "", "parse-names" : false, "suffix" : "" }, { "dropping-particle" : "", "family" : "Saparov", "given" : "A", "non-dropping-particle" : "", "parse-names" : false, "suffix" : "" }, { "dropping-particle" : "", "family" : "Bekenov", "given" : "M", "non-dropping-particle" : "", "parse-names" : false, "suffix" : "" }, { "dropping-particle" : "", "family" : "Sanginov", "given" : "S", "non-dropping-particle" : "", "parse-names" : false, "suffix" : "" }, { "dropping-particle" : "", "family" : "Nepesov", "given" : "M", "non-dropping-particle" : "", "parse-names" : false, "suffix" : "" }, { "dropping-particle" : "", "family" : "Kramov", "given" : "R", "non-dropping-particle" : "", "parse-names" : false, "suffix" : "" }, { "dropping-particle" : "", "family" : "CGIAR-PFU", "given" : "", "non-dropping-particle" : "", "parse-names" : false, "suffix" : "" } ], "id" : "ITEM-2", "issued" : { "date-parts" : [ [ "2009" ] ] }, "number-of-pages" : "84 pp", "publisher" : "CGIAR-PFU", "publisher-place" : "Tashkent, Uzbekistan.", "title" : "Research Prospectus: A Vision for Sustainable Land Management Research in Central Asia. ICARDA Central Asia and Caucasus Program. Sustainable Agriculture in Central Asia and the Caucasus Series No.1. ", "type" : "report" }, "uris" : [ "http://www.mendeley.com/documents/?uuid=6428d04c-9f48-4e96-af56-d3bd16a316a9", "http://www.mendeley.com/documents/?uuid=391f77ec-1169-4d29-b3ef-90a742a15f70", "http://www.mendeley.com/documents/?uuid=54cfcaa3-bd13-4fb2-bf82-21e64bab9325" ] } ], "mendeley" : { "formattedCitation" : "(FAO, 2015b; Gupta et al., 2009)", "plainTextFormattedCitation" : "(FAO, 2015b; Gupta et al., 2009)", "previouslyFormattedCitation" : "(FAO, 2015b; Gupta et al., 2009)"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w:t>
      </w:r>
      <w:r w:rsidRPr="00E35769">
        <w:rPr>
          <w:rFonts w:eastAsia="Cambria" w:cs="Cambria"/>
          <w:lang w:val="en-US"/>
        </w:rPr>
        <w:t>FAO, 2015b</w:t>
      </w:r>
      <w:r w:rsidRPr="00946649">
        <w:rPr>
          <w:rFonts w:eastAsia="Cambria" w:cs="Cambria"/>
          <w:lang w:val="en-US"/>
        </w:rPr>
        <w:t xml:space="preserve">; Gupta </w:t>
      </w:r>
      <w:r w:rsidR="00C56B4E" w:rsidRPr="00C56B4E">
        <w:rPr>
          <w:rFonts w:eastAsia="Cambria" w:cs="Cambria"/>
          <w:i/>
          <w:lang w:val="en-US"/>
        </w:rPr>
        <w:t>et al.</w:t>
      </w:r>
      <w:r w:rsidRPr="00946649">
        <w:rPr>
          <w:rFonts w:eastAsia="Cambria" w:cs="Cambria"/>
          <w:lang w:val="en-US"/>
        </w:rPr>
        <w:t>, 2009)</w:t>
      </w:r>
      <w:r w:rsidRPr="00946649">
        <w:rPr>
          <w:rFonts w:eastAsia="Cambria" w:cs="Cambria"/>
          <w:lang w:val="en-US"/>
        </w:rPr>
        <w:fldChar w:fldCharType="end"/>
      </w:r>
      <w:r w:rsidRPr="00946649">
        <w:rPr>
          <w:rFonts w:eastAsia="Cambria" w:cs="Cambria"/>
          <w:lang w:val="en-US"/>
        </w:rPr>
        <w:t xml:space="preserve"> and the East European plain in Eastern Europe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DOI 10.1007/978-3-319-19168-3", "author" : [ { "dropping-particle" : "", "family" : "Sorokin", "given" : "Alexey", "non-dropping-particle" : "", "parse-names" : false, "suffix" : "" }, { "dropping-particle" : "", "family" : "Bryzzhev", "given" : "Aleksey", "non-dropping-particle" : "", "parse-names" : false, "suffix" : "" }, { "dropping-particle" : "", "family" : "Strokov", "given" : "Anton", "non-dropping-particle" : "", "parse-names" : false, "suffix" : "" }, { "dropping-particle" : "", "family" : "Mirzabaev", "given" : "Alisher", "non-dropping-particle" : "", "parse-names" : false, "suffix" : "" }, { "dropping-particle" : "", "family" : "Johnson", "given" : "Timothy", "non-dropping-particle" : "", "parse-names" : false, "suffix" : "" }, { "dropping-particle" : "V", "family" : "Kiselev", "given" : "Sergey", "non-dropping-particle" : "", "parse-names" : false, "suffix" : "" } ], "chapter-number" : "18", "container-title" : "Economics of Land Degradation and Improvement \u2013 A Global Assessment for Sustainable Development", "editor" : [ { "dropping-particle" : "", "family" : "Ephraim\u00a0Nkonya", "given" : "", "non-dropping-particle" : "", "parse-names" : false, "suffix" : "" }, { "dropping-particle" : "", "family" : "Alisher\u00a0Mirzabaev", "given" : "", "non-dropping-particle" : "", "parse-names" : false, "suffix" : "" }, { "dropping-particle" : "", "family" : "Joachim\u00a0von\u00a0Braun", "given" : "", "non-dropping-particle" : "", "parse-names" : false, "suffix" : "" } ], "id" : "ITEM-1", "issued" : { "date-parts" : [ [ "2016" ] ] }, "page" : "541-576", "publisher" : "Springer", "title" : "The Economics of Land Degradation in Russia ", "type" : "chapter" }, "uris" : [ "http://www.mendeley.com/documents/?uuid=a4f78386-88b3-4ded-a805-fcadf17002b9", "http://www.mendeley.com/documents/?uuid=b83ea882-8f63-42b5-8ecd-1ae7b3462bf1" ] }, { "id" : "ITEM-2", "itemData" : { "DOI" : "10.1134/S1064229311070064", "ISBN" : "1064229311070", "ISSN" : "1064-2293", "author" : [ { "dropping-particle" : "", "family" : "Golosov", "given" : "V. N.", "non-dropping-particle" : "", "parse-names" : false, "suffix" : "" }, { "dropping-particle" : "", "family" : "Gennadiev", "given" : "A. N.", "non-dropping-particle" : "", "parse-names" : false, "suffix" : "" }, { "dropping-particle" : "", "family" : "Olson", "given" : "K. R.", "non-dropping-particle" : "", "parse-names" : false, "suffix" : "" }, { "dropping-particle" : "V.", "family" : "Markelov", "given" : "M.", "non-dropping-particle" : "", "parse-names" : false, "suffix" : "" }, { "dropping-particle" : "", "family" : "Zhidkin", "given" : "A. P.", "non-dropping-particle" : "", "parse-names" : false, "suffix" : "" }, { "dropping-particle" : "", "family" : "Chendev", "given" : "Yu. G.", "non-dropping-particle" : "", "parse-names" : false, "suffix" : "" }, { "dropping-particle" : "", "family" : "Kovach", "given" : "R. G.", "non-dropping-particle" : "", "parse-names" : false, "suffix" : "" } ], "container-title" : "Eurasian Soil Science", "id" : "ITEM-2", "issue" : "7", "issued" : { "date-parts" : [ [ "2011" ] ] }, "page" : "794-801", "title" : "Spatial and temporal features of soil erosion in the forest-steppe zone of the East-European Plain", "type" : "article-journal", "volume" : "44" }, "uris" : [ "http://www.mendeley.com/documents/?uuid=61f91497-bcd9-4abd-9b76-91de83fe70fb", "http://www.mendeley.com/documents/?uuid=0e8a8e27-cd0c-48d8-bf19-8399f405d6a0" ] }, { "id" : "ITEM-3",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3", "issued" : { "date-parts" : [ [ "2015" ] ] }, "publisher-place" : "Rome", "title" : "Status of the World\u2019s Soil Resources (SWSR) \u2013 Main Report.", "type" : "book" }, "uris" : [ "http://www.mendeley.com/documents/?uuid=2d0913e5-d944-4fdf-adfe-9f6180522bfa", "http://www.mendeley.com/documents/?uuid=c5f228f5-827f-4050-a658-dffe12377424" ] } ], "mendeley" : { "formattedCitation" : "(FAO, 2015b; Golosov et al., 2011; Sorokin et al., 2016)", "plainTextFormattedCitation" : "(FAO, 2015b; Golosov et al., 2011; Sorokin et al., 2016)", "previouslyFormattedCitation" : "(FAO, 2015b; Golosov et al., 2011; Sorokin et al., 2016)"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w:t>
      </w:r>
      <w:r w:rsidRPr="00E35769">
        <w:rPr>
          <w:rFonts w:eastAsia="Cambria" w:cs="Cambria"/>
          <w:lang w:val="en-US"/>
        </w:rPr>
        <w:t>FAO, 2015b</w:t>
      </w:r>
      <w:r w:rsidRPr="00946649">
        <w:rPr>
          <w:rFonts w:eastAsia="Cambria" w:cs="Cambria"/>
          <w:lang w:val="en-US"/>
        </w:rPr>
        <w:t xml:space="preserve">; Golosov </w:t>
      </w:r>
      <w:r w:rsidR="00C56B4E" w:rsidRPr="00C56B4E">
        <w:rPr>
          <w:rFonts w:eastAsia="Cambria" w:cs="Cambria"/>
          <w:i/>
          <w:lang w:val="en-US"/>
        </w:rPr>
        <w:t>et al.</w:t>
      </w:r>
      <w:r w:rsidRPr="00946649">
        <w:rPr>
          <w:rFonts w:eastAsia="Cambria" w:cs="Cambria"/>
          <w:lang w:val="en-US"/>
        </w:rPr>
        <w:t xml:space="preserve">, 2011; Sorokin </w:t>
      </w:r>
      <w:r w:rsidR="00C56B4E" w:rsidRPr="00C56B4E">
        <w:rPr>
          <w:rFonts w:eastAsia="Cambria" w:cs="Cambria"/>
          <w:i/>
          <w:lang w:val="en-US"/>
        </w:rPr>
        <w:t>et al.</w:t>
      </w:r>
      <w:r w:rsidRPr="00946649">
        <w:rPr>
          <w:rFonts w:eastAsia="Cambria" w:cs="Cambria"/>
          <w:lang w:val="en-US"/>
        </w:rPr>
        <w:t>, 2016)</w:t>
      </w:r>
      <w:r w:rsidRPr="00946649">
        <w:rPr>
          <w:rFonts w:eastAsia="Cambria" w:cs="Cambria"/>
          <w:lang w:val="en-US"/>
        </w:rPr>
        <w:fldChar w:fldCharType="end"/>
      </w:r>
      <w:r w:rsidRPr="00946649">
        <w:rPr>
          <w:rFonts w:eastAsia="Cambria" w:cs="Cambria"/>
          <w:lang w:val="en-US"/>
        </w:rPr>
        <w:t xml:space="preserve">. By contrast, erosion control has increased in the EU-27 between 2000 and 2010 by an average of 9.5%, and by 20% for arable lands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envsci.2015.08.012", "ISBN" : "14629011", "ISSN" : "14629011", "abstract" : "Soil erosion by water is one of the major threats to soils in the European Union, with a negative impact on ecosystem services, crop production, drinking water and carbon stocks. The European Commission's Soil Thematic Strategy has identified soil erosion as a relevant issue for the European Union, and has proposed an approach to monitor soil erosion. This paper presents the application of a modified version of the Revised Universal Soil Loss Equation (RUSLE) model (RUSLE2015) to estimate soil loss in Europe for the reference year 2010, within which the input factors (Rainfall erosivity, Soil erodibility, Cover-Management, Topography, Support practices) are modelled with the most recently available pan-European datasets. While RUSLE has been used before in Europe, RUSLE2015 improves the quality of estimation by introducing updated (2010), high-resolution (100m), peer-reviewed input layers. The mean soil loss rate in the European Union's erosion-prone lands (agricultural, forests and semi-natural areas) was found to be 2.46 t ha\u22121 yr\u22121, resulting in a total soil loss of 970 Mt annually. A major benefit of RUSLE2015 is that it can incorporate the effects of policy scenarios based on land-use changes and support practices. The impact of the Good Agricultural and Environmental Condition (GAEC) requirements of the Common Agricultural Policy (CAP) and the EU's guidelines for soil protection can be grouped under land management (reduced/no till, plant residues, cover crops) and support practices (contour farming, maintenance of stone walls and grass margins). The policy interventions (GAEC, Soil Thematic Strategy) over the past decade have reduced the soil loss rate by 9.5% on average in Europe, and by 20% for arable lands. Special attention is given to the 4 million ha of croplands which currently have unsustainable soil loss rates of more than 5 t ha\u22121 yr\u22121, and to which policy measures should be targeted.", "author" : [ { "dropping-particle" : "", "family" : "Panagos", "given" : "Panos", "non-dropping-particle" : "", "parse-names" : false, "suffix" : "" }, { "dropping-particle" : "", "family" : "Borrelli", "given" : "Pasquale", "non-dropping-particle" : "", "parse-names" : false, "suffix" : "" }, { "dropping-particle" : "", "family" : "Poesen", "given" : "Jean", "non-dropping-particle" : "", "parse-names" : false, "suffix" : "" }, { "dropping-particle" : "", "family" : "Ballabio", "given" : "Cristiano", "non-dropping-particle" : "", "parse-names" : false, "suffix" : "" }, { "dropping-particle" : "", "family" : "Lugato", "given" : "Emanuele", "non-dropping-particle" : "", "parse-names" : false, "suffix" : "" }, { "dropping-particle" : "", "family" : "Meusburger", "given" : "Katrin", "non-dropping-particle" : "", "parse-names" : false, "suffix" : "" }, { "dropping-particle" : "", "family" : "Montanarella", "given" : "Luca", "non-dropping-particle" : "", "parse-names" : false, "suffix" : "" }, { "dropping-particle" : "", "family" : "Alewell", "given" : "Christine", "non-dropping-particle" : "", "parse-names" : false, "suffix" : "" } ], "container-title" : "Environmental Science &amp; Policy", "id" : "ITEM-1", "issued" : { "date-parts" : [ [ "2015" ] ] }, "page" : "438-447", "publisher" : "Elsevier Ltd", "title" : "The new assessment of soil loss by water erosion in Europe", "type" : "article-journal", "volume" : "54" }, "uris" : [ "http://www.mendeley.com/documents/?uuid=829d5353-9f8a-4a57-839b-231ccda11f77", "http://www.mendeley.com/documents/?uuid=73be0a23-3345-48db-97f7-8694829410ef" ] } ], "mendeley" : { "formattedCitation" : "(Panagos, Borrelli, Poesen, et al., 2015)", "plainTextFormattedCitation" : "(Panagos, Borrelli, Poesen, et al., 2015)", "previouslyFormattedCitation" : "(Panagos, Borrelli, Poesen, et al., 2015)"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Panagos, </w:t>
      </w:r>
      <w:r w:rsidR="00C56B4E" w:rsidRPr="00C56B4E">
        <w:rPr>
          <w:rFonts w:eastAsia="Cambria" w:cs="Cambria"/>
          <w:i/>
          <w:lang w:val="en-US"/>
        </w:rPr>
        <w:t>et al.</w:t>
      </w:r>
      <w:r w:rsidRPr="00946649">
        <w:rPr>
          <w:rFonts w:eastAsia="Cambria" w:cs="Cambria"/>
          <w:lang w:val="en-US"/>
        </w:rPr>
        <w:t>, 2015</w:t>
      </w:r>
      <w:r w:rsidR="006B3ABC">
        <w:rPr>
          <w:rFonts w:eastAsia="Cambria" w:cs="Cambria"/>
          <w:lang w:val="en-US"/>
        </w:rPr>
        <w:t>b</w:t>
      </w:r>
      <w:r w:rsidRPr="00946649">
        <w:rPr>
          <w:rFonts w:eastAsia="Cambria" w:cs="Cambria"/>
          <w:lang w:val="en-US"/>
        </w:rPr>
        <w:t>)</w:t>
      </w:r>
      <w:r w:rsidRPr="00946649">
        <w:rPr>
          <w:rFonts w:eastAsia="Cambria" w:cs="Cambria"/>
          <w:lang w:val="en-US"/>
        </w:rPr>
        <w:fldChar w:fldCharType="end"/>
      </w:r>
      <w:r w:rsidRPr="00946649">
        <w:rPr>
          <w:rFonts w:eastAsia="Cambria" w:cs="Cambria"/>
          <w:lang w:val="en-US"/>
        </w:rPr>
        <w:t xml:space="preserve"> and in Mediterranean Europe between 2001 and 2013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ecolind.2015.06.043", "ISBN" : "1470160X (ISSN)", "ISSN" : "1470160X", "abstract" : "Abstract The concept of ecosystem services has received increased attention in recent years, and is seen as a useful construct for the development of policy relevant indicators and communication for science, policy and practice. Soil erosion is one of the main environmental problems for European Mediterranean agro-forestry systems, making soil erosion prevention a key ecosystem service to monitor and assess. Here, we present a spatially and temporally explicit assessment of the provision of soil erosion prevention by vegetation in Mediterranean Europe between 2001 and 2013, including maps of vulnerable areas. We follow a recently described conceptual framework for the mapping and assessment of regulating ecosystem services to calculate eight process-based indicators, and an ecosystem service provision profile. Results show a relative increase in the effectiveness of provision of soil erosion prevention in Mediterranean Europe between 2001 and 2013. This increase is particularly noticeable between 2009 and 2013, but it does not represent a general trend across the whole Mediterranean region. Two regional examples describe contrasting trends and illustrate the need for regional assessments and policy targets. Our results demonstrate the strength of having a coherent and complementary set of indicators for regulating services to inform policy and land management decisions.", "author" : [ { "dropping-particle" : "", "family" : "Guerra", "given" : "Carlos A.", "non-dropping-particle" : "", "parse-names" : false, "suffix" : "" }, { "dropping-particle" : "", "family" : "Maes", "given" : "Joachim", "non-dropping-particle" : "", "parse-names" : false, "suffix" : "" }, { "dropping-particle" : "", "family" : "Geijzendorffer", "given" : "Ilse", "non-dropping-particle" : "", "parse-names" : false, "suffix" : "" }, { "dropping-particle" : "", "family" : "Metzger", "given" : "Marc J.", "non-dropping-particle" : "", "parse-names" : false, "suffix" : "" } ], "container-title" : "Ecological Indicators", "id" : "ITEM-1", "issued" : { "date-parts" : [ [ "2016" ] ] }, "title" : "An assessment of soil erosion prevention by vegetation in Mediterranean Europe: Current trends of ecosystem service provision", "type" : "article-journal" }, "uris" : [ "http://www.mendeley.com/documents/?uuid=bdde7658-9072-49a4-832f-f18218cb9e3b", "http://www.mendeley.com/documents/?uuid=2df8af4e-d70e-4b8e-bbb2-0eb55bcbeabe" ] } ], "mendeley" : { "formattedCitation" : "(Guerra et al., 2016)", "plainTextFormattedCitation" : "(Guerra et al., 2016)", "previouslyFormattedCitation" : "(Guerra et al., 2016)"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Guerra </w:t>
      </w:r>
      <w:r w:rsidR="00C56B4E" w:rsidRPr="00C56B4E">
        <w:rPr>
          <w:rFonts w:eastAsia="Cambria" w:cs="Cambria"/>
          <w:i/>
          <w:lang w:val="en-US"/>
        </w:rPr>
        <w:t>et al.</w:t>
      </w:r>
      <w:r w:rsidRPr="00946649">
        <w:rPr>
          <w:rFonts w:eastAsia="Cambria" w:cs="Cambria"/>
          <w:lang w:val="en-US"/>
        </w:rPr>
        <w:t>, 2016)</w:t>
      </w:r>
      <w:r w:rsidRPr="00946649">
        <w:rPr>
          <w:rFonts w:eastAsia="Cambria" w:cs="Cambria"/>
          <w:lang w:val="en-US"/>
        </w:rPr>
        <w:fldChar w:fldCharType="end"/>
      </w:r>
      <w:r w:rsidRPr="00946649">
        <w:rPr>
          <w:rFonts w:eastAsia="Cambria" w:cs="Cambria"/>
          <w:lang w:val="en-US"/>
        </w:rPr>
        <w:t xml:space="preserve">. Common Agricultural Policy intervention measures, promoting practices such as reduced tillage, residue return, cover crops, conservation agriculture, contour farming and grass strips can explain this trend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envsci.2015.08.012", "ISBN" : "14629011", "ISSN" : "14629011", "abstract" : "Soil erosion by water is one of the major threats to soils in the European Union, with a negative impact on ecosystem services, crop production, drinking water and carbon stocks. The European Commission's Soil Thematic Strategy has identified soil erosion as a relevant issue for the European Union, and has proposed an approach to monitor soil erosion. This paper presents the application of a modified version of the Revised Universal Soil Loss Equation (RUSLE) model (RUSLE2015) to estimate soil loss in Europe for the reference year 2010, within which the input factors (Rainfall erosivity, Soil erodibility, Cover-Management, Topography, Support practices) are modelled with the most recently available pan-European datasets. While RUSLE has been used before in Europe, RUSLE2015 improves the quality of estimation by introducing updated (2010), high-resolution (100m), peer-reviewed input layers. The mean soil loss rate in the European Union's erosion-prone lands (agricultural, forests and semi-natural areas) was found to be 2.46 t ha\u22121 yr\u22121, resulting in a total soil loss of 970 Mt annually. A major benefit of RUSLE2015 is that it can incorporate the effects of policy scenarios based on land-use changes and support practices. The impact of the Good Agricultural and Environmental Condition (GAEC) requirements of the Common Agricultural Policy (CAP) and the EU's guidelines for soil protection can be grouped under land management (reduced/no till, plant residues, cover crops) and support practices (contour farming, maintenance of stone walls and grass margins). The policy interventions (GAEC, Soil Thematic Strategy) over the past decade have reduced the soil loss rate by 9.5% on average in Europe, and by 20% for arable lands. Special attention is given to the 4 million ha of croplands which currently have unsustainable soil loss rates of more than 5 t ha\u22121 yr\u22121, and to which policy measures should be targeted.", "author" : [ { "dropping-particle" : "", "family" : "Panagos", "given" : "Panos", "non-dropping-particle" : "", "parse-names" : false, "suffix" : "" }, { "dropping-particle" : "", "family" : "Borrelli", "given" : "Pasquale", "non-dropping-particle" : "", "parse-names" : false, "suffix" : "" }, { "dropping-particle" : "", "family" : "Poesen", "given" : "Jean", "non-dropping-particle" : "", "parse-names" : false, "suffix" : "" }, { "dropping-particle" : "", "family" : "Ballabio", "given" : "Cristiano", "non-dropping-particle" : "", "parse-names" : false, "suffix" : "" }, { "dropping-particle" : "", "family" : "Lugato", "given" : "Emanuele", "non-dropping-particle" : "", "parse-names" : false, "suffix" : "" }, { "dropping-particle" : "", "family" : "Meusburger", "given" : "Katrin", "non-dropping-particle" : "", "parse-names" : false, "suffix" : "" }, { "dropping-particle" : "", "family" : "Montanarella", "given" : "Luca", "non-dropping-particle" : "", "parse-names" : false, "suffix" : "" }, { "dropping-particle" : "", "family" : "Alewell", "given" : "Christine", "non-dropping-particle" : "", "parse-names" : false, "suffix" : "" } ], "container-title" : "Environmental Science &amp; Policy", "id" : "ITEM-1", "issued" : { "date-parts" : [ [ "2015" ] ] }, "page" : "438-447", "publisher" : "Elsevier Ltd", "title" : "The new assessment of soil loss by water erosion in Europe", "type" : "article-journal", "volume" : "54" }, "uris" : [ "http://www.mendeley.com/documents/?uuid=829d5353-9f8a-4a57-839b-231ccda11f77", "http://www.mendeley.com/documents/?uuid=73be0a23-3345-48db-97f7-8694829410ef" ] } ], "mendeley" : { "formattedCitation" : "(Panagos, Borrelli, Poesen, et al., 2015)", "plainTextFormattedCitation" : "(Panagos, Borrelli, Poesen, et al., 2015)", "previouslyFormattedCitation" : "(Panagos, Borrelli, Poesen, et al., 2015)"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Panagos, </w:t>
      </w:r>
      <w:r w:rsidR="00C56B4E" w:rsidRPr="00C56B4E">
        <w:rPr>
          <w:rFonts w:eastAsia="Cambria" w:cs="Cambria"/>
          <w:i/>
          <w:lang w:val="en-US"/>
        </w:rPr>
        <w:t>et al.</w:t>
      </w:r>
      <w:r w:rsidRPr="00946649">
        <w:rPr>
          <w:rFonts w:eastAsia="Cambria" w:cs="Cambria"/>
          <w:lang w:val="en-US"/>
        </w:rPr>
        <w:t>, 2015</w:t>
      </w:r>
      <w:r w:rsidR="006B3ABC">
        <w:rPr>
          <w:rFonts w:eastAsia="Cambria" w:cs="Cambria"/>
          <w:lang w:val="en-US"/>
        </w:rPr>
        <w:t>b</w:t>
      </w:r>
      <w:r w:rsidRPr="00946649">
        <w:rPr>
          <w:rFonts w:eastAsia="Cambria" w:cs="Cambria"/>
          <w:lang w:val="en-US"/>
        </w:rPr>
        <w:t>)</w:t>
      </w:r>
      <w:r w:rsidRPr="00946649">
        <w:rPr>
          <w:rFonts w:eastAsia="Cambria" w:cs="Cambria"/>
          <w:lang w:val="en-US"/>
        </w:rPr>
        <w:fldChar w:fldCharType="end"/>
      </w:r>
      <w:r w:rsidRPr="00946649">
        <w:rPr>
          <w:rFonts w:eastAsia="Cambria" w:cs="Cambria"/>
          <w:lang w:val="en-US"/>
        </w:rPr>
        <w:t xml:space="preserve">. In Central Asia, the surface area of cropland under </w:t>
      </w:r>
      <w:r w:rsidRPr="00946649">
        <w:rPr>
          <w:rFonts w:eastAsia="Cambria" w:cs="Cambria"/>
          <w:lang w:val="en-US"/>
        </w:rPr>
        <w:lastRenderedPageBreak/>
        <w:t xml:space="preserve">conservation agriculture, albeit very small, has more than doubled between 2007 and 2011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2489/jswc.65.3.151", "ISBN" : "0022-4561", "ISSN" : "0022-4561", "abstract" : "Soil erosion on sloping agricultural land poses a serious problem for the environment, as well as for production. In areas with highly erodible soils, such as those in loess zones, application of soil and water conservation measures is crucial to sustain agricultural yields and to prevent or reduce land degradation. The present study, carried out in Faizabad, Tajikistan, was designed to evaluate the potential of local conservation measures on cropland using a spatial modeling approach to provide decision-making support for the planning of spatially explicit sustainable land use. A sampling design to support comparative analysis between well-conserved units and other field units was established in order to estimate factors that determine water erosion, according to the Revised Universal Soil Loss Equation (RUSLE). Such factor-based approaches allow ready application using a geographic information system and facilitate straightforward scenario modeling in areas with limited data resources. The study showed first that assessment of erosion and conservation in an area with inhomogeneous vegetation cover requires the integration of plot-based cover. Plot-based vegetation cover can be effectively derived from high-resolution satellite imagery, providing a useful basis for plot-wise conservation planning. Furthermore, thorough field assessments showed that 25.7% of current total cropland is covered by conservation measures (terracing, agroforestry, and perennial herbaceous fodder). Assessment of the effectiveness of these local measures, combined with the RUSLE calculations, revealed that current average soil loss could be reduced through low-cost measures such as contouring (by 11%), fodder plants (by 16%), and drainage ditches (by 53%). More expensive measures, such as terracing and agroforestry, can reduce erosion by as much as 63% (for agroforestry) and 93% (for agroforestry combined with terracing). Indeed, scenario runs for different levels of tolerable erosion rates showed that more cost-intensive and technologically advanced measures would lead to greater reduction of soil loss. However, given economic conditions in Tajikistan, it seems advisable to support the spread of low-cost and labour-extensive measures.", "author" : [ { "dropping-particle" : "", "family" : "Buhlmann", "given" : "E.", "non-dropping-particle" : "", "parse-names" : false, "suffix" : "" }, { "dropping-particle" : "", "family" : "Wolfgramm", "given" : "B.", "non-dropping-particle" : "", "parse-names" : false, "suffix" : "" }, { "dropping-particle" : "", "family" : "Maselli", "given" : "D.", "non-dropping-particle" : "", "parse-names" : false, "suffix" : "" }, { "dropping-particle" : "", "family" : "Hurni", "given" : "H.", "non-dropping-particle" : "", "parse-names" : false, "suffix" : "" }, { "dropping-particle" : "", "family" : "Sanginov", "given" : "S. R.", "non-dropping-particle" : "", "parse-names" : false, "suffix" : "" }, { "dropping-particle" : "", "family" : "Liniger", "given" : "H. P.", "non-dropping-particle" : "", "parse-names" : false, "suffix" : "" } ], "container-title" : "Journal of Soil and Water Conservation", "id" : "ITEM-1", "issue" : "3", "issued" : { "date-parts" : [ [ "2010" ] ] }, "page" : "151-159", "title" : "Geographic information system-based decision support for soil conservation planning in Tajikistan", "type" : "article-journal", "volume" : "65" }, "uris" : [ "http://www.mendeley.com/documents/?uuid=25330b9a-c2c6-4a24-978d-a8d89dcfd2a3", "http://www.mendeley.com/documents/?uuid=5679d8a8-7f12-44db-b925-da71755da0d5" ] }, { "id" : "ITEM-2", "itemData" : { "DOI" : "10.3934/agrfood.2016.2.144", "ISBN" : "2471-2086", "abstract" : "This manuscript reviews scientific findings on agricultural systems, associated land degradation and selected remedies such as Conservation Agricultural (CA) practices to counterbalance these. In particular, this review addresses the research findings on CA practices conducted in the rainfed and irrigated systems in Central Asia. The arid and semi-arid croplands in this region are vulnerable to different types of soil and environmental degradation, and particularly to degradation caused by intensive tillage, irrigation water mismanagement, and cropping practices, especially in the Aral Sea Basin. Overall, the evidence shows that various CA elements, such as permanent beds, seems to be technically suitable for the major cropping systems and despite the heterogeneous conditions in the region. CA practices can contribute to combating on-going land degradation. No-till seeding along with the maintenance of a permanent soil coverage e.g. by residue retention, reduces wind and water erosion, increases water infiltration and storage which can reduce crop water stress, improve soil quality and increase soil organic matter. Further, CA practices can lead to similar or even higher crop yields while reducing production resource needs and costs considerably, including fuel, seeds, agrochemicals, water and labour. Nevertheless, the growing research evidence on the productivity, economic and environmental benefits that can be harnessed with CA, still is from a limited number of studies and hence more research at local scale is needed.", "author" : [ { "dropping-particle" : "", "family" : "Nurbekov", "given" : "A", "non-dropping-particle" : "", "parse-names" : false, "suffix" : "" }, { "dropping-particle" : "", "family" : "Akramkhanov", "given" : "A", "non-dropping-particle" : "", "parse-names" : false, "suffix" : "" }, { "dropping-particle" : "", "family" : "Kassam", "given" : "A", "non-dropping-particle" : "", "parse-names" : false, "suffix" : "" }, { "dropping-particle" : "", "family" : "Sydyk", "given" : "D", "non-dropping-particle" : "", "parse-names" : false, "suffix" : "" }, { "dropping-particle" : "", "family" : "Ziyadaullaev", "given" : "Z", "non-dropping-particle" : "", "parse-names" : false, "suffix" : "" }, { "dropping-particle" : "", "family" : "Lamers", "given" : "J P A", "non-dropping-particle" : "", "parse-names" : false, "suffix" : "" } ], "container-title" : "Aims Agriculture and Food", "id" : "ITEM-2", "issue" : "2", "issued" : { "date-parts" : [ [ "2016" ] ] }, "page" : "144-156", "title" : "Conservation Agriculture for combating land degradation in Central Asia: a synthesis", "type" : "article-journal", "volume" : "1" }, "uris" : [ "http://www.mendeley.com/documents/?uuid=2d611ed0-b379-4b4c-a4cc-46e1c30b149c", "http://www.mendeley.com/documents/?uuid=16e9a4a3-18cb-42e7-bee3-f4b1716d7d21" ] } ], "mendeley" : { "formattedCitation" : "(Buhlmann et al., 2010; Nurbekov et al., 2016)", "plainTextFormattedCitation" : "(Buhlmann et al., 2010; Nurbekov et al., 2016)", "previouslyFormattedCitation" : "(Buhlmann et al., 2010; Nurbekov et al., 2016)"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Buhlmann </w:t>
      </w:r>
      <w:r w:rsidR="00C56B4E" w:rsidRPr="00C56B4E">
        <w:rPr>
          <w:rFonts w:eastAsia="Cambria" w:cs="Cambria"/>
          <w:i/>
          <w:lang w:val="en-US"/>
        </w:rPr>
        <w:t>et al.</w:t>
      </w:r>
      <w:r w:rsidRPr="00946649">
        <w:rPr>
          <w:rFonts w:eastAsia="Cambria" w:cs="Cambria"/>
          <w:lang w:val="en-US"/>
        </w:rPr>
        <w:t xml:space="preserve">, 2010; Nurbekov </w:t>
      </w:r>
      <w:r w:rsidR="00C56B4E" w:rsidRPr="00C56B4E">
        <w:rPr>
          <w:rFonts w:eastAsia="Cambria" w:cs="Cambria"/>
          <w:i/>
          <w:lang w:val="en-US"/>
        </w:rPr>
        <w:t>et al.</w:t>
      </w:r>
      <w:r w:rsidRPr="00946649">
        <w:rPr>
          <w:rFonts w:eastAsia="Cambria" w:cs="Cambria"/>
          <w:lang w:val="en-US"/>
        </w:rPr>
        <w:t>, 2016)</w:t>
      </w:r>
      <w:r w:rsidRPr="00946649">
        <w:rPr>
          <w:rFonts w:eastAsia="Cambria" w:cs="Cambria"/>
          <w:lang w:val="en-US"/>
        </w:rPr>
        <w:fldChar w:fldCharType="end"/>
      </w:r>
      <w:r w:rsidRPr="00946649">
        <w:rPr>
          <w:rFonts w:eastAsia="Cambria" w:cs="Cambria"/>
          <w:lang w:val="en-US"/>
        </w:rPr>
        <w:t xml:space="preserve">. </w:t>
      </w:r>
    </w:p>
    <w:p w14:paraId="07D298DD" w14:textId="77777777" w:rsidR="001E43D4" w:rsidRPr="00946649" w:rsidRDefault="001E43D4" w:rsidP="001E43D4">
      <w:pPr>
        <w:spacing w:after="0"/>
        <w:rPr>
          <w:rFonts w:eastAsia="Cambria" w:cs="Cambria"/>
          <w:lang w:val="en-US"/>
        </w:rPr>
      </w:pPr>
    </w:p>
    <w:p w14:paraId="19FC60E3" w14:textId="3DA3D1F6" w:rsidR="00BD2E24" w:rsidRPr="00BD2E24" w:rsidRDefault="00BD2E24" w:rsidP="00BD2E24">
      <w:pPr>
        <w:rPr>
          <w:lang w:val="en-US"/>
        </w:rPr>
      </w:pPr>
      <w:r>
        <w:rPr>
          <w:lang w:eastAsia="en-GB"/>
        </w:rPr>
        <w:drawing>
          <wp:inline distT="0" distB="0" distL="0" distR="0" wp14:anchorId="50BAB165" wp14:editId="4879C1E9">
            <wp:extent cx="5731510" cy="2647315"/>
            <wp:effectExtent l="0" t="0" r="254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731510" cy="2647315"/>
                    </a:xfrm>
                    <a:prstGeom prst="rect">
                      <a:avLst/>
                    </a:prstGeom>
                  </pic:spPr>
                </pic:pic>
              </a:graphicData>
            </a:graphic>
          </wp:inline>
        </w:drawing>
      </w:r>
    </w:p>
    <w:p w14:paraId="11B80878" w14:textId="2B10EBC8" w:rsidR="001E43D4" w:rsidRDefault="001E43D4" w:rsidP="000226B2">
      <w:pPr>
        <w:pStyle w:val="Caption"/>
      </w:pPr>
    </w:p>
    <w:p w14:paraId="449EE938" w14:textId="44334BB9" w:rsidR="00BD2E24" w:rsidRPr="00BD2E24" w:rsidRDefault="00BD2E24" w:rsidP="00BD2E24">
      <w:pPr>
        <w:rPr>
          <w:lang w:val="en-US"/>
        </w:rPr>
      </w:pPr>
      <w:r>
        <w:rPr>
          <w:lang w:eastAsia="en-GB"/>
        </w:rPr>
        <w:drawing>
          <wp:inline distT="0" distB="0" distL="0" distR="0" wp14:anchorId="7EECE201" wp14:editId="61C839FB">
            <wp:extent cx="5731510" cy="497649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731510" cy="4976495"/>
                    </a:xfrm>
                    <a:prstGeom prst="rect">
                      <a:avLst/>
                    </a:prstGeom>
                  </pic:spPr>
                </pic:pic>
              </a:graphicData>
            </a:graphic>
          </wp:inline>
        </w:drawing>
      </w:r>
    </w:p>
    <w:p w14:paraId="5C298F47" w14:textId="77777777" w:rsidR="001E43D4" w:rsidRPr="009A2555" w:rsidRDefault="001E43D4" w:rsidP="001E43D4">
      <w:pPr>
        <w:spacing w:after="0"/>
        <w:ind w:left="-5"/>
        <w:rPr>
          <w:rFonts w:eastAsia="Cambria" w:cs="Cambria"/>
          <w:b/>
          <w:lang w:val="en-US"/>
        </w:rPr>
      </w:pPr>
    </w:p>
    <w:p w14:paraId="416A6CA9" w14:textId="50300FD9" w:rsidR="001E43D4" w:rsidRPr="00946649" w:rsidRDefault="001E43D4" w:rsidP="001F0516">
      <w:pPr>
        <w:pStyle w:val="Heading4"/>
      </w:pPr>
      <w:bookmarkStart w:id="384" w:name="_an9bhvlpw9fy" w:colFirst="0" w:colLast="0"/>
      <w:bookmarkStart w:id="385" w:name="h.7uxbg6257ayh" w:colFirst="0" w:colLast="0"/>
      <w:bookmarkStart w:id="386" w:name="h.ukqr0n5x8sct" w:colFirst="0" w:colLast="0"/>
      <w:bookmarkStart w:id="387" w:name="h.my6be3vu5b62" w:colFirst="0" w:colLast="0"/>
      <w:bookmarkStart w:id="388" w:name="h.p1hs19h3z7yt" w:colFirst="0" w:colLast="0"/>
      <w:bookmarkStart w:id="389" w:name="h.7vl14w35u4et" w:colFirst="0" w:colLast="0"/>
      <w:bookmarkStart w:id="390" w:name="h.lh6e9otcycup" w:colFirst="0" w:colLast="0"/>
      <w:bookmarkStart w:id="391" w:name="h.80sv4xmr3408" w:colFirst="0" w:colLast="0"/>
      <w:bookmarkStart w:id="392" w:name="h.qk8s1hrli3a6" w:colFirst="0" w:colLast="0"/>
      <w:bookmarkStart w:id="393" w:name="h.q26y2u5vzphg" w:colFirst="0" w:colLast="0"/>
      <w:bookmarkStart w:id="394" w:name="h.50ppo3vxqtej" w:colFirst="0" w:colLast="0"/>
      <w:bookmarkStart w:id="395" w:name="h.rfzljsnuyk9e" w:colFirst="0" w:colLast="0"/>
      <w:bookmarkStart w:id="396" w:name="h.hee42pum59r1" w:colFirst="0" w:colLast="0"/>
      <w:bookmarkStart w:id="397" w:name="h.44cotmu5w0xl" w:colFirst="0" w:colLast="0"/>
      <w:bookmarkStart w:id="398" w:name="h.bdzpc4np0psg" w:colFirst="0" w:colLast="0"/>
      <w:bookmarkStart w:id="399" w:name="h.fh9qc17dqqqu" w:colFirst="0" w:colLast="0"/>
      <w:bookmarkStart w:id="400" w:name="h.ojuxmzzwk1h" w:colFirst="0" w:colLast="0"/>
      <w:bookmarkStart w:id="401" w:name="h.rt0h6ldwyigt" w:colFirst="0" w:colLast="0"/>
      <w:bookmarkStart w:id="402" w:name="h.i05r98u0wna" w:colFirst="0" w:colLast="0"/>
      <w:bookmarkStart w:id="403" w:name="h.docx1n1ypwq7" w:colFirst="0" w:colLast="0"/>
      <w:bookmarkStart w:id="404" w:name="h.5x6p792i0y10" w:colFirst="0" w:colLast="0"/>
      <w:bookmarkStart w:id="405" w:name="h.hlutuo3peh18" w:colFirst="0" w:colLast="0"/>
      <w:bookmarkStart w:id="406" w:name="h.gcsc836pdl5e" w:colFirst="0" w:colLast="0"/>
      <w:bookmarkStart w:id="407" w:name="h.193sn2uycx8b" w:colFirst="0" w:colLast="0"/>
      <w:bookmarkStart w:id="408" w:name="h.5j4w4zey37ir" w:colFirst="0" w:colLast="0"/>
      <w:bookmarkStart w:id="409" w:name="h.t95reqxpj85a" w:colFirst="0" w:colLast="0"/>
      <w:bookmarkStart w:id="410" w:name="h.xznri270zfu" w:colFirst="0" w:colLast="0"/>
      <w:bookmarkStart w:id="411" w:name="h.ekmwu7j5wwcd" w:colFirst="0" w:colLast="0"/>
      <w:bookmarkStart w:id="412" w:name="h.deasrpxukkx6" w:colFirst="0" w:colLast="0"/>
      <w:bookmarkStart w:id="413" w:name="h.d5sgm5cyca7r" w:colFirst="0" w:colLast="0"/>
      <w:bookmarkStart w:id="414" w:name="h.p7c5y8x954nr" w:colFirst="0" w:colLast="0"/>
      <w:bookmarkStart w:id="415" w:name="h.pg7sygmuvzc" w:colFirst="0" w:colLast="0"/>
      <w:bookmarkStart w:id="416" w:name="h.2nqtv9pg9lr9" w:colFirst="0" w:colLast="0"/>
      <w:bookmarkStart w:id="417" w:name="h.xj4o0datmnxx" w:colFirst="0" w:colLast="0"/>
      <w:bookmarkStart w:id="418" w:name="h.dmdxrmqxw5qt" w:colFirst="0" w:colLast="0"/>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r w:rsidRPr="009A2555">
        <w:lastRenderedPageBreak/>
        <w:t xml:space="preserve"> </w:t>
      </w:r>
      <w:bookmarkStart w:id="419" w:name="_Toc519504444"/>
      <w:r w:rsidRPr="00946649">
        <w:t>Regulation of natural hazards and extreme events</w:t>
      </w:r>
      <w:bookmarkEnd w:id="419"/>
      <w:r w:rsidRPr="00946649">
        <w:t xml:space="preserve"> </w:t>
      </w:r>
    </w:p>
    <w:p w14:paraId="2AD76F61" w14:textId="77777777" w:rsidR="001E43D4" w:rsidRPr="00946649" w:rsidRDefault="001E43D4" w:rsidP="001E43D4">
      <w:pPr>
        <w:rPr>
          <w:lang w:val="en-US"/>
        </w:rPr>
      </w:pPr>
      <w:bookmarkStart w:id="420" w:name="_3znysh7"/>
      <w:bookmarkEnd w:id="420"/>
      <w:r w:rsidRPr="00946649">
        <w:rPr>
          <w:lang w:val="en-US"/>
        </w:rPr>
        <w:t xml:space="preserve">The Europe and Central Asia region is exposed to a range of natural hazards, including droughts, floods, landslides and avalanches, storms and wildfires. In the </w:t>
      </w:r>
      <w:r w:rsidRPr="00946649">
        <w:rPr>
          <w:rFonts w:cstheme="minorHAnsi"/>
          <w:iCs/>
          <w:lang w:val="en-US"/>
        </w:rPr>
        <w:t>European Union</w:t>
      </w:r>
      <w:r w:rsidRPr="00946649">
        <w:rPr>
          <w:lang w:val="en-US"/>
        </w:rPr>
        <w:t xml:space="preserve">, floods account for 40% of the damages by natural hazards and affect 50% of the population </w:t>
      </w:r>
      <w:r w:rsidRPr="00946649">
        <w:rPr>
          <w:lang w:val="en-US"/>
        </w:rPr>
        <w:fldChar w:fldCharType="begin" w:fldLock="1"/>
      </w:r>
      <w:r w:rsidRPr="00946649">
        <w:rPr>
          <w:lang w:val="en-US"/>
        </w:rPr>
        <w:instrText>ADDIN CSL_CITATION { "citationItems" : [ { "id" : "ITEM-1", "itemData" : { "DOI" : "10.2777/765301", "ISBN" : "978-92-79-46051-7", "abstract" : "Nature-based solutions simultaneously provide environmental, social and economic benefits by bringing more nature and natural features and processes into cities, landscapes and seascapes. The Horizon 2020 Expert Group on \u2018Nature-Based Solutions and Re-Naturing Cities\u2019, chaired by Dr. Wilhelm Krull, Secretary General of the Volkswagen Foundation, was established under the 2014 Work Programme for the Societal Challenge \u201cClimate action, environment, resource efficiency and raw materials\u201d. Dr. Pam Berry, Senior Research Fellow at Oxford University, rapporteur, and 12 other renowned experts, engaged in forward-looking reflection on future orientations for EU Research and Innovation for Nature-Based Solutions and Re-Naturing Cities. This report presents their main findings", "author" : [ { "dropping-particle" : "", "family" : "European Commission", "given" : "", "non-dropping-particle" : "", "parse-names" : false, "suffix" : "" } ], "editor" : [ { "dropping-particle" : "", "family" : "Environment", "given" : "Resource Efficiency and Raw Materials Innovation Directorate-General for Research and Climate Action", "non-dropping-particle" : "", "parse-names" : false, "suffix" : "" } ], "id" : "ITEM-1", "issued" : { "date-parts" : [ [ "2015" ] ] }, "number-of-pages" : "72", "publisher" : "Directorate-General for Research and Climate Action, Environment, Resource Efficiency and Raw Materials", "publisher-place" : "Brussels", "title" : "Towards an EU Research and Innovation policy agenda for Nature-Based Solutions &amp; Re-Naturing Cities", "type" : "book" }, "uris" : [ "http://www.mendeley.com/documents/?uuid=cdc1d9db-280b-45ea-87be-77cf415dc920", "http://www.mendeley.com/documents/?uuid=954c98e9-a198-4ba9-a615-87b3ddeebb7f" ] } ], "mendeley" : { "formattedCitation" : "(European Commission, 2015b)", "plainTextFormattedCitation" : "(European Commission, 2015b)", "previouslyFormattedCitation" : "(European Commission, 2015b)"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uropean Commission, 2015c</w:t>
      </w:r>
      <w:r w:rsidRPr="00946649">
        <w:rPr>
          <w:lang w:val="en-US"/>
        </w:rPr>
        <w:t>)</w:t>
      </w:r>
      <w:r w:rsidRPr="00946649">
        <w:rPr>
          <w:lang w:val="en-US"/>
        </w:rPr>
        <w:fldChar w:fldCharType="end"/>
      </w:r>
      <w:r w:rsidRPr="00946649">
        <w:rPr>
          <w:lang w:val="en-US"/>
        </w:rPr>
        <w:t xml:space="preserve">. With flooding being the most damaging natural hazard, this section focuses on trends of coastal and fluvial flood regulation, while we first briefly report on the general trends in the regulation of other natural hazards. Note that information on nature’s capacity to regulate natural hazards is generally lacking for Europe and Central Asia, while information on the occurrence of natural hazards is more abundant. </w:t>
      </w:r>
    </w:p>
    <w:p w14:paraId="25D8A9DE" w14:textId="483FE0AE" w:rsidR="001E43D4" w:rsidRPr="00946649" w:rsidRDefault="001E43D4" w:rsidP="001E43D4">
      <w:pPr>
        <w:rPr>
          <w:lang w:val="en-US"/>
        </w:rPr>
      </w:pPr>
      <w:r w:rsidRPr="00946649">
        <w:rPr>
          <w:lang w:val="en-US"/>
        </w:rPr>
        <w:t>The severity, frequency and persistence of meteorological and hydrological droughts have increased in Europe and Central Asia since the 1960s, although there are large differences</w:t>
      </w:r>
      <w:r>
        <w:rPr>
          <w:lang w:val="en-US"/>
        </w:rPr>
        <w:t xml:space="preserve"> across the region</w:t>
      </w:r>
      <w:r w:rsidRPr="00946649">
        <w:rPr>
          <w:lang w:val="en-US"/>
        </w:rPr>
        <w:t xml:space="preserve">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3c3350e0-da34-4322-b7fd-f9f3d03dbb12", "http://www.mendeley.com/documents/?uuid=2a6c1718-d8ad-455d-864a-062ee07bab80" ] }, { "id" : "ITEM-2", "itemData" : { "author" : [ { "dropping-particle" : "", "family" : "EEA", "given" : "", "non-dropping-particle" : "", "parse-names" : false, "suffix" : "" } ], "id" : "ITEM-2", "issued" : { "date-parts" : [ [ "2016" ] ] }, "title" : "Meteorological and hydrological droughts", "type" : "webpage" }, "uris" : [ "http://www.mendeley.com/documents/?uuid=02eee299-1ce7-4053-a9f8-ca489edbe29b", "http://www.mendeley.com/documents/?uuid=76db6a66-10a4-418d-9601-92f4193e4b75" ] } ], "mendeley" : { "formattedCitation" : "(EEA, 2016d; EM-DAT, 2017)", "plainTextFormattedCitation" : "(EEA, 2016d; EM-DAT, 2017)", "previouslyFormattedCitation" : "(EEA, 2016d; EM-DAT, 2017)"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EA, 2016d; EM-DAT, 2017</w:t>
      </w:r>
      <w:r w:rsidRPr="00946649">
        <w:rPr>
          <w:lang w:val="en-US"/>
        </w:rPr>
        <w:t>)</w:t>
      </w:r>
      <w:r w:rsidRPr="00946649">
        <w:rPr>
          <w:lang w:val="en-US"/>
        </w:rPr>
        <w:fldChar w:fldCharType="end"/>
      </w:r>
      <w:r w:rsidRPr="00946649">
        <w:rPr>
          <w:lang w:val="en-US"/>
        </w:rPr>
        <w:t xml:space="preserve">. Drought frequency in south-western and central Mediterranean Europe has increased, but has decreased in northern parts of Western Europe and parts of Eastern Europe </w:t>
      </w:r>
      <w:r w:rsidRPr="00946649">
        <w:rPr>
          <w:lang w:val="en-US"/>
        </w:rPr>
        <w:fldChar w:fldCharType="begin" w:fldLock="1"/>
      </w:r>
      <w:r w:rsidRPr="00946649">
        <w:rPr>
          <w:lang w:val="en-US"/>
        </w:rPr>
        <w:instrText>ADDIN CSL_CITATION { "citationItems" : [ { "id" : "ITEM-1", "itemData" : { "author" : [ { "dropping-particle" : "", "family" : "EEA", "given" : "", "non-dropping-particle" : "", "parse-names" : false, "suffix" : "" } ], "id" : "ITEM-1", "issued" : { "date-parts" : [ [ "2016" ] ] }, "title" : "Meteorological and hydrological droughts", "type" : "webpage" }, "uris" : [ "http://www.mendeley.com/documents/?uuid=76db6a66-10a4-418d-9601-92f4193e4b75", "http://www.mendeley.com/documents/?uuid=02eee299-1ce7-4053-a9f8-ca489edbe29b" ] } ], "mendeley" : { "formattedCitation" : "(EEA, 2016d)", "plainTextFormattedCitation" : "(EEA, 2016d)", "previouslyFormattedCitation" : "(EEA, 2016d)"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EA, 2016d</w:t>
      </w:r>
      <w:r w:rsidRPr="00946649">
        <w:rPr>
          <w:lang w:val="en-US"/>
        </w:rPr>
        <w:t>)</w:t>
      </w:r>
      <w:r w:rsidRPr="00946649">
        <w:rPr>
          <w:lang w:val="en-US"/>
        </w:rPr>
        <w:fldChar w:fldCharType="end"/>
      </w:r>
      <w:r w:rsidRPr="00946649">
        <w:rPr>
          <w:lang w:val="en-US"/>
        </w:rPr>
        <w:t xml:space="preserve">. The continued degradation and decline of wetland area (Section 2.2.1.7) has contributed to the reduced capacity to regulate droughts </w:t>
      </w:r>
      <w:r w:rsidRPr="00946649">
        <w:rPr>
          <w:lang w:val="en-US"/>
        </w:rPr>
        <w:fldChar w:fldCharType="begin" w:fldLock="1"/>
      </w:r>
      <w:r>
        <w:rPr>
          <w:lang w:val="en-US"/>
        </w:rPr>
        <w:instrText>ADDIN CSL_CITATION { "citationItems" : [ { "id" : "ITEM-1", "itemData" : { "abstract" : "Degradation of wetlands reduces resilience against water-related hazards such as floods, droughts and storm surges. Integrating wetlands as natural infrastructure for disaster risk reduction (DRR), alone or in conjunction with traditional \" hard \" infrastructure, can mitigate hazards and increase the resilience of local communities and those living across entire river basins or coastal zones. 1 Policy-makers should: Recognize the roles of wetlands in DRR, emphasizing the value of their wise use as a significant and cost-effective component of DRR strategies. Embed wetland wise use within ecosystem-based DRR (eco-DRR) policies and programmes, and broader development plans, developed in the context of international processes such as the Sendai Framework for Disaster Risk Reduction, the Paris Agreement on climate change and the Sustainable Development Goals. Promote collaboration between the development, humanitarian and environmental sectors to design and implement wetland-related solutions to increase resilience to disasters. Emphasize within sectoral policies and programmes, particularly those related to DRR, that degradation of wetlands can cause disasters and amplify their impacts on water, food and energy security, and human health. Recognize that ecosystem-based solutions alone may not address all forms and scales of disaster risks, and that they can be applied together with other risk management measures such as early warning, evacuation and contingency planning, and traditional infrastructure such as dams, dykes and seawalls. Policy recommendations www.ramsar.org The issue Across the world, natural disasters continue to have a severe impact on people, their livelihoods and their environment. Over 90% of natural disasters are caused by water-related hazards such as floods, droughts and storm surges. Climate change is increasing the frequency of the extreme weather which causes these hazards. From 2006 to 2015, the percentage of lives lost due to weather-and climate-related disasters increased to nearly 49% of all lives lost to natural hazards in that period, up from around 40% in the previous decade. Disasters and the associated fatalities, losses and damage often result from poor decisions and actions that make hazards more severe and communities more vulnerable to their impacts. There is a need for better integration between environmental, development and humanitarian actors, to enable effective prevention, response and recovery.", "author" : [ { "dropping-particle" : "", "family" : "Kumar", "given" : "R.", "non-dropping-particle" : "", "parse-names" : false, "suffix" : "" }, { "dropping-particle" : "", "family" : "Tol", "given" : "S.", "non-dropping-particle" : "", "parse-names" : false, "suffix" : "" }, { "dropping-particle" : "", "family" : "McInnes", "given" : "R. J.", "non-dropping-particle" : "", "parse-names" : false, "suffix" : "" }, { "dropping-particle" : "", "family" : "Everard", "given" : "M.", "non-dropping-particle" : "", "parse-names" : false, "suffix" : "" }, { "dropping-particle" : "", "family" : "Kulindwa", "given" : "A.A.", "non-dropping-particle" : "", "parse-names" : false, "suffix" : "" } ], "container-title" : "Ramsar Policy Brief No. 1.", "id" : "ITEM-1", "issue" : "Gland, Switzerland: Ramsar Convention Secretariat", "issued" : { "date-parts" : [ [ "2017" ] ] }, "title" : "Wetlands for disaster risk reduction: Effective choices for resilient communities", "type" : "article-journal" }, "uris" : [ "http://www.mendeley.com/documents/?uuid=223e5626-619b-4ffc-8843-6cb0adb442a4", "http://www.mendeley.com/documents/?uuid=2e70a139-3fc2-449c-b7ab-7f2e2a9f3d01" ] } ], "mendeley" : { "formattedCitation" : "(Kumar et al., 2017)", "plainTextFormattedCitation" : "(Kumar et al., 2017)", "previouslyFormattedCitation" : "(Kumar et al., 2017)" }, "properties" : {  }, "schema" : "https://github.com/citation-style-language/schema/raw/master/csl-citation.json" }</w:instrText>
      </w:r>
      <w:r w:rsidRPr="00946649">
        <w:rPr>
          <w:lang w:val="en-US"/>
        </w:rPr>
        <w:fldChar w:fldCharType="separate"/>
      </w:r>
      <w:r w:rsidRPr="00946649">
        <w:rPr>
          <w:lang w:val="en-US"/>
        </w:rPr>
        <w:t xml:space="preserve">(Kumar </w:t>
      </w:r>
      <w:r w:rsidR="00C56B4E" w:rsidRPr="00C56B4E">
        <w:rPr>
          <w:i/>
          <w:lang w:val="en-US"/>
        </w:rPr>
        <w:t>et al.</w:t>
      </w:r>
      <w:r w:rsidRPr="00946649">
        <w:rPr>
          <w:lang w:val="en-US"/>
        </w:rPr>
        <w:t>, 2017)</w:t>
      </w:r>
      <w:r w:rsidRPr="00946649">
        <w:rPr>
          <w:lang w:val="en-US"/>
        </w:rPr>
        <w:fldChar w:fldCharType="end"/>
      </w:r>
      <w:r w:rsidRPr="00946649">
        <w:rPr>
          <w:lang w:val="en-US"/>
        </w:rPr>
        <w:t xml:space="preserve">. </w:t>
      </w:r>
    </w:p>
    <w:p w14:paraId="03F96406" w14:textId="3CFD1C07" w:rsidR="001E43D4" w:rsidRPr="00946649" w:rsidRDefault="001E43D4" w:rsidP="001E43D4">
      <w:pPr>
        <w:rPr>
          <w:lang w:val="en-US"/>
        </w:rPr>
      </w:pPr>
      <w:r w:rsidRPr="00946649">
        <w:rPr>
          <w:lang w:val="en-US"/>
        </w:rPr>
        <w:t xml:space="preserve">The severity and frequency of landslides and avalanches have mixed trends for the region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E35769">
        <w:rPr>
          <w:lang w:val="en-US"/>
        </w:rPr>
        <w:t>(EM-DAT, 2017</w:t>
      </w:r>
      <w:r w:rsidRPr="00946649">
        <w:rPr>
          <w:lang w:val="en-US"/>
        </w:rPr>
        <w:t>)</w:t>
      </w:r>
      <w:r w:rsidRPr="00946649">
        <w:rPr>
          <w:lang w:val="en-US"/>
        </w:rPr>
        <w:fldChar w:fldCharType="end"/>
      </w:r>
      <w:r w:rsidRPr="00946649">
        <w:rPr>
          <w:lang w:val="en-US"/>
        </w:rPr>
        <w:t>, while an increase in fatal landslides is observed for</w:t>
      </w:r>
      <w:r>
        <w:rPr>
          <w:lang w:val="en-US"/>
        </w:rPr>
        <w:t xml:space="preserve"> Western, Central and Eastern</w:t>
      </w:r>
      <w:r w:rsidRPr="00946649">
        <w:rPr>
          <w:lang w:val="en-US"/>
        </w:rPr>
        <w:t xml:space="preserve"> Europe </w:t>
      </w:r>
      <w:r w:rsidRPr="00946649">
        <w:rPr>
          <w:lang w:val="en-US"/>
        </w:rPr>
        <w:fldChar w:fldCharType="begin" w:fldLock="1"/>
      </w:r>
      <w:r w:rsidRPr="00946649">
        <w:rPr>
          <w:lang w:val="en-US"/>
        </w:rPr>
        <w:instrText>ADDIN CSL_CITATION { "citationItems" : [ { "id" : "ITEM-1", "itemData" : { "DOI" : "10.1007/s10346-016-0689-3", "ISSN" : "1612-5118", "abstract" : "Landslides are a major hazard causing human and large economic losses worldwide. However, the quantification of fatalities and casualties is highly underestimated and incomplete, thus, the estimation of landslide risk is rather ambitious. Hence, a spatio-temporal distribution of deadly landslides is presented for 27 European countries over the last 20 years (1995--2014). Catastrophic landslides are widely distributed throughout Europe, however, with a great concentration in mountainous areas. In the studied period, a total of 1370 deaths and 784 injuries were reported resulting from 476 landslides. Turkey showed the highest fatalities with 335. An increasing trend of fatal landslides is observed, with a pronounced number of fatalities in the latest period from 2008 to 2014. The latter are mostly triggered by natural extreme events such as storms (i.e., heavy rainfall), earthquakes, and floods and only minor by human activities, such as mining and excavation works. Average economic loss per year in Europe is approximately 4.7 billion Euros. This study serves as baseline information for further risk mapping by integrating deadly landslide locations, local land use data, and will therefore help countries to protect human lives and property.", "author" : [ { "dropping-particle" : "", "family" : "Haque", "given" : "Ubydul", "non-dropping-particle" : "", "parse-names" : false, "suffix" : "" }, { "dropping-particle" : "", "family" : "Blum", "given" : "Philipp", "non-dropping-particle" : "", "parse-names" : false, "suffix" : "" }, { "dropping-particle" : "", "family" : "Silva", "given" : "Paula F", "non-dropping-particle" : "da", "parse-names" : false, "suffix" : "" }, { "dropping-particle" : "", "family" : "Andersen", "given" : "Peter", "non-dropping-particle" : "", "parse-names" : false, "suffix" : "" }, { "dropping-particle" : "", "family" : "Pilz", "given" : "J\u00fcrgen", "non-dropping-particle" : "", "parse-names" : false, "suffix" : "" }, { "dropping-particle" : "", "family" : "Chalov", "given" : "Sergey R", "non-dropping-particle" : "", "parse-names" : false, "suffix" : "" }, { "dropping-particle" : "", "family" : "Malet", "given" : "Jean-Philippe", "non-dropping-particle" : "", "parse-names" : false, "suffix" : "" }, { "dropping-particle" : "", "family" : "Aufli\u010d", "given" : "Mateja Jemec", "non-dropping-particle" : "", "parse-names" : false, "suffix" : "" }, { "dropping-particle" : "", "family" : "Andres", "given" : "Norina", "non-dropping-particle" : "", "parse-names" : false, "suffix" : "" }, { "dropping-particle" : "", "family" : "Poyiadji", "given" : "Eleftheria", "non-dropping-particle" : "", "parse-names" : false, "suffix" : "" }, { "dropping-particle" : "", "family" : "Lamas", "given" : "Pedro C", "non-dropping-particle" : "", "parse-names" : false, "suffix" : "" }, { "dropping-particle" : "", "family" : "Zhang", "given" : "Wenyi", "non-dropping-particle" : "", "parse-names" : false, "suffix" : "" }, { "dropping-particle" : "", "family" : "Peshevski", "given" : "Igor", "non-dropping-particle" : "", "parse-names" : false, "suffix" : "" }, { "dropping-particle" : "", "family" : "P\u00e9tursson", "given" : "Halld\u00f3r G", "non-dropping-particle" : "", "parse-names" : false, "suffix" : "" }, { "dropping-particle" : "", "family" : "Kurt", "given" : "Tayfun", "non-dropping-particle" : "", "parse-names" : false, "suffix" : "" }, { "dropping-particle" : "", "family" : "Dobrev", "given" : "Nikolai", "non-dropping-particle" : "", "parse-names" : false, "suffix" : "" }, { "dropping-particle" : "", "family" : "Garc\u00eda-Davalillo", "given" : "Juan Carlos", "non-dropping-particle" : "", "parse-names" : false, "suffix" : "" }, { "dropping-particle" : "", "family" : "Halkia", "given" : "Matina", "non-dropping-particle" : "", "parse-names" : false, "suffix" : "" }, { "dropping-particle" : "", "family" : "Ferri", "given" : "Stefano", "non-dropping-particle" : "", "parse-names" : false, "suffix" : "" }, { "dropping-particle" : "", "family" : "Gaprindashvili", "given" : "George", "non-dropping-particle" : "", "parse-names" : false, "suffix" : "" }, { "dropping-particle" : "", "family" : "Engstr\u00f6m", "given" : "Johanna", "non-dropping-particle" : "", "parse-names" : false, "suffix" : "" }, { "dropping-particle" : "", "family" : "Keellings", "given" : "David", "non-dropping-particle" : "", "parse-names" : false, "suffix" : "" } ], "container-title" : "Landslides", "id" : "ITEM-1", "issue" : "6", "issued" : { "date-parts" : [ [ "2016", "12" ] ] }, "page" : "1545-1554", "title" : "Fatal landslides in Europe", "type" : "article-journal", "volume" : "13" }, "uris" : [ "http://www.mendeley.com/documents/?uuid=630eabf6-d609-4f1a-8ba9-12df4c67e38d", "http://www.mendeley.com/documents/?uuid=beb8d6d2-dad5-463e-84c3-16a3e011c49f" ] } ], "mendeley" : { "formattedCitation" : "(Haque et al., 2016)", "plainTextFormattedCitation" : "(Haque et al., 2016)", "previouslyFormattedCitation" : "(Haque et al., 2016)" }, "properties" : {  }, "schema" : "https://github.com/citation-style-language/schema/raw/master/csl-citation.json" }</w:instrText>
      </w:r>
      <w:r w:rsidRPr="00946649">
        <w:rPr>
          <w:lang w:val="en-US"/>
        </w:rPr>
        <w:fldChar w:fldCharType="separate"/>
      </w:r>
      <w:r w:rsidRPr="00946649">
        <w:rPr>
          <w:lang w:val="en-US"/>
        </w:rPr>
        <w:t xml:space="preserve">(Haque </w:t>
      </w:r>
      <w:r w:rsidR="00C56B4E" w:rsidRPr="00C56B4E">
        <w:rPr>
          <w:i/>
          <w:lang w:val="en-US"/>
        </w:rPr>
        <w:t>et al.</w:t>
      </w:r>
      <w:r w:rsidRPr="00946649">
        <w:rPr>
          <w:lang w:val="en-US"/>
        </w:rPr>
        <w:t>, 2016)</w:t>
      </w:r>
      <w:r w:rsidRPr="00946649">
        <w:rPr>
          <w:lang w:val="en-US"/>
        </w:rPr>
        <w:fldChar w:fldCharType="end"/>
      </w:r>
      <w:r w:rsidRPr="00946649">
        <w:rPr>
          <w:lang w:val="en-US"/>
        </w:rPr>
        <w:t xml:space="preserve">. The regulation of landslides is directly related to the amount of protected forest cover, especially in mountainous areas, and their protection status has changed little in recent decades </w:t>
      </w:r>
      <w:r w:rsidRPr="00946649">
        <w:rPr>
          <w:lang w:val="en-US"/>
        </w:rPr>
        <w:fldChar w:fldCharType="begin" w:fldLock="1"/>
      </w:r>
      <w:r w:rsidRPr="00946649">
        <w:rPr>
          <w:lang w:val="en-US"/>
        </w:rPr>
        <w:instrText>ADDIN CSL_CITATION { "citationItems" : [ { "id" : "ITEM-1", "itemData" : { "DOI" : "10.1016/j.foreco.2015.03.039", "ISBN" : "0378-1127", "ISSN" : "03781127", "abstract" : "The world's forests provide fundamental protection of soil and water resources as well as multiple ecosystem services and cultural or spiritual values. We summarized the FRA 2015 data for protective functions and ecosystem services, and analyzed increasing or decreasing trends of protective areas. The global forest area managed for protection of soil and water was 1.002. billion. ha as of 2015, which was 25.1% of all global forested areas. Protective forests have increased by 0.181. billion. ha over the past 25. years mainly because more countries are now reporting protective forest areas (139 in 2015 vs 114 in 1990). However, average percentage of designated for protective forests did not change significantly from 1990 to 2015. Global forest area managed for ecosystem services is also now at 25.4% of global total forest area and has changed little over the past 25. years. Among the twelve categories of protective forests, flood control, public recreation, and cultural services increased both in terms of percentage of total forest area and the number of reporting countries. Public awareness of the importance of forest resources for functions and services other than production continues to increase as evidenced by the increase of protective forest designations and reporting in many countries. Percentages of total forest area designated for both protective forests and ecosystem services show a dual-peak distribution of numbers of countries concentrated at 0% and 100%. This suggests a socio-economic influence for the designations. We examined five case study countries (Australia, Canada, China, Kenya, and Russia). The most dramatic changes in the past 25. years have been in China where protective forests for soil and water resources increased from about 12% to 28% of forest area. The Russian Federation has also increased percentages of forest area devoted to soil and water resource protection and delivery of ecosystem services. Australia is now reporting in more protective forest categories whereas Kenya and Canada changed little. These five countries have their own classification of forest functions and recalculation methods of reporting for FRA 2015 were different. This demonstrates the difficulty in establishing a universal common designation scheme for multi-functions of forest. Production of more accurate assessments by further improvements in the reporting framework and data quality would help advance the value of FRA as the unique global database fo\u2026", "author" : [ { "dropping-particle" : "", "family" : "Miura", "given" : "Satoru", "non-dropping-particle" : "", "parse-names" : false, "suffix" : "" }, { "dropping-particle" : "", "family" : "Amacher", "given" : "Michael", "non-dropping-particle" : "", "parse-names" : false, "suffix" : "" }, { "dropping-particle" : "", "family" : "Hofer", "given" : "Thomas", "non-dropping-particle" : "", "parse-names" : false, "suffix" : "" }, { "dropping-particle" : "", "family" : "San-Miguel-Ayanz", "given" : "Jes??s Jesus", "non-dropping-particle" : "", "parse-names" : false, "suffix" : "" }, { "dropping-particle" : "", "family" : "Ernawati", "given" : "", "non-dropping-particle" : "", "parse-names" : false, "suffix" : "" }, { "dropping-particle" : "", "family" : "Thackway", "given" : "Richard", "non-dropping-particle" : "", "parse-names" : false, "suffix" : "" } ], "container-title" : "Forest Ecology and Management", "id" : "ITEM-1", "issued" : { "date-parts" : [ [ "2015" ] ] }, "page" : "35-46", "publisher" : "Elsevier B.V.", "title" : "Protective functions and ecosystem services of global forests in the past quarter-century", "type" : "article-journal", "volume" : "352" }, "uris" : [ "http://www.mendeley.com/documents/?uuid=e5de25d3-0756-4234-bd76-8208e4079bd7", "http://www.mendeley.com/documents/?uuid=a448fad0-45b8-4fd1-ad71-f0dcffe72f2f" ] } ], "mendeley" : { "formattedCitation" : "(Miura et al., 2015b)", "plainTextFormattedCitation" : "(Miura et al., 2015b)", "previouslyFormattedCitation" : "(Miura et al., 2015b)" }, "properties" : {  }, "schema" : "https://github.com/citation-style-language/schema/raw/master/csl-citation.json" }</w:instrText>
      </w:r>
      <w:r w:rsidRPr="00946649">
        <w:rPr>
          <w:lang w:val="en-US"/>
        </w:rPr>
        <w:fldChar w:fldCharType="separate"/>
      </w:r>
      <w:r w:rsidRPr="00946649">
        <w:rPr>
          <w:lang w:val="en-US"/>
        </w:rPr>
        <w:t xml:space="preserve">(Miura </w:t>
      </w:r>
      <w:r w:rsidR="00C56B4E" w:rsidRPr="00C56B4E">
        <w:rPr>
          <w:i/>
          <w:lang w:val="en-US"/>
        </w:rPr>
        <w:t>et al.</w:t>
      </w:r>
      <w:r w:rsidRPr="00946649">
        <w:rPr>
          <w:lang w:val="en-US"/>
        </w:rPr>
        <w:t>, 2015)</w:t>
      </w:r>
      <w:r w:rsidRPr="00946649">
        <w:rPr>
          <w:lang w:val="en-US"/>
        </w:rPr>
        <w:fldChar w:fldCharType="end"/>
      </w:r>
      <w:r w:rsidRPr="00946649">
        <w:rPr>
          <w:lang w:val="en-US"/>
        </w:rPr>
        <w:t xml:space="preserve">. </w:t>
      </w:r>
    </w:p>
    <w:p w14:paraId="117EDA67" w14:textId="24094765" w:rsidR="001E43D4" w:rsidRPr="00946649" w:rsidRDefault="001E43D4" w:rsidP="001E43D4">
      <w:pPr>
        <w:rPr>
          <w:lang w:val="en-US"/>
        </w:rPr>
      </w:pPr>
      <w:r w:rsidRPr="00946649">
        <w:rPr>
          <w:lang w:val="en-US"/>
        </w:rPr>
        <w:t xml:space="preserve">The frequency and severity of wildfires has generally increased throughout Europe and Central Asia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946649">
        <w:rPr>
          <w:lang w:val="en-US"/>
        </w:rPr>
        <w:t>(EM-DAT, 2017)</w:t>
      </w:r>
      <w:r w:rsidRPr="00946649">
        <w:rPr>
          <w:lang w:val="en-US"/>
        </w:rPr>
        <w:fldChar w:fldCharType="end"/>
      </w:r>
      <w:r w:rsidRPr="00946649">
        <w:rPr>
          <w:lang w:val="en-US"/>
        </w:rPr>
        <w:t xml:space="preserve"> and this trend continues, notably in Eastern Europe </w:t>
      </w:r>
      <w:r w:rsidRPr="00946649">
        <w:rPr>
          <w:lang w:val="en-US"/>
        </w:rPr>
        <w:fldChar w:fldCharType="begin" w:fldLock="1"/>
      </w:r>
      <w:r w:rsidRPr="00946649">
        <w:rPr>
          <w:lang w:val="en-US"/>
        </w:rPr>
        <w:instrText>ADDIN CSL_CITATION { "citationItems" : [ { "id" : "ITEM-1", "itemData" : { "DOI" : "10.1126/science.aaa9092", "ISBN" : "0036-8075", "ISSN" : "0036-8075, 1095-9203", "PMID" : "26293953", "abstract" : "The boreal forest, one of the largest biomes on Earth, provides ecosystem services that benefit society at levels ranging from local to global. Currently, about two-thirds of the area covered by this biome is under some form of management, mostly for wood production. Services such as climate regulation are also provided by both the unmanaged and managed boreal forests. Although most of the boreal forests have retained the resilience to cope with current disturbances, projected environmental changes of unprecedented speed and amplitude pose a substantial threat to their health. Management options to reduce these threats are available and could be implemented, but economic incentives and a greater focus on the boreal biome in international fora are needed to support further adaptation and mitigation actions.", "author" : [ { "dropping-particle" : "", "family" : "Gauthier", "given" : "S.", "non-dropping-particle" : "", "parse-names" : false, "suffix" : "" }, { "dropping-particle" : "", "family" : "Bernier", "given" : "P.", "non-dropping-particle" : "", "parse-names" : false, "suffix" : "" }, { "dropping-particle" : "", "family" : "Kuuluvainen", "given" : "T.", "non-dropping-particle" : "", "parse-names" : false, "suffix" : "" }, { "dropping-particle" : "", "family" : "Shvidenko", "given" : "A. Z.", "non-dropping-particle" : "", "parse-names" : false, "suffix" : "" }, { "dropping-particle" : "", "family" : "Schepaschenko", "given" : "D. G.", "non-dropping-particle" : "", "parse-names" : false, "suffix" : "" } ], "container-title" : "Science", "id" : "ITEM-1", "issue" : "6250", "issued" : { "date-parts" : [ [ "2015" ] ] }, "page" : "819-822", "title" : "Boreal forest health and global change", "type" : "article-journal", "volume" : "349" }, "uris" : [ "http://www.mendeley.com/documents/?uuid=a24ef35f-9885-4cac-b163-6efaa6075641", "http://www.mendeley.com/documents/?uuid=a288c82f-bced-4830-97c3-4cd3348ff0df" ] } ], "mendeley" : { "formattedCitation" : "(Gauthier, Bernier, Kuuluvainen, Shvidenko, &amp; Schepaschenko, 2015)", "plainTextFormattedCitation" : "(Gauthier, Bernier, Kuuluvainen, Shvidenko, &amp; Schepaschenko, 2015)", "previouslyFormattedCitation" : "(Gauthier, Bernier, Kuuluvainen, Shvidenko, &amp; Schepaschenko, 2015)" }, "properties" : {  }, "schema" : "https://github.com/citation-style-language/schema/raw/master/csl-citation.json" }</w:instrText>
      </w:r>
      <w:r w:rsidRPr="00946649">
        <w:rPr>
          <w:lang w:val="en-US"/>
        </w:rPr>
        <w:fldChar w:fldCharType="separate"/>
      </w:r>
      <w:r w:rsidRPr="00946649">
        <w:rPr>
          <w:lang w:val="en-US"/>
        </w:rPr>
        <w:t>(Gauthier</w:t>
      </w:r>
      <w:r>
        <w:rPr>
          <w:lang w:val="en-US"/>
        </w:rPr>
        <w:t xml:space="preserve"> </w:t>
      </w:r>
      <w:r w:rsidR="00C56B4E" w:rsidRPr="00C56B4E">
        <w:rPr>
          <w:i/>
          <w:lang w:val="en-US"/>
        </w:rPr>
        <w:t>et al.</w:t>
      </w:r>
      <w:r w:rsidRPr="00946649">
        <w:rPr>
          <w:lang w:val="en-US"/>
        </w:rPr>
        <w:t>, 2015)</w:t>
      </w:r>
      <w:r w:rsidRPr="00946649">
        <w:rPr>
          <w:lang w:val="en-US"/>
        </w:rPr>
        <w:fldChar w:fldCharType="end"/>
      </w:r>
      <w:r w:rsidRPr="00946649">
        <w:rPr>
          <w:lang w:val="en-US"/>
        </w:rPr>
        <w:t xml:space="preserve"> and causing changes in Mediterranean forests </w:t>
      </w:r>
      <w:r w:rsidRPr="00946649">
        <w:rPr>
          <w:lang w:val="en-US"/>
        </w:rPr>
        <w:fldChar w:fldCharType="begin" w:fldLock="1"/>
      </w:r>
      <w:r w:rsidRPr="00946649">
        <w:rPr>
          <w:lang w:val="en-US"/>
        </w:rPr>
        <w:instrText>ADDIN CSL_CITATION { "citationItems" : [ { "id" : "ITEM-1", "itemData" : { "DOI" : "10.1071/WF07151", "ISSN" : "1049-8001", "abstract" : "Evolutionary and paleoecological studies suggest that fires are natural in the Mediterranean basin. However, the important increase in the number of fires and area burned during the 20th century has created the perception that fires are disasters. In the present paper, we review to what extent fires are generating ecological disasters in the Mediterranean basin, in view of current fire regimes and the long-term human pressure on the landscapes. Specifically, we review studies on post-fire plant regeneration and soil losses. The review suggests that although many Mediterranean ecosystems are highly resilient to fire (shrublands and oak forest), some are fire-sensitive (e.g. pine woodlands). Observed erosion rates are, in some cases, relatively high, especially in high fire severity conditions. The sensitive ecosystems (in the sense of showing strong post-fire vegetation changes and soil losses) are mostly of human origin (e.g. extensive pine plantations in old fields). Thus, although many Mediterranean basin plants have traits to cope with fire, a large number of the ecosystems currently found in this region are strongly altered, and may suffer disasters. Post-fire disasters are not the rule, but they may be important under conditions of previous human disturbances.", "author" : [ { "dropping-particle" : "", "family" : "Pausas", "given" : "Juli G.", "non-dropping-particle" : "", "parse-names" : false, "suffix" : "" }, { "dropping-particle" : "", "family" : "Llovet", "given" : "Joan", "non-dropping-particle" : "", "parse-names" : false, "suffix" : "" }, { "dropping-particle" : "", "family" : "Rodrigo", "given" : "Anselm", "non-dropping-particle" : "", "parse-names" : false, "suffix" : "" }, { "dropping-particle" : "", "family" : "Vallejo", "given" : "Ramon", "non-dropping-particle" : "", "parse-names" : false, "suffix" : "" } ], "container-title" : "International Journal of Wildland Fire", "id" : "ITEM-1", "issue" : "6", "issued" : { "date-parts" : [ [ "2008", "1" ] ] }, "page" : "713", "publisher" : "CSIRO PUBLISHING", "title" : "Are wildfires a disaster in the Mediterranean basin? \u2013 A review", "type" : "article-journal", "volume" : "17" }, "uris" : [ "http://www.mendeley.com/documents/?uuid=d7dba6ad-b06e-4cfb-a01d-07b997faac40", "http://www.mendeley.com/documents/?uuid=b5e156d3-d82c-4f1f-b5a4-7ac2d81dae55" ] } ], "mendeley" : { "formattedCitation" : "(Pausas, Llovet, Rodrigo, &amp; Vallejo, 2008)", "plainTextFormattedCitation" : "(Pausas, Llovet, Rodrigo, &amp; Vallejo, 2008)", "previouslyFormattedCitation" : "(Pausas, Llovet, Rodrigo, &amp; Vallejo, 2008)" }, "properties" : {  }, "schema" : "https://github.com/citation-style-language/schema/raw/master/csl-citation.json" }</w:instrText>
      </w:r>
      <w:r w:rsidRPr="00946649">
        <w:rPr>
          <w:lang w:val="en-US"/>
        </w:rPr>
        <w:fldChar w:fldCharType="separate"/>
      </w:r>
      <w:r w:rsidRPr="00946649">
        <w:rPr>
          <w:lang w:val="en-US"/>
        </w:rPr>
        <w:t>(Pausas</w:t>
      </w:r>
      <w:r>
        <w:rPr>
          <w:lang w:val="en-US"/>
        </w:rPr>
        <w:t xml:space="preserve"> </w:t>
      </w:r>
      <w:r w:rsidR="00C56B4E" w:rsidRPr="00C56B4E">
        <w:rPr>
          <w:i/>
          <w:lang w:val="en-US"/>
        </w:rPr>
        <w:t>et al.</w:t>
      </w:r>
      <w:r w:rsidRPr="00946649">
        <w:rPr>
          <w:lang w:val="en-US"/>
        </w:rPr>
        <w:t>, 2008)</w:t>
      </w:r>
      <w:r w:rsidRPr="00946649">
        <w:rPr>
          <w:lang w:val="en-US"/>
        </w:rPr>
        <w:fldChar w:fldCharType="end"/>
      </w:r>
      <w:r w:rsidRPr="00946649">
        <w:rPr>
          <w:lang w:val="en-US"/>
        </w:rPr>
        <w:t xml:space="preserve">. The regulation of wildfires depends strongly on the plant composition of forests, protective forest management, and preservation of forest health, the latter being negatively affected by climate change. </w:t>
      </w:r>
    </w:p>
    <w:p w14:paraId="4A8D58F1" w14:textId="1304BE8B" w:rsidR="001E43D4" w:rsidRPr="00946649" w:rsidRDefault="001E43D4" w:rsidP="001E43D4">
      <w:pPr>
        <w:rPr>
          <w:lang w:val="en-US"/>
        </w:rPr>
      </w:pPr>
      <w:r w:rsidRPr="00946649">
        <w:rPr>
          <w:lang w:val="en-US"/>
        </w:rPr>
        <w:t xml:space="preserve">In coastal areas, floods are caused by storm surges and sea level rise, whereas fluvial flooding predominantly occurs due to intensive and enduring rainfall within a catchment </w:t>
      </w:r>
      <w:r w:rsidRPr="00946649">
        <w:rPr>
          <w:lang w:val="en-US"/>
        </w:rPr>
        <w:fldChar w:fldCharType="begin" w:fldLock="1"/>
      </w:r>
      <w:r w:rsidRPr="00946649">
        <w:rPr>
          <w:lang w:val="en-US"/>
        </w:rPr>
        <w:instrText>ADDIN CSL_CITATION { "citationItems" : [ { "id" : "ITEM-1", "itemData" : { "abstract" : "Flood-frequency estimation is inherently uncertain. The practitioner applies a combination of gauged data, scienti\u00ad c method and hydrological judgement to derive a \u00aeood-frequency curve for a particular site. The resulting estimate can be thought fully satisfactory only if it is broadly consistent with all that is reliably known about the \u00aeood-frequency behaviour of the river. The paper takes as its main theme the search for information to strengthen a \u00aeood-risk estimate made from peak \u00aeows alone. Extra information comes in many forms, including documentary and monumental records of historical \u00aeoods, and palaeological markers. Meteorological information is also useful, although rainfall rarity is di\u00af cult to assess objectively and can be a notoriously unreliable indicator of \u00aeood rarity. On highly permeable catchments, groundwater levels present additional data. Other types of information are relevant to judging hydrological similarity when the \u00aeood-frequency estimate derives from data pooled across several catchments. After highlighting information sources, the paper explores a second theme: that of consistency in \u00aeood-risk estimates. Following publication of the Flood estimation handbook, studies of \u00aeood risk are now using digital catchment data. Automated calculation methods allow estimates by standard methods to be mapped basin-wide, revealing anomalies at special sites such as river con\u00aeuences. Such mapping presents collateral information of a new character. Can this be used to achieve \u00aeood-risk estimates that are coherent throughout a river basin?", "author" : [ { "dropping-particle" : "", "family" : "Reed", "given" : "Duncan W.", "non-dropping-particle" : "", "parse-names" : false, "suffix" : "" } ], "container-title" : "Phil. Trans. R. Soc. Lond.", "id" : "ITEM-1", "issued" : { "date-parts" : [ [ "2002" ] ] }, "page" : "1373-1387", "title" : "Reinforcing flood-risk estimation", "type" : "article-journal" }, "uris" : [ "http://www.mendeley.com/documents/?uuid=78ca0cbc-86a7-4371-aa11-0ed43a84af28", "http://www.mendeley.com/documents/?uuid=ce9aaae2-c3e7-4662-8d51-126261fca498" ] } ], "mendeley" : { "formattedCitation" : "(Reed, 2002)", "plainTextFormattedCitation" : "(Reed, 2002)", "previouslyFormattedCitation" : "(Reed, 2002)" }, "properties" : {  }, "schema" : "https://github.com/citation-style-language/schema/raw/master/csl-citation.json" }</w:instrText>
      </w:r>
      <w:r w:rsidRPr="00946649">
        <w:rPr>
          <w:lang w:val="en-US"/>
        </w:rPr>
        <w:fldChar w:fldCharType="separate"/>
      </w:r>
      <w:r w:rsidRPr="00946649">
        <w:rPr>
          <w:lang w:val="en-US"/>
        </w:rPr>
        <w:t>(Reed, 2002)</w:t>
      </w:r>
      <w:r w:rsidRPr="00946649">
        <w:rPr>
          <w:lang w:val="en-US"/>
        </w:rPr>
        <w:fldChar w:fldCharType="end"/>
      </w:r>
      <w:r w:rsidRPr="00946649">
        <w:rPr>
          <w:lang w:val="en-US"/>
        </w:rPr>
        <w:t xml:space="preserve">. Nature’s capacity to attenuate flooding is reported in terms of the extent to which floods are regulated, whereas the occurrence and severity of floods, as well as the damage caused. The impact of natural hazards depends on the number of people affected, which is increasing as more people live in risk prone areas, such as river floodplains or coastal areas </w:t>
      </w:r>
      <w:r w:rsidRPr="00946649">
        <w:rPr>
          <w:lang w:val="en-US"/>
        </w:rPr>
        <w:fldChar w:fldCharType="begin" w:fldLock="1"/>
      </w:r>
      <w:r w:rsidRPr="00946649">
        <w:rPr>
          <w:lang w:val="en-US"/>
        </w:rPr>
        <w:instrText>ADDIN CSL_CITATION { "citationItems" : [ { "id" : "ITEM-1", "itemData" : { "DOI" : "10.1007/s10584-008-9532-8", "ISBN" : "0165-0009", "ISSN" : "01650009", "abstract" : "The risks to human populations in coastal areas are changing due to climate and socio-economic changes, and these trends are predicted to accelerate during the twenty-first century. To understand these changing risks, and the resulting choices and pathways to successful management and adaptation, broad-scale integrated assessment is essential. Due to their complexity the two risks of flooding and erosion are usually managed independently, yet frequently they are interconnected by longshore exchange of sediments and the resulting broad scale morphological system behaviour. In order to generate new insights into the effects of climate change and coastal management practises on coastal erosion and flood risk, we present an integrated assessment of 72 km of shoreline over the twenty-first century on the East Anglian coast of England which is a site of significant controversy about how to manage coastal flood and erosion risks over the twenty-first century. A coupled system of hydrodynamic, morphological, reliability and socio-economic models has been developed for the analysis, implemented under scenarios of coastal management, climate and socio-economic change. The study is unique in coastal management terms because of the large spatial scale and extended temporal scale over which the analysis is quantified. This study for the first time quantifies what has for some years been argued qualitatively: the role of sediments released from cliff erosion in protecting neighbouring low-lying land from flooding. The losses and benefits are expressed using the common currency of economic risk. The analysis demonstrates that over the twenty-first century, flood risk in the study area is expected to be an order of magnitude greater than erosion risk. Climate and socio-economic change and coastal management policy have a significant influence on flood risk. This study demonstrates that the choices concerning coastal management are profound, and there are clear tradeoffs between erosion and flood impacts.", "author" : [ { "dropping-particle" : "", "family" : "Dawson", "given" : "R. J.", "non-dropping-particle" : "", "parse-names" : false, "suffix" : "" }, { "dropping-particle" : "", "family" : "Dickson", "given" : "M. E.", "non-dropping-particle" : "", "parse-names" : false, "suffix" : "" }, { "dropping-particle" : "", "family" : "Nicholls", "given" : "R. J.", "non-dropping-particle" : "", "parse-names" : false, "suffix" : "" }, { "dropping-particle" : "", "family" : "Hall", "given" : "J. W.", "non-dropping-particle" : "", "parse-names" : false, "suffix" : "" }, { "dropping-particle" : "", "family" : "Walkden", "given" : "M. J.A.", "non-dropping-particle" : "", "parse-names" : false, "suffix" : "" }, { "dropping-particle" : "", "family" : "Stansby", "given" : "P. K.", "non-dropping-particle" : "", "parse-names" : false, "suffix" : "" }, { "dropping-particle" : "", "family" : "Mokrech", "given" : "M.", "non-dropping-particle" : "", "parse-names" : false, "suffix" : "" }, { "dropping-particle" : "", "family" : "Richards", "given" : "J.", "non-dropping-particle" : "", "parse-names" : false, "suffix" : "" }, { "dropping-particle" : "", "family" : "Zhou", "given" : "J.", "non-dropping-particle" : "", "parse-names" : false, "suffix" : "" }, { "dropping-particle" : "", "family" : "Milligan", "given" : "J.", "non-dropping-particle" : "", "parse-names" : false, "suffix" : "" }, { "dropping-particle" : "", "family" : "Jordan", "given" : "A.", "non-dropping-particle" : "", "parse-names" : false, "suffix" : "" }, { "dropping-particle" : "", "family" : "Pearson", "given" : "S.", "non-dropping-particle" : "", "parse-names" : false, "suffix" : "" }, { "dropping-particle" : "", "family" : "Rees", "given" : "J.", "non-dropping-particle" : "", "parse-names" : false, "suffix" : "" }, { "dropping-particle" : "", "family" : "Bates", "given" : "P. D.", "non-dropping-particle" : "", "parse-names" : false, "suffix" : "" }, { "dropping-particle" : "", "family" : "Koukoulas", "given" : "S.", "non-dropping-particle" : "", "parse-names" : false, "suffix" : "" }, { "dropping-particle" : "", "family" : "Watkinson", "given" : "A. R.", "non-dropping-particle" : "", "parse-names" : false, "suffix" : "" } ], "container-title" : "Climatic Change", "id" : "ITEM-1", "issue" : "1-2", "issued" : { "date-parts" : [ [ "2009" ] ] }, "page" : "249-288", "title" : "Integrated analysis of risks of coastal flooding and cliff erosion under scenarios of long term change", "type" : "article-journal", "volume" : "95" }, "uris" : [ "http://www.mendeley.com/documents/?uuid=8face1ec-51ef-4661-a69c-15257054d19d", "http://www.mendeley.com/documents/?uuid=90c3f5d3-0dce-479e-846a-639af41795a7" ] } ], "mendeley" : { "formattedCitation" : "(Dawson et al., 2009)", "plainTextFormattedCitation" : "(Dawson et al., 2009)", "previouslyFormattedCitation" : "(Dawson et al., 2009)" }, "properties" : {  }, "schema" : "https://github.com/citation-style-language/schema/raw/master/csl-citation.json" }</w:instrText>
      </w:r>
      <w:r w:rsidRPr="00946649">
        <w:rPr>
          <w:lang w:val="en-US"/>
        </w:rPr>
        <w:fldChar w:fldCharType="separate"/>
      </w:r>
      <w:r w:rsidRPr="00946649">
        <w:rPr>
          <w:lang w:val="en-US"/>
        </w:rPr>
        <w:t xml:space="preserve">(Dawson </w:t>
      </w:r>
      <w:r w:rsidR="00C56B4E" w:rsidRPr="00C56B4E">
        <w:rPr>
          <w:i/>
          <w:lang w:val="en-US"/>
        </w:rPr>
        <w:t>et al.</w:t>
      </w:r>
      <w:r w:rsidRPr="00946649">
        <w:rPr>
          <w:lang w:val="en-US"/>
        </w:rPr>
        <w:t>, 2009)</w:t>
      </w:r>
      <w:r w:rsidRPr="00946649">
        <w:rPr>
          <w:lang w:val="en-US"/>
        </w:rPr>
        <w:fldChar w:fldCharType="end"/>
      </w:r>
      <w:r w:rsidRPr="00946649">
        <w:rPr>
          <w:lang w:val="en-US"/>
        </w:rPr>
        <w:t>.</w:t>
      </w:r>
    </w:p>
    <w:p w14:paraId="2B99DFE2" w14:textId="215AFBC7" w:rsidR="001E43D4" w:rsidRPr="00EE19BE" w:rsidRDefault="001E43D4" w:rsidP="001E43D4">
      <w:pPr>
        <w:rPr>
          <w:b/>
        </w:rPr>
      </w:pPr>
      <w:bookmarkStart w:id="421" w:name="_2et92p0"/>
      <w:bookmarkStart w:id="422" w:name="_3dy6vkm"/>
      <w:bookmarkEnd w:id="421"/>
      <w:bookmarkEnd w:id="422"/>
      <w:r w:rsidRPr="00946649">
        <w:rPr>
          <w:lang w:val="en-US"/>
        </w:rPr>
        <w:t>Information on nature’s capacity to regulate floods in Europe and Central Asia is limited and generally shows a mixed trend. Increasing trends are reported for some countries</w:t>
      </w:r>
      <w:r>
        <w:rPr>
          <w:lang w:val="en-US"/>
        </w:rPr>
        <w:t xml:space="preserve"> of the European Union</w:t>
      </w:r>
      <w:r w:rsidRPr="00946649">
        <w:rPr>
          <w:lang w:val="en-US"/>
        </w:rPr>
        <w:t xml:space="preserve"> and Russia since the 2000s </w:t>
      </w:r>
      <w:r w:rsidRPr="00946649">
        <w:rPr>
          <w:lang w:val="en-US"/>
        </w:rPr>
        <w:fldChar w:fldCharType="begin" w:fldLock="1"/>
      </w:r>
      <w:r>
        <w:rPr>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oachim", "non-dropping-particle" : "", "parse-names" : false, "suffix" : "" }, { "dropping-particle" : "", "family" : "Fabrega", "given" : "Nina", "non-dropping-particle" : "", "parse-names" : false, "suffix" : "" }, { "dropping-particle" : "", "family" : "Zulian", "given" : "Grazia", "non-dropping-particle" : "", "parse-names" : false, "suffix" : "" }, { "dropping-particle" : "", "family" : "Barbosa", "given" : "Ana", "non-dropping-particle" : "", "parse-names" : false, "suffix" : "" }, { "dropping-particle" : "", "family" : "Vizcaino", "given" : "Pilar", "non-dropping-particle" : "", "parse-names" : false, "suffix" : "" }, { "dropping-particle" : "", "family" : "Ivits", "given" : "Eva", "non-dropping-particle" : "", "parse-names" : false, "suffix" : "" }, { "dropping-particle" : "", "family" : "Polce", "given" : "Chiara", "non-dropping-particle" : "", "parse-names" : false, "suffix" : "" }, { "dropping-particle" : "", "family" : "Vandecasteele", "given" : "Ine", "non-dropping-particle" : "", "parse-names" : false, "suffix" : "" }, { "dropping-particle" : "", "family" : "Rivero", "given" : "Ine\u0301s Mari\u0301", "non-dropping-particle" : "", "parse-names" : false, "suffix" : "" }, { "dropping-particle" : "", "family" : "Guerra", "given" : "Carlos", "non-dropping-particle" : "", "parse-names" : false, "suffix" : "" }, { "dropping-particle" : "", "family" : "Castillo", "given" : "Carolina Perpin\u0303a", "non-dropping-particle" : "", "parse-names" : false, "suffix" : "" }, { "dropping-particle" : "", "family" : "Vallecillo", "given" : "Sara", "non-dropping-particle" : "", "parse-names" : false, "suffix" : "" }, { "dropping-particle" : "", "family" : "Baranzelli", "given" : "Claudia", "non-dropping-particle" : "", "parse-names" : false, "suffix" : "" }, { "dropping-particle" : "", "family" : "Barranco", "given" : "Ricardo", "non-dropping-particle" : "", "parse-names" : false, "suffix" : "" }, { "dropping-particle" : "", "family" : "Batista e Silva", "given" : "Filipe",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arlo",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arlo", "non-dropping-particle" : "", "parse-names" : false, "suffix" : "" } ], "id" : "ITEM-1", "issue" : "March", "issued" : { "date-parts" : [ [ "2015" ] ] }, "number-of-pages" : "131", "publisher" : "European Commission", "title" : "Mapping and Assessment of Ecosystems and their Services: Trends in ecosystems and ecosystem services in the European Union between 2000 and 2010", "type" : "book" }, "uris" : [ "http://www.mendeley.com/documents/?uuid=096a63f9-0424-46fc-bf32-fd8e4ccc55b0", "http://www.mendeley.com/documents/?uuid=601f12d0-52d5-4ff8-ad18-db5aed99d856" ] } ], "mendeley" : { "formattedCitation" : "(Joachim Maes, Fabrega, Zulian, Barbosa, Vizcaino, Ivits, Polce, Vandecasteele, Rivero, Guerra, Castillo, Vallecillo, Baranzelli, Barranco, Batista e Silva, Jacobs-Crisoni, et al., 2015)", "plainTextFormattedCitation" : "(Joachim Maes, Fabrega, Zulian, Barbosa, Vizcaino, Ivits, Polce, Vandecasteele, Rivero, Guerra, Castillo, Vallecillo, Baranzelli, Barranco, Batista e Silva, Jacobs-Crisoni, et al., 2015)", "previouslyFormattedCitation" : "(Joachim Maes, Fabrega, Zulian, Barbosa, Vizcaino, Ivits, Polce, Vandecasteele, Rivero, Guerra, Castillo, Vallecillo, Baranzelli, Barranco, Batista e Silva, Jacobs-Crisoni, et al., 2015)" }, "properties" : {  }, "schema" : "https://github.com/citation-style-language/schema/raw/master/csl-citation.json" }</w:instrText>
      </w:r>
      <w:r w:rsidRPr="00946649">
        <w:rPr>
          <w:lang w:val="en-US"/>
        </w:rPr>
        <w:fldChar w:fldCharType="separate"/>
      </w:r>
      <w:r w:rsidRPr="009B2FE1">
        <w:rPr>
          <w:lang w:val="en-US"/>
        </w:rPr>
        <w:t>(</w:t>
      </w:r>
      <w:r w:rsidRPr="00E35769">
        <w:rPr>
          <w:lang w:val="en-US"/>
        </w:rPr>
        <w:t>European Commission, 2015b</w:t>
      </w:r>
      <w:r w:rsidRPr="009B2FE1">
        <w:rPr>
          <w:lang w:val="en-US"/>
        </w:rPr>
        <w:t>)</w:t>
      </w:r>
      <w:r w:rsidRPr="00946649">
        <w:rPr>
          <w:lang w:val="en-US"/>
        </w:rPr>
        <w:fldChar w:fldCharType="end"/>
      </w:r>
      <w:r w:rsidRPr="00946649">
        <w:rPr>
          <w:lang w:val="en-US"/>
        </w:rPr>
        <w:t xml:space="preserve">, but decreasing trends are reported for densely populated areas with intense rainfall and where most floodplain landscapes and wetlands have been heavily transformed </w:t>
      </w:r>
      <w:r w:rsidRPr="00946649">
        <w:rPr>
          <w:lang w:val="en-US"/>
        </w:rPr>
        <w:fldChar w:fldCharType="begin" w:fldLock="1"/>
      </w:r>
      <w:r w:rsidRPr="00946649">
        <w:rPr>
          <w:lang w:val="en-US"/>
        </w:rPr>
        <w:instrText>ADDIN CSL_CITATION { "citationItems" : [ { "id" : "ITEM-1", "itemData" : { "DOI" : "10.3390/w4010135", "ISBN" : "'", "ISSN" : "20734441", "abstract" : "The European Directive on the Assessment and Management of Flood Risks is likely to cause changes to flood policy in Germany and other member states. With its risk governance approach, it introduces a holistic and catchment-oriented flood risk management and tries to overcome shortcomings of the past, such as the event-driven construction of mainly structural measures. However, there is leeway for interpretation in implementing the directive. The present paper gives an overview on the implementation of the floods directive in Germany and is divided into two qualitative empirical case studies. Case Study I investigates the level of acceptance of the floods directive among decision-makers in the German part of the Rhine river basin. Findings show that the federal states respond differently to the impulse given by the floods directive. Whereas some decision-makers opt for a pro-forma implementation, others take it as a starting point to systematically improve their flood policy. Case Study II presents recommendations for a successful implementation of flood risk management plans that have been developed within a project for the water authority in Bavaria and might be interesting for other federal/member states. For a participation of the interested parties on the level of shared decision-making, the planning process has to work on sub-management-plan level (15\u201320 communities). The water resources authority has to adopt a multi-faceted role (expert, responsible or interested party depending on the discussed topics).", "author" : [ { "dropping-particle" : "", "family" : "Heintz", "given" : "Marc Daniel", "non-dropping-particle" : "", "parse-names" : false, "suffix" : "" }, { "dropping-particle" : "", "family" : "Hagemeier-Klose", "given" : "Maria", "non-dropping-particle" : "", "parse-names" : false, "suffix" : "" }, { "dropping-particle" : "", "family" : "Wagner", "given" : "Klaus", "non-dropping-particle" : "", "parse-names" : false, "suffix" : "" } ], "container-title" : "Water (Switzerland)", "id" : "ITEM-1", "issue" : "1", "issued" : { "date-parts" : [ [ "2012" ] ] }, "page" : "135-156", "title" : "Towards a risk governance culture in flood policy-findings from the implementation of the \"floods directive\" in Germany", "type" : "article-journal", "volume" : "4" }, "uris" : [ "http://www.mendeley.com/documents/?uuid=bd672764-ccac-45e1-b2d7-ea9b5da2ddbf", "http://www.mendeley.com/documents/?uuid=b18fe185-00d3-4a80-a5fb-9dedbf079db4" ] }, { "id" : "ITEM-2", "itemData" : { "DOI" : "10.1007/s11069-010-9562-1", "ISSN" : "0921030X", "abstract" : "Abstract&amp;nbsp;&amp;nbsp;Statistical approach to the analysis of the relationship between the frequency of flood events and land cover (LC) changes in small catchments of Slovakia is presented in this paper. The data for identification of LC changes were taken from the 1990 and 2006 CORINE LC (CLC) data layers. They were derived by computer-aided visual interpretation of satellite images under the CLC Projects. The data about frequency of flood events in small catchments are from the period 1996\u20132006. Two hypotheses were formulated: (1) the greater the area of LC changes, the more frequent flood events; (2) in catchments where LC changes accelerating formation of direct runoff (e.g. urbanization, deforestation, farming) dominates, flood events are more frequent than in catchments where the prevailing LC changes (e.g. afforestation) reduce formation of direct runoff. Validity of hypotheses was tested in the framework of flood potential of catchments by two-factor ANOVA method. The obtained results indicate that (1) flood event frequency increases with the increasing total area of LC changes in a catchment. This tendency clearly manifests itself in catchments with very high flood potential. It is somewhat less distinct in catchments with moderate and high flood potentials. (2) There were no differences in flood event frequency between the group of catchments, where LC changes accelerating the formation of the direct runoff prevailed and the group of catchments where LC changes decelerating the formation of direct runoff were dominated.", "author" : [ { "dropping-particle" : "", "family" : "Sol\u00edn", "given" : "\u013dubom\u00edr", "non-dropping-particle" : "", "parse-names" : false, "suffix" : "" }, { "dropping-particle" : "", "family" : "Feranec", "given" : "J\u00e1n", "non-dropping-particle" : "", "parse-names" : false, "suffix" : "" }, { "dropping-particle" : "", "family" : "Nov\u00e1\u010dek", "given" : "Jozef", "non-dropping-particle" : "", "parse-names" : false, "suffix" : "" } ], "container-title" : "Natural Hazards", "id" : "ITEM-2", "issue" : "1", "issued" : { "date-parts" : [ [ "2011" ] ] }, "page" : "195-214", "title" : "Land cover changes in small catchments in Slovakia during 1990-2006 and their effects on frequency of flood events", "type" : "article-journal", "volume" : "56" }, "uris" : [ "http://www.mendeley.com/documents/?uuid=aa91346c-3612-4e75-bfb9-30dcbba468c3", "http://www.mendeley.com/documents/?uuid=fc3351ed-99d7-4534-a22e-0151ed9ee0e9" ] } ], "mendeley" : { "formattedCitation" : "(Heintz, Hagemeier-Klose, &amp; Wagner, 2012; Sol\u00edn, Feranec, &amp; Nov\u00e1\u010dek, 2011)", "plainTextFormattedCitation" : "(Heintz, Hagemeier-Klose, &amp; Wagner, 2012; Sol\u00edn, Feranec, &amp; Nov\u00e1\u010dek, 2011)", "previouslyFormattedCitation" : "(Heintz, Hagemeier-Klose, &amp; Wagner, 2012; Sol\u00edn, Feranec, &amp; Nov\u00e1\u010dek, 2011)" }, "properties" : {  }, "schema" : "https://github.com/citation-style-language/schema/raw/master/csl-citation.json" }</w:instrText>
      </w:r>
      <w:r w:rsidRPr="00946649">
        <w:rPr>
          <w:lang w:val="en-US"/>
        </w:rPr>
        <w:fldChar w:fldCharType="separate"/>
      </w:r>
      <w:r w:rsidRPr="00946649">
        <w:rPr>
          <w:lang w:val="en-US"/>
        </w:rPr>
        <w:t>(Heintz</w:t>
      </w:r>
      <w:r>
        <w:rPr>
          <w:lang w:val="en-US"/>
        </w:rPr>
        <w:t xml:space="preserve"> </w:t>
      </w:r>
      <w:r w:rsidR="00C56B4E" w:rsidRPr="00C56B4E">
        <w:rPr>
          <w:i/>
          <w:lang w:val="en-US"/>
        </w:rPr>
        <w:t>et al.</w:t>
      </w:r>
      <w:r w:rsidRPr="00946649">
        <w:rPr>
          <w:lang w:val="en-US"/>
        </w:rPr>
        <w:t>, 2012; Solín</w:t>
      </w:r>
      <w:r>
        <w:rPr>
          <w:lang w:val="en-US"/>
        </w:rPr>
        <w:t xml:space="preserve"> </w:t>
      </w:r>
      <w:r w:rsidR="00C56B4E" w:rsidRPr="00C56B4E">
        <w:rPr>
          <w:i/>
          <w:lang w:val="en-US"/>
        </w:rPr>
        <w:t>et al.</w:t>
      </w:r>
      <w:r w:rsidRPr="00946649">
        <w:rPr>
          <w:lang w:val="en-US"/>
        </w:rPr>
        <w:t>, 2011)</w:t>
      </w:r>
      <w:r w:rsidRPr="00946649">
        <w:rPr>
          <w:lang w:val="en-US"/>
        </w:rPr>
        <w:fldChar w:fldCharType="end"/>
      </w:r>
      <w:r w:rsidRPr="00946649">
        <w:rPr>
          <w:lang w:val="en-US"/>
        </w:rPr>
        <w:t xml:space="preserve">. In addition, the frequency and intensity of floods increased significantly from the 1980s to 2000, after which the number of floods stabilized at a high occurrence and severity </w:t>
      </w:r>
      <w:r w:rsidRPr="00946649">
        <w:rPr>
          <w:lang w:val="en-US"/>
        </w:rPr>
        <w:fldChar w:fldCharType="begin" w:fldLock="1"/>
      </w:r>
      <w:r w:rsidRPr="00946649">
        <w:rPr>
          <w:lang w:val="en-US"/>
        </w:rPr>
        <w:instrText>ADDIN CSL_CITATION { "citationItems" : [ { "id" : "ITEM-1", "itemData" : { "author" : [ { "dropping-particle" : "", "family" : "EEA", "given" : "", "non-dropping-particle" : "", "parse-names" : false, "suffix" : "" } ], "id" : "ITEM-1", "issued" : { "date-parts" : [ [ "2016" ] ] }, "title" : "European past floods", "type" : "webpage" }, "uris" : [ "http://www.mendeley.com/documents/?uuid=fad44564-10a8-4e8e-b434-5b517c677075", "http://www.mendeley.com/documents/?uuid=b938b518-1663-4750-a262-7e7bd49abc6a" ] }, { "id" : "ITEM-2", "itemData" : { "author" : [ { "dropping-particle" : "", "family" : "EM-DAT", "given" : "", "non-dropping-particle" : "", "parse-names" : false, "suffix" : "" } ], "id" : "ITEM-2",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EA, 2016b; EM-DAT, 2017)", "plainTextFormattedCitation" : "(EEA, 2016b; EM-DAT, 2017)", "previouslyFormattedCitation" : "(EEA, 2016b; EM-DAT, 2017)"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EA, 2016b</w:t>
      </w:r>
      <w:r w:rsidRPr="00946649">
        <w:rPr>
          <w:lang w:val="en-US"/>
        </w:rPr>
        <w:t xml:space="preserve">; </w:t>
      </w:r>
      <w:r w:rsidRPr="00E35769">
        <w:rPr>
          <w:lang w:val="en-US"/>
        </w:rPr>
        <w:t>EM-DAT, 2017</w:t>
      </w:r>
      <w:r w:rsidRPr="00946649">
        <w:rPr>
          <w:lang w:val="en-US"/>
        </w:rPr>
        <w:t>)</w:t>
      </w:r>
      <w:r w:rsidRPr="00946649">
        <w:rPr>
          <w:lang w:val="en-US"/>
        </w:rPr>
        <w:fldChar w:fldCharType="end"/>
      </w:r>
      <w:r w:rsidRPr="00946649">
        <w:rPr>
          <w:lang w:val="en-US"/>
        </w:rPr>
        <w:t xml:space="preserve"> (see </w:t>
      </w:r>
      <w:r w:rsidRPr="00946649">
        <w:rPr>
          <w:b/>
          <w:lang w:val="en-US"/>
        </w:rPr>
        <w:t>Figure 2.18</w:t>
      </w:r>
      <w:r w:rsidRPr="00946649">
        <w:rPr>
          <w:lang w:val="en-US"/>
        </w:rPr>
        <w:t xml:space="preserve">). Almost 1,500 river floods have been reported for </w:t>
      </w:r>
      <w:r>
        <w:rPr>
          <w:lang w:val="en-US"/>
        </w:rPr>
        <w:t xml:space="preserve">the </w:t>
      </w:r>
      <w:r w:rsidRPr="00946649">
        <w:rPr>
          <w:lang w:val="en-US"/>
        </w:rPr>
        <w:t>Europe</w:t>
      </w:r>
      <w:r>
        <w:rPr>
          <w:lang w:val="en-US"/>
        </w:rPr>
        <w:t>an Union</w:t>
      </w:r>
      <w:r w:rsidRPr="00946649">
        <w:rPr>
          <w:lang w:val="en-US"/>
        </w:rPr>
        <w:t xml:space="preserve"> since 1980, of which more than half have occurred since 2000 </w:t>
      </w:r>
      <w:r w:rsidRPr="00946649">
        <w:rPr>
          <w:lang w:val="en-US"/>
        </w:rPr>
        <w:fldChar w:fldCharType="begin" w:fldLock="1"/>
      </w:r>
      <w:r w:rsidRPr="00946649">
        <w:rPr>
          <w:lang w:val="en-US"/>
        </w:rPr>
        <w:instrText>ADDIN CSL_CITATION { "citationItems" : [ { "id" : "ITEM-1", "itemData" : { "author" : [ { "dropping-particle" : "", "family" : "EEA", "given" : "", "non-dropping-particle" : "", "parse-names" : false, "suffix" : "" } ], "id" : "ITEM-1", "issued" : { "date-parts" : [ [ "2016" ] ] }, "title" : "European past floods", "type" : "webpage" }, "uris" : [ "http://www.mendeley.com/documents/?uuid=b938b518-1663-4750-a262-7e7bd49abc6a", "http://www.mendeley.com/documents/?uuid=fad44564-10a8-4e8e-b434-5b517c677075" ] } ], "mendeley" : { "formattedCitation" : "(EEA, 2016b)", "plainTextFormattedCitation" : "(EEA, 2016b)", "previouslyFormattedCitation" : "(EEA, 2016b)"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EA, 2016b</w:t>
      </w:r>
      <w:r w:rsidRPr="00946649">
        <w:rPr>
          <w:lang w:val="en-US"/>
        </w:rPr>
        <w:t>)</w:t>
      </w:r>
      <w:r w:rsidRPr="00946649">
        <w:rPr>
          <w:lang w:val="en-US"/>
        </w:rPr>
        <w:fldChar w:fldCharType="end"/>
      </w:r>
      <w:r w:rsidRPr="00946649">
        <w:rPr>
          <w:lang w:val="en-US"/>
        </w:rPr>
        <w:t xml:space="preserve">, although this increasing trend has a large inter-annual variability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id" : "ITEM-2", "itemData" : { "author" : [ { "dropping-particle" : "", "family" : "EEA", "given" : "", "non-dropping-particle" : "", "parse-names" : false, "suffix" : "" } ], "id" : "ITEM-2", "issued" : { "date-parts" : [ [ "2016" ] ] }, "title" : "European past floods", "type" : "webpage" }, "uris" : [ "http://www.mendeley.com/documents/?uuid=b938b518-1663-4750-a262-7e7bd49abc6a", "http://www.mendeley.com/documents/?uuid=fad44564-10a8-4e8e-b434-5b517c677075", "http://www.mendeley.com/documents/?uuid=2ae65a1a-d77e-4aab-87fd-90358325404a" ] } ], "mendeley" : { "formattedCitation" : "(EEA, 2016b; EM-DAT, 2017)", "plainTextFormattedCitation" : "(EEA, 2016b; EM-DAT, 2017)", "previouslyFormattedCitation" : "(EEA, 2016b; EM-DAT, 2017)" }, "properties" : {  }, "schema" : "https://github.com/citation-style-language/schema/raw/master/csl-citation.json" }</w:instrText>
      </w:r>
      <w:r w:rsidRPr="00946649">
        <w:rPr>
          <w:lang w:val="en-US"/>
        </w:rPr>
        <w:fldChar w:fldCharType="separate"/>
      </w:r>
      <w:r w:rsidRPr="00946649">
        <w:rPr>
          <w:lang w:val="en-US"/>
        </w:rPr>
        <w:t>(</w:t>
      </w:r>
      <w:r w:rsidRPr="00E35769">
        <w:rPr>
          <w:lang w:val="en-US"/>
        </w:rPr>
        <w:t>EEA, 2016b</w:t>
      </w:r>
      <w:r w:rsidRPr="00946649">
        <w:rPr>
          <w:lang w:val="en-US"/>
        </w:rPr>
        <w:t xml:space="preserve">; </w:t>
      </w:r>
      <w:r w:rsidRPr="00E35769">
        <w:rPr>
          <w:lang w:val="en-US"/>
        </w:rPr>
        <w:t>EM-DAT, 2017</w:t>
      </w:r>
      <w:r w:rsidRPr="00946649">
        <w:rPr>
          <w:lang w:val="en-US"/>
        </w:rPr>
        <w:t>)</w:t>
      </w:r>
      <w:r w:rsidRPr="00946649">
        <w:rPr>
          <w:lang w:val="en-US"/>
        </w:rPr>
        <w:fldChar w:fldCharType="end"/>
      </w:r>
      <w:r w:rsidRPr="00946649">
        <w:rPr>
          <w:lang w:val="en-US"/>
        </w:rPr>
        <w:t>. The increasing number of severe floods is related to higher frequency of heavy precipitation events and decreased capacity to regulate fluvial floods.</w:t>
      </w:r>
      <w:bookmarkStart w:id="423" w:name="_1t3h5sf"/>
      <w:bookmarkEnd w:id="423"/>
    </w:p>
    <w:p w14:paraId="6FA4ADB3" w14:textId="51559549" w:rsidR="009326BE" w:rsidRPr="009326BE" w:rsidRDefault="009326BE" w:rsidP="009326BE">
      <w:pPr>
        <w:rPr>
          <w:lang w:val="en-US"/>
        </w:rPr>
      </w:pPr>
      <w:r>
        <w:rPr>
          <w:lang w:eastAsia="en-GB"/>
        </w:rPr>
        <w:lastRenderedPageBreak/>
        <w:drawing>
          <wp:inline distT="0" distB="0" distL="0" distR="0" wp14:anchorId="5B4CFD0A" wp14:editId="729903E3">
            <wp:extent cx="5731510" cy="282638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731510" cy="2826385"/>
                    </a:xfrm>
                    <a:prstGeom prst="rect">
                      <a:avLst/>
                    </a:prstGeom>
                  </pic:spPr>
                </pic:pic>
              </a:graphicData>
            </a:graphic>
          </wp:inline>
        </w:drawing>
      </w:r>
    </w:p>
    <w:p w14:paraId="47EC2E95" w14:textId="3F42128E" w:rsidR="001E43D4" w:rsidRPr="00946649" w:rsidRDefault="001E43D4" w:rsidP="001E43D4">
      <w:pPr>
        <w:rPr>
          <w:b/>
          <w:lang w:val="en-US"/>
        </w:rPr>
      </w:pPr>
      <w:bookmarkStart w:id="424" w:name="_3rdcrjn"/>
      <w:bookmarkEnd w:id="424"/>
      <w:r w:rsidRPr="00946649">
        <w:rPr>
          <w:lang w:val="en-US"/>
        </w:rPr>
        <w:t xml:space="preserve">Although there are reported increasing trends for flood regulation for some Western European countries since the 2000s </w:t>
      </w:r>
      <w:r w:rsidRPr="00946649">
        <w:rPr>
          <w:lang w:val="en-US"/>
        </w:rPr>
        <w:fldChar w:fldCharType="begin" w:fldLock="1"/>
      </w:r>
      <w:r>
        <w:rPr>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oachim", "non-dropping-particle" : "", "parse-names" : false, "suffix" : "" }, { "dropping-particle" : "", "family" : "Fabrega", "given" : "Nina", "non-dropping-particle" : "", "parse-names" : false, "suffix" : "" }, { "dropping-particle" : "", "family" : "Zulian", "given" : "Grazia", "non-dropping-particle" : "", "parse-names" : false, "suffix" : "" }, { "dropping-particle" : "", "family" : "Barbosa", "given" : "Ana", "non-dropping-particle" : "", "parse-names" : false, "suffix" : "" }, { "dropping-particle" : "", "family" : "Vizcaino", "given" : "Pilar", "non-dropping-particle" : "", "parse-names" : false, "suffix" : "" }, { "dropping-particle" : "", "family" : "Ivits", "given" : "Eva", "non-dropping-particle" : "", "parse-names" : false, "suffix" : "" }, { "dropping-particle" : "", "family" : "Polce", "given" : "Chiara", "non-dropping-particle" : "", "parse-names" : false, "suffix" : "" }, { "dropping-particle" : "", "family" : "Vandecasteele", "given" : "Ine", "non-dropping-particle" : "", "parse-names" : false, "suffix" : "" }, { "dropping-particle" : "", "family" : "Rivero", "given" : "Ine\u0301s Mari\u0301", "non-dropping-particle" : "", "parse-names" : false, "suffix" : "" }, { "dropping-particle" : "", "family" : "Guerra", "given" : "Carlos", "non-dropping-particle" : "", "parse-names" : false, "suffix" : "" }, { "dropping-particle" : "", "family" : "Castillo", "given" : "Carolina Perpin\u0303a", "non-dropping-particle" : "", "parse-names" : false, "suffix" : "" }, { "dropping-particle" : "", "family" : "Vallecillo", "given" : "Sara", "non-dropping-particle" : "", "parse-names" : false, "suffix" : "" }, { "dropping-particle" : "", "family" : "Baranzelli", "given" : "Claudia", "non-dropping-particle" : "", "parse-names" : false, "suffix" : "" }, { "dropping-particle" : "", "family" : "Barranco", "given" : "Ricardo", "non-dropping-particle" : "", "parse-names" : false, "suffix" : "" }, { "dropping-particle" : "", "family" : "Batista e Silva", "given" : "Filipe",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arlo",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arlo", "non-dropping-particle" : "", "parse-names" : false, "suffix" : "" } ], "id" : "ITEM-1", "issue" : "March", "issued" : { "date-parts" : [ [ "2015" ] ] }, "number-of-pages" : "131", "publisher" : "European Commission", "title" : "Mapping and Assessment of Ecosystems and their Services: Trends in ecosystems and ecosystem services in the European Union between 2000 and 2010", "type" : "book" }, "uris" : [ "http://www.mendeley.com/documents/?uuid=601f12d0-52d5-4ff8-ad18-db5aed99d856", "http://www.mendeley.com/documents/?uuid=096a63f9-0424-46fc-bf32-fd8e4ccc55b0" ] } ], "mendeley" : { "formattedCitation" : "(Joachim Maes, Fabrega, Zulian, Barbosa, Vizcaino, Ivits, Polce, Vandecasteele, Rivero, Guerra, Castillo, Vallecillo, Baranzelli, Barranco, Batista e Silva, Jacobs-Crisoni, et al., 2015)", "plainTextFormattedCitation" : "(Joachim Maes, Fabrega, Zulian, Barbosa, Vizcaino, Ivits, Polce, Vandecasteele, Rivero, Guerra, Castillo, Vallecillo, Baranzelli, Barranco, Batista e Silva, Jacobs-Crisoni, et al., 2015)", "previouslyFormattedCitation" : "(Joachim Maes, Fabrega, Zulian, Barbosa, Vizcaino, Ivits, Polce, Vandecasteele, Rivero, Guerra, Castillo, Vallecillo, Baranzelli, Barranco, Batista e Silva, Jacobs-Crisoni, et al., 2015)" }, "properties" : {  }, "schema" : "https://github.com/citation-style-language/schema/raw/master/csl-citation.json" }</w:instrText>
      </w:r>
      <w:r w:rsidRPr="00946649">
        <w:rPr>
          <w:lang w:val="en-US"/>
        </w:rPr>
        <w:fldChar w:fldCharType="separate"/>
      </w:r>
      <w:r w:rsidRPr="00E35769">
        <w:rPr>
          <w:lang w:val="en-US"/>
        </w:rPr>
        <w:t>(European Commission, 2015b</w:t>
      </w:r>
      <w:r w:rsidRPr="009B2FE1">
        <w:rPr>
          <w:lang w:val="en-US"/>
        </w:rPr>
        <w:t>)</w:t>
      </w:r>
      <w:r w:rsidRPr="00946649">
        <w:rPr>
          <w:lang w:val="en-US"/>
        </w:rPr>
        <w:fldChar w:fldCharType="end"/>
      </w:r>
      <w:r w:rsidRPr="00946649">
        <w:rPr>
          <w:lang w:val="en-US"/>
        </w:rPr>
        <w:t xml:space="preserve">, general trends are mixed and not well established. However, the number of coastal and river floods in Western Europe has increased since the 1980s, with a strong peak in 2000, and has remained stable but fluctuating in the last decade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id" : "ITEM-2", "itemData" : { "author" : [ { "dropping-particle" : "", "family" : "EEA", "given" : "", "non-dropping-particle" : "", "parse-names" : false, "suffix" : "" } ], "id" : "ITEM-2", "issued" : { "date-parts" : [ [ "2016" ] ] }, "title" : "European past floods", "type" : "webpage" }, "uris" : [ "http://www.mendeley.com/documents/?uuid=b938b518-1663-4750-a262-7e7bd49abc6a", "http://www.mendeley.com/documents/?uuid=fad44564-10a8-4e8e-b434-5b517c677075", "http://www.mendeley.com/documents/?uuid=5abf48cc-7ada-4b60-b126-031768fe524d" ] } ], "mendeley" : { "formattedCitation" : "(EEA, 2016b; EM-DAT, 2017)", "plainTextFormattedCitation" : "(EEA, 2016b; EM-DAT, 2017)", "previouslyFormattedCitation" : "(EEA, 2016b; EM-DAT, 2017)"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EA, 2016b</w:t>
      </w:r>
      <w:r w:rsidRPr="00946649">
        <w:rPr>
          <w:lang w:val="en-US"/>
        </w:rPr>
        <w:t xml:space="preserve">; </w:t>
      </w:r>
      <w:r w:rsidRPr="007F407E">
        <w:rPr>
          <w:lang w:val="en-US"/>
        </w:rPr>
        <w:t>EM-DAT, 2017</w:t>
      </w:r>
      <w:r w:rsidRPr="00946649">
        <w:rPr>
          <w:lang w:val="en-US"/>
        </w:rPr>
        <w:t>)</w:t>
      </w:r>
      <w:r w:rsidRPr="00946649">
        <w:rPr>
          <w:lang w:val="en-US"/>
        </w:rPr>
        <w:fldChar w:fldCharType="end"/>
      </w:r>
      <w:r w:rsidRPr="00946649">
        <w:rPr>
          <w:lang w:val="en-US"/>
        </w:rPr>
        <w:t xml:space="preserve">. The strongest increase in number of floods was reported for the southern part of Western Europe, while this number has decreased for most of the northern countries in this subregion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M-DAT, 2017</w:t>
      </w:r>
      <w:r w:rsidRPr="00946649">
        <w:rPr>
          <w:lang w:val="en-US"/>
        </w:rPr>
        <w:t>)</w:t>
      </w:r>
      <w:r w:rsidRPr="00946649">
        <w:rPr>
          <w:lang w:val="en-US"/>
        </w:rPr>
        <w:fldChar w:fldCharType="end"/>
      </w:r>
      <w:r w:rsidRPr="00946649">
        <w:rPr>
          <w:lang w:val="en-US"/>
        </w:rPr>
        <w:t xml:space="preserve">. The number of severe and very severe floods follows the same trend, with the sharpest increases reported for Spain, Germany and France </w:t>
      </w:r>
      <w:r w:rsidRPr="00946649">
        <w:rPr>
          <w:lang w:val="en-US"/>
        </w:rPr>
        <w:fldChar w:fldCharType="begin" w:fldLock="1"/>
      </w:r>
      <w:r w:rsidRPr="00946649">
        <w:rPr>
          <w:lang w:val="en-US"/>
        </w:rPr>
        <w:instrText>ADDIN CSL_CITATION { "citationItems" : [ { "id" : "ITEM-1", "itemData" : { "author" : [ { "dropping-particle" : "", "family" : "EEA", "given" : "", "non-dropping-particle" : "", "parse-names" : false, "suffix" : "" } ], "id" : "ITEM-1", "issued" : { "date-parts" : [ [ "2016" ] ] }, "title" : "European past floods", "type" : "webpage" }, "uris" : [ "http://www.mendeley.com/documents/?uuid=b938b518-1663-4750-a262-7e7bd49abc6a", "http://www.mendeley.com/documents/?uuid=fad44564-10a8-4e8e-b434-5b517c677075" ] } ], "mendeley" : { "formattedCitation" : "(EEA, 2016b)", "plainTextFormattedCitation" : "(EEA, 2016b)", "previouslyFormattedCitation" : "(EEA, 2016b)"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EA, 2016b</w:t>
      </w:r>
      <w:r w:rsidRPr="00946649">
        <w:rPr>
          <w:lang w:val="en-US"/>
        </w:rPr>
        <w:t>)</w:t>
      </w:r>
      <w:r w:rsidRPr="00946649">
        <w:rPr>
          <w:lang w:val="en-US"/>
        </w:rPr>
        <w:fldChar w:fldCharType="end"/>
      </w:r>
      <w:r w:rsidRPr="00946649">
        <w:rPr>
          <w:lang w:val="en-US"/>
        </w:rPr>
        <w:t xml:space="preserve">. Western European countries, such as Germany and France, are ranked among the 20 countries world-wide most affected by weather-related catastrophes in the past 20 years, including floods or landslides after heavy rains </w:t>
      </w:r>
      <w:r w:rsidRPr="00946649">
        <w:rPr>
          <w:lang w:val="en-US"/>
        </w:rPr>
        <w:fldChar w:fldCharType="begin" w:fldLock="1"/>
      </w:r>
      <w:r w:rsidRPr="00946649">
        <w:rPr>
          <w:lang w:val="en-US"/>
        </w:rPr>
        <w:instrText>ADDIN CSL_CITATION { "citationItems" : [ { "id" : "ITEM-1", "itemData" : { "ISBN" : "9783943704372", "author" : [ { "dropping-particle" : "", "family" : "Kreft", "given" : "S\u00f6nke", "non-dropping-particle" : "", "parse-names" : false, "suffix" : "" }, { "dropping-particle" : "", "family" : "Eckstein", "given" : "David", "non-dropping-particle" : "", "parse-names" : false, "suffix" : "" }, { "dropping-particle" : "", "family" : "Dorsch", "given" : "Lukas", "non-dropping-particle" : "", "parse-names" : false, "suffix" : "" }, { "dropping-particle" : "", "family" : "Fischer", "given" : "Livia", "non-dropping-particle" : "", "parse-names" : false, "suffix" : "" } ], "id" : "ITEM-1", "issued" : { "date-parts" : [ [ "2016" ] ] }, "publisher-place" : "Bonn", "title" : "Global climate risk index 2016. Who Suffers Most From Extreme Weather Events ? Weather-related Loss Events in 2014 and 1995 to 2014", "type" : "report" }, "uris" : [ "http://www.mendeley.com/documents/?uuid=bc2c6eca-ce37-4718-adfb-2779d0973383", "http://www.mendeley.com/documents/?uuid=f90c5007-46b4-4cf4-97e0-dbe6213b2f8d" ] } ], "mendeley" : { "formattedCitation" : "(Kreft, Eckstein, Dorsch, &amp; Fischer, 2016)", "plainTextFormattedCitation" : "(Kreft, Eckstein, Dorsch, &amp; Fischer, 2016)", "previouslyFormattedCitation" : "(Kreft, Eckstein, Dorsch, &amp; Fischer, 2016)" }, "properties" : {  }, "schema" : "https://github.com/citation-style-language/schema/raw/master/csl-citation.json" }</w:instrText>
      </w:r>
      <w:r w:rsidRPr="00946649">
        <w:rPr>
          <w:lang w:val="en-US"/>
        </w:rPr>
        <w:fldChar w:fldCharType="separate"/>
      </w:r>
      <w:r w:rsidRPr="00946649">
        <w:rPr>
          <w:lang w:val="en-US"/>
        </w:rPr>
        <w:t>(Kreft</w:t>
      </w:r>
      <w:r>
        <w:rPr>
          <w:lang w:val="en-US"/>
        </w:rPr>
        <w:t xml:space="preserve"> </w:t>
      </w:r>
      <w:r w:rsidR="00C56B4E" w:rsidRPr="00C56B4E">
        <w:rPr>
          <w:i/>
          <w:lang w:val="en-US"/>
        </w:rPr>
        <w:t>et al.</w:t>
      </w:r>
      <w:r w:rsidRPr="00946649">
        <w:rPr>
          <w:lang w:val="en-US"/>
        </w:rPr>
        <w:t>, 2016)</w:t>
      </w:r>
      <w:r w:rsidRPr="00946649">
        <w:rPr>
          <w:lang w:val="en-US"/>
        </w:rPr>
        <w:fldChar w:fldCharType="end"/>
      </w:r>
      <w:r w:rsidRPr="00946649">
        <w:rPr>
          <w:lang w:val="en-US"/>
        </w:rPr>
        <w:t xml:space="preserve">. The most affected countries in the period 1995-2014 in terms of deaths caused by these climate-change events were Italy, Spain and France </w:t>
      </w:r>
      <w:r w:rsidRPr="00946649">
        <w:rPr>
          <w:lang w:val="en-US"/>
        </w:rPr>
        <w:fldChar w:fldCharType="begin" w:fldLock="1"/>
      </w:r>
      <w:r w:rsidRPr="00946649">
        <w:rPr>
          <w:lang w:val="en-US"/>
        </w:rPr>
        <w:instrText>ADDIN CSL_CITATION { "citationItems" : [ { "id" : "ITEM-1", "itemData" : { "ISBN" : "9783943704372", "author" : [ { "dropping-particle" : "", "family" : "Kreft", "given" : "S\u00f6nke", "non-dropping-particle" : "", "parse-names" : false, "suffix" : "" }, { "dropping-particle" : "", "family" : "Eckstein", "given" : "David", "non-dropping-particle" : "", "parse-names" : false, "suffix" : "" }, { "dropping-particle" : "", "family" : "Dorsch", "given" : "Lukas", "non-dropping-particle" : "", "parse-names" : false, "suffix" : "" }, { "dropping-particle" : "", "family" : "Fischer", "given" : "Livia", "non-dropping-particle" : "", "parse-names" : false, "suffix" : "" } ], "id" : "ITEM-1", "issued" : { "date-parts" : [ [ "2016" ] ] }, "publisher-place" : "Bonn", "title" : "Global climate risk index 2016. Who Suffers Most From Extreme Weather Events ? Weather-related Loss Events in 2014 and 1995 to 2014", "type" : "report" }, "uris" : [ "http://www.mendeley.com/documents/?uuid=f90c5007-46b4-4cf4-97e0-dbe6213b2f8d", "http://www.mendeley.com/documents/?uuid=bc2c6eca-ce37-4718-adfb-2779d0973383" ] } ], "mendeley" : { "formattedCitation" : "(Kreft et al., 2016)", "plainTextFormattedCitation" : "(Kreft et al., 2016)", "previouslyFormattedCitation" : "(Kreft et al., 2016)" }, "properties" : {  }, "schema" : "https://github.com/citation-style-language/schema/raw/master/csl-citation.json" }</w:instrText>
      </w:r>
      <w:r w:rsidRPr="00946649">
        <w:rPr>
          <w:lang w:val="en-US"/>
        </w:rPr>
        <w:fldChar w:fldCharType="separate"/>
      </w:r>
      <w:r w:rsidRPr="00946649">
        <w:rPr>
          <w:lang w:val="en-US"/>
        </w:rPr>
        <w:t xml:space="preserve">(Kreft </w:t>
      </w:r>
      <w:r w:rsidR="00C56B4E" w:rsidRPr="00C56B4E">
        <w:rPr>
          <w:i/>
          <w:lang w:val="en-US"/>
        </w:rPr>
        <w:t>et al.</w:t>
      </w:r>
      <w:r w:rsidRPr="00946649">
        <w:rPr>
          <w:lang w:val="en-US"/>
        </w:rPr>
        <w:t>, 2016)</w:t>
      </w:r>
      <w:r w:rsidRPr="00946649">
        <w:rPr>
          <w:lang w:val="en-US"/>
        </w:rPr>
        <w:fldChar w:fldCharType="end"/>
      </w:r>
      <w:r w:rsidRPr="00946649">
        <w:rPr>
          <w:lang w:val="en-US"/>
        </w:rPr>
        <w:t>.</w:t>
      </w:r>
      <w:r w:rsidRPr="00946649">
        <w:rPr>
          <w:lang w:val="en-US"/>
        </w:rPr>
        <w:tab/>
      </w:r>
    </w:p>
    <w:p w14:paraId="4AC3D5F5" w14:textId="75C0BA3D" w:rsidR="001E43D4" w:rsidRPr="00946649" w:rsidRDefault="001E43D4" w:rsidP="001E43D4">
      <w:pPr>
        <w:rPr>
          <w:lang w:val="en-US"/>
        </w:rPr>
      </w:pPr>
      <w:bookmarkStart w:id="425" w:name="_1ksv4uv"/>
      <w:bookmarkEnd w:id="425"/>
      <w:r w:rsidRPr="00946649">
        <w:rPr>
          <w:lang w:val="en-US"/>
        </w:rPr>
        <w:t xml:space="preserve">In Central Europe, increasing trends for flood regulation since the 2000s are reported </w:t>
      </w:r>
      <w:r w:rsidRPr="00946649">
        <w:rPr>
          <w:lang w:val="en-US"/>
        </w:rPr>
        <w:fldChar w:fldCharType="begin" w:fldLock="1"/>
      </w:r>
      <w:r>
        <w:rPr>
          <w:lang w:val="en-US"/>
        </w:rPr>
        <w:instrText>ADDIN CSL_CITATION { "citationItems" : [ { "id" : "ITEM-1", "itemData" : { "DOI" : "10.2788/341839", "ISBN" : "978-92-79-46206-1",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oachim", "non-dropping-particle" : "", "parse-names" : false, "suffix" : "" }, { "dropping-particle" : "", "family" : "Fabrega", "given" : "Nina", "non-dropping-particle" : "", "parse-names" : false, "suffix" : "" }, { "dropping-particle" : "", "family" : "Zulian", "given" : "Grazia", "non-dropping-particle" : "", "parse-names" : false, "suffix" : "" }, { "dropping-particle" : "", "family" : "Barbosa", "given" : "Ana", "non-dropping-particle" : "", "parse-names" : false, "suffix" : "" }, { "dropping-particle" : "", "family" : "Vizcaino", "given" : "Pilar", "non-dropping-particle" : "", "parse-names" : false, "suffix" : "" }, { "dropping-particle" : "", "family" : "Ivits", "given" : "Eva", "non-dropping-particle" : "", "parse-names" : false, "suffix" : "" }, { "dropping-particle" : "", "family" : "Polce", "given" : "Chiara", "non-dropping-particle" : "", "parse-names" : false, "suffix" : "" }, { "dropping-particle" : "", "family" : "Vandecasteele", "given" : "Ine", "non-dropping-particle" : "", "parse-names" : false, "suffix" : "" }, { "dropping-particle" : "", "family" : "Rivero", "given" : "Ine\u0301s Mari\u0301", "non-dropping-particle" : "", "parse-names" : false, "suffix" : "" }, { "dropping-particle" : "", "family" : "Guerra", "given" : "Carlos", "non-dropping-particle" : "", "parse-names" : false, "suffix" : "" }, { "dropping-particle" : "", "family" : "Castillo", "given" : "Carolina Perpin\u0303a", "non-dropping-particle" : "", "parse-names" : false, "suffix" : "" }, { "dropping-particle" : "", "family" : "Vallecillo", "given" : "Sara", "non-dropping-particle" : "", "parse-names" : false, "suffix" : "" }, { "dropping-particle" : "", "family" : "Baranzelli", "given" : "Claudia", "non-dropping-particle" : "", "parse-names" : false, "suffix" : "" }, { "dropping-particle" : "", "family" : "Barranco", "given" : "Ricardo", "non-dropping-particle" : "", "parse-names" : false, "suffix" : "" }, { "dropping-particle" : "", "family" : "Batista e Silva", "given" : "Filipe",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arlo",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arlo", "non-dropping-particle" : "", "parse-names" : false, "suffix" : "" } ], "id" : "ITEM-1", "issue" : "March", "issued" : { "date-parts" : [ [ "2015" ] ] }, "number-of-pages" : "131", "publisher" : "European Commission", "title" : "Mapping and Assessment of Ecosystems and their Services: Trends in ecosystems and ecosystem services in the European Union between 2000 and 2010", "type" : "book" }, "uris" : [ "http://www.mendeley.com/documents/?uuid=601f12d0-52d5-4ff8-ad18-db5aed99d856", "http://www.mendeley.com/documents/?uuid=096a63f9-0424-46fc-bf32-fd8e4ccc55b0" ] } ], "mendeley" : { "formattedCitation" : "(Joachim Maes, Fabrega, Zulian, Barbosa, Vizcaino, Ivits, Polce, Vandecasteele, Rivero, Guerra, Castillo, Vallecillo, Baranzelli, Barranco, Batista e Silva, Jacobs-Crisoni, et al., 2015)", "plainTextFormattedCitation" : "(Joachim Maes, Fabrega, Zulian, Barbosa, Vizcaino, Ivits, Polce, Vandecasteele, Rivero, Guerra, Castillo, Vallecillo, Baranzelli, Barranco, Batista e Silva, Jacobs-Crisoni, et al., 2015)", "previouslyFormattedCitation" : "(Joachim Maes, Fabrega, Zulian, Barbosa, Vizcaino, Ivits, Polce, Vandecasteele, Rivero, Guerra, Castillo, Vallecillo, Baranzelli, Barranco, Batista e Silva, Jacobs-Crisoni, et al., 2015)" }, "properties" : {  }, "schema" : "https://github.com/citation-style-language/schema/raw/master/csl-citation.json" }</w:instrText>
      </w:r>
      <w:r w:rsidRPr="00946649">
        <w:rPr>
          <w:lang w:val="en-US"/>
        </w:rPr>
        <w:fldChar w:fldCharType="separate"/>
      </w:r>
      <w:r w:rsidRPr="00AC4B8E">
        <w:t>(</w:t>
      </w:r>
      <w:r w:rsidRPr="007F407E">
        <w:rPr>
          <w:lang w:val="en-US"/>
        </w:rPr>
        <w:t>European Commission</w:t>
      </w:r>
      <w:r w:rsidRPr="007F407E">
        <w:t>, 2015b</w:t>
      </w:r>
      <w:r w:rsidRPr="00AC4B8E">
        <w:t>)</w:t>
      </w:r>
      <w:r w:rsidRPr="00946649">
        <w:rPr>
          <w:lang w:val="en-US"/>
        </w:rPr>
        <w:fldChar w:fldCharType="end"/>
      </w:r>
      <w:r w:rsidRPr="00AC4B8E">
        <w:t xml:space="preserve">, but general trends are mixed. </w:t>
      </w:r>
      <w:r w:rsidRPr="00946649">
        <w:rPr>
          <w:lang w:val="en-US"/>
        </w:rPr>
        <w:t xml:space="preserve">Studies in Bulgaria, Hungary and Poland demonstrated decreased flood regulation over time, in addition to increases in precipitation </w:t>
      </w:r>
      <w:r w:rsidRPr="00946649">
        <w:rPr>
          <w:lang w:val="en-US"/>
        </w:rPr>
        <w:fldChar w:fldCharType="begin" w:fldLock="1"/>
      </w:r>
      <w:r w:rsidRPr="00946649">
        <w:rPr>
          <w:lang w:val="en-US"/>
        </w:rPr>
        <w:instrText>ADDIN CSL_CITATION { "citationItems" : [ { "id" : "ITEM-1", "itemData" : { "DOI" : "10.5194/hess-11-158-2007", "ISBN" : "1027-5606", "ISSN" : "1027-5606", "abstract" : "Throughout the world, wetlands are increasingly being recognised as important elements of the landscape because of their high biodiversity and goods and services they provide to mankind. After many decades of wetland destruction and conversion, large areas of wetlands are now protected under the International Convention on Wetlands (Ramsar) and regional or national legislation such as the European Union Habitats Directive. In many cases, there is a need to restore the ecological character of the wetland through appropriate water management. This paper provides examples of scientific knowledge of wetland hydrology that can guide such restoration. It focuses on the need for sound hydrological science on a range of issues including water level control, topography, flood storage, wetland connections with rivers and sustainability of water supply under climate change. Cited By (since 1996): 4 Export Date: 7 July 2009 Source: Scopus", "author" : [ { "dropping-particle" : "", "family" : "Acreman", "given" : "M", "non-dropping-particle" : "", "parse-names" : false, "suffix" : "" }, { "dropping-particle" : "", "family" : "Fisher", "given" : "J", "non-dropping-particle" : "", "parse-names" : false, "suffix" : "" }, { "dropping-particle" : "", "family" : "Stratford", "given" : "C", "non-dropping-particle" : "", "parse-names" : false, "suffix" : "" }, { "dropping-particle" : "", "family" : "Mould", "given" : "D", "non-dropping-particle" : "", "parse-names" : false, "suffix" : "" }, { "dropping-particle" : "", "family" : "Mountford", "given" : "J", "non-dropping-particle" : "", "parse-names" : false, "suffix" : "" } ], "container-title" : "Hydrology and Earth System Sciences", "id" : "ITEM-1", "issue" : "1", "issued" : { "date-parts" : [ [ "2007" ] ] }, "page" : "158-169", "title" : "Hydrological science and wetland restoration: Some case studies from Europe", "type" : "article-journal", "volume" : "11" }, "uris" : [ "http://www.mendeley.com/documents/?uuid=8e9a9f0b-41ff-4950-9c17-4fc90733a4a4", "http://www.mendeley.com/documents/?uuid=bf5f4382-462a-4dae-a0ef-32adddd2aed9" ] }, { "id" : "ITEM-2", "itemData" : { "author" : [ { "dropping-particle" : "", "family" : "Mrozik", "given" : "Karol", "non-dropping-particle" : "", "parse-names" : false, "suffix" : "" } ], "id" : "ITEM-2", "issue" : "Mrozik 2015", "issued" : { "date-parts" : [ [ "2016" ] ] }, "title" : "Assessment of Retention Potential Changes as an Element of Suburbanization Monitoring on Example of an Ungauged Catchment in Pozna \u0144 Metropolitan Area ( Poland )", "type" : "article-journal" }, "uris" : [ "http://www.mendeley.com/documents/?uuid=74a56f07-6aad-48ef-a137-1f44d42cb309", "http://www.mendeley.com/documents/?uuid=8f75adcd-3c1c-470c-b436-73efcfc16949" ] }, { "id" : "ITEM-3", "itemData" : { "ISBN" : "0324-0770", "ISSN" : "03240770", "abstract" : "This investigation covers five wetlands situated on the Bulgarian section of the Danube River floodplain and four on Danube islands. The significance of 12 different ecosystem services was assessed and plotted on six-point scale, using both reference data and interviews of local stakeholders. For the wetlands on the floodplain a comparison was made between the period before the 1940s and their current state. The potential ecosystem services after the implementation of measures for rehabilitation or conservation of the selected wetlands were also evaluated. Natural resources (e.g. fish, reedbeds, flooded meadows, floodplain forests), nutrient reduction and carbon retention were identified as the-main types of ecosystem benefits and services provided by the wetlands on the Bulgarian section of the Danube River floodplain before the 1940s (at natural flooding regime). Currently the ecosystem services provided by these wetlands are limited mainly to the development of education or research activities. At present, albeit to a much lesser extent than in the past, the main ecosystem benefits provided by wetlands on the Danube islands are the natural fish resources used by the local community. After eventual rehabilitation or conservation and appropriate management of the wetlands on the Danube River floodplain an increase could be expected mainly in the ecosystem capacity for the development of tourism and recreational activities, education or research activities, nutrient trapping and carbon retention. Significant increase in the exploitation of natural resources seems hardly possible.", "author" : [ { "dropping-particle" : "", "family" : "Pehlivanov", "given" : "Luchezar", "non-dropping-particle" : "", "parse-names" : false, "suffix" : "" }, { "dropping-particle" : "", "family" : "Fikova", "given" : "Radka", "non-dropping-particle" : "", "parse-names" : false, "suffix" : "" }, { "dropping-particle" : "", "family" : "Ivanova", "given" : "Nevena", "non-dropping-particle" : "", "parse-names" : false, "suffix" : "" }, { "dropping-particle" : "", "family" : "Nevena", "given" : "Roumen", "non-dropping-particle" : "", "parse-names" : false, "suffix" : "" }, { "dropping-particle" : "", "family" : "Kazakov", "given" : "Stefan", "non-dropping-particle" : "", "parse-names" : false, "suffix" : "" }, { "dropping-particle" : "", "family" : "Pavlova", "given" : "Milena", "non-dropping-particle" : "", "parse-names" : false, "suffix" : "" }, { "dropping-particle" : "", "family" : "Doncheva", "given" : "Svetla", "non-dropping-particle" : "", "parse-names" : false, "suffix" : "" } ], "container-title" : "Acta Zoologica Bulgarica", "id" : "ITEM-3", "issue" : "SUPPL. 7", "issued" : { "date-parts" : [ [ "2014" ] ] }, "page" : "103-107", "title" : "Analysis of ecosystem services of wetlands along the Bulgarian section of the Danube river", "type" : "article-journal", "volume" : "66" }, "uris" : [ "http://www.mendeley.com/documents/?uuid=e77c6595-e923-41e8-9a29-75f390813175", "http://www.mendeley.com/documents/?uuid=a7274d4b-e3c3-41e6-a6bb-08f71b32c5ad" ] } ], "mendeley" : { "formattedCitation" : "(Acreman, Fisher, Stratford, Mould, &amp; Mountford, 2007; Mrozik, 2016; Pehlivanov et al., 2014)", "plainTextFormattedCitation" : "(Acreman, Fisher, Stratford, Mould, &amp; Mountford, 2007; Mrozik, 2016; Pehlivanov et al., 2014)", "previouslyFormattedCitation" : "(Acreman, Fisher, Stratford, Mould, &amp; Mountford, 2007; Mrozik, 2016; Pehlivanov et al., 2014)" }, "properties" : {  }, "schema" : "https://github.com/citation-style-language/schema/raw/master/csl-citation.json" }</w:instrText>
      </w:r>
      <w:r w:rsidRPr="00946649">
        <w:rPr>
          <w:lang w:val="en-US"/>
        </w:rPr>
        <w:fldChar w:fldCharType="separate"/>
      </w:r>
      <w:r w:rsidRPr="00946649">
        <w:rPr>
          <w:lang w:val="en-US"/>
        </w:rPr>
        <w:t>(Acreman</w:t>
      </w:r>
      <w:r>
        <w:rPr>
          <w:lang w:val="en-US"/>
        </w:rPr>
        <w:t xml:space="preserve"> </w:t>
      </w:r>
      <w:r w:rsidR="00C56B4E" w:rsidRPr="00C56B4E">
        <w:rPr>
          <w:i/>
          <w:lang w:val="en-US"/>
        </w:rPr>
        <w:t>et al.</w:t>
      </w:r>
      <w:r w:rsidRPr="00946649">
        <w:rPr>
          <w:lang w:val="en-US"/>
        </w:rPr>
        <w:t xml:space="preserve">, 2007; Mrozik, 2016; Pehlivanov </w:t>
      </w:r>
      <w:r w:rsidR="00C56B4E" w:rsidRPr="00C56B4E">
        <w:rPr>
          <w:i/>
          <w:lang w:val="en-US"/>
        </w:rPr>
        <w:t>et al.</w:t>
      </w:r>
      <w:r w:rsidRPr="00946649">
        <w:rPr>
          <w:lang w:val="en-US"/>
        </w:rPr>
        <w:t>, 2014)</w:t>
      </w:r>
      <w:r w:rsidRPr="00946649">
        <w:rPr>
          <w:lang w:val="en-US"/>
        </w:rPr>
        <w:fldChar w:fldCharType="end"/>
      </w:r>
      <w:r w:rsidRPr="00946649">
        <w:rPr>
          <w:lang w:val="en-US"/>
        </w:rPr>
        <w:t xml:space="preserve">. The number of floods in Central Europe has increased significantly since the 1980s, and this trend has continued in the last decade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id" : "ITEM-2", "itemData" : { "author" : [ { "dropping-particle" : "", "family" : "EEA", "given" : "", "non-dropping-particle" : "", "parse-names" : false, "suffix" : "" } ], "id" : "ITEM-2", "issued" : { "date-parts" : [ [ "2016" ] ] }, "title" : "European past floods", "type" : "webpage" }, "uris" : [ "http://www.mendeley.com/documents/?uuid=b938b518-1663-4750-a262-7e7bd49abc6a", "http://www.mendeley.com/documents/?uuid=fad44564-10a8-4e8e-b434-5b517c677075", "http://www.mendeley.com/documents/?uuid=ee31e33b-2d0c-48a3-8e96-b6a766b1c15a" ] } ], "mendeley" : { "formattedCitation" : "(EEA, 2016b; EM-DAT, 2017)", "plainTextFormattedCitation" : "(EEA, 2016b; EM-DAT, 2017)", "previouslyFormattedCitation" : "(EEA, 2016b; EM-DAT, 2017)"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EA, 2016b</w:t>
      </w:r>
      <w:r w:rsidRPr="00946649">
        <w:rPr>
          <w:lang w:val="en-US"/>
        </w:rPr>
        <w:t xml:space="preserve">; </w:t>
      </w:r>
      <w:r w:rsidRPr="007F407E">
        <w:rPr>
          <w:lang w:val="en-US"/>
        </w:rPr>
        <w:t>EM-DAT, 2017</w:t>
      </w:r>
      <w:r w:rsidRPr="00946649">
        <w:rPr>
          <w:lang w:val="en-US"/>
        </w:rPr>
        <w:t>)</w:t>
      </w:r>
      <w:r w:rsidRPr="00946649">
        <w:rPr>
          <w:lang w:val="en-US"/>
        </w:rPr>
        <w:fldChar w:fldCharType="end"/>
      </w:r>
      <w:r w:rsidRPr="00946649">
        <w:rPr>
          <w:lang w:val="en-US"/>
        </w:rPr>
        <w:t xml:space="preserve">. The number of severe river floods follows the same trend, with the sharpest increase reported for Bulgaria, Poland and Slovenia </w:t>
      </w:r>
      <w:r w:rsidRPr="00946649">
        <w:rPr>
          <w:lang w:val="en-US"/>
        </w:rPr>
        <w:fldChar w:fldCharType="begin" w:fldLock="1"/>
      </w:r>
      <w:r w:rsidRPr="00946649">
        <w:rPr>
          <w:lang w:val="en-US"/>
        </w:rPr>
        <w:instrText>ADDIN CSL_CITATION { "citationItems" : [ { "id" : "ITEM-1", "itemData" : { "author" : [ { "dropping-particle" : "", "family" : "EEA", "given" : "", "non-dropping-particle" : "", "parse-names" : false, "suffix" : "" } ], "id" : "ITEM-1", "issued" : { "date-parts" : [ [ "2016" ] ] }, "title" : "European past floods", "type" : "webpage" }, "uris" : [ "http://www.mendeley.com/documents/?uuid=b938b518-1663-4750-a262-7e7bd49abc6a", "http://www.mendeley.com/documents/?uuid=fad44564-10a8-4e8e-b434-5b517c677075" ] } ], "mendeley" : { "formattedCitation" : "(EEA, 2016b)", "plainTextFormattedCitation" : "(EEA, 2016b)", "previouslyFormattedCitation" : "(EEA, 2016b)"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EA, 2016b</w:t>
      </w:r>
      <w:r w:rsidRPr="00946649">
        <w:rPr>
          <w:lang w:val="en-US"/>
        </w:rPr>
        <w:t>)</w:t>
      </w:r>
      <w:r w:rsidRPr="00946649">
        <w:rPr>
          <w:lang w:val="en-US"/>
        </w:rPr>
        <w:fldChar w:fldCharType="end"/>
      </w:r>
      <w:r w:rsidRPr="00946649">
        <w:rPr>
          <w:lang w:val="en-US"/>
        </w:rPr>
        <w:t xml:space="preserve">. Periodic overload of drainage systems and local inundations were reported for Poland, as a result of transformation of areas of permeable surfaces (arable land) into impermeable areas (built-up areas) </w:t>
      </w:r>
      <w:r w:rsidRPr="00946649">
        <w:rPr>
          <w:lang w:val="en-US"/>
        </w:rPr>
        <w:fldChar w:fldCharType="begin" w:fldLock="1"/>
      </w:r>
      <w:r w:rsidRPr="00946649">
        <w:rPr>
          <w:lang w:val="en-US"/>
        </w:rPr>
        <w:instrText>ADDIN CSL_CITATION { "citationItems" : [ { "id" : "ITEM-1", "itemData" : { "author" : [ { "dropping-particle" : "", "family" : "Mrozik", "given" : "Karol", "non-dropping-particle" : "", "parse-names" : false, "suffix" : "" } ], "id" : "ITEM-1", "issue" : "Mrozik 2015", "issued" : { "date-parts" : [ [ "2016" ] ] }, "title" : "Assessment of Retention Potential Changes as an Element of Suburbanization Monitoring on Example of an Ungauged Catchment in Pozna \u0144 Metropolitan Area ( Poland )", "type" : "article-journal" }, "uris" : [ "http://www.mendeley.com/documents/?uuid=8f75adcd-3c1c-470c-b436-73efcfc16949", "http://www.mendeley.com/documents/?uuid=74a56f07-6aad-48ef-a137-1f44d42cb309" ] } ], "mendeley" : { "formattedCitation" : "(Mrozik, 2016)", "plainTextFormattedCitation" : "(Mrozik, 2016)", "previouslyFormattedCitation" : "(Mrozik, 2016)" }, "properties" : {  }, "schema" : "https://github.com/citation-style-language/schema/raw/master/csl-citation.json" }</w:instrText>
      </w:r>
      <w:r w:rsidRPr="00946649">
        <w:rPr>
          <w:lang w:val="en-US"/>
        </w:rPr>
        <w:fldChar w:fldCharType="separate"/>
      </w:r>
      <w:r w:rsidRPr="00946649">
        <w:rPr>
          <w:lang w:val="en-US"/>
        </w:rPr>
        <w:t>(Mrozik, 2016)</w:t>
      </w:r>
      <w:r w:rsidRPr="00946649">
        <w:rPr>
          <w:lang w:val="en-US"/>
        </w:rPr>
        <w:fldChar w:fldCharType="end"/>
      </w:r>
      <w:r w:rsidRPr="00946649">
        <w:rPr>
          <w:lang w:val="en-US"/>
        </w:rPr>
        <w:t xml:space="preserve">. Mixed trends of flood frequency were reported for Slovakia, while land cover change negatively affected the capacity to regulate floods </w:t>
      </w:r>
      <w:r w:rsidRPr="00946649">
        <w:rPr>
          <w:lang w:val="en-US"/>
        </w:rPr>
        <w:fldChar w:fldCharType="begin" w:fldLock="1"/>
      </w:r>
      <w:r>
        <w:rPr>
          <w:lang w:val="en-US"/>
        </w:rPr>
        <w:instrText>ADDIN CSL_CITATION { "citationItems" : [ { "id" : "ITEM-1", "itemData" : { "DOI" : "10.1007/s11069-010-9562-1", "ISSN" : "0921030X", "abstract" : "Abstract&amp;nbsp;&amp;nbsp;Statistical approach to the analysis of the relationship between the frequency of flood events and land cover (LC) changes in small catchments of Slovakia is presented in this paper. The data for identification of LC changes were taken from the 1990 and 2006 CORINE LC (CLC) data layers. They were derived by computer-aided visual interpretation of satellite images under the CLC Projects. The data about frequency of flood events in small catchments are from the period 1996\u20132006. Two hypotheses were formulated: (1) the greater the area of LC changes, the more frequent flood events; (2) in catchments where LC changes accelerating formation of direct runoff (e.g. urbanization, deforestation, farming) dominates, flood events are more frequent than in catchments where the prevailing LC changes (e.g. afforestation) reduce formation of direct runoff. Validity of hypotheses was tested in the framework of flood potential of catchments by two-factor ANOVA method. The obtained results indicate that (1) flood event frequency increases with the increasing total area of LC changes in a catchment. This tendency clearly manifests itself in catchments with very high flood potential. It is somewhat less distinct in catchments with moderate and high flood potentials. (2) There were no differences in flood event frequency between the group of catchments, where LC changes accelerating the formation of the direct runoff prevailed and the group of catchments where LC changes decelerating the formation of direct runoff were dominated.", "author" : [ { "dropping-particle" : "", "family" : "Sol\u00edn", "given" : "\u013dubom\u00edr", "non-dropping-particle" : "", "parse-names" : false, "suffix" : "" }, { "dropping-particle" : "", "family" : "Feranec", "given" : "J\u00e1n", "non-dropping-particle" : "", "parse-names" : false, "suffix" : "" }, { "dropping-particle" : "", "family" : "Nov\u00e1\u010dek", "given" : "Jozef", "non-dropping-particle" : "", "parse-names" : false, "suffix" : "" } ], "container-title" : "Natural Hazards", "id" : "ITEM-1", "issue" : "1", "issued" : { "date-parts" : [ [ "2011" ] ] }, "page" : "195-214", "title" : "Land cover changes in small catchments in Slovakia during 1990-2006 and their effects on frequency of flood events", "type" : "article-journal", "volume" : "56" }, "uris" : [ "http://www.mendeley.com/documents/?uuid=fc3351ed-99d7-4534-a22e-0151ed9ee0e9", "http://www.mendeley.com/documents/?uuid=aa91346c-3612-4e75-bfb9-30dcbba468c3" ] } ], "mendeley" : { "formattedCitation" : "(Sol\u00edn et al., 2011)", "plainTextFormattedCitation" : "(Sol\u00edn et al., 2011)", "previouslyFormattedCitation" : "(Sol\u00edn et al., 2011)" }, "properties" : {  }, "schema" : "https://github.com/citation-style-language/schema/raw/master/csl-citation.json" }</w:instrText>
      </w:r>
      <w:r w:rsidRPr="00946649">
        <w:rPr>
          <w:lang w:val="en-US"/>
        </w:rPr>
        <w:fldChar w:fldCharType="separate"/>
      </w:r>
      <w:r w:rsidRPr="00946649">
        <w:rPr>
          <w:lang w:val="en-US"/>
        </w:rPr>
        <w:t xml:space="preserve">(Solín </w:t>
      </w:r>
      <w:r w:rsidR="00C56B4E" w:rsidRPr="00C56B4E">
        <w:rPr>
          <w:i/>
          <w:lang w:val="en-US"/>
        </w:rPr>
        <w:t>et al.</w:t>
      </w:r>
      <w:r w:rsidRPr="00946649">
        <w:rPr>
          <w:lang w:val="en-US"/>
        </w:rPr>
        <w:t>, 2011)</w:t>
      </w:r>
      <w:r w:rsidRPr="00946649">
        <w:rPr>
          <w:lang w:val="en-US"/>
        </w:rPr>
        <w:fldChar w:fldCharType="end"/>
      </w:r>
      <w:r w:rsidRPr="00946649">
        <w:rPr>
          <w:lang w:val="en-US"/>
        </w:rPr>
        <w:t xml:space="preserve">. In addition, the Central European subregion, particularly Romania and Slovenia, has suffered higher damage due to climate-change events than Western Europe </w:t>
      </w:r>
      <w:r w:rsidRPr="00946649">
        <w:rPr>
          <w:lang w:val="en-US"/>
        </w:rPr>
        <w:fldChar w:fldCharType="begin" w:fldLock="1"/>
      </w:r>
      <w:r>
        <w:rPr>
          <w:lang w:val="en-US"/>
        </w:rPr>
        <w:instrText>ADDIN CSL_CITATION { "citationItems" : [ { "id" : "ITEM-1", "itemData" : { "ISBN" : "9783943704372", "author" : [ { "dropping-particle" : "", "family" : "Kreft", "given" : "S\u00f6nke", "non-dropping-particle" : "", "parse-names" : false, "suffix" : "" }, { "dropping-particle" : "", "family" : "Eckstein", "given" : "David", "non-dropping-particle" : "", "parse-names" : false, "suffix" : "" }, { "dropping-particle" : "", "family" : "Dorsch", "given" : "Lukas", "non-dropping-particle" : "", "parse-names" : false, "suffix" : "" }, { "dropping-particle" : "", "family" : "Fischer", "given" : "Livia", "non-dropping-particle" : "", "parse-names" : false, "suffix" : "" } ], "id" : "ITEM-1", "issued" : { "date-parts" : [ [ "2016" ] ] }, "publisher-place" : "Bonn", "title" : "Global climate risk index 2016. Who Suffers Most From Extreme Weather Events ? Weather-related Loss Events in 2014 and 1995 to 2014", "type" : "report" }, "uris" : [ "http://www.mendeley.com/documents/?uuid=f90c5007-46b4-4cf4-97e0-dbe6213b2f8d", "http://www.mendeley.com/documents/?uuid=bc2c6eca-ce37-4718-adfb-2779d0973383" ] } ], "mendeley" : { "formattedCitation" : "(Kreft et al., 2016)", "plainTextFormattedCitation" : "(Kreft et al., 2016)", "previouslyFormattedCitation" : "(Kreft et al., 2016)" }, "properties" : {  }, "schema" : "https://github.com/citation-style-language/schema/raw/master/csl-citation.json" }</w:instrText>
      </w:r>
      <w:r w:rsidRPr="00946649">
        <w:rPr>
          <w:lang w:val="en-US"/>
        </w:rPr>
        <w:fldChar w:fldCharType="separate"/>
      </w:r>
      <w:r w:rsidRPr="00946649">
        <w:rPr>
          <w:lang w:val="en-US"/>
        </w:rPr>
        <w:t xml:space="preserve">(Kreft </w:t>
      </w:r>
      <w:r w:rsidR="00C56B4E" w:rsidRPr="00C56B4E">
        <w:rPr>
          <w:i/>
          <w:lang w:val="en-US"/>
        </w:rPr>
        <w:t>et al.</w:t>
      </w:r>
      <w:r w:rsidRPr="00946649">
        <w:rPr>
          <w:lang w:val="en-US"/>
        </w:rPr>
        <w:t>, 2016)</w:t>
      </w:r>
      <w:r w:rsidRPr="00946649">
        <w:rPr>
          <w:lang w:val="en-US"/>
        </w:rPr>
        <w:fldChar w:fldCharType="end"/>
      </w:r>
      <w:r w:rsidRPr="00946649">
        <w:rPr>
          <w:lang w:val="en-US"/>
        </w:rPr>
        <w:t xml:space="preserve">. </w:t>
      </w:r>
    </w:p>
    <w:p w14:paraId="55F3EAF3" w14:textId="63412555" w:rsidR="001E43D4" w:rsidRPr="00946649" w:rsidRDefault="001E43D4" w:rsidP="001E43D4">
      <w:pPr>
        <w:rPr>
          <w:lang w:val="en-US"/>
        </w:rPr>
      </w:pPr>
      <w:bookmarkStart w:id="426" w:name="_z337ya"/>
      <w:bookmarkEnd w:id="426"/>
      <w:r w:rsidRPr="00946649">
        <w:rPr>
          <w:lang w:val="en-US"/>
        </w:rPr>
        <w:t xml:space="preserve">No clear trends in flood regulation have been reported for Eastern Europe. However, the loss of forests and woodlands is assumed to negatively impact the capacity for natural flood mitigation </w:t>
      </w:r>
      <w:r w:rsidRPr="00946649">
        <w:rPr>
          <w:lang w:val="en-US"/>
        </w:rPr>
        <w:fldChar w:fldCharType="begin" w:fldLock="1"/>
      </w:r>
      <w:r w:rsidRPr="00946649">
        <w:rPr>
          <w:lang w:val="en-US"/>
        </w:rPr>
        <w:instrText>ADDIN CSL_CITATION { "citationItems" : [ { "id" : "ITEM-1", "itemData" : { "DOI" : "10.1016/j.ecolind.2016.06.050", "ISSN" : "1470160X", "abstract" : "For discussing and planning sustainable land management of river basins, stakeholders need suitable information on spatio-temporal patterns of natural processes and human actions. This study shows an approach to use ecohydrological modelling results for assessing water-related ecosystem services in three lowland river basins in Western Siberia. Based on the results of the ecohydrological model SWAT (Soil and Water Assessment Tool, Arnold et al., 1998), simulated output variables were used as indicators for the two regulating services water flow regulation and erosion regulation. The model results were translated into a relative ecosystem service valuation scale, which facilitates the comparison of different ecosystem services and which serves as the base for the applied mapping approach. The ecosystem service maps show different spatial and seasonal patterns. Although the daily modelling results were aggregated to seasonal maps to generate an understandable amount of information for stakeholders, differences can be depicted: during snowmelt, low regulation can be determined, especially for water flow regulation, but a very high regulation was calculated for the vegetation period during summer and for the winter period. Erosion regulation is high in two basins during all seasons. Spatio-temporal differences were modelled only for the largest basin. The SWAT model serves as a suitable quantification method for the assessment of the selected water-related regulating services.", "author" : [ { "dropping-particle" : "", "family" : "Schmalz", "given" : "B.", "non-dropping-particle" : "", "parse-names" : false, "suffix" : "" }, { "dropping-particle" : "", "family" : "Kruse", "given" : "M.", "non-dropping-particle" : "", "parse-names" : false, "suffix" : "" }, { "dropping-particle" : "", "family" : "Kiesel", "given" : "J.", "non-dropping-particle" : "", "parse-names" : false, "suffix" : "" }, { "dropping-particle" : "", "family" : "M\u00fcller", "given" : "F.", "non-dropping-particle" : "", "parse-names" : false, "suffix" : "" }, { "dropping-particle" : "", "family" : "Fohrer", "given" : "N.", "non-dropping-particle" : "", "parse-names" : false, "suffix" : "" } ], "container-title" : "Ecological Indicators", "id" : "ITEM-1", "issued" : { "date-parts" : [ [ "2016" ] ] }, "page" : "55-65", "publisher" : "Elsevier Ltd", "title" : "Water-related ecosystem services in Western Siberian lowland basins???Analysing and mapping spatial and seasonal effects on regulating services based on ecohydrological modelling results", "type" : "article-journal", "volume" : "71" }, "uris" : [ "http://www.mendeley.com/documents/?uuid=f86de609-dd68-460b-b3fa-0c49f9b2f5f9", "http://www.mendeley.com/documents/?uuid=0a570816-9532-4053-9caf-9db29b782147" ] }, { "id" : "ITEM-2", "itemData" : { "DOI" : "10.1111/j.1365-2486.2007.01446.x", "ISBN" : "1354-1013", "ISSN" : "13541013", "PMID" : "17898753", "abstract" : "Abstract With the wide acceptance of forest-protection policies in the developing world comes a requirement for clear demonstrations of how deforestation may erode human well-being and economies. For centuries, it has been believed that forests provide protection against flooding. However, such claims have given rise to a heated polemic, and broad-scale quantitative evidence of the possible role of forests in flood protection has not been forthcoming. Using data collected from 1990 to 2000 from 56 developing countries, we show using generalized linear and mixed-effects models contrasted with information-theoretic measures of parsimony that flood frequency is negatively correlated with the amount of remaining natural forest and positively correlated with natural forest area loss (after controlling for rainfall, slope and degraded landscape area). The most parsimonious models accounted for over 65 % of the variation in flood frequency, of which nearly 14 % was due to forest cover variables alone. During the decade investigated, nearly 100,000 people were killed and 320 million people were displaced by floods, with total reported economic damages exceeding US$1151 billion. Extracted measures of flood severity (flood duration, people killed and displaced, and total damage) showed some weaker, albeit detectable correlations to natural forest cover and loss. Based on an arbitrary decrease in natural forest area of 10 %, the model-averaged prediction of flood frequency increased between 4 and 28 % among the countries modeled. Using the same hypothetical decline in natural forest area resulted in a 4 - 8 % increase in total flood duration. These correlations suggest that global-scale patterns in mean forest trends across countries are meaningful with respect to flood dynamics. Unabated loss of forests may increase or exacerbate the number of flood-related disasters, negatively impact millions of poor people, and inflict trillions of dollars in damage in disadvantaged economies over the coming decades. This first global-scale empirical demonstration that forests are correlated with flood risk and severity in developing countries reinforces the imperative for large-scale forest protection to protect human welfare, and suggests that reforestation may help to reduce the frequency and severity of flood-related catastrophes", "author" : [ { "dropping-particle" : "", "family" : "Bradshaw", "given" : "Corey J A", "non-dropping-particle" : "", "parse-names" : false, "suffix" : "" }, { "dropping-particle" : "", "family" : "Sodhi", "given" : "Navjot S.", "non-dropping-particle" : "", "parse-names" : false, "suffix" : "" }, { "dropping-particle" : "", "family" : "Peh", "given" : "Kelvin S H", "non-dropping-particle" : "", "parse-names" : false, "suffix" : "" }, { "dropping-particle" : "", "family" : "Brook", "given" : "Barry W.", "non-dropping-particle" : "", "parse-names" : false, "suffix" : "" } ], "container-title" : "Global Change Biology", "id" : "ITEM-2", "issue" : "11", "issued" : { "date-parts" : [ [ "2007" ] ] }, "page" : "2379-2395", "title" : "Global evidence that deforestation amplifies flood risk and severity in the developing world", "type" : "article-journal", "volume" : "13" }, "uris" : [ "http://www.mendeley.com/documents/?uuid=55d06b97-d439-4b20-98e0-e2fddea14cfa", "http://www.mendeley.com/documents/?uuid=5f03239d-177a-452e-939f-8afc3c548018" ] } ], "mendeley" : { "formattedCitation" : "(Bradshaw, Sodhi, Peh, &amp; Brook, 2007; Schmalz, Kruse, Kiesel, M\u00fcller, &amp; Fohrer, 2016)", "plainTextFormattedCitation" : "(Bradshaw, Sodhi, Peh, &amp; Brook, 2007; Schmalz, Kruse, Kiesel, M\u00fcller, &amp; Fohrer, 2016)", "previouslyFormattedCitation" : "(Bradshaw, Sodhi, Peh, &amp; Brook, 2007; Schmalz, Kruse, Kiesel, M\u00fcller, &amp; Fohrer, 2016)" }, "properties" : {  }, "schema" : "https://github.com/citation-style-language/schema/raw/master/csl-citation.json" }</w:instrText>
      </w:r>
      <w:r w:rsidRPr="00946649">
        <w:rPr>
          <w:lang w:val="en-US"/>
        </w:rPr>
        <w:fldChar w:fldCharType="separate"/>
      </w:r>
      <w:r w:rsidRPr="00946649">
        <w:rPr>
          <w:lang w:val="en-US"/>
        </w:rPr>
        <w:t>(Bradshaw</w:t>
      </w:r>
      <w:r>
        <w:rPr>
          <w:lang w:val="en-US"/>
        </w:rPr>
        <w:t xml:space="preserve"> </w:t>
      </w:r>
      <w:r w:rsidR="00C56B4E" w:rsidRPr="00C56B4E">
        <w:rPr>
          <w:i/>
          <w:lang w:val="en-US"/>
        </w:rPr>
        <w:t>et al.</w:t>
      </w:r>
      <w:r w:rsidRPr="00946649">
        <w:rPr>
          <w:lang w:val="en-US"/>
        </w:rPr>
        <w:t>, 2007; Schmalz</w:t>
      </w:r>
      <w:r>
        <w:rPr>
          <w:lang w:val="en-US"/>
        </w:rPr>
        <w:t xml:space="preserve"> </w:t>
      </w:r>
      <w:r w:rsidR="00C56B4E" w:rsidRPr="00C56B4E">
        <w:rPr>
          <w:i/>
          <w:lang w:val="en-US"/>
        </w:rPr>
        <w:t>et al.</w:t>
      </w:r>
      <w:r w:rsidRPr="00946649">
        <w:rPr>
          <w:lang w:val="en-US"/>
        </w:rPr>
        <w:t>, 2016)</w:t>
      </w:r>
      <w:r w:rsidRPr="00946649">
        <w:rPr>
          <w:lang w:val="en-US"/>
        </w:rPr>
        <w:fldChar w:fldCharType="end"/>
      </w:r>
      <w:r w:rsidRPr="00946649">
        <w:rPr>
          <w:lang w:val="en-US"/>
        </w:rPr>
        <w:t xml:space="preserve">. In the Danube River Basin, the extent of floodplains has been reduced to 68% of their pre-regulation extent </w:t>
      </w:r>
      <w:r w:rsidRPr="00946649">
        <w:rPr>
          <w:lang w:val="en-US"/>
        </w:rPr>
        <w:fldChar w:fldCharType="begin" w:fldLock="1"/>
      </w:r>
      <w:r w:rsidRPr="00946649">
        <w:rPr>
          <w:lang w:val="en-US"/>
        </w:rPr>
        <w:instrText>ADDIN CSL_CITATION { "citationItems" : [ { "id" : "ITEM-1", "itemData" : { "DOI" : "10.1016/j.scitotenv.2015.09.073", "ISBN" : "0048-9697", "ISSN" : "18791026", "PMID" : "26475242", "abstract" : "Floodplains are key ecosystems of riverine landscapes and provide a multitude of ecosystem services. In most of the large river systems worldwide, a tremendous reduction of floodplain area has occurred in the last 100 years and this loss continues due to pressures such as land use change, river regulation, and dam construction. In the Danube River Basin, the extent of floodplains has been reduced by 68% compared to their pre-regulation area, with the highest losses occurring in the Upper Danube and the lowest in the Danube Delta. In this paper, we illustrate the restoration potential of floodplains along the Danube and its major tributaries. Via two case studies in the Upper and Lower Danube, we demonstrate the effects of restoration measures on the river ecosystem, addressing different drivers, pressures, and opportunities in these regions. The potential area for floodplain restoration based on land use and hydromorphological characteristics amounts to 8102 km(2) for the whole Danube River, of which estimated 75% have a high restoration potential. A comparison of floodplain status and options for restoration in the Upper and Lower Danube shows clear differences in drivers and pressures, but certain common options apply in both sections if the local context of stakeholders and societal needs are considered. New approaches to flood protection using natural water retention measures offer increased opportunities for floodplain restoration, but conflicting societal needs and legal frameworks may restrict implementation. Emerging issues such as climate change and invasive non-native species will need careful consideration in future restoration planning to minimize unintended effects and to increase the resilience of floodplains to these and other pressures.", "author" : [ { "dropping-particle" : "", "family" : "Hein", "given" : "Thomas", "non-dropping-particle" : "", "parse-names" : false, "suffix" : "" }, { "dropping-particle" : "", "family" : "Schwarz", "given" : "Ulrich", "non-dropping-particle" : "", "parse-names" : false, "suffix" : "" }, { "dropping-particle" : "", "family" : "Habersack", "given" : "Helmut", "non-dropping-particle" : "", "parse-names" : false, "suffix" : "" }, { "dropping-particle" : "", "family" : "Nichersu", "given" : "Iulian", "non-dropping-particle" : "", "parse-names" : false, "suffix" : "" }, { "dropping-particle" : "", "family" : "Preiner", "given" : "Stefan", "non-dropping-particle" : "", "parse-names" : false, "suffix" : "" }, { "dropping-particle" : "", "family" : "Willby", "given" : "Nigel", "non-dropping-particle" : "", "parse-names" : false, "suffix" : "" }, { "dropping-particle" : "", "family" : "Weigelhofer", "given" : "Gabriele", "non-dropping-particle" : "", "parse-names" : false, "suffix" : "" } ], "container-title" : "The Science of the total environment", "id" : "ITEM-1", "issue" : "Pt A", "issued" : { "date-parts" : [ [ "2016" ] ] }, "page" : "778-790", "publisher" : "Elsevier B.V.", "title" : "Current status and restoration options for floodplains along the Danube River", "type" : "article-journal", "volume" : "543" }, "uris" : [ "http://www.mendeley.com/documents/?uuid=10a6cef3-e9c0-4cc1-b8a5-1a2e405fdabd", "http://www.mendeley.com/documents/?uuid=224ff75c-abc7-41e7-8283-b4d0a9065012" ] } ], "mendeley" : { "formattedCitation" : "(Hein et al., 2016)", "plainTextFormattedCitation" : "(Hein et al., 2016)", "previouslyFormattedCitation" : "(Hein et al., 2016)" }, "properties" : {  }, "schema" : "https://github.com/citation-style-language/schema/raw/master/csl-citation.json" }</w:instrText>
      </w:r>
      <w:r w:rsidRPr="00946649">
        <w:rPr>
          <w:lang w:val="en-US"/>
        </w:rPr>
        <w:fldChar w:fldCharType="separate"/>
      </w:r>
      <w:r w:rsidRPr="00946649">
        <w:rPr>
          <w:lang w:val="en-US"/>
        </w:rPr>
        <w:t xml:space="preserve">(Hein </w:t>
      </w:r>
      <w:r w:rsidR="00C56B4E" w:rsidRPr="00C56B4E">
        <w:rPr>
          <w:i/>
          <w:lang w:val="en-US"/>
        </w:rPr>
        <w:t>et al.</w:t>
      </w:r>
      <w:r w:rsidRPr="00946649">
        <w:rPr>
          <w:lang w:val="en-US"/>
        </w:rPr>
        <w:t>, 2016)</w:t>
      </w:r>
      <w:r w:rsidRPr="00946649">
        <w:rPr>
          <w:lang w:val="en-US"/>
        </w:rPr>
        <w:fldChar w:fldCharType="end"/>
      </w:r>
      <w:r w:rsidRPr="00946649">
        <w:rPr>
          <w:lang w:val="en-US"/>
        </w:rPr>
        <w:t xml:space="preserve">. Overall, the number and intensity of floods in Eastern Europe has increased greatly since the 1980s, with a peak in 2000, and has remained mixed in the last decade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M-DAT, 2017</w:t>
      </w:r>
      <w:r w:rsidRPr="00946649">
        <w:rPr>
          <w:lang w:val="en-US"/>
        </w:rPr>
        <w:t>)</w:t>
      </w:r>
      <w:r w:rsidRPr="00946649">
        <w:rPr>
          <w:lang w:val="en-US"/>
        </w:rPr>
        <w:fldChar w:fldCharType="end"/>
      </w:r>
      <w:r w:rsidRPr="00946649">
        <w:rPr>
          <w:lang w:val="en-US"/>
        </w:rPr>
        <w:t xml:space="preserve">. Regular severe floods have been reported throughout the </w:t>
      </w:r>
      <w:r w:rsidRPr="00946649">
        <w:rPr>
          <w:lang w:val="en-US"/>
        </w:rPr>
        <w:lastRenderedPageBreak/>
        <w:t xml:space="preserve">subregion including for Russia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M-DAT, 2017</w:t>
      </w:r>
      <w:r w:rsidRPr="00946649">
        <w:rPr>
          <w:lang w:val="en-US"/>
        </w:rPr>
        <w:t>)</w:t>
      </w:r>
      <w:r w:rsidRPr="00946649">
        <w:rPr>
          <w:lang w:val="en-US"/>
        </w:rPr>
        <w:fldChar w:fldCharType="end"/>
      </w:r>
      <w:r w:rsidRPr="00946649">
        <w:rPr>
          <w:lang w:val="en-US"/>
        </w:rPr>
        <w:t xml:space="preserve">. Russia has also been among the </w:t>
      </w:r>
      <w:bookmarkStart w:id="427" w:name="_3j2qqm3"/>
      <w:bookmarkEnd w:id="427"/>
      <w:r w:rsidRPr="00946649">
        <w:rPr>
          <w:lang w:val="en-US"/>
        </w:rPr>
        <w:t xml:space="preserve">most affected countries in the period 1995-2014 in terms of deaths caused by extreme climatic events </w:t>
      </w:r>
      <w:r w:rsidRPr="00946649">
        <w:rPr>
          <w:lang w:val="en-US"/>
        </w:rPr>
        <w:fldChar w:fldCharType="begin" w:fldLock="1"/>
      </w:r>
      <w:r>
        <w:rPr>
          <w:lang w:val="en-US"/>
        </w:rPr>
        <w:instrText>ADDIN CSL_CITATION { "citationItems" : [ { "id" : "ITEM-1", "itemData" : { "ISBN" : "9783943704372", "author" : [ { "dropping-particle" : "", "family" : "Kreft", "given" : "S\u00f6nke", "non-dropping-particle" : "", "parse-names" : false, "suffix" : "" }, { "dropping-particle" : "", "family" : "Eckstein", "given" : "David", "non-dropping-particle" : "", "parse-names" : false, "suffix" : "" }, { "dropping-particle" : "", "family" : "Dorsch", "given" : "Lukas", "non-dropping-particle" : "", "parse-names" : false, "suffix" : "" }, { "dropping-particle" : "", "family" : "Fischer", "given" : "Livia", "non-dropping-particle" : "", "parse-names" : false, "suffix" : "" } ], "id" : "ITEM-1", "issued" : { "date-parts" : [ [ "2016" ] ] }, "publisher-place" : "Bonn", "title" : "Global climate risk index 2016. Who Suffers Most From Extreme Weather Events ? Weather-related Loss Events in 2014 and 1995 to 2014", "type" : "report" }, "uris" : [ "http://www.mendeley.com/documents/?uuid=f90c5007-46b4-4cf4-97e0-dbe6213b2f8d", "http://www.mendeley.com/documents/?uuid=bc2c6eca-ce37-4718-adfb-2779d0973383" ] } ], "mendeley" : { "formattedCitation" : "(Kreft et al., 2016)", "plainTextFormattedCitation" : "(Kreft et al., 2016)", "previouslyFormattedCitation" : "(Kreft et al., 2016)" }, "properties" : {  }, "schema" : "https://github.com/citation-style-language/schema/raw/master/csl-citation.json" }</w:instrText>
      </w:r>
      <w:r w:rsidRPr="00946649">
        <w:rPr>
          <w:lang w:val="en-US"/>
        </w:rPr>
        <w:fldChar w:fldCharType="separate"/>
      </w:r>
      <w:r w:rsidRPr="00946649">
        <w:rPr>
          <w:lang w:val="en-US"/>
        </w:rPr>
        <w:t xml:space="preserve">(Kreft </w:t>
      </w:r>
      <w:r w:rsidR="00C56B4E" w:rsidRPr="00C56B4E">
        <w:rPr>
          <w:i/>
          <w:lang w:val="en-US"/>
        </w:rPr>
        <w:t>et al.</w:t>
      </w:r>
      <w:r w:rsidRPr="00946649">
        <w:rPr>
          <w:lang w:val="en-US"/>
        </w:rPr>
        <w:t>, 2016)</w:t>
      </w:r>
      <w:r w:rsidRPr="00946649">
        <w:rPr>
          <w:lang w:val="en-US"/>
        </w:rPr>
        <w:fldChar w:fldCharType="end"/>
      </w:r>
      <w:r w:rsidRPr="00946649">
        <w:rPr>
          <w:lang w:val="en-US"/>
        </w:rPr>
        <w:t xml:space="preserve">. </w:t>
      </w:r>
    </w:p>
    <w:p w14:paraId="0989490B" w14:textId="77777777" w:rsidR="001E43D4" w:rsidRPr="00946649" w:rsidRDefault="001E43D4" w:rsidP="001E43D4">
      <w:pPr>
        <w:rPr>
          <w:lang w:val="en-US"/>
        </w:rPr>
      </w:pPr>
      <w:r w:rsidRPr="00946649">
        <w:rPr>
          <w:lang w:val="en-US"/>
        </w:rPr>
        <w:t>No clear trends in flood regulation have been reported for Central Asia. The o</w:t>
      </w:r>
      <w:bookmarkStart w:id="428" w:name="_2xcytpi"/>
      <w:bookmarkEnd w:id="428"/>
      <w:r w:rsidRPr="00946649">
        <w:rPr>
          <w:lang w:val="en-US"/>
        </w:rPr>
        <w:t xml:space="preserve">verall number and intensity of floods in the subregion has increased slightly since the 1990s, but has remained stable over the past decade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M-DAT, 2017</w:t>
      </w:r>
      <w:r w:rsidRPr="00946649">
        <w:rPr>
          <w:lang w:val="en-US"/>
        </w:rPr>
        <w:t>)</w:t>
      </w:r>
      <w:r w:rsidRPr="00946649">
        <w:rPr>
          <w:lang w:val="en-US"/>
        </w:rPr>
        <w:fldChar w:fldCharType="end"/>
      </w:r>
      <w:r w:rsidRPr="00946649">
        <w:rPr>
          <w:lang w:val="en-US"/>
        </w:rPr>
        <w:t xml:space="preserve">. Severe floods have been reported almost annually </w:t>
      </w:r>
      <w:r w:rsidRPr="00946649">
        <w:rPr>
          <w:lang w:val="en-US"/>
        </w:rPr>
        <w:fldChar w:fldCharType="begin" w:fldLock="1"/>
      </w:r>
      <w:r w:rsidRPr="00946649">
        <w:rPr>
          <w:lang w:val="en-US"/>
        </w:rPr>
        <w:instrText>ADDIN CSL_CITATION { "citationItems" : [ { "id" : "ITEM-1", "itemData" : { "author" : [ { "dropping-particle" : "", "family" : "EM-DAT", "given" : "", "non-dropping-particle" : "", "parse-names" : false, "suffix" : "" } ], "id" : "ITEM-1", "issued" : { "date-parts" : [ [ "2017" ] ] }, "publisher-place" : "Brussels, Belgium", "title" : "EM-DAT: The Emergency Events Database. Credit D. Guha-Sapir", "type" : "report" }, "uris" : [ "http://www.mendeley.com/documents/?uuid=2a6c1718-d8ad-455d-864a-062ee07bab80", "http://www.mendeley.com/documents/?uuid=3c3350e0-da34-4322-b7fd-f9f3d03dbb12" ] } ], "mendeley" : { "formattedCitation" : "(EM-DAT, 2017)", "plainTextFormattedCitation" : "(EM-DAT, 2017)", "previouslyFormattedCitation" : "(EM-DAT, 2017)" }, "properties" : {  }, "schema" : "https://github.com/citation-style-language/schema/raw/master/csl-citation.json" }</w:instrText>
      </w:r>
      <w:r w:rsidRPr="00946649">
        <w:rPr>
          <w:lang w:val="en-US"/>
        </w:rPr>
        <w:fldChar w:fldCharType="separate"/>
      </w:r>
      <w:r w:rsidRPr="00946649">
        <w:rPr>
          <w:lang w:val="en-US"/>
        </w:rPr>
        <w:t>(E</w:t>
      </w:r>
      <w:r w:rsidRPr="007F407E">
        <w:rPr>
          <w:lang w:val="en-US"/>
        </w:rPr>
        <w:t>M-DAT, 2017</w:t>
      </w:r>
      <w:r w:rsidRPr="00946649">
        <w:rPr>
          <w:lang w:val="en-US"/>
        </w:rPr>
        <w:t>)</w:t>
      </w:r>
      <w:r w:rsidRPr="00946649">
        <w:rPr>
          <w:lang w:val="en-US"/>
        </w:rPr>
        <w:fldChar w:fldCharType="end"/>
      </w:r>
      <w:r w:rsidRPr="00946649">
        <w:rPr>
          <w:lang w:val="en-US"/>
        </w:rPr>
        <w:t>.</w:t>
      </w:r>
    </w:p>
    <w:p w14:paraId="72C3D986" w14:textId="464A9DAA" w:rsidR="001E43D4" w:rsidRPr="00946649" w:rsidRDefault="001E43D4" w:rsidP="001E43D4">
      <w:pPr>
        <w:rPr>
          <w:lang w:val="en-US"/>
        </w:rPr>
      </w:pPr>
      <w:bookmarkStart w:id="429" w:name="_1ci93xb"/>
      <w:bookmarkStart w:id="430" w:name="_2bn6wsx"/>
      <w:bookmarkEnd w:id="429"/>
      <w:bookmarkEnd w:id="430"/>
      <w:r w:rsidRPr="00946649">
        <w:rPr>
          <w:lang w:val="en-US"/>
        </w:rPr>
        <w:t xml:space="preserve">Global warming and sea level rise are projected to increase the occurrence and frequency of flood events in large parts of </w:t>
      </w:r>
      <w:r>
        <w:rPr>
          <w:lang w:val="en-US"/>
        </w:rPr>
        <w:t xml:space="preserve">continental </w:t>
      </w:r>
      <w:r w:rsidRPr="00946649">
        <w:rPr>
          <w:lang w:val="en-US"/>
        </w:rPr>
        <w:t xml:space="preserve">Europe </w:t>
      </w:r>
      <w:r w:rsidRPr="00946649">
        <w:rPr>
          <w:lang w:val="en-US"/>
        </w:rPr>
        <w:fldChar w:fldCharType="begin" w:fldLock="1"/>
      </w:r>
      <w:r w:rsidRPr="00946649">
        <w:rPr>
          <w:lang w:val="en-US"/>
        </w:rPr>
        <w:instrText>ADDIN CSL_CITATION { "citationItems" : [ { "id" : "ITEM-1", "itemData" : { "author" : [ { "dropping-particle" : "", "family" : "EEA", "given" : "", "non-dropping-particle" : "", "parse-names" : false, "suffix" : "" } ], "id" : "ITEM-1", "issued" : { "date-parts" : [ [ "2016" ] ] }, "title" : "European past floods", "type" : "webpage" }, "uris" : [ "http://www.mendeley.com/documents/?uuid=b938b518-1663-4750-a262-7e7bd49abc6a", "http://www.mendeley.com/documents/?uuid=fad44564-10a8-4e8e-b434-5b517c677075" ] }, { "id" : "ITEM-2", "itemData" : { "DOI" : "10.2777/765301", "ISBN" : "978-92-79-46051-7", "abstract" : "Nature-based solutions simultaneously provide environmental, social and economic benefits by bringing more nature and natural features and processes into cities, landscapes and seascapes. The Horizon 2020 Expert Group on \u2018Nature-Based Solutions and Re-Naturing Cities\u2019, chaired by Dr. Wilhelm Krull, Secretary General of the Volkswagen Foundation, was established under the 2014 Work Programme for the Societal Challenge \u201cClimate action, environment, resource efficiency and raw materials\u201d. Dr. Pam Berry, Senior Research Fellow at Oxford University, rapporteur, and 12 other renowned experts, engaged in forward-looking reflection on future orientations for EU Research and Innovation for Nature-Based Solutions and Re-Naturing Cities. This report presents their main findings", "author" : [ { "dropping-particle" : "", "family" : "European Commission", "given" : "", "non-dropping-particle" : "", "parse-names" : false, "suffix" : "" } ], "editor" : [ { "dropping-particle" : "", "family" : "Environment", "given" : "Resource Efficiency and Raw Materials Innovation Directorate-General for Research and Climate Action", "non-dropping-particle" : "", "parse-names" : false, "suffix" : "" } ], "id" : "ITEM-2", "issued" : { "date-parts" : [ [ "2015" ] ] }, "number-of-pages" : "72", "publisher" : "Directorate-General for Research and Climate Action, Environment, Resource Efficiency and Raw Materials", "publisher-place" : "Brussels", "title" : "Towards an EU Research and Innovation policy agenda for Nature-Based Solutions &amp; Re-Naturing Cities", "type" : "book" }, "uris" : [ "http://www.mendeley.com/documents/?uuid=954c98e9-a198-4ba9-a615-87b3ddeebb7f", "http://www.mendeley.com/documents/?uuid=cdc1d9db-280b-45ea-87be-77cf415dc920", "http://www.mendeley.com/documents/?uuid=708db633-5f9b-43d8-b8c3-baea90192868" ] } ], "mendeley" : { "formattedCitation" : "(EEA, 2016b; European Commission, 2015b)", "plainTextFormattedCitation" : "(EEA, 2016b; European Commission, 2015b)", "previouslyFormattedCitation" : "(EEA, 2016b; European Commission, 2015b)" }, "properties" : {  }, "schema" : "https://github.com/citation-style-language/schema/raw/master/csl-citation.json" }</w:instrText>
      </w:r>
      <w:r w:rsidRPr="00946649">
        <w:rPr>
          <w:lang w:val="en-US"/>
        </w:rPr>
        <w:fldChar w:fldCharType="separate"/>
      </w:r>
      <w:r w:rsidRPr="00946649">
        <w:rPr>
          <w:lang w:val="en-US"/>
        </w:rPr>
        <w:t>(</w:t>
      </w:r>
      <w:r w:rsidRPr="007F407E">
        <w:rPr>
          <w:lang w:val="en-US"/>
        </w:rPr>
        <w:t>EEA, 2016b</w:t>
      </w:r>
      <w:r w:rsidRPr="00946649">
        <w:rPr>
          <w:lang w:val="en-US"/>
        </w:rPr>
        <w:t xml:space="preserve">; </w:t>
      </w:r>
      <w:r w:rsidRPr="007F407E">
        <w:rPr>
          <w:lang w:val="en-US"/>
        </w:rPr>
        <w:t>European Commission, 2015c</w:t>
      </w:r>
      <w:r w:rsidRPr="00946649">
        <w:rPr>
          <w:lang w:val="en-US"/>
        </w:rPr>
        <w:t>)</w:t>
      </w:r>
      <w:r w:rsidRPr="00946649">
        <w:rPr>
          <w:lang w:val="en-US"/>
        </w:rPr>
        <w:fldChar w:fldCharType="end"/>
      </w:r>
      <w:r w:rsidRPr="00946649">
        <w:rPr>
          <w:lang w:val="en-US"/>
        </w:rPr>
        <w:t xml:space="preserve">. In addition, coastal flooding is expected to increase especially on the Mediterranean coast </w:t>
      </w:r>
      <w:r w:rsidRPr="00946649">
        <w:rPr>
          <w:lang w:val="en-US"/>
        </w:rPr>
        <w:fldChar w:fldCharType="begin" w:fldLock="1"/>
      </w:r>
      <w:r w:rsidRPr="00946649">
        <w:rPr>
          <w:lang w:val="en-US"/>
        </w:rPr>
        <w:instrText>ADDIN CSL_CITATION { "citationItems" : [ { "id" : "ITEM-1", "itemData" : { "DOI" : "10.1073/pnas.0703993104", "ISBN" : "9781604138795", "ISSN" : "1098-6596", "PMID" : "25246403", "abstract" : "Available from: IUCN (International Union for Conservation of Nature) Rue Mauverney 28 1196 Gland Switzerland Tel +41 22 999 0000 Fax +41 22 999 0002 www.iucn.org/publications Acknowledgements: We are very grateful to the following people who took time and effort to comment on earlier drafts of the methodology:", "author" : [ { "dropping-particle" : "", "family" : "Dudley", "given" : "N.", "non-dropping-particle" : "", "parse-names" : false, "suffix" : "" }, { "dropping-particle" : "", "family" : "Buyck", "given" : "C.", "non-dropping-particle" : "", "parse-names" : false, "suffix" : "" }, { "dropping-particle" : "", "family" : "Furuta", "given" : "N.", "non-dropping-particle" : "", "parse-names" : false, "suffix" : "" }, { "dropping-particle" : "", "family" : "Pedrot", "given" : "C.", "non-dropping-particle" : "", "parse-names" : false, "suffix" : "" }, { "dropping-particle" : "", "family" : "Renaud", "given" : "F.", "non-dropping-particle" : "", "parse-names" : false, "suffix" : "" }, { "dropping-particle" : "", "family" : "Sudmeier-Rieux", "given" : "K.", "non-dropping-particle" : "", "parse-names" : false, "suffix" : "" } ], "id" : "ITEM-1", "issued" : { "date-parts" : [ [ "2015" ] ] }, "number-of-pages" : "44pp", "title" : "Protected Areas as Tools for Disaster Risk Reduction. A handbook for practitioners.", "type" : "book", "volume" : "33" }, "uris" : [ "http://www.mendeley.com/documents/?uuid=e340af5f-6993-488b-b4eb-e9063577a157", "http://www.mendeley.com/documents/?uuid=4d198e70-ea93-439d-909a-e4431bd2e78c" ] }, { "id" : "ITEM-2", "itemData" : { "DOI" : "10.2777/765301", "ISBN" : "978-92-79-46051-7", "abstract" : "Nature-based solutions simultaneously provide environmental, social and economic benefits by bringing more nature and natural features and processes into cities, landscapes and seascapes. The Horizon 2020 Expert Group on \u2018Nature-Based Solutions and Re-Naturing Cities\u2019, chaired by Dr. Wilhelm Krull, Secretary General of the Volkswagen Foundation, was established under the 2014 Work Programme for the Societal Challenge \u201cClimate action, environment, resource efficiency and raw materials\u201d. Dr. Pam Berry, Senior Research Fellow at Oxford University, rapporteur, and 12 other renowned experts, engaged in forward-looking reflection on future orientations for EU Research and Innovation for Nature-Based Solutions and Re-Naturing Cities. This report presents their main findings", "author" : [ { "dropping-particle" : "", "family" : "European Commission", "given" : "", "non-dropping-particle" : "", "parse-names" : false, "suffix" : "" } ], "editor" : [ { "dropping-particle" : "", "family" : "Environment", "given" : "Resource Efficiency and Raw Materials Innovation Directorate-General for Research and Climate Action", "non-dropping-particle" : "", "parse-names" : false, "suffix" : "" } ], "id" : "ITEM-2", "issued" : { "date-parts" : [ [ "2015" ] ] }, "number-of-pages" : "72", "publisher" : "Directorate-General for Research and Climate Action, Environment, Resource Efficiency and Raw Materials", "publisher-place" : "Brussels", "title" : "Towards an EU Research and Innovation policy agenda for Nature-Based Solutions &amp; Re-Naturing Cities", "type" : "book" }, "uris" : [ "http://www.mendeley.com/documents/?uuid=954c98e9-a198-4ba9-a615-87b3ddeebb7f", "http://www.mendeley.com/documents/?uuid=cdc1d9db-280b-45ea-87be-77cf415dc920" ] } ], "mendeley" : { "formattedCitation" : "(Dudley et al., 2015; European Commission, 2015b)", "plainTextFormattedCitation" : "(Dudley et al., 2015; European Commission, 2015b)", "previouslyFormattedCitation" : "(Dudley et al., 2015; European Commission, 2015b)" }, "properties" : {  }, "schema" : "https://github.com/citation-style-language/schema/raw/master/csl-citation.json" }</w:instrText>
      </w:r>
      <w:r w:rsidRPr="00946649">
        <w:rPr>
          <w:lang w:val="en-US"/>
        </w:rPr>
        <w:fldChar w:fldCharType="separate"/>
      </w:r>
      <w:r w:rsidRPr="00946649">
        <w:rPr>
          <w:lang w:val="en-US"/>
        </w:rPr>
        <w:t>(</w:t>
      </w:r>
      <w:r>
        <w:rPr>
          <w:lang w:val="en-US"/>
        </w:rPr>
        <w:t>Buyck</w:t>
      </w:r>
      <w:r w:rsidRPr="00946649">
        <w:rPr>
          <w:lang w:val="en-US"/>
        </w:rPr>
        <w:t xml:space="preserve"> </w:t>
      </w:r>
      <w:r w:rsidR="00C56B4E" w:rsidRPr="00C56B4E">
        <w:rPr>
          <w:i/>
          <w:lang w:val="en-US"/>
        </w:rPr>
        <w:t>et al.</w:t>
      </w:r>
      <w:r w:rsidRPr="00946649">
        <w:rPr>
          <w:lang w:val="en-US"/>
        </w:rPr>
        <w:t xml:space="preserve">, 2015; </w:t>
      </w:r>
      <w:r w:rsidRPr="007F407E">
        <w:rPr>
          <w:lang w:val="en-US"/>
        </w:rPr>
        <w:t>European Commission, 2015c</w:t>
      </w:r>
      <w:r w:rsidRPr="00946649">
        <w:rPr>
          <w:lang w:val="en-US"/>
        </w:rPr>
        <w:t>)</w:t>
      </w:r>
      <w:r w:rsidRPr="00946649">
        <w:rPr>
          <w:lang w:val="en-US"/>
        </w:rPr>
        <w:fldChar w:fldCharType="end"/>
      </w:r>
      <w:r w:rsidRPr="00946649">
        <w:rPr>
          <w:lang w:val="en-US"/>
        </w:rPr>
        <w:t xml:space="preserve">. People and their quality of life are increasingly exposed as the capacity to regulate and mitigate floods is likely to continue to decrease with current urbanization trends </w:t>
      </w:r>
      <w:r w:rsidRPr="00946649">
        <w:rPr>
          <w:lang w:val="en-US"/>
        </w:rPr>
        <w:fldChar w:fldCharType="begin" w:fldLock="1"/>
      </w:r>
      <w:r w:rsidRPr="00946649">
        <w:rPr>
          <w:lang w:val="en-US"/>
        </w:rPr>
        <w:instrText>ADDIN CSL_CITATION { "citationItems" : [ { "id" : "ITEM-1", "itemData" : { "DOI" : "10.1146/annurev.energy.30.050504.144248", "ISBN" : "1543-5938 978-0-8243-2330-1", "ISSN" : "1543-5938", "PMID" : "15003161", "abstract" : "Estimates of global wetland area range from 5.3 to 12.8 million km2. About half the global wetland area has been lost, but an international treaty (the 1971 Ramsar Convention) has helped 144 nations protect the most significant remaining wetlands. Because most nations lack wetland inventories, changes in the quantity and quality of the world\u2019s wetlands cannot be tracked adequately. Despite the likelihood that remaining wetlands occupy less than 9% of the earth\u2019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 "author" : [ { "dropping-particle" : "", "family" : "Zedler", "given" : "Joy B.", "non-dropping-particle" : "", "parse-names" : false, "suffix" : "" }, { "dropping-particle" : "", "family" : "Kercher", "given" : "Suzanne", "non-dropping-particle" : "", "parse-names" : false, "suffix" : "" } ], "container-title" : "Annu. Rev. Environ. Resour.", "id" : "ITEM-1", "issue" : "1", "issued" : { "date-parts" : [ [ "2005" ] ] }, "page" : "39-74", "publisher" : "Annual Reviews", "title" : "Wetland resources: status, trends, ecosystem services, and restorability", "type" : "article-journal", "volume" : "30" }, "uris" : [ "http://www.mendeley.com/documents/?uuid=77c29920-454a-4d01-a7aa-00d632679c31", "http://www.mendeley.com/documents/?uuid=560a8214-149d-4cc7-9b18-454d57a12c9e" ] } ], "mendeley" : { "formattedCitation" : "(Zedler &amp; Kercher, 2005)", "plainTextFormattedCitation" : "(Zedler &amp; Kercher, 2005)", "previouslyFormattedCitation" : "(Zedler &amp; Kercher, 2005)" }, "properties" : {  }, "schema" : "https://github.com/citation-style-language/schema/raw/master/csl-citation.json" }</w:instrText>
      </w:r>
      <w:r w:rsidRPr="00946649">
        <w:rPr>
          <w:lang w:val="en-US"/>
        </w:rPr>
        <w:fldChar w:fldCharType="separate"/>
      </w:r>
      <w:r w:rsidRPr="00946649">
        <w:rPr>
          <w:lang w:val="en-US"/>
        </w:rPr>
        <w:t>(Zedler &amp; Kercher, 2005)</w:t>
      </w:r>
      <w:r w:rsidRPr="00946649">
        <w:rPr>
          <w:lang w:val="en-US"/>
        </w:rPr>
        <w:fldChar w:fldCharType="end"/>
      </w:r>
      <w:r w:rsidRPr="00946649">
        <w:rPr>
          <w:lang w:val="en-US"/>
        </w:rPr>
        <w:t>.</w:t>
      </w:r>
    </w:p>
    <w:p w14:paraId="5E7CE22A" w14:textId="77777777" w:rsidR="001E43D4" w:rsidRPr="00946649" w:rsidRDefault="001E43D4" w:rsidP="001E43D4">
      <w:pPr>
        <w:rPr>
          <w:lang w:val="en-US"/>
        </w:rPr>
      </w:pPr>
    </w:p>
    <w:p w14:paraId="77FD4217" w14:textId="368AB5D2" w:rsidR="001E43D4" w:rsidRPr="00946649" w:rsidRDefault="001E43D4" w:rsidP="001F0516">
      <w:pPr>
        <w:pStyle w:val="Heading4"/>
      </w:pPr>
      <w:bookmarkStart w:id="431" w:name="_Toc519504445"/>
      <w:r w:rsidRPr="00946649">
        <w:t>Regulation of detrimental processes: removal of animal carcasses</w:t>
      </w:r>
      <w:bookmarkEnd w:id="431"/>
    </w:p>
    <w:p w14:paraId="49DD6E95" w14:textId="2891003E" w:rsidR="001E43D4" w:rsidRPr="00946649" w:rsidRDefault="001E43D4" w:rsidP="001E43D4">
      <w:pPr>
        <w:rPr>
          <w:lang w:val="en-US"/>
        </w:rPr>
      </w:pPr>
      <w:r w:rsidRPr="00946649">
        <w:rPr>
          <w:rFonts w:eastAsia="Cambria" w:cstheme="minorHAnsi"/>
          <w:lang w:val="en-US"/>
        </w:rPr>
        <w:t xml:space="preserve">Vertebrate scavengers in Europe and Central Asia are represented by old world vultures, which are obligate scavengers that depend totally on carrion, and facultative scavengers, i.e. mostly mammalian carnivores, suids, raptors and corvids, which exploit carrion opportunisticall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brv.12097", "ISBN" : "1464-7931", "ISSN" : "1469185X", "PMID" : "24602047", "abstract" : "Predation and scavenging have been classically understood as independent processes, with predator-prey interactions and scavenger-carrion relationships occurring separately. However, the mere recognition that most predators also scavenge at variable rates, which has been traditionally ignored in food-web and community ecology, leads to a number of emergent interaction routes linking predation and scavenging. The general goal of this review is to draw attention to the main inter-specific interactions connecting predators (particularly, large mammalian carnivores), their live prey (mainly ungulates), vultures and carrion production in terrestrial assemblages of vertebrates. Overall, we report an intricate network of both direct (competition, facilitation) and indirect (hyperpredation, hypopredation) processes, and provide a conceptual framework for the future development of this promising topic in ecological, evolutionary and biodiversity conservation research. The classic view that scavenging does not affect the population dynamics of consumed organisms is questioned, as multiple indirect top-down effects emerge when considering carrion and its facultative consumption by predators as fundamental and dynamic components of food webs. Stimulating although challenging research opportunities arise from the study of the interactions among living and detrital or non-living resource pools in food webs.", "author" : [ { "dropping-particle" : "", "family" : "Mole\u00f3n", "given" : "Marcos", "non-dropping-particle" : "", "parse-names" : false, "suffix" : "" }, { "dropping-particle" : "", "family" : "S\u00e1nchez-Zapata", "given" : "Jos\u00e9 A.", "non-dropping-particle" : "", "parse-names" : false, "suffix" : "" }, { "dropping-particle" : "", "family" : "Selva", "given" : "Nuria", "non-dropping-particle" : "", "parse-names" : false, "suffix" : "" }, { "dropping-particle" : "", "family" : "Don\u00e1zar", "given" : "Jos\u00e9 A.", "non-dropping-particle" : "", "parse-names" : false, "suffix" : "" }, { "dropping-particle" : "", "family" : "Owen-Smith", "given" : "Norman", "non-dropping-particle" : "", "parse-names" : false, "suffix" : "" } ], "container-title" : "Biological Reviews", "id" : "ITEM-1", "issue" : "4", "issued" : { "date-parts" : [ [ "2014" ] ] }, "page" : "1042-1054", "title" : "Inter-specific interactions linking predation and scavenging in terrestrial vertebrate assemblages", "type" : "article-journal", "volume" : "89" }, "uris" : [ "http://www.mendeley.com/documents/?uuid=2d494d6a-3322-49bc-b73e-335dadf7b5c8", "http://www.mendeley.com/documents/?uuid=a3544cb7-7141-4a21-9a5f-d8641ac560e0" ] } ], "mendeley" : { "formattedCitation" : "(Mole\u00f3n, S\u00e1nchez-Zapata, Selva, Don\u00e1zar, &amp; Owen-Smith, 2014)", "plainTextFormattedCitation" : "(Mole\u00f3n, S\u00e1nchez-Zapata, Selva, Don\u00e1zar, &amp; Owen-Smith, 2014)", "previouslyFormattedCitation" : "(Mole\u00f3n, S\u00e1nchez-Zapata, Selva, Don\u00e1zar, &amp; Owen-Smith,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oleón</w:t>
      </w:r>
      <w:r>
        <w:rPr>
          <w:lang w:val="en-US"/>
        </w:rPr>
        <w:t xml:space="preserve"> </w:t>
      </w:r>
      <w:r w:rsidR="00C56B4E" w:rsidRPr="00C56B4E">
        <w:rPr>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There are five vulture species in Europe and Central Asia: griffon (</w:t>
      </w:r>
      <w:r w:rsidRPr="00946649">
        <w:rPr>
          <w:rFonts w:eastAsia="Cambria" w:cstheme="minorHAnsi"/>
          <w:i/>
          <w:lang w:val="en-US"/>
        </w:rPr>
        <w:t>Gyps fulvus</w:t>
      </w:r>
      <w:r w:rsidRPr="00946649">
        <w:rPr>
          <w:rFonts w:eastAsia="Cambria" w:cstheme="minorHAnsi"/>
          <w:lang w:val="en-US"/>
        </w:rPr>
        <w:t>), Himalayan (</w:t>
      </w:r>
      <w:r w:rsidRPr="00946649">
        <w:rPr>
          <w:rFonts w:eastAsia="Cambria" w:cstheme="minorHAnsi"/>
          <w:i/>
          <w:lang w:val="en-US"/>
        </w:rPr>
        <w:t>G. himalayensis</w:t>
      </w:r>
      <w:r w:rsidRPr="00946649">
        <w:rPr>
          <w:rFonts w:eastAsia="Cambria" w:cstheme="minorHAnsi"/>
          <w:lang w:val="en-US"/>
        </w:rPr>
        <w:t>), cinereous (</w:t>
      </w:r>
      <w:r w:rsidRPr="00946649">
        <w:rPr>
          <w:rFonts w:eastAsia="Cambria" w:cstheme="minorHAnsi"/>
          <w:i/>
          <w:lang w:val="en-US"/>
        </w:rPr>
        <w:t>Aegypius monachus</w:t>
      </w:r>
      <w:r w:rsidRPr="00946649">
        <w:rPr>
          <w:rFonts w:eastAsia="Cambria" w:cstheme="minorHAnsi"/>
          <w:lang w:val="en-US"/>
        </w:rPr>
        <w:t>), Egyptian (</w:t>
      </w:r>
      <w:r w:rsidRPr="00946649">
        <w:rPr>
          <w:rFonts w:eastAsia="Cambria" w:cstheme="minorHAnsi"/>
          <w:i/>
          <w:lang w:val="en-US"/>
        </w:rPr>
        <w:t>Neophron percnopterus</w:t>
      </w:r>
      <w:r w:rsidRPr="00946649">
        <w:rPr>
          <w:rFonts w:eastAsia="Cambria" w:cstheme="minorHAnsi"/>
          <w:lang w:val="en-US"/>
        </w:rPr>
        <w:t>) and bearded vulture (</w:t>
      </w:r>
      <w:r w:rsidRPr="00946649">
        <w:rPr>
          <w:rFonts w:eastAsia="Cambria" w:cstheme="minorHAnsi"/>
          <w:i/>
          <w:lang w:val="en-US"/>
        </w:rPr>
        <w:t>Gypaetus barbatus</w:t>
      </w:r>
      <w:r w:rsidRPr="00946649">
        <w:rPr>
          <w:rFonts w:eastAsia="Cambria" w:cstheme="minorHAnsi"/>
          <w:lang w:val="en-US"/>
        </w:rPr>
        <w:t xml:space="preserve">). Vultures and particularly griffons (the most abundant species in the region) are especially efficient in locating and consuming carcass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890/15-0212.1", "ISBN" : "0012-9658", "ISSN" : "0012-9658", "PMID" : "27008779", "abstract" : "Disentangling the processes that shape the organization of ecological assemblages and its implications to species coexistence is one of the foremost challenges of ecology. While insightful advances have recently related community composition and structure with species coexistence in mutualistic and antagonistic networks, little is known regarding other species assemblages such as those of scavengers exploiting carrion. Here we studied seven assemblages of scavengers feeding on ungulate carcasses in mainland Spain. We used dynamical models to investigate if community composition, species richness and structure (nestedness) affect species coexistence at carcasses. Scavenging networks showed a nested pattern in sites where highly efficient, obligate scavengers (i.e., vultures) were present and a non-nested pattern everywhere else. Griffon vulture (Gyps fulvus) and certain meso-facultative mammalian scavengers (i.e. red fox, Vulpes vulpes, and stone marten, Martes foina) were the main species contributing to nestedness. Assemblages with vultures were also the richest ones in species. Nested species-rich assemblages with vulture presence were associated with high carcass consumption rates, indicating higher interspecific competition at local scale. However, the proportion of species stopping the consumption of carrion (as derived from the competitive dynamic model) stabilized at high richness and nestedness levels. This suggests that high species richness and nestedness may characterize scavenging networks that are robust to high levels of interspecific competition for carrion. Some facilitative interactions driven by vultures and major facultative scavengers could be behind these observations. Our findings are relevant for understanding species coexistence in highly competitive systems.", "author" : [ { "dropping-particle" : "", "family" : "Sebasti\u00e1n-Gonz\u00e1lez", "given" : "Esther", "non-dropping-particle" : "", "parse-names" : false, "suffix" : "" }, { "dropping-particle" : "", "family" : "Mole\u00f3n", "given" : "Marcos", "non-dropping-particle" : "", "parse-names" : false, "suffix" : "" }, { "dropping-particle" : "", "family" : "Gibert", "given" : "Jean Philippe", "non-dropping-particle" : "", "parse-names" : false, "suffix" : "" }, { "dropping-particle" : "", "family" : "Botella", "given" : "Francisco", "non-dropping-particle" : "", "parse-names" : false, "suffix" : "" }, { "dropping-particle" : "", "family" : "Mateo-Tom\u00e1s", "given" : "Patricia", "non-dropping-particle" : "", "parse-names" : false, "suffix" : "" }, { "dropping-particle" : "", "family" : "Olea", "given" : "Pedro P", "non-dropping-particle" : "", "parse-names" : false, "suffix" : "" }, { "dropping-particle" : "", "family" : "Guimar\u00e3es Jr.", "given" : "Paulo R", "non-dropping-particle" : "", "parse-names" : false, "suffix" : "" }, { "dropping-particle" : "", "family" : "S\u00e1nchez-Zapata", "given" : "Jos\u00e9Antonio", "non-dropping-particle" : "", "parse-names" : false, "suffix" : "" } ], "container-title" : "Ecology", "id" : "ITEM-1", "issue" : "1", "issued" : { "date-parts" : [ [ "2015" ] ] }, "page" : "95-105", "title" : "Nested species-rich networks of scavenging vertebrates support high levels of interspecific competition", "type" : "article-journal", "volume" : "97" }, "uris" : [ "http://www.mendeley.com/documents/?uuid=a37d48d5-faf2-4d81-9e74-b353bb3f0f71", "http://www.mendeley.com/documents/?uuid=814f7f07-fd7c-4893-a362-cc4144b5b2fa" ] }, { "id" : "ITEM-2", "itemData" : { "DOI" : "10.1016/j.actao.2016.12.012", "ISSN" : "1146609X", "abstract" : "Vertebrate scavenging assemblages include two major functional groups: obligate scavengers (i.e., vultures), which depend totally on carrion and are undergoing severe declines around the globe, and facultative scavengers, which exploit carrion opportunistically and are generally ubiquitous. Our goal was to investigate the hypothesis that vultures can indirectly regulate the abundance of mesopredators (i.e., facultative scavengers) through modulating their access to carrion resources. We studied scavenging efficiency and red fox (Vulpes vulpes) abundance in two neighbouring areas of South-eastern Spain where vultures (mainly griffon vultures Gyps fulvus) are present (Cazorla) and absent (Espu\u00f1a). To do so, we monitored ungulate carcasses consumption during winter and summer, and counted red fox scats along walking transects as a proxy of fox density. Our results confirmed that scavenging efficiency was higher in Cazorla and in carcasses visited by vultures. This resulted in increasing scavenging opportunities for facultative scavengers where vultures were absent. Accordingly, mean red fox abundance was higher in Espu\u00f1a. These results suggest the existence of a vulture-mediated mesopredator release (i.e., an increase of mesopredator numbers following vulture loss), which could trigger important indirect ecological effects. Also, our study demonstrates that facultative scavengers are hardly able to functionally replace vultures, mainly because the former exploit carrion on a slower time scale.", "author" : [ { "dropping-particle" : "", "family" : "Morales-Reyes", "given" : "Zebensui", "non-dropping-particle" : "", "parse-names" : false, "suffix" : "" }, { "dropping-particle" : "", "family" : "S\u00e1nchez-Zapata", "given" : "Jos\u00e9 A.", "non-dropping-particle" : "", "parse-names" : false, "suffix" : "" }, { "dropping-particle" : "", "family" : "Sebasti\u00e1n-Gonz\u00e1lez", "given" : "Esther", "non-dropping-particle" : "", "parse-names" : false, "suffix" : "" }, { "dropping-particle" : "", "family" : "Botella", "given" : "Francisco", "non-dropping-particle" : "", "parse-names" : false, "suffix" : "" }, { "dropping-particle" : "", "family" : "Carrete", "given" : "Martina", "non-dropping-particle" : "", "parse-names" : false, "suffix" : "" }, { "dropping-particle" : "", "family" : "Mole\u00f3n", "given" : "Marcos", "non-dropping-particle" : "", "parse-names" : false, "suffix" : "" } ], "container-title" : "Acta Oecologica", "id" : "ITEM-2", "issued" : { "date-parts" : [ [ "2017" ] ] }, "page" : "81-88", "title" : "Scavenging efficiency and red fox abundance in Mediterranean mountains with and without vultures", "type" : "article-journal", "volume" : "79" }, "uris" : [ "http://www.mendeley.com/documents/?uuid=2516d77d-75e0-465b-8add-ac6f9944124f", "http://www.mendeley.com/documents/?uuid=bdeb1481-0a0f-4e7a-a376-5940612e05db" ] } ], "mendeley" : { "formattedCitation" : "(Zebensui Morales-Reyes, S\u00e1nchez-Zapata, et al., 2017; Sebasti\u00e1n-Gonz\u00e1lez et al., 2015)", "plainTextFormattedCitation" : "(Zebensui Morales-Reyes, S\u00e1nchez-Zapata, et al., 2017; Sebasti\u00e1n-Gonz\u00e1lez et al., 2015)", "previouslyFormattedCitation" : "(Zebensui Morales-Reyes, S\u00e1nchez-Zapata, et al., 2017; Sebasti\u00e1n-Gonz\u00e1lez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orales-Reyes </w:t>
      </w:r>
      <w:r w:rsidR="00C56B4E" w:rsidRPr="00C56B4E">
        <w:rPr>
          <w:rFonts w:eastAsia="Cambria" w:cstheme="minorHAnsi"/>
          <w:i/>
          <w:lang w:val="en-US"/>
        </w:rPr>
        <w:t>et al.</w:t>
      </w:r>
      <w:r w:rsidRPr="00946649">
        <w:rPr>
          <w:rFonts w:eastAsia="Cambria" w:cstheme="minorHAnsi"/>
          <w:lang w:val="en-US"/>
        </w:rPr>
        <w:t>, 2017</w:t>
      </w:r>
      <w:r w:rsidR="000C51A4">
        <w:rPr>
          <w:rFonts w:eastAsia="Cambria" w:cstheme="minorHAnsi"/>
          <w:lang w:val="en-US"/>
        </w:rPr>
        <w:t>c</w:t>
      </w:r>
      <w:r w:rsidRPr="00946649">
        <w:rPr>
          <w:rFonts w:eastAsia="Cambria" w:cstheme="minorHAnsi"/>
          <w:lang w:val="en-US"/>
        </w:rPr>
        <w:t xml:space="preserve">; Sebastián-González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but, within Europe and Central Asia, their range is limited to the southern parts of Western, Central and Eastern Europe and Central Asia. Other raptors, particularly eagles (</w:t>
      </w:r>
      <w:r w:rsidRPr="00946649">
        <w:rPr>
          <w:rFonts w:eastAsia="Cambria" w:cstheme="minorHAnsi"/>
          <w:i/>
          <w:lang w:val="en-US"/>
        </w:rPr>
        <w:t>Aquila</w:t>
      </w:r>
      <w:r w:rsidRPr="00946649">
        <w:rPr>
          <w:rFonts w:eastAsia="Cambria" w:cstheme="minorHAnsi"/>
          <w:lang w:val="en-US"/>
        </w:rPr>
        <w:t xml:space="preserve"> spp.) and kites (</w:t>
      </w:r>
      <w:r w:rsidRPr="00946649">
        <w:rPr>
          <w:rFonts w:eastAsia="Cambria" w:cstheme="minorHAnsi"/>
          <w:i/>
          <w:lang w:val="en-US"/>
        </w:rPr>
        <w:t>Milvus</w:t>
      </w:r>
      <w:r w:rsidRPr="00946649">
        <w:rPr>
          <w:rFonts w:eastAsia="Cambria" w:cstheme="minorHAnsi"/>
          <w:lang w:val="en-US"/>
        </w:rPr>
        <w:t xml:space="preserve"> spp.), together with corvids (mainly </w:t>
      </w:r>
      <w:r w:rsidRPr="00946649">
        <w:rPr>
          <w:rFonts w:eastAsia="Cambria" w:cstheme="minorHAnsi"/>
          <w:i/>
          <w:lang w:val="en-US"/>
        </w:rPr>
        <w:t>Corvus</w:t>
      </w:r>
      <w:r w:rsidRPr="00946649">
        <w:rPr>
          <w:rFonts w:eastAsia="Cambria" w:cstheme="minorHAnsi"/>
          <w:lang w:val="en-US"/>
        </w:rPr>
        <w:t xml:space="preserve"> spp.) are also key scavengers in Europe and Central Asia. Among mammalian facultative scavengers, canids (e.g., wolves </w:t>
      </w:r>
      <w:r w:rsidRPr="00946649">
        <w:rPr>
          <w:rFonts w:eastAsia="Cambria" w:cstheme="minorHAnsi"/>
          <w:i/>
          <w:lang w:val="en-US"/>
        </w:rPr>
        <w:t>Canis lupus</w:t>
      </w:r>
      <w:r w:rsidRPr="00946649">
        <w:rPr>
          <w:rFonts w:eastAsia="Cambria" w:cstheme="minorHAnsi"/>
          <w:lang w:val="en-US"/>
        </w:rPr>
        <w:t xml:space="preserve">, jackals </w:t>
      </w:r>
      <w:r w:rsidRPr="00946649">
        <w:rPr>
          <w:rFonts w:eastAsia="Cambria" w:cstheme="minorHAnsi"/>
          <w:i/>
          <w:lang w:val="en-US"/>
        </w:rPr>
        <w:t>C. aureus</w:t>
      </w:r>
      <w:r w:rsidRPr="00946649">
        <w:rPr>
          <w:rFonts w:eastAsia="Cambria" w:cstheme="minorHAnsi"/>
          <w:lang w:val="en-US"/>
        </w:rPr>
        <w:t xml:space="preserve">, and foxes </w:t>
      </w:r>
      <w:r w:rsidRPr="00946649">
        <w:rPr>
          <w:rFonts w:eastAsia="Cambria" w:cstheme="minorHAnsi"/>
          <w:i/>
          <w:lang w:val="en-US"/>
        </w:rPr>
        <w:t>Vulpes</w:t>
      </w:r>
      <w:r w:rsidRPr="00946649">
        <w:rPr>
          <w:rFonts w:eastAsia="Cambria" w:cstheme="minorHAnsi"/>
          <w:lang w:val="en-US"/>
        </w:rPr>
        <w:t xml:space="preserve"> spp. and </w:t>
      </w:r>
      <w:r w:rsidRPr="00946649">
        <w:rPr>
          <w:rFonts w:eastAsia="Cambria" w:cstheme="minorHAnsi"/>
          <w:i/>
          <w:lang w:val="en-US"/>
        </w:rPr>
        <w:t>Alopex lagopus</w:t>
      </w:r>
      <w:r w:rsidRPr="00946649">
        <w:rPr>
          <w:rFonts w:eastAsia="Cambria" w:cstheme="minorHAnsi"/>
          <w:lang w:val="en-US"/>
        </w:rPr>
        <w:t>), bears (</w:t>
      </w:r>
      <w:r w:rsidRPr="00946649">
        <w:rPr>
          <w:rFonts w:eastAsia="Cambria" w:cstheme="minorHAnsi"/>
          <w:i/>
          <w:lang w:val="en-US"/>
        </w:rPr>
        <w:t>Ursus arctos</w:t>
      </w:r>
      <w:r w:rsidRPr="00946649">
        <w:rPr>
          <w:rFonts w:eastAsia="Cambria" w:cstheme="minorHAnsi"/>
          <w:lang w:val="en-US"/>
        </w:rPr>
        <w:t>), wolverines (</w:t>
      </w:r>
      <w:r w:rsidRPr="00946649">
        <w:rPr>
          <w:rFonts w:eastAsia="Cambria" w:cstheme="minorHAnsi"/>
          <w:i/>
          <w:lang w:val="en-US"/>
        </w:rPr>
        <w:t>Gulo gulo</w:t>
      </w:r>
      <w:r w:rsidRPr="00946649">
        <w:rPr>
          <w:rFonts w:eastAsia="Cambria" w:cstheme="minorHAnsi"/>
          <w:lang w:val="en-US"/>
        </w:rPr>
        <w:t>), and wild boars (</w:t>
      </w:r>
      <w:r w:rsidRPr="00946649">
        <w:rPr>
          <w:rFonts w:eastAsia="Cambria" w:cstheme="minorHAnsi"/>
          <w:i/>
          <w:lang w:val="en-US"/>
        </w:rPr>
        <w:t>Sus scrofa</w:t>
      </w:r>
      <w:r w:rsidRPr="00946649">
        <w:rPr>
          <w:rFonts w:eastAsia="Cambria" w:cstheme="minorHAnsi"/>
          <w:lang w:val="en-US"/>
        </w:rPr>
        <w:t xml:space="preserve">) are important for scaveng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ddi.12330", "ISBN" : "1472-4642", "ISSN" : "14724642", "abstract" : "Aim Anthropogenic food subsidies are increasingly present in ecosystems, but their impacts remain poorly understood. Big game hunting is a growing activity that annually subsidizes ecosystems with tonnes of carrion world-wide. By feeding on carrion, scavengers support key ecosystem functions and services, becoming key vectors to transfer the impacts of human-mediated food subsidies across ecosystems. We characterize and compare the structure of vertebrate communities feeding on these subsidies, namely big game hunting remains, at a global scale. Location Global. Methods We collected data from a countrywide field study in Spain and broadened it up to nine regions in four continents by reviewing scientific literature. We analysed the structure of the scavenger communities considering species composition, richness and scavenging frequency. Results Seventy-nine vertebrate species, 19% globally threatened, scavenged food subsidies from big game hunting world-wide. Scavenger richness (2.0\u201311.0% of vertebrates/region) positively correlated with total vertebrate richness. Although scavenger communities at hunting remains varied among regions, we describe a general structural pattern. Birds and mammals dominate consumption, with birds scavenging twice more frequently than mammals \u2013 but more mammal species scavenge compared to birds. Generalists dominate scavenging globally, especially where the presence of obligate scavengers (vultures) and apex predators (e.g. wolves, hyenas, eagles) is low. Main conclusions Anthropogenic food from hunting subsidizes many vertebrate species from different trophic levels and conservation status and thus is expected to affect from populations to ecosystems. Obligate scavengers and apex predators seem to play a key role structuring the scavenger community through top-down mechanisms. The general structure of scavenger communities we describe here provides a benchmark for comparisons of subsidized and non-subsidized communities. More data on the spatio-temporal availability of anthropogenic food subsidies and their consumption by scavengers world-wide are needed to efficiently preserve biodiversity, and the associated ecological functions and services, in increasingly subsidized ecosystems.", "author" : [ { "dropping-particle" : "", "family" : "Mateo-Tom\u00e1s", "given" : "Patricia", "non-dropping-particle" : "", "parse-names" : false, "suffix" : "" }, { "dropping-particle" : "", "family" : "Olea", "given" : "Pedro P.", "non-dropping-particle" : "", "parse-names" : false, "suffix" : "" }, { "dropping-particle" : "", "family" : "Mole\u00f3n", "given" : "Marcos", "non-dropping-particle" : "", "parse-names" : false, "suffix" : "" }, { "dropping-particle" : "", "family" : "Vicente", "given" : "Joaqu\u00edn", "non-dropping-particle" : "", "parse-names" : false, "suffix" : "" }, { "dropping-particle" : "", "family" : "Botella", "given" : "Francisco", "non-dropping-particle" : "", "parse-names" : false, "suffix" : "" }, { "dropping-particle" : "", "family" : "Selva", "given" : "Nuria", "non-dropping-particle" : "", "parse-names" : false, "suffix" : "" }, { "dropping-particle" : "", "family" : "Vi\u00f1uela", "given" : "Javier", "non-dropping-particle" : "", "parse-names" : false, "suffix" : "" }, { "dropping-particle" : "", "family" : "S\u00e1nchez-Zapata", "given" : "Jos\u00e9 Antonio", "non-dropping-particle" : "", "parse-names" : false, "suffix" : "" } ], "container-title" : "Diversity and Distributions", "id" : "ITEM-1", "issue" : "8", "issued" : { "date-parts" : [ [ "2015" ] ] }, "page" : "913-924", "title" : "From regional to global patterns in vertebrate scavenger communities subsidized by big game hunting", "type" : "article-journal", "volume" : "21" }, "uris" : [ "http://www.mendeley.com/documents/?uuid=4ef0fdb6-32db-4740-ad03-7cd9b234d4d1", "http://www.mendeley.com/documents/?uuid=9c5c4166-3b3d-4354-9ea5-368b67c77e29" ] } ], "mendeley" : { "formattedCitation" : "(Mateo-Tom\u00e1s et al., 2015)", "plainTextFormattedCitation" : "(Mateo-Tom\u00e1s et al., 2015)", "previouslyFormattedCitation" : "(Mateo-Tom\u00e1s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teo-Tomás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Empirical evidence suggests that scavenging networks that include obligate scavengers are more efficient in the removal of carrion, including wild animal and livestock carcass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brv.12097", "ISBN" : "1464-7931", "ISSN" : "1469185X", "PMID" : "24602047", "abstract" : "Predation and scavenging have been classically understood as independent processes, with predator-prey interactions and scavenger-carrion relationships occurring separately. However, the mere recognition that most predators also scavenge at variable rates, which has been traditionally ignored in food-web and community ecology, leads to a number of emergent interaction routes linking predation and scavenging. The general goal of this review is to draw attention to the main inter-specific interactions connecting predators (particularly, large mammalian carnivores), their live prey (mainly ungulates), vultures and carrion production in terrestrial assemblages of vertebrates. Overall, we report an intricate network of both direct (competition, facilitation) and indirect (hyperpredation, hypopredation) processes, and provide a conceptual framework for the future development of this promising topic in ecological, evolutionary and biodiversity conservation research. The classic view that scavenging does not affect the population dynamics of consumed organisms is questioned, as multiple indirect top-down effects emerge when considering carrion and its facultative consumption by predators as fundamental and dynamic components of food webs. Stimulating although challenging research opportunities arise from the study of the interactions among living and detrital or non-living resource pools in food webs.", "author" : [ { "dropping-particle" : "", "family" : "Mole\u00f3n", "given" : "Marcos", "non-dropping-particle" : "", "parse-names" : false, "suffix" : "" }, { "dropping-particle" : "", "family" : "S\u00e1nchez-Zapata", "given" : "Jos\u00e9 A.", "non-dropping-particle" : "", "parse-names" : false, "suffix" : "" }, { "dropping-particle" : "", "family" : "Selva", "given" : "Nuria", "non-dropping-particle" : "", "parse-names" : false, "suffix" : "" }, { "dropping-particle" : "", "family" : "Don\u00e1zar", "given" : "Jos\u00e9 A.", "non-dropping-particle" : "", "parse-names" : false, "suffix" : "" }, { "dropping-particle" : "", "family" : "Owen-Smith", "given" : "Norman", "non-dropping-particle" : "", "parse-names" : false, "suffix" : "" } ], "container-title" : "Biological Reviews", "id" : "ITEM-1", "issue" : "4", "issued" : { "date-parts" : [ [ "2014" ] ] }, "page" : "1042-1054", "title" : "Inter-specific interactions linking predation and scavenging in terrestrial vertebrate assemblages", "type" : "article-journal", "volume" : "89" }, "uris" : [ "http://www.mendeley.com/documents/?uuid=a3544cb7-7141-4a21-9a5f-d8641ac560e0", "http://www.mendeley.com/documents/?uuid=2d494d6a-3322-49bc-b73e-335dadf7b5c8" ] }, { "id" : "ITEM-2", "itemData" : { "DOI" : "10.1890/15-0212.1", "ISBN" : "0012-9658", "ISSN" : "0012-9658", "PMID" : "27008779", "abstract" : "Disentangling the processes that shape the organization of ecological assemblages and its implications to species coexistence is one of the foremost challenges of ecology. While insightful advances have recently related community composition and structure with species coexistence in mutualistic and antagonistic networks, little is known regarding other species assemblages such as those of scavengers exploiting carrion. Here we studied seven assemblages of scavengers feeding on ungulate carcasses in mainland Spain. We used dynamical models to investigate if community composition, species richness and structure (nestedness) affect species coexistence at carcasses. Scavenging networks showed a nested pattern in sites where highly efficient, obligate scavengers (i.e., vultures) were present and a non-nested pattern everywhere else. Griffon vulture (Gyps fulvus) and certain meso-facultative mammalian scavengers (i.e. red fox, Vulpes vulpes, and stone marten, Martes foina) were the main species contributing to nestedness. Assemblages with vultures were also the richest ones in species. Nested species-rich assemblages with vulture presence were associated with high carcass consumption rates, indicating higher interspecific competition at local scale. However, the proportion of species stopping the consumption of carrion (as derived from the competitive dynamic model) stabilized at high richness and nestedness levels. This suggests that high species richness and nestedness may characterize scavenging networks that are robust to high levels of interspecific competition for carrion. Some facilitative interactions driven by vultures and major facultative scavengers could be behind these observations. Our findings are relevant for understanding species coexistence in highly competitive systems.", "author" : [ { "dropping-particle" : "", "family" : "Sebasti\u00e1n-Gonz\u00e1lez", "given" : "Esther", "non-dropping-particle" : "", "parse-names" : false, "suffix" : "" }, { "dropping-particle" : "", "family" : "Mole\u00f3n", "given" : "Marcos", "non-dropping-particle" : "", "parse-names" : false, "suffix" : "" }, { "dropping-particle" : "", "family" : "Gibert", "given" : "Jean Philippe", "non-dropping-particle" : "", "parse-names" : false, "suffix" : "" }, { "dropping-particle" : "", "family" : "Botella", "given" : "Francisco", "non-dropping-particle" : "", "parse-names" : false, "suffix" : "" }, { "dropping-particle" : "", "family" : "Mateo-Tom\u00e1s", "given" : "Patricia", "non-dropping-particle" : "", "parse-names" : false, "suffix" : "" }, { "dropping-particle" : "", "family" : "Olea", "given" : "Pedro P", "non-dropping-particle" : "", "parse-names" : false, "suffix" : "" }, { "dropping-particle" : "", "family" : "Guimar\u00e3es Jr.", "given" : "Paulo R", "non-dropping-particle" : "", "parse-names" : false, "suffix" : "" }, { "dropping-particle" : "", "family" : "S\u00e1nchez-Zapata", "given" : "Jos\u00e9Antonio", "non-dropping-particle" : "", "parse-names" : false, "suffix" : "" } ], "container-title" : "Ecology", "id" : "ITEM-2", "issue" : "1", "issued" : { "date-parts" : [ [ "2015" ] ] }, "page" : "95-105", "title" : "Nested species-rich networks of scavenging vertebrates support high levels of interspecific competition", "type" : "article-journal", "volume" : "97" }, "uris" : [ "http://www.mendeley.com/documents/?uuid=814f7f07-fd7c-4893-a362-cc4144b5b2fa", "http://www.mendeley.com/documents/?uuid=a37d48d5-faf2-4d81-9e74-b353bb3f0f71", "http://www.mendeley.com/documents/?uuid=1d3ed2c9-3013-4ec6-a885-c1184c1483e8" ] }, { "id" : "ITEM-3", "itemData" : { "DOI" : "10.1016/j.actao.2016.12.012", "ISSN" : "1146609X", "abstract" : "Vertebrate scavenging assemblages include two major functional groups: obligate scavengers (i.e., vultures), which depend totally on carrion and are undergoing severe declines around the globe, and facultative scavengers, which exploit carrion opportunistically and are generally ubiquitous. Our goal was to investigate the hypothesis that vultures can indirectly regulate the abundance of mesopredators (i.e., facultative scavengers) through modulating their access to carrion resources. We studied scavenging efficiency and red fox (Vulpes vulpes) abundance in two neighbouring areas of South-eastern Spain where vultures (mainly griffon vultures Gyps fulvus) are present (Cazorla) and absent (Espu\u00f1a). To do so, we monitored ungulate carcasses consumption during winter and summer, and counted red fox scats along walking transects as a proxy of fox density. Our results confirmed that scavenging efficiency was higher in Cazorla and in carcasses visited by vultures. This resulted in increasing scavenging opportunities for facultative scavengers where vultures were absent. Accordingly, mean red fox abundance was higher in Espu\u00f1a. These results suggest the existence of a vulture-mediated mesopredator release (i.e., an increase of mesopredator numbers following vulture loss), which could trigger important indirect ecological effects. Also, our study demonstrates that facultative scavengers are hardly able to functionally replace vultures, mainly because the former exploit carrion on a slower time scale.", "author" : [ { "dropping-particle" : "", "family" : "Morales-Reyes", "given" : "Zebensui", "non-dropping-particle" : "", "parse-names" : false, "suffix" : "" }, { "dropping-particle" : "", "family" : "S\u00e1nchez-Zapata", "given" : "Jos\u00e9 A.", "non-dropping-particle" : "", "parse-names" : false, "suffix" : "" }, { "dropping-particle" : "", "family" : "Sebasti\u00e1n-Gonz\u00e1lez", "given" : "Esther", "non-dropping-particle" : "", "parse-names" : false, "suffix" : "" }, { "dropping-particle" : "", "family" : "Botella", "given" : "Francisco", "non</w:instrText>
      </w:r>
      <w:r w:rsidRPr="00462AEE">
        <w:rPr>
          <w:rFonts w:eastAsia="Cambria" w:cstheme="minorHAnsi"/>
          <w:lang w:val="es-ES"/>
        </w:rPr>
        <w:instrText>-dropping-particle" : "", "parse-names" : false, "suffix" : "" }, { "dropping-particle" : "", "family" : "Carrete", "given" : "Martina", "non-dropping-particle" : "", "parse-names" : false, "suffix" : "" }, { "dropping-particle" : "", "family" : "Mole\u00f3n", "given" : "Marcos", "non-dropping-particle" : "", "parse-names" : false, "suffix" : "" } ], "container-title" : "Acta Oecologica", "id" : "ITEM-3", "issued" : { "date-parts" : [ [ "2017" ] ] }, "page" : "81-88", "title" : "Scavenging efficiency and red fox abundance in Mediterranean mountains with and without vultures", "type" : "article-journal", "volume" : "79" }, "uris" : [ "http://www.mendeley.com/documents/?uuid=bdeb1481-0a0f-4e7a-a376-5940612e05db", "http://www.mendeley.com/documents/?uuid=2516d77d-75e0-465b-8add-ac6f9944124f", "http://www.mendeley.com/documents/?uuid=70bef063-ceb2-40df-89f6-227ac7fa9d1c" ] } ], "mendeley" : { "formattedCitation" : "(Mole\u00f3n et al., 2014; Zebensui Morales-Reyes, S\u00e1nchez-Zapata, et al., 2017; Sebasti\u00e1n-Gonz\u00e1lez et al., 2015)", "plainTextFormattedCitation" : "(Mole\u00f3n et al., 2014; Zebensui Morales-Reyes, S\u00e1nchez-Zapata, et al., 2017; Sebasti\u00e1n-Gonz\u00e1lez et al., 2015)", "previouslyFormattedCitation" : "(Mole\u00f3n et al., 2014; Zebensui Morales-Reyes, S\u00e1nchez-Zapata, et al., 2017; Sebasti\u00e1n-Gonz\u00e1lez et al., 2015)" }, "properties" : {  }, "schema" : "https://github.com/citation-style-language/schema/raw/master/csl-citation.json" }</w:instrText>
      </w:r>
      <w:r w:rsidRPr="00946649">
        <w:rPr>
          <w:rFonts w:eastAsia="Cambria" w:cstheme="minorHAnsi"/>
          <w:lang w:val="en-US"/>
        </w:rPr>
        <w:fldChar w:fldCharType="separate"/>
      </w:r>
      <w:r w:rsidRPr="00392ACF">
        <w:rPr>
          <w:rFonts w:eastAsia="Cambria" w:cstheme="minorHAnsi"/>
          <w:lang w:val="es-ES"/>
        </w:rPr>
        <w:t xml:space="preserve">(Moleón </w:t>
      </w:r>
      <w:r w:rsidR="00C56B4E" w:rsidRPr="00C56B4E">
        <w:rPr>
          <w:rFonts w:eastAsia="Cambria" w:cstheme="minorHAnsi"/>
          <w:i/>
          <w:lang w:val="es-ES"/>
        </w:rPr>
        <w:t>et al.</w:t>
      </w:r>
      <w:r w:rsidRPr="00392ACF">
        <w:rPr>
          <w:rFonts w:eastAsia="Cambria" w:cstheme="minorHAnsi"/>
          <w:lang w:val="es-ES"/>
        </w:rPr>
        <w:t xml:space="preserve">, 2014; Morales-Reyes </w:t>
      </w:r>
      <w:r w:rsidR="00C56B4E" w:rsidRPr="00C56B4E">
        <w:rPr>
          <w:rFonts w:eastAsia="Cambria" w:cstheme="minorHAnsi"/>
          <w:i/>
          <w:lang w:val="es-ES"/>
        </w:rPr>
        <w:t>et al.</w:t>
      </w:r>
      <w:r w:rsidRPr="00392ACF">
        <w:rPr>
          <w:rFonts w:eastAsia="Cambria" w:cstheme="minorHAnsi"/>
          <w:lang w:val="es-ES"/>
        </w:rPr>
        <w:t>, 2017</w:t>
      </w:r>
      <w:r w:rsidR="000C51A4">
        <w:rPr>
          <w:rFonts w:eastAsia="Cambria" w:cstheme="minorHAnsi"/>
          <w:lang w:val="es-ES"/>
        </w:rPr>
        <w:t>c</w:t>
      </w:r>
      <w:r w:rsidRPr="00392ACF">
        <w:rPr>
          <w:rFonts w:eastAsia="Cambria" w:cstheme="minorHAnsi"/>
          <w:lang w:val="es-ES"/>
        </w:rPr>
        <w:t xml:space="preserve">; Sebastián-González </w:t>
      </w:r>
      <w:r w:rsidR="00C56B4E" w:rsidRPr="00C56B4E">
        <w:rPr>
          <w:rFonts w:eastAsia="Cambria" w:cstheme="minorHAnsi"/>
          <w:i/>
          <w:lang w:val="es-ES"/>
        </w:rPr>
        <w:t>et al.</w:t>
      </w:r>
      <w:r w:rsidRPr="00392ACF">
        <w:rPr>
          <w:rFonts w:eastAsia="Cambria" w:cstheme="minorHAnsi"/>
          <w:lang w:val="es-ES"/>
        </w:rPr>
        <w:t>, 2015)</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In Europe and Central Asia, vertebrate scavengers remove an important fraction of the carrion biomass availabl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bstract" : "A. 2003. Scavenging by vertebrates: behavioral, ecological, and evolutionary perspectives on an important energy transfer pathway in terrestrial ecosystems. \u2013 Oikos 102: 225\u2013 234. 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 "author" : [ { "dropping-particle" : "", "family" : "DeVault", "given" : "Travis L", "non-dropping-particle" : "", "parse-names" : false, "suffix" : "" }, { "dropping-particle" : "", "family" : "Rhodes Jr", "given" : "Olin E", "non-dropping-particle" : "", "parse-names" : false, "suffix" : "" }, { "dropping-particle" : "", "family" : "Shivik", "given" : "John A", "non-dropping-particle" : "", "parse-names" : false, "suffix" : "" }, { "dropping-particle" : "", "family" : "Rhodes", "given" : "Olin E", "non-dropping-particle" : "", "parse-names" : false, "suffix" : "" }, { "dropping-particle" : "", "family" : "Shivik DeVault", "given" : "John A", "non-dropping-particle" : "", "parse-names" : false, "suffix" : "" }, { "dropping-particle" : "", "family" : "DeVault", "given" : "T L", "non-dropping-particle" : "", "parse-names" : false, "suffix" : "" }, { "dropping-particle" : "", "family" : "Rhodes", "given" : "O E", "non-dropping-particle" : "", "parse-names" : false, "suffix" : "" } ], "id" : "ITEM-1", "issue" : "February", "issued" : { "date-parts" : [ [ "2003" ] ] }, "title" : "Scavenging by vertebrates: behavioral, ecological, and evolutionary perspectives on an important energy transfer pathway in terrestrial ecosystems MINI- REVIEW Scavenging by vertebrates: behavioral, ecological, and evolutionary perspectives on an importan", "type" : "article-journal" }, "uris" : [ "http://www.mendeley.com/documents/?uuid=00db8317-99fe-4d7b-ae06-57664998a58c", "http://www.mendeley.com/documents/?uuid=e9d1a90c-3c85-47be-b25b-f8d834653f23" ] }, { "id" : "ITEM-2", "itemData" : { "author" : [ { "dropping-particle" : "", "family" : "DeVault", "given" : "Travis L", "non-dropping-particle" : "", "parse-names" : false, "suffix" : "" }, { "dropping-particle" : "", "family" : "Beasley", "given" : "James C", "non-dropping-particle" : "", "parse-names" : false, "suffix" : "" }, { "dropping-particle" : "", "family" : "Olson", "given" : "Zachary H", "non-dropping-particle" : "", "parse-names" : false, "suffix" : "" }, { "dropping-particle" : "", "family" : "Mole\u00f3n", "given" : "Marcos", "non-dropping-particle" : "", "parse-names" : false, "suffix" : "" }, { "dropping-particle" : "", "family" : "Carrete", "given" : "Martina", "non-dropping-particle" : "", "parse-names" : false, "suffix" : "" } ], "id" : "ITEM-2", "issued" : { "date-parts" : [ [ "2016" ] ] }, "title" : "Ecosystem Services Provided by\r\nAvian Scavengers", "type" : "article-journal" }, "uris" : [ "http://www.mendeley.com/documents/?uuid=3577ea97-be5b-4550-9a62-2b22b745d7ae", "http://www.mendeley.com/documents/?uuid=d299d550-d645-496b-b2f8-e1b86371daf8" ] }, { "id" : "ITEM-3", "itemData" : { "DOI" : "10.1111/ddi.12330", "ISBN" : "1472-4642", "ISSN" : "14724642", "abstract" : "Aim Anthropogenic food subsidies are increasingly present in ecosystems, but their impacts remain poorly understood. Big game hunting is a growing activity that annually subsidizes ecosystems with tonnes of carrion world-wide. By feeding on carrion, scavengers support key ecosystem functions and services, becoming key vectors to transfer the impacts of human-mediated food subsidies across ecosystems. We characterize and compare the structure of vertebrate communities feeding on these subsidies, namely big game hunting remains, at a global scale. Location Global. Methods We collected data from a countrywide field study in Spain and broadened it up to nine regions in four continents by reviewing scientific literature. We analysed the structure of the scavenger communities considering species composition, richness and scavenging frequency. Results Seventy-nine vertebrate species, 19% globally threatened, scavenged food subsidies from big game hunting world-wide. Scavenger richness (2.0\u201311.0% of vertebrates/region) positively correlated with total vertebrate richness. Although scavenger communities at hunting remains varied among regions, we describe a general structural pattern. Birds and mammals dominate consumption, with birds scavenging twice more frequently than mammals \u2013 but more mammal species scavenge compared to birds. Generalists dominate scavenging globally, especially where the presence of obligate scavengers (vultures) and apex predators (e.g. wolves, hyenas, eagles) is low. Main conclusions Anthropogenic food from hunting subsidizes many vertebrate species from different trophic levels and conservation status and thus is expected to affect from populations to ecosystems. Obligate scavengers and apex predators seem to play a key role structuring the scavenger community through top-down mechanisms. The general structure of scavenger communities we describe here provides a benchmark for comparisons of subsidized and non-subsidized communities. More data on the spatio-temporal availability of anthropogenic food subsidies and their consumption by scavengers world-wide are needed to efficiently preserve biodiversity, and the associated ecological functions and services, in increasingly subsidized ecosystems.", "author" : [ { "dropping-particle" : "", "family" : "Mateo-Tom\u00e1s", "given" : "Patricia", "non-dropping-particle" : "", "parse-names" : false, "suffix" : "" }, { "dropping-particle" : "", "family" : "Olea", "given" : "Pedro P.", "non-dropping-particle" : "", "parse-names" : false, "suffix" : "" }, { "dropping-particle" : "", "family" : "Mole\u00f3n", "given" : "Marcos", "non-dropping-particle" : "", "parse-names" : false, "suffix" : "" }, { "dropping-particle" : "", "family" : "Vicente", "given" : "Joaqu\u00edn", "non-dropping-particle" : "", "parse-names" : false, "suffix" : "" }, { "dropping-particle" : "", "family" : "Botella", "given" : "Francisco", "non-dropping-particle" : "", "parse-names" : false, "suffix" : "" }, { "dropping-particle" : "", "family" : "Selva", "given" : "Nuria", "non-dropping-particle" : "", "parse-names" : false, "suffix" : "" }, { "dropping-particle" : "", "family" : "Vi\u00f1uela", "given" : "Javier", "non-dropping-particle" : "", "parse-names" : false, "suffix" : "" }, { "dropping-particle" : "", "family" : "S\u00e1nchez-Zapata", "given" : "Jos\u00e9 Antonio", "non-dropping-particle" : "", "parse-names" : false, "suffix" : "" } ], "container-title" : "Diversity and Distributions", "id" : "ITEM-3", "issue" : "8", "issued" : { "date-parts" : [ [ "2015" ] ] }, "page" : "913-924", "title" : "From regional to global patterns in vertebrate scavenger communities subsidized by big game hunting", "type" : "article-journal", "volume" : "21" }, "uris" : [ "http://www.mendeley.com/documents/?uuid=9c5c4166-3b3d-4354-9ea5-368b67c77e29", "http://www.mendeley.com/documents/?uuid=4ef0fdb6-32db-4740-ad03-7cd9b234d4d1" ] } ], "mendeley" : { "formattedCitation" : "(DeVault et al., 2003; DeVault, Beasley, Olson, Mole\u00f3n, &amp; Carrete, 2016; Mateo-Tom\u00e1s et al., 2015)", "plainTextFormattedCitation" : "(DeVault et al., 2003; DeVault, Beasley, Olson, Mole\u00f3n, &amp; Carrete, 2016; Mateo-Tom\u00e1s et al., 2015)", "previouslyFormattedCitation" : "(DeVault et al., 2003; DeVault, Beasley, Olson, Mole\u00f3n, &amp; Carrete, 2016; Mateo-Tom\u00e1s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DeVault </w:t>
      </w:r>
      <w:r w:rsidR="00C56B4E" w:rsidRPr="00C56B4E">
        <w:rPr>
          <w:rFonts w:eastAsia="Cambria" w:cstheme="minorHAnsi"/>
          <w:i/>
          <w:lang w:val="en-US"/>
        </w:rPr>
        <w:t>et al.</w:t>
      </w:r>
      <w:r w:rsidRPr="00946649">
        <w:rPr>
          <w:rFonts w:eastAsia="Cambria" w:cstheme="minorHAnsi"/>
          <w:lang w:val="en-US"/>
        </w:rPr>
        <w:t>, 2003; DeVault</w:t>
      </w:r>
      <w:r>
        <w:rPr>
          <w:lang w:val="en-US"/>
        </w:rPr>
        <w:t xml:space="preserve"> </w:t>
      </w:r>
      <w:r w:rsidR="00C56B4E" w:rsidRPr="00C56B4E">
        <w:rPr>
          <w:i/>
          <w:lang w:val="en-US"/>
        </w:rPr>
        <w:t>et al.</w:t>
      </w:r>
      <w:r w:rsidRPr="00946649">
        <w:rPr>
          <w:rFonts w:eastAsia="Cambria" w:cstheme="minorHAnsi"/>
          <w:lang w:val="en-US"/>
        </w:rPr>
        <w:t xml:space="preserve">, 2016; Mateo-Tomás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contribute to pest and disease regula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749-6632.2011.06293.x", "ISBN" : "978-1-57331-863-1", "ISSN" : "00778923", "PMID" : "22175274", "abstract" : "Vultures are nature's most successful scavengers, and they provide an array of ecological, economic, and cultural services. As the only known obligate scavengers, vultures are uniquely adapted to a scavenging lifestyle. Vultures' unique adaptations include soaring flight, keen eyesight, and extremely low pH levels in their stomachs. Presently, 14 of 23 (61%) vulture species worldwide are threatened with extinction, and the most rapid declines have occurred in the vulture-rich regions of Asia and Africa. The reasons for the population declines are varied, but poisoning or human persecution, or both, feature in the list of nearly every declining species. Deliberate poisoning of carnivores is likely the most widespread cause of vulture poisoning. In Asia, Gyps vultures have declined by &gt;95% due to poisoning by the veterinary drug diclofenac, which was banned by regional governments in 2006. Human persecution of vultures has occurred for centuries, and shooting and deliberate poisoning are the most widely practiced activities. Ecological consequences of vulture declines include changes in community composition of scavengers at carcasses and an increased potential for disease transmission between mammalian scavengers at carcasses. There have been cultural and economic costs of vulture declines as well, particularly in Asia. In the wake of catastrophic vulture declines in Asia, regional governments, the international scientific and donor communities, and the media have given the crisis substantial attention. Even though the Asian vulture crisis focused attention on the plight of vultures worldwide, the situation for African vultures has received relatively little attention especially given the similar levels of population decline. While the Asian crisis has been largely linked to poisoning by diclofenac, vulture population declines in Africa have numerous causes, which have made conserving existing populations more difficult. And in Africa there has been little government support to conserve vultures despite mounting evidence of the major threats. In other regions with successful vulture conservation programs, a common theme is a huge investment of financial resources and highly skilled personnel, as well as political will and community support.", "author" : [ { "dropping-particle" : "", "family" : "Ogada", "given" : "Darcy L.", "non-dropping-particle" : "", "parse-names" : false, "suffix" : "" }, { "dropping-particle" : "", "family" : "Keesing", "given" : "Felicia", "non-dropping-particle" : "", "parse-names" : false, "suffix" : "" }, { "dropping-particle" : "", "family" : "Virani", "given" : "Munir Z.", "non-dropping-particle" : "", "parse-names" : false, "suffix" : "" } ], "container-title" : "Annals of the New York Academy of Sciences", "id" : "ITEM-1", "issue" : "1", "issued" : { "date-parts" : [ [ "2012" ] ] }, "page" : "57-71", "title" : "Dropping dead: Causes and consequences of vulture population declines worldwide", "type" : "article-journal", "volume" : "1249" }, "uris" : [ "http://www.mendeley.com/documents/?uuid=90d7ef1a-4051-47d7-a919-e9e8f6cf9a67", "http://www.mendeley.com/documents/?uuid=40ec57aa-89f7-45f8-9542-585468d3b0ba" ] } ], "mendeley" : { "formattedCitation" : "(Ogada, Keesing, &amp; Virani, 2012)", "plainTextFormattedCitation" : "(Ogada, Keesing, &amp; Virani, 2012)", "previouslyFormattedCitation" : "(Ogada, Keesing, &amp; Virani,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Ogada</w:t>
      </w:r>
      <w:r>
        <w:rPr>
          <w:lang w:val="en-US"/>
        </w:rPr>
        <w:t xml:space="preserve"> </w:t>
      </w:r>
      <w:r w:rsidR="00C56B4E" w:rsidRPr="00C56B4E">
        <w:rPr>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and nutrient cycl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tree.2010.12.011", "ISBN" : "0169-5347 (Print)\\n0169-5347 (Linking)", "ISSN" : "01695347", "PMID" : "21295371", "abstract" : "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 "author" : [ { "dropping-particle" : "", "family" : "Wilson", "given" : "Erin E.", "non-dropping-particle" : "", "parse-names" : false, "suffix" : "" }, { "dropping-particle" : "", "family" : "Wolkovich", "given" : "Elizabeth M.", "non-dropping-particle" : "", "parse-names" : false, "suffix" : "" } ], "container-title" : "Trends in Ecology and Evolution", "id" : "ITEM-1", "issue" : "3", "issued" : { "date-parts" : [ [ "2011" ] ] }, "page" : "129-135", "publisher" : "Elsevier Ltd", "title" : "Scavenging: How carnivores and carrion structure communities", "type" : "article-journal", "volume" : "26" }, "uris" : [ "http://www.mendeley.com/documents/?uuid=0aa40482-32e1-4a2e-9a92-841d7ac7d495", "http://www.mendeley.com/documents/?uuid=33a5b4aa-16ca-4b76-8bcf-704f1b431f80" ] }, { "id" : "ITEM-2", "itemData" : { "DOI" : "10.1016/j.antiviral.2014.12.010", "ISBN" : "0166-3542", "ISSN" : "18729096", "PMID" : "25545072", "abstract" : "Yellow fever virus (YFV) is the prototypical hemorrhagic fever virus, yet our understanding of its phenotypic diversity and any molecular basis for observed differences in disease severity and epidemiology is lacking, when compared to other arthropod-borne and haemorrhagic fever viruses. This is, in part, due to the availability of safe and effective vaccines resulting in basic YFV research taking a back seat to those viruses for which no effective vaccine occurs. However, regular outbreaks occur in endemic areas, and the spread of the virus to new, previously unaffected, areas is possible. Analysis of isolates from endemic areas reveals a strong geographic association for major genotypes, and recent epidemics have demonstrated the emergence of novel sequence variants. This review aims to outline the current understanding of YFV genetic and phenotypic diversity and its sources, as well as the available animal models for characterizing these differences in vivo. The consequences of genetic diversity for detection and diagnosis of yellow fever and development of new vaccines and therapeutics are discussed.", "author" : [ { "dropping-particle" : "", "family" : "Beasley", "given" : "David W C", "non-dropping-particle" : "", "parse-names" : false, "suffix" : "" }, { "dropping-particle" : "", "family" : "McAuley", "given" : "Alexander J.", "non-dropping-particle" : "", "parse-names" : false, "suffix" : "" }, { "dropping-particle" : "", "family" : "Bente", "given" : "Dennis A.", "non-dropping-particle" : "", "parse-names" : false, "suffix" : "" } ], "container-title" : "Antiviral Research", "id" : "ITEM-2", "issue" : "December", "issued" : { "date-parts" : [ [ "2015" ] ] }, "page" : "48-70", "publisher" : "Elsevier B.V.", "title" : "Yellow fever virus: Genetic and phenotypic diversity and implications for detection, prevention and therapy", "type" : "article-journal", "volume" : "115" }, "uris" : [ "http://www.mendeley.com/documents/?uuid=a2ef4528-d228-4b42-b736-e1aa8d41019c", "http://www.mendeley.com/documents/?uuid=7b2aeff7-bc61-4e17-828d-71efa6802ed6" ] } ], "mendeley" : { "formattedCitation" : "(Beasley, McAuley, &amp; Bente, 2015; E. E. Wilson &amp; Wolkovich, 2011)", "plainTextFormattedCitation" : "(Beasley, McAuley, &amp; Bente, 2015; E. E. Wilson &amp; Wolkovich, 2011)", "previouslyFormattedCitation" : "(Beasley, McAuley, &amp; Bente, 2015; E. E. Wilson &amp; Wolkovich,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asley</w:t>
      </w:r>
      <w:r>
        <w:rPr>
          <w:lang w:val="en-US"/>
        </w:rPr>
        <w:t xml:space="preserve"> </w:t>
      </w:r>
      <w:r w:rsidR="00C56B4E" w:rsidRPr="00C56B4E">
        <w:rPr>
          <w:i/>
          <w:lang w:val="en-US"/>
        </w:rPr>
        <w:t>et al.</w:t>
      </w:r>
      <w:r w:rsidRPr="00946649">
        <w:rPr>
          <w:rFonts w:eastAsia="Cambria" w:cstheme="minorHAnsi"/>
          <w:lang w:val="en-US"/>
        </w:rPr>
        <w:t>, 2015; Wilson &amp; Wolkovich, 2011)</w:t>
      </w:r>
      <w:r w:rsidRPr="00946649">
        <w:rPr>
          <w:rFonts w:eastAsia="Cambria" w:cstheme="minorHAnsi"/>
          <w:lang w:val="en-US"/>
        </w:rPr>
        <w:fldChar w:fldCharType="end"/>
      </w:r>
      <w:r w:rsidRPr="00946649">
        <w:rPr>
          <w:rFonts w:eastAsia="Cambria" w:cstheme="minorHAnsi"/>
          <w:lang w:val="en-US"/>
        </w:rPr>
        <w:t xml:space="preserve">. </w:t>
      </w:r>
      <w:r w:rsidRPr="00946649">
        <w:rPr>
          <w:rFonts w:eastAsia="Cambria"/>
          <w:lang w:val="en-US"/>
        </w:rPr>
        <w:t xml:space="preserve">Indigenous and local knowledge </w:t>
      </w:r>
      <w:r w:rsidRPr="00946649">
        <w:rPr>
          <w:rFonts w:eastAsia="Cambria" w:cstheme="minorHAnsi"/>
          <w:lang w:val="en-US"/>
        </w:rPr>
        <w:t xml:space="preserve">holders also describe the role of vertebrate scavengers in providing this </w:t>
      </w:r>
      <w:r w:rsidRPr="00946649">
        <w:rPr>
          <w:lang w:val="en-US"/>
        </w:rPr>
        <w:t>contribution from nature to people</w:t>
      </w:r>
      <w:r w:rsidRPr="00946649">
        <w:rPr>
          <w:rFonts w:eastAsia="Cambria" w:cstheme="minorHAnsi"/>
          <w:lang w:val="en-US"/>
        </w:rPr>
        <w:t>: “</w:t>
      </w:r>
      <w:r w:rsidRPr="00946649">
        <w:rPr>
          <w:rFonts w:eastAsia="Cambria" w:cstheme="minorHAnsi"/>
          <w:i/>
          <w:lang w:val="en-US"/>
        </w:rPr>
        <w:t xml:space="preserve">Even beasts are made by God and have a purpose, even the bad ones like wolves, they have their own role, they eat the corpses of dead animals, and they cleanse the landscap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Ivascu", "given" : "C", "non-dropping-particle" : "", "parse-names" : false, "suffix" : "" }, { "dropping-particle" : "", "family" : "Rakosy", "given" : "L.", "non-dropping-particle" : "", "parse-names" : false, "suffix" : "" } ], "chapter-number" : "2", "container-title" :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6" ] ] }, "page" : "21-41", "publisher" : "UNESCO", "publisher-place" : "Paris, France", "title" : "Biocultural Adaptations and Traditional Ecological Knowledge in a Historical Village from Maramure\u0219 Land, Romania", "type" : "chapter" }, "uris" : [ "http://www.mendeley.com/documents/?uuid=f796e993-595c-4a03-b615-8980c08e4933", "http://www.mendeley.com/documents/?uuid=372d03c7-d061-4650-a5c1-e30ad374b527" ] } ], "mendeley" : { "formattedCitation" : "(Ivascu &amp; Rakosy, 2016)", "plainTextFormattedCitation" : "(Ivascu &amp; Rakosy, 2016)", "previouslyFormattedCitation" : "(Ivascu &amp; Rakosy,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Ivascu &amp; Rakosy, 201</w:t>
      </w:r>
      <w:r w:rsidR="003051C7">
        <w:rPr>
          <w:rFonts w:cstheme="minorHAnsi"/>
          <w:lang w:val="en-US"/>
        </w:rPr>
        <w:t>7</w:t>
      </w:r>
      <w:r w:rsidRPr="00946649">
        <w:rPr>
          <w:rFonts w:cstheme="minorHAnsi"/>
          <w:lang w:val="en-US"/>
        </w:rPr>
        <w:t>)</w:t>
      </w:r>
      <w:r w:rsidRPr="00946649">
        <w:rPr>
          <w:rFonts w:cstheme="minorHAnsi"/>
          <w:lang w:val="en-US"/>
        </w:rPr>
        <w:fldChar w:fldCharType="end"/>
      </w:r>
      <w:r w:rsidRPr="00946649">
        <w:rPr>
          <w:rFonts w:eastAsia="Cambria" w:cstheme="minorHAnsi"/>
          <w:lang w:val="en-US"/>
        </w:rPr>
        <w:t xml:space="preserve"> (See </w:t>
      </w:r>
      <w:r w:rsidR="009F3B65">
        <w:rPr>
          <w:lang w:val="en-US"/>
        </w:rPr>
        <w:t>supporting material</w:t>
      </w:r>
      <w:r w:rsidRPr="0014590D">
        <w:rPr>
          <w:rFonts w:eastAsia="Cambria" w:cstheme="minorHAnsi"/>
          <w:lang w:val="en-US"/>
        </w:rPr>
        <w:t xml:space="preserve"> </w:t>
      </w:r>
      <w:hyperlink r:id="rId225" w:history="1">
        <w:r w:rsidRPr="005600B9">
          <w:rPr>
            <w:rStyle w:val="Hyperlink"/>
            <w:lang w:val="en-US"/>
          </w:rPr>
          <w:t>Appendix 2.2</w:t>
        </w:r>
      </w:hyperlink>
      <w:r w:rsidRPr="00946649">
        <w:rPr>
          <w:lang w:val="en-US"/>
        </w:rPr>
        <w:t xml:space="preserve">). </w:t>
      </w:r>
    </w:p>
    <w:p w14:paraId="4EE81847" w14:textId="52181B3D" w:rsidR="001E43D4" w:rsidRPr="00946649" w:rsidRDefault="001E43D4" w:rsidP="001E43D4">
      <w:pPr>
        <w:autoSpaceDE w:val="0"/>
        <w:autoSpaceDN w:val="0"/>
        <w:adjustRightInd w:val="0"/>
        <w:rPr>
          <w:rFonts w:eastAsia="Cambria" w:cstheme="minorHAnsi"/>
          <w:lang w:val="en-US"/>
        </w:rPr>
      </w:pPr>
      <w:r w:rsidRPr="00946649">
        <w:rPr>
          <w:rFonts w:eastAsia="Cambria" w:cstheme="minorHAnsi"/>
          <w:lang w:val="en-US"/>
        </w:rPr>
        <w:t xml:space="preserve">Most scientific evidence about the role of scavengers in carcass removal is from Western Europe, coinciding with the largest populations of vultures in this subreg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365-2664.2010.01835.x", "ISBN" : "0021-8901", "ISSN" : "00218901", "abstract" : "P&gt;1. Between 1996 and 2000 the appearance of bovine spongiform encephalopathy swiftly became one of the most serious public health and political crises concerning food safety ever experienced in the European Union (EU). Subsequent sanitary regulations led to profound changes in the management of livestock carcasses (i.e. the industrial destruction of around 80% of all animal carcasses), thereby threatening the last remaining healthy scavenger populations of the Old World and thus contradicting the long-term environmental policies of the EU. 2. Several warning signs such as a decrease in breeding success, an apparent increase in mortality in young age classes of vultures and an increase in the number of cases of vultures attacking and killing cattle, as well as a halt in population growth, suggest that the decrease in the availability of food resources has had harmful effects on vulture populations. 3. Between 2002 and 2005, a number of dispositions to the EU regulations (2003/322/CE 2005/830/CE) enabled conservation managers to adopt rapid solutions (i.e. the creation of vulture restaurants) aimed at satisfying the food requirements of vultures. However, these conservation measures may seriously modify habitat quality and have indirect detrimental effects on avian scavenger populations and communities. 4. Synthesis and applications. Conservation managers and policy-makers need to balance the demands of public health protection and the long-term conservation of biodiversity. The regulations concerning carrion provisioning need to be more flexible and there needs to be greater compatibility between sanitary and environmental policies. We advocate policies that authorize the abandonment of livestock carcasses and favours populations of wild herbivores to help to maintain populations of avian scavengers. Conservation strategies should be incorporated into new European Commission regulations, which should be effective in 2011", "author" : [ { "dropping-particle" : "", "family" : "Margalida", "given" : "Antoni", "non-dropping-particle" : "", "parse-names" : false, "suffix" : "" }, { "dropping-particle" : "", "family" : "Don\u00e1zar", "given" : "Jos\u00e9 A.", "non-dropping-particle" : "", "parse-names" : false, "suffix" : "" }, { "dropping-particle" : "", "family" : "Carrete", "given" : "Martina", "non-dropping-particle" : "", "parse-names" : false, "suffix" : "" }, { "dropping-particle" : "", "family" : "S\u00e1nchez-Zapata", "given" : "Jos\u00e9 A.", "non-dropping-particle" : "", "parse-names" : false, "suffix" : "" } ], "container-title" : "Journal of Applied Ecology", "id" : "ITEM-1", "issue" : "4", "issued" : { "date-parts" : [ [ "2010" ] ] }, "page" : "931-935", "title" : "Sanitary versus environmental policies: Fitting together two pieces of the puzzle of European vulture conservation", "type" : "article-journal", "volume" : "47" }, "uris" : [ "http://www.mendeley.com/documents/?uuid=41d40c40-5ead-4f38-9943-d7d5bf83cae5", "http://www.mendeley.com/documents/?uuid=25154040-d35b-4ec1-9a71-0c983c9eddd1" ] } ], "mendeley" : { "formattedCitation" : "(Antoni Margalida, Don\u00e1zar, Carrete, &amp; S\u00e1nchez-Zapata, 2010)", "plainTextFormattedCitation" : "(Antoni Margalida, Don\u00e1zar, Carrete, &amp; S\u00e1nchez-Zapata, 2010)", "previouslyFormattedCitation" : "(Antoni Margalida, Don\u00e1zar, Carrete, &amp; S\u00e1nchez-Zapata,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rgalida</w:t>
      </w:r>
      <w:r>
        <w:rPr>
          <w:lang w:val="en-US"/>
        </w:rPr>
        <w:t xml:space="preserve"> </w:t>
      </w:r>
      <w:r w:rsidR="00C56B4E" w:rsidRPr="00C56B4E">
        <w:rPr>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For example, it has been estimated that the Spanish vulture population removes between 134 and 200 tonnes of bones and between 5,551 and 8,326 tonnes of carrion from the landscape every yea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38/srep00753", "ISSN" : "2045-2322", "PMID" : "23082243", "abstract" : "Biodiversity losses are increasing as a consequence of negative anthropogenic effects on ecosystem dynamics. However, the magnitude and complexity of these effects may still be greatly underestimated. Most Old World vultures have experienced rapid population declines in recent years. In Europe, their immediate conservation depends on changes in health regulations affecting the availability of food provided by domestic carcasses. Information is lacking on the effects of a hypothetical food shortage on the population dynamics of vultures, and is necessary to assess the potential impacts of policy decisions on future changes in biodiversity and ecosystem services. A novel computational model (P-systems) was used to model these effects, forecasting a rapid decline in the Eurasian griffon vulture (Gyps fulvus). By contrast, vulture species with greater plasticity in their dietary range appeared less sensitive to declining food availability. This study extends our understanding of vulture ecosystem services, which have social and economic implications.", "author" : [ { "dropping-particle" : "", "family" : "Margalida", "given" : "Antoni", "non-dropping-particle" : "", "parse-names" : false, "suffix" : "" }, { "dropping-particle" : "", "family" : "Colomer", "given" : "Ma \u00c0ngels", "non-dropping-particle" : "", "parse-names" : false, "suffix" : "" } ], "container-title" : "Scientific Reports", "id" : "ITEM-1", "issue" : "1", "issued" : { "date-parts" : [ [ "2012" ] ] }, "page" : "753", "title" : "Modelling the effects of sanitary policies on European vulture conservation", "type" : "article-journal", "volume" : "2" }, "uris" : [ "http://www.mendeley.com/documents/?uuid=ac280cfe-e42e-4a4e-9689-70edf39a6052", "http://www.mendeley.com/documents/?uuid=b45b6dca-0028-45c2-8a7a-1efbcda92dc8" ] } ], "mendeley" : { "formattedCitation" : "(Antoni Margalida &amp; Colomer, 2012)", "plainTextFormattedCitation" : "(Antoni Margalida &amp; Colomer, 2012)", "previouslyFormattedCitation" : "(Antoni Margalida &amp; Colomer,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rgalida &amp; Colomer, 2012)</w:t>
      </w:r>
      <w:r w:rsidRPr="00946649">
        <w:rPr>
          <w:rFonts w:eastAsia="Cambria" w:cstheme="minorHAnsi"/>
          <w:lang w:val="en-US"/>
        </w:rPr>
        <w:fldChar w:fldCharType="end"/>
      </w:r>
      <w:r w:rsidRPr="00946649">
        <w:rPr>
          <w:rFonts w:eastAsia="Cambria" w:cstheme="minorHAnsi"/>
          <w:lang w:val="en-US"/>
        </w:rPr>
        <w:t xml:space="preserve">. In addition, the artificial removal of extensive livestock carcasses in Spain imposed by sanitary </w:t>
      </w:r>
      <w:r w:rsidRPr="00946649">
        <w:rPr>
          <w:rFonts w:cstheme="minorHAnsi"/>
          <w:iCs/>
          <w:lang w:val="en-US"/>
        </w:rPr>
        <w:t xml:space="preserve">European Union </w:t>
      </w:r>
      <w:r w:rsidRPr="00946649">
        <w:rPr>
          <w:rFonts w:eastAsia="Cambria" w:cstheme="minorHAnsi"/>
          <w:lang w:val="en-US"/>
        </w:rPr>
        <w:t xml:space="preserve">regulat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365-2664.2010.01835.x", "ISBN" : "0021-8901", "ISSN" : "00218901", "abstract" : "P&gt;1. Between 1996 and 2000 the appearance of bovine spongiform encephalopathy swiftly became one of the most serious public health and political crises concerning food safety ever experienced in the European Union (EU). Subsequent sanitary regulations led to profound changes in the management of livestock carcasses (i.e. the industrial destruction of around 80% of all animal carcasses), thereby threatening the last remaining healthy scavenger populations of the Old World and thus contradicting the long-term environmental policies of the EU. 2. Several warning signs such as a decrease in breeding success, an apparent increase in mortality in young age classes of vultures and an increase in the number of cases of vultures attacking and killing cattle, as well as a halt in population growth, suggest that the decrease in the availability of food resources has had harmful effects on vulture populations. 3. Between 2002 and 2005, a number of dispositions to the EU regulations (2003/322/CE 2005/830/CE) enabled conservation managers to adopt rapid solutions (i.e. the creation of vulture restaurants) aimed at satisfying the food requirements of vultures. However, these conservation measures may seriously modify habitat quality and have indirect detrimental effects on avian scavenger populations and communities. 4. Synthesis and applications. Conservation managers and policy-makers need to balance the demands of public health protection and the long-term conservation of biodiversity. The regulations concerning carrion provisioning need to be more flexible and there needs to be greater compatibility between sanitary and environmental policies. We advocate policies that authorize the abandonment of livestock carcasses and favours populations of wild herbivores to help to maintain populations of avian scavengers. Conservation strategies should be incorporated into new European Commission regulations, which should be effective in 2011", "author" : [ { "dropping-particle" : "", "family" : "Margalida", "given" : "Antoni", "non-dropping-particle" : "", "parse-names" : false, "suffix" : "" }, { "dropping-particle" : "", "family" : "Don\u00e1zar", "given" : "Jos\u00e9 A.", "non-dropping-particle" : "", "parse-names" : false, "suffix" : "" }, { "dropping-particle" : "", "family" : "Carrete", "given" : "Martina", "non-dropping-particle" : "", "parse-names" : false, "suffix" : "" }, { "dropping-particle" : "", "family" : "S\u00e1nchez-Zapata", "given" : "Jos\u00e9 A.", "non-dropping-particle" : "", "parse-names" : false, "suffix" : "" } ], "container-title" : "Journal of Applied Ecology", "id" : "ITEM-1", "issue" : "4", "issued" : { "date-parts" : [ [ "2010" ] ] }, "page" : "931-935", "title" : "Sanitary versus environmental policies: Fitting together two pieces of the puzzle of European vulture conservation", "type" : "article-journal", "volume" : "47" }, "uris" : [ "http://www.mendeley.com/documents/?uuid=25154040-d35b-4ec1-9a71-0c983c9eddd1", "http://www.mendeley.com/documents/?uuid=41d40c40-5ead-4f38-9943-d7d5bf83cae5" ] } ], "mendeley" : { "formattedCitation" : "(Antoni Margalida et al., 2010)", "plainTextFormattedCitation" : "(Antoni Margalida et al., 2010)", "previouslyFormattedCitation" : "(Antoni Margalida et al.,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rgalida </w:t>
      </w:r>
      <w:r w:rsidR="00C56B4E" w:rsidRPr="00C56B4E">
        <w:rPr>
          <w:rFonts w:eastAsia="Cambria"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meant the emission of over 77,000 tonnes of CO</w:t>
      </w:r>
      <w:r w:rsidRPr="00946649">
        <w:rPr>
          <w:rFonts w:eastAsia="Cambria" w:cstheme="minorHAnsi"/>
          <w:vertAlign w:val="subscript"/>
          <w:lang w:val="en-US"/>
        </w:rPr>
        <w:t>2</w:t>
      </w:r>
      <w:r w:rsidRPr="00946649">
        <w:rPr>
          <w:rFonts w:eastAsia="Cambria" w:cstheme="minorHAnsi"/>
          <w:lang w:val="en-US"/>
        </w:rPr>
        <w:t xml:space="preserve"> eq. to the atmosphere per year and the annual payment of about $50 </w:t>
      </w:r>
      <w:r w:rsidRPr="00946649">
        <w:rPr>
          <w:rFonts w:eastAsia="Cambria" w:cstheme="minorHAnsi"/>
          <w:lang w:val="en-US"/>
        </w:rPr>
        <w:lastRenderedPageBreak/>
        <w:t xml:space="preserve">million to insurance companies by farmers and administrat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38/srep07811", "ISBN" : "2045-2322", "ISSN" : "2045-2322", "PMID" : "25589381", "abstract" : "Global warming due to human-induced increments in atmospheric concentrations of greenhouse gases (GHG) is one of the most debated topics among environmentalists and politicians worldwide. In this paper we assess a novel source of GHG emissions emerged following a controversial policy decision. After the outbreak of bovine spongiform encephalopathy in Europe, the sanitary regulation required that livestock carcasses were collected from farms and transformed or destroyed in authorised plants, contradicting not only the obligations of member states to conserve scavenger species but also generating unprecedented GHG emission. However, how much of this emission could be prevented in the return to traditional and natural scenario in which scavengers freely remove livestock carcasses is largely unknown. Here we show that, in Spain (home of 95% of European vultures), supplanting the natural removal of dead extensive livestock by scavengers with carcass collection and transport to intermediate and processing plants meant the emission of 77,344 metric tons of CO2 eq. to the atmosphere per year, in addition to annual payments of ca. $50 million to insurance companies. Thus, replacing the ecosystem services provided by scavengers has not only conservation costs, but also important and unnecessary environmental and economic costs.", "author" : [ { "dropping-particle" : "", "family" : "Morales-Reyes", "given" : "Zebensui", "non-dropping-particle" : "", "parse-names" : false, "suffix" : "" }, { "dropping-particle" : "", "family" : "P\u00e9rez-Garc\u00eda", "given" : "Juan M.", "non-dropping-particle" : "", "parse-names" : false, "suffix" : "" }, { "dropping-particle" : "", "family" : "Mole\u00f3n", "given" : "Marcos", "non-dropping-particle" : "", "parse-names" : false, "suffix" : "" }, { "dropping-particle" : "", "family" : "Botella", "given" : "Francisco", "non-dropping-particle" : "", "parse-names" : false, "suffix" : "" }, { "dropping-particle" : "", "family" : "Carrete", "given" : "Martina", "non-dropping-particle" : "", "parse-names" : false, "suffix" : "" }, { "dropping-particle" : "", "family" : "Lazcano", "given" : "Carolina", "non-dropping-particle" : "", "parse-names" : false, "suffix" : "" }, { "dropping-particle" : "", "family" : "Moreno-Opo", "given" : "Rub\u00e9n", "non-dropping-particle" : "", "parse-names" : false, "suffix" : "" }, { "dropping-particle" : "", "family" : "Margalida", "given" : "Antoni", "non-dropping-particle" : "", "parse-names" : false, "suffix" : "" }, { "dropping-particle" : "", "family" : "Don\u00e1zar", "given" : "Jos\u00e9 A.", "non-dropping-particle" : "", "parse-names" : false, "suffix" : "" }, { "dropping-particle" : "", "family" : "S\u00e1nchez-Zapata", "given" : "Jos\u00e9 A.", "non-dropping-particle" : "", "parse-names" : false, "suffix" : "" } ], "container-title" : "Scientific Reports", "id" : "ITEM-1", "issue" : "1", "issued" : { "date-parts" : [ [ "2015" ] ] }, "page" : "7811", "title" : "Supplanting ecosystem services provided by scavengers raises greenhouse gas emissions", "type" : "article-journal", "volume" : "5" }, "uris" : [ "http://www.mendeley.com/documents/?uuid=5123ddc9-dfac-4413-979e-7062c7acbc7c", "http://www.mendeley.com/documents/?uuid=0f6d4eeb-5a47-4a0f-8480-abd59e39d532" ] } ], "mendeley" : { "formattedCitation" : "(Zebensui Morales-Reyes et al., 2015)", "plainTextFormattedCitation" : "(Zebensui Morales-Reyes et al., 2015)", "previouslyFormattedCitation" : "(Zebensui Morales-Reyes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orales-Reyes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In the Massif Central (France) alone, up to 33.1 tonnes of CO</w:t>
      </w:r>
      <w:r w:rsidRPr="00946649">
        <w:rPr>
          <w:rFonts w:eastAsia="Cambria" w:cstheme="minorHAnsi"/>
          <w:vertAlign w:val="subscript"/>
          <w:lang w:val="en-US"/>
        </w:rPr>
        <w:t xml:space="preserve">2 </w:t>
      </w:r>
      <w:r w:rsidRPr="00946649">
        <w:rPr>
          <w:rFonts w:eastAsia="Cambria" w:cstheme="minorHAnsi"/>
          <w:lang w:val="en-US"/>
        </w:rPr>
        <w:t xml:space="preserve">per year could be saved if vultures were allowed to access livestock carcass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365-2664.2012.02111.x", "ISBN" : "0021-8901", "ISSN" : "00218901", "abstract" : "1. In many European countries, private companies are in charge of\\nlivestock carcass disposal. In agro-pastoral systems, however,\\nscavengers such as vultures provide an alternative ecological service\\nfor disposing of carcasses.\\n2. By combining interviews with farmers and ecological data from the\\nGrands Causses region (southern France), we developed an agent-based\\nmodel to assess the environmental and economic consequences of various\\nfarmers' carcass disposal strategies, involving private companies and/or\\nvultures. The model includes `offering' vulture feeding behaviour, as an\\necological service, and farmer choices of carcass disposal system,\\nrepresenting the `demand' for this service.\\n3. This ecological service can provide benefits through reducing\\nmonetary costs and carbon emissions associated with carcass disposal,\\nbut also represent a sanitary risk if vultures fail to remove carrion\\nefficiently. Benefits and risks strongly depend on carcass disposal\\ntechniques and the wider strategy.\\n4. The most sustainable strategy to match the `demand' and `offer' for\\ncarcass disposal involves the adaptive use by farmers of both the\\necological and the industrial services. This strategy enables the\\noptimization of the ecological service benefits while minimizing\\nsanitary risks by using a private company service, when carcass disposal\\nby vultures is uncertain.\\n5. Synthesis and applications. In cases where there is a mismatch\\nbetween the demand and the offer, negative feedback can occur for both\\nhumans and vultures. Preserving vulture populations and enhancing\\nbenefits from the sustainable service, they provide might henceforth be\\nexplicitly accounted for in legislation and carcass management guidance,\\nin accordance with vulture food requirements. The agent-based modelling\\napproach described here offers a tool that can guide management\\nstrategies and policies and support coordination among stakeholders.", "author" : [ { "dropping-particle" : "", "family" : "Dupont", "given" : "Helene", "non-dropping-particle" : "", "parse-names" : false, "suffix" : "" }, { "dropping-particle" : "", "family" : "Mihoub", "given" : "Jean Baptiste", "non-dropping-particle" : "", "parse-names" : false, "suffix" : "" }, { "dropping-particle" : "", "family" : "Bobb\u00e9", "given" : "Sophie", "non-dropping-particle" : "", "parse-names" : false, "suffix" : "" }, { "dropping-particle" : "", "family" : "Sarrazin", "given" : "Francois", "non-dropping-particle" : "", "parse-names" : false, "suffix" : "" } ], "container-title" : "Journal of Applied Ecology", "id" : "ITEM-1", "issue" : "2", "issued" : { "date-parts" : [ [ "2012" ] ] }, "page" : "404-411", "title" : "Modelling carcass disposal practices: Implications for the management of an ecological service provided by vultures", "type" : "article-journal", "volume" : "49" }, "uris" : [ "http://www.mendeley.com/documents/?uuid=ad901643-6730-487e-a493-2460b9aa407e", "http://www.mendeley.com/documents/?uuid=553586e7-cd7b-43d7-b350-31f021ad37f4" ] } ], "mendeley" : { "formattedCitation" : "(Dupont, Mihoub, Bobb\u00e9, &amp; Sarrazin, 2012)", "plainTextFormattedCitation" : "(Dupont, Mihoub, Bobb\u00e9, &amp; Sarrazin, 2012)", "previouslyFormattedCitation" : "(Dupont, Mihoub, Bobb\u00e9, &amp; Sarrazin,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Dupont</w:t>
      </w:r>
      <w:r>
        <w:rPr>
          <w:rFonts w:eastAsia="Cambria" w:cstheme="minorHAnsi"/>
          <w:lang w:val="en-US"/>
        </w:rPr>
        <w:t xml:space="preserve"> </w:t>
      </w:r>
      <w:r w:rsidRPr="0028071A">
        <w:rPr>
          <w:rFonts w:eastAsia="Cambria" w:cstheme="minorHAnsi"/>
          <w:i/>
          <w:lang w:val="en-US"/>
        </w:rPr>
        <w:t>et al</w:t>
      </w:r>
      <w:r w:rsidR="0028071A">
        <w:rPr>
          <w:rFonts w:eastAsia="Cambria" w:cstheme="minorHAnsi"/>
          <w:lang w:val="en-US"/>
        </w:rPr>
        <w:t>.</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In Central Europe, particularly in Serbia, jackals annually remove more than 3,700 tonnes of animal remai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biocon.2016.04.027", "ISSN" : "00063207", "author" : [ { "dropping-particle" : "", "family" : "\u0106irovi\u0107", "given" : "Du\u0161ko", "non-dropping-particle" : "", "parse-names" : false, "suffix" : "" }, { "dropping-particle" : "", "family" : "Penezi\u0107", "given" : "Aleksandra", "non-dropping-particle" : "", "parse-names" : false, "suffix" : "" }, { "dropping-particle" : "", "family" : "Krofel", "given" : "Miha", "non-dropping-particle" : "", "parse-names" : false, "suffix" : "" } ], "container-title" : "Biological Conservation", "id" : "ITEM-1", "issued" : { "date-parts" : [ [ "2016" ] ] }, "page" : "51-55", "title" : "Jackals as cleaners: Ecosystem services provided by a mesocarnivore in human-dominated landscapes", "type" : "article-journal", "volume" : "199" }, "uris" : [ "http://www.mendeley.com/documents/?uuid=dbdf169b-26aa-46c1-94f7-623ec0439933", "http://www.mendeley.com/documents/?uuid=339c206d-8e53-438f-9e40-c88dd44b83f3" ] } ], "mendeley" : { "formattedCitation" : "(\u0106irovi\u0107, Penezi\u0107, &amp; Krofel, 2016)", "plainTextFormattedCitation" : "(\u0106irovi\u0107, Penezi\u0107, &amp; Krofel, 2016)", "previouslyFormattedCitation" : "(\u0106irovi\u0107, Penezi\u0107, &amp; Krofe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Ćirović</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w:t>
      </w:r>
    </w:p>
    <w:p w14:paraId="38F846F1" w14:textId="606F3AD1" w:rsidR="001E43D4" w:rsidRPr="00946649" w:rsidRDefault="001E43D4" w:rsidP="001E43D4">
      <w:pPr>
        <w:rPr>
          <w:rFonts w:eastAsia="Cambria" w:cstheme="minorHAnsi"/>
          <w:lang w:val="en-US"/>
        </w:rPr>
      </w:pPr>
      <w:r w:rsidRPr="00946649">
        <w:rPr>
          <w:rFonts w:eastAsia="Cambria" w:cstheme="minorHAnsi"/>
          <w:lang w:val="en-US"/>
        </w:rPr>
        <w:t xml:space="preserve">The population of obligate and facultative scavengers determines the capacity for carcasses removal. Vultures have suffered sharp declines in Europe and Central Asia due to intended and unintended poisoning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365-2664.2012.02119.x", "ISBN" : "1365-2664", "ISSN" : "00218901", "abstract" : "1. Illegal human behaviour such as those affecting natural resource use or resulting from humanwildlife conflicts threaten the sustainable management of ecosystems and the conservation of biodiversity worldwide. However, the frequently scarce and incomplete data owing to the sensitive nature of illegal activities pose a challenge to developing tools to properly understand and prevent those activities. 2. We used species distribution models to identify factors related to a prominent illegal activity, wildlife poisoning, and to produce detailed, spatially explicit maps of the risk of occurrence in NW Spain. We alleviated the constraints of imperfect information and occurrence of absences by using presence-only methods, that is, maximum entropy modelling (MaxEnt). To our knowledge, this is the first time that this method has been used in the context of illegal activities affecting wildlife. 3. A total of 112 poisoning events involving 228 individuals of 25 different species were reported in the study area from 2000 to 2010. Most of the reported deaths (90.8%) were birds of prey (52.6%) and mammalian carnivores (38.2%), of which 95.2% were scavengers. Illegal poisoning affected eleven species classified as endangered at national and/or global level. 4. Our models highlighted the perceived risk of livestock predation by wolves Canis lupus, although not by bears Ursus arctos, as a major motivation for poisoning. The existence of protected areas was positively correlated to this illegal practice, while socioeconomic factors had less influence on predicting its occurrence. Over 56% of the study area was predicted to be under risk of illegal poisoning. 5. Synthesis and applications. We demonstrate a new use for presence-only models, illustrated using MaxEnt, to assist conservation managers dealing with illegal activities. This approach allows the main causes of an illegal practice to be identified and generates spatially explicit risk maps. Managers can take advantage of this modelling approach to allocate the scarce resources available in conservation to key sectors and locations. In our study system, actions against illegal poisoning should aim to resolve the potential conflict existing between cattle-farming and wolves, especially in protected areas.", "author" : [ { "dropping-particle" : "", "family" : "Mateo-Tom\u00e1s", "given" : "Patricia", "non-dropping-particle" : "", "parse-names" : false, "suffix" : "" }, { "dropping-particle" : "", "family" : "Olea", "given" : "Pedro P.", "non-dropping-particle" : "", "parse-names" : false, "suffix" : "" }, { "dropping-particle" : "", "family" : "S\u00e1nchez-Barbudo", "given" : "In\u00e9s S.", "non-dropping-particle" : "", "parse-names" : false, "suffix" : "" }, { "dropping-particle" : "", "family" : "Mateo", "given" : "Rafael", "non-dropping-particle" : "", "parse-names" : false, "suffix" : "" } ], "container-title" : "Journal of Applied Ecology", "id" : "ITEM-1", "issue" : "2", "issued" : { "date-parts" : [ [ "2012" ] ] }, "page" : "376-385", "title" : "Alleviating human-wildlife conflicts: Identifying the causes and mapping the risk of illegal poisoning of wild fauna", "type" : "article-journal", "volume" : "49" }, "uris" : [ "http://www.mendeley.com/documents/?uuid=310e6a0c-da17-49b5-a733-f13646fbb75d", "http://www.mendeley.com/documents/?uuid=e581cb1a-7517-405a-9624-c3e71a23c597" ] } ], "mendeley" : { "formattedCitation" : "(Mateo-Tom\u00e1s, Olea, S\u00e1nchez-Barbudo, &amp; Mateo, 2012)", "manualFormatting" : "Mateo-Tom\u00e1s, Olea, S\u00e1nchez-Barbudo, &amp; Mateo (2012)", "plainTextFormattedCitation" : "(Mateo-Tom\u00e1s, Olea, S\u00e1nchez-Barbudo, &amp; Mateo, 2012)", "previouslyFormattedCitation" : "(Mateo-Tom\u00e1s, Olea, S\u00e1nchez-Barbudo, &amp; Mateo,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teo-Tomás</w:t>
      </w:r>
      <w:r>
        <w:rPr>
          <w:lang w:val="en-US"/>
        </w:rPr>
        <w:t xml:space="preserve"> </w:t>
      </w:r>
      <w:r w:rsidR="00C56B4E" w:rsidRPr="00C56B4E">
        <w:rPr>
          <w:i/>
          <w:lang w:val="en-US"/>
        </w:rPr>
        <w:t>et al.</w:t>
      </w:r>
      <w:r w:rsidR="00E2014E">
        <w:rPr>
          <w:rFonts w:eastAsia="Cambria" w:cstheme="minorHAnsi"/>
          <w:lang w:val="en-US"/>
        </w:rPr>
        <w:t xml:space="preserve">, </w:t>
      </w:r>
      <w:r w:rsidRPr="00946649">
        <w:rPr>
          <w:rFonts w:eastAsia="Cambria" w:cstheme="minorHAnsi"/>
          <w:lang w:val="en-US"/>
        </w:rPr>
        <w:t>2012</w:t>
      </w:r>
      <w:r w:rsidRPr="00946649">
        <w:rPr>
          <w:rFonts w:eastAsia="Cambria" w:cstheme="minorHAnsi"/>
          <w:lang w:val="en-US"/>
        </w:rPr>
        <w:fldChar w:fldCharType="end"/>
      </w:r>
      <w:r w:rsidRPr="00946649">
        <w:rPr>
          <w:rFonts w:eastAsia="Cambria" w:cstheme="minorHAnsi"/>
          <w:lang w:val="en-US"/>
        </w:rPr>
        <w:t xml:space="preserve">), electric infrastructures such as wind farms and electric pylons (Carrete </w:t>
      </w:r>
      <w:r w:rsidR="00C56B4E" w:rsidRPr="00C56B4E">
        <w:rPr>
          <w:rFonts w:eastAsia="Cambria" w:cstheme="minorHAnsi"/>
          <w:i/>
          <w:lang w:val="en-US"/>
        </w:rPr>
        <w:t>et al.</w:t>
      </w:r>
      <w:r w:rsidRPr="00946649">
        <w:rPr>
          <w:rFonts w:eastAsia="Cambria" w:cstheme="minorHAnsi"/>
          <w:lang w:val="en-US"/>
        </w:rPr>
        <w:t xml:space="preserve">, 2009; Sánchez-Zapata </w:t>
      </w:r>
      <w:r w:rsidRPr="008771EE">
        <w:rPr>
          <w:rFonts w:eastAsia="Cambria" w:cstheme="minorHAnsi"/>
          <w:i/>
          <w:lang w:val="en-US"/>
        </w:rPr>
        <w:t>e</w:t>
      </w:r>
      <w:r w:rsidR="00061E9F">
        <w:rPr>
          <w:rFonts w:eastAsia="Cambria" w:cstheme="minorHAnsi"/>
          <w:i/>
          <w:lang w:val="en-US"/>
        </w:rPr>
        <w:t>t</w:t>
      </w:r>
      <w:r w:rsidRPr="008771EE">
        <w:rPr>
          <w:rFonts w:eastAsia="Cambria" w:cstheme="minorHAnsi"/>
          <w:i/>
          <w:lang w:val="en-US"/>
        </w:rPr>
        <w:t xml:space="preserve"> al.</w:t>
      </w:r>
      <w:r w:rsidRPr="00946649">
        <w:rPr>
          <w:rFonts w:eastAsia="Cambria" w:cstheme="minorHAnsi"/>
          <w:lang w:val="en-US"/>
        </w:rPr>
        <w:t xml:space="preserve">, 2016) and, occasionally, veterinary drugs such as diclofenac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26/science.1260260", "ISBN" : "0036-8075", "ISSN" : "1095-9203", "PMID" : "25477214", "abstract" : "Weak environmental assessments undermine regulations.", "author" : [ { "dropping-particle" : "", "family" : "Margalida", "given" : "A", "non-dropping-particle" : "", "parse-names" : false, "suffix" : "" }, { "dropping-particle" : "", "family" : "Bogliani", "given" : "G", "non-dropping-particle" : "", "parse-names" : false, "suffix" : "" }, { "dropping-particle" : "", "family" : "Bowden", "given" : "C G R", "non-dropping-particle" : "", "parse-names" : false, "suffix" : "" }, { "dropping-particle" : "", "family" : "Don\u00e1zar", "given" : "J A", "non-dropping-particle" : "", "parse-names" : false, "suffix" : "" }, { "dropping-particle" : "", "family" : "Genero", "given" : "F", "non-dropping-particle" : "", "parse-names" : false, "suffix" : "" }, { "dropping-particle" : "", "family" : "Gilbert", "given" : "M", "non-dropping-particle" : "", "parse-names" : false, "suffix" : "" }, { "dropping-particle" : "", "family" : "Karesh", "given" : "W B", "non-dropping-particle" : "", "parse-names" : false, "suffix" : "" }, { "dropping-particle" : "", "family" : "Kock", "given" : "R", "non-dropping-particle" : "", "parse-names" : false, "suffix" : "" }, { "dropping-particle" : "", "family" : "Lubroth", "given" : "J", "non-dropping-particle" : "", "parse-names" : false, "suffix" : "" }, { "dropping-particle" : "", "family" : "Manteca", "given" : "X", "non-dropping-particle" : "", "parse-names" : false, "suffix" : "" }, { "dropping-particle" : "", "family" : "Naidoo", "given" : "V", "non-dropping-particle" : "", "parse-names" : false, "suffix" : "" }, { "dropping-particle" : "", "family" : "Neimanis", "given" : "A", "non-dropping-particle" : "", "parse-names" : false, "suffix" : "" }, { "dropping-particle" : "", "family" : "S\u00e1nchez-Zapata", "given" : "J A", "non-dropping-particle" : "", "parse-names" : false, "suffix" : "" }, { "dropping-particle" : "", "family" : "Taggart", "given" : "M A", "non-dropping-particle" : "", "parse-names" : false, "suffix" : "" }, { "dropping-particle" : "", "family" : "Vaarten", "given" : "J", "non-dropping-particle" : "", "parse-names" : false, "suffix" : "" }, { "dropping-particle" : "", "family" : "Yon", "given" : "L", "non-dropping-particle" : "", "parse-names" : false, "suffix" : "" }, { "dropping-particle" : "", "family" : "Kuiken", "given" : "T", "non-dropping-particle" : "", "parse-names" : false, "suffix" : "" }, { "dropping-particle" : "", "family" : "Green", "given" : "R E", "non-dropping-particle" : "", "parse-names" : false, "suffix" : "" } ], "container-title" : "Science (New York, N.Y.)", "id" : "ITEM-1", "issue" : "6215", "issued" : { "date-parts" : [ [ "2014" ] ] }, "page" : "1296-1298", "title" : "One Health approach to use of veterinary pharmaceuticals.", "type" : "article-journal", "volume" : "346" }, "uris" : [ "http://www.mendeley.com/documents/?uuid=2773083e-1b6b-4059-806a-03b2aaddfe5b", "http://www.mendeley.com/documents/?uuid=c834cc04-057d-4052-bd52-fe2be240539a" ] }, { "id" : "ITEM-2", "itemData" : { "DOI" : "10.1111/1365-2664.12663", "ISBN" : "1365-2664", "ISSN" : "13652664", "abstract" : "- Patolog\u00edas en Reptiles(Lino P\u00e9rez de Quadros) - Cr\u00eda de reptiles en cautividad (Jairo Cuevas L\u00f3pez) - Patolog\u00edas m\u00e1s frecuentes en lagomorfos y roedores (Jos\u00e9 Vicente Gonz\u00e1lez Fern\u00e1ndez-Cid) - Mantenimiento de peces en cautividad (Javier Garc\u00eda Mart\u00ednez) - Biolog\u00eda, Anatom\u00eda y Fisiolog\u00eda en Aves(Gabriel Alc\u00e1ntara Lafuente) - Primeros Auxilios en Aves Silvestres(Jos\u00e9 Enrique Villaluenga Rodr\u00edguez) - Medicina de Primates( Jorge Pe\u00f1a Mart\u00ednez) - Manejo y mantenimiento de peque\u00f1os mam\u00edferos dom\u00e9sticos I (Alfredo Bengoa Rodr\u00edguez) - Manejo y mantenimiento de peque\u00f1os mam\u00edferos dom\u00e9sticos II (Alfredo Bengoa Rodr\u00edguez)", "author" : [ { "dropping-particle" : "", "family" : "Green", "given" : "Rhys E.", "non-dropping-particle" : "", "parse-names" : false, "suffix" : "" }, { "dropping-particle" : "", "family" : "Don\u00e1zar", "given" : "Jos\u00e9 A.", "non-dropping-particle" : "", "parse-names" : false, "suffix" : "" }, { "dropping-particle" : "", "family" : "S\u00e1nchez-Zapata", "given" : "Jos\u00e9 A.", "non-dropping-particle" : "", "parse-names" : false, "suffix" : "" }, { "dropping-particle" : "", "family" : "Margalida", "given" : "Antoni", "non-dropping-particle" : "", "parse-names" : false, "suffix" : "" } ], "container-title" : "Journal of Applied Ecology", "id" : "ITEM-2", "issue" : "4", "issued" : { "date-parts" : [ [ "2016" ] ] }, "page" : "993-1003", "title" : "Potential threat to Eurasian griffon vultures in Spain from veterinary use of the drug diclofenac", "type" : "article-journal", "volume" : "53" }, "uris" : [ "http://www.mendeley.com/documents/?uuid=ab0203c6-7bdb-42e0-a69b-acfaf69125eb", "http://www.mendeley.com/documents/?uuid=90509cf1-ce2c-41bf-9e42-1e1fcc72dac3" ] }, { "id" : "ITEM-3", "itemData" : { "DOI" : "10.1111/cobi.12271", "ISSN" : "08888892", "author" : [ { "dropping-particle" : "", "family" : "Margalida", "given" : "Antoni", "non-dropping-particle" : "", "parse-names" : false, "suffix" : "" }, { "dropping-particle" : "", "family" : "S\u00e1nchez-Zapata", "given" : "Jos\u00e9 A.", "non-dropping-particle" : "", "parse-names" : false, "suffix" : "" }, { "dropping-particle" : "", "family" : "Blanco", "given" : "Guillermo", "non-dropping-particle" :</w:instrText>
      </w:r>
      <w:r w:rsidRPr="00462AEE">
        <w:rPr>
          <w:rFonts w:eastAsia="Cambria" w:cstheme="minorHAnsi"/>
          <w:lang w:val="es-ES"/>
        </w:rPr>
        <w:instrText xml:space="preserve"> "", "parse-names" : false, "suffix" : "" }, { "dropping-particle" : "", "family" : "Hiraldo", "given" : "Fernando", "non-dropping-particle" : "", "parse-names" : false, "suffix" : "" }, { "dropping-particle" : "", "family" : "Don\u00e1zar", "given" : "Jos\u00e9 A.", "non-dropping-particle" : "", "parse-names" : false, "suffix" : "" } ], "container-title" : "Conservation Biology", "id" : "ITEM-3", "issue" : "3", "issued" : { "date-parts" : [ [ "2014", "6" ] ] }, "page" : "631-632", "title" : "Diclofenac Approval as a Threat to Spanish Vultures", "type" : "article-journal", "volume" : "28" }, "uris" : [ "http://www.mendeley.com/documents/?uuid=f08e70a5-d7ac-4e1b-b617-75e576ac1694", "http://www.mendeley.com/documents/?uuid=9683c7c9-3861-49c8-a9c9-5e2c73d15193" ] } ], "mendeley" : { "formattedCitation" : "(Green, Don\u00e1zar, S\u00e1nchez-Zapata, &amp; Margalida, 2016; A Margalida et al., 2014; Antoni Margalida, S\u00e1nchez-Zapata, Blanco, Hiraldo, &amp; Don\u00e1zar, 2014)", "plainTextFormattedCitation" : "(Green, Don\u00e1zar, S\u00e1nchez-Zapata, &amp; Margalida, 2016; A Margalida et al., 2014; Antoni Margalida, S\u00e1nchez-Zapata, Blanco, Hiraldo, &amp; Don\u00e1zar, 2014)", "previouslyFormattedCitation" : "(Green, Don\u00e1zar, S\u00e1nchez-Zapata, &amp; Margalida, 2016; A Margalida et al., 2014; Antoni Margalida, S\u00e1nchez-Zapata, Blanco, Hiraldo, &amp; Don\u00e1zar, 2014)" }, "properties" : {  }, "schema" : "https://github.com/citation-style-language/schema/raw/master/csl-citation.json" }</w:instrText>
      </w:r>
      <w:r w:rsidRPr="00946649">
        <w:rPr>
          <w:rFonts w:eastAsia="Cambria" w:cstheme="minorHAnsi"/>
          <w:lang w:val="en-US"/>
        </w:rPr>
        <w:fldChar w:fldCharType="separate"/>
      </w:r>
      <w:r w:rsidRPr="00392ACF">
        <w:rPr>
          <w:rFonts w:eastAsia="Cambria" w:cstheme="minorHAnsi"/>
          <w:lang w:val="es-ES"/>
        </w:rPr>
        <w:t>(Green</w:t>
      </w:r>
      <w:r w:rsidRPr="00AC4B8E">
        <w:rPr>
          <w:lang w:val="es-ES"/>
        </w:rPr>
        <w:t xml:space="preserve"> </w:t>
      </w:r>
      <w:r w:rsidR="00C56B4E" w:rsidRPr="00C56B4E">
        <w:rPr>
          <w:i/>
          <w:lang w:val="es-ES"/>
        </w:rPr>
        <w:t>et al.</w:t>
      </w:r>
      <w:r w:rsidRPr="00392ACF">
        <w:rPr>
          <w:rFonts w:eastAsia="Cambria" w:cstheme="minorHAnsi"/>
          <w:lang w:val="es-ES"/>
        </w:rPr>
        <w:t xml:space="preserve">, 2016; Margalida </w:t>
      </w:r>
      <w:r w:rsidR="00C56B4E" w:rsidRPr="00C56B4E">
        <w:rPr>
          <w:rFonts w:eastAsia="Cambria" w:cstheme="minorHAnsi"/>
          <w:i/>
          <w:lang w:val="es-ES"/>
        </w:rPr>
        <w:t>et al.</w:t>
      </w:r>
      <w:r w:rsidRPr="00392ACF">
        <w:rPr>
          <w:rFonts w:eastAsia="Cambria" w:cstheme="minorHAnsi"/>
          <w:lang w:val="es-ES"/>
        </w:rPr>
        <w:t>, 2014</w:t>
      </w:r>
      <w:r>
        <w:rPr>
          <w:rFonts w:eastAsia="Cambria" w:cstheme="minorHAnsi"/>
          <w:lang w:val="es-ES"/>
        </w:rPr>
        <w:t>a</w:t>
      </w:r>
      <w:r w:rsidRPr="00392ACF">
        <w:rPr>
          <w:rFonts w:eastAsia="Cambria" w:cstheme="minorHAnsi"/>
          <w:lang w:val="es-ES"/>
        </w:rPr>
        <w:t>; Margalida</w:t>
      </w:r>
      <w:r w:rsidRPr="00AC4B8E">
        <w:rPr>
          <w:lang w:val="es-ES"/>
        </w:rPr>
        <w:t xml:space="preserve"> </w:t>
      </w:r>
      <w:r w:rsidR="00C56B4E" w:rsidRPr="00C56B4E">
        <w:rPr>
          <w:i/>
          <w:lang w:val="es-ES"/>
        </w:rPr>
        <w:t>et al.</w:t>
      </w:r>
      <w:r w:rsidRPr="00392ACF">
        <w:rPr>
          <w:rFonts w:eastAsia="Cambria" w:cstheme="minorHAnsi"/>
          <w:lang w:val="es-ES"/>
        </w:rPr>
        <w:t>, 2014</w:t>
      </w:r>
      <w:r>
        <w:rPr>
          <w:rFonts w:eastAsia="Cambria" w:cstheme="minorHAnsi"/>
          <w:lang w:val="es-ES"/>
        </w:rPr>
        <w:t>b</w:t>
      </w:r>
      <w:r w:rsidRPr="00392ACF">
        <w:rPr>
          <w:rFonts w:eastAsia="Cambria" w:cstheme="minorHAnsi"/>
          <w:lang w:val="es-ES"/>
        </w:rPr>
        <w:t>)</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In fact, avian scavengers are the most threatened functional group of birds in Europe and Central Asia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73/pnas.0408049101", "ISBN" : "0027-8424", "ISSN" : "0027-8424", "PMID" : "15601765", "abstract" : "We present a general framework for characterizing the ecological and societal consequences of biodiversity loss and applying it to the global avifauna. To investigate the potential ecological consequences of avian declines, we developed comprehensive databases of the status and functional roles of birds and a stochastic model for forecasting change. Overall, 21% of bird species are currently extinction-prone and 6.5% are functionally extinct, contributing negligibly to ecosystem processes. We show that a quarter or more of frugivorous and omnivorous species and one-third or more of herbivorous, piscivorous, and scavenger species are extinction-prone. Furthermore, our projections indicate that by 2100, 6-14% of all bird species will be extinct, and 7-25% (28-56% on oceanic islands) will be functionally extinct. Important ecosystem processes, particularly decomposition, pollination, and seed dispersal, will likely decline as a result.",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 ] }, "page" : "18042-18047", "title" : "Ecosystem consequences of bird declines", "type" : "article-journal", "volume" : "101" }, "uris" : [ "http://www.mendeley.com/documents/?uuid=cb8fbe76-2347-4b2b-b015-caa9663fb4ac", "http://www.mendeley.com/documents/?uuid=4e193774-7930-4978-9613-9678802b48da" ] } ], "mendeley" : { "formattedCitation" : "(Sekercioglu, Daily, &amp; Ehrlich, 2004)", "plainTextFormattedCitation" : "(Sekercioglu, Daily, &amp; Ehrlich, 2004)", "previouslyFormattedCitation" : "(Sekercioglu, Daily, &amp; Ehrlich, 200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Sekercioglu</w:t>
      </w:r>
      <w:r>
        <w:rPr>
          <w:lang w:val="en-US"/>
        </w:rPr>
        <w:t xml:space="preserve"> </w:t>
      </w:r>
      <w:r w:rsidR="00C56B4E" w:rsidRPr="00C56B4E">
        <w:rPr>
          <w:i/>
          <w:lang w:val="en-US"/>
        </w:rPr>
        <w:t>et al.</w:t>
      </w:r>
      <w:r w:rsidRPr="00946649">
        <w:rPr>
          <w:rFonts w:eastAsia="Cambria" w:cstheme="minorHAnsi"/>
          <w:lang w:val="en-US"/>
        </w:rPr>
        <w:t>, 2004)</w:t>
      </w:r>
      <w:r w:rsidRPr="00946649">
        <w:rPr>
          <w:rFonts w:eastAsia="Cambria" w:cstheme="minorHAnsi"/>
          <w:lang w:val="en-US"/>
        </w:rPr>
        <w:fldChar w:fldCharType="end"/>
      </w:r>
      <w:r w:rsidRPr="00946649">
        <w:rPr>
          <w:rFonts w:eastAsia="Cambria" w:cstheme="minorHAnsi"/>
          <w:lang w:val="en-US"/>
        </w:rPr>
        <w:t>.</w:t>
      </w:r>
      <w:r w:rsidRPr="00946649" w:rsidDel="00DF20E1">
        <w:rPr>
          <w:rFonts w:eastAsia="Cambria" w:cstheme="minorHAnsi"/>
          <w:lang w:val="en-US"/>
        </w:rPr>
        <w:t xml:space="preserve"> </w:t>
      </w:r>
      <w:r w:rsidRPr="00946649">
        <w:rPr>
          <w:rFonts w:eastAsia="Cambria" w:cstheme="minorHAnsi"/>
          <w:lang w:val="en-US"/>
        </w:rPr>
        <w:t xml:space="preserve">However, the trends of vulture populations vary across Europe and Central Asia (see </w:t>
      </w:r>
      <w:r w:rsidRPr="00946649">
        <w:rPr>
          <w:rFonts w:eastAsia="Cambria" w:cstheme="minorHAnsi"/>
          <w:b/>
          <w:lang w:val="en-US"/>
        </w:rPr>
        <w:t>Table 2.3</w:t>
      </w:r>
      <w:r w:rsidRPr="00946649">
        <w:rPr>
          <w:rFonts w:eastAsia="Cambria" w:cstheme="minorHAnsi"/>
          <w:lang w:val="en-US"/>
        </w:rPr>
        <w:t xml:space="preserve">, </w:t>
      </w:r>
      <w:r w:rsidR="009F3B65">
        <w:rPr>
          <w:lang w:val="en-US"/>
        </w:rPr>
        <w:t>supporting material</w:t>
      </w:r>
      <w:r w:rsidRPr="0014590D">
        <w:rPr>
          <w:rFonts w:eastAsia="Cambria" w:cstheme="minorHAnsi"/>
          <w:lang w:val="en-US"/>
        </w:rPr>
        <w:t xml:space="preserve"> </w:t>
      </w:r>
      <w:hyperlink r:id="rId226" w:history="1">
        <w:r w:rsidRPr="005600B9">
          <w:rPr>
            <w:rStyle w:val="Hyperlink"/>
            <w:rFonts w:eastAsia="Cambria" w:cstheme="minorHAnsi"/>
            <w:lang w:val="en-US"/>
          </w:rPr>
          <w:t>Appendix 2.4</w:t>
        </w:r>
      </w:hyperlink>
      <w:r w:rsidRPr="00946649">
        <w:rPr>
          <w:rFonts w:eastAsia="Cambria" w:cstheme="minorHAnsi"/>
          <w:lang w:val="en-US"/>
        </w:rPr>
        <w:t>). In Western Europe, where the major strongholds of vultures exist, particularly in Spain (home to &gt;90% of European vultures</w:t>
      </w:r>
      <w:r w:rsidR="00635200">
        <w:rPr>
          <w:rFonts w:eastAsia="Cambria" w:cstheme="minorHAnsi"/>
          <w:lang w:val="en-US"/>
        </w:rPr>
        <w:t>;</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365-2664.2010.01835.x", "ISBN" : "0021-8901", "ISSN" : "00218901", "abstract" : "P&gt;1. Between 1996 and 2000 the appearance of bovine spongiform encephalopathy swiftly became one of the most serious public health and political crises concerning food safety ever experienced in the European Union (EU). Subsequent sanitary regulations led to profound changes in the management of livestock carcasses (i.e. the industrial destruction of around 80% of all animal carcasses), thereby threatening the last remaining healthy scavenger populations of the Old World and thus contradicting the long-term environmental policies of the EU. 2. Several warning signs such as a decrease in breeding success, an apparent increase in mortality in young age classes of vultures and an increase in the number of cases of vultures attacking and killing cattle, as well as a halt in population growth, suggest that the decrease in the availability of food resources has had harmful effects on vulture populations. 3. Between 2002 and 2005, a number of dispositions to the EU regulations (2003/322/CE 2005/830/CE) enabled conservation managers to adopt rapid solutions (i.e. the creation of vulture restaurants) aimed at satisfying the food requirements of vultures. However, these conservation measures may seriously modify habitat quality and have indirect detrimental effects on avian scavenger populations and communities. 4. Synthesis and applications. Conservation managers and policy-makers need to balance the demands of public health protection and the long-term conservation of biodiversity. The regulations concerning carrion provisioning need to be more flexible and there needs to be greater compatibility between sanitary and environmental policies. We advocate policies that authorize the abandonment of livestock carcasses and favours populations of wild herbivores to help to maintain populations of avian scavengers. Conservation strategies should be incorporated into new European Commission regulations, which should be effective in 2011", "author" : [ { "dropping-particle" : "", "family" : "Margalida", "given" : "Antoni", "non-dropping-particle" : "", "parse-names" : false, "suffix" : "" }, { "dropping-particle" : "", "family" : "Don\u00e1zar", "given" : "Jos\u00e9 A.", "non-dropping-particle" : "", "parse-names" : false, "suffix" : "" }, { "dropping-particle" : "", "family" : "Carrete", "given" : "Martina", "non-dropping-particle" : "", "parse-names" : false, "suffix" : "" }, { "dropping-particle" : "", "family" : "S\u00e1nchez-Zapata", "given" : "Jos\u00e9 A.", "non-dropping-particle" : "", "parse-names" : false, "suffix" : "" } ], "container-title" : "Journal of Applied Ecology", "id" : "ITEM-1", "issue" : "4", "issued" : { "date-parts" : [ [ "2010" ] ] }, "page" : "931-935", "title" : "Sanitary versus environmental policies: Fitting together two pieces of the puzzle of European vulture conservation", "type" : "article-journal", "volume" : "47" }, "uris" : [ "http://www.mendeley.com/documents/?uuid=25154040-d35b-4ec1-9a71-0c983c9eddd1", "http://www.mendeley.com/documents/?uuid=41d40c40-5ead-4f38-9943-d7d5bf83cae5" ] } ], "mendeley" : { "formattedCitation" : "(Antoni Margalida et al., 2010)", "plainTextFormattedCitation" : "(Antoni Margalida et al., 2010)", "previouslyFormattedCitation" : "(Antoni Margalida et al.,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rgalida </w:t>
      </w:r>
      <w:r w:rsidR="00C56B4E" w:rsidRPr="00C56B4E">
        <w:rPr>
          <w:rFonts w:eastAsia="Cambria"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vultures have recovered over recent decades after strong declines since the 1950s </w:t>
      </w:r>
      <w:r w:rsidRPr="00946649">
        <w:rPr>
          <w:rFonts w:eastAsia="Cambria" w:cstheme="minorHAnsi"/>
          <w:lang w:val="en-US"/>
        </w:rPr>
        <w:fldChar w:fldCharType="begin" w:fldLock="1"/>
      </w:r>
      <w:r>
        <w:rPr>
          <w:rFonts w:eastAsia="Cambria" w:cstheme="minorHAnsi"/>
          <w:lang w:val="en-US"/>
        </w:rPr>
        <w:instrText>ADDIN CSL_CITATION { "citationItems" : [ { "id" : "ITEM-1", "itemData" : { "DOI" : "10.13157/arla.63.1.2016.rp8", "ISBN" : "0570-7358", "ISSN" : "0570-7358", "abstract" : "Birds of prey have been, in comparison to other avian groups, an uncommon study model, mainly due to the limitations imposed by their conservative life strategy (low population density and turnover). Nonetheless, they have attracted a strong interest from the point of view of conservation biology because many populations have been close to extinction and because of their recognised role in ecosystems as top predators and scavengers and as flagship species. Today, after more than a century of persecution, and with the exception of some vultures still very much affected by illegal poisoning, many populations of birds of prey have experienced significant recoveries in many regions of Spain and the European Mediterranean. These changes pose new challenges when addressing the conservation of raptors in the coming decades. On this basis, and from a preferentially Mediterranean perspective, we have focused our attention on the need of describing and quantifying the role of these birds as providers of both regulating (rodent pest control and removal of livestock carcasses) and cultural ecosystem services. Moreover, we revisited persisting conflicts with human interests (predation of game species) and call attention to the emergence of new conflicts with a strong social and media component such as the predation on live cattle by vultures. Also, the rampant humanization of the environment determines the need for new solutions to the growing, yet scarcely explored, problem of accidents in new infrastructures such as mortality in wind farms. Finally, we explored in depth the ecological response of birds of prey to large-scale habitat changes such as urbanisation and abandonment of marginal lands that are also expected to increase in the near future. We urgently need more scientific knowledge to provide adequate responses to the challenge of keeping healthy populations of avian predators and scavengers in a rapidly changing world.", "author" : [ { "dropping-particle" : "", "family" : "Don\u00e1zar", "given" : "Jos\u00e9 A.", "non-dropping-particle" : "", "parse-names" : false, "suffix" : "" }, { "dropping-particle" : "", "family" : "Cort\u00e9s-Avizanda", "given" : "Ainara", "non-dropping-particle" : "", "parse-names" : false, "suffix" : "" }, { "dropping-particle" : "", "family" : "Fargallo", "given" : "Juan A.", "non-dropping-particle" : "", "parse-names" : false, "suffix" : "" }, { "dropping-particle" : "", "family" : "Margalida", "given" : "Antoni", "non-dropping-particle" : "", "parse-names" : false, "suffix" : "" }, { "dropping-particle" : "", "family" : "Mole\u00f3n", "given" : "Marcos", "non-dropping-particle" : "", "parse-names" : false, "suffix" : "" }, { "dropping-particle" : "", "family" : "Morales-Reyes", "given" : "Zebensui", "non-dropping-particle" : "", "parse-names" : false, "suffix" : "" }, { "dropping-particle" : "", "family" : "Moreno-Opo", "given" : "Rub\u00e9n", "non-dropping-particle" : "", "parse-names" : false, "suffix" : "" }, { "dropping-particle" : "", "family" : "P\u00e9rez-Garc\u00eda", "given" : "Juan M.", "non-dropping-particle" : "", "parse-names" : false, "suffix" : "" }, { "dropping-particle" : "", "family" : "S\u00e1nchez-Zapata", "given" : "Jos\u00e9 A.", "non-dropping-particle" : "", "parse-names" : false, "suffix" : "" }, { "dropping-particle" : "", "family" : "Zuberogoitia", "given" : "I\u00f1igo", "non-dropping-particle" : "", "parse-names" : false, "suffix" : "" }, { "dropping-particle" : "", "family" : "Serrano", "given" : "David", "non-dropping-particle" : "", "parse-names" : false, "suffix" : "" } ], "container-title" : "Ardeola", "id" : "ITEM-1", "issue" : "1", "issued" : { "date-parts" : [ [ "2016" ] ] }, "page" : "181-234", "title" : "Roles of Raptors in a Changing World: From Flagships to Providers of Key Ecosystem Services", "type" : "article-journal", "volume" : "63" }, "uris" : [ "http://www.mendeley.com/documents/?uuid=ee690676-9c29-45c2-bc59-74517886bffc", "http://www.mendeley.com/documents/?uuid=01d19c31-3fca-43d8-9c7b-bd5bf179170f" ] } ], "mendeley" : { "formattedCitation" : "(J. A. Don\u00e1zar et al., 2016a)", "plainTextFormattedCitation" : "(J. A. Don\u00e1zar et al., 2016a)", "previouslyFormattedCitation" : "(J. A. Don\u00e1zar et al., 2016a)" }, "properties" : {  }, "schema" : "https://github.com/citation-style-language/schema/raw/master/csl-citation.json" }</w:instrText>
      </w:r>
      <w:r w:rsidRPr="00946649">
        <w:rPr>
          <w:rFonts w:eastAsia="Cambria" w:cstheme="minorHAnsi"/>
          <w:lang w:val="en-US"/>
        </w:rPr>
        <w:fldChar w:fldCharType="separate"/>
      </w:r>
      <w:r w:rsidRPr="00FF4458">
        <w:rPr>
          <w:rFonts w:eastAsia="Cambria" w:cstheme="minorHAnsi"/>
          <w:lang w:val="en-US"/>
        </w:rPr>
        <w:t xml:space="preserve">(Donázar </w:t>
      </w:r>
      <w:r w:rsidR="00C56B4E" w:rsidRPr="00C56B4E">
        <w:rPr>
          <w:rFonts w:eastAsia="Cambria" w:cstheme="minorHAnsi"/>
          <w:i/>
          <w:lang w:val="en-US"/>
        </w:rPr>
        <w:t>et al.</w:t>
      </w:r>
      <w:r w:rsidRPr="00FF4458">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due to reintroduction and conservation program</w:t>
      </w:r>
      <w:r w:rsidR="00041CA6">
        <w:rPr>
          <w:rFonts w:eastAsia="Cambria" w:cstheme="minorHAnsi"/>
          <w:lang w:val="en-US"/>
        </w:rPr>
        <w:t>me</w:t>
      </w:r>
      <w:r w:rsidRPr="00946649">
        <w:rPr>
          <w:rFonts w:eastAsia="Cambria" w:cstheme="minorHAnsi"/>
          <w:lang w:val="en-US"/>
        </w:rPr>
        <w:t xml:space="preserve">s (e.g. </w:t>
      </w:r>
      <w:r w:rsidRPr="00946649">
        <w:rPr>
          <w:lang w:val="en-US"/>
        </w:rPr>
        <w:fldChar w:fldCharType="begin" w:fldLock="1"/>
      </w:r>
      <w:r w:rsidRPr="00946649">
        <w:rPr>
          <w:lang w:val="en-US"/>
        </w:rPr>
        <w:instrText>ADDIN CSL_CITATION { "citationItems" : [ { "id" : "ITEM-1", "itemData" : { "ISSN" : "00024619", "abstract" : "First results on the breeding biology of Black Vulture Aegypius monachus in France. Black Vulture Aegypius monachus has been reintroducedin the Grands Causses, Southern France, between 1992 and 2004. A pair bred for the first time in 1996. The breeding population has graduallyincreased and 16 pairs were breeding in 2006. This paper describes the main breeding parameters for this reintroduced population. In 2006, acluster of 11 nests in two loose colonies could be found in in the Jonte Canyon, with the 5 other nests spreading between the Tarn Canyon and Valley, ina 90-km2 area. Nests are all built on Scots Pine on top of wooded slopes. The average laying hatching and fledging dates were respectively5th March, 1st May and 20th August. The mean age of first breeding was 4.4 years. The mean breeding success was 0.52 for the period 2000-06 buttended to stabilise and increase as pairs were becoming more experienced. The duration of use of a nest site was positively correlated with fledgingsuccess. Failure mostly occurred during incubation and could be linked with weather conditions, human disturbance or sterility but the causesof most failures are unknown. Although, initially made up of young released birds, the Grand Causses breeding population displays, breedingphenology and ecology similar to that of other natural populations in Europe. While breeders are ageing and gaining experience, we expect anincrease in the number of pairs in the area in the coming years.", "author" : [ { "dropping-particle" : "", "family" : "Eliotout", "given" : "Bertrand", "non-dropping-particle" : "", "parse-names" : false, "suffix" : "" }, { "dropping-particle" : "", "family" : "Lecuyer", "given" : "Philippe", "non-dropping-particle" : "", "parse-names" : false, "suffix" : "" }, { "dropping-particle" : "", "family" : "Duriez", "given" : "Olivier", "non-dropping-particle" : "", "parse-names" : false, "suffix" : "" } ], "container-title" : "Alauda", "id" : "ITEM-1", "issue" : "3", "issued" : { "date-parts" : [ [ "2007" ] ] }, "page" : "253-264", "title" : "Premiers r\u00e9sultats sur la biologie de reproduction du vautour moine Aegypius monachus en France", "type" : "article-journal", "volume" : "75" }, "uris" : [ "http://www.mendeley.com/documents/?uuid=f9cc5428-bcf8-46e6-990d-50ce9ee8c8da", "http://www.mendeley.com/documents/?uuid=25ebc125-8159-4e4d-aaf8-b8c29e067e4b" ] }, { "id" : "ITEM-2", "itemData" : { "DOI" : "10.1080/00063650903505754", "ISBN" : "0394-9370", "ISSN" : "0006-3657", "abstract" : "Capsule While breeding dates were similar to those of populations in other Mediterranean regions, there is evidence of either a low carrying capacity or insular traits, and the population seems to experience a bottleneck period during the chick\u2010rearing period. Aims To describe the breeding phenology of Griffon Vultures in Crete, assess their breeding success and productivity, and compare breeding dates and parameters with mainland populations. Methods The breeding ecology of Griffons was studied between 1997 and 2001 by intensively monitoring 70 focal nests, whereas the timing of laying was determined in 86% of the breeding population. The reproductive performance was assessed from1996 to 2005 by visiting all active colonies five to nine times per year. Breeding parameters were compared between years and regions by applying a mixed design repeated\u2010measures anova. Results The mean laying date was 28 January (range: 25 December\u201316 April) with clutches peaking in February (86%). Median laying date in west and east Crete were 17 January and 7 February respectively, preceding the rainfall season. The average incubation period was 57 \u00b1 4 days and hatching events occurred from 15 February to 29 April. The nestling stage lasted 119 \u00b1 9 days and fledging dates ranged from 4 June to 23 August. The breeding success was 0.74 chicks/breeding pair/year and productivity was 0.52 chicks/territorial pair/year. Fifty percent of the breeding failures occurred during the egg stage, 16% during hatching and 34% during the chick\u2010rearing period. Conclusion Breeding success was mainly influenced by fledging success, negatively affected by inclement weather in spring, and decreased in relation to laying date and age of mate. A density\u2010dependent mechanism in combination with environmental stability seemed to diminish interregional differences in breeding parameters. Thirty\u2010five percent of the colonies produced 76% of all the young fledged in 10 years. An artificial increase of food supplies during the prelaying and the mid chick\u2010rearing periods could improve the species breeding performance.", "author" : [ { "dropping-particle" : "", "family" : "Xirouchakis", "given" : "Stavros M.", "non-dropping-particle" : "", "parse-names" : false, "suffix" : "" } ], "container-title" : "Bird Study", "id" : "ITEM-2", "issue" : "2", "issued" : { "date-parts" : [ [ "2010" ] ] }, "page" : "213-225", "title" : "Breeding biology and reproductive performance of Griffon Vultures Gyps fulvus on the island of Crete (Greece)", "type" : "article-journal", "volume" : "57" }, "uris" : [ "http://www.mendeley.com/documents/?uuid=6958a03a-4ab6-4824-ade2-a17b9845f543", "http://www.mendeley.com/documents/?uuid=8a06454f-5532-472d-984f-e37b19b0cafd" ] } ], "mendeley" : { "formattedCitation" : "(Eliotout, Lecuyer, &amp; Duriez, 2007; Xirouchakis, 2010)", "manualFormatting" : "Eliotout, Lecuyer, &amp; Duriez (2007; Xirouchakis (2010)", "plainTextFormattedCitation" : "(Eliotout, Lecuyer, &amp; Duriez, 2007; Xirouchakis, 2010)", "previouslyFormattedCitation" : "(Eliotout, Lecuyer, &amp; Duriez, 2007; Xirouchakis, 2010)" }, "properties" : {  }, "schema" : "https://github.com/citation-style-language/schema/raw/master/csl-citation.json" }</w:instrText>
      </w:r>
      <w:r w:rsidRPr="00946649">
        <w:rPr>
          <w:lang w:val="en-US"/>
        </w:rPr>
        <w:fldChar w:fldCharType="separate"/>
      </w:r>
      <w:r w:rsidRPr="00946649">
        <w:rPr>
          <w:lang w:val="en-US"/>
        </w:rPr>
        <w:t>Eliotout</w:t>
      </w:r>
      <w:r>
        <w:rPr>
          <w:lang w:val="en-US"/>
        </w:rPr>
        <w:t xml:space="preserve"> </w:t>
      </w:r>
      <w:r w:rsidR="00C56B4E" w:rsidRPr="00C56B4E">
        <w:rPr>
          <w:i/>
          <w:lang w:val="en-US"/>
        </w:rPr>
        <w:t>et al.</w:t>
      </w:r>
      <w:r w:rsidR="00635200">
        <w:rPr>
          <w:lang w:val="en-US"/>
        </w:rPr>
        <w:t xml:space="preserve">, </w:t>
      </w:r>
      <w:r w:rsidRPr="00946649">
        <w:rPr>
          <w:lang w:val="en-US"/>
        </w:rPr>
        <w:t>2007; Xirouchakis</w:t>
      </w:r>
      <w:r w:rsidR="00635200">
        <w:rPr>
          <w:lang w:val="en-US"/>
        </w:rPr>
        <w:t xml:space="preserve">, </w:t>
      </w:r>
      <w:r w:rsidRPr="00946649">
        <w:rPr>
          <w:lang w:val="en-US"/>
        </w:rPr>
        <w:t>2010</w:t>
      </w:r>
      <w:r w:rsidRPr="00946649">
        <w:rPr>
          <w:lang w:val="en-US"/>
        </w:rPr>
        <w:fldChar w:fldCharType="end"/>
      </w:r>
      <w:r w:rsidRPr="00946649">
        <w:rPr>
          <w:rFonts w:eastAsia="Cambria" w:cstheme="minorHAnsi"/>
          <w:lang w:val="en-US"/>
        </w:rPr>
        <w:t>). By contrast, the situation of vultures in Central Europe is critical, although different conservation program</w:t>
      </w:r>
      <w:r w:rsidR="00041CA6">
        <w:rPr>
          <w:rFonts w:eastAsia="Cambria" w:cstheme="minorHAnsi"/>
          <w:lang w:val="en-US"/>
        </w:rPr>
        <w:t>me</w:t>
      </w:r>
      <w:r w:rsidRPr="00946649">
        <w:rPr>
          <w:rFonts w:eastAsia="Cambria" w:cstheme="minorHAnsi"/>
          <w:lang w:val="en-US"/>
        </w:rPr>
        <w:t xml:space="preserve">s seek to recover their populations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80/09397140.2013.868129", "ISBN" : "2326-2680", "ISSN" : "0939-7140", "abstract" : "A total of 123 nests of the Cinereous Vulture, Aegypius monachus, was\\nfound in three different nesting areas in Middle Sakarya Region, Western\\nTurkey, during three years. The number of breeding pairs was 32 in 2010,\\n46 in 2011 and 42 in 2012. This is the largest Cinereous Vulture colony\\nin Turkey and the most important breeding area in the western part of\\nits distribution outside Spain. Breeding success was 0.78 fledgling per\\noccupied nest in 2010, 0.73 in 2011 and 0.54 in 2012. The most\\nunsuccessful breeding occurred mostly between May and July, when\\nrecreational activities and various economic human activities increased\\nin the area.", "author" : [ { "dropping-particle" : "", "family" : "Kirazli", "given" : "Cihangir", "non-dropping-particle" : "", "parse-names" : false, "suffix" : "" }, { "dropping-particle" : "", "family" : "Yamac", "given" : "Elif", "non-dropping-particle" : "", "parse-names" : false, "suffix" : "" } ], "container-title" : "Zoology in the Middle East", "id" : "ITEM-1", "issue" : "4", "issued" : { "date-parts" : [ [ "2013" ] ] }, "page" : "289-296", "title" : "Population size and breeding success of the Cinereous Vulture, Aegypius monachus, in a newly found breeding area in western Anatolia (Aves: Falconiformes)", "type" : "article-journal", "volume" : "59" }, "uris" : [ "http://www.mendeley.com/documents/?uuid=229d859a-27fe-4bbd-b572-881c1b27080b", "http://www.mendeley.com/documents/?uuid=95bee0a6-abd2-4ae3-af3e-591be6675471" ] }, { "id" : "ITEM-2", "itemData" : { "ISBN" : "0324-0770", "ISSN" : "03240770", "abstract" : "The Griffon Vulture in Bulgaria declined during the first half of the\\n20th century, from widespread and abundant to localised and very rare.\\nIn the 1970s the species was on the brink of extinction, represented by\\nprobably few scattered pairs in northeastern Bulgaria and less than 10\\npairs in the south of Bulgaria, where one population, common to Bulgaria\\nand Greece, survived in the Eastern Rhodope Mountains. Here we report\\nthe results of a 25-year long survey (1987-2011), which documents the\\nsteady increase in the population from 10 pairs distributed in 2\\ncolonies, to 56 pairs in 7 colonies. During the study period, 450\\njuveniles fledged from totally 646 occupied nests, with mean breeding\\nsuccess of 0.77 +/- 0.14 and mean productivity of 0.71 +/- 0.16,\\nindicating average values for Europe. The main limiting factor is the\\nmortality after consumption of illegally set poisoned baits, targeted\\nagainst carnivores, followed by shooting, collision and exhaustion. The\\nhuman-wildlife conflict in large areas and the increasing illegal use of\\npoison baits in Greece are extremely hard to handle with. As a main\\nconservation action for managing the Griffon Vultures we recommend the\\nimplementation of large-scale diverse public awareness campaign targeted\\nat schools, kindergartens, governmental institutions, stock breeders,\\nhunters and local communities.", "author" : [ { "dropping-particle" : "", "family" : "Demerdzhiev", "given" : "Dimitar", "non-dropping-particle" : "", "parse-names" : false, "suffix" : "" }, { "dropping-particle" : "", "family" : "Hristov", "given" : "Hristo", "non-dropping-particle" : "", "parse-names" : false, "suffix" : "" }, { "dropping-particle" : "", "family" : "Dobrev", "given" : "Dobromir", "non-dropping-particle" : "", "parse-names" : false, "suffix" : "" }, { "dropping-particle" : "", "family" : "Angelov", "given" : "Ivaylo", "non-dropping-particle" : "", "parse-names" : false, "suffix" : "" }, { "dropping-particle" : "", "family" : "Kurtev", "given" : "Marin", "non-dropping-particle" : "", "parse-names" : false, "suffix" : "" } ], "container-title" : "Acta Zoologica Bulgarica", "id" : "ITEM-2", "issue" : "3", "issued" : { "date-parts" : [ [ "2014" ] ] }, "page" : "373-384", "title" : "Long-term population status, breeding parameters and limiting factors of the Griffon vulture (Gyps fulvus Hablizl, 1783) population in the Eastern Rhodopes, Bulgaria", "type" : "article-journal", "volume" : "66" }, "uris" : [ "http://www.mendeley.com/documents/?uuid=29504350-9d32-4740-b12a-7b9d49686150", "http://www.mendeley.com/documents/?uuid=d6f727fe-f579-4a01-9459-8c34556396f6" ] }, { "id" : "ITEM-3", "itemData" : { "ISSN" : "18435629", "abstract" : "The distribution, population size and breeding density of the Egyptian\\nVulture Neophron percnopterus in Macedonia have been studied in two\\nperiods, 1983-1991 and 2003-2011. Results show that its population\\nexperienced decline of about 83% for the period of 30 years, counting\\nonly 22-23 pairs in 2011. The decrease has been steepest for the period\\n1991-2002 (-60.4%), and is mostly owing to single mass poisoning\\nincident. Based on the overlap of the home ranges, breeding territories\\nwere grouped in clusters, and were non-randomly distributed within the\\nclusters. Within the largest cluster, the nearest neighbor distance has\\nsignificantly increased between the beginning and end of the study (from\\n2668.88 m to 7231.74 m in averages), and breeding density fell from 1.29\\nto 0.60 pairs/100 km(2). Breeding parameters (2006-2011) were similar to\\nthe previous studies - productivity (0.84 +/- 0.2), breeding success\\n(0.93 +/- 0.2) and the fledging rate (1.19 +/- 0.16). Poisoning is\\nconsidered as the primary reason for population decrease, and posed the\\nmost serious threat for the breeding population. It was also noted that\\nsome of the pairs do not return to the breeding territories, indicating\\npossible losses along migration routes and/or in wintering regions.\\nUrgent conservation measures are needed to safeguard the species in\\nMacedonia, primarily by restricting the use of poison baits, which are\\nthe most important non-natural mortality factor.", "author" : [ { "dropping-particle" : "", "family" : "Gruba\u010d", "given" : "Bratislav", "non-dropping-particle" : "", "parse-names" : false, "suffix" : "" }, { "dropping-particle" : "", "family" : "Velevski", "given" : "Metodija", "non-dropping-particle" : "", "parse-names" : false, "suffix" : "" }, { "dropping-particle" : "", "family" : "Avukatov", "given" : "Vasko", "non-dropping-particle" : "", "parse-names" : false, "suffix" : "" } ], "container-title" : "North-Western Journal of Zoology", "id" : "ITEM-3", "issue" : "1", "issued" : { "date-parts" : [ [ "2014" ] ] }, "page" : "25-35", "title" : "Long-term population decrease and recent breeding performance of the Egyptian Vulture Neophron percnopterus in Macedonia", "type" : "article-journal", "volume" : "10" }, "uris" : [ "http://www.mendeley.com/documents/?uuid=961d1623-83f7-4347-96fa-fc0516f90851", "http://www.mendeley.com/documents/?uuid=761ad2b5-9719-493a-89fb-218931322b8a" ] } ], "mendeley" : { "formattedCitation" : "(Demerdzhiev, Hristov, Dobrev, Angelov, &amp; Kurtev, 2014; Gruba\u010d, Velevski, &amp; Avukatov, 2014; Kirazli &amp; Yamac, 2013)", "manualFormatting" : "Demerdzhiev, Hristov, Dobrev, Angelov, &amp; Kurtev (2014); Gruba\u010d, Velevski, &amp; Avukatov (2014); Kirazli &amp; Yamac (2013)", "plainTextFormattedCitation" : "(Demerdzhiev, Hristov, Dobrev, Angelov, &amp; Kurtev, 2014; Gruba\u010d, Velevski, &amp; Avukatov, 2014; Kirazli &amp; Yamac, 2013)", "previouslyFormattedCitation" : "(Demerdzhiev, Hristov, Dobrev, Angelov, &amp; Kurtev, 2014; Gruba\u010d, Velevski, &amp; Avukatov, 2014; Kirazli &amp; Yamac,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Demerdzhiev</w:t>
      </w:r>
      <w:r>
        <w:rPr>
          <w:lang w:val="en-US"/>
        </w:rPr>
        <w:t xml:space="preserve"> </w:t>
      </w:r>
      <w:r w:rsidR="00C56B4E" w:rsidRPr="00C56B4E">
        <w:rPr>
          <w:i/>
          <w:lang w:val="en-US"/>
        </w:rPr>
        <w:t>et al.</w:t>
      </w:r>
      <w:r w:rsidR="00F14761">
        <w:rPr>
          <w:rFonts w:eastAsia="Cambria" w:cstheme="minorHAnsi"/>
          <w:lang w:val="en-US"/>
        </w:rPr>
        <w:t xml:space="preserve">, </w:t>
      </w:r>
      <w:r w:rsidRPr="00946649">
        <w:rPr>
          <w:rFonts w:eastAsia="Cambria" w:cstheme="minorHAnsi"/>
          <w:lang w:val="en-US"/>
        </w:rPr>
        <w:t>2014; Grubač</w:t>
      </w:r>
      <w:r>
        <w:rPr>
          <w:lang w:val="en-US"/>
        </w:rPr>
        <w:t xml:space="preserve"> </w:t>
      </w:r>
      <w:r w:rsidR="00C56B4E" w:rsidRPr="00C56B4E">
        <w:rPr>
          <w:i/>
          <w:lang w:val="en-US"/>
        </w:rPr>
        <w:t>et al.</w:t>
      </w:r>
      <w:r w:rsidR="00F14761">
        <w:rPr>
          <w:rFonts w:eastAsia="Cambria" w:cstheme="minorHAnsi"/>
          <w:lang w:val="en-US"/>
        </w:rPr>
        <w:t xml:space="preserve">, </w:t>
      </w:r>
      <w:r w:rsidRPr="00946649">
        <w:rPr>
          <w:rFonts w:eastAsia="Cambria" w:cstheme="minorHAnsi"/>
          <w:lang w:val="en-US"/>
        </w:rPr>
        <w:t>2014; Kirazli &amp; Yamac</w:t>
      </w:r>
      <w:r w:rsidR="00F14761">
        <w:rPr>
          <w:rFonts w:eastAsia="Cambria" w:cstheme="minorHAnsi"/>
          <w:lang w:val="en-US"/>
        </w:rPr>
        <w:t xml:space="preserve">, </w:t>
      </w:r>
      <w:r w:rsidRPr="00946649">
        <w:rPr>
          <w:rFonts w:eastAsia="Cambria" w:cstheme="minorHAnsi"/>
          <w:lang w:val="en-US"/>
        </w:rPr>
        <w:t>2013</w:t>
      </w:r>
      <w:r w:rsidRPr="00946649">
        <w:rPr>
          <w:rFonts w:eastAsia="Cambria" w:cstheme="minorHAnsi"/>
          <w:lang w:val="en-US"/>
        </w:rPr>
        <w:fldChar w:fldCharType="end"/>
      </w:r>
      <w:r w:rsidRPr="00946649">
        <w:rPr>
          <w:rFonts w:eastAsia="Cambria" w:cstheme="minorHAnsi"/>
          <w:lang w:val="en-US"/>
        </w:rPr>
        <w:t>). Available information for Eastern Europe and Central Asia is very scarce for obligate scavengers, while facultative scavengers overall exhibit an increasing trend in distribution range and population size across these subreg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26/science.1257553", "ISSN" : "0036-8075", "PMID" : "25525247",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 "author" : [ { "dropping-particle" : "", "family" : "Chapron", "given" : "G.", "non-dropping-particle" : "", "parse-names" : false, "suffix" : "" }, { "dropping-particle" : "", "family" : "Kaczensky", "given" : "P.", "non-dropping-particle" : "", "parse-names" : false, "suffix" : "" }, { "dropping-particle" : "", "family" : "Linnell", "given" : "J. D. C.", "non-dropping-particle" : "", "parse-names" : false, "suffix" : "" }, { "dropping-particle" : "", "family" : "Arx", "given" : "M.", "non-dropping-particle" : "von", "parse-names" : false, "suffix" : "" }, { "dropping-particle" : "", "family" : "Huber", "given" : "D.", "non-dropping-particle" : "", "parse-names" : false, "suffix" : "" }, { "dropping-particle" : "", "family" : "Andren", "given" : "H.", "non-dropping-particle" : "", "parse-names" : false, "suffix" : "" }, { "dropping-particle" : "V.", "family" : "Lopez-Bao", "given" : "J.", "non-dropping-particle" : "", "parse-names" : false, "suffix" : "" }, { "dropping-particle" : "", "family" : "Adamec", "given" : "M.", "non-dropping-particle" : "", "parse-names" : false, "suffix" : "" }, { "dropping-particle" : "", "family" : "Alvares", "given" : "F.", "non-dropping-particle" : "", "parse-names" : false, "suffix" : "" }, { "dropping-particle" : "", "family" : "Anders", "given" : "O.", "non-dropping-particle" : "", "parse-names" : false, "suffix" : "" }, { "dropping-particle" : "", "family" : "Bal\u00a0iauskas", "given" : "L.", "non-dropping-particle" : "", "parse-names" : false, "suffix" : "" }, { "dropping-particle" : "", "family" : "Balys", "given" : "V.", "non-dropping-particle" : "", "parse-names" : false, "suffix" : "" }, { "dropping-particle" : "", "family" : "Bed\u00a0", "given" : "P.", "non-dropping-particle" : "", "parse-names" : false, "suffix" : "" }, { "dropping-particle" : "", "family" : "Bego", "given" : "F.", "non-dropping-particle" : "", "parse-names" : false, "suffix" : "" }, { "dropping-particle" : "", "family" : "Blanco", "given" : "J. C.", "non-dropping-particle" : "", "parse-names" : false, "suffix" : "" }, { "dropping-particle" : "", "family" : "Breitenmoser", "given" : "U.", "non-dropping-particle" : "", "parse-names" : false, "suffix" : "" }, { "dropping-particle" : "", "family" : "Broseth", "given" : "H.", "non-dropping-particle" : "", "parse-names" : false, "suffix" : "" }, { "dropping-particle" : "", "family" : "Bufka", "given" : "L.", "non-dropping-particle" : "", "parse-names" : false, "suffix" : "" }, { "dropping-particle" : "", "family" : "Bunikyte", "given" : "R.", "non-dropping-particle" : "", "parse-names" : false, "suffix" : "" }, { "dropping-particle" : "", "family" : "Ciucci", "given" : "P.", "non-dropping-particle" : "", "parse-names" : false, "suffix" : "" }, { "dropping-particle" : "", "family" : "Dutsov", "given" : "A.", "non-dropping-particle" : "", "parse-names" : false, "suffix" : "" }, { "dropping-particle" : "", "family" : "Engleder", "given" : "T.", "non-dropping-particle" : "", "parse-names" : false, "suffix" : "" }, { "dropping-particle" : "", "family" : "Fuxjager", "given" : "C.", "non-dropping-particle" : "", "parse-names" : false, "suffix" : "" }, { "dropping-particle" : "", "family" : "Groff", "given" : "C.", "non-dropping-particle" : "", "parse-names" : false, "suffix" : "" }, { "dropping-particle" : "", "family" : "Holmala", "given" : "K.", "non-dropping-particle" : "", "parse-names" : false, "suffix" : "" }, { "dropping-particle" : "", "family" : "Hoxha", "given" : "B.", "non-dropping-particle" : "", "parse-names" : false, "suffix" : "" }, { "dropping-particle" : "", "family" : "Iliopoulos", "given" : "Y.", "non-dropping-particle" : "", "parse-names" : false, "suffix" : "" }, { "dropping-particle" : "", "family" : "Ionescu", "given" : "O.", "non-dropping-particle" : "", "parse-names" : false, "suffix" : "" }, { "dropping-particle" : "", "family" : "Jeremi\u00a0", "given" : "J.", "non-dropping-particle" : "", "parse-names" : false, "suffix" : "" }, { "dropping-particle" : "", "family" : "Jerina", "given" : "K.", "non-dropping-particle" : "", "parse-names" : false, "suffix" : "" }, { "dropping-particle" : "", "family" : "Kluth", "given" : "G.", "non-dropping-particle" : "", "parse-names" : false, "suffix" : "" }, { "dropping-particle" : "", "family" : "Knauer", "given" : "F.", "non-dropping-particle" : "", "parse-names" : false, "suffix" : "" }, { "dropping-particle" : "", "family" : "Kojola", "given" : "I.", "non-dropping-particle" : "", "parse-names" : false, "suffix" : "" }, { "dropping-particle" : "", "family" : "Kos", "given" : "I.", "non-dropping-particle" : "", "parse-names" : false, "suffix" : "" }, { "dropping-particle" : "", "family" : "Krofel", "given" : "M.", "non-dropping-particle" : "", "parse-names" : false, "suffix" : "" }, { "dropping-particle" : "", "family" : "Kubala", "given" : "J.", "non-dropping-particle" : "", "parse-names" : false, "suffix" : "" }, { "dropping-particle" : "", "family" : "Kunovac", "given" : "S.", "non-dropping-particle" : "", "parse-names" : false, "suffix" : "" }, { "dropping-particle" : "", "family" : "Kusak", "given" : "J.", "non-dropping-particle" : "", "parse-names" : false, "suffix" : "" }, { "dropping-particle" : "", "family" : "Kutal", "given" : "M.", "non-dropping-particle" : "", "parse-names" : false, "suffix" : "" }, { "dropping-particle" : "", "family" : "Liberg", "given" : "O.", "non-dropping-particle" : "", "parse-names" : false, "suffix" : "" }, { "dropping-particle" : "", "family" : "Maji\u00a0", "given" : "A.", "non-dropping-particle" : "", "parse-names" : false, "suffix" : "" }, { "dropping-particle" : "", "family" : "Mannil", "given" : "P.", "non-dropping-particle" : "", "parse-names" : false, "suffix" : "" }, { "dropping-particle" : "", "family" : "Manz", "given" : "R.", "non-dropping-particle" : "", "parse-names" : false, "suffix" : "" }, { "dropping-particle" : "", "family" : "Marboutin", "given" : "E.", "non-dropping-particle" : "", "parse-names" : false, "suffix" : "" }, { "dropping-particle" : "", "family" : "Marucco", "given" : "F.", "non-dropping-particle" : "", "parse-names" : false, "suffix" : "" }, { "dropping-particle" : "", "family" : "Melovski", "given" : "D.", "non-dropping-particle" : "", "parse-names" : false, "suffix" : "" }, { "dropping-particle" : "", "family" : "Mersini", "given" : "K.", "non-dropping-particle" : "", "parse-names" : false, "suffix" : "" }, { "dropping-particle" : "", "family" : "Mertzanis", "given" : "Y.", "non-dropping-particle" : "", "parse-names" : false, "suffix" : "" }, { "dropping-particle" : "", "family" : "Mys\u00a0ajek", "given" : "R. W.", "non-dropping-particle" : "", "parse-names" : false, "suffix" : "" }, { "dropping-particle" : "", "family" : "Nowak", "given" : "S.", "non-dropping-particle" : "", "parse-names" : false, "suffix" : "" }, { "dropping-particle" : "", "family" : "Odden", "given" : "J.", "non-dropping-particle" : "", "parse-names" : false, "suffix" : "" }, { "dropping-particle" : "", "family" : "Ozolins", "given" : "J.", "non-dropping-particle" : "", "parse-names" : false, "suffix" : "" }, { "dropping-particle" : "", "family" : "Palomero", "given" : "G.", "non-dropping-particle" : "", "parse-names" : false, "suffix" : "" }, { "dropping-particle" : "", "family" : "Paunovi\u00a0", "given" : "M.", "non-dropping-particle" : "", "parse-names" : false, "suffix" : "" }, { "dropping-particle" : "", "family" : "Persson", "given" : "J.", "non-dropping-particle" : "", "parse-names" : false, "suffix" : "" }, { "dropping-particle" : "", "family" : "Poto\u00a0nik", "given" : "H.", "non-dropping-particle" : "", "parse-names" : false, "suffix" : "" }, { "dropping-particle" : "", "family" : "Quenette", "given" : "P.-Y.", "non-dropping-particle" : "", "parse-names" : false, "suffix" : "" }, { "dropping-particle" : "", "family" : "Rauer", "given" : "G.", "non-dropping-particle" : "", "parse-names" : false, "suffix" : "" }, { "dropping-particle" : "", "family" : "Reinhardt", "given" : "I.", "non-dropping-particle" : "", "parse-names" : false, "suffix" : "" }, { "dropping-particle" : "", "family" : "Rigg", "given" : "R.", "non-dropping-particle" : "", "parse-names" : false, "suffix" : "" }, { "dropping-particle" : "", "family" : "Ryser", "given" : "A.", "non-dropping-particle" : "", "parse-names" : false, "suffix" : "" }, { "dropping-particle" : "", "family" : "Salvatori", "given" : "V.", "non-dropping-particle" : "", "parse-names" : false, "suffix" : "" }, { "dropping-particle" : "", "family" : "Skrbin\u00a0ek", "given" : "T.", "non-dropping-particle" : "", "parse-names" : false, "suffix" : "" }, { "dropping-particle" : "", "family" : "Stojanov", "given" : "A.", "non-dropping-particle" : "", "parse-names" : false, "suffix" : "" }, { "dropping-particle" : "", "family" : "Swenson", "given" : "J. E.", "non-dropping-particle" : "", "parse-names" : false, "suffix" : "" }, { "dropping-particle" : "", "family" : "Szemethy", "given" : "L.", "non-dropping-particle" : "", "parse-names" : false, "suffix" : "" }, { "dropping-particle" : "", "family" : "Trajce", "given" : "A.", "non-dropping-particle" : "", "parse-names" : false, "suffix" : "" }, { "dropping-particle" : "", "family" : "Tsingarska-Sedefcheva", "given" : "E.", "non-dropping-particle" : "", "parse-names" : false, "suffix" : "" }, { "dropping-particle" : "", "family" : "Va\u00a0a", "given" : "M.", "non-dropping-particle" : "", "parse-names" : false, "suffix" : "" }, { "dropping-particle" : "", "family" : "Veeroja", "given" : "R.", "non-dropping-particle" : "", "parse-names" : false, "suffix" : "" }, { "dropping-particle" : "", "family" : "Wabakken", "given" : "P.", "non-dropping-particle" : "", "parse-names" : false, "suffix" : "" }, { "dropping-particle" : "", "family" : "Wolfl", "given" : "M.", "non-dropping-particle" : "", "parse-names" : false, "suffix" : "" }, { "dropping-particle" : "", "family" : "Wolfl", "given" : "S.", "non-dropping-particle" : "", "parse-names" : false, "suffix" : "" }, { "dropping-particle" : "", "family" : "Zimmermann", "given" : "F.", "non-dropping-particle" : "", "parse-names" : false, "suffix" : "" }, { "dropping-particle" : "", "family" : "Zlatanova", "given" : "D.", "non-dropping-particle" : "", "parse-names" : false, "suffix" : "" }, { "dropping-particle" : "", "family" : "Boitani", "given" : "L.", "non-dropping-particle" : "", "parse-names" : false, "suffix" : "" } ], "container-title" : "Science", "id" : "ITEM-1", "issue" : "6216", "issued" : { "date-parts" : [ [ "2014", "12" ] ] }, "page" : "1517-1519", "title" : "Recovery of large carnivores in Europe's modern human-dominated landscapes", "type" : "article-journal", "volume" : "346" }, "uris" : [ "http://www.mendeley.com/documents/?uuid=919f91d0-944b-4424-a21e-13b668588013", "http://www.mendeley.com/documents/?uuid=c3048017-c28d-4fee-b450-31a83d5d40f0" ] } ], "mendeley" : { "formattedCitation" : "(Chapron et al., 2014)", "plainTextFormattedCitation" : "(Chapron et al., 2014)", "previouslyFormattedCitation" : "(Chapron et al.,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Chapron </w:t>
      </w:r>
      <w:r w:rsidR="00C56B4E" w:rsidRPr="00C56B4E">
        <w:rPr>
          <w:rFonts w:eastAsia="Cambria" w:cstheme="minorHAnsi"/>
          <w:i/>
          <w:lang w:val="en-US"/>
        </w:rPr>
        <w:t>et al.</w:t>
      </w:r>
      <w:r w:rsidRPr="00946649">
        <w:rPr>
          <w:rFonts w:eastAsia="Cambria" w:cstheme="minorHAnsi"/>
          <w:lang w:val="en-US"/>
        </w:rPr>
        <w:t>, 2014</w:t>
      </w:r>
      <w:r w:rsidR="00F14761">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w:t>
      </w:r>
      <w:r w:rsidRPr="00946649">
        <w:rPr>
          <w:rFonts w:eastAsia="Cambria" w:cstheme="minorHAnsi"/>
          <w:b/>
          <w:lang w:val="en-US"/>
        </w:rPr>
        <w:t>Table 2.3</w:t>
      </w:r>
      <w:r w:rsidRPr="00946649">
        <w:rPr>
          <w:rFonts w:eastAsia="Cambria" w:cstheme="minorHAnsi"/>
          <w:lang w:val="en-US"/>
        </w:rPr>
        <w:t xml:space="preserve">, </w:t>
      </w:r>
      <w:r w:rsidR="009F3B65">
        <w:rPr>
          <w:lang w:val="en-US"/>
        </w:rPr>
        <w:t>supporting material</w:t>
      </w:r>
      <w:r w:rsidRPr="0014590D">
        <w:rPr>
          <w:rFonts w:eastAsia="Cambria" w:cstheme="minorHAnsi"/>
          <w:lang w:val="en-US"/>
        </w:rPr>
        <w:t xml:space="preserve"> </w:t>
      </w:r>
      <w:hyperlink r:id="rId227" w:history="1">
        <w:r w:rsidRPr="005600B9">
          <w:rPr>
            <w:rStyle w:val="Hyperlink"/>
            <w:rFonts w:eastAsia="Cambria" w:cstheme="minorHAnsi"/>
            <w:lang w:val="en-US"/>
          </w:rPr>
          <w:t>Appendix 2.4</w:t>
        </w:r>
      </w:hyperlink>
      <w:r w:rsidRPr="00946649">
        <w:rPr>
          <w:rFonts w:eastAsia="Cambria" w:cstheme="minorHAnsi"/>
          <w:lang w:val="en-US"/>
        </w:rPr>
        <w:t xml:space="preserve">). </w:t>
      </w:r>
    </w:p>
    <w:p w14:paraId="27C65BA7" w14:textId="3A7A98B8" w:rsidR="001E43D4" w:rsidRPr="00946649" w:rsidRDefault="001E43D4" w:rsidP="001E43D4">
      <w:pPr>
        <w:rPr>
          <w:rFonts w:eastAsia="Cambria" w:cstheme="minorHAnsi"/>
          <w:lang w:val="en-US"/>
        </w:rPr>
      </w:pPr>
      <w:r w:rsidRPr="00946649">
        <w:rPr>
          <w:rFonts w:eastAsia="Cambria" w:cstheme="minorHAnsi"/>
          <w:lang w:val="en-US"/>
        </w:rPr>
        <w:t xml:space="preserve">There are several drivers that can threaten the supply of this </w:t>
      </w:r>
      <w:r w:rsidRPr="00946649">
        <w:rPr>
          <w:lang w:val="en-US"/>
        </w:rPr>
        <w:t xml:space="preserve">contribution from nature to people </w:t>
      </w:r>
      <w:r w:rsidRPr="00946649">
        <w:rPr>
          <w:rFonts w:eastAsia="Cambria" w:cstheme="minorHAnsi"/>
          <w:lang w:val="en-US"/>
        </w:rPr>
        <w:t xml:space="preserve">including the conflicting policies that might change the capacity of obligate and facultative scavengers to remove animal carcasses. For example, sanitary policies might restrict the access of scavengers to the carcasses of domestic and wild ungulat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2/fee.1261", "ISSN" : "15409295", "author" : [ { "dropping-particle" : "", "family" : "Margalida", "given" : "Antoni", "non-dropping-particle" : "", "parse-names" : false, "suffix" : "" }, { "dropping-particle" : "", "family" : "Mole\u00f3n", "given" : "Marcos", "non-dropping-particle" : "", "parse-names" : false, "suffix" : "" } ], "container-title" : "Frontiers in Ecology and the Environment", "id" : "ITEM-1", "issue" : "4", "issued" : { "date-parts" : [ [ "2016", "5" ] ] }, "page" : "183-184", "title" : "Toward carrion-free ecosystems?", "type" : "article-journal", "volume" : "14" }, "uris" : [ "http://www.mendeley.com/documents/?uuid=8a87b337-0fce-4d8c-8600-b147c918635d", "http://www.mendeley.com/documents/?uuid=50a25431-ca2e-4e4e-b703-f1e400acc893" ] }, { "id" : "ITEM-2", "itemData" : { "DOI" : "10.1111/j.1365-2664.2010.01835.x", "ISBN" : "0021-8901", "ISSN" : "00218901", "abstract" : "P&gt;1. Between 1996 and 2000 the appearance of bovine spongiform encephalopathy swiftly became one of the most serious public health and political crises concerning food safety ever experienced in the European Union (EU). Subsequent sanitary regulations led to profound changes in the management of livestock carcasses (i.e. the industrial destruction of around 80% of all animal carcasses), thereby threatening the last remaining healthy scavenger populations of the Old World and thus contradicting the long-term environmental policies of the EU. 2. Several warning signs such as a decrease in breeding success, an apparent increase in mortality in young age classes of vultures and an increase in the number of cases of vultures attacking and killing cattle, as well as a halt in population growth, suggest that the decrease in the availability of food resources has had harmful effects on vulture populations. 3. Between 2002 and 2005, a number of dispositions to the EU regulations (2003/322/CE 2005/830/CE) enabled conservation managers to adopt rapid solutions (i.e. the creation of vulture restaurants) aimed at satisfying the food requirements of vultures. However, these conservation measures may seriously modify habitat quality and have indirect detrimental effects on avian scavenger populations and communities. 4. Synthesis and applications. Conservation managers and policy-makers need to balance the demands of public health protection and the long-term conservation of biodiversity. The regulations concerning carrion provisioning need to be more flexible and there needs to be greater compatibility between sanitary and environmental policies. We advocate policies that authorize the abandonment of livestock carcasses and favours populations of wild herbivores to help to maintain populations of avian scavengers. Conservation strategies should be incorporated into new European Commission regulations, which should be effective in 2011", "author" : [ { "dropping-particle" : "", "family" : "Margalida", "given" : "Antoni", "non-dropping-particle" : "", "parse-names" : false, "suffix" : "" }, { "dropping-particle" : "", "family" : "Don\u00e1zar", "given" : "Jos\u00e9 A.", "non-dropping-particle" : "", "parse-names" : false, "suffix" : "" }, { "dropping-particle" : "", "family" : "Carrete", "given" : "Martina", "non-dropping-particle" : "", "parse-names" : false, "suffix" : "" }, { "dropping-particle" : "", "family" : "S\u00e1nchez-Zapata", "given" : "Jos\u00e9 A.", "non-dropping-particle" : "", "parse-names" : false, "suffix" : "" } ], "container-title" : "Journal of Applied Ecology", "id" : "ITEM-2", "issue" : "4", "issued" : { "date-parts" : [ [ "2010" ] ] }, "page" : "931-935", "title" : "Sanitary versus environmental policies: Fitting together two pieces of the puzzle of European vulture conservation", "type" : "article-journal", "volume" : "47" }, "uris" : [ "http://www.mendeley.com/documents/?uuid=25154040-d35b-4ec1-9a71-0c983c9eddd1", "http://www.mendeley.com/documents/?uuid=41d40c40-5ead-4f38-9943-d7d5bf83cae5" ] } ], "mendeley" : { "formattedCitation" : "(Antoni Margalida et al., 2010; Antoni Margalida &amp; Mole\u00f3n, 2016)", "plainTextFormattedCitation" : "(Antoni Margalida et al., 2010; Antoni Margalida &amp; Mole\u00f3n, 2016)", "previouslyFormattedCitation" : "(Antoni Margalida et al., 2010; Antoni Margalida &amp; Mole\u00f3n,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rgalida </w:t>
      </w:r>
      <w:r w:rsidR="00C56B4E" w:rsidRPr="00C56B4E">
        <w:rPr>
          <w:rFonts w:eastAsia="Cambria" w:cstheme="minorHAnsi"/>
          <w:i/>
          <w:lang w:val="en-US"/>
        </w:rPr>
        <w:t>et al.</w:t>
      </w:r>
      <w:r w:rsidRPr="00946649">
        <w:rPr>
          <w:rFonts w:eastAsia="Cambria" w:cstheme="minorHAnsi"/>
          <w:lang w:val="en-US"/>
        </w:rPr>
        <w:t>, 2010; Margalida &amp; Moleón, 2016)</w:t>
      </w:r>
      <w:r w:rsidRPr="00946649">
        <w:rPr>
          <w:rFonts w:eastAsia="Cambria" w:cstheme="minorHAnsi"/>
          <w:lang w:val="en-US"/>
        </w:rPr>
        <w:fldChar w:fldCharType="end"/>
      </w:r>
      <w:r w:rsidRPr="00946649">
        <w:rPr>
          <w:rFonts w:eastAsia="Cambria" w:cstheme="minorHAnsi"/>
          <w:lang w:val="en-US"/>
        </w:rPr>
        <w:t xml:space="preserve">. The implementation of sanitary regulations after the outbreak of bovine spongiform encephalopathy in </w:t>
      </w:r>
      <w:r>
        <w:rPr>
          <w:rFonts w:eastAsia="Cambria" w:cstheme="minorHAnsi"/>
          <w:lang w:val="en-US"/>
        </w:rPr>
        <w:t xml:space="preserve">the </w:t>
      </w:r>
      <w:r w:rsidRPr="00946649">
        <w:rPr>
          <w:rFonts w:eastAsia="Cambria" w:cstheme="minorHAnsi"/>
          <w:lang w:val="en-US"/>
        </w:rPr>
        <w:t>Europe</w:t>
      </w:r>
      <w:r>
        <w:rPr>
          <w:rFonts w:eastAsia="Cambria" w:cstheme="minorHAnsi"/>
          <w:lang w:val="en-US"/>
        </w:rPr>
        <w:t>an Union</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26/science.326_664a", "ISBN" : "0036-8075", "ISSN" : "0036-8075", "PMID" : "19900914", "author" : [ { "dropping-particle" : "", "family" : "Don\u00e1zar", "given" : "Jos\u00e9 a", "non-dropping-particle" : "", "parse-names" : false, "suffix" : "" }, { "dropping-particle" : "", "family" : "Margalida", "given" : "Antoni", "non-dropping-particle" : "", "parse-names" : false, "suffix" : "" }, { "dropping-particle" : "", "family" : "Carrete", "given" : "Martina", "non-dropping-particle" : "", "parse-names" : false, "suffix" : "" }, { "dropping-particle" : "", "family" : "S\u00e1nchez-Zapata", "given" : "Jos\u00e9 a", "non-dropping-particle" : "", "parse-names" : false, "suffix" : "" } ], "container-title" : "Science (New York, N.Y.)", "id" : "ITEM-1", "issue" : "October", "issued" : { "date-parts" : [ [ "2009" ] ] }, "page" : "664", "title" : "Too sanitary for vultures.", "type" : "article-journal", "volume" : "326" }, "uris" : [ "http://www.mendeley.com/documents/?uuid=6cb09858-c632-40ae-a306-6fa27fb156e7", "http://www.mendeley.com/documents/?uuid=10141cd0-1fa8-4211-a830-78f9f212b179" ] } ], "mendeley" : { "formattedCitation" : "(J. a Don\u00e1zar, Margalida, Carrete, &amp; S\u00e1nchez-Zapata, 2009)", "plainTextFormattedCitation" : "(J. a Don\u00e1zar, Margalida, Carrete, &amp; S\u00e1nchez-Zapata, 2009)", "previouslyFormattedCitation" : "(J. a Don\u00e1zar, Margalida, Carrete, &amp; S\u00e1nchez-Zapata,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Donázar</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9)</w:t>
      </w:r>
      <w:r w:rsidRPr="00946649">
        <w:rPr>
          <w:rFonts w:eastAsia="Cambria" w:cstheme="minorHAnsi"/>
          <w:lang w:val="en-US"/>
        </w:rPr>
        <w:fldChar w:fldCharType="end"/>
      </w:r>
      <w:r w:rsidRPr="00946649">
        <w:rPr>
          <w:rFonts w:eastAsia="Cambria" w:cstheme="minorHAnsi"/>
          <w:lang w:val="en-US"/>
        </w:rPr>
        <w:t xml:space="preserve"> had a negative impact on vulture conserva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38/srep00753", "ISSN" : "2045-2322", "PMID" : "23082243", "abstract" : "Biodiversity losses are increasing as a consequence of negative anthropogenic effects on ecosystem dynamics. However, the magnitude and complexity of these effects may still be greatly underestimated. Most Old World vultures have experienced rapid population declines in recent years. In Europe, their immediate conservation depends on changes in health regulations affecting the availability of food provided by domestic carcasses. Information is lacking on the effects of a hypothetical food shortage on the population dynamics of vultures, and is necessary to assess the potential impacts of policy decisions on future changes in biodiversity and ecosystem services. A novel computational model (P-systems) was used to model these effects, forecasting a rapid decline in the Eurasian griffon vulture (Gyps fulvus). By contrast, vulture species with greater plasticity in their dietary range appeared less sensitive to declining food availability. This study extends our understanding of vulture ecosystem services, which have social and economic implications.", "author" : [ { "dropping-particle" : "", "family" : "Margalida", "given" : "Antoni", "non-dropping-particle" : "", "parse-names" : false, "suffix" : "" }, { "dropping-particle" : "", "family" : "Colomer", "given" : "Ma \u00c0ngels", "non-dropping-particle" : "", "parse-names" : false, "suffix" : "" } ], "container-title" : "Scientific Reports", "id" : "ITEM-1", "issue" : "1", "issued" : { "date-parts" : [ [ "2012" ] ] }, "page" : "753", "title" : "Modelling the effects of sanitary policies on European vulture conservation", "type" : "article-journal", "volume" : "2" }, "uris" : [ "http://www.mendeley.com/documents/?uuid=b45b6dca-0028-45c2-8a7a-1efbcda92dc8", "http://www.mendeley.com/documents/?uuid=ac280cfe-e42e-4a4e-9689-70edf39a6052" ] } ], "mendeley" : { "formattedCitation" : "(Antoni Margalida &amp; Colomer, 2012)", "plainTextFormattedCitation" : "(Antoni Margalida &amp; Colomer, 2012)", "previouslyFormattedCitation" : "(Antoni Margalida &amp; Colomer,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rgalida &amp; Colomer, 2012)</w:t>
      </w:r>
      <w:r w:rsidRPr="00946649">
        <w:rPr>
          <w:rFonts w:eastAsia="Cambria" w:cstheme="minorHAnsi"/>
          <w:lang w:val="en-US"/>
        </w:rPr>
        <w:fldChar w:fldCharType="end"/>
      </w:r>
      <w:r w:rsidRPr="00946649">
        <w:rPr>
          <w:rFonts w:eastAsia="Cambria" w:cstheme="minorHAnsi"/>
          <w:lang w:val="en-US"/>
        </w:rPr>
        <w:t xml:space="preserve"> and the functional role of facultative scavengers such as kites and wolv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144-014-0445-2", "ISSN" : "14383896", "abstract" : "The diet of wintering red kites Milvus milvus over the last decade in central Spain was recorded to evaluate the influence of sanitary policies on carcasses use. The results show major differences in diet composition of red kites wintering in areas with and without availability of livestock carcasses. In the area without livestock carcasses (north-western Madrid province), red kites fed on a simi-larly large proportion of wild lagomorphs across the study period. In the area with livestock farming (Segovia prov-ince), red kites exploited carcasses from different livestock schemes (stabled livestock\u2014primarily swine\u2014versus free-ranging ruminants) depending on changing sanitary regu-lations as consequence of the Bovine Spongiform Encephalopathy or 'mad cow' crisis initiated in 2001. During the period of restrictive sanitary legislation (after the 'mad cow' crisis) that greatly limited the use of animal by-products from ruminants as food for avian scavengers, kites mostly predated on common voles and scavenged on swine carcasses. After the implementation of the less restrictive regulations (since 2011; regulations CE1069/ 2009, CE142/2011) that again permitted the abandonment of extensive livestock remains in the countryside and in feeding stations, the proportion of ruminants in the kites' diet increased while the proportion of swine carrion decreased. Carcass dumps acted as temporally and spatially predictable sources of abundant food from stabled live-stock before and even just after the mad-cow crisis, but become relatively unpredictable foraging places afterwards due to the generalized carrion destruction in authorized plants, primarily of swine considered as non-risk for the transmission of the bovine encephalopathy. This illustrates the deep and sometimes unexpected consequences that sanitary policies can impose on the composition and availability of food resources for scavenger wildlife. Much effort is still required to reconcile sanitary and environ-mental policies in order to ensure the conservation of avian scavengers and the provision of ecosystem services.", "author" : [ { "dropping-particle" : "", "family" : "Blanco", "given" : "Guillermo", "non-dropping-particle" : "", "parse-names" : false, "suffix" : "" } ], "container-title" : "Population Ecology", "id" : "ITEM-1", "issue" : "4", "issued" : { "date-parts" : [ [ "2014" ] ] }, "page" : "593-604", "title" : "Can livestock carrion availability influence diet of wintering red kites? Implications of sanitary policies in ecosystem services and conservation", "type" : "article-journal", "volume" : "56" }, "uris" : [ "http://www.mendeley.com/documents/?uuid=cfa51b19-8b3d-474e-abb8-dd998e0977f8", "http://www.mendeley.com/documents/?uuid=94a71356-05ea-4ede-bce4-6f08983236fc" ] }, { "id" : "ITEM-2", "itemData" : { "DOI" : "10.1007/s00267-015-0571-4", "ISSN" : "14321009", "PMID" : "26105972", "abstract" : "Sanitary and environmental regulations may have indirect effects on the wildlife and ecosystem services beyond their regulatory scope. To illustrate such effects, this paper examines how EU sanitary measures, in conjunction with additional regulations and socio-economic changes, have caused wolf diet to shift in Galicia, northwestern Spain. Prior to the bovine spongiform encephalopathy (BSE) crisis in Europe in 2000, livestock carcasses used to be left on the field and were eaten by scavengers and carnivores. As a result of the BSE crisis, sanitary regulations regarding the disposal of livestock carcasses were introduced. These regulations affected the populations of avian scavengers. We hypothesize that wolf ecology has also been affected by the aforementioned regulations. We analysed wolf diet for the period 2003-2006 and compared the results with those of a previously published study (1974-1978). We found a shift in wolf feeding habits following the implementation of these EU regulations. A decrease in carrion consumption was registered, and wolves increased their feeding on the rising population of wild ungulates, especially on roe deer, and on wild pony. Future regulations should assess their potential indirect effects in the early stages of drafting to allow for the design of proper mitigation measures.", "author" : [ { "dropping-particle" : "", "family" : "Lagos", "given" : "Laura", "non-dropping-particle" : "", "parse-names" : false, "suffix" : "" }, { "dropping-particle" : "", "family" : "B\u00e1rcena", "given" : "Felipe", "non-dropping-particle" : "", "parse-names" : false, "suffix" : "" } ], "container-title" : "Environmental Management", "id" : "ITEM-2", "issue" : "4", "issued" : { "date-parts" : [ [ "2015" ] ] }, "page" : "890-902", "title" : "EU Sanitary Regulation on Livestock Disposal: Implications for the Diet of Wolves", "type" : "article-journal", "volume" : "56" }, "uris" : [ "http://www.mendeley.com/documents/?uuid=b6ab69c5-14c6-4406-b4a5-7686c010d649", "http://www.mendeley.com/documents/?uuid=de08281c-d407-4f80-be4c-35f9fc7235b1" ] } ], "mendeley" : { "formattedCitation" : "(Blanco, 2014; Lagos &amp; B\u00e1rcena, 2015)", "plainTextFormattedCitation" : "(Blanco, 2014; Lagos &amp; B\u00e1rcena, 2015)", "previouslyFormattedCitation" : "(Blanco, 2014; Lagos &amp; B\u00e1rcena,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lanco, 2014; Lagos &amp; Bárcena, 2015)</w:t>
      </w:r>
      <w:r w:rsidRPr="00946649">
        <w:rPr>
          <w:rFonts w:eastAsia="Cambria" w:cstheme="minorHAnsi"/>
          <w:lang w:val="en-US"/>
        </w:rPr>
        <w:fldChar w:fldCharType="end"/>
      </w:r>
      <w:r w:rsidRPr="00946649">
        <w:rPr>
          <w:rFonts w:eastAsia="Cambria" w:cstheme="minorHAnsi"/>
          <w:lang w:val="en-US"/>
        </w:rPr>
        <w:t xml:space="preserve">. Nevertheless, recent changes in the European </w:t>
      </w:r>
      <w:r>
        <w:rPr>
          <w:rFonts w:eastAsia="Cambria" w:cstheme="minorHAnsi"/>
          <w:lang w:val="en-US"/>
        </w:rPr>
        <w:t xml:space="preserve">Union </w:t>
      </w:r>
      <w:r w:rsidRPr="00946649">
        <w:rPr>
          <w:rFonts w:eastAsia="Cambria" w:cstheme="minorHAnsi"/>
          <w:lang w:val="en-US"/>
        </w:rPr>
        <w:t xml:space="preserve">sanitary regulation have largely improved this situa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1365-2664.12833", "ISSN" : "13652664", "abstract" : "\u00a9 2016 British Ecological Society.Summary: Protected areas are one of the most common strategies for wildlife conservation world-wide. However, their effectiveness is rarely evaluated. In Europe, after the outbreak of bovine spongiform encephalopathy, a restrictive sanitary regulation (EC 1774/2002) prohibited the abandonment of dead livestock in extensive farming (extensive livestock) in the field, which led to negative consequences for scavengers. As an attempt to mitigate this negative impact, a new regulation was approved (EC 142/2011) to allow farmers to leave extensive livestock carcasses in the so-called 'Protection areas for the feeding of necrophagous species of European interest' (PAFs). Our general aims were to quantify (i) the proportion of breeding distribution of targeted scavenger species overlapping PAFs; (ii) the extensive livestock carrion biomass available inside PAFs; (iii) the proportion of breeding distribution of non-targeted scavenger species falling within PAFs; (iv) the overlap between the home range of vultures and PAFs, as well as the extent to which vultures move through different administrative units; and (v) the savings in greenhouse gas (GHG) emissions in relation to the pre-PAF scenario. After assessing the status of PAF implementation in every region of peninsular Spain, we analysed the large-scale spatial information of extensive livestock carrion availability and scavenger breeding distribution, movement data of GPS-tracked vultures, and the annual GHG emissions associated with the transport of livestock carcasses. Most regions established PAFs in their territories, although design criteria were variable. The breeding distribution of targeted species was better represented within PAFs than that of non-targeted species. The extensive livestock carrion biomass potentially available for scavengers within PAFs represented 34\u00b79% of the annual extensive livestock biomass generated in peninsular Spain. The overlap between the home range of GPS-marked vulture populations and PAFs ranged between 63\u00b74% and 100%. The minimum convex polygon of these and other GPS-tracked vulture populations in peninsular Spain encompassed 3-14 Spanish regions and 1-4 countries. Post-PAF there was a potential reduction of c. 55\u00b77% of GHG emissions compared to pre-PAF. Synthesis and applications. The implementation of the new sanitary regulation by means of areas for the feeding of scavengers could mean an important improvement in scavenger conserv\u2026", "author" : [ { "dropping-particle" : "", "family" : "Morales-Reyes", "given" : "Zebensui", "non-dropping-particle" : "", "parse-names" : false, "suffix" : "" }, { "dropping-particle" : "", "family" : "P\u00e9rez-Garc\u00eda", "given" : "Juan M.", "non-dropping-particle" : "", "parse-names" : false, "suffix" : "" }, { "dropping-particle" : "", "family" : "Mole\u00f3n", "given" : "Marcos", "non-dropping-particle" : "", "parse-names" : false, "suffix" : "" }, { "dropping-particle" : "", "family" : "Botella", "given" : "Francisco", "non-dropping-particle" : "", "parse-names" : false, "suffix" : "" }, { "dropping-particle" : "", "family" : "Carrete", "given" : "Martina", "non-dropping-particle" : "", "parse-names" : false, "suffix" : "" }, { "dropping-particle" : "", "family" : "Don\u00e1zar", "given" : "Jos\u00e9 A.", "non-dropping-particle" : "", "parse-names" : false, "suffix" : "" }, { "dropping-particle" : "", "family" : "Cort\u00e9s-Avizanda", "given" : "Ainara", "non-dropping-particle" : "", "parse-names" : false, "suffix" : "" }, { "dropping-particle" : "", "family" : "Arrondo", "given" : "Eneko", "non-dropping-particle" : "", "parse-names" : false, "suffix" : "" }, { "dropping-particle" : "", "family" : "Moreno-Opo", "given" : "Rub\u00e9n", "non-dropping-particle" : "", "parse-names" : false, "suffix" : "" }, { "dropping-particle" : "", "family" : "Jim\u00e9nez", "given" : "Jos\u00e9", "non-dropping-particle" : "", "parse-names" : false, "suffix" : "" }, { "dropping-particle" : "", "family" : "Margalida", "given" : "Antoni", "non-dropping-particle" : "", "parse-names" : false, "suffix" : "" }, { "dropping-particle" : "", "family" : "S\u00e1nchez-Zapata", "given" : "Jos\u00e9 A.", "non-dropping-particle" : "", "parse-names" : false, "suffix" : "" } ], "container-title" : "Journal of Applied Ecology", "id" : "ITEM-1", "issue" : "4", "issued" : { "date-parts" : [ [ "2017" ] ] }, "page" : "1120-1129", "title" : "Evaluation of the network of protection areas for the feeding of scavengers in Spain: from biodiversity conservation to greenhouse gas emission savings", "type" : "article-journal", "volume" : "54" }, "uris" : [ "http://www.mendeley.com/documents/?uuid=73c34e30-46df-4c84-a9e2-1b5028ae1149", "http://www.mendeley.com/documents/?uuid=42b637cd-b096-4b01-8d7b-6c602d73903e" ] } ], "mendeley" : { "formattedCitation" : "(Zebensui Morales-Reyes, P\u00e9rez-Garc\u00eda, et al., 2017)", "plainTextFormattedCitation" : "(Zebensui Morales-Reyes, P\u00e9rez-Garc\u00eda, et al., 2017)", "previouslyFormattedCitation" : "(Zebensui Morales-Reyes, P\u00e9rez-Garc\u00eda,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orales-Reyes </w:t>
      </w:r>
      <w:r w:rsidR="00C56B4E" w:rsidRPr="00C56B4E">
        <w:rPr>
          <w:rFonts w:eastAsia="Cambria" w:cstheme="minorHAnsi"/>
          <w:i/>
          <w:lang w:val="en-US"/>
        </w:rPr>
        <w:t>et al.</w:t>
      </w:r>
      <w:r w:rsidRPr="00946649">
        <w:rPr>
          <w:rFonts w:eastAsia="Cambria" w:cstheme="minorHAnsi"/>
          <w:lang w:val="en-US"/>
        </w:rPr>
        <w:t>, 2017</w:t>
      </w:r>
      <w:r w:rsidR="000C51A4">
        <w:rPr>
          <w:rFonts w:eastAsia="Cambria" w:cstheme="minorHAnsi"/>
          <w:lang w:val="en-US"/>
        </w:rPr>
        <w:t>b</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In addition, the intensification in livestock raising and the decline of traditional farming practices may threaten the removal of carcasses by scavenger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biocon.2009.03.024", "ISBN" : "0006-3207", "ISSN" : "00063207", "abstract" : "Transhumance is a traditional livestock practice based on the movement of livestock between winter and summer pastures with importance placed on biodiversity conservation. We analyzed the transhumant activity of sheep and cows in the uplands of the Cantabrian Mountains, NW Spain, and its influence on the ecology and management of the griffon vulture, a scavenger with a relevant ecosystem function. For the first time, we provided strong evidence of the close relationship between vultures and transhumance, which was previously only suggested. Vultures occupied roosting sites very close to the summer pastures and often consumed livestock carcasses. There was a strong spatiotemporal adjustment in the use of these mountain areas by transhumant livestock, especially sheep, and vultures. The number of transhumant sheep and cows within 10-12.5 km around the roosts were the best predictors of vulture occurrence and abundance, respectively, in generalized linear mixed models. Our estimates of potentially available food from livestock carcasses for vultures indicated that our study area can maintain important griffon vulture populations through a system based on traditional livestock farming including transhumance. Thus, transhumance is able to influence the top of the ecosystem (scavengers) and could aid in sustainable management of griffon vulture populations. In our study area, transhumant sheep were reduced by 62% in the last 15 years and only 20% of summer pastures are now occupied. The potential impact that the ongoing loss of transhumant activity could have on mountain ecosystem conservation should be assessed and taken into account by the new European Common Agricultural Policy. \u00a9 2009 Elsevier Ltd. All rights reserved.", "author" : [ { "dropping-particle" : "", "family" : "Olea", "given" : "Pedro P.", "non-dropping-particle" : "", "parse-names" : false, "suffix" : "" }, { "dropping-particle" : "", "family" : "Mateo-Tom\u00e1s", "given" : "Patricia", "non-dropping-particle" : "", "parse-names" : false, "suffix" : "" } ], "container-title" : "Biological Conservation", "id" : "ITEM-1", "issue" : "8", "issued" : { "date-parts" : [ [ "2009" ] ] }, "page" : "1844-1853", "publisher" : "Elsevier Ltd", "title" : "The role of traditional farming practices in ecosystem conservation: The case of transhumance and vultures", "type" : "article-journal", "volume" : "142" }, "uris" : [ "http://www.mendeley.com/documents/?uuid=2b9f5d9e-21c6-416e-a2cb-3c4222a763d9", "http://www.mendeley.com/documents/?uuid=118e3e94-e85d-4dab-9c2f-fb0d64887e6f" ] } ], "mendeley" : { "formattedCitation" : "(Olea &amp; Mateo-Tom\u00e1s, 2009)", "plainTextFormattedCitation" : "(Olea &amp; Mateo-Tom\u00e1s, 2009)", "previouslyFormattedCitation" : "(Olea &amp; Mateo-Tom\u00e1s,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Olea &amp; Mateo-Tomás, 2009)</w:t>
      </w:r>
      <w:r w:rsidRPr="00946649">
        <w:rPr>
          <w:rFonts w:eastAsia="Cambria" w:cstheme="minorHAnsi"/>
          <w:lang w:val="en-US"/>
        </w:rPr>
        <w:fldChar w:fldCharType="end"/>
      </w:r>
      <w:r w:rsidRPr="00946649">
        <w:rPr>
          <w:rFonts w:eastAsia="Cambria" w:cstheme="minorHAnsi"/>
          <w:lang w:val="en-US"/>
        </w:rPr>
        <w:t xml:space="preserve">. Finally, farmers’ perceptions and their conflicting relations with facultative scavengers due to livestock predation can influence their tolerance towards these animal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conl.12392", "ISSN" : "1755263X", "abstract" : "\u00a9 2017 Wiley Periodicals, Inc. A socioecological approach to biodiversity conservation has recently been encouraged. We examined farmer perceptions of ecosystem services provided by scavenging vertebrates in Spain through face-to-face surveys with farmers in seven large extensive livestock systems. Scavenging services (i.e., carrion consumption) was the most perceived benefit whereas the role of some scavengers as predators was the most recognized damage. The most beneficial scavengers perceived were vultures. Overall, we detected a \"Dr. Jekyll and Mr. Hyde\" paradox as the same species and species within the same guild can be dually perceived as beneficial or harmful. Our findings provide evidence that traditional extensive farming linked to experience-based and local ecological knowledge drives positive perceptions of scavengers and their consideration as ecosystem services providers. Research on social perceptions can contribute to the conservation of scavengers by raising awareness about the ecosystem services provided by this functional group.", "author" : [ { "dropping-particle" : "", "family" : "Morales-Reyes", "given" : "Z.", "non-dropping-particle" : "", "parse-names" : false, "suffix" : "" }, { "dropping-particle" : "", "family" : "Mart\u00edn-L\u00f3pez", "given" : "B.", "non-dropping-particle" : "", "parse-names" : false, "suffix" : "" }, { "dropping-particle" : "", "family" : "Mole\u00f3n", "given" : "M.", "non-dropping-particle" : "", "parse-names" : false, "suffix" : "" }, { "dropping-particle" : "", "family" : "Mateo-Tom\u00e1s", "given" : "P.", "non-dropping-particle" : "", "parse-names" : false, "suffix" : "" }, { "dropping-particle" : "", "family" : "Botella", "given" : "F.", "non-dropping-particle" : "", "parse-names" : false, "suffix" : "" }, { "dropping-particle" : "", "family" : "Margalida", "given" : "A.", "non-dropping-particle" : "", "parse-names" : false, "suffix" : "" }, { "dropping-particle" : "", "family" : "Don\u00e1zar", "given" : "J.A.", "non-dropping-particle" : "", "parse-names" : false, "suffix" : "" }, { "dropping-particle" : "", "family" : "Blanco", "given" : "G.", "non-dropping-particle" : "", "parse-names" : false, "suffix" : "" }, { "dropping-particle" : "", "family" : "P\u00e9rez", "given" : "I.", "non-dropping-particle" : "", "parse-names" : false, "suffix" : "" }, { "dropping-particle" : "", "family" : "S\u00e1nchez-Zapata", "given" : "J.A.", "non-dropping-particle" : "", "parse-names" : false, "suffix" : "" } ], "container-title" : "Conservation Letters", "id" : "ITEM-1", "issued" : { "date-parts" : [ [ "2017" ] ] }, "title" : "Farmer Perceptions of the Ecosystem Services Provided by Scavengers: What, Who, and to Whom", "type" : "article-journal" }, "uris" : [ "http://www.mendeley.com/documents/?uuid=aff5dada-ebfd-4ed9-bcc3-a621d1b17848", "http://www.mendeley.com/documents/?uuid=ac47c029-e22d-4bd2-8626-0518d6076f43" ] } ], "mendeley" : { "formattedCitation" : "(Z. Morales-Reyes et al., 2017)", "plainTextFormattedCitation" : "(Z. Morales-Reyes et al., 2017)", "previouslyFormattedCitation" : "(Z. Morales-Reyes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orales-Reyes </w:t>
      </w:r>
      <w:r w:rsidR="00C56B4E" w:rsidRPr="00C56B4E">
        <w:rPr>
          <w:rFonts w:eastAsia="Cambria" w:cstheme="minorHAnsi"/>
          <w:i/>
          <w:lang w:val="en-US"/>
        </w:rPr>
        <w:t>et al.</w:t>
      </w:r>
      <w:r w:rsidRPr="00946649">
        <w:rPr>
          <w:rFonts w:eastAsia="Cambria" w:cstheme="minorHAnsi"/>
          <w:lang w:val="en-US"/>
        </w:rPr>
        <w:t>, 2017</w:t>
      </w:r>
      <w:r w:rsidR="000C51A4">
        <w:rPr>
          <w:rFonts w:eastAsia="Cambria" w:cstheme="minorHAnsi"/>
          <w:lang w:val="en-US"/>
        </w:rPr>
        <w:t>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w:t>
      </w:r>
    </w:p>
    <w:p w14:paraId="7FB6CFCF" w14:textId="263640E0" w:rsidR="001E43D4" w:rsidRPr="00946649" w:rsidRDefault="00997B0C" w:rsidP="000226B2">
      <w:pPr>
        <w:pStyle w:val="Caption"/>
      </w:pPr>
      <w:r>
        <w:t>Table 2.3</w:t>
      </w:r>
      <w:r w:rsidR="001E43D4" w:rsidRPr="00946649">
        <w:t xml:space="preserve">: Conservation status (according to IUCN Red List categories) and population trend of main scavenger species (species selection based on </w:t>
      </w:r>
      <w:r w:rsidR="001E43D4" w:rsidRPr="00946649">
        <w:fldChar w:fldCharType="begin" w:fldLock="1"/>
      </w:r>
      <w:r w:rsidR="001E43D4" w:rsidRPr="00946649">
        <w:instrText>ADDIN CSL_CITATION { "citationItems" : [ { "id" : "ITEM-1", "itemData" : { "DOI" : "10.1111/ddi.12330", "ISBN" : "1472-4642", "ISSN" : "14724642", "abstract" : "Aim Anthropogenic food subsidies are increasingly present in ecosystems, but their impacts remain poorly understood. Big game hunting is a growing activity that annually subsidizes ecosystems with tonnes of carrion world-wide. By feeding on carrion, scavengers support key ecosystem functions and services, becoming key vectors to transfer the impacts of human-mediated food subsidies across ecosystems. We characterize and compare the structure of vertebrate communities feeding on these subsidies, namely big game hunting remains, at a global scale. Location Global. Methods We collected data from a countrywide field study in Spain and broadened it up to nine regions in four continents by reviewing scientific literature. We analysed the structure of the scavenger communities considering species composition, richness and scavenging frequency. Results Seventy-nine vertebrate species, 19% globally threatened, scavenged food subsidies from big game hunting world-wide. Scavenger richness (2.0\u201311.0% of vertebrates/region) positively correlated with total vertebrate richness. Although scavenger communities at hunting remains varied among regions, we describe a general structural pattern. Birds and mammals dominate consumption, with birds scavenging twice more frequently than mammals \u2013 but more mammal species scavenge compared to birds. Generalists dominate scavenging globally, especially where the presence of obligate scavengers (vultures) and apex predators (e.g. wolves, hyenas, eagles) is low. Main conclusions Anthropogenic food from hunting subsidizes many vertebrate species from different trophic levels and conservation status and thus is expected to affect from populations to ecosystems. Obligate scavengers and apex predators seem to play a key role structuring the scavenger community through top-down mechanisms. The general structure of scavenger communities we describe here provides a benchmark for comparisons of subsidized and non-subsidized communities. More data on the spatio-temporal availability of anthropogenic food subsidies and their consumption by scavengers world-wide are needed to efficiently preserve biodiversity, and the associated ecological functions and services, in increasingly subsidized ecosystems.", "author" : [ { "dropping-particle" : "", "family" : "Mateo-Tom\u00e1s", "given" : "Patricia", "non-dropping-particle" : "", "parse-names" : false, "suffix" : "" }, { "dropping-particle" : "", "family" : "Olea", "given" : "Pedro P.", "non-dropping-particle" : "", "parse-names" : false, "suffix" : "" }, { "dropping-particle" : "", "family" : "Mole\u00f3n", "given" : "Marcos", "non-dropping-particle" : "", "parse-names" : false, "suffix" : "" }, { "dropping-particle" : "", "family" : "Vicente", "given" : "Joaqu\u00edn", "non-dropping-particle" : "", "parse-names" : false, "suffix" : "" }, { "dropping-particle" : "", "family" : "Botella", "given" : "Francisco", "non-dropping-particle" : "", "parse-names" : false, "suffix" : "" }, { "dropping-particle" : "", "family" : "Selva", "given" : "Nuria", "non-dropping-particle" : "", "parse-names" : false, "suffix" : "" }, { "dropping-particle" : "", "family" : "Vi\u00f1uela", "given" : "Javier", "non-dropping-particle" : "", "parse-names" : false, "suffix" : "" }, { "dropping-particle" : "", "family" : "S\u00e1nchez-Zapata", "given" : "Jos\u00e9 Antonio", "non-dropping-particle" : "", "parse-names" : false, "suffix" : "" } ], "container-title" : "Diversity and Distributions", "id" : "ITEM-1", "issue" : "8", "issued" : { "date-parts" : [ [ "2015" ] ] }, "page" : "913-924", "title" : "From regional to global patterns in vertebrate scavenger communities subsidized by big game hunting", "type" : "article-journal", "volume" : "21" }, "uris" : [ "http://www.mendeley.com/documents/?uuid=9c5c4166-3b3d-4354-9ea5-368b67c77e29", "http://www.mendeley.com/documents/?uuid=4ef0fdb6-32db-4740-ad03-7cd9b234d4d1" ] } ], "mendeley" : { "formattedCitation" : "(Mateo-Tom\u00e1s et al., 2015)", "plainTextFormattedCitation" : "(Mateo-Tom\u00e1s et al., 2015)", "previouslyFormattedCitation" : "(Mateo-Tom\u00e1s et al., 2015)" }, "properties" : {  }, "schema" : "https://github.com/citation-style-language/schema/raw/master/csl-citation.json" }</w:instrText>
      </w:r>
      <w:r w:rsidR="001E43D4" w:rsidRPr="00946649">
        <w:fldChar w:fldCharType="separate"/>
      </w:r>
      <w:r w:rsidR="001E43D4" w:rsidRPr="00946649">
        <w:t xml:space="preserve">Mateo-Tomás </w:t>
      </w:r>
      <w:r w:rsidR="00C56B4E" w:rsidRPr="00C56B4E">
        <w:rPr>
          <w:i/>
        </w:rPr>
        <w:t>et al.</w:t>
      </w:r>
      <w:r w:rsidR="00F14761">
        <w:t xml:space="preserve">, </w:t>
      </w:r>
      <w:r w:rsidR="001E43D4" w:rsidRPr="00946649">
        <w:t>2015</w:t>
      </w:r>
      <w:r w:rsidR="001E43D4" w:rsidRPr="00946649">
        <w:fldChar w:fldCharType="end"/>
      </w:r>
      <w:r w:rsidR="001E43D4" w:rsidRPr="00946649">
        <w:t xml:space="preserve">) per subregion of Europe and Central Asia. Trends are reported as: increasing (+); decreasing (–); stable (0); fluctuating (F); heterogeneous trend within the subregion (mixed; see </w:t>
      </w:r>
      <w:r w:rsidR="009F3B65">
        <w:t>supporting material</w:t>
      </w:r>
      <w:r w:rsidR="001E43D4" w:rsidRPr="0014590D">
        <w:t xml:space="preserve"> </w:t>
      </w:r>
      <w:hyperlink r:id="rId228" w:history="1">
        <w:r w:rsidR="001E43D4" w:rsidRPr="005600B9">
          <w:rPr>
            <w:rStyle w:val="Hyperlink"/>
          </w:rPr>
          <w:t>Appendix 2.4</w:t>
        </w:r>
      </w:hyperlink>
      <w:r w:rsidR="001E43D4" w:rsidRPr="00946649">
        <w:t xml:space="preserve"> for additional details of avian scavengers) or unknown (?). NA: data not available (i.e., there are no populations). Conservation status: EN: </w:t>
      </w:r>
      <w:r w:rsidR="00E3374E">
        <w:t>e</w:t>
      </w:r>
      <w:r w:rsidR="001E43D4" w:rsidRPr="00946649">
        <w:t xml:space="preserve">ndangered; VU: </w:t>
      </w:r>
      <w:r w:rsidR="00E3374E">
        <w:t>v</w:t>
      </w:r>
      <w:r w:rsidR="001E43D4" w:rsidRPr="00946649">
        <w:t xml:space="preserve">ulnerable; NT: </w:t>
      </w:r>
      <w:r w:rsidR="00E3374E">
        <w:t>n</w:t>
      </w:r>
      <w:r w:rsidR="001E43D4" w:rsidRPr="00946649">
        <w:t xml:space="preserve">ear </w:t>
      </w:r>
      <w:r w:rsidR="00E3374E">
        <w:t>t</w:t>
      </w:r>
      <w:r w:rsidR="001E43D4" w:rsidRPr="00946649">
        <w:t xml:space="preserve">hreatened; LC: </w:t>
      </w:r>
      <w:r w:rsidR="00E3374E">
        <w:t>l</w:t>
      </w:r>
      <w:r w:rsidR="008771EE">
        <w:t>east concern</w:t>
      </w:r>
      <w:r w:rsidR="001E43D4" w:rsidRPr="00946649">
        <w:t xml:space="preserve">. </w:t>
      </w:r>
      <w:r w:rsidR="00415D36">
        <w:t xml:space="preserve">Source: </w:t>
      </w:r>
      <w:r w:rsidR="001E43D4" w:rsidRPr="00946649">
        <w:t xml:space="preserve">Own representation based on </w:t>
      </w:r>
      <w:r w:rsidR="001E43D4" w:rsidRPr="00946649">
        <w:fldChar w:fldCharType="begin" w:fldLock="1"/>
      </w:r>
      <w:r w:rsidR="001E43D4" w:rsidRPr="00946649">
        <w:instrText>ADDIN CSL_CITATION { "citationItems" : [ { "id" : "ITEM-1", "itemData" : { "author" : [ { "dropping-particle" : "", "family" : "Deinet", "given" : "Stefanie", "non-dropping-particle" : "", "parse-names" : false, "suffix" : "" }, { "dropping-particle" : "", "family" : "Eld", "given" : "Christina Ieronymidou Louise McRae Ian J. Burfi", "non-dropping-particle" : "", "parse-names" : false, "suffix" : "" }, { "dropping-particle" : "Ben", "family" : "Collen", "given" : "Ruud P. Foppen", "non-dropping-particle" : "", "parse-names" : false, "suffix" : "" }, { "dropping-particle" : "", "family" : "B\u00f6hm", "given" : "Monika", "non-dropping-particle" : "", "parse-names" : false, "suffix" : "" } ], "id" : "ITEM-1", "issued" : { "date-parts" : [ [ "2013" ] ] }, "publisher" : "Final report to Rewilding Europe by ZSL, BirdLife International and the European Bird Census Council", "publisher-place" : "London, UK", "title" : "Wildlife comeback in Europe, The recovery of selected mammal and bird species", "type" : "report" }, "uris" : [ "http://www.mendeley.com/documents/?uuid=42318463-b67e-44f9-b260-69d07235bfed", "http://www.mendeley.com/documents/?uuid=672fde25-ab09-48c8-b23b-b6fc996615da" ] }, { "id" : "ITEM-2", "itemData" : { "ISBN" : "9788496553491", "abstract" : "1. Carnivores -- 2. Hoofed mammals -- 3. Primates -- v. 4. Sea Mammals -- v. 5. Monotremes and Marsupials -- v. 6. Lagomorphs and Rodents, 1", "author" : [ { "dropping-particle" : "", "family" : "Wilson", "given" : "Don E.", "non-dropping-particle" : "", "parse-names" : false, "suffix" : "" }, { "dropping-particle" : "", "family" : "Mittermeier", "given" : "Russell A.", "non-dropping-particle" : "", "parse-names" : false, "suffix" : "" }, { "dropping-particle" : "", "family" : "Cavallini", "given" : "Paolo.", "non-dropping-particle" : "", "parse-names" : false, "suffix" : "" } ], "id" : "ITEM-2", "issued" : { "date-parts" : [ [ "2009" ] ] }, "publisher" : "Lynx Edicions", "title" : "Handbook of the mammals of the world", "type" : "book" }, "uris" : [ "http://www.mendeley.com/documents/?uuid=1cbbcdca-4932-4f1a-9609-7837d520efad", "http://www.mendeley.com/documents/?uuid=a87471bf-ceda-4284-ac3c-8eafc8c1510c" ] }, { "id" : "ITEM-3", "itemData" : { "DOI" : "10.1126/science.1257553", "ISSN" : "0036-8075", "PMID" : "25525247",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 "author" : [ { "dropping-particle" : "", "family" : "Chapron", "given" : "G.", "non-dropping-particle" : "", "parse-names" : false, "suffix" : "" }, { "dropping-particle" : "", "family" : "Kaczensky", "given" : "P.", "non-dropping-particle" : "", "parse-names" : false, "suffix" : "" }, { "dropping-particle" : "", "family" : "Linnell", "given" : "J. D. C.", "non-dropping-particle" : "", "parse-names" : false, "suffix" : "" }, { "dropping-particle" : "", "family" : "Arx", "given" : "M.", "non-dropping-particle" : "von", "parse-names" : false, "suffix" : "" }, { "dropping-particle" : "", "family" : "Huber", "given" : "D.", "non-dropping-particle" : "", "parse-names" : false, "suffix" : "" }, { "dropping-particle" : "", "family" : "Andren", "given" : "H.", "non-dropping-particle" : "", "parse-names" : false, "suffix" : "" }, { "dropping-particle" : "V.", "family" : "Lopez-Bao", "given" : "J.", "non-dropping-particle" : "", "parse-names" : false, "suffix" : "" }, { "dropping-particle" : "", "family" : "Adamec", "given" : "M.", "non-dropping-particle" : "", "parse-names" : false, "suffix" : "" }, { "dropping-particle" : "", "family" : "Alvares", "given" : "F.", "non-dropping-particle" : "", "parse-names" : false, "suffix" : "" }, { "dropping-particle" : "", "family" : "Anders", "given" : "O.", "non-dropping-particle" : "", "parse-names" : false, "suffix" : "" }, { "dropping-particle" : "", "family" : "Bal\u00a0iauskas", "given" : "L.", "non-dropping-particle" : "", "parse-names" : false, "suffix" : "" }, { "dropping-particle" : "", "family" : "Balys", "given" : "V.", "non-dropping-particle" : "", "parse-names" : false, "suffix" : "" }, { "dropping-particle" : "", "family" : "Bed\u00a0", "given" : "P.", "non-dropping-particle" : "", "parse-names" : false, "suffix" : "" }, { "dropping-particle" : "", "family" : "Bego", "given" : "F.", "non-dropping-particle" : "", "parse-names" : false, "suffix" : "" }, { "dropping-particle" : "", "family" : "Blanco", "given" : "J. C.", "non-dropping-particle" : "", "parse-names" : false, "suffix" : "" }, { "dropping-particle" : "", "family" : "Breitenmoser", "given" : "U.", "non-dropping-particle" : "", "parse-names" : false, "suffix" : "" }, { "dropping-particle" : "", "family" : "Broseth", "given" : "H.", "non-dropping-particle" : "", "parse-names" : false, "suffix" : "" }, { "dropping-particle" : "", "family" : "Bufka", "given" : "L.", "non-dropping-particle" : "", "parse-names" : false, "suffix" : "" }, { "dropping-particle" : "", "family" : "Bunikyte", "given" : "R.", "non-dropping-particle" : "", "parse-names" : false, "suffix" : "" }, { "dropping-particle" : "", "family" : "Ciucci", "given" : "P.", "non-dropping-particle" : "", "parse-names" : false, "suffix" : "" }, { "dropping-particle" : "", "family" : "Dutsov", "given" : "A.", "non-dropping-particle" : "", "parse-names" : false, "suffix" : "" }, { "dropping-particle" : "", "family" : "Engleder", "given" : "T.", "non-dropping-particle" : "", "parse-names" : false, "suffix" : "" }, { "dropping-particle" : "", "family" : "Fuxjager", "given" : "C.", "non-dropping-particle" : "", "parse-names" : false, "suffix" : "" }, { "dropping-particle" : "", "family" : "Groff", "given" : "C.", "non-dropping-particle" : "", "parse-names" : false, "suffix" : "" }, { "dropping-particle" : "", "family" : "Holmala", "given" : "K.", "non-dropping-particle" : "", "parse-names" : false, "suffix" : "" }, { "dropping-particle" : "", "family" : "Hoxha", "given" : "B.", "non-dropping-particle" : "", "parse-names" : false, "suffix" : "" }, { "dropping-particle" : "", "family" : "Iliopoulos", "given" : "Y.", "non-dropping-particle" : "", "parse-names" : false, "suffix" : "" }, { "dropping-particle" : "", "family" : "Ionescu", "given" : "O.", "non-dropping-particle" : "", "parse-names" : false, "suffix" : "" }, { "dropping-particle" : "", "family" : "Jeremi\u00a0", "given" : "J.", "non-dropping-particle" : "", "parse-names" : false, "suffix" : "" }, { "dropping-particle" : "", "family" : "Jerina", "given" : "K.", "non-dropping-particle" : "", "parse-names" : false, "suffix" : "" }, { "dropping-particle" : "", "family" : "Kluth", "given" : "G.", "non-dropping-particle" : "", "parse-names" : false, "suffix" : "" }, { "dropping-particle" : "", "family" : "Knauer", "given" : "F.", "non-dropping-particle" : "", "parse-names" : false, "suffix" : "" }, { "dropping-particle" : "", "family" : "Kojola", "given" : "I.", "non-dropping-particle" : "", "parse-names" : false, "suffix" : "" }, { "dropping-particle" : "", "family" : "Kos", "given" : "I.", "non-dropping-particle" : "", "parse-names" : false, "suffix" : "" }, { "dropping-particle" : "", "family" : "Krofel", "given" : "M.", "non-dropping-particle" : "", "parse-names" : false, "suffix" : "" }, { "dropping-particle" : "", "family" : "Kubala", "given" : "J.", "non-dropping-particle" : "", "parse-names" : false, "suffix" : "" }, { "dropping-particle" : "", "family" : "Kunovac", "given" : "S.", "non-dropping-particle" : "", "parse-names" : false, "suffix" : "" }, { "dropping-particle" : "", "family" : "Kusak", "given" : "J.", "non-dropping-particle" : "", "parse-names" : false, "suffix" : "" }, { "dropping-particle" : "", "family" : "Kutal", "given" : "M.", "non-dropping-particle" : "", "parse-names" : false, "suffix" : "" }, { "dropping-particle" : "", "family" : "Liberg", "given" : "O.", "non-dropping-particle" : "", "parse-names" : false, "suffix" : "" }, { "dropping-particle" : "", "family" : "Maji\u00a0", "given" : "A.", "non-dropping-particle" : "", "parse-names" : false, "suffix" : "" }, { "dropping-particle" : "", "family" : "Mannil", "given" : "P.", "non-dropping-particle" : "", "parse-names" : false, "suffix" : "" }, { "dropping-particle" : "", "family" : "Manz", "given" : "R.", "non-dropping-particle" : "", "parse-names" : false, "suffix" : "" }, { "dropping-particle" : "", "family" : "Marboutin", "given" : "E.", "non-dropping-particle" : "", "parse-names" : false, "suffix" : "" }, { "dropping-particle" : "", "family" : "Marucco", "given" : "F.", "non-dropping-particle" : "", "parse-names" : false, "suffix" : "" }, { "dropping-particle" : "", "family" : "Melovski", "given" : "D.", "non-dropping-particle" : "", "parse-names" : false, "suffix" : "" }, { "dropping-particle" : "", "family" : "Mersini", "given" : "K.", "non-dropping-particle" : "", "parse-names" : false, "suffix" : "" }, { "dropping-particle" : "", "family" : "Mertzanis", "given" : "Y.", "non-dropping-particle" : "", "parse-names" : false, "suffix" : "" }, { "dropping-particle" : "", "family" : "Mys\u00a0ajek", "given" : "R. W.", "non-dropping-particle" : "", "parse-names" : false, "suffix" : "" }, { "dropping-particle" : "", "family" : "Nowak", "given" : "S.", "non-dropping-particle" : "", "parse-names" : false, "suffix" : "" }, { "dropping-particle" : "", "family" : "Odden", "given" : "J.", "non-dropping-particle" : "", "parse-names" : false, "suffix" : "" }, { "dropping-particle" : "", "family" : "Ozolins", "given" : "J.", "non-dropping-particle" : "", "parse-names" : false, "suffix" : "" }, { "dropping-particle" : "", "family" : "Palomero", "given" : "G.", "non-dropping-particle" : "", "parse-names" : false, "suffix" : "" }, { "dropping-particle" : "", "family" : "Paunovi\u00a0", "given" : "M.", "non-dropping-particle" : "", "parse-names" : false, "suffix" : "" }, { "dropping-particle" : "", "family" : "Persson", "given" : "J.", "non-dropping-particle" : "", "parse-names" : false, "suffix" : "" }, { "dropping-particle" : "", "family" : "Poto\u00a0nik", "given" : "H.", "non-dropping-particle" : "", "parse-names" : false, "suffix" : "" }, { "dropping-particle" : "", "family" : "Quenette", "given" : "P.-Y.", "non-dropping-particle" : "", "parse-names" : false, "suffix" : "" }, { "dropping-particle" : "", "family" : "Rauer", "given" : "G.", "non-dropping-particle" : "", "parse-names" : false, "suffix" : "" }, { "dropping-particle" : "", "family" : "Reinhardt", "given" : "I.", "non-dropping-particle" : "", "parse-names" : false, "suffix" : "" }, { "dropping-particle" : "", "family" : "Rigg", "given" : "R.", "non-dropping-particle" : "", "parse-names" : false, "suffix" : "" }, { "dropping-particle" : "", "family" : "Ryser", "given" : "A.", "non-dropping-particle" : "", "parse-names" : false, "suffix" : "" }, { "dropping-particle" : "", "family" : "Salvatori", "given" : "V.", "non-dropping-particle" : "", "parse-names" : false, "suffix" : "" }, { "dropping-particle" : "", "family" : "Skrbin\u00a0ek", "given" : "T.", "non-dropping-particle" : "", "parse-names" : false, "suffix" : "" }, { "dropping-particle" : "", "family" : "Stojanov", "given" : "A.", "non-dropping-particle" : "", "parse-names" : false, "suffix" : "" }, { "dropping-particle" : "", "family" : "Swenson", "given" : "J. E.", "non-dropping-particle" : "", "parse-names" : false, "suffix" : "" }, { "dropping-particle" : "", "family" : "Szemethy", "given" : "L.", "non-dropping-particle" : "", "parse-names" : false, "suffix" : "" }, { "dropping-particle" : "", "family" : "Trajce", "given" : "A.", "non-dropping-particle" : "", "parse-names" : false, "suffix" : "" }, { "dropping-particle" : "", "family" : "Tsingarska-Sedefcheva", "given" : "E.", "non-dropping-particle" : "", "parse-names" : false, "suffix" : "" }, { "dropping-particle" : "", "family" : "Va\u00a0a", "given" : "M.", "non-dropping-particle" : "", "parse-names" : false, "suffix" : "" }, { "dropping-particle" : "", "family" : "Veeroja", "given" : "R.", "non-dropping-particle" : "", "parse-names" : false, "suffix" : "" }, { "dropping-particle" : "", "family" : "Wabakken", "given" : "P.", "non-dropping-particle" : "", "parse-names" : false, "suffix" : "" }, { "dropping-particle" : "", "family" : "Wolfl", "given" : "M.", "non-dropping-particle" : "", "parse-names" : false, "suffix" : "" }, { "dropping-particle" : "", "family" : "Wolfl", "given" : "S.", "non-dropping-particle" : "", "parse-names" : false, "suffix" : "" }, { "dropping-particle" : "", "family" : "Zimmermann", "given" : "F.", "non-dropping-particle" : "", "parse-names" : false, "suffix" : "" }, { "dropping-particle" : "", "family" : "Zlatanova", "given" : "D.", "non-dropping-particle" : "", "parse-names" : false, "suffix" : "" }, { "dropping-particle" : "", "family" : "Boitani", "given" : "L.", "non-dropping-particle" : "", "parse-names" : false, "suffix" : "" } ], "container-title" : "Science", "id" : "ITEM-3", "issue" : "6216", "issued" : { "date-parts" : [ [ "2014", "12" ] ] }, "page" : "1517-1519", "title" : "Recovery of large carnivores in Europe's modern human-dominated landscapes", "type" : "article-journal", "volume" : "346" }, "uris" : [ "http://www.mendeley.com/documents/?uuid=c3048017-c28d-4fee-b450-31a83d5d40f0", "http://www.mendeley.com/documents/?uuid=919f91d0-944b-4424-a21e-13b668588013" ] } ], "mendeley" : { "formattedCitation" : "(Chapron et al., 2014; Deinet, Eld, Collen, &amp; B\u00f6hm, 2013; D. E. Wilson, Mittermeier, &amp; Cavallini, 2009)", "plainTextFormattedCitation" : "(Chapron et al., 2014; Deinet, Eld, Collen, &amp; B\u00f6hm, 2013; D. E. Wilson, Mittermeier, &amp; Cavallini, 2009)", "previouslyFormattedCitation" : "(Chapron et al., 2014; Deinet, Eld, Collen, &amp; B\u00f6hm, 2013; D. E. Wilson, Mittermeier, &amp; Cavallini, 2009)" }, "properties" : {  }, "schema" : "https://github.com/citation-style-language/schema/raw/master/csl-citation.json" }</w:instrText>
      </w:r>
      <w:r w:rsidR="001E43D4" w:rsidRPr="00946649">
        <w:fldChar w:fldCharType="separate"/>
      </w:r>
      <w:r w:rsidR="001E43D4" w:rsidRPr="00946649">
        <w:t xml:space="preserve">Chapron </w:t>
      </w:r>
      <w:r w:rsidR="00C56B4E" w:rsidRPr="00C56B4E">
        <w:rPr>
          <w:i/>
        </w:rPr>
        <w:t>et al.</w:t>
      </w:r>
      <w:r w:rsidR="001E43D4" w:rsidRPr="00946649">
        <w:t xml:space="preserve"> </w:t>
      </w:r>
      <w:r w:rsidR="007166AC">
        <w:t>(</w:t>
      </w:r>
      <w:r w:rsidR="001E43D4" w:rsidRPr="00946649">
        <w:t>2014</w:t>
      </w:r>
      <w:r w:rsidR="007166AC">
        <w:t>)</w:t>
      </w:r>
      <w:r w:rsidR="001E43D4" w:rsidRPr="00946649">
        <w:t>; Deinet</w:t>
      </w:r>
      <w:r w:rsidR="001E43D4">
        <w:t xml:space="preserve"> </w:t>
      </w:r>
      <w:r w:rsidR="00C56B4E" w:rsidRPr="00C56B4E">
        <w:rPr>
          <w:i/>
        </w:rPr>
        <w:t>et al.</w:t>
      </w:r>
      <w:r w:rsidR="001E43D4" w:rsidRPr="00946649">
        <w:t xml:space="preserve"> </w:t>
      </w:r>
      <w:r w:rsidR="007166AC">
        <w:t>(</w:t>
      </w:r>
      <w:r w:rsidR="001E43D4" w:rsidRPr="00946649">
        <w:t>2013</w:t>
      </w:r>
      <w:r w:rsidR="007166AC">
        <w:t>)</w:t>
      </w:r>
      <w:r w:rsidR="001E43D4" w:rsidRPr="00946649">
        <w:t>; Wilson</w:t>
      </w:r>
      <w:r w:rsidR="001E43D4">
        <w:t xml:space="preserve"> </w:t>
      </w:r>
      <w:r w:rsidR="00C56B4E" w:rsidRPr="00C56B4E">
        <w:rPr>
          <w:i/>
        </w:rPr>
        <w:t>et al.</w:t>
      </w:r>
      <w:r w:rsidR="001E43D4" w:rsidRPr="00946649">
        <w:t xml:space="preserve"> </w:t>
      </w:r>
      <w:r w:rsidR="007166AC">
        <w:t>(</w:t>
      </w:r>
      <w:r w:rsidR="001E43D4" w:rsidRPr="00946649">
        <w:t>2009)</w:t>
      </w:r>
      <w:r w:rsidR="001E43D4" w:rsidRPr="00946649">
        <w:fldChar w:fldCharType="end"/>
      </w:r>
      <w:r w:rsidR="001E43D4" w:rsidRPr="00946649">
        <w:t xml:space="preserve">; IUCN Red List of Threatened Species. Version 2017-1. </w:t>
      </w:r>
      <w:hyperlink r:id="rId229" w:history="1">
        <w:r w:rsidR="001E43D4" w:rsidRPr="00946649">
          <w:rPr>
            <w:rStyle w:val="Hyperlink"/>
          </w:rPr>
          <w:t>www.iucnredlist.org</w:t>
        </w:r>
      </w:hyperlink>
      <w:r w:rsidR="001E43D4" w:rsidRPr="00946649">
        <w:t xml:space="preserve">; BirdLife International </w:t>
      </w:r>
      <w:hyperlink r:id="rId230" w:history="1">
        <w:r w:rsidR="001E43D4" w:rsidRPr="00946649">
          <w:rPr>
            <w:rStyle w:val="Hyperlink"/>
          </w:rPr>
          <w:t>http://datazone.birdlife.org/info/euroredlist</w:t>
        </w:r>
      </w:hyperlink>
      <w:r w:rsidR="00E3374E">
        <w:rPr>
          <w:rStyle w:val="Hyperlink"/>
        </w:rPr>
        <w:t>.</w:t>
      </w:r>
      <w:r w:rsidR="001E43D4" w:rsidRPr="00946649">
        <w:t xml:space="preserve"> </w:t>
      </w:r>
    </w:p>
    <w:tbl>
      <w:tblPr>
        <w:tblStyle w:val="TableGrid"/>
        <w:tblpPr w:leftFromText="141" w:rightFromText="141" w:vertAnchor="text" w:horzAnchor="margin" w:tblpY="259"/>
        <w:tblW w:w="101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170"/>
        <w:gridCol w:w="1080"/>
        <w:gridCol w:w="1260"/>
        <w:gridCol w:w="810"/>
        <w:gridCol w:w="1080"/>
        <w:gridCol w:w="900"/>
        <w:gridCol w:w="810"/>
        <w:gridCol w:w="810"/>
        <w:gridCol w:w="810"/>
      </w:tblGrid>
      <w:tr w:rsidR="001E43D4" w:rsidRPr="00CB5013" w14:paraId="267746D1" w14:textId="77777777" w:rsidTr="004B0EFD">
        <w:trPr>
          <w:trHeight w:val="345"/>
        </w:trPr>
        <w:tc>
          <w:tcPr>
            <w:tcW w:w="1440" w:type="dxa"/>
            <w:tcBorders>
              <w:top w:val="single" w:sz="4" w:space="0" w:color="auto"/>
              <w:left w:val="nil"/>
              <w:bottom w:val="single" w:sz="4" w:space="0" w:color="auto"/>
              <w:right w:val="nil"/>
            </w:tcBorders>
            <w:hideMark/>
          </w:tcPr>
          <w:p w14:paraId="234F369B"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Common name</w:t>
            </w:r>
          </w:p>
        </w:tc>
        <w:tc>
          <w:tcPr>
            <w:tcW w:w="1170" w:type="dxa"/>
            <w:tcBorders>
              <w:top w:val="single" w:sz="4" w:space="0" w:color="auto"/>
              <w:left w:val="nil"/>
              <w:bottom w:val="single" w:sz="4" w:space="0" w:color="auto"/>
              <w:right w:val="nil"/>
            </w:tcBorders>
            <w:hideMark/>
          </w:tcPr>
          <w:p w14:paraId="30EE9C4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Scientific name</w:t>
            </w:r>
          </w:p>
        </w:tc>
        <w:tc>
          <w:tcPr>
            <w:tcW w:w="1080" w:type="dxa"/>
            <w:tcBorders>
              <w:top w:val="single" w:sz="4" w:space="0" w:color="auto"/>
              <w:left w:val="nil"/>
              <w:bottom w:val="single" w:sz="4" w:space="0" w:color="auto"/>
              <w:right w:val="nil"/>
            </w:tcBorders>
            <w:hideMark/>
          </w:tcPr>
          <w:p w14:paraId="4CEDD33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Scavenger group</w:t>
            </w:r>
          </w:p>
        </w:tc>
        <w:tc>
          <w:tcPr>
            <w:tcW w:w="1260" w:type="dxa"/>
            <w:tcBorders>
              <w:top w:val="single" w:sz="4" w:space="0" w:color="auto"/>
              <w:left w:val="nil"/>
              <w:bottom w:val="single" w:sz="4" w:space="0" w:color="auto"/>
              <w:right w:val="nil"/>
            </w:tcBorders>
            <w:hideMark/>
          </w:tcPr>
          <w:p w14:paraId="5ACDB2A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unctional group</w:t>
            </w:r>
          </w:p>
        </w:tc>
        <w:tc>
          <w:tcPr>
            <w:tcW w:w="810" w:type="dxa"/>
            <w:tcBorders>
              <w:top w:val="single" w:sz="4" w:space="0" w:color="auto"/>
              <w:left w:val="nil"/>
              <w:bottom w:val="single" w:sz="4" w:space="0" w:color="auto"/>
              <w:right w:val="nil"/>
            </w:tcBorders>
          </w:tcPr>
          <w:p w14:paraId="204AEB2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onservation status</w:t>
            </w:r>
          </w:p>
        </w:tc>
        <w:tc>
          <w:tcPr>
            <w:tcW w:w="1080" w:type="dxa"/>
            <w:tcBorders>
              <w:top w:val="single" w:sz="4" w:space="0" w:color="auto"/>
              <w:left w:val="nil"/>
              <w:bottom w:val="single" w:sz="4" w:space="0" w:color="auto"/>
              <w:right w:val="nil"/>
            </w:tcBorders>
          </w:tcPr>
          <w:p w14:paraId="752B61F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urrent population trend</w:t>
            </w:r>
          </w:p>
        </w:tc>
        <w:tc>
          <w:tcPr>
            <w:tcW w:w="900" w:type="dxa"/>
            <w:tcBorders>
              <w:top w:val="single" w:sz="4" w:space="0" w:color="auto"/>
              <w:left w:val="nil"/>
              <w:bottom w:val="single" w:sz="4" w:space="0" w:color="auto"/>
              <w:right w:val="nil"/>
            </w:tcBorders>
            <w:hideMark/>
          </w:tcPr>
          <w:p w14:paraId="1C5A798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estern Europe</w:t>
            </w:r>
          </w:p>
        </w:tc>
        <w:tc>
          <w:tcPr>
            <w:tcW w:w="810" w:type="dxa"/>
            <w:tcBorders>
              <w:top w:val="single" w:sz="4" w:space="0" w:color="auto"/>
              <w:left w:val="nil"/>
              <w:bottom w:val="single" w:sz="4" w:space="0" w:color="auto"/>
              <w:right w:val="nil"/>
            </w:tcBorders>
            <w:hideMark/>
          </w:tcPr>
          <w:p w14:paraId="55F4210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entral Europe</w:t>
            </w:r>
          </w:p>
        </w:tc>
        <w:tc>
          <w:tcPr>
            <w:tcW w:w="810" w:type="dxa"/>
            <w:tcBorders>
              <w:top w:val="single" w:sz="4" w:space="0" w:color="auto"/>
              <w:left w:val="nil"/>
              <w:bottom w:val="single" w:sz="4" w:space="0" w:color="auto"/>
              <w:right w:val="nil"/>
            </w:tcBorders>
            <w:hideMark/>
          </w:tcPr>
          <w:p w14:paraId="11A306B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Eastern Europe</w:t>
            </w:r>
          </w:p>
        </w:tc>
        <w:tc>
          <w:tcPr>
            <w:tcW w:w="810" w:type="dxa"/>
            <w:tcBorders>
              <w:top w:val="single" w:sz="4" w:space="0" w:color="auto"/>
              <w:left w:val="nil"/>
              <w:bottom w:val="single" w:sz="4" w:space="0" w:color="auto"/>
              <w:right w:val="nil"/>
            </w:tcBorders>
            <w:hideMark/>
          </w:tcPr>
          <w:p w14:paraId="3645952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entral Asia</w:t>
            </w:r>
          </w:p>
        </w:tc>
      </w:tr>
      <w:tr w:rsidR="001E43D4" w:rsidRPr="00CB5013" w14:paraId="459C983C" w14:textId="77777777" w:rsidTr="004B0EFD">
        <w:trPr>
          <w:trHeight w:val="345"/>
        </w:trPr>
        <w:tc>
          <w:tcPr>
            <w:tcW w:w="1440" w:type="dxa"/>
            <w:tcBorders>
              <w:top w:val="single" w:sz="4" w:space="0" w:color="auto"/>
              <w:left w:val="nil"/>
              <w:bottom w:val="nil"/>
              <w:right w:val="nil"/>
            </w:tcBorders>
            <w:hideMark/>
          </w:tcPr>
          <w:p w14:paraId="48E4975E"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lastRenderedPageBreak/>
              <w:t>Bearded vulture</w:t>
            </w:r>
          </w:p>
        </w:tc>
        <w:tc>
          <w:tcPr>
            <w:tcW w:w="1170" w:type="dxa"/>
            <w:tcBorders>
              <w:top w:val="single" w:sz="4" w:space="0" w:color="auto"/>
              <w:left w:val="nil"/>
              <w:bottom w:val="nil"/>
              <w:right w:val="nil"/>
            </w:tcBorders>
            <w:hideMark/>
          </w:tcPr>
          <w:p w14:paraId="048FCA04"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Gypaetus barbatus</w:t>
            </w:r>
          </w:p>
        </w:tc>
        <w:tc>
          <w:tcPr>
            <w:tcW w:w="1080" w:type="dxa"/>
            <w:tcBorders>
              <w:top w:val="single" w:sz="4" w:space="0" w:color="auto"/>
              <w:left w:val="nil"/>
              <w:bottom w:val="nil"/>
              <w:right w:val="nil"/>
            </w:tcBorders>
            <w:hideMark/>
          </w:tcPr>
          <w:p w14:paraId="1B45BF4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lture</w:t>
            </w:r>
          </w:p>
        </w:tc>
        <w:tc>
          <w:tcPr>
            <w:tcW w:w="1260" w:type="dxa"/>
            <w:tcBorders>
              <w:top w:val="single" w:sz="4" w:space="0" w:color="auto"/>
              <w:left w:val="nil"/>
              <w:bottom w:val="nil"/>
              <w:right w:val="nil"/>
            </w:tcBorders>
            <w:hideMark/>
          </w:tcPr>
          <w:p w14:paraId="5DC755F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Obligate scavenger</w:t>
            </w:r>
          </w:p>
        </w:tc>
        <w:tc>
          <w:tcPr>
            <w:tcW w:w="810" w:type="dxa"/>
            <w:tcBorders>
              <w:top w:val="single" w:sz="4" w:space="0" w:color="auto"/>
              <w:left w:val="nil"/>
              <w:bottom w:val="nil"/>
              <w:right w:val="nil"/>
            </w:tcBorders>
          </w:tcPr>
          <w:p w14:paraId="4338C7E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T</w:t>
            </w:r>
          </w:p>
        </w:tc>
        <w:tc>
          <w:tcPr>
            <w:tcW w:w="1080" w:type="dxa"/>
            <w:tcBorders>
              <w:top w:val="single" w:sz="4" w:space="0" w:color="auto"/>
              <w:left w:val="nil"/>
              <w:bottom w:val="nil"/>
              <w:right w:val="nil"/>
            </w:tcBorders>
          </w:tcPr>
          <w:p w14:paraId="7459E27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single" w:sz="4" w:space="0" w:color="auto"/>
              <w:left w:val="nil"/>
              <w:bottom w:val="nil"/>
              <w:right w:val="nil"/>
            </w:tcBorders>
          </w:tcPr>
          <w:p w14:paraId="3751477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single" w:sz="4" w:space="0" w:color="auto"/>
              <w:left w:val="nil"/>
              <w:bottom w:val="nil"/>
              <w:right w:val="nil"/>
            </w:tcBorders>
          </w:tcPr>
          <w:p w14:paraId="442EA90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single" w:sz="4" w:space="0" w:color="auto"/>
              <w:left w:val="nil"/>
              <w:bottom w:val="nil"/>
              <w:right w:val="nil"/>
            </w:tcBorders>
          </w:tcPr>
          <w:p w14:paraId="4D16FF0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single" w:sz="4" w:space="0" w:color="auto"/>
              <w:left w:val="nil"/>
              <w:bottom w:val="nil"/>
              <w:right w:val="nil"/>
            </w:tcBorders>
          </w:tcPr>
          <w:p w14:paraId="0642A40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3E6E552B" w14:textId="77777777" w:rsidTr="004B0EFD">
        <w:trPr>
          <w:trHeight w:val="345"/>
        </w:trPr>
        <w:tc>
          <w:tcPr>
            <w:tcW w:w="1440" w:type="dxa"/>
            <w:tcBorders>
              <w:top w:val="nil"/>
              <w:left w:val="nil"/>
              <w:bottom w:val="nil"/>
              <w:right w:val="nil"/>
            </w:tcBorders>
            <w:hideMark/>
          </w:tcPr>
          <w:p w14:paraId="238905E6"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Griffon vulture</w:t>
            </w:r>
          </w:p>
        </w:tc>
        <w:tc>
          <w:tcPr>
            <w:tcW w:w="1170" w:type="dxa"/>
            <w:tcBorders>
              <w:top w:val="nil"/>
              <w:left w:val="nil"/>
              <w:bottom w:val="nil"/>
              <w:right w:val="nil"/>
            </w:tcBorders>
            <w:hideMark/>
          </w:tcPr>
          <w:p w14:paraId="5AB402B3"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Gyps fulvus</w:t>
            </w:r>
          </w:p>
        </w:tc>
        <w:tc>
          <w:tcPr>
            <w:tcW w:w="1080" w:type="dxa"/>
            <w:tcBorders>
              <w:top w:val="nil"/>
              <w:left w:val="nil"/>
              <w:bottom w:val="nil"/>
              <w:right w:val="nil"/>
            </w:tcBorders>
            <w:hideMark/>
          </w:tcPr>
          <w:p w14:paraId="46D8651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lture</w:t>
            </w:r>
          </w:p>
        </w:tc>
        <w:tc>
          <w:tcPr>
            <w:tcW w:w="1260" w:type="dxa"/>
            <w:tcBorders>
              <w:top w:val="nil"/>
              <w:left w:val="nil"/>
              <w:bottom w:val="nil"/>
              <w:right w:val="nil"/>
            </w:tcBorders>
            <w:hideMark/>
          </w:tcPr>
          <w:p w14:paraId="76AA276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Obligate scavenger</w:t>
            </w:r>
          </w:p>
        </w:tc>
        <w:tc>
          <w:tcPr>
            <w:tcW w:w="810" w:type="dxa"/>
            <w:tcBorders>
              <w:top w:val="nil"/>
              <w:left w:val="nil"/>
              <w:bottom w:val="nil"/>
              <w:right w:val="nil"/>
            </w:tcBorders>
          </w:tcPr>
          <w:p w14:paraId="78B749C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2A97292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04124B0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4CD53C8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2B802A5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6EE4110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454986BB" w14:textId="77777777" w:rsidTr="004B0EFD">
        <w:trPr>
          <w:trHeight w:val="345"/>
        </w:trPr>
        <w:tc>
          <w:tcPr>
            <w:tcW w:w="1440" w:type="dxa"/>
            <w:tcBorders>
              <w:top w:val="nil"/>
              <w:left w:val="nil"/>
              <w:bottom w:val="nil"/>
              <w:right w:val="nil"/>
            </w:tcBorders>
          </w:tcPr>
          <w:p w14:paraId="29C636CD"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Himalayan vulture</w:t>
            </w:r>
          </w:p>
        </w:tc>
        <w:tc>
          <w:tcPr>
            <w:tcW w:w="1170" w:type="dxa"/>
            <w:tcBorders>
              <w:top w:val="nil"/>
              <w:left w:val="nil"/>
              <w:bottom w:val="nil"/>
              <w:right w:val="nil"/>
            </w:tcBorders>
          </w:tcPr>
          <w:p w14:paraId="34312AB1"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Gyps himalayensis</w:t>
            </w:r>
          </w:p>
        </w:tc>
        <w:tc>
          <w:tcPr>
            <w:tcW w:w="1080" w:type="dxa"/>
            <w:tcBorders>
              <w:top w:val="nil"/>
              <w:left w:val="nil"/>
              <w:bottom w:val="nil"/>
              <w:right w:val="nil"/>
            </w:tcBorders>
          </w:tcPr>
          <w:p w14:paraId="5D3FA86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lture</w:t>
            </w:r>
          </w:p>
        </w:tc>
        <w:tc>
          <w:tcPr>
            <w:tcW w:w="1260" w:type="dxa"/>
            <w:tcBorders>
              <w:top w:val="nil"/>
              <w:left w:val="nil"/>
              <w:bottom w:val="nil"/>
              <w:right w:val="nil"/>
            </w:tcBorders>
          </w:tcPr>
          <w:p w14:paraId="6E2D85E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Obligate scavenger</w:t>
            </w:r>
          </w:p>
        </w:tc>
        <w:tc>
          <w:tcPr>
            <w:tcW w:w="810" w:type="dxa"/>
            <w:tcBorders>
              <w:top w:val="nil"/>
              <w:left w:val="nil"/>
              <w:bottom w:val="nil"/>
              <w:right w:val="nil"/>
            </w:tcBorders>
          </w:tcPr>
          <w:p w14:paraId="63762DF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T</w:t>
            </w:r>
          </w:p>
        </w:tc>
        <w:tc>
          <w:tcPr>
            <w:tcW w:w="1080" w:type="dxa"/>
            <w:tcBorders>
              <w:top w:val="nil"/>
              <w:left w:val="nil"/>
              <w:bottom w:val="nil"/>
              <w:right w:val="nil"/>
            </w:tcBorders>
          </w:tcPr>
          <w:p w14:paraId="47CDD76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3ECDB4F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74A3DE5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4D967AF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20F72B6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58523D5F" w14:textId="77777777" w:rsidTr="004B0EFD">
        <w:trPr>
          <w:trHeight w:val="345"/>
        </w:trPr>
        <w:tc>
          <w:tcPr>
            <w:tcW w:w="1440" w:type="dxa"/>
            <w:tcBorders>
              <w:top w:val="nil"/>
              <w:left w:val="nil"/>
              <w:bottom w:val="nil"/>
              <w:right w:val="nil"/>
            </w:tcBorders>
            <w:hideMark/>
          </w:tcPr>
          <w:p w14:paraId="30C28C20"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Egyptian vulture</w:t>
            </w:r>
          </w:p>
        </w:tc>
        <w:tc>
          <w:tcPr>
            <w:tcW w:w="1170" w:type="dxa"/>
            <w:tcBorders>
              <w:top w:val="nil"/>
              <w:left w:val="nil"/>
              <w:bottom w:val="nil"/>
              <w:right w:val="nil"/>
            </w:tcBorders>
            <w:hideMark/>
          </w:tcPr>
          <w:p w14:paraId="32867973" w14:textId="77777777" w:rsidR="001E43D4" w:rsidRPr="00CB5013" w:rsidRDefault="001E43D4" w:rsidP="004B0EFD">
            <w:pPr>
              <w:ind w:left="0" w:firstLine="0"/>
              <w:rPr>
                <w:rFonts w:cstheme="minorHAnsi"/>
                <w:i/>
                <w:sz w:val="18"/>
                <w:szCs w:val="18"/>
                <w:vertAlign w:val="superscript"/>
                <w:lang w:val="en-US"/>
              </w:rPr>
            </w:pPr>
            <w:r w:rsidRPr="00CB5013">
              <w:rPr>
                <w:rFonts w:cstheme="minorHAnsi"/>
                <w:i/>
                <w:sz w:val="18"/>
                <w:szCs w:val="18"/>
                <w:lang w:val="en-US"/>
              </w:rPr>
              <w:t>Neophron percnopterus</w:t>
            </w:r>
          </w:p>
        </w:tc>
        <w:tc>
          <w:tcPr>
            <w:tcW w:w="1080" w:type="dxa"/>
            <w:tcBorders>
              <w:top w:val="nil"/>
              <w:left w:val="nil"/>
              <w:bottom w:val="nil"/>
              <w:right w:val="nil"/>
            </w:tcBorders>
            <w:hideMark/>
          </w:tcPr>
          <w:p w14:paraId="6BEDF1B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lture</w:t>
            </w:r>
          </w:p>
        </w:tc>
        <w:tc>
          <w:tcPr>
            <w:tcW w:w="1260" w:type="dxa"/>
            <w:tcBorders>
              <w:top w:val="nil"/>
              <w:left w:val="nil"/>
              <w:bottom w:val="nil"/>
              <w:right w:val="nil"/>
            </w:tcBorders>
            <w:hideMark/>
          </w:tcPr>
          <w:p w14:paraId="225FCC0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Obligate scavenger</w:t>
            </w:r>
          </w:p>
        </w:tc>
        <w:tc>
          <w:tcPr>
            <w:tcW w:w="810" w:type="dxa"/>
            <w:tcBorders>
              <w:top w:val="nil"/>
              <w:left w:val="nil"/>
              <w:bottom w:val="nil"/>
              <w:right w:val="nil"/>
            </w:tcBorders>
          </w:tcPr>
          <w:p w14:paraId="5022356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EN</w:t>
            </w:r>
          </w:p>
        </w:tc>
        <w:tc>
          <w:tcPr>
            <w:tcW w:w="1080" w:type="dxa"/>
            <w:tcBorders>
              <w:top w:val="nil"/>
              <w:left w:val="nil"/>
              <w:bottom w:val="nil"/>
              <w:right w:val="nil"/>
            </w:tcBorders>
          </w:tcPr>
          <w:p w14:paraId="4B669D1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3AA610F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FE5ACC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7920ED2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7F3611B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0DCE18C7" w14:textId="77777777" w:rsidTr="004B0EFD">
        <w:trPr>
          <w:trHeight w:val="345"/>
        </w:trPr>
        <w:tc>
          <w:tcPr>
            <w:tcW w:w="1440" w:type="dxa"/>
            <w:tcBorders>
              <w:top w:val="nil"/>
              <w:left w:val="nil"/>
              <w:bottom w:val="nil"/>
              <w:right w:val="nil"/>
            </w:tcBorders>
            <w:hideMark/>
          </w:tcPr>
          <w:p w14:paraId="66093FA6"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Cinereous vulture</w:t>
            </w:r>
          </w:p>
        </w:tc>
        <w:tc>
          <w:tcPr>
            <w:tcW w:w="1170" w:type="dxa"/>
            <w:tcBorders>
              <w:top w:val="nil"/>
              <w:left w:val="nil"/>
              <w:bottom w:val="nil"/>
              <w:right w:val="nil"/>
            </w:tcBorders>
            <w:hideMark/>
          </w:tcPr>
          <w:p w14:paraId="0BDBB0DA"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Aegypius monachus</w:t>
            </w:r>
          </w:p>
        </w:tc>
        <w:tc>
          <w:tcPr>
            <w:tcW w:w="1080" w:type="dxa"/>
            <w:tcBorders>
              <w:top w:val="nil"/>
              <w:left w:val="nil"/>
              <w:bottom w:val="nil"/>
              <w:right w:val="nil"/>
            </w:tcBorders>
            <w:hideMark/>
          </w:tcPr>
          <w:p w14:paraId="061C641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lture</w:t>
            </w:r>
          </w:p>
        </w:tc>
        <w:tc>
          <w:tcPr>
            <w:tcW w:w="1260" w:type="dxa"/>
            <w:tcBorders>
              <w:top w:val="nil"/>
              <w:left w:val="nil"/>
              <w:bottom w:val="nil"/>
              <w:right w:val="nil"/>
            </w:tcBorders>
            <w:hideMark/>
          </w:tcPr>
          <w:p w14:paraId="0A39092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Obligate scavenger</w:t>
            </w:r>
          </w:p>
        </w:tc>
        <w:tc>
          <w:tcPr>
            <w:tcW w:w="810" w:type="dxa"/>
            <w:tcBorders>
              <w:top w:val="nil"/>
              <w:left w:val="nil"/>
              <w:bottom w:val="nil"/>
              <w:right w:val="nil"/>
            </w:tcBorders>
          </w:tcPr>
          <w:p w14:paraId="49219AA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T</w:t>
            </w:r>
          </w:p>
        </w:tc>
        <w:tc>
          <w:tcPr>
            <w:tcW w:w="1080" w:type="dxa"/>
            <w:tcBorders>
              <w:top w:val="nil"/>
              <w:left w:val="nil"/>
              <w:bottom w:val="nil"/>
              <w:right w:val="nil"/>
            </w:tcBorders>
          </w:tcPr>
          <w:p w14:paraId="2936BEF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344858A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567DD97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350D233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540CE58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2B38DA05" w14:textId="77777777" w:rsidTr="004B0EFD">
        <w:trPr>
          <w:trHeight w:val="345"/>
        </w:trPr>
        <w:tc>
          <w:tcPr>
            <w:tcW w:w="1440" w:type="dxa"/>
            <w:tcBorders>
              <w:top w:val="nil"/>
              <w:left w:val="nil"/>
              <w:bottom w:val="nil"/>
              <w:right w:val="nil"/>
            </w:tcBorders>
            <w:hideMark/>
          </w:tcPr>
          <w:p w14:paraId="36994EA1"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Golden eagle</w:t>
            </w:r>
          </w:p>
        </w:tc>
        <w:tc>
          <w:tcPr>
            <w:tcW w:w="1170" w:type="dxa"/>
            <w:tcBorders>
              <w:top w:val="nil"/>
              <w:left w:val="nil"/>
              <w:bottom w:val="nil"/>
              <w:right w:val="nil"/>
            </w:tcBorders>
            <w:hideMark/>
          </w:tcPr>
          <w:p w14:paraId="326A4324"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Aquila chrysaetos</w:t>
            </w:r>
          </w:p>
        </w:tc>
        <w:tc>
          <w:tcPr>
            <w:tcW w:w="1080" w:type="dxa"/>
            <w:tcBorders>
              <w:top w:val="nil"/>
              <w:left w:val="nil"/>
              <w:bottom w:val="nil"/>
              <w:right w:val="nil"/>
            </w:tcBorders>
            <w:hideMark/>
          </w:tcPr>
          <w:p w14:paraId="319E8EF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Apex predator</w:t>
            </w:r>
          </w:p>
        </w:tc>
        <w:tc>
          <w:tcPr>
            <w:tcW w:w="1260" w:type="dxa"/>
            <w:tcBorders>
              <w:top w:val="nil"/>
              <w:left w:val="nil"/>
              <w:bottom w:val="nil"/>
              <w:right w:val="nil"/>
            </w:tcBorders>
            <w:hideMark/>
          </w:tcPr>
          <w:p w14:paraId="2ADED61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41C7498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155D9E5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4390033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6D9054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4EABCDD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30042CD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3E3FBBF4" w14:textId="77777777" w:rsidTr="004B0EFD">
        <w:trPr>
          <w:trHeight w:val="345"/>
        </w:trPr>
        <w:tc>
          <w:tcPr>
            <w:tcW w:w="1440" w:type="dxa"/>
            <w:tcBorders>
              <w:top w:val="nil"/>
              <w:left w:val="nil"/>
              <w:bottom w:val="nil"/>
              <w:right w:val="nil"/>
            </w:tcBorders>
            <w:hideMark/>
          </w:tcPr>
          <w:p w14:paraId="3F10C836"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Spanish imperial eagle</w:t>
            </w:r>
          </w:p>
        </w:tc>
        <w:tc>
          <w:tcPr>
            <w:tcW w:w="1170" w:type="dxa"/>
            <w:tcBorders>
              <w:top w:val="nil"/>
              <w:left w:val="nil"/>
              <w:bottom w:val="nil"/>
              <w:right w:val="nil"/>
            </w:tcBorders>
            <w:hideMark/>
          </w:tcPr>
          <w:p w14:paraId="01DD83A8"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Aquila adalberti</w:t>
            </w:r>
          </w:p>
        </w:tc>
        <w:tc>
          <w:tcPr>
            <w:tcW w:w="1080" w:type="dxa"/>
            <w:tcBorders>
              <w:top w:val="nil"/>
              <w:left w:val="nil"/>
              <w:bottom w:val="nil"/>
              <w:right w:val="nil"/>
            </w:tcBorders>
            <w:hideMark/>
          </w:tcPr>
          <w:p w14:paraId="2A1074D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Apex predator</w:t>
            </w:r>
          </w:p>
        </w:tc>
        <w:tc>
          <w:tcPr>
            <w:tcW w:w="1260" w:type="dxa"/>
            <w:tcBorders>
              <w:top w:val="nil"/>
              <w:left w:val="nil"/>
              <w:bottom w:val="nil"/>
              <w:right w:val="nil"/>
            </w:tcBorders>
            <w:hideMark/>
          </w:tcPr>
          <w:p w14:paraId="545E0C8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37148EE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w:t>
            </w:r>
          </w:p>
        </w:tc>
        <w:tc>
          <w:tcPr>
            <w:tcW w:w="1080" w:type="dxa"/>
            <w:tcBorders>
              <w:top w:val="nil"/>
              <w:left w:val="nil"/>
              <w:bottom w:val="nil"/>
              <w:right w:val="nil"/>
            </w:tcBorders>
          </w:tcPr>
          <w:p w14:paraId="2ABA522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48EDE0F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68DCD5F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7B0994A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3999041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r>
      <w:tr w:rsidR="001E43D4" w:rsidRPr="00CB5013" w14:paraId="3671006A" w14:textId="77777777" w:rsidTr="004B0EFD">
        <w:trPr>
          <w:trHeight w:val="345"/>
        </w:trPr>
        <w:tc>
          <w:tcPr>
            <w:tcW w:w="1440" w:type="dxa"/>
            <w:tcBorders>
              <w:top w:val="nil"/>
              <w:left w:val="nil"/>
              <w:bottom w:val="nil"/>
              <w:right w:val="nil"/>
            </w:tcBorders>
            <w:hideMark/>
          </w:tcPr>
          <w:p w14:paraId="2E1A5D4D"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Black kite</w:t>
            </w:r>
          </w:p>
        </w:tc>
        <w:tc>
          <w:tcPr>
            <w:tcW w:w="1170" w:type="dxa"/>
            <w:tcBorders>
              <w:top w:val="nil"/>
              <w:left w:val="nil"/>
              <w:bottom w:val="nil"/>
              <w:right w:val="nil"/>
            </w:tcBorders>
            <w:hideMark/>
          </w:tcPr>
          <w:p w14:paraId="447A2EC3"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Milvus migrans</w:t>
            </w:r>
          </w:p>
        </w:tc>
        <w:tc>
          <w:tcPr>
            <w:tcW w:w="1080" w:type="dxa"/>
            <w:tcBorders>
              <w:top w:val="nil"/>
              <w:left w:val="nil"/>
              <w:bottom w:val="nil"/>
              <w:right w:val="nil"/>
            </w:tcBorders>
            <w:hideMark/>
          </w:tcPr>
          <w:p w14:paraId="1E60B5E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7F2E0D5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24C2C0F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5E70744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1B28BCE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4E2C05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9FA3AE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5FB178B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7F3A126D" w14:textId="77777777" w:rsidTr="004B0EFD">
        <w:trPr>
          <w:trHeight w:val="345"/>
        </w:trPr>
        <w:tc>
          <w:tcPr>
            <w:tcW w:w="1440" w:type="dxa"/>
            <w:tcBorders>
              <w:top w:val="nil"/>
              <w:left w:val="nil"/>
              <w:bottom w:val="nil"/>
              <w:right w:val="nil"/>
            </w:tcBorders>
            <w:hideMark/>
          </w:tcPr>
          <w:p w14:paraId="2829A69F"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Red kite</w:t>
            </w:r>
          </w:p>
        </w:tc>
        <w:tc>
          <w:tcPr>
            <w:tcW w:w="1170" w:type="dxa"/>
            <w:tcBorders>
              <w:top w:val="nil"/>
              <w:left w:val="nil"/>
              <w:bottom w:val="nil"/>
              <w:right w:val="nil"/>
            </w:tcBorders>
            <w:hideMark/>
          </w:tcPr>
          <w:p w14:paraId="60E9D982"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Milvus milvus</w:t>
            </w:r>
          </w:p>
        </w:tc>
        <w:tc>
          <w:tcPr>
            <w:tcW w:w="1080" w:type="dxa"/>
            <w:tcBorders>
              <w:top w:val="nil"/>
              <w:left w:val="nil"/>
              <w:bottom w:val="nil"/>
              <w:right w:val="nil"/>
            </w:tcBorders>
            <w:hideMark/>
          </w:tcPr>
          <w:p w14:paraId="064A2F7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670B968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429AE95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T</w:t>
            </w:r>
          </w:p>
        </w:tc>
        <w:tc>
          <w:tcPr>
            <w:tcW w:w="1080" w:type="dxa"/>
            <w:tcBorders>
              <w:top w:val="nil"/>
              <w:left w:val="nil"/>
              <w:bottom w:val="nil"/>
              <w:right w:val="nil"/>
            </w:tcBorders>
          </w:tcPr>
          <w:p w14:paraId="4BF6E48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59AA102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6C3A340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FE9FF0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1EE9825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r>
      <w:tr w:rsidR="001E43D4" w:rsidRPr="00CB5013" w14:paraId="7472DB08" w14:textId="77777777" w:rsidTr="004B0EFD">
        <w:trPr>
          <w:trHeight w:val="345"/>
        </w:trPr>
        <w:tc>
          <w:tcPr>
            <w:tcW w:w="1440" w:type="dxa"/>
            <w:tcBorders>
              <w:top w:val="nil"/>
              <w:left w:val="nil"/>
              <w:bottom w:val="nil"/>
              <w:right w:val="nil"/>
            </w:tcBorders>
            <w:hideMark/>
          </w:tcPr>
          <w:p w14:paraId="71E1E318"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Common buzzard</w:t>
            </w:r>
          </w:p>
        </w:tc>
        <w:tc>
          <w:tcPr>
            <w:tcW w:w="1170" w:type="dxa"/>
            <w:tcBorders>
              <w:top w:val="nil"/>
              <w:left w:val="nil"/>
              <w:bottom w:val="nil"/>
              <w:right w:val="nil"/>
            </w:tcBorders>
            <w:hideMark/>
          </w:tcPr>
          <w:p w14:paraId="01D20789"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Buteo buteo</w:t>
            </w:r>
          </w:p>
        </w:tc>
        <w:tc>
          <w:tcPr>
            <w:tcW w:w="1080" w:type="dxa"/>
            <w:tcBorders>
              <w:top w:val="nil"/>
              <w:left w:val="nil"/>
              <w:bottom w:val="nil"/>
              <w:right w:val="nil"/>
            </w:tcBorders>
            <w:hideMark/>
          </w:tcPr>
          <w:p w14:paraId="7177B0F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17CCD54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281F557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551EB16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1588FAA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4305065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32D1862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2B158A9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3F1EA5FF" w14:textId="77777777" w:rsidTr="004B0EFD">
        <w:trPr>
          <w:trHeight w:val="345"/>
        </w:trPr>
        <w:tc>
          <w:tcPr>
            <w:tcW w:w="1440" w:type="dxa"/>
            <w:tcBorders>
              <w:top w:val="nil"/>
              <w:left w:val="nil"/>
              <w:bottom w:val="nil"/>
              <w:right w:val="nil"/>
            </w:tcBorders>
            <w:hideMark/>
          </w:tcPr>
          <w:p w14:paraId="7549BEBC"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Western marsh harrier</w:t>
            </w:r>
          </w:p>
        </w:tc>
        <w:tc>
          <w:tcPr>
            <w:tcW w:w="1170" w:type="dxa"/>
            <w:tcBorders>
              <w:top w:val="nil"/>
              <w:left w:val="nil"/>
              <w:bottom w:val="nil"/>
              <w:right w:val="nil"/>
            </w:tcBorders>
            <w:hideMark/>
          </w:tcPr>
          <w:p w14:paraId="292723D1"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Circus aeruginosus</w:t>
            </w:r>
          </w:p>
        </w:tc>
        <w:tc>
          <w:tcPr>
            <w:tcW w:w="1080" w:type="dxa"/>
            <w:tcBorders>
              <w:top w:val="nil"/>
              <w:left w:val="nil"/>
              <w:bottom w:val="nil"/>
              <w:right w:val="nil"/>
            </w:tcBorders>
            <w:hideMark/>
          </w:tcPr>
          <w:p w14:paraId="5D95C39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Predator</w:t>
            </w:r>
          </w:p>
        </w:tc>
        <w:tc>
          <w:tcPr>
            <w:tcW w:w="1260" w:type="dxa"/>
            <w:tcBorders>
              <w:top w:val="nil"/>
              <w:left w:val="nil"/>
              <w:bottom w:val="nil"/>
              <w:right w:val="nil"/>
            </w:tcBorders>
            <w:hideMark/>
          </w:tcPr>
          <w:p w14:paraId="557D80A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4ABE3A4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7ECD751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2B11533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52B21B7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15D40D0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303AD5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0FDF5F99" w14:textId="77777777" w:rsidTr="004B0EFD">
        <w:trPr>
          <w:trHeight w:val="345"/>
        </w:trPr>
        <w:tc>
          <w:tcPr>
            <w:tcW w:w="1440" w:type="dxa"/>
            <w:tcBorders>
              <w:top w:val="nil"/>
              <w:left w:val="nil"/>
              <w:bottom w:val="nil"/>
              <w:right w:val="nil"/>
            </w:tcBorders>
            <w:hideMark/>
          </w:tcPr>
          <w:p w14:paraId="15D2FFFB"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Raven</w:t>
            </w:r>
          </w:p>
        </w:tc>
        <w:tc>
          <w:tcPr>
            <w:tcW w:w="1170" w:type="dxa"/>
            <w:tcBorders>
              <w:top w:val="nil"/>
              <w:left w:val="nil"/>
              <w:bottom w:val="nil"/>
              <w:right w:val="nil"/>
            </w:tcBorders>
            <w:hideMark/>
          </w:tcPr>
          <w:p w14:paraId="5AB31095" w14:textId="77777777" w:rsidR="001E43D4" w:rsidRPr="00CB5013" w:rsidRDefault="001E43D4" w:rsidP="004B0EFD">
            <w:pPr>
              <w:ind w:left="0" w:firstLine="0"/>
              <w:rPr>
                <w:rFonts w:cstheme="minorHAnsi"/>
                <w:i/>
                <w:sz w:val="18"/>
                <w:szCs w:val="18"/>
                <w:vertAlign w:val="superscript"/>
                <w:lang w:val="en-US"/>
              </w:rPr>
            </w:pPr>
            <w:r w:rsidRPr="00CB5013">
              <w:rPr>
                <w:rFonts w:cstheme="minorHAnsi"/>
                <w:i/>
                <w:sz w:val="18"/>
                <w:szCs w:val="18"/>
                <w:lang w:val="en-US"/>
              </w:rPr>
              <w:t>Corvus corax</w:t>
            </w:r>
          </w:p>
        </w:tc>
        <w:tc>
          <w:tcPr>
            <w:tcW w:w="1080" w:type="dxa"/>
            <w:tcBorders>
              <w:top w:val="nil"/>
              <w:left w:val="nil"/>
              <w:bottom w:val="nil"/>
              <w:right w:val="nil"/>
            </w:tcBorders>
            <w:hideMark/>
          </w:tcPr>
          <w:p w14:paraId="228FFA2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orvids</w:t>
            </w:r>
          </w:p>
        </w:tc>
        <w:tc>
          <w:tcPr>
            <w:tcW w:w="1260" w:type="dxa"/>
            <w:tcBorders>
              <w:top w:val="nil"/>
              <w:left w:val="nil"/>
              <w:bottom w:val="nil"/>
              <w:right w:val="nil"/>
            </w:tcBorders>
            <w:hideMark/>
          </w:tcPr>
          <w:p w14:paraId="087C4B5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2363F42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4C9AF71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7006865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455CDF5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16F20DA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5F02F78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10BD66D9" w14:textId="77777777" w:rsidTr="004B0EFD">
        <w:trPr>
          <w:trHeight w:val="345"/>
        </w:trPr>
        <w:tc>
          <w:tcPr>
            <w:tcW w:w="1440" w:type="dxa"/>
            <w:tcBorders>
              <w:top w:val="nil"/>
              <w:left w:val="nil"/>
              <w:bottom w:val="nil"/>
              <w:right w:val="nil"/>
            </w:tcBorders>
            <w:hideMark/>
          </w:tcPr>
          <w:p w14:paraId="07632ABB"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Common magpie</w:t>
            </w:r>
          </w:p>
        </w:tc>
        <w:tc>
          <w:tcPr>
            <w:tcW w:w="1170" w:type="dxa"/>
            <w:tcBorders>
              <w:top w:val="nil"/>
              <w:left w:val="nil"/>
              <w:bottom w:val="nil"/>
              <w:right w:val="nil"/>
            </w:tcBorders>
            <w:hideMark/>
          </w:tcPr>
          <w:p w14:paraId="026AF99D"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Pica pica</w:t>
            </w:r>
          </w:p>
        </w:tc>
        <w:tc>
          <w:tcPr>
            <w:tcW w:w="1080" w:type="dxa"/>
            <w:tcBorders>
              <w:top w:val="nil"/>
              <w:left w:val="nil"/>
              <w:bottom w:val="nil"/>
              <w:right w:val="nil"/>
            </w:tcBorders>
            <w:hideMark/>
          </w:tcPr>
          <w:p w14:paraId="5CF6BFE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orvids</w:t>
            </w:r>
          </w:p>
        </w:tc>
        <w:tc>
          <w:tcPr>
            <w:tcW w:w="1260" w:type="dxa"/>
            <w:tcBorders>
              <w:top w:val="nil"/>
              <w:left w:val="nil"/>
              <w:bottom w:val="nil"/>
              <w:right w:val="nil"/>
            </w:tcBorders>
            <w:hideMark/>
          </w:tcPr>
          <w:p w14:paraId="012D89F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4B11BEC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02D115D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2A40935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A61DC4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674BA46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5BEF91E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r>
      <w:tr w:rsidR="001E43D4" w:rsidRPr="00CB5013" w14:paraId="7722EA96" w14:textId="77777777" w:rsidTr="004B0EFD">
        <w:trPr>
          <w:trHeight w:val="345"/>
        </w:trPr>
        <w:tc>
          <w:tcPr>
            <w:tcW w:w="1440" w:type="dxa"/>
            <w:tcBorders>
              <w:top w:val="nil"/>
              <w:left w:val="nil"/>
              <w:bottom w:val="nil"/>
              <w:right w:val="nil"/>
            </w:tcBorders>
            <w:hideMark/>
          </w:tcPr>
          <w:p w14:paraId="4D1F4615"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Carrion crow</w:t>
            </w:r>
          </w:p>
        </w:tc>
        <w:tc>
          <w:tcPr>
            <w:tcW w:w="1170" w:type="dxa"/>
            <w:tcBorders>
              <w:top w:val="nil"/>
              <w:left w:val="nil"/>
              <w:bottom w:val="nil"/>
              <w:right w:val="nil"/>
            </w:tcBorders>
            <w:hideMark/>
          </w:tcPr>
          <w:p w14:paraId="43D076C2"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Corvus corone</w:t>
            </w:r>
          </w:p>
        </w:tc>
        <w:tc>
          <w:tcPr>
            <w:tcW w:w="1080" w:type="dxa"/>
            <w:tcBorders>
              <w:top w:val="nil"/>
              <w:left w:val="nil"/>
              <w:bottom w:val="nil"/>
              <w:right w:val="nil"/>
            </w:tcBorders>
            <w:hideMark/>
          </w:tcPr>
          <w:p w14:paraId="2F68D63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orvids</w:t>
            </w:r>
          </w:p>
        </w:tc>
        <w:tc>
          <w:tcPr>
            <w:tcW w:w="1260" w:type="dxa"/>
            <w:tcBorders>
              <w:top w:val="nil"/>
              <w:left w:val="nil"/>
              <w:bottom w:val="nil"/>
              <w:right w:val="nil"/>
            </w:tcBorders>
            <w:hideMark/>
          </w:tcPr>
          <w:p w14:paraId="63EF628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71A3F81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3A71476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26CDD59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41872BF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79AF5C9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57807C07" w14:textId="77777777" w:rsidR="001E43D4" w:rsidRPr="00CB5013" w:rsidRDefault="001E43D4" w:rsidP="004B0EFD">
            <w:pPr>
              <w:ind w:left="0" w:firstLine="0"/>
              <w:rPr>
                <w:rFonts w:cstheme="minorHAnsi"/>
                <w:bCs/>
                <w:sz w:val="18"/>
                <w:szCs w:val="18"/>
                <w:lang w:val="en-US"/>
              </w:rPr>
            </w:pPr>
            <w:r w:rsidRPr="00CB5013">
              <w:rPr>
                <w:rFonts w:cstheme="minorHAnsi"/>
                <w:bCs/>
                <w:sz w:val="18"/>
                <w:szCs w:val="18"/>
                <w:lang w:val="en-US"/>
              </w:rPr>
              <w:t>?</w:t>
            </w:r>
          </w:p>
        </w:tc>
      </w:tr>
      <w:tr w:rsidR="001E43D4" w:rsidRPr="00CB5013" w14:paraId="3D4C51A0" w14:textId="77777777" w:rsidTr="004B0EFD">
        <w:trPr>
          <w:trHeight w:val="345"/>
        </w:trPr>
        <w:tc>
          <w:tcPr>
            <w:tcW w:w="1440" w:type="dxa"/>
            <w:tcBorders>
              <w:top w:val="nil"/>
              <w:left w:val="nil"/>
              <w:bottom w:val="nil"/>
              <w:right w:val="nil"/>
            </w:tcBorders>
            <w:hideMark/>
          </w:tcPr>
          <w:p w14:paraId="118E78BA"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Eurasian jay</w:t>
            </w:r>
          </w:p>
        </w:tc>
        <w:tc>
          <w:tcPr>
            <w:tcW w:w="1170" w:type="dxa"/>
            <w:tcBorders>
              <w:top w:val="nil"/>
              <w:left w:val="nil"/>
              <w:bottom w:val="nil"/>
              <w:right w:val="nil"/>
            </w:tcBorders>
            <w:hideMark/>
          </w:tcPr>
          <w:p w14:paraId="21BA3158"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Garrulus glandarius</w:t>
            </w:r>
          </w:p>
        </w:tc>
        <w:tc>
          <w:tcPr>
            <w:tcW w:w="1080" w:type="dxa"/>
            <w:tcBorders>
              <w:top w:val="nil"/>
              <w:left w:val="nil"/>
              <w:bottom w:val="nil"/>
              <w:right w:val="nil"/>
            </w:tcBorders>
            <w:hideMark/>
          </w:tcPr>
          <w:p w14:paraId="7F03B22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Corvids</w:t>
            </w:r>
          </w:p>
        </w:tc>
        <w:tc>
          <w:tcPr>
            <w:tcW w:w="1260" w:type="dxa"/>
            <w:tcBorders>
              <w:top w:val="nil"/>
              <w:left w:val="nil"/>
              <w:bottom w:val="nil"/>
              <w:right w:val="nil"/>
            </w:tcBorders>
            <w:hideMark/>
          </w:tcPr>
          <w:p w14:paraId="4BD6F41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105FC3F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44ECD25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4C4EFD2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D52599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2B43FE4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6A7FA0E5" w14:textId="77777777" w:rsidR="001E43D4" w:rsidRPr="00CB5013" w:rsidRDefault="001E43D4" w:rsidP="004B0EFD">
            <w:pPr>
              <w:ind w:left="0" w:firstLine="0"/>
              <w:rPr>
                <w:rFonts w:cstheme="minorHAnsi"/>
                <w:bCs/>
                <w:sz w:val="18"/>
                <w:szCs w:val="18"/>
                <w:lang w:val="en-US"/>
              </w:rPr>
            </w:pPr>
            <w:r w:rsidRPr="00CB5013">
              <w:rPr>
                <w:rFonts w:cstheme="minorHAnsi"/>
                <w:bCs/>
                <w:sz w:val="18"/>
                <w:szCs w:val="18"/>
                <w:lang w:val="en-US"/>
              </w:rPr>
              <w:t>?</w:t>
            </w:r>
          </w:p>
        </w:tc>
      </w:tr>
      <w:tr w:rsidR="001E43D4" w:rsidRPr="00CB5013" w14:paraId="03317796" w14:textId="77777777" w:rsidTr="004B0EFD">
        <w:trPr>
          <w:trHeight w:val="345"/>
        </w:trPr>
        <w:tc>
          <w:tcPr>
            <w:tcW w:w="1440" w:type="dxa"/>
            <w:tcBorders>
              <w:top w:val="nil"/>
              <w:left w:val="nil"/>
              <w:bottom w:val="nil"/>
              <w:right w:val="nil"/>
            </w:tcBorders>
          </w:tcPr>
          <w:p w14:paraId="33E43833"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Yellow-legged gull</w:t>
            </w:r>
          </w:p>
        </w:tc>
        <w:tc>
          <w:tcPr>
            <w:tcW w:w="1170" w:type="dxa"/>
            <w:tcBorders>
              <w:top w:val="nil"/>
              <w:left w:val="nil"/>
              <w:bottom w:val="nil"/>
              <w:right w:val="nil"/>
            </w:tcBorders>
          </w:tcPr>
          <w:p w14:paraId="554CC488"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Larus michahellis</w:t>
            </w:r>
          </w:p>
        </w:tc>
        <w:tc>
          <w:tcPr>
            <w:tcW w:w="1080" w:type="dxa"/>
            <w:tcBorders>
              <w:top w:val="nil"/>
              <w:left w:val="nil"/>
              <w:bottom w:val="nil"/>
              <w:right w:val="nil"/>
            </w:tcBorders>
          </w:tcPr>
          <w:p w14:paraId="7D1C849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Seabirds</w:t>
            </w:r>
          </w:p>
        </w:tc>
        <w:tc>
          <w:tcPr>
            <w:tcW w:w="1260" w:type="dxa"/>
            <w:tcBorders>
              <w:top w:val="nil"/>
              <w:left w:val="nil"/>
              <w:bottom w:val="nil"/>
              <w:right w:val="nil"/>
            </w:tcBorders>
            <w:hideMark/>
          </w:tcPr>
          <w:p w14:paraId="4A17D0B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0EAE4B4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4F89C97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7403A82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4B5802D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mixed</w:t>
            </w:r>
          </w:p>
        </w:tc>
        <w:tc>
          <w:tcPr>
            <w:tcW w:w="810" w:type="dxa"/>
            <w:tcBorders>
              <w:top w:val="nil"/>
              <w:left w:val="nil"/>
              <w:bottom w:val="nil"/>
              <w:right w:val="nil"/>
            </w:tcBorders>
          </w:tcPr>
          <w:p w14:paraId="0A72D8C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72F38490"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NA</w:t>
            </w:r>
          </w:p>
        </w:tc>
      </w:tr>
      <w:tr w:rsidR="001E43D4" w:rsidRPr="00CB5013" w14:paraId="756B8166" w14:textId="77777777" w:rsidTr="004B0EFD">
        <w:trPr>
          <w:trHeight w:val="345"/>
        </w:trPr>
        <w:tc>
          <w:tcPr>
            <w:tcW w:w="1440" w:type="dxa"/>
            <w:tcBorders>
              <w:top w:val="nil"/>
              <w:left w:val="nil"/>
              <w:bottom w:val="nil"/>
              <w:right w:val="nil"/>
            </w:tcBorders>
            <w:hideMark/>
          </w:tcPr>
          <w:p w14:paraId="1BC55EEE"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Grey wolf</w:t>
            </w:r>
          </w:p>
        </w:tc>
        <w:tc>
          <w:tcPr>
            <w:tcW w:w="1170" w:type="dxa"/>
            <w:tcBorders>
              <w:top w:val="nil"/>
              <w:left w:val="nil"/>
              <w:bottom w:val="nil"/>
              <w:right w:val="nil"/>
            </w:tcBorders>
            <w:hideMark/>
          </w:tcPr>
          <w:p w14:paraId="7DD79518"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Canis lupus</w:t>
            </w:r>
          </w:p>
        </w:tc>
        <w:tc>
          <w:tcPr>
            <w:tcW w:w="1080" w:type="dxa"/>
            <w:tcBorders>
              <w:top w:val="nil"/>
              <w:left w:val="nil"/>
              <w:bottom w:val="nil"/>
              <w:right w:val="nil"/>
            </w:tcBorders>
            <w:hideMark/>
          </w:tcPr>
          <w:p w14:paraId="527FB93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Apex predator</w:t>
            </w:r>
          </w:p>
        </w:tc>
        <w:tc>
          <w:tcPr>
            <w:tcW w:w="1260" w:type="dxa"/>
            <w:tcBorders>
              <w:top w:val="nil"/>
              <w:left w:val="nil"/>
              <w:bottom w:val="nil"/>
              <w:right w:val="nil"/>
            </w:tcBorders>
            <w:hideMark/>
          </w:tcPr>
          <w:p w14:paraId="08F285B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5B00C9E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484E3F2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7CDA1A7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5635B91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6609B4C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1D698DA4" w14:textId="77777777" w:rsidR="001E43D4" w:rsidRPr="00CB5013" w:rsidRDefault="001E43D4" w:rsidP="004B0EFD">
            <w:pPr>
              <w:ind w:left="0" w:firstLine="0"/>
              <w:rPr>
                <w:rFonts w:cstheme="minorHAnsi"/>
                <w:bCs/>
                <w:sz w:val="18"/>
                <w:szCs w:val="18"/>
                <w:lang w:val="en-US"/>
              </w:rPr>
            </w:pPr>
            <w:r w:rsidRPr="00CB5013">
              <w:rPr>
                <w:rFonts w:cstheme="minorHAnsi"/>
                <w:bCs/>
                <w:sz w:val="18"/>
                <w:szCs w:val="18"/>
                <w:lang w:val="en-US"/>
              </w:rPr>
              <w:t>?</w:t>
            </w:r>
          </w:p>
        </w:tc>
      </w:tr>
      <w:tr w:rsidR="001E43D4" w:rsidRPr="00CB5013" w14:paraId="75F9D0AB" w14:textId="77777777" w:rsidTr="004B0EFD">
        <w:trPr>
          <w:trHeight w:val="345"/>
        </w:trPr>
        <w:tc>
          <w:tcPr>
            <w:tcW w:w="1440" w:type="dxa"/>
            <w:tcBorders>
              <w:top w:val="nil"/>
              <w:left w:val="nil"/>
              <w:bottom w:val="nil"/>
              <w:right w:val="nil"/>
            </w:tcBorders>
            <w:hideMark/>
          </w:tcPr>
          <w:p w14:paraId="3850286E"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Brown bear</w:t>
            </w:r>
          </w:p>
        </w:tc>
        <w:tc>
          <w:tcPr>
            <w:tcW w:w="1170" w:type="dxa"/>
            <w:tcBorders>
              <w:top w:val="nil"/>
              <w:left w:val="nil"/>
              <w:bottom w:val="nil"/>
              <w:right w:val="nil"/>
            </w:tcBorders>
            <w:hideMark/>
          </w:tcPr>
          <w:p w14:paraId="762BDFE5"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Ursus arctos</w:t>
            </w:r>
          </w:p>
        </w:tc>
        <w:tc>
          <w:tcPr>
            <w:tcW w:w="1080" w:type="dxa"/>
            <w:tcBorders>
              <w:top w:val="nil"/>
              <w:left w:val="nil"/>
              <w:bottom w:val="nil"/>
              <w:right w:val="nil"/>
            </w:tcBorders>
            <w:hideMark/>
          </w:tcPr>
          <w:p w14:paraId="0C394F8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Apex predator</w:t>
            </w:r>
          </w:p>
        </w:tc>
        <w:tc>
          <w:tcPr>
            <w:tcW w:w="1260" w:type="dxa"/>
            <w:tcBorders>
              <w:top w:val="nil"/>
              <w:left w:val="nil"/>
              <w:bottom w:val="nil"/>
              <w:right w:val="nil"/>
            </w:tcBorders>
            <w:hideMark/>
          </w:tcPr>
          <w:p w14:paraId="0DACA0E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32A63E0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2EA6402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3AF8C99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7559F45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16FF11E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525DDD26" w14:textId="77777777" w:rsidR="001E43D4" w:rsidRPr="00CB5013" w:rsidRDefault="001E43D4" w:rsidP="004B0EFD">
            <w:pPr>
              <w:ind w:left="0" w:firstLine="0"/>
              <w:rPr>
                <w:rFonts w:cstheme="minorHAnsi"/>
                <w:bCs/>
                <w:sz w:val="18"/>
                <w:szCs w:val="18"/>
                <w:lang w:val="en-US"/>
              </w:rPr>
            </w:pPr>
            <w:r w:rsidRPr="00CB5013">
              <w:rPr>
                <w:rFonts w:cstheme="minorHAnsi"/>
                <w:bCs/>
                <w:sz w:val="18"/>
                <w:szCs w:val="18"/>
                <w:lang w:val="en-US"/>
              </w:rPr>
              <w:t>?</w:t>
            </w:r>
          </w:p>
        </w:tc>
      </w:tr>
      <w:tr w:rsidR="001E43D4" w:rsidRPr="00CB5013" w14:paraId="370BDC0C" w14:textId="77777777" w:rsidTr="004B0EFD">
        <w:trPr>
          <w:trHeight w:val="68"/>
        </w:trPr>
        <w:tc>
          <w:tcPr>
            <w:tcW w:w="1440" w:type="dxa"/>
            <w:tcBorders>
              <w:top w:val="nil"/>
              <w:left w:val="nil"/>
              <w:bottom w:val="nil"/>
              <w:right w:val="nil"/>
            </w:tcBorders>
          </w:tcPr>
          <w:p w14:paraId="0BC73679"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Polar bear</w:t>
            </w:r>
          </w:p>
        </w:tc>
        <w:tc>
          <w:tcPr>
            <w:tcW w:w="1170" w:type="dxa"/>
            <w:tcBorders>
              <w:top w:val="nil"/>
              <w:left w:val="nil"/>
              <w:bottom w:val="nil"/>
              <w:right w:val="nil"/>
            </w:tcBorders>
          </w:tcPr>
          <w:p w14:paraId="7481674B"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Ursus maritimus</w:t>
            </w:r>
          </w:p>
        </w:tc>
        <w:tc>
          <w:tcPr>
            <w:tcW w:w="1080" w:type="dxa"/>
            <w:tcBorders>
              <w:top w:val="nil"/>
              <w:left w:val="nil"/>
              <w:bottom w:val="nil"/>
              <w:right w:val="nil"/>
            </w:tcBorders>
          </w:tcPr>
          <w:p w14:paraId="23648FF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Apex predator</w:t>
            </w:r>
          </w:p>
        </w:tc>
        <w:tc>
          <w:tcPr>
            <w:tcW w:w="1260" w:type="dxa"/>
            <w:tcBorders>
              <w:top w:val="nil"/>
              <w:left w:val="nil"/>
              <w:bottom w:val="nil"/>
              <w:right w:val="nil"/>
            </w:tcBorders>
          </w:tcPr>
          <w:p w14:paraId="63F31FB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011573E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VU</w:t>
            </w:r>
          </w:p>
        </w:tc>
        <w:tc>
          <w:tcPr>
            <w:tcW w:w="1080" w:type="dxa"/>
            <w:tcBorders>
              <w:top w:val="nil"/>
              <w:left w:val="nil"/>
              <w:bottom w:val="nil"/>
              <w:right w:val="nil"/>
            </w:tcBorders>
          </w:tcPr>
          <w:p w14:paraId="2F0CEB8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1DB4FFE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43CAF09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5B7BB51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33E0182A"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NA</w:t>
            </w:r>
          </w:p>
        </w:tc>
      </w:tr>
      <w:tr w:rsidR="001E43D4" w:rsidRPr="00CB5013" w14:paraId="27EF66CE" w14:textId="77777777" w:rsidTr="004B0EFD">
        <w:trPr>
          <w:trHeight w:val="68"/>
        </w:trPr>
        <w:tc>
          <w:tcPr>
            <w:tcW w:w="1440" w:type="dxa"/>
            <w:tcBorders>
              <w:top w:val="nil"/>
              <w:left w:val="nil"/>
              <w:bottom w:val="nil"/>
              <w:right w:val="nil"/>
            </w:tcBorders>
          </w:tcPr>
          <w:p w14:paraId="5D059B90"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Wolverine</w:t>
            </w:r>
          </w:p>
        </w:tc>
        <w:tc>
          <w:tcPr>
            <w:tcW w:w="1170" w:type="dxa"/>
            <w:tcBorders>
              <w:top w:val="nil"/>
              <w:left w:val="nil"/>
              <w:bottom w:val="nil"/>
              <w:right w:val="nil"/>
            </w:tcBorders>
          </w:tcPr>
          <w:p w14:paraId="3B2DD009"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Gulo gulo</w:t>
            </w:r>
          </w:p>
        </w:tc>
        <w:tc>
          <w:tcPr>
            <w:tcW w:w="1080" w:type="dxa"/>
            <w:tcBorders>
              <w:top w:val="nil"/>
              <w:left w:val="nil"/>
              <w:bottom w:val="nil"/>
              <w:right w:val="nil"/>
            </w:tcBorders>
          </w:tcPr>
          <w:p w14:paraId="6792B23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tcPr>
          <w:p w14:paraId="01CD17F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341C587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3E7A6D8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79C8A98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 xml:space="preserve">+ </w:t>
            </w:r>
          </w:p>
        </w:tc>
        <w:tc>
          <w:tcPr>
            <w:tcW w:w="810" w:type="dxa"/>
            <w:tcBorders>
              <w:top w:val="nil"/>
              <w:left w:val="nil"/>
              <w:bottom w:val="nil"/>
              <w:right w:val="nil"/>
            </w:tcBorders>
          </w:tcPr>
          <w:p w14:paraId="221CD04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466EEFA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28ED0541"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NA</w:t>
            </w:r>
          </w:p>
        </w:tc>
      </w:tr>
      <w:tr w:rsidR="001E43D4" w:rsidRPr="00CB5013" w14:paraId="70EBCB22" w14:textId="77777777" w:rsidTr="004B0EFD">
        <w:trPr>
          <w:trHeight w:val="68"/>
        </w:trPr>
        <w:tc>
          <w:tcPr>
            <w:tcW w:w="1440" w:type="dxa"/>
            <w:tcBorders>
              <w:top w:val="nil"/>
              <w:left w:val="nil"/>
              <w:bottom w:val="nil"/>
              <w:right w:val="nil"/>
            </w:tcBorders>
          </w:tcPr>
          <w:p w14:paraId="2647BEA9"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Golden jackal</w:t>
            </w:r>
          </w:p>
        </w:tc>
        <w:tc>
          <w:tcPr>
            <w:tcW w:w="1170" w:type="dxa"/>
            <w:tcBorders>
              <w:top w:val="nil"/>
              <w:left w:val="nil"/>
              <w:bottom w:val="nil"/>
              <w:right w:val="nil"/>
            </w:tcBorders>
          </w:tcPr>
          <w:p w14:paraId="296A1A5C"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Canis aureus</w:t>
            </w:r>
          </w:p>
        </w:tc>
        <w:tc>
          <w:tcPr>
            <w:tcW w:w="1080" w:type="dxa"/>
            <w:tcBorders>
              <w:top w:val="nil"/>
              <w:left w:val="nil"/>
              <w:bottom w:val="nil"/>
              <w:right w:val="nil"/>
            </w:tcBorders>
          </w:tcPr>
          <w:p w14:paraId="6682016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tcPr>
          <w:p w14:paraId="247CBF4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60C3187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378DF82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5C76AE9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501595D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6721A2D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10719848"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r w:rsidR="001E43D4" w:rsidRPr="00CB5013" w14:paraId="2B92B04C" w14:textId="77777777" w:rsidTr="004B0EFD">
        <w:trPr>
          <w:trHeight w:val="345"/>
        </w:trPr>
        <w:tc>
          <w:tcPr>
            <w:tcW w:w="1440" w:type="dxa"/>
            <w:tcBorders>
              <w:top w:val="nil"/>
              <w:left w:val="nil"/>
              <w:bottom w:val="nil"/>
              <w:right w:val="nil"/>
            </w:tcBorders>
            <w:hideMark/>
          </w:tcPr>
          <w:p w14:paraId="20DCD469"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Red fox</w:t>
            </w:r>
          </w:p>
        </w:tc>
        <w:tc>
          <w:tcPr>
            <w:tcW w:w="1170" w:type="dxa"/>
            <w:tcBorders>
              <w:top w:val="nil"/>
              <w:left w:val="nil"/>
              <w:bottom w:val="nil"/>
              <w:right w:val="nil"/>
            </w:tcBorders>
            <w:hideMark/>
          </w:tcPr>
          <w:p w14:paraId="52CD79C3"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Vulpes vulpes</w:t>
            </w:r>
          </w:p>
        </w:tc>
        <w:tc>
          <w:tcPr>
            <w:tcW w:w="1080" w:type="dxa"/>
            <w:tcBorders>
              <w:top w:val="nil"/>
              <w:left w:val="nil"/>
              <w:bottom w:val="nil"/>
              <w:right w:val="nil"/>
            </w:tcBorders>
            <w:hideMark/>
          </w:tcPr>
          <w:p w14:paraId="2FC521D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38AFA2C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4503665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2E79A8C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0C4C318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62150F7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5CFE1E2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1BD73ED8"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r w:rsidR="001E43D4" w:rsidRPr="00CB5013" w14:paraId="0841CA2E" w14:textId="77777777" w:rsidTr="004B0EFD">
        <w:trPr>
          <w:trHeight w:val="345"/>
        </w:trPr>
        <w:tc>
          <w:tcPr>
            <w:tcW w:w="1440" w:type="dxa"/>
            <w:tcBorders>
              <w:top w:val="nil"/>
              <w:left w:val="nil"/>
              <w:bottom w:val="nil"/>
              <w:right w:val="nil"/>
            </w:tcBorders>
          </w:tcPr>
          <w:p w14:paraId="3582268E"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Arctic Fox</w:t>
            </w:r>
          </w:p>
        </w:tc>
        <w:tc>
          <w:tcPr>
            <w:tcW w:w="1170" w:type="dxa"/>
            <w:tcBorders>
              <w:top w:val="nil"/>
              <w:left w:val="nil"/>
              <w:bottom w:val="nil"/>
              <w:right w:val="nil"/>
            </w:tcBorders>
          </w:tcPr>
          <w:p w14:paraId="5D0DF259"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Vulpes lagopus</w:t>
            </w:r>
          </w:p>
        </w:tc>
        <w:tc>
          <w:tcPr>
            <w:tcW w:w="1080" w:type="dxa"/>
            <w:tcBorders>
              <w:top w:val="nil"/>
              <w:left w:val="nil"/>
              <w:bottom w:val="nil"/>
              <w:right w:val="nil"/>
            </w:tcBorders>
          </w:tcPr>
          <w:p w14:paraId="7B17153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tcPr>
          <w:p w14:paraId="3F96243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7DF748A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12AA711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2FC0DA6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1487FFA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4067A02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6276F27F"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NA</w:t>
            </w:r>
          </w:p>
        </w:tc>
      </w:tr>
      <w:tr w:rsidR="001E43D4" w:rsidRPr="00CB5013" w14:paraId="2C845D06" w14:textId="77777777" w:rsidTr="004B0EFD">
        <w:trPr>
          <w:trHeight w:val="345"/>
        </w:trPr>
        <w:tc>
          <w:tcPr>
            <w:tcW w:w="1440" w:type="dxa"/>
            <w:tcBorders>
              <w:top w:val="nil"/>
              <w:left w:val="nil"/>
              <w:bottom w:val="nil"/>
              <w:right w:val="nil"/>
            </w:tcBorders>
            <w:hideMark/>
          </w:tcPr>
          <w:p w14:paraId="5EF60A98"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Stone marten</w:t>
            </w:r>
          </w:p>
        </w:tc>
        <w:tc>
          <w:tcPr>
            <w:tcW w:w="1170" w:type="dxa"/>
            <w:tcBorders>
              <w:top w:val="nil"/>
              <w:left w:val="nil"/>
              <w:bottom w:val="nil"/>
              <w:right w:val="nil"/>
            </w:tcBorders>
            <w:hideMark/>
          </w:tcPr>
          <w:p w14:paraId="200158CA"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Martes foina</w:t>
            </w:r>
          </w:p>
        </w:tc>
        <w:tc>
          <w:tcPr>
            <w:tcW w:w="1080" w:type="dxa"/>
            <w:tcBorders>
              <w:top w:val="nil"/>
              <w:left w:val="nil"/>
              <w:bottom w:val="nil"/>
              <w:right w:val="nil"/>
            </w:tcBorders>
            <w:hideMark/>
          </w:tcPr>
          <w:p w14:paraId="6EB8029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24493AF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28671DC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16EDEFD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411642A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0E07C1B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5A9F09B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22442D23"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r w:rsidR="001E43D4" w:rsidRPr="00CB5013" w14:paraId="00534664" w14:textId="77777777" w:rsidTr="004B0EFD">
        <w:trPr>
          <w:trHeight w:val="345"/>
        </w:trPr>
        <w:tc>
          <w:tcPr>
            <w:tcW w:w="1440" w:type="dxa"/>
            <w:tcBorders>
              <w:top w:val="nil"/>
              <w:left w:val="nil"/>
              <w:bottom w:val="nil"/>
              <w:right w:val="nil"/>
            </w:tcBorders>
            <w:hideMark/>
          </w:tcPr>
          <w:p w14:paraId="6CF189B1"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lastRenderedPageBreak/>
              <w:t>Pine marten</w:t>
            </w:r>
          </w:p>
        </w:tc>
        <w:tc>
          <w:tcPr>
            <w:tcW w:w="1170" w:type="dxa"/>
            <w:tcBorders>
              <w:top w:val="nil"/>
              <w:left w:val="nil"/>
              <w:bottom w:val="nil"/>
              <w:right w:val="nil"/>
            </w:tcBorders>
            <w:hideMark/>
          </w:tcPr>
          <w:p w14:paraId="093C3554"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Martes martes</w:t>
            </w:r>
          </w:p>
        </w:tc>
        <w:tc>
          <w:tcPr>
            <w:tcW w:w="1080" w:type="dxa"/>
            <w:tcBorders>
              <w:top w:val="nil"/>
              <w:left w:val="nil"/>
              <w:bottom w:val="nil"/>
              <w:right w:val="nil"/>
            </w:tcBorders>
            <w:hideMark/>
          </w:tcPr>
          <w:p w14:paraId="65D68BE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72C1826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04B42AF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0EE2251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14B4F25E"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7CC2B6E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54F04D1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nil"/>
              <w:right w:val="nil"/>
            </w:tcBorders>
          </w:tcPr>
          <w:p w14:paraId="21CAE8D7"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r w:rsidR="001E43D4" w:rsidRPr="00CB5013" w14:paraId="0F30D719" w14:textId="77777777" w:rsidTr="004B0EFD">
        <w:trPr>
          <w:trHeight w:val="345"/>
        </w:trPr>
        <w:tc>
          <w:tcPr>
            <w:tcW w:w="1440" w:type="dxa"/>
            <w:tcBorders>
              <w:top w:val="nil"/>
              <w:left w:val="nil"/>
              <w:bottom w:val="nil"/>
              <w:right w:val="nil"/>
            </w:tcBorders>
            <w:hideMark/>
          </w:tcPr>
          <w:p w14:paraId="15C02C58"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Common genet</w:t>
            </w:r>
          </w:p>
        </w:tc>
        <w:tc>
          <w:tcPr>
            <w:tcW w:w="1170" w:type="dxa"/>
            <w:tcBorders>
              <w:top w:val="nil"/>
              <w:left w:val="nil"/>
              <w:bottom w:val="nil"/>
              <w:right w:val="nil"/>
            </w:tcBorders>
            <w:hideMark/>
          </w:tcPr>
          <w:p w14:paraId="0871E06C"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Genetta genetta</w:t>
            </w:r>
          </w:p>
        </w:tc>
        <w:tc>
          <w:tcPr>
            <w:tcW w:w="1080" w:type="dxa"/>
            <w:tcBorders>
              <w:top w:val="nil"/>
              <w:left w:val="nil"/>
              <w:bottom w:val="nil"/>
              <w:right w:val="nil"/>
            </w:tcBorders>
            <w:hideMark/>
          </w:tcPr>
          <w:p w14:paraId="13BB56C6"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14FCB72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3E0B8BF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5C069B7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0486405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2D5F91A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4663FFD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055B008D"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NA</w:t>
            </w:r>
          </w:p>
        </w:tc>
      </w:tr>
      <w:tr w:rsidR="001E43D4" w:rsidRPr="00CB5013" w14:paraId="162FD461" w14:textId="77777777" w:rsidTr="004B0EFD">
        <w:trPr>
          <w:trHeight w:val="345"/>
        </w:trPr>
        <w:tc>
          <w:tcPr>
            <w:tcW w:w="1440" w:type="dxa"/>
            <w:tcBorders>
              <w:top w:val="nil"/>
              <w:left w:val="nil"/>
              <w:bottom w:val="nil"/>
              <w:right w:val="nil"/>
            </w:tcBorders>
            <w:hideMark/>
          </w:tcPr>
          <w:p w14:paraId="5FB8A48F"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Eurasian badger</w:t>
            </w:r>
          </w:p>
        </w:tc>
        <w:tc>
          <w:tcPr>
            <w:tcW w:w="1170" w:type="dxa"/>
            <w:tcBorders>
              <w:top w:val="nil"/>
              <w:left w:val="nil"/>
              <w:bottom w:val="nil"/>
              <w:right w:val="nil"/>
            </w:tcBorders>
            <w:hideMark/>
          </w:tcPr>
          <w:p w14:paraId="498DF0EB"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Meles meles</w:t>
            </w:r>
          </w:p>
        </w:tc>
        <w:tc>
          <w:tcPr>
            <w:tcW w:w="1080" w:type="dxa"/>
            <w:tcBorders>
              <w:top w:val="nil"/>
              <w:left w:val="nil"/>
              <w:bottom w:val="nil"/>
              <w:right w:val="nil"/>
            </w:tcBorders>
            <w:hideMark/>
          </w:tcPr>
          <w:p w14:paraId="6560419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hideMark/>
          </w:tcPr>
          <w:p w14:paraId="38C0E5A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5B36AFB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5C0042A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110A7AA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5A0F4A8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17AB074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17439174"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r w:rsidR="001E43D4" w:rsidRPr="00CB5013" w14:paraId="02A55662" w14:textId="77777777" w:rsidTr="004B0EFD">
        <w:trPr>
          <w:trHeight w:val="345"/>
        </w:trPr>
        <w:tc>
          <w:tcPr>
            <w:tcW w:w="1440" w:type="dxa"/>
            <w:tcBorders>
              <w:top w:val="nil"/>
              <w:left w:val="nil"/>
              <w:bottom w:val="nil"/>
              <w:right w:val="nil"/>
            </w:tcBorders>
          </w:tcPr>
          <w:p w14:paraId="43F33A6C"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Asian Badger</w:t>
            </w:r>
          </w:p>
        </w:tc>
        <w:tc>
          <w:tcPr>
            <w:tcW w:w="1170" w:type="dxa"/>
            <w:tcBorders>
              <w:top w:val="nil"/>
              <w:left w:val="nil"/>
              <w:bottom w:val="nil"/>
              <w:right w:val="nil"/>
            </w:tcBorders>
          </w:tcPr>
          <w:p w14:paraId="65150904"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Meles leucurus</w:t>
            </w:r>
          </w:p>
        </w:tc>
        <w:tc>
          <w:tcPr>
            <w:tcW w:w="1080" w:type="dxa"/>
            <w:tcBorders>
              <w:top w:val="nil"/>
              <w:left w:val="nil"/>
              <w:bottom w:val="nil"/>
              <w:right w:val="nil"/>
            </w:tcBorders>
          </w:tcPr>
          <w:p w14:paraId="7307B8BD"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tcPr>
          <w:p w14:paraId="0A47262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668F1A1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1AE94E49"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nil"/>
              <w:right w:val="nil"/>
            </w:tcBorders>
          </w:tcPr>
          <w:p w14:paraId="036CFD25"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073837E1"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12C47880" w14:textId="77777777" w:rsidR="001E43D4" w:rsidRPr="00CB5013" w:rsidRDefault="001E43D4" w:rsidP="004B0EFD">
            <w:pPr>
              <w:ind w:left="0" w:firstLine="0"/>
              <w:rPr>
                <w:rFonts w:cstheme="minorHAnsi"/>
                <w:sz w:val="18"/>
                <w:szCs w:val="18"/>
                <w:lang w:val="en-US"/>
              </w:rPr>
            </w:pPr>
            <w:r w:rsidRPr="00CB5013">
              <w:rPr>
                <w:rFonts w:cstheme="minorHAnsi"/>
                <w:bCs/>
                <w:sz w:val="18"/>
                <w:szCs w:val="18"/>
                <w:lang w:val="en-US"/>
              </w:rPr>
              <w:t>?</w:t>
            </w:r>
          </w:p>
        </w:tc>
        <w:tc>
          <w:tcPr>
            <w:tcW w:w="810" w:type="dxa"/>
            <w:tcBorders>
              <w:top w:val="nil"/>
              <w:left w:val="nil"/>
              <w:bottom w:val="nil"/>
              <w:right w:val="nil"/>
            </w:tcBorders>
          </w:tcPr>
          <w:p w14:paraId="164F7E1A"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r w:rsidR="001E43D4" w:rsidRPr="00CB5013" w14:paraId="36532D3A" w14:textId="77777777" w:rsidTr="004B0EFD">
        <w:trPr>
          <w:trHeight w:val="58"/>
        </w:trPr>
        <w:tc>
          <w:tcPr>
            <w:tcW w:w="1440" w:type="dxa"/>
            <w:tcBorders>
              <w:top w:val="nil"/>
              <w:left w:val="nil"/>
              <w:bottom w:val="nil"/>
              <w:right w:val="nil"/>
            </w:tcBorders>
          </w:tcPr>
          <w:p w14:paraId="1BEFA427"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Egyptian mongoose</w:t>
            </w:r>
          </w:p>
        </w:tc>
        <w:tc>
          <w:tcPr>
            <w:tcW w:w="1170" w:type="dxa"/>
            <w:tcBorders>
              <w:top w:val="nil"/>
              <w:left w:val="nil"/>
              <w:bottom w:val="nil"/>
              <w:right w:val="nil"/>
            </w:tcBorders>
          </w:tcPr>
          <w:p w14:paraId="537928A3"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Herpestes ichneumon</w:t>
            </w:r>
          </w:p>
        </w:tc>
        <w:tc>
          <w:tcPr>
            <w:tcW w:w="1080" w:type="dxa"/>
            <w:tcBorders>
              <w:top w:val="nil"/>
              <w:left w:val="nil"/>
              <w:bottom w:val="nil"/>
              <w:right w:val="nil"/>
            </w:tcBorders>
          </w:tcPr>
          <w:p w14:paraId="6A18D618"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Generalists</w:t>
            </w:r>
          </w:p>
        </w:tc>
        <w:tc>
          <w:tcPr>
            <w:tcW w:w="1260" w:type="dxa"/>
            <w:tcBorders>
              <w:top w:val="nil"/>
              <w:left w:val="nil"/>
              <w:bottom w:val="nil"/>
              <w:right w:val="nil"/>
            </w:tcBorders>
          </w:tcPr>
          <w:p w14:paraId="55DA519A"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nil"/>
              <w:right w:val="nil"/>
            </w:tcBorders>
          </w:tcPr>
          <w:p w14:paraId="33795697"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nil"/>
              <w:right w:val="nil"/>
            </w:tcBorders>
          </w:tcPr>
          <w:p w14:paraId="50FBA9E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900" w:type="dxa"/>
            <w:tcBorders>
              <w:top w:val="nil"/>
              <w:left w:val="nil"/>
              <w:bottom w:val="nil"/>
              <w:right w:val="nil"/>
            </w:tcBorders>
          </w:tcPr>
          <w:p w14:paraId="61B30FD0"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0</w:t>
            </w:r>
          </w:p>
        </w:tc>
        <w:tc>
          <w:tcPr>
            <w:tcW w:w="810" w:type="dxa"/>
            <w:tcBorders>
              <w:top w:val="nil"/>
              <w:left w:val="nil"/>
              <w:bottom w:val="nil"/>
              <w:right w:val="nil"/>
            </w:tcBorders>
          </w:tcPr>
          <w:p w14:paraId="2D727E2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1C5F2F2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NA</w:t>
            </w:r>
          </w:p>
        </w:tc>
        <w:tc>
          <w:tcPr>
            <w:tcW w:w="810" w:type="dxa"/>
            <w:tcBorders>
              <w:top w:val="nil"/>
              <w:left w:val="nil"/>
              <w:bottom w:val="nil"/>
              <w:right w:val="nil"/>
            </w:tcBorders>
          </w:tcPr>
          <w:p w14:paraId="0A9FFA54"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NA</w:t>
            </w:r>
          </w:p>
        </w:tc>
      </w:tr>
      <w:tr w:rsidR="001E43D4" w:rsidRPr="00CB5013" w14:paraId="6C7E6808" w14:textId="77777777" w:rsidTr="004B0EFD">
        <w:trPr>
          <w:trHeight w:val="345"/>
        </w:trPr>
        <w:tc>
          <w:tcPr>
            <w:tcW w:w="1440" w:type="dxa"/>
            <w:tcBorders>
              <w:top w:val="nil"/>
              <w:left w:val="nil"/>
              <w:bottom w:val="single" w:sz="4" w:space="0" w:color="auto"/>
              <w:right w:val="nil"/>
            </w:tcBorders>
            <w:hideMark/>
          </w:tcPr>
          <w:p w14:paraId="2FFAD334" w14:textId="77777777" w:rsidR="001E43D4" w:rsidRPr="00CB5013" w:rsidRDefault="001E43D4" w:rsidP="004B0EFD">
            <w:pPr>
              <w:ind w:left="0" w:hanging="4"/>
              <w:rPr>
                <w:rFonts w:cstheme="minorHAnsi"/>
                <w:sz w:val="18"/>
                <w:szCs w:val="18"/>
                <w:lang w:val="en-US"/>
              </w:rPr>
            </w:pPr>
            <w:r w:rsidRPr="00CB5013">
              <w:rPr>
                <w:rFonts w:cstheme="minorHAnsi"/>
                <w:sz w:val="18"/>
                <w:szCs w:val="18"/>
                <w:lang w:val="en-US"/>
              </w:rPr>
              <w:t>Wild boar</w:t>
            </w:r>
          </w:p>
        </w:tc>
        <w:tc>
          <w:tcPr>
            <w:tcW w:w="1170" w:type="dxa"/>
            <w:tcBorders>
              <w:top w:val="nil"/>
              <w:left w:val="nil"/>
              <w:bottom w:val="single" w:sz="4" w:space="0" w:color="auto"/>
              <w:right w:val="nil"/>
            </w:tcBorders>
            <w:hideMark/>
          </w:tcPr>
          <w:p w14:paraId="44853028" w14:textId="77777777" w:rsidR="001E43D4" w:rsidRPr="00CB5013" w:rsidRDefault="001E43D4" w:rsidP="004B0EFD">
            <w:pPr>
              <w:ind w:left="0" w:firstLine="0"/>
              <w:rPr>
                <w:rFonts w:cstheme="minorHAnsi"/>
                <w:i/>
                <w:sz w:val="18"/>
                <w:szCs w:val="18"/>
                <w:lang w:val="en-US"/>
              </w:rPr>
            </w:pPr>
            <w:r w:rsidRPr="00CB5013">
              <w:rPr>
                <w:rFonts w:cstheme="minorHAnsi"/>
                <w:i/>
                <w:sz w:val="18"/>
                <w:szCs w:val="18"/>
                <w:lang w:val="en-US"/>
              </w:rPr>
              <w:t>Sus scrofa</w:t>
            </w:r>
          </w:p>
        </w:tc>
        <w:tc>
          <w:tcPr>
            <w:tcW w:w="1080" w:type="dxa"/>
            <w:tcBorders>
              <w:top w:val="nil"/>
              <w:left w:val="nil"/>
              <w:bottom w:val="single" w:sz="4" w:space="0" w:color="auto"/>
              <w:right w:val="nil"/>
            </w:tcBorders>
            <w:hideMark/>
          </w:tcPr>
          <w:p w14:paraId="44954633"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Omnivore</w:t>
            </w:r>
          </w:p>
        </w:tc>
        <w:tc>
          <w:tcPr>
            <w:tcW w:w="1260" w:type="dxa"/>
            <w:tcBorders>
              <w:top w:val="nil"/>
              <w:left w:val="nil"/>
              <w:bottom w:val="single" w:sz="4" w:space="0" w:color="auto"/>
              <w:right w:val="nil"/>
            </w:tcBorders>
            <w:hideMark/>
          </w:tcPr>
          <w:p w14:paraId="2DB2D9E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Facultative scavenger</w:t>
            </w:r>
          </w:p>
        </w:tc>
        <w:tc>
          <w:tcPr>
            <w:tcW w:w="810" w:type="dxa"/>
            <w:tcBorders>
              <w:top w:val="nil"/>
              <w:left w:val="nil"/>
              <w:bottom w:val="single" w:sz="4" w:space="0" w:color="auto"/>
              <w:right w:val="nil"/>
            </w:tcBorders>
          </w:tcPr>
          <w:p w14:paraId="415F83A2"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LC</w:t>
            </w:r>
          </w:p>
        </w:tc>
        <w:tc>
          <w:tcPr>
            <w:tcW w:w="1080" w:type="dxa"/>
            <w:tcBorders>
              <w:top w:val="nil"/>
              <w:left w:val="nil"/>
              <w:bottom w:val="single" w:sz="4" w:space="0" w:color="auto"/>
              <w:right w:val="nil"/>
            </w:tcBorders>
          </w:tcPr>
          <w:p w14:paraId="0849C794"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900" w:type="dxa"/>
            <w:tcBorders>
              <w:top w:val="nil"/>
              <w:left w:val="nil"/>
              <w:bottom w:val="single" w:sz="4" w:space="0" w:color="auto"/>
              <w:right w:val="nil"/>
            </w:tcBorders>
          </w:tcPr>
          <w:p w14:paraId="117A378F"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single" w:sz="4" w:space="0" w:color="auto"/>
              <w:right w:val="nil"/>
            </w:tcBorders>
          </w:tcPr>
          <w:p w14:paraId="18B224AB"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single" w:sz="4" w:space="0" w:color="auto"/>
              <w:right w:val="nil"/>
            </w:tcBorders>
          </w:tcPr>
          <w:p w14:paraId="0535850C" w14:textId="77777777" w:rsidR="001E43D4" w:rsidRPr="00CB5013" w:rsidRDefault="001E43D4" w:rsidP="004B0EFD">
            <w:pPr>
              <w:ind w:left="0" w:firstLine="0"/>
              <w:rPr>
                <w:rFonts w:cstheme="minorHAnsi"/>
                <w:sz w:val="18"/>
                <w:szCs w:val="18"/>
                <w:lang w:val="en-US"/>
              </w:rPr>
            </w:pPr>
            <w:r w:rsidRPr="00CB5013">
              <w:rPr>
                <w:rFonts w:cstheme="minorHAnsi"/>
                <w:sz w:val="18"/>
                <w:szCs w:val="18"/>
                <w:lang w:val="en-US"/>
              </w:rPr>
              <w:t>+</w:t>
            </w:r>
          </w:p>
        </w:tc>
        <w:tc>
          <w:tcPr>
            <w:tcW w:w="810" w:type="dxa"/>
            <w:tcBorders>
              <w:top w:val="nil"/>
              <w:left w:val="nil"/>
              <w:bottom w:val="single" w:sz="4" w:space="0" w:color="auto"/>
              <w:right w:val="nil"/>
            </w:tcBorders>
          </w:tcPr>
          <w:p w14:paraId="713DD76D" w14:textId="77777777" w:rsidR="001E43D4" w:rsidRPr="00CB5013" w:rsidRDefault="001E43D4" w:rsidP="004B0EFD">
            <w:pPr>
              <w:ind w:left="0" w:firstLine="0"/>
              <w:rPr>
                <w:rFonts w:cstheme="minorHAnsi"/>
                <w:bCs/>
                <w:sz w:val="18"/>
                <w:szCs w:val="18"/>
                <w:lang w:val="en-US"/>
              </w:rPr>
            </w:pPr>
            <w:r w:rsidRPr="00CB5013">
              <w:rPr>
                <w:rFonts w:cstheme="minorHAnsi"/>
                <w:sz w:val="18"/>
                <w:szCs w:val="18"/>
                <w:lang w:val="en-US"/>
              </w:rPr>
              <w:t>?</w:t>
            </w:r>
          </w:p>
        </w:tc>
      </w:tr>
    </w:tbl>
    <w:p w14:paraId="4869E96D" w14:textId="77777777" w:rsidR="001E43D4" w:rsidRPr="00946649" w:rsidRDefault="001E43D4" w:rsidP="001E43D4">
      <w:pPr>
        <w:rPr>
          <w:rFonts w:eastAsia="Cambria" w:cstheme="minorHAnsi"/>
          <w:lang w:val="en-US"/>
        </w:rPr>
      </w:pPr>
    </w:p>
    <w:p w14:paraId="222CD171" w14:textId="101A5C1B" w:rsidR="001E43D4" w:rsidRPr="00946649" w:rsidRDefault="001E43D4" w:rsidP="001E43D4">
      <w:pPr>
        <w:rPr>
          <w:rFonts w:eastAsia="Cambria" w:cstheme="minorHAnsi"/>
          <w:lang w:val="en-US"/>
        </w:rPr>
      </w:pPr>
      <w:r w:rsidRPr="00946649">
        <w:rPr>
          <w:rFonts w:eastAsia="Cambria" w:cstheme="minorHAnsi"/>
          <w:lang w:val="en-US"/>
        </w:rPr>
        <w:t xml:space="preserve">The removal of carcasses by scavengers contributes to different dimensions of people’s quality of life. The removal of scavengers may increase the incidence of infectious diseas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j.1749-6632.2011.06293.x", "ISBN" : "978-1-57331-863-1", "ISSN" : "00778923", "PMID" : "22175274", "abstract" : "Vultures are nature's most successful scavengers, and they provide an array of ecological, economic, and cultural services. As the only known obligate scavengers, vultures are uniquely adapted to a scavenging lifestyle. Vultures' unique adaptations include soaring flight, keen eyesight, and extremely low pH levels in their stomachs. Presently, 14 of 23 (61%) vulture species worldwide are threatened with extinction, and the most rapid declines have occurred in the vulture-rich regions of Asia and Africa. The reasons for the population declines are varied, but poisoning or human persecution, or both, feature in the list of nearly every declining species. Deliberate poisoning of carnivores is likely the most widespread cause of vulture poisoning. In Asia, Gyps vultures have declined by &gt;95% due to poisoning by the veterinary drug diclofenac, which was banned by regional governments in 2006. Human persecution of vultures has occurred for centuries, and shooting and deliberate poisoning are the most widely practiced activities. Ecological consequences of vulture declines include changes in community composition of scavengers at carcasses and an increased potential for disease transmission between mammalian scavengers at carcasses. There have been cultural and economic costs of vulture declines as well, particularly in Asia. In the wake of catastrophic vulture declines in Asia, regional governments, the international scientific and donor communities, and the media have given the crisis substantial attention. Even though the Asian vulture crisis focused attention on the plight of vultures worldwide, the situation for African vultures has received relatively little attention especially given the similar levels of population decline. While the Asian crisis has been largely linked to poisoning by diclofenac, vulture population declines in Africa have numerous causes, which have made conserving existing populations more difficult. And in Africa there has been little government support to conserve vultures despite mounting evidence of the major threats. In other regions with successful vulture conservation programs, a common theme is a huge investment of financial resources and highly skilled personnel, as well as political will and community support.", "author" : [ { "dropping-particle" : "", "family" : "Ogada", "given" : "Darcy L.", "non-dropping-particle" : "", "parse-names" : false, "suffix" : "" }, { "dropping-particle" : "", "family" : "Keesing", "given" : "Felicia", "non-dropping-particle" : "", "parse-names" : false, "suffix" : "" }, { "dropping-particle" : "", "family" : "Virani", "given" : "Munir Z.", "non-dropping-particle" : "", "parse-names" : false, "suffix" : "" } ], "container-title" : "Annals of the New York Academy of Sciences", "id" : "ITEM-1", "issue" : "1", "issued" : { "date-parts" : [ [ "2012" ] ] }, "page" : "57-71", "title" : "Dropping dead: Causes and consequences of vulture population declines worldwide", "type" : "article-journal", "volume" : "1249" }, "uris" : [ "http://www.mendeley.com/documents/?uuid=40ec57aa-89f7-45f8-9542-585468d3b0ba", "http://www.mendeley.com/documents/?uuid=90d7ef1a-4051-47d7-a919-e9e8f6cf9a67" ] } ], "mendeley" : { "formattedCitation" : "(Ogada et al., 2012)", "plainTextFormattedCitation" : "(Ogada et al., 2012)", "previouslyFormattedCitation" : "(Ogada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Ogada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In addition, supplanting the ecosystem service provided by scavengers in agroecosystems with artificial removal of livestock could raise greenhouse gas emissions, with important environmental and economic costs (see above</w:t>
      </w:r>
      <w:r w:rsidR="00A1082D">
        <w:rPr>
          <w:rFonts w:eastAsia="Cambria" w:cstheme="minorHAnsi"/>
          <w:lang w:val="en-US"/>
        </w:rPr>
        <w:t xml:space="preserve"> and</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38/srep07811", "ISBN" : "2045-2322", "ISSN" : "2045-2322", "PMID" : "25589381", "abstract" : "Global warming due to human-induced increments in atmospheric concentrations of greenhouse gases (GHG) is one of the most debated topics among environmentalists and politicians worldwide. In this paper we assess a novel source of GHG emissions emerged following a controversial policy decision. After the outbreak of bovine spongiform encephalopathy in Europe, the sanitary regulation required that livestock carcasses were collected from farms and transformed or destroyed in authorised plants, contradicting not only the obligations of member states to conserve scavenger species but also generating unprecedented GHG emission. However, how much of this emission could be prevented in the return to traditional and natural scenario in which scavengers freely remove livestock carcasses is largely unknown. Here we show that, in Spain (home of 95% of European vultures), supplanting the natural removal of dead extensive livestock by scavengers with carcass collection and transport to intermediate and processing plants meant the emission of 77,344 metric tons of CO2 eq. to the atmosphere per year, in addition to annual payments of ca. $50 million to insurance companies. Thus, replacing the ecosystem services provided by scavengers has not only conservation costs, but also important and unnecessary environmental and economic costs.", "author" : [ { "dropping-particle" : "", "family" : "Morales-Reyes", "given" : "Zebensui", "non-dropping-particle" : "", "parse-names" : false, "suffix" : "" }, { "dropping-particle" : "", "family" : "P\u00e9rez-Garc\u00eda", "given" : "Juan M.", "non-dropping-particle" : "", "parse-names" : false, "suffix" : "" }, { "dropping-particle" : "", "family" : "Mole\u00f3n", "given" : "Marcos", "non-dropping-particle" : "", "parse-names" : false, "suffix" : "" }, { "dropping-particle" : "", "family" : "Botella", "given" : "Francisco", "non-dropping-particle" : "", "parse-names" : false, "suffix" : "" }, { "dropping-particle" : "", "family" : "Carrete", "given" : "Martina", "non-dropping-particle" : "", "parse-names" : false, "suffix" : "" }, { "dropping-particle" : "", "family" : "Lazcano", "given" : "Carolina", "non-dropping-particle" : "", "parse-names" : false, "suffix" : "" }, { "dropping-particle" : "", "family" : "Moreno-Opo", "given" : "Rub\u00e9n", "non-dropping-particle" : "", "parse-names" : false, "suffix" : "" }, { "dropping-particle" : "", "family" : "Margalida", "given" : "Antoni", "non-dropping-particle" : "", "parse-names" : false, "suffix" : "" }, { "dropping-particle" : "", "family" : "Don\u00e1zar", "given" : "Jos\u00e9 A.", "non-dropping-particle" : "", "parse-names" : false, "suffix" : "" }, { "dropping-particle" : "", "family" : "S\u00e1nchez-Zapata", "given" : "Jos\u00e9 A.", "non-dropping-particle" : "", "parse-names" : false, "suffix" : "" } ], "container-title" : "Scientific Reports", "id" : "ITEM-1", "issue" : "1", "issued" : { "date-parts" : [ [ "2015" ] ] }, "page" : "7811", "title" : "Supplanting ecosystem services provided by scavengers raises greenhouse gas emissions", "type" : "article-journal", "volume" : "5" }, "uris" : [ "http://www.mendeley.com/documents/?uuid=0f6d4eeb-5a47-4a0f-8480-abd59e39d532", "http://www.mendeley.com/documents/?uuid=5123ddc9-dfac-4413-979e-7062c7acbc7c" ] }, { "id" : "ITEM-2", "itemData" : { "DOI" : "10.1111/1365-2664.12833", "ISSN" : "13652664", "abstract" : "\u00a9 2016 British Ecological Society.Summary: Protected areas are one of the most common strategies for wildlife conservation world-wide. However, their effectiveness is rarely evaluated. In Europe, after the outbreak of bovine spongiform encephalopathy, a restrictive sanitary regulation (EC 1774/2002) prohibited the abandonment of dead livestock in extensive farming (extensive livestock) in the field, which led to negative consequences for scavengers. As an attempt to mitigate this negative impact, a new regulation was approved (EC 142/2011) to allow farmers to leave extensive livestock carcasses in the so-called 'Protection areas for the feeding of necrophagous species of European interest' (PAFs). Our general aims were to quantify (i) the proportion of breeding distribution of targeted scavenger species overlapping PAFs; (ii) the extensive livestock carrion biomass available inside PAFs; (iii) the proportion of breeding distribution of non-targeted scavenger species falling within PAFs; (iv) the overlap between the home range of vultures and PAFs, as well as the extent to which vultures move through different administrative units; and (v) the savings in greenhouse gas (GHG) emissions in relation to the pre-PAF scenario. After assessing the status of PAF implementation in every region of peninsular Spain, we analysed the large-scale spatial information of extensive livestock carrion availability and scavenger breeding distribution, movement data of GPS-tracked vultures, and the annual GHG emissions associated with the transport of livestock carcasses. Most regions established PAFs in their territories, although design criteria were variable. The breeding distribution of targeted species was better represented within PAFs than that of non-targeted species. The extensive livestock carrion biomass potentially available for scavengers within PAFs represented 34\u00b79% of the annual extensive livestock biomass generated in peninsular Spain. The overlap between the home range of GPS-marked vulture populations and PAFs ranged between 63\u00b74% and 100%. The minimum convex polygon of these and other GPS-tracked vulture populations in peninsular Spain encompassed 3-14 Spanish regions and 1-4 countries. Post-PAF there was a potential reduction of c. 55\u00b77% of GHG emissions compared to pre-PAF. Synthesis and applications. The implementation of the new sanitary regulation by means of areas for the feeding of scavengers could mean an important improvement in scavenger conserv\u2026", "author" : [ { "dropping-particle" : "", "family" : "Morales-Reyes", "given" : "Zebensui", "non-dropping-particle" : "", "parse-names" : false, "suffix" : "" }, { "dropping-particle" : "", "family" : "P\u00e9rez-Garc\u00eda", "given" : "Juan M.", "non-dropping-particle" : "", "parse-names" : false, "suffix" : "" }, { "dropping-particle" : "", "family" : "Mole\u00f3n", "given" : "Marcos", "non-dropping-particle" : "", "parse-names" : false, "suffix" : "" }, { "dropping-particle" : "", "family" : "Botella", "given" : "Francisco", "non-dropping-particle" : "", "parse-names" : false, "suffix" : "" }, { "dropping-particle" : "", "family" : "Carrete", "given" : "Martina", "non-dropping-particle" : "", "parse-names" : false, "suffix" : "" }, { "dropping-particle" : "", "family" : "Don\u00e1zar", "given" : "Jos\u00e9 A.", "non-dropping-particle" : "", "parse-names" : false, "suffix" : "" }, { "dropping-particle" : "", "family" : "Cort\u00e9s-Avizanda", "given" : "Ainara", "non-dropping-particle" : "", "parse-names" : false, "suffix" : "" }, { "dropping-particle" : "", "family" : "Arrondo", "given" : "Eneko", "non-dropping-particle" : "", "parse-names" : false, "suffix" : "" }, { "dropping-particle" : "", "family" : "Moreno-Opo", "given" : "Rub\u00e9n", "non-dropping-particle" : "", "parse-names" : false, "suffix" : "" }, { "dropping-particle" : "", "family" : "Jim\u00e9nez", "given" : "Jos\u00e9", "non-dropping-par</w:instrText>
      </w:r>
      <w:r w:rsidRPr="00AC4B8E">
        <w:rPr>
          <w:rFonts w:eastAsia="Cambria" w:cstheme="minorHAnsi"/>
        </w:rPr>
        <w:instrText>ticle" : "", "parse-names" : false, "suffix" : "" }, { "dropping-particle" : "", "family" : "Margalida", "given" : "Antoni", "non-dropping-particle" : "", "parse-names" : false, "suffix" : "" }, { "dropping-particle" : "", "family" : "S\u00e1nchez-Zapata", "given" : "Jos\u00e9 A.", "non-dropping-particle" : "", "parse-names" : false, "suffix" : "" } ], "container-title" : "Journal of Applied Ecology", "id" : "ITEM-2", "issue" : "4", "issued" : { "date-parts" : [ [ "2017" ] ] }, "page" : "1120-1129", "title" : "Evaluation of the network of protection areas for the feeding of scavengers in Spain: from biodiversity conservation to greenhouse gas emission savings", "type" : "article-journal", "volume" : "54" }, "uris" : [ "http://www.mendeley.com/documents/?uuid=42b637cd-b096-4b01-8d7b-6c602d73903e", "http://www.mendeley.com/documents/?uuid=73c34e30-46df-4c84-a9e2-1b5028ae1149", "http://www.mendeley.com/documents/?uuid=bbe35351-89af-41a9-8d87-26aafc72c6dc" ] } ], "mendeley" : { "formattedCitation" : "(Zebensui Morales-Reyes et al., 2015; Zebensui Morales-Reyes, P\u00e9rez-Garc\u00eda, et al., 2017)", "plainTextFormattedCitation" : "(Zebensui Morales-Reyes et al., 2015; Zebensui Morales-Reyes, P\u00e9rez-Garc\u00eda, et al., 2017)", "previouslyFormattedCitation" : "(Zebensui Morales-Reyes et al., 2015; Zebensui Morales-Reyes, P\u00e9rez-Garc\u00eda, et al., 2017)" }, "properties" : {  }, "schema" : "https://github.com/citation-style-language/schema/raw/master/csl-citation.json" }</w:instrText>
      </w:r>
      <w:r w:rsidRPr="00946649">
        <w:rPr>
          <w:rFonts w:eastAsia="Cambria" w:cstheme="minorHAnsi"/>
          <w:lang w:val="en-US"/>
        </w:rPr>
        <w:fldChar w:fldCharType="separate"/>
      </w:r>
      <w:r w:rsidRPr="006D1463">
        <w:rPr>
          <w:rFonts w:eastAsia="Cambria" w:cstheme="minorHAnsi"/>
        </w:rPr>
        <w:t xml:space="preserve">Morales-Reyes </w:t>
      </w:r>
      <w:r w:rsidR="00C56B4E" w:rsidRPr="00C56B4E">
        <w:rPr>
          <w:rFonts w:eastAsia="Cambria" w:cstheme="minorHAnsi"/>
          <w:i/>
        </w:rPr>
        <w:t>et al.</w:t>
      </w:r>
      <w:r w:rsidR="00F14761">
        <w:rPr>
          <w:rFonts w:eastAsia="Cambria" w:cstheme="minorHAnsi"/>
        </w:rPr>
        <w:t xml:space="preserve">, </w:t>
      </w:r>
      <w:r w:rsidRPr="006D1463">
        <w:rPr>
          <w:rFonts w:eastAsia="Cambria" w:cstheme="minorHAnsi"/>
        </w:rPr>
        <w:t>2015</w:t>
      </w:r>
      <w:r w:rsidR="00F14761">
        <w:rPr>
          <w:rFonts w:eastAsia="Cambria" w:cstheme="minorHAnsi"/>
        </w:rPr>
        <w:t xml:space="preserve">, </w:t>
      </w:r>
      <w:r w:rsidRPr="006D1463">
        <w:rPr>
          <w:rFonts w:eastAsia="Cambria" w:cstheme="minorHAnsi"/>
        </w:rPr>
        <w:t>2017</w:t>
      </w:r>
      <w:r w:rsidR="000C51A4">
        <w:rPr>
          <w:rFonts w:eastAsia="Cambria" w:cstheme="minorHAnsi"/>
        </w:rPr>
        <w:t>b</w:t>
      </w:r>
      <w:r w:rsidRPr="00946649">
        <w:rPr>
          <w:rFonts w:eastAsia="Cambria" w:cstheme="minorHAnsi"/>
          <w:lang w:val="en-US"/>
        </w:rPr>
        <w:fldChar w:fldCharType="end"/>
      </w:r>
      <w:r w:rsidRPr="00AC4B8E">
        <w:rPr>
          <w:rFonts w:eastAsia="Cambria" w:cstheme="minorHAnsi"/>
        </w:rPr>
        <w:t xml:space="preserve">). </w:t>
      </w:r>
      <w:r w:rsidRPr="00946649">
        <w:rPr>
          <w:rFonts w:eastAsia="Cambria" w:cstheme="minorHAnsi"/>
          <w:lang w:val="en-US"/>
        </w:rPr>
        <w:t xml:space="preserve">Vulture declines also have a negative impact on the cultural identity of farmers and the value they derive from knowing that these species exis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11/conl.12392", "ISSN" : "1755263X", "abstract" : "\u00a9 2017 Wiley Periodicals, Inc. A socioecological approach to biodiversity conservation has recently been encouraged. We examined farmer perceptions of ecosystem services provided by scavenging vertebrates in Spain through face-to-face surveys with farmers in seven large extensive livestock systems. Scavenging services (i.e., carrion consumption) was the most perceived benefit whereas the role of some scavengers as predators was the most recognized damage. The most beneficial scavengers perceived were vultures. Overall, we detected a \"Dr. Jekyll and Mr. Hyde\" paradox as the same species and species within the same guild can be dually perceived as beneficial or harmful. Our findings provide evidence that traditional extensive farming linked to experience-based and local ecological knowledge drives positive perceptions of scavengers and their consideration as ecosystem services providers. Research on social perceptions can contribute to the conservation of scavengers by raising awareness about the ecosystem services provided by this functional group.", "author" : [ { "dropping-particle" : "", "family" : "Morales-Reyes", "given" : "Z.", "non-dropping-particle" : "", "parse-names" : false, "suffix" : "" }, { "dropping-particle" : "", "family" : "Mart\u00edn-L\u00f3pez", "given" : "B.", "non-dropping-particle" : "", "parse-names" : false, "suffix" : "" }, { "dropping-particle" : "", "family" : "Mole\u00f3n", "given" : "M.", "non-dropping-particle" : "", "parse-names" : false, "suffix" : "" }, { "dropping-particle" : "", "family" : "Mateo-Tom\u00e1s", "given" : "P.", "non-dropping-particle" : "", "parse-names" : false, "suffix" : "" }, { "dropping-particle" : "", "family" : "Botella", "given" : "F.", "non-dropping-particle" : "", "parse-names" : false, "suffix" : "" }, { "dropping-particle" : "", "family" : "Margalida", "given" : "A.", "non-dropping-particle" : "", "parse-names" : false, "suffix" : "" }, { "dropping-particle" : "", "family" : "Don\u00e1zar", "given" : "J.A.", "non-dropping-particle" : "", "parse-names" : false, "suffix" : "" }, { "dropping-particle" : "", "family" : "Blanco", "given" : "G.", "non-dropping-particle" : "", "parse-names" : false, "suffix" : "" }, { "dropping-particle" : "", "family" : "P\u00e9rez", "given" : "I.", "non-dropping-particle" : "", "parse-names" : false, "suffix" : "" }, { "dropping-particle" : "", "family" : "S\u00e1nchez-Zapata", "given" : "J.A.", "non-dropping-particle" : "", "parse-names" : false, "suffix" : "" } ], "container-title" : "Conservation Letters", "id" : "ITEM-1", "issued" : { "date-parts" : [ [ "2017" ] ] }, "title" : "Farmer Perceptions of the Ecosystem Services Provided by Scavengers: What, Who, and to Whom", "type" : "article-journal" }, "uris" : [ "http://www.mendeley.com/documents/?uuid=ac47c029-e22d-4bd2-8626-0518d6076f43", "http://www.mendeley.com/documents/?uuid=aff5dada-ebfd-4ed9-bcc3-a621d1b17848" ] } ], "mendeley" : { "formattedCitation" : "(Z. Morales-Reyes et al., 2017)", "plainTextFormattedCitation" : "(Z. Morales-Reyes et al., 2017)", "previouslyFormattedCitation" : "(Z. Morales-Reyes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orales-Reyes </w:t>
      </w:r>
      <w:r w:rsidR="00C56B4E" w:rsidRPr="00C56B4E">
        <w:rPr>
          <w:rFonts w:eastAsia="Cambria" w:cstheme="minorHAnsi"/>
          <w:i/>
          <w:lang w:val="en-US"/>
        </w:rPr>
        <w:t>et al.</w:t>
      </w:r>
      <w:r w:rsidRPr="00946649">
        <w:rPr>
          <w:rFonts w:eastAsia="Cambria" w:cstheme="minorHAnsi"/>
          <w:lang w:val="en-US"/>
        </w:rPr>
        <w:t>, 2017</w:t>
      </w:r>
      <w:r w:rsidR="000C51A4">
        <w:rPr>
          <w:rFonts w:eastAsia="Cambria" w:cstheme="minorHAnsi"/>
          <w:lang w:val="en-US"/>
        </w:rPr>
        <w:t>a</w:t>
      </w:r>
      <w:r w:rsidRPr="00946649">
        <w:rPr>
          <w:rFonts w:eastAsia="Cambria" w:cstheme="minorHAnsi"/>
          <w:lang w:val="en-US"/>
        </w:rPr>
        <w:t>)</w:t>
      </w:r>
      <w:r w:rsidRPr="00946649">
        <w:rPr>
          <w:rFonts w:eastAsia="Cambria" w:cstheme="minorHAnsi"/>
          <w:lang w:val="en-US"/>
        </w:rPr>
        <w:fldChar w:fldCharType="end"/>
      </w:r>
      <w:r w:rsidRPr="00946649">
        <w:rPr>
          <w:rFonts w:ascii="Arial" w:hAnsi="Arial" w:cs="Arial"/>
          <w:sz w:val="19"/>
          <w:szCs w:val="19"/>
          <w:lang w:val="en-US"/>
        </w:rPr>
        <w:t xml:space="preserve"> </w:t>
      </w:r>
      <w:r w:rsidR="0078425C">
        <w:rPr>
          <w:rFonts w:ascii="Arial" w:hAnsi="Arial" w:cs="Arial"/>
          <w:sz w:val="19"/>
          <w:szCs w:val="19"/>
          <w:lang w:val="en-US"/>
        </w:rPr>
        <w:t>(</w:t>
      </w:r>
      <w:r w:rsidRPr="00946649">
        <w:rPr>
          <w:rFonts w:cs="Arial"/>
          <w:lang w:val="en-US"/>
        </w:rPr>
        <w:t>see Section 2.2.3.3)</w:t>
      </w:r>
      <w:r w:rsidRPr="00946649">
        <w:rPr>
          <w:rFonts w:eastAsia="Cambria" w:cstheme="minorHAnsi"/>
          <w:lang w:val="en-US"/>
        </w:rPr>
        <w:t>.</w:t>
      </w:r>
    </w:p>
    <w:p w14:paraId="2C6BA389" w14:textId="77777777" w:rsidR="001E43D4" w:rsidRPr="00946649" w:rsidRDefault="001E43D4" w:rsidP="001E43D4">
      <w:pPr>
        <w:rPr>
          <w:rFonts w:eastAsia="Cambria" w:cstheme="minorHAnsi"/>
          <w:lang w:val="en-US"/>
        </w:rPr>
      </w:pPr>
    </w:p>
    <w:p w14:paraId="386D7D30" w14:textId="0BD0A3A4" w:rsidR="001E43D4" w:rsidRPr="00946649" w:rsidRDefault="001E43D4" w:rsidP="00147745">
      <w:pPr>
        <w:pStyle w:val="Heading3"/>
      </w:pPr>
      <w:bookmarkStart w:id="432" w:name="_Toc450554814"/>
      <w:bookmarkStart w:id="433" w:name="_Toc502822509"/>
      <w:bookmarkStart w:id="434" w:name="_Toc504380606"/>
      <w:bookmarkStart w:id="435" w:name="_Toc519504446"/>
      <w:r w:rsidRPr="00946649">
        <w:t xml:space="preserve">Status and trends of </w:t>
      </w:r>
      <w:bookmarkEnd w:id="432"/>
      <w:r w:rsidRPr="00946649">
        <w:t>nature’s material contributions to people</w:t>
      </w:r>
      <w:bookmarkEnd w:id="433"/>
      <w:bookmarkEnd w:id="434"/>
      <w:bookmarkEnd w:id="435"/>
    </w:p>
    <w:p w14:paraId="5B6859AD" w14:textId="7651D668" w:rsidR="001E43D4" w:rsidRPr="00946649" w:rsidRDefault="001E43D4" w:rsidP="001F0516">
      <w:pPr>
        <w:pStyle w:val="Heading4"/>
        <w:rPr>
          <w:lang w:eastAsia="ja-JP" w:bidi="en-US"/>
        </w:rPr>
      </w:pPr>
      <w:bookmarkStart w:id="436" w:name="_Ref478747109"/>
      <w:bookmarkStart w:id="437" w:name="_Toc519504447"/>
      <w:r w:rsidRPr="00946649">
        <w:rPr>
          <w:lang w:eastAsia="ja-JP" w:bidi="en-US"/>
        </w:rPr>
        <w:t>Food and feed</w:t>
      </w:r>
      <w:bookmarkEnd w:id="436"/>
      <w:bookmarkEnd w:id="437"/>
    </w:p>
    <w:p w14:paraId="4D452760" w14:textId="3F6BA43A" w:rsidR="001E43D4" w:rsidRPr="00CB5013" w:rsidRDefault="001E43D4" w:rsidP="004417BA">
      <w:pPr>
        <w:pStyle w:val="Heading5"/>
      </w:pPr>
      <w:bookmarkStart w:id="438" w:name="_Toc519504448"/>
      <w:r w:rsidRPr="00CB5013">
        <w:t>Food and feed from terrestrial ecosystems</w:t>
      </w:r>
      <w:bookmarkEnd w:id="438"/>
      <w:r w:rsidRPr="00CB5013">
        <w:t xml:space="preserve"> </w:t>
      </w:r>
    </w:p>
    <w:p w14:paraId="71046C6F" w14:textId="77777777" w:rsidR="001E43D4" w:rsidRPr="00946649" w:rsidRDefault="001E43D4" w:rsidP="001E43D4">
      <w:pPr>
        <w:pStyle w:val="Normal1"/>
        <w:spacing w:before="120"/>
        <w:jc w:val="both"/>
        <w:rPr>
          <w:rFonts w:asciiTheme="minorHAnsi" w:eastAsia="Cambria" w:hAnsiTheme="minorHAnsi" w:cs="Cambria"/>
          <w:lang w:val="en-US"/>
        </w:rPr>
      </w:pPr>
      <w:r w:rsidRPr="00946649">
        <w:rPr>
          <w:rFonts w:asciiTheme="minorHAnsi" w:eastAsia="Cambria" w:hAnsiTheme="minorHAnsi" w:cs="Cambria"/>
          <w:lang w:val="en-US"/>
        </w:rPr>
        <w:t xml:space="preserve">Agroecosystems, including croplands, grasslands and agroforestry systems, cover an important area of Europe and Central Asia, providing crops and animal-derived products that support the region’s food security (Section 2.3.1.1) and food culture (see </w:t>
      </w:r>
      <w:r w:rsidRPr="00946649">
        <w:rPr>
          <w:rFonts w:asciiTheme="minorHAnsi" w:eastAsia="Cambria" w:hAnsiTheme="minorHAnsi" w:cs="Cambria"/>
          <w:b/>
          <w:lang w:val="en-US"/>
        </w:rPr>
        <w:t>Box 2.1</w:t>
      </w:r>
      <w:r w:rsidRPr="00946649">
        <w:rPr>
          <w:rFonts w:asciiTheme="minorHAnsi" w:eastAsia="Cambria" w:hAnsiTheme="minorHAnsi" w:cs="Cambria"/>
          <w:lang w:val="en-US"/>
        </w:rPr>
        <w:t xml:space="preserve"> and</w:t>
      </w:r>
      <w:r w:rsidRPr="00946649">
        <w:rPr>
          <w:rFonts w:asciiTheme="minorHAnsi" w:eastAsia="Cambria" w:hAnsiTheme="minorHAnsi" w:cs="Cambria"/>
          <w:b/>
          <w:lang w:val="en-US"/>
        </w:rPr>
        <w:t xml:space="preserve"> Box 2.2</w:t>
      </w:r>
      <w:r w:rsidRPr="00946649">
        <w:rPr>
          <w:rFonts w:asciiTheme="minorHAnsi" w:eastAsia="Cambria" w:hAnsiTheme="minorHAnsi" w:cs="Cambria"/>
          <w:lang w:val="en-US"/>
        </w:rPr>
        <w:t>). FAOSTAT provides extensive data on the quantity of this contribution delivered nature to people. However, other terrestrial ecosystems, such as forests and scrublands, also provide food in the form of game, fruits and mushrooms, for which little quantification is available, but see</w:t>
      </w:r>
      <w:r w:rsidRPr="00946649">
        <w:rPr>
          <w:rFonts w:asciiTheme="minorHAnsi" w:eastAsia="Cambria" w:hAnsiTheme="minorHAnsi" w:cs="Cambria"/>
          <w:b/>
          <w:lang w:val="en-US"/>
        </w:rPr>
        <w:t xml:space="preserve"> </w:t>
      </w:r>
      <w:r w:rsidRPr="00946649">
        <w:rPr>
          <w:rFonts w:asciiTheme="minorHAnsi" w:eastAsia="Cambria" w:hAnsiTheme="minorHAnsi" w:cs="Cambria"/>
          <w:lang w:val="en-US"/>
        </w:rPr>
        <w:t>Section 2.2.3.2. Comprehensive data on food quality has not been found, but the relationships between food production and the characteristics of diet and health are explored here and in Sections 2.3.1.1 and 2.3.2.</w:t>
      </w:r>
    </w:p>
    <w:p w14:paraId="51C0C101" w14:textId="77777777" w:rsidR="001E43D4" w:rsidRPr="00946649" w:rsidRDefault="001E43D4" w:rsidP="001E43D4">
      <w:pPr>
        <w:pStyle w:val="Normal1"/>
        <w:spacing w:before="120"/>
        <w:jc w:val="both"/>
        <w:rPr>
          <w:rFonts w:asciiTheme="minorHAnsi" w:eastAsia="Cambria" w:hAnsiTheme="minorHAnsi" w:cs="Cambria"/>
          <w:lang w:val="en-US"/>
        </w:rPr>
      </w:pPr>
      <w:r w:rsidRPr="00946649">
        <w:rPr>
          <w:rFonts w:asciiTheme="minorHAnsi" w:eastAsia="Cambria" w:hAnsiTheme="minorHAnsi" w:cs="Cambria"/>
          <w:lang w:val="en-US"/>
        </w:rPr>
        <w:t>Overall the agricultural area per capita has been decreasing in Europe and Central Asia since the 1960s, particularly in Western Europe, however, the cultivated area per worker in the agriculture sector has almost tripled in Europe and Central Asia since the 1980s (</w:t>
      </w:r>
      <w:r w:rsidRPr="00946649">
        <w:rPr>
          <w:rFonts w:asciiTheme="minorHAnsi" w:eastAsia="Cambria" w:hAnsiTheme="minorHAnsi" w:cs="Cambria"/>
          <w:b/>
          <w:lang w:val="en-US"/>
        </w:rPr>
        <w:t>Table 2.4</w:t>
      </w:r>
      <w:r w:rsidRPr="00946649">
        <w:rPr>
          <w:rFonts w:asciiTheme="minorHAnsi" w:eastAsia="Cambria" w:hAnsiTheme="minorHAnsi" w:cs="Cambria"/>
          <w:lang w:val="en-US"/>
        </w:rPr>
        <w:t>), a process that goes hand in hand</w:t>
      </w:r>
      <w:r w:rsidRPr="00946649" w:rsidDel="007926DA">
        <w:rPr>
          <w:rFonts w:asciiTheme="minorHAnsi" w:eastAsia="Cambria" w:hAnsiTheme="minorHAnsi" w:cs="Cambria"/>
          <w:lang w:val="en-US"/>
        </w:rPr>
        <w:t xml:space="preserve"> </w:t>
      </w:r>
      <w:r w:rsidRPr="00946649">
        <w:rPr>
          <w:rFonts w:asciiTheme="minorHAnsi" w:eastAsia="Cambria" w:hAnsiTheme="minorHAnsi" w:cs="Cambria"/>
          <w:lang w:val="en-US"/>
        </w:rPr>
        <w:t>with the mechani</w:t>
      </w:r>
      <w:r>
        <w:rPr>
          <w:rFonts w:asciiTheme="minorHAnsi" w:eastAsia="Cambria" w:hAnsiTheme="minorHAnsi" w:cs="Cambria"/>
          <w:lang w:val="en-US"/>
        </w:rPr>
        <w:t>z</w:t>
      </w:r>
      <w:r w:rsidRPr="00946649">
        <w:rPr>
          <w:rFonts w:asciiTheme="minorHAnsi" w:eastAsia="Cambria" w:hAnsiTheme="minorHAnsi" w:cs="Cambria"/>
          <w:lang w:val="en-US"/>
        </w:rPr>
        <w:t>ation and intensification of agriculture (</w:t>
      </w:r>
      <w:r w:rsidRPr="00946649">
        <w:rPr>
          <w:rFonts w:asciiTheme="minorHAnsi" w:eastAsia="Cambria" w:hAnsiTheme="minorHAnsi" w:cs="Cambria"/>
          <w:b/>
          <w:lang w:val="en-US"/>
        </w:rPr>
        <w:t>Table 2.4</w:t>
      </w:r>
      <w:r w:rsidRPr="00946649">
        <w:rPr>
          <w:rFonts w:asciiTheme="minorHAnsi" w:eastAsia="Cambria" w:hAnsiTheme="minorHAnsi" w:cs="Cambria"/>
          <w:lang w:val="en-US"/>
        </w:rPr>
        <w:t xml:space="preserve">, Section 4.5.2). Particularly, in the Mediterranean basin, quantity and quality of food delivered by agroecosystems is severely influenced by rural abandonment of mountainous and less productive areas and land-use intensification of fertile areas </w:t>
      </w:r>
      <w:r w:rsidRPr="00946649">
        <w:rPr>
          <w:rFonts w:asciiTheme="minorHAnsi" w:eastAsia="Cambria" w:hAnsiTheme="minorHAnsi" w:cs="Cambria"/>
          <w:lang w:val="en-US"/>
        </w:rPr>
        <w:fldChar w:fldCharType="begin" w:fldLock="1"/>
      </w:r>
      <w:r w:rsidRPr="00946649">
        <w:rPr>
          <w:rFonts w:asciiTheme="minorHAnsi" w:eastAsia="Cambria" w:hAnsiTheme="minorHAnsi" w:cs="Cambria"/>
          <w:lang w:val="en-US"/>
        </w:rPr>
        <w:instrText>ADDIN CSL_CITATION { "citationItems" : [ { "id" : "ITEM-1", "itemData" : { "DOI" : "10.1016/S0743-0167(99)00050-9", "ISSN" : "07430167", "abstract" : "Despite the low degree of production intensification relatively to northern countries, rising overall trends in the intensification process are apparent in the plains of the lowland of Mediterranean countries, following the extensification (in the sense of abandonment of traditional/extensive production systems) in mountainous communes. This development, which implied a number of other changes in the Mediterranean farm sectors and was strengthened by the CAP, has had serious negative implications for the environment of both the uplands and the lowlands. Current trends in the CAP point to an increasingly restrictive farm price policy which, in some cases, is likely to affect negatively production and incomes. This could lead to further abandonment of production in certain less-favoured zones of particular nature conservation value, with severe negative impacts on biodiversity and landscapes. On the other hand, measures which are aimed to combat abandoment and marginalization in mountainous communes (e.g. the sheepmeat regime or the LFAs Regulation) have often led to overexploitation of marginal land with equally negative environmental implications. This paper attempts to highlight the contradictions and dilemmas which agricultural policy faces in trying to achieve less intensive agricultural practices and to promote and preserve extensive ones, mainly in mountainous \u2014 LFAs \u2014 of the Mediterranean region. Due to the limited statistical information available, the analysis is qualitative and based mostly on a review of the literature rather than on original research. The conclusions make clear what policy makers have increasingly come to recognise (as is reflected in recent proposals for reform in the CAP): that such policy conflicts can be resolved if there is more focused support to specific parts of LFAs and if environmental conditions are attached to any policy measure.", "author" : [ { "dropping-particle" : "", "family" : "Caraveli", "given" : "Helen", "non-dropping-particle" : "", "parse-names" : false, "suffix" : "" } ], "container-title" : "Journal of Rural Studies", "id" : "ITEM-1", "issue" : "2", "issued" : { "date-parts" : [ [ "2000", "4" ] ] }, "page" : "231-242", "title" : "A comparative analysis on intensification and extensification in mediterranean agriculture: dilemmas for LFAs policy", "type" : "article-journal", "volume" : "16" }, "uris" : [ "http://www.mendeley.com/documents/?uuid=dd21b483-1c6c-4f1f-b752-c0dc41766624", "http://www.mendeley.com/documents/?uuid=0da535c3-a202-4779-8daa-7511aa6d5b30" ] } ], "mendeley" : { "formattedCitation" : "(Caraveli, 2000)", "plainTextFormattedCitation" : "(Caraveli, 2000)", "previouslyFormattedCitation" : "(Caraveli, 2000)" }, "properties" : {  }, "schema" : "https://github.com/citation-style-language/schema/raw/master/csl-citation.json" }</w:instrText>
      </w:r>
      <w:r w:rsidRPr="00946649">
        <w:rPr>
          <w:rFonts w:asciiTheme="minorHAnsi" w:eastAsia="Cambria" w:hAnsiTheme="minorHAnsi" w:cs="Cambria"/>
          <w:lang w:val="en-US"/>
        </w:rPr>
        <w:fldChar w:fldCharType="separate"/>
      </w:r>
      <w:r w:rsidRPr="00946649">
        <w:rPr>
          <w:rFonts w:asciiTheme="minorHAnsi" w:eastAsia="Cambria" w:hAnsiTheme="minorHAnsi" w:cs="Cambria"/>
          <w:noProof/>
          <w:lang w:val="en-US"/>
        </w:rPr>
        <w:t>(Caraveli, 2000)</w:t>
      </w:r>
      <w:r w:rsidRPr="00946649">
        <w:rPr>
          <w:rFonts w:asciiTheme="minorHAnsi" w:eastAsia="Cambria" w:hAnsiTheme="minorHAnsi" w:cs="Cambria"/>
          <w:lang w:val="en-US"/>
        </w:rPr>
        <w:fldChar w:fldCharType="end"/>
      </w:r>
      <w:r w:rsidRPr="00946649">
        <w:rPr>
          <w:rFonts w:asciiTheme="minorHAnsi" w:eastAsia="Cambria" w:hAnsiTheme="minorHAnsi" w:cs="Cambria"/>
          <w:lang w:val="en-US"/>
        </w:rPr>
        <w:t xml:space="preserve"> (Section 4.5.2). </w:t>
      </w:r>
    </w:p>
    <w:p w14:paraId="34E3063D" w14:textId="564DB9C9" w:rsidR="001E43D4" w:rsidRDefault="001E43D4" w:rsidP="002B7A47">
      <w:pPr>
        <w:pStyle w:val="Normal1"/>
        <w:spacing w:before="120"/>
        <w:jc w:val="both"/>
        <w:rPr>
          <w:rFonts w:asciiTheme="minorHAnsi" w:eastAsia="Cambria" w:hAnsiTheme="minorHAnsi" w:cs="Cambria"/>
          <w:lang w:val="en-US"/>
        </w:rPr>
      </w:pPr>
      <w:r w:rsidRPr="00946649">
        <w:rPr>
          <w:rFonts w:asciiTheme="minorHAnsi" w:eastAsia="Cambria" w:hAnsiTheme="minorHAnsi" w:cs="Cambria"/>
          <w:lang w:val="en-US"/>
        </w:rPr>
        <w:t xml:space="preserve">Food production from agriculture in Europe and Central Asia increased by 56% between the 1960s and the 1990s. It then suffered a decline of 33% until 2014. The three socio-political events that have most influenced these trends are: the dissolution of the USSR in 1989, affecting mostly Central Asia and Eastern Europe </w:t>
      </w:r>
      <w:r w:rsidRPr="00946649">
        <w:rPr>
          <w:rFonts w:asciiTheme="minorHAnsi" w:eastAsia="Cambria" w:hAnsiTheme="minorHAnsi" w:cs="Cambria"/>
          <w:lang w:val="en-US"/>
        </w:rPr>
        <w:fldChar w:fldCharType="begin" w:fldLock="1"/>
      </w:r>
      <w:r w:rsidRPr="00946649">
        <w:rPr>
          <w:rFonts w:asciiTheme="minorHAnsi" w:eastAsia="Cambria" w:hAnsiTheme="minorHAnsi" w:cs="Cambria"/>
          <w:lang w:val="en-US"/>
        </w:rPr>
        <w:instrText>ADDIN CSL_CITATION { "citationItems" : [ { "id" : "ITEM-1", "itemData" : { "DOI" : "10.1088/1748-9326/10/5/054012", "ISBN" : "1748-9326", "ISSN" : "1748-9326", "abstract" : "During the Soviet Virgin Lands Campaign, approximately 23 million hectares (Mha) of Eurasian steppe grassland were converted into cropland in Northern Kazakhstan from 1954 to 1963. As a result Kazakhstan became an important breadbasket of the former Soviet Union. However, the collapse of the Soviet Union in 1991 triggered widespread agricultural abandonment, and much cropland reverted to grasslands. Our goal in this study was to reconstruct and analyze agricultural land-cover change since the eve of the Virgin Lands Campaign, from 1953 to 2010 in Kostanay Province, a region that is representative of Northern Kazakhstan. Further, we assessed the potential of currently idle cropland for re-cultivation. We reconstructed the cropland extent before and after the Virgin Lands Campaign using archival maps, and we mapped the agricultural land cover in the late Soviet and post-Soviet period using multi-seasonal Landsat TM/ETM+ images from circa 1990, 2000 and 2010. Cropland extent peaked at approximately 3.1 Mha in our study area in 1990, 38% of which had been converted from grasslands from 1954 to 1961. After the collapse of the Soviet Union, 45% of the Soviet cropland was abandoned and had reverted to grassland by 2000. After 2000, cropland contraction and re-cultivation were balanced. Using spatial logistic regressions we found that cropland expansion during the Virgin Lands Campaign was significantly associated with favorable agro-environmental conditions. In contrast, cropland expansion after the Campaign until 1990, as well as cropland contraction after 1990, occurred mainly in areas that were less favorable for agriculture. Cropland re-cultivation after 2000 was occurring on lands with relatively favorable agro-environmental conditions in comparison to remaining idle croplands, albeit with much lower agro-environmental endowment compared to stable croplands from 1990 to 2010. In sum, we found that cropland production potentials of the currently uncultivated areas are much lower than commonly believed, and further cropland expansion is only possible at the expense of marginal lands. Our results suggest if increasing production is a goal, improving crop yields in currently cultivated lands should be a focus, whereas extensive livestock grazing as well as the conservation of non-provisioning ecosystem services and biodiversity should be priority on more marginal lands.", "author" : [ { "dropping-particle" : "", "family" : "Kraemer", "given" : "Roland", "non-dropping-particle" : "", "parse-names" : false, "suffix" : "" }, { "dropping-particle" : "V.", "family" : "Prishchepov", "given" : "Alexander", "non-dropping-particle" : "", "parse-names" : false, "suffix" : "" }, { "dropping-particle" : "", "family" : "M\u00fcller", "given" : "Daniel", "non-dropping-particle" : "", "parse-names" : false, "suffix" : "" }, { "dropping-particle" : "", "family" : "Kuemmerle", "given" : "Tobias", "non-dropping-particle" : "", "parse-names" : false, "suffix" : "" }, { "dropping-particle" : "", "family" : "Radeloff", "given" : "Volker C.", "non-dropping-particle" : "", "parse-names" : false, "suffix" : "" }, { "dropping-particle" : "", "family" : "Dara", "given" : "Andrey", "non-dropping-particle" : "", "parse-names" : false, "suffix" : "" }, { "dropping-particle" : "", "family" : "Terekhov", "given" : "Alexey", "non-dropping-particle" : "", "parse-names" : false, "suffix" : "" }, { "dropping-particle" : "", "family" : "Fr\u00fchauf", "given" : "Manfred", "non-dropping-particle" : "", "parse-names" : false, "suffix" : "" } ], "container-title" : "Environmental Research Letters", "id" : "ITEM-1", "issue" : "5", "issued" : { "date-parts" : [ [ "2015" ] ] }, "page" : "054012", "publisher" : "IOP Publishing", "title" : "Long-term agricultural land-cover change and potential for cropland expansion in the former Virgin Lands area of Kazakhstan", "type" : "article-journal", "volume" : "10" }, "uris" : [ "http://www.mendeley.com/documents/?uuid=b43356ee-3706-4033-a30f-d38c76cd2d0e", "http://www.mendeley.com/documents/?uuid=947076bc-8449-4050-a318-b33afd398d6a" ] } ], "mendeley" : { "formattedCitation" : "(Kraemer et al., 2015)", "plainTextFormattedCitation" : "(Kraemer et al., 2015)", "previouslyFormattedCitation" : "(Kraemer et al., 2015)" }, "properties" : {  }, "schema" : "https://github.com/citation-style-language/schema/raw/master/csl-citation.json" }</w:instrText>
      </w:r>
      <w:r w:rsidRPr="00946649">
        <w:rPr>
          <w:rFonts w:asciiTheme="minorHAnsi" w:eastAsia="Cambria" w:hAnsiTheme="minorHAnsi" w:cs="Cambria"/>
          <w:lang w:val="en-US"/>
        </w:rPr>
        <w:fldChar w:fldCharType="separate"/>
      </w:r>
      <w:r w:rsidRPr="00946649">
        <w:rPr>
          <w:rFonts w:asciiTheme="minorHAnsi" w:eastAsia="Cambria" w:hAnsiTheme="minorHAnsi" w:cs="Cambria"/>
          <w:noProof/>
          <w:lang w:val="en-US"/>
        </w:rPr>
        <w:t xml:space="preserve">(Kraemer </w:t>
      </w:r>
      <w:r w:rsidR="00C56B4E" w:rsidRPr="00C56B4E">
        <w:rPr>
          <w:rFonts w:asciiTheme="minorHAnsi" w:eastAsia="Cambria" w:hAnsiTheme="minorHAnsi" w:cs="Cambria"/>
          <w:i/>
          <w:noProof/>
          <w:lang w:val="en-US"/>
        </w:rPr>
        <w:t>et al.</w:t>
      </w:r>
      <w:r w:rsidRPr="00946649">
        <w:rPr>
          <w:rFonts w:asciiTheme="minorHAnsi" w:eastAsia="Cambria" w:hAnsiTheme="minorHAnsi" w:cs="Cambria"/>
          <w:noProof/>
          <w:lang w:val="en-US"/>
        </w:rPr>
        <w:t>, 2015)</w:t>
      </w:r>
      <w:r w:rsidRPr="00946649">
        <w:rPr>
          <w:rFonts w:asciiTheme="minorHAnsi" w:eastAsia="Cambria" w:hAnsiTheme="minorHAnsi" w:cs="Cambria"/>
          <w:lang w:val="en-US"/>
        </w:rPr>
        <w:fldChar w:fldCharType="end"/>
      </w:r>
      <w:r w:rsidRPr="00946649">
        <w:rPr>
          <w:rFonts w:asciiTheme="minorHAnsi" w:eastAsia="Cambria" w:hAnsiTheme="minorHAnsi" w:cs="Cambria"/>
          <w:lang w:val="en-US"/>
        </w:rPr>
        <w:t xml:space="preserve">; the Yugoslav Wars from 1991 to 1999 disturbing mostly </w:t>
      </w:r>
      <w:r w:rsidRPr="00946649">
        <w:rPr>
          <w:rFonts w:asciiTheme="minorHAnsi" w:eastAsia="Cambria" w:hAnsiTheme="minorHAnsi" w:cs="Cambria"/>
          <w:lang w:val="en-US"/>
        </w:rPr>
        <w:lastRenderedPageBreak/>
        <w:t>Central Europe; and the Common Agricultural Policy of the European Union and its reforms (particularly since the MacSharry reform in 1992), influencing trends in Western and Central Europe.</w:t>
      </w:r>
    </w:p>
    <w:p w14:paraId="7EDD45C2" w14:textId="77777777" w:rsidR="002B7A47" w:rsidRDefault="002B7A47" w:rsidP="002B7A47">
      <w:pPr>
        <w:pStyle w:val="Normal1"/>
        <w:spacing w:before="120"/>
        <w:jc w:val="both"/>
      </w:pPr>
    </w:p>
    <w:p w14:paraId="5054FA37" w14:textId="645E72BC" w:rsidR="001E43D4" w:rsidRPr="00946649" w:rsidRDefault="002B7A47" w:rsidP="002B7A47">
      <w:pPr>
        <w:rPr>
          <w:rFonts w:eastAsia="Cambria" w:cs="Cambria"/>
        </w:rPr>
      </w:pPr>
      <w:r>
        <w:rPr>
          <w:lang w:eastAsia="en-GB"/>
        </w:rPr>
        <w:drawing>
          <wp:inline distT="0" distB="0" distL="0" distR="0" wp14:anchorId="58D7AC14" wp14:editId="032C98B5">
            <wp:extent cx="5731510" cy="7691755"/>
            <wp:effectExtent l="0" t="0" r="2540" b="4445"/>
            <wp:docPr id="4141" name="Picture 4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5731510" cy="7691755"/>
                    </a:xfrm>
                    <a:prstGeom prst="rect">
                      <a:avLst/>
                    </a:prstGeom>
                  </pic:spPr>
                </pic:pic>
              </a:graphicData>
            </a:graphic>
          </wp:inline>
        </w:drawing>
      </w:r>
    </w:p>
    <w:p w14:paraId="670FF97A" w14:textId="01E858F8" w:rsidR="001E43D4" w:rsidRPr="00946649" w:rsidRDefault="001E43D4" w:rsidP="001E43D4">
      <w:pPr>
        <w:pStyle w:val="Normal1"/>
        <w:spacing w:before="120"/>
        <w:jc w:val="both"/>
        <w:rPr>
          <w:rFonts w:asciiTheme="minorHAnsi" w:eastAsia="Cambria" w:hAnsiTheme="minorHAnsi" w:cs="Cambria"/>
          <w:lang w:val="en-US"/>
        </w:rPr>
      </w:pPr>
      <w:r w:rsidRPr="00946649">
        <w:rPr>
          <w:rFonts w:asciiTheme="minorHAnsi" w:eastAsia="Cambria" w:hAnsiTheme="minorHAnsi" w:cs="Cambria"/>
          <w:lang w:val="en-US"/>
        </w:rPr>
        <w:t xml:space="preserve">The assessment of different agricultural products shows different trends across subregions. Cereals were mostly produced in Eastern Europe, where production has suffered fluctuations in recent </w:t>
      </w:r>
      <w:r w:rsidRPr="00946649">
        <w:rPr>
          <w:rFonts w:asciiTheme="minorHAnsi" w:eastAsia="Cambria" w:hAnsiTheme="minorHAnsi" w:cs="Cambria"/>
          <w:lang w:val="en-US"/>
        </w:rPr>
        <w:lastRenderedPageBreak/>
        <w:t xml:space="preserve">decades (see </w:t>
      </w:r>
      <w:r w:rsidRPr="00946649">
        <w:rPr>
          <w:rFonts w:asciiTheme="minorHAnsi" w:eastAsia="Cambria" w:hAnsiTheme="minorHAnsi" w:cs="Cambria"/>
          <w:b/>
          <w:lang w:val="en-US"/>
        </w:rPr>
        <w:t>Figure 2.19</w:t>
      </w:r>
      <w:r w:rsidRPr="00946649">
        <w:rPr>
          <w:rFonts w:asciiTheme="minorHAnsi" w:eastAsia="Cambria" w:hAnsiTheme="minorHAnsi" w:cs="Cambria"/>
          <w:lang w:val="en-US"/>
        </w:rPr>
        <w:t xml:space="preserve">). Among cereals, however, </w:t>
      </w:r>
      <w:r w:rsidRPr="00946649">
        <w:rPr>
          <w:rFonts w:asciiTheme="minorHAnsi" w:eastAsia="Cambria" w:hAnsiTheme="minorHAnsi" w:cs="Cambria"/>
          <w:color w:val="auto"/>
          <w:lang w:val="en-US"/>
        </w:rPr>
        <w:t xml:space="preserve">maize is experiencing substantial growth (see </w:t>
      </w:r>
      <w:r w:rsidRPr="00946649">
        <w:rPr>
          <w:rFonts w:asciiTheme="minorHAnsi" w:eastAsia="Cambria" w:hAnsiTheme="minorHAnsi" w:cs="Cambria"/>
          <w:b/>
          <w:color w:val="auto"/>
          <w:lang w:val="en-US"/>
        </w:rPr>
        <w:t>Figure 2.20</w:t>
      </w:r>
      <w:r w:rsidRPr="00946649">
        <w:rPr>
          <w:rFonts w:asciiTheme="minorHAnsi" w:eastAsia="Cambria" w:hAnsiTheme="minorHAnsi" w:cs="Cambria"/>
          <w:color w:val="auto"/>
          <w:lang w:val="en-US"/>
        </w:rPr>
        <w:t xml:space="preserve">) because of its use for biofuel and feed production (see Sections 2.2.2.2 and 2.3.1.4). </w:t>
      </w:r>
      <w:r w:rsidRPr="00946649">
        <w:rPr>
          <w:rFonts w:asciiTheme="minorHAnsi" w:eastAsia="Cambria" w:hAnsiTheme="minorHAnsi" w:cs="Cambria"/>
          <w:lang w:val="en-US"/>
        </w:rPr>
        <w:t xml:space="preserve">Fruit has been produced mostly in Western Europe, but Central Asia and Eastern Europe have been increasing their production in the past decade (see </w:t>
      </w:r>
      <w:r w:rsidRPr="00946649">
        <w:rPr>
          <w:rFonts w:asciiTheme="minorHAnsi" w:eastAsia="Cambria" w:hAnsiTheme="minorHAnsi" w:cs="Cambria"/>
          <w:b/>
          <w:lang w:val="en-US"/>
        </w:rPr>
        <w:t>Figure 2.19</w:t>
      </w:r>
      <w:r w:rsidRPr="00946649">
        <w:rPr>
          <w:rFonts w:asciiTheme="minorHAnsi" w:eastAsia="Cambria" w:hAnsiTheme="minorHAnsi" w:cs="Cambria"/>
          <w:lang w:val="en-US"/>
        </w:rPr>
        <w:t xml:space="preserve">). Countries in Eastern Europe are the largest producers of vegetables, which has been experiencing growth (from ca. 4.5 million tonnes in 1991 to more than 7 million tonnes in 2012), as rapidly as in Central Asia (from ca. 1 million tonnes in 1991 to more 3.5 tonnes in 2012) (see </w:t>
      </w:r>
      <w:r w:rsidRPr="00946649">
        <w:rPr>
          <w:rFonts w:asciiTheme="minorHAnsi" w:eastAsia="Cambria" w:hAnsiTheme="minorHAnsi" w:cs="Cambria"/>
          <w:b/>
          <w:lang w:val="en-US"/>
        </w:rPr>
        <w:t>Figure 2.19</w:t>
      </w:r>
      <w:r w:rsidRPr="00946649">
        <w:rPr>
          <w:rFonts w:asciiTheme="minorHAnsi" w:eastAsia="Cambria" w:hAnsiTheme="minorHAnsi" w:cs="Cambria"/>
          <w:lang w:val="en-US"/>
        </w:rPr>
        <w:t xml:space="preserve">). Important crops in Europe are those required for oil production (with increasing trends) and wine (with decreasing trend) (see </w:t>
      </w:r>
      <w:r w:rsidRPr="00946649">
        <w:rPr>
          <w:rFonts w:asciiTheme="minorHAnsi" w:eastAsia="Cambria" w:hAnsiTheme="minorHAnsi" w:cs="Cambria"/>
          <w:b/>
          <w:lang w:val="en-US"/>
        </w:rPr>
        <w:t>Figure 2.19</w:t>
      </w:r>
      <w:r w:rsidRPr="00946649">
        <w:rPr>
          <w:rFonts w:asciiTheme="minorHAnsi" w:eastAsia="Cambria" w:hAnsiTheme="minorHAnsi" w:cs="Cambria"/>
          <w:lang w:val="en-US"/>
        </w:rPr>
        <w:t>). Areas for organic agriculture in Western and Central Europe have been increasing since 2005 (</w:t>
      </w:r>
      <w:r w:rsidRPr="00946649">
        <w:rPr>
          <w:rFonts w:asciiTheme="minorHAnsi" w:eastAsia="Cambria" w:hAnsiTheme="minorHAnsi" w:cs="Cambria"/>
          <w:color w:val="auto"/>
          <w:lang w:val="en-US"/>
        </w:rPr>
        <w:t xml:space="preserve">in Western Europe from ca. 4% of the total </w:t>
      </w:r>
      <w:r w:rsidRPr="00417796">
        <w:rPr>
          <w:rFonts w:asciiTheme="minorHAnsi" w:eastAsia="Cambria" w:hAnsiTheme="minorHAnsi" w:cs="Cambria"/>
          <w:color w:val="auto"/>
          <w:lang w:val="en-US"/>
        </w:rPr>
        <w:t xml:space="preserve">agricultural area to more than 5%; in Central Europe from almost 1% to more than 4% ) (see </w:t>
      </w:r>
      <w:r w:rsidRPr="00417796">
        <w:rPr>
          <w:rFonts w:asciiTheme="minorHAnsi" w:eastAsia="Cambria" w:hAnsiTheme="minorHAnsi" w:cs="Cambria"/>
          <w:b/>
          <w:color w:val="auto"/>
          <w:lang w:val="en-US"/>
        </w:rPr>
        <w:t>Figure 2.21</w:t>
      </w:r>
      <w:r w:rsidRPr="003836B4">
        <w:rPr>
          <w:rFonts w:asciiTheme="minorHAnsi" w:eastAsia="Cambria" w:hAnsiTheme="minorHAnsi" w:cs="Cambria"/>
          <w:color w:val="auto"/>
          <w:lang w:val="en-US"/>
        </w:rPr>
        <w:t>)</w:t>
      </w:r>
      <w:r w:rsidRPr="003836B4">
        <w:rPr>
          <w:rFonts w:asciiTheme="minorHAnsi" w:eastAsia="Cambria" w:hAnsiTheme="minorHAnsi" w:cs="Cambria"/>
          <w:lang w:val="en-US"/>
        </w:rPr>
        <w:t xml:space="preserve"> </w:t>
      </w:r>
      <w:r w:rsidRPr="00417796">
        <w:rPr>
          <w:rFonts w:asciiTheme="minorHAnsi" w:eastAsia="Cambria" w:hAnsiTheme="minorHAnsi" w:cs="Cambria"/>
          <w:lang w:val="en-US"/>
        </w:rPr>
        <w:fldChar w:fldCharType="begin" w:fldLock="1"/>
      </w:r>
      <w:r w:rsidRPr="00F81A47">
        <w:rPr>
          <w:rFonts w:asciiTheme="minorHAnsi" w:eastAsia="Cambria" w:hAnsiTheme="minorHAnsi" w:cs="Cambria"/>
          <w:lang w:val="en-US"/>
        </w:rPr>
        <w:instrText>ADDIN CSL_CITATION { "citationItems" : [ { "id" : "ITEM-1", "itemData" : { "abstract" : "These days, agriculture and also food business confront new tendencies of developing environmentally friendly options. This kind of agriculture sector surfaced due to folk\u2019s worries regarding health and ecosystem because of the new technologies. These issues appeared and recognized by the developed nations and the like, are usually firmly associated with ecological pollution along with escalating troubles of health degradation. This research compares Romania with Bulgaria, and indicates the possibilities of developing de organic farming sector. The results of this study indicate that this sector has a great potential of developing over the years, in both of the countries that are analysed. In this exploratory research, statistics data were collected from both official governments in Romania and Bulgaria, and this paper indicates the resources on witch both nations can count for developing this sector.", "author" : [ { "dropping-particle" : "", "family" : "Saracin", "given" : "Valentin-Cosmin", "non-dropping-particle" : "", "parse-names" : false, "suffix" : "" } ], "container-title" : "Scientific Papers Series Management, Economic Engineering in Agriculture and Rural Development", "id" : "ITEM-1", "issue" : "2", "issued" : { "date-parts" : [ [ "2016" ] ] }, "page" : "263-268", "title" : "Organic farming in romania and bulgaria", "type" : "article-journal", "volume" : "16" }, "uris" : [ "http://www.mendeley.com/documents/?uuid=af42cf8f-db6b-43d5-9b73-1c137929b4c2", "http://www.mendeley.com/documents/?uuid=f928cf24-6a1f-4485-89b6-e1383ff01465" ] } ], "mendeley" : { "formattedCitation" : "(Saracin, 2016)", "manualFormatting" : "(FAOSTAT, 2017)", "plainTextFormattedCitation" : "(Saracin, 2016)", "previouslyFormattedCitation" : "(Saracin, 2016)" }, "properties" : {  }, "schema" : "https://github.com/citation-style-language/schema/raw/master/csl-citation.json" }</w:instrText>
      </w:r>
      <w:r w:rsidRPr="00417796">
        <w:rPr>
          <w:rFonts w:asciiTheme="minorHAnsi" w:eastAsia="Cambria" w:hAnsiTheme="minorHAnsi" w:cs="Cambria"/>
          <w:lang w:val="en-US"/>
        </w:rPr>
        <w:fldChar w:fldCharType="separate"/>
      </w:r>
      <w:r w:rsidRPr="00417796">
        <w:rPr>
          <w:rFonts w:asciiTheme="minorHAnsi" w:eastAsia="Cambria" w:hAnsiTheme="minorHAnsi" w:cs="Cambria"/>
          <w:noProof/>
          <w:lang w:val="en-US"/>
        </w:rPr>
        <w:t>(FAO</w:t>
      </w:r>
      <w:r w:rsidRPr="003836B4">
        <w:rPr>
          <w:rFonts w:asciiTheme="minorHAnsi" w:eastAsia="Cambria" w:hAnsiTheme="minorHAnsi" w:cs="Cambria"/>
          <w:noProof/>
          <w:lang w:val="en-US"/>
        </w:rPr>
        <w:t>, 2017)</w:t>
      </w:r>
      <w:r w:rsidRPr="00417796">
        <w:rPr>
          <w:rFonts w:asciiTheme="minorHAnsi" w:eastAsia="Cambria" w:hAnsiTheme="minorHAnsi" w:cs="Cambria"/>
          <w:lang w:val="en-US"/>
        </w:rPr>
        <w:fldChar w:fldCharType="end"/>
      </w:r>
      <w:r w:rsidRPr="00417796">
        <w:rPr>
          <w:rFonts w:asciiTheme="minorHAnsi" w:eastAsia="Cambria" w:hAnsiTheme="minorHAnsi" w:cs="Cambria"/>
          <w:lang w:val="en-US"/>
        </w:rPr>
        <w:t>.</w:t>
      </w:r>
    </w:p>
    <w:p w14:paraId="6FC25D42" w14:textId="374CB436" w:rsidR="00E83104" w:rsidRPr="00883ACD" w:rsidRDefault="00E83104" w:rsidP="00883ACD">
      <w:pPr>
        <w:rPr>
          <w:lang w:val="en-US"/>
        </w:rPr>
      </w:pPr>
      <w:r>
        <w:rPr>
          <w:lang w:eastAsia="en-GB"/>
        </w:rPr>
        <w:lastRenderedPageBreak/>
        <w:drawing>
          <wp:inline distT="0" distB="0" distL="0" distR="0" wp14:anchorId="14AA492C" wp14:editId="29DC2DB4">
            <wp:extent cx="5731510" cy="8517890"/>
            <wp:effectExtent l="0" t="0" r="2540" b="0"/>
            <wp:docPr id="4155" name="Picture 4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731510" cy="8517890"/>
                    </a:xfrm>
                    <a:prstGeom prst="rect">
                      <a:avLst/>
                    </a:prstGeom>
                  </pic:spPr>
                </pic:pic>
              </a:graphicData>
            </a:graphic>
          </wp:inline>
        </w:drawing>
      </w:r>
    </w:p>
    <w:p w14:paraId="69C75E48" w14:textId="77777777" w:rsidR="00656EB8" w:rsidRPr="00656EB8" w:rsidRDefault="00656EB8" w:rsidP="00656EB8"/>
    <w:p w14:paraId="219BEEF1" w14:textId="1A45F322" w:rsidR="004E1336" w:rsidRDefault="000E74EE" w:rsidP="004E1336">
      <w:pPr>
        <w:rPr>
          <w:lang w:val="en-US"/>
        </w:rPr>
      </w:pPr>
      <w:r>
        <w:rPr>
          <w:lang w:eastAsia="en-GB"/>
        </w:rPr>
        <w:lastRenderedPageBreak/>
        <w:drawing>
          <wp:inline distT="0" distB="0" distL="0" distR="0" wp14:anchorId="04C5F895" wp14:editId="51212A4A">
            <wp:extent cx="5731510" cy="3303905"/>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5731510" cy="3303905"/>
                    </a:xfrm>
                    <a:prstGeom prst="rect">
                      <a:avLst/>
                    </a:prstGeom>
                  </pic:spPr>
                </pic:pic>
              </a:graphicData>
            </a:graphic>
          </wp:inline>
        </w:drawing>
      </w:r>
    </w:p>
    <w:p w14:paraId="088D1EE5" w14:textId="13BAD0F1" w:rsidR="00EC37D9" w:rsidRDefault="00EC37D9" w:rsidP="004E1336">
      <w:pPr>
        <w:rPr>
          <w:lang w:val="en-US"/>
        </w:rPr>
      </w:pPr>
    </w:p>
    <w:p w14:paraId="00EE5B56" w14:textId="281DF07C" w:rsidR="00EC37D9" w:rsidRPr="004E1336" w:rsidRDefault="00EC37D9" w:rsidP="004E1336">
      <w:pPr>
        <w:rPr>
          <w:lang w:val="en-US"/>
        </w:rPr>
      </w:pPr>
      <w:r>
        <w:rPr>
          <w:lang w:eastAsia="en-GB"/>
        </w:rPr>
        <w:drawing>
          <wp:inline distT="0" distB="0" distL="0" distR="0" wp14:anchorId="1F9F93A6" wp14:editId="5E3429AC">
            <wp:extent cx="5731510" cy="3323590"/>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731510" cy="3323590"/>
                    </a:xfrm>
                    <a:prstGeom prst="rect">
                      <a:avLst/>
                    </a:prstGeom>
                  </pic:spPr>
                </pic:pic>
              </a:graphicData>
            </a:graphic>
          </wp:inline>
        </w:drawing>
      </w:r>
    </w:p>
    <w:p w14:paraId="351DF5FE" w14:textId="77777777" w:rsidR="001E43D4" w:rsidRPr="00946649" w:rsidRDefault="001E43D4" w:rsidP="001E43D4">
      <w:pPr>
        <w:pStyle w:val="Normal1"/>
        <w:spacing w:before="120"/>
        <w:jc w:val="both"/>
        <w:rPr>
          <w:rFonts w:asciiTheme="minorHAnsi" w:eastAsia="Cambria" w:hAnsiTheme="minorHAnsi" w:cs="Cambria"/>
          <w:color w:val="auto"/>
          <w:lang w:val="en-US"/>
        </w:rPr>
      </w:pPr>
      <w:r w:rsidRPr="00946649">
        <w:rPr>
          <w:rFonts w:asciiTheme="minorHAnsi" w:eastAsia="Cambria" w:hAnsiTheme="minorHAnsi" w:cs="Cambria"/>
          <w:lang w:val="en-US"/>
        </w:rPr>
        <w:t xml:space="preserve">The production </w:t>
      </w:r>
      <w:r w:rsidRPr="00946649">
        <w:rPr>
          <w:rFonts w:asciiTheme="minorHAnsi" w:eastAsia="Cambria" w:hAnsiTheme="minorHAnsi" w:cs="Cambria"/>
          <w:color w:val="auto"/>
          <w:lang w:val="en-US"/>
        </w:rPr>
        <w:t>of livestock primary production</w:t>
      </w:r>
      <w:r w:rsidRPr="00946649">
        <w:rPr>
          <w:rFonts w:asciiTheme="minorHAnsi" w:eastAsia="Cambria" w:hAnsiTheme="minorHAnsi" w:cs="Cambria"/>
          <w:lang w:val="en-US"/>
        </w:rPr>
        <w:t xml:space="preserve"> varies. Meat production increased between 1961 and 1990, when a sharp decline occurred in Eastern and Central Europe due to the dismantling of the Soviet Union (see </w:t>
      </w:r>
      <w:r w:rsidRPr="00946649">
        <w:rPr>
          <w:rFonts w:asciiTheme="minorHAnsi" w:eastAsia="Cambria" w:hAnsiTheme="minorHAnsi" w:cs="Cambria"/>
          <w:b/>
          <w:lang w:val="en-US"/>
        </w:rPr>
        <w:t>Figure 2.22</w:t>
      </w:r>
      <w:r w:rsidRPr="00946649">
        <w:rPr>
          <w:rFonts w:asciiTheme="minorHAnsi" w:eastAsia="Cambria" w:hAnsiTheme="minorHAnsi" w:cs="Cambria"/>
          <w:lang w:val="en-US"/>
        </w:rPr>
        <w:t xml:space="preserve">). However, since the early 2000s the trend changed in Eastern Europe and it is currently producing almost half of the meat in the region. Egg production follows a similar pattern, except in Eastern Europe with an increasing trend since 1996. Milk production has been decreasing since the 1990s (largely due to the introduction by the Common Agricultural Policy of the </w:t>
      </w:r>
      <w:r w:rsidRPr="00946649">
        <w:rPr>
          <w:rFonts w:asciiTheme="minorHAnsi" w:eastAsia="Cambria" w:hAnsiTheme="minorHAnsi" w:cs="Cambria"/>
          <w:iCs/>
          <w:lang w:val="en-US"/>
        </w:rPr>
        <w:t xml:space="preserve">European Union </w:t>
      </w:r>
      <w:r w:rsidRPr="00946649">
        <w:rPr>
          <w:rFonts w:asciiTheme="minorHAnsi" w:eastAsia="Cambria" w:hAnsiTheme="minorHAnsi" w:cs="Cambria"/>
          <w:lang w:val="en-US"/>
        </w:rPr>
        <w:t xml:space="preserve">of milk quotas), except in Central Asia. The countries with the largest production in the region in 2013 were Russia and Ukraine for eggs, Russia and Germany for meat, and Germany and Russia for milk. The production of livestock feed in EU-28 has experienced a sharp increase of more </w:t>
      </w:r>
      <w:r w:rsidRPr="00946649">
        <w:rPr>
          <w:rFonts w:asciiTheme="minorHAnsi" w:eastAsia="Cambria" w:hAnsiTheme="minorHAnsi" w:cs="Cambria"/>
          <w:lang w:val="en-US"/>
        </w:rPr>
        <w:lastRenderedPageBreak/>
        <w:t xml:space="preserve">than 50% over the past three decades, consistent with the intra-regional trade balance of increasing import of ingredients of these feeding compounds such as soybeans, and with the above-mentioned intensification of livestock farming in the </w:t>
      </w:r>
      <w:r w:rsidRPr="00946649">
        <w:rPr>
          <w:rFonts w:asciiTheme="minorHAnsi" w:eastAsia="Cambria" w:hAnsiTheme="minorHAnsi" w:cs="Cambria"/>
          <w:iCs/>
          <w:lang w:val="en-US"/>
        </w:rPr>
        <w:t>European Union</w:t>
      </w:r>
      <w:r w:rsidRPr="00946649">
        <w:rPr>
          <w:rFonts w:asciiTheme="minorHAnsi" w:eastAsia="Cambria" w:hAnsiTheme="minorHAnsi" w:cs="Cambria"/>
          <w:lang w:val="en-US"/>
        </w:rPr>
        <w:t xml:space="preserve">. </w:t>
      </w:r>
    </w:p>
    <w:p w14:paraId="0AAE41BF" w14:textId="11431567" w:rsidR="00EC37D9" w:rsidRPr="004E1336" w:rsidRDefault="00EC37D9" w:rsidP="004E1336">
      <w:pPr>
        <w:rPr>
          <w:lang w:val="en-US"/>
        </w:rPr>
      </w:pPr>
      <w:r>
        <w:rPr>
          <w:lang w:eastAsia="en-GB"/>
        </w:rPr>
        <w:lastRenderedPageBreak/>
        <w:drawing>
          <wp:inline distT="0" distB="0" distL="0" distR="0" wp14:anchorId="5598BE7F" wp14:editId="02C0CD17">
            <wp:extent cx="5731510" cy="8485505"/>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731510" cy="8485505"/>
                    </a:xfrm>
                    <a:prstGeom prst="rect">
                      <a:avLst/>
                    </a:prstGeom>
                  </pic:spPr>
                </pic:pic>
              </a:graphicData>
            </a:graphic>
          </wp:inline>
        </w:drawing>
      </w:r>
    </w:p>
    <w:p w14:paraId="6CBBEBA5" w14:textId="7888E649" w:rsidR="001E43D4" w:rsidRDefault="001E43D4" w:rsidP="001E43D4">
      <w:pPr>
        <w:pStyle w:val="Normal1"/>
        <w:spacing w:before="120"/>
        <w:jc w:val="both"/>
        <w:rPr>
          <w:rFonts w:asciiTheme="minorHAnsi" w:eastAsia="Cambria" w:hAnsiTheme="minorHAnsi" w:cs="Cambria"/>
          <w:color w:val="auto"/>
          <w:lang w:val="en-US"/>
        </w:rPr>
      </w:pPr>
      <w:r w:rsidRPr="00946649">
        <w:rPr>
          <w:rFonts w:asciiTheme="minorHAnsi" w:eastAsia="Cambria" w:hAnsiTheme="minorHAnsi" w:cs="Cambria"/>
          <w:color w:val="auto"/>
          <w:lang w:val="en-US"/>
        </w:rPr>
        <w:lastRenderedPageBreak/>
        <w:t xml:space="preserve">Cattle represent the largest share of livestock animals in Europe and Central Asia (see </w:t>
      </w:r>
      <w:r w:rsidRPr="00946649">
        <w:rPr>
          <w:rFonts w:asciiTheme="minorHAnsi" w:eastAsia="Cambria" w:hAnsiTheme="minorHAnsi" w:cs="Cambria"/>
          <w:b/>
          <w:color w:val="auto"/>
          <w:lang w:val="en-US"/>
        </w:rPr>
        <w:t>Figure 2.23</w:t>
      </w:r>
      <w:r w:rsidRPr="00946649">
        <w:rPr>
          <w:rFonts w:asciiTheme="minorHAnsi" w:eastAsia="Cambria" w:hAnsiTheme="minorHAnsi" w:cs="Cambria"/>
          <w:color w:val="auto"/>
          <w:lang w:val="en-US"/>
        </w:rPr>
        <w:t>). In Central Asia, sheep account for about 25% and goats for about 6% of livestock production. In Central Europe, pigs represent the second largest share (25% in 2013), but this has been decreasing since the early 2000s. Chicken account for almost 20% in Eastern Europe, with rapid increases in recent decades. Overall, the trend in the past decade is an increase in chicken production, maintenance of cattle production, and reduction of pigs, goats and sheep (</w:t>
      </w:r>
      <w:r w:rsidRPr="00946649">
        <w:rPr>
          <w:rFonts w:asciiTheme="minorHAnsi" w:eastAsia="Cambria" w:hAnsiTheme="minorHAnsi" w:cs="Cambria"/>
          <w:b/>
          <w:color w:val="auto"/>
          <w:lang w:val="en-US"/>
        </w:rPr>
        <w:t>Figure 2.23</w:t>
      </w:r>
      <w:r w:rsidRPr="00946649">
        <w:rPr>
          <w:rFonts w:asciiTheme="minorHAnsi" w:eastAsia="Cambria" w:hAnsiTheme="minorHAnsi" w:cs="Cambria"/>
          <w:color w:val="auto"/>
          <w:lang w:val="en-US"/>
        </w:rPr>
        <w:t>).</w:t>
      </w:r>
    </w:p>
    <w:p w14:paraId="2AB6FA36" w14:textId="7DA644A0" w:rsidR="00134013" w:rsidRDefault="00134013" w:rsidP="001E43D4">
      <w:pPr>
        <w:pStyle w:val="Normal1"/>
        <w:spacing w:before="120"/>
        <w:jc w:val="both"/>
        <w:rPr>
          <w:rFonts w:asciiTheme="minorHAnsi" w:eastAsia="Cambria" w:hAnsiTheme="minorHAnsi" w:cs="Cambria"/>
          <w:lang w:val="en-US"/>
        </w:rPr>
      </w:pPr>
      <w:r>
        <w:rPr>
          <w:noProof/>
          <w:lang w:val="en-GB" w:eastAsia="en-GB"/>
        </w:rPr>
        <w:lastRenderedPageBreak/>
        <w:drawing>
          <wp:inline distT="0" distB="0" distL="0" distR="0" wp14:anchorId="6EA39B25" wp14:editId="7454C90E">
            <wp:extent cx="5731510" cy="7828280"/>
            <wp:effectExtent l="0" t="0" r="254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5731510" cy="7828280"/>
                    </a:xfrm>
                    <a:prstGeom prst="rect">
                      <a:avLst/>
                    </a:prstGeom>
                  </pic:spPr>
                </pic:pic>
              </a:graphicData>
            </a:graphic>
          </wp:inline>
        </w:drawing>
      </w:r>
    </w:p>
    <w:p w14:paraId="47E682D2" w14:textId="07322B62" w:rsidR="001E43D4" w:rsidRPr="00946649" w:rsidRDefault="001E43D4" w:rsidP="001E43D4">
      <w:pPr>
        <w:pStyle w:val="Normal1"/>
        <w:spacing w:before="120"/>
        <w:jc w:val="both"/>
        <w:rPr>
          <w:rFonts w:asciiTheme="minorHAnsi" w:eastAsia="Cambria" w:hAnsiTheme="minorHAnsi" w:cs="Cambria"/>
          <w:color w:val="auto"/>
          <w:lang w:val="en-US"/>
        </w:rPr>
      </w:pPr>
      <w:r w:rsidRPr="00946649">
        <w:rPr>
          <w:rFonts w:asciiTheme="minorHAnsi" w:eastAsia="Cambria" w:hAnsiTheme="minorHAnsi" w:cs="Cambria"/>
          <w:lang w:val="en-US"/>
        </w:rPr>
        <w:t xml:space="preserve">Forests provide </w:t>
      </w:r>
      <w:r w:rsidRPr="00946649">
        <w:rPr>
          <w:rFonts w:asciiTheme="minorHAnsi" w:eastAsia="Cambria" w:hAnsiTheme="minorHAnsi" w:cs="Cambria"/>
          <w:color w:val="auto"/>
          <w:lang w:val="en-US"/>
        </w:rPr>
        <w:t>nuts, mushrooms, herbs, spices, aromatic plants and game that have been used not only as food, but also for health and cultural purposes for millennia. Yet a recent report</w:t>
      </w:r>
      <w:r>
        <w:rPr>
          <w:rFonts w:asciiTheme="minorHAnsi" w:eastAsia="Cambria" w:hAnsiTheme="minorHAnsi" w:cs="Cambria"/>
          <w:color w:val="auto"/>
          <w:lang w:val="en-US"/>
        </w:rPr>
        <w:t xml:space="preserve"> by the Food and Agriculture Organization of the United Nations</w:t>
      </w:r>
      <w:r w:rsidRPr="00946649">
        <w:rPr>
          <w:rFonts w:asciiTheme="minorHAnsi" w:eastAsia="Cambria" w:hAnsiTheme="minorHAnsi" w:cs="Cambria"/>
          <w:color w:val="auto"/>
          <w:lang w:val="en-US"/>
        </w:rPr>
        <w:t xml:space="preserve"> acknowledges that there is a tendency to underestimate their role because they are poorly represented in international statistics, as in most </w:t>
      </w:r>
      <w:r w:rsidRPr="00946649">
        <w:rPr>
          <w:rFonts w:asciiTheme="minorHAnsi" w:eastAsia="Cambria" w:hAnsiTheme="minorHAnsi" w:cs="Cambria"/>
          <w:color w:val="auto"/>
          <w:lang w:val="en-US"/>
        </w:rPr>
        <w:lastRenderedPageBreak/>
        <w:t xml:space="preserve">cases their use and trade are confined to the informal sector </w:t>
      </w:r>
      <w:r w:rsidRPr="00946649">
        <w:rPr>
          <w:rFonts w:asciiTheme="minorHAnsi" w:eastAsia="Cambria" w:hAnsiTheme="minorHAnsi" w:cs="Cambria"/>
          <w:color w:val="auto"/>
          <w:lang w:val="en-US"/>
        </w:rPr>
        <w:fldChar w:fldCharType="begin" w:fldLock="1"/>
      </w:r>
      <w:r w:rsidRPr="00946649">
        <w:rPr>
          <w:rFonts w:asciiTheme="minorHAnsi" w:eastAsia="Cambria" w:hAnsiTheme="minorHAnsi" w:cs="Cambria"/>
          <w:color w:val="auto"/>
          <w:lang w:val="en-US"/>
        </w:rPr>
        <w:instrText>ADDIN CSL_CITATION { "citationItems" : [ { "id" : "ITEM-1", "itemData" : { "ISBN" : "9789251096024", "author" : [ { "dropping-particle" : "", "family" : "Sorrenti", "given" : "Simona", "non-dropping-particle" : "", "parse-names" : false, "suffix" : "" } ], "id" : "ITEM-1", "issued" : { "date-parts" : [ [ "2017" ] ] }, "title" : "Non-wood forest products in international statistical systems", "type" : "report" }, "uris" : [ "http://www.mendeley.com/documents/?uuid=83bab09b-6560-4d1e-9afb-23d195065931", "http://www.mendeley.com/documents/?uuid=de58c97e-fa79-4fcb-9bd0-579bf852fa07" ] } ], "mendeley" : { "formattedCitation" : "(Sorrenti, 2017)", "plainTextFormattedCitation" : "(Sorrenti, 2017)", "previouslyFormattedCitation" : "(Sorrenti, 2017)" }, "properties" : {  }, "schema" : "https://github.com/citation-style-language/schema/raw/master/csl-citation.json" }</w:instrText>
      </w:r>
      <w:r w:rsidRPr="00946649">
        <w:rPr>
          <w:rFonts w:asciiTheme="minorHAnsi" w:eastAsia="Cambria" w:hAnsiTheme="minorHAnsi" w:cs="Cambria"/>
          <w:color w:val="auto"/>
          <w:lang w:val="en-US"/>
        </w:rPr>
        <w:fldChar w:fldCharType="separate"/>
      </w:r>
      <w:r w:rsidRPr="00946649">
        <w:rPr>
          <w:rFonts w:asciiTheme="minorHAnsi" w:eastAsia="Cambria" w:hAnsiTheme="minorHAnsi" w:cs="Cambria"/>
          <w:noProof/>
          <w:color w:val="auto"/>
          <w:lang w:val="en-US"/>
        </w:rPr>
        <w:t>(Sorrenti, 2017)</w:t>
      </w:r>
      <w:r w:rsidRPr="00946649">
        <w:rPr>
          <w:rFonts w:asciiTheme="minorHAnsi" w:eastAsia="Cambria" w:hAnsiTheme="minorHAnsi" w:cs="Cambria"/>
          <w:color w:val="auto"/>
          <w:lang w:val="en-US"/>
        </w:rPr>
        <w:fldChar w:fldCharType="end"/>
      </w:r>
      <w:r w:rsidRPr="00946649">
        <w:rPr>
          <w:rFonts w:asciiTheme="minorHAnsi" w:eastAsia="Cambria" w:hAnsiTheme="minorHAnsi" w:cs="Cambria"/>
          <w:color w:val="auto"/>
          <w:lang w:val="en-US"/>
        </w:rPr>
        <w:t xml:space="preserve">. However, recent studies show that non-timber forest products still form the basis of livelihoods and play a significant role in food, nutrition and as a source of income, particularly in times of deep economic crisis (e.g. </w:t>
      </w:r>
      <w:r w:rsidRPr="00946649">
        <w:rPr>
          <w:rFonts w:asciiTheme="minorHAnsi" w:eastAsia="Cambria" w:hAnsiTheme="minorHAnsi" w:cs="Cambria"/>
          <w:color w:val="auto"/>
          <w:lang w:val="en-US"/>
        </w:rPr>
        <w:fldChar w:fldCharType="begin" w:fldLock="1"/>
      </w:r>
      <w:r w:rsidRPr="00946649">
        <w:rPr>
          <w:rFonts w:asciiTheme="minorHAnsi" w:eastAsia="Cambria" w:hAnsiTheme="minorHAnsi" w:cs="Cambria"/>
          <w:color w:val="auto"/>
          <w:lang w:val="en-US"/>
        </w:rPr>
        <w:instrText>ADDIN CSL_CITATION { "citationItems" : [ { "id" : "ITEM-1", "itemData" : { "DOI" : "10.1080/02827580701804179", "ISBN" : "0282758070", "ISSN" : "0282-7581", "PMID" : "27832475", "abstract" : "The Russian forest sector is under transformation, and the Model Forest\\n(MF) concept is used as an innovative approach to regional sustainable\\ndevelopment based on forest goods, ecosystem services and values. This\\nstudy evaluates the development of the MF concept in north-west Russia's\\nBarents region, using Kovdozersky MF in Murmansk region as a case study.\\nThis report (1) describe the main historical phases of forest use, (2)\\nsummarizes the state and trends of the economic, ecological and\\nsociocultural situation, (3) explores reasons for establishing the MF,\\nand (4) evaluates the main steps towards implementation of the MF\\nconcept. Qualitative and quantitative methods were applied. Actors were\\nidentified and interviewed to understand the process of MF development.\\nStatistic data were collected and analyzed. The main goal of this MF is\\nto support development through participatory collaboration regarding (1)\\nbalancing needs and interests among actors and stakeholders, (2)\\nimplementation of sustainable forest management, (3) encouraging the\\ndevelopment of ecotourism and bioenergy production in the area, and (4)\\nincreasing public awareness with respect to sustainable forest\\nmanagement. Potential challenges for the MF partnership include: (1)\\ndomination by partners from the traditional forest sector, with their\\npotentially more narrow needs and interests in the partnership\\ndevelopment, and (2) disparity in sharing responsibilities and power\\nbetween regional and local levels in MF management.", "author" : [ { "dropping-particle" : "", "family" : "Elbakidze", "given" : "Marine", "non-dropping-particle" : "", "parse-names" : false, "suffix" : "" }, { "dropping-particle" : "", "family" : "Angelstam", "given" : "Per", "non-dropping-particle" : "", "parse-names" : false, "suffix" : "" }, { "dropping-particle" : "", "family" : "Axelsson", "given" : "Robert", "non-dropping-particle" : "", "parse-names" : false, "suffix" : "" } ], "container-title" : "Scandinavian Journal of Forest Research", "id" : "ITEM-1", "issue" : "6", "issued" : { "date-parts" : [ [ "2007" ] ] }, "page" : "568-581", "title" : "Sustainable forest management as an approach to regional development in the Russian Federation: State and trends in Kovdozersky Model Forest in the Barents region", "type" : "article-journal", "volume" : "22" }, "uris" : [ "http://www.mendeley.com/documents/?uuid=c80a78d4-1466-43c9-a518-44f21c74c97b", "http://www.mendeley.com/documents/?uuid=91aba809-78cd-4093-b210-10b6eb5efd01" ] } ], "mendeley" : { "formattedCitation" : "(Elbakidze, Angelstam, &amp; Axelsson, 2007)", "manualFormatting" : "Elbakidze et al. (2007)", "plainTextFormattedCitation" : "(Elbakidze, Angelstam, &amp; Axelsson, 2007)", "previouslyFormattedCitation" : "(Elbakidze, Angelstam, &amp; Axelsson, 2007)" }, "properties" : {  }, "schema" : "https://github.com/citation-style-language/schema/raw/master/csl-citation.json" }</w:instrText>
      </w:r>
      <w:r w:rsidRPr="00946649">
        <w:rPr>
          <w:rFonts w:asciiTheme="minorHAnsi" w:eastAsia="Cambria" w:hAnsiTheme="minorHAnsi" w:cs="Cambria"/>
          <w:color w:val="auto"/>
          <w:lang w:val="en-US"/>
        </w:rPr>
        <w:fldChar w:fldCharType="separate"/>
      </w:r>
      <w:r w:rsidRPr="00946649">
        <w:rPr>
          <w:rFonts w:asciiTheme="minorHAnsi" w:eastAsia="Cambria" w:hAnsiTheme="minorHAnsi" w:cs="Cambria"/>
          <w:noProof/>
          <w:color w:val="auto"/>
          <w:lang w:val="en-US"/>
        </w:rPr>
        <w:t xml:space="preserve">Elbakidze </w:t>
      </w:r>
      <w:r w:rsidR="00C56B4E" w:rsidRPr="00C56B4E">
        <w:rPr>
          <w:rFonts w:asciiTheme="minorHAnsi" w:eastAsia="Cambria" w:hAnsiTheme="minorHAnsi" w:cs="Cambria"/>
          <w:i/>
          <w:noProof/>
          <w:color w:val="auto"/>
          <w:lang w:val="en-US"/>
        </w:rPr>
        <w:t>et al.</w:t>
      </w:r>
      <w:r w:rsidR="00F14761">
        <w:rPr>
          <w:rFonts w:asciiTheme="minorHAnsi" w:eastAsia="Cambria" w:hAnsiTheme="minorHAnsi" w:cs="Cambria"/>
          <w:noProof/>
          <w:color w:val="auto"/>
          <w:lang w:val="en-US"/>
        </w:rPr>
        <w:t xml:space="preserve">, </w:t>
      </w:r>
      <w:r w:rsidRPr="00946649">
        <w:rPr>
          <w:rFonts w:asciiTheme="minorHAnsi" w:eastAsia="Cambria" w:hAnsiTheme="minorHAnsi" w:cs="Cambria"/>
          <w:noProof/>
          <w:color w:val="auto"/>
          <w:lang w:val="en-US"/>
        </w:rPr>
        <w:t>2007</w:t>
      </w:r>
      <w:r w:rsidRPr="00946649">
        <w:rPr>
          <w:rFonts w:asciiTheme="minorHAnsi" w:eastAsia="Cambria" w:hAnsiTheme="minorHAnsi" w:cs="Cambria"/>
          <w:color w:val="auto"/>
          <w:lang w:val="en-US"/>
        </w:rPr>
        <w:fldChar w:fldCharType="end"/>
      </w:r>
      <w:r w:rsidRPr="00946649">
        <w:rPr>
          <w:rFonts w:asciiTheme="minorHAnsi" w:eastAsia="Cambria" w:hAnsiTheme="minorHAnsi" w:cs="Cambria"/>
          <w:color w:val="auto"/>
          <w:lang w:val="en-US"/>
        </w:rPr>
        <w:t xml:space="preserve">). </w:t>
      </w:r>
    </w:p>
    <w:p w14:paraId="7135964E" w14:textId="77777777" w:rsidR="001E43D4" w:rsidRPr="00946649" w:rsidRDefault="001E43D4" w:rsidP="001E43D4">
      <w:pPr>
        <w:pStyle w:val="Normal1"/>
        <w:spacing w:before="120"/>
        <w:jc w:val="both"/>
        <w:rPr>
          <w:rFonts w:asciiTheme="minorHAnsi" w:eastAsia="Cambria" w:hAnsiTheme="minorHAnsi" w:cs="Cambria"/>
          <w:color w:val="auto"/>
          <w:lang w:val="en-US"/>
        </w:rPr>
      </w:pPr>
    </w:p>
    <w:p w14:paraId="2FD40F98" w14:textId="4DCF123D" w:rsidR="001E43D4" w:rsidRPr="00CB5013" w:rsidRDefault="001E43D4" w:rsidP="004417BA">
      <w:pPr>
        <w:pStyle w:val="Heading5"/>
      </w:pPr>
      <w:bookmarkStart w:id="439" w:name="_Toc519504449"/>
      <w:r w:rsidRPr="00CB5013">
        <w:t>Wild capture and cultured aquatic food production</w:t>
      </w:r>
      <w:bookmarkEnd w:id="439"/>
      <w:r w:rsidRPr="00CB5013">
        <w:t xml:space="preserve"> </w:t>
      </w:r>
    </w:p>
    <w:p w14:paraId="75670B5D" w14:textId="53B6B039" w:rsidR="001E43D4" w:rsidRDefault="001E43D4" w:rsidP="001E43D4">
      <w:pPr>
        <w:pStyle w:val="Normal1"/>
        <w:spacing w:after="120"/>
        <w:jc w:val="both"/>
        <w:rPr>
          <w:rFonts w:asciiTheme="minorHAnsi" w:hAnsiTheme="minorHAnsi"/>
          <w:lang w:val="en-US"/>
        </w:rPr>
      </w:pPr>
      <w:r w:rsidRPr="00946649">
        <w:rPr>
          <w:rFonts w:asciiTheme="minorHAnsi" w:hAnsiTheme="minorHAnsi"/>
          <w:lang w:val="en-US"/>
        </w:rPr>
        <w:t xml:space="preserve">Fishing has a long, rich tradition in Europe and Central Asia </w:t>
      </w:r>
      <w:r w:rsidRPr="00946649">
        <w:rPr>
          <w:rFonts w:asciiTheme="minorHAnsi" w:hAnsiTheme="minorHAnsi"/>
          <w:lang w:val="en-US"/>
        </w:rPr>
        <w:fldChar w:fldCharType="begin" w:fldLock="1"/>
      </w:r>
      <w:r w:rsidRPr="00946649">
        <w:rPr>
          <w:rFonts w:asciiTheme="minorHAnsi" w:hAnsiTheme="minorHAnsi"/>
          <w:lang w:val="en-US"/>
        </w:rPr>
        <w:instrText>ADDIN CSL_CITATION { "citationItems" : [ { "id" : "ITEM-1", "itemData" : { "abstract" : "ABSTRACT Ide (Leuciscus idus (L.)) gathers in shallow bays in the Baltic ar-\r\nchipelagos during warm summer days. Finnish, Estonian and Swedish island-\r\ners called this \u201cbasking\u201d or \u201csunbathing.\u201d The phenomenon was previously well\r\nknown among fishermen, but it is very little researched. Local people caught the\r\nbasking fish until some decades ago with special techniques, for example closing\r\nthe bay with nets. Catching basking ide required observation, knowledge, atten-\r\ntion and skill, but could provide a large catch when done properly. The method\r\ncalled for cooperation, but also divided the islanders according to fishing rights.\r\nThe islanders\u2019 observations and fishing techniques reflect a broad local ecologi-\r\ncal knowledge and the capability to utilise local resources from the environ-\r\nment. This historical and ethno-biological study investigates perceptions and\r\ntraditional knowledge of basking ide, fishing techniques connected to ide and\r\nfrom a larger perspective, the interaction between humans and fish in the Baltic\r\narchipelagos.", "author" : [ { "dropping-particle" : "", "family" : "St\u00e5hlberg", "given" : "Sabira", "non-dropping-particle" : "", "parse-names" : false, "suffix" : "" }, { "dropping-particle" : "", "family" : "Svanberg", "given" : "Ingvar", "non-dropping-particle" : "", "parse-names" : false, "suffix" : "" } ], "container-title" : "Journal of Northern Studies", "id" : "ITEM-1", "issue" : "2", "issued" : { "date-parts" : [ [ "2011" ] ] }, "page" : "87-104", "title" : "Catching Basking Ide, Leuciscus idus (L.), in the Baltic Sea", "type" : "article-journal", "volume" : "5" }, "uris" : [ "http://www.mendeley.com/documents/?uuid=3221e39b-a32c-42aa-8ff7-115a426fb7a0", "http://www.mendeley.com/documents/?uuid=643cc31e-095e-4210-94fd-db7565ee781e" ] } ], "mendeley" : { "formattedCitation" : "(St\u00e5hlberg &amp; Svanberg, 2011)", "plainTextFormattedCitation" : "(St\u00e5hlberg &amp; Svanberg, 2011)", "previouslyFormattedCitation" : "(St\u00e5hlberg &amp; Svanberg, 2011)" }, "properties" : {  }, "schema" : "https://github.com/citation-style-language/schema/raw/master/csl-citation.json" }</w:instrText>
      </w:r>
      <w:r w:rsidRPr="00946649">
        <w:rPr>
          <w:rFonts w:asciiTheme="minorHAnsi" w:hAnsiTheme="minorHAnsi"/>
          <w:lang w:val="en-US"/>
        </w:rPr>
        <w:fldChar w:fldCharType="separate"/>
      </w:r>
      <w:r w:rsidRPr="00946649">
        <w:rPr>
          <w:rFonts w:asciiTheme="minorHAnsi" w:hAnsiTheme="minorHAnsi"/>
          <w:noProof/>
          <w:lang w:val="en-US"/>
        </w:rPr>
        <w:t>(Ståhlberg &amp; Svanberg, 2011)</w:t>
      </w:r>
      <w:r w:rsidRPr="00946649">
        <w:rPr>
          <w:rFonts w:asciiTheme="minorHAnsi" w:hAnsiTheme="minorHAnsi"/>
          <w:lang w:val="en-US"/>
        </w:rPr>
        <w:fldChar w:fldCharType="end"/>
      </w:r>
      <w:r w:rsidRPr="00946649">
        <w:rPr>
          <w:rFonts w:asciiTheme="minorHAnsi" w:hAnsiTheme="minorHAnsi"/>
          <w:lang w:val="en-US"/>
        </w:rPr>
        <w:t xml:space="preserve">, and is still an important source of protein for indigenous people </w:t>
      </w:r>
      <w:r w:rsidRPr="00946649">
        <w:rPr>
          <w:rFonts w:asciiTheme="minorHAnsi" w:hAnsiTheme="minorHAnsi"/>
          <w:lang w:val="en-US"/>
        </w:rPr>
        <w:fldChar w:fldCharType="begin" w:fldLock="1"/>
      </w:r>
      <w:r w:rsidRPr="00946649">
        <w:rPr>
          <w:rFonts w:asciiTheme="minorHAnsi" w:hAnsiTheme="minorHAnsi"/>
          <w:lang w:val="en-US"/>
        </w:rPr>
        <w:instrText>ADDIN CSL_CITATION { "citationItems" : [ { "id" : "ITEM-1", "itemData" : { "abstract" : "The aim of this paper is to present the local ecological knowledge related to forest management, both traditional and non-traditional, of the communities inhabiting the lowland landscapes of Transcarpathian region (Zakarpats\u2019ka oblast\u2019, West Ukraine). We summarize the knowledge and perceptions of the local community (mainly Hungarian and partially Ukrainian) related to the biodiversity, ecosystem services, characteristic trends and driving forces in hardwood floodplain forest ecosystems. The data, information, knowledge and wisdom related to these topics are presented with the help of edited quotes from interviews conducted between 2013 and 2015 with local foresters, fishermen, forestry workers and rangers. We found that this forest habitat was managed in diverse ways even in the not too distant past. Nowadays, however, one can notice the homogenization of the ecosystem service utilization (focussing on the timber). This may cause the degradation of the habitat and the loss of biodiversity. In order to gain in-depth knowledge regarding the future management and associated scenarios related to this habitat \u2013 recognized as one of the hotspots of European biodiversity \u2013 we conducted a workshop discussion with the local stakeholders. These findings are summarized in a separate section of this paper. Quotes are italicized, separated with a slash when coming from different interviewees. In a significant number of quotes, we kept the past tense used by the informants. References to the past focus on the period after 1990.", "author" : [ { "dropping-particle" : "", "family" : "Demeter", "given" : "L\u00e1szl\u00f3", "non-dropping-particle" : "", "parse-names" : false, "suffix" : "" } ], "chapter-number" : "1", "container-title" : "Knowing our Land and Resources: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6" ] ] }, "page" : "6-19", "publisher" : "Knowledges of Nature 9. UNESCO", "publisher-place" : "Paris", "title" : "Biodiversity and Ecosystem Services of Hardwood Floodplain Forests: past, present and future from the perspective of local communities in West Ukraine", "type" : "chapter" }, "uris" : [ "http://www.mendeley.com/documents/?uuid=880b0d94-40f6-49b5-9cbd-15546e5d747a", "http://www.mendeley.com/documents/?uuid=17eb9ac5-c255-44e7-8ad3-3a1c02b0e273" ] } ], "mendeley" : { "formattedCitation" : "(Demeter, 2016)", "plainTextFormattedCitation" : "(Demeter, 2016)", "previouslyFormattedCitation" : "(Demeter, 2016)" }, "properties" : {  }, "schema" : "https://github.com/citation-style-language/schema/raw/master/csl-citation.json" }</w:instrText>
      </w:r>
      <w:r w:rsidRPr="00946649">
        <w:rPr>
          <w:rFonts w:asciiTheme="minorHAnsi" w:hAnsiTheme="minorHAnsi"/>
          <w:lang w:val="en-US"/>
        </w:rPr>
        <w:fldChar w:fldCharType="separate"/>
      </w:r>
      <w:r w:rsidRPr="00946649">
        <w:rPr>
          <w:rFonts w:asciiTheme="minorHAnsi" w:hAnsiTheme="minorHAnsi"/>
          <w:noProof/>
          <w:lang w:val="en-US"/>
        </w:rPr>
        <w:t>(Demeter, 201</w:t>
      </w:r>
      <w:r w:rsidR="003051C7">
        <w:rPr>
          <w:rFonts w:asciiTheme="minorHAnsi" w:hAnsiTheme="minorHAnsi"/>
          <w:noProof/>
          <w:lang w:val="en-US"/>
        </w:rPr>
        <w:t>7</w:t>
      </w:r>
      <w:r w:rsidRPr="00946649">
        <w:rPr>
          <w:rFonts w:asciiTheme="minorHAnsi" w:hAnsiTheme="minorHAnsi"/>
          <w:noProof/>
          <w:lang w:val="en-US"/>
        </w:rPr>
        <w:t>)</w:t>
      </w:r>
      <w:r w:rsidRPr="00946649">
        <w:rPr>
          <w:rFonts w:asciiTheme="minorHAnsi" w:hAnsiTheme="minorHAnsi"/>
          <w:lang w:val="en-US"/>
        </w:rPr>
        <w:fldChar w:fldCharType="end"/>
      </w:r>
      <w:r w:rsidRPr="00946649">
        <w:rPr>
          <w:rFonts w:asciiTheme="minorHAnsi" w:hAnsiTheme="minorHAnsi"/>
          <w:lang w:val="en-US"/>
        </w:rPr>
        <w:t>. Across Europe and Central Asia, aquatic ecosystems make an important contribution to people’s diets, directly as food and as feed for livestock. The largest contribution of aquatic ecosystems is wild-captured seafood, especially from the highly productive North East Atlantic. Seafood production from this area is 8.9 million tonnes per year (production data from 2014, if no</w:t>
      </w:r>
      <w:r w:rsidRPr="00946649">
        <w:rPr>
          <w:rFonts w:asciiTheme="minorHAnsi" w:hAnsiTheme="minorHAnsi"/>
          <w:color w:val="auto"/>
          <w:lang w:val="en-US"/>
        </w:rPr>
        <w:t>t otherwise stated). Wild capture of seafood from the Mediterranean and Black Sea area (restricted to Europe and Central Asian fleets) is much smaller (0.5 million tonnes per year)</w:t>
      </w:r>
      <w:r w:rsidRPr="00946649">
        <w:rPr>
          <w:color w:val="auto"/>
          <w:lang w:val="en-US"/>
        </w:rPr>
        <w:t xml:space="preserve">, </w:t>
      </w:r>
      <w:r w:rsidRPr="00946649">
        <w:rPr>
          <w:rFonts w:asciiTheme="minorHAnsi" w:hAnsiTheme="minorHAnsi"/>
          <w:color w:val="auto"/>
          <w:lang w:val="en-US"/>
        </w:rPr>
        <w:t>even when taking the smaller size of this area into account. This is largely due to lower nutrient concentrations in the Mediterranean.</w:t>
      </w:r>
      <w:r w:rsidRPr="00946649">
        <w:rPr>
          <w:rFonts w:ascii="Calibri;sans-serif" w:hAnsi="Calibri;sans-serif"/>
          <w:color w:val="auto"/>
          <w:lang w:val="en-US"/>
        </w:rPr>
        <w:t xml:space="preserve"> </w:t>
      </w:r>
      <w:r w:rsidRPr="00946649">
        <w:rPr>
          <w:rFonts w:asciiTheme="minorHAnsi" w:hAnsiTheme="minorHAnsi"/>
          <w:color w:val="auto"/>
          <w:lang w:val="en-US"/>
        </w:rPr>
        <w:t>In relation to primary production, fisheries are similarly productive in the Mediterranean and Black S</w:t>
      </w:r>
      <w:r w:rsidRPr="00946649">
        <w:rPr>
          <w:rFonts w:asciiTheme="minorHAnsi" w:hAnsiTheme="minorHAnsi"/>
          <w:lang w:val="en-US"/>
        </w:rPr>
        <w:t xml:space="preserve">ea as, e.g., in the North Sea </w:t>
      </w:r>
      <w:r w:rsidRPr="00946649">
        <w:rPr>
          <w:rFonts w:asciiTheme="minorHAnsi" w:hAnsiTheme="minorHAnsi"/>
          <w:lang w:val="en-US"/>
        </w:rPr>
        <w:fldChar w:fldCharType="begin" w:fldLock="1"/>
      </w:r>
      <w:r w:rsidRPr="00946649">
        <w:rPr>
          <w:rFonts w:asciiTheme="minorHAnsi" w:hAnsiTheme="minorHAnsi"/>
          <w:lang w:val="en-US"/>
        </w:rPr>
        <w:instrText>ADDIN CSL_CITATION { "citationItems" : [ { "id" : "ITEM-1", "itemData" : { "ISSN" : "0171-8630", "abstract" : "23 pages, 5 figures, 3 tables, 2 appendix", "author" : [ { "dropping-particle" : "", "family" : "Libralato", "given" : "S", "non-dropping-particle" : "", "parse-names" : false, "suffix" : "" }, { "dropping-particle" : "", "family" : "Coll", "given" : "M", "non-dropping-particle" : "", "parse-names" : false, "suffix" : "" }, { "dropping-particle" : "", "family" : "Tudela", "given" : "S", "non-dropping-particle" : "", "parse-names" : false, "suffix" : "" }, { "dropping-particle" : "", "family" : "Palomera", "given" : "I", "non-dropping-particle" : "", "parse-names" : false, "suffix" : "" }, { "dropping-particle" : "", "family" : "Pranovi", "given" : "F", "non-dropping-particle" : "", "parse-names" : false, "suffix" : "" } ], "container-title" : "Marine Ecology Progress Series", "id" : "ITEM-1", "issued" : { "date-parts" : [ [ "2008", "2" ] ] }, "language" : "eng", "page" : "107-129", "publisher" : "Inter Research", "title" : "Novel index for quantification of ecosystem effects of fishing as removal of secondary production", "type" : "article-journal", "volume" : "355" }, "uris" : [ "http://www.mendeley.com/documents/?uuid=44a85335-1703-4b74-947a-3b20760006f3", "http://www.mendeley.com/documents/?uuid=be1a412e-accf-4e8a-b291-9f69c987d0bc" ] } ], "mendeley" : { "formattedCitation" : "(Libralato, Coll, Tudela, Palomera, &amp; Pranovi, 2008)", "plainTextFormattedCitation" : "(Libralato, Coll, Tudela, Palomera, &amp; Pranovi, 2008)", "previouslyFormattedCitation" : "(Libralato, Coll, Tudela, Palomera, &amp; Pranovi, 2008)" }, "properties" : {  }, "schema" : "https://github.com/citation-style-language/schema/raw/master/csl-citation.json" }</w:instrText>
      </w:r>
      <w:r w:rsidRPr="00946649">
        <w:rPr>
          <w:rFonts w:asciiTheme="minorHAnsi" w:hAnsiTheme="minorHAnsi"/>
          <w:lang w:val="en-US"/>
        </w:rPr>
        <w:fldChar w:fldCharType="separate"/>
      </w:r>
      <w:r w:rsidRPr="00946649">
        <w:rPr>
          <w:rFonts w:asciiTheme="minorHAnsi" w:hAnsiTheme="minorHAnsi"/>
          <w:noProof/>
          <w:lang w:val="en-US"/>
        </w:rPr>
        <w:t>(Libralato</w:t>
      </w:r>
      <w:r>
        <w:rPr>
          <w:rFonts w:asciiTheme="minorHAnsi" w:hAnsiTheme="minorHAnsi"/>
          <w:noProof/>
          <w:lang w:val="en-US"/>
        </w:rPr>
        <w:t xml:space="preserve"> </w:t>
      </w:r>
      <w:r w:rsidR="00C56B4E" w:rsidRPr="00C56B4E">
        <w:rPr>
          <w:rFonts w:asciiTheme="minorHAnsi" w:hAnsiTheme="minorHAnsi"/>
          <w:i/>
          <w:noProof/>
          <w:lang w:val="en-US"/>
        </w:rPr>
        <w:t>et al.</w:t>
      </w:r>
      <w:r w:rsidRPr="00946649">
        <w:rPr>
          <w:rFonts w:asciiTheme="minorHAnsi" w:hAnsiTheme="minorHAnsi"/>
          <w:noProof/>
          <w:lang w:val="en-US"/>
        </w:rPr>
        <w:t>, 2008)</w:t>
      </w:r>
      <w:r w:rsidRPr="00946649">
        <w:rPr>
          <w:rFonts w:asciiTheme="minorHAnsi" w:hAnsiTheme="minorHAnsi"/>
          <w:lang w:val="en-US"/>
        </w:rPr>
        <w:fldChar w:fldCharType="end"/>
      </w:r>
      <w:r w:rsidRPr="00946649">
        <w:rPr>
          <w:rFonts w:asciiTheme="minorHAnsi" w:hAnsiTheme="minorHAnsi"/>
          <w:lang w:val="en-US"/>
        </w:rPr>
        <w:t xml:space="preserve">. A decline in production since the turn of the millennium (see </w:t>
      </w:r>
      <w:r w:rsidRPr="00946649">
        <w:rPr>
          <w:rFonts w:asciiTheme="minorHAnsi" w:hAnsiTheme="minorHAnsi"/>
          <w:b/>
          <w:lang w:val="en-US"/>
        </w:rPr>
        <w:t>Figure 2.24</w:t>
      </w:r>
      <w:r w:rsidRPr="00946649">
        <w:rPr>
          <w:rFonts w:asciiTheme="minorHAnsi" w:hAnsiTheme="minorHAnsi"/>
          <w:lang w:val="en-US"/>
        </w:rPr>
        <w:t xml:space="preserve">) is due to a transition to more sustainable management practices, after a phase of overexploitation where catch limits larger than those scientifically advised were regularly set </w:t>
      </w:r>
      <w:r w:rsidRPr="00946649">
        <w:rPr>
          <w:rFonts w:asciiTheme="minorHAnsi" w:hAnsiTheme="minorHAnsi"/>
          <w:lang w:val="en-US"/>
        </w:rPr>
        <w:fldChar w:fldCharType="begin" w:fldLock="1"/>
      </w:r>
      <w:r w:rsidRPr="00946649">
        <w:rPr>
          <w:rFonts w:asciiTheme="minorHAnsi" w:hAnsiTheme="minorHAnsi"/>
          <w:lang w:val="en-US"/>
        </w:rPr>
        <w:instrText>ADDIN CSL_CITATION { "citationItems" : [ { "id" : "ITEM-1", "itemData" : { "DOI" : "10.1093/icesjms/fsu034", "ISSN" : "1054-3139", "author" : [ { "dropping-particle" : "", "family" : "Hilborn", "given" : "R.", "non-dropping-particle" : "", "parse-names" : false, "suffix" : "" }, { "dropping-particle" : "", "family" : "Ovando", "given" : "D.", "non-dropping-particle" : "", "parse-names" : false, "suffix" : "" } ], "container-title" : "ICES Journal of Marine Science", "id" : "ITEM-1", "issue" : "5", "issued" : { "date-parts" : [ [ "2014", "8" ] ] }, "page" : "1040-1046", "publisher" : "Belhaven Press, London", "title" : "Reflections on the success of traditional fisheries management", "type" : "article-journal", "volume" : "71" }, "uris" : [ "http://www.mendeley.com/documents/?uuid=594e7b37-acad-431d-867d-7e925d789c44", "http://www.mendeley.com/documents/?uuid=e3147034-323d-4b9b-8531-b5e6a85c5fd1" ] }, { "id" : "ITEM-2", "itemData" : { "DOI" : "10.1016/j.marpol.2015.11.001", "ISSN" : "0308597X", "author" : [ { "dropping-particle" : "", "family" : "Carpenter", "given" : "Griffin", "non-dropping-particle" : "", "parse-names" : false, "suffix" : "" }, { "dropping-particle" : "", "family" : "Kleinjans", "given" : "Richard", "non-dropping-particle" : "", "parse-names" : false, "suffix" : "" }, { "dropping-particle" : "", "family" : "Villasante", "given" : "Sebastian", "non-dropping-particle" : "", "parse-names" : false, "suffix" : "" }, { "dropping-particle" : "", "family" : "O\u2019Leary", "given" : "Bethan C.", "non-dropping-particle" : "", "parse-names" : false, "suffix" : "" } ], "container-title" : "Marine Policy", "id" : "ITEM-2", "issued" : { "date-parts" : [ [ "2016", "2" ] ] }, "page" : "9-15", "title" : "Landing the blame: The influence of EU Member States on quota setting", "type" : "article-journal", "volume" : "64" }, "uris" : [ "http://www.mendeley.com/documents/?uuid=e357fce4-7ea8-4ee6-bc48-8bcab71d18a7", "http://www.mendeley.com/documents/?uuid=e2a072cc-c93b-476f-b183-bcd7109229ee" ] } ], "mendeley" : { "formattedCitation" : "(G. Carpenter, Kleinjans, Villasante, &amp; O\u2019Leary, 2016; Hilborn &amp; Ovando, 2014)", "plainTextFormattedCitation" : "(G. Carpenter, Kleinjans, Villasante, &amp; O\u2019Leary, 2016; Hilborn &amp; Ovando, 2014)", "previouslyFormattedCitation" : "(G. Carpenter, Kleinjans, Villasante, &amp; O\u2019Leary, 2016; Hilborn &amp; Ovando, 2014)" }, "properties" : {  }, "schema" : "https://github.com/citation-style-language/schema/raw/master/csl-citation.json" }</w:instrText>
      </w:r>
      <w:r w:rsidRPr="00946649">
        <w:rPr>
          <w:rFonts w:asciiTheme="minorHAnsi" w:hAnsiTheme="minorHAnsi"/>
          <w:lang w:val="en-US"/>
        </w:rPr>
        <w:fldChar w:fldCharType="separate"/>
      </w:r>
      <w:r w:rsidRPr="00946649">
        <w:rPr>
          <w:rFonts w:asciiTheme="minorHAnsi" w:hAnsiTheme="minorHAnsi"/>
          <w:noProof/>
          <w:lang w:val="en-US"/>
        </w:rPr>
        <w:t>(Carpenter</w:t>
      </w:r>
      <w:r>
        <w:rPr>
          <w:rFonts w:asciiTheme="minorHAnsi" w:hAnsiTheme="minorHAnsi"/>
          <w:noProof/>
          <w:lang w:val="en-US"/>
        </w:rPr>
        <w:t xml:space="preserve"> </w:t>
      </w:r>
      <w:r w:rsidR="00C56B4E" w:rsidRPr="00C56B4E">
        <w:rPr>
          <w:rFonts w:asciiTheme="minorHAnsi" w:hAnsiTheme="minorHAnsi"/>
          <w:i/>
          <w:noProof/>
          <w:lang w:val="en-US"/>
        </w:rPr>
        <w:t>et al.</w:t>
      </w:r>
      <w:r w:rsidRPr="00946649">
        <w:rPr>
          <w:rFonts w:asciiTheme="minorHAnsi" w:hAnsiTheme="minorHAnsi"/>
          <w:noProof/>
          <w:lang w:val="en-US"/>
        </w:rPr>
        <w:t>, 2016; Hilborn &amp; Ovando, 2014)</w:t>
      </w:r>
      <w:r w:rsidRPr="00946649">
        <w:rPr>
          <w:rFonts w:asciiTheme="minorHAnsi" w:hAnsiTheme="minorHAnsi"/>
          <w:lang w:val="en-US"/>
        </w:rPr>
        <w:fldChar w:fldCharType="end"/>
      </w:r>
      <w:r w:rsidRPr="00946649">
        <w:rPr>
          <w:rFonts w:asciiTheme="minorHAnsi" w:hAnsiTheme="minorHAnsi"/>
          <w:lang w:val="en-US"/>
        </w:rPr>
        <w:t xml:space="preserve">. </w:t>
      </w:r>
    </w:p>
    <w:p w14:paraId="4A838783" w14:textId="2A96EC31" w:rsidR="00902DDD" w:rsidRPr="00902DDD" w:rsidRDefault="00902DDD" w:rsidP="00902DDD">
      <w:pPr>
        <w:rPr>
          <w:lang w:val="en-US"/>
        </w:rPr>
      </w:pPr>
      <w:bookmarkStart w:id="440" w:name="sqyw64" w:colFirst="0" w:colLast="0"/>
      <w:bookmarkEnd w:id="440"/>
      <w:r>
        <w:rPr>
          <w:lang w:eastAsia="en-GB"/>
        </w:rPr>
        <w:drawing>
          <wp:inline distT="0" distB="0" distL="0" distR="0" wp14:anchorId="7AEFEBD7" wp14:editId="2ACAF084">
            <wp:extent cx="5731510" cy="3944620"/>
            <wp:effectExtent l="0" t="0" r="2540" b="0"/>
            <wp:docPr id="948" name="Picture 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731510" cy="3944620"/>
                    </a:xfrm>
                    <a:prstGeom prst="rect">
                      <a:avLst/>
                    </a:prstGeom>
                  </pic:spPr>
                </pic:pic>
              </a:graphicData>
            </a:graphic>
          </wp:inline>
        </w:drawing>
      </w:r>
    </w:p>
    <w:p w14:paraId="66AAC01D" w14:textId="2ACEE316" w:rsidR="001E43D4" w:rsidRPr="00946649" w:rsidRDefault="001E43D4" w:rsidP="001E43D4">
      <w:pPr>
        <w:pStyle w:val="Normal1"/>
        <w:spacing w:after="120"/>
        <w:jc w:val="both"/>
        <w:rPr>
          <w:rFonts w:asciiTheme="minorHAnsi" w:hAnsiTheme="minorHAnsi"/>
          <w:lang w:val="en-US"/>
        </w:rPr>
      </w:pPr>
      <w:r w:rsidRPr="00946649">
        <w:rPr>
          <w:rFonts w:asciiTheme="minorHAnsi" w:hAnsiTheme="minorHAnsi"/>
          <w:lang w:val="en-US"/>
        </w:rPr>
        <w:t>Reported production of wild capture food from inland waters in Europe and Central Asia is dominated by freshwater (67%) and diadromous (31%) fisheries. Compared with marine production, wild capture food from inland waters is relatively small at 0.4 million tonnes per year, but it plays an important role especially in Eastern Europe and Central A</w:t>
      </w:r>
      <w:r w:rsidRPr="00946649">
        <w:rPr>
          <w:rFonts w:asciiTheme="minorHAnsi" w:hAnsiTheme="minorHAnsi"/>
          <w:color w:val="auto"/>
          <w:lang w:val="en-US"/>
        </w:rPr>
        <w:t xml:space="preserve">sia, which are dominated by commercial fisheries </w:t>
      </w:r>
      <w:r w:rsidRPr="00946649">
        <w:rPr>
          <w:rFonts w:asciiTheme="minorHAnsi" w:hAnsiTheme="minorHAnsi"/>
          <w:color w:val="auto"/>
          <w:lang w:val="en-US"/>
        </w:rPr>
        <w:fldChar w:fldCharType="begin" w:fldLock="1"/>
      </w:r>
      <w:r>
        <w:rPr>
          <w:rFonts w:asciiTheme="minorHAnsi" w:hAnsiTheme="minorHAnsi"/>
          <w:color w:val="auto"/>
          <w:lang w:val="en-US"/>
        </w:rPr>
        <w:instrText>ADDIN CSL_CITATION { "citationItems" : [ { "id" : "ITEM-1", "itemData" : { "ISBN" : "2831708478", "author" : [ { "dropping-particle" : "", "family" : "Aps", "given" : "Robert", "non-dropping-particle" : "", "parse-names" : false, "suffix" : "" }, { "dropping-particle" : "", "family" : "Sharp", "given" : "Robin", "non-dropping-particle" : "", "parse-names" : false, "suffix" : "" }, { "dropping-particle" : "", "family" : "Kutunova", "given" : "T", "non-dropping-particle" : "", "parse-names" : false, "suffix" : "" } ], "container-title" : "Overview Report", "editor" : [ { "dropping-particle" : "", "family" : "Aps", "given" : "R", "non-dropping-particle" : "", "parse-names" : false, "suffix" : "" }, { "dropping-particle" : "", "family" : "Sharp", "given" : "R", "non-dropping-particle" : "", "parse-names" : false, "suffix" : "" }, { "dropping-particle" : "", "family" : "Kutunova", "given" : "T", "non-dropping-particle" : "", "parse-names" : false, "suffix" : "" } ], "id" : "ITEM-1", "issued" : { "date-parts" : [ [ "2004" ] ] }, "number-of-pages" : "94", "publisher" : "IUCN", "publisher-place" : "Warsaw", "title" : "Freshwater fisheries in central and eastern Europe : overview report", "type" : "report" }, "uris" : [ "http://www.mendeley.com/documents/?uuid=6f3bb80a-d08b-47cc-be24-09948fb16c36", "http://www.mendeley.com/documents/?uuid=24679cb2-1194-4350-91a0-c9eb2fbba36c" ] } ], "mendeley" : { "formattedCitation" : "(Robert Aps, Sharp, &amp; Kutunova, 2004)", "plainTextFormattedCitation" : "(Robert Aps, Sharp, &amp; Kutunova, 2004)", "previouslyFormattedCitation" : "(Robert Aps, Sharp, &amp; Kutunova, 2004)" }, "properties" : {  }, "schema" : "https://github.com/citation-style-language/schema/raw/master/csl-citation.json" }</w:instrText>
      </w:r>
      <w:r w:rsidRPr="00946649">
        <w:rPr>
          <w:rFonts w:asciiTheme="minorHAnsi" w:hAnsiTheme="minorHAnsi"/>
          <w:color w:val="auto"/>
          <w:lang w:val="en-US"/>
        </w:rPr>
        <w:fldChar w:fldCharType="separate"/>
      </w:r>
      <w:r w:rsidRPr="0046470D">
        <w:rPr>
          <w:rFonts w:asciiTheme="minorHAnsi" w:hAnsiTheme="minorHAnsi"/>
          <w:noProof/>
          <w:color w:val="auto"/>
          <w:lang w:val="en-US"/>
        </w:rPr>
        <w:t>(Aps</w:t>
      </w:r>
      <w:r>
        <w:rPr>
          <w:rFonts w:asciiTheme="minorHAnsi" w:hAnsiTheme="minorHAnsi"/>
          <w:noProof/>
          <w:lang w:val="en-US"/>
        </w:rPr>
        <w:t xml:space="preserve"> </w:t>
      </w:r>
      <w:r w:rsidR="00C56B4E" w:rsidRPr="00C56B4E">
        <w:rPr>
          <w:rFonts w:asciiTheme="minorHAnsi" w:hAnsiTheme="minorHAnsi"/>
          <w:i/>
          <w:noProof/>
          <w:lang w:val="en-US"/>
        </w:rPr>
        <w:t xml:space="preserve">et </w:t>
      </w:r>
      <w:r w:rsidR="00C56B4E" w:rsidRPr="00C56B4E">
        <w:rPr>
          <w:rFonts w:asciiTheme="minorHAnsi" w:hAnsiTheme="minorHAnsi"/>
          <w:i/>
          <w:noProof/>
          <w:lang w:val="en-US"/>
        </w:rPr>
        <w:lastRenderedPageBreak/>
        <w:t>al.</w:t>
      </w:r>
      <w:r w:rsidRPr="0046470D">
        <w:rPr>
          <w:rFonts w:asciiTheme="minorHAnsi" w:hAnsiTheme="minorHAnsi"/>
          <w:noProof/>
          <w:color w:val="auto"/>
          <w:lang w:val="en-US"/>
        </w:rPr>
        <w:t>, 2004)</w:t>
      </w:r>
      <w:r w:rsidRPr="00946649">
        <w:rPr>
          <w:rFonts w:asciiTheme="minorHAnsi" w:hAnsiTheme="minorHAnsi"/>
          <w:color w:val="auto"/>
          <w:lang w:val="en-US"/>
        </w:rPr>
        <w:fldChar w:fldCharType="end"/>
      </w:r>
      <w:r w:rsidRPr="00946649">
        <w:rPr>
          <w:rFonts w:asciiTheme="minorHAnsi" w:hAnsiTheme="minorHAnsi"/>
          <w:color w:val="auto"/>
          <w:lang w:val="en-US"/>
        </w:rPr>
        <w:t xml:space="preserve">. Data prior to 1988 are insufficient for a regional assessment, but, as </w:t>
      </w:r>
      <w:r w:rsidRPr="00946649">
        <w:rPr>
          <w:rFonts w:asciiTheme="minorHAnsi" w:hAnsiTheme="minorHAnsi"/>
          <w:b/>
          <w:color w:val="auto"/>
          <w:lang w:val="en-US"/>
        </w:rPr>
        <w:t>Figure 2.25</w:t>
      </w:r>
      <w:r w:rsidRPr="00946649">
        <w:rPr>
          <w:rFonts w:asciiTheme="minorHAnsi" w:hAnsiTheme="minorHAnsi"/>
          <w:color w:val="auto"/>
          <w:lang w:val="en-US"/>
        </w:rPr>
        <w:t xml:space="preserve"> shows, production of wild capture food fr</w:t>
      </w:r>
      <w:r w:rsidRPr="00946649">
        <w:rPr>
          <w:rFonts w:asciiTheme="minorHAnsi" w:hAnsiTheme="minorHAnsi"/>
          <w:lang w:val="en-US"/>
        </w:rPr>
        <w:t>om inland waters in Europe and Central Asia fell from 1988 to 2005, but since then has grown slightly. The decline in production in Eastern Europe since 1988 until the turn of the millennium (</w:t>
      </w:r>
      <w:r w:rsidRPr="00946649">
        <w:rPr>
          <w:rFonts w:asciiTheme="minorHAnsi" w:hAnsiTheme="minorHAnsi"/>
          <w:b/>
          <w:lang w:val="en-US"/>
        </w:rPr>
        <w:t>Figure 2.25</w:t>
      </w:r>
      <w:r w:rsidRPr="00946649">
        <w:rPr>
          <w:rFonts w:asciiTheme="minorHAnsi" w:hAnsiTheme="minorHAnsi"/>
          <w:lang w:val="en-US"/>
        </w:rPr>
        <w:t xml:space="preserve">) has been attributed to the serious depletion of many open access freshwater fishery resources caused by overfishing and “insufficient control and enforcement (illegal and unreported catches do not appear in statistics)" </w:t>
      </w:r>
      <w:r w:rsidRPr="00946649">
        <w:rPr>
          <w:rFonts w:asciiTheme="minorHAnsi" w:hAnsiTheme="minorHAnsi"/>
          <w:lang w:val="en-US"/>
        </w:rPr>
        <w:fldChar w:fldCharType="begin" w:fldLock="1"/>
      </w:r>
      <w:r>
        <w:rPr>
          <w:rFonts w:asciiTheme="minorHAnsi" w:hAnsiTheme="minorHAnsi"/>
          <w:lang w:val="en-US"/>
        </w:rPr>
        <w:instrText>ADDIN CSL_CITATION { "citationItems" : [ { "id" : "ITEM-1", "itemData" : { "ISBN" : "2831708478", "author" : [ { "dropping-particle" : "", "family" : "Aps", "given" : "Robert", "non-dropping-particle" : "", "parse-names" : false, "suffix" : "" }, { "dropping-particle" : "", "family" : "Sharp", "given" : "Robin", "non-dropping-particle" : "", "parse-names" : false, "suffix" : "" }, { "dropping-particle" : "", "family" : "Kutunova", "given" : "T", "non-dropping-particle" : "", "parse-names" : false, "suffix" : "" } ], "container-title" : "Overview Report", "editor" : [ { "dropping-particle" : "", "family" : "Aps", "given" : "R", "non-dropping-particle" : "", "parse-names" : false, "suffix" : "" }, { "dropping-particle" : "", "family" : "Sharp", "given" : "R", "non-dropping-particle" : "", "parse-names" : false, "suffix" : "" }, { "dropping-particle" : "", "family" : "Kutunova", "given" : "T", "non-dropping-particle" : "", "parse-names" : false, "suffix" : "" } ], "id" : "ITEM-1", "issued" : { "date-parts" : [ [ "2004" ] ] }, "number-of-pages" : "94", "publisher" : "IUCN", "publisher-place" : "Warsaw", "title" : "Freshwater fisheries in central and eastern Europe : overview report", "type" : "report" }, "uris" : [ "http://www.mendeley.com/documents/?uuid=24679cb2-1194-4350-91a0-c9eb2fbba36c", "http://www.mendeley.com/documents/?uuid=6f3bb80a-d08b-47cc-be24-09948fb16c36" ] } ], "mendeley" : { "formattedCitation" : "(Robert Aps et al., 2004)", "plainTextFormattedCitation" : "(Robert Aps et al., 2004)", "previouslyFormattedCitation" : "(Robert Aps et al., 2004)" }, "properties" : {  }, "schema" : "https://github.com/citation-style-language/schema/raw/master/csl-citation.json" }</w:instrText>
      </w:r>
      <w:r w:rsidRPr="00946649">
        <w:rPr>
          <w:rFonts w:asciiTheme="minorHAnsi" w:hAnsiTheme="minorHAnsi"/>
          <w:lang w:val="en-US"/>
        </w:rPr>
        <w:fldChar w:fldCharType="separate"/>
      </w:r>
      <w:r w:rsidRPr="0046470D">
        <w:rPr>
          <w:rFonts w:asciiTheme="minorHAnsi" w:hAnsiTheme="minorHAnsi"/>
          <w:noProof/>
          <w:lang w:val="en-US"/>
        </w:rPr>
        <w:t xml:space="preserve">(Aps </w:t>
      </w:r>
      <w:r w:rsidR="00C56B4E" w:rsidRPr="00C56B4E">
        <w:rPr>
          <w:rFonts w:asciiTheme="minorHAnsi" w:hAnsiTheme="minorHAnsi"/>
          <w:i/>
          <w:noProof/>
          <w:lang w:val="en-US"/>
        </w:rPr>
        <w:t>et al.</w:t>
      </w:r>
      <w:r w:rsidRPr="0046470D">
        <w:rPr>
          <w:rFonts w:asciiTheme="minorHAnsi" w:hAnsiTheme="minorHAnsi"/>
          <w:noProof/>
          <w:lang w:val="en-US"/>
        </w:rPr>
        <w:t>, 2004)</w:t>
      </w:r>
      <w:r w:rsidRPr="00946649">
        <w:rPr>
          <w:rFonts w:asciiTheme="minorHAnsi" w:hAnsiTheme="minorHAnsi"/>
          <w:lang w:val="en-US"/>
        </w:rPr>
        <w:fldChar w:fldCharType="end"/>
      </w:r>
      <w:r w:rsidRPr="00946649">
        <w:rPr>
          <w:rFonts w:asciiTheme="minorHAnsi" w:hAnsiTheme="minorHAnsi"/>
          <w:lang w:val="en-US"/>
        </w:rPr>
        <w:t>.</w:t>
      </w:r>
    </w:p>
    <w:p w14:paraId="3F98F4EC" w14:textId="2D573FCB" w:rsidR="001E43D4" w:rsidRDefault="001E43D4" w:rsidP="001E43D4">
      <w:pPr>
        <w:pStyle w:val="Normal1"/>
        <w:spacing w:after="120"/>
        <w:jc w:val="both"/>
        <w:rPr>
          <w:rFonts w:asciiTheme="minorHAnsi" w:hAnsiTheme="minorHAnsi"/>
          <w:lang w:val="en-US"/>
        </w:rPr>
      </w:pPr>
      <w:r w:rsidRPr="00946649">
        <w:rPr>
          <w:rFonts w:asciiTheme="minorHAnsi" w:hAnsiTheme="minorHAnsi"/>
          <w:lang w:val="en-US"/>
        </w:rPr>
        <w:t xml:space="preserve">Contrasting the situation for wild-capture fisheries, production from aquaculture has continuously increased since 1950, with the exception of a brief phase of contraction in Eastern Europe after the socioeconomic transformations around 1990 (see </w:t>
      </w:r>
      <w:r w:rsidRPr="00946649">
        <w:rPr>
          <w:rFonts w:asciiTheme="minorHAnsi" w:hAnsiTheme="minorHAnsi"/>
          <w:b/>
          <w:lang w:val="en-US"/>
        </w:rPr>
        <w:t>Figure 2.26</w:t>
      </w:r>
      <w:r w:rsidRPr="00946649">
        <w:rPr>
          <w:rFonts w:asciiTheme="minorHAnsi" w:hAnsiTheme="minorHAnsi"/>
          <w:lang w:val="en-US"/>
        </w:rPr>
        <w:t xml:space="preserve">). According to these data, production has grown at an average rate of 2.7% per year since 2000 and by 2014 reached 3.0 million tonnes per year. Salmon farming in northern parts of Western and Central Europe made an important contribution to this expansion. Overall, diadromous fish now contribute around 63% to total aquaculture production, followed by molluscs (21%), freshwater fish (10%) and marine (6%) fish. Despite this continuous rise in aquaculture production, Europe and Central Asia lags behind the global rate, where the proportion of aquaculture fish production now contributes 40% of production </w:t>
      </w:r>
      <w:r w:rsidRPr="00946649">
        <w:rPr>
          <w:rFonts w:asciiTheme="minorHAnsi" w:hAnsiTheme="minorHAnsi"/>
          <w:lang w:val="en-US"/>
        </w:rPr>
        <w:fldChar w:fldCharType="begin" w:fldLock="1"/>
      </w:r>
      <w:r>
        <w:rPr>
          <w:rFonts w:asciiTheme="minorHAnsi" w:hAnsiTheme="minorHAnsi"/>
          <w:lang w:val="en-US"/>
        </w:rPr>
        <w:instrText>ADDIN CSL_CITATION { "citationItems" : [ { "id" : "ITEM-1", "itemData" : { "DOI" : "92-5-105177-1", "ISBN" : "9789251072257", "ISSN" : "10205489", "abstract" : "Against a backdrop of global economic uncertainty, this issue of The State of World Fisheries and Aquaculture highlights the major role and challenges facing fisheries and aquaculture worldwide. With a steadily rising demand for fish and fish products, the supply of fish as human food hit a record high in 2008, underlining its significance in contributing to food security and nutrition as a source of high-quality, affordable animal protein in particular. International trade in fish also topped previous values, pointing to the sector\u2019s continued important contribution to economic expansion and human well-being. Aquaculture, despite a falling growth rate in recent years, remains the fastest-growing animal-food-producing sector and is set to overtake capture fisheries as a source of food fish. Overall production of the sector continues to grow. This publication analyses and reviews the latest available global statistics and trends in fisheries and aquaculture. It explores the important, yet often underestimated, role of inland fisheries, particularly in many small communities where they make a vital contribution to poverty alleviation and livelihood security. A broader look at the issues affecting fisheries and aquaculture emphasizes the growing need to focus on the many facets of policy and governance and examines the impacts of climate change, biodiversity loss, quality certification and product traceability on the sector", "author" : [ { "dropping-particle" : "", "family" : "FAO", "given" : "", "non-dropping-particle" : "", "parse-names" : false, "suffix" : "" } ], "container-title" : "Food and Agriculture Oraganization of the United Nations", "id" : "ITEM-1", "issued" : { "date-parts" : [ [ "2014" ] ] }, "number-of-pages" : "218", "title" : "The state of world fisheries and aquaculture", "type" : "book", "volume" : "2014" }, "uris" : [ "http://www.mendeley.com/documents/?uuid=ceeea33c-8578-4d65-8f7a-85cf960938f8", "http://www.mendeley.com/documents/?uuid=e66df61e-dc73-4ca1-955f-67a3c6cadc6b" ] } ], "mendeley" : { "formattedCitation" : "(FAO, 2014a)", "plainTextFormattedCitation" : "(FAO, 2014a)", "previouslyFormattedCitation" : "(FAO, 2014a)" }, "properties" : {  }, "schema" : "https://github.com/citation-style-language/schema/raw/master/csl-citation.json" }</w:instrText>
      </w:r>
      <w:r w:rsidRPr="00946649">
        <w:rPr>
          <w:rFonts w:asciiTheme="minorHAnsi" w:hAnsiTheme="minorHAnsi"/>
          <w:lang w:val="en-US"/>
        </w:rPr>
        <w:fldChar w:fldCharType="separate"/>
      </w:r>
      <w:r w:rsidRPr="00FF4458">
        <w:rPr>
          <w:rFonts w:asciiTheme="minorHAnsi" w:hAnsiTheme="minorHAnsi"/>
          <w:noProof/>
          <w:lang w:val="en-US"/>
        </w:rPr>
        <w:t>(</w:t>
      </w:r>
      <w:r w:rsidRPr="007F407E">
        <w:rPr>
          <w:rFonts w:asciiTheme="minorHAnsi" w:hAnsiTheme="minorHAnsi"/>
          <w:noProof/>
          <w:lang w:val="en-US"/>
        </w:rPr>
        <w:t>FAO, 2014a</w:t>
      </w:r>
      <w:r w:rsidRPr="00FF4458">
        <w:rPr>
          <w:rFonts w:asciiTheme="minorHAnsi" w:hAnsiTheme="minorHAnsi"/>
          <w:noProof/>
          <w:lang w:val="en-US"/>
        </w:rPr>
        <w:t>)</w:t>
      </w:r>
      <w:r w:rsidRPr="00946649">
        <w:rPr>
          <w:rFonts w:asciiTheme="minorHAnsi" w:hAnsiTheme="minorHAnsi"/>
          <w:lang w:val="en-US"/>
        </w:rPr>
        <w:fldChar w:fldCharType="end"/>
      </w:r>
      <w:r w:rsidRPr="00946649">
        <w:rPr>
          <w:rFonts w:asciiTheme="minorHAnsi" w:hAnsiTheme="minorHAnsi"/>
          <w:lang w:val="en-US"/>
        </w:rPr>
        <w:t>. This indicates the potential for significant further expansion in Europe and Central Asia. However, as with wild-capture fisheries, aquaculture can have adverse environmental effects that might offset its benefits</w:t>
      </w:r>
      <w:r w:rsidRPr="00946649">
        <w:rPr>
          <w:rFonts w:asciiTheme="minorHAnsi" w:hAnsiTheme="minorHAnsi"/>
          <w:color w:val="auto"/>
          <w:lang w:val="en-US"/>
        </w:rPr>
        <w:t xml:space="preserve"> </w:t>
      </w:r>
      <w:r w:rsidRPr="00946649">
        <w:rPr>
          <w:rFonts w:asciiTheme="minorHAnsi" w:hAnsiTheme="minorHAnsi"/>
          <w:color w:val="auto"/>
          <w:lang w:val="en-US"/>
        </w:rPr>
        <w:fldChar w:fldCharType="begin" w:fldLock="1"/>
      </w:r>
      <w:r w:rsidRPr="00946649">
        <w:rPr>
          <w:rFonts w:asciiTheme="minorHAnsi" w:hAnsiTheme="minorHAnsi"/>
          <w:color w:val="auto"/>
          <w:lang w:val="en-US"/>
        </w:rPr>
        <w:instrText>ADDIN CSL_CITATION { "citationItems" : [ { "id" : "ITEM-1", "itemData" : { "DOI" : "10.1016/S0044-8486(03)00474-5", "ISSN" : "00448486", "author" : [ { "dropping-particle" : "", "family" : "Read", "given" : "Paul", "non-dropping-particle" : "", "parse-names" : false, "suffix" : "" }, { "dropping-particle" : "", "family" : "Fernandes", "given" : "Teresa", "non-dropping-particle" : "", "parse-names" : false, "suffix" : "" } ], "container-title" : "Aquaculture", "id" : "ITEM-1", "issue" : "1-4", "issued" : { "date-parts" : [ [ "2003", "10" ] ] }, "page" : "139-163", "title" : "Management of environmental impacts of marine aquaculture in Europe", "type" : "article-journal", "volume" : "226" }, "uris" : [ "http://www.mendeley.com/documents/?uuid=65701831-b76c-4cc0-9c88-e6d9544a3300", "http://www.mendeley.com/documents/?uuid=d8832634-010e-44a6-bdb6-1d1931e0f40b" ] } ], "mendeley" : { "formattedCitation" : "(Read &amp; Fernandes, 2003)", "plainTextFormattedCitation" : "(Read &amp; Fernandes, 2003)", "previouslyFormattedCitation" : "(Read &amp; Fernandes, 2003)" }, "properties" : {  }, "schema" : "https://github.com/citation-style-language/schema/raw/master/csl-citation.json" }</w:instrText>
      </w:r>
      <w:r w:rsidRPr="00946649">
        <w:rPr>
          <w:rFonts w:asciiTheme="minorHAnsi" w:hAnsiTheme="minorHAnsi"/>
          <w:color w:val="auto"/>
          <w:lang w:val="en-US"/>
        </w:rPr>
        <w:fldChar w:fldCharType="separate"/>
      </w:r>
      <w:r w:rsidRPr="00946649">
        <w:rPr>
          <w:rFonts w:asciiTheme="minorHAnsi" w:hAnsiTheme="minorHAnsi"/>
          <w:noProof/>
          <w:color w:val="auto"/>
          <w:lang w:val="en-US"/>
        </w:rPr>
        <w:t>(Read &amp; Fernandes, 2003)</w:t>
      </w:r>
      <w:r w:rsidRPr="00946649">
        <w:rPr>
          <w:rFonts w:asciiTheme="minorHAnsi" w:hAnsiTheme="minorHAnsi"/>
          <w:color w:val="auto"/>
          <w:lang w:val="en-US"/>
        </w:rPr>
        <w:fldChar w:fldCharType="end"/>
      </w:r>
      <w:r w:rsidRPr="00946649">
        <w:rPr>
          <w:rFonts w:asciiTheme="minorHAnsi" w:hAnsiTheme="minorHAnsi"/>
          <w:color w:val="auto"/>
          <w:lang w:val="en-US"/>
        </w:rPr>
        <w:t>.</w:t>
      </w:r>
      <w:r w:rsidRPr="00946649">
        <w:rPr>
          <w:rFonts w:asciiTheme="minorHAnsi" w:hAnsiTheme="minorHAnsi"/>
          <w:lang w:val="en-US"/>
        </w:rPr>
        <w:t xml:space="preserve"> </w:t>
      </w:r>
    </w:p>
    <w:p w14:paraId="0737225F" w14:textId="0B68C78E" w:rsidR="000D00A0" w:rsidRPr="00946649" w:rsidRDefault="000D00A0" w:rsidP="001E43D4">
      <w:pPr>
        <w:pStyle w:val="Normal1"/>
        <w:spacing w:after="120"/>
        <w:jc w:val="both"/>
        <w:rPr>
          <w:rFonts w:asciiTheme="minorHAnsi" w:hAnsiTheme="minorHAnsi"/>
          <w:lang w:val="en-US"/>
        </w:rPr>
      </w:pPr>
      <w:r>
        <w:rPr>
          <w:noProof/>
          <w:lang w:val="en-GB" w:eastAsia="en-GB"/>
        </w:rPr>
        <w:drawing>
          <wp:inline distT="0" distB="0" distL="0" distR="0" wp14:anchorId="4DBC42C4" wp14:editId="7D94ED86">
            <wp:extent cx="5731510" cy="4104005"/>
            <wp:effectExtent l="0" t="0" r="254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5731510" cy="4104005"/>
                    </a:xfrm>
                    <a:prstGeom prst="rect">
                      <a:avLst/>
                    </a:prstGeom>
                  </pic:spPr>
                </pic:pic>
              </a:graphicData>
            </a:graphic>
          </wp:inline>
        </w:drawing>
      </w:r>
    </w:p>
    <w:p w14:paraId="1D73F18C" w14:textId="77777777" w:rsidR="00916347" w:rsidRPr="00902DDD" w:rsidRDefault="00916347" w:rsidP="00902DDD">
      <w:pPr>
        <w:rPr>
          <w:lang w:val="en-US"/>
        </w:rPr>
      </w:pPr>
      <w:bookmarkStart w:id="441" w:name="3cqmetx" w:colFirst="0" w:colLast="0"/>
      <w:bookmarkEnd w:id="441"/>
    </w:p>
    <w:p w14:paraId="4AC7BAB3" w14:textId="40766896" w:rsidR="001E43D4" w:rsidRDefault="004D2554" w:rsidP="001E43D4">
      <w:pPr>
        <w:rPr>
          <w:lang w:val="en-US"/>
        </w:rPr>
      </w:pPr>
      <w:bookmarkStart w:id="442" w:name="1rvwp1q" w:colFirst="0" w:colLast="0"/>
      <w:bookmarkStart w:id="443" w:name="4bvk7pj" w:colFirst="0" w:colLast="0"/>
      <w:bookmarkStart w:id="444" w:name="2r0uhxc" w:colFirst="0" w:colLast="0"/>
      <w:bookmarkStart w:id="445" w:name="1664s55" w:colFirst="0" w:colLast="0"/>
      <w:bookmarkStart w:id="446" w:name="3q5sasy" w:colFirst="0" w:colLast="0"/>
      <w:bookmarkStart w:id="447" w:name="25b2l0r" w:colFirst="0" w:colLast="0"/>
      <w:bookmarkStart w:id="448" w:name="kgcv8k" w:colFirst="0" w:colLast="0"/>
      <w:bookmarkStart w:id="449" w:name="34g0dwd" w:colFirst="0" w:colLast="0"/>
      <w:bookmarkStart w:id="450" w:name="1jlao46" w:colFirst="0" w:colLast="0"/>
      <w:bookmarkStart w:id="451" w:name="43ky6rz" w:colFirst="0" w:colLast="0"/>
      <w:bookmarkStart w:id="452" w:name="2iq8gzs" w:colFirst="0" w:colLast="0"/>
      <w:bookmarkStart w:id="453" w:name="xvir7l" w:colFirst="0" w:colLast="0"/>
      <w:bookmarkStart w:id="454" w:name="3hv69ve" w:colFirst="0" w:colLast="0"/>
      <w:bookmarkStart w:id="455" w:name="1x0gk37" w:colFirst="0" w:colLast="0"/>
      <w:bookmarkStart w:id="456" w:name="4h042r0" w:colFirst="0" w:colLast="0"/>
      <w:bookmarkStart w:id="457" w:name="2w5ecyt" w:colFirst="0" w:colLast="0"/>
      <w:bookmarkStart w:id="458" w:name="1baon6m" w:colFirst="0" w:colLast="0"/>
      <w:bookmarkStart w:id="459" w:name="3vac5uf" w:colFirst="0" w:colLast="0"/>
      <w:bookmarkStart w:id="460" w:name="2afmg28" w:colFirst="0" w:colLast="0"/>
      <w:bookmarkStart w:id="461" w:name="pkwqa1" w:colFirst="0" w:colLast="0"/>
      <w:bookmarkStart w:id="462" w:name="39kk8xu" w:colFirst="0" w:colLast="0"/>
      <w:bookmarkStart w:id="463" w:name="1opuj5n" w:colFirst="0" w:colLast="0"/>
      <w:bookmarkStart w:id="464" w:name="48pi1tg" w:colFirst="0" w:colLast="0"/>
      <w:bookmarkStart w:id="465" w:name="2nusc19" w:colFirst="0" w:colLast="0"/>
      <w:bookmarkStart w:id="466" w:name="1302m92" w:colFirst="0" w:colLast="0"/>
      <w:bookmarkStart w:id="467" w:name="3mzq4wv" w:colFirst="0" w:colLast="0"/>
      <w:bookmarkStart w:id="468" w:name="2250f4o" w:colFirst="0" w:colLast="0"/>
      <w:bookmarkStart w:id="469" w:name="_haapch" w:colFirst="0" w:colLast="0"/>
      <w:bookmarkStart w:id="470" w:name="1gf8i83" w:colFirst="0" w:colLast="0"/>
      <w:bookmarkStart w:id="471" w:name="40ew0vw" w:colFirst="0" w:colLast="0"/>
      <w:bookmarkStart w:id="472" w:name="2fk6b3p" w:colFirst="0" w:colLast="0"/>
      <w:bookmarkStart w:id="473" w:name="upglbi" w:colFirst="0" w:colLast="0"/>
      <w:bookmarkStart w:id="474" w:name="3ep43zb" w:colFirst="0" w:colLast="0"/>
      <w:bookmarkStart w:id="475" w:name="1tuee74" w:colFirst="0" w:colLast="0"/>
      <w:bookmarkStart w:id="476" w:name="4du1wux" w:colFirst="0" w:colLast="0"/>
      <w:bookmarkStart w:id="477" w:name="2szc72q" w:colFirst="0" w:colLast="0"/>
      <w:bookmarkStart w:id="478" w:name="184mhaj" w:colFirst="0" w:colLast="0"/>
      <w:bookmarkStart w:id="479" w:name="3s49zyc" w:colFirst="0" w:colLast="0"/>
      <w:bookmarkStart w:id="480" w:name="meukdy" w:colFirst="0" w:colLast="0"/>
      <w:bookmarkStart w:id="481" w:name="279ka65" w:colFirst="0" w:colLast="0"/>
      <w:bookmarkStart w:id="482" w:name="1ljsd9k" w:colFirst="0" w:colLast="0"/>
      <w:bookmarkStart w:id="483" w:name="45jfvxd" w:colFirst="0" w:colLast="0"/>
      <w:bookmarkStart w:id="484" w:name="36ei31r" w:colFirst="0" w:colLast="0"/>
      <w:bookmarkStart w:id="485" w:name="2koq656" w:colFirst="0" w:colLast="0"/>
      <w:bookmarkStart w:id="486" w:name="zu0gcz" w:colFirst="0" w:colLast="0"/>
      <w:bookmarkStart w:id="487" w:name="3jtnz0s" w:colFirst="0" w:colLast="0"/>
      <w:bookmarkStart w:id="488" w:name="1yyy98l" w:colFirst="0" w:colLast="0"/>
      <w:bookmarkStart w:id="489" w:name="4iylrwe" w:colFirst="0" w:colLast="0"/>
      <w:bookmarkStart w:id="490" w:name="3x8tuzt" w:colFirst="0" w:colLast="0"/>
      <w:bookmarkStart w:id="491" w:name="2ce457m" w:colFirst="0" w:colLast="0"/>
      <w:bookmarkStart w:id="492" w:name="1d96cc0" w:colFirst="0" w:colLast="0"/>
      <w:bookmarkStart w:id="493" w:name="2y3w247" w:colFirst="0" w:colLast="0"/>
      <w:bookmarkStart w:id="494" w:name="_rjefff" w:colFirst="0" w:colLast="0"/>
      <w:bookmarkStart w:id="495" w:name="3bj1y38" w:colFirst="0" w:colLast="0"/>
      <w:bookmarkStart w:id="496" w:name="1qoc8b1" w:colFirst="0" w:colLast="0"/>
      <w:bookmarkStart w:id="497" w:name="4anzqyu" w:colFirst="0" w:colLast="0"/>
      <w:bookmarkStart w:id="498" w:name="2pta16n" w:colFirst="0" w:colLast="0"/>
      <w:bookmarkStart w:id="499" w:name="3oy7u29" w:colFirst="0" w:colLast="0"/>
      <w:bookmarkStart w:id="500" w:name="14ykbeg" w:colFirst="0" w:colLast="0"/>
      <w:bookmarkStart w:id="501" w:name="243i4a2" w:colFirst="0" w:colLast="0"/>
      <w:bookmarkStart w:id="502" w:name="j8sehv" w:colFirst="0" w:colLast="0"/>
      <w:bookmarkStart w:id="503" w:name="338fx5o" w:colFirst="0" w:colLast="0"/>
      <w:bookmarkStart w:id="504" w:name="1idq7dh" w:colFirst="0" w:colLast="0"/>
      <w:bookmarkStart w:id="505" w:name="_42ddq1a" w:colFirst="0" w:colLast="0"/>
      <w:bookmarkStart w:id="506" w:name="2hio093" w:colFirst="0" w:colLast="0"/>
      <w:bookmarkStart w:id="507" w:name="wnyagw" w:colFirst="0" w:colLast="0"/>
      <w:bookmarkStart w:id="508" w:name="3gnlt4p" w:colFirst="0" w:colLast="0"/>
      <w:bookmarkStart w:id="509" w:name="1vsw3ci" w:colFirst="0" w:colLast="0"/>
      <w:bookmarkStart w:id="510" w:name="_4fsjm0b" w:colFirst="0" w:colLast="0"/>
      <w:bookmarkStart w:id="511" w:name="2uxtw84" w:colFirst="0" w:colLast="0"/>
      <w:bookmarkStart w:id="512" w:name="1a346fx" w:colFirst="0" w:colLast="0"/>
      <w:bookmarkStart w:id="513" w:name="3u2rp3q" w:colFirst="0" w:colLast="0"/>
      <w:bookmarkStart w:id="514" w:name="2981zbj" w:colFirst="0" w:colLast="0"/>
      <w:bookmarkStart w:id="515" w:name="38czs75" w:colFirst="0" w:colLast="0"/>
      <w:bookmarkStart w:id="516" w:name="_odc9jc" w:colFirst="0" w:colLast="0"/>
      <w:bookmarkStart w:id="517" w:name="1nia2ey" w:colFirst="0" w:colLast="0"/>
      <w:bookmarkStart w:id="518" w:name="47hxl2r" w:colFirst="0" w:colLast="0"/>
      <w:bookmarkStart w:id="519" w:name="2mn7vak" w:colFirst="0" w:colLast="0"/>
      <w:bookmarkStart w:id="520" w:name="_11si5id" w:colFirst="0" w:colLast="0"/>
      <w:bookmarkStart w:id="521" w:name="20xfydz" w:colFirst="0" w:colLast="0"/>
      <w:bookmarkStart w:id="522" w:name="4kx3h1s" w:colFirst="0" w:colLast="0"/>
      <w:bookmarkStart w:id="523" w:name="302dr9l" w:colFirst="0" w:colLast="0"/>
      <w:bookmarkStart w:id="524" w:name="_1f7o1he" w:colFirst="0" w:colLast="0"/>
      <w:bookmarkStart w:id="525" w:name="3z7bk57" w:colFirst="0" w:colLast="0"/>
      <w:bookmarkStart w:id="526" w:name="2eclud0" w:colFirst="0" w:colLast="0"/>
      <w:bookmarkStart w:id="527" w:name="thw4kt" w:colFirst="0" w:colLast="0"/>
      <w:bookmarkStart w:id="528" w:name="3dhjn8m" w:colFirst="0" w:colLast="0"/>
      <w:bookmarkStart w:id="529" w:name="2rrrqc1" w:colFirst="0" w:colLast="0"/>
      <w:bookmarkStart w:id="530" w:name="16x20ju" w:colFirst="0" w:colLast="0"/>
      <w:bookmarkStart w:id="531" w:name="3qwpj7n" w:colFirst="0" w:colLast="0"/>
      <w:bookmarkStart w:id="532" w:name="4cmhg48" w:colFirst="0" w:colLast="0"/>
      <w:bookmarkStart w:id="533" w:name="261ztfg" w:colFirst="0" w:colLast="0"/>
      <w:bookmarkStart w:id="534" w:name="1smtxgf" w:colFirst="0" w:colLast="0"/>
      <w:bookmarkStart w:id="535" w:name="l7a3n9" w:colFirst="0" w:colLast="0"/>
      <w:bookmarkStart w:id="536" w:name="_356xmb2" w:colFirst="0" w:colLast="0"/>
      <w:bookmarkStart w:id="537" w:name="1kc7wiv" w:colFirst="0" w:colLast="0"/>
      <w:bookmarkStart w:id="538" w:name="44bvf6o" w:colFirst="0" w:colLast="0"/>
      <w:bookmarkStart w:id="539" w:name="2jh5peh" w:colFirst="0" w:colLast="0"/>
      <w:bookmarkStart w:id="540" w:name="ymfzma" w:colFirst="0" w:colLast="0"/>
      <w:bookmarkStart w:id="541" w:name="1xrdshw" w:colFirst="0" w:colLast="0"/>
      <w:bookmarkStart w:id="542" w:name="4hr1b5p" w:colFirst="0" w:colLast="0"/>
      <w:bookmarkStart w:id="543" w:name="_3im3ia3" w:colFirst="0" w:colLast="0"/>
      <w:bookmarkStart w:id="544" w:name="2wwbldi" w:colFirst="0" w:colLast="0"/>
      <w:bookmarkStart w:id="545" w:name="1c1lvlb" w:colFirst="0" w:colLast="0"/>
      <w:bookmarkStart w:id="546" w:name="3abhhcj" w:colFirst="0" w:colLast="0"/>
      <w:bookmarkStart w:id="547" w:name="2b6jogx" w:colFirst="0" w:colLast="0"/>
      <w:bookmarkStart w:id="548" w:name="3w19e94" w:colFirst="0" w:colLast="0"/>
      <w:bookmarkStart w:id="549" w:name="qbtyoq" w:colFirst="0" w:colLast="0"/>
      <w:bookmarkStart w:id="550" w:name="_1pgrrkc" w:colFirst="0" w:colLast="0"/>
      <w:bookmarkStart w:id="551" w:name="49gfa85" w:colFirst="0" w:colLast="0"/>
      <w:bookmarkStart w:id="552" w:name="2olpkfy" w:colFirst="0" w:colLast="0"/>
      <w:bookmarkStart w:id="553" w:name="13qzunr" w:colFirst="0" w:colLast="0"/>
      <w:bookmarkStart w:id="554" w:name="_3nqndbk" w:colFirst="0" w:colLast="0"/>
      <w:bookmarkStart w:id="555" w:name="22vxnjd" w:colFirst="0" w:colLast="0"/>
      <w:bookmarkStart w:id="556" w:name="i17xr6" w:colFirst="0" w:colLast="0"/>
      <w:bookmarkStart w:id="557" w:name="_320vgez" w:colFirst="0" w:colLast="0"/>
      <w:bookmarkStart w:id="558" w:name="1h65qms" w:colFirst="0" w:colLast="0"/>
      <w:bookmarkStart w:id="559" w:name="2gb3jie" w:colFirst="0" w:colLast="0"/>
      <w:bookmarkStart w:id="560" w:name="415t9al" w:colFirst="0" w:colLast="0"/>
      <w:bookmarkStart w:id="561" w:name="_vgdtq7" w:colFirst="0" w:colLast="0"/>
      <w:bookmarkStart w:id="562" w:name="3fg1ce0" w:colFirst="0" w:colLast="0"/>
      <w:bookmarkStart w:id="563" w:name="1ulbmlt" w:colFirst="0" w:colLast="0"/>
      <w:bookmarkStart w:id="564" w:name="4ekz59m" w:colFirst="0" w:colLast="0"/>
      <w:bookmarkStart w:id="565" w:name="2tq9fhf" w:colFirst="0" w:colLast="0"/>
      <w:bookmarkStart w:id="566" w:name="_18vjpp8" w:colFirst="0" w:colLast="0"/>
      <w:bookmarkStart w:id="567" w:name="_3sv78d1" w:colFirst="0" w:colLast="0"/>
      <w:bookmarkStart w:id="568" w:name="_280hiku" w:colFirst="0" w:colLast="0"/>
      <w:bookmarkStart w:id="569" w:name="46ad4c2" w:colFirst="0" w:colLast="0"/>
      <w:bookmarkStart w:id="570" w:name="1maplo9" w:colFirst="0" w:colLast="0"/>
      <w:bookmarkStart w:id="571" w:name="375fbgg" w:colFirst="0" w:colLast="0"/>
      <w:bookmarkStart w:id="572" w:name="n5rssn" w:colFirst="0" w:colLast="0"/>
      <w:bookmarkStart w:id="573" w:name="_2lfnejv" w:colFirst="0" w:colLast="0"/>
      <w:bookmarkStart w:id="574" w:name="10kxoro" w:colFirst="0" w:colLast="0"/>
      <w:bookmarkStart w:id="575" w:name="3kkl7fh" w:colFirst="0" w:colLast="0"/>
      <w:bookmarkStart w:id="576" w:name="1rf9gpq" w:colFirst="0" w:colLast="0"/>
      <w:bookmarkStart w:id="577" w:name="sabnu4" w:colFirst="0" w:colLast="0"/>
      <w:bookmarkStart w:id="578" w:name="2d51dmb" w:colFirst="0" w:colLast="0"/>
      <w:bookmarkStart w:id="579" w:name="1e03kqp" w:colFirst="0" w:colLast="0"/>
      <w:bookmarkStart w:id="580" w:name="3xzr3ei" w:colFirst="0" w:colLast="0"/>
      <w:bookmarkStart w:id="581" w:name="1zpvhna" w:colFirst="0" w:colLast="0"/>
      <w:bookmarkStart w:id="582" w:name="2qk79lc" w:colFirst="0" w:colLast="0"/>
      <w:bookmarkStart w:id="583" w:name="3c9z6hx" w:colFirst="0" w:colLast="0"/>
      <w:bookmarkStart w:id="584" w:name="4bewzdj" w:colFirst="0" w:colLast="0"/>
      <w:bookmarkStart w:id="585" w:name="2yutaiw" w:colFirst="0" w:colLast="0"/>
      <w:bookmarkStart w:id="586" w:name="4jpj0b3" w:colFirst="0" w:colLast="0"/>
      <w:bookmarkStart w:id="587" w:name="_15phjt5" w:colFirst="0" w:colLast="0"/>
      <w:bookmarkStart w:id="588" w:name="3pp52gy" w:colFirst="0" w:colLast="0"/>
      <w:bookmarkStart w:id="589" w:name="24ufcor" w:colFirst="0" w:colLast="0"/>
      <w:bookmarkStart w:id="590" w:name="jzpmwk" w:colFirst="0" w:colLast="0"/>
      <w:bookmarkStart w:id="591" w:name="_33zd5kd" w:colFirst="0" w:colLast="0"/>
      <w:bookmarkStart w:id="592" w:name="1j4nfs6" w:colFirst="0" w:colLast="0"/>
      <w:bookmarkStart w:id="593" w:name="434ayfz" w:colFirst="0" w:colLast="0"/>
      <w:bookmarkStart w:id="594" w:name="2i9l8ns" w:colFirst="0" w:colLast="0"/>
      <w:bookmarkStart w:id="595" w:name="xevivl" w:colFirst="0" w:colLast="0"/>
      <w:bookmarkStart w:id="596" w:name="_3hej1je" w:colFirst="0" w:colLast="0"/>
      <w:bookmarkStart w:id="597" w:name="1wjtbr7" w:colFirst="0" w:colLast="0"/>
      <w:bookmarkStart w:id="598" w:name="_4gjguf0" w:colFirst="0" w:colLast="0"/>
      <w:bookmarkStart w:id="599" w:name="2vor4mt" w:colFirst="0" w:colLast="0"/>
      <w:bookmarkStart w:id="600" w:name="_1au1eum" w:colFirst="0" w:colLast="0"/>
      <w:bookmarkStart w:id="601" w:name="3utoxif" w:colFirst="0" w:colLast="0"/>
      <w:bookmarkStart w:id="602" w:name="_29yz7q8" w:colFirst="0" w:colLast="0"/>
      <w:bookmarkStart w:id="603" w:name="p49hy1" w:colFirst="0" w:colLast="0"/>
      <w:bookmarkStart w:id="604" w:name="393x0lu" w:colFirst="0" w:colLast="0"/>
      <w:bookmarkStart w:id="605" w:name="_1o97atn" w:colFirst="0" w:colLast="0"/>
      <w:bookmarkStart w:id="606" w:name="488uthg" w:colFirst="0" w:colLast="0"/>
      <w:bookmarkStart w:id="607" w:name="12jfdx2" w:colFirst="0" w:colLast="0"/>
      <w:bookmarkStart w:id="608" w:name="3mj2wkv" w:colFirst="0" w:colLast="0"/>
      <w:bookmarkStart w:id="609" w:name="_21od6so" w:colFirst="0" w:colLast="0"/>
      <w:bookmarkStart w:id="610" w:name="30tazoa" w:colFirst="0" w:colLast="0"/>
      <w:bookmarkStart w:id="611" w:name="gtnh0h" w:colFirst="0" w:colLast="0"/>
      <w:bookmarkStart w:id="612" w:name="_1fyl9w3" w:colFirst="0" w:colLast="0"/>
      <w:bookmarkStart w:id="613" w:name="_3zy8sjw" w:colFirst="0" w:colLast="0"/>
      <w:bookmarkStart w:id="614" w:name="2f3j2rp" w:colFirst="0" w:colLast="0"/>
      <w:bookmarkStart w:id="615" w:name="3e8gvnb" w:colFirst="0" w:colLast="0"/>
      <w:bookmarkStart w:id="616" w:name="4ddeoix" w:colFirst="0" w:colLast="0"/>
      <w:bookmarkStart w:id="617" w:name="17nz8yj" w:colFirst="0" w:colLast="0"/>
      <w:bookmarkStart w:id="618" w:name="26sx1u5" w:colFirst="0" w:colLast="0"/>
      <w:bookmarkStart w:id="619" w:name="35xuupr" w:colFirst="0" w:colLast="0"/>
      <w:bookmarkStart w:id="620" w:name="2k82xt6" w:colFirst="0" w:colLast="0"/>
      <w:bookmarkStart w:id="621" w:name="3jd0qos" w:colFirst="0" w:colLast="0"/>
      <w:bookmarkStart w:id="622" w:name="4ihyjke" w:colFirst="0" w:colLast="0"/>
      <w:bookmarkStart w:id="623" w:name="1csj400" w:colFirst="0" w:colLast="0"/>
      <w:bookmarkStart w:id="624" w:name="r2r73f" w:colFirst="0" w:colLast="0"/>
      <w:bookmarkStart w:id="625" w:name="1q7ozz1" w:colFirst="0" w:colLast="0"/>
      <w:bookmarkStart w:id="626" w:name="2pcmsun" w:colFirst="0" w:colLast="0"/>
      <w:bookmarkStart w:id="627" w:name="3ohklq9" w:colFirst="0" w:colLast="0"/>
      <w:bookmarkStart w:id="628" w:name="32rsoto" w:colFirst="0" w:colLast="0"/>
      <w:bookmarkStart w:id="629" w:name="41wqhpa" w:colFirst="0" w:colLast="0"/>
      <w:bookmarkStart w:id="630" w:name="w7b24w" w:colFirst="0" w:colLast="0"/>
      <w:bookmarkStart w:id="631" w:name="1vc8v0i" w:colFirst="0" w:colLast="0"/>
      <w:bookmarkStart w:id="632" w:name="19mgy3x" w:colFirst="0" w:colLast="0"/>
      <w:bookmarkStart w:id="633" w:name="28reqzj" w:colFirst="0" w:colLast="0"/>
      <w:bookmarkStart w:id="634" w:name="37wcjv5" w:colFirst="0" w:colLast="0"/>
      <w:bookmarkStart w:id="635" w:name="471acqr" w:colFirst="0" w:colLast="0"/>
      <w:bookmarkStart w:id="636" w:name="3lbifu6" w:colFirst="0" w:colLast="0"/>
      <w:bookmarkStart w:id="637" w:name="4kgg8ps" w:colFirst="0" w:colLast="0"/>
      <w:bookmarkStart w:id="638" w:name="1er0t5e" w:colFirst="0" w:colLast="0"/>
      <w:bookmarkStart w:id="639" w:name="2dvym10" w:colFirst="0" w:colLast="0"/>
      <w:bookmarkStart w:id="640" w:name="1s66p4f" w:colFirst="0" w:colLast="0"/>
      <w:bookmarkStart w:id="641" w:name="2rb4i01" w:colFirst="0" w:colLast="0"/>
      <w:bookmarkStart w:id="642" w:name="3qg2avn" w:colFirst="0" w:colLast="0"/>
      <w:bookmarkStart w:id="643" w:name="kqmvb9" w:colFirst="0" w:colLast="0"/>
      <w:bookmarkStart w:id="644" w:name="43v86uo" w:colFirst="0" w:colLast="0"/>
      <w:bookmarkStart w:id="645" w:name="y5sraa" w:colFirst="0" w:colLast="0"/>
      <w:bookmarkStart w:id="646" w:name="1xaqk5w" w:colFirst="0" w:colLast="0"/>
      <w:bookmarkStart w:id="647" w:name="2wfod1i" w:colFirst="0" w:colLast="0"/>
      <w:bookmarkStart w:id="648" w:name="2o52c3y" w:colFirst="0" w:colLast="0"/>
      <w:bookmarkStart w:id="649" w:name="3na04zk" w:colFirst="0" w:colLast="0"/>
      <w:bookmarkStart w:id="650" w:name="hkkpf6" w:colFirst="0" w:colLast="0"/>
      <w:bookmarkStart w:id="651" w:name="1gpiias" w:colFirst="0" w:colLast="0"/>
      <w:bookmarkStart w:id="652" w:name="uzqle7" w:colFirst="0" w:colLast="0"/>
      <w:bookmarkStart w:id="653" w:name="1u4oe9t" w:colFirst="0" w:colLast="0"/>
      <w:bookmarkStart w:id="654" w:name="2t9m75f" w:colFirst="0" w:colLast="0"/>
      <w:bookmarkStart w:id="655" w:name="3sek011" w:colFirst="0" w:colLast="0"/>
      <w:bookmarkStart w:id="656" w:name="36os34g" w:colFirst="0" w:colLast="0"/>
      <w:bookmarkStart w:id="657" w:name="45tpw02" w:colFirst="0" w:colLast="0"/>
      <w:bookmarkStart w:id="658" w:name="104agfo" w:colFirst="0" w:colLast="0"/>
      <w:bookmarkStart w:id="659" w:name="1z989ba" w:colFirst="0" w:colLast="0"/>
      <w:bookmarkStart w:id="660" w:name="1djgcep" w:colFirst="0" w:colLast="0"/>
      <w:bookmarkStart w:id="661" w:name="2coe5ab" w:colFirst="0" w:colLast="0"/>
      <w:bookmarkStart w:id="662" w:name="3btby5x" w:colFirst="0" w:colLast="0"/>
      <w:bookmarkStart w:id="663" w:name="4ay9r1j" w:colFirst="0" w:colLast="0"/>
      <w:bookmarkStart w:id="664" w:name="3p8hu4y" w:colFirst="0" w:colLast="0"/>
      <w:bookmarkStart w:id="665" w:name="jj2ekk" w:colFirst="0" w:colLast="0"/>
      <w:bookmarkStart w:id="666" w:name="1io07g6" w:colFirst="0" w:colLast="0"/>
      <w:bookmarkStart w:id="667" w:name="2hsy0bs" w:colFirst="0" w:colLast="0"/>
      <w:bookmarkStart w:id="668" w:name="29ibze8" w:colFirst="0" w:colLast="0"/>
      <w:bookmarkStart w:id="669" w:name="38n9s9u" w:colFirst="0" w:colLast="0"/>
      <w:bookmarkStart w:id="670" w:name="47s7l5g" w:colFirst="0" w:colLast="0"/>
      <w:bookmarkStart w:id="671" w:name="122s5l2" w:colFirst="0" w:colLast="0"/>
      <w:bookmarkStart w:id="672" w:name="4l7dh4h" w:colFirst="0" w:colLast="0"/>
      <w:bookmarkStart w:id="673" w:name="1fhy1k3" w:colFirst="0" w:colLast="0"/>
      <w:bookmarkStart w:id="674" w:name="2emvufp" w:colFirst="0" w:colLast="0"/>
      <w:bookmarkStart w:id="675" w:name="3drtnbb" w:colFirst="0" w:colLast="0"/>
      <w:bookmarkStart w:id="676" w:name="2s21qeq" w:colFirst="0" w:colLast="0"/>
      <w:bookmarkStart w:id="677" w:name="3r6zjac" w:colFirst="0" w:colLast="0"/>
      <w:bookmarkStart w:id="678" w:name="lhk3py" w:colFirst="0" w:colLast="0"/>
      <w:bookmarkStart w:id="679" w:name="1kmhwlk" w:colFirst="0" w:colLast="0"/>
      <w:bookmarkStart w:id="680" w:name="1cbvvo0" w:colFirst="0" w:colLast="0"/>
      <w:bookmarkStart w:id="681" w:name="2bgtojm" w:colFirst="0" w:colLast="0"/>
      <w:bookmarkStart w:id="682" w:name="3alrhf8" w:colFirst="0" w:colLast="0"/>
      <w:bookmarkStart w:id="683" w:name="49qpaau" w:colFirst="0" w:colLast="0"/>
      <w:bookmarkStart w:id="684" w:name="3o0xde9" w:colFirst="0" w:colLast="0"/>
      <w:bookmarkStart w:id="685" w:name="ibhxtv" w:colFirst="0" w:colLast="0"/>
      <w:bookmarkStart w:id="686" w:name="1hgfqph" w:colFirst="0" w:colLast="0"/>
      <w:bookmarkStart w:id="687" w:name="2gldjl3" w:colFirst="0" w:colLast="0"/>
      <w:bookmarkStart w:id="688" w:name="1uvlmoi" w:colFirst="0" w:colLast="0"/>
      <w:bookmarkStart w:id="689" w:name="2u0jfk4" w:colFirst="0" w:colLast="0"/>
      <w:bookmarkStart w:id="690" w:name="3t5h8fq" w:colFirst="0" w:colLast="0"/>
      <w:bookmarkStart w:id="691" w:name="ng1svc" w:colFirst="0" w:colLast="0"/>
      <w:bookmarkStart w:id="692" w:name="46kn4er" w:colFirst="0" w:colLast="0"/>
      <w:bookmarkStart w:id="693" w:name="10v7oud" w:colFirst="0" w:colLast="0"/>
      <w:bookmarkStart w:id="694" w:name="2005hpz" w:colFirst="0" w:colLast="0"/>
      <w:bookmarkStart w:id="695" w:name="2z53all" w:colFirst="0" w:colLast="0"/>
      <w:bookmarkStart w:id="696" w:name="2dfbdp0" w:colFirst="0" w:colLast="0"/>
      <w:bookmarkStart w:id="697" w:name="3ck96km" w:colFirst="0" w:colLast="0"/>
      <w:bookmarkStart w:id="698" w:name="4bp6zg8" w:colFirst="0" w:colLast="0"/>
      <w:bookmarkStart w:id="699" w:name="15zrjvu" w:colFirst="0" w:colLast="0"/>
      <w:bookmarkStart w:id="700" w:name="k9zmz9" w:colFirst="0" w:colLast="0"/>
      <w:bookmarkStart w:id="701" w:name="1jexfuv" w:colFirst="0" w:colLast="0"/>
      <w:bookmarkStart w:id="702" w:name="2ijv8qh" w:colFirst="0" w:colLast="0"/>
      <w:bookmarkStart w:id="703" w:name="3hot1m3" w:colFirst="0" w:colLast="0"/>
      <w:bookmarkStart w:id="704" w:name="2vz14pi" w:colFirst="0" w:colLast="0"/>
      <w:bookmarkStart w:id="705" w:name="3v3yxl4" w:colFirst="0" w:colLast="0"/>
      <w:bookmarkStart w:id="706" w:name="peji0q" w:colFirst="0" w:colLast="0"/>
      <w:bookmarkStart w:id="707" w:name="1ojhawc" w:colFirst="0" w:colLast="0"/>
      <w:bookmarkStart w:id="708" w:name="12tpdzr" w:colFirst="0" w:colLast="0"/>
      <w:bookmarkStart w:id="709" w:name="21yn6vd" w:colFirst="0" w:colLast="0"/>
      <w:bookmarkStart w:id="710" w:name="313kzqz" w:colFirst="0" w:colLast="0"/>
      <w:bookmarkStart w:id="711" w:name="408isml" w:colFirst="0" w:colLast="0"/>
      <w:bookmarkStart w:id="712" w:name="3rxwrp1" w:colFirst="0" w:colLast="0"/>
      <w:bookmarkStart w:id="713" w:name="m8hc4n" w:colFirst="0" w:colLast="0"/>
      <w:bookmarkStart w:id="714" w:name="1ldf509" w:colFirst="0" w:colLast="0"/>
      <w:bookmarkStart w:id="715" w:name="2kicxvv" w:colFirst="0" w:colLast="0"/>
      <w:bookmarkStart w:id="716" w:name="4ahmipj" w:colFirst="0" w:colLast="0"/>
      <w:bookmarkStart w:id="717" w:name="3orulsy" w:colFirst="0" w:colLast="0"/>
      <w:bookmarkStart w:id="718" w:name="j2f68k" w:colFirst="0" w:colLast="0"/>
      <w:bookmarkStart w:id="719" w:name="1i7cz46" w:colFirst="0" w:colLast="0"/>
      <w:bookmarkStart w:id="720" w:name="2hcarzs" w:colFirst="0" w:colLast="0"/>
      <w:bookmarkStart w:id="721" w:name="3tweguf" w:colFirst="0" w:colLast="0"/>
      <w:bookmarkStart w:id="722" w:name="o6z1a1" w:colFirst="0" w:colLast="0"/>
      <w:bookmarkStart w:id="723" w:name="1nbwu5n" w:colFirst="0" w:colLast="0"/>
      <w:bookmarkStart w:id="724" w:name="2mgun19" w:colFirst="0" w:colLast="0"/>
      <w:bookmarkStart w:id="725" w:name="20r2q4o" w:colFirst="0" w:colLast="0"/>
      <w:bookmarkStart w:id="726" w:name="2zw0j0a" w:colFirst="0" w:colLast="0"/>
      <w:bookmarkStart w:id="727" w:name="3z0ybvw" w:colFirst="0" w:colLast="0"/>
      <w:bookmarkStart w:id="728" w:name="tbiwbi" w:colFirst="0" w:colLast="0"/>
      <w:bookmarkStart w:id="729" w:name="4cg47ux" w:colFirst="0" w:colLast="0"/>
      <w:bookmarkStart w:id="730" w:name="16qosaj" w:colFirst="0" w:colLast="0"/>
      <w:bookmarkStart w:id="731" w:name="25vml65" w:colFirst="0" w:colLast="0"/>
      <w:bookmarkStart w:id="732" w:name="350ke1r" w:colFirst="0" w:colLast="0"/>
      <w:bookmarkStart w:id="733" w:name="_u8tczi" w:colFirst="0" w:colLast="0"/>
      <w:bookmarkStart w:id="734" w:name="_1l354xk" w:colFirst="0" w:colLast="0"/>
      <w:bookmarkStart w:id="735" w:name="_452snld" w:colFirst="0" w:colLast="0"/>
      <w:bookmarkStart w:id="736" w:name="_2bxgwvm" w:colFirst="0" w:colLast="0"/>
      <w:bookmarkStart w:id="737" w:name="_is565v" w:colFirst="0" w:colLast="0"/>
      <w:bookmarkStart w:id="738" w:name="_2uh6nw4" w:colFirst="0" w:colLast="0"/>
      <w:bookmarkStart w:id="739" w:name="_11bux6d" w:colFirst="0" w:colLast="0"/>
      <w:bookmarkStart w:id="740" w:name="_3d0wewm" w:colFirst="0" w:colLast="0"/>
      <w:bookmarkStart w:id="741" w:name="_1jvko6v" w:colFirst="0" w:colLast="0"/>
      <w:bookmarkStart w:id="742" w:name="_3vkm5x4" w:colFirst="0" w:colLast="0"/>
      <w:bookmarkStart w:id="743" w:name="_48zs1w5" w:colFirst="0" w:colLast="0"/>
      <w:bookmarkStart w:id="744" w:name="_2fugb6e" w:colFirst="0" w:colLast="0"/>
      <w:bookmarkStart w:id="745" w:name="_mp4kgn" w:colFirst="0" w:colLast="0"/>
      <w:bookmarkStart w:id="746" w:name="_2ye626w" w:colFirst="0" w:colLast="0"/>
      <w:bookmarkStart w:id="747" w:name="_158ubh5" w:colFirst="0" w:colLast="0"/>
      <w:bookmarkStart w:id="748" w:name="_3gxvt7e" w:colFirst="0" w:colLast="0"/>
      <w:bookmarkStart w:id="749" w:name="_3ud1p6f" w:colFirst="0" w:colLast="0"/>
      <w:bookmarkStart w:id="750" w:name="_217pygo" w:colFirst="0" w:colLast="0"/>
      <w:bookmarkStart w:id="751" w:name="_4cwrg6x" w:colFirst="0" w:colLast="0"/>
      <w:bookmarkStart w:id="752" w:name="_2jrfph6" w:colFirst="0" w:colLast="0"/>
      <w:bookmarkStart w:id="753" w:name="_2x6llg7" w:colFirst="0" w:colLast="0"/>
      <w:bookmarkStart w:id="754" w:name="_1419uqg" w:colFirst="0" w:colLast="0"/>
      <w:bookmarkStart w:id="755" w:name="_3fqbcgp" w:colFirst="0" w:colLast="0"/>
      <w:bookmarkStart w:id="756" w:name="_1mkzlqy" w:colFirst="0" w:colLast="0"/>
      <w:bookmarkStart w:id="757" w:name="_3ya13h7" w:colFirst="0" w:colLast="0"/>
      <w:bookmarkStart w:id="758" w:name="_254pcrg" w:colFirst="0" w:colLast="0"/>
      <w:bookmarkStart w:id="759" w:name="_4gtquhp" w:colFirst="0" w:colLast="0"/>
      <w:bookmarkStart w:id="760" w:name="_2nof3ry" w:colFirst="0" w:colLast="0"/>
      <w:bookmarkStart w:id="761" w:name="_uj3d27" w:colFirst="0" w:colLast="0"/>
      <w:bookmarkStart w:id="762" w:name="_17y9918" w:colFirst="0" w:colLast="0"/>
      <w:bookmarkStart w:id="763" w:name="_3jnaqrh" w:colFirst="0" w:colLast="0"/>
      <w:bookmarkStart w:id="764" w:name="_3x2gmqi" w:colFirst="0" w:colLast="0"/>
      <w:bookmarkStart w:id="765" w:name="_2pmwsxc" w:colFirst="0" w:colLast="0"/>
      <w:bookmarkStart w:id="766" w:name="_14s7355" w:colFirst="0" w:colLast="0"/>
      <w:bookmarkStart w:id="767" w:name="_3gh8kve" w:colFirst="0" w:colLast="0"/>
      <w:bookmarkStart w:id="768" w:name="_19wqy6m" w:colFirst="0" w:colLast="0"/>
      <w:bookmarkStart w:id="769" w:name="_3llsfwv" w:colFirst="0" w:colLast="0"/>
      <w:bookmarkStart w:id="770" w:name="_1sggp74" w:colFirst="0" w:colLast="0"/>
      <w:bookmarkStart w:id="771" w:name="445i6xd" w:colFirst="0" w:colLast="0"/>
      <w:bookmarkStart w:id="772" w:name="_2jash56" w:colFirst="0" w:colLast="0"/>
      <w:bookmarkStart w:id="773" w:name="_yg2rcz" w:colFirst="0" w:colLast="0"/>
      <w:bookmarkStart w:id="774" w:name="1xl0k8l" w:colFirst="0" w:colLast="0"/>
      <w:bookmarkStart w:id="775" w:name="3ifqa0s" w:colFirst="0" w:colLast="0"/>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r>
        <w:rPr>
          <w:lang w:eastAsia="en-GB"/>
        </w:rPr>
        <w:lastRenderedPageBreak/>
        <w:drawing>
          <wp:inline distT="0" distB="0" distL="0" distR="0" wp14:anchorId="6D945DF4" wp14:editId="7EF1B547">
            <wp:extent cx="5731510" cy="393128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5731510" cy="3931285"/>
                    </a:xfrm>
                    <a:prstGeom prst="rect">
                      <a:avLst/>
                    </a:prstGeom>
                  </pic:spPr>
                </pic:pic>
              </a:graphicData>
            </a:graphic>
          </wp:inline>
        </w:drawing>
      </w:r>
    </w:p>
    <w:p w14:paraId="1997082E" w14:textId="77777777" w:rsidR="004D2554" w:rsidRPr="00946649" w:rsidRDefault="004D2554" w:rsidP="001E43D4">
      <w:pPr>
        <w:rPr>
          <w:lang w:val="en-US"/>
        </w:rPr>
      </w:pPr>
    </w:p>
    <w:p w14:paraId="6B5238DF" w14:textId="52D9B5E0" w:rsidR="001E43D4" w:rsidRPr="00946649" w:rsidRDefault="001E43D4" w:rsidP="001F0516">
      <w:pPr>
        <w:pStyle w:val="Heading4"/>
        <w:rPr>
          <w:lang w:eastAsia="ja-JP" w:bidi="en-US"/>
        </w:rPr>
      </w:pPr>
      <w:bookmarkStart w:id="776" w:name="_Toc519504450"/>
      <w:r w:rsidRPr="00946649">
        <w:t>Energy</w:t>
      </w:r>
      <w:bookmarkEnd w:id="776"/>
    </w:p>
    <w:p w14:paraId="4C5CA6AA" w14:textId="77777777" w:rsidR="001E43D4" w:rsidRPr="00946649" w:rsidRDefault="001E43D4" w:rsidP="001E43D4">
      <w:pPr>
        <w:rPr>
          <w:rFonts w:cstheme="minorHAnsi"/>
          <w:lang w:val="en-US" w:eastAsia="ja-JP" w:bidi="en-US"/>
        </w:rPr>
      </w:pPr>
      <w:r w:rsidRPr="00946649">
        <w:rPr>
          <w:rFonts w:cstheme="minorHAnsi"/>
          <w:lang w:val="en-US" w:eastAsia="ja-JP" w:bidi="en-US"/>
        </w:rPr>
        <w:t>Various forms of biomass can serve as fuel including plants, animal dung, and agricultural residues. Plant matter is used directly or in processed forms such as charcoal and oil. Two forms of biomass-based energy are particularly relevant in Europe and Central Asia and therefore the focus of the following sections: woodfuel and biofuels.</w:t>
      </w:r>
    </w:p>
    <w:p w14:paraId="1972B814" w14:textId="77777777" w:rsidR="001E43D4" w:rsidRPr="00946649" w:rsidRDefault="001E43D4" w:rsidP="001E43D4">
      <w:pPr>
        <w:rPr>
          <w:rFonts w:cstheme="minorHAnsi"/>
          <w:lang w:val="en-US" w:eastAsia="ja-JP" w:bidi="en-US"/>
        </w:rPr>
      </w:pPr>
    </w:p>
    <w:p w14:paraId="610C9574" w14:textId="137E1FE0" w:rsidR="001E43D4" w:rsidRPr="00946649" w:rsidRDefault="001E43D4" w:rsidP="004417BA">
      <w:pPr>
        <w:pStyle w:val="Heading5"/>
      </w:pPr>
      <w:bookmarkStart w:id="777" w:name="_Toc519504451"/>
      <w:r w:rsidRPr="00946649">
        <w:t>Woodfuel</w:t>
      </w:r>
      <w:bookmarkEnd w:id="777"/>
    </w:p>
    <w:p w14:paraId="3ACE7A34" w14:textId="789D6359" w:rsidR="001E43D4" w:rsidRPr="00946649" w:rsidRDefault="001E43D4" w:rsidP="001E43D4">
      <w:pPr>
        <w:rPr>
          <w:rFonts w:cstheme="minorHAnsi"/>
          <w:lang w:val="en-US" w:eastAsia="ja-JP" w:bidi="en-US"/>
        </w:rPr>
      </w:pPr>
      <w:r w:rsidRPr="00946649">
        <w:rPr>
          <w:rFonts w:cstheme="minorHAnsi"/>
          <w:lang w:val="en-US" w:eastAsia="ja-JP" w:bidi="en-US"/>
        </w:rPr>
        <w:t xml:space="preserve">Woodfuel (including logs, charcoal, chips, bark, and sawdust) has a high energy density (comparative average values in MJ/kg - woodfuel: 16; charcoal: 28; coal: 30; natural gas: 37 and fuel oil: 4) </w:t>
      </w:r>
      <w:r w:rsidRPr="00CE6E7A">
        <w:rPr>
          <w:rFonts w:cstheme="minorHAnsi"/>
          <w:lang w:eastAsia="ja-JP" w:bidi="en-US"/>
        </w:rPr>
        <w:fldChar w:fldCharType="begin" w:fldLock="1"/>
      </w:r>
      <w:r w:rsidRPr="00CE6E7A">
        <w:rPr>
          <w:rFonts w:cstheme="minorHAnsi"/>
          <w:lang w:eastAsia="ja-JP" w:bidi="en-US"/>
        </w:rPr>
        <w:instrText>ADDIN CSL_CITATION { "citationItems" : [ { "id" : "ITEM-1", "itemData" : { "DOI" : "10.1787/weo-2004-en", "ISBN" : "9789264108172", "collection-title" : "World Energy Outlook", "id" : "ITEM-1", "issued" : { "date-parts" : [ [ "2004", "10", "26" ] ] }, "publisher" : "OECD Publishing", "title" : "World Energy Outlook 2004", "type" : "book" }, "uris" : [ "http://www.mendeley.com/documents/?uuid=37eb1709-bd31-3188-814f-71fca4ec042c" ] } ], "mendeley" : { "formattedCitation" : "(&lt;i&gt;World Energy Outlook 2004&lt;/i&gt;, 2004)", "plainTextFormattedCitation" : "(World Energy Outlook 2004, 2004)", "previouslyFormattedCitation" : "(&lt;i&gt;World Energy Outlook 2004&lt;/i&gt;, 2004)" }, "properties" : {  }, "schema" : "https://github.com/citation-style-language/schema/raw/master/csl-citation.json" }</w:instrText>
      </w:r>
      <w:r w:rsidRPr="00CE6E7A">
        <w:rPr>
          <w:rFonts w:cstheme="minorHAnsi"/>
          <w:lang w:eastAsia="ja-JP" w:bidi="en-US"/>
        </w:rPr>
        <w:fldChar w:fldCharType="separate"/>
      </w:r>
      <w:r w:rsidRPr="00CE6E7A">
        <w:rPr>
          <w:rFonts w:cstheme="minorHAnsi"/>
          <w:lang w:eastAsia="ja-JP" w:bidi="en-US"/>
        </w:rPr>
        <w:t>(</w:t>
      </w:r>
      <w:r w:rsidR="0058646C">
        <w:rPr>
          <w:rFonts w:cstheme="minorHAnsi"/>
          <w:lang w:eastAsia="ja-JP" w:bidi="en-US"/>
        </w:rPr>
        <w:t>IEA</w:t>
      </w:r>
      <w:r w:rsidRPr="00CE6E7A">
        <w:rPr>
          <w:rFonts w:cstheme="minorHAnsi"/>
          <w:lang w:eastAsia="ja-JP" w:bidi="en-US"/>
        </w:rPr>
        <w:t>, 2004)</w:t>
      </w:r>
      <w:r w:rsidRPr="00CE6E7A">
        <w:rPr>
          <w:rFonts w:cstheme="minorHAnsi"/>
          <w:lang w:eastAsia="ja-JP" w:bidi="en-US"/>
        </w:rPr>
        <w:fldChar w:fldCharType="end"/>
      </w:r>
      <w:r w:rsidRPr="00946649">
        <w:rPr>
          <w:rFonts w:cstheme="minorHAnsi"/>
          <w:lang w:val="en-US" w:eastAsia="ja-JP" w:bidi="en-US"/>
        </w:rPr>
        <w:t>. Its availability, accessibility and renewability make it attractive, especially in rural areas. According to statistics</w:t>
      </w:r>
      <w:r>
        <w:rPr>
          <w:rFonts w:cstheme="minorHAnsi"/>
          <w:lang w:val="en-US" w:eastAsia="ja-JP" w:bidi="en-US"/>
        </w:rPr>
        <w:t xml:space="preserve"> from the Food and Agriculture Organization of the United Nations</w:t>
      </w:r>
      <w:r w:rsidRPr="00946649">
        <w:rPr>
          <w:rFonts w:cstheme="minorHAnsi"/>
          <w:lang w:val="en-US" w:eastAsia="ja-JP" w:bidi="en-US"/>
        </w:rPr>
        <w:t xml:space="preserve">, overall woodfuel production and consumption has been largely stable since 2000 (see </w:t>
      </w:r>
      <w:r w:rsidR="00AA41E2">
        <w:rPr>
          <w:b/>
          <w:lang w:val="en-US"/>
        </w:rPr>
        <w:t>Figure 2.27</w:t>
      </w:r>
      <w:r w:rsidRPr="00946649">
        <w:rPr>
          <w:rFonts w:cstheme="minorHAnsi"/>
          <w:lang w:val="en-US" w:eastAsia="ja-JP" w:bidi="en-US"/>
        </w:rPr>
        <w:t xml:space="preserve">). Within Western Europe, woodfuel use is significant especially in Scandinavia. It is unclear whether the </w:t>
      </w:r>
      <w:r w:rsidRPr="00946649">
        <w:rPr>
          <w:rFonts w:cstheme="minorHAnsi"/>
          <w:iCs/>
          <w:lang w:val="en-US" w:eastAsia="ja-JP" w:bidi="en-US"/>
        </w:rPr>
        <w:t>comparatively low woodfuel production in Central Asia</w:t>
      </w:r>
      <w:r w:rsidRPr="00946649">
        <w:rPr>
          <w:rFonts w:cstheme="minorHAnsi"/>
          <w:lang w:val="en-US" w:eastAsia="ja-JP" w:bidi="en-US"/>
        </w:rPr>
        <w:t xml:space="preserve"> according to statistics </w:t>
      </w:r>
      <w:r>
        <w:rPr>
          <w:rFonts w:cstheme="minorHAnsi"/>
          <w:lang w:val="en-US" w:eastAsia="ja-JP" w:bidi="en-US"/>
        </w:rPr>
        <w:t xml:space="preserve">from the Food and Agriculture Organization of the United Nations </w:t>
      </w:r>
      <w:r w:rsidRPr="00946649">
        <w:rPr>
          <w:rFonts w:cstheme="minorHAnsi"/>
          <w:lang w:val="en-US" w:eastAsia="ja-JP" w:bidi="en-US"/>
        </w:rPr>
        <w:t xml:space="preserve">(see </w:t>
      </w:r>
      <w:r w:rsidR="00AA41E2">
        <w:rPr>
          <w:rFonts w:cstheme="minorHAnsi"/>
          <w:b/>
          <w:lang w:val="en-US" w:eastAsia="ja-JP" w:bidi="en-US"/>
        </w:rPr>
        <w:t>Figure 2.27</w:t>
      </w:r>
      <w:r w:rsidRPr="00946649">
        <w:rPr>
          <w:rFonts w:cstheme="minorHAnsi"/>
          <w:lang w:val="en-US" w:eastAsia="ja-JP" w:bidi="en-US"/>
        </w:rPr>
        <w:t xml:space="preserve">) </w:t>
      </w:r>
      <w:r w:rsidRPr="00946649">
        <w:rPr>
          <w:rFonts w:cstheme="minorHAnsi"/>
          <w:iCs/>
          <w:lang w:val="en-US" w:eastAsia="ja-JP" w:bidi="en-US"/>
        </w:rPr>
        <w:t>(between 2000-2013 it varied between 190,000 and 1,000,000 m</w:t>
      </w:r>
      <w:r w:rsidRPr="00946649">
        <w:rPr>
          <w:rFonts w:cstheme="minorHAnsi"/>
          <w:iCs/>
          <w:vertAlign w:val="superscript"/>
          <w:lang w:val="en-US" w:eastAsia="ja-JP" w:bidi="en-US"/>
        </w:rPr>
        <w:t>3</w:t>
      </w:r>
      <w:r w:rsidRPr="00946649">
        <w:rPr>
          <w:rFonts w:cstheme="minorHAnsi"/>
          <w:iCs/>
          <w:lang w:val="en-US" w:eastAsia="ja-JP" w:bidi="en-US"/>
        </w:rPr>
        <w:t xml:space="preserve"> p.a.) is due only to biogeographic and climatic differences, or also due to underreporting. </w:t>
      </w:r>
    </w:p>
    <w:p w14:paraId="1E43FBBD" w14:textId="1167F968" w:rsidR="00464381" w:rsidRPr="00916347" w:rsidRDefault="00464381" w:rsidP="00916347">
      <w:pPr>
        <w:rPr>
          <w:lang w:val="en-US"/>
        </w:rPr>
      </w:pPr>
      <w:r>
        <w:rPr>
          <w:lang w:eastAsia="en-GB"/>
        </w:rPr>
        <w:lastRenderedPageBreak/>
        <w:drawing>
          <wp:inline distT="0" distB="0" distL="0" distR="0" wp14:anchorId="5CD7D110" wp14:editId="52F65A33">
            <wp:extent cx="5731510" cy="4219575"/>
            <wp:effectExtent l="0" t="0" r="254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5731510" cy="4219575"/>
                    </a:xfrm>
                    <a:prstGeom prst="rect">
                      <a:avLst/>
                    </a:prstGeom>
                  </pic:spPr>
                </pic:pic>
              </a:graphicData>
            </a:graphic>
          </wp:inline>
        </w:drawing>
      </w:r>
    </w:p>
    <w:p w14:paraId="21FC5395" w14:textId="77777777" w:rsidR="001E43D4" w:rsidRPr="00946649" w:rsidRDefault="001E43D4" w:rsidP="001E43D4">
      <w:pPr>
        <w:rPr>
          <w:rFonts w:cstheme="minorHAnsi"/>
          <w:iCs/>
          <w:lang w:val="en-US" w:eastAsia="ja-JP" w:bidi="en-US"/>
        </w:rPr>
      </w:pPr>
      <w:r w:rsidRPr="00946649">
        <w:rPr>
          <w:rFonts w:cstheme="minorHAnsi"/>
          <w:lang w:val="en-US" w:eastAsia="ja-JP" w:bidi="en-US"/>
        </w:rPr>
        <w:t xml:space="preserve">Driven by the European Union’s legally binding targets in </w:t>
      </w:r>
      <w:r w:rsidRPr="00946649">
        <w:rPr>
          <w:rFonts w:eastAsia="Times New Roman" w:cstheme="minorHAnsi"/>
          <w:color w:val="000000" w:themeColor="text1"/>
          <w:shd w:val="clear" w:color="auto" w:fill="FFFFFF"/>
          <w:lang w:val="en-US"/>
        </w:rPr>
        <w:t>the</w:t>
      </w:r>
      <w:r w:rsidRPr="00946649">
        <w:rPr>
          <w:rStyle w:val="apple-converted-space"/>
          <w:rFonts w:eastAsia="Times New Roman" w:cstheme="minorHAnsi"/>
          <w:color w:val="000000" w:themeColor="text1"/>
          <w:shd w:val="clear" w:color="auto" w:fill="FFFFFF"/>
          <w:lang w:val="en-US"/>
        </w:rPr>
        <w:t> </w:t>
      </w:r>
      <w:r w:rsidRPr="00946649">
        <w:rPr>
          <w:rFonts w:eastAsia="Times New Roman" w:cstheme="minorHAnsi"/>
          <w:color w:val="000000" w:themeColor="text1"/>
          <w:shd w:val="clear" w:color="auto" w:fill="FFFFFF"/>
          <w:lang w:val="en-US"/>
        </w:rPr>
        <w:t>Renewable Energy Directive</w:t>
      </w:r>
      <w:r w:rsidRPr="00946649">
        <w:rPr>
          <w:rStyle w:val="apple-converted-space"/>
          <w:rFonts w:eastAsia="Times New Roman" w:cstheme="minorHAnsi"/>
          <w:color w:val="000000" w:themeColor="text1"/>
          <w:shd w:val="clear" w:color="auto" w:fill="FFFFFF"/>
          <w:lang w:val="en-US"/>
        </w:rPr>
        <w:t> </w:t>
      </w:r>
      <w:r w:rsidRPr="00946649">
        <w:rPr>
          <w:rFonts w:eastAsia="Times New Roman" w:cstheme="minorHAnsi"/>
          <w:color w:val="000000" w:themeColor="text1"/>
          <w:shd w:val="clear" w:color="auto" w:fill="FFFFFF"/>
          <w:lang w:val="en-US"/>
        </w:rPr>
        <w:t xml:space="preserve">(RED - 2009/28/EC), </w:t>
      </w:r>
      <w:r w:rsidRPr="00946649">
        <w:rPr>
          <w:rFonts w:cstheme="minorHAnsi"/>
          <w:lang w:val="en-US" w:eastAsia="ja-JP" w:bidi="en-US"/>
        </w:rPr>
        <w:t xml:space="preserve">production of renewable energy within the EU-28 almost doubled between 2004 and 2013. </w:t>
      </w:r>
      <w:r w:rsidRPr="00946649">
        <w:rPr>
          <w:rFonts w:cstheme="minorHAnsi"/>
          <w:iCs/>
          <w:lang w:val="en-US" w:eastAsia="ja-JP" w:bidi="en-US"/>
        </w:rPr>
        <w:t>Based on E</w:t>
      </w:r>
      <w:r>
        <w:rPr>
          <w:rFonts w:cstheme="minorHAnsi"/>
          <w:iCs/>
          <w:lang w:val="en-US" w:eastAsia="ja-JP" w:bidi="en-US"/>
        </w:rPr>
        <w:t>urostat</w:t>
      </w:r>
      <w:r w:rsidRPr="00946649">
        <w:rPr>
          <w:rFonts w:cstheme="minorHAnsi"/>
          <w:iCs/>
          <w:lang w:val="en-US" w:eastAsia="ja-JP" w:bidi="en-US"/>
        </w:rPr>
        <w:t xml:space="preserve">, </w:t>
      </w:r>
      <w:r w:rsidRPr="00946649">
        <w:rPr>
          <w:rFonts w:cstheme="minorHAnsi"/>
          <w:lang w:val="en-US" w:eastAsia="ja-JP" w:bidi="en-US"/>
        </w:rPr>
        <w:t>in 2013, total biomass (woodfuel and other biomass including </w:t>
      </w:r>
      <w:hyperlink r:id="rId241" w:history="1">
        <w:r w:rsidRPr="00946649">
          <w:rPr>
            <w:rFonts w:cstheme="minorHAnsi"/>
            <w:lang w:val="en-US" w:eastAsia="ja-JP" w:bidi="en-US"/>
          </w:rPr>
          <w:t>municipal waste</w:t>
        </w:r>
      </w:hyperlink>
      <w:r w:rsidRPr="00946649">
        <w:rPr>
          <w:rFonts w:cstheme="minorHAnsi"/>
          <w:lang w:val="en-US" w:eastAsia="ja-JP" w:bidi="en-US"/>
        </w:rPr>
        <w:t xml:space="preserve">) accounted for 65% of the gross inland energy consumption of renewables in the EU-28, of which wood and wood wastes contributed the highest share with 45%. </w:t>
      </w:r>
      <w:r w:rsidRPr="00946649">
        <w:rPr>
          <w:rStyle w:val="Emphasis"/>
          <w:rFonts w:cstheme="minorHAnsi"/>
          <w:lang w:val="en-US"/>
        </w:rPr>
        <w:t>A</w:t>
      </w:r>
      <w:r w:rsidRPr="00946649">
        <w:rPr>
          <w:rFonts w:cstheme="minorHAnsi"/>
          <w:iCs/>
          <w:lang w:val="en-US" w:eastAsia="ja-JP" w:bidi="en-US"/>
        </w:rPr>
        <w:t xml:space="preserve">round 23% of the EU-28’s total </w:t>
      </w:r>
      <w:hyperlink r:id="rId242" w:history="1">
        <w:r w:rsidRPr="00946649">
          <w:rPr>
            <w:rFonts w:cstheme="minorHAnsi"/>
            <w:iCs/>
            <w:lang w:val="en-US" w:eastAsia="ja-JP" w:bidi="en-US"/>
          </w:rPr>
          <w:t>roundwood production</w:t>
        </w:r>
      </w:hyperlink>
      <w:r w:rsidRPr="00946649">
        <w:rPr>
          <w:rFonts w:cstheme="minorHAnsi"/>
          <w:iCs/>
          <w:lang w:val="en-US" w:eastAsia="ja-JP" w:bidi="en-US"/>
        </w:rPr>
        <w:t> of 425 million m</w:t>
      </w:r>
      <w:r w:rsidRPr="00946649">
        <w:rPr>
          <w:rFonts w:cstheme="minorHAnsi"/>
          <w:iCs/>
          <w:vertAlign w:val="superscript"/>
          <w:lang w:val="en-US" w:eastAsia="ja-JP" w:bidi="en-US"/>
        </w:rPr>
        <w:t>3</w:t>
      </w:r>
      <w:r w:rsidRPr="00946649">
        <w:rPr>
          <w:rFonts w:cstheme="minorHAnsi"/>
          <w:iCs/>
          <w:lang w:val="en-US" w:eastAsia="ja-JP" w:bidi="en-US"/>
        </w:rPr>
        <w:t xml:space="preserve"> in 2014 was used as woodfuel </w:t>
      </w:r>
      <w:r w:rsidRPr="009657B4">
        <w:rPr>
          <w:rFonts w:cstheme="minorHAnsi"/>
          <w:iCs/>
          <w:lang w:eastAsia="ja-JP" w:bidi="en-US"/>
        </w:rPr>
        <w:fldChar w:fldCharType="begin" w:fldLock="1"/>
      </w:r>
      <w:r w:rsidRPr="009657B4">
        <w:rPr>
          <w:rFonts w:cstheme="minorHAnsi"/>
          <w:iCs/>
          <w:lang w:eastAsia="ja-JP" w:bidi="en-US"/>
        </w:rPr>
        <w:instrText>ADDIN CSL_CITATION { "citationItems" : [ { "id" : "ITEM-1", "itemData" : { "URL" : "http://ec.europa.eu/eurostat/data/database", "accessed" : { "date-parts" : [ [ "2017", "12", "18" ] ] }, "author" : [ { "dropping-particle" : "", "family" : "EUROSTAT", "given" : "", "non-dropping-particle" : "", "parse-names" : false, "suffix" : "" } ], "id" : "ITEM-1", "issued" : { "date-parts" : [ [ "2017" ] ] }, "title" : "Database - Eurostat", "type" : "webpage" }, "uris" : [ "http://www.mendeley.com/documents/?uuid=a5099b75-7898-31e7-b8d3-e2f63c4d60ac" ] } ], "mendeley" : { "formattedCitation" : "(EUROSTAT, 2017)", "plainTextFormattedCitation" : "(EUROSTAT, 2017)", "previouslyFormattedCitation" : "(EUROSTAT, 2017)" }, "properties" : {  }, "schema" : "https://github.com/citation-style-language/schema/raw/master/csl-citation.json" }</w:instrText>
      </w:r>
      <w:r w:rsidRPr="009657B4">
        <w:rPr>
          <w:rFonts w:cstheme="minorHAnsi"/>
          <w:iCs/>
          <w:lang w:eastAsia="ja-JP" w:bidi="en-US"/>
        </w:rPr>
        <w:fldChar w:fldCharType="separate"/>
      </w:r>
      <w:r w:rsidRPr="009657B4">
        <w:rPr>
          <w:rFonts w:cstheme="minorHAnsi"/>
          <w:iCs/>
          <w:lang w:eastAsia="ja-JP" w:bidi="en-US"/>
        </w:rPr>
        <w:t>(</w:t>
      </w:r>
      <w:r w:rsidRPr="007F407E">
        <w:rPr>
          <w:rFonts w:cstheme="minorHAnsi"/>
          <w:iCs/>
          <w:lang w:eastAsia="ja-JP" w:bidi="en-US"/>
        </w:rPr>
        <w:t>Eurostat, 2017</w:t>
      </w:r>
      <w:r w:rsidRPr="009657B4">
        <w:rPr>
          <w:rFonts w:cstheme="minorHAnsi"/>
          <w:iCs/>
          <w:lang w:eastAsia="ja-JP" w:bidi="en-US"/>
        </w:rPr>
        <w:t>)</w:t>
      </w:r>
      <w:r w:rsidRPr="009657B4">
        <w:rPr>
          <w:rFonts w:cstheme="minorHAnsi"/>
          <w:iCs/>
          <w:lang w:eastAsia="ja-JP" w:bidi="en-US"/>
        </w:rPr>
        <w:fldChar w:fldCharType="end"/>
      </w:r>
      <w:r w:rsidRPr="00946649">
        <w:rPr>
          <w:rFonts w:cstheme="minorHAnsi"/>
          <w:iCs/>
          <w:lang w:val="en-US" w:eastAsia="ja-JP" w:bidi="en-US"/>
        </w:rPr>
        <w:t xml:space="preserve">. </w:t>
      </w:r>
      <w:r w:rsidRPr="00946649">
        <w:rPr>
          <w:rFonts w:eastAsia="Times New Roman" w:cstheme="minorHAnsi"/>
          <w:shd w:val="clear" w:color="auto" w:fill="FFFFFF"/>
          <w:lang w:val="en-US"/>
        </w:rPr>
        <w:t xml:space="preserve">Among the </w:t>
      </w:r>
      <w:r w:rsidRPr="00946649">
        <w:rPr>
          <w:rFonts w:cstheme="minorHAnsi"/>
          <w:iCs/>
          <w:lang w:val="en-US"/>
        </w:rPr>
        <w:t xml:space="preserve">European Union </w:t>
      </w:r>
      <w:r w:rsidRPr="00946649">
        <w:rPr>
          <w:rFonts w:eastAsia="Times New Roman" w:cstheme="minorHAnsi"/>
          <w:shd w:val="clear" w:color="auto" w:fill="FFFFFF"/>
          <w:lang w:val="en-US"/>
        </w:rPr>
        <w:t>member States, Sweden produced the most roundwood (70 million m</w:t>
      </w:r>
      <w:r w:rsidRPr="00946649">
        <w:rPr>
          <w:rFonts w:eastAsia="Times New Roman" w:cstheme="minorHAnsi"/>
          <w:shd w:val="clear" w:color="auto" w:fill="FFFFFF"/>
          <w:vertAlign w:val="superscript"/>
          <w:lang w:val="en-US"/>
        </w:rPr>
        <w:t>3</w:t>
      </w:r>
      <w:r w:rsidRPr="00946649">
        <w:rPr>
          <w:rFonts w:eastAsia="Times New Roman" w:cstheme="minorHAnsi"/>
          <w:shd w:val="clear" w:color="auto" w:fill="FFFFFF"/>
          <w:lang w:val="en-US"/>
        </w:rPr>
        <w:t>) in 2014, followed by Finland, Germany and France (each producing between 52 and 57 million m</w:t>
      </w:r>
      <w:r w:rsidRPr="00946649">
        <w:rPr>
          <w:rFonts w:eastAsia="Times New Roman" w:cstheme="minorHAnsi"/>
          <w:shd w:val="clear" w:color="auto" w:fill="FFFFFF"/>
          <w:vertAlign w:val="superscript"/>
          <w:lang w:val="en-US"/>
        </w:rPr>
        <w:t>3</w:t>
      </w:r>
      <w:r w:rsidRPr="00946649">
        <w:rPr>
          <w:rFonts w:eastAsia="Times New Roman" w:cstheme="minorHAnsi"/>
          <w:lang w:val="en-US"/>
        </w:rPr>
        <w:t>). More than half of roundwood produced is used as fuel in</w:t>
      </w:r>
      <w:r w:rsidRPr="00946649">
        <w:rPr>
          <w:rFonts w:cstheme="minorHAnsi"/>
          <w:iCs/>
          <w:lang w:val="en-US" w:eastAsia="ja-JP" w:bidi="en-US"/>
        </w:rPr>
        <w:t xml:space="preserve"> Denmark, France and Cyprus (2013 and 2014), while Bulgaria, Croatia, Hungary and Lithuania reported proportions between 32 and 46%. However, direct woodfuel use by households is not included in these numbers, which is why they are likely to be underestimates. </w:t>
      </w:r>
    </w:p>
    <w:p w14:paraId="681F4E86" w14:textId="1074389B" w:rsidR="001E43D4" w:rsidRPr="00946649" w:rsidRDefault="001E43D4" w:rsidP="001E43D4">
      <w:pPr>
        <w:widowControl w:val="0"/>
        <w:autoSpaceDE w:val="0"/>
        <w:autoSpaceDN w:val="0"/>
        <w:adjustRightInd w:val="0"/>
        <w:rPr>
          <w:rFonts w:cstheme="minorHAnsi"/>
          <w:lang w:val="en-US" w:eastAsia="ja-JP" w:bidi="en-US"/>
        </w:rPr>
      </w:pPr>
      <w:r w:rsidRPr="00946649">
        <w:rPr>
          <w:rFonts w:cstheme="minorHAnsi"/>
          <w:lang w:val="en-US" w:eastAsia="ja-JP" w:bidi="en-US"/>
        </w:rPr>
        <w:t xml:space="preserve">In the </w:t>
      </w:r>
      <w:r w:rsidRPr="00946649">
        <w:rPr>
          <w:rFonts w:cstheme="minorHAnsi"/>
          <w:iCs/>
          <w:lang w:val="en-US"/>
        </w:rPr>
        <w:t>European Union</w:t>
      </w:r>
      <w:r w:rsidRPr="00946649">
        <w:rPr>
          <w:rFonts w:cstheme="minorHAnsi"/>
          <w:lang w:val="en-US" w:eastAsia="ja-JP" w:bidi="en-US"/>
        </w:rPr>
        <w:t xml:space="preserve">, woody biomass accounts for almost 50% of renewable energy consumption </w:t>
      </w:r>
      <w:r w:rsidRPr="00946649">
        <w:rPr>
          <w:rFonts w:cstheme="minorHAnsi"/>
          <w:lang w:val="en-US" w:eastAsia="ja-JP" w:bidi="en-US"/>
        </w:rPr>
        <w:fldChar w:fldCharType="begin" w:fldLock="1"/>
      </w:r>
      <w:r w:rsidRPr="00946649">
        <w:rPr>
          <w:rFonts w:cstheme="minorHAnsi"/>
          <w:lang w:val="en-US" w:eastAsia="ja-JP" w:bidi="en-US"/>
        </w:rPr>
        <w:instrText>ADDIN CSL_CITATION { "citationItems" : [ { "id" : "ITEM-1", "itemData" : { "ISBN" : "9789525980103", "author" : [ { "dropping-particle" : "", "family" : "Pelkonen, Paavo; Mustonen, Mika, Asikainen, Antti, Egnell, Gustaf, Kant, Promode, Leduc, Sylvain, Pettenella", "given" : "Davide (editors)", "non-dropping-particle" : "", "parse-names" : false, "suffix" : "" } ], "container-title" : "Forest Biomass for Europe \u2013 What Science Can Tell Us?", "id" : "ITEM-1", "issued" : { "date-parts" : [ [ "2014" ] ] }, "title" : "Forest Bioenergy for Europe", "type" : "report" }, "uris" : [ "http://www.mendeley.com/documents/?uuid=47da53b6-4d42-4a78-918a-4eb00bbfc7fa", "http://www.mendeley.com/documents/?uuid=75985f46-1fa8-426f-92d3-dd71e949a410" ] } ], "mendeley" : { "formattedCitation" : "(Pelkonen, Paavo; Mustonen, Mika, Asikainen, Antti, Egnell, Gustaf, Kant, Promode, Leduc, Sylvain, Pettenella, 2014)", "plainTextFormattedCitation" : "(Pelkonen, Paavo; Mustonen, Mika, Asikainen, Antti, Egnell, Gustaf, Kant, Promode, Leduc, Sylvain, Pettenella, 2014)", "previouslyFormattedCitation" : "(Pelkonen, Paavo; Mustonen, Mika, Asikainen, Antti, Egnell, Gustaf, Kant, Promode, Leduc, Sylvain, Pettenella, 2014)" }, "properties" : {  }, "schema" : "https://github.com/citation-style-language/schema/raw/master/csl-citation.json" }</w:instrText>
      </w:r>
      <w:r w:rsidRPr="00946649">
        <w:rPr>
          <w:rFonts w:cstheme="minorHAnsi"/>
          <w:lang w:val="en-US" w:eastAsia="ja-JP" w:bidi="en-US"/>
        </w:rPr>
        <w:fldChar w:fldCharType="separate"/>
      </w:r>
      <w:r w:rsidRPr="00946649">
        <w:rPr>
          <w:rFonts w:cstheme="minorHAnsi"/>
          <w:lang w:val="en-US" w:eastAsia="ja-JP" w:bidi="en-US"/>
        </w:rPr>
        <w:t>(Pelkonen</w:t>
      </w:r>
      <w:r>
        <w:rPr>
          <w:lang w:val="en-US"/>
        </w:rPr>
        <w:t xml:space="preserve"> </w:t>
      </w:r>
      <w:r w:rsidR="00C56B4E" w:rsidRPr="00C56B4E">
        <w:rPr>
          <w:i/>
          <w:lang w:val="en-US"/>
        </w:rPr>
        <w:t>et al.</w:t>
      </w:r>
      <w:r w:rsidRPr="00946649">
        <w:rPr>
          <w:rFonts w:cstheme="minorHAnsi"/>
          <w:lang w:val="en-US" w:eastAsia="ja-JP" w:bidi="en-US"/>
        </w:rPr>
        <w:t>, 2014)</w:t>
      </w:r>
      <w:r w:rsidRPr="00946649">
        <w:rPr>
          <w:rFonts w:cstheme="minorHAnsi"/>
          <w:lang w:val="en-US" w:eastAsia="ja-JP" w:bidi="en-US"/>
        </w:rPr>
        <w:fldChar w:fldCharType="end"/>
      </w:r>
      <w:r w:rsidRPr="00946649">
        <w:rPr>
          <w:rFonts w:cstheme="minorHAnsi"/>
          <w:lang w:val="en-US" w:eastAsia="ja-JP" w:bidi="en-US"/>
        </w:rPr>
        <w:t xml:space="preserve">. In some widely forested countries, large proportions of total energy consumption originate from forest biomass, for example 30% in Sweden </w:t>
      </w:r>
      <w:r w:rsidRPr="00946649">
        <w:rPr>
          <w:rFonts w:cstheme="minorHAnsi"/>
          <w:lang w:val="en-US" w:eastAsia="ja-JP" w:bidi="en-US"/>
        </w:rPr>
        <w:fldChar w:fldCharType="begin" w:fldLock="1"/>
      </w:r>
      <w:r>
        <w:rPr>
          <w:rFonts w:cstheme="minorHAnsi"/>
          <w:lang w:val="en-US" w:eastAsia="ja-JP" w:bidi="en-US"/>
        </w:rPr>
        <w:instrText>ADDIN CSL_CITATION { "citationItems" : [ { "id" : "ITEM-1", "itemData" : { "DOI" : "10.1080/02827581.2016.1164888", "ISSN" : "0282-7581", "abstract" : "AbstractWe identify, describe qualitatively, quantify biophysically and if possible monetarily valuate the most important ecosystem services in Swedish forests. Existing Swedish and Nordic research and statistics within this area are reviewed and used to develop a first framework for the valuation of ecosystem services in Swedish forests. We base our analysis on the CICES-framework and the Cascade-model. Despite the rather long occurrence and use of the concept of ecosystem services we do not yet have enough information on the status and economic value of services in Swedish forests. The value of the forest ecosystem services is at best an indication of the different multifunctional objectives that should be met in the management of the Swedish forests. The five most central ecosystem services in Swedish forests according to annual flow are timber and pulpwood, bioenergy, game, climate regulation and recreation and training, each estimated to have a monetary value of several billion SEK. The different ecosystem services in multipurpose forests interact with each other and may lead to conflicts between use and conservation. We identified a number of trade-offs and synergies between services focusing on the five above ecosystem services\\nAbstractWe identify, describe qualitatively, quantify biophysically and if possible monetarily valuate the most important ecosystem services in Swedish forests. Existing Swedish and Nordic research and statistics within this area are reviewed and used to develop a first framework for the valuation of ecosystem services in Swedish forests. We base our analysis on the CICES-framework and the Cascade-model. Despite the rather long occurrence and use of the concept of ecosystem services we do not yet have enough information on the status and economic value of services in Swedish forests. The value of the forest ecosystem services is at best an indication of the different multifunctional objectives that should be met in the management of the Swedish forests. The five most central ecosystem services in Swedish forests according to annual flow are timber and pulpwood, bioenergy, game, climate regulation and recreation and training, each estimated to have a monetary value of several billion SEK. The different ecosystem services in multipurpose forests interact with each other and may lead to conflicts between use and conservation. We identified a number of trade-offs and synergies between services focusing on the five above ecosy\u2026", "author" : [ { "dropping-particle" : "", "family" : "Hansen", "given" : "Karin", "non-dropping-particle" : "", "parse-names" : false, "suffix" : "" }, { "dropping-particle" : "", "family" : "Malmaeus", "given" : "Mikael", "non-dropping-particle" : "", "parse-names" : false, "suffix" : "" } ], "container-title" : "Scandinavian Journal of Forest Research", "id" : "ITEM-1", "issue" : "July", "issued" : { "date-parts" : [ [ "2016" ] ] }, "page" : "1-48", "title" : "Ecosystem services in Swedish forests", "type" : "article-journal", "volume" : "7581" }, "uris" : [ "http://www.mendeley.com/documents/?uuid=ec5d7fdf-6c73-48ec-aab9-0b5e3bd5e874", "http://www.mendeley.com/documents/?uuid=3eb23438-e8a1-488b-b54d-8e84fe34a32b" ] } ], "mendeley" : { "formattedCitation" : "(Hansen &amp; Malmaeus, 2016a)", "plainTextFormattedCitation" : "(Hansen &amp; Malmaeus, 2016a)", "previouslyFormattedCitation" : "(Hansen &amp; Malmaeus, 2016a)" }, "properties" : {  }, "schema" : "https://github.com/citation-style-language/schema/raw/master/csl-citation.json" }</w:instrText>
      </w:r>
      <w:r w:rsidRPr="00946649">
        <w:rPr>
          <w:rFonts w:cstheme="minorHAnsi"/>
          <w:lang w:val="en-US" w:eastAsia="ja-JP" w:bidi="en-US"/>
        </w:rPr>
        <w:fldChar w:fldCharType="separate"/>
      </w:r>
      <w:r w:rsidRPr="006D7D32">
        <w:rPr>
          <w:rFonts w:cstheme="minorHAnsi"/>
          <w:lang w:val="en-US" w:eastAsia="ja-JP" w:bidi="en-US"/>
        </w:rPr>
        <w:t>(Hansen &amp; Malmaeus, 2016)</w:t>
      </w:r>
      <w:r w:rsidRPr="00946649">
        <w:rPr>
          <w:rFonts w:cstheme="minorHAnsi"/>
          <w:lang w:val="en-US" w:eastAsia="ja-JP" w:bidi="en-US"/>
        </w:rPr>
        <w:fldChar w:fldCharType="end"/>
      </w:r>
      <w:r w:rsidRPr="00946649">
        <w:rPr>
          <w:rFonts w:cstheme="minorHAnsi"/>
          <w:lang w:val="en-US" w:eastAsia="ja-JP" w:bidi="en-US"/>
        </w:rPr>
        <w:t xml:space="preserve"> and 25% in Finland </w:t>
      </w:r>
      <w:r w:rsidRPr="00946649">
        <w:rPr>
          <w:rFonts w:cstheme="minorHAnsi"/>
          <w:lang w:val="en-US" w:eastAsia="ja-JP" w:bidi="en-US"/>
        </w:rPr>
        <w:fldChar w:fldCharType="begin" w:fldLock="1"/>
      </w:r>
      <w:r w:rsidRPr="00946649">
        <w:rPr>
          <w:rFonts w:cstheme="minorHAnsi"/>
          <w:lang w:val="en-US" w:eastAsia="ja-JP" w:bidi="en-US"/>
        </w:rPr>
        <w:instrText>ADDIN CSL_CITATION { "citationItems" : [ { "id" : "ITEM-1", "itemData" : { "ISBN" : "9789521143397", "author" : [ { "dropping-particle" : "", "family" : "J\u00e4ppinen", "given" : "Jukka-Pekka", "non-dropping-particle" : "", "parse-names" : false, "suffix" : "" }, { "dropping-particle" : "", "family" : "Heli\u00f6l\u00e4", "given" : "Janne", "non-dropping-particle" : "", "parse-names" : false, "suffix" : "" } ], "id" : "ITEM-1", "issued" : { "date-parts" : [ [ "2015" ] ] }, "publisher-place" : "Helsinki", "title" : "Towards A Sustainable and Genuinely Green Economy . The value and social significance of ecosystem services in Finland (TEEB for Finland)", "type" : "report" }, "uris" : [ "http://www.mendeley.com/documents/?uuid=01ddb4c4-1f75-409e-a616-58f044387f79", "http://www.mendeley.com/documents/?uuid=ad82f5d6-096c-46a0-bdb2-261fc6cd3fa8" ] } ], "mendeley" : { "formattedCitation" : "(J\u00e4ppinen &amp; Heli\u00f6l\u00e4, 2015)", "plainTextFormattedCitation" : "(J\u00e4ppinen &amp; Heli\u00f6l\u00e4, 2015)", "previouslyFormattedCitation" : "(J\u00e4ppinen &amp; Heli\u00f6l\u00e4, 2015)" }, "properties" : {  }, "schema" : "https://github.com/citation-style-language/schema/raw/master/csl-citation.json" }</w:instrText>
      </w:r>
      <w:r w:rsidRPr="00946649">
        <w:rPr>
          <w:rFonts w:cstheme="minorHAnsi"/>
          <w:lang w:val="en-US" w:eastAsia="ja-JP" w:bidi="en-US"/>
        </w:rPr>
        <w:fldChar w:fldCharType="separate"/>
      </w:r>
      <w:r w:rsidRPr="00946649">
        <w:rPr>
          <w:rFonts w:cstheme="minorHAnsi"/>
          <w:lang w:val="en-US" w:eastAsia="ja-JP" w:bidi="en-US"/>
        </w:rPr>
        <w:t>(Jäppinen &amp; Heliölä, 2015)</w:t>
      </w:r>
      <w:r w:rsidRPr="00946649">
        <w:rPr>
          <w:rFonts w:cstheme="minorHAnsi"/>
          <w:lang w:val="en-US" w:eastAsia="ja-JP" w:bidi="en-US"/>
        </w:rPr>
        <w:fldChar w:fldCharType="end"/>
      </w:r>
      <w:r w:rsidRPr="00946649">
        <w:rPr>
          <w:rFonts w:cstheme="minorHAnsi"/>
          <w:lang w:val="en-US" w:eastAsia="ja-JP" w:bidi="en-US"/>
        </w:rPr>
        <w:t xml:space="preserve">. </w:t>
      </w:r>
      <w:r w:rsidRPr="00946649">
        <w:rPr>
          <w:rFonts w:cstheme="minorHAnsi"/>
          <w:iCs/>
          <w:color w:val="000000" w:themeColor="text1"/>
          <w:lang w:val="en-US" w:eastAsia="ja-JP" w:bidi="en-US"/>
        </w:rPr>
        <w:t xml:space="preserve">Due to a long-standing tradition of forestry and forest management in Western and Central Europe, deforestation driven by woodfuel and other wood product extraction is not currently a threat for the region </w:t>
      </w:r>
      <w:r w:rsidRPr="00946649">
        <w:rPr>
          <w:rFonts w:cstheme="minorHAnsi"/>
          <w:iCs/>
          <w:color w:val="000000" w:themeColor="text1"/>
          <w:lang w:val="en-US" w:eastAsia="ja-JP" w:bidi="en-US"/>
        </w:rPr>
        <w:fldChar w:fldCharType="begin" w:fldLock="1"/>
      </w:r>
      <w:r w:rsidRPr="00946649">
        <w:rPr>
          <w:rFonts w:cstheme="minorHAnsi"/>
          <w:iCs/>
          <w:color w:val="000000" w:themeColor="text1"/>
          <w:lang w:val="en-US" w:eastAsia="ja-JP" w:bidi="en-US"/>
        </w:rPr>
        <w:instrText>ADDIN CSL_CITATION { "citationItems" : [ { "id" : "ITEM-1", "itemData" : { "ISBN" : "9789280735451", "author" : [ { "dropping-particle" : "", "family" : "UNEP/UNECE", "given" : "", "non-dropping-particle" : "", "parse-names" : false, "suffix" : "" } ], "id" : "ITEM-1", "issued" : { "date-parts" : [ [ "2016" ] ] }, "publisher-place" : "Nairobi, Kenya", "title" : "GEO-6 Assessment for the pan-European region", "type" : "report" }, "uris" : [ "http://www.mendeley.com/documents/?uuid=43401818-283e-44ad-9001-052466b5ddf2", "http://www.mendeley.com/documents/?uuid=cd5f7709-305c-42ca-8f42-68981a59d3e5" ] } ], "mendeley" : { "formattedCitation" : "(UNEP/UNECE, 2016)", "plainTextFormattedCitation" : "(UNEP/UNECE, 2016)", "previouslyFormattedCitation" : "(UNEP/UNECE, 2016)" }, "properties" : {  }, "schema" : "https://github.com/citation-style-language/schema/raw/master/csl-citation.json" }</w:instrText>
      </w:r>
      <w:r w:rsidRPr="00946649">
        <w:rPr>
          <w:rFonts w:cstheme="minorHAnsi"/>
          <w:iCs/>
          <w:color w:val="000000" w:themeColor="text1"/>
          <w:lang w:val="en-US" w:eastAsia="ja-JP" w:bidi="en-US"/>
        </w:rPr>
        <w:fldChar w:fldCharType="separate"/>
      </w:r>
      <w:r w:rsidRPr="00946649">
        <w:rPr>
          <w:rFonts w:cstheme="minorHAnsi"/>
          <w:iCs/>
          <w:color w:val="000000" w:themeColor="text1"/>
          <w:lang w:val="en-US" w:eastAsia="ja-JP" w:bidi="en-US"/>
        </w:rPr>
        <w:t>(UNEP</w:t>
      </w:r>
      <w:r w:rsidR="003D1289">
        <w:rPr>
          <w:rFonts w:cstheme="minorHAnsi"/>
          <w:iCs/>
          <w:color w:val="000000" w:themeColor="text1"/>
          <w:lang w:val="en-US" w:eastAsia="ja-JP" w:bidi="en-US"/>
        </w:rPr>
        <w:t xml:space="preserve"> &amp; </w:t>
      </w:r>
      <w:r w:rsidRPr="00946649">
        <w:rPr>
          <w:rFonts w:cstheme="minorHAnsi"/>
          <w:iCs/>
          <w:color w:val="000000" w:themeColor="text1"/>
          <w:lang w:val="en-US" w:eastAsia="ja-JP" w:bidi="en-US"/>
        </w:rPr>
        <w:t>UNECE, 2016)</w:t>
      </w:r>
      <w:r w:rsidRPr="00946649">
        <w:rPr>
          <w:rFonts w:cstheme="minorHAnsi"/>
          <w:iCs/>
          <w:color w:val="000000" w:themeColor="text1"/>
          <w:lang w:val="en-US" w:eastAsia="ja-JP" w:bidi="en-US"/>
        </w:rPr>
        <w:fldChar w:fldCharType="end"/>
      </w:r>
      <w:r w:rsidRPr="00946649">
        <w:rPr>
          <w:rFonts w:cstheme="minorHAnsi"/>
          <w:iCs/>
          <w:color w:val="000000" w:themeColor="text1"/>
          <w:lang w:val="en-US" w:eastAsia="ja-JP" w:bidi="en-US"/>
        </w:rPr>
        <w:t>.</w:t>
      </w:r>
      <w:r w:rsidRPr="00946649">
        <w:rPr>
          <w:rFonts w:cstheme="minorHAnsi"/>
          <w:color w:val="000000" w:themeColor="text1"/>
          <w:sz w:val="26"/>
          <w:szCs w:val="26"/>
          <w:lang w:val="en-US"/>
        </w:rPr>
        <w:t xml:space="preserve"> </w:t>
      </w:r>
      <w:r w:rsidRPr="00946649">
        <w:rPr>
          <w:rFonts w:cstheme="minorHAnsi"/>
          <w:lang w:val="en-US" w:eastAsia="ja-JP" w:bidi="en-US"/>
        </w:rPr>
        <w:t xml:space="preserve">On the other hand, </w:t>
      </w:r>
      <w:r w:rsidRPr="00946649">
        <w:rPr>
          <w:rFonts w:cstheme="minorHAnsi"/>
          <w:iCs/>
          <w:lang w:val="en-US" w:eastAsia="ja-JP" w:bidi="en-US"/>
        </w:rPr>
        <w:t xml:space="preserve">dependence on woody biomass as a source of domestic energy continues to be prominent especially in rural and economically disadvantaged communities in Europe and Central Asia. </w:t>
      </w:r>
      <w:r w:rsidRPr="00946649">
        <w:rPr>
          <w:rFonts w:cstheme="minorHAnsi"/>
          <w:lang w:val="en-US" w:eastAsia="ja-JP" w:bidi="en-US"/>
        </w:rPr>
        <w:t xml:space="preserve">In Central Asian countries such as Tajikistan, deforestation continues and overuse of forests for fuel is one of the main reasons for land degradation </w:t>
      </w:r>
      <w:r w:rsidRPr="00946649">
        <w:rPr>
          <w:rFonts w:cstheme="minorHAnsi"/>
          <w:lang w:val="en-US" w:eastAsia="ja-JP" w:bidi="en-US"/>
        </w:rPr>
        <w:fldChar w:fldCharType="begin" w:fldLock="1"/>
      </w:r>
      <w:r w:rsidRPr="00946649">
        <w:rPr>
          <w:rFonts w:cstheme="minorHAnsi"/>
          <w:lang w:val="en-US" w:eastAsia="ja-JP" w:bidi="en-US"/>
        </w:rPr>
        <w:instrText>ADDIN CSL_CITATION { "citationItems" : [ { "id" : "ITEM-1", "itemData" : { "author" : [ { "dropping-particle" : "", "family" : "Mustaeva", "given" : "N", "non-dropping-particle" : "", "parse-names" : false, "suffix" : "" }, { "dropping-particle" : "", "family" : "Wyes", "given" : "H", "non-dropping-particle" : "", "parse-names" : false, "suffix" : "" }, { "dropping-particle" : "", "family" : "Mohr", "given" : "Benjamin", "non-dropping-particle" : "", "parse-names" : false, "suffix" : "" }, { "dropping-particle" : "", "family" : "Kayumov", "given" : "A.", "non-dropping-particle" : "", "parse-names" : false, "suffix" : "" } ], "id" : "ITEM-1", "issued" : { "date-parts" : [ [ "2015" ] ] }, "title" : "Tajikistan: Country situation assessment Working paper", "type" : "report" }, "uris" : [ "http://www.mendeley.com/documents/?uuid=5d70326a-4fa0-42b3-9b5d-fb8e53b2c3aa", "http://www.mendeley.com/documents/?uuid=59e7e864-ab12-4193-bf50-eeb0b375f15a" ] } ], "mendeley" : { "formattedCitation" : "(Mustaeva, Wyes, Mohr, &amp; Kayumov, 2015)", "plainTextFormattedCitation" : "(Mustaeva, Wyes, Mohr, &amp; Kayumov, 2015)", "previouslyFormattedCitation" : "(Mustaeva, Wyes, Mohr, &amp; Kayumov, 2015)" }, "properties" : {  }, "schema" : "https://github.com/citation-style-language/schema/raw/master/csl-citation.json" }</w:instrText>
      </w:r>
      <w:r w:rsidRPr="00946649">
        <w:rPr>
          <w:rFonts w:cstheme="minorHAnsi"/>
          <w:lang w:val="en-US" w:eastAsia="ja-JP" w:bidi="en-US"/>
        </w:rPr>
        <w:fldChar w:fldCharType="separate"/>
      </w:r>
      <w:r w:rsidRPr="00946649">
        <w:rPr>
          <w:rFonts w:cstheme="minorHAnsi"/>
          <w:lang w:val="en-US" w:eastAsia="ja-JP" w:bidi="en-US"/>
        </w:rPr>
        <w:t>(Mustaeva</w:t>
      </w:r>
      <w:r>
        <w:rPr>
          <w:lang w:val="en-US"/>
        </w:rPr>
        <w:t xml:space="preserve"> </w:t>
      </w:r>
      <w:r w:rsidR="00C56B4E" w:rsidRPr="00C56B4E">
        <w:rPr>
          <w:i/>
          <w:lang w:val="en-US"/>
        </w:rPr>
        <w:t>et al.</w:t>
      </w:r>
      <w:r w:rsidRPr="00946649">
        <w:rPr>
          <w:rFonts w:cstheme="minorHAnsi"/>
          <w:lang w:val="en-US" w:eastAsia="ja-JP" w:bidi="en-US"/>
        </w:rPr>
        <w:t>, 2015)</w:t>
      </w:r>
      <w:r w:rsidRPr="00946649">
        <w:rPr>
          <w:rFonts w:cstheme="minorHAnsi"/>
          <w:lang w:val="en-US" w:eastAsia="ja-JP" w:bidi="en-US"/>
        </w:rPr>
        <w:fldChar w:fldCharType="end"/>
      </w:r>
      <w:r w:rsidRPr="00946649">
        <w:rPr>
          <w:rFonts w:cstheme="minorHAnsi"/>
          <w:lang w:val="en-US" w:eastAsia="ja-JP" w:bidi="en-US"/>
        </w:rPr>
        <w:t xml:space="preserve">. In the Balkans and the </w:t>
      </w:r>
      <w:r w:rsidRPr="00946649">
        <w:rPr>
          <w:rFonts w:cstheme="minorHAnsi"/>
          <w:lang w:val="en-US"/>
        </w:rPr>
        <w:t xml:space="preserve">South Caucasus, </w:t>
      </w:r>
      <w:r w:rsidRPr="00946649">
        <w:rPr>
          <w:rFonts w:cstheme="minorHAnsi"/>
          <w:lang w:val="en-US" w:eastAsia="ja-JP" w:bidi="en-US"/>
        </w:rPr>
        <w:t xml:space="preserve">wood remains an important affordable energy source </w:t>
      </w:r>
      <w:r>
        <w:rPr>
          <w:rFonts w:cstheme="minorHAnsi"/>
          <w:lang w:val="en-US" w:eastAsia="ja-JP" w:bidi="en-US"/>
        </w:rPr>
        <w:fldChar w:fldCharType="begin" w:fldLock="1"/>
      </w:r>
      <w:r>
        <w:rPr>
          <w:rFonts w:cstheme="minorHAnsi"/>
          <w:lang w:val="en-US" w:eastAsia="ja-JP" w:bidi="en-US"/>
        </w:rPr>
        <w:instrText>ADDIN CSL_CITATION { "citationItems" : [ { "id" : "ITEM-1", "itemData" : { "abstract" : "This publication has been produced with the assistance of the European Union. The content, findings, interpretations, and conclusions of this publication are the sole responsibility of the FLEG II (ENPI East) Progra mme Tea m (www .enpi -fleg.org) and can in no way be taken to reflect the views of the European Union. The views e xp ressed do not necessarily reflect those of the I mple menting Organizations.", "author" : [ { "dropping-particle" : "", "family" : "Adeishvili", "given" : "Malkhaz", "non-dropping-particle" : "", "parse-names" : false, "suffix" : "" } ], "id" : "ITEM-1", "issued" : { "date-parts" : [ [ "2015" ] ] }, "title" : "Regional-level analysis of the outcomes of the TEEB scoping studies for the forestry sectors of Armenia, Azerbaijan and Georgia", "type" : "report" }, "uris" : [ "http://www.mendeley.com/documents/?uuid=8b80c0bd-ff9c-46ff-bb58-8fdf9390762c" ] } ], "mendeley" : { "formattedCitation" : "(Adeishvili, 2015)", "plainTextFormattedCitation" : "(Adeishvili, 2015)", "previouslyFormattedCitation" : "(Adeishvili, 2015)" }, "properties" : {  }, "schema" : "https://github.com/citation-style-language/schema/raw/master/csl-citation.json" }</w:instrText>
      </w:r>
      <w:r>
        <w:rPr>
          <w:rFonts w:cstheme="minorHAnsi"/>
          <w:lang w:val="en-US" w:eastAsia="ja-JP" w:bidi="en-US"/>
        </w:rPr>
        <w:fldChar w:fldCharType="separate"/>
      </w:r>
      <w:r w:rsidRPr="0046470D">
        <w:rPr>
          <w:rFonts w:cstheme="minorHAnsi"/>
          <w:lang w:val="en-US" w:eastAsia="ja-JP" w:bidi="en-US"/>
        </w:rPr>
        <w:t>(Adeishvili, 2015)</w:t>
      </w:r>
      <w:r>
        <w:rPr>
          <w:rFonts w:cstheme="minorHAnsi"/>
          <w:lang w:val="en-US" w:eastAsia="ja-JP" w:bidi="en-US"/>
        </w:rPr>
        <w:fldChar w:fldCharType="end"/>
      </w:r>
      <w:r w:rsidRPr="00946649">
        <w:rPr>
          <w:rFonts w:cstheme="minorHAnsi"/>
          <w:lang w:val="en-US" w:eastAsia="ja-JP" w:bidi="en-US"/>
        </w:rPr>
        <w:t xml:space="preserve">. In Albania, for instance, firewood meets one-third or more of the total energy demand for heating and accounts for almost 90% of wood </w:t>
      </w:r>
      <w:r w:rsidRPr="00946649">
        <w:rPr>
          <w:rFonts w:cstheme="minorHAnsi"/>
          <w:lang w:val="en-US" w:eastAsia="ja-JP" w:bidi="en-US"/>
        </w:rPr>
        <w:lastRenderedPageBreak/>
        <w:t xml:space="preserve">use </w:t>
      </w:r>
      <w:r w:rsidRPr="00946649">
        <w:rPr>
          <w:rFonts w:cstheme="minorHAnsi"/>
          <w:lang w:val="en-US" w:eastAsia="ja-JP" w:bidi="en-US"/>
        </w:rPr>
        <w:fldChar w:fldCharType="begin" w:fldLock="1"/>
      </w:r>
      <w:r w:rsidRPr="00946649">
        <w:rPr>
          <w:rFonts w:cstheme="minorHAnsi"/>
          <w:lang w:val="en-US" w:eastAsia="ja-JP" w:bidi="en-US"/>
        </w:rPr>
        <w:instrText>ADDIN CSL_CITATION { "citationItems" : [ { "id" : "ITEM-1", "itemData" : { "abstract" : "This report was compiled under the project \" Illegal Logging in South Eastern Europe and Eastern Europe: Governance, Implementation and Enforcement \" , financed by the Belgian Federal Government through the Environment and Security Initiative (ENVSEC). The core project team comprised Aniko Nemeth, project manager; Mihail Dimovski, project director; and Gordana Kozuharova, ENVSEC regional desk officer for South Eastern Europe. About the REC The Regional Environmental Center for Central and Eastern Europe (REC) is an international organisation with a mission to assist in solving environmental problems. The REC fulfils this mission by promoting cooperation among governments, non-governmental organisations, businesses and other environmental stakeholders, and by supporting the free exchange of in-formation and public participation in environmental decision making. The REC was established in 1990 by the United States, the European Commission and Hungary. Today, the REC is legally based on a charter signed by the governments of 31 countries and the European Commission. The REC has its head office in Szentendre, Hungary, and country offices and field offices in 17 beneficiary countries: Albania, Bosnia and Herzegovina,", "author" : [ { "dropping-particle" : "", "family" : "Markus-Johansson", "given" : "Miriam", "non-dropping-particle" : "", "parse-names" : false, "suffix" : "" }, { "dropping-particle" : "", "family" : "Mesquita", "given" : "Bruno", "non-dropping-particle" : "", "parse-names" : false, "suffix" : "" }, { "dropping-particle" : "", "family" : "Nemeth", "given" : "Aniko", "non-dropping-particle" : "", "parse-names" : false, "suffix" : "" }, { "dropping-particle" : "", "family" : "Dimovski", "given" : "Mihail", "non-dropping-particle" : "", "parse-names" : false, "suffix" : "" }, { "dropping-particle" : "", "family" : "Monnier", "given" : "Cecile", "non-dropping-particle" : "", "parse-names" : false, "suffix" : "" }, { "dropping-particle" : "", "family" : "Kiss-Parciu Szentendre", "given" : "Peter", "non-dropping-particle" : "", "parse-names" : false, "suffix" : "" } ], "id" : "ITEM-1", "issued" : { "date-parts" : [ [ "2010" ] ] }, "title" : "Illegal Logging in South Eastern Europe", "type" : "article-journal" }, "uris" : [ "http://www.mendeley.com/documents/?uuid=e5078ee6-90ff-4c41-a929-31a36ae7921d", "http://www.mendeley.com/documents/?uuid=cea1e6d9-2423-42e8-934a-4559e825068c" ] } ], "mendeley" : { "formattedCitation" : "(Markus-Johansson et al., 2010)", "plainTextFormattedCitation" : "(Markus-Johansson et al., 2010)", "previouslyFormattedCitation" : "(Markus-Johansson et al., 2010)" }, "properties" : {  }, "schema" : "https://github.com/citation-style-language/schema/raw/master/csl-citation.json" }</w:instrText>
      </w:r>
      <w:r w:rsidRPr="00946649">
        <w:rPr>
          <w:rFonts w:cstheme="minorHAnsi"/>
          <w:lang w:val="en-US" w:eastAsia="ja-JP" w:bidi="en-US"/>
        </w:rPr>
        <w:fldChar w:fldCharType="separate"/>
      </w:r>
      <w:r w:rsidRPr="00946649">
        <w:rPr>
          <w:rFonts w:cstheme="minorHAnsi"/>
          <w:lang w:val="en-US" w:eastAsia="ja-JP" w:bidi="en-US"/>
        </w:rPr>
        <w:t xml:space="preserve">(Markus-Johansson </w:t>
      </w:r>
      <w:r w:rsidR="00C56B4E" w:rsidRPr="00C56B4E">
        <w:rPr>
          <w:rFonts w:cstheme="minorHAnsi"/>
          <w:i/>
          <w:lang w:val="en-US" w:eastAsia="ja-JP" w:bidi="en-US"/>
        </w:rPr>
        <w:t>et al.</w:t>
      </w:r>
      <w:r w:rsidRPr="00946649">
        <w:rPr>
          <w:rFonts w:cstheme="minorHAnsi"/>
          <w:lang w:val="en-US" w:eastAsia="ja-JP" w:bidi="en-US"/>
        </w:rPr>
        <w:t>, 2010)</w:t>
      </w:r>
      <w:r w:rsidRPr="00946649">
        <w:rPr>
          <w:rFonts w:cstheme="minorHAnsi"/>
          <w:lang w:val="en-US" w:eastAsia="ja-JP" w:bidi="en-US"/>
        </w:rPr>
        <w:fldChar w:fldCharType="end"/>
      </w:r>
      <w:r w:rsidRPr="00946649">
        <w:rPr>
          <w:rFonts w:cstheme="minorHAnsi"/>
          <w:lang w:val="en-US" w:eastAsia="ja-JP" w:bidi="en-US"/>
        </w:rPr>
        <w:t xml:space="preserve">. </w:t>
      </w:r>
      <w:r w:rsidRPr="00946649">
        <w:rPr>
          <w:rFonts w:cstheme="minorHAnsi"/>
          <w:iCs/>
          <w:lang w:val="en-US" w:eastAsia="ja-JP" w:bidi="en-US"/>
        </w:rPr>
        <w:t>In certain areas of Europe and Central Asia, restraining economic conditions lead to considerable illegal woodfuel harvesting. In Turkey, for example, off-the-record logging for woodfuel (estimated 4,300,000 m</w:t>
      </w:r>
      <w:r w:rsidRPr="00946649">
        <w:rPr>
          <w:rFonts w:cstheme="minorHAnsi"/>
          <w:iCs/>
          <w:vertAlign w:val="superscript"/>
          <w:lang w:val="en-US" w:eastAsia="ja-JP" w:bidi="en-US"/>
        </w:rPr>
        <w:t>3</w:t>
      </w:r>
      <w:r w:rsidRPr="00946649">
        <w:rPr>
          <w:rFonts w:cstheme="minorHAnsi"/>
          <w:iCs/>
          <w:lang w:val="en-US" w:eastAsia="ja-JP" w:bidi="en-US"/>
        </w:rPr>
        <w:t>) reached more than half the permissible woodfuel harvests (7,000,000 m</w:t>
      </w:r>
      <w:r w:rsidRPr="00946649">
        <w:rPr>
          <w:rFonts w:cstheme="minorHAnsi"/>
          <w:iCs/>
          <w:vertAlign w:val="superscript"/>
          <w:lang w:val="en-US" w:eastAsia="ja-JP" w:bidi="en-US"/>
        </w:rPr>
        <w:t>3</w:t>
      </w:r>
      <w:r w:rsidRPr="00946649">
        <w:rPr>
          <w:rFonts w:cstheme="minorHAnsi"/>
          <w:iCs/>
          <w:lang w:val="en-US" w:eastAsia="ja-JP" w:bidi="en-US"/>
        </w:rPr>
        <w:t xml:space="preserve">) in 2010 </w:t>
      </w:r>
      <w:r w:rsidRPr="00946649">
        <w:rPr>
          <w:rFonts w:cstheme="minorHAnsi"/>
          <w:iCs/>
          <w:lang w:val="en-US" w:eastAsia="ja-JP" w:bidi="en-US"/>
        </w:rPr>
        <w:fldChar w:fldCharType="begin" w:fldLock="1"/>
      </w:r>
      <w:r w:rsidRPr="00946649">
        <w:rPr>
          <w:rFonts w:cstheme="minorHAnsi"/>
          <w:iCs/>
          <w:lang w:val="en-US" w:eastAsia="ja-JP" w:bidi="en-US"/>
        </w:rPr>
        <w:instrText>ADDIN CSL_CITATION { "citationItems" : [ { "id" : "ITEM-1", "itemData" : { "DOI" : "10.5897/AJAR10.018", "ISSN" : "1991-637X", "abstract" : "Forests, like some other natural resources, perform a set of functions to meet the needs of people. It is usually impossible to state the monetary value of all the goods and services provided by forest resources. As a research area, this topic is gaining importance rapidly in Turkey as well as in other developing countries. In this study, the contribution of direct and indirect use values, option values, existence values and negative externalities to the Total Economic Value (TEV) were accounted. The most important share of Turkish forestry in its TEV was represented by the direct use values including wood and non-wood forest products. The option and existence values remained somewhat vague and difficult to calculate. In this study, the TEV concept was reviewed for Turkish forestry, and then the TEV components of forest resources were presented and discussed. From the calculations undertaken for each TEV component, it turned out that the positive TEV component of Turkish forests was about US$ 1 704 810 889.48. This figure should be considered as a minimum estimate due to the fact that the values of many externalities assumed lower bounds being based on conservative assumptions", "author" : [ { "dropping-particle" : "", "family" : "Pak", "given" : "Mehmet", "non-dropping-particle" : "", "parse-names" : false, "suffix" : "" }, { "dropping-particle" : "", "family" : "T\u00fcrker", "given" : "Mustafa Fehmi", "non-dropping-particle" : "", "parse-names" : false, "suffix" : "" }, { "dropping-particle" : "", "family" : "\u00d6zt\u00fcrk", "given" : "Atakan", "non-dropping-particle" : "", "parse-names" : false, "suffix" : "" } ], "container-title" : "African Journal of Agricultural Research", "id" : "ITEM-1", "issue" : "15", "issued" : { "date-parts" : [ [ "2010" ] ] }, "page" : "1908-1916", "title" : "Total economic value of forest resources in Turkey", "type" : "article-journal", "volume" : "5" }, "uris" : [ "http://www.mendeley.com/documents/?uuid=90045364-6612-412c-8e74-dccb20c52cd1", "http://www.mendeley.com/documents/?uuid=eea437ad-01b4-46f7-a3ad-4df24d38b1e3" ] } ], "mendeley" : { "formattedCitation" : "(Pak, T\u00fcrker, &amp; \u00d6zt\u00fcrk, 2010)", "plainTextFormattedCitation" : "(Pak, T\u00fcrker, &amp; \u00d6zt\u00fcrk, 2010)", "previouslyFormattedCitation" : "(Pak, T\u00fcrker, &amp; \u00d6zt\u00fcrk, 2010)" }, "properties" : {  }, "schema" : "https://github.com/citation-style-language/schema/raw/master/csl-citation.json" }</w:instrText>
      </w:r>
      <w:r w:rsidRPr="00946649">
        <w:rPr>
          <w:rFonts w:cstheme="minorHAnsi"/>
          <w:iCs/>
          <w:lang w:val="en-US" w:eastAsia="ja-JP" w:bidi="en-US"/>
        </w:rPr>
        <w:fldChar w:fldCharType="separate"/>
      </w:r>
      <w:r w:rsidRPr="00946649">
        <w:rPr>
          <w:rFonts w:cstheme="minorHAnsi"/>
          <w:iCs/>
          <w:lang w:val="en-US" w:eastAsia="ja-JP" w:bidi="en-US"/>
        </w:rPr>
        <w:t>(Pak</w:t>
      </w:r>
      <w:r>
        <w:rPr>
          <w:lang w:val="en-US"/>
        </w:rPr>
        <w:t xml:space="preserve"> </w:t>
      </w:r>
      <w:r w:rsidR="00C56B4E" w:rsidRPr="00C56B4E">
        <w:rPr>
          <w:i/>
          <w:lang w:val="en-US"/>
        </w:rPr>
        <w:t>et al.</w:t>
      </w:r>
      <w:r w:rsidRPr="00946649">
        <w:rPr>
          <w:rFonts w:cstheme="minorHAnsi"/>
          <w:iCs/>
          <w:lang w:val="en-US" w:eastAsia="ja-JP" w:bidi="en-US"/>
        </w:rPr>
        <w:t>, 2010)</w:t>
      </w:r>
      <w:r w:rsidRPr="00946649">
        <w:rPr>
          <w:rFonts w:cstheme="minorHAnsi"/>
          <w:iCs/>
          <w:lang w:val="en-US" w:eastAsia="ja-JP" w:bidi="en-US"/>
        </w:rPr>
        <w:fldChar w:fldCharType="end"/>
      </w:r>
      <w:r w:rsidRPr="00946649">
        <w:rPr>
          <w:rFonts w:cstheme="minorHAnsi"/>
          <w:lang w:val="en-US"/>
        </w:rPr>
        <w:t xml:space="preserve">. In the Ukraine, the economic recession and the gas crisis caused by the Russian-Ukrainian conflict is reported to have significantly increased firewood thefts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Roue", "given" : "Marie", "non-dropping-particle" : "", "parse-names" : false, "suffix" : "" }, { "dropping-particle" : "", "family" : "Molnar", "given" : "Zsolt", "non-dropping-particle" : "", "parse-names" : false, "suffix" : "" } ], "editor" : [ { "dropping-particle" : "", "family" : "Knowledges of Nature 9", "given" : "", "non-dropping-particle" : "", "parse-names" : false, "suffix" : "" } ], "id" : "ITEM-1", "issued" : { "date-parts" : [ [ "2016" ] ] }, "publisher" : "UNESCO", "publisher-place" : "Paris", "title" : "Indigenous and Local Knowledge of Biodiversity and Ecosystem Services in Europe and Central Asia", "type" : "book" }, "uris" : [ "http://www.mendeley.com/documents/?uuid=bfe9c3d3-c826-4f04-adb0-6bd4d113a1ef", "http://www.mendeley.com/documents/?uuid=2b895b29-3465-4fa7-90cf-662ccb332eb5" ] } ], "mendeley" : { "formattedCitation" : "(Roue &amp; Molnar, 2016)", "plainTextFormattedCitation" : "(Roue &amp; Molnar, 2016)", "previouslyFormattedCitation" : "(Roue &amp; Molnar,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Rou</w:t>
      </w:r>
      <w:r w:rsidR="003D1289">
        <w:rPr>
          <w:rFonts w:cstheme="minorHAnsi"/>
          <w:lang w:val="en-US"/>
        </w:rPr>
        <w:t>é</w:t>
      </w:r>
      <w:r w:rsidRPr="00946649">
        <w:rPr>
          <w:rFonts w:cstheme="minorHAnsi"/>
          <w:lang w:val="en-US"/>
        </w:rPr>
        <w:t xml:space="preserve"> &amp; Molnar, 201</w:t>
      </w:r>
      <w:r w:rsidR="003051C7">
        <w:rPr>
          <w:rFonts w:cstheme="minorHAnsi"/>
          <w:lang w:val="en-US"/>
        </w:rPr>
        <w:t>7</w:t>
      </w:r>
      <w:r w:rsidRPr="00946649">
        <w:rPr>
          <w:rFonts w:cstheme="minorHAnsi"/>
          <w:lang w:val="en-US"/>
        </w:rPr>
        <w:t>)</w:t>
      </w:r>
      <w:r w:rsidRPr="00946649">
        <w:rPr>
          <w:rFonts w:cstheme="minorHAnsi"/>
          <w:lang w:val="en-US"/>
        </w:rPr>
        <w:fldChar w:fldCharType="end"/>
      </w:r>
      <w:r w:rsidRPr="00946649">
        <w:rPr>
          <w:rFonts w:cstheme="minorHAnsi"/>
          <w:lang w:val="en-US"/>
        </w:rPr>
        <w:t>.</w:t>
      </w:r>
    </w:p>
    <w:p w14:paraId="14144AE4" w14:textId="7E2AEEA7" w:rsidR="001E43D4" w:rsidRPr="00946649" w:rsidRDefault="001E43D4" w:rsidP="001E43D4">
      <w:pPr>
        <w:widowControl w:val="0"/>
        <w:autoSpaceDE w:val="0"/>
        <w:autoSpaceDN w:val="0"/>
        <w:adjustRightInd w:val="0"/>
        <w:rPr>
          <w:rFonts w:cstheme="minorHAnsi"/>
          <w:lang w:val="en-US"/>
        </w:rPr>
      </w:pPr>
      <w:r w:rsidRPr="00946649">
        <w:rPr>
          <w:rFonts w:eastAsia="Times New Roman" w:cstheme="minorHAnsi"/>
          <w:lang w:val="en-US"/>
        </w:rPr>
        <w:t xml:space="preserve">Woody biomass demand from countries with ample forest resources such as Sweden and Finland is foreseen to increase </w:t>
      </w:r>
      <w:r w:rsidRPr="00946649">
        <w:rPr>
          <w:rFonts w:eastAsia="Times New Roman" w:cstheme="minorHAnsi"/>
          <w:lang w:val="en-US"/>
        </w:rPr>
        <w:fldChar w:fldCharType="begin" w:fldLock="1"/>
      </w:r>
      <w:r>
        <w:rPr>
          <w:rFonts w:eastAsia="Times New Roman" w:cstheme="minorHAnsi"/>
          <w:lang w:val="en-US"/>
        </w:rPr>
        <w:instrText>ADDIN CSL_CITATION { "citationItems" : [ { "id" : "ITEM-1", "itemData" : { "DOI" : "10.1139/cjfr-2012-0139", "ISBN" : "0045-5067", "ISSN" : "0045-5067", "abstract" : "Promotion of renewable energy sources in Europe is foreseen to result in a dramatic increase in the demand for woody biomass. This paper assesses whether wood resources in the European Union (EU) will support future demand. Possible implications for countries with ample forest resources and a well-developed forest industry, such as Sweden, of an expected mounting demand pressure are discussed. Other drivers of change in global wood product markets posing challenges for the forest sector in general are also addressed. These drivers are reviewed and, together with the results from the EUwood project and econometric wood market models, analyzed as to their impacts on the Swedish forest sector. Demand is foreseen to vastly exceed the potential supply of woody biomass in Europe, putting a tremendous pressure on the Swedish forest resource and necessitating trade-offs between different ecosystem services. Further, projections suggest that Sweden will decrease in importance in production as well as consumption terms for all wood products.", "author" : [ { "dropping-particle" : "", "family" : "Jonsson", "given" : "Ragnar", "non-dropping-particle" : "", "parse-names" : false, "suffix" : "" } ], "container-title" : "Canadian Journal of Forest Research-Revue Canadienne De Recherche Forestiere", "id" : "ITEM-1", "issue" : "4", "issued" : { "date-parts" : [ [ "2013" ] ] }, "page" : "405-418", "title" : "How to cope with changing demand conditions - The Swedish forest sector as a case study: an analysis of major drivers of change in the use of wood resources", "type" : "article-journal", "volume" : "43" }, "uris" : [ "http://www.mendeley.com/documents/?uuid=01843081-c988-4273-badc-f246cf7a6d87", "http://www.mendeley.com/documents/?uuid=21155611-2d6b-4d15-a7a4-b3df1bfe3df2" ] } ], "mendeley" : { "formattedCitation" : "(R. Jonsson, 2013)", "plainTextFormattedCitation" : "(R. Jonsson, 2013)", "previouslyFormattedCitation" : "(R. Jonsson, 2013)" }, "properties" : {  }, "schema" : "https://github.com/citation-style-language/schema/raw/master/csl-citation.json" }</w:instrText>
      </w:r>
      <w:r w:rsidRPr="00946649">
        <w:rPr>
          <w:rFonts w:eastAsia="Times New Roman" w:cstheme="minorHAnsi"/>
          <w:lang w:val="en-US"/>
        </w:rPr>
        <w:fldChar w:fldCharType="separate"/>
      </w:r>
      <w:r w:rsidRPr="006D7D32">
        <w:rPr>
          <w:rFonts w:eastAsia="Times New Roman" w:cstheme="minorHAnsi"/>
          <w:lang w:val="en-US"/>
        </w:rPr>
        <w:t>(Jonsson, 2013)</w:t>
      </w:r>
      <w:r w:rsidRPr="00946649">
        <w:rPr>
          <w:rFonts w:eastAsia="Times New Roman" w:cstheme="minorHAnsi"/>
          <w:lang w:val="en-US"/>
        </w:rPr>
        <w:fldChar w:fldCharType="end"/>
      </w:r>
      <w:r w:rsidRPr="00946649">
        <w:rPr>
          <w:rFonts w:eastAsia="Times New Roman" w:cstheme="minorHAnsi"/>
          <w:lang w:val="en-US"/>
        </w:rPr>
        <w:t xml:space="preserve"> and </w:t>
      </w:r>
      <w:r w:rsidRPr="00946649">
        <w:rPr>
          <w:rFonts w:cstheme="minorHAnsi"/>
          <w:lang w:val="en-US"/>
        </w:rPr>
        <w:t xml:space="preserve">generally in </w:t>
      </w:r>
      <w:r>
        <w:rPr>
          <w:rFonts w:cstheme="minorHAnsi"/>
          <w:lang w:val="en-US"/>
        </w:rPr>
        <w:t xml:space="preserve">Western, Central and Eastern </w:t>
      </w:r>
      <w:r w:rsidRPr="00946649">
        <w:rPr>
          <w:rFonts w:cstheme="minorHAnsi"/>
          <w:lang w:val="en-US"/>
        </w:rPr>
        <w:t xml:space="preserve">Europe the shift towards a carbon neutral society is expected to further boost the demand for woodfuel </w:t>
      </w:r>
      <w:r w:rsidRPr="00946649">
        <w:rPr>
          <w:rFonts w:cstheme="minorHAnsi"/>
          <w:lang w:val="en-US"/>
        </w:rPr>
        <w:fldChar w:fldCharType="begin" w:fldLock="1"/>
      </w:r>
      <w:r w:rsidRPr="00946649">
        <w:rPr>
          <w:rFonts w:cstheme="minorHAnsi"/>
          <w:lang w:val="en-US"/>
        </w:rPr>
        <w:instrText>ADDIN CSL_CITATION { "citationItems" : [ { "id" : "ITEM-1", "itemData" : { "DOI" : "10.1080/02827581.2015.1089930", "ISSN" : "0282-7581", "abstract" : "ABSTRACTWoody biomass is the largest source of renewable energy in Europe, and the expected increase in demand for wood for energy purposes was the stimulus for writing this paper. Opportunities to increase the supply of forest biomass in the short and long term are discussed, as well as environmental side effects of intensive forest management. Focusing on northern Europe, national estimates of potential annual fellings and the corresponding potential amounts, simulated by the European Forest Information Scenario model, are then presented, as well as reported fellings. For the region as a whole, there seems to be substantial unused biophysical potential, although recent data from some countries indicate underestimated annual felling rates. We argue that an economic perspective is lacking in the debate about wood production for energy purposes in Europe and harvest potentials, and we discuss the effects of biophysical capacity limits in forest yield from a partial equilibrium perspective. Using a larger proportion of the biophysical potential in northern Europe than at present will entail trade-offs with environmental and social values, which means that strategies are needed to protect and account for the benefits and costs of all forms of ecosystem services\\nABSTRACTWoody biomass is the largest source of renewable energy in Europe, and the expected increase in demand for wood for energy purposes was the stimulus for writing this paper. Opportunities to increase the supply of forest biomass in the short and long term are discussed, as well as environmental side effects of intensive forest management. Focusing on northern Europe, national estimates of potential annual fellings and the corresponding potential amounts, simulated by the European Forest Information Scenario model, are then presented, as well as reported fellings. For the region as a whole, there seems to be substantial unused biophysical potential, although recent data from some countries indicate underestimated annual felling rates. We argue that an economic perspective is lacking in the debate about wood production for energy purposes in Europe and harvest potentials, and we discuss the effects of biophysical capacity limits in forest yield from a partial equilibrium perspective. Using a larger proportion of the biophysical potential in northern Europe than at present will entail trade-offs with environmental and social values, which means that strategies are needed to protect and account \u2026", "author" : [ { "dropping-particle" : "", "family" : "Bostedt", "given" : "G.+", "non-dropping-particle" : "", "parse-names" : false, "suffix" : "" }, { "dropping-particle" : "", "family" : "Mustonen", "given" : "Mika", "non-dropping-particle" : "", "parse-names" : false, "suffix" : "" }, { "dropping-particle" : "", "family" : "Gong", "given" : "Peichen", "non-dropping-particle" : "", "parse-names" : false, "suffix" : "" } ], "container-title" : "Scandinavian Journal of Forest Research", "id" : "ITEM-1", "issue" : "3", "issued" : { "date-parts" : [ [ "2016" ] ] }, "page" : "314-322", "title" : "Increasing forest biomass supply in northern Europe \u2013 countrywide estimates and economic perspectives", "type" : "article-journal", "volume" : "31" }, "uris" : [ "http://www.mendeley.com/documents/?uuid=ae582d57-ba39-4c48-b9d2-6aa56daab76c", "http://www.mendeley.com/documents/?uuid=59ee5232-f4d4-4cbb-bc2c-79709b1d3085" ] } ], "mendeley" : { "formattedCitation" : "(Bostedt, Mustonen, &amp; Gong, 2016)", "manualFormatting" : "(G. Bostedt, Mustonen, &amp; Gong, 2016)", "plainTextFormattedCitation" : "(Bostedt, Mustonen, &amp; Gong, 2016)", "previouslyFormattedCitation" : "(Bostedt, Mustonen, &amp; Gong,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Bostedt</w:t>
      </w:r>
      <w:r>
        <w:rPr>
          <w:lang w:val="en-US"/>
        </w:rPr>
        <w:t xml:space="preserve"> </w:t>
      </w:r>
      <w:r w:rsidR="00C56B4E" w:rsidRPr="00C56B4E">
        <w:rPr>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This </w:t>
      </w:r>
      <w:r w:rsidRPr="00946649">
        <w:rPr>
          <w:rFonts w:eastAsia="Times New Roman" w:cstheme="minorHAnsi"/>
          <w:lang w:val="en-US"/>
        </w:rPr>
        <w:t xml:space="preserve">intensification of biomass removals from forests </w:t>
      </w:r>
      <w:r w:rsidRPr="00946649">
        <w:rPr>
          <w:rFonts w:cstheme="minorHAnsi"/>
          <w:lang w:val="en-US"/>
        </w:rPr>
        <w:t xml:space="preserve">may have trade-offs in </w:t>
      </w:r>
      <w:r w:rsidRPr="00946649">
        <w:rPr>
          <w:rFonts w:eastAsia="Times New Roman" w:cstheme="minorHAnsi"/>
          <w:lang w:val="en-US"/>
        </w:rPr>
        <w:t>forest productivity, biodiversity and soil quality</w:t>
      </w:r>
      <w:r w:rsidRPr="00946649">
        <w:rPr>
          <w:rFonts w:cstheme="minorHAnsi"/>
          <w:lang w:val="en-US"/>
        </w:rPr>
        <w:t xml:space="preserve"> </w:t>
      </w:r>
      <w:r w:rsidRPr="00946649">
        <w:rPr>
          <w:rFonts w:cstheme="minorHAnsi"/>
          <w:lang w:val="en-US"/>
        </w:rPr>
        <w:fldChar w:fldCharType="begin" w:fldLock="1"/>
      </w:r>
      <w:r>
        <w:rPr>
          <w:rFonts w:cstheme="minorHAnsi"/>
          <w:lang w:val="en-US"/>
        </w:rPr>
        <w:instrText>ADDIN CSL_CITATION { "citationItems" : [ { "id" : "ITEM-1",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1", "issued" : { "date-parts" : [ [ "2014" ] ] }, "page" : "155-165", "publisher" : "Elsevier", "title" : "Assessing impacts of intensified biomass production and biodiversity protection on ecosystem services provided by European forests", "type" : "article-journal", "volume" : "9" }, "uris" : [ "http://www.mendeley.com/documents/?uuid=2023da2d-6509-48f9-adc1-990057ac0ddf", "http://www.mendeley.com/documents/?uuid=c557c9eb-8d15-4451-829a-f5e0226d484b" ] }, { "id" : "ITEM-2", "itemData" : { "DOI" : "10.1139/x2012-078", "ISBN" : "0045-5067", "ISSN" : "0045-5067", "PMID" : "708", "abstract" : "A continually increasing demand for energy and concerns about climate change, greenhouse gas emissions and peak oil have prompted countries to develop policies that promote renewable energy including forest-based bioenergy. In Europe, fuelwood-driven changes in forestry are likely to impact habitat conditions for forest biodiversity. We conducted a systematic literature overview based on 88 papers to synthesize research findings and gaps in knowledge. At the stand scale, but also on a landscape scale, deadwood availability and profile are altered by several practices: whole-tree harvesting and postharvest recovery of logging residues and stumps, for instance. Large-scale fuelwood removal may, on a landscape scale, jeopardize the amounts and diversity of substrate that saproxylic organisms require as food and habitat. Besides, bioenergy-related forest practices also affect nonsaproxylic biodiversity through physical (e.g., soil compaction and disturbance) and chemical changes in soil properties associated ...", "author" : [ { "dropping-particle" : "", "family" : "Bouget", "given" : "Christophe", "non-dropping-particle" : "", "parse-names" : false, "suffix" : "" }, { "dropping-particle" : "", "family" : "Lassauce", "given" : "Aurore", "non-dropping-particle" : "", "parse-names" : false, "suffix" : "" }, { "dropping-particle" : "", "family" : "Jonsell", "given" : "Mats", "non-dropping-particle" : "", "parse-names" : false, "suffix" : "" } ], "container-title" : "Canadian Journal of Forest Research", "id" : "ITEM-2", "issue" : "8", "issued" : { "date-parts" : [ [ "2012" ] ] }, "page" : "1421-1432", "title" : "Effects of fuelwood harvesting on biodiversity \u2014 a review focused on the situation in Europe", "type" : "article-journal", "volume" : "42" }, "uris" : [ "http://www.mendeley.com/documents/?uuid=2ee7eb60-a9dc-43ed-a6d8-397cc2d4ff1c", "http://www.mendeley.com/documents/?uuid=3c049dbb-4237-48bf-a638-accedc1d4836" ] } ], "mendeley" : { "formattedCitation" : "(Bouget, Lassauce, &amp; Jonsell, 2012; Verkerk et al., 2014a)", "plainTextFormattedCitation" : "(Bouget, Lassauce, &amp; Jonsell, 2012; Verkerk et al., 2014a)", "previouslyFormattedCitation" : "(Bouget, Lassauce, &amp; Jonsell, 2012; Verkerk et al., 2014a)" }, "properties" : {  }, "schema" : "https://github.com/citation-style-language/schema/raw/master/csl-citation.json" }</w:instrText>
      </w:r>
      <w:r w:rsidRPr="00946649">
        <w:rPr>
          <w:rFonts w:cstheme="minorHAnsi"/>
          <w:lang w:val="en-US"/>
        </w:rPr>
        <w:fldChar w:fldCharType="separate"/>
      </w:r>
      <w:r w:rsidRPr="00FF4458">
        <w:rPr>
          <w:rFonts w:cstheme="minorHAnsi"/>
          <w:lang w:val="en-US"/>
        </w:rPr>
        <w:t>(Bouget</w:t>
      </w:r>
      <w:r>
        <w:rPr>
          <w:rFonts w:cstheme="minorHAnsi"/>
          <w:lang w:val="en-US"/>
        </w:rPr>
        <w:t xml:space="preserve"> </w:t>
      </w:r>
      <w:r w:rsidR="00C56B4E" w:rsidRPr="00C56B4E">
        <w:rPr>
          <w:rFonts w:cstheme="minorHAnsi"/>
          <w:i/>
          <w:lang w:val="en-US"/>
        </w:rPr>
        <w:t>et al.</w:t>
      </w:r>
      <w:r w:rsidRPr="00FF4458">
        <w:rPr>
          <w:rFonts w:cstheme="minorHAnsi"/>
          <w:lang w:val="en-US"/>
        </w:rPr>
        <w:t xml:space="preserve">, 2012; Verkerk </w:t>
      </w:r>
      <w:r w:rsidR="00C56B4E" w:rsidRPr="00C56B4E">
        <w:rPr>
          <w:rFonts w:cstheme="minorHAnsi"/>
          <w:i/>
          <w:lang w:val="en-US"/>
        </w:rPr>
        <w:t>et al.</w:t>
      </w:r>
      <w:r w:rsidRPr="00FF4458">
        <w:rPr>
          <w:rFonts w:cstheme="minorHAnsi"/>
          <w:lang w:val="en-US"/>
        </w:rPr>
        <w:t>, 2014)</w:t>
      </w:r>
      <w:r w:rsidRPr="00946649">
        <w:rPr>
          <w:rFonts w:cstheme="minorHAnsi"/>
          <w:lang w:val="en-US"/>
        </w:rPr>
        <w:fldChar w:fldCharType="end"/>
      </w:r>
      <w:r w:rsidRPr="00946649">
        <w:rPr>
          <w:rFonts w:cstheme="minorHAnsi"/>
          <w:lang w:val="en-US"/>
        </w:rPr>
        <w:t xml:space="preserve">. </w:t>
      </w:r>
    </w:p>
    <w:p w14:paraId="6989C8FE" w14:textId="199629F1" w:rsidR="001E43D4" w:rsidRPr="00946649" w:rsidRDefault="001E43D4" w:rsidP="001E43D4">
      <w:pPr>
        <w:widowControl w:val="0"/>
        <w:autoSpaceDE w:val="0"/>
        <w:autoSpaceDN w:val="0"/>
        <w:adjustRightInd w:val="0"/>
        <w:rPr>
          <w:rFonts w:cstheme="minorHAnsi"/>
          <w:lang w:val="en-US"/>
        </w:rPr>
      </w:pPr>
      <w:r w:rsidRPr="00946649">
        <w:rPr>
          <w:rFonts w:cstheme="minorHAnsi"/>
          <w:lang w:val="en-US"/>
        </w:rPr>
        <w:t xml:space="preserve">Historically, woodfuel collection is among the earliest uses of forests by humans </w:t>
      </w:r>
      <w:r w:rsidRPr="00946649">
        <w:rPr>
          <w:rFonts w:cstheme="minorHAnsi"/>
          <w:lang w:val="en-US"/>
        </w:rPr>
        <w:fldChar w:fldCharType="begin" w:fldLock="1"/>
      </w:r>
      <w:r w:rsidRPr="00946649">
        <w:rPr>
          <w:rFonts w:cstheme="minorHAnsi"/>
          <w:lang w:val="en-US"/>
        </w:rPr>
        <w:instrText>ADDIN CSL_CITATION { "citationItems" : [ { "id" : "ITEM-1", "itemData" : { "ISBN" : "9789525980103", "author" : [ { "dropping-particle" : "", "family" : "Pelkonen, Paavo; Mustonen, Mika, Asikainen, Antti, Egnell, Gustaf, Kant, Promode, Leduc, Sylvain, Pettenella", "given" : "Davide (editors)", "non-dropping-particle" : "", "parse-names" : false, "suffix" : "" } ], "container-title" : "Forest Biomass for Europe \u2013 What Science Can Tell Us?", "id" : "ITEM-1", "issued" : { "date-parts" : [ [ "2014" ] ] }, "title" : "Forest Bioenergy for Europe", "type" : "report" }, "uris" : [ "http://www.mendeley.com/documents/?uuid=75985f46-1fa8-426f-92d3-dd71e949a410", "http://www.mendeley.com/documents/?uuid=47da53b6-4d42-4a78-918a-4eb00bbfc7fa" ] } ], "mendeley" : { "formattedCitation" : "(Pelkonen, Paavo; Mustonen, Mika, Asikainen, Antti, Egnell, Gustaf, Kant, Promode, Leduc, Sylvain, Pettenella, 2014)", "plainTextFormattedCitation" : "(Pelkonen, Paavo; Mustonen, Mika, Asikainen, Antti, Egnell, Gustaf, Kant, Promode, Leduc, Sylvain, Pettenella, 2014)", "previouslyFormattedCitation" : "(Pelkonen, Paavo; Mustonen, Mika, Asikainen, Antti, Egnell, Gustaf, Kant, Promode, Leduc, Sylvain, Pettenella,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Pelkonen</w:t>
      </w:r>
      <w:r>
        <w:rPr>
          <w:lang w:val="en-US"/>
        </w:rPr>
        <w:t xml:space="preserve"> </w:t>
      </w:r>
      <w:r w:rsidR="00C56B4E" w:rsidRPr="00C56B4E">
        <w:rPr>
          <w:i/>
          <w:lang w:val="en-US"/>
        </w:rPr>
        <w:t>et al.</w:t>
      </w:r>
      <w:r w:rsidRPr="00946649">
        <w:rPr>
          <w:rFonts w:cstheme="minorHAnsi"/>
          <w:lang w:val="en-US"/>
        </w:rPr>
        <w:t>, 2014)</w:t>
      </w:r>
      <w:r w:rsidRPr="00946649">
        <w:rPr>
          <w:rFonts w:cstheme="minorHAnsi"/>
          <w:lang w:val="en-US"/>
        </w:rPr>
        <w:fldChar w:fldCharType="end"/>
      </w:r>
      <w:r w:rsidRPr="00946649">
        <w:rPr>
          <w:rFonts w:cstheme="minorHAnsi"/>
          <w:lang w:val="en-US"/>
        </w:rPr>
        <w:t>. Local ecological knowledge related to forest management is just as rooted in Europe and Central Asia as woodfuel utili</w:t>
      </w:r>
      <w:r>
        <w:rPr>
          <w:rFonts w:cstheme="minorHAnsi"/>
          <w:lang w:val="en-US"/>
        </w:rPr>
        <w:t>z</w:t>
      </w:r>
      <w:r w:rsidRPr="00946649">
        <w:rPr>
          <w:rFonts w:cstheme="minorHAnsi"/>
          <w:lang w:val="en-US"/>
        </w:rPr>
        <w:t xml:space="preserve">ation. An example from the communities inhabiting the lowland landscapes of Transcarpathian region </w:t>
      </w:r>
      <w:r w:rsidRPr="00946649">
        <w:rPr>
          <w:rFonts w:cstheme="minorHAnsi"/>
          <w:i/>
          <w:lang w:val="en-US"/>
        </w:rPr>
        <w:t>Zakarpats’ka oblast’</w:t>
      </w:r>
      <w:r w:rsidRPr="00946649">
        <w:rPr>
          <w:rFonts w:cstheme="minorHAnsi"/>
          <w:lang w:val="en-US"/>
        </w:rPr>
        <w:t xml:space="preserve"> in western Ukraine points to a tradition of accessing firewood as dry wood and during forest logging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Roue", "given" : "Marie", "non-dropping-particle" : "", "parse-names" : false, "suffix" : "" }, { "dropping-particle" : "", "family" : "Molnar", "given" : "Zsolt", "non-dropping-particle" : "", "parse-names" : false, "suffix" : "" } ], "editor" : [ { "dropping-particle" : "", "family" : "Knowledges of Nature 9", "given" : "", "non-dropping-particle" : "", "parse-names" : false, "suffix" : "" } ], "id" : "ITEM-1", "issued" : { "date-parts" : [ [ "2016" ] ] }, "publisher" : "UNESCO", "publisher-place" : "Paris", "title" : "Indigenous and Local Knowledge of Biodiversity and Ecosystem Services in Europe and Central Asia", "type" : "book" }, "uris" : [ "http://www.mendeley.com/documents/?uuid=bfe9c3d3-c826-4f04-adb0-6bd4d113a1ef", "http://www.mendeley.com/documents/?uuid=2b895b29-3465-4fa7-90cf-662ccb332eb5" ] } ], "mendeley" : { "formattedCitation" : "(Roue &amp; Molnar, 2016)", "plainTextFormattedCitation" : "(Roue &amp; Molnar, 2016)", "previouslyFormattedCitation" : "(Roue &amp; Molnar,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Rou</w:t>
      </w:r>
      <w:r w:rsidR="003D1289">
        <w:rPr>
          <w:rFonts w:cstheme="minorHAnsi"/>
          <w:lang w:val="en-US"/>
        </w:rPr>
        <w:t>é</w:t>
      </w:r>
      <w:r w:rsidRPr="00946649">
        <w:rPr>
          <w:rFonts w:cstheme="minorHAnsi"/>
          <w:lang w:val="en-US"/>
        </w:rPr>
        <w:t xml:space="preserve"> &amp; Molnar, 201</w:t>
      </w:r>
      <w:r w:rsidR="003051C7">
        <w:rPr>
          <w:rFonts w:cstheme="minorHAnsi"/>
          <w:lang w:val="en-US"/>
        </w:rPr>
        <w:t>7</w:t>
      </w:r>
      <w:r w:rsidRPr="00946649">
        <w:rPr>
          <w:rFonts w:cstheme="minorHAnsi"/>
          <w:lang w:val="en-US"/>
        </w:rPr>
        <w:t>)</w:t>
      </w:r>
      <w:r w:rsidRPr="00946649">
        <w:rPr>
          <w:rFonts w:cstheme="minorHAnsi"/>
          <w:lang w:val="en-US"/>
        </w:rPr>
        <w:fldChar w:fldCharType="end"/>
      </w:r>
      <w:r w:rsidRPr="00946649">
        <w:rPr>
          <w:rFonts w:cstheme="minorHAnsi"/>
          <w:lang w:val="en-US"/>
        </w:rPr>
        <w:t>. The locals state the need for young forest stands in addition to old, diverse structured forests: “</w:t>
      </w:r>
      <w:r w:rsidRPr="00946649">
        <w:rPr>
          <w:rFonts w:cstheme="minorHAnsi"/>
          <w:i/>
          <w:iCs/>
          <w:lang w:val="en-US"/>
        </w:rPr>
        <w:t xml:space="preserve">For firewood we went only here, on the Lapos. That was the closest, and there was thin, dry wood, which could be broken by hand.” </w:t>
      </w:r>
      <w:r w:rsidRPr="00946649">
        <w:rPr>
          <w:rFonts w:cstheme="minorHAnsi"/>
          <w:iCs/>
          <w:lang w:val="en-US"/>
        </w:rPr>
        <w:t xml:space="preserve">(ibid) (See </w:t>
      </w:r>
      <w:r w:rsidR="009F3B65">
        <w:rPr>
          <w:lang w:val="en-US"/>
        </w:rPr>
        <w:t>supporting material</w:t>
      </w:r>
      <w:r w:rsidRPr="0014590D">
        <w:rPr>
          <w:rFonts w:cstheme="minorHAnsi"/>
          <w:iCs/>
          <w:lang w:val="en-US"/>
        </w:rPr>
        <w:t xml:space="preserve"> </w:t>
      </w:r>
      <w:hyperlink r:id="rId243" w:history="1">
        <w:r w:rsidRPr="005600B9">
          <w:rPr>
            <w:rStyle w:val="Hyperlink"/>
            <w:rFonts w:cstheme="minorHAnsi"/>
            <w:iCs/>
            <w:lang w:val="en-US"/>
          </w:rPr>
          <w:t>Appendix 2.2</w:t>
        </w:r>
      </w:hyperlink>
      <w:r w:rsidRPr="00946649">
        <w:rPr>
          <w:rFonts w:cstheme="minorHAnsi"/>
          <w:iCs/>
          <w:lang w:val="en-US"/>
        </w:rPr>
        <w:t>).</w:t>
      </w:r>
      <w:r w:rsidRPr="00946649">
        <w:rPr>
          <w:rFonts w:cstheme="minorHAnsi"/>
          <w:i/>
          <w:iCs/>
          <w:lang w:val="en-US"/>
        </w:rPr>
        <w:t xml:space="preserve"> </w:t>
      </w:r>
    </w:p>
    <w:p w14:paraId="65F0B301" w14:textId="77777777" w:rsidR="001E43D4" w:rsidRPr="00946649" w:rsidRDefault="001E43D4" w:rsidP="001E43D4">
      <w:pPr>
        <w:rPr>
          <w:lang w:val="en-US" w:eastAsia="ja-JP" w:bidi="en-US"/>
        </w:rPr>
      </w:pPr>
    </w:p>
    <w:p w14:paraId="5E101B6E" w14:textId="620E9A43" w:rsidR="001E43D4" w:rsidRPr="00946649" w:rsidRDefault="001E43D4" w:rsidP="004417BA">
      <w:pPr>
        <w:pStyle w:val="Heading5"/>
      </w:pPr>
      <w:bookmarkStart w:id="778" w:name="_Toc519504452"/>
      <w:r w:rsidRPr="00946649">
        <w:t>Provision of biofuels</w:t>
      </w:r>
      <w:bookmarkEnd w:id="778"/>
    </w:p>
    <w:p w14:paraId="2AF944A5" w14:textId="77777777" w:rsidR="001E43D4" w:rsidRPr="00946649" w:rsidRDefault="001E43D4" w:rsidP="001E43D4">
      <w:pPr>
        <w:rPr>
          <w:lang w:val="en-US"/>
        </w:rPr>
      </w:pPr>
      <w:r w:rsidRPr="00946649">
        <w:rPr>
          <w:lang w:val="en-US"/>
        </w:rPr>
        <w:t>The term “biofuel” generally refers to liquid transportation fuels made from biomass materials, such as ethanol and biodiesel. Biofuel production rose by a factor of ten between 2000 and 2014 in Western Europe (</w:t>
      </w:r>
      <w:r w:rsidRPr="00946649">
        <w:rPr>
          <w:b/>
          <w:lang w:val="en-US"/>
        </w:rPr>
        <w:t xml:space="preserve">Figure </w:t>
      </w:r>
      <w:r w:rsidRPr="00946649">
        <w:rPr>
          <w:b/>
          <w:bCs/>
          <w:lang w:val="en-US"/>
        </w:rPr>
        <w:t>2.28</w:t>
      </w:r>
      <w:r w:rsidRPr="00946649">
        <w:rPr>
          <w:bCs/>
          <w:lang w:val="en-US"/>
        </w:rPr>
        <w:t>)</w:t>
      </w:r>
      <w:r w:rsidRPr="00946649">
        <w:rPr>
          <w:lang w:val="en-US"/>
        </w:rPr>
        <w:t>. Simultaneously, imports increased both in Central and Western Europe, but the import dependence was much higher in Central Europe. Central Asia and Eastern Europe had only a negligible share (</w:t>
      </w:r>
      <w:r w:rsidRPr="00946649">
        <w:rPr>
          <w:b/>
          <w:lang w:val="en-US"/>
        </w:rPr>
        <w:t xml:space="preserve">Figure </w:t>
      </w:r>
      <w:r w:rsidRPr="00946649">
        <w:rPr>
          <w:b/>
          <w:bCs/>
          <w:lang w:val="en-US"/>
        </w:rPr>
        <w:t>2.28</w:t>
      </w:r>
      <w:r w:rsidRPr="00946649">
        <w:rPr>
          <w:bCs/>
          <w:lang w:val="en-US"/>
        </w:rPr>
        <w:t>)</w:t>
      </w:r>
      <w:r w:rsidRPr="00946649">
        <w:rPr>
          <w:lang w:val="en-US"/>
        </w:rPr>
        <w:t>. In terms of energy content, current annual production of biofuel (</w:t>
      </w:r>
      <w:r w:rsidRPr="00946649">
        <w:rPr>
          <w:b/>
          <w:lang w:val="en-US"/>
        </w:rPr>
        <w:t xml:space="preserve">Figure </w:t>
      </w:r>
      <w:r w:rsidRPr="00946649">
        <w:rPr>
          <w:b/>
          <w:bCs/>
          <w:lang w:val="en-US"/>
        </w:rPr>
        <w:t>2.28</w:t>
      </w:r>
      <w:r w:rsidRPr="00946649">
        <w:rPr>
          <w:bCs/>
          <w:lang w:val="en-US"/>
        </w:rPr>
        <w:t xml:space="preserve">) </w:t>
      </w:r>
      <w:r w:rsidRPr="00946649">
        <w:rPr>
          <w:lang w:val="en-US"/>
        </w:rPr>
        <w:t>remains small compared to that of woodfuel (140,000,000 m</w:t>
      </w:r>
      <w:r w:rsidRPr="00946649">
        <w:rPr>
          <w:vertAlign w:val="superscript"/>
          <w:lang w:val="en-US"/>
        </w:rPr>
        <w:t>3</w:t>
      </w:r>
      <w:r w:rsidRPr="00946649">
        <w:rPr>
          <w:lang w:val="en-US"/>
        </w:rPr>
        <w:t xml:space="preserve"> correspond to 1,000,000 – 2,400,000 tJ energy).</w:t>
      </w:r>
      <w:r w:rsidRPr="00946649">
        <w:rPr>
          <w:lang w:val="en-US"/>
        </w:rPr>
        <w:tab/>
        <w:t xml:space="preserve"> </w:t>
      </w:r>
    </w:p>
    <w:p w14:paraId="1ABA5A9D" w14:textId="77CEF90C" w:rsidR="00464381" w:rsidRDefault="00464381" w:rsidP="001E43D4">
      <w:pPr>
        <w:rPr>
          <w:lang w:val="en-US"/>
        </w:rPr>
      </w:pPr>
      <w:r>
        <w:rPr>
          <w:lang w:eastAsia="en-GB"/>
        </w:rPr>
        <w:lastRenderedPageBreak/>
        <w:drawing>
          <wp:inline distT="0" distB="0" distL="0" distR="0" wp14:anchorId="5A3548AE" wp14:editId="297851B9">
            <wp:extent cx="5731510" cy="5917565"/>
            <wp:effectExtent l="0" t="0" r="254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5731510" cy="5917565"/>
                    </a:xfrm>
                    <a:prstGeom prst="rect">
                      <a:avLst/>
                    </a:prstGeom>
                  </pic:spPr>
                </pic:pic>
              </a:graphicData>
            </a:graphic>
          </wp:inline>
        </w:drawing>
      </w:r>
    </w:p>
    <w:p w14:paraId="2CAF60E3" w14:textId="26B5779C" w:rsidR="001E43D4" w:rsidRPr="00946649" w:rsidRDefault="001E43D4" w:rsidP="001E43D4">
      <w:pPr>
        <w:rPr>
          <w:lang w:val="en-US"/>
        </w:rPr>
      </w:pPr>
      <w:r w:rsidRPr="00946649">
        <w:rPr>
          <w:lang w:val="en-US"/>
        </w:rPr>
        <w:t>An outlook for Europe and Central Asia shows a slight increase in ethanol production until 2020, which is expected to become stable by 2025 (</w:t>
      </w:r>
      <w:r w:rsidRPr="00946649">
        <w:rPr>
          <w:b/>
          <w:lang w:val="en-US"/>
        </w:rPr>
        <w:t>Figure 2.29</w:t>
      </w:r>
      <w:r w:rsidRPr="00946649">
        <w:rPr>
          <w:lang w:val="en-US"/>
        </w:rPr>
        <w:t xml:space="preserve">). For biodiesel, production is expected to peak by 2019 and to decline until 2025. The EU-28 as major producer is equally a major consumer with a strongly negative trade balance for both ethanol and biodiesel production. It is expected to roughly equalize until 2025. Only for Kazakhstan, a continuously negative trade balance for ethanol is expected. However, impacts of the production of energy crops on the environment and on other contributions from nature to people limit their use </w:t>
      </w:r>
      <w:r w:rsidRPr="00946649">
        <w:rPr>
          <w:lang w:val="en-US"/>
        </w:rPr>
        <w:fldChar w:fldCharType="begin" w:fldLock="1"/>
      </w:r>
      <w:r w:rsidRPr="00946649">
        <w:rPr>
          <w:lang w:val="en-US"/>
        </w:rPr>
        <w:instrText>ADDIN CSL_CITATION { "citationItems" : [ { "id" : "ITEM-1", "itemData" : { "DOI" : "10.1016/j.biombioe.2017.05.003", "ISSN" : "09619534", "abstract" : "National or supranational policies such as the EU Renewable Energy Directive (EU RED) prescribe both the assessment of the environmental impacts of biofuel and bioenergy production, as well as their impact on ecosystem services (ESS). However, it is not clear what differentiates environmental assessment (EA) and ESS studies. Therefore, we conducted a systematic review and compared ESS and EA studies of biofuel and bioenergy production. We focused on topics such as whether both approaches allow for a holistic sustainability assessment of biofuel/bioenergy production, are suitable for practitioners, and which gaps for policymaking they can bridge. The results of the systematic review suggest that ESS studies tend to assess economic and social sustainability more prominently when compared to EA studies. Furthermore, ESS studies often assess ESS bundles and thereby cover multiple environmental impact categories, while EA studies focus more on selected environmental impacts (e.g., GHG emissions, air pollution, water quality and availability), targeting fewer environmental impacts to achieve slightly more feasible and reliable impact assessments (lower uncertainty). EA studies are dominated by life-cycle assessments. Contrastingly, ESS studies rather cover the entire social-ecological dimensions of biofuel and bioenergy production. Due to their systematic approach, they act as an envelope for multiple methodologies that can quantify the sustainability impacts of biofuel and bioenergy production. In this respect, it can be argued that ESS studies could support policymaking bridging some existing gaps such as the underrepresentation of social assessments in the EU RED.", "author" : [ { "dropping-particle" : "", "family" : "Meyer", "given" : "Markus A.", "non-dropping-particle" : "", "parse-names" : false, "suffix" : "" }, { "dropping-particle" : "", "family" : "Leckert", "given" : "Florian S.", "non-dropping-particle" : "", "parse-names" : false, "suffix" : "" } ], "container-title" : "Biomass and Bioenergy", "id" : "ITEM-1", "issued" : { "date-parts" : [ [ "2017" ] ] }, "title" : "A systematic review of the conceptual differences of environmental assessment and ecosystem service studies of biofuel and bioenergy production", "type" : "article-journal" }, "uris" : [ "http://www.mendeley.com/documents/?uuid=5e9ef0af-f054-4d7a-9a1a-720e36875b5a", "http://www.mendeley.com/documents/?uuid=f533bde2-9791-4be6-8a7a-a0f06e10e6ef" ] } ], "mendeley" : { "formattedCitation" : "(Meyer &amp; Leckert, 2017)", "plainTextFormattedCitation" : "(Meyer &amp; Leckert, 2017)", "previouslyFormattedCitation" : "(Meyer &amp; Leckert, 2017)" }, "properties" : {  }, "schema" : "https://github.com/citation-style-language/schema/raw/master/csl-citation.json" }</w:instrText>
      </w:r>
      <w:r w:rsidRPr="00946649">
        <w:rPr>
          <w:lang w:val="en-US"/>
        </w:rPr>
        <w:fldChar w:fldCharType="separate"/>
      </w:r>
      <w:r w:rsidRPr="00946649">
        <w:rPr>
          <w:lang w:val="en-US"/>
        </w:rPr>
        <w:t>(Meyer &amp; Leckert, 2017)</w:t>
      </w:r>
      <w:r w:rsidRPr="00946649">
        <w:rPr>
          <w:lang w:val="en-US"/>
        </w:rPr>
        <w:fldChar w:fldCharType="end"/>
      </w:r>
      <w:r w:rsidRPr="00946649">
        <w:rPr>
          <w:lang w:val="en-US"/>
        </w:rPr>
        <w:t xml:space="preserve">. Major concerns exist concerning the potential of GHG emission offset, regulation of soil quality, water quality and quantity, biodiversity, and indirect land-use change that displaces ecological impacts outside of the biofuel production region </w:t>
      </w:r>
      <w:r w:rsidRPr="00946649">
        <w:rPr>
          <w:lang w:val="en-US"/>
        </w:rPr>
        <w:fldChar w:fldCharType="begin" w:fldLock="1"/>
      </w:r>
      <w:r w:rsidRPr="00946649">
        <w:rPr>
          <w:lang w:val="en-US"/>
        </w:rPr>
        <w:instrText>ADDIN CSL_CITATION { "citationItems" : [ { "id" : "ITEM-1", "itemData" : { "DOI" : "10.1007/s00267-012-9907-5", "ISSN" : "1432-1009", "abstract" : "Indicators of the environmental sustainability of biofuel production, distribution, and use should be selected, measured, and interpreted with respect to the context in which they are used. The context of a sustainability assessment includes the purpose, the particular biofuel production and distribution system, policy conditions, stakeholder values, location, temporal influences, spatial scale, baselines, and reference scenarios. We recommend that biofuel sustainability questions be formulated with respect to the context, that appropriate indicators of environmental sustainability be developed or selected from more generic suites, and that decision makers consider context in ascribing meaning to indicators. In addition, considerations such as technical objectives, varying values and perspectives of stakeholder groups, indicator cost, and availability and reliability of data need to be understood and considered. Sustainability indicators for biofuels are most useful if adequate historical data are available, information can be collected at appropriate spatial and temporal scales, organizations are committed to use indicator information in the decision-making process, and indicators can effectively guide behavior toward more sustainable practices.", "author" : [ { "dropping-particle" : "", "family" : "Efroymson", "given" : "Rebecca A", "non-dropping-particle" : "", "parse-names" : false, "suffix" : "" }, { "dropping-particle" : "", "family" : "Dale", "given" : "Virginia H", "non-dropping-particle" : "", "parse-names" : false, "suffix" : "" }, { "dropping-particle" : "", "family" : "Kline", "given" : "Keith L", "non-dropping-particle" : "", "parse-names" : false, "suffix" : "" }, { "dropping-particle" : "", "family" : "McBride", "given" : "Allen C", "non-dropping-particle" : "", "parse-names" : false, "suffix" : "" }, { "dropping-particle" : "", "family" : "Bielicki", "given" : "Jeffrey M", "non-dropping-particle" : "", "parse-names" : false, "suffix" : "" }, { "dropping-particle" : "", "family" : "Smith", "given" : "Raymond L", "non-dropping-particle" : "", "parse-names" : false, "suffix" : "" }, { "dropping-particle" : "", "family" : "Parish", "given" : "Esther S", "non-dropping-particle" : "", "parse-names" : false, "suffix" : "" }, { "dropping-particle" : "", "family" : "Schweizer", "given" : "Peter E", "non-dropping-particle" : "", "parse-names" : false, "suffix" : "" }, { "dropping-particle" : "", "family" : "Shaw", "given" : "Denice M", "non-dropping-particle" : "", "parse-names" : false, "suffix" : "" } ], "container-title" : "Environmental Management", "id" : "ITEM-1", "issue" : "2", "issued" : { "date-parts" : [ [ "2013", "2" ] ] }, "page" : "291-306", "title" : "Environmental Indicators of Biofuel Sustainability: What About Context?", "type" : "article-journal", "volume" : "51" }, "uris" : [ "http://www.mendeley.com/documents/?uuid=081188cc-6152-4447-a8cb-2467487c481e", "http://www.mendeley.com/documents/?uuid=a21cd6fc-f4ff-40a8-8f34-db1bd1f5ddd2" ] }, { "id" : "ITEM-2", "itemData" : { "DOI" : "10.1016/j.ecolind.2011.01.010", "ISSN" : "1470160X", "author" : [ { "dropping-particle" : "", "family" : "McBride", "given" : "Allen C.", "non-dropping-particle" : "", "parse-names" : false, "suffix" : "" }, { "dropping-particle" : "", "family" : "Dale", "given" : "Virginia H.", "non-dropping-particle" : "", "parse-names" : false, "suffix" : "" }, { "dropping-particle" : "", "family" : "Baskaran", "given" : "Latha M.", "non-dropping-particle" : "", "parse-names" : false, "suffix" : "" }, { "dropping-particle" : "", "family" : "Downing", "given" : "Mark E.", "non-dropping-particle" : "", "parse-names" : false, "suffix" : "" }, { "dropping-particle" : "", "family" : "Eaton", "given" : "Laurence M.", "non-dropping-particle" : "", "parse-names" : false, "suffix" : "" }, { "dropping-particle" : "", "family" : "Efroymson", "given" : "Rebecca A.", "non-dropping-particle" : "", "parse-names" : false, "suffix" : "" }, { "dropping-particle" : "", "family" : "Garten", "given" : "Charles T.", "non-dropping-particle" : "", "parse-names" : false, "suffix" : "" }, { "dropping-particle" : "", "family" : "Kline", "given" : "Keith L.", "non-dropping-particle" : "", "parse-names" : false, "suffix" : "" }, { "dropping-particle" : "", "family" : "Jager", "given" : "Henriette I.", "non-dropping-particle" : "", "parse-names" : false, "suffix" : "" }, { "dropping-particle" : "", "family" : "Mulholland", "given" : "Patrick J.", "non-dropping-particle" : "", "parse-names" : false, "suffix" : "" }, { "dropping-particle" : "", "family" : "Parish", "given" : "Esther S.", "non-dropping-particle" : "", "parse-names" : false, "suffix" : "" }, { "dropping-particle" : "", "family" : "Schweizer", "given" : "Peter E.", "non-dropping-particle" : "", "parse-names" : false, "suffix" : "" }, { "dropping-particle" : "", "family" : "Storey", "given" : "John M.", "non-dropping-particle" : "", "parse-names" : false, "suffix" : "" } ], "container-title" : "Ecological Indicators", "id" : "ITEM-2", "issue" : "5", "issued" : { "date-parts" : [ [ "2011", "9" ] ] }, "page" : "1277-1289", "title" : "Indicators to support environmental sustainability of bioenergy systems", "type" : "article-journal", "volume" : "11" }, "uris" : [ "http://www.mendeley.com/documents/?uuid=1a638283-6e29-47d3-ae1b-1f40cf800cf3", "http://www.mendeley.com/documents/?uuid=1158f2de-4c15-4fde-9802-afec298cbc05" ] } ], "mendeley" : { "formattedCitation" : "(Efroymson et al., 2013; McBride et al., 2011)", "plainTextFormattedCitation" : "(Efroymson et al., 2013; McBride et al., 2011)", "previouslyFormattedCitation" : "(Efroymson et al., 2013; McBride et al., 2011)" }, "properties" : {  }, "schema" : "https://github.com/citation-style-language/schema/raw/master/csl-citation.json" }</w:instrText>
      </w:r>
      <w:r w:rsidRPr="00946649">
        <w:rPr>
          <w:lang w:val="en-US"/>
        </w:rPr>
        <w:fldChar w:fldCharType="separate"/>
      </w:r>
      <w:r w:rsidRPr="00946649">
        <w:rPr>
          <w:lang w:val="en-US"/>
        </w:rPr>
        <w:t xml:space="preserve">(Efroymson </w:t>
      </w:r>
      <w:r w:rsidR="00C56B4E" w:rsidRPr="00C56B4E">
        <w:rPr>
          <w:i/>
          <w:lang w:val="en-US"/>
        </w:rPr>
        <w:t>et al.</w:t>
      </w:r>
      <w:r w:rsidRPr="00946649">
        <w:rPr>
          <w:lang w:val="en-US"/>
        </w:rPr>
        <w:t xml:space="preserve">, 2013; McBride </w:t>
      </w:r>
      <w:r w:rsidR="00C56B4E" w:rsidRPr="00C56B4E">
        <w:rPr>
          <w:i/>
          <w:lang w:val="en-US"/>
        </w:rPr>
        <w:t>et al.</w:t>
      </w:r>
      <w:r w:rsidRPr="00946649">
        <w:rPr>
          <w:lang w:val="en-US"/>
        </w:rPr>
        <w:t>, 2011)</w:t>
      </w:r>
      <w:r w:rsidRPr="00946649">
        <w:rPr>
          <w:lang w:val="en-US"/>
        </w:rPr>
        <w:fldChar w:fldCharType="end"/>
      </w:r>
      <w:r w:rsidRPr="00946649">
        <w:rPr>
          <w:lang w:val="en-US"/>
        </w:rPr>
        <w:t xml:space="preserve">. These trade-offs could be considered in policy by implementing, for instance, stricter rules for biofuel certification that consider the environmental and social impacts within and beyond the feedstock production region </w:t>
      </w:r>
      <w:r w:rsidRPr="00946649">
        <w:rPr>
          <w:lang w:val="en-US"/>
        </w:rPr>
        <w:fldChar w:fldCharType="begin" w:fldLock="1"/>
      </w:r>
      <w:r w:rsidRPr="00946649">
        <w:rPr>
          <w:lang w:val="en-US"/>
        </w:rPr>
        <w:instrText>ADDIN CSL_CITATION { "citationItems" : [ { "id" : "ITEM-1", "itemData" : { "abstract" : "Global demand for agricultural and forestry products fundamentally affects regional land-use change associated with environmental impacts (EIs) such as erosion. In contrast to aggregated global metrics such as greenhouse gas (GHG) balances, local/regional EIs of different agricultural and forestry production regions need methods which enable worldwide EI comparisons. The key aspect is to control environmental heterogeneity to reveal man-made differences of EIs between production regions. Environmental heterogeneity is the variation in biotic and abiotic environmental conditions. In the present study, we used three approaches to control environmental heterogeneity: (i) environmental stratification, (ii) potential natural vegetation (PNV), and (iii) regional environmental thresholds to compare EIs of solid biomass production. We compared production regions of managed forests and plantation forests in subtropical (Satilla watershed, Southeastern US), tropical (Rufiji basin, Tanzania), and temperate (Mulde watershed, Central Germany) climates. All approaches supported the comparison of the EIs of different land-use classes between and within production regions. They also standardized the different EIs for a comparison between the EI categories. The EIs for different land-use classes within a production region decreased with increasing degree of naturalness (forest, plantation forestry, and cropland). PNV was the most reliable approach, but lacked feasibility and relevance. The PNV approach explicitly included most of the factors that drive environmental heterogeneity in contrast to the stratification and threshold approaches. The stratification approach allows consistent global application due to available data. Regional environmental thresholds only included arbitrarily selected aspects of environmental heterogeneity; they are only available for few EIs. Especially, the PNV and stratification approaches are options to compare regional EIs of biomass or crop production such as erosion, biodiversity, or water quality impacts worldwide and thereby complement existing metrics assessing global EIs such as GHG emissions.", "author" : [ { "dropping-particle" : "", "family" : "Meyer", "given" : "Markus A", "non-dropping-particle" : "", "parse-names" : false, "suffix" : "" }, { "dropping-particle" : "", "family" : "Seppelt", "given" : "Ralf", "non-dropping-particle" : "", "parse-names" : false, "suffix" : "" }, { "dropping-particle" : "", "family" : "Witing", "given" : "Felix", "non-dropping-particle" : "", "parse-names" : false, "suffix" : "" }, { "dropping-particle" : "", "family" : "Priess", "given" : "Joerg A", "non-dropping-particle" : "", "parse-names" : false, "suffix" : "" } ], "container-title" : "Environmental Research Letters", "id" : "ITEM-1", "issue" : "3", "issued" : { "date-parts" : [ [ "2016" ] ] }, "page" : "34005", "title" : "Making environmental assessments of biomass production systems comparable worldwide", "type" : "article-journal", "volume" : "11" }, "uris" : [ "http://www.mendeley.com/documents/?uuid=393a0ee7-3974-4312-9c05-244e0f30e13f", "http://www.mendeley.com/documents/?uuid=b350f09b-9f92-45e2-8a3b-b796bd8144cf" ] } ], "mendeley" : { "formattedCitation" : "(Meyer, Seppelt, Witing, &amp; Priess, 2016)", "plainTextFormattedCitation" : "(Meyer, Seppelt, Witing, &amp; Priess, 2016)", "previouslyFormattedCitation" : "(Meyer, Seppelt, Witing, &amp; Priess, 2016)" }, "properties" : {  }, "schema" : "https://github.com/citation-style-language/schema/raw/master/csl-citation.json" }</w:instrText>
      </w:r>
      <w:r w:rsidRPr="00946649">
        <w:rPr>
          <w:lang w:val="en-US"/>
        </w:rPr>
        <w:fldChar w:fldCharType="separate"/>
      </w:r>
      <w:r w:rsidRPr="00946649">
        <w:rPr>
          <w:lang w:val="en-US"/>
        </w:rPr>
        <w:t>(Meyer</w:t>
      </w:r>
      <w:r>
        <w:rPr>
          <w:lang w:val="en-US"/>
        </w:rPr>
        <w:t xml:space="preserve"> </w:t>
      </w:r>
      <w:r w:rsidR="00C56B4E" w:rsidRPr="00C56B4E">
        <w:rPr>
          <w:i/>
          <w:lang w:val="en-US"/>
        </w:rPr>
        <w:t>et al.</w:t>
      </w:r>
      <w:r w:rsidRPr="00946649">
        <w:rPr>
          <w:lang w:val="en-US"/>
        </w:rPr>
        <w:t>, 2016)</w:t>
      </w:r>
      <w:r w:rsidRPr="00946649">
        <w:rPr>
          <w:lang w:val="en-US"/>
        </w:rPr>
        <w:fldChar w:fldCharType="end"/>
      </w:r>
      <w:r w:rsidRPr="00946649">
        <w:rPr>
          <w:lang w:val="en-US"/>
        </w:rPr>
        <w:t xml:space="preserve">. </w:t>
      </w:r>
    </w:p>
    <w:p w14:paraId="5F24A607" w14:textId="77777777" w:rsidR="001E43D4" w:rsidRPr="00946649" w:rsidRDefault="001E43D4" w:rsidP="001E43D4">
      <w:pPr>
        <w:rPr>
          <w:lang w:val="en-US"/>
        </w:rPr>
      </w:pPr>
      <w:r w:rsidRPr="00946649">
        <w:rPr>
          <w:lang w:val="en-US"/>
        </w:rPr>
        <w:lastRenderedPageBreak/>
        <w:t xml:space="preserve">In the future, agricultural residues, as one example of second-generation biofuel feedstocks, can also contribute substantially to energy production. Studies for the </w:t>
      </w:r>
      <w:r w:rsidRPr="00946649">
        <w:rPr>
          <w:rFonts w:cstheme="minorHAnsi"/>
          <w:iCs/>
          <w:lang w:val="en-US"/>
        </w:rPr>
        <w:t xml:space="preserve">European Union </w:t>
      </w:r>
      <w:r w:rsidRPr="00946649">
        <w:rPr>
          <w:lang w:val="en-US"/>
        </w:rPr>
        <w:t xml:space="preserve">consider that around 25 to 60% of agricultural residues could be available for this purpose </w:t>
      </w:r>
      <w:r w:rsidRPr="00946649">
        <w:rPr>
          <w:lang w:val="en-US"/>
        </w:rPr>
        <w:fldChar w:fldCharType="begin" w:fldLock="1"/>
      </w:r>
      <w:r w:rsidRPr="00946649">
        <w:rPr>
          <w:lang w:val="en-US"/>
        </w:rPr>
        <w:instrText>ADDIN CSL_CITATION { "citationItems" : [ { "id" : "ITEM-1", "itemData" : { "DOI" : "10.1186/1754-6834-5-25", "ISSN" : "1754-6834", "abstract" : "This paper reviews recent literature on bioenergy potentials in conjunction with available biomass conversion technologies. The geographical scope is the European Union, which has set a course for long term development of its energy supply from the current dependence on fossil resources to a dominance of renewable resources. A cornerstone in European energy policies and strategies is biomass and bioenergy. The annual demand for biomass for energy is estimated to increase from the current level of 5.7 EJ to 10.0 EJ in 2020. Assessments of bioenergy potentials vary substantially due to methodological inconsistency and assumptions applied by individual authors. Forest biomass, agricultural residues and energy crops constitute the three major sources of biomass for energy, with the latter probably developing into the most important source over the 21st century. Land use and the changes thereof is a key issue in sustainable bioenergy production as land availability is an ultimately limiting factor.", "author" : [ { "dropping-particle" : "", "family" : "Bentsen", "given" : "Niclas Scott", "non-dropping-particle" : "", "parse-names" : false, "suffix" : "" }, { "dropping-particle" : "", "family" : "Felby", "given" : "Claus", "non-dropping-particle" : "", "parse-names" : false, "suffix" : "" } ], "container-title" : "Biotechnology for Biofuels", "id" : "ITEM-1", "issue" : "1", "issued" : { "date-parts" : [ [ "2012", "4" ] ] }, "page" : "25", "title" : "Biomass for energy in the European Union - a review of bioenergy resource assessments", "type" : "article-journal", "volume" : "5" }, "uris" : [ "http://www.mendeley.com/documents/?uuid=da0a004e-3814-45e9-89a7-9bd97860f2e0", "http://www.mendeley.com/documents/?uuid=6963012b-1e65-4d60-9feb-a43495398eb6" ] } ], "mendeley" : { "formattedCitation" : "(Bentsen &amp; Felby, 2012)", "plainTextFormattedCitation" : "(Bentsen &amp; Felby, 2012)", "previouslyFormattedCitation" : "(Bentsen &amp; Felby, 2012)" }, "properties" : {  }, "schema" : "https://github.com/citation-style-language/schema/raw/master/csl-citation.json" }</w:instrText>
      </w:r>
      <w:r w:rsidRPr="00946649">
        <w:rPr>
          <w:lang w:val="en-US"/>
        </w:rPr>
        <w:fldChar w:fldCharType="separate"/>
      </w:r>
      <w:r w:rsidRPr="00946649">
        <w:rPr>
          <w:lang w:val="en-US"/>
        </w:rPr>
        <w:t>(Bentsen &amp; Felby, 2012)</w:t>
      </w:r>
      <w:r w:rsidRPr="00946649">
        <w:rPr>
          <w:lang w:val="en-US"/>
        </w:rPr>
        <w:fldChar w:fldCharType="end"/>
      </w:r>
      <w:r w:rsidRPr="00946649">
        <w:rPr>
          <w:lang w:val="en-US"/>
        </w:rPr>
        <w:t>.</w:t>
      </w:r>
    </w:p>
    <w:p w14:paraId="45AB8BF3" w14:textId="39FCBD8B" w:rsidR="00A132FA" w:rsidRPr="009F5978" w:rsidRDefault="00A132FA" w:rsidP="009F5978">
      <w:pPr>
        <w:rPr>
          <w:lang w:val="en-US"/>
        </w:rPr>
      </w:pPr>
      <w:r>
        <w:rPr>
          <w:lang w:eastAsia="en-GB"/>
        </w:rPr>
        <w:drawing>
          <wp:inline distT="0" distB="0" distL="0" distR="0" wp14:anchorId="30004DE5" wp14:editId="5655356A">
            <wp:extent cx="5731510" cy="6849110"/>
            <wp:effectExtent l="0" t="0" r="2540" b="8890"/>
            <wp:docPr id="4156" name="Picture 4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5731510" cy="6849110"/>
                    </a:xfrm>
                    <a:prstGeom prst="rect">
                      <a:avLst/>
                    </a:prstGeom>
                  </pic:spPr>
                </pic:pic>
              </a:graphicData>
            </a:graphic>
          </wp:inline>
        </w:drawing>
      </w:r>
    </w:p>
    <w:p w14:paraId="73147AD2" w14:textId="77777777" w:rsidR="001E43D4" w:rsidRPr="00946649" w:rsidRDefault="001E43D4">
      <w:pPr>
        <w:rPr>
          <w:lang w:val="en-US"/>
        </w:rPr>
      </w:pPr>
    </w:p>
    <w:p w14:paraId="73B8BD87" w14:textId="0D23E0D0" w:rsidR="001E43D4" w:rsidRPr="00946649" w:rsidRDefault="001E43D4" w:rsidP="001F0516">
      <w:pPr>
        <w:pStyle w:val="Heading4"/>
      </w:pPr>
      <w:bookmarkStart w:id="779" w:name="_Ref478742617"/>
      <w:bookmarkStart w:id="780" w:name="_Toc519504453"/>
      <w:r w:rsidRPr="00946649">
        <w:t>Materials and assistance</w:t>
      </w:r>
      <w:bookmarkEnd w:id="779"/>
      <w:bookmarkEnd w:id="780"/>
    </w:p>
    <w:p w14:paraId="114BCBF9" w14:textId="77777777" w:rsidR="001E43D4" w:rsidRPr="00946649" w:rsidRDefault="001E43D4" w:rsidP="001E43D4">
      <w:pPr>
        <w:widowControl w:val="0"/>
        <w:ind w:right="-40"/>
        <w:rPr>
          <w:rFonts w:eastAsia="Cambria" w:cstheme="minorHAnsi"/>
          <w:lang w:val="en-US"/>
        </w:rPr>
      </w:pPr>
      <w:r w:rsidRPr="00946649">
        <w:rPr>
          <w:rFonts w:eastAsia="Cambria" w:cstheme="minorHAnsi"/>
          <w:lang w:val="en-US"/>
        </w:rPr>
        <w:t xml:space="preserve">Nature contributes to people’s quality of life by providing materials for construction, clothing, ornamental purposes, or assistance for herding, guidance and guard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IPBES", "given" : "", "non-dropping-particle" : "", "parse-names" : false, "suffix" : "" } ], "id" : "ITEM-1", "issued" : { "date-parts" : [ [ "2017" ] ] }, "title" : "Categories of Nature's Contributions to People (NCP) of IPBES", "type" : "article-journal" }, "uris" : [ "http://www.mendeley.com/documents/?uuid=429f2dd7-e633-49f9-a64e-9161fb73bcff", "http://www.mendeley.com/documents/?uuid=2f6574d1-2604-4d09-8a94-66f426f878aa" ] } ], "mendeley" : { "formattedCitation" : "(IPBES, 2017a)", "plainTextFormattedCitation" : "(IPBES, 2017a)", "previouslyFormattedCitation" : "(IPBES, 2017a)"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IPBES, 2017a)</w:t>
      </w:r>
      <w:r w:rsidRPr="00946649">
        <w:rPr>
          <w:rFonts w:eastAsia="Cambria" w:cstheme="minorHAnsi"/>
          <w:lang w:val="en-US"/>
        </w:rPr>
        <w:fldChar w:fldCharType="end"/>
      </w:r>
      <w:r w:rsidRPr="00946649">
        <w:rPr>
          <w:rFonts w:eastAsia="Cambria" w:cstheme="minorHAnsi"/>
          <w:lang w:val="en-US"/>
        </w:rPr>
        <w:t xml:space="preserve">. For most of these materials, comprehensive national or sub-national level data do not exist, with the exception of wood. Here, we present the status and trends of this </w:t>
      </w:r>
      <w:r w:rsidRPr="00946649">
        <w:rPr>
          <w:lang w:val="en-US"/>
        </w:rPr>
        <w:t xml:space="preserve">contribution from nature to people </w:t>
      </w:r>
      <w:r w:rsidRPr="00946649">
        <w:rPr>
          <w:rFonts w:eastAsia="Cambria" w:cstheme="minorHAnsi"/>
          <w:lang w:val="en-US"/>
        </w:rPr>
        <w:t xml:space="preserve">in Europe </w:t>
      </w:r>
      <w:r w:rsidRPr="00946649">
        <w:rPr>
          <w:rFonts w:eastAsia="Cambria" w:cstheme="minorHAnsi"/>
          <w:lang w:val="en-US"/>
        </w:rPr>
        <w:lastRenderedPageBreak/>
        <w:t>and Central Asia associated with the provision of wood, cotton, and other vegetal materials, materials from marine systems and the assistance of dogs in guarding and protecting livestock.</w:t>
      </w:r>
    </w:p>
    <w:p w14:paraId="23DCC08A" w14:textId="77777777" w:rsidR="001E43D4" w:rsidRPr="00946649" w:rsidRDefault="001E43D4" w:rsidP="001E43D4">
      <w:pPr>
        <w:widowControl w:val="0"/>
        <w:ind w:right="-40"/>
        <w:rPr>
          <w:rFonts w:eastAsia="Cambria" w:cstheme="minorHAnsi"/>
          <w:lang w:val="en-US"/>
        </w:rPr>
      </w:pPr>
    </w:p>
    <w:p w14:paraId="66D320A2" w14:textId="6F454E20" w:rsidR="001E43D4" w:rsidRPr="004417BA" w:rsidRDefault="001E43D4" w:rsidP="004417BA">
      <w:pPr>
        <w:pStyle w:val="Heading5"/>
      </w:pPr>
      <w:bookmarkStart w:id="781" w:name="_Toc519504454"/>
      <w:r w:rsidRPr="004417BA">
        <w:t>Provision of wood</w:t>
      </w:r>
      <w:bookmarkEnd w:id="781"/>
    </w:p>
    <w:p w14:paraId="4C97D106" w14:textId="2FC6E796" w:rsidR="001E43D4" w:rsidRPr="00946649" w:rsidRDefault="001E43D4" w:rsidP="001E43D4">
      <w:pPr>
        <w:rPr>
          <w:rFonts w:eastAsia="Cambria" w:cstheme="minorHAnsi"/>
          <w:b/>
          <w:sz w:val="20"/>
          <w:szCs w:val="20"/>
          <w:lang w:val="en-US"/>
        </w:rPr>
      </w:pPr>
      <w:r w:rsidRPr="00946649">
        <w:rPr>
          <w:rFonts w:eastAsia="Cambria" w:cstheme="minorHAnsi"/>
          <w:lang w:val="en-US"/>
        </w:rPr>
        <w:t xml:space="preserve">Roundwood is defined as all wood removed with or without bark, including wood removed in its round form or in other form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FAO", "given" : "", "non-dropping-particle" : "", "parse-names" : false, "suffix" : "" } ], "id" : "ITEM-1", "issued" : { "date-parts" : [ [ "2015" ] ] }, "title" : "FOREST PRODUCTS DEFINITIONS", "type" : "report" }, "uris" : [ "http://www.mendeley.com/documents/?uuid=92eb7696-b601-40d1-890a-4ad1dc3e1023", "http://www.mendeley.com/documents/?uuid=2ef06bbc-f3d4-49f8-963b-df16fc34fca2" ] } ], "mendeley" : { "formattedCitation" : "(FAO, 2015a)", "plainTextFormattedCitation" : "(FAO, 2015a)", "previouslyFormattedCitation" : "(FAO, 2015a)"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224D64">
        <w:rPr>
          <w:rFonts w:eastAsia="Cambria" w:cstheme="minorHAnsi"/>
          <w:lang w:val="en-US"/>
        </w:rPr>
        <w:t>FAO, 2015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Roundwood can be subdivided into industrial roundwood, used mainly for construction and in processed timber products, and woodfuel (see Section 2.2.2.2.1). Total production of roundwood has remained stable in Europe and Central Asia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FAO", "given" : "", "non-dropping-particle" : "", "parse-names" : false, "suffix" : "" } ], "id" : "ITEM-1", "issued" : { "date-parts" : [ [ "2015" ] ] }, "title" : "FOREST PRODUCTS DEFINITIONS", "type" : "report" }, "uris" : [ "http://www.mendeley.com/documents/?uuid=2ef06bbc-f3d4-49f8-963b-df16fc34fca2", "http://www.mendeley.com/documents/?uuid=92eb7696-b601-40d1-890a-4ad1dc3e1023" ] } ], "mendeley" : { "formattedCitation" : "(FAO, 2015a)", "plainTextFormattedCitation" : "(FAO, 2015a)", "previouslyFormattedCitation" : "(FAO, 2015a)"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224D64">
        <w:rPr>
          <w:rFonts w:eastAsia="Cambria" w:cstheme="minorHAnsi"/>
          <w:lang w:val="en-US"/>
        </w:rPr>
        <w:t>FAO, 2015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with a major impact by the fall of the iron curtain (</w:t>
      </w:r>
      <w:r w:rsidR="0004763F">
        <w:rPr>
          <w:rFonts w:eastAsia="Cambria" w:cstheme="minorHAnsi"/>
          <w:b/>
          <w:lang w:val="en-US"/>
        </w:rPr>
        <w:t>Figure 2.30</w:t>
      </w:r>
      <w:r w:rsidRPr="00946649">
        <w:rPr>
          <w:rFonts w:eastAsia="Cambria" w:cstheme="minorHAnsi"/>
          <w:lang w:val="en-US"/>
        </w:rPr>
        <w:t>) and a slight decline for the period 2005-2014</w:t>
      </w:r>
      <w:r w:rsidRPr="00946649">
        <w:rPr>
          <w:lang w:val="en-US"/>
        </w:rPr>
        <w:t xml:space="preserve"> in Western Europe (</w:t>
      </w:r>
      <w:r w:rsidR="0004763F">
        <w:rPr>
          <w:b/>
          <w:lang w:val="en-US"/>
        </w:rPr>
        <w:t>Figure 2.31</w:t>
      </w:r>
      <w:r w:rsidRPr="00946649">
        <w:rPr>
          <w:lang w:val="en-US"/>
        </w:rPr>
        <w:t xml:space="preserve">). </w:t>
      </w:r>
      <w:r w:rsidRPr="00946649">
        <w:rPr>
          <w:rFonts w:eastAsia="Cambria" w:cstheme="minorHAnsi"/>
          <w:lang w:val="en-US"/>
        </w:rPr>
        <w:t>Timber standing stock, regardless of use or degree of management, are largest in some regions of Western and Central Europe: forests of Central Europe, Scandinavia and the Alps (</w:t>
      </w:r>
      <w:r w:rsidR="0004763F" w:rsidRPr="0004763F">
        <w:rPr>
          <w:b/>
          <w:lang w:val="en-US"/>
        </w:rPr>
        <w:t>Figure 2.32</w:t>
      </w:r>
      <w:r w:rsidRPr="00946649">
        <w:rPr>
          <w:rFonts w:eastAsia="Cambria" w:cstheme="minorHAnsi"/>
          <w:lang w:val="en-US"/>
        </w:rPr>
        <w:t xml:space="preserve">). </w:t>
      </w:r>
    </w:p>
    <w:p w14:paraId="4A3244A3" w14:textId="55EBC5FB" w:rsidR="006E6431" w:rsidRPr="006E6431" w:rsidRDefault="006E6431" w:rsidP="006E6431">
      <w:pPr>
        <w:rPr>
          <w:lang w:val="en-US"/>
        </w:rPr>
      </w:pPr>
      <w:r>
        <w:rPr>
          <w:lang w:eastAsia="en-GB"/>
        </w:rPr>
        <w:drawing>
          <wp:inline distT="0" distB="0" distL="0" distR="0" wp14:anchorId="51172026" wp14:editId="026E0A4A">
            <wp:extent cx="5731510" cy="3577590"/>
            <wp:effectExtent l="0" t="0" r="2540" b="381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731510" cy="3577590"/>
                    </a:xfrm>
                    <a:prstGeom prst="rect">
                      <a:avLst/>
                    </a:prstGeom>
                  </pic:spPr>
                </pic:pic>
              </a:graphicData>
            </a:graphic>
          </wp:inline>
        </w:drawing>
      </w:r>
    </w:p>
    <w:p w14:paraId="2EF86042" w14:textId="0CA1C411" w:rsidR="006E6431" w:rsidRDefault="006E6431" w:rsidP="000226B2">
      <w:pPr>
        <w:pStyle w:val="Caption"/>
      </w:pPr>
      <w:bookmarkStart w:id="782" w:name="_Ref487280052"/>
    </w:p>
    <w:p w14:paraId="508C6DD9" w14:textId="6174AE12" w:rsidR="00674242" w:rsidRDefault="00674242" w:rsidP="000226B2">
      <w:pPr>
        <w:pStyle w:val="Caption"/>
      </w:pPr>
      <w:r>
        <w:rPr>
          <w:lang w:val="en-GB" w:eastAsia="en-GB"/>
        </w:rPr>
        <w:lastRenderedPageBreak/>
        <w:drawing>
          <wp:inline distT="0" distB="0" distL="0" distR="0" wp14:anchorId="098493B0" wp14:editId="7A0A2120">
            <wp:extent cx="5731510" cy="2859405"/>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731510" cy="2859405"/>
                    </a:xfrm>
                    <a:prstGeom prst="rect">
                      <a:avLst/>
                    </a:prstGeom>
                  </pic:spPr>
                </pic:pic>
              </a:graphicData>
            </a:graphic>
          </wp:inline>
        </w:drawing>
      </w:r>
    </w:p>
    <w:p w14:paraId="5446E3DF" w14:textId="77777777" w:rsidR="00674242" w:rsidRPr="00674242" w:rsidRDefault="00674242" w:rsidP="00674242">
      <w:pPr>
        <w:rPr>
          <w:lang w:val="en-US"/>
        </w:rPr>
      </w:pPr>
    </w:p>
    <w:bookmarkEnd w:id="782"/>
    <w:p w14:paraId="645D9FD4" w14:textId="12D3C98F" w:rsidR="00674242" w:rsidRPr="00674242" w:rsidRDefault="00674242" w:rsidP="00674242">
      <w:pPr>
        <w:rPr>
          <w:lang w:val="en-US"/>
        </w:rPr>
      </w:pPr>
      <w:r>
        <w:rPr>
          <w:lang w:eastAsia="en-GB"/>
        </w:rPr>
        <w:drawing>
          <wp:inline distT="0" distB="0" distL="0" distR="0" wp14:anchorId="61E82287" wp14:editId="59C5C97F">
            <wp:extent cx="5731510" cy="5280660"/>
            <wp:effectExtent l="0" t="0" r="254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5731510" cy="5280660"/>
                    </a:xfrm>
                    <a:prstGeom prst="rect">
                      <a:avLst/>
                    </a:prstGeom>
                  </pic:spPr>
                </pic:pic>
              </a:graphicData>
            </a:graphic>
          </wp:inline>
        </w:drawing>
      </w:r>
    </w:p>
    <w:p w14:paraId="6E219B67" w14:textId="29CB064D" w:rsidR="001E43D4" w:rsidRDefault="001E43D4" w:rsidP="000226B2">
      <w:pPr>
        <w:pStyle w:val="Caption"/>
      </w:pPr>
    </w:p>
    <w:p w14:paraId="181B3EA7" w14:textId="77777777" w:rsidR="001E43D4" w:rsidRPr="00946649" w:rsidRDefault="001E43D4" w:rsidP="001E43D4">
      <w:pPr>
        <w:rPr>
          <w:rFonts w:cstheme="minorHAnsi"/>
          <w:lang w:val="en-US"/>
        </w:rPr>
      </w:pPr>
    </w:p>
    <w:p w14:paraId="683F42C4" w14:textId="5D7B4F92" w:rsidR="001E43D4" w:rsidRPr="00CB5013" w:rsidRDefault="001E43D4" w:rsidP="004417BA">
      <w:pPr>
        <w:pStyle w:val="Heading5"/>
      </w:pPr>
      <w:bookmarkStart w:id="783" w:name="_Toc519504455"/>
      <w:r w:rsidRPr="00CB5013">
        <w:t>Cotton and other vegetal materials</w:t>
      </w:r>
      <w:bookmarkEnd w:id="783"/>
    </w:p>
    <w:p w14:paraId="5DF13896" w14:textId="11A73086" w:rsidR="001E43D4" w:rsidRDefault="001E43D4" w:rsidP="001E43D4">
      <w:pPr>
        <w:rPr>
          <w:rFonts w:eastAsia="Cambria" w:cstheme="minorHAnsi"/>
          <w:lang w:val="en-US"/>
        </w:rPr>
      </w:pPr>
      <w:r w:rsidRPr="00946649">
        <w:rPr>
          <w:rFonts w:eastAsia="Cambria" w:cstheme="minorHAnsi"/>
          <w:lang w:val="en-US"/>
        </w:rPr>
        <w:t>During the period 1961-2014 cotton lint was mostly produced in Central Asia and Turkey. Production in Central Asia has fluctuated without a clear trend (</w:t>
      </w:r>
      <w:r w:rsidR="005D769B" w:rsidRPr="005D769B">
        <w:rPr>
          <w:b/>
          <w:lang w:val="en-US"/>
        </w:rPr>
        <w:t>Figure 2.33</w:t>
      </w:r>
      <w:r w:rsidRPr="00946649">
        <w:rPr>
          <w:rFonts w:eastAsia="Cambria" w:cstheme="minorHAnsi"/>
          <w:lang w:val="en-US"/>
        </w:rPr>
        <w:t xml:space="preserve">), masking marked technological, economic and political transformations of the cotton industr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Deniz Kandiyoti", "given" : "", "non-dropping-particle" : "", "parse-names" : false, "suffix" : "" } ], "container-title" : "The Cotton Sector in Central Asia, Proceedings of a Conference held at SOAS University of London 3\u20134 November 2005", "editor" : [ { "dropping-particle" : "", "family" : "Deniz Kandiyoti", "given" : "", "non-dropping-particle" : "", "parse-names" : false, "suffix" : "" } ], "id" : "ITEM-1", "issued" : { "date-parts" : [ [ "2007" ] ] }, "page" : "1-11", "publisher" : "The School of Oriental and African Studies, University of London", "publisher-place" : "London", "title" : "Introduction", "type" : "paper-conference" }, "uris" : [ "http://www.mendeley.com/documents/?uuid=3f562005-391b-4383-a0b1-eb72e504f4d1", "http://www.mendeley.com/documents/?uuid=511499ae-655c-417b-9b86-ca1c473db256" ] } ], "mendeley" : { "formattedCitation" : "(Deniz Kandiyoti, 2007)", "plainTextFormattedCitation" : "(Deniz Kandiyoti, 2007)", "previouslyFormattedCitation" : "(Deniz Kandiyoti, 200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andiyoti, 2007)</w:t>
      </w:r>
      <w:r w:rsidRPr="00946649">
        <w:rPr>
          <w:rFonts w:eastAsia="Cambria" w:cstheme="minorHAnsi"/>
          <w:lang w:val="en-US"/>
        </w:rPr>
        <w:fldChar w:fldCharType="end"/>
      </w:r>
      <w:r w:rsidRPr="00946649">
        <w:rPr>
          <w:rFonts w:eastAsia="Cambria" w:cstheme="minorHAnsi"/>
          <w:lang w:val="en-US"/>
        </w:rPr>
        <w:t>.</w:t>
      </w:r>
    </w:p>
    <w:p w14:paraId="55FD4232" w14:textId="36CFA45D" w:rsidR="004367F9" w:rsidRPr="00946649" w:rsidRDefault="004367F9" w:rsidP="001E43D4">
      <w:pPr>
        <w:rPr>
          <w:rFonts w:eastAsia="Cambria" w:cstheme="minorHAnsi"/>
          <w:lang w:val="en-US"/>
        </w:rPr>
      </w:pPr>
      <w:r>
        <w:rPr>
          <w:lang w:eastAsia="en-GB"/>
        </w:rPr>
        <w:drawing>
          <wp:inline distT="0" distB="0" distL="0" distR="0" wp14:anchorId="56E15289" wp14:editId="6A009BB6">
            <wp:extent cx="5731510" cy="3035300"/>
            <wp:effectExtent l="0" t="0" r="254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5731510" cy="3035300"/>
                    </a:xfrm>
                    <a:prstGeom prst="rect">
                      <a:avLst/>
                    </a:prstGeom>
                  </pic:spPr>
                </pic:pic>
              </a:graphicData>
            </a:graphic>
          </wp:inline>
        </w:drawing>
      </w:r>
    </w:p>
    <w:p w14:paraId="25E401D2" w14:textId="4E16695B" w:rsidR="001E43D4" w:rsidRPr="00946649" w:rsidRDefault="001E43D4" w:rsidP="001E43D4">
      <w:pPr>
        <w:rPr>
          <w:rFonts w:eastAsia="Cambria" w:cstheme="minorHAnsi"/>
          <w:lang w:val="en-US"/>
        </w:rPr>
      </w:pPr>
      <w:r w:rsidRPr="00946649">
        <w:rPr>
          <w:rFonts w:eastAsia="Cambria" w:cstheme="minorHAnsi"/>
          <w:lang w:val="en-US"/>
        </w:rPr>
        <w:t xml:space="preserve">Reed has traditionally been used in many regions for thatching, but it can be also be utilized in a number of other ways, including in construction and gardening, in paper, textile and plastic production, and as fodder and fertilize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819-754X", "abstract" : "Reed (Phragmites) is a wetland plant genus that has been utilised by man since ancient times. It is a tall, thin, highly productive grass (Poaceae) with an above-ground biomass of up to 30 t ha-1 y-1. Due to its world-wide dominance, it is often cheap and readily available as a raw material. Reed has been used for centuries as a fodder plant in summer, and the stems have traditionally been harvested in winter as a raw material for crafts and for construction materials including roofing. It became popular for pulp and paper production in the middle of the twentieth century and, in recent years, has been used in sewage water treatment and as a source of renewable energy that is unlikely to compete with food production. This article explores the global extent of reedbeds and potential yields; and catalogues historical uses of reed, forgotten applications and new opportunities for its utilisation. Quality requirements, products and related stand management (such as harvesting time) are also reviewed.", "author" : [ { "dropping-particle" : "", "family" : "K\u00f6bbing", "given" : "J F", "non-dropping-particle" : "", "parse-names" : false, "suffix" : "" }, { "dropping-particle" : "", "family" : "Thevs", "given" : "N", "non-dropping-particle" : "", "parse-names" : false, "suffix" : "" }, { "dropping-particle" : "", "family" : "Zerbe", "given" : "S", "non-dropping-particle" : "", "parse-names" : false, "suffix" : "" } ], "container-title" : "Mires and Peat", "id" : "ITEM-1", "issued" : { "date-parts" : [ [ "2013" ] ] }, "page" : "1-14", "title" : "The utilisation of reed ( Phragmites australis ): a review", "type" : "article-journal", "volume" : "13" }, "uris" : [ "http://www.mendeley.com/documents/?uuid=e9601f3c-9768-4058-8dfa-29e3b1a1f1bd", "http://www.mendeley.com/documents/?uuid=de763899-fd7b-4737-bff1-8074dbc69e92" ] } ], "mendeley" : { "formattedCitation" : "(K\u00f6bbing, Thevs, &amp; Zerbe, 2013)", "plainTextFormattedCitation" : "(K\u00f6bbing, Thevs, &amp; Zerbe, 2013)", "previouslyFormattedCitation" : "(K\u00f6bbing, Thevs, &amp; Zerbe,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öbbing</w:t>
      </w:r>
      <w:r>
        <w:rPr>
          <w:lang w:val="en-US"/>
        </w:rPr>
        <w:t xml:space="preserve"> </w:t>
      </w:r>
      <w:r w:rsidR="00C56B4E" w:rsidRPr="00C56B4E">
        <w:rPr>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Reed is grown and harvested throughout the subregions </w:t>
      </w:r>
      <w:r w:rsidRPr="00946649">
        <w:rPr>
          <w:lang w:val="en-US"/>
        </w:rPr>
        <w:fldChar w:fldCharType="begin" w:fldLock="1"/>
      </w:r>
      <w:r w:rsidRPr="00946649">
        <w:rPr>
          <w:lang w:val="en-US"/>
        </w:rPr>
        <w:instrText>ADDIN CSL_CITATION { "citationItems" : [ { "id" : "ITEM-1", "itemData" : { "ISSN" : "1819-754X", "abstract" : "Reed (Phragmites) is a wetland plant genus that has been utilised by man since ancient times. It is a tall, thin, highly productive grass (Poaceae) with an above-ground biomass of up to 30 t ha-1 y-1. Due to its world-wide dominance, it is often cheap and readily available as a raw material. Reed has been used for centuries as a fodder plant in summer, and the stems have traditionally been harvested in winter as a raw material for crafts and for construction materials including roofing. It became popular for pulp and paper production in the middle of the twentieth century and, in recent years, has been used in sewage water treatment and as a source of renewable energy that is unlikely to compete with food production. This article explores the global extent of reedbeds and potential yields; and catalogues historical uses of reed, forgotten applications and new opportunities for its utilisation. Quality requirements, products and related stand management (such as harvesting time) are also reviewed.", "author" : [ { "dropping-particle" : "", "family" : "K\u00f6bbing", "given" : "J F", "non-dropping-particle" : "", "parse-names" : false, "suffix" : "" }, { "dropping-particle" : "", "family" : "Thevs", "given" : "N", "non-dropping-particle" : "", "parse-names" : false, "suffix" : "" }, { "dropping-particle" : "", "family" : "Zerbe", "given" : "S", "non-dropping-particle" : "", "parse-names" : false, "suffix" : "" } ], "container-title" : "Mires and Peat", "id" : "ITEM-1", "issued" : { "date-parts" : [ [ "2013" ] ] }, "page" : "1-14", "title" : "The utilisation of reed ( Phragmites australis ): a review", "type" : "article-journal", "volume" : "13" }, "uris" : [ "http://www.mendeley.com/documents/?uuid=de763899-fd7b-4737-bff1-8074dbc69e92", "http://www.mendeley.com/documents/?uuid=e9601f3c-9768-4058-8dfa-29e3b1a1f1bd" ] } ], "mendeley" : { "formattedCitation" : "(K\u00f6bbing et al., 2013)", "plainTextFormattedCitation" : "(K\u00f6bbing et al., 2013)", "previouslyFormattedCitation" : "(K\u00f6bbing et al., 2013)" }, "properties" : {  }, "schema" : "https://github.com/citation-style-language/schema/raw/master/csl-citation.json" }</w:instrText>
      </w:r>
      <w:r w:rsidRPr="00946649">
        <w:rPr>
          <w:lang w:val="en-US"/>
        </w:rPr>
        <w:fldChar w:fldCharType="separate"/>
      </w:r>
      <w:r w:rsidRPr="00946649">
        <w:rPr>
          <w:lang w:val="en-US"/>
        </w:rPr>
        <w:t xml:space="preserve">(Köbbing </w:t>
      </w:r>
      <w:r w:rsidR="00C56B4E" w:rsidRPr="00C56B4E">
        <w:rPr>
          <w:i/>
          <w:lang w:val="en-US"/>
        </w:rPr>
        <w:t>et al.</w:t>
      </w:r>
      <w:r w:rsidRPr="00946649">
        <w:rPr>
          <w:lang w:val="en-US"/>
        </w:rPr>
        <w:t>, 2013)</w:t>
      </w:r>
      <w:r w:rsidRPr="00946649">
        <w:rPr>
          <w:lang w:val="en-US"/>
        </w:rPr>
        <w:fldChar w:fldCharType="end"/>
      </w:r>
      <w:r w:rsidRPr="00946649">
        <w:rPr>
          <w:rFonts w:eastAsia="Cambria" w:cstheme="minorHAnsi"/>
          <w:lang w:val="en-US"/>
        </w:rPr>
        <w:t>. Mediterranean countries of Europe play an important role in the provision of cork, as they produce 87% of cork globally, especially the Iberian Peninsula, which is home to the majority of cork oak (</w:t>
      </w:r>
      <w:r w:rsidRPr="00946649">
        <w:rPr>
          <w:rFonts w:eastAsia="Cambria" w:cstheme="minorHAnsi"/>
          <w:i/>
          <w:lang w:val="en-US"/>
        </w:rPr>
        <w:t>Quercus suber</w:t>
      </w:r>
      <w:r w:rsidRPr="00946649">
        <w:rPr>
          <w:rFonts w:eastAsia="Cambria" w:cstheme="minorHAnsi"/>
          <w:lang w:val="en-US"/>
        </w:rPr>
        <w:t xml:space="preserve">) forests in the worl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788469400000", "author" : [ { "dropping-particle" : "", "family" : "Boschmonart", "given" : "Jes\u00fas Rives", "non-dropping-particle" : "", "parse-names" : false, "suffix" : "" } ], "id" : "ITEM-1", "issue" : "July", "issued" : { "date-parts" : [ [ "2011" ] ] }, "number-of-pages" : "229", "publisher" : "Universitat Autonoma de Barcelona", "title" : "Environmental evaluation of the cork sector in Southern Europe (Catalonia)", "type" : "thesis" }, "uris" : [ "http://www.mendeley.com/documents/?uuid=6b908586-0df2-454e-95fd-48b99a1c0b44", "http://www.mendeley.com/documents/?uuid=6faac09f-ec67-4c27-9d91-13dd38746e09" ] }, { "id" : "ITEM-2", "itemData" : { "DOI" : "10.1007/s13595-012-0197-0", "author" : [ { "dropping-particle" : "", "family" : "Ac\u00e1cio", "given" : "Vanda", "non-dropping-particle" : "", "parse-names" : false, "suffix" : "" }, { "dropping-particle" : "", "family" : "Holmgren", "given" : "Milena", "non-dropping-particle" : "", "parse-names" : false, "suffix" : "" } ], "container-title" : "Annals of Forest Science", "id" : "ITEM-2", "issued" : { "date-parts" : [ [ "2014" ] ] }, "page" : "5-13", "title" : "Pathways for resilience in Mediterranean cork oak land use systems", "type" : "article-journal", "volume" : "71" }, "uris" : [ "http://www.mendeley.com/documents/?uuid=0a18b93a-7ffd-4b84-81ea-ef53e20c04b6", "http://www.mendeley.com/documents/?uuid=271b4145-3382-43e8-9549-6fff33191264" ] } ], "mendeley" : { "formattedCitation" : "(Ac\u00e1cio &amp; Holmgren, 2014; Boschmonart, 2011)", "plainTextFormattedCitation" : "(Ac\u00e1cio &amp; Holmgren, 2014; Boschmonart, 2011)", "previouslyFormattedCitation" : "(Ac\u00e1cio &amp; Holmgren, 2014; Boschmonart,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Acácio &amp; Holmgren, 2014; </w:t>
      </w:r>
      <w:r w:rsidR="00A07CF5">
        <w:rPr>
          <w:rFonts w:eastAsia="Cambria" w:cstheme="minorHAnsi"/>
          <w:lang w:val="en-US"/>
        </w:rPr>
        <w:t>APCOR</w:t>
      </w:r>
      <w:r w:rsidRPr="00946649">
        <w:rPr>
          <w:rFonts w:eastAsia="Cambria" w:cstheme="minorHAnsi"/>
          <w:lang w:val="en-US"/>
        </w:rPr>
        <w:t>, 2011)</w:t>
      </w:r>
      <w:r w:rsidRPr="00946649">
        <w:rPr>
          <w:rFonts w:eastAsia="Cambria" w:cstheme="minorHAnsi"/>
          <w:lang w:val="en-US"/>
        </w:rPr>
        <w:fldChar w:fldCharType="end"/>
      </w:r>
      <w:r w:rsidRPr="00946649">
        <w:rPr>
          <w:rFonts w:eastAsia="Cambria" w:cstheme="minorHAnsi"/>
          <w:lang w:val="en-US"/>
        </w:rPr>
        <w:t xml:space="preserve"> and, therefore, also cork extraction (</w:t>
      </w:r>
      <w:r w:rsidR="005D769B" w:rsidRPr="005D769B">
        <w:rPr>
          <w:b/>
          <w:lang w:val="en-US"/>
        </w:rPr>
        <w:t>Figure 2.34</w:t>
      </w:r>
      <w:r w:rsidRPr="00946649">
        <w:rPr>
          <w:rFonts w:eastAsia="Cambria" w:cstheme="minorHAnsi"/>
          <w:lang w:val="en-US"/>
        </w:rPr>
        <w:t xml:space="preserve">). About 70% of harvested cork is used for the production of bottle stoppers. Other products include flooring, insulation material, clothes and accessories, and decorative object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540-9295", "author" : [ { "dropping-particle" : "", "family" : "Bugalho", "given" : "Miguel N", "non-dropping-particle" : "", "parse-names" : false, "suffix" : "" }, { "dropping-particle" : "", "family" : "Caldeira", "given" : "Maria C", "non-dropping-particle" : "", "parse-names" : false, "suffix" : "" }, { "dropping-particle" : "", "family" : "Pereira", "given" : "Jo\u00e3o S", "non-dropping-particle" : "", "parse-names" : false, "suffix" : "" }, { "dropping-particle" : "", "family" : "Aronson", "given" : "James", "non-dropping-particle" : "", "parse-names" : false, "suffix" : "" }, { "dropping-particle" : "", "family" : "Pausas", "given" : "Juli G", "non-dropping-particle" : "", "parse-names" : false, "suffix" : "" } ], "container-title" : "Frontiers in Ecology and the Environment", "id" : "ITEM-1", "issue" : "5", "issued" : { "date-parts" : [ [ "2011", "6" ] ] }, "page" : "278-286", "title" : "Mediterranean cork oak savannas require human use to sustain biodiversity and ecosystem services", "type" : "article-journal", "volume" : "9" }, "uris" : [ "http://www.mendeley.com/documents/?uuid=c56c4ec5-6045-4746-8d20-cb1c2f6946be", "http://www.mendeley.com/documents/?uuid=fd8be2ac-fb28-4c3d-8ede-936c843982cc" ] } ], "mendeley" : { "formattedCitation" : "(Bugalho, Caldeira, Pereira, Aronson, &amp; Pausas, 2011)", "plainTextFormattedCitation" : "(Bugalho, Caldeira, Pereira, Aronson, &amp; Pausas, 2011)", "previouslyFormattedCitation" : "(Bugalho, Caldeira, Pereira, Aronson, &amp; Pausas,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ugalho</w:t>
      </w:r>
      <w:r>
        <w:rPr>
          <w:lang w:val="en-US"/>
        </w:rPr>
        <w:t xml:space="preserve"> </w:t>
      </w:r>
      <w:r w:rsidR="00C56B4E" w:rsidRPr="00C56B4E">
        <w:rPr>
          <w:i/>
          <w:lang w:val="en-US"/>
        </w:rPr>
        <w:t>et al.</w:t>
      </w:r>
      <w:r w:rsidRPr="00946649">
        <w:rPr>
          <w:rFonts w:eastAsia="Cambria" w:cstheme="minorHAnsi"/>
          <w:lang w:val="en-US"/>
        </w:rPr>
        <w:t>, 2011)</w:t>
      </w:r>
      <w:r w:rsidRPr="00946649">
        <w:rPr>
          <w:rFonts w:eastAsia="Cambria" w:cstheme="minorHAnsi"/>
          <w:lang w:val="en-US"/>
        </w:rPr>
        <w:fldChar w:fldCharType="end"/>
      </w:r>
      <w:r w:rsidRPr="00946649">
        <w:rPr>
          <w:rFonts w:eastAsia="Cambria" w:cstheme="minorHAnsi"/>
          <w:lang w:val="en-US"/>
        </w:rPr>
        <w:t>.</w:t>
      </w:r>
    </w:p>
    <w:p w14:paraId="612DA143" w14:textId="7F85C841" w:rsidR="001E43D4" w:rsidRDefault="001E43D4" w:rsidP="000226B2">
      <w:pPr>
        <w:pStyle w:val="Caption"/>
      </w:pPr>
    </w:p>
    <w:p w14:paraId="33E2BFF8" w14:textId="77CD52B2" w:rsidR="00634982" w:rsidRPr="00634982" w:rsidRDefault="00634982" w:rsidP="00634982">
      <w:pPr>
        <w:rPr>
          <w:lang w:val="en-US"/>
        </w:rPr>
      </w:pPr>
      <w:r>
        <w:rPr>
          <w:lang w:eastAsia="en-GB"/>
        </w:rPr>
        <w:lastRenderedPageBreak/>
        <w:drawing>
          <wp:inline distT="0" distB="0" distL="0" distR="0" wp14:anchorId="1AEA6470" wp14:editId="2F10075F">
            <wp:extent cx="5731510" cy="3640455"/>
            <wp:effectExtent l="0" t="0" r="2540" b="0"/>
            <wp:docPr id="957" name="Picture 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0"/>
                    <a:stretch>
                      <a:fillRect/>
                    </a:stretch>
                  </pic:blipFill>
                  <pic:spPr>
                    <a:xfrm>
                      <a:off x="0" y="0"/>
                      <a:ext cx="5731510" cy="3640455"/>
                    </a:xfrm>
                    <a:prstGeom prst="rect">
                      <a:avLst/>
                    </a:prstGeom>
                  </pic:spPr>
                </pic:pic>
              </a:graphicData>
            </a:graphic>
          </wp:inline>
        </w:drawing>
      </w:r>
    </w:p>
    <w:p w14:paraId="2E907FC0" w14:textId="5E02089E" w:rsidR="001E43D4" w:rsidRPr="00946649" w:rsidRDefault="001E43D4" w:rsidP="001E43D4">
      <w:pPr>
        <w:rPr>
          <w:rFonts w:eastAsia="Cambria" w:cstheme="minorHAnsi"/>
          <w:lang w:val="en-US"/>
        </w:rPr>
      </w:pPr>
      <w:r w:rsidRPr="00946649">
        <w:rPr>
          <w:rFonts w:eastAsia="Cambria" w:cstheme="minorHAnsi"/>
          <w:lang w:val="en-US"/>
        </w:rPr>
        <w:t xml:space="preserve">Rosins are solid forms of resins obtained from pine trees and some other conifers. They are extracted by tapping the tre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bstract" : "The design, process and synthesis of high value composite materials from forests in scientific research has been widely discussed in recent times ensuring greater awareness and accessibility to its associated communities and the economy in general. Raw materials obtained from the forests can be multi-folded in its use as a virgin source of an energy provider such as wooden blocks to more complex processed material development. In this paper, we will be focusing on the latter related to sustainable development of rosins. Rosins are exudates of pine resins which consist of hydrophobic characteristics that are widely used as a precursor for many applications without significant alterations. We discuss the nature, process and its support in composite material. The composite material has been tailored with related to chemical and physical properties. Chemically rosins contain free carboxyl acid functional group and carbon-carbon double bonds which are potent to react with other reactive species to facilitate various intermediates. Here we have looked at its reaction intermediates and subsequent products for composite material of high value using environmentally friendly methodologies, such as solvent free methods. Biodegradable polymer incorporated composite scaffolds using rosins are studied to tailor the bioactivity. We treat the eco-friendly pine resins which is biocompatible to complement the biopolymers as the process of extracting rosin from pine resin is a particular green process, involving only a natural product (pine resin) and producing no waste. The paper discusses the preparation of composite scaffolds for use in tissue engineering applications.", "author" : [ { "dropping-particle" : "", "family" : "Mitchell", "given" : "Geoffrey R", "non-dropping-particle" : "", "parse-names" : false, "suffix" : "" }, { "dropping-particle" : "", "family" : "Biscaia", "given" : "Sara", "non-dropping-particle" : "", "parse-names" : false, "suffix" : "" }, { "dropping-particle" : "", "family" : "Mahendra", "given" : "Vidhura Subash", "non-dropping-particle" : "", "parse-names" : false, "suffix" : "" }, { "dropping-particle" : "", "family" : "Mateus", "given" : "Artur", "non-dropping-particle" : "", "parse-names" : false, "suffix" : "" } ], "container-title" : "Advances in Materials Physics and Chemistry", "id" : "ITEM-1", "issue" : "March", "issued" : { "date-parts" : [ [ "2016" ] ] }, "page" : "54-60", "title" : "High Value Materials from the Forests", "type" : "article-journal" }, "uris" : [ "http://www.mendeley.com/documents/?uuid=c72bc6ac-fdf3-484c-9818-cd59a0a74e06", "http://www.mendeley.com/documents/?uuid=400ae015-c3df-4de2-a4d1-b3200badf3ca" ] } ], "mendeley" : { "formattedCitation" : "(G. R. Mitchell, Biscaia, Mahendra, &amp; Mateus, 2016)", "plainTextFormattedCitation" : "(G. R. Mitchell, Biscaia, Mahendra, &amp; Mateus, 2016)", "previouslyFormattedCitation" : "(G. R. Mitchell, Biscaia, Mahendra, &amp; Mateus,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itchell</w:t>
      </w:r>
      <w:r>
        <w:rPr>
          <w:lang w:val="en-US"/>
        </w:rPr>
        <w:t xml:space="preserve"> </w:t>
      </w:r>
      <w:r w:rsidR="00C56B4E" w:rsidRPr="00C56B4E">
        <w:rPr>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Historically used to waterproof ships, they are now used in the production of chemicals, paints, inks, varnishes, floor coverings and soaps. Sources of rosins in Europe and Central Asia are </w:t>
      </w:r>
      <w:r w:rsidRPr="00946649">
        <w:rPr>
          <w:rFonts w:eastAsia="Cambria" w:cstheme="minorHAnsi"/>
          <w:i/>
          <w:lang w:val="en-US"/>
        </w:rPr>
        <w:t xml:space="preserve">Pinus pinaster </w:t>
      </w:r>
      <w:r w:rsidRPr="00946649">
        <w:rPr>
          <w:rFonts w:eastAsia="Cambria" w:cstheme="minorHAnsi"/>
          <w:lang w:val="en-US"/>
        </w:rPr>
        <w:t>(Portugal),</w:t>
      </w:r>
      <w:r w:rsidRPr="00946649">
        <w:rPr>
          <w:rFonts w:eastAsia="Cambria" w:cstheme="minorHAnsi"/>
          <w:i/>
          <w:lang w:val="en-US"/>
        </w:rPr>
        <w:t xml:space="preserve"> P. sylvestris </w:t>
      </w:r>
      <w:r w:rsidRPr="00946649">
        <w:rPr>
          <w:rFonts w:eastAsia="Cambria" w:cstheme="minorHAnsi"/>
          <w:lang w:val="en-US"/>
        </w:rPr>
        <w:t xml:space="preserve">(former Soviet Union), </w:t>
      </w:r>
      <w:r w:rsidRPr="00946649">
        <w:rPr>
          <w:rFonts w:eastAsia="Cambria" w:cstheme="minorHAnsi"/>
          <w:i/>
          <w:lang w:val="en-US"/>
        </w:rPr>
        <w:t xml:space="preserve">P. halepensis </w:t>
      </w:r>
      <w:r w:rsidRPr="00946649">
        <w:rPr>
          <w:rFonts w:eastAsia="Cambria" w:cstheme="minorHAnsi"/>
          <w:lang w:val="en-US"/>
        </w:rPr>
        <w:t xml:space="preserve">(Greece) and </w:t>
      </w:r>
      <w:r w:rsidRPr="00946649">
        <w:rPr>
          <w:rFonts w:eastAsia="Cambria" w:cstheme="minorHAnsi"/>
          <w:i/>
          <w:lang w:val="en-US"/>
        </w:rPr>
        <w:t xml:space="preserve">P. brutia </w:t>
      </w:r>
      <w:r w:rsidRPr="00946649">
        <w:rPr>
          <w:rFonts w:eastAsia="Cambria" w:cstheme="minorHAnsi"/>
          <w:lang w:val="en-US"/>
        </w:rPr>
        <w:t xml:space="preserve">(Turke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251036489", "author" : [ { "dropping-particle" : "", "family" : "Food and Agriculture Organization (FAO)", "given" : "", "non-dropping-particle" : "", "parse-names" : false, "suffix" : "" } ], "id" : "ITEM-1", "issued" : { "date-parts" : [ [ "1995" ] ] }, "publisher-place" : "Rome", "title" : "Non-wood Forest Products", "type" : "book" }, "uris" : [ "http://www.mendeley.com/documents/?uuid=3622bf41-f005-463b-9ed9-07c9b1e9faf9", "http://www.mendeley.com/documents/?uuid=a86eeea5-dade-4516-a77d-e1bbd92a9fef" ] } ], "mendeley" : { "formattedCitation" : "(Food and Agriculture Organization (FAO), 1995)", "plainTextFormattedCitation" : "(Food and Agriculture Organization (FAO), 1995)", "previouslyFormattedCitation" : "(Food and Agriculture Organization (FAO), 199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224D64">
        <w:rPr>
          <w:rFonts w:eastAsia="Cambria" w:cstheme="minorHAnsi"/>
          <w:lang w:val="en-US"/>
        </w:rPr>
        <w:t>FAO, 1995</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w:t>
      </w:r>
    </w:p>
    <w:p w14:paraId="7881BE9D" w14:textId="081D69B1" w:rsidR="001E43D4" w:rsidRPr="00946649" w:rsidRDefault="001E43D4" w:rsidP="001E43D4">
      <w:pPr>
        <w:rPr>
          <w:rFonts w:eastAsia="Cambria" w:cstheme="minorHAnsi"/>
          <w:lang w:val="en-US"/>
        </w:rPr>
      </w:pPr>
      <w:r w:rsidRPr="00946649">
        <w:rPr>
          <w:rFonts w:eastAsia="Cambria" w:cstheme="minorHAnsi"/>
          <w:lang w:val="en-US"/>
        </w:rPr>
        <w:t xml:space="preserve">Only a few countries in Europe and Central Asia produce turpentine and resin, with decreasing trends due to the high costs of labour. Portugal accounts for the majority of world trade in gum turpentine, but production fell from an average of 110,000 tonnes per year during 1978-1987 to 30,000 tonnes by 1992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251036489", "author" : [ { "dropping-particle" : "", "family" : "Food and Agriculture Organization (FAO)", "given" : "", "non-dropping-particle" : "", "parse-names" : false, "suffix" : "" } ], "id" : "ITEM-1", "issued" : { "date-parts" : [ [ "1995" ] ] }, "publisher-place" : "Rome", "title" : "Non-wood Forest Products", "type" : "book" }, "uris" : [ "http://www.mendeley.com/documents/?uuid=a86eeea5-dade-4516-a77d-e1bbd92a9fef", "http://www.mendeley.com/documents/?uuid=3622bf41-f005-463b-9ed9-07c9b1e9faf9" ] } ], "mendeley" : { "formattedCitation" : "(Food and Agriculture Organization (FAO), 1995)", "plainTextFormattedCitation" : "(Food and Agriculture Organization (FAO), 1995)", "previouslyFormattedCitation" : "(Food and Agriculture Organization (FAO), 1995)" }, "properties" : {  }, "schema" : "https://github.com/citation-style-language/schema/raw/master/csl-citation.json" }</w:instrText>
      </w:r>
      <w:r w:rsidRPr="00946649">
        <w:rPr>
          <w:rFonts w:eastAsia="Cambria" w:cstheme="minorHAnsi"/>
          <w:lang w:val="en-US"/>
        </w:rPr>
        <w:fldChar w:fldCharType="separate"/>
      </w:r>
      <w:r>
        <w:rPr>
          <w:rFonts w:eastAsia="Cambria" w:cstheme="minorHAnsi"/>
          <w:lang w:val="en-US"/>
        </w:rPr>
        <w:t>(</w:t>
      </w:r>
      <w:r w:rsidRPr="00224D64">
        <w:rPr>
          <w:rFonts w:eastAsia="Cambria" w:cstheme="minorHAnsi"/>
          <w:lang w:val="en-US"/>
        </w:rPr>
        <w:t>FAO, 1995</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Minor production is also reported in Central and Eastern Europ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251036489", "author" : [ { "dropping-particle" : "", "family" : "Food and Agriculture Organization (FAO)", "given" : "", "non-dropping-particle" : "", "parse-names" : false, "suffix" : "" } ], "id" : "ITEM-1", "issued" : { "date-parts" : [ [ "1995" ] ] }, "publisher-place" : "Rome", "title" : "Non-wood Forest Products", "type" : "book" }, "uris" : [ "http://www.mendeley.com/documents/?uuid=a86eeea5-dade-4516-a77d-e1bbd92a9fef", "http://www.mendeley.com/documents/?uuid=3622bf41-f005-463b-9ed9-07c9b1e9faf9" ] } ], "mendeley" : { "formattedCitation" : "(Food and Agriculture Organization (FAO), 1995)", "plainTextFormattedCitation" : "(Food and Agriculture Organization (FAO), 1995)", "previouslyFormattedCitation" : "(Food and Agriculture Organization (FAO), 199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224D64">
        <w:rPr>
          <w:rFonts w:eastAsia="Cambria" w:cstheme="minorHAnsi"/>
          <w:lang w:val="en-US"/>
        </w:rPr>
        <w:t>FAO, 1995</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Recently, new uses of pine resin in polymers have emerge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Wilbon", "given" : "Perry A", "non-dropping-particle" : "", "parse-names" : false, "suffix" : "" }, { "dropping-particle" : "", "family" : "Chu", "given" : "Fuxiang", "non-dropping-particle" : "", "parse-names" : false, "suffix" : "" }, { "dropping-particle" : "", "family" : "Tang", "given" : "Chuanbing", "non-dropping-particle" : "", "parse-names" : false, "suffix" : "" } ], "container-title" : "Macromol. Rapid Commun.", "id" : "ITEM-1", "issued" : { "date-parts" : [ [ "2013" ] ] }, "page" : "8-37", "title" : "Progress in Renewable Polymers from Natural Terpens, Terpenoids and Rosin", "type" : "article-journal" }, "uris" : [ "http://www.mendeley.com/documents/?uuid=be89c040-f63d-4558-8c73-ee37c9200f39", "http://www.mendeley.com/documents/?uuid=2738913b-4103-4a5c-a686-332c62df3c79" ] } ], "mendeley" : { "formattedCitation" : "(Wilbon, Chu, &amp; Tang, 2013)", "plainTextFormattedCitation" : "(Wilbon, Chu, &amp; Tang, 2013)", "previouslyFormattedCitation" : "(Wilbon, Chu, &amp; Tang,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ilbon</w:t>
      </w:r>
      <w:r>
        <w:rPr>
          <w:lang w:val="en-US"/>
        </w:rPr>
        <w:t xml:space="preserve"> </w:t>
      </w:r>
      <w:r w:rsidR="00C56B4E" w:rsidRPr="00C56B4E">
        <w:rPr>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w:t>
      </w:r>
    </w:p>
    <w:p w14:paraId="247A9362" w14:textId="77777777" w:rsidR="001E43D4" w:rsidRPr="00946649" w:rsidRDefault="001E43D4" w:rsidP="001E43D4">
      <w:pPr>
        <w:rPr>
          <w:rFonts w:eastAsia="Cambria" w:cstheme="minorHAnsi"/>
          <w:lang w:val="en-US"/>
        </w:rPr>
      </w:pPr>
    </w:p>
    <w:p w14:paraId="0D74E44E" w14:textId="556D8E1A" w:rsidR="001E43D4" w:rsidRPr="004417BA" w:rsidRDefault="001E43D4" w:rsidP="004417BA">
      <w:pPr>
        <w:pStyle w:val="Heading5"/>
      </w:pPr>
      <w:bookmarkStart w:id="784" w:name="_Toc519504456"/>
      <w:r w:rsidRPr="004417BA">
        <w:t>Materials from marine ecosystems</w:t>
      </w:r>
      <w:bookmarkEnd w:id="784"/>
    </w:p>
    <w:p w14:paraId="586745AC" w14:textId="40C82384" w:rsidR="001E43D4" w:rsidRPr="00946649" w:rsidRDefault="001E43D4" w:rsidP="001E43D4">
      <w:pPr>
        <w:rPr>
          <w:rFonts w:cstheme="minorHAnsi"/>
          <w:lang w:val="en-US"/>
        </w:rPr>
      </w:pPr>
      <w:r w:rsidRPr="00946649">
        <w:rPr>
          <w:rFonts w:cstheme="minorHAnsi"/>
          <w:color w:val="000000"/>
          <w:lang w:val="en-US"/>
        </w:rPr>
        <w:t xml:space="preserve">Marine ecosystems provide a wide range of materials for different uses, including algae maerl, seaweed fishmeal, fish oil (used in textile production, metallurgy, production of detergents, paints and resins), shellfish and molluscs for ornamental purposes </w:t>
      </w:r>
      <w:r w:rsidRPr="00946649">
        <w:rPr>
          <w:rFonts w:cstheme="minorHAnsi"/>
          <w:color w:val="000000"/>
          <w:lang w:val="en-US"/>
        </w:rPr>
        <w:fldChar w:fldCharType="begin" w:fldLock="1"/>
      </w:r>
      <w:r w:rsidRPr="00946649">
        <w:rPr>
          <w:rFonts w:cstheme="minorHAnsi"/>
          <w:color w:val="000000"/>
          <w:lang w:val="en-US"/>
        </w:rPr>
        <w:instrText>ADDIN CSL_CITATION { "citationItems" : [ { "id" : "ITEM-1", "itemData" : { "DOI" : "10.1111/j.1477-8947.2011.01383.x", "author" : [ { "dropping-particle" : "", "family" : "Murillas-Maza", "given" : "Arantza", "non-dropping-particle" : "", "parse-names" : false, "suffix" : "" }, { "dropping-particle" : "", "family" : "Virto", "given" : "Jorge", "non-dropping-particle" : "", "parse-names" : false, "suffix" : "" }, { "dropping-particle" : "", "family" : "Gallastegui", "given" : "Mar\u00eda Carmen", "non-dropping-particle" : "", "parse-names" : false, "suffix" : "" }, { "dropping-particle" : "", "family" : "Gonz\u00e1lez", "given" : "Pilar", "non-dropping-particle" : "", "parse-names" : false, "suffix" : "" }, { "dropping-particle" : "", "family" : "Fern\u00e1ndez-Macho", "given" : "Javier", "non-dropping-particle" : "", "parse-names" : false, "suffix" : "" } ], "container-title" : "Natural Resources Forum", "id" : "ITEM-1", "issue" : "August", "issued" : { "date-parts" : [ [ "2011" ] ] }, "page" : "122-133", "title" : "The value of open ocean ecosystems : A case study for the Spanish exclusive economic zone", "type" : "article-journal" }, "uris" : [ "http://www.mendeley.com/documents/?uuid=58c6d05e-009f-49bb-b809-ff2f7380a933", "http://www.mendeley.com/documents/?uuid=f4d9a8f5-4151-4e8a-a64d-f3cd9dd03fa9" ] } ], "mendeley" : { "formattedCitation" : "(Murillas-Maza, Virto, Gallastegui, Gonz\u00e1lez, &amp; Fern\u00e1ndez-Macho, 2011)", "plainTextFormattedCitation" : "(Murillas-Maza, Virto, Gallastegui, Gonz\u00e1lez, &amp; Fern\u00e1ndez-Macho, 2011)", "previouslyFormattedCitation" : "(Murillas-Maza, Virto, Gallastegui, Gonz\u00e1lez, &amp; Fern\u00e1ndez-Macho, 2011)" }, "properties" : {  }, "schema" : "https://github.com/citation-style-language/schema/raw/master/csl-citation.json" }</w:instrText>
      </w:r>
      <w:r w:rsidRPr="00946649">
        <w:rPr>
          <w:rFonts w:cstheme="minorHAnsi"/>
          <w:color w:val="000000"/>
          <w:lang w:val="en-US"/>
        </w:rPr>
        <w:fldChar w:fldCharType="separate"/>
      </w:r>
      <w:r w:rsidRPr="00946649">
        <w:rPr>
          <w:rFonts w:cstheme="minorHAnsi"/>
          <w:color w:val="000000"/>
          <w:lang w:val="en-US"/>
        </w:rPr>
        <w:t>(Murillas-Maza</w:t>
      </w:r>
      <w:r>
        <w:rPr>
          <w:lang w:val="en-US"/>
        </w:rPr>
        <w:t xml:space="preserve"> </w:t>
      </w:r>
      <w:r w:rsidR="00C56B4E" w:rsidRPr="00C56B4E">
        <w:rPr>
          <w:i/>
          <w:lang w:val="en-US"/>
        </w:rPr>
        <w:t>et al.</w:t>
      </w:r>
      <w:r w:rsidRPr="00946649">
        <w:rPr>
          <w:rFonts w:cstheme="minorHAnsi"/>
          <w:color w:val="000000"/>
          <w:lang w:val="en-US"/>
        </w:rPr>
        <w:t>, 2011)</w:t>
      </w:r>
      <w:r w:rsidRPr="00946649">
        <w:rPr>
          <w:rFonts w:cstheme="minorHAnsi"/>
          <w:color w:val="000000"/>
          <w:lang w:val="en-US"/>
        </w:rPr>
        <w:fldChar w:fldCharType="end"/>
      </w:r>
      <w:r w:rsidRPr="00946649">
        <w:rPr>
          <w:rFonts w:cstheme="minorHAnsi"/>
          <w:color w:val="000000"/>
          <w:lang w:val="en-US"/>
        </w:rPr>
        <w:t xml:space="preserve">. </w:t>
      </w:r>
      <w:r w:rsidRPr="00946649">
        <w:rPr>
          <w:rFonts w:cstheme="minorHAnsi"/>
          <w:lang w:val="en-US"/>
        </w:rPr>
        <w:t xml:space="preserve">Seaweed and kelp species are used in various ways in </w:t>
      </w:r>
      <w:r>
        <w:rPr>
          <w:rFonts w:cstheme="minorHAnsi"/>
          <w:lang w:val="en-US"/>
        </w:rPr>
        <w:t xml:space="preserve">Western </w:t>
      </w:r>
      <w:r w:rsidRPr="00946649">
        <w:rPr>
          <w:rFonts w:cstheme="minorHAnsi"/>
          <w:lang w:val="en-US"/>
        </w:rPr>
        <w:t>Europe (</w:t>
      </w:r>
      <w:r w:rsidR="005D769B">
        <w:rPr>
          <w:rFonts w:cstheme="minorHAnsi"/>
          <w:b/>
          <w:lang w:val="en-US"/>
        </w:rPr>
        <w:t>Figure 2.35</w:t>
      </w:r>
      <w:r w:rsidRPr="00946649">
        <w:rPr>
          <w:rFonts w:cstheme="minorHAnsi"/>
          <w:lang w:val="en-US"/>
        </w:rPr>
        <w:t xml:space="preserve">). Kelp is now particularly used for extraction of alginates, which are used in the food processing industry, as well as in the production of textiles and pharmaceuticals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Netalagae", "given" : "", "non-dropping-particle" : "", "parse-names" : false, "suffix" : "" } ], "id" : "ITEM-1", "issued" : { "date-parts" : [ [ "2012" ] ] }, "title" : "Seaweed industry in Europe", "type" : "report" }, "uris" : [ "http://www.mendeley.com/documents/?uuid=a534cce4-c2ba-4daf-a178-d731ce63adda", "http://www.mendeley.com/documents/?uuid=4b1918d8-de21-4cdd-acbd-63b4e136c7f0" ] }, { "id" : "ITEM-2", "itemData" : { "DOI" : "10.1002/ece3.774",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2", "issue" : "11", "issued" : { "date-parts" : [ [ "2013" ] ] }, "page" : "4016-4038", "title" : "Threats and knowledge gaps for ecosystem services provided by kelp forests : a northeast Atlantic perspective", "type" : "article-journal", "volume" : "3" }, "uris" : [ "http://www.mendeley.com/documents/?uuid=c950749d-edf1-4cd4-874d-33200610fcb9", "http://www.mendeley.com/documents/?uuid=219e1834-1c50-4cf4-ad21-a75c64c698e8" ] } ], "mendeley" : { "formattedCitation" : "(Netalagae, 2012; Smale et al., 2013)", "plainTextFormattedCitation" : "(Netalagae, 2012; Smale et al., 2013)", "previouslyFormattedCitation" : "(Netalagae, 2012; Smale et al.,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Netalgae, 2012; Smale </w:t>
      </w:r>
      <w:r w:rsidR="00C56B4E" w:rsidRPr="00C56B4E">
        <w:rPr>
          <w:rFonts w:cstheme="minorHAnsi"/>
          <w:i/>
          <w:lang w:val="en-US"/>
        </w:rPr>
        <w:t>et al.</w:t>
      </w:r>
      <w:r w:rsidRPr="00946649">
        <w:rPr>
          <w:rFonts w:cstheme="minorHAnsi"/>
          <w:lang w:val="en-US"/>
        </w:rPr>
        <w:t>, 2013)</w:t>
      </w:r>
      <w:r w:rsidRPr="00946649">
        <w:rPr>
          <w:rFonts w:cstheme="minorHAnsi"/>
          <w:lang w:val="en-US"/>
        </w:rPr>
        <w:fldChar w:fldCharType="end"/>
      </w:r>
      <w:r w:rsidRPr="00946649">
        <w:rPr>
          <w:rFonts w:cstheme="minorHAnsi"/>
          <w:lang w:val="en-US"/>
        </w:rPr>
        <w:t xml:space="preserve">. France and Norway are the main producers of kelp in Western Europe with annual production of about 50,000 tonnes of </w:t>
      </w:r>
      <w:r w:rsidRPr="00946649">
        <w:rPr>
          <w:rFonts w:cstheme="minorHAnsi"/>
          <w:i/>
          <w:lang w:val="en-US"/>
        </w:rPr>
        <w:t>Laminaria digitata</w:t>
      </w:r>
      <w:r w:rsidRPr="00946649">
        <w:rPr>
          <w:rFonts w:cstheme="minorHAnsi"/>
          <w:lang w:val="en-US"/>
        </w:rPr>
        <w:t xml:space="preserve"> in France and about 200,000 tonnes of </w:t>
      </w:r>
      <w:r w:rsidRPr="00946649">
        <w:rPr>
          <w:rFonts w:cstheme="minorHAnsi"/>
          <w:i/>
          <w:lang w:val="en-US"/>
        </w:rPr>
        <w:t>L. hyperborea</w:t>
      </w:r>
      <w:r w:rsidRPr="00946649">
        <w:rPr>
          <w:rFonts w:cstheme="minorHAnsi"/>
          <w:lang w:val="en-US"/>
        </w:rPr>
        <w:t xml:space="preserve"> in Norway </w:t>
      </w:r>
      <w:r w:rsidRPr="00946649">
        <w:rPr>
          <w:rFonts w:cstheme="minorHAnsi"/>
          <w:lang w:val="en-US"/>
        </w:rPr>
        <w:fldChar w:fldCharType="begin" w:fldLock="1"/>
      </w:r>
      <w:r w:rsidRPr="00946649">
        <w:rPr>
          <w:rFonts w:cstheme="minorHAnsi"/>
          <w:lang w:val="en-US"/>
        </w:rPr>
        <w:instrText>ADDIN CSL_CITATION { "citationItems" : [ { "id" : "ITEM-1", "itemData" : { "DOI" : "10.1002/ece3.774",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1", "issue" : "11", "issued" : { "date-parts" : [ [ "2013" ] ] }, "page" : "4016-4038", "title" : "Threats and knowledge gaps for ecosystem services provided by kelp forests : a northeast Atlantic perspective", "type" : "article-journal", "volume" : "3" }, "uris" : [ "http://www.mendeley.com/documents/?uuid=c950749d-edf1-4cd4-874d-33200610fcb9", "http://www.mendeley.com/documents/?uuid=219e1834-1c50-4cf4-ad21-a75c64c698e8" ] } ], "mendeley" : { "formattedCitation" : "(Smale et al., 2013)", "plainTextFormattedCitation" : "(Smale et al., 2013)", "previouslyFormattedCitation" : "(Smale et al.,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male </w:t>
      </w:r>
      <w:r w:rsidR="00C56B4E" w:rsidRPr="00C56B4E">
        <w:rPr>
          <w:rFonts w:cstheme="minorHAnsi"/>
          <w:i/>
          <w:lang w:val="en-US"/>
        </w:rPr>
        <w:t>et al.</w:t>
      </w:r>
      <w:r w:rsidRPr="00946649">
        <w:rPr>
          <w:rFonts w:cstheme="minorHAnsi"/>
          <w:lang w:val="en-US"/>
        </w:rPr>
        <w:t>, 2013)</w:t>
      </w:r>
      <w:r w:rsidRPr="00946649">
        <w:rPr>
          <w:rFonts w:cstheme="minorHAnsi"/>
          <w:lang w:val="en-US"/>
        </w:rPr>
        <w:fldChar w:fldCharType="end"/>
      </w:r>
      <w:r w:rsidRPr="00946649">
        <w:rPr>
          <w:rFonts w:cstheme="minorHAnsi"/>
          <w:lang w:val="en-US"/>
        </w:rPr>
        <w:t xml:space="preserve">. In </w:t>
      </w:r>
      <w:r>
        <w:rPr>
          <w:rFonts w:cstheme="minorHAnsi"/>
          <w:lang w:val="en-US"/>
        </w:rPr>
        <w:t xml:space="preserve">Western </w:t>
      </w:r>
      <w:r w:rsidRPr="00946649">
        <w:rPr>
          <w:rFonts w:cstheme="minorHAnsi"/>
          <w:lang w:val="en-US"/>
        </w:rPr>
        <w:t xml:space="preserve">Europe, production of macroalgae has decreased in the last 10 years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Bioforsk", "given" : "", "non-dropping-particle" : "", "parse-names" : false, "suffix" : "" } ], "id" : "ITEM-1", "issue" : "November", "issued" : { "date-parts" : [ [ "2012" ] ] }, "number-of-pages" : "1-12", "title" : "THE NORWEGIAN SEAWEED INDUSTRY", "type" : "report" }, "uris" : [ "http://www.mendeley.com/documents/?uuid=ead9a94c-c3ca-43b9-b57a-42ad95bb7050", "http://www.mendeley.com/documents/?uuid=b3e25714-69a2-4e53-8d22-f7182791ecf7" ] } ], "mendeley" : { "formattedCitation" : "(Bioforsk, 2012)", "plainTextFormattedCitation" : "(Bioforsk, 2012)", "previouslyFormattedCitation" : "(Bioforsk,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Bioforsk, 2012)</w:t>
      </w:r>
      <w:r w:rsidRPr="00946649">
        <w:rPr>
          <w:rFonts w:cstheme="minorHAnsi"/>
          <w:lang w:val="en-US"/>
        </w:rPr>
        <w:fldChar w:fldCharType="end"/>
      </w:r>
      <w:r w:rsidRPr="00946649">
        <w:rPr>
          <w:rFonts w:cstheme="minorHAnsi"/>
          <w:lang w:val="en-US"/>
        </w:rPr>
        <w:t xml:space="preserve">. </w:t>
      </w:r>
    </w:p>
    <w:p w14:paraId="0C0497A9" w14:textId="1BF76E30" w:rsidR="006F342D" w:rsidRPr="006F342D" w:rsidRDefault="006F342D" w:rsidP="006F342D">
      <w:pPr>
        <w:rPr>
          <w:lang w:val="en-US"/>
        </w:rPr>
      </w:pPr>
      <w:r>
        <w:rPr>
          <w:lang w:eastAsia="en-GB"/>
        </w:rPr>
        <w:lastRenderedPageBreak/>
        <w:drawing>
          <wp:inline distT="0" distB="0" distL="0" distR="0" wp14:anchorId="7E4ADD15" wp14:editId="4A43FD54">
            <wp:extent cx="5731510" cy="51828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5731510" cy="5182870"/>
                    </a:xfrm>
                    <a:prstGeom prst="rect">
                      <a:avLst/>
                    </a:prstGeom>
                  </pic:spPr>
                </pic:pic>
              </a:graphicData>
            </a:graphic>
          </wp:inline>
        </w:drawing>
      </w:r>
    </w:p>
    <w:p w14:paraId="5661C82C" w14:textId="5214EA6B" w:rsidR="001E43D4" w:rsidRPr="00946649" w:rsidRDefault="001E43D4" w:rsidP="001E43D4">
      <w:pPr>
        <w:autoSpaceDE w:val="0"/>
        <w:autoSpaceDN w:val="0"/>
        <w:adjustRightInd w:val="0"/>
        <w:rPr>
          <w:rFonts w:cstheme="minorHAnsi"/>
          <w:lang w:val="en-US"/>
        </w:rPr>
      </w:pPr>
      <w:r w:rsidRPr="00946649">
        <w:rPr>
          <w:rFonts w:cstheme="minorHAnsi"/>
          <w:lang w:val="en-US"/>
        </w:rPr>
        <w:t xml:space="preserve">Maerl is a collective term for various species of non-jointed coralline red algae (family Corallinophycidae) that live unattached to the seabed. Maerl has been dredged in the </w:t>
      </w:r>
      <w:r w:rsidRPr="00946649">
        <w:rPr>
          <w:rFonts w:cstheme="minorHAnsi"/>
          <w:iCs/>
          <w:lang w:val="en-US"/>
        </w:rPr>
        <w:t xml:space="preserve">European Union </w:t>
      </w:r>
      <w:r w:rsidRPr="00946649">
        <w:rPr>
          <w:rFonts w:cstheme="minorHAnsi"/>
          <w:lang w:val="en-US"/>
        </w:rPr>
        <w:t>for use as an agricultural soil conditioner and for use in animal and human food additives, water filtration systems, and pharmaceutical and cosmetic products. By the 1970s extraction peaked with about 600,000 tonnes per year in France</w:t>
      </w:r>
      <w:r w:rsidRPr="00946649">
        <w:rPr>
          <w:rStyle w:val="FootnoteReference"/>
          <w:rFonts w:cstheme="minorHAnsi"/>
          <w:lang w:val="en-US"/>
        </w:rPr>
        <w:footnoteReference w:id="17"/>
      </w:r>
      <w:r w:rsidRPr="00946649">
        <w:rPr>
          <w:rFonts w:cstheme="minorHAnsi"/>
          <w:lang w:val="en-US"/>
        </w:rPr>
        <w:t>; however, due to their very slow growth, maerl beds have declined throughout the North East Atlant</w:t>
      </w:r>
      <w:r w:rsidR="00E91659">
        <w:rPr>
          <w:rFonts w:cstheme="minorHAnsi"/>
          <w:lang w:val="en-US"/>
        </w:rPr>
        <w:t>ic and are classified as v</w:t>
      </w:r>
      <w:r w:rsidRPr="00946649">
        <w:rPr>
          <w:rFonts w:cstheme="minorHAnsi"/>
          <w:lang w:val="en-US"/>
        </w:rPr>
        <w:t xml:space="preserve">ulnerable on the </w:t>
      </w:r>
      <w:r w:rsidRPr="00946649">
        <w:rPr>
          <w:rFonts w:cstheme="minorHAnsi"/>
          <w:iCs/>
          <w:lang w:val="en-US"/>
        </w:rPr>
        <w:t xml:space="preserve">European Union </w:t>
      </w:r>
      <w:r w:rsidRPr="00946649">
        <w:rPr>
          <w:rFonts w:cstheme="minorHAnsi"/>
          <w:lang w:val="en-US"/>
        </w:rPr>
        <w:t xml:space="preserve">Red List </w:t>
      </w:r>
      <w:r w:rsidRPr="00946649">
        <w:rPr>
          <w:rFonts w:cstheme="minorHAnsi"/>
          <w:lang w:val="en-US"/>
        </w:rPr>
        <w:fldChar w:fldCharType="begin" w:fldLock="1"/>
      </w:r>
      <w:r w:rsidRPr="00946649">
        <w:rPr>
          <w:rFonts w:cstheme="minorHAnsi"/>
          <w:lang w:val="en-US"/>
        </w:rPr>
        <w:instrText>ADDIN CSL_CITATION { "citationItems" : [ { "id" : "ITEM-1", "itemData" : { "DOI" : "10.2779/032638", "ISBN" : "9789279615863", "author" : [ { "dropping-particle" : "", "family" : "EU", "given" : "", "non-dropping-particle" : "", "parse-names" : false, "suffix" : "" } ], "id" : "ITEM-1", "issued" : { "date-parts" : [ [ "2016" ] ] }, "title" : "European Red List of Habitats. Part 1. Marine habitats", "type" : "book" }, "uris" : [ "http://www.mendeley.com/documents/?uuid=cd01d8db-c7e7-4fb2-a56e-4f9fda382626", "http://www.mendeley.com/documents/?uuid=5adfd73d-c1ee-4334-8164-8548c6878f00" ] } ], "mendeley" : { "formattedCitation" : "(EU, 2016)", "plainTextFormattedCitation" : "(EU, 2016)", "previouslyFormattedCitation" : "(EU,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00526F0F">
        <w:rPr>
          <w:rFonts w:cstheme="minorHAnsi"/>
          <w:lang w:val="en-US"/>
        </w:rPr>
        <w:t xml:space="preserve">Gubbay </w:t>
      </w:r>
      <w:r w:rsidR="00526F0F">
        <w:rPr>
          <w:rFonts w:cstheme="minorHAnsi"/>
          <w:i/>
          <w:lang w:val="en-US"/>
        </w:rPr>
        <w:t>et al.</w:t>
      </w:r>
      <w:r w:rsidRPr="00224D64">
        <w:rPr>
          <w:rFonts w:cstheme="minorHAnsi"/>
          <w:lang w:val="en-US"/>
        </w:rPr>
        <w:t>, 2016a</w:t>
      </w:r>
      <w:r w:rsidRPr="00946649">
        <w:rPr>
          <w:rFonts w:cstheme="minorHAnsi"/>
          <w:lang w:val="en-US"/>
        </w:rPr>
        <w:t>)</w:t>
      </w:r>
      <w:r w:rsidRPr="00946649">
        <w:rPr>
          <w:rFonts w:cstheme="minorHAnsi"/>
          <w:lang w:val="en-US"/>
        </w:rPr>
        <w:fldChar w:fldCharType="end"/>
      </w:r>
      <w:r w:rsidRPr="00946649">
        <w:rPr>
          <w:rFonts w:cstheme="minorHAnsi"/>
          <w:lang w:val="en-US"/>
        </w:rPr>
        <w:t xml:space="preserve">. </w:t>
      </w:r>
    </w:p>
    <w:p w14:paraId="004932C7" w14:textId="77777777" w:rsidR="001E43D4" w:rsidRPr="00946649" w:rsidRDefault="001E43D4" w:rsidP="001E43D4">
      <w:pPr>
        <w:autoSpaceDE w:val="0"/>
        <w:autoSpaceDN w:val="0"/>
        <w:adjustRightInd w:val="0"/>
        <w:rPr>
          <w:rFonts w:cstheme="minorHAnsi"/>
          <w:lang w:val="en-US"/>
        </w:rPr>
      </w:pPr>
    </w:p>
    <w:p w14:paraId="132DBA43" w14:textId="7598713C" w:rsidR="001E43D4" w:rsidRPr="00946649" w:rsidRDefault="001E43D4" w:rsidP="004417BA">
      <w:pPr>
        <w:pStyle w:val="Heading5"/>
      </w:pPr>
      <w:bookmarkStart w:id="785" w:name="_Toc519504457"/>
      <w:r w:rsidRPr="00946649">
        <w:t>Assistance of livestock protection and guard dogs</w:t>
      </w:r>
      <w:bookmarkEnd w:id="785"/>
    </w:p>
    <w:p w14:paraId="5C4F5822" w14:textId="2FBC4B6C" w:rsidR="001E43D4" w:rsidRPr="00946649" w:rsidRDefault="001E43D4" w:rsidP="001E43D4">
      <w:pPr>
        <w:autoSpaceDE w:val="0"/>
        <w:autoSpaceDN w:val="0"/>
        <w:adjustRightInd w:val="0"/>
        <w:rPr>
          <w:rFonts w:cstheme="minorHAnsi"/>
          <w:lang w:val="en-US"/>
        </w:rPr>
      </w:pPr>
      <w:r w:rsidRPr="00946649">
        <w:rPr>
          <w:rFonts w:cstheme="minorHAnsi"/>
          <w:lang w:val="en-US"/>
        </w:rPr>
        <w:t>For centuries guard dogs have helped shepherds protect their livestock from predators, specifically brown bears (</w:t>
      </w:r>
      <w:r w:rsidRPr="00946649">
        <w:rPr>
          <w:rFonts w:cstheme="minorHAnsi"/>
          <w:i/>
          <w:lang w:val="en-US"/>
        </w:rPr>
        <w:t>Ursus arctos</w:t>
      </w:r>
      <w:r w:rsidRPr="00946649">
        <w:rPr>
          <w:rFonts w:cstheme="minorHAnsi"/>
          <w:lang w:val="en-US"/>
        </w:rPr>
        <w:t>) and wolves (</w:t>
      </w:r>
      <w:r w:rsidRPr="00946649">
        <w:rPr>
          <w:rFonts w:cstheme="minorHAnsi"/>
          <w:i/>
          <w:lang w:val="en-US"/>
        </w:rPr>
        <w:t>Canis lupus</w:t>
      </w:r>
      <w:r w:rsidRPr="00946649">
        <w:rPr>
          <w:rFonts w:cstheme="minorHAnsi"/>
          <w:lang w:val="en-US"/>
        </w:rPr>
        <w:t xml:space="preserve">), in Central Europe and Central Asia </w:t>
      </w:r>
      <w:r w:rsidRPr="00946649">
        <w:rPr>
          <w:rFonts w:cstheme="minorHAnsi"/>
          <w:lang w:val="en-US"/>
        </w:rPr>
        <w:fldChar w:fldCharType="begin" w:fldLock="1"/>
      </w:r>
      <w:r w:rsidRPr="00946649">
        <w:rPr>
          <w:rFonts w:cstheme="minorHAnsi"/>
          <w:lang w:val="en-US"/>
        </w:rPr>
        <w:instrText>ADDIN CSL_CITATION { "citationItems" : [ { "id" : "ITEM-1", "itemData" : { "DOI" : "10.1525/bio.2010.60.4.8", "ISBN" : "0006-3568", "ISSN" : "&lt;null&gt;", "abstract" : "Abstract Europe and North America share a similar history in the extirpation and subsequent recovery of large carnivore and ungulate species. Both continents face challenges and opportunities for managing human-wildlife conflict at the junction of livestock production ... \\n", "author" : [ { "dropping-particle" : "", "family" : "Gehring", "given" : "Thomas M", "non-dropping-particle" : "", "parse-names" : false, "suffix" : "" }, { "dropping-particle" : "", "family" : "VerCauteren", "given" : "Kurt C", "non-dropping-particle" : "", "parse-names" : false, "suffix" : "" }, { "dropping-particle" : "", "family" : "Landry", "given" : "Jean-Marc", "non-dropping-particle" : "", "parse-names" : false, "suffix" : "" } ], "container-title" : "BioScience", "id" : "ITEM-1", "issue" : "4", "issued" : { "date-parts" : [ [ "2010" ] ] }, "page" : "299-308", "title" : "Livestock Protection Dogs in the 21st Century: Is an Ancient Tool Relevant to Modern Conservation Challenges?", "type" : "article-journal", "volume" : "60" }, "uris" : [ "http://www.mendeley.com/documents/?uuid=19867b71-c823-4929-8a3b-6b31cf56e9a5", "http://www.mendeley.com/documents/?uuid=6b093beb-a631-4010-ab2f-945f0e041de6" ] }, { "id" : "ITEM-2", "itemData" : { "ISBN" : "9788242635006", "author" : [ { "dropping-particle" : "", "family" : "Linnell", "given" : "John D C", "non-dropping-particle" : "", "parse-names" : false, "suffix" : "" }, { "dropping-particle" : "", "family" : "Lescureux", "given" : "Nicolas", "non-dropping-particle" : "", "parse-names" : false, "suffix" : "" } ], "id" : "ITEM-2", "issued" : { "date-parts" : [ [ "2015" ] ] }, "publisher" : "Norwegian Institute for Nature Research (NINA)", "publisher-place" : "Trodheim", "title" : "Livestock guarding dogs: Cultural heritage icons with a new relevance for mitigating conservation conflicts", "type" : "book" }, "uris" : [ "http://www.mendeley.com/documents/?uuid=5b3da116-37c4-4a37-9ed1-c2bbbc35e626", "http://www.mendeley.com/documents/?uuid=6988cce3-2d2b-434a-be49-0af6b2ca9e67" ] } ], "mendeley" : { "formattedCitation" : "(Gehring, VerCauteren, &amp; Landry, 2010; Linnell &amp; Lescureux, 2015)", "plainTextFormattedCitation" : "(Gehring, VerCauteren, &amp; Landry, 2010; Linnell &amp; Lescureux, 2015)", "previouslyFormattedCitation" : "(Gehring, VerCauteren, &amp; Landry, 2010; Linnell &amp; Lescureux,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Gehring</w:t>
      </w:r>
      <w:r>
        <w:rPr>
          <w:lang w:val="en-US"/>
        </w:rPr>
        <w:t xml:space="preserve"> </w:t>
      </w:r>
      <w:r w:rsidR="00C56B4E" w:rsidRPr="00C56B4E">
        <w:rPr>
          <w:i/>
          <w:lang w:val="en-US"/>
        </w:rPr>
        <w:t>et al.</w:t>
      </w:r>
      <w:r w:rsidRPr="00946649">
        <w:rPr>
          <w:rFonts w:cstheme="minorHAnsi"/>
          <w:lang w:val="en-US"/>
        </w:rPr>
        <w:t>, 2010; Linnell &amp; Lescureux, 2015)</w:t>
      </w:r>
      <w:r w:rsidRPr="00946649">
        <w:rPr>
          <w:rFonts w:cstheme="minorHAnsi"/>
          <w:lang w:val="en-US"/>
        </w:rPr>
        <w:fldChar w:fldCharType="end"/>
      </w:r>
      <w:r w:rsidRPr="00946649">
        <w:rPr>
          <w:rFonts w:cstheme="minorHAnsi"/>
          <w:lang w:val="en-US"/>
        </w:rPr>
        <w:t xml:space="preserve">. With the decimation of these predators in Western Europe and the collectivization of agricultural policy under communist regimes, much of the indigenous and local knowledge about the use of guard dogs was lost </w:t>
      </w:r>
      <w:r w:rsidRPr="00946649">
        <w:rPr>
          <w:rFonts w:cstheme="minorHAnsi"/>
          <w:lang w:val="en-US"/>
        </w:rPr>
        <w:fldChar w:fldCharType="begin" w:fldLock="1"/>
      </w:r>
      <w:r w:rsidRPr="00946649">
        <w:rPr>
          <w:rFonts w:cstheme="minorHAnsi"/>
          <w:lang w:val="en-US"/>
        </w:rPr>
        <w:instrText>ADDIN CSL_CITATION { "citationItems" : [ { "id" : "ITEM-1", "itemData" : { "DOI" : "10.1525/bio.2010.60.4.8", "ISBN" : "0006-3568", "ISSN" : "&lt;null&gt;", "abstract" : "Abstract Europe and North America share a similar history in the extirpation and subsequent recovery of large carnivore and ungulate species. Both continents face challenges and opportunities for managing human-wildlife conflict at the junction of livestock production ... \\n", "author" : [ { "dropping-particle" : "", "family" : "Gehring", "given" : "Thomas M", "non-dropping-particle" : "", "parse-names" : false, "suffix" : "" }, { "dropping-particle" : "", "family" : "VerCauteren", "given" : "Kurt C", "non-dropping-particle" : "", "parse-names" : false, "suffix" : "" }, { "dropping-particle" : "", "family" : "Landry", "given" : "Jean-Marc", "non-dropping-particle" : "", "parse-names" : false, "suffix" : "" } ], "container-title" : "BioScience", "id" : "ITEM-1", "issue" : "4", "issued" : { "date-parts" : [ [ "2010" ] ] }, "page" : "299-308", "title" : "Livestock Protection Dogs in the 21st Century: Is an Ancient Tool Relevant to Modern Conservation Challenges?", "type" : "article-journal", "volume" : "60" }, "uris" : [ "http://www.mendeley.com/documents/?uuid=6b093beb-a631-4010-ab2f-945f0e041de6", "http://www.mendeley.com/documents/?uuid=19867b71-c823-4929-8a3b-6b31cf56e9a5" ] }, { "id" : "ITEM-2", "itemData" : { "ISBN" : "9788242635006", "author" : [ { "dropping-particle" : "", "family" : "Linnell", "given" : "John D C", "non-dropping-particle" : "", "parse-names" : false, "suffix" : "" }, { "dropping-particle" : "", "family" : "Lescureux", "given" : "Nicolas", "non-dropping-particle" : "", "parse-names" : false, "suffix" : "" } ], "id" : "ITEM-2", "issued" : { "date-parts" : [ [ "2015" ] ] }, "publisher" : "Norwegian Institute for Nature Research (NINA)", "publisher-place" : "Trodheim", "title" : "Livestock guarding dogs: Cultural heritage icons with a new relevance for mitigating conservation conflicts", "type" : "book" }, "uris" : [ "http://www.mendeley.com/documents/?uuid=6988cce3-2d2b-434a-be49-0af6b2ca9e67", "http://www.mendeley.com/documents/?uuid=5b3da116-37c4-4a37-9ed1-c2bbbc35e626", "http://www.mendeley.com/documents/?uuid=3af3e857-6edd-4ebc-af0e-19082db19c9a" ] } ], "mendeley" : { "formattedCitation" : "(Gehring et al., 2010; Linnell &amp; Lescureux, 2015)", "plainTextFormattedCitation" : "(Gehring et al., 2010; Linnell &amp; Lescureux, 2015)", "previouslyFormattedCitation" : "(Gehring et al., 2010; Linnell &amp; Lescureux,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Gehring </w:t>
      </w:r>
      <w:r w:rsidR="00C56B4E" w:rsidRPr="00C56B4E">
        <w:rPr>
          <w:rFonts w:cstheme="minorHAnsi"/>
          <w:i/>
          <w:lang w:val="en-US"/>
        </w:rPr>
        <w:t>et al.</w:t>
      </w:r>
      <w:r w:rsidRPr="00946649">
        <w:rPr>
          <w:rFonts w:cstheme="minorHAnsi"/>
          <w:lang w:val="en-US"/>
        </w:rPr>
        <w:t>, 2010; Linnell &amp; Lescureux, 2015)</w:t>
      </w:r>
      <w:r w:rsidRPr="00946649">
        <w:rPr>
          <w:rFonts w:cstheme="minorHAnsi"/>
          <w:lang w:val="en-US"/>
        </w:rPr>
        <w:fldChar w:fldCharType="end"/>
      </w:r>
      <w:r w:rsidRPr="00946649">
        <w:rPr>
          <w:rFonts w:cstheme="minorHAnsi"/>
          <w:lang w:val="en-US"/>
        </w:rPr>
        <w:t xml:space="preserve">. However, with the recent recovery of large carnivores in </w:t>
      </w:r>
      <w:r>
        <w:rPr>
          <w:rFonts w:cstheme="minorHAnsi"/>
          <w:lang w:val="en-US"/>
        </w:rPr>
        <w:t xml:space="preserve">continental </w:t>
      </w:r>
      <w:r w:rsidRPr="00946649">
        <w:rPr>
          <w:rFonts w:cstheme="minorHAnsi"/>
          <w:lang w:val="en-US"/>
        </w:rPr>
        <w:t xml:space="preserve">Europe </w:t>
      </w:r>
      <w:r w:rsidRPr="00946649">
        <w:rPr>
          <w:rFonts w:cstheme="minorHAnsi"/>
          <w:lang w:val="en-US"/>
        </w:rPr>
        <w:fldChar w:fldCharType="begin" w:fldLock="1"/>
      </w:r>
      <w:r w:rsidRPr="00946649">
        <w:rPr>
          <w:rFonts w:cstheme="minorHAnsi"/>
          <w:lang w:val="en-US"/>
        </w:rPr>
        <w:instrText>ADDIN CSL_CITATION { "citationItems" : [ { "id" : "ITEM-1", "itemData" : { "DOI" : "10.1126/science.1257553", "ISSN" : "0036-8075", "PMID" : "25525247",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 "author" : [ { "dropping-particle" : "", "family" : "Chapron", "given" : "G.", "non-dropping-particle" : "", "parse-names" : false, "suffix" : "" }, { "dropping-particle" : "", "family" : "Kaczensky", "given" : "P.", "non-dropping-particle" : "", "parse-names" : false, "suffix" : "" }, { "dropping-particle" : "", "family" : "Linnell", "given" : "J. D. C.", "non-dropping-particle" : "", "parse-names" : false, "suffix" : "" }, { "dropping-particle" : "", "family" : "Arx", "given" : "M.", "non-dropping-particle" : "von", "parse-names" : false, "suffix" : "" }, { "dropping-particle" : "", "family" : "Huber", "given" : "D.", "non-dropping-particle" : "", "parse-names" : false, "suffix" : "" }, { "dropping-particle" : "", "family" : "Andren", "given" : "H.", "non-dropping-particle" : "", "parse-names" : false, "suffix" : "" }, { "dropping-particle" : "V.", "family" : "Lopez-Bao", "given" : "J.", "non-dropping-particle" : "", "parse-names" : false, "suffix" : "" }, { "dropping-particle" : "", "family" : "Adamec", "given" : "M.", "non-dropping-particle" : "", "parse-names" : false, "suffix" : "" }, { "dropping-particle" : "", "family" : "Alvares", "given" : "F.", "non-dropping-particle" : "", "parse-names" : false, "suffix" : "" }, { "dropping-particle" : "", "family" : "Anders", "given" : "O.", "non-dropping-particle" : "", "parse-names" : false, "suffix" : "" }, { "dropping-particle" : "", "family" : "Bal\u00a0iauskas", "given" : "L.", "non-dropping-particle" : "", "parse-names" : false, "suffix" : "" }, { "dropping-particle" : "", "family" : "Balys", "given" : "V.", "non-dropping-particle" : "", "parse-names" : false, "suffix" : "" }, { "dropping-particle" : "", "family" : "Bed\u00a0", "given" : "P.", "non-dropping-particle" : "", "parse-names" : false, "suffix" : "" }, { "dropping-particle" : "", "family" : "Bego", "given" : "F.", "non-dropping-particle" : "", "parse-names" : false, "suffix" : "" }, { "dropping-particle" : "", "family" : "Blanco", "given" : "J. C.", "non-dropping-particle" : "", "parse-names" : false, "suffix" : "" }, { "dropping-particle" : "", "family" : "Breitenmoser", "given" : "U.", "non-dropping-particle" : "", "parse-names" : false, "suffix" : "" }, { "dropping-particle" : "", "family" : "Broseth", "given" : "H.", "non-dropping-particle" : "", "parse-names" : false, "suffix" : "" }, { "dropping-particle" : "", "family" : "Bufka", "given" : "L.", "non-dropping-particle" : "", "parse-names" : false, "suffix" : "" }, { "dropping-particle" : "", "family" : "Bunikyte", "given" : "R.", "non-dropping-particle" : "", "parse-names" : false, "suffix" : "" }, { "dropping-particle" : "", "family" : "Ciucci", "given" : "P.", "non-dropping-particle" : "", "parse-names" : false, "suffix" : "" }, { "dropping-particle" : "", "family" : "Dutsov", "given" : "A.", "non-dropping-particle" : "", "parse-names" : false, "suffix" : "" }, { "dropping-particle" : "", "family" : "Engleder", "given" : "T.", "non-dropping-particle" : "", "parse-names" : false, "suffix" : "" }, { "dropping-particle" : "", "family" : "Fuxjager", "given" : "C.", "non-dropping-particle" : "", "parse-names" : false, "suffix" : "" }, { "dropping-particle" : "", "family" : "Groff", "given" : "C.", "non-dropping-particle" : "", "parse-names" : false, "suffix" : "" }, { "dropping-particle" : "", "family" : "Holmala", "given" : "K.", "non-dropping-particle" : "", "parse-names" : false, "suffix" : "" }, { "dropping-particle" : "", "family" : "Hoxha", "given" : "B.", "non-dropping-particle" : "", "parse-names" : false, "suffix" : "" }, { "dropping-particle" : "", "family" : "Iliopoulos", "given" : "Y.", "non-dropping-particle" : "", "parse-names" : false, "suffix" : "" }, { "dropping-particle" : "", "family" : "Ionescu", "given" : "O.", "non-dropping-particle" : "", "parse-names" : false, "suffix" : "" }, { "dropping-particle" : "", "family" : "Jeremi\u00a0", "given" : "J.", "non-dropping-particle" : "", "parse-names" : false, "suffix" : "" }, { "dropping-particle" : "", "family" : "Jerina", "given" : "K.", "non-dropping-particle" : "", "parse-names" : false, "suffix" : "" }, { "dropping-particle" : "", "family" : "Kluth", "given" : "G.", "non-dropping-particle" : "", "parse-names" : false, "suffix" : "" }, { "dropping-particle" : "", "family" : "Knauer", "given" : "F.", "non-dropping-particle" : "", "parse-names" : false, "suffix" : "" }, { "dropping-particle" : "", "family" : "Kojola", "given" : "I.", "non-dropping-particle" : "", "parse-names" : false, "suffix" : "" }, { "dropping-particle" : "", "family" : "Kos", "given" : "I.", "non-dropping-particle" : "", "parse-names" : false, "suffix" : "" }, { "dropping-particle" : "", "family" : "Krofel", "given" : "M.", "non-dropping-particle" : "", "parse-names" : false, "suffix" : "" }, { "dropping-particle" : "", "family" : "Kubala", "given" : "J.", "non-dropping-particle" : "", "parse-names" : false, "suffix" : "" }, { "dropping-particle" : "", "family" : "Kunovac", "given" : "S.", "non-dropping-particle" : "", "parse-names" : false, "suffix" : "" }, { "dropping-particle" : "", "family" : "Kusak", "given" : "J.", "non-dropping-particle" : "", "parse-names" : false, "suffix" : "" }, { "dropping-particle" : "", "family" : "Kutal", "given" : "M.", "non-dropping-particle" : "", "parse-names" : false, "suffix" : "" }, { "dropping-particle" : "", "family" : "Liberg", "given" : "O.", "non-dropping-particle" : "", "parse-names" : false, "suffix" : "" }, { "dropping-particle" : "", "family" : "Maji\u00a0", "given" : "A.", "non-dropping-particle" : "", "parse-names" : false, "suffix" : "" }, { "dropping-particle" : "", "family" : "Mannil", "given" : "P.", "non-dropping-particle" : "", "parse-names" : false, "suffix" : "" }, { "dropping-particle" : "", "family" : "Manz", "given" : "R.", "non-dropping-particle" : "", "parse-names" : false, "suffix" : "" }, { "dropping-particle" : "", "family" : "Marboutin", "given" : "E.", "non-dropping-particle" : "", "parse-names" : false, "suffix" : "" }, { "dropping-particle" : "", "family" : "Marucco", "given" : "F.", "non-dropping-particle" : "", "parse-names" : false, "suffix" : "" }, { "dropping-particle" : "", "family" : "Melovski", "given" : "D.", "non-dropping-particle" : "", "parse-names" : false, "suffix" : "" }, { "dropping-particle" : "", "family" : "Mersini", "given" : "K.", "non-dropping-particle" : "", "parse-names" : false, "suffix" : "" }, { "dropping-particle" : "", "family" : "Mertzanis", "given" : "Y.", "non-dropping-particle" : "", "parse-names" : false, "suffix" : "" }, { "dropping-particle" : "", "family" : "Mys\u00a0ajek", "given" : "R. W.", "non-dropping-particle" : "", "parse-names" : false, "suffix" : "" }, { "dropping-particle" : "", "family" : "Nowak", "given" : "S.", "non-dropping-particle" : "", "parse-names" : false, "suffix" : "" }, { "dropping-particle" : "", "family" : "Odden", "given" : "J.", "non-dropping-particle" : "", "parse-names" : false, "suffix" : "" }, { "dropping-particle" : "", "family" : "Ozolins", "given" : "J.", "non-dropping-particle" : "", "parse-names" : false, "suffix" : "" }, { "dropping-particle" : "", "family" : "Palomero", "given" : "G.", "non-dropping-particle" : "", "parse-names" : false, "suffix" : "" }, { "dropping-particle" : "", "family" : "Paunovi\u00a0", "given" : "M.", "non-dropping-particle" : "", "parse-names" : false, "suffix" : "" }, { "dropping-particle" : "", "family" : "Persson", "given" : "J.", "non-dropping-particle" : "", "parse-names" : false, "suffix" : "" }, { "dropping-particle" : "", "family" : "Poto\u00a0nik", "given" : "H.", "non-dropping-particle" : "", "parse-names" : false, "suffix" : "" }, { "dropping-particle" : "", "family" : "Quenette", "given" : "P.-Y.", "non-dropping-particle" : "", "parse-names" : false, "suffix" : "" }, { "dropping-particle" : "", "family" : "Rauer", "given" : "G.", "non-dropping-particle" : "", "parse-names" : false, "suffix" : "" }, { "dropping-particle" : "", "family" : "Reinhardt", "given" : "I.", "non-dropping-particle" : "", "parse-names" : false, "suffix" : "" }, { "dropping-particle" : "", "family" : "Rigg", "given" : "R.", "non-dropping-particle" : "", "parse-names" : false, "suffix" : "" }, { "dropping-particle" : "", "family" : "Ryser", "given" : "A.", "non-dropping-particle" : "", "parse-names" : false, "suffix" : "" }, { "dropping-particle" : "", "family" : "Salvatori", "given" : "V.", "non-dropping-particle" : "", "parse-names" : false, "suffix" : "" }, { "dropping-particle" : "", "family" : "Skrbin\u00a0ek", "given" : "T.", "non-dropping-particle" : "", "parse-names" : false, "suffix" : "" }, { "dropping-particle" : "", "family" : "Stojanov", "given" : "A.", "non-dropping-particle" : "", "parse-names" : false, "suffix" : "" }, { "dropping-particle" : "", "family" : "Swenson", "given" : "J. E.", "non-dropping-particle" : "", "parse-names" : false, "suffix" : "" }, { "dropping-particle" : "", "family" : "Szemethy", "given" : "L.", "non-dropping-particle" : "", "parse-names" : false, "suffix" : "" }, { "dropping-particle" : "", "family" : "Trajce", "given" : "A.", "non-dropping-particle" : "", "parse-names" : false, "suffix" : "" }, { "dropping-particle" : "", "family" : "Tsingarska-Sedefcheva", "given" : "E.", "non-dropping-particle" : "", "parse-names" : false, "suffix" : "" }, { "dropping-particle" : "", "family" : "Va\u00a0a", "given" : "M.", "non-dropping-particle" : "", "parse-names" : false, "suffix" : "" }, { "dropping-particle" : "", "family" : "Veeroja", "given" : "R.", "non-dropping-particle" : "", "parse-names" : false, "suffix" : "" }, { "dropping-particle" : "", "family" : "Wabakken", "given" : "P.", "non-dropping-particle" : "", "parse-names" : false, "suffix" : "" }, { "dropping-particle" : "", "family" : "Wolfl", "given" : "M.", "non-dropping-particle" : "", "parse-names" : false, "suffix" : "" }, { "dropping-particle" : "", "family" : "Wolfl", "given" : "S.", "non-dropping-particle" : "", "parse-names" : false, "suffix" : "" }, { "dropping-particle" : "", "family" : "Zimmermann", "given" : "F.", "non-dropping-particle" : "", "parse-names" : false, "suffix" : "" }, { "dropping-particle" : "", "family" : "Zlatanova", "given" : "D.", "non-dropping-particle" : "", "parse-names" : false, "suffix" : "" }, { "dropping-particle" : "", "family" : "Boitani", "given" : "L.", "non-dropping-particle" : "", "parse-names" : false, "suffix" : "" } ], "container-title" : "Science", "id" : "ITEM-1", "issue" : "6216", "issued" : { "date-parts" : [ [ "2014", "12" ] ] }, "page" : "1517-1519", "title" : "Recovery of large carnivores in Europe's modern human-dominated landscapes", "type" : "article-journal", "volume" : "346" }, "uris" : [ "http://www.mendeley.com/documents/?uuid=c3048017-c28d-4fee-b450-31a83d5d40f0", "http://www.mendeley.com/documents/?uuid=919f91d0-944b-4424-a21e-13b668588013" ] } ], "mendeley" : { "formattedCitation" : "(Chapron et al., 2014)", "plainTextFormattedCitation" : "(Chapron et al., 2014)", "previouslyFormattedCitation" : "(Chapron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Chapron </w:t>
      </w:r>
      <w:r w:rsidR="00C56B4E" w:rsidRPr="00C56B4E">
        <w:rPr>
          <w:rFonts w:cstheme="minorHAnsi"/>
          <w:i/>
          <w:lang w:val="en-US"/>
        </w:rPr>
        <w:t>et al.</w:t>
      </w:r>
      <w:r w:rsidRPr="00946649">
        <w:rPr>
          <w:rFonts w:cstheme="minorHAnsi"/>
          <w:lang w:val="en-US"/>
        </w:rPr>
        <w:t>, 2014)</w:t>
      </w:r>
      <w:r w:rsidRPr="00946649">
        <w:rPr>
          <w:rFonts w:cstheme="minorHAnsi"/>
          <w:lang w:val="en-US"/>
        </w:rPr>
        <w:fldChar w:fldCharType="end"/>
      </w:r>
      <w:r w:rsidRPr="00946649">
        <w:rPr>
          <w:rFonts w:cstheme="minorHAnsi"/>
          <w:lang w:val="en-US"/>
        </w:rPr>
        <w:t xml:space="preserve">, guard dog use is being suggested as a means of facilitating human-carnivore coexistence </w:t>
      </w:r>
      <w:r w:rsidRPr="00946649">
        <w:rPr>
          <w:rFonts w:cstheme="minorHAnsi"/>
          <w:lang w:val="en-US"/>
        </w:rPr>
        <w:fldChar w:fldCharType="begin" w:fldLock="1"/>
      </w:r>
      <w:r w:rsidRPr="00946649">
        <w:rPr>
          <w:rFonts w:cstheme="minorHAnsi"/>
          <w:lang w:val="en-US"/>
        </w:rPr>
        <w:instrText>ADDIN CSL_CITATION { "citationItems" : [ { "id" : "ITEM-1", "itemData" : { "ISBN" : "9788242635006", "author" : [ { "dropping-particle" : "", "family" : "Linnell", "given" : "John D C", "non-dropping-particle" : "", "parse-names" : false, "suffix" : "" }, { "dropping-particle" : "", "family" : "Lescureux", "given" : "Nicolas", "non-dropping-particle" : "", "parse-names" : false, "suffix" : "" } ], "id" : "ITEM-1", "issued" : { "date-parts" : [ [ "2015" ] ] }, "publisher" : "Norwegian Institute for Nature Research (NINA)", "publisher-place" : "Trodheim", "title" : "Livestock guarding dogs: Cultural heritage icons with a new relevance for mitigating conservation conflicts", "type" : "book" }, "uris" : [ "http://www.mendeley.com/documents/?uuid=6988cce3-2d2b-434a-be49-0af6b2ca9e67", "http://www.mendeley.com/documents/?uuid=5b3da116-37c4-4a37-9ed1-c2bbbc35e626" ] } ], "mendeley" : { "formattedCitation" : "(Linnell &amp; Lescureux, 2015)", "plainTextFormattedCitation" : "(Linnell &amp; Lescureux, 2015)", "previouslyFormattedCitation" : "(Linnell &amp; Lescureux,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Linnell &amp; </w:t>
      </w:r>
      <w:r w:rsidRPr="00946649">
        <w:rPr>
          <w:rFonts w:cstheme="minorHAnsi"/>
          <w:lang w:val="en-US"/>
        </w:rPr>
        <w:lastRenderedPageBreak/>
        <w:t>Lescureux, 2015)</w:t>
      </w:r>
      <w:r w:rsidRPr="00946649">
        <w:rPr>
          <w:rFonts w:cstheme="minorHAnsi"/>
          <w:lang w:val="en-US"/>
        </w:rPr>
        <w:fldChar w:fldCharType="end"/>
      </w:r>
      <w:r w:rsidRPr="00946649">
        <w:rPr>
          <w:rFonts w:cstheme="minorHAnsi"/>
          <w:lang w:val="en-US"/>
        </w:rPr>
        <w:t xml:space="preserve">. Indeed, more than 1,000 dogs are now used in the Alps for this purpose </w:t>
      </w:r>
      <w:r w:rsidRPr="00946649">
        <w:rPr>
          <w:rFonts w:cstheme="minorHAnsi"/>
          <w:lang w:val="en-US"/>
        </w:rPr>
        <w:fldChar w:fldCharType="begin" w:fldLock="1"/>
      </w:r>
      <w:r w:rsidRPr="00946649">
        <w:rPr>
          <w:rFonts w:cstheme="minorHAnsi"/>
          <w:lang w:val="en-US"/>
        </w:rPr>
        <w:instrText>ADDIN CSL_CITATION { "citationItems" : [ { "id" : "ITEM-1", "itemData" : { "DOI" : "10.1525/bio.2010.60.4.8", "ISBN" : "0006-3568", "ISSN" : "&lt;null&gt;", "abstract" : "Abstract Europe and North America share a similar history in the extirpation and subsequent recovery of large carnivore and ungulate species. Both continents face challenges and opportunities for managing human-wildlife conflict at the junction of livestock production ... \\n", "author" : [ { "dropping-particle" : "", "family" : "Gehring", "given" : "Thomas M", "non-dropping-particle" : "", "parse-names" : false, "suffix" : "" }, { "dropping-particle" : "", "family" : "VerCauteren", "given" : "Kurt C", "non-dropping-particle" : "", "parse-names" : false, "suffix" : "" }, { "dropping-particle" : "", "family" : "Landry", "given" : "Jean-Marc", "non-dropping-particle" : "", "parse-names" : false, "suffix" : "" } ], "container-title" : "BioScience", "id" : "ITEM-1", "issue" : "4", "issued" : { "date-parts" : [ [ "2010" ] ] }, "page" : "299-308", "title" : "Livestock Protection Dogs in the 21st Century: Is an Ancient Tool Relevant to Modern Conservation Challenges?", "type" : "article-journal", "volume" : "60" }, "uris" : [ "http://www.mendeley.com/documents/?uuid=6b093beb-a631-4010-ab2f-945f0e041de6", "http://www.mendeley.com/documents/?uuid=19867b71-c823-4929-8a3b-6b31cf56e9a5" ] } ], "mendeley" : { "formattedCitation" : "(Gehring et al., 2010)", "plainTextFormattedCitation" : "(Gehring et al., 2010)", "previouslyFormattedCitation" : "(Gehring et al., 2010)"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Gehring </w:t>
      </w:r>
      <w:r w:rsidR="00C56B4E" w:rsidRPr="00C56B4E">
        <w:rPr>
          <w:rFonts w:cstheme="minorHAnsi"/>
          <w:i/>
          <w:lang w:val="en-US"/>
        </w:rPr>
        <w:t>et al.</w:t>
      </w:r>
      <w:r w:rsidRPr="00946649">
        <w:rPr>
          <w:rFonts w:cstheme="minorHAnsi"/>
          <w:lang w:val="en-US"/>
        </w:rPr>
        <w:t>, 2010)</w:t>
      </w:r>
      <w:r w:rsidRPr="00946649">
        <w:rPr>
          <w:rFonts w:cstheme="minorHAnsi"/>
          <w:lang w:val="en-US"/>
        </w:rPr>
        <w:fldChar w:fldCharType="end"/>
      </w:r>
      <w:r w:rsidRPr="00946649">
        <w:rPr>
          <w:rFonts w:cstheme="minorHAnsi"/>
          <w:lang w:val="en-US"/>
        </w:rPr>
        <w:t>. Indigenous peoples and local communities value them, as a herder explains: “</w:t>
      </w:r>
      <w:r w:rsidRPr="00946649">
        <w:rPr>
          <w:rFonts w:cstheme="minorHAnsi"/>
          <w:i/>
          <w:lang w:val="en-US"/>
        </w:rPr>
        <w:t>No, the beasts are no real problem for us, we have our dogs and sticks, we are not afraid of wolves and bears</w:t>
      </w:r>
      <w:r w:rsidRPr="00946649">
        <w:rPr>
          <w:rFonts w:cstheme="minorHAnsi"/>
          <w:lang w:val="en-US"/>
        </w:rPr>
        <w:t xml:space="preserve">” (herder;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Ivascu", "given" : "C", "non-dropping-particle" : "", "parse-names" : false, "suffix" : "" }, { "dropping-particle" : "", "family" : "Rakosy", "given" : "L.", "non-dropping-particle" : "", "parse-names" : false, "suffix" : "" } ], "chapter-number" : "2", "container-title" :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6" ] ] }, "page" : "21-41", "publisher" : "UNESCO", "publisher-place" : "Paris, France", "title" : "Biocultural Adaptations and Traditional Ecological Knowledge in a Historical Village from Maramure\u0219 Land, Romania", "type" : "chapter" }, "uris" : [ "http://www.mendeley.com/documents/?uuid=372d03c7-d061-4650-a5c1-e30ad374b527", "http://www.mendeley.com/documents/?uuid=f796e993-595c-4a03-b615-8980c08e4933" ] } ], "mendeley" : { "formattedCitation" : "(Ivascu &amp; Rakosy, 2016)", "plainTextFormattedCitation" : "(Ivascu &amp; Rakosy, 2016)", "previouslyFormattedCitation" : "(Ivascu &amp; Rakosy,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Ivascu &amp; Rakosy, 201</w:t>
      </w:r>
      <w:r w:rsidR="003051C7">
        <w:rPr>
          <w:rFonts w:cstheme="minorHAnsi"/>
          <w:lang w:val="en-US"/>
        </w:rPr>
        <w:t>7</w:t>
      </w:r>
      <w:r w:rsidRPr="00946649">
        <w:rPr>
          <w:rFonts w:cstheme="minorHAnsi"/>
          <w:lang w:val="en-US"/>
        </w:rPr>
        <w:fldChar w:fldCharType="end"/>
      </w:r>
      <w:r w:rsidRPr="00946649">
        <w:rPr>
          <w:rFonts w:cstheme="minorHAnsi"/>
          <w:lang w:val="en-US"/>
        </w:rPr>
        <w:t xml:space="preserve">) (see </w:t>
      </w:r>
      <w:r w:rsidR="009F3B65">
        <w:rPr>
          <w:lang w:val="en-US"/>
        </w:rPr>
        <w:t>supporting material</w:t>
      </w:r>
      <w:r w:rsidRPr="00F514C8">
        <w:rPr>
          <w:rFonts w:cstheme="minorHAnsi"/>
          <w:lang w:val="en-US"/>
        </w:rPr>
        <w:t xml:space="preserve"> </w:t>
      </w:r>
      <w:hyperlink r:id="rId252" w:history="1">
        <w:r w:rsidRPr="005600B9">
          <w:rPr>
            <w:rStyle w:val="Hyperlink"/>
            <w:rFonts w:cstheme="minorHAnsi"/>
            <w:lang w:val="en-US"/>
          </w:rPr>
          <w:t>Appendix 2.2</w:t>
        </w:r>
      </w:hyperlink>
      <w:r w:rsidRPr="00F514C8">
        <w:rPr>
          <w:rFonts w:cstheme="minorHAnsi"/>
          <w:lang w:val="en-US"/>
        </w:rPr>
        <w:t>)</w:t>
      </w:r>
      <w:r w:rsidRPr="00F514C8">
        <w:rPr>
          <w:rFonts w:cstheme="minorHAnsi"/>
          <w:b/>
          <w:lang w:val="en-US"/>
        </w:rPr>
        <w:t>.</w:t>
      </w:r>
      <w:r w:rsidRPr="00946649">
        <w:rPr>
          <w:rFonts w:cstheme="minorHAnsi"/>
          <w:b/>
          <w:lang w:val="en-US"/>
        </w:rPr>
        <w:t xml:space="preserve"> </w:t>
      </w:r>
      <w:r w:rsidRPr="00946649">
        <w:rPr>
          <w:rFonts w:cstheme="minorHAnsi"/>
          <w:lang w:val="en-US"/>
        </w:rPr>
        <w:t>Guard dogs in Europe and Central Asia hold substantial identity value among shepherds and breeds are closely linked to specific areas (</w:t>
      </w:r>
      <w:r w:rsidR="00AA41E2" w:rsidRPr="00AA41E2">
        <w:rPr>
          <w:b/>
          <w:lang w:val="en-US"/>
        </w:rPr>
        <w:t>Figure 2.36</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ISBN" : "9788242635006", "author" : [ { "dropping-particle" : "", "family" : "Linnell", "given" : "John D C", "non-dropping-particle" : "", "parse-names" : false, "suffix" : "" }, { "dropping-particle" : "", "family" : "Lescureux", "given" : "Nicolas", "non-dropping-particle" : "", "parse-names" : false, "suffix" : "" } ], "id" : "ITEM-1", "issued" : { "date-parts" : [ [ "2015" ] ] }, "publisher" : "Norwegian Institute for Nature Research (NINA)", "publisher-place" : "Trodheim", "title" : "Livestock guarding dogs: Cultural heritage icons with a new relevance for mitigating conservation conflicts", "type" : "book" }, "uris" : [ "http://www.mendeley.com/documents/?uuid=6988cce3-2d2b-434a-be49-0af6b2ca9e67", "http://www.mendeley.com/documents/?uuid=5b3da116-37c4-4a37-9ed1-c2bbbc35e626" ] } ], "mendeley" : { "formattedCitation" : "(Linnell &amp; Lescureux, 2015)", "plainTextFormattedCitation" : "(Linnell &amp; Lescureux, 2015)", "previouslyFormattedCitation" : "(Linnell &amp; Lescureux,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Linnell &amp; Lescureux, 2015)</w:t>
      </w:r>
      <w:r w:rsidRPr="00946649">
        <w:rPr>
          <w:rFonts w:cstheme="minorHAnsi"/>
          <w:lang w:val="en-US"/>
        </w:rPr>
        <w:fldChar w:fldCharType="end"/>
      </w:r>
      <w:r w:rsidRPr="00946649">
        <w:rPr>
          <w:rFonts w:cstheme="minorHAnsi"/>
          <w:lang w:val="en-US"/>
        </w:rPr>
        <w:t>.</w:t>
      </w:r>
    </w:p>
    <w:p w14:paraId="100885DD" w14:textId="6EF76B89" w:rsidR="00093619" w:rsidRPr="00093619" w:rsidRDefault="00093619" w:rsidP="00093619">
      <w:pPr>
        <w:rPr>
          <w:lang w:val="en-US"/>
        </w:rPr>
      </w:pPr>
      <w:r>
        <w:rPr>
          <w:lang w:eastAsia="en-GB"/>
        </w:rPr>
        <w:drawing>
          <wp:inline distT="0" distB="0" distL="0" distR="0" wp14:anchorId="24E56181" wp14:editId="6266C573">
            <wp:extent cx="5731510" cy="36620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5731510" cy="3662045"/>
                    </a:xfrm>
                    <a:prstGeom prst="rect">
                      <a:avLst/>
                    </a:prstGeom>
                  </pic:spPr>
                </pic:pic>
              </a:graphicData>
            </a:graphic>
          </wp:inline>
        </w:drawing>
      </w:r>
    </w:p>
    <w:p w14:paraId="36AD61C4" w14:textId="77777777" w:rsidR="001E43D4" w:rsidRPr="00946649" w:rsidRDefault="001E43D4" w:rsidP="001E43D4">
      <w:pPr>
        <w:rPr>
          <w:lang w:val="en-US"/>
        </w:rPr>
      </w:pPr>
    </w:p>
    <w:p w14:paraId="348C7E83" w14:textId="7F855B62" w:rsidR="001E43D4" w:rsidRPr="00946649" w:rsidRDefault="00827DB5" w:rsidP="001F0516">
      <w:pPr>
        <w:pStyle w:val="Heading4"/>
        <w:rPr>
          <w:lang w:eastAsia="ja-JP" w:bidi="en-US"/>
        </w:rPr>
      </w:pPr>
      <w:bookmarkStart w:id="786" w:name="_Ref478747344"/>
      <w:bookmarkStart w:id="787" w:name="_Toc519504458"/>
      <w:r>
        <w:rPr>
          <w:lang w:eastAsia="ja-JP" w:bidi="en-US"/>
        </w:rPr>
        <w:t>Provision of m</w:t>
      </w:r>
      <w:r w:rsidR="001E43D4" w:rsidRPr="00946649">
        <w:rPr>
          <w:lang w:eastAsia="ja-JP" w:bidi="en-US"/>
        </w:rPr>
        <w:t>edicinal resources</w:t>
      </w:r>
      <w:bookmarkEnd w:id="786"/>
      <w:bookmarkEnd w:id="787"/>
    </w:p>
    <w:p w14:paraId="0CDE270F" w14:textId="4098260C" w:rsidR="001E43D4" w:rsidRPr="00946649" w:rsidRDefault="001E43D4" w:rsidP="001E43D4">
      <w:pPr>
        <w:autoSpaceDE w:val="0"/>
        <w:autoSpaceDN w:val="0"/>
        <w:adjustRightInd w:val="0"/>
        <w:rPr>
          <w:rFonts w:eastAsia="Cambria" w:cstheme="minorHAnsi"/>
          <w:lang w:val="en-US"/>
        </w:rPr>
      </w:pPr>
      <w:r w:rsidRPr="00946649">
        <w:rPr>
          <w:rFonts w:eastAsia="Cambria" w:cstheme="minorHAnsi"/>
          <w:lang w:val="en-US"/>
        </w:rPr>
        <w:t>The value of biodiversity as a resource for the production of medicines is one of the clearest examples of the relationships between nature and human health. Numerous species of plants, animals and fungi have been used to produce traditional therapies since ancient times, and wild flora and fauna continue to support the development of modern pharmaceutical products. This section considers medicinal plants in Europe and Central Asia, which form part of traditional and local medicinal practices, as well as medicinal plant products, which are sold commercially, and their use in modern pharmaceutical development. It covers plants, which are harvested directly from the wild, as well as those that are grown in home gardens or cultivated commercially. For the assessment of this contribution from nature to people, in addition to the literature review undertaken in this chapter (</w:t>
      </w:r>
      <w:r w:rsidR="009F3B65">
        <w:rPr>
          <w:lang w:val="en-US"/>
        </w:rPr>
        <w:t>supporting material</w:t>
      </w:r>
      <w:r w:rsidRPr="00F514C8">
        <w:rPr>
          <w:rFonts w:eastAsia="Cambria" w:cstheme="minorHAnsi"/>
          <w:lang w:val="en-US"/>
        </w:rPr>
        <w:t xml:space="preserve"> </w:t>
      </w:r>
      <w:hyperlink r:id="rId254" w:history="1">
        <w:r w:rsidRPr="005600B9">
          <w:rPr>
            <w:rStyle w:val="Hyperlink"/>
            <w:rFonts w:eastAsia="Cambria" w:cstheme="minorHAnsi"/>
            <w:lang w:val="en-US"/>
          </w:rPr>
          <w:t>Appendix 2.1</w:t>
        </w:r>
      </w:hyperlink>
      <w:r w:rsidRPr="00F514C8">
        <w:rPr>
          <w:rFonts w:eastAsia="Cambria" w:cstheme="minorHAnsi"/>
          <w:lang w:val="en-US"/>
        </w:rPr>
        <w:t>),</w:t>
      </w:r>
      <w:r w:rsidRPr="00946649">
        <w:rPr>
          <w:rFonts w:eastAsia="Cambria" w:cstheme="minorHAnsi"/>
          <w:lang w:val="en-US"/>
        </w:rPr>
        <w:t xml:space="preserve"> we also conducted an expert</w:t>
      </w:r>
      <w:r w:rsidRPr="00946649">
        <w:rPr>
          <w:rStyle w:val="FootnoteReference"/>
          <w:rFonts w:eastAsia="Cambria" w:cstheme="minorHAnsi"/>
          <w:lang w:val="en-US"/>
        </w:rPr>
        <w:footnoteReference w:id="18"/>
      </w:r>
      <w:r w:rsidRPr="00946649">
        <w:rPr>
          <w:rFonts w:eastAsia="Cambria" w:cstheme="minorHAnsi"/>
          <w:lang w:val="en-US"/>
        </w:rPr>
        <w:t xml:space="preserve"> elicitation on the basis of several key messages. The original key messages and the results of the expert elicitation are provided in </w:t>
      </w:r>
      <w:r w:rsidR="009F3B65">
        <w:rPr>
          <w:lang w:val="en-US"/>
        </w:rPr>
        <w:t>supporting material</w:t>
      </w:r>
      <w:r w:rsidRPr="00F514C8">
        <w:rPr>
          <w:rFonts w:eastAsia="Cambria" w:cstheme="minorHAnsi"/>
          <w:lang w:val="en-US"/>
        </w:rPr>
        <w:t xml:space="preserve"> </w:t>
      </w:r>
      <w:hyperlink r:id="rId255" w:history="1">
        <w:r w:rsidRPr="00913CA4">
          <w:rPr>
            <w:rStyle w:val="Hyperlink"/>
            <w:rFonts w:eastAsia="Cambria" w:cstheme="minorHAnsi"/>
            <w:lang w:val="en-US"/>
          </w:rPr>
          <w:t>Appendix 2.5</w:t>
        </w:r>
      </w:hyperlink>
      <w:r w:rsidRPr="00F514C8">
        <w:rPr>
          <w:rFonts w:eastAsia="Cambria" w:cstheme="minorHAnsi"/>
          <w:lang w:val="en-US"/>
        </w:rPr>
        <w:t>.</w:t>
      </w:r>
      <w:r w:rsidRPr="00946649">
        <w:rPr>
          <w:rFonts w:eastAsia="Cambria" w:cstheme="minorHAnsi"/>
          <w:lang w:val="en-US"/>
        </w:rPr>
        <w:t xml:space="preserve"> </w:t>
      </w:r>
    </w:p>
    <w:p w14:paraId="67473DA7" w14:textId="6B5A18D2" w:rsidR="006F5E1B" w:rsidRDefault="001E43D4" w:rsidP="004367F9">
      <w:pPr>
        <w:autoSpaceDE w:val="0"/>
        <w:autoSpaceDN w:val="0"/>
        <w:adjustRightInd w:val="0"/>
        <w:rPr>
          <w:lang w:val="en-US"/>
        </w:rPr>
      </w:pPr>
      <w:r w:rsidRPr="00946649">
        <w:rPr>
          <w:rFonts w:eastAsia="Cambria" w:cstheme="minorHAnsi"/>
          <w:lang w:val="en-US"/>
        </w:rPr>
        <w:lastRenderedPageBreak/>
        <w:t>Nature’s capacity to provide medicinal plant resources depends on the species richness of medicinal plants. Several areas in Europe and Central Asia are characterized by high medicinal plant species richness, including the Mediterranean region, the Alps and the Pyrenees, the Massif Central in France, the Balkan Peninsula, the Crimean Peninsula and the Carpathian Mountains (</w:t>
      </w:r>
      <w:r w:rsidRPr="00946649">
        <w:rPr>
          <w:rFonts w:eastAsia="Cambria" w:cstheme="minorHAnsi"/>
          <w:b/>
          <w:lang w:val="en-US"/>
        </w:rPr>
        <w:t>Figure 2.37</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2779/907382", "ISBN" : "9789279474507", "author" : [ { "dropping-particle" : "", "family" : "Allen", "given" : "David", "non-dropping-particle" : "", "parse-names" : false, "suffix" : "" }, { "dropping-particle" : "", "family" : "Bilz", "given" : "Melanie", "non-dropping-particle" : "", "parse-names" : false, "suffix" : "" }, { "dropping-particle" : "", "family" : "Leaman", "given" : "Danna J.", "non-dropping-particle" : "", "parse-names" : false, "suffix" : "" }, { "dropping-particle" : "", "family" : "Miller", "given" : "Rebecca M.", "non-dropping-particle" : "", "parse-names" : false, "suffix" : "" }, { "dropping-particle" : "", "family" : "Timoshyna", "given" : "Anastasiya", "non-dropping-particle" : "", "parse-names" : false, "suffix" : "" }, { "dropping-particle" : "", "family" : "Window", "given" : "Jemma", "non-dropping-particle" : "", "parse-names" : false, "suffix" : "" } ], "id" : "ITEM-1", "issued" : { "date-parts" : [ [ "2014" ] ] }, "number-of-pages" : "75", "title" : "European Red List of Medicinal Plants", "type" : "book" }, "uris" : [ "http://www.mendeley.com/documents/?uuid=f60528a9-8862-460f-ae9d-90dc86ed62e1", "http://www.mendeley.com/documents/?uuid=3a50925b-b592-49c1-8e62-e8132216461e" ] } ], "mendeley" : { "formattedCitation" : "(D. Allen et al., 2014)", "plainTextFormattedCitation" : "(D. Allen et al., 2014)", "previouslyFormattedCitation" : "(D. Allen et al.,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Allen </w:t>
      </w:r>
      <w:r w:rsidR="00C56B4E" w:rsidRPr="00C56B4E">
        <w:rPr>
          <w:rFonts w:eastAsia="Cambria"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However, some of these medicinal plants are threatened due to unsustainable patterns of exploita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2779/907382", "ISBN" : "9789279474507", "author" : [ { "dropping-particle" : "", "family" : "Allen", "given" : "David", "non-dropping-particle" : "", "parse-names" : false, "suffix" : "" }, { "dropping-particle" : "", "family" : "Bilz", "given" : "Melanie", "non-dropping-particle" : "", "parse-names" : false, "suffix" : "" }, { "dropping-particle" : "", "family" : "Leaman", "given" : "Danna J.", "non-dropping-particle" : "", "parse-names" : false, "suffix" : "" }, { "dropping-particle" : "", "family" : "Miller", "given" : "Rebecca M.", "non-dropping-particle" : "", "parse-names" : false, "suffix" : "" }, { "dropping-particle" : "", "family" : "Timoshyna", "given" : "Anastasiya", "non-dropping-particle" : "", "parse-names" : false, "suffix" : "" }, { "dropping-particle" : "", "family" : "Window", "given" : "Jemma", "non-dropping-particle" : "", "parse-names" : false, "suffix" : "" } ], "id" : "ITEM-1", "issued" : { "date-parts" : [ [ "2014" ] ] }, "number-of-pages" : "75", "title" : "European Red List of Medicinal Plants", "type" : "book" }, "uris" : [ "http://www.mendeley.com/documents/?uuid=3a50925b-b592-49c1-8e62-e8132216461e", "http://www.mendeley.com/documents/?uuid=f60528a9-8862-460f-ae9d-90dc86ed62e1" ] } ], "mendeley" : { "formattedCitation" : "(D. Allen et al., 2014)", "plainTextFormattedCitation" : "(D. Allen et al., 2014)", "previouslyFormattedCitation" : "(D. Allen et al.,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Allen </w:t>
      </w:r>
      <w:r w:rsidR="00C56B4E" w:rsidRPr="00C56B4E">
        <w:rPr>
          <w:rFonts w:eastAsia="Cambria"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Land development and land use change are the next greatest threats, with residential and commercial development and agricultural practices also having important impacts. In Central Asia, intensified agricultural practices, loss of indigenous knowledge, and climate change have also been identified as significant threats to medicinal plant diversity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Breckle", "given" : "S. W.", "non-dropping-particle" : "", "parse-names" : false, "suffix" : "" }, { "dropping-particle" : "", "family" : "Wucherer", "given" : "W.", "non-dropping-particle" : "", "parse-names" : false, "suffix" : "" } ], "container-title" : "Land-use change and mounatin biodiversity", "editor" : [ { "dropping-particle" : "", "family" : "Spehn", "given" : "E", "non-dropping-particle" : "", "parse-names" : false, "suffix" : "" }, { "dropping-particle" : "", "family" : "K\u00f6rner", "given" : "C", "non-dropping-particle" : "", "parse-names" : false, "suffix" : "" }, { "dropping-particle" : "", "family" : "Liberman", "given" : "M", "non-dropping-particle" : "", "parse-names" : false, "suffix" : "" } ], "id" : "ITEM-1", "issued" : { "date-parts" : [ [ "2006" ] ] }, "page" : "239-251", "publisher" : "CRC Press", "title" : "Vegetation of the Pamir (Tajikistan): Land Use and Desertification Problems", "type" : "chapter" }, "uris" : [ "http://www.mendeley.com/documents/?uuid=58a0dbda-5122-4f01-933b-a8f3f56f5ce1", "http://www.mendeley.com/documents/?uuid=8ddfd5a0-04c2-4f26-8e47-65ba714dbaee" ] }, { "id" : "ITEM-2", "itemData" : { "DOI" : "10.1007/978-94-007-2144-9_7", "author" : [ { "dropping-particle" : "", "family" : "Bocharnikov", "given" : "Vladimir", "non-dropping-particle" : "", "parse-names" : false, "suffix" : "" }, { "dropping-particle" : "", "family" : "Laletin", "given" : "Andrey", "non-dropping-particle" : "", "parse-names" : false, "suffix" : "" }, { "dropping-particle" : "", "family" : "Angelstam", "given" : "Per", "non-dropping-particle" : "", "parse-names" : false, "suffix" : "" }, { "dropping-particle" : "", "family" : "Domashov", "given" : "Ilya", "non-dropping-particle" : "", "parse-names" : false, "suffix" : "" }, { "dropping-particle" : "", "family" : "Elbakidze", "given" : "Marine", "non-dropping-particle" : "", "parse-names" : false, "suffix" : "" }, { "dropping-particle" : "", "family" : "Kaspruk", "given" : "Olesya", "non-dropping-particle" : "", "parse-names" : false, "suffix" : "" }, { "dropping-particle" : "", "family" : "Sayadyan", "given" : "Hovik", "non-dropping-particle" : "", "parse-names" : false, "suffix" : "" }, { "dropping-particle" : "", "family" : "Solovyi", "given" : "Igor", "non-dropping-particle" : "", "parse-names" : false, "suffix" : "" }, { "dropping-particle" : "", "family" : "Shukurov", "given" : "Emil", "non-dropping-particle" : "", "parse-names" : false, "suffix" : "" }, { "dropping-particle" : "", "family" : "Urushadze", "given" : "Tengiz", "non-dropping-particle" : "", "parse-names" : false, "suffix" : "" } ], "id" : "ITEM-2", "issued" : { "date-parts" : [ [ "2012" ] ] }, "page" : "251-279", "publisher" : "Springer, Dordrecht", "title" : "Russia, Ukraine, the Caucasus, and Central Asia", "type" : "chapter" }, "uris" : [ "http://www.mendeley.com/documents/?uuid=603fd600-08aa-45e3-9677-ca4feb141baf", "http://www.mendeley.com/documents/?uuid=50fc10e0-b2f5-4979-b150-099212eede1a" ] }, { "id" : "ITEM-3", "itemData" : { "DOI" : "10.1080/17451590709618170", "ISSN" : "2151-3732", "abstract" : "In the Tajik National Park (TNP) - a high-altitude area of nearly 26,000 W in Central Asia - past and present human activities visibly contrast with standard conservation requirements for protected areas worldwide. This paper focuses on resource management, and highlights three major processes that threaten both the sustainable use of natural resources and the preservation of nature per se: (i) intensified use of biomass as a fuel resource, (ii) inappropriate pasture management, and (iii) increased pressure on endangered wildlife. From analysis of these processes - their historical background, root causes, trends and interrelationships - options and needs to improve park management are proposed and discussed.", "author" : [ { "dropping-particle" : "", "family" : "Haslinger", "given" : "Andrea", "non-dropping-particle" : "", "parse-names" : false, "suffix" : "" }, { "dropping-particle" : "", "family" : "Breu", "given" : "Thomas", "non-dropping-particle" : "", "parse-names" : false, "suffix" : "" }, { "dropping-particle" : "", "family" : "Hurni", "given" : "Hans", "non-dropping-particle" : "", "parse-names" : false, "suffix" : "" }, { "dropping-particle" : "", "family" : "Maselli", "given" : "Daniel", "non-dropping-particle" : "", "parse-names" : false, "suffix" : "" } ], "container-title" : "International Journal of Biodiversity Science, Ecosystems Services &amp; Management", "id" : "ITEM-3", "issue" : "November 2014", "issued" : { "date-parts" : [ [ "2007" ] ] }, "page" : "157-169", "title" : "Opportunities and risks in reconciling conservation and development in a post-Soviet setting: The example of the Tajik National Park", "type" : "article-journal", "volume" : "3" }, "uris" : [ "http://www.mendeley.com/documents/?uuid=c8f8b575-781c-47ae-bbc8-211dc82170e7", "http://www.mendeley.com/documents/?uuid=c0735f7c-9ab3-45b4-9ece-e22f0bb22615" ] } ], "mendeley" : { "formattedCitation" : "(Bocharnikov et al., 2012; Breckle &amp; Wucherer, 2006; Haslinger, Breu, Hurni, &amp; Maselli, 2007)", "manualFormatting" : "Bocharnikov et al. (2012; Breckle &amp; Wucherer (2006; Haslinger, Breu, Hurni, &amp; Maselli (2007)", "plainTextFormattedCitation" : "(Bocharnikov et al., 2012; Breckle &amp; Wucherer, 2006; Haslinger, Breu, Hurni, &amp; Maselli, 2007)", "previouslyFormattedCitation" : "(Bocharnikov et al., 2012; Breckle &amp; Wucherer, 2006; Haslinger, Breu, Hurni, &amp; Maselli, 200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ocharnikov </w:t>
      </w:r>
      <w:r w:rsidR="00C56B4E" w:rsidRPr="00C56B4E">
        <w:rPr>
          <w:rFonts w:eastAsia="Cambria" w:cstheme="minorHAnsi"/>
          <w:i/>
          <w:lang w:val="en-US"/>
        </w:rPr>
        <w:t>et al.</w:t>
      </w:r>
      <w:r w:rsidR="00F14761">
        <w:rPr>
          <w:rFonts w:eastAsia="Cambria" w:cstheme="minorHAnsi"/>
          <w:lang w:val="en-US"/>
        </w:rPr>
        <w:t xml:space="preserve">, </w:t>
      </w:r>
      <w:r w:rsidRPr="00946649">
        <w:rPr>
          <w:rFonts w:eastAsia="Cambria" w:cstheme="minorHAnsi"/>
          <w:lang w:val="en-US"/>
        </w:rPr>
        <w:t>2012; Breckle &amp; Wucherer</w:t>
      </w:r>
      <w:r w:rsidR="00F14761">
        <w:rPr>
          <w:rFonts w:eastAsia="Cambria" w:cstheme="minorHAnsi"/>
          <w:lang w:val="en-US"/>
        </w:rPr>
        <w:t xml:space="preserve">, </w:t>
      </w:r>
      <w:r w:rsidRPr="00946649">
        <w:rPr>
          <w:rFonts w:eastAsia="Cambria" w:cstheme="minorHAnsi"/>
          <w:lang w:val="en-US"/>
        </w:rPr>
        <w:t>2006; Haslinger</w:t>
      </w:r>
      <w:r>
        <w:rPr>
          <w:lang w:val="en-US"/>
        </w:rPr>
        <w:t xml:space="preserve"> </w:t>
      </w:r>
      <w:r w:rsidR="00C56B4E" w:rsidRPr="00C56B4E">
        <w:rPr>
          <w:i/>
          <w:lang w:val="en-US"/>
        </w:rPr>
        <w:t>et al.</w:t>
      </w:r>
      <w:r w:rsidR="00F14761">
        <w:rPr>
          <w:rFonts w:eastAsia="Cambria" w:cstheme="minorHAnsi"/>
          <w:lang w:val="en-US"/>
        </w:rPr>
        <w:t xml:space="preserve">, </w:t>
      </w:r>
      <w:r w:rsidRPr="00946649">
        <w:rPr>
          <w:rFonts w:eastAsia="Cambria" w:cstheme="minorHAnsi"/>
          <w:lang w:val="en-US"/>
        </w:rPr>
        <w:t>2007)</w:t>
      </w:r>
      <w:r w:rsidRPr="00946649">
        <w:rPr>
          <w:rFonts w:eastAsia="Cambria" w:cstheme="minorHAnsi"/>
          <w:lang w:val="en-US"/>
        </w:rPr>
        <w:fldChar w:fldCharType="end"/>
      </w:r>
      <w:r w:rsidRPr="00946649">
        <w:rPr>
          <w:rFonts w:eastAsia="Cambria" w:cstheme="minorHAnsi"/>
          <w:lang w:val="en-US"/>
        </w:rPr>
        <w:t xml:space="preserve"> (see </w:t>
      </w:r>
      <w:r w:rsidR="009F3B65">
        <w:rPr>
          <w:lang w:val="en-US"/>
        </w:rPr>
        <w:t>supporting material</w:t>
      </w:r>
      <w:r w:rsidRPr="00F514C8">
        <w:rPr>
          <w:rFonts w:eastAsia="Cambria" w:cstheme="minorHAnsi"/>
          <w:lang w:val="en-US"/>
        </w:rPr>
        <w:t xml:space="preserve"> </w:t>
      </w:r>
      <w:hyperlink r:id="rId256" w:history="1">
        <w:r w:rsidRPr="00913CA4">
          <w:rPr>
            <w:rStyle w:val="Hyperlink"/>
            <w:rFonts w:eastAsia="Cambria" w:cstheme="minorHAnsi"/>
            <w:lang w:val="en-US"/>
          </w:rPr>
          <w:t>Appendix 2.5</w:t>
        </w:r>
      </w:hyperlink>
      <w:r w:rsidR="00A448F2">
        <w:rPr>
          <w:rFonts w:eastAsia="Cambria" w:cstheme="minorHAnsi"/>
          <w:lang w:val="en-US"/>
        </w:rPr>
        <w:t>)</w:t>
      </w:r>
      <w:r w:rsidRPr="00F514C8">
        <w:rPr>
          <w:rFonts w:eastAsia="Cambria" w:cstheme="minorHAnsi"/>
          <w:lang w:val="en-US"/>
        </w:rPr>
        <w:t>.</w:t>
      </w:r>
      <w:r w:rsidRPr="00946649">
        <w:rPr>
          <w:rFonts w:eastAsia="Cambria" w:cstheme="minorHAnsi"/>
          <w:lang w:val="en-US"/>
        </w:rPr>
        <w:t xml:space="preserve"> Consequently, collection of plants from the wild and loss of habitat due to physical development and land use change are the most significant threats affecting medicinal plants in the region.</w:t>
      </w:r>
    </w:p>
    <w:p w14:paraId="3BEBC11E" w14:textId="61348E86" w:rsidR="004367F9" w:rsidRPr="006F5E1B" w:rsidRDefault="004367F9" w:rsidP="006F5E1B">
      <w:pPr>
        <w:rPr>
          <w:lang w:val="en-US"/>
        </w:rPr>
      </w:pPr>
      <w:r>
        <w:rPr>
          <w:lang w:eastAsia="en-GB"/>
        </w:rPr>
        <w:drawing>
          <wp:inline distT="0" distB="0" distL="0" distR="0" wp14:anchorId="384C899D" wp14:editId="6DFA173D">
            <wp:extent cx="5731510" cy="3589020"/>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5731510" cy="3589020"/>
                    </a:xfrm>
                    <a:prstGeom prst="rect">
                      <a:avLst/>
                    </a:prstGeom>
                  </pic:spPr>
                </pic:pic>
              </a:graphicData>
            </a:graphic>
          </wp:inline>
        </w:drawing>
      </w:r>
    </w:p>
    <w:p w14:paraId="25B2D99E" w14:textId="6254784C" w:rsidR="001E43D4" w:rsidRPr="00946649" w:rsidRDefault="001E43D4" w:rsidP="001E43D4">
      <w:pPr>
        <w:rPr>
          <w:rFonts w:eastAsia="Cambria" w:cstheme="minorHAnsi"/>
          <w:lang w:val="en-US"/>
        </w:rPr>
      </w:pPr>
      <w:r w:rsidRPr="00946649">
        <w:rPr>
          <w:rFonts w:eastAsia="Cambria" w:cstheme="minorHAnsi"/>
          <w:lang w:val="en-US"/>
        </w:rPr>
        <w:t>Indigenous and local knowledge plays an essential role in creating greater understanding of the potential contributions of many plant species to human health. The importance of biodiversity-derived medicines has been widely noted, with a significant number of commercially available pharmaceutical products being derived from compounds identified in biodiversity (e.g.</w:t>
      </w:r>
      <w:r>
        <w:rPr>
          <w:rFonts w:eastAsia="Cambria" w:cstheme="minorHAnsi"/>
          <w:lang w:val="en-US"/>
        </w:rPr>
        <w:t xml:space="preserve"> </w:t>
      </w:r>
      <w:r w:rsidR="00F14761" w:rsidRPr="00946649">
        <w:rPr>
          <w:rFonts w:eastAsia="Cambria" w:cstheme="minorHAnsi"/>
          <w:lang w:val="en-US"/>
        </w:rPr>
        <w:fldChar w:fldCharType="begin" w:fldLock="1"/>
      </w:r>
      <w:r w:rsidR="00F14761" w:rsidRPr="00946649">
        <w:rPr>
          <w:rFonts w:eastAsia="Cambria" w:cstheme="minorHAnsi"/>
          <w:lang w:val="en-US"/>
        </w:rPr>
        <w:instrText>ADDIN CSL_CITATION { "citationItems" : [ { "id" : "ITEM-1", "itemData" : { "author" : [ { "dropping-particle" : "", "family" : "Bernstein", "given" : "A", "non-dropping-particle" : "", "parse-names" : false, "suffix" : "" } ], "container-title" : "Connecting Global Priorities: biodiversity and human health", "id" : "ITEM-1", "issued" : { "date-parts" : [ [ "2015" ] ] }, "title" : "Biodiversity and biomedical discovery", "type" : "chapter" }, "uris" : [ "http://www.mendeley.com/documents/?uuid=15a02be4-d1d7-416d-9eb0-cfea7a1e08ef", "http://www.mendeley.com/documents/?uuid=9308f651-a06c-426f-8c0d-45c133c513c3" ] } ], "mendeley" : { "formattedCitation" : "(Bernstein, 2015)", "plainTextFormattedCitation" : "(Bernstein, 2015)", "previouslyFormattedCitation" : "(Bernstein, 2015)" }, "properties" : {  }, "schema" : "https://github.com/citation-style-language/schema/raw/master/csl-citation.json" }</w:instrText>
      </w:r>
      <w:r w:rsidR="00F14761" w:rsidRPr="00946649">
        <w:rPr>
          <w:rFonts w:eastAsia="Cambria" w:cstheme="minorHAnsi"/>
          <w:lang w:val="en-US"/>
        </w:rPr>
        <w:fldChar w:fldCharType="separate"/>
      </w:r>
      <w:r w:rsidR="00F14761" w:rsidRPr="00946649">
        <w:rPr>
          <w:rFonts w:eastAsia="Cambria" w:cstheme="minorHAnsi"/>
          <w:lang w:val="en-US"/>
        </w:rPr>
        <w:t>Bernstein</w:t>
      </w:r>
      <w:r w:rsidR="00F14761">
        <w:rPr>
          <w:rFonts w:eastAsia="Cambria" w:cstheme="minorHAnsi"/>
          <w:lang w:val="en-US"/>
        </w:rPr>
        <w:t xml:space="preserve">, </w:t>
      </w:r>
      <w:r w:rsidR="00F14761" w:rsidRPr="00946649">
        <w:rPr>
          <w:rFonts w:eastAsia="Cambria" w:cstheme="minorHAnsi"/>
          <w:lang w:val="en-US"/>
        </w:rPr>
        <w:t>2015</w:t>
      </w:r>
      <w:r w:rsidR="00F14761" w:rsidRPr="00946649">
        <w:rPr>
          <w:rFonts w:eastAsia="Cambria" w:cstheme="minorHAnsi"/>
          <w:lang w:val="en-US"/>
        </w:rPr>
        <w:fldChar w:fldCharType="end"/>
      </w:r>
      <w:r w:rsidRPr="00946649">
        <w:rPr>
          <w:rFonts w:eastAsia="Cambria" w:cstheme="minorHAnsi"/>
          <w:lang w:val="en-US"/>
        </w:rPr>
        <w:t xml:space="preserve">). The </w:t>
      </w:r>
      <w:r>
        <w:rPr>
          <w:rFonts w:eastAsia="Cambria" w:cstheme="minorHAnsi"/>
          <w:lang w:val="en-US"/>
        </w:rPr>
        <w:t>World Health Organization</w:t>
      </w:r>
      <w:r w:rsidRPr="00946649">
        <w:rPr>
          <w:rFonts w:eastAsia="Cambria" w:cstheme="minorHAnsi"/>
          <w:lang w:val="en-US"/>
        </w:rPr>
        <w:t xml:space="preserve"> estimates that 70-80% of the global population depend on some form of indigenous and local medicinal knowledge for their primary health car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3389/fphar.2013.00177", "ISBN" : "1663-9812 (Print)", "ISSN" : "16642295", "PMID" : "24454289", "abstract" : "The use of herbal medicinal products and supplements has increased tremendously over the past three decades with not less than 80% of people worldwide relying on them for some part of primary healthcare. Although therapies involving these agents have shown promising potential with the efficacy of a good number of herbal products clearly established, many of them remain untested and their use are either poorly monitored or not even monitored at all. The consequence of this is an inadequate knowledge of their mode of action, potential adverse reactions, contraindications, and interactions with existing orthodox pharmaceuticals and functional foods to promote both safe and rational use of these agents. Since safety continues to be a major issue with the use of herbal remedies, it becomes imperative, therefore, that relevant regulatory authorities put in place appropriate measures to protect public health by ensuring that all herbal medicines are safe and of suitable quality. This review discusses toxicity-related issues and major safety concerns arising from the use of herbal medicinal products and also highlights some important challenges associated with effective monitoring of their safety.", "author" : [ { "dropping-particle" : "", "family" : "Ekor", "given" : "Martins", "non-dropping-particle" : "", "parse-names" : false, "suffix" : "" } ], "container-title" : "Frontiers in Neurology", "id" : "ITEM-1", "issue" : "January", "issued" : { "date-parts" : [ [ "2014" ] ] }, "page" : "1-10", "title" : "The growing use of herbal medicines: Issues relating to adverse reactions and challenges in monitoring safety", "type" : "article-journal", "volume" : "4 JAN" }, "uris" : [ "http://www.mendeley.com/documents/?uuid=3e5df9aa-1783-4595-874d-bd44f9eeebc1", "http://www.mendeley.com/documents/?uuid=5fe96cda-26a5-408e-80ca-da2d3fe4967a" ] } ], "mendeley" : { "formattedCitation" : "(Ekor, 2014)", "plainTextFormattedCitation" : "(Ekor, 2014)", "previouslyFormattedCitation" : "(Ekor,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Ekor, 201</w:t>
      </w:r>
      <w:r w:rsidR="005D5DEA">
        <w:rPr>
          <w:rFonts w:eastAsia="Cambria" w:cstheme="minorHAnsi"/>
          <w:lang w:val="en-US"/>
        </w:rPr>
        <w:t>4</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In addition, </w:t>
      </w:r>
      <w:r w:rsidRPr="00946649">
        <w:rPr>
          <w:rFonts w:eastAsia="Cambria"/>
          <w:lang w:val="en-US"/>
        </w:rPr>
        <w:t xml:space="preserve">indigenous and local knowledge </w:t>
      </w:r>
      <w:r w:rsidRPr="00946649">
        <w:rPr>
          <w:rFonts w:eastAsia="Cambria" w:cstheme="minorHAnsi"/>
          <w:lang w:val="en-US"/>
        </w:rPr>
        <w:t xml:space="preserve">has been a source of interest and inspiration for modern drug development for several decades (see also Section 2.2.3.4); at the same time, various ethical issues associated with bioprospecting and biopiracy have been raised. These issues appear to be less significant in Europ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phymed.2015.12.006", "ISSN" : "1618095X", "PMID" : "26926178", "abstract" : "Background Biopiracy mainly focuses on the use of biological resources and/or knowledge of indigenous tribes or communities without allowing them to share the revenues generated out of economic exploitation or other non-monetary incentives associated with the resource/knowledge. Methods Based on collaborations of scientists from five continents, we have created a communication platform to discuss not only scientific topics, but also more general issues with social relevance. This platform was termed 'PhytCancer -Phytotherapy to Fight Cancer' (www.phyt-cancer.uni-mainz.de). As a starting point, we have chosen the topic \"biopiracy\", since we feel this is of pragmatic significance for scientists working with medicinal plants. Results It was argued that the patenting of herbs or natural products by pharmaceutical corporations disregarded the ownership of the knowledge possessed by the indigenous communities on how these substances worked. Despite numerous court decisions in U.S.A. and Europe, several international treaties, (e.g. from United Nations, World Health Organization, World Trade Organization, the African Unity and others), sharing of a rational set of benefits amongst producers (mainly pharmaceutical companies) and indigenous communities is yet a distant reality. In this paper, we present an overview of the legal frameworks, discuss some exemplary cases of biopiracy and bioprospecting as excellent forms of utilization of natural resources. Conclusions We suggest certain perspectives, by which we as scientists, may contribute towards prevention of biopiracy and also to foster the fair utilization of natural resources. We discuss ways, in which the interests of indigenous people especially from developing countries can be secured.", "author" : [ { "dropping-particle" : "", "family" : "Efferth", "given" : "Thomas", "non-dropping-particle" : "", "parse-names" : false, "suffix" : "" }, { "dropping-particle" : "", "family" : "Banerjee", "given" : "Mita", "non-dropping-particle" : "", "parse-names" : false, "suffix" : "" }, { "dropping-particle" : "", "family" : "Paul", "given" : "Norbert W.", "non-dropping-particle" : "", "parse-names" : false, "suffix" : "" }, { "dropping-particle" : "", "family" : "Abdelfatah", "given" : "Sara", "non-dropping-particle" : "", "parse-names" : false, "suffix" : "" }, { "dropping-particle" : "", "family" : "Arend", "given" : "Joachim", "non-dropping-particle" : "", "parse-names" : false, "suffix" : "" }, { "dropping-particle" : "", "family" : "Elhassan", "given" : "Gihan", "non-dropping-particle" : "", "parse-names" : false, "suffix" : "" }, { "dropping-particle" : "", "family" : "Hamdoun", "given" : "Sami", "non-dropping-particle" : "", "parse-names" : false, "suffix" : "" }, { "dropping-particle" : "", "family" : "Hamm", "given" : "Rebecca", "non-dropping-particle" : "", "parse-names" : false, "suffix" : "" }, { "dropping-particle" : "", "family" : "Hong", "given" : "Chunlan", "non-dropping-particle" : "", "parse-names" : false, "suffix" : "" }, { "dropping-particle" : "", "family" : "Kadioglu", "given" : "Onat", "non-dropping-particle" : "", "parse-names" : false, "suffix" : "" }, { "dropping-particle" : "", "family" : "Na??", "given" : "Janine", "non-dropping-particle" : "", "parse-names" : false, "suffix" : "" }, { "dropping-particle" : "", "family" : "Ochwangi", "given" : "Dominic", "non-dropping-particle" : "", "parse-names" : false, "suffix" : "" }, { "dropping-particle" : "", "family" : "Ooko", "given" : "Edna", "non-dropping-particle" : "", "parse-names" : false, "suffix" : "" }, { "dropping-particle" : "", "family" : "Ozenver", "given" : "Nadire", "non-dropping-particle" : "", "parse-names" : false, "suffix" : "" }, { "dropping-particle" : "", "family" : "Saeed", "given" : "Mohamed E M", "non-dropping-particle" : "", "parse-names" : false, "suffix" : "" }, { "dropping-particle" : "", "family" : "Schneider", "given" : "Mathias", "non-dropping-particle" : "", "parse-names" : false, "suffix" : "" }, { "dropping-particle" : "", "family" : "Seo", "given" : "Ean Jeong", "non-dropping-particle" : "", "parse-names" : false, "suffix" : "" }, { "dropping-particle" : "", "family" : "Wu", "given" : "Ching Fen", "non-dropping-particle" : "", "parse-names" : false, "suffix" : "" }, { "dropping-particle" : "", "family" : "Yan", "given" : "Ge", "non-dropping-particle" : "", "parse-names" : false, "suffix" : "" }, { "dropping-particle" : "", "family" : "Zeino", "given" : "Maen", "non-dropping-particle" : "", "parse-names" : false, "suffix" : "" }, { "dropping-particle" : "", "family" : "Zhao", "given" : "Qiaoli", "non-dropping-particle" : "", "parse-names" : false, "suffix" : "" }, { "dropping-particle" : "", "family" : "Abu-Darwish", "given" : "Mohammad S.", "non-dropping-particle" : "", "parse-names" : false, "suffix" : "" }, { "dropping-particle" : "", "family" : "Andersch", "given" : "Kai", "non-dropping-particle" : "", "parse-names" : false, "suffix" : "" }, { "dropping-particle" : "", "family" : "Alexie", "given" : "Gladys", "non-dropping-particle" : "", "parse-names" : false, "suffix" : "" }, { "dropping-particle" : "", "family" : "Bessarab", "given" : "Dawn", "non-dropping-particle" : "", "parse-names" : false, "suffix" : "" }, { "dropping-particle" : "", "family" : "Bhakta-Guha", "given" : "Dipita", "non-dropping-particle" : "", "parse-names" : false, "suffix" : "" }, { "dropping-particle" : "", "family" : "Bolzani", "given" : "Vanderlan", "non-dropping-particle" : "", "parse-names" : false, "suffix" : "" }, { "dropping-particle" : "", "family" : "Dapat", "given" : "Else", "non-dropping-particle" : "", "parse-names" : false, "suffix" : "" }, { "dropping-particle" : "V.", "family" : "Donenko", "given" : "Fedor", "non-dropping-particle" : "", "parse-names" : false, "suffix" : "" }, { "dropping-particle" : "", "family" : "Efferth", "given" : "Monika", "non-dropping-particle" : "", "parse-names" : false, "suffix" : "" }, { "dropping-particle" : "", "family" : "Greten", "given" : "Henry J.", "non-dropping-particle" : "", "parse-names" : false, "suffix" : "" }, { "dropping-particle" : "", "family" : "Gunatilaka", "given" : "Leslie", "non-dropping-particle" : "", "parse-names" : false, "suffix" : "" }, { "dropping-particle" : "", "family" : "Hussein", "given" : "Ahmed A.", "non-dropping-particle" : "", "parse-names" : false, "suffix" : "" }, { "dropping-particle" : "", "family" : "Karadeniz", "given" : "Asuman", "non-dropping-particle" : "", "parse-names" : false, "suffix" : "" }, { "dropping-particle" : "", "family" : "Khalid", "given" : "Hassan E.", "non-dropping-particle" : "", "parse-names" : false, "suffix" : "" }, { "dropping-particle" : "", "family" : "Kuete", "given" : "Victor", "non-dropping-particle" : "", "parse-names" : false, "suffix" : "" }, { "dropping-particle" : "", "family" : "Lee", "given" : "Ik Soo", "non-dropping-particle" : "", "parse-names" : false, "suffix" : "" }, { "dropping-particle" : "", "family" : "Liu", "given" : "Liang", "non-dropping-particle" : "", "parse-names" : false, "suffix" : "" }, { "dropping-particle" : "", "family" : "Midiwo", "given" : "Jacob", "non-dropping-particle" : "", "parse-names" : false, "suffix" : "" }, { "dropping-particle" : "", "family" : "Mora", "given" : "Rodrigo", "non-dropping-particle" : "", "parse-names" : false, "suffix" : "" }, { "dropping-particle" : "", "family" : "Nakagawa", "given" : "Hiroshi", "non-dropping-particle" : "", "parse-names" : false, "suffix" : "" }, { "dropping-particle" : "", "family" : "Ngassapa", "given" : "Olipa", "non-dropping-particle" : "", "parse-names" : false, "suffix" : "" }, { "dropping-particle" : "", "family" : "Noysang", "given" : "Chanai", "non-dropping-particle" : "", "parse-names" : false, "suffix" : "" }, { "dropping-particle" : "", "family" : "Omosa", "given" : "Leonida K.", "non-dropping-particle" : "", "parse-names" : false, "suffix" : "" }, { "dropping-particle" : "", "family" : "Roland", "given" : "Fred Hwiemtun", "non-dropping-particle" : "", "parse-names" : false, "suffix" : "" }, { "dropping-particle" : "", "family" : "Shahat", "given" : "Abdelaaty A.", "non-dropping-particle" : "", "parse-names" : false, "suffix" : "" }, { "dropping-particle" : "", "family" : "Saab", "given" : "Antoine", "non-dropping-particle" : "", "parse-names" : false, "suffix" : "" }, { "dropping-particle" : "", "family" : "Saeed", "given" : "Elfatih M.", "non-dropping-particle" : "", "parse-names" : false, "suffix" : "" }, { "dropping-particle" : "", "family" : "Shan", "given" : "Letian", "non-dropping-particle" : "", "parse-names" : false, "suffix" : "" }, { "dropping-particle" : "", "family" : "Titinchi", "given" : "Salam J J", "non-dropping-particle" : "", "parse-names" : false, "suffix" : "" } ], "container-title" : "Phytomedicine", "id" : "ITEM-1", "issue" : "2", "issued" : { "date-parts" : [ [ "2016" ] ] }, "page" : "166-173", "publisher" : "Elsevier GmbH", "title" : "Biopiracy of natural products and good bioprospecting practice", "type" : "article-journal", "volume" : "23" }, "uris" : [ "http://www.mendeley.com/documents/?uuid=51be0816-bd68-46b8-acf3-9f7f94683e56", "http://www.mendeley.com/documents/?uuid=d7100cdf-e587-4618-af7d-738965d61ffe" ] } ], "mendeley" : { "formattedCitation" : "(Efferth et al., 2016)", "plainTextFormattedCitation" : "(Efferth et al., 2016)", "previouslyFormattedCitation" : "(Efferth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Efferth </w:t>
      </w:r>
      <w:r w:rsidR="00C56B4E" w:rsidRPr="00C56B4E">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w:t>
      </w:r>
      <w:r w:rsidR="009F3B65">
        <w:rPr>
          <w:lang w:val="en-US"/>
        </w:rPr>
        <w:t>supporting material</w:t>
      </w:r>
      <w:r w:rsidRPr="00F514C8">
        <w:rPr>
          <w:rFonts w:eastAsia="Cambria" w:cstheme="minorHAnsi"/>
          <w:lang w:val="en-US"/>
        </w:rPr>
        <w:t xml:space="preserve"> </w:t>
      </w:r>
      <w:hyperlink r:id="rId258" w:history="1">
        <w:r w:rsidRPr="00913CA4">
          <w:rPr>
            <w:rStyle w:val="Hyperlink"/>
            <w:rFonts w:eastAsia="Cambria" w:cstheme="minorHAnsi"/>
            <w:lang w:val="en-US"/>
          </w:rPr>
          <w:t>Appendix 2.5</w:t>
        </w:r>
      </w:hyperlink>
      <w:r w:rsidRPr="00946649">
        <w:rPr>
          <w:rFonts w:eastAsia="Cambria" w:cstheme="minorHAnsi"/>
          <w:lang w:val="en-US"/>
        </w:rPr>
        <w:t>).</w:t>
      </w:r>
    </w:p>
    <w:p w14:paraId="595350C6" w14:textId="32DB51C9" w:rsidR="001E43D4" w:rsidRPr="00946649" w:rsidRDefault="001E43D4" w:rsidP="001E43D4">
      <w:pPr>
        <w:rPr>
          <w:rFonts w:eastAsia="Cambria" w:cstheme="minorHAnsi"/>
          <w:lang w:val="en-US"/>
        </w:rPr>
      </w:pPr>
      <w:r w:rsidRPr="00946649">
        <w:rPr>
          <w:rFonts w:eastAsia="Cambria" w:cstheme="minorHAnsi"/>
          <w:lang w:val="en-US"/>
        </w:rPr>
        <w:t xml:space="preserve">Despite the importance of </w:t>
      </w:r>
      <w:r w:rsidRPr="00946649">
        <w:rPr>
          <w:rFonts w:eastAsia="Cambria"/>
          <w:lang w:val="en-US"/>
        </w:rPr>
        <w:t>indigenous and local knowledge</w:t>
      </w:r>
      <w:r w:rsidRPr="00946649">
        <w:rPr>
          <w:rFonts w:eastAsia="Cambria" w:cstheme="minorHAnsi"/>
          <w:lang w:val="en-US"/>
        </w:rPr>
        <w:t xml:space="preserve">, there is a rapid rate of decline of traditional medical knowledge in Europe and Central Asia. In our fast-changing environment, especially related to increasing urbanization and changing agricultural practices, many traditions are disappearing from rural areas, with a profound loss of </w:t>
      </w:r>
      <w:r w:rsidRPr="00946649">
        <w:rPr>
          <w:rFonts w:eastAsia="Cambria"/>
          <w:lang w:val="en-US"/>
        </w:rPr>
        <w:t>indigenous and local knowledge</w:t>
      </w:r>
      <w:r w:rsidRPr="00946649">
        <w:rPr>
          <w:rFonts w:eastAsia="Cambria" w:cstheme="minorHAnsi"/>
          <w:lang w:val="en-US"/>
        </w:rPr>
        <w:t>, particularly among the younger generations (see</w:t>
      </w:r>
      <w:r w:rsidRPr="00946649">
        <w:rPr>
          <w:rFonts w:eastAsia="Cambria" w:cstheme="minorHAnsi"/>
          <w:b/>
          <w:lang w:val="en-US"/>
        </w:rPr>
        <w:t xml:space="preserve"> </w:t>
      </w:r>
      <w:r w:rsidRPr="00946649">
        <w:rPr>
          <w:rFonts w:eastAsia="Cambria" w:cstheme="minorHAnsi"/>
          <w:lang w:val="en-US"/>
        </w:rPr>
        <w:t xml:space="preserve">Section 2.2.3.1). This decline has been highlighted by several </w:t>
      </w:r>
      <w:r w:rsidRPr="00946649">
        <w:rPr>
          <w:rFonts w:eastAsia="Cambria" w:cstheme="minorHAnsi"/>
          <w:lang w:val="en-US"/>
        </w:rPr>
        <w:lastRenderedPageBreak/>
        <w:t xml:space="preserve">scientific studies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55/2012/156846", "ISBN" : "1741-4288 (Electronic) 1741-427X (Linking)", "ISSN" : "1741427X", "PMID" : "22899952", "abstract" : "European folk medicine has a long and vibrant history, enriched with the various documented uses of local and imported plants and plant products that are often unique to specific cultures or environments. In this paper, we consider the medicoethnobotanical field studies conducted in Europe over the past two decades. We contend that these studies represent an important foundation for understanding local small-scale uses of CAM natural products and allow us to assess the potential for expansion of these into the global market. Moreover, we discuss how field studies of this nature can provide useful information to the allopathic medical community as they seek to reconcile existing and emerging CAM therapies with conventional biomedicine. This is of great importance not only for phytopharmacovigilance and managing risk of herb-drug interactions in mainstream patients that use CAM, but also for educating the medical community about ethnomedical systems and practices so that they can better serve growing migrant populations. Across Europe, the general status of this traditional medical knowledge is at risk due to acculturation trends and the urgency to document and conserve this knowledge is evident in the majority of the studies reviewed.", "author" : [ { "dropping-particle" : "", "family" : "Quave", "given" : "Cassandra L.", "non-dropping-particle" : "", "parse-names" : false, "suffix" : "" }, { "dropping-particle" : "", "family" : "Pardo-De-Santayana", "given" : "Manuel", "non-dropping-particle" : "", "parse-names" : false, "suffix" : "" }, { "dropping-particle" : "", "family" : "Pieroni", "given" : "Andrea", "non-dropping-particle" : "", "parse-names" : false, "suffix" : "" } ], "container-title" : "Evidence-based Complementary and Alternative Medicine", "id" : "ITEM-1", "issue" : "July", "issued" : { "date-parts" : [ [ "2012" ] ] }, "page" : "17", "title" : "Medical ethnobotany in Europe: From field ethnography to a more culturally sensitive evidence-based cam?", "type" : "article-journal", "vo</w:instrText>
      </w:r>
      <w:r w:rsidRPr="008F2F50">
        <w:rPr>
          <w:rFonts w:eastAsia="Cambria" w:cstheme="minorHAnsi"/>
        </w:rPr>
        <w:instrText>lume" : "2012" }, "uris" : [ "http://www.mendeley.com/documents/?uuid=c3268d93-3afe-4af9-ab68-403dede92a83", "http://www.mendeley.com/documents/?uuid=c01a6eae-25e1-4bea-b675-584147956117" ] }, { "id" : "ITEM-2", "itemData" : { "author" : [ { "dropping-particle" : "", "family" : "S\u00e1nchez-Mata, Mar\u00eda de Cortes, Tard\u00edo", "given" : "Javier", "non-dropping-particle" : "", "parse-names" : false, "suffix" : "" } ], "id" : "ITEM-2", "issued" : { "date-parts" : [ [ "2016" ] ] }, "publisher" : "Springer-Verlag", "publisher-place" : "New York", "title" : "Mediterranean Wild Edible Plants: Ethnobotany and Food Composition", "type" : "book" }, "uris" : [ "http://www.mendeley.com/documents/?uuid=a5c5cfa1-6f0e-41fd-85ab-16963e20c229", "http://www.mendeley.com/documents/?uuid=80cb4558-f9a4-49a3-b09d-e30b6314a6f0" ] } ], "mendeley" : { "formattedCitation" : "(Quave, Pardo-De-Santayana, &amp; Pieroni, 2012; S\u00e1nchez-Mata, Mar\u00eda de Cortes, Tard\u00edo, 2016)", "manualFormatting" : "Quave, Pardo-De-Santayana, &amp; Pieroni (2012; S\u00e1nchez-Mata, Mar\u00eda de Cortes, Tard\u00edo (2016)", "plainTextFormattedCitation" : "(Quave, Pardo-De-Santayana, &amp; Pieroni, 2012; S\u00e1nchez-Mata, Mar\u00eda de Cortes, Tard\u00edo, 2016)", "previouslyFormattedCitation" : "(Quave, Pardo-De-Santayana, &amp; Pieroni, 2012; S\u00e1nchez-Mata, Mar\u00eda de Cortes, Tard\u00edo, 2016)" }, "properties" : {  }, "schema" : "https://github.com/citation-style-language/schema/raw/master/csl-citation.json" }</w:instrText>
      </w:r>
      <w:r w:rsidRPr="00946649">
        <w:rPr>
          <w:rFonts w:eastAsia="Cambria" w:cstheme="minorHAnsi"/>
          <w:lang w:val="en-US"/>
        </w:rPr>
        <w:fldChar w:fldCharType="separate"/>
      </w:r>
      <w:r w:rsidRPr="008F2F50">
        <w:rPr>
          <w:rFonts w:eastAsia="Cambria" w:cstheme="minorHAnsi"/>
        </w:rPr>
        <w:t>Quave</w:t>
      </w:r>
      <w:r>
        <w:rPr>
          <w:lang w:val="en-US"/>
        </w:rPr>
        <w:t xml:space="preserve"> </w:t>
      </w:r>
      <w:r w:rsidR="00C56B4E" w:rsidRPr="00C56B4E">
        <w:rPr>
          <w:i/>
          <w:lang w:val="en-US"/>
        </w:rPr>
        <w:t>et al.</w:t>
      </w:r>
      <w:r w:rsidR="00F14761">
        <w:rPr>
          <w:rFonts w:eastAsia="Cambria" w:cstheme="minorHAnsi"/>
        </w:rPr>
        <w:t xml:space="preserve">, </w:t>
      </w:r>
      <w:r w:rsidRPr="008F2F50">
        <w:rPr>
          <w:rFonts w:eastAsia="Cambria" w:cstheme="minorHAnsi"/>
        </w:rPr>
        <w:t>2012; Sánchez-Mata</w:t>
      </w:r>
      <w:r>
        <w:rPr>
          <w:lang w:val="en-US"/>
        </w:rPr>
        <w:t xml:space="preserve"> </w:t>
      </w:r>
      <w:r w:rsidR="00C56B4E" w:rsidRPr="00C56B4E">
        <w:rPr>
          <w:i/>
          <w:lang w:val="en-US"/>
        </w:rPr>
        <w:t>et al.</w:t>
      </w:r>
      <w:r w:rsidR="00F14761">
        <w:rPr>
          <w:rFonts w:eastAsia="Cambria" w:cstheme="minorHAnsi"/>
        </w:rPr>
        <w:t xml:space="preserve">, </w:t>
      </w:r>
      <w:r w:rsidRPr="008F2F50">
        <w:rPr>
          <w:rFonts w:eastAsia="Cambria" w:cstheme="minorHAnsi"/>
        </w:rPr>
        <w:t>2016</w:t>
      </w:r>
      <w:r w:rsidRPr="00946649">
        <w:rPr>
          <w:rFonts w:eastAsia="Cambria" w:cstheme="minorHAnsi"/>
          <w:lang w:val="en-US"/>
        </w:rPr>
        <w:fldChar w:fldCharType="end"/>
      </w:r>
      <w:r>
        <w:rPr>
          <w:rFonts w:eastAsia="Cambria" w:cstheme="minorHAnsi"/>
          <w:lang w:val="en-US"/>
        </w:rPr>
        <w:t>)</w:t>
      </w:r>
      <w:r w:rsidRPr="008F2F50">
        <w:rPr>
          <w:rFonts w:eastAsia="Cambria" w:cstheme="minorHAnsi"/>
        </w:rPr>
        <w:t xml:space="preserve">. </w:t>
      </w:r>
      <w:r w:rsidRPr="00946649">
        <w:rPr>
          <w:rFonts w:eastAsia="Cambria" w:cstheme="minorHAnsi"/>
          <w:lang w:val="en-US"/>
        </w:rPr>
        <w:t xml:space="preserve">In some regions of Western and Central Europe, direct links have been identified between disappearing traditional farming systems and the decline in biodiversity of medicinal plants. On the other hand, there has been renewed interest in preserving traditional forms of knowledge about medicinal plants in the face of societal change and globalization as a form of cultural heritag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container-title" : "The Ethnobotany in the New Europe : People, Health and Wild Plant Resources.", "edit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id" : "ITEM-1", "issue" : "November", "issued" : { "date-parts" : [ [ "2010" ] ] }, "page" : "1-15", "publisher" : "Berghahn Books", "publisher-place" : "New York, NY, USA", "title" : "The Ethnobotany of Europe, Past and Present", "type" : "chapter" }, "uris" : [ "http://www.mendeley.com/documents/?uuid=65d822f2-f1e4-4039-84c9-9bc8122d1b0c", "http://www.mendeley.com/documents/?uuid=928486ef-5cd7-4deb-8ba5-1c572d6f5b59" ] } ], "mendeley" : { "formattedCitation" : "(Pardo-de-Santayana, Pieroni, &amp; Puri, 2010)", "plainTextFormattedCitation" : "(Pardo-de-Santayana, Pieroni, &amp; Puri, 2010)", "previouslyFormattedCitation" : "(Pardo-de-Santayana, Pieroni, &amp; Puri,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Pardo-de-Santayana</w:t>
      </w:r>
      <w:r>
        <w:rPr>
          <w:lang w:val="en-US"/>
        </w:rPr>
        <w:t xml:space="preserve"> </w:t>
      </w:r>
      <w:r w:rsidR="00C56B4E" w:rsidRPr="00C56B4E">
        <w:rPr>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w:t>
      </w:r>
    </w:p>
    <w:p w14:paraId="6C4E959E" w14:textId="22DD59CC" w:rsidR="001E43D4" w:rsidRPr="00946649" w:rsidRDefault="001E43D4" w:rsidP="004417BA">
      <w:pPr>
        <w:rPr>
          <w:lang w:val="en-US"/>
        </w:rPr>
      </w:pPr>
      <w:r w:rsidRPr="00946649">
        <w:rPr>
          <w:lang w:val="en-US"/>
        </w:rPr>
        <w:t xml:space="preserve">Recent decades have also seen an increase in the use of medicinal plants as complementary, non-conventional or alternative forms of medicine </w:t>
      </w:r>
      <w:r w:rsidRPr="00946649">
        <w:rPr>
          <w:lang w:val="en-US"/>
        </w:rPr>
        <w:fldChar w:fldCharType="begin" w:fldLock="1"/>
      </w:r>
      <w:r w:rsidRPr="00946649">
        <w:rPr>
          <w:lang w:val="en-US"/>
        </w:rPr>
        <w:instrText>ADDIN CSL_CITATION { "citationItems" : [ { "id" : "ITEM-1", "itemData" : { "DOI" : "10.1093/ecam/nem094", "ISBN" : "1741-427X (Print)\\r1741-427X (Linking)", "ISSN" : "1741427X", "PMID" : "18227933", "abstract" : "The Non Conventional Medicines have a greater social impact and the demand for such treatments of more than 10 million Italian citizens (male and female) of all ages and social classes and of thousands of Italian families reveals an interest proving that there is a trend reversal, involving also other sectors of the medical and scientific world, which shifts the focus from the symptom to an idea of more general and comprehensive well-being of the person. Over the last few years the scientific debate on Non Conventional Medicines and their integration with the academic or dominant medicine in our western society has favored and legitimated an increase in the demand and has activated a cultural transformation process involving the life styles. The focus is therefore shifted to the self-healing capacities, to the reawakening of the individual potentialities, which support and amplify the benefits of the treatments and the citizens start pretending to be accurately informed in order to choose freely their own health program.", "author" : [ { "dropping-particle" : "", "family" : "Roberti di Sarsina", "given" : "Paolo", "non-dropping-particle" : "", "parse-names" : false, "suffix" : "" } ], "container-title" : "Evidence-based Complementary and Alternative Medicine", "id" : "ITEM-1", "issue" : "SUPPL. 1", "issued" : { "date-parts" : [ [ "2007" ] ] }, "page" : "45-51", "title" : "The social demand for a medicine focused on the person: The contribution of CAM to healthcare and healthgenesis", "type" : "article-journal", "volume" : "4" }, "uris" : [ "http://www.mendeley.com/documents/?uuid=13b7800e-9640-4aa3-93a1-6a5993db738c", "http://www.mendeley.com/documents/?uuid=ff804cf1-0136-4269-851a-372241789297" ] }, { "id" : "ITEM-2", "itemData" : { "DOI" : "10.1016/j.indcrop.2016.02.035", "ISSN" : "09266690", "abstract" : "Plants have been used since ancient times to heal and cure diseases and to improve the health and the wellbeing of the populations. Medicinal and aromatic plants still form the basis of traditional or indigenous health systems of the populations in most of the developing countries, as reported by the World Health Organization (WHO).As a result of the expanding interest in medicinal and aromatic plants, new income generating opportunities are opening up for rural populations. With many of the MAPs gathered from the wild, the recollection and sale of MAPs is providing a complementary source of income for many poor rural households.Currently, we are facing an incomparably growing pressure on plant populations in the wild due to the increasing commercial recollection, largely unmonitored trade, and habitat loss. Profound knowledge of the features of the (international) trade in botanicals (size, structure, streams, commodities, traded quantities and their origin) is (1) essential for assessing the trade's impact on the plant populations concerned; and (2) required for conservation concepts and measures which have to meet future supply and the provisions of species conservation.", "author" : [ { "dropping-particle" : "", "family" : "Barata", "given" : "Ana Maria", "non-dropping-particle" : "", "parse-names" : false, "suffix" : "" }, { "dropping-particle" : "", "family" : "Rocha", "given" : "Filomena", "non-dropping-particle" : "", "parse-names" : false, "suffix" : "" }, { "dropping-particle" : "", "family" : "Lopes", "given" : "Violeta", "non-dropping-particle" : "", "parse-names" : false, "suffix" : "" }, { "dropping-particle" : "", "family" : "Carvalho", "given" : "Ana Maria", "non-dropping-particle" : "", "parse-names" : false, "suffix" : "" } ], "container-title" : "Industrial Crops and Products", "id" : "ITEM-2", "issued" : { "date-parts" : [ [ "2016" ] ] }, "page" : "8-11", "publisher" : "Elsevier B.V.", "title" : "Conservation and sustainable uses of medicinal and aromatic plants genetic resources on the worldwide for human welfare", "type" : "article-journal", "volume" : "88" }, "uris" : [ "http://www.mendeley.com/documents/?uuid=9611fc4b-5244-4aa8-9344-28bbcd54ace1", "http://www.mendeley.com/documents/?uuid=ce3ad4fc-f374-446d-8a00-23347d1cb84c" ] } ], "mendeley" : { "formattedCitation" : "(Barata, Rocha, Lopes, &amp; Carvalho, 2016; Roberti di Sarsina, 2007)", "plainTextFormattedCitation" : "(Barata, Rocha, Lopes, &amp; Carvalho, 2016; Roberti di Sarsina, 2007)", "previouslyFormattedCitation" : "(Barata, Rocha, Lopes, &amp; Carvalho, 2016; Roberti di Sarsina, 2007)" }, "properties" : {  }, "schema" : "https://github.com/citation-style-language/schema/raw/master/csl-citation.json" }</w:instrText>
      </w:r>
      <w:r w:rsidRPr="00946649">
        <w:rPr>
          <w:lang w:val="en-US"/>
        </w:rPr>
        <w:fldChar w:fldCharType="separate"/>
      </w:r>
      <w:r w:rsidRPr="00946649">
        <w:rPr>
          <w:lang w:val="en-US"/>
        </w:rPr>
        <w:t>(Barata</w:t>
      </w:r>
      <w:r>
        <w:rPr>
          <w:lang w:val="en-US"/>
        </w:rPr>
        <w:t xml:space="preserve"> </w:t>
      </w:r>
      <w:r w:rsidR="00C56B4E" w:rsidRPr="00C56B4E">
        <w:rPr>
          <w:i/>
          <w:lang w:val="en-US"/>
        </w:rPr>
        <w:t>et al.</w:t>
      </w:r>
      <w:r w:rsidRPr="00946649">
        <w:rPr>
          <w:lang w:val="en-US"/>
        </w:rPr>
        <w:t>, 2016; Roberti di Sarsina, 2007)</w:t>
      </w:r>
      <w:r w:rsidRPr="00946649">
        <w:rPr>
          <w:lang w:val="en-US"/>
        </w:rPr>
        <w:fldChar w:fldCharType="end"/>
      </w:r>
      <w:r w:rsidRPr="00946649">
        <w:rPr>
          <w:lang w:val="en-US"/>
        </w:rPr>
        <w:t xml:space="preserve">. Reasons cited for this increased attention have included public desire for affordable health remedies, and a perception that “natural” products are somehow safer and more effective than mainstream medicines. These factors have stimulated a rapid expansion of commercial markets for these remedies </w:t>
      </w:r>
      <w:r w:rsidRPr="00946649">
        <w:rPr>
          <w:lang w:val="en-US"/>
        </w:rPr>
        <w:fldChar w:fldCharType="begin" w:fldLock="1"/>
      </w:r>
      <w:r w:rsidRPr="00946649">
        <w:rPr>
          <w:lang w:val="en-US"/>
        </w:rPr>
        <w:instrText>ADDIN CSL_CITATION { "citationItems" : [ { "id" : "ITEM-1", "itemData" : { "author" : [ { "dropping-particle" : "", "family" : "FAO", "given" : "", "non-dropping-particle" : "", "parse-names" : false, "suffix" : "" } ], "id" : "ITEM-1", "issued" : { "date-parts" : [ [ "2005" ] ] }, "number-of-pages" : "64", "publisher-place" : "Rome", "title" : "Trade in Medicinal Plants", "type" : "report" }, "uris" : [ "http://www.mendeley.com/documents/?uuid=df3aa2aa-6bc2-4ecd-8d86-f0a8ab489c7d", "http://www.mendeley.com/documents/?uuid=b84ee292-dc5d-4281-bfa0-bdfd6e405242" ] }, { "id" : "ITEM-2", "itemData" : { "DOI" : "10.1016/j.jep.2017.01.052", "ISSN" : "03788741", "PMID" : "28179113", "abstract" : "ETHNOPHARMACOLOGICAL RELEVANCE\nWritten history allows tracing back Mediterranean and European medical traditions to Greek antiquity. The epidemiological shift triggered by the rise of modern medicine and industrialization is reflected in contemporary reliance and preferences for certain herbal medicines. \n\nMATERIALS AND METHODS\nWe sketch the development and transmission of written herbal medicine through Mediterranean and European history and point out the opportunity to connect with modern traditions. \n\nRESULTS\nAn ethnopharmacological database linking past and modern medical traditions could serve as a tool for crosschecking contemporary ethnopharmacological field-data as well as a repository for data mining. Considering that the diachronic picture emerging from such a database has an epidemiological base this could lead to new hypotheses related to evolutionary medicine. \n\nCONCLUSION\nThe advent of systems pharmacology and network pharmacology opens new perspectives for studying past and current herbal medicine. Since a large part of modern drugs has its roots in ancient traditions one may expect new leads for drug development from novel systemic studies, as well as evidence for the activity of certain herbal preparations.", "author" : [ { "dropping-particle" : "", "family" : "Leonti", "given" : "Marco", "non-dropping-particle" : "", "parse-names" : false, "suffix" : "" }, { "dropping-particle" : "", "family" : "Verpoorte", "given" : "Robert", "non-dropping-particle" : "", "parse-names" : false, "suffix" : "" } ], "container-title" : "Journal of Ethnopharmacology", "id" : "ITEM-2", "issue" : "October 2016", "issued" : { "date-parts" : [ [ "2017" ] ] }, "page" : "161-167", "publisher" : "Elsevier", "title" : "Traditional Mediterranean and European herbal medicines", "type" : "article-journal", "volume" : "199" }, "uris" : [ "http://www.mendeley.com/documents/?uuid=a8ab16d6-7674-4db9-b512-4429facf4f53", "http://www.mendeley.com/documents/?uuid=f9c2bb14-0832-4f92-af74-5cccaf81fbe1" ] } ], "mendeley" : { "formattedCitation" : "(FAO, 2005; Leonti &amp; Verpoorte, 2017)", "plainTextFormattedCitation" : "(FAO, 2005; Leonti &amp; Verpoorte, 2017)", "previouslyFormattedCitation" : "(FAO, 2005; Leonti &amp; Verpoorte, 2017)" }, "properties" : {  }, "schema" : "https://github.com/citation-style-language/schema/raw/master/csl-citation.json" }</w:instrText>
      </w:r>
      <w:r w:rsidRPr="00946649">
        <w:rPr>
          <w:lang w:val="en-US"/>
        </w:rPr>
        <w:fldChar w:fldCharType="separate"/>
      </w:r>
      <w:r w:rsidRPr="00946649">
        <w:rPr>
          <w:lang w:val="en-US"/>
        </w:rPr>
        <w:t>(</w:t>
      </w:r>
      <w:r w:rsidRPr="00224D64">
        <w:rPr>
          <w:lang w:val="en-US"/>
        </w:rPr>
        <w:t>FAO, 2005</w:t>
      </w:r>
      <w:r w:rsidRPr="00946649">
        <w:rPr>
          <w:lang w:val="en-US"/>
        </w:rPr>
        <w:t>; Leonti &amp; Verpoorte, 2017)</w:t>
      </w:r>
      <w:r w:rsidRPr="00946649">
        <w:rPr>
          <w:lang w:val="en-US"/>
        </w:rPr>
        <w:fldChar w:fldCharType="end"/>
      </w:r>
      <w:r w:rsidRPr="00946649">
        <w:rPr>
          <w:lang w:val="en-US"/>
        </w:rPr>
        <w:t xml:space="preserve">. The commercialization of traditional medicines and medicinal indigenous and local knowledge has seen many of these remedies moving from traditional practices to health and other markets. </w:t>
      </w:r>
    </w:p>
    <w:p w14:paraId="1DCEB880" w14:textId="79D3805B" w:rsidR="001E43D4" w:rsidRPr="00946649" w:rsidRDefault="001E43D4" w:rsidP="001E43D4">
      <w:pPr>
        <w:shd w:val="clear" w:color="auto" w:fill="FFFFFF"/>
        <w:rPr>
          <w:rFonts w:eastAsia="Times New Roman" w:cs="Arial"/>
          <w:color w:val="222222"/>
          <w:highlight w:val="yellow"/>
          <w:lang w:val="en-US" w:eastAsia="en-GB"/>
        </w:rPr>
      </w:pPr>
      <w:r w:rsidRPr="00946649">
        <w:rPr>
          <w:rFonts w:eastAsia="Cambria" w:cstheme="minorHAnsi"/>
          <w:lang w:val="en-US"/>
        </w:rPr>
        <w:t xml:space="preserve">Migrant populations moving into Europe and Central Asia from other regions have also brought their own traditional knowledge and related medicinal practices with them. Evidence suggests that these communities rely largely on plants and plant products imported from their home countries rather than alternatives that occur naturally in their new home reg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86/1746-4269-9-22", "ISSN" : "1746-4269", "abstract" : "Ethnobotanical surveys of the Western Balkans are important for the cross-cultural study of local plant knowledge and also for obtaining baseline data, which is crucial for fostering future rural development and eco-tourism initiatives in the region. The current ethnobotanical field study was conducted among the last remaining Albanians inhabiting the upper Reka Valley at the base of Mount Korab in the Mavrovo National Park of the Republic of Macedonia. The aims of the study were threefold: 1) to document local knowledge pertaining to plants; 2) to compare these findings with those of an ethnographic account written one century ago and focused on the same territory; and 3) to compare these findings with those of similar field studies previously conducted in other areas of the Balkans. Field research was conducted with all inhabitants of the last four inhabited villages of the upper Reka Valley (n=17). Semi-structured and open interviews were conducted regarding the perception and use of the local flora and cultivated plants. The uses of ninety-two plant and fungal taxa were recorded; among the most uncommon uses, the contemporary use of young cooked potato (Solanum tuberosum) leaves and Rumex patientia as a filling for savory pies was documented. Comparison of the data with an ethnographic study conducted one century ago in the same area shows a remarkable resilience of original local plant knowledge, with the only exception of rye, which has today disappeared from the local foodscape. Medicinal plant use reports show important similarities with the ethnobotanical data collected in other Albanian areas, which are largely influenced by South-Slavic cultures.", "author" : [ { "dropping-particle" : "", "family" : "Pieroni", "given" : "Andrea", "non-dropping-particle" : "", "parse-names" : false, "suffix" : "" }, { "dropping-particle" : "", "family" : "Rexhepi", "given" : "Besnik", "non-dropping-particle" : "", "parse-names" : false, "suffix" : "" }, { "dropping-particle" : "", "family" : "Nedelcheva", "given" : "Anely", "non-dropping-particle" : "", "parse-names" : false, "suffix" : "" }, { "dropping-particle" : "", "family" : "Hajdari", "given" : "Avni", "non-dropping-particle" : "", "parse-names" : false, "suffix" : "" }, { "dropping-particle" : "", "family" : "Mustafa", "given" : "Behxhet", "non-dropping-particle" : "", "parse-names" : false, "suffix" : "" }, { "dropping-particle" : "", "family" : "Kolosova", "given" : "Valeria", "non-dropping-particle" : "", "parse-names" : false, "suffix" : "" }, { "dropping-particle" : "", "family" : "Cianfaglione", "given" : "Kevin", "non-dropping-particle" : "", "parse-names" : false, "suffix" : "" }, { "dropping-particle" : "", "family" : "Quave", "given" : "Cassandra L", "non-dropping-particle" : "", "parse-names" : false, "suffix" : "" } ], "container-title" : "Journal of Ethnobiology and Ethnomedicine", "id" : "ITEM-1", "issue" : "1", "issued" : { "date-parts" : [ [ "2013" ] ] }, "page" : "22", "publisher" : "BioMed Central", "title" : "One century later: the folk botanical knowledge of the last remaining Albanians of the upper Reka Valley, Mount Korab, Western Macedonia", "type" : "article-journal", "volume" : "9" }, "uris" : [ "http://www.mendeley.com/documents/?uuid=1a421195-965c-4105-ad19-f0a3b1b8aabc", "http://www.mendeley.com/documents/?uuid=4632f8dd-49ef-43c5-af4d-531db50bc408" ] }, { "id" : "ITEM-2", "itemData" : { "DOI" : "10.1155/2012/156846", "ISBN" : "1741-4288 (Electronic) 1741-427X (Linking)", "ISSN" : "1741427X", "PMID" : "22899952", "abstract" : "European folk medicine has a long and vibrant history, enriched with the various documented uses of local and imported plants and plant products that are often unique to specific cultures or environments. In this paper, we consider the medicoethnobotanical field studies conducted in Europe over the past two decades. We contend that these studies represent an important foundation for understanding local small-scale uses of CAM natural products and allow us to assess the potential for expansion of these into the global market. Moreover, we discuss how field studies of this nature can provide useful information to the allopathic medical community as they seek to reconcile existing and emerging CAM therapies with conventional biomedicine. This is of great importance not only for phytopharmacovigilance and managing risk of herb-drug interactions in mainstream patients that use CAM, but also for educating the medical community about ethnomedical systems and practices so that they can better serve growing migrant populations. Across Europe, the general status of this traditional medical knowledge is at risk due to acculturation trends and the urgency to document and conserve this knowledge is evident in the majority of the studies reviewed.", "author" : [ { "dropping-particle" : "", "family" : "Quave", "given" : "Cassandra L.", "non-dropping-particle" : "", "parse-names" : false, "suffix" : "" }, { "dropping-particle" : "", "family" : "Pardo-De-Santayana", "given" : "Manuel", "non-dropping-particle" : "", "parse-names" : false, "suffix" : "" }, { "dropping-particle" : "", "family" : "Pieroni", "given" : "Andrea", "non-dropping-particle" : "", "parse-names" : false, "suffix" : "" } ], "container-title" : "Evidence-based Complementary and Alternative Medicine", "id" : "ITEM-2", "issue" : "July", "issued" : { "date-parts" : [ [ "2012" ] ] }, "page" : "17", "title" : "Medical ethnobotany in Europe: From field ethnography to a more culturally sensitive evidence-based cam?", "type" : "article-journal", "volume" : "2012" }, "uris" : [ "http://www.mendeley.com/documents/?uuid=c01a6eae-25e1-4bea-b675-584147956117", "http://www.mendeley.com/documents/?uuid=c3268d93-3afe-4af9-ab68-403dede92a83" ] } ], "mendeley" : { "formattedCitation" : "(Pieroni et al., 2013; Quave et al., 2012)", "plainTextFormattedCitation" : "(Pieroni et al., 2013; Quave et al., 2012)", "previouslyFormattedCitation" : "(Pieroni et al., 2013; Quave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Pieroni </w:t>
      </w:r>
      <w:r w:rsidR="00C56B4E" w:rsidRPr="00C56B4E">
        <w:rPr>
          <w:rFonts w:eastAsia="Cambria" w:cstheme="minorHAnsi"/>
          <w:i/>
          <w:lang w:val="en-US"/>
        </w:rPr>
        <w:t>et al.</w:t>
      </w:r>
      <w:r w:rsidRPr="00946649">
        <w:rPr>
          <w:rFonts w:eastAsia="Cambria" w:cstheme="minorHAnsi"/>
          <w:lang w:val="en-US"/>
        </w:rPr>
        <w:t xml:space="preserve">, 2013; Quave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w:t>
      </w:r>
      <w:r w:rsidR="009F3B65">
        <w:rPr>
          <w:lang w:val="en-US"/>
        </w:rPr>
        <w:t>supporting material</w:t>
      </w:r>
      <w:r w:rsidRPr="00F514C8">
        <w:rPr>
          <w:rFonts w:eastAsia="Cambria" w:cstheme="minorHAnsi"/>
          <w:lang w:val="en-US"/>
        </w:rPr>
        <w:t xml:space="preserve"> </w:t>
      </w:r>
      <w:hyperlink r:id="rId259" w:history="1">
        <w:r w:rsidRPr="00913CA4">
          <w:rPr>
            <w:rStyle w:val="Hyperlink"/>
            <w:rFonts w:eastAsia="Cambria" w:cstheme="minorHAnsi"/>
            <w:lang w:val="en-US"/>
          </w:rPr>
          <w:t>Appendix 2.5</w:t>
        </w:r>
      </w:hyperlink>
      <w:r w:rsidRPr="00946649">
        <w:rPr>
          <w:rFonts w:eastAsia="Cambria" w:cstheme="minorHAnsi"/>
          <w:lang w:val="en-US"/>
        </w:rPr>
        <w:t xml:space="preserve">). This raises a number of further issues for conservation and public health, including those related to the collection, importation, sale and use of plants across borders outside of normal regulatory frameworks. </w:t>
      </w:r>
      <w:r w:rsidRPr="00946649">
        <w:rPr>
          <w:rFonts w:ascii="Calibri" w:eastAsia="Times New Roman" w:hAnsi="Calibri" w:cs="Times New Roman"/>
          <w:bCs/>
          <w:color w:val="000000"/>
          <w:lang w:val="en-US"/>
        </w:rPr>
        <w:t>While</w:t>
      </w:r>
      <w:r w:rsidRPr="00946649">
        <w:rPr>
          <w:rFonts w:ascii="Calibri" w:eastAsia="Times New Roman" w:hAnsi="Calibri" w:cs="Times New Roman"/>
          <w:b/>
          <w:bCs/>
          <w:color w:val="000000"/>
          <w:lang w:val="en-US"/>
        </w:rPr>
        <w:t xml:space="preserve"> </w:t>
      </w:r>
      <w:r w:rsidRPr="00946649">
        <w:rPr>
          <w:rFonts w:eastAsia="Cambria" w:cstheme="minorHAnsi"/>
          <w:lang w:val="en-US"/>
        </w:rPr>
        <w:t xml:space="preserve">it appears that migrants prefer medicinal plants and related products imported from their home regions to local native alternatives, increasing demand may see alternative plant species being sought in migrants’ new home environments, presenting a further challenge for the sustainable exploitation of living resources. Therefore, because of increasing migration into Europe and Central Asia from other regions, there is an urgent need to increase the understanding of traditional medicinal practices within national public health care systems. </w:t>
      </w:r>
    </w:p>
    <w:p w14:paraId="1E88C1C5" w14:textId="6D6EDB02" w:rsidR="001E43D4" w:rsidRPr="00946649" w:rsidRDefault="001E43D4" w:rsidP="001E43D4">
      <w:pPr>
        <w:shd w:val="clear" w:color="auto" w:fill="FFFFFF"/>
        <w:rPr>
          <w:rFonts w:eastAsia="Cambria" w:cstheme="minorHAnsi"/>
          <w:lang w:val="en-US"/>
        </w:rPr>
      </w:pPr>
      <w:r w:rsidRPr="00946649">
        <w:rPr>
          <w:rFonts w:eastAsia="Cambria" w:cstheme="minorHAnsi"/>
          <w:lang w:val="en-US"/>
        </w:rPr>
        <w:t xml:space="preserve">In addition to their potential role in supporting public health, traditional medicines may provide other social and economic benefits. Research in Tajikistan and Afghanistan has indicated that the use of medicinal plant species contributed significantly to local health sovereignty and security (see Section 2.3.2), which was particularly important during a period of social and political instabilit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745-010-9356-9", "ISSN" : "1572-9915", "abstract" : "Medicinal plants are indicators of indigenousknowledge in the context of political volatility and socioculturaland ecological change in the Pamir Mountains ofAfghanistan and Tajikistan. Medicinal plants are theprimary health care option in this region of Central Asia.The main objective of this paper is to demonstrate thatmedicinal plants contribute to health security and sovereigntyin a time of instability. We illustrate the nutritionalas well as medicinal significance of plants in the dailylives of villagers. Based on over a decade and half ofresearch related to resilience and livelihood security, wepresent plant uses in the context of mountain communities.Villagers identified over 58 cultivated and noncultivatedplants and described 310 distinct uses within63 categories of treatment and prevention. Presence ofknowledge about medicinal plants is directly connected totheir use.", "author" : [ { "dropping-particle" : "", "family" : "Kassam", "given" : "Karim-Aly", "non-dropping-particle" : "", "parse-names" : false, "suffix" : "" }, { "dropping-particle" : "", "family" : "Karamkhudoeva", "given" : "Munira", "non-dropping-particle" : "", "parse-names" : false, "suffix" : "" }, { "dropping-particle" : "", "family" : "Ruelle", "given" : "Morgan", "non-dropping-particle" : "", "parse-names" : false, "suffix" : "" }, { "dropping-particle" : "", "family" : "Baumflek", "given" : "Michelle", "non-dropping-particle" : "", "parse-names" : false, "suffix" : "" } ], "container-title" : "Human Ecology", "id" : "ITEM-1", "issue" : "6", "issued" : { "date-parts" : [ [ "2010" ] ] }, "page" : "817-829", "title" : "Medicinal Plant Use and Health Sovereignty: Findings from the Tajik and Afghan Pamirs", "type" : "article-journal", "volume" : "38" }, "uris" : [ "http://www.mendeley.com/documents/?uuid=7df02a06-6ffe-49df-82ca-773379cdf3d0", "http://www.mendeley.com/documents/?uuid=92cae78a-3fbc-4b40-84bd-9f93e855e30b" ] } ], "mendeley" : { "formattedCitation" : "(Kassam, Karamkhudoeva, Ruelle, &amp; Baumflek, 2010)", "plainTextFormattedCitation" : "(Kassam, Karamkhudoeva, Ruelle, &amp; Baumflek, 2010)", "previouslyFormattedCitation" : "(Kassam, Karamkhudoeva, Ruelle, &amp; Baumflek,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assam</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From a public health perspective, it appears important to ensure that traditional medicinal practices, which do not use marketed products but instead rely directly on harvested plants, are recorded and assessed, and to engage with practitioners to explore and communicate on issues of safety and efficacy. </w:t>
      </w:r>
    </w:p>
    <w:p w14:paraId="7F7E700A" w14:textId="77777777" w:rsidR="001E43D4" w:rsidRPr="00946649" w:rsidRDefault="001E43D4" w:rsidP="001E43D4">
      <w:pPr>
        <w:shd w:val="clear" w:color="auto" w:fill="FFFFFF"/>
        <w:rPr>
          <w:rFonts w:eastAsia="Cambria" w:cstheme="minorHAnsi"/>
          <w:lang w:val="en-US"/>
        </w:rPr>
      </w:pPr>
    </w:p>
    <w:p w14:paraId="309D28CB" w14:textId="22B566E7" w:rsidR="001E43D4" w:rsidRPr="00946649" w:rsidRDefault="001E43D4" w:rsidP="00147745">
      <w:pPr>
        <w:pStyle w:val="Heading3"/>
      </w:pPr>
      <w:bookmarkStart w:id="788" w:name="_Ref450132574"/>
      <w:bookmarkStart w:id="789" w:name="_Toc450554815"/>
      <w:bookmarkStart w:id="790" w:name="_Toc502822510"/>
      <w:bookmarkStart w:id="791" w:name="_Toc504380607"/>
      <w:bookmarkStart w:id="792" w:name="_Toc519504459"/>
      <w:r w:rsidRPr="00946649">
        <w:t xml:space="preserve">Status and trends of </w:t>
      </w:r>
      <w:bookmarkEnd w:id="788"/>
      <w:bookmarkEnd w:id="789"/>
      <w:r w:rsidRPr="00946649">
        <w:t>nature’s non-material contributions to people</w:t>
      </w:r>
      <w:bookmarkEnd w:id="790"/>
      <w:bookmarkEnd w:id="791"/>
      <w:bookmarkEnd w:id="792"/>
      <w:r w:rsidRPr="00946649">
        <w:t xml:space="preserve"> </w:t>
      </w:r>
    </w:p>
    <w:p w14:paraId="1832C2A6" w14:textId="76FFFD00" w:rsidR="001E43D4" w:rsidRPr="00946649" w:rsidRDefault="001E43D4" w:rsidP="001F0516">
      <w:pPr>
        <w:pStyle w:val="Heading4"/>
        <w:rPr>
          <w:rStyle w:val="normaltextrun"/>
        </w:rPr>
      </w:pPr>
      <w:bookmarkStart w:id="793" w:name="_Ref478744118"/>
      <w:r w:rsidRPr="00946649">
        <w:rPr>
          <w:rStyle w:val="normaltextrun"/>
        </w:rPr>
        <w:t xml:space="preserve"> </w:t>
      </w:r>
      <w:bookmarkStart w:id="794" w:name="_Toc519504460"/>
      <w:r w:rsidRPr="00946649">
        <w:rPr>
          <w:rStyle w:val="normaltextrun"/>
        </w:rPr>
        <w:t>Learning and knowledge generation</w:t>
      </w:r>
      <w:bookmarkEnd w:id="793"/>
      <w:bookmarkEnd w:id="794"/>
    </w:p>
    <w:p w14:paraId="6E62180B" w14:textId="4B5B7D4E" w:rsidR="001E43D4" w:rsidRPr="004417BA" w:rsidRDefault="001E43D4" w:rsidP="004417BA">
      <w:pPr>
        <w:pStyle w:val="Heading5"/>
      </w:pPr>
      <w:bookmarkStart w:id="795" w:name="_Toc519504461"/>
      <w:r w:rsidRPr="004417BA">
        <w:t>Formal learning and knowledge generation</w:t>
      </w:r>
      <w:bookmarkEnd w:id="795"/>
    </w:p>
    <w:p w14:paraId="4441519C" w14:textId="08E2B4E2" w:rsidR="001E43D4" w:rsidRPr="00946649" w:rsidRDefault="001E43D4" w:rsidP="001E43D4">
      <w:pPr>
        <w:tabs>
          <w:tab w:val="left" w:pos="1560"/>
        </w:tabs>
        <w:rPr>
          <w:rFonts w:eastAsia="Cambria" w:cstheme="minorHAnsi"/>
          <w:lang w:val="en-US"/>
        </w:rPr>
      </w:pPr>
      <w:r w:rsidRPr="00946649">
        <w:rPr>
          <w:rFonts w:eastAsia="Cambria" w:cstheme="minorHAnsi"/>
          <w:lang w:val="en-US"/>
        </w:rPr>
        <w:t xml:space="preserve">Nature benefits people by contributing to learning processes that inspire people and allow them to acquire knowledge and to develop skills. These benefits can occur through formal institutions, informal learning and at all levels of education </w:t>
      </w:r>
      <w:r w:rsidRPr="00946649">
        <w:rPr>
          <w:rFonts w:eastAsia="Cambria" w:cstheme="minorHAnsi"/>
          <w:lang w:val="en-US"/>
        </w:rPr>
        <w:fldChar w:fldCharType="begin" w:fldLock="1"/>
      </w:r>
      <w:r>
        <w:rPr>
          <w:rFonts w:eastAsia="Cambria" w:cstheme="minorHAnsi"/>
          <w:lang w:val="en-US"/>
        </w:rPr>
        <w:instrText>ADDIN CSL_CITATION { "citationItems" : [ { "id" : "ITEM-1", "itemData" : { "ISBN" : "0373-1332", "abstract" : "The purpose of this article is to elaborate on the relationship between man and forest in Croatia in the context of historical development of the forestry science and profession. To facilitate reading, the article makes use of list with some important years and events that marked the history of the man forest relationship and the history of forestry in Croatia in particular. Each event is accompanied by a brief description of its features and data source. The goal is to illustrate the Croatian tradition of the profession, education and science of forests and forestry. This is one of the unique features that we bring into the European Union; the feature that past generations have managed to preserve and guard, taking account of forest sustainability and resources. Forestry as a science appeared in the 18th century. Its occurrence marks the third period in the man forest relationship. It sprang from the need for the sustainable use of forest resources and the preservation of forests after deforestation (disappearance of water springs, onset of torrents, soil erosion, formation of bare rock, decrease in soil fertility, loss of forest resources) resulting from intensive cutting operations in the 17th century and the first half of the 18th century. This is the reason that forestry is defined as a science, profession and art of managing and preserving forest ecosystems, whose purpose is to secure permanent benefits to man, society and nature. Forestry is based on the principle of sustainability; defined in 1713, it is still the only proper example of sustainable development and sustainable management. The first written documents that regulate the relationship between man and forests in Croatia date from the 12th century. Forestry in Croatia was established in a very short period in the second half of the 18th century. It all began with the first forest inventory and mapping (1764), the foundation of forest offices (1765 in mountain region, 1773 in lowland region) and the first legally binding Regulation (1769) which introduced sustainable forest management in Croatia. The establishment of the first forest offices as the basic units of the profession can be considered as the official beginning of the development of forestry in Croatia. In three years, Croatian forestry will mark an important jubilee: two and a half century of its existence. In 1846, forestry professionals gathered within the forestry association of the Croatian Forestry Society, which began is\u2026", "author" : [ { "dropping-particle" : "", "family" : "Ani\u0107", "given" : "Igor", "non-dropping-particle" : "", "parse-names" : false, "suffix" : "" }, { "dropping-particle" : "", "family" : "Me\u0161trovi\u0107", "given" : "Sime", "non-dropping-particle" : "", "parse-names" : false, "suffix" : "" }, { "dropping-particle" : "", "family" : "Mati\u0107", "given" : "Slavko", "non-dropping-particle" : "", "parse-names" : false, "suffix" : "" } ], "container-title" : "Sumarski List", "id" : "ITEM-1", "issue" : "3-4", "issued" : { "date-parts" : [ [ "2012" ] ] }, "page" : "169-177", "title" : "IMPORTANT EVENTS IN THE HISTORY OF FORESTRY IN CROATIA", "type" : "article-journal", "volume" : "136" }, "uris" : [ "http://www.mendeley.com/documents/?uuid=47118a97-db66-43ae-b512-5ea5665584fd", "http://www.mendeley.com/documents/?uuid=18eb9bc8-76ab-4340-99eb-87821946e6f8" ] }, { "id" : "ITEM-2", "itemData" : { "DOI" : "10.1007/s13280-012-0368-0", "ISBN" : "0044-7447", "abstract" : "Policies at multiple levels pronounce the need to encompass both social and ecological systems in governance and management of natural capital in terms of resources and ecosystems. One approach to knowledge production and learning about landscapes as social-ecological systems is to compare multiple case studies consisting of large spaces and places. We first review the landscape concepts' biophysical, anthropogenic, and intangible dimensions. Second, we exemplify how the different landscape concepts can be used to derive measurable variables for different sustainability indicators. Third, we review gradients in the three dimensions of the term landscape on the European continent, and propose to use them for the stratification of multiple case studies of social-ecological systems. We stress the benefits of the landscape concepts to measure sustainability, and how this can improve collaborative learning about development toward sustainability in social-ecological systems. Finally, analyses of multiple landscapes improve the understanding of context for governance and management.", "author" : [ { "dropping-particle" : "", "family" : "Angelstam", "given" : "Per", "non-dropping-particle" : "", "parse-names" : false, "suffix" : "" }, { "dropping-particle" : "", "family" : "Grodzynskyi", "given" : "Michael",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Elbakidze", "given" : "Marine", "non-dropping-particle" : "", "par</w:instrText>
      </w:r>
      <w:r w:rsidRPr="00DC0544">
        <w:rPr>
          <w:rFonts w:eastAsia="Cambria" w:cstheme="minorHAnsi"/>
          <w:lang w:val="es-ES"/>
        </w:rPr>
        <w:instrText>se-names" : false, "suffix" : "" }, { "dropping-particle" : "", "family" : "Khoroshev", "given" : "Alexander", "non-dropping-particle" : "", "parse-names" : false, "suffix" : "" }, { "dropping-particle" : "", "family" : "Kruhlov", "given" : "Ivan", "non-dropping-particle" : "", "parse-names" : false, "suffix" : "" }, { "dropping-particle" : "", "family" : "Naumov", "given" : "Vladimir", "non-dropping-particle" : "", "parse-names" : false, "suffix" : "" } ], "container-title" : "Ambio", "id" : "ITEM-2", "issue" : "2", "issued" : { "date-parts" : [ [ "2013" ] ] }, "page" : "129-145", "title" : "Measurement, Collaborative Learning and Research for Sustainable Use of Ecosystem Services: Landscape Concepts and Europe as Laboratory", "type" : "article-journal", "volume" : "42" }, "uris" : [ "http://www.mendeley.com/documents/?uuid=a5305438-11f5-4eb1-9c1a-65310fa7e060", "http://www.mendeley.com/documents/?uuid=7541d4f4-ddbe-4b6e-b9fd-8d8b99b928bb" ] } ], "mendeley" : { "formattedCitation" : "(Angelstam et al., 2013; Ani\u0107, Me\u0161trovi\u0107, &amp; Mati\u0107, 2012)", "manualFormatting" : "(Angelstam et al., 2013; Anic, Mestrovic, &amp; Matic, 2012;", "plainTextFormattedCitation" : "(Angelstam et al., 2013; Ani\u0107, Me\u0161trovi\u0107, &amp; Mati\u0107, 2012)", "previouslyFormattedCitation" : "(Angelstam et al., 2013; Ani\u0107, Me\u0161trovi\u0107, &amp; Mati\u0107, 2012)" }, "properties" : {  }, "schema" : "https://github.com/citation-style-language/schema/raw/master/csl-citation.json" }</w:instrText>
      </w:r>
      <w:r w:rsidRPr="00946649">
        <w:rPr>
          <w:rFonts w:eastAsia="Cambria" w:cstheme="minorHAnsi"/>
          <w:lang w:val="en-US"/>
        </w:rPr>
        <w:fldChar w:fldCharType="separate"/>
      </w:r>
      <w:r w:rsidRPr="00DC0544">
        <w:rPr>
          <w:rFonts w:eastAsia="Cambria" w:cstheme="minorHAnsi"/>
          <w:lang w:val="es-ES"/>
        </w:rPr>
        <w:t xml:space="preserve">(Angelstam </w:t>
      </w:r>
      <w:r w:rsidR="00C56B4E" w:rsidRPr="00DC0544">
        <w:rPr>
          <w:rFonts w:eastAsia="Cambria" w:cstheme="minorHAnsi"/>
          <w:i/>
          <w:lang w:val="es-ES"/>
        </w:rPr>
        <w:t>et al.</w:t>
      </w:r>
      <w:r w:rsidRPr="00DC0544">
        <w:rPr>
          <w:rFonts w:eastAsia="Cambria" w:cstheme="minorHAnsi"/>
          <w:lang w:val="es-ES"/>
        </w:rPr>
        <w:t>, 2013; Ani</w:t>
      </w:r>
      <w:r w:rsidR="00A448F2" w:rsidRPr="00DC0544">
        <w:rPr>
          <w:rFonts w:eastAsia="Cambria" w:cstheme="minorHAnsi"/>
          <w:lang w:val="es-ES"/>
        </w:rPr>
        <w:t>ć</w:t>
      </w:r>
      <w:r w:rsidRPr="00DC0544">
        <w:rPr>
          <w:rFonts w:eastAsia="Cambria" w:cstheme="minorHAnsi"/>
          <w:lang w:val="es-ES"/>
        </w:rPr>
        <w:t xml:space="preserve"> </w:t>
      </w:r>
      <w:r w:rsidR="00C56B4E" w:rsidRPr="00DC0544">
        <w:rPr>
          <w:rFonts w:eastAsia="Cambria" w:cstheme="minorHAnsi"/>
          <w:i/>
          <w:lang w:val="es-ES"/>
        </w:rPr>
        <w:t>et al.</w:t>
      </w:r>
      <w:r w:rsidRPr="00DC0544">
        <w:rPr>
          <w:rFonts w:eastAsia="Cambria" w:cstheme="minorHAnsi"/>
          <w:lang w:val="es-ES"/>
        </w:rPr>
        <w:t>, 2012;</w:t>
      </w:r>
      <w:r w:rsidRPr="00946649">
        <w:rPr>
          <w:rFonts w:eastAsia="Cambria" w:cstheme="minorHAnsi"/>
          <w:lang w:val="en-US"/>
        </w:rPr>
        <w:fldChar w:fldCharType="end"/>
      </w:r>
      <w:r w:rsidRPr="00946649">
        <w:rPr>
          <w:rFonts w:eastAsia="Cambria" w:cstheme="minorHAnsi"/>
          <w:lang w:val="en-US"/>
        </w:rPr>
        <w:fldChar w:fldCharType="begin" w:fldLock="1"/>
      </w:r>
      <w:r w:rsidRPr="00DC0544">
        <w:rPr>
          <w:rFonts w:eastAsia="Cambria" w:cstheme="minorHAnsi"/>
          <w:lang w:val="es-ES"/>
        </w:rPr>
        <w:instrText>ADDIN CSL_CITATION { "citationItems" : [ { "id" : "ITEM-1", "itemData" : { "ISSN" : "1470160X", "abstract" : "Education is one of the multiple services that ecosystems and landscapes provide to societies. Despite its importance to formal and informal learning and nature-based, cognitive tourism, it is hardly taken into account in the various quantification approaches of ecosystem services. The article provides an overview of landscape educational values and the educational ecosystem service. Here, the forms of the use of landscape educational values have been summarised and the indicators for the quantification of the educational ecosystem service proposed in the literature reviewed. The criteria for the evaluation of the educational values of landscape were acquired from the literature and discussed. In order to obtain more practical viewpoints on those criteria, an exploratory survey with young experts (n=37) from two universities of environmental sciences was conducted. Within this step, the expert method for the evaluation of the educational values of landscapes was applied. How</w:instrText>
      </w:r>
      <w:r w:rsidRPr="00570663">
        <w:rPr>
          <w:rFonts w:eastAsia="Cambria" w:cstheme="minorHAnsi"/>
        </w:rPr>
        <w:instrText>ever, the results show an extremely high level of subjectivity and dependence on personal experience regarding outdoor environmental education. Nonetheless, the article can contribute to acquiring knowledge in cultural ecosystem service assessment and the application of this concept, especially in terms of the criteria and indicators which can be potentially used for the assessments.", "author" : [ { "dropping-particle" : "", "family" : "Mocior", "given" : "Ewelina", "non-dropping-particle" : "", "parse-names" : false, "suffix" : "" }, { "dropping-particle" : "", "family" : "Kruse", "given" : "Marion", "non-dropping-particle" : "", "parse-names" : false, "suffix" : "" } ], "container-title" : "Ecological Indicators", "id" : "ITEM-1", "issued" : { "date-parts" : [ [ "2016", "1" ] ] }, "page" : "137-151", "title" : "Educational values and services of ecosystems and landscapes \u2013 An overview", "type" : "article-journal", "volume" : "60" }, "uris" : [ "http://www.mendeley.com/documents/?uuid=6b987160-710b-4a18-ad6a-146c41bb54ac", "http://www.mendeley.com/documents/?uuid=9a1f18b5-d3f2-4473-b6fa-92832ffbbc6b" ] } ], "mendeley" : { "formattedCitation" : "(Mocior &amp; Kruse, 2016a)", "manualFormatting" : " Mocior &amp; Kruse, 2016)", "plainTextFormattedCitation" : "(Mocior &amp; Kruse, 2016a)", "previouslyFormattedCitation" : "(Mocior &amp; Kruse, 2016a)" }, "properties" : {  }, "schema" : "https://github.com/citation-style-language/schema/raw/master/csl-citation.json" }</w:instrText>
      </w:r>
      <w:r w:rsidRPr="00946649">
        <w:rPr>
          <w:rFonts w:eastAsia="Cambria" w:cstheme="minorHAnsi"/>
          <w:lang w:val="en-US"/>
        </w:rPr>
        <w:fldChar w:fldCharType="separate"/>
      </w:r>
      <w:r w:rsidRPr="00570663">
        <w:rPr>
          <w:rFonts w:eastAsia="Cambria" w:cstheme="minorHAnsi"/>
        </w:rPr>
        <w:t xml:space="preserve"> Mocior &amp; Kruse, 2016)</w:t>
      </w:r>
      <w:r w:rsidRPr="00946649">
        <w:rPr>
          <w:rFonts w:eastAsia="Cambria" w:cstheme="minorHAnsi"/>
          <w:lang w:val="en-US"/>
        </w:rPr>
        <w:fldChar w:fldCharType="end"/>
      </w:r>
      <w:r w:rsidRPr="00570663">
        <w:rPr>
          <w:rFonts w:eastAsia="Cambria" w:cstheme="minorHAnsi"/>
        </w:rPr>
        <w:t xml:space="preserve">. There are contrasting trends across these benefits. </w:t>
      </w:r>
      <w:r w:rsidRPr="00946649">
        <w:rPr>
          <w:rFonts w:eastAsia="Cambria" w:cstheme="minorHAnsi"/>
          <w:lang w:val="en-US"/>
        </w:rPr>
        <w:t>Formal learning linked to nature has increased recently, partly as a result of new learning and knowledge development processes linked to sustainable environmental management. Informal learning that draws on nature has also expanded due to the increases in recreation and tourism (see Section 2.2.3.2),</w:t>
      </w:r>
      <w:r w:rsidRPr="00946649">
        <w:rPr>
          <w:rFonts w:eastAsia="Cambria" w:cstheme="minorHAnsi"/>
          <w:b/>
          <w:lang w:val="en-US"/>
        </w:rPr>
        <w:t xml:space="preserve"> </w:t>
      </w:r>
      <w:r w:rsidRPr="00946649">
        <w:rPr>
          <w:rFonts w:eastAsia="Cambria" w:cstheme="minorHAnsi"/>
          <w:lang w:val="en-US"/>
        </w:rPr>
        <w:t xml:space="preserve">especially in protected areas </w:t>
      </w:r>
      <w:r w:rsidRPr="00946649">
        <w:rPr>
          <w:rFonts w:eastAsia="Cambria" w:cstheme="minorHAnsi"/>
          <w:lang w:val="en-US"/>
        </w:rPr>
        <w:lastRenderedPageBreak/>
        <w:t>promoting education and learn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2237-016-0162-5", "ISBN" : "1559-2723", "abstract" : "Adaptive learning about nature, based on observations and continual rethinking, dates back to Native Americans in what we call Traditional Ecological Knowledge. Fast forward to 1950+, when Eugene, Howard, and William Odum promoted sound science and its use in managing ecosystems-called adaptive management (AM). What began as an instinctive way of thinking and deciding how to obtain resources using accumulated information became a structured, science-based process that improves over time, given continual critiques of projects, clarification of definitions, and analyses of outcomes. The basic need is still to sustain ecosystem services despite uncertainties, such as climate change. I report recent innovations in the AM of estuaries and coasts that can add knowledge and improve future efforts. Innovations include new guidelines and approaches to confront uncertainty, engage stakeholders, improve governance, prioritize actions, centralize the role of science, and manage holistically. AM has been effective along the coast of Denmark and in several estuaries, and it is evolving elsewhere. In The Netherlands, Spain, California, and Oregon, large field experiments are generating \"learning while restoring\" (adaptive restoration, AR). AM and AR can help managers of coastal ecosystems and watersheds mitigate the impacts of rising sea levels, sea storms, and human disturbances. Science-based decision-making will become more nimble and protection/restoration more effective as innovations and model approaches are tailored to individual estuaries and coasts.", "author" : [ { "dropping-particle" : "", "family" : "Zedler", "given" : "Joy B", "non-dropping-particle" : "", "parse-names" : false, "suffix" : "" } ], "container-title" : "Estuaries and Coasts", "id" : "ITEM-1", "issue" : "1", "issued" : { "date-parts" : [ [ "2017" ] ] }, "page" : "1-21", "title" : "What's New in Adaptive Management and Restoration of Coasts and Estuaries?", "type" : "article-journal", "volume" : "40" }, "uris" : [ "http://www.mendeley.com/documents/?uuid=50a172c2-d5b4-4820-96ec-fae8c4397de9", "http://www.mendeley.com/documents/?uuid=c23c9fca-1bc3-4cad-8a48-8430a40e3cff" ] }, { "id" : "ITEM-2", "itemData" : { "DOI" : "10.1007/s13280-012-0368-0", "ISBN" : "0044-7447", "abstract" : "Policies at multiple levels pronounce the need to encompass both social and ecological systems in governance and management of natural capital in terms of resources and ecosystems. One approach to knowledge production and learning about landscapes as social-ecological systems is to compare multiple case studies consisting of large spaces and places. We first review the landscape concepts' biophysical, anthropogenic, and intangible dimensions. Second, we exemplify how the different landscape concepts can be used to derive measurable variables for different sustainability indicators. Third, we review gradients in the three dimensions of the term landscape on the European continent, and propose to use them for the stratification of multiple case studies of social-ecological systems. We stress the benefits of the landscape concepts to measure sustainability, and how this can improve collaborative learning about development toward sustainability in social-ecological systems. Finally, analyses of multiple landscapes improve the understanding of context for governance and management.", "author" : [ { "dropping-particle" : "", "family" : "Angelstam", "given" : "Per", "non-dropping-particle" : "", "parse-names" : false, "suffix" : "" }, { "dropping-particle" : "", "family" : "Grodzynskyi", "given" : "Michael",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Elbakidze", "given" : "Marine", "non-dropping-particle" : "", "parse-names" : false, "suffix" : "" }, { "dropping-particle" : "", "family" : "Khoroshev", "given" : "Alexander", "non-dropping-particle" : "", "parse-names" : false, "suffix" : "" }, { "dropping-particle" : "", "family" : "Kruhlov", "given" : "Ivan", "non-dropping-particle" : "", "parse-names" : false, "suffix" : "" }, { "dropping-particle" : "", "family" : "Naumov", "given" : "Vladimir", "non-dropping-particle" : "", "parse-names" : false, "suffix" : "" } ], "container-title" : "Ambio", "id" : "ITEM-2", "issue" : "2", "issued" : { "date-parts" : [ [ "2013" ] ] }, "page" : "129-145", "title" : "Measurement, Collaborative Learning and Research for Sustainable Use of Ecosystem Services: Landscape Concepts and Europe as Laboratory", "type" : "article-journal", "volume" : "42" }, "uris" : [ "http://www.mendeley.com/documents/?uuid=7541d4f4-ddbe-4b6e-b9fd-8d8b99b928bb", "http://www.mendeley.com/documents/?uuid=a5305438-11f5-4eb1-9c1a-65310fa7e060" ] } ], "mendeley" : { "formattedCitation" : "(Angelstam et al., 2013; Zedler, 2017)", "manualFormatting" : "Angelstam et al., 2013; ", "plainTextFormattedCitation" : "(Angelstam et al., 2013; Zedler, 2017)", "previouslyFormattedCitation" : "(Angelstam et al., 2013; Zedler,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Angelstam </w:t>
      </w:r>
      <w:r w:rsidR="00C56B4E" w:rsidRPr="00C56B4E">
        <w:rPr>
          <w:rFonts w:eastAsia="Cambria" w:cstheme="minorHAnsi"/>
          <w:i/>
          <w:lang w:val="en-US"/>
        </w:rPr>
        <w:t>et al.</w:t>
      </w:r>
      <w:r w:rsidRPr="00946649">
        <w:rPr>
          <w:rFonts w:eastAsia="Cambria" w:cstheme="minorHAnsi"/>
          <w:lang w:val="en-US"/>
        </w:rPr>
        <w:t xml:space="preserve">, 2013; </w:t>
      </w:r>
      <w:r w:rsidRPr="00946649">
        <w:rPr>
          <w:rFonts w:eastAsia="Cambria" w:cstheme="minorHAnsi"/>
          <w:lang w:val="en-US"/>
        </w:rPr>
        <w:fldChar w:fldCharType="end"/>
      </w:r>
      <w:r w:rsidRPr="00946649">
        <w:rPr>
          <w:rFonts w:eastAsia="Cambria" w:cstheme="minorHAnsi"/>
          <w:lang w:val="en-US"/>
        </w:rPr>
        <w:t>Smrekar</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xml:space="preserve">, 2016; Zedler, 2017). Some informal forms of learning and knowledge generation based on nature are in decline, particularly linguistic diversity which has traditionally been shaped by biodiversity and features of the natural environm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73/pnas.1117511109", "ISBN" : "1091-6490 (Electronic)\\r0027-8424 (Linking)", "ISSN" : "0027-8424", "PMID" : "22566626", "abstract" : "As the world grows less biologically diverse, it is becoming less linguistically and culturally diverse as well. Biologists estimate annual loss of species at 1,000 times or more greater than historic rates, and linguists predict that 50-90% of the world's languages will disappear by the end of this century. Prior studies indicate similarities in the geographic arrangement of biological and linguistic diversity, although conclusions have often been constrained by use of data with limited spatial precision. Here we use greatly improved datasets to explore the co-occurrence of linguistic and biological diversity in regions containing many of the Earth's remaining species: biodiversity hotspots and high biodiversity wilderness areas. Results indicate that these regions often contain considerable linguistic diversity, accounting for 70% of all languages on Earth. Moreover, the languages involved are frequently unique (endemic) to particular regions, with many facing extinction. Likely reasons for co-occurrence of linguistic and biological diversity are complex and appear to vary among localities, although strong geographic concordance between biological and linguistic diversity in many areas argues for some form of functional connection. Languages in high biodiversity regions also often co-occur with one or more specific conservation priorities, here defined as endangered species and protected areas, marking particular localities important for maintaining both forms of diversity. The results reported in this article provide a starting point for focused research exploring the relationship between biological and linguistic-cultural diversity, and for developing integrated strategies designed to conserve species and languages in regions rich in both.", "author" : [ { "dropping-particle" : "", "family" : "Gorenflo", "given" : "L. J.", "non-dropping-particle" : "", "parse-names" : false, "suffix" : "" }, { "dropping-particle" : "", "family" : "Romaine", "given" : "S.", "non-dropping-particle" : "", "parse-names" : false, "suffix" : "" }, { "dropping-particle" : "", "family" : "Mittermeier", "given" : "R. a.", "non-dropping-particle" : "", "parse-names" : false, "suffix" : "" }, { "dropping-particle" : "", "family" : "Walker-Painemilla", "given" : "K.", "non-dropping-particle" : "", "parse-names" : false, "suffix" : "" } ], "container-title" : "Proceedings of the National Academy of Sciences", "id" : "ITEM-1", "issue" : "21", "issued" : { "date-parts" : [ [ "2012" ] ] }, "page" : "8032-8037", "title" : "Co-occurrence of linguistic and biological diversity in biodiversity hotspots and high biodiversity wilderness areas", "type" : "article-journal", "volume" : "109" }, "uris" : [ "http://www.mendeley.com/documents/?uuid=89e85d48-123c-45aa-bb05-67e853199419", "http://www.mendeley.com/documents/?uuid=de1bf5be-e6bf-430c-a4ad-90de093c22a6", "http://www.mendeley.com/documents/?uuid=880e420f-f458-47bc-bfc0-93aaed717781" ] }, { "id" : "ITEM-2", "itemData" : { "DOI" : "10.1146/annurev.anthro.34.081804.120437", "ISSN" : "0084-6570", "author" : [ { "dropping-particle" : "", "family" : "Maffi", "given" : "Luisa", "non-dropping-particle" : "", "parse-names" : false, "suffix" : "" } ], "container-title" : "Annual Review of Anthropology", "id" : "ITEM-2", "issue" : "1", "issued" : { "date-parts" : [ [ "2005" ] ] }, "page" : "599-617", "title" : "Linguistic, Cultural, and Biological Diversity", "type" : "article-journal", "volume" : "34" }, "uris" : [ "http://www.mendeley.com/documents/?uuid=d59f3b46-1fd7-4c74-9230-c887fc139fbf", "http://www.mendeley.com/documents/?uuid=2c176853-741c-40b1-a500-aa0e82158ae0", "http://www.mendeley.com/documents/?uuid=f5d5694e-0e21-48a1-81ec-d5158167b620" ] } ], "mendeley" : { "formattedCitation" : "(Gorenflo, Romaine, Mittermeier, &amp; Walker-Painemilla, 2012; Maffi, 2005)", "manualFormatting" : "(Section 2.1.1.1.2 Gorenflo, Romaine, Mittermeier, &amp; Walker-Painemilla, 2012; Maffi, 2005)", "plainTextFormattedCitation" : "(Gorenflo, Romaine, Mittermeier, &amp; Walker-Painemilla, 2012; Maffi, 2005)", "previouslyFormattedCitation" : "(Gorenflo, Romaine, Mittermeier, &amp; Walker-Painemilla, 2012; Maffi, 200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Section 2.1.1.1.2 Gorenflo</w:t>
      </w:r>
      <w:r>
        <w:rPr>
          <w:rFonts w:eastAsia="Cambria" w:cstheme="minorHAnsi"/>
          <w:lang w:val="en-US"/>
        </w:rPr>
        <w:t xml:space="preserve"> </w:t>
      </w:r>
      <w:r w:rsidRPr="00DC0544">
        <w:rPr>
          <w:rFonts w:eastAsia="Cambria" w:cstheme="minorHAnsi"/>
          <w:i/>
          <w:lang w:val="en-US"/>
        </w:rPr>
        <w:t>et al</w:t>
      </w:r>
      <w:r w:rsidR="00CB0EA4">
        <w:rPr>
          <w:rFonts w:eastAsia="Cambria" w:cstheme="minorHAnsi"/>
          <w:lang w:val="en-US"/>
        </w:rPr>
        <w:t>.</w:t>
      </w:r>
      <w:r w:rsidRPr="00946649">
        <w:rPr>
          <w:rFonts w:eastAsia="Cambria" w:cstheme="minorHAnsi"/>
          <w:lang w:val="en-US"/>
        </w:rPr>
        <w:t>, 2012; Maffi, 2005)</w:t>
      </w:r>
      <w:r w:rsidRPr="00946649">
        <w:rPr>
          <w:rFonts w:eastAsia="Cambria" w:cstheme="minorHAnsi"/>
          <w:lang w:val="en-US"/>
        </w:rPr>
        <w:fldChar w:fldCharType="end"/>
      </w:r>
      <w:r w:rsidRPr="00946649">
        <w:rPr>
          <w:rFonts w:cstheme="minorHAnsi"/>
          <w:lang w:val="en-US"/>
        </w:rPr>
        <w:t>.</w:t>
      </w:r>
      <w:r w:rsidRPr="00946649">
        <w:rPr>
          <w:rFonts w:eastAsia="Cambria" w:cstheme="minorHAnsi"/>
          <w:lang w:val="en-US"/>
        </w:rPr>
        <w:t xml:space="preserve"> The interactions between language and nature mean that a decline in linguistic diversity will be accompanied by a reduction in the variety of ways people communicate about aspects of nature and biodiversit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934-5275", "abstract" : "The Index of Linguistic Diversity (ILD) is a new quantitative measure of trends in linguistic diversity. To derive the ILD we created a database of time-series data on language demographics, which we believe to be the worlds largest. So far, the database contains information from nine editions of Ethnologue and five other compendia of speaker num- bers. The initial version of the ILD, which draws solely on the Ethnologue subset of these data, is based on a representative random sample of 1,500 of the worlds 7,299 languages (as listed in the 2005 edition). At the global level, the ILD measures how far, on aver- age, the worlds languages deviate from a hypothetical situation of stability in which each language is neither increasing nor decreasing its share of the total population of the grouping. The ILD can also be used to assess trends at various subglobal groupings. Key findings: Globally, linguistic diversity declined 20% over the period 19702005. The diversity of the worlds indigenous languages declined 21%. Regionally, indigenous linguistic diversity declined over 60% in the Americas, 30% in the Pacific (including Australia), and almost 20% in Africa.", "author" : [ { "dropping-particle" : "", "family" : "Harmon", "given" : "David", "non-dropping-particle" : "", "parse-names" : false, "suffix" : "" }, { "dropping-particle" : "", "family" : "Loh", "given" : "Jonathan", "non-dropping-particle" : "", "parse-names" : false, "suffix" : "" } ], "container-title" : "Language Documentation &amp; Conservation", "id" : "ITEM-1", "issued" : { "date-parts" : [ [ "2010" ] ] }, "page" : "97-151", "title" : "The Index of Linguistic Diversity : A New Quantitative Measure of Trends in the Status of the World \u2019 s Languages", "type" : "article-journal", "volume" : "4" }, "uris" : [ "http://www.mendeley.com/documents/?uuid=c6d2aa71-f56b-4d80-8c55-d1245deb6b8c", "http://www.mendeley.com/documents/?uuid=ab93728a-256f-4ce9-981d-67f38fdf0a60" ] } ], "mendeley" : { "formattedCitation" : "(Harmon &amp; Loh, 2010)", "plainTextFormattedCitation" : "(Harmon &amp; Loh, 2010)", "previouslyFormattedCitation" : "(Harmon &amp; Loh,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Harmon &amp; Loh, 2010)</w:t>
      </w:r>
      <w:r w:rsidRPr="00946649">
        <w:rPr>
          <w:rFonts w:eastAsia="Cambria" w:cstheme="minorHAnsi"/>
          <w:lang w:val="en-US"/>
        </w:rPr>
        <w:fldChar w:fldCharType="end"/>
      </w:r>
      <w:r w:rsidRPr="00946649">
        <w:rPr>
          <w:rFonts w:eastAsia="Cambria" w:cstheme="minorHAnsi"/>
          <w:lang w:val="en-US"/>
        </w:rPr>
        <w:t xml:space="preserve">. </w:t>
      </w:r>
    </w:p>
    <w:p w14:paraId="18E4B201" w14:textId="4C5A490A" w:rsidR="001E43D4" w:rsidRPr="00946649" w:rsidRDefault="001E43D4" w:rsidP="001E43D4">
      <w:pPr>
        <w:tabs>
          <w:tab w:val="left" w:pos="1560"/>
        </w:tabs>
        <w:rPr>
          <w:rFonts w:eastAsia="Cambria" w:cstheme="minorHAnsi"/>
          <w:lang w:val="en-US"/>
        </w:rPr>
      </w:pPr>
      <w:r w:rsidRPr="00946649">
        <w:rPr>
          <w:rFonts w:eastAsia="Cambria" w:cstheme="minorHAnsi"/>
          <w:lang w:val="en-US"/>
        </w:rPr>
        <w:t xml:space="preserve">Formal learning in outdoor spaces has grown as national education systems have expanded. Formal learning provides additional benefits for learners and teachers in terms of cognitive outcomes, critical thinking, inspiration, observation skills and engagement with natur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1842-011-9185-8", "ISBN" : "1873-7617", "abstract" : "Communities with multicultural, ethnically diverse populations located in forest areas of the Carpathian Mountains often face serious social and economic problems, including high unemployment rates, weak social support and institutions with little stakeholder participation in decision-making. In this paper, we apply participatory scenario processes to address the development of multifunctional forestry in these mountains by taking as an example the case study of Slovensky Raj National Park and specifically focusing on the involvement of local communities, particularly the Roma minority, in sustainable forest management (SFM). The paper argues that development of local institutions and promotion of horizontal and vertical participation to increase social capital is necessary for addressing social and economic problems, managing potential conflicts and sustaining multifunctional forestry development. The results suggest that the way forward is the integration of multi-purpose forest management with community development, and that learning, repeated stakeholder interaction, trust-building and cooperation between and within multiethnic local communities are important preconditions for success. The scenario process applied turned out to be beneficial for both the majority and the minority populations, particularly allowing for discussions about future development of mountain regions, their local economies and communities, and for providing some guidance about what are the preferred actions for participation in multifunctional SFM.", "author" : [ { "dropping-particle" : "", "family" : "Bizikova", "given" : "Livia", "non-dropping-particle" : "", "parse-names" : false, "suffix" : "" }, { "dropping-particle" : "", "family" : "Nijnik", "given" : "Maria", "non-dropping-particle" : "", "parse-names" : false, "suffix" : "" }, { "dropping-particle" : "", "family" : "Kluvankova-Oravska", "given" : "Tatiana", "non-dropping-particle" : "", "parse-names" : false, "suffix" : "" } ], "container-title" : "Small-Scale Forestry", "id" : "ITEM-1", "issue" : "3", "issued" : { "date-parts" : [ [ "2012" ] ] }, "page" : "301-319", "title" : "Sustaining Multifunctional Forestry Through the Developing of Social Capital and Promoting Participation: A Case of Multiethnic Mountain Communities", "type" : "article-journal", "volume" : "11" }, "uris" : [ "http://www.mendeley.com/documents/?uuid=a54d120d-dcc2-4258-85e9-19f84f703ad8", "http://www.mendeley.com/documents/?uuid=c668999e-2858-402f-baa3-f4545bc4d5a0" ] } ], "mendeley" : { "formattedCitation" : "(Bizikova, Nijnik, &amp; Kluvankova-Oravska, 2012)", "manualFormatting" : "(Bizikova, Nijnik, &amp; Kluvankova-Oravska, 2012", "plainTextFormattedCitation" : "(Bizikova, Nijnik, &amp; Kluvankova-Oravska, 2012)", "previouslyFormattedCitation" : "(Bizikova, Nijnik, &amp; Kluvankova-Oravska,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izikova</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Pr>
          <w:rFonts w:eastAsia="Cambria" w:cstheme="minorHAnsi"/>
          <w:lang w:val="en-US"/>
        </w:rPr>
        <w:t>;</w:t>
      </w:r>
      <w:r w:rsidRPr="00946649">
        <w:rPr>
          <w:rFonts w:eastAsia="Cambria" w:cstheme="minorHAnsi"/>
          <w:lang w:val="en-US"/>
        </w:rPr>
        <w:fldChar w:fldCharType="begin" w:fldLock="1"/>
      </w:r>
      <w:r>
        <w:rPr>
          <w:rFonts w:eastAsia="Cambria" w:cstheme="minorHAnsi"/>
          <w:lang w:val="en-US"/>
        </w:rPr>
        <w:instrText>ADDIN CSL_CITATION { "citationItems" : [ { "id" : "ITEM-1", "itemData" : { "ISSN" : "1470160X", "abstract" : "Education is one of the multiple services that ecosystems and landscapes provide to societies. Despite its importance to formal and informal learning and nature-based, cognitive tourism, it is hardly taken into account in the various quantification approaches of ecosystem services. The article provides an overview of landscape educational values and the educational ecosystem service. Here, the forms of the use of landscape educational values have been summarised and the indicators for the quantification of the educational ecosystem service proposed in the literature reviewed. The criteria for the evaluation of the educational values of landscape were acquired from the literature and discussed. In order to obtain more practical viewpoints on those criteria, an exploratory survey with young experts (n=37) from two universities of environmental sciences was conducted. Within this step, the expert method for the evaluation of the educational values of landscapes was applied. However, the results show an extremely high level of subjectivity and dependence on personal experience regarding outdoor environmental education. Nonetheless, the article can contribute to acquiring knowledge in cultural ecosystem service assessment and the application of this concept, especially in terms of the criteria and indicators which can be potentially used for the assessments.", "author" : [ { "dropping-particle" : "", "family" : "Mocior", "given" : "Ewelina", "non-dropping-particle" : "", "parse-names" : false, "suffix" : "" }, { "dropping-particle" : "", "family" : "Kruse", "given" : "Marion", "non-dropping-particle" : "", "parse-names" : false, "suffix" : "" } ], "container-title" : "Ecological Indicators", "id" : "ITEM-1", "issued" : { "date-parts" : [ [ "2016", "1" ] ] }, "page" : "137-151", "title" : "Educational values and services of ecosystems and landscapes \u2013 An overview", "type" : "article-journal", "volume" : "60" }, "uris" : [ "http://www.mendeley.com/documents/?uuid=9a1f18b5-d3f2-4473-b6fa-92832ffbbc6b", "http://www.mendeley.com/documents/?uuid=6b987160-710b-4a18-ad6a-146c41bb54ac" ] } ], "mendeley" : { "formattedCitation" : "(Mocior &amp; Kruse, 2016a)", "manualFormatting" : " Mocior &amp; Kruse, 2016;", "plainTextFormattedCitation" : "(Mocior &amp; Kruse, 2016a)", "previouslyFormattedCitation" : "(Mocior &amp; Kruse, 2016a)"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 Mocior &amp; Kruse, 2016;</w:t>
      </w:r>
      <w:r w:rsidRPr="00946649">
        <w:rPr>
          <w:rFonts w:eastAsia="Cambria" w:cstheme="minorHAnsi"/>
          <w:lang w:val="en-US"/>
        </w:rPr>
        <w:fldChar w:fldCharType="end"/>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2752/089279315x14219211661732", "ISBN" : "0892-7936", "abstract" : "Flagship species play an important role in promoting nature conservation. However, although the significance of invertebrates in biodiversity and ecosystem services is undisputed, they are rarely used as flagship species. A focused approach to better understand the drivers of differences in attitudes toward invertebrates, and insects in particular, would be helpful for selecting and establishing insects as flagship species, especially in a local context for local conservation purposes. Using a standard questionnaire, a total of 363 children, predominantly aged 10 to 12 years, were asked about their attitudes toward 18 invertebrate species indigenous to Switzerland. The species, 14 insect species and four other invertebrates, were individually presented in a color photograph without any background information. Based on ordinal regression models, the survey revealed substantial affinity rating differences across the invertebrates selected. Gender, species knowledge, preferred leisure activities, and family membership of a nature protection organization proved to be significant predictors for children's attitudes in general, and for some specific species in particular. Additionally, existing species knowledge was analyzed and was found to neither depend on school location (urban/rural) nor on gender. The authors propose the inclusion of local invertebrates and species knowledge in the curriculum in early years at primary school while applying teaching methods that allow for real-life experience.", "author" : [ { "dropping-particle" : "", "family" : "Schlegel", "given" : "Juerg", "non-dropping-particle" : "", "parse-names" : false, "suffix" : "" }, { "dropping-particle" : "", "family" : "Breuer", "given" : "Gabriele", "non-dropping-particle" : "", "parse-names" : false, "suffix" : "" }, { "dropping-particle" : "", "family" : "Rupf", "given" : "Reto", "non-dropping-particle" : "", "parse-names" : false, "suffix" : "" } ], "container-title" : "Anthrozoos", "id" : "ITEM-1", "issue" : "2", "issued" : { "date-parts" : [ [ "2015" ] ] }, "page" : "229-245", "title" : "Local insects as Flagship Species to Promote Nature Conservation? A Survey among Primary School Children on Their Attitudes toward Invertebrates", "type" : "article-journal", "volume" : "28" }, "uris" : [ "http://www.mendeley.com/documents/?uuid=342d9530-2172-4604-a8d9-8ed5d137d330", "http://www.mendeley.com/documents/?uuid=c9782c27-535d-456b-84a1-8bc623ad6ec1" ] } ], "mendeley" : { "formattedCitation" : "(Schlegel, Breuer, &amp; Rupf, 2015)", "manualFormatting" : "Schlegel, Breuer, &amp; Rupf, 2015)", "plainTextFormattedCitation" : "(Schlegel, Breuer, &amp; Rupf, 2015)", "previouslyFormattedCitation" : "(Schlegel, Breuer, &amp; Rupf,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Schlegel</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Adults who have learned about sustainable development at school, or informally through activities such as gardening, may perceive their living space in a manner that is conducive to more sustainable lifestyl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rbplan.2012.10.003", "ISBN" : "0169-2046", "abstract" : "We analyse environmental learning in public-access community gardens ('PAC-gardens') in Berlin, representing public green spaces that are collectively managed by civil society groups. Through extensive fieldwork, and drawing upon social theories of learning, we describe learning communities in four PAC-gardens and analyse factors that influence participation and boundary interaction, that is when experiences brought in from the outside encounter socially defined competences. Results show that these PAC-gardens have self-generated social and physical structures, which to different degrees inhibit or facilitate boundary interactions, whereas skills of individuals to put those to work, in combination with the quality of the surrounding neighbourhoods, can be ascribed for creating broader participation and greater diversity in the content of learning about local sustainability. Identified learning streams included learning about gardening and local ecological conditions; about urban politics, and about social entrepreneurship. We discuss results in relation to environmental learning that combats the generational amnesia in cities about our dependence on nature, where PAC-gardens clearly distinguish themselves from more closed forms of urban gardening such as allotment gardens and gated community gardens. We conclude that PAC-gardens that intertwine gardening with social, political and economic practices can create broader and more heterogeneous learning about social-ecological conditions, and help develop sense-of-place in degraded neighbourhoods. (C) 2012 Elsevier B.V. All rights reserved.", "author" : [ { "dropping-particle" : "", "family" : "Bendt", "given" : "Pim", "non-dropping-particle" : "", "parse-names" : false, "suffix" : "" }, { "dropping-particle" : "", "family" : "Barthel", "given" : "Stephan", "non-dropping-particle" : "", "parse-names" : false, "suffix" : "" }, { "dropping-particle" : "", "family" : "Colding", "given" : "Johan", "non-dropping-particle" : "", "parse-names" : false, "suffix" : "" } ], "container-title" : "Landscape and Urban Planning", "id" : "ITEM-1", "issue" : "1", "issued" : { "date-parts" : [ [ "2013" ] ] }, "page" : "18-30", "title" : "Civic greening and environmental learning in public-access community gardens in Berlin", "type" : "article-journal", "volume" : "109" }, "uris" : [ "http://www.mendeley.com/documents/?uuid=ee8df623-3daf-4cda-b835-4b160b423b17", "http://www.mendeley.com/documents/?uuid=aa689b16-f336-491c-9f5e-48f3f368afe7" ] }, { "id" : "ITEM-2", "itemData" : { "DOI" : "10.1061/(asce)up.1943-5444.0000264", "ISBN" : "0733-9488", "abstract" : "Allotment gardens are an important feature in the urban landscape. They provide a range of ecosystem services (ES) and hence combine utility, social meaning, and beauty. Allotment gardens have been deeply embedded for almost two hundred years in European urban development. In many European countries, there is a great and rising interest in allotment gardening in traditional and new forms. Allotment gardens are often not well recognized as an important part of urban green in planning. Investigations into the ES they provide will help integrate them better in urban planning. This paper examines in which way urban allotment gardens contribute to ES in a case study in Salzburg, Austria. In this study, 156 allotment gardeners in four allotment associations were surveyed on the role allotment gardens play in recreation, food production, nature experience (learning and teaching about nature), ecological gardening, and environmental behavior. The results show the importance of allotment gardens in recreation and nature experience and the declining importance of traditional food production. There is an increasing interest in ecological gardening and a general environmental awareness among allotment gardeners. (C) 2014 American Society of Civil Engineers.", "author" : [ { "dropping-particle" : "", "family" : "Breuste", "given" : "Juergen H", "non-dropping-particle" : "", "parse-names" : false, "suffix" : "" }, { "dropping-particle" : "", "family" : "Artmann", "given" : "Martina", "non-dropping-particle" : "", "parse-names" : false, "suffix" : "" } ], "container-title" : "Journal of Urban Planning and Development", "id" : "ITEM-2", "issue" : "3", "issued" : { "date-parts" : [ [ "2015" ] ] }, "title" : "Allotment Gardens Contribute to Urban Ecosystem Service: Case Study Salzburg, Austria", "type" : "article-journal", "volume" : "141" }, "uris" : [ "http://www.mendeley.com/documents/?uuid=3c894fb6-0146-4d71-8e09-ecb81f01f927", "http://www.mendeley.com/documents/?uuid=fb936999-90e7-4d55-98ce-b32811313a45" ] } ], "mendeley" : { "formattedCitation" : "(Bendt, Barthel, &amp; Colding, 2013; Breuste &amp; Artmann, 2015)", "manualFormatting" : "(Bendt, Barthel, &amp; Colding, 2013; Breuste &amp; Artmann, 2015;", "plainTextFormattedCitation" : "(Bendt, Barthel, &amp; Colding, 2013; Breuste &amp; Artmann, 2015)", "previouslyFormattedCitation" : "(Bendt, Barthel, &amp; Colding, 2013; Breuste &amp; Artmann,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ndt</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3; Breuste &amp; Artmann, 2015;</w:t>
      </w:r>
      <w:r w:rsidRPr="00946649">
        <w:rPr>
          <w:rFonts w:eastAsia="Cambria" w:cstheme="minorHAnsi"/>
          <w:lang w:val="en-US"/>
        </w:rPr>
        <w:fldChar w:fldCharType="end"/>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3986/AGS49205", "ISSN" : "15816613", "abstract" : "In addition to environmental problems, spatial pressures are also being exacerbated by increasing economic development, the prosperity of the European population, and the increasing needs of various activities. These can only be mitigated through carefully planned use of space, which demands more active inclusion of the public in addition to relevant services. For successful public inclusion it is important for both individuals and social communities to be aware that space is a limited commodity exposed to increasing social and economic pressure. This kind of awareness demands an informed and educated population that will not only build its attitude towards space based on conceptual knowledge, but also supplement this through perceptual knowledge obtained in education. Active, responsible, and critical citizens can only be cultivated by properly educated, informed, and motivated teachers. These teachers can use new methods to address many existing topics and include new topics to considerably broaden their students\u2019 minds. This is also what this paper seeks to demonstrate. It focuses on the comprehension of space through spatial perception, further development of routine conceptual knowledge through fieldwork, and the possibility of applying selected methods to learning processes. The goal of these efforts will be achieved when individuals and society understand that space is a limited commodity and that the attitude towards it must change as soon as possible if space is to be preserved for future generations in the spirit of sustainable development.", "author" : [ { "dropping-particle" : "", "family" : "Fridl", "given" : "Jerneja", "non-dropping-particle" : "", "parse-names" : false, "suffix" : "" }, { "dropping-particle" : "", "family" : "Urbanc", "given" : "Mimi", "non-dropping-particle" : "", "parse-names" : false, "suffix" : "" }, { "dropping-particle" : "", "family" : "Pipan", "given" : "Primo\u017e", "non-dropping-particle" : "", "parse-names" : false, "suffix" : "" } ], "container-title" : "Acta geographica Slovenica", "id" : "ITEM-1", "issue" : "2", "issued" : { "date-parts" : [ [ "2009", "12", "15" ] ] }, "note" : "NULL", "page" : "365-392", "title" : "The Importance of Teachers\u2019 Perception of Space in Education", "type" : "article-journal", "volume" : "49" }, "uris" : [ "http://www.mendeley.com/documents/?uuid=b2276c2c-5aaf-3231-911d-869d15db0e36", "http://www.mendeley.com/documents/?uuid=9add835c-fb1d-45fd-aaae-836f0447c234" ] } ], "mendeley" : { "formattedCitation" : "(Fridl, Urbanc, &amp; Pipan, 2009)", "manualFormatting" : " Fridl, Urbanc, &amp; Pipan, 2009)", "plainTextFormattedCitation" : "(Fridl, Urbanc, &amp; Pipan, 2009)", "previouslyFormattedCitation" : "(Fridl, Urbanc, &amp; Pipan,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 Fridl</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9)</w:t>
      </w:r>
      <w:r w:rsidRPr="00946649">
        <w:rPr>
          <w:rFonts w:eastAsia="Cambria" w:cstheme="minorHAnsi"/>
          <w:lang w:val="en-US"/>
        </w:rPr>
        <w:fldChar w:fldCharType="end"/>
      </w:r>
      <w:r w:rsidRPr="00946649">
        <w:rPr>
          <w:rFonts w:eastAsia="Cambria" w:cstheme="minorHAnsi"/>
          <w:lang w:val="en-US"/>
        </w:rPr>
        <w:t xml:space="preserve">. </w:t>
      </w:r>
    </w:p>
    <w:p w14:paraId="188D8C29" w14:textId="3E34DA9C" w:rsidR="001E43D4" w:rsidRPr="00946649" w:rsidRDefault="001E43D4" w:rsidP="001E43D4">
      <w:pPr>
        <w:tabs>
          <w:tab w:val="left" w:pos="1560"/>
        </w:tabs>
        <w:rPr>
          <w:rFonts w:eastAsia="Cambria" w:cstheme="minorHAnsi"/>
          <w:lang w:val="en-US"/>
        </w:rPr>
      </w:pPr>
      <w:r w:rsidRPr="00946649">
        <w:rPr>
          <w:rFonts w:eastAsia="Cambria" w:cstheme="minorHAnsi"/>
          <w:lang w:val="en-US"/>
        </w:rPr>
        <w:t xml:space="preserve">People using natural environments for recreational experiences also learn from each other. For example, a survey of 1,300 marine divers and recreational anglers in the UK showed that the sharing of knowledge and experience with others was a valued cultural ecosystem service </w:t>
      </w:r>
      <w:r w:rsidRPr="00946649">
        <w:rPr>
          <w:rFonts w:eastAsia="Cambria" w:cstheme="minorHAnsi"/>
          <w:lang w:val="en-US"/>
        </w:rPr>
        <w:fldChar w:fldCharType="begin" w:fldLock="1"/>
      </w:r>
      <w:r>
        <w:rPr>
          <w:rFonts w:eastAsia="Cambria" w:cstheme="minorHAnsi"/>
          <w:lang w:val="en-US"/>
        </w:rPr>
        <w:instrText>ADDIN CSL_CITATION { "citationItems" : [ { "id" : "ITEM-1", "itemData" : { "DOI" : "10.1016/j.ecoser.2014.09.006", "ISBN" : "2212-0416", "ISSN" : "22120416", "PMID" : "807039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 ] }, "page" : "97-110", "publisher" : "Elsevier", "title" : "Looking below the surface: The cultural ecosystem service values of UK marine protected areas (MPAs)", "type" : "article-journal", "volume" : "10" }, "uris" : [ "http://www.mendeley.com/documents/?uuid=8413fa65-62a0-4365-829c-350d051206fa", "http://www.mendeley.com/documents/?uuid=f97405bb-1d07-4601-8bbb-7935f8cea883" ] } ], "mendeley" : { "formattedCitation" : "(Jobstvogt, Watson, &amp; Kenter, 2014a)", "plainTextFormattedCitation" : "(Jobstvogt, Watson, &amp; Kenter, 2014a)", "previouslyFormattedCitation" : "(Jobstvogt, Watson, &amp; Kenter, 2014a)"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Jobstvogt</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Learning benefits linked to inspiration from nature were also found in a survey of 291 people in Turke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marpol.2014.05.001", "ISB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C) 2014 Elsevier Ltd. All rights reserved.",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 ] }, "page" : "151-161", "title" : "Revealing marine cultural ecosystem services in the Black Sea", "type" : "article-journal", "volume" : "50" }, "uris" : [ "http://www.mendeley.com/documents/?uuid=28e7acf7-1802-4b8d-b397-8fbb9673b4dc", "http://www.mendeley.com/documents/?uuid=c20598b9-5e5d-4f76-a72b-45706ee9eb65" ] } ], "mendeley" : { "formattedCitation" : "(Fletcher, Baulcomb, Hall, &amp; Hussain, 2014)", "plainTextFormattedCitation" : "(Fletcher, Baulcomb, Hall, &amp; Hussain, 2014)", "previouslyFormattedCitation" : "(Fletcher, Baulcomb, Hall, &amp; Hussain,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Fletcher</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In Spain a survey of 1,400 people revealed that environmental education was a preferred ecosystem service for a large proportion of respondents and environmental education was viewed as a more important cultural ecosystem service than aesthetic values and recreational hunt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371/journal.pone.0038970", "ISBN" : "1932-6203", "ISSN" : "19326203", "PMID" : "22720006", "abstract" : "Ecosystem service assessments have increasingly been used to support environmental management policies, mainly based on biophysical and economic indicators. However, few studies have coped with the social-cultural dimension of ecosystem services, despite being considered a research priority. We examined how ecosystem service bundles and trade-offs emerge from diverging social preferences toward ecosystem services delivered by various types of ecosystems in Spain. We conducted 3,379 direct face-to-face questionnaires in eight different case study sites from 2007 to 2011. Overall, 90.5% of the sampled population recognized the ecosystem\u2019s capacity to deliver services. Formal studies, environmental behavior, and gender variables influenced the probability of people recognizing the ecosystem\u2019s capacity to provide services. The ecosystem services most frequently perceived by people were regulating services; of those, air purification held the greatest importance. However, statistical analysis showed that socio-cultural factors and the conservation management strategy of ecosystems (i.e., National Park, Natural Park, or a non-protected area) have an effect on social preferences toward ecosystem services. Ecosystem service trade-offs and bundles were identified by analyzing social preferences through multivariate analysis (redundancy analysis and hierarchical cluster analysis). We found a clear trade-off among provisioning services (and recreational hunting) versus regulating services and almost all cultural services. We identified three ecosystem service bundles associated with the conservation management strategy and the rural-urban gradient. We conclude that socio- cultural preferences toward ecosystem services can serve as a tool to identify relevant services for people, the factors underlying these social preferences, and emerging ecosystem service bundles and trade-offs.", "author" : [ { "dropping-particle" : "", "family" : "Martin-Lopez", "given" : "Berta", "non-dropping-particle" : "", "parse-names" : false, "suffix" : "" }, { "dropping-particle" : "", "family" : "Iniesta-Arandia", "given" : "Irene", "non-dropping-particle" : "", "parse-names" : false, "suffix" : "" }, { "dropping-particle" : "", "family" : "Garcia-Llorente", "given" : "Marina", "non-dropping-particle" : "", "parse-names" : false, "suffix" : "" }, { "dropping-particle" : "", "family" : "Palomo", "given" : "Ignacio", "non-dropping-particle" : "", "parse-names" : false, "suffix" : "" }, { "dropping-particle" : "", "family" : "Casado-Arzuaga", "given" : "Izaskun", "non-dropping-particle" : "", "parse-names" : false, "suffix" : "" }, { "dropping-particle" : "", "family" : "Amo", "given" : "David Garcia", "non-dropping-particle" : "Del", "parse-names" : false, "suffix" : "" }, { "dropping-particle" : "", "family" : "Gomez-Baggethun", "given" : "Erik", "non-dropping-particle" : "", "parse-names" : false, "suffix" : "" }, { "dropping-particle" : "", "family" : "Oteros-Rozas", "given" : "Elisa", "non-dropping-particle" : "", "parse-names" : false, "suffix" : "" }, { "dropping-particle" : "", "family" : "Palacios-Agundez", "given" : "Igone", "non-dropping-particle" : "", "parse-names" : false, "suffix" : "" }, { "dropping-particle" : "", "family" : "Willaarts", "given" : "Barbara", "non-dropping-particle" : "", "parse-names" : false, "suffix" : "" }, { "dropping-particle" : "", "family" : "Gonzalez", "given" : "Jose A.", "non-dropping-particle" : "", "parse-names" : false, "suffix" : "" }, { "dropping-particle" : "", "family" : "Santos-Martin", "given" : "Fernando", "non-dropping-particle" : "", "parse-names" : false, "suffix" : "" }, { "dropping-particle" : "", "family" : "Onaindia", "given" : "Miren", "non-dropping-particle" : "", "parse-names" : false, "suffix" : "" }, { "dropping-particle" : "", "family" : "Lopez-Santiago", "given" : "Cesar", "non-dropping-particle" : "", "parse-names" : false, "suffix" : "" }, { "dropping-particle" : "", "family" : "Montes", "given" : "Carlos", "non-dropping-particle" : "", "parse-names" : false, "suffix" : "" } ], "container-title" : "PLoS ONE", "id" : "ITEM-1", "issue" : "6", "issued" : { "date-parts" : [ [ "2012" ] ] }, "title" : "Uncovering ecosystem service bundles through social preferences", "type" : "article-journal", "volume" : "7" }, "uris" : [ "http://www.mendeley.com/documents/?uuid=e6bf57ff-2127-4dc6-b24e-a3271f92edc6", "http://www.mendeley.com/documents/?uuid=5a364df6-ea0b-4583-b526-a37bd727bec6" ] } ], "mendeley" : { "formattedCitation" : "(Martin-Lopez et al., 2012)", "plainTextFormattedCitation" : "(Martin-Lopez et al., 2012)", "previouslyFormattedCitation" : "(Martin-Lopez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rtin-Lopez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Also in Spain, a survey of 198 beneficiaries of the largest park in Barcelona found that environmental learning was a perceived benefit of the park of low monetary value, but of high non-monetary valu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ser.2014.11.016", "ISBN" : "2212-0416", "abstract" : "Urban green infrastructure attracts growing attention for its potential as a nature-based strategy to improve quality of life through the provision of ecosystem services. In this paper, we value cultural ecosystem services in relation to land-uses and management regimes of urban green infrastructure. Through a survey among 198 beneficiaries of the largest urban park in Barcelona, Spain, we assessed cultural ecosystem services in monetary and non-monetary terms in relation to land-uses and management regimes. Results from our research suggest that monetary and non-monetary valuations capture complementary information, and show that values of cultural ecosystem services change across different green infrastructure assets and management regimes. For example, 'environmental learning' generates low monetary values but high non-monetary values. Stronger place values were related with low management intensity, while values for tourism increase with land-uses embedding cultural facilities. We discuss monetary and non-monetary values in the light of urban green infrastructure strategies and indicate potentials for urban planning and management to proactively alter the provision of cultural ecosystem services through specific configurations of land-uses and management intensity. (C) 2014 Elsevier B.V. All rights reserved.", "author" : [ { "dropping-particle" : "", "family" : "Langemeyer", "given" : "Johannes", "non-dropping-particle" : "", "parse-names" : false, "suffix" : "" }, { "dropping-particle" : "", "family" : "Baro", "given" : "Francesc", "non-dropping-particle" : "", "parse-names" : false, "suffix" : "" }, { "dropping-particle" : "", "family" : "Roebeling", "given" : "Peter", "non-dropping-particle" : "", "parse-names" : false, "suffix" : "" }, { "dropping-particle" : "", "family" : "Gomez-Baggethun", "given" : "Erik", "non-dropping-particle" : "", "parse-names" : false, "suffix" : "" } ], "container-title" : "Ecosystem Services", "id" : "ITEM-1", "issued" : { "date-parts" : [ [ "2015" ] ] }, "page" : "178-186", "title" : "Contrasting values of cultural ecosystem services in urban areas: The case of park Montjuic in Barcelona", "type" : "article-journal", "volume" : "12" }, "uris" : [ "http://www.mendeley.com/documents/?uuid=84ba39a7-78b5-4906-9a7d-9072d7355587", "http://www.mendeley.com/documents/?uuid=1578ffeb-a55f-49c0-bce4-7bbf2c968386" ] } ], "mendeley" : { "formattedCitation" : "(Langemeyer, Baro, Roebeling, &amp; Gomez-Baggethun, 2015)", "plainTextFormattedCitation" : "(Langemeyer, Baro, Roebeling, &amp; Gomez-Baggethun, 2015)", "previouslyFormattedCitation" : "(Langemeyer, Baro, Roebeling, &amp; Gomez-Baggethun,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Langemeyer</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w:t>
      </w:r>
    </w:p>
    <w:p w14:paraId="0946B26D" w14:textId="77777777" w:rsidR="001E43D4" w:rsidRPr="00946649" w:rsidRDefault="001E43D4" w:rsidP="001E43D4">
      <w:pPr>
        <w:tabs>
          <w:tab w:val="left" w:pos="1560"/>
        </w:tabs>
        <w:rPr>
          <w:rFonts w:eastAsia="Cambria" w:cstheme="minorHAnsi"/>
          <w:lang w:val="en-US"/>
        </w:rPr>
      </w:pPr>
    </w:p>
    <w:p w14:paraId="7837B58B" w14:textId="652EA34F" w:rsidR="001E43D4" w:rsidRPr="00946649" w:rsidRDefault="001E43D4" w:rsidP="004417BA">
      <w:pPr>
        <w:pStyle w:val="Heading5"/>
      </w:pPr>
      <w:bookmarkStart w:id="796" w:name="_Toc519504462"/>
      <w:r w:rsidRPr="00946649">
        <w:t>Indigenous and local knowledge</w:t>
      </w:r>
      <w:bookmarkEnd w:id="796"/>
    </w:p>
    <w:p w14:paraId="0C3C8D4F" w14:textId="2FF999CF" w:rsidR="001E43D4" w:rsidRPr="00946649" w:rsidRDefault="001E43D4" w:rsidP="001E43D4">
      <w:pPr>
        <w:rPr>
          <w:rFonts w:eastAsia="Cambria" w:cstheme="minorHAnsi"/>
          <w:lang w:val="en-US"/>
        </w:rPr>
      </w:pPr>
      <w:r w:rsidRPr="00946649">
        <w:rPr>
          <w:rFonts w:eastAsia="Cambria" w:cstheme="minorHAnsi"/>
          <w:lang w:val="en-US"/>
        </w:rPr>
        <w:t xml:space="preserve">Local ecological knowledge has been increasingly documented in </w:t>
      </w:r>
      <w:r>
        <w:rPr>
          <w:rFonts w:eastAsia="Cambria" w:cstheme="minorHAnsi"/>
          <w:lang w:val="en-US"/>
        </w:rPr>
        <w:t xml:space="preserve">Western, Central and Eastern </w:t>
      </w:r>
      <w:r w:rsidRPr="00946649">
        <w:rPr>
          <w:rFonts w:eastAsia="Cambria" w:cstheme="minorHAnsi"/>
          <w:lang w:val="en-US"/>
        </w:rPr>
        <w:t xml:space="preserve">Europe, particularly around its role in sustainable management of </w:t>
      </w:r>
      <w:r w:rsidRPr="00946649">
        <w:rPr>
          <w:lang w:val="en-US"/>
        </w:rPr>
        <w:t>nature’s contributions to people</w:t>
      </w:r>
      <w:r w:rsidRPr="00946649">
        <w:rPr>
          <w:rFonts w:eastAsia="Cambria" w:cstheme="minorHAnsi"/>
          <w:lang w:val="en-US"/>
        </w:rPr>
        <w:t xml:space="preserve">, its contribution to ecosystem restoration and its role in building social-ecological resilience </w:t>
      </w:r>
      <w:r w:rsidRPr="00946649">
        <w:rPr>
          <w:rFonts w:eastAsia="Cambria" w:cstheme="minorHAnsi"/>
          <w:lang w:val="en-US"/>
        </w:rPr>
        <w:fldChar w:fldCharType="begin" w:fldLock="1"/>
      </w:r>
      <w:r>
        <w:rPr>
          <w:rFonts w:eastAsia="Cambria" w:cstheme="minorHAnsi"/>
          <w:lang w:val="en-US"/>
        </w:rPr>
        <w:instrText>ADDIN CSL_CITATION { "citationItems" : [ { "id" : "ITEM-1", "itemData" : { "ISSN" : "1746-4269", "abstract" : "Many European protected areas were legally created to preserve and maintain biological diversity, unique natural features and associated cultural heritage. Built over centuries as a result of geographical and historical factors interacting with human activity, these territories are reservoirs of resources, practices and knowledge that have been the essential basis of their creation. Under social and economical transformations several components of such areas tend to be affected and their protection status endangered.Carrying out ethnobotanical surveys and extensive field work using anthropological methodologies, particularly with key-informants, we report changes observed and perceived in two natural parks in Tr\u00e1s-os-Montes, Portugal, that affect local plant-use systems and consequently local knowledge. By means of informants' testimonies and of our own observation and experience we discuss the importance of local knowledge and of local communities' participation to protected areas design, management and maintenance. We confirm that local knowledge provides new insights and opportunities for sustainable and multipurpose use of resources and offers contemporary strategies for preserving cultural and ecological diversity, which are the main purposes and challenges of protected areas. To be successful it is absolutely necessary to make people active participants, not simply integrate and validate their knowledge and expertise. Local knowledge is also an interesting tool for educational and promotional programs.", "author" : [ { "dropping-particle" : "", "family" : "Carvalho", "given" : "Ana Maria", "non-dropping-particle" : "", "parse-names" : false, "suffix" : "" }, { "dropping-particle" : "", "family" : "Fraz\u00e3o-Moreira", "given" : "Am\u00e9lia", "non-dropping-particle" : "", "parse-names" : false, "suffix" : "" } ], "container-title" : "Journal of ethnobiology and ethnomedicine", "id" : "ITEM-1", "issued" : { "date-parts" : [ [ "2011", "1" ] ] }, "page" : "36", "title" : "Importance of local knowledge in plant resources management and conservation in two protected areas from Tr\u00e1s-os-Montes, Portugal.", "type" : "article-journal", "volume" : "7" }, "uris" : [ "http://www.mendeley.com/documents/?uuid=38648056-4040-4423-9349-c905604db4e7", "http://www.mendeley.com/documents/?uuid=89902870-df5b-4cdb-968a-6a5252f4fbd2" ] }, { "id" : "ITEM-2", "itemData" : { "DOI" : "10.1080/00139157.2014.861673", "ISSN" : "0013-9157", "author" : [ { "dropping-particle" : "", "family" : "Hern\u00e1ndez-Morcillo", "given" : "M\u00f3nica", "non-dropping-particle" : "", "parse-names" : false, "suffix" : "" }, { "dropping-particle" : "", "family" : "Hoberg", "given" : "Janis", "non-dropping-particle" : "", "parse-names" : false, "suffix" : "" }, { "dropping-particle" : "", "family" : "Oteros-Rozas", "given" : "Elisa", "non-dropping-particle" : "", "parse-names" : false, "suffix" : "" }, { "dropping-particle" : "", "family" : "Plieninger", "given" : "Tobias", "non-dropping-particle" : "", "parse-names" : false, "suffix" : "" }, { "dropping-particle" : "", "family" : "G\u00f3mez-Baggethun", "given" : "Erik", "non-dropping-particle" : "", "parse-names" : false, "suffix" : "" }, { "dropping-particle" : "", "family" : "Reyes-Garc\u00eda", "given" : "Victoria", "non-dropping-particle" : "", "parse-names" : false, "suffix" : "" } ], "container-title" : "Environment: Science and Policy for Sustainable Development", "id" : "ITEM-2", "issue" : "1", "issued" : { "date-parts" : [ [ "2014" ] ] }, "page" : "3-17", "title" : "Traditional Ecological Knowledge in Europe: Status Quo and Insights for the Environmental Policy Agenda", "type" : "article-journal", "volume" : "56" }, "uris" : [ "http://www.mendeley.com/documents/?uuid=b32efdba-b537-479c-bcaf-7bccf961e9c9", "http://www.mendeley.com/documents/?uuid=29fbaca1-2a0d-4872-b861-bfc04c042d53" ] }, { "id" : "ITEM-3", "itemData" : { "author" : [ { "dropping-particle" : "", "family" : "Molnar", "given" : "Z", "non-dropping-particle" : "", "parse-names" : false, "suffix" : "" }, { "dropping-particle" : "", "family" : "Safian", "given" : "L", "non-dropping-particle" : "", "parse-names" : false, "suffix" : "" }, { "dropping-particle" : "", "family" : "Mate", "given" : "J", "non-dropping-particle" : "", "parse-names" : false, "suffix" : "" }, { "dropping-particle" : "", "family" : "Barta", "given" : "S", "non-dropping-particle" : "", "parse-names" : false, "suffix" : "" }, { "dropping-particle" : "", "family" : "Suto", "given" : "D.P.", "non-dropping-particle" : "", "parse-names" : false, "suffix" : "" }, { "dropping-particle" : "", "family" : "Molnar", "given" : "A.", "non-dropping-particle" : "", "parse-names" : false, "suffix" : "" }, { "dropping-particle" : "", "family" : "Varga", "given" : "A.", "non-dropping</w:instrText>
      </w:r>
      <w:r w:rsidRPr="009B2395">
        <w:rPr>
          <w:rFonts w:eastAsia="Cambria" w:cstheme="minorHAnsi"/>
          <w:lang w:val="es-ES"/>
        </w:rPr>
        <w:instrText>-particle" : "", "parse-names" : false, "suffix" : "" } ], "container-title" :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3", "issued" : { "date-parts" : [ [ "2016" ] ] }, "page" : "42-56", "publisher" : "UNESCO", "publisher-place" : "Paris, France", "title" : "\u201cIt Does Matter Who Leans on the Stick\u201d: Hungarian Herders\u2019 Perspectives on Biodiversity, Ecosystem Services and their Drivers", "type" : "chapter" }, "uris" : [ "http://www.mendeley.com/documents/?uuid=8de2fab4-5042-47dd-bbf2-6b1dedc50aa7", "http://www.mendeley.com/documents/?uuid=25758346-cae3-499e-9457-b3b2345a0936" ] } ], "mendeley" : { "formattedCitation" : "(Carvalho &amp; Fraz\u00e3o-Moreira, 2011a; Hern\u00e1ndez-Morcillo et al., 2014a; Molnar et al., 2016)", "plainTextFormattedCitation" : "(Carvalho &amp; Fraz\u00e3o-Moreira, 2011a; Hern\u00e1ndez-Morcillo et al., 2014a; Molnar et al., 2016)", "previouslyFormattedCitation" : "(Carvalho &amp; Fraz\u00e3o-Moreira, 2011a; Hern\u00e1ndez-Morcillo et al., 2014a; Molnar et al., 2016)" }, "properties" : {  }, "schema" : "https://github.com/citation-style-language/schema/raw/master/csl-citation.json" }</w:instrText>
      </w:r>
      <w:r w:rsidRPr="00946649">
        <w:rPr>
          <w:rFonts w:eastAsia="Cambria" w:cstheme="minorHAnsi"/>
          <w:lang w:val="en-US"/>
        </w:rPr>
        <w:fldChar w:fldCharType="separate"/>
      </w:r>
      <w:r w:rsidRPr="009B2395">
        <w:rPr>
          <w:rFonts w:eastAsia="Cambria" w:cstheme="minorHAnsi"/>
          <w:lang w:val="es-ES"/>
        </w:rPr>
        <w:t xml:space="preserve">(Carvalho &amp; Frazão-Moreira, 2011; Hernández-Morcillo </w:t>
      </w:r>
      <w:r w:rsidR="00C56B4E" w:rsidRPr="00C56B4E">
        <w:rPr>
          <w:rFonts w:eastAsia="Cambria" w:cstheme="minorHAnsi"/>
          <w:i/>
          <w:lang w:val="es-ES"/>
        </w:rPr>
        <w:t>et al.</w:t>
      </w:r>
      <w:r w:rsidRPr="009B2395">
        <w:rPr>
          <w:rFonts w:eastAsia="Cambria" w:cstheme="minorHAnsi"/>
          <w:lang w:val="es-ES"/>
        </w:rPr>
        <w:t>, 2014; Moln</w:t>
      </w:r>
      <w:r w:rsidR="004E2E27">
        <w:rPr>
          <w:rFonts w:eastAsia="Cambria" w:cstheme="minorHAnsi"/>
          <w:lang w:val="es-ES"/>
        </w:rPr>
        <w:t>á</w:t>
      </w:r>
      <w:r w:rsidRPr="009B2395">
        <w:rPr>
          <w:rFonts w:eastAsia="Cambria" w:cstheme="minorHAnsi"/>
          <w:lang w:val="es-ES"/>
        </w:rPr>
        <w:t xml:space="preserve">r </w:t>
      </w:r>
      <w:r w:rsidR="00C56B4E" w:rsidRPr="00C56B4E">
        <w:rPr>
          <w:rFonts w:eastAsia="Cambria" w:cstheme="minorHAnsi"/>
          <w:i/>
          <w:lang w:val="es-ES"/>
        </w:rPr>
        <w:t>et al.</w:t>
      </w:r>
      <w:r w:rsidRPr="009B2395">
        <w:rPr>
          <w:rFonts w:eastAsia="Cambria" w:cstheme="minorHAnsi"/>
          <w:lang w:val="es-ES"/>
        </w:rPr>
        <w:t>, 2016)</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Overall, local ecological knowledge in Western, Central and Eastern Europe has eroded in recent decades, something acknowledged in the scientific literature as well as by the </w:t>
      </w:r>
      <w:r w:rsidRPr="00946649">
        <w:rPr>
          <w:rFonts w:eastAsia="Cambria"/>
          <w:lang w:val="en-US"/>
        </w:rPr>
        <w:t>indigenous and local knowledge</w:t>
      </w:r>
      <w:r w:rsidRPr="00946649">
        <w:rPr>
          <w:rFonts w:eastAsia="Cambria" w:cstheme="minorHAnsi"/>
          <w:lang w:val="en-US"/>
        </w:rPr>
        <w:t xml:space="preserve"> holders (see </w:t>
      </w:r>
      <w:r w:rsidR="009F3B65">
        <w:rPr>
          <w:lang w:val="en-US"/>
        </w:rPr>
        <w:t>supporting material</w:t>
      </w:r>
      <w:r w:rsidRPr="00F514C8">
        <w:rPr>
          <w:rFonts w:eastAsia="Cambria" w:cstheme="minorHAnsi"/>
          <w:lang w:val="en-US"/>
        </w:rPr>
        <w:t xml:space="preserve"> </w:t>
      </w:r>
      <w:hyperlink r:id="rId260" w:history="1">
        <w:r w:rsidRPr="005600B9">
          <w:rPr>
            <w:rStyle w:val="Hyperlink"/>
            <w:rFonts w:eastAsia="Cambria" w:cstheme="minorHAnsi"/>
            <w:lang w:val="en-US"/>
          </w:rPr>
          <w:t>Appendix 2.2</w:t>
        </w:r>
      </w:hyperlink>
      <w:r w:rsidRPr="00946649">
        <w:rPr>
          <w:rFonts w:eastAsia="Cambria" w:cstheme="minorHAnsi"/>
          <w:lang w:val="en-US"/>
        </w:rPr>
        <w:t xml:space="preserve">). Significant losses of </w:t>
      </w:r>
      <w:r w:rsidRPr="00946649">
        <w:rPr>
          <w:rFonts w:eastAsia="Cambria"/>
          <w:lang w:val="en-US"/>
        </w:rPr>
        <w:t xml:space="preserve">indigenous and local knowledge </w:t>
      </w:r>
      <w:r w:rsidRPr="00946649">
        <w:rPr>
          <w:rFonts w:eastAsia="Cambria" w:cstheme="minorHAnsi"/>
          <w:lang w:val="en-US"/>
        </w:rPr>
        <w:t xml:space="preserve">were found in Western Europe in agrobiodiversity managem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3280-014-0556-1", "ISSN" : "00447447", "PMID" : "25286985", "author" : [ { "dropping-particle" : "", "family" : "Iniesta-Arandia", "given" : "Irene", "non-dropping-particle" : "", "parse-names" : false, "suffix" : "" }, { "dropping-particle" : "", "family" : "Garc\u00eda del Amo", "given" : "David", "non-dropping-particle" : "", "parse-names" : false, "suffix" : "" }, { "dropping-particle" : "", "family" : "Garc\u00eda-Nieto", "given" : "Ana Paula", "non-dropping-particle" : "", "parse-names" : false, "suffix" : "" }, { "dropping-particle" : "", "family" : "Pi\u00f1eiro", "given" : "Concepci\u00f3n", "non-dropping-particle" : "", "parse-names" : false, "suffix" : "" }, { "dropping-particle" : "", "family" : "Montes", "given" : "Carlos", "non-dropping-particle" : "", "parse-names" : false, "suffix" : "" }, { "dropping-particle" : "", "family" : "Mart\u00edn-L\u00f3pez", "given" : "Berta", "non-dropping-particle" : "", "parse-names" : false, "suffix" : "" } ], "id" : "ITEM-1", "issued" : { "date-parts" : [ [ "2014" ] ] }, "title" : "Factors influencing local ecological knowledge maintenance in Mediterranean watersheds: insights for conservation policies", "type" : "article-journal", "volume" : "Enviado" }, "uris" : [ "http://www.mendeley.com/documents/?uuid=5c0f2bb6-81ab-4441-a9d7-f50b7a3de589", "http://www.mendeley.com/documents/?uuid=8aa5b774-1972-4d15-a3fd-3908fcdf1c4d" ] }, { "id" : "ITEM-2", "itemData" : { "DOI" : "10.1016/j.ecolecon.2015.11.003", "ISSN" : "09218009", "abstract" : "The Millennium Ecosystem Assessment found a general decline in the consumption and gathering of wild edible plants, but some studies also observe a localized increase. Using information from interviews (n. =. 1133) in seven sites in the Iberian Peninsula and one in the Balearic Islands, we 1) identify current trends in the consumption and gathering of wild edible plants (n. =. 56 plant-uses) and 2) analyze how cultural ecosystem services relate to such trends. Our data show a generalized decrease in the consumption and gathering of wild edible plants, although the trend changes significantly across plant-uses. Specifically, we found that -despite the overall decreasing trend- uses of wild edible plants that simultaneously relate to foods with high cultural appreciation and the recreational function of gathering remain popular. Our results signal that cultural services and values associated to the gathering and consumption of some wild edible plants are important factors explaining divergent trends across plant species. This finding reinforces the notion that cultural ecosystem services are deeply intertwined with other categories of services which can combine in complex, non-linear ways producing a variety of interdependent benefits.", "author" : [ { "dropping-particle" : "", "family" : "Reyes-Garc\u00eda", "given" : "Victoria", "non-dropping-particle" : "", "parse-names" : false, "suffix" : "" }, { "dropping-particle" : "", "family" : "Menendez-Baceta", "given" : "Gorka", "non-dropping-particle" : "", "parse-names" : false, "suffix" : "" }, { "dropping-particle" : "", "family" : "Aceituno-Mata", "given" : "Laura", "non-dropping-particle" : "", "parse-names" : false, "suffix" : "" }, { "dropping-particle" : "", "family" : "Acosta-Naranjo", "given" : "Rufino", "non-dropping-particle" : "", "parse-names" : false, "suffix" : "" }, { "dropping-particle" : "", "family" : "Calvet-Mir", "given" : "Laura", "non-dropping-particle" : "", "parse-names" : false, "suffix" : "" }, { "dropping-particle" : "", "family" : "Dom\u00ednguez", "given" : "Pablo", "non-dropping-particle" : "", "parse-names" : false, "suffix" : "" }, { "dropping-particle" : "", "family" : "Garnatje", "given" : "Teresa", "non-dropping-particle" : "", "parse-names" : false, "suffix" : "" }, { "dropping-particle" : "", "family" : "G\u00f3mez-Baggethun", "given" : "Erik", "non-dropping-particle" : "", "parse-names" : false, "suffix" : "" }, { "dropping-particle" : "", "family" : "Molina-Bustamante", "given" : "Manuel", "non-dropping-particle" : "", "parse-names" : false, "suffix" : "" }, { "dropping-particle" : "", "family" : "Molina", "given" : "Marta", "non-dropping-particle" : "", "parse-names" : false, "suffix" : "" }, { "dropping-particle" : "", "family" : "Rodr\u00edguez-Franco", "given" : "Ram\u00f3n", "non-dropping-particle" : "", "parse-names" : false, "suffix" : "" }, { "dropping-particle" : "", "family" : "Serrasolses", "given" : "Ginesta", "non-dropping-particle" : "", "parse-names" : false, "suffix" : "" }, { "dropping-particle" : "", "family" : "Vall\u00e8s", "given" : "Joan", "non-dropping-particle" : "", "parse-names" : false, "suffix" : "" }, { "dropping-particle" : "", "family" : "Pardo-de-Santayana", "given" : "Manuel", "non-dropping-particle" : "", "parse-names" : false, "suffix" : "" } ], "container-title" : "Ecological Economics", "id" : "ITEM-2", "issue" : "November", "issued" : { "date-parts" : [ [ "2015" ] ] }, "page" : "303-311", "title" : "From famine foods to delicatessen: Interpreting trends in the use of wild edible plants through cultural ecosystem services", "type" : "article-journal", "volume" : "120" }, "uris" : [ "http://www.mendeley.com/documents/?uuid=2cbeeb77-de84-4a59-9924-f1cc34108fce", "http://www.mendeley.com/documents/?uuid=409aba7c-9239-4980-8637-a547620230ac" ] }, { "id" : "ITEM-3", "itemData" : { "ISSN" : "0142-6397", "abstract" : "Abstract In the semi-arid zones of the Eastern Mediterranean, husbandry of sheep and goats has been an integral part of livelihoods and survival strategies since the Neolithic, but underwent major changes after approximately the 1960s. In this paper, we analyse the landscape changes that were induced by the following increase of sheep numbers and the underlying socio-economic and biophysical driving forces in an insular semi-arid locality of the Eastern Mediterranean, Western Lesvos, Greece. Thirty-four sheep farmers were surveyed and secondary sources such as agricultural statistics and regional literature were analysed. The findings indicate a transition from an agrosilvopastoral system strongly dependent on local ecosystem services to a market economy with intensified animal production that has brought a significant loss of traditional ecological knowledge. This loss is expressed in the simplification of current management practices in comparison to former ones. The causes of the resulting intensificat...", "author" : [ { "dropping-particle" : "", "family" : "Kizos", "given" : "Thanasis", "non-dropping-particle" : "", "parse-names" : false, "suffix" : "" }, { "dropping-particle" : "", "family" : "Plieninger", "given" : "Tobias", "non-dropping-particle" : "", "parse-names" : false, "suffix" : "" }, { "dropping-particle" : "", "family" : "Schaich", "given" : "Harald", "non-dropping-particle" : "", "parse-names" : false, "suffix" : "" } ], "container-title" : "Landscape Research", "id" : "ITEM-3", "issue" : "4", "issued" : { "date-parts" : [ [ "2013", "8" ] ] }, "language" : "en", "page" : "476-498", "publisher" : "Routledge", "title" : "\u201cInstead of 40 Sheep there are 400\u201d: Traditional Grazing Practices and Landscape Change in Western Lesvos, Greece", "type" : "article-journal", "volume" : "38" }, "uris" : [ "http://www.mendeley.com/documents/?uuid=d3ca7539-7084-452a-97e7-c66acad4faee", "http://www.mendeley.com/documents/?uuid=f55ea256-16c4-42c0-9a85-58c2663407fd" ] } ], "mendeley" : { "formattedCitation" : "(Iniesta-Arandia et al., 2014; Kizos, Plieninger, &amp; Schaich, 2013; Reyes-Garc\u00eda et al., 2015)", "plainTextFormattedCitation" : "(Iniesta-Arandia et al., 2014; Kizos, Plieninger, &amp; Schaich, 2013; Reyes-Garc\u00eda et al., 2015)", "previouslyFormattedCitation" : "(Iniesta-Arandia et al., 2014; Kizos, Plieninger, &amp; Schaich, 2013; Reyes-Garc\u00eda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Iniesta-Arandia </w:t>
      </w:r>
      <w:r w:rsidR="00C56B4E" w:rsidRPr="00C56B4E">
        <w:rPr>
          <w:rFonts w:eastAsia="Cambria" w:cstheme="minorHAnsi"/>
          <w:i/>
          <w:lang w:val="en-US"/>
        </w:rPr>
        <w:t>et al.</w:t>
      </w:r>
      <w:r w:rsidRPr="00946649">
        <w:rPr>
          <w:rFonts w:eastAsia="Cambria" w:cstheme="minorHAnsi"/>
          <w:lang w:val="en-US"/>
        </w:rPr>
        <w:t>, 2014; Kizos</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xml:space="preserve">, 2013; Reyes-García </w:t>
      </w:r>
      <w:r w:rsidR="00C56B4E" w:rsidRPr="00C56B4E">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in forest managem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03781127", "abstract" : "Until the middle of the 19th century, Alpine forests were seen as three-dimensional and multi-layered structures, which multiplied productive space in comparison to the fields. The result of various uses was a landscape of rich biodiversity. Several authors have pointed out the importance of traditional multiple uses of forests, including agroforestry, and condemn the term minor forest utilisation\u2014often used in contemporary forest policy formulation and administration, which ignores its former importance and thus neglects its long-lasting influence on the cultural landscape. The loss of biodiversity \u2013 as it can be observed today \u2013 is closely related to economic and technical strategies of utilising the landscape. This development can be considered in contrast to the society's demands for open spaces and the maintenance of a variety of cultural ecosystems. This paper analyses how rural societies in the past met their demand for wood particularly in remote Alpine regions, and how these uses related to social and economic power structures. The study investigates how woodlands and landscapes changed after scientific intervention, how the introduction of modern forestry influenced traditional woodland management in correlation with political, social, and economic pressure, and why traditional forest-related knowledge is of increasing importance for sustainable rural development today.", "author" : [ { "dropping-particle" : "", "family" : "Johann", "given" : "Elisabeth", "non-dropping-particle" : "", "parse-names" : false, "suffix" : "" } ], "container-title" : "Forest Ecology and Management", "id" : "ITEM-1", "issue" : "1-2", "issued" : { "date-parts" : [ [ "2007", "9" ] ] }, "page" : "54-62", "title" : "Traditional forest management under the influence of science and industry: The story of the alpine cultural landscapes", "type" : "article-journal", "volume" : "249" }, "uris" : [ "http://www.mendeley.com/documents/?uuid=e072bc66-5327-448e-a161-3b048b9a8ac8", "http://www.mendeley.com/documents/?uuid=b17b44ca-ce0f-4895-979b-495cb13676f3" ] }, { "id" : "ITEM-2", "itemData" : { "ISSN" : "03781127", "abstract" : "Confirmed by an extensive international literature, forest landscapes reflect and influence community cultural history. As palimpsests of archaeology they provide evidence of former uses. Information about wooded landscapes, on the ground and in archives, relates to woodland and non-woodland activities. Ancient woodland landscapes preserve features relating to environmental factors and people's activities. Human influences include: (a) those related to woodland and its utilisation and (b) those of non-wooded periods. Present-day woods were formed and influenced by both, not always equally, each site to some extent a unique living catalogue of landscape history. Evidence includes the woodland ecology, for example, botanical \u2018indicators\u2019 of antiquity or disturbance, the \u2018archaeological features or finds\u2019, and the field evidence of tree-forms (working trees) and earthworks. Intensive UK-based studies show the depth and diversity of people/woodland interactions, and that understanding of these landscapes and their drivers has changed over recent years. There remain deep-seated problems of limited understanding of the interactions of culture and nature in these landscapes; ecologists and foresters often failing to see this. Archaeologists recognise built structures (\u2018monuments\u2019) and \u2018finds\u2019 but overlook ecology and many earthworks. With Ecclesall Woods (100-ha case-study) the official archaeological information repository (The South Yorkshire Sites and Monuments Record) after visits by senior archaeologists and ecologists had four to five only \u2018finds\u2019 or \u2018features\u2019, the research described in this paper revised this to over 1000. Ecologists surveying the site considered it \u2018typical inherently species-poor Coal Measures Series woodland\u2019. However, this \u2018typical\u2019 and \u2018natural\u2019 vegetation is to a large degree an artefact of 500+ years of intensive human exploitation. Understanding these landscapes has been made more difficult by the rapid loss of local cultural knowledge about woodland management. These issues are exemplified and their consequences noted for a case-study in Sheffield, England.", "author" : [ { "dropping-particle" : "", "family" : "Rotherham", "given" : "Ian D.", "non-dropping-particle" : "", "parse-names" : false, "suffix" : "" } ], "container-title" : "Forest Ecology and Management", "id" : "ITEM-2", "issue" : "1-2", "issued" : { "date-parts" : [ [ "2007", "9" ] ] }, "page" : "100-115", "title" : "The implications of perceptions and cultural knowledge loss for the management of wooded landscapes: A UK case-study", "type" : "article-journal", "volume" : "249" }, "uris" : [ "http://www.mendeley.com/documents/?uuid=8cfbfbaa-37fe-438d-a8d2-83d95b5b7de4", "http://www.mendeley.com/documents/?uuid=34dd7904-f432-416e-8838-7e2497270557" ] } ], "mendeley" : { "formattedCitation" : "(Johann, 2007; Rotherham, 2007)", "plainTextFormattedCitation" : "(Johann, 2007; Rotherham, 2007)", "previouslyFormattedCitation" : "(Johann, 2007; Rotherham, 200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Johann, 2007; Rotherham, 2007)</w:t>
      </w:r>
      <w:r w:rsidRPr="00946649">
        <w:rPr>
          <w:rFonts w:eastAsia="Cambria" w:cstheme="minorHAnsi"/>
          <w:lang w:val="en-US"/>
        </w:rPr>
        <w:fldChar w:fldCharType="end"/>
      </w:r>
      <w:r w:rsidRPr="00946649">
        <w:rPr>
          <w:rFonts w:eastAsia="Cambria" w:cstheme="minorHAnsi"/>
          <w:lang w:val="en-US"/>
        </w:rPr>
        <w:t xml:space="preserve">, and in pastoralist systems </w:t>
      </w:r>
      <w:r w:rsidRPr="00946649">
        <w:rPr>
          <w:rFonts w:eastAsia="Cambria" w:cstheme="minorHAnsi"/>
          <w:lang w:val="en-US"/>
        </w:rPr>
        <w:fldChar w:fldCharType="begin" w:fldLock="1"/>
      </w:r>
      <w:r>
        <w:rPr>
          <w:rFonts w:eastAsia="Cambria" w:cstheme="minorHAnsi"/>
          <w:lang w:val="en-US"/>
        </w:rPr>
        <w:instrText>ADDIN CSL_CITATION { "citationItems" : [ { "id" : "ITEM-1", "itemData" : { "ISSN" : "0300-7839", "author" : [ { "dropping-particle" : "", "family" : "Fern\u00e1ndez-Gim\u00e9nez", "given" : "Mar\u00eda E.", "non-dropping-particle" : "", "parse-names" : false, "suffix" : "" }, { "dropping-particle" : "", "family" : "Fillat Estaque", "given" : "Federico", "non-dropping-particle" : "", "parse-names" : false, "suffix" : "" } ], "container-title" : "Human Ecology", "id" : "ITEM-1", "issue" : "2", "issued" : { "date-parts" : [ [ "2012", "3" ] ] }, "page" : "287-300", "title" : "Pyrenean Pastoralists\u2019 Ecological Knowledge: Documentation and Application to Natural Resource Management and Adaptation", "type" : "article-journal", "volume" : "40" }, "uris" : [ "http://www.mendeley.com/documents/?uuid=bb95731a-608c-4fd6-a85d-3e9840c96554", "http://www.mendeley.com/documents/?uuid=2ff6d5d1-003e-4dbc-a3ad-052213a68631" ] }, { "id" : "ITEM-2", "itemData" : { "DOI" : "10.5751/ES-05597-180333", "ISBN" : "1708-3087", "ISSN" : "1708-3087", "abstract" : "Mobility is a millenary human strategy to deal with environmental change. An outstanding example of mobility is transhumance, an ancient pastoralist practice consisting of the seasonal migration of livestock between ecological regions following peaks in pasture productivity. The maintenance of transhumance depends partly on the preservation of related traditional ecological knowledge (TEK). We (a) identified and characterized social groups that hold transhumance-related TEK, (b) analyzed trends in transhumance-related TEK across generations and social groups, (c) examined the factors that influence variation in levels of TEK, and (d) analyzed elements of transhumance-related TEK as examples of adaptive strategies to cope with global change. We used transhumance on the Conquense Drove Road, a major active transhumant network in Spain, as a case study. Through an indepth literature review, participant observation, semistructured interviews, and a focus group discussion, we developed a survey to examine transhumance-related knowledge, practices, and beliefs. We collected survey data from 150 informants. Although a rich body of TEK persisted among transhumant shepherds, we found a marked loss of TEK among transhumants born after 1975, who scored one-fifth lower on survey items than other generations. The maintenance of transhumance on foot is the most important factor influencing TEK preservation. We conclude that in developed country settings, maintaining conditions for herd mobility can contribute to enhancing the adaptive capacity of agrarian societies to cope with global environmental change.", "author" : [ { "dropping-particle" : "", "family" : "Oteros-Rozas", "given" : "Elisa", "non-dropping-particle" : "", "parse-names" : false, "suffix" : "" }, { "dropping-particle" : "", "family" : "Ontillera-S\u00e1nchez", "given" : "Ricardo", "non-dropping-particle" : "", "parse-names" : false, "suffix" : "" }, { "dropping-particle" : "", "family" : "Sanosa", "given" : "Pau", "non-dropping-particle" : "", "parse-names" : false, "suffix" : "" }, { "dropping-particle" : "", "family" : "G\u00f3mez-Baggethun", "given" : "Erik", "non-dropping-particle" : "", "parse-names" : false, "suffix" : "" }, { "dropping-particle" : "", "family" : "Reyes-Garc\u00eda", "given" : "Victoria", "non-dropping-particle" : "", "parse-names" : false, "suffix" : "" }, { "dropping-particle" : "", "family" : "Gonz\u00e1lez", "given" : "Jos\u00e9 A.", "non-dropping-particle" : "", "parse-names" : false, "suffix" : "" } ], "container-title" : "Ecology and Society", "id" : "ITEM-2", "issue" : "3", "issued" : { "date-parts" : [ [ "2013" ] ] }, "page" : "art33", "title" : "Traditional ecological knowledge among transhumant pastoralists in Mediterranean Spain", "type" : "article-journal", "volume" : "18" }, "uris" : [ "http://www.mendeley.com/documents/?uuid=2b0e9a50-532c-4c44-96ea-80a9aa3cd99a", "http://www.mendeley.com/documents/?uuid=cac5089e-e953-44e3-8077-7c1f96593ad3" ] } ], "mendeley" : { "formattedCitation" : "(Fern\u00e1ndez-Gim\u00e9nez &amp; Fillat Estaque, 2012a; Oteros-Rozas, Ontillera-S\u00e1nchez, et al., 2013a)", "plainTextFormattedCitation" : "(Fern\u00e1ndez-Gim\u00e9nez &amp; Fillat Estaque, 2012a; Oteros-Rozas, Ontillera-S\u00e1nchez, et al., 2013a)", "previouslyFormattedCitation" : "(Fern\u00e1ndez-Gim\u00e9nez &amp; Fillat Estaque, 2012a; Oteros-Rozas, Ontillera-S\u00e1nchez, et al., 2013a)" }, "properties" : {  }, "schema" : "https://github.com/citation-style-language/schema/raw/master/csl-citation.json" }</w:instrText>
      </w:r>
      <w:r w:rsidRPr="00946649">
        <w:rPr>
          <w:rFonts w:eastAsia="Cambria" w:cstheme="minorHAnsi"/>
          <w:lang w:val="en-US"/>
        </w:rPr>
        <w:fldChar w:fldCharType="separate"/>
      </w:r>
      <w:r w:rsidRPr="008F2F50">
        <w:rPr>
          <w:rFonts w:eastAsia="Cambria" w:cstheme="minorHAnsi"/>
        </w:rPr>
        <w:t xml:space="preserve">(Fernández-Giménez &amp; Fillat Estaque, 2012; Oteros-Rozas </w:t>
      </w:r>
      <w:r w:rsidR="00C56B4E" w:rsidRPr="00C56B4E">
        <w:rPr>
          <w:rFonts w:eastAsia="Cambria" w:cstheme="minorHAnsi"/>
          <w:i/>
        </w:rPr>
        <w:t>et al.</w:t>
      </w:r>
      <w:r w:rsidRPr="008F2F50">
        <w:rPr>
          <w:rFonts w:eastAsia="Cambria" w:cstheme="minorHAnsi"/>
        </w:rPr>
        <w:t>, 2013b)</w:t>
      </w:r>
      <w:r w:rsidRPr="00946649">
        <w:rPr>
          <w:rFonts w:eastAsia="Cambria" w:cstheme="minorHAnsi"/>
          <w:lang w:val="en-US"/>
        </w:rPr>
        <w:fldChar w:fldCharType="end"/>
      </w:r>
      <w:r w:rsidRPr="008F2F50">
        <w:rPr>
          <w:rFonts w:eastAsia="Cambria" w:cstheme="minorHAnsi"/>
        </w:rPr>
        <w:t xml:space="preserve">. </w:t>
      </w:r>
      <w:r w:rsidRPr="00946649">
        <w:rPr>
          <w:rFonts w:eastAsia="Cambria" w:cstheme="minorHAnsi"/>
          <w:lang w:val="en-US"/>
        </w:rPr>
        <w:t xml:space="preserve">Evidence of erosion of </w:t>
      </w:r>
      <w:r w:rsidRPr="00946649">
        <w:rPr>
          <w:rFonts w:eastAsia="Cambria"/>
          <w:lang w:val="en-US"/>
        </w:rPr>
        <w:t xml:space="preserve">indigenous and local knowledge </w:t>
      </w:r>
      <w:r w:rsidRPr="00946649">
        <w:rPr>
          <w:rFonts w:eastAsia="Cambria" w:cstheme="minorHAnsi"/>
          <w:lang w:val="en-US"/>
        </w:rPr>
        <w:t xml:space="preserve">was also found in Central Europe, associated with agrobiodiversity managem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978-3-319-26315-1_28", "author" : [ { "dropping-particle" : "", "family" : "\u0160mid Hribar", "given" : "Mateja", "non-dropping-particle" : "", "parse-names" : false, "suffix" : "" }, { "dropping-particle" : "", "family" : "Urbanc", "given" : "Mimi", "non-dropping-particle" : "", "parse-names" : false, "suffix" : "" } ], "id" : "ITEM-1", "issued" : { "date-parts" : [ [ "2016" ] ] }, "page" : "523-537", "publisher" : "Springer International Publishing", "title" : "The Nexus Between Landscape Elements and Traditional Practices for Cultural Landscape Management", "type" : "chapter" }, "uris" : [ "http://www.mendeley.com/documents/?uuid=fc835490-e721-3212-9306-8faa661afdc1", "http://www.mendeley.com/documents/?uuid=a0301a8c-a6b2-47ef-8bf9-dd24687fef6d" ] } ], "mendeley" : { "formattedCitation" : "(\u0160mid Hribar &amp; Urbanc, 2016)", "plainTextFormattedCitation" : "(\u0160mid Hribar &amp; Urbanc, 2016)", "previouslyFormattedCitation" : "(\u0160mid Hribar &amp; Urbanc,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Šmid Hribar &amp; Urbanc, 2016)</w:t>
      </w:r>
      <w:r w:rsidRPr="00946649">
        <w:rPr>
          <w:rFonts w:eastAsia="Cambria" w:cstheme="minorHAnsi"/>
          <w:lang w:val="en-US"/>
        </w:rPr>
        <w:fldChar w:fldCharType="end"/>
      </w:r>
      <w:r w:rsidRPr="00946649">
        <w:rPr>
          <w:rFonts w:eastAsia="Cambria" w:cstheme="minorHAnsi"/>
          <w:lang w:val="en-US"/>
        </w:rPr>
        <w:t xml:space="preserve">, pastoralism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3986/traditio2013420203", "abstract" : "The article contains a survey of Alpine dairy pasturing and\r\nof elements of cultural heritage associated with pasturing\r\nwithin the confines of Triglav National Park. The author\r\nraises questions as well as identifies discrepancies, overlaps\r\nand reconciliations among different understandings and\r\nexperiences of dairy mountain pasturing and its cultural\r\nheritage on the part of diverse stakeholders: from directly\r\ninvolved agents to representatives of public interest.\r\nKey words: mountain pastures, Triglav National Park,\r\ncultural heritage", "author" : [ { "dropping-particle" : "", "family" : "Lozej", "given" : "\u0160pela L", "non-dropping-particle" : "", "parse-names" : false, "suffix" : "" } ], "container-title" : "Traditiones", "id" : "ITEM-1", "issue" : "2", "issued" : { "date-parts" : [ [ "2013" ] ] }, "page" : "49-68", "title" : "PA\u0160A IN PREDELAVA MLEKA V PLANINAH TRIGLAVSKEGA NARODNEGA PARKA KULTURNA DEDI\u0160\u010cINA IN AKTUALNA V", "type" : "article-journal", "volume" : "42" }, "uris" : [ "http://www.mendeley.com/documents/?uuid=d00103fb-b6e9-4b03-b849-b465d59f3d09", "http://www.mendeley.com/documents/?uuid=2363155b-8068-42a9-8197-fca2abdd3500" ] }, { "id" : "ITEM-2", "itemData" : { "ISBN" : "8087112806", "abstract" : "1st ed. 380 vy\u0301t.", "author" : [ { "dropping-particle" : "", "family" : "Otc\u030cena\u0301s\u030cek", "given" : "Jaroslav", "non-dropping-particle" : "", "parse-names" : false, "suffix" : "" } ], "id" : "ITEM-2", "issued" : { "date-parts" : [ [ "2013" ] ] }, "publisher" : "Institute of Ethnology of the Academy of Sciences of the Czech Republic", "title" : "Traditional food in the Central Europe : history and changes", "type" : "book" }, "uris" : [ "http://www.mendeley.com/documents/?uuid=ec498285-469f-4945-bc50-d49ecb276103", "http://www.mendeley.com/documents/?uuid=1fb26dcb-c4f6-4e84-a410-887031b65011" ] } ], "mendeley" : { "formattedCitation" : "(Lozej, 2013; Otc\u030cena\u0301s\u030cek, 2013)", "plainTextFormattedCitation" : "(Lozej, 2013; Otc\u030cena\u0301s\u030cek, 2013)", "previouslyFormattedCitation" : "(Lozej, 2013; Otc\u030cena\u0301s\u030cek,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Lozej, 2013; Otčenášek, 2013)</w:t>
      </w:r>
      <w:r w:rsidRPr="00946649">
        <w:rPr>
          <w:rFonts w:eastAsia="Cambria" w:cstheme="minorHAnsi"/>
          <w:lang w:val="en-US"/>
        </w:rPr>
        <w:fldChar w:fldCharType="end"/>
      </w:r>
      <w:r w:rsidRPr="00946649">
        <w:rPr>
          <w:rFonts w:eastAsia="Cambria" w:cstheme="minorHAnsi"/>
          <w:lang w:val="en-US"/>
        </w:rPr>
        <w:t xml:space="preserve"> and medicinal plants and wild food plant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5586/asbp.2012.031", "ISSN" : "2083-9480", "author" : [ { "dropping-particle" : "", "family" : "\u0141uczaj", "given" : "\u0141ukasz", "non-dropping-particle" : "", "parse-names" : false, "suffix" : "" }, { "dropping-particle" : "", "family" : "Pieroni", "given" : "Andrea", "non-dropping-particle" : "", "parse-names" : false, "suffix" : "" }, { "dropping-particle" : "", "family" : "Tard\u00edo", "given" : "Javier", "non-dropping-particle" : "", "parse-names" : false, "suffix" : "" }, { "dropping-particle" : "", "family" : "Pardo-de-Santayana", "given" : "Manuel", "non-dropping-particle" : "", "parse-names" : false, "suffix" : "" }, { "dropping-particle" : "", "family" : "S\u00f5ukand", "given" : "Renata", "non-dropping-particle" : "", "parse-names" : false, "suffix" : "" }, { "dropping-particle" : "", "family" : "Svanberg", "given" : "Ingvar", "non-dropping-particle" : "", "parse-names" : false, "suffix" : "" }, { "dropping-particle" : "", "family" : "Kalle", "given" : "Raivo", "non-dropping-particle" : "", "parse-names" : false, "suffix" : "" } ], "container-title" : "Acta Societatis Botanicorum Poloniae", "id" : "ITEM-1", "issue" : "4", "issued" : { "date-parts" : [ [ "2012" ] ] }, "page" : "359-370", "title" : "Wild food plant use in 21st century Europe: the disappearance of old traditions and the search for new cuisines involving wild edibles", "type" : "article-journal", "volume" : "81" }, "uris" : [ "http://www.mendeley.com/documents/?uuid=875e8674-2928-467b-87e4-0871c3e1fc7b", "http://www.mendeley.com/documents/?uuid=a41e1534-e925-4c5c-9afd-d006331d54c1" ] }, { "id" : "ITEM-2", "itemData" : { "auth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container-title" : "The Ethnobotany in the New Europe : People, Health and Wild Plant Resources.", "edit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id" : "ITEM-2", "issue" : "November", "issued" : { "date-parts" : [ [ "2010" ] ] }, "page" : "1-15", "publisher" : "Berghahn Books", "publisher-place" : "New York, NY, USA", "title" : "The Ethnobotany of Europe, Past and Present", "type" : "chapter" }, "uris" : [ "http://www.mendeley.com/documents/?uuid=928486ef-5cd7-4deb-8ba5-1c572d6f5b59", "http://www.mendeley.com/documents/?uuid=65d822f2-f1e4-4039-84c9-9bc8122d1b0c" ] }, { "id" : "ITEM-3", "itemData" : { "DOI" : "10.1186/1746-4269-9-22", "ISSN" : "1746-4269", "abstract" : "Ethnobotanical surveys of the Western Balkans are important for the cross-cultural study of local plant knowledge and also for obtaining baseline data, which is crucial for fostering future rural development and eco-tourism initiatives in the region. The current ethnobotanical field study was conducted among the last remaining Albanians inhabiting the upper Reka Valley at the base of Mount Korab in the Mavrovo National Park of the Republic of Macedonia. The aims of the study were threefold: 1) to document local knowledge pertaining to plants; 2) to compare these findings with those of an ethnographic account written one century ago and focused on the same territory; and 3) to compare these findings with those of similar field studies previously conducted in other areas of the Balkans. Field research was conducted with all inhabitants of the last four inhabited villages of the upper Reka Valley (n=17). Semi-structured and open interviews were conducted regarding the perception and use of the local flora and cultivated plants. The uses of ninety-two plant and fungal taxa were recorded; among the most uncommon uses, the contemporary use of young cooked potato (Solanum tuberosum) leaves and Rumex patientia as a filling for savory pies was documented. Comparison of the data with an ethnographic study conducted one century ago in the same area shows a remarkable resilience of original local plant knowledge, with the only exception of rye, which has today disappeared from the local foodscape. Medicinal plant use reports show important similarities with the ethnobotanical data collected in other Albanian areas, which are largely influenced by South-Slavic cultures.", "author" : [ { "dropping-particle" : "", "family" : "Pieroni", "given" : "Andrea", "non-dropping-particle" : "", "parse-names" : false, "suffix" : "" }, { "dropping-particle" : "", "family" : "Rexhepi", "given" : "Besnik", "non-dropping-particle" : "", "parse-names" : false, "suffix" : "" }, { "dropping-particle" : "", "family" : "Nedelcheva", "given" : "Anely", "non-dropping-particle" : "", "parse-names" : false, "suffix" : "" }, { "dropping-particle" : "", "family" : "Hajdari", "given" : "Avni", "non-dropping-particle" : "", "parse-names" : false, "suffix" : "" }, { "dropping-particle" : "", "family" : "Mustafa", "given" : "Behxhet", "non-dropping-particle" : "", "parse-names" : false, "suffix" : "" }, { "dropping-particle" : "", "family" : "Koloso</w:instrText>
      </w:r>
      <w:r w:rsidRPr="00462AEE">
        <w:rPr>
          <w:rFonts w:eastAsia="Cambria" w:cstheme="minorHAnsi"/>
          <w:lang w:val="es-ES"/>
        </w:rPr>
        <w:instrText>va", "given" : "Valeria", "non-dropping-particle" : "", "parse-names" : false, "suffix" : "" }, { "dropping-particle" : "", "family" : "Cianfaglione", "given" : "Kevin", "non-dropping-particle" : "", "parse-names" : false, "suffix" : "" }, { "dropping-particle" : "", "family" : "Quave", "given" : "Cassandra L", "non-dropping-particle" : "", "parse-names" : false, "suffix" : "" } ], "container-title" : "Journal of Ethnobiology and Ethnomedicine", "id" : "ITEM-3", "issue" : "1", "issued" : { "date-parts" : [ [ "2013" ] ] }, "page" : "22", "publisher" : "BioMed Central", "title" : "One century later: the folk botanical knowledge of the last remaining Albanians of the upper Reka Valley, Mount Korab, Western Macedonia", "type" : "article-journal", "volume" : "9" }, "uris" : [ "http://www.mendeley.com/documents/?uuid=4632f8dd-49ef-43c5-af4d-531db50bc408", "http://www.mendeley.com/documents/?uuid=1a421195-965c-4105-ad19-f0a3b1b8aabc", "http://www.mendeley.com/documents/?uuid=2da3b7e4-eb07-498b-ac6c-a1684a42577d" ] } ], "mendeley" : { "formattedCitation" : "(\u0141uczaj et al., 2012; Pardo-de-Santayana et al., 2010; Pieroni et al., 2013)", "plainTextFormattedCitation" : "(\u0141uczaj et al., 2012; Pardo-de-Santayana et al., 2010; Pieroni et al., 2013)", "previouslyFormattedCitation" : "(\u0141uczaj et al., 2012; Pardo-de-Santayana et al., 2010; Pieroni et al., 2013)" }, "properties" : {  }, "schema" : "https://github.com/citation-style-language/schema/raw/master/csl-citation.json" }</w:instrText>
      </w:r>
      <w:r w:rsidRPr="00946649">
        <w:rPr>
          <w:rFonts w:eastAsia="Cambria" w:cstheme="minorHAnsi"/>
          <w:lang w:val="en-US"/>
        </w:rPr>
        <w:fldChar w:fldCharType="separate"/>
      </w:r>
      <w:r w:rsidRPr="00462AEE">
        <w:rPr>
          <w:rFonts w:eastAsia="Cambria" w:cstheme="minorHAnsi"/>
          <w:lang w:val="es-ES"/>
        </w:rPr>
        <w:t xml:space="preserve">(Łuczaj </w:t>
      </w:r>
      <w:r w:rsidR="00C56B4E" w:rsidRPr="00C56B4E">
        <w:rPr>
          <w:rFonts w:eastAsia="Cambria" w:cstheme="minorHAnsi"/>
          <w:i/>
          <w:lang w:val="es-ES"/>
        </w:rPr>
        <w:t>et al.</w:t>
      </w:r>
      <w:r w:rsidRPr="00462AEE">
        <w:rPr>
          <w:rFonts w:eastAsia="Cambria" w:cstheme="minorHAnsi"/>
          <w:lang w:val="es-ES"/>
        </w:rPr>
        <w:t xml:space="preserve">, 2012; Pardo-de-Santayana </w:t>
      </w:r>
      <w:r w:rsidR="00C56B4E" w:rsidRPr="00C56B4E">
        <w:rPr>
          <w:rFonts w:eastAsia="Cambria" w:cstheme="minorHAnsi"/>
          <w:i/>
          <w:lang w:val="es-ES"/>
        </w:rPr>
        <w:t>et al.</w:t>
      </w:r>
      <w:r w:rsidRPr="00462AEE">
        <w:rPr>
          <w:rFonts w:eastAsia="Cambria" w:cstheme="minorHAnsi"/>
          <w:lang w:val="es-ES"/>
        </w:rPr>
        <w:t xml:space="preserve">, 2010; Pieroni </w:t>
      </w:r>
      <w:r w:rsidR="00C56B4E" w:rsidRPr="00C56B4E">
        <w:rPr>
          <w:rFonts w:eastAsia="Cambria" w:cstheme="minorHAnsi"/>
          <w:i/>
          <w:lang w:val="es-ES"/>
        </w:rPr>
        <w:t>et al.</w:t>
      </w:r>
      <w:r w:rsidRPr="00462AEE">
        <w:rPr>
          <w:rFonts w:eastAsia="Cambria" w:cstheme="minorHAnsi"/>
          <w:lang w:val="es-ES"/>
        </w:rPr>
        <w:t>, 2013)</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However, some research has found stable patterns in </w:t>
      </w:r>
      <w:r w:rsidRPr="00946649">
        <w:rPr>
          <w:rFonts w:eastAsia="Cambria"/>
          <w:lang w:val="en-US"/>
        </w:rPr>
        <w:t xml:space="preserve">indigenous and local knowledge </w:t>
      </w:r>
      <w:r w:rsidRPr="00946649">
        <w:rPr>
          <w:rFonts w:eastAsia="Cambria" w:cstheme="minorHAnsi"/>
          <w:lang w:val="en-US"/>
        </w:rPr>
        <w:t xml:space="preserve">associated with wild food plants and mushrooms in Central Europ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5586/asbp.2015.029", "ISSN" : "2083-9480", "abstract" : "&lt;p&gt;Wild food and fungi use in the countryside has always been an important part of human-nature relationships. Due to social changes in most rural areas of Europe this part of traditional ecological knowledge is shrinking. The aim of our study was to record the use of wild foods and plants among the Ukrainian (Carpatho-Rusyns) minority in the western part of Romanian Maramure\u015f. We carried out 64 interviews in two villages. Voucher specimens were collected and DNA barcoding was used to identify most fungi taxa. We recorded the use of 44 taxa of plants altogether (including 8 taxa used only for herbal teas) and 24 taxa of fungi. On average 7.7 species of plants and 9.7 species of fungi were listed per interview. Edible fungi are thus an important part of local cuisine and they are eagerly gathered by everyone. The use of a few woodland bracket fungi is worth pointing out. No signs of degeneration of this knowledge were observed. Wild fruits are less collected now and wild greens are rarely collected nowadays. This pattern is typical of many places in Central Europe.&lt;/p&gt;", "author" : [ { "dropping-particle" : "", "family" : "\u0141uczaj", "given" : "\u0141ukasz", "non-dropping-particle" : "", "parse-names" : false, "suffix" : "" }, { "dropping-particle" : "", "family" : "Stawarczyk", "given" : "Kinga", "non-dropping-particle" : "", "parse-names" : false, "suffix" : "" }, { "dropping-particle" : "", "family" : "Kosiek", "given" : "Tomasz", "non-dropping-particle" : "", "parse-names" : false, "suffix" : "" }, { "dropping-particle" : "", "family" : "Pietras", "given" : "Marcin", "non-dropping-particle" : "", "parse-names" : false, "suffix" : "" }, { "dropping-particle" : "", "family" : "Kujawa", "given" : "Anna", "non-dropping-particle" : "", "parse-names" : false, "suffix" : "" } ], "container-title" : "Acta Societatis Botanicorum Poloniae", "id" : "ITEM-1", "issue" : "3", "issued" : { "date-parts" : [ [ "2015" ] ] }, "page" : "339-346", "title" : "Wild food plants and fungi used by Ukrainians in the western part of the Maramure\u015f region in Romania", "type" : "article-journal", "volume" : "84" }, "uris" : [ "http://www.mendeley.com/documents/?uuid=aec237ce-aa3f-41f9-81a6-355c6ad0fe8a", "http://www.mendeley.com/documents/?uuid=26e4833a-5bf4-4321-afcf-5e99d0802ea1" ] }, { "id" : "ITEM-2", "itemData" : { "DOI" : "10.1186/1746-4269-9-22", "ISSN" : "1746-4269", "abstract" : "Ethnobotanical surveys of the Western Balkans are important for the cross-cultural study of local plant knowledge and also for obtaining baseline data, which is crucial for fostering future rural development and eco-tourism initiatives in the region. The current ethnobotanical field study was conducted among the last remaining Albanians inhabiting the upper Reka Valley at the base of Mount Korab in the Mavrovo National Park of the Republic of Macedonia. The aims of the study were threefold: 1) to document local knowledge pertaining to plants; 2) to compare these findings with those of an ethnographic account written one century ago and focused on the same territory; and 3) to compare these findings with those of similar field studies previously conducted in other areas of the Balkans. Field research was conducted with all inhabitants of the last four inhabited villages of the upper Reka Valley (n=17). Semi-structured and open interviews were conducted regarding the perception and use of the local flora and cultivated plants. The uses of ninety-two plant and fungal taxa were recorded; among the most uncommon uses, the contemporary use of young cooked potato (Solanum tuberosum) leaves and Rumex patientia as a filling for savory pies was documented. Comparison of the data with an ethnographic study conducted one century ago in the same area shows a remarkable resilience of original local plant knowledge, with the only exception of rye, which has today disappeared from the local foodscape. Medicinal plant use reports show important similarities with the ethnobotanical data collected in other Albanian areas, which are largely influenced by South-Slavic cultures.", "author" : [ { "dropping-particle" : "", "family" : "Pieroni", "given" : "Andrea", "non-dropping-particle" : "", "parse-names" : false, "suffix" : "" }, { "dropping-particle" : "", "family" : "Rexhepi", "given" : "Besnik", "non-dropping-particle" : "", "parse-names" : false, "suffix" : "" }, { "dropping-particle" : "", "family" : "Nedelcheva", "given" : "Anely", "non-dropping-particle" : "", "parse-names" : false, "suffix" : "" }, { "dropping-particle" : "", "family" : "Hajdari", "given" : "Avni", "non-dropping-particle" : "", "parse-names" : false, "suffix" : "" }, { "dropping-particle" : "", "family" : "Mustafa", "given" : "Behxhet", "non-dropping-particle" : "", "parse-names" : false, "suffix" : "" }, { "dropping-particle" : "", "family" : "Kolosova", "given" : "Valeria", "non-dropping-particle" : "", "parse-names" : false, "suffix" : "" }, { "dropping-particle" : "", "family" : "Cianfaglione", "given" : "Kevin", "non-dropping-particle" : "", "parse-names" : false, "suffix" : "" }, { "dropping-particle" : "", "family" : "Quave", "given" : "Cassandra L", "non-dropping-particle" : "", "parse-names" : false, "suffix" : "" } ], "container-title" : "Journal of Ethnobiology and Ethnomedicine", "id" : "ITEM-2", "issue" : "1", "issued" : { "date-parts" : [ [ "2013" ] ] }, "page" : "22", "publisher" : "BioMed Central", "title" : "One century later: the folk botanical knowledge of the last remaining Albanians of the upper Reka Valley, Mount Korab, Western Macedonia", "type" : "article-journal", "volume" : "9" }, "uris" : [ "http://www.mendeley.com/documents/?uuid=4632f8dd-49ef-43c5-af4d-531db50bc408", "http://www.mendeley.com/documents/?uuid=1a421195-965c-4105-ad19-f0a3b1b8aabc" ] } ], "mendeley" : { "formattedCitation" : "(\u0141uczaj, Stawarczyk, Kosiek, Pietras, &amp; Kujawa, 2015; Pieroni et al., 2013)", "plainTextFormattedCitation" : "(\u0141uczaj, Stawarczyk, Kosiek, Pietras, &amp; Kujawa, 2015; Pieroni et al., 2013)", "previouslyFormattedCitation" : "(\u0141uczaj, Stawarczyk, Kosiek, Pietras, &amp; Kujawa, 2015; Pieroni et al.,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Łuczaj</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xml:space="preserve">, 2015; Pieroni </w:t>
      </w:r>
      <w:r w:rsidR="00C56B4E" w:rsidRPr="00C56B4E">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In Eastern Europe, a decline in </w:t>
      </w:r>
      <w:r w:rsidRPr="00946649">
        <w:rPr>
          <w:rFonts w:eastAsia="Cambria"/>
          <w:lang w:val="en-US"/>
        </w:rPr>
        <w:t xml:space="preserve">indigenous and local knowledge </w:t>
      </w:r>
      <w:r w:rsidRPr="00946649">
        <w:rPr>
          <w:rFonts w:eastAsia="Cambria" w:cstheme="minorHAnsi"/>
          <w:lang w:val="en-US"/>
        </w:rPr>
        <w:t xml:space="preserve">has been found in wood-pastur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Varga", "given" : "A", "non-dropping-particle" : "", "parse-names" : false, "suffix" : "" }, { "dropping-particle" : "", "family" : "Moln\u00e1r", "given" : "Z", "non-dropping-particle" : "", "parse-names" : false, "suffix" : "" } ], "container-title" : "European Wood-pastures in Transition: A Social\u2013Ecological Approach.", "editor" : [ { "dropping-particle" : "", "family" : "Hartel", "given" : "T.", "non-dropping-particle" : "", "parse-names" : false, "suffix" : "" }, { "dropping-particle" : "", "family" : "Plieninger", "given" : "T.", "non-dropping-particle" : "", "parse-names" : false, "suffix" : "" } ], "id" : "ITEM-1", "issued" : { "date-parts" : [ [ "2014" ] ] }, "page" : "185\u2013202.", "publisher" : "Earthscan from Routledge", "publisher-place" : "Abingdon New York", "title" : "The role of traditional ecological knowledge in managing wood-pastures.", "type" : "chapter" }, "uris" : [ "http://www.mendeley.com/documents/?uuid=1d5e63e8-f923-4362-9309-ed466049a3c1", "http://www.mendeley.com/documents/?uuid=1932907d-70a3-4701-b57c-18523ae5bf1b" ] } ], "mendeley" : { "formattedCitation" : "(Varga &amp; Moln\u00e1r, 2014)", "plainTextFormattedCitation" : "(Varga &amp; Moln\u00e1r, 2014)", "previouslyFormattedCitation" : "(Varga &amp; Moln\u00e1r,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Varga &amp; Molnár, 2014)</w:t>
      </w:r>
      <w:r w:rsidRPr="00946649">
        <w:rPr>
          <w:rFonts w:eastAsia="Cambria" w:cstheme="minorHAnsi"/>
          <w:lang w:val="en-US"/>
        </w:rPr>
        <w:fldChar w:fldCharType="end"/>
      </w:r>
      <w:r w:rsidRPr="00946649">
        <w:rPr>
          <w:rFonts w:eastAsia="Cambria" w:cstheme="minorHAnsi"/>
          <w:lang w:val="en-US"/>
        </w:rPr>
        <w:t xml:space="preserve">, pastoralist system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3280-014-0580-1", "ISSN" : "0044-7447", "author" : [ { "dropping-particle" : "", "family" : "Kikvidze", "given" : "Zaal", "non-dropping-particle" : "", "parse-names" : false, "suffix" : "" }, { "dropping-particle" : "", "family" : "Tevzadze", "given" : "Gigi", "non-dropping-particle" : "", "parse-names" : false, "suffix" : "" } ], "container-title" : "Ambio", "id" : "ITEM-1", "issue" : "5", "issued" : { "date-parts" : [ [ "2015", "9" ] ] }, "page" : "452-457", "publisher" : "Springer Netherlands", "title" : "Loss of traditional knowledge aggravates wolf\u2013human conflict in Georgia (Caucasus) in the wake of socio-economic change", "type" : "article-journal", "volume" : "44" }, "uris" : [ "http://www.mendeley.com/documents/?uuid=2cb6a081-22c6-447b-a38b-83ac62262870", "http://www.mendeley.com/documents/?uuid=78cebbee-133f-48e0-a822-47d79f8b883b" ] }, { "id" : "ITEM-2", "itemData" : { "author" : [ { "dropping-particle" : "", "family" : "Lavrillier", "given" : "A.", "non-dropping-particle" : "", "parse-names" : false, "suffix" : "" }, { "dropping-particle" : "", "family" : "GabyshevV", "given" : "S.", "non-dropping-particle" : "", "parse-names" : false, "suffix" : "" }, { "dropping-particle" : "", "family" : "Rojo", "given" : "M.", "non-dropping-particle" : "", "parse-names" : false, "suffix" : "" } ], "chapter-number" : "8", "container-title" : "Indigenous and Local Knowledge of Biodiversity and Ecosystem Services in Europe and Central Asia", "editor" : [ { "dropping-particle" : "", "family" : "Rou\u00e9", "given" : "Marie", "non-dropping-particle" : "", "parse-names" : false, "suffix" : "" }, { "dropping-particle" : "", "family" : "Molnar", "given" : "Zsolt", "non-dropping-particle" : "", "parse-names" : false, "suffix" : "" } ], "id" : "ITEM-2", "issued" : { "date-parts" : [ [ "2016" ] ] }, "page" : "111-128", "publisher" : "UNESCO", "publisher-place" : "Paris, France", "title" : "The Sable for Evenk reindeer herders in southeastern Siberia: Interplaying Drivers of changes on Biodiversity and Ecosystem Services \u2013 Climate Change, Worldwide Market Economy, and Extractive Industries", "type" : "chapter" }, "uris" : [ "http://www.mendeley.com/documents/?uuid=d9e1ff2e-473f-4fca-99db-2ec4f5cfa75c", "http://www.mendeley.com/documents/?uuid=19f8d8d6-e616-46cb-817a-52d8505e2649" ] } ], "mendeley" : { "formattedCitation" : "(Kikvidze &amp; Tevzadze, 2015; Lavrillier, GabyshevV, &amp; Rojo, 2016)", "plainTextFormattedCitation" : "(Kikvidze &amp; Tevzadze, 2015; Lavrillier, GabyshevV, &amp; Rojo, 2016)", "previouslyFormattedCitation" : "(Kikvidze &amp; Tevzadze, 2015; Lavrillier, GabyshevV, &amp; Rojo,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ikvidze &amp; Tevzadze, 2015; Lavrillier</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and the </w:t>
      </w:r>
      <w:r w:rsidRPr="00946649">
        <w:rPr>
          <w:rFonts w:eastAsia="Cambria"/>
          <w:lang w:val="en-US"/>
        </w:rPr>
        <w:t xml:space="preserve">indigenous and local knowledge </w:t>
      </w:r>
      <w:r w:rsidRPr="00946649">
        <w:rPr>
          <w:rFonts w:eastAsia="Cambria" w:cstheme="minorHAnsi"/>
          <w:lang w:val="en-US"/>
        </w:rPr>
        <w:t xml:space="preserve">associated with wild foo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86/1746-4269-9-21", "ISSN" : "1746-4269", "abstract" : "Belarus is an Eastern European country, which has been little studied ethnobotanically. The aim of the study was to compare largely unpublished 19th century sources with more contemporary data on the use of wild food plants. The information on 19th century uses is based on twelve, mainly unpublished, responses to J\u00f3zef Rostafi\u0144ski\u2019s questionnaire from 1883, and the newly discovered materials of the ethnographer Micha\u0142 Federowski, who structured his data according to Rostafi\u0144ski\u2019s questionnaire and documented it with voucher specimens. Rostafi\u0144ski\u2019s questionnaire was concerned mainly with Polish territories, but for historical reasons this also encompassed a large part of Belarus, and we analyzed only the twelve responses (out of the few hundred Rostafi\u0144ski obtained), which concerned the present Belarus. These data were compared with a few 20th century ethnographic sources, and our own 40 interviews and questionnaires from Belarus. 58 taxa of wild food plants used in the 19th century were identified. Some of them are still used in modern Belarus, others are probably completely forgotten. In the 19th century several species of wild greens were widely used for making soups. Apart from Rumex, other wild greens are now either forgotten or rarely used. The list of species used in the 20th and 21st century encompasses 67 taxa. Nearly half of them were mentioned by Rostafi\u0144ski\u2019s respondents. The list of fruit species has not changed much, although in the 19th century fruits were mainly eaten raw, or with dairy or floury dishes, and now apart from being eaten raw, they are incorporated in sweet dishes like jams or cakes. Modern comparative data also contain several alien species, some of which have escaped from cultivation and are gathered from a semi-wild state, as well as children's snacks, which were probably collected in the 19th century but were not recorded back then. The responses to Rostafi\u0144ski from 1883 present extremely valuable historical material as the use of wild food plants in Belarus has since undergone drastic changes, similar to those, which have taken place in other Eastern European countries.", "author" : [ { "dropping-particle" : "", "family" : "\u0141uczaj", "given" : "\u0141ukasz", "non-dropping-particle" : "", "parse-names" : false, "suffix" : "" }, { "dropping-particle" : "", "family" : "K\u00f6hler", "given" : "Piotr", "non-dropping-particle" : "", "parse-names" : false, "suffix" : "" }, { "dropping-particle" : "", "family" : "Piro\u017cnikow", "given" : "Ewa", "non-dropping-particle" : "", "parse-names" : false, "suffix" : "" }, { "dropping-particle" : "", "family" : "Graniszewska", "given" : "Maja", "non-dropping-particle" : "", "parse-names" : false, "suffix" : "" }, { "dropping-particle" : "", "family" : "Pieroni", "given" : "Andrea", "non-dropping-particle" : "", "parse-names" : false, "suffix" : "" }, { "dropping-particle" : "", "family" : "Gervasi", "given" : "Tanya", "non-dropping-particle" : "", "parse-names" : false, "suffix" : "" } ], "container-title" : "Journal of Ethnobiology and Ethnomedicine", "id" : "ITEM-1", "issue" : "1", "issued" : { "date-parts" : [ [ "2013" ] ] }, "page" : "21", "publisher" : "BioMed Central", "title" : "Wild edible plants of Belarus: from Rostafi\u0144ski\u2019s questionnaire of 1883 to the present", "type" : "article-journal", "volume" : "9" }, "uris" : [ "http://www.mendeley.com/documents/?uuid=e8a84637-cd1a-47f9-931e-a5f6825b996f", "http://www.mendeley.com/documents/?uuid=75439b11-dd61-4e82-8f9c-05555d0707f3" ] } ], "mendeley" : { "formattedCitation" : "(\u0141uczaj et al., 2013)", "plainTextFormattedCitation" : "(\u0141uczaj et al., 2013)", "previouslyFormattedCitation" : "(\u0141uczaj et al.,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Łuczaj </w:t>
      </w:r>
      <w:r w:rsidR="00C56B4E" w:rsidRPr="00C56B4E">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w:t>
      </w:r>
    </w:p>
    <w:p w14:paraId="0A05D443" w14:textId="77777777" w:rsidR="001E43D4" w:rsidRDefault="001E43D4" w:rsidP="001E43D4">
      <w:r w:rsidRPr="00946649">
        <w:rPr>
          <w:rFonts w:eastAsia="Cambria" w:cstheme="minorHAnsi"/>
          <w:lang w:val="en-US"/>
        </w:rPr>
        <w:t xml:space="preserve">The erosion of </w:t>
      </w:r>
      <w:r w:rsidRPr="00946649">
        <w:rPr>
          <w:rFonts w:eastAsia="Cambria"/>
          <w:lang w:val="en-US"/>
        </w:rPr>
        <w:t xml:space="preserve">indigenous and local knowledge </w:t>
      </w:r>
      <w:r w:rsidRPr="00946649">
        <w:rPr>
          <w:rFonts w:eastAsia="Cambria" w:cstheme="minorHAnsi"/>
          <w:lang w:val="en-US"/>
        </w:rPr>
        <w:t xml:space="preserve">also involves the loss of linguistic diversity as indigenous and local languages represent the reservoirs of considerable knowledge about non-human </w:t>
      </w:r>
      <w:r w:rsidRPr="00946649">
        <w:rPr>
          <w:rFonts w:eastAsia="Cambria" w:cstheme="minorHAnsi"/>
          <w:lang w:val="en-US"/>
        </w:rPr>
        <w:lastRenderedPageBreak/>
        <w:t xml:space="preserve">species and their relationships with the environm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Nabhan", "given" : "G.P.", "non-dropping-particle" : "", "parse-names" : false, "suffix" : "" } ], "container-title" : "On Biocultural Diversity. Linking Language, Knowledge and the Environment.", "editor" : [ { "dropping-particle" : "", "family" : "Maffi", "given" : "Luisa", "non-dropping-particle" : "", "parse-names" : false, "suffix" : "" } ], "id" : "ITEM-1", "issued" : { "date-parts" : [ [ "2001" ] ] }, "page" : "145-156", "publisher" : "Smithson. Inst. Press", "publisher-place" : "Washington, D.C. and London", "title" : "Cultural Perceptions of Ecological Interactions: An \"Endangered People's\" Contribution to the Conservation of Biological and Linguistic.", "type" : "chapter" }, "uris" : [ "http://www.mendeley.com/documents/?uuid=38bcbbeb-87c5-4b95-83ec-4912fddcb3df", "http://www.mendeley.com/documents/?uuid=03c246ec-6174-45c9-b9a9-3391c23eacce" ] } ], "mendeley" : { "formattedCitation" : "(Nabhan, 2001)", "plainTextFormattedCitation" : "(Nabhan, 2001)", "previouslyFormattedCitation" : "(Nabhan, 200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Nabhan, 2001)</w:t>
      </w:r>
      <w:r w:rsidRPr="00946649">
        <w:rPr>
          <w:rFonts w:eastAsia="Cambria" w:cstheme="minorHAnsi"/>
          <w:lang w:val="en-US"/>
        </w:rPr>
        <w:fldChar w:fldCharType="end"/>
      </w:r>
      <w:r w:rsidRPr="00946649">
        <w:rPr>
          <w:rFonts w:eastAsia="Cambria" w:cstheme="minorHAnsi"/>
          <w:lang w:val="en-US"/>
        </w:rPr>
        <w:t xml:space="preserve">. The endangerment level of indigenous and local languages in Europe and Central Asia is critical (see </w:t>
      </w:r>
      <w:r w:rsidRPr="00946649">
        <w:rPr>
          <w:b/>
          <w:lang w:val="en-US"/>
        </w:rPr>
        <w:t>Figure 2.38</w:t>
      </w:r>
      <w:r w:rsidRPr="00946649">
        <w:rPr>
          <w:rFonts w:eastAsia="Cambria" w:cstheme="minorHAnsi"/>
          <w:lang w:val="en-US"/>
        </w:rPr>
        <w:t>). While a large number of these languages are extinct</w:t>
      </w:r>
      <w:r w:rsidRPr="00946649">
        <w:rPr>
          <w:rStyle w:val="FootnoteReference"/>
          <w:lang w:val="en-US"/>
        </w:rPr>
        <w:footnoteReference w:id="19"/>
      </w:r>
      <w:r w:rsidRPr="00946649">
        <w:rPr>
          <w:rFonts w:eastAsia="Cambria" w:cstheme="minorHAnsi"/>
          <w:lang w:val="en-US"/>
        </w:rPr>
        <w:t xml:space="preserve"> (12% of total languages) or critically endangered</w:t>
      </w:r>
      <w:r w:rsidRPr="00946649">
        <w:rPr>
          <w:rStyle w:val="FootnoteReference"/>
          <w:lang w:val="en-US"/>
        </w:rPr>
        <w:footnoteReference w:id="20"/>
      </w:r>
      <w:r w:rsidRPr="00946649">
        <w:rPr>
          <w:rFonts w:eastAsia="Cambria" w:cstheme="minorHAnsi"/>
          <w:lang w:val="en-US"/>
        </w:rPr>
        <w:t xml:space="preserve"> (11%), 14% still remain alive as most children speak the language (vulnerable category). The level of endangerment varies across subregions (see </w:t>
      </w:r>
      <w:r w:rsidRPr="00946649">
        <w:rPr>
          <w:b/>
          <w:lang w:val="en-US"/>
        </w:rPr>
        <w:t>Figure 2.38</w:t>
      </w:r>
      <w:r w:rsidRPr="00946649">
        <w:rPr>
          <w:rFonts w:eastAsia="Cambria" w:cstheme="minorHAnsi"/>
          <w:lang w:val="en-US"/>
        </w:rPr>
        <w:t xml:space="preserve">). While Central Asia has no languages under the categories of extinct and critically endangered, 31% and 24% of languages in Eastern Europe and Central Europe, respectively, are classified as extinct or critically endangered. Despite this level of threat, it is noticeable that the trends of the Index of Linguistic Diversity for indigenous languages in Eurasia between 1970 and 2005 is rather stable (with a slight decline from 1990) (see </w:t>
      </w:r>
      <w:r w:rsidRPr="00946649">
        <w:rPr>
          <w:b/>
          <w:lang w:val="en-US"/>
        </w:rPr>
        <w:t>Figure 2.39</w:t>
      </w:r>
      <w:r w:rsidRPr="00946649">
        <w:rPr>
          <w:rFonts w:eastAsia="Cambria" w:cstheme="minorHAnsi"/>
          <w:lang w:val="en-US"/>
        </w:rPr>
        <w:t xml:space="preserve">) because </w:t>
      </w:r>
      <w:r>
        <w:rPr>
          <w:rFonts w:eastAsia="Cambria" w:cstheme="minorHAnsi"/>
          <w:lang w:val="en-US"/>
        </w:rPr>
        <w:t xml:space="preserve">Western and Central </w:t>
      </w:r>
      <w:r w:rsidRPr="00946649">
        <w:rPr>
          <w:rFonts w:eastAsia="Cambria" w:cstheme="minorHAnsi"/>
          <w:lang w:val="en-US"/>
        </w:rPr>
        <w:t xml:space="preserve">Europe might have lost the majority of its linguistic diversity prior to 1970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934-5275", "abstract" : "The Index of Linguistic Diversity (ILD) is a new quantitative measure of trends in linguistic diversity. To derive the ILD we created a database of time-series data on language demographics, which we believe to be the worlds largest. So far, the database contains information from nine editions of Ethnologue and five other compendia of speaker num- bers. The initial version of the ILD, which draws solely on the Ethnologue subset of these data, is based on a representative random sample of 1,500 of the worlds 7,299 languages (as listed in the 2005 edition). At the global level, the ILD measures how far, on aver- age, the worlds languages deviate from a hypothetical situation of stability in which each language is neither increasing nor decreasing its share of the total population of the grouping. The ILD can also be used to assess trends at various subglobal groupings. Key findings: Globally, linguistic diversity declined 20% over the period 19702005. The diversity of the worlds indigenous languages declined 21%. Regionally, indigenous linguistic diversity declined over 60% in the Americas, 30% in the Pacific (including Australia), and almost 20% in Africa.", "author" : [ { "dropping-particle" : "", "family" : "Harmon", "given" : "David", "non-dropping-particle" : "", "parse-names" : false, "suffix" : "" }, { "dropping-particle" : "", "family" : "Loh", "given" : "Jonathan", "non-dropping-particle" : "", "parse-names" : false, "suffix" : "" } ], "container-title" : "Language Documentation &amp; Conservation", "id" : "ITEM-1", "issued" : { "date-parts" : [ [ "2010" ] ] }, "page" : "97-151", "title" : "The Index of Linguistic Diversity : A New Quantitative Measure of Trends in the Status of the World \u2019 s Languages", "type" : "article-journal", "volume" : "4" }, "uris" : [ "http://www.mendeley.com/documents/?uuid=ab93728a-256f-4ce9-981d-67f38fdf0a60", "http://www.mendeley.com/documents/?uuid=664d6e93-3a82-434e-b6d7-0f2a243e6097" ] } ], "mendeley" : { "formattedCitation" : "(Harmon &amp; Loh, 2010)", "plainTextFormattedCitation" : "(Harmon &amp; Loh, 2010)", "previouslyFormattedCitation" : "(Harmon &amp; Loh,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Harmon &amp; Loh, 2010)</w:t>
      </w:r>
      <w:r w:rsidRPr="00946649">
        <w:rPr>
          <w:rFonts w:eastAsia="Cambria" w:cstheme="minorHAnsi"/>
          <w:lang w:val="en-US"/>
        </w:rPr>
        <w:fldChar w:fldCharType="end"/>
      </w:r>
      <w:r w:rsidRPr="00946649">
        <w:rPr>
          <w:rFonts w:eastAsia="Cambria" w:cstheme="minorHAnsi"/>
          <w:lang w:val="en-US"/>
        </w:rPr>
        <w:t>.</w:t>
      </w:r>
    </w:p>
    <w:p w14:paraId="4465DED4" w14:textId="05F0A140" w:rsidR="006F5E1B" w:rsidRPr="006F5E1B" w:rsidRDefault="006F5E1B" w:rsidP="006F5E1B">
      <w:pPr>
        <w:rPr>
          <w:lang w:val="en-US"/>
        </w:rPr>
      </w:pPr>
      <w:r>
        <w:rPr>
          <w:lang w:eastAsia="en-GB"/>
        </w:rPr>
        <w:drawing>
          <wp:inline distT="0" distB="0" distL="0" distR="0" wp14:anchorId="7B66CC4B" wp14:editId="0072EEF4">
            <wp:extent cx="5731510" cy="537972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731510" cy="5379720"/>
                    </a:xfrm>
                    <a:prstGeom prst="rect">
                      <a:avLst/>
                    </a:prstGeom>
                  </pic:spPr>
                </pic:pic>
              </a:graphicData>
            </a:graphic>
          </wp:inline>
        </w:drawing>
      </w:r>
    </w:p>
    <w:p w14:paraId="3BEF9191" w14:textId="2487468C" w:rsidR="001E43D4" w:rsidRDefault="001E43D4" w:rsidP="000226B2">
      <w:pPr>
        <w:pStyle w:val="Caption"/>
      </w:pPr>
    </w:p>
    <w:p w14:paraId="6DF0CA90" w14:textId="09B4FCD1" w:rsidR="00A904B4" w:rsidRPr="00A904B4" w:rsidRDefault="00A904B4" w:rsidP="00A904B4">
      <w:pPr>
        <w:rPr>
          <w:lang w:val="en-US"/>
        </w:rPr>
      </w:pPr>
      <w:r>
        <w:rPr>
          <w:lang w:eastAsia="en-GB"/>
        </w:rPr>
        <w:lastRenderedPageBreak/>
        <w:drawing>
          <wp:inline distT="0" distB="0" distL="0" distR="0" wp14:anchorId="7F538389" wp14:editId="5F793B6A">
            <wp:extent cx="5731510" cy="581787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731510" cy="5817870"/>
                    </a:xfrm>
                    <a:prstGeom prst="rect">
                      <a:avLst/>
                    </a:prstGeom>
                  </pic:spPr>
                </pic:pic>
              </a:graphicData>
            </a:graphic>
          </wp:inline>
        </w:drawing>
      </w:r>
    </w:p>
    <w:p w14:paraId="70B04868" w14:textId="3FBF196D" w:rsidR="001E43D4" w:rsidRPr="00946649" w:rsidRDefault="001E43D4" w:rsidP="001E43D4">
      <w:pPr>
        <w:rPr>
          <w:rFonts w:eastAsia="Cambria" w:cstheme="minorHAnsi"/>
          <w:lang w:val="en-US"/>
        </w:rPr>
      </w:pPr>
      <w:r w:rsidRPr="00946649">
        <w:rPr>
          <w:rFonts w:eastAsia="Cambria" w:cstheme="minorHAnsi"/>
          <w:lang w:val="en-US"/>
        </w:rPr>
        <w:t xml:space="preserve">The general loss of </w:t>
      </w:r>
      <w:r w:rsidRPr="00946649">
        <w:rPr>
          <w:rFonts w:eastAsia="Cambria"/>
          <w:lang w:val="en-US"/>
        </w:rPr>
        <w:t xml:space="preserve">indigenous and local knowledge </w:t>
      </w:r>
      <w:r w:rsidRPr="00946649">
        <w:rPr>
          <w:rFonts w:eastAsia="Cambria" w:cstheme="minorHAnsi"/>
          <w:lang w:val="en-US"/>
        </w:rPr>
        <w:t xml:space="preserve">is mainly attributed to the transition from an agriculturally-based and subsistence-oriented economy to a market-oriented economy </w:t>
      </w:r>
      <w:r w:rsidRPr="00946649">
        <w:rPr>
          <w:rFonts w:eastAsia="Cambria" w:cstheme="minorHAnsi"/>
          <w:lang w:val="en-US"/>
        </w:rPr>
        <w:fldChar w:fldCharType="begin" w:fldLock="1"/>
      </w:r>
      <w:r>
        <w:rPr>
          <w:rFonts w:eastAsia="Cambria" w:cstheme="minorHAnsi"/>
          <w:lang w:val="en-US"/>
        </w:rPr>
        <w:instrText>ADDIN CSL_CITATION { "citationItems" : [ { "id" : "ITEM-1", "itemData" : { "author" : [ { "dropping-particle" : "", "family" : "Carvalho", "given" : "Ana Maria", "non-dropping-particle" : "", "parse-names" : false, "suffix" : "" }, { "dropping-particle" : "", "family" : "Morales", "given" : "Ram\u00f3n", "non-dropping-particle" : "", "parse-names" : false, "suffix" : "" } ], "container-title" : "Ethnobotany in the new era: people, health and wild plant resources", "editor" : [ { "dropping-particle" : "", "family" : "Pardo de Santayana", "given" : "M", "non-dropping-particle" : "", "parse-names" : false, "suffix" : "" }, { "dropping-particle" : "", "family" : "Pieroni", "given" : "A", "non-dropping-particle" : "", "parse-names" : false, "suffix" : "" }, { "dropping-particle" : "", "family" : "Puri", "given" : "RK", "non-dropping-particle" : "", "parse-names" : false, "suffix" : "" } ], "id" : "ITEM-1", "issued" : { "date-parts" : [ [ "2010" ] ] }, "page" : "147-171", "publisher" : "Bergham", "publisher-place" : "New York, Oxford", "title" : "Persistence of Wild Food and Wild Medicinal Plant Knowledge in a Northeastern Region of Portugal", "type" : "chapter" }, "uris" : [ "http://www.mendeley.com/documents/?uuid=9ea4babc-2a15-34ba-ac04-6655ba8ffebb", "http://www.mendeley.com/documents/?uuid=dd044f7b-657e-43b7-a3f7-b646107a24a1" ] }, { "id" : "ITEM-2", "itemData" : { "DOI" : "10.1080/00139157.2014.861673", "ISSN" : "0013-9157", "author" : [ { "dropping-particle" : "", "family" : "Hern\u00e1ndez-Morcillo", "given" : "M\u00f3nica", "non-dropping-particle" : "", "parse-names" : false, "suffix" : "" }, { "dropping-particle" : "", "family" : "Hoberg", "given" : "Janis", "non-dropping-particle" : "", "parse-names" : false, "suffix" : "" }, { "dropping-particle" : "", "family" : "Oteros-Rozas", "given" : "Elisa", "non-dropping-particle" : "", "parse-names" : false, "suffix" : "" }, { "dropping-particle" : "", "family" : "Plieninger", "given" : "Tobias", "non-dropping-particle" : "", "parse-names" : false, "suffix" : "" }, { "dropping-particle" : "", "family" : "G\u00f3mez-Baggethun", "given" : "Erik", "non-dropping-particle" : "", "parse-names" : false, "suffix" : "" }, { "dropping-particle" : "", "family" : "Reyes-Garc\u00eda", "given" : "Victoria", "non-dropping-particle" : "", "parse-names" : false, "suffix" : "" } ], "container-title" : "Environment: Science and Policy for Sustainable Development", "id" : "ITEM-2", "issue" : "1", "issued" : { "date-parts" : [ [ "2014" ] ] }, "page" : "3-17", "title" : "Traditional Ecological Knowledge in Europe: Status Quo and Insights for the Environmental Policy Agenda", "type" : "article-journal", "volume" : "56" }, "uris" : [ "http://www.mendeley.com/documents/?uuid=b32efdba-b537-479c-bcaf-7bccf961e9c9", "http://www.mendeley.com/documents/?uuid=2aa264d5-d495-42b5-bedf-d4a95da1334c" ] }, { "id" : "ITEM-3", "itemData" : { "auth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container-title" : "The Ethnobotany in the New Europe : People, Health and Wild P</w:instrText>
      </w:r>
      <w:r w:rsidRPr="007F39EB">
        <w:rPr>
          <w:rFonts w:eastAsia="Cambria" w:cstheme="minorHAnsi"/>
          <w:lang w:val="es-ES"/>
        </w:rPr>
        <w:instrText>lant Resources.", "edit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id" : "ITEM-3", "issue" : "November", "issued" : { "date-parts" : [ [ "2010" ] ] }, "page" : "1-15", "publisher" : "Berghahn Books", "publisher-place" : "New York, NY, USA", "title" : "The Ethnobotany of Europe, Past and Present", "type" : "chapter" }, "uris" : [ "http://www.mendeley.com/documents/?uuid=65d822f2-f1e4-4039-84c9-9bc8122d1b0c", "http://www.mendeley.com/documents/?uuid=3ce2506a-f90f-45d0-834e-f3439e8f9196", "http://www.mendeley.com/documents/?uuid=9769005c-d426-4f80-bf82-e087797fa851" ] } ], "mendeley" : { "formattedCitation" : "(Carvalho &amp; Morales, 2010; Hern\u00e1ndez-Morcillo et al., 2014b; Pardo-de-Santayana et al., 2010)", "plainTextFormattedCitation" : "(Carvalho &amp; Morales, 2010; Hern\u00e1ndez-Morcillo et al., 2014b; Pardo-de-Santayana et al., 2010)", "previouslyFormattedCitation" : "(Carvalho &amp; Morales, 2010; Hern\u00e1ndez-Morcillo et al., 2014b; Pardo-de-Santayana et al., 2010)" }, "properties" : {  }, "schema" : "https://github.com/citation-style-language/schema/raw/master/csl-citation.json" }</w:instrText>
      </w:r>
      <w:r w:rsidRPr="00946649">
        <w:rPr>
          <w:rFonts w:eastAsia="Cambria" w:cstheme="minorHAnsi"/>
          <w:lang w:val="en-US"/>
        </w:rPr>
        <w:fldChar w:fldCharType="separate"/>
      </w:r>
      <w:r w:rsidRPr="007F39EB">
        <w:rPr>
          <w:rFonts w:eastAsia="Cambria" w:cstheme="minorHAnsi"/>
          <w:lang w:val="es-ES"/>
        </w:rPr>
        <w:t xml:space="preserve">(Carvalho &amp; Morales, 2010; Hernández-Morcillo </w:t>
      </w:r>
      <w:r w:rsidR="00C56B4E" w:rsidRPr="00C56B4E">
        <w:rPr>
          <w:rFonts w:eastAsia="Cambria" w:cstheme="minorHAnsi"/>
          <w:i/>
          <w:lang w:val="es-ES"/>
        </w:rPr>
        <w:t>et al.</w:t>
      </w:r>
      <w:r w:rsidRPr="007F39EB">
        <w:rPr>
          <w:rFonts w:eastAsia="Cambria" w:cstheme="minorHAnsi"/>
          <w:lang w:val="es-ES"/>
        </w:rPr>
        <w:t xml:space="preserve">, 2014; Pardo-de-Santayana </w:t>
      </w:r>
      <w:r w:rsidR="00C56B4E" w:rsidRPr="00C56B4E">
        <w:rPr>
          <w:rFonts w:eastAsia="Cambria" w:cstheme="minorHAnsi"/>
          <w:i/>
          <w:lang w:val="es-ES"/>
        </w:rPr>
        <w:t>et al.</w:t>
      </w:r>
      <w:r w:rsidRPr="007F39EB">
        <w:rPr>
          <w:rFonts w:eastAsia="Cambria" w:cstheme="minorHAnsi"/>
          <w:lang w:val="es-ES"/>
        </w:rPr>
        <w:t>, 2010)</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Changes in culture that affect shared beliefs, meanings and practices regarding plants and animals or other </w:t>
      </w:r>
      <w:r w:rsidRPr="00946649">
        <w:rPr>
          <w:lang w:val="en-US"/>
        </w:rPr>
        <w:t>contributions from nature to people</w:t>
      </w:r>
      <w:r w:rsidRPr="00946649">
        <w:rPr>
          <w:rFonts w:eastAsia="Cambria" w:cstheme="minorHAnsi"/>
          <w:lang w:val="en-US"/>
        </w:rPr>
        <w:t xml:space="preserve">, are also responsible for the lack of value associated with </w:t>
      </w:r>
      <w:r w:rsidRPr="00946649">
        <w:rPr>
          <w:rFonts w:eastAsia="Cambria"/>
          <w:lang w:val="en-US"/>
        </w:rPr>
        <w:t xml:space="preserve">indigenous and local knowledge </w:t>
      </w:r>
      <w:r w:rsidRPr="00946649">
        <w:rPr>
          <w:rFonts w:eastAsia="Cambria" w:cstheme="minorHAnsi"/>
          <w:lang w:val="en-US"/>
        </w:rPr>
        <w:t xml:space="preserve">among younger generations, which consider these traditional practices and knowledge as symbols of poverty or backwardness </w:t>
      </w:r>
      <w:r w:rsidRPr="00946649">
        <w:rPr>
          <w:rFonts w:eastAsia="Cambria" w:cstheme="minorHAnsi"/>
          <w:lang w:val="en-US"/>
        </w:rPr>
        <w:fldChar w:fldCharType="begin" w:fldLock="1"/>
      </w:r>
      <w:r>
        <w:rPr>
          <w:rFonts w:eastAsia="Cambria" w:cstheme="minorHAnsi"/>
          <w:lang w:val="en-US"/>
        </w:rPr>
        <w:instrText>ADDIN CSL_CITATION { "citationItems" : [ { "id" : "ITEM-1", "itemData" : { "author" : [ { "dropping-particle" : "", "family" : "Christanell", "given" : "A", "non-dropping-particle" : "", "parse-names" : false, "suffix" : "" }, { "dropping-particle" : "", "family" : "Vogl-Lukasser", "given" : "B", "non-dropping-particle" : "", "parse-names" : false, "suffix" : "" }, { "dropping-particle" : "", "family" : "Vogl", "given" : "CR", "non-dropping-particle" : "", "parse-names" : false, "suffix" : "" }, { "dropping-particle" : "", "family" : "G\u00fctler", "given" : "M.", "non-dropping-particle" : "", "parse-names" : false, "suffix" : "" } ], "container-title" : "Ethnobotany in the new Europe: people, health, and wild plant resources.", "edit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id" : "ITEM-1", "issued" : { "date-parts" : [ [ "2010" ] ] }, "page" : "51-75", "publisher" : "Berghahn Books", "publisher-place" : "New York, NY, USA", "title" : "The cultural significance of wild gathered plant species in Kartitsch (eastern Tyrol, Austria) and the influence of socio-economic changes on local gathering practices.", "type" : "chapter" }, "uris" : [ "http://www.mendeley.com/documents/?uuid=61bc6358-5c57-49a9-90f5-7204ae28bb09", "http://www.mendeley.com/documents/?uuid=db4d676b-a826-44ea-bf6e-3b322455cbc5" ] }, { "id" : "ITEM-2", "itemData" : { "DOI" : "10.1080/00139157.2014.861673", "ISSN" : "0013-9157", "author" : [ { "dropping-particle" : "", "family" : "Hern\u00e1ndez-Morcillo", "given" : "M\u00f3nica", "non-dropping-particle" : "", "parse-names" : false, "suffix" : "" }, { "dropping-particle" : "", "family" : "Hoberg", "given" : "Janis", "non-dropping-particle" : "", "parse-names" : false, "suffix" : "" }, { "dropping-particle" : "", "family" : "Oteros-Rozas", "given" : "Elisa", "non-dropping-particle" : "", "parse-names" : false, "suffix" : "" }, { "dropping-particle" : "", "family" : "Plieninger", "given" : "Tobias", "non-dropping-particle" : "", "parse-names" : false, "suffix" : "" }, { "dropping-particle" : "", "family" : "G\u00f3mez-Baggethun", "given" : "Erik", "non-dropping-particle" : "", "parse-names" : false, "suffix" : "" }, { "dropping-particle" : "", "family" : "Reyes-Garc\u00eda", "given" : "Victoria", "non-dropping-particle" : "", "parse-names" : false, "suffix" : "" } ], "container-title" : "Environment: Science and Policy for Sustainable Development", "id" : "ITEM-2", "issue" : "1", "issued" : { "date-parts" : [ [ "2014" ] ] }, "page" : "3-17", "title" : "Traditional Ecological Knowledge in Europe: Status Quo and Insights for the Environmental Policy Agenda", "type" : "article-journal", "volume" : "56" }, "uris" : [ "http://www.mendeley.com/documents/?uuid=b32efdba-b537-479c-bcaf-7bccf961e9c9", "http://www.mendeley.com/documents/?uuid=2aa264d5-d495-42b5-bedf-d4a95da1334c" ] }, { "id" : "ITEM-3", "itemData" : { "auth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container-title" : "The Ethnobotany in the New Europe : People, Health and Wild Plant Resources.", "editor" : [ { "dropping-particle" : "", "family" : "Pardo-de-Santaya</w:instrText>
      </w:r>
      <w:r w:rsidRPr="007F39EB">
        <w:rPr>
          <w:rFonts w:eastAsia="Cambria" w:cstheme="minorHAnsi"/>
          <w:lang w:val="es-ES"/>
        </w:rPr>
        <w:instrText>na", "given" : "Manuel", "non-dropping-particle" : "", "parse-names" : false, "suffix" : "" }, { "dropping-particle" : "", "family" : "Pieroni", "given" : "Andrea", "non-dropping-particle" : "", "parse-names" : false, "suffix" : "" }, { "dropping-particle" : "", "family" : "Puri", "given" : "Rajindra K.", "non-dropping-particle" : "", "parse-names" : false, "suffix" : "" } ], "id" : "ITEM-3", "issue" : "November", "issued" : { "date-parts" : [ [ "2010" ] ] }, "page" : "1-15", "publisher" : "Berghahn Books", "publisher-place" : "New York, NY, USA", "title" : "The Ethnobotany of Europe, Past and Present", "type" : "chapter" }, "uris" : [ "http://www.mendeley.com/documents/?uuid=65d822f2-f1e4-4039-84c9-9bc8122d1b0c", "http://www.mendeley.com/documents/?uuid=3ce2506a-f90f-45d0-834e-f3439e8f9196", "http://www.mendeley.com/documents/?uuid=5d725031-a534-45f0-8805-0be7ce4e0f43" ] } ], "mendeley" : { "formattedCitation" : "(Christanell, Vogl-Lukasser, Vogl, &amp; G\u00fctler, 2010; Hern\u00e1ndez-Morcillo et al., 2014b; Pardo-de-Santayana et al., 2010)", "plainTextFormattedCitation" : "(Christanell, Vogl-Lukasser, Vogl, &amp; G\u00fctler, 2010; Hern\u00e1ndez-Morcillo et al., 2014b; Pardo-de-Santayana et al., 2010)", "previouslyFormattedCitation" : "(Christanell, Vogl-Lukasser, Vogl, &amp; G\u00fctler, 2010; Hern\u00e1ndez-Morcillo et al., 2014b; Pardo-de-Santayana et al., 2010)" }, "properties" : {  }, "schema" : "https://github.com/citation-style-language/schema/raw/master/csl-citation.json" }</w:instrText>
      </w:r>
      <w:r w:rsidRPr="00946649">
        <w:rPr>
          <w:rFonts w:eastAsia="Cambria" w:cstheme="minorHAnsi"/>
          <w:lang w:val="en-US"/>
        </w:rPr>
        <w:fldChar w:fldCharType="separate"/>
      </w:r>
      <w:r w:rsidRPr="00462AEE">
        <w:rPr>
          <w:rFonts w:eastAsia="Cambria" w:cstheme="minorHAnsi"/>
          <w:lang w:val="es-ES"/>
        </w:rPr>
        <w:t>(Christanell</w:t>
      </w:r>
      <w:r w:rsidRPr="007F39EB">
        <w:rPr>
          <w:rFonts w:eastAsia="Cambria" w:cstheme="minorHAnsi"/>
          <w:lang w:val="es-ES"/>
        </w:rPr>
        <w:t xml:space="preserve"> </w:t>
      </w:r>
      <w:r w:rsidR="00C56B4E" w:rsidRPr="00C56B4E">
        <w:rPr>
          <w:rFonts w:eastAsia="Cambria" w:cstheme="minorHAnsi"/>
          <w:i/>
          <w:lang w:val="es-ES"/>
        </w:rPr>
        <w:t>et al.</w:t>
      </w:r>
      <w:r w:rsidRPr="00462AEE">
        <w:rPr>
          <w:rFonts w:eastAsia="Cambria" w:cstheme="minorHAnsi"/>
          <w:lang w:val="es-ES"/>
        </w:rPr>
        <w:t xml:space="preserve">, 2010; Hernández-Morcillo </w:t>
      </w:r>
      <w:r w:rsidR="00C56B4E" w:rsidRPr="00C56B4E">
        <w:rPr>
          <w:rFonts w:eastAsia="Cambria" w:cstheme="minorHAnsi"/>
          <w:i/>
          <w:lang w:val="es-ES"/>
        </w:rPr>
        <w:t>et al.</w:t>
      </w:r>
      <w:r w:rsidRPr="00462AEE">
        <w:rPr>
          <w:rFonts w:eastAsia="Cambria" w:cstheme="minorHAnsi"/>
          <w:lang w:val="es-ES"/>
        </w:rPr>
        <w:t xml:space="preserve">, 2014; Pardo-de-Santayana </w:t>
      </w:r>
      <w:r w:rsidR="00C56B4E" w:rsidRPr="00C56B4E">
        <w:rPr>
          <w:rFonts w:eastAsia="Cambria" w:cstheme="minorHAnsi"/>
          <w:i/>
          <w:lang w:val="es-ES"/>
        </w:rPr>
        <w:t>et al.</w:t>
      </w:r>
      <w:r w:rsidRPr="00462AEE">
        <w:rPr>
          <w:rFonts w:eastAsia="Cambria" w:cstheme="minorHAnsi"/>
          <w:lang w:val="es-ES"/>
        </w:rPr>
        <w:t>, 2010)</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Gender relations are of special interest in Western Europe, where women and men have had differentiated roles in preserving </w:t>
      </w:r>
      <w:r w:rsidRPr="00946649">
        <w:rPr>
          <w:rFonts w:eastAsia="Cambria"/>
          <w:lang w:val="en-US"/>
        </w:rPr>
        <w:t xml:space="preserve">indigenous and local knowledg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Reyes-Garc\u00eda", "given" : "Victoria", "non-dropping-particle" : "", "parse-names" : false, "suffix" : "" }, { "dropping-particle" : "", "family" : "Vila", "given" : "Sara", "non-dropping-particle" : "", "parse-names" : false, "suffix" : "" }, { "dropping-particle" : "", "family" : "Aceituno-Mata", "given" : "Laura", "non-dropping-particle" : "", "parse-names" : false, "suffix" : "" }, { "dropping-particle" : "", "family" : "Calvet-Mir", "given" : "Laura", "non-dropping-particle" : "", "parse-names" : false, "suffix" : "" }, { "dropping-particle" : "", "family" : "Garnatje", "given" : "Teresa", "non-dropping-particle" : "", "parse-names" : false, "suffix" : "" }, { "dropping-particle" : "", "family" : "Jesh", "given" : "Alexandra", "non-dropping-particle" : "", "parse-names" : false, "suffix" : "" }, { "dropping-particle" : "", "family" : "Lastra", "given" : "Juan Jos\u00e9", "non-dropping-particle" : "", "parse-names" : false, "suffix" : "" }, { "dropping-particle" : "", "family" : "Parada", "given" : "Montserrat", "non-dropping-particle" : "", "parse-names" : false, "suffix" : "" }, { "dropping-particle" : "", "family" : "Rigat", "given" : "Montserrat", "non-dropping-particle" : "", "parse-names" : false, "suffix" : "" }, { "dropping-particle" : "", "family" : "Valles", "given" : "Joan", "non-dropping-particle" : "", "parse-names" : false, "suffix" : "" }, { "dropping-particle" : "", "family" : "Pardo-de-Santayana", "given" : "Manuel", "non-dropping-particle" : "", "parse-names" : false, "suffix" : "" } ], "container-title" : "Economic Botany", "id" : "ITEM-1", "issue" : "November 2009", "issued" : { "date-parts" : [ [ "2010" ] ] }, "page" : "235-247", "title" : "Gendered Homegardens : A Study in Three Mountain Areas of the Iberian Peninsula", "type" : "article-journal", "volume" : "64" }, "uris" : [ "http://www.mendeley.com/documents/?uuid=dac46c1a-1794-4cdc-a80b-af9fb482f272", "http://www.mendeley.com/documents/?uuid=0567e710-cfea-4414-b574-2e7a4b98d506" ] }, { "id" : "ITEM-2", "itemData" : { "auth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container-title" : "The Ethnobotany in the New Europe : People, Health and Wild Plant Resources.", "editor" : [ { "dropping-particle" : "", "family" : "Pardo-de-Santayana", "given" : "Manuel", "non-dropping-particle" : "", "parse-names" : false, "suffix" : "" }, { "dropping-particle" : "", "family" : "Pieroni", "given" : "Andrea", "non-dropping-particle" : "", "parse-names" : false, "suffix" : "" }, { "dropping-particle" : "", "family" : "Puri", "given" : "Rajindra K.", "non-dropping-particle" : "", "parse-names" : false, "suffix" : "" } ], "id" : "ITEM-2", "issue" : "November", "issued" : { "date-parts" : [ [ "2010" ] ] }, "page" : "1-15", "publisher" : "Berghahn Books", "publisher-place" : "New York, NY, USA", "title" : "The Ethnobotany of Europe, Past and Present", "type" : "chapter" }, "uris" : [ "http://www.mendeley.com/documents/?uuid=65d822f2-f1e4-4039-84c9-9bc8122d1b0c", "http://www.mendeley.com/documents/?uuid=3ce2506a-f90f-45d0-834e-f3439e8f9196" ] } ], "mendeley" : { "formattedCitation" : "(Pardo-de-Santayana et al., 2010; Reyes-Garc\u00eda et al., 2010)", "plainTextFormattedCitation" : "(Pardo-de-Santayana et al., 2010; Reyes-Garc\u00eda et al., 2010)", "previouslyFormattedCitation" : "(Pardo-de-Santayana et al., 2010; Reyes-Garc\u00eda et al.,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Pardo-de-Santayana </w:t>
      </w:r>
      <w:r w:rsidR="00C56B4E" w:rsidRPr="00C56B4E">
        <w:rPr>
          <w:rFonts w:eastAsia="Cambria" w:cstheme="minorHAnsi"/>
          <w:i/>
          <w:lang w:val="en-US"/>
        </w:rPr>
        <w:t>et al.</w:t>
      </w:r>
      <w:r w:rsidRPr="00946649">
        <w:rPr>
          <w:rFonts w:eastAsia="Cambria" w:cstheme="minorHAnsi"/>
          <w:lang w:val="en-US"/>
        </w:rPr>
        <w:t xml:space="preserve">, 2010; Reyes-García </w:t>
      </w:r>
      <w:r w:rsidR="00C56B4E" w:rsidRPr="00C56B4E">
        <w:rPr>
          <w:rFonts w:eastAsia="Cambria"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Demographic changes, such as ageing of </w:t>
      </w:r>
      <w:r w:rsidRPr="00946649">
        <w:rPr>
          <w:rFonts w:eastAsia="Cambria"/>
          <w:lang w:val="en-US"/>
        </w:rPr>
        <w:t xml:space="preserve">indigenous and local knowledge </w:t>
      </w:r>
      <w:r w:rsidRPr="00946649">
        <w:rPr>
          <w:rFonts w:eastAsia="Cambria" w:cstheme="minorHAnsi"/>
          <w:lang w:val="en-US"/>
        </w:rPr>
        <w:t xml:space="preserve">holders, rural abandonment and outmigration of women and younger generations from rural areas, have also led to a marked decline in generational transmission of </w:t>
      </w:r>
      <w:r w:rsidRPr="00946649">
        <w:rPr>
          <w:rFonts w:eastAsia="Cambria"/>
          <w:lang w:val="en-US"/>
        </w:rPr>
        <w:t xml:space="preserve">indigenous and local knowledge </w:t>
      </w:r>
      <w:r w:rsidRPr="00946649">
        <w:rPr>
          <w:rFonts w:eastAsia="Cambria" w:cstheme="minorHAnsi"/>
          <w:lang w:val="en-US"/>
        </w:rPr>
        <w:fldChar w:fldCharType="begin" w:fldLock="1"/>
      </w:r>
      <w:r>
        <w:rPr>
          <w:rFonts w:eastAsia="Cambria" w:cstheme="minorHAnsi"/>
          <w:lang w:val="en-US"/>
        </w:rPr>
        <w:instrText xml:space="preserve">ADDIN CSL_CITATION { "citationItems" : [ { "id" : "ITEM-1", "itemData" : { "ISSN" : "03781127", "abstract" : "The tree heath (Erica arborea L.), a small evergreen tree found in the Mediterranean region and parts of Eastern and Central Africa, produces lignotubers that are highly valued for making smoking pipes. The Peloritani Mountains of northeastern Sicily are historically one of the most important areas in Italy for the production of these high quality lignotubers, known as briar root wood. In the past, tree heath shrublands were also an important source of charcoal. Erica arborea utilisation has declined dramatically during the past century, mostly due to the decreasing demand for smoking pipes, as well as the increasing frequency of wildfires and large-scale afforestation activities in this region. Until recent decades, Erica arborea management (grub felling), which represented an important economic activity for some local communities, also contributed to wildfire prevention by maintaining low heath tree cover which helped to inhibit fire spread. The majority of Erica arborea maquis is currently found on State-owned lands where traditional harvesting practices (i.e., uprooting trees) is discouraged, leading to higher density stands more susceptible to fire. At present, the tree heath industry is in sharp decline, with irregular management of the resource and poor commercial value of heath root wood due in part to frequent fires. Recently social trends and the establishment of new protected areas in tree heath shrublands discourage the utilization of Erica arborea and the conservation of the material culture and landscape associated with its management. It is proposed that tree heath cultivation be continued only in those areas best suited in order to preserve its cultural and environmental roles, and that forest management practices be improved to increase the economic viability of tree heath grub felling activities.", "author" : [ { "dropping-particle" : "", "family" : "Mantia", "given" : "Tommaso", "non-dropping-particle" : "La", "parse-names" : false, "suffix" : "" }, { "dropping-particle" : "", "family" : "Giaimi", "given" : "Giuseppe", "non-dropping-particle" : "", "parse-names" : false, "suffix" : "" }, { "dropping-particle" : "", "family" : "Veca", "given" : "Donato Salvatore La Mela", "non-dropping-particle" : "", "parse-names" : false, "suffix" : "" }, { "dropping-particle" : "", "family" : "Pasta", "given" : "Salvatore", "non-dropping-particle" : "", "parse-names" : false, "suffix" : "" } ], "container-title" : "Forest Ecology and Management", "id" : "ITEM-1", "issue" : "1-2", "issued" : { "date-parts" : [ [ "2007", "9" ] ] }, "page" : "63-70", "title" : "The role of traditional Erica arborea L. management practices in maintaining northeastern Sicily's cultural landscape", "type" : "article-journal", "volume" : "249" }, "uris" : [ "http://www.mendeley.com/documents/?uuid=bfe93a58-fbf9-42d1-b2a5-4a02f154150c", "http://www.mendeley.com/documents/?uuid=a53c8ec8-33fa-4622-829f-dc09e6a5cb35", "http://www.mendeley.com/documents/?uuid=12452bcd-8f27-498b-a86c-22ffddc2e4af", "http://www.mendeley.com/documents/?uuid=067d9e6a-f78c-4faf-8874-8cb147df9fe4" ] }, { "id" : "ITEM-2", "itemData" : { "DOI" : "10.2111/REM-D-13-00082.1", "ISBN" : "1550-7424", "ISSN" : "1550-7424", "author" : [ { "dropping-particle" : "", "family" : "Moln\u00e1r", "given" : "Zsolt", "non-dropping-particle" : "", "parse-names" : false, "suffix" : "" } ], "container-title" : "Rangeland Ecology &amp; Management", "id" : "ITEM-2", "issue" : "March", "issued" : { "date-parts" : [ [ "2014" ] ] }, "page" : "107-118", "title" : "Perception and Management of Spatio-Temporal Pasture Heterogeneity by Hungarian Herders", "type" : "article-journal", "volume" : "67" }, "uris" : [ "http://www.mendeley.com/documents/?uuid=386a1af3-bde9-4ff2-a81c-7ad1a7ad4210", "http://www.mendeley.com/documents/?uuid=0236e08c-9223-4973-b9f7-e8a02a7ca663", "http://www.mendeley.com/documents/?uuid=0b7a4680-3344-4e3c-be09-7d1d8f0fe0c8", "http://www.mendeley.com/documents/?uuid=f2369238-680b-40a9-8e87-ebcdaf0b3ec5" ] }, { "id" : "ITEM-3", "itemData" : { "ISSN" : "1746-4269", "abstract" : "Many European protected areas were legally created to preserve and maintain biological diversity, unique natural features and associated cultural heritage. Built over centuries as a result of geographical and historical factors interacting with human activity, these territories are reservoirs of resources, practices and knowledge that have been the essential basis of their creation. Under social and economical transformations several components of such areas tend to be affected and their protection status endangered.Carrying out ethnobotanical surveys and extensive field work using anthropological methodologies, particularly with key-informants, we report changes observed and perceived in two natural parks in Tr\u00e1s-os-Montes, Portugal, that affect local plant-use systems and consequently local knowledge. By means of informants' testimonies and of our own observation and experience we discuss the importance of local knowledge and of local communities' participation to protected areas design, management and maintenance. We confirm that local knowledge provides new insights and opportunities for sustainable and multipurpose use of resources and offers contemporary strategies for preserving cultural and ecological diversity, which are the main purposes and challenges of protected areas. To be successful it is absolutely necessary to make people active participants, not simply integrate and validate their knowledge and expertise. Local knowledge is also an interesting tool for educational and promotional programs.", "author" : [ { "dropping-particle" : "", "family" : "Carvalho", "given" : "Ana Maria", "non-dropping-particle" : "", "parse-names" : false, "suffix" : "" }, { "dropping-particle" : "", "family" : "Fraz\u00e3o-Moreira", "given" : "Am\u00e9lia", "non-dropping-particle" : "", "parse-names" : false, "suffix" : "" } ], "container-title" : "Journal of ethnobiology and ethnomedicine", "id" : "ITEM-3", "issued" : { "date-parts" : [ [ "2011", "1" ] ] }, "page" : "36", "title" : "Importance of local knowledge in plant resources management and conservation in two protected areas from Tr\u00e1s-os-Montes, Portugal.", "type" : "article-journal", "volume" : "7" }, "uris" : [ "http://www.mendeley.com/documents/?uuid=38648056-4040-4423-9349-c905604db4e7", "http://www.mendeley.com/documents/?uuid=73bd2a09-b175-45da-9d01-9806f205e940", "http://www.mendeley.com/documents/?uuid=199fa2e7-c8c4-4613-ae2a-ce3ba229e282", "http://www.mendeley.com/documents/?uuid=a529e994-6380-448e-8363-f653696a6c84" ] }, { "id" : "ITEM-4", "itemData" : { "ISSN" : "0300-7839", "author" : [ { "dropping-particle" : "", "family" : "Fern\u00e1ndez-Gim\u00e9nez", "given" : "Mar\u00eda E.", "non-dropping-particle" : "", "parse-names" : false, "suffix" : "" }, { "dropping-particle" : "", "family" : "Fillat Estaque", "given" : "Federico", "non-dropping-particle" : "", "parse-names" : false, "suffix" : "" } ], "container-title" : "Human Ecology", "id" : "ITEM-4", "issue" : "2", "issued" : { "date-parts" : [ [ "2012", "3", "23" ] ] }, "page" : "287-300", "title" : "Pyrenean Pastoralists\u2019 Ecological Knowledge: Documentation and Application to Natural Resource Management and Adaptation", "type" : "article-journal", "volume" : "40" }, "uris" : [ "http://www.mendeley.com/documents/?uuid=bb95731a-608c-4fd6-a85d-3e9840c96554", "http://www.mendeley.com/documents/?uuid=c7f273c0-0e10-4a64-bb94-41a6f3f97311", "http://www.mendeley.com/documents/?uuid=6654fedc-3175-4e62-a76a-ad55e4c02a16", "http://www.mendeley.com/documents/?uuid=10e24d6e-4e15-45d4-97e5-e26b3f621ae2", "http://www.mendeley.com/documents/?uuid=422d3715-6b23-47e9-9b34-13c959207fe0" ] }, { "id" : "ITEM-5", "itemData" : { "DOI" : "10.1007/s13280-014-0556-1", "ISSN" : "00447447", "PMID" : "25286985", "author" : [ { "dropping-particle" : "", "family" : "Iniesta-Arandia", "given" : "Irene", "non-dropping-particle" : "", "parse-names" : false, "suffix" : "" }, { "dropping-particle" : "", "family" : "Garc\u00eda del Amo", "given" : "David", "non-dropping-particle" : "", "parse-names" : false, "suffix" : "" }, { "dropping-particle" : "", "family" : "Garc\u00eda-Nieto", "given" : "Ana Paula", "non-dropping-particle" : "", "parse-names" : false, "suffix" : "" }, { "dropping-particle" : "", "family" : "Pi\u00f1eiro", "given" : "Concepci\u00f3n", "non-dropping-particle" : "", "parse-names" : false, "suffix" : "" }, { "dropping-particle" : "", "family" : "Montes", "given" : "Carlos", "non-dropping-particle" : "", "parse-names" : false, "suffix" : "" }, { "dropping-particle" : "", "family" : "Mart\u00edn-L\u00f3pez", "given" : "Berta", "non-dropping-particle" : "", "parse-names" : false, "suffix" : "" } ], "id" : "ITEM-5", "issued" : { "date-parts" : [ [ "2014" ] ] }, "title" : "Factors influencing local ecological knowledge maintenance in Mediterranean watersheds: insights for conservation policies", "type" : "article-journal", "volume" : "Enviado" }, "uris" : [ "http://www.mendeley.com/documents/?uuid=5c0f2bb6-81ab-4441-a9d7-f50b7a3de589", "http://www.mendeley.com/documents/?uuid=af3fa7ed-0f24-45d8-9e86-4fbcba582ca9", "http://www.mendeley.com/documents/?uuid=ae96b23a-5571-42b9-a9fb-2ba3413829cf", "http://www.mendeley.com/documents/?uuid=fb8a3139-665b-4c69-b3e0-44c4d15b0bff", "http://www.mendeley.com/documents/?uuid=cb622e61-ad4d-412d-bece-81b6892f2d6d" ] }, { "id" : "ITEM-6", "itemData" : { "DOI" : "10.5751/ES-05597-180333", "ISBN" : "1708-3087", "ISSN" : "1708-3087", "abstract" : "Mobility is a millenary human strategy to deal with environmental change. An outstanding example of mobility is transhumance, an ancient pastoralist practice consisting of the seasonal migration of livestock between ecological regions following peaks in pasture productivity. The maintenance of transhumance depends partly on the preservation of related traditional ecological knowledge (TEK). We (a) identified and characterized social groups that hold transhumance-related TEK, (b) analyzed trends in transhumance-related TEK across generations and social groups, (c) examined the factors that influence variation in levels of TEK, and (d) analyzed elements of transhumance-related TEK as examples of adaptive strategies to cope with global change. We used transhumance on the Conquense Drove Road, a major active transhumant network in Spain, as a case study. Through an indepth literature review, participant observation, semistructured interviews, and a focus group discussion, we developed a survey to examine transhumance-related knowledge, practices, and beliefs. We collected survey data from 150 informants. Although a rich body of TEK persisted among transhumant shepherds, we found a marked loss of TEK among transhumants born after 1975, who scored one-fifth lower on survey items than other generations. The maintenance of transhumance on foot is the most important factor influencing TEK preservation. We conclude that in developed country settings, maintaining conditions for herd mobility can contribute to enhancing the adaptive capacity of agrarian societies to cope with global environmental change.", "author" : [ { "dropping-particle" : "", "family" : "Oteros-Rozas", "given" : "Elisa", "non-dropping-particle" : "", "parse-names" : false, "suffix" : "" }, { "dropping-particle" : "", "family" : "Ontillera-S\u00e1nchez", "given" : "Ricardo", "non-dropping-particle" : "", "parse-names" : false, "suffix" : "" }, { "dropping-particle" : "", "family" : "Sanosa", "given" : "Pau", "non-dropping-particle" : "", "parse-names" : false, "suffix" : "" }, { "dropping-particle" : "", "family" : "G\u00f3mez-Baggethun", "given" : "Erik", "non-dropping-particle" : "", "parse-names" : false, "suffix" : "" }, { "dropping-particle" : "", "family" : "Reyes-Garc\u00eda", "given" : "Victoria", "non-dropping-particle" : "", "parse-names" : false, "suffix" : "" }, { "dropping-particle" : "", "family" : "Gonz\u00e1lez", "given" : "Jos\u00e9 A.", "non-dropping-particle" : "", "parse-names" : false, "suffix" : "" } ], "container-title" : "Ecology and Society", "id" : "ITEM-6", "issue" : "3", "issued" : { "date-parts" : [ [ "2013" ] ] }, "page" : "art33", "title" : "Traditional ecological knowledge among transhumant pastoralists in Mediterranean Spain", "type" : "article-journal", "volume" : "18" </w:instrText>
      </w:r>
      <w:r w:rsidRPr="007F39EB">
        <w:rPr>
          <w:rFonts w:eastAsia="Cambria" w:cstheme="minorHAnsi"/>
          <w:lang w:val="es-ES"/>
        </w:rPr>
        <w:instrText>}, "uris" : [ "http://www.mendeley.com/documents/?uuid=2b0e9a50-532c-4c44-96ea-80a9aa3cd99a", "http://www.mendeley.com/documents/?uuid=9c533381-c8ed-4308-a9c8-720c8e47199d", "http://www.mendeley.com/documents/?uuid=c8c396f1-161e-498b-baf9-f15cce4261f8", "http://www.mendeley.com/documents/?uuid=9b9005c7-1e5f-46b4-b60d-e95a237467f3", "http://www.mendeley.com/documents/?uuid=e010c72b-5beb-417c-b0db-03fbf9d5a901" ] } ], "mendeley" : { "formattedCitation" : "(Carvalho &amp; Fraz\u00e3o-Moreira, 2011b; Fern\u00e1ndez-Gim\u00e9nez &amp; Fillat Estaque, 2012b; Iniesta-Arandia et al., 2014; La Mantia, Giaimi, Veca, &amp; Pasta, 2007; Moln\u00e1r, 2014; Oteros-Rozas, Ontillera-S\u00e1nchez, et al., 2013b)", "manualFormatting" : "( Fern\u00e1ndez-Gim\u00e9nez &amp; Fillat Estaque, 2012; Moln\u00e1r, 2014; Oteros-Rozas, Ontillera-S\u00e1nchez, et al., 2013)", "plainTextFormattedCitation" : "(Carvalho &amp; Fraz\u00e3o-Moreira, 2011b; Fern\u00e1ndez-Gim\u00e9nez &amp; Fillat Estaque, 2012b; Iniesta-Arandia et al., 2014; La Mantia, Giaimi, Veca, &amp; Pasta, 2007; Moln\u00e1r, 2014; Oteros-Rozas, Ontillera-S\u00e1nchez, et al., 2013b)", "previouslyFormattedCitation" : "(Carvalho &amp; Fraz\u00e3o-Moreira, 2011b; Fern\u00e1ndez-Gim\u00e9nez &amp; Fillat Estaque, 2012b; Iniesta-Arandia et al., 2014; La Mantia, Giaimi, Veca, &amp; Pasta, 2007; Moln\u00e1r, 2014; Oteros-Rozas, Ontillera-S\u00e1nchez, et al., 2013b)" }, "properties" : {  }, "schema" : "https://github.com/citation-style-language/schema/raw/master/csl-citation.json" }</w:instrText>
      </w:r>
      <w:r w:rsidRPr="00946649">
        <w:rPr>
          <w:rFonts w:eastAsia="Cambria" w:cstheme="minorHAnsi"/>
          <w:lang w:val="en-US"/>
        </w:rPr>
        <w:fldChar w:fldCharType="separate"/>
      </w:r>
      <w:r w:rsidRPr="00462AEE">
        <w:rPr>
          <w:rFonts w:eastAsia="Cambria" w:cstheme="minorHAnsi"/>
          <w:lang w:val="es-ES"/>
        </w:rPr>
        <w:t xml:space="preserve">(Fernández-Giménez &amp; Fillat Estaque, 2012; Molnár, 2014; Oteros-Rozas </w:t>
      </w:r>
      <w:r w:rsidR="00C56B4E" w:rsidRPr="00C56B4E">
        <w:rPr>
          <w:rFonts w:eastAsia="Cambria" w:cstheme="minorHAnsi"/>
          <w:i/>
          <w:lang w:val="es-ES"/>
        </w:rPr>
        <w:t>et al.</w:t>
      </w:r>
      <w:r w:rsidRPr="00462AEE">
        <w:rPr>
          <w:rFonts w:eastAsia="Cambria" w:cstheme="minorHAnsi"/>
          <w:lang w:val="es-ES"/>
        </w:rPr>
        <w:t>, 2013</w:t>
      </w:r>
      <w:r>
        <w:rPr>
          <w:rFonts w:eastAsia="Cambria" w:cstheme="minorHAnsi"/>
          <w:lang w:val="es-ES"/>
        </w:rPr>
        <w:t>b</w:t>
      </w:r>
      <w:r w:rsidRPr="00462AEE">
        <w:rPr>
          <w:rFonts w:eastAsia="Cambria" w:cstheme="minorHAnsi"/>
          <w:lang w:val="es-ES"/>
        </w:rPr>
        <w:t>)</w:t>
      </w:r>
      <w:r w:rsidRPr="00946649">
        <w:rPr>
          <w:rFonts w:eastAsia="Cambria" w:cstheme="minorHAnsi"/>
          <w:lang w:val="en-US"/>
        </w:rPr>
        <w:fldChar w:fldCharType="end"/>
      </w:r>
      <w:r w:rsidRPr="00462AEE">
        <w:rPr>
          <w:rFonts w:eastAsia="Cambria" w:cstheme="minorHAnsi"/>
          <w:lang w:val="es-ES"/>
        </w:rPr>
        <w:t xml:space="preserve">. </w:t>
      </w:r>
      <w:r w:rsidRPr="00946649">
        <w:rPr>
          <w:rFonts w:eastAsia="Cambria" w:cstheme="minorHAnsi"/>
          <w:lang w:val="en-US"/>
        </w:rPr>
        <w:t xml:space="preserve">These factors are also acknowledged by indigenous and local knowledge holders as powerful drivers of erosion of their knowledge (see also </w:t>
      </w:r>
      <w:r w:rsidR="009F3B65">
        <w:rPr>
          <w:lang w:val="en-US"/>
        </w:rPr>
        <w:t>supporting material</w:t>
      </w:r>
      <w:r w:rsidRPr="00F514C8">
        <w:rPr>
          <w:rFonts w:eastAsia="Cambria" w:cstheme="minorHAnsi"/>
          <w:lang w:val="en-US"/>
        </w:rPr>
        <w:t xml:space="preserve"> </w:t>
      </w:r>
      <w:hyperlink r:id="rId263" w:history="1">
        <w:r w:rsidRPr="005600B9">
          <w:rPr>
            <w:rStyle w:val="Hyperlink"/>
            <w:rFonts w:eastAsia="Cambria" w:cstheme="minorHAnsi"/>
            <w:lang w:val="en-US"/>
          </w:rPr>
          <w:t>Appendix 2.2</w:t>
        </w:r>
      </w:hyperlink>
      <w:r w:rsidRPr="00946649">
        <w:rPr>
          <w:rFonts w:eastAsia="Cambria" w:cstheme="minorHAnsi"/>
          <w:lang w:val="en-US"/>
        </w:rPr>
        <w:t>).</w:t>
      </w:r>
    </w:p>
    <w:p w14:paraId="35D6AABA" w14:textId="6729FB22" w:rsidR="001E43D4" w:rsidRPr="00946649" w:rsidRDefault="001E43D4" w:rsidP="001E43D4">
      <w:pPr>
        <w:rPr>
          <w:rFonts w:eastAsia="Cambria" w:cstheme="minorHAnsi"/>
          <w:lang w:val="en-US"/>
        </w:rPr>
      </w:pPr>
      <w:r w:rsidRPr="00946649">
        <w:rPr>
          <w:rFonts w:eastAsia="Cambria" w:cstheme="minorHAnsi"/>
          <w:lang w:val="en-US"/>
        </w:rPr>
        <w:lastRenderedPageBreak/>
        <w:t xml:space="preserve">Some governmental policies can also support the maintenance of </w:t>
      </w:r>
      <w:r w:rsidRPr="00946649">
        <w:rPr>
          <w:rFonts w:eastAsia="Cambria"/>
          <w:lang w:val="en-US"/>
        </w:rPr>
        <w:t>indigenous and local knowledge</w:t>
      </w:r>
      <w:r w:rsidRPr="00946649">
        <w:rPr>
          <w:rFonts w:eastAsia="Cambria" w:cstheme="minorHAnsi"/>
          <w:lang w:val="en-US"/>
        </w:rPr>
        <w:t xml:space="preserve">. For example, the Common Agricultural Policy reform legislation offers support for “high nature value” farming, which is characterized by long-established, low-intensity and holistic farming systems highly adapted to local environmental condit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Keenleyside", "given" : "C", "non-dropping-particle" : "", "parse-names" : false, "suffix" : "" }, { "dropping-particle" : "", "family" : "Beaufoy", "given" : "G", "non-dropping-particle" : "", "parse-names" : false, "suffix" : "" }, { "dropping-particle" : "", "family" : "Tucker", "given" : "G", "non-dropping-particle" : "", "parse-names" : false, "suffix" : "" }, { "dropping-particle" : "", "family" : "Jones", "given" : "G.", "non-dropping-particle" : "", "parse-names" : false, "suffix" : "" } ], "id" : "ITEM-1", "issued" : { "date-parts" : [ [ "2014" ] ] }, "number-of-pages" : "European Commission", "publisher-place" : "London", "title" : "High Nature Value farming throughout EU-27 and its financial support under the CAP", "type" : "report" }, "uris" : [ "http://www.mendeley.com/documents/?uuid=b9dc494e-c0ce-3aa6-895b-9dbbf3db9dab", "http://www.mendeley.com/documents/?uuid=a68a0213-ac70-4a5d-ada0-e6a698dcc77c" ] } ], "mendeley" : { "formattedCitation" : "(Keenleyside, Beaufoy, Tucker, &amp; Jones, 2014)", "plainTextFormattedCitation" : "(Keenleyside, Beaufoy, Tucker, &amp; Jones, 2014)", "previouslyFormattedCitation" : "(Keenleyside, Beaufoy, Tucker, &amp; Jones,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eenleyside</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In this sense, high natural value farming is not only essential if the </w:t>
      </w:r>
      <w:r w:rsidRPr="00946649">
        <w:rPr>
          <w:rFonts w:cstheme="minorHAnsi"/>
          <w:iCs/>
          <w:lang w:val="en-US"/>
        </w:rPr>
        <w:t xml:space="preserve">European Union </w:t>
      </w:r>
      <w:r w:rsidRPr="00946649">
        <w:rPr>
          <w:rFonts w:eastAsia="Cambria" w:cstheme="minorHAnsi"/>
          <w:lang w:val="en-US"/>
        </w:rPr>
        <w:t xml:space="preserve">is to meet its 2020 biodiversity targets, but also to counteract the decline in </w:t>
      </w:r>
      <w:r w:rsidRPr="00946649">
        <w:rPr>
          <w:rFonts w:eastAsia="Cambria"/>
          <w:lang w:val="en-US"/>
        </w:rPr>
        <w:t>indigenous and local knowledge</w:t>
      </w:r>
      <w:r w:rsidRPr="00946649">
        <w:rPr>
          <w:rFonts w:eastAsia="Cambria" w:cstheme="minorHAnsi"/>
          <w:lang w:val="en-US"/>
        </w:rPr>
        <w:t xml:space="preserve">. </w:t>
      </w:r>
    </w:p>
    <w:p w14:paraId="07607F9C" w14:textId="0D0EDC42" w:rsidR="001E43D4" w:rsidRPr="00946649" w:rsidRDefault="001E43D4" w:rsidP="001E43D4">
      <w:pPr>
        <w:pStyle w:val="NoSpacing"/>
        <w:spacing w:after="120" w:line="276" w:lineRule="auto"/>
        <w:jc w:val="both"/>
        <w:rPr>
          <w:rFonts w:eastAsia="Cambria" w:cstheme="minorHAnsi"/>
          <w:lang w:val="en-US"/>
        </w:rPr>
      </w:pPr>
      <w:r w:rsidRPr="00946649">
        <w:rPr>
          <w:rFonts w:eastAsia="Cambria" w:cstheme="minorHAnsi"/>
          <w:lang w:val="en-US"/>
        </w:rPr>
        <w:t xml:space="preserve">There is a proven gap in documentation of </w:t>
      </w:r>
      <w:r w:rsidRPr="00946649">
        <w:rPr>
          <w:rFonts w:eastAsia="Cambria"/>
          <w:lang w:val="en-US"/>
        </w:rPr>
        <w:t xml:space="preserve">indigenous and local knowledge </w:t>
      </w:r>
      <w:r w:rsidRPr="00946649">
        <w:rPr>
          <w:rFonts w:eastAsia="Cambria" w:cstheme="minorHAnsi"/>
          <w:lang w:val="en-US"/>
        </w:rPr>
        <w:t xml:space="preserve">in Central Asia and therefore more studies are needed on how traditional practices and </w:t>
      </w:r>
      <w:r w:rsidRPr="00946649">
        <w:rPr>
          <w:rFonts w:eastAsia="Cambria"/>
          <w:lang w:val="en-US"/>
        </w:rPr>
        <w:t xml:space="preserve">indigenous and local knowledge </w:t>
      </w:r>
      <w:r w:rsidRPr="00946649">
        <w:rPr>
          <w:rFonts w:eastAsia="Cambria" w:cstheme="minorHAnsi"/>
          <w:lang w:val="en-US"/>
        </w:rPr>
        <w:t xml:space="preserve">associated with nature could bring important insights into biocultural diversity conservation in the subreg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5586/asbp.3483", "ISSN" : "0001-6977", "abstract" : "This study recorded and analyzed traditional knowledge of medicinal plants in the Turkestan Range in southwestern Kyrgyzstan, where ethnobotanical knowledge has been largely under-documented to date. Data was collected through participant observation and both semi-structured and in-depth interviews with 10 herbal specialists. A total of 50 medicinal plant taxa were documented, distributed among 46 genera and 27 botanical families. In folk medicine they are applied in 75 different formulations, which cure 63 human and three animal ailments. Quantitative ethnobotanical indices were calculated to analyze traditional knowledge of the informants and to determine the cultural importance of particular medicinal plants. Ziziphora pamiroalaica, Peganum harmala, and Inula orientalis obtained the highest Use value. The best-represented and culturally important families were Lamiaceae, Asteraceae, and Apiaceae. Gastro-intestinal system disorders was the most prevalent ailment category. Most medicinal plants were gathered from nearby environments, however, species with a higher cultural value occurred at distant rather than nearby collection sites. The findings of this study proved the gap in documentation of traditional knowledge in Kyrgyzstan, indicating that further studies on the traditional use of wild plant resources could bring important insights into ecosystems\u2019 diversity with implications to human ecology and bio-cultural diversity conservation in Central Asia.", "author" : [ { "dropping-particle" : "", "family" : "Pawera", "given" : "Lukas", "non-dropping-particle" : "", "parse-names" : false, "suffix" : "" }, { "dropping-particle" : "", "family" : "Verner", "given" : "Vladimir", "non-dropping-particle" : "", "parse-names" : false, "suffix" : "" }, { "dropping-particle" : "", "family" : "Termote", "given" : "Celine", "non-dropping-particle" : "", "parse-names" : false, "suffix" : "" }, { "dropping-particle" : "", "family" : "Kandakov", "given" : "Alexander", "non-dropping-particle" : "", "parse-names" : false, "suffix" : "" }, { "dropping-particle" : "", "family" : "Karabaev", "given" : "Nurudin", "non-dropping-particle" : "", "parse-names" : false, "suffix" : "" } ], "id" : "ITEM-1", "issued" : { "date-parts" : [ [ "2016" ] ] }, "note" : "NULL", "title" : "Medical ethnobotany of herbal practitioners in the Turkestan Range , southwestern Kyrgyzstan", "type" : "article-journal" }, "uris" : [ "http://www.mendeley.com/documents/?uuid=ca7d5870-820d-433a-b70e-414493ea0e0b", "http://www.mendeley.com/documents/?uuid=a58022d9-8b45-49b2-83e8-044c5aea6b9a" ] } ], "mendeley" : { "formattedCitation" : "(Pawera, Verner, Termote, Kandakov, &amp; Karabaev, 2016)", "plainTextFormattedCitation" : "(Pawera, Verner, Termote, Kandakov, &amp; Karabaev, 2016)", "previouslyFormattedCitation" : "(Pawera, Verner, Termote, Kandakov, &amp; Karabaev,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Pawera</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In addition, although there is some evidence about the role of </w:t>
      </w:r>
      <w:r w:rsidRPr="00946649">
        <w:rPr>
          <w:rFonts w:eastAsia="Cambria"/>
          <w:lang w:val="en-US"/>
        </w:rPr>
        <w:t xml:space="preserve">indigenous and local knowledge </w:t>
      </w:r>
      <w:r w:rsidRPr="00946649">
        <w:rPr>
          <w:rFonts w:eastAsia="Cambria" w:cstheme="minorHAnsi"/>
          <w:lang w:val="en-US"/>
        </w:rPr>
        <w:t xml:space="preserve">in marine system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S0165-7836(03)00003-1", "ISSN" : "01657836", "abstract" : "Results obtained from circulating a questionnaire on seal/fisheries interaction around two groups of stakeholders (trawlermen and creel fishers) from the Scottish Clyde fishing fleet are presented. An overall return rate of 30% was achieved representing 664 man-years of traditional knowledge. Nowadays, most commercial fishing in the Clyde Sea area targets Norway lobsters (Nephrops norvegicus), using either towed (nephrops trawl) or static (baited creel) gear. Nephrops trawling generates a whitefish by-catch. All those respondents fishing within the confines of the Clyde Sea area reported experiencing seals interfering with their fishing activities. Both grey seals (Halichoerus grypus) and common, or harbour, seals (Phoca vitulina) occur locally but most respondents did not distinguish between them. The majority of trawlermen reported seals taking fishes from nets and damaging fishes. Only 9% of trawlermen, however, noted gear damage in spite of 91% reporting capturing seals (occasionally or rarely) in their gear. Seals caught in trawls were mostly retrieved dead (exact incidence unknown). Sixty-three percent of creelers who responded reported both damage to fishes and interference with creels. Seals may break into, or smash, creels to steal the bait and in so doing liberate catches. Contact with seals was not thought to taint fishing gear. Seals seemed to target cod (Gadus morhua) and hake (Merluccius merluccius) in trawls and seemed to select the larger individuals. Creel fishers highlighted damage to the bellies of fishes whilst trawlermen stressed damage to the tails. As much as 10% of the whitefish caught by trawlermen was unsaleable due to seal damage. Damage caused by seals was readily distinguishable from damage caused by other agents. \u2018Rogue\u2019 individual seals were not solely to blame. Typically, 9\u201312 seals (even sometimes as many as 25) might be encountered by any one fisher, especially when gear was being hauled. Half the trawlermen who participated regarded seals as being either a \u2018considerable\u2019 or \u2018moderate\u2019 threat to their livelihoods but 45% regarded them as a \u2018minor\u2019 or \u2018non\u2019-problem. Grey seal populations have undoubtedly increased considerably locally over the last 40 years. Eighty-six percent of trawlermen were in favour of some sort of seal cull (cf. 14% against), with some 45% of trawlermen in favour of halving seal numbers locally. Over 60% of creelers who responded were looking for even more stringent cut-backs in seal numbers, i.e.\u2026", "author" : [ { "dropping-particle" : "", "family" : "Moore", "given" : "P.G.", "non-dropping-particle" : "", "parse-names" : false, "suffix" : "" } ], "container-title" : "Fisheries Research", "id" : "ITEM-1", "issue" : "1", "issued" : { "date-parts" : [ [ "2003" ] ] }, "page" : "51-61", "title" : "Seals and fisheries in the Clyde Sea area (Scotland): traditional knowledge informs science", "type" : "article-journal", "volume" : "63" }, "uris" : [ "http://www.mendeley.com/documents/?uuid=5e9b2982-3ef7-30be-89c2-002298b9cf5a", "http://www.mendeley.com/documents/?uuid=2544be43-1b16-4e4b-928d-0994a7ca0d7d" ] }, { "id" : "ITEM-2", "itemData" : { "DOI" : "10.1371/journal.pone.0021818", "ISSN" : "1932-6203", "author" : [ { "dropping-particle" : "", "family" : "Maynou", "given" : "Francesc", "non-dropping-particle" : "", "parse-names" : false, "suffix" : "" }, { "dropping-particle" : "", "family" : "Sbrana", "given" : "Mario", "non-dropping-particle" : "", "parse-names" : false, "suffix" : "" }, { "dropping-particle" : "", "family" : "Sartor", "given" : "Paolo", "non-dropping-particle" : "", "parse-names" : false, "suffix" : "" }, { "dropping-particle" : "", "family" : "Maravelias", "given" : "Christos", "non-dropping-particle" : "", "parse-names" : false, "suffix" : "" }, { "dropping-particle" : "", "family" : "Kavadas", "given" : "Stefanos", "non-dropping-particle" : "", "parse-names" : false, "suffix" : "" }, { "dropping-particle" : "", "family" : "Damalas", "given" : "Dimitros", "non-dropping-particle" : "", "parse-names" : false, "suffix" : "" }, { "dropping-particle" : "", "family" : "Cartes", "given" : "Joan E.", "non-dropping-particle" : "", "parse-names" : false, "suffix" : "" }, { "dropping-particle" : "", "family" : "Osio", "given" : "Giacomo", "non-dropping-particle" : "", "parse-names" : false, "suffix" : "" } ], "container-title" : "PLoS ONE", "editor" : [ { "dropping-particle" : "", "family" : "Browman", "given" : "Howard", "non-dropping-particle" : "", "parse-names" : false, "suffix" : "" } ], "id" : "ITEM-2", "issue" : "7", "issued" : { "date-parts" : [ [ "2011", "7", "19" ] ] }, "page" : "e21818", "publisher" : "Public Library of Science", "title" : "Estimating Trends of Population Decline in Long-Lived Marine Species in the Mediterranean Sea Based on Fishers' Perceptions", "type" : "article-journal", "volume" : "6" }, "uris" : [ "http://www.mendeley.com/documents/?uuid=a6d867d4-d0e8-34fb-8250-a7638e588296", "http://www.mendeley.com/documents/?uuid=851373d7-ad83-4434-ba18-26a094768d3f" ] } ], "mendeley" : { "formattedCitation" : "(Maynou et al., 2011; Moore, 2003)", "plainTextFormattedCitation" : "(Maynou et al., 2011; Moore, 2003)", "previouslyFormattedCitation" : "(Maynou et al., 2011; Moore, 200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ynou </w:t>
      </w:r>
      <w:r w:rsidR="00C56B4E" w:rsidRPr="00C56B4E">
        <w:rPr>
          <w:rFonts w:eastAsia="Cambria" w:cstheme="minorHAnsi"/>
          <w:i/>
          <w:lang w:val="en-US"/>
        </w:rPr>
        <w:t>et al.</w:t>
      </w:r>
      <w:r w:rsidRPr="00946649">
        <w:rPr>
          <w:rFonts w:eastAsia="Cambria" w:cstheme="minorHAnsi"/>
          <w:lang w:val="en-US"/>
        </w:rPr>
        <w:t>, 2011; Moore, 2003)</w:t>
      </w:r>
      <w:r w:rsidRPr="00946649">
        <w:rPr>
          <w:rFonts w:eastAsia="Cambria" w:cstheme="minorHAnsi"/>
          <w:lang w:val="en-US"/>
        </w:rPr>
        <w:fldChar w:fldCharType="end"/>
      </w:r>
      <w:r w:rsidRPr="00946649">
        <w:rPr>
          <w:rFonts w:eastAsia="Cambria" w:cstheme="minorHAnsi"/>
          <w:lang w:val="en-US"/>
        </w:rPr>
        <w:t xml:space="preserve">, more research is needed to report on the status and trends of this knowledge in that context. </w:t>
      </w:r>
    </w:p>
    <w:p w14:paraId="1C0C3594" w14:textId="77777777" w:rsidR="001E43D4" w:rsidRPr="00946649" w:rsidRDefault="001E43D4" w:rsidP="001E43D4">
      <w:pPr>
        <w:pStyle w:val="NoSpacing"/>
        <w:spacing w:after="120" w:line="276" w:lineRule="auto"/>
        <w:jc w:val="both"/>
        <w:rPr>
          <w:rFonts w:eastAsia="Cambria" w:cstheme="minorHAnsi"/>
          <w:lang w:val="en-US"/>
        </w:rPr>
      </w:pPr>
    </w:p>
    <w:p w14:paraId="1B702132" w14:textId="61CC606F" w:rsidR="001E43D4" w:rsidRPr="00946649" w:rsidRDefault="001E43D4" w:rsidP="001F0516">
      <w:pPr>
        <w:pStyle w:val="Heading4"/>
      </w:pPr>
      <w:bookmarkStart w:id="797" w:name="_Toc519504463"/>
      <w:r w:rsidRPr="00946649">
        <w:t>Physical and psychological experiences</w:t>
      </w:r>
      <w:bookmarkEnd w:id="797"/>
    </w:p>
    <w:p w14:paraId="37B63802" w14:textId="4D02720B" w:rsidR="001E43D4" w:rsidRPr="00946649" w:rsidRDefault="001E43D4" w:rsidP="004417BA">
      <w:pPr>
        <w:pStyle w:val="Heading5"/>
      </w:pPr>
      <w:bookmarkStart w:id="798" w:name="_Toc519504464"/>
      <w:r w:rsidRPr="00946649">
        <w:t>Recreational experiences</w:t>
      </w:r>
      <w:bookmarkEnd w:id="798"/>
    </w:p>
    <w:p w14:paraId="648F6B15" w14:textId="3884139C" w:rsidR="001E43D4" w:rsidRPr="00946649" w:rsidRDefault="001E43D4" w:rsidP="001E43D4">
      <w:pPr>
        <w:rPr>
          <w:rFonts w:cstheme="minorHAnsi"/>
          <w:lang w:val="en-US"/>
        </w:rPr>
      </w:pPr>
      <w:r w:rsidRPr="00946649">
        <w:rPr>
          <w:rFonts w:eastAsia="Cambria" w:cstheme="minorHAnsi"/>
          <w:lang w:val="en-US"/>
        </w:rPr>
        <w:t xml:space="preserve">Nature in Europe and Central Asia provides opportunities for recreation such as hiking, trekking, climbing, running, mountain biking, horseback riding, camping, picnicking, sailing, boating, swimming, snorkeling or diving, skiing and green care, as well as activities related to species, such as wildlife-watching, particularly birdwatching. Nature also provides opportunities to perform extractive recreational activities, such as hunting, fishing and angling, mushroom gathering, berry and fruit pick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2942/lrlr-2007-2", "ISSN" : "18637329", "abstract" : "Recreation and nature tourism are increasingly important activities with many implications both economic and environmental. As society changes so the demands and trends for recreation and nature tourism change and develop. This poses many challenges for planners and managers of recreational areas and providers of services. This review article focuses on the situation in Europe but does not ignore some major trends and issues arising elsewhere, while much of the research can be traced back to ideas and methods developed elsewhere, such as the U.S.A. To set the scene the main social and environmental trends are presented that show how the changing nature of society feeds through in expectations and demands for recreation and nature tourism. Demographic changes, consumer behaviour and the increasingly mobile and connected lifestyles of European citizens have produced trends for outdoor recreation preferences and for broadening travel horizons. Knowing about these trends enables planners and entrepreneurs to change their recreation or tourism offer to meet these demands. However, these demands have to be seen in the context of changing pressures and sensitivities of the environments, frequently natural, in which recreation and nature tourism activities are located. Climate change is a prime example of these pressures. Many countries have developed sophisticated survey and other monitoring tools and instruments to identify demand, to monitor levels and types of activity, changing preferences and pressures on the environment. While recreation is often led by demand from people who wish to participate in certain activities there are also increasingly well recognised benefits to health and well-being from closer contact with nature. Policy makers in the health sphere are taking a keen interest in this and in the means for encouraging sedentary populations to engage with physical activity in natural environments. The evidence base for this is improving and is reviewed in this paper. Management of environments and visitors produces many conflicts which must be resolved. Recent surveys of forest recreation have enabled a European-wide pattern to be identified which will help planners and managers identify issues to be considered. The paper draws on work being undertaken as part of two EU funded Cost Actions: ``Cost E33: Forest Recreation and Nature Tourism'' and ``Cost E39: Forests, Trees and Human Health and Well-being''. These allow experts from around Europe to\u2026", "author" : [ { "dropping-particle" : "", "family" : "Bell", "given" : "S", "non-dropping-particle" : "", "parse-names" : false, "suffix" : "" }, { "dropping-particle" : "", "family" : "Tyrv \u00c4inen", "given" : "L", "non-dropping-particle" : "", "parse-names" : false, "suffix" : "" }, { "dropping-particle" : "", "family" : "Siev \u00c4nen", "given" : "T", "non-dropping-particle" : "", "parse-names" : false, "suffix" : "" }, { "dropping-particle" : "", "family" : "Pr \u00d6bstl", "given" : "U", "non-dropping-particle" : "", "parse-names" : false, "suffix" : "" }, { "dropping-particle" : "", "family" : "Simpson", "given" : "M", "non-dropping-particle" : "", "parse-names" : false, "suffix" : "" } ], "container-title" : "Living Reviews in Landscape Research", "id" : "ITEM-1", "issue" : "2", "issued" : { "date-parts" : [ [ "2007" ] ] }, "page" : "2", "title" : "Outdoor Recreation and Nature Tourism: A European Perspective", "type" : "article-journal", "volume" : "1" }, "uris" : [ "http://www.mendeley.com/documents/?uuid=d08ef324-9a9e-4b6c-8bb5-024074fc03ee", "http://www.mendeley.com/documents/?uuid=a02d17bc-50ec-4892-8a7d-24ef0a25ea7a" ] }, { "id" : "ITEM-2",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2", "issued" : { "date-parts" : [ [ "2014", "9" ] ] }, "page" : "292-305", "title" : "Wild food in Europe: A synthesis of knowledge and data of terrestrial wild food as an ecosystem service", "type" : "article-journal", "volume" : "105" }, "uris" : [ "http://www.mendeley.com/documents/?uuid=b94ca33b-f555-4783-a573-048944cf5a01", "http://www.mendeley.com/documents/?uuid=32eee130-06a9-42be-9be7-a098be8a9d59" ] }, { "id" : "ITEM-3", "itemData" : { "DOI" : "10.1007/s11842-007-9029-8", "ISSN" : "1873-7854", "abstract" : "This paper reviews selected quantitative indicators designed to help in the comparison and classification of non-timber forest products and services in Europe. These indicators have been based on fragmentary data available through COST Action E30 (phase one) country reports. Two preliminary sets of indicators are suggested, which are applied to four selected countries from a larger survey as examples. A general description of the objectives and the theoretical background for the cross-country comparison is presented, and their usefulness and limitations are examined in these examples. The market potential of NTFP&amp;S is unequally developed within and distributed throughout the countries that have been included in this sample survey. In this first attempt to sort out the importance NTFP&amp;S have within the national economies of these selected countries, it became obvious that national and regional imbalances are major limitations for comparison. However, NTFP&amp;S are relevant, according to particular regions and the social strata of the society that deal with them, predominantly for rural livelihoods.", "author" : [ { "dropping-particle" : "", "family" : "Seeland", "given" : "Klaus", "non-dropping-particle" : "", "parse-names" : false, "suffix" : "" }, { "dropping-particle" : "", "family" : "Staniszewski", "given" : "Pawel", "non-dropping-particle" : "", "parse-names" : false, "suffix" : "" } ], "container-title" : "Small-scale Forestry", "id" : "ITEM-3", "issue" : "4", "issued" : { "date-parts" : [ [ "2007" ] ] }, "page" : "411-422", "title" : "Indicators for a European Cross-country State-of-the-Art Assessment of Non-timber Forest Products and Services", "type" : "article-journal", "volume" : "6" }, "uris" : [ "http://www.mendeley.com/documents/?uuid=3bcf9a83-c3ab-4a6a-8676-714866d40b14", "http://www.mendeley.com/documents/?uuid=7c47e672-9d4d-4eea-97dc-79feedec0c14" ] } ], "mendeley" : { "formattedCitation" : "(S Bell, Tyrv \u00c4inen, Siev \u00c4nen, Pr \u00d6bstl, &amp; Simpson, 2007; Schulp, Thuiller, &amp; Verburg, 2014; Seeland &amp; Staniszewski, 2007)", "plainTextFormattedCitation" : "(S Bell, Tyrv \u00c4inen, Siev \u00c4nen, Pr \u00d6bstl, &amp; Simpson, 2007; Schulp, Thuiller, &amp; Verburg, 2014; Seeland &amp; Staniszewski, 2007)", "previouslyFormattedCitation" : "(S Bell, Tyrv \u00c4inen, Siev \u00c4nen, Pr \u00d6bstl, &amp; Simpson, 2007; Schulp, Thuiller, &amp; Verburg, 2014; Seeland &amp; Staniszewski, 200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ll</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7; Schulp</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4</w:t>
      </w:r>
      <w:r>
        <w:rPr>
          <w:rFonts w:eastAsia="Cambria" w:cstheme="minorHAnsi"/>
          <w:lang w:val="en-US"/>
        </w:rPr>
        <w:t>a</w:t>
      </w:r>
      <w:r w:rsidRPr="00946649">
        <w:rPr>
          <w:rFonts w:eastAsia="Cambria" w:cstheme="minorHAnsi"/>
          <w:lang w:val="en-US"/>
        </w:rPr>
        <w:t>; Seeland &amp; Staniszewski, 2007)</w:t>
      </w:r>
      <w:r w:rsidRPr="00946649">
        <w:rPr>
          <w:rFonts w:eastAsia="Cambria" w:cstheme="minorHAnsi"/>
          <w:lang w:val="en-US"/>
        </w:rPr>
        <w:fldChar w:fldCharType="end"/>
      </w:r>
      <w:r w:rsidRPr="00946649">
        <w:rPr>
          <w:rFonts w:eastAsia="Cambria" w:cstheme="minorHAnsi"/>
          <w:lang w:val="en-US"/>
        </w:rPr>
        <w:t xml:space="preserve">. Thirty-eight per cent of the European Union is characterized by high outdoor recreation potential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470160X", "abstract" : "Research on ecosystem services mapping and valuing has increased significantly in recent years. However, compared to provisioning and regulating services, cultural ecosystem services have not yet been fully integrated into operational frameworks. One reason for this is that transdisciplinarity is required to address the issue, since by definition cultural services (encompassing physical, intellectual, spiritual interactions with biota) need to be analysed from multiple perspectives (i.e. ecological, social, behavioural). A second reason is the lack of data for large-scale assessments, as detailed surveys are a main source of information. Among cultural ecosystem services, assessment of outdoor recreation can be based on a large pool of literature developed mostly in social and medical science, and landscape and ecology studies. This paper presents a methodology to include recreation in the conceptual framework for EU wide ecosystem assessments (Maes et al., 2013), which couples existing approaches for recreation management at country level with behavioural data derived from surveys and population distribution data. The proposed framework is based on three components: the ecosystem function (recreation potential), the adaptation of the Recreation Opportunity Spectrum framework to characterise the ecosystem service and the distribution of potential demand in the EU. Results show that 38% of the EU is characterised by a high outdoor recreation potential, which is easily accessible, and that such areas can host about 35.4% of potential demand for close-to-home trips (&lt;8km). This proportion increases to 37.6% for long distance travelling (&lt;80km). The analysis framework can be applied to quantify the availability of outdoor recreation potential as an ecosystem service to EU citizens, to describe through country profiles differences in ecosystem service provision at regional level, and can be used as an input to land use planning processes.", "author" : [ { "dropping-particle" : "", "family" : "Paracchini", "given" : "Maria Luisa", "non-dropping-particle" : "", "parse-names" : false, "suffix" : "" }, { "dropping-particle" : "", "family" : "Zulian", "given" : "Grazia", "non-dropping-particle" : "", "parse-names" : false, "suffix" : "" }, { "dropping-particle" : "", "family" : "Kopperoinen", "given" : "Leena", "non-dropping-particle" : "", "parse-names" : false, "suffix" : "" }, { "dropping-particle" : "", "family" : "Maes", "given" : "Joachim", "non-dropping-particle" : "", "parse-names" : false, "suffix" : "" }, { "dropping-particle" : "", "family" : "Sch\u00e4gner", "given" : "Jan Philipp", "non-dropping-particle" : "", "parse-names" : false, "suffix" : "" }, { "dropping-particle" : "", "family" : "Termansen", "given" : "Mette", "non-dropping-particle" : "", "parse-names" : false, "suffix" : "" }, { "dropping-particle" : "", "family" : "Zandersen", "given" : "Marianne", "non-dropping-particle" : "", "parse-names" : false, "suffix" : "" }, { "dropping-particle" : "", "family" : "Perez-Soba", "given" : "Marta", "non-dropping-particle" : "", "parse-names" : false, "suffix" : "" }, { "dropping-particle" : "", "family" : "Scholefield", "given" : "Paul A.", "non-dropping-particle" : "", "parse-names" : false, "suffix" : "" }, { "dropping-particle" : "", "family" : "Bidoglio", "given" : "Giovanni", "non-dropping-particle" : "", "parse-names" : false, "suffix" : "" } ], "container-title" : "Ecological Indicators", "id" : "ITEM-1", "issued" : { "date-parts" : [ [ "2014", "10" ] ] }, "page" : "371-385", "title" : "Mapping cultural ecosystem services: A framework to assess the potential for outdoor recreation across the EU", "type" : "article-journal", "volume" : "45" }, "uris" : [ "http://www.mendeley.com/documents/?uuid=99846788-fed8-4aeb-b21a-b1722fc3ebbe", "http://www.mendeley.com/documents/?uuid=3dea891b-1586-4a4c-848d-fd616fd9a208" ] } ], "mendeley" : { "formattedCitation" : "(Paracchini et al., 2014)", "plainTextFormattedCitation" : "(Paracchini et al., 2014)", "previouslyFormattedCitation" : "(Paracchini et al.,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Paracchini </w:t>
      </w:r>
      <w:r w:rsidR="00C56B4E" w:rsidRPr="00C56B4E">
        <w:rPr>
          <w:rFonts w:eastAsia="Cambria"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particularly c</w:t>
      </w:r>
      <w:r w:rsidRPr="00946649">
        <w:rPr>
          <w:rFonts w:cstheme="minorHAnsi"/>
          <w:lang w:val="en-US"/>
        </w:rPr>
        <w:t xml:space="preserve">oastal and freshwater systems and broadleaved woodlands </w:t>
      </w:r>
      <w:r w:rsidRPr="00946649">
        <w:rPr>
          <w:rFonts w:cstheme="minorHAnsi"/>
          <w:lang w:val="en-US"/>
        </w:rPr>
        <w:fldChar w:fldCharType="begin" w:fldLock="1"/>
      </w:r>
      <w:r w:rsidRPr="00946649">
        <w:rPr>
          <w:rFonts w:cstheme="minorHAnsi"/>
          <w:lang w:val="en-US"/>
        </w:rPr>
        <w:instrText>ADDIN CSL_CITATION { "citationItems" : [ { "id" : "ITEM-1", "itemData" : { "DOI" : "10.1371/journal.pone.0165043", "ISSN" : "19326203", "PMID" : "27828990", "abstract" : "\u00a9 2016 Hornigold et al. This is an open access article distributed under the terms of the Creative Commons Attribution License, which permits unrestricted use, distribution, and reproduction in any medium, provided the original author and source are credited.In Western Europe, recreational amenity is presented as an important cultural ecosystem service that, along with other values, helps justify policies to conserve biodiversity. However, whether recreational use by the public is enhanced at protected areas designated for nature conservation is unknown. This is the first study to model outdoor recreation at a national scale, examining habitat preferences with statutory designation (Site of Special Scientific Interest) as an indicator of nature conservation importance. Models were based on a massive, three year national household survey providing spatially-referenced recreational visits to the natural environment. Site characteristics including land cover were compared between these observed visit sites (n = 31,502) and randomly chosen control sites (n = 63,000). Recreationists preferred areas of coast, freshwater, broadleaved woodland and higher densities of footpaths and avoided arable, coniferous woodland and lowland heath. Although conservation designation offers similar or greater public access than undesignated areas of the same habitat, statutory designation decreased the probability of visitation to coastal and freshwater sites and gave no effect for broadleaved woodland. Thus general recreational use by the public did not represent an important ecosystem service of protected high-nature-value areas, so that intrinsic and existence values remain as the primary justifications for conservation of high nature value areas. Management of 'green infrastructure' sites of lower conservation value that offer desirable habitats and enhanced provision of footpaths, could mitigate recreational impacts on nearby valuable conservation areas.", "author" : [ { "dropping-particle" : "", "family" : "Hornigold", "given" : "Karen", "non-dropping-particle" : "", "parse-names" : false, "suffix" : "" }, { "dropping-particle" : "", "family" : "Lake", "given" : "Iain", "non-dropping-particle" : "", "parse-names" : false, "suffix" : "" }, { "dropping-particle" : "", "family" : "Dolman", "given" : "Paul", "non-dropping-particle" : "", "parse-names" : false, "suffix" : "" } ], "container-title" : "PLoS ONE", "id" : "ITEM-1", "issue" : "11", "issued" : { "date-parts" : [ [ "2016" ] ] }, "page" : "1-14", "title" : "Recreational use of the countryside: No evidence that high nature value enhances a key ecosystem service", "type" : "article-journal", "volume" : "11" }, "uris" : [ "http://www.mendeley.com/documents/?uuid=b54c5628-4c8c-48d7-aa14-9cf25a442622", "http://www.mendeley.com/documents/?uuid=a5d6fc5c-bac4-4e7a-b6e7-8cf59c609089" ] } ], "mendeley" : { "formattedCitation" : "(Hornigold, Lake, &amp; Dolman, 2016)", "plainTextFormattedCitation" : "(Hornigold, Lake, &amp; Dolman, 2016)", "previouslyFormattedCitation" : "(Hornigold, Lake, &amp; Dolman,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Hornigold</w:t>
      </w:r>
      <w:r>
        <w:rPr>
          <w:rFonts w:cstheme="minorHAnsi"/>
          <w:lang w:val="en-US"/>
        </w:rPr>
        <w:t xml:space="preserve"> </w:t>
      </w:r>
      <w:r w:rsidR="00C56B4E" w:rsidRPr="00C56B4E">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Recreation </w:t>
      </w:r>
      <w:r w:rsidRPr="00946649">
        <w:rPr>
          <w:rFonts w:eastAsia="Cambria" w:cstheme="minorHAnsi"/>
          <w:lang w:val="en-US"/>
        </w:rPr>
        <w:t xml:space="preserve">is a well-recognized </w:t>
      </w:r>
      <w:r w:rsidRPr="00946649">
        <w:rPr>
          <w:lang w:val="en-US"/>
        </w:rPr>
        <w:t xml:space="preserve">contribution from nature to people </w:t>
      </w:r>
      <w:r w:rsidRPr="00946649">
        <w:rPr>
          <w:rFonts w:eastAsia="Cambria" w:cstheme="minorHAnsi"/>
          <w:lang w:val="en-US"/>
        </w:rPr>
        <w:t xml:space="preserve">in </w:t>
      </w:r>
      <w:r w:rsidRPr="00946649">
        <w:rPr>
          <w:rFonts w:cstheme="minorHAnsi"/>
          <w:lang w:val="en-US"/>
        </w:rPr>
        <w:t>broadleaved</w:t>
      </w:r>
      <w:r w:rsidRPr="00946649">
        <w:rPr>
          <w:rFonts w:eastAsia="Cambria" w:cstheme="minorHAnsi"/>
          <w:lang w:val="en-US"/>
        </w:rPr>
        <w:t xml:space="preserve"> forests of Western and Central Europe (e.g.</w:t>
      </w:r>
      <w:r w:rsidRPr="00946649">
        <w:rPr>
          <w:rFonts w:eastAsia="Cambria" w:cstheme="minorHAnsi"/>
          <w: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3280-015-0745-6", "ISSN" : "16547209", "author" : [ { "dropping-particle" : "", "family" : "St\u00e9ns", "given" : "Anna", "non-dropping-particle" : "", "parse-names" : false, "suffix" : "" }, { "dropping-particle" : "", "family" : "Bj\u00e4rstig", "given" : "Therese", "non-dropping-particle" : "", "parse-names" : false, "suffix" : "" }, { "dropping-particle" : "", "family" : "Nordstr\u00f6m", "given" : "Eva Maria", "non-dropping-particle" : "", "parse-names" : false, "suffix" : "" }, { "dropping-particle" : "", "family" : "Sandstr\u00f6m", "given" : "Camilla", "non-dropping-particle" : "", "parse-names" : false, "suffix" : "" }, { "dropping-particle" : "", "family" : "Fries", "given" : "Clas", "non-dropping-particle" : "", "parse-names" : false, "suffix" : "" }, { "dropping-particle" : "", "family" : "Johansson", "given" : "Johanna", "non-dropping-particle" : "", "parse-names" : false, "suffix" : "" } ], "container-title" : "Ambio", "id" : "ITEM-1", "issued" : { "date-parts" : [ [ "2016" ] ] }, "page" : "87-99", "title" : "In the eye of the stakeholder: The challenges of governing social forest values", "type" : "article-journal", "volume" : "45" }, "uris" : [ "http://www.mendeley.com/documents/?uuid=53c315b9-5fd8-4a93-ad63-9d8598448d2a", "http://www.mendeley.com/documents/?uuid=e8a3549e-1c26-4343-950e-58bb22837712" ] }, { "id" : "ITEM-2", "itemData" : { "author" : [ { "dropping-particle" : "", "family" : "Grilli", "given" : "Gianluca", "non-dropping-particle" : "", "parse-names" : false, "suffix" : "" }, { "dropping-particle" : "", "family" : "Nikodinoska", "given" : "Natasha", "non-dropping-particle" : "", "parse-names" : false, "suffix" : "" }, { "dropping-particle" : "", "family" : "Paletto", "given" : "Alessandro", "non-dropping-particle" : "", "parse-names" : false, "suffix" : "" }, { "dropping-particle" : "", "family" : "Meo", "given" : "Isabella", "non-dropping-particle" : "De", "parse-names" : false, "suffix" : "" } ], "container-title" : "Baltic Forestry", "id" : "ITEM-2", "issue" : "2", "issued" : { "date-parts" : [ [ "2015" ] ] }, "page" : "298-307", "title" : "Stakeholders\u2019 Preferences and Economic Value of Forest Ecosystem Services: an Example in the Italian Alps", "type" : "article-journal", "volume" : "21" }, "uris" : [ "http://www.mendeley.com/documents/?uuid=0b256500-fbc1-43f7-849f-7f89eac55931", "http://www.mendeley.com/documents/?uuid=0241734c-4a9a-418a-a48c-2730ff90b373" ] }, { "id" : "ITEM-3", "itemData" : { "DOI" : "10.1016/j.forpol.2012.10.011", "ISBN" : "1389-9341", "ISSN" : "13899341", "abstract" : "Forests have a potential to provide the society with a number of different ecosystem services. Their actual provision depends upon the demand expressed by different stakeholder groups. To comply with the expressed needs for the provision, forest managers have to define management objectives and implement management measures. However, limited financial resources designated for forest management and possible conflicts between different stakeholders often oblige forest managers to make trade-offs. To define the importance of specific services, interaction with stakeholder groups is one of the key features. In case of large stakeholder groups, like the general public, opinion pools can be used to obtain the information needed to make the necessary decisions. In the paper we present the relative importance of fire prevention measures in comparison to recreation, water purification, and animal and plant diversity in Slovenia. This information was obtained by conducting a choice modelling experiment. The results of the study show that the general public does not consider fires as an important threat to Slovenian forests and that fire prevention is less important than provision of other ecosystem services, considered in the study. At the same time, respondents believe that fire prevention measures in Slov</w:instrText>
      </w:r>
      <w:r w:rsidRPr="007F39EB">
        <w:rPr>
          <w:rFonts w:eastAsia="Cambria" w:cstheme="minorHAnsi"/>
        </w:rPr>
        <w:instrText>enian forests are not adequate. \u00a9 2012 Elsevier B.V.", "author" : [ { "dropping-particle" : "", "family" : "Mavsar", "given" : "Robert", "non-dropping-particle" : "", "parse-names" : false, "suffix" : "" }, { "dropping-particle" : "", "family" : "Japelj", "given" : "An\u017ee", "non-dropping-particle" : "", "parse-names" : false, "suffix" : "" }, { "dropping-particle" : "", "family" : "Kova\u010d", "given" : "Marko", "non-dropping-particle" : "", "parse-names" : false, "suffix" : "" } ], "container-title" : "Forest Policy and Economics", "id" : "ITEM-3", "issued" : { "date-parts" : [ [ "2013" ] ] }, "page" : "62-69", "title" : "Trade-offs between fire prevention and provision of ecosystem services in Slovenia", "type" : "article-journal", "volume" : "29" }, "uris" : [ "http://www.mendeley.com/documents/?uuid=f2aa086f-ae24-4f0b-9ec1-ee96c98aeb8c", "http://www.mendeley.com/documents/?uuid=c09682e3-5a42-41f7-9603-0323f0126fec" ] } ], "mendeley" : { "formattedCitation" : "(Grilli, Nikodinoska, Paletto, &amp; De Meo, 2015; Mavsar, Japelj, &amp; Kova\u010d, 2013; St\u00e9ns et al., 2016)", "plainTextFormattedCitation" : "(Grilli, Nikodinoska, Paletto, &amp; De Meo, 2015; Mavsar, Japelj, &amp; Kova\u010d, 2013; St\u00e9ns et al., 2016)", "previouslyFormattedCitation" : "(Grilli, Nikodinoska, Paletto, &amp; De Meo, 2015; Mavsar, Japelj, &amp; Kova\u010d, 2013; St\u00e9ns et al., 2016)" }, "properties" : {  }, "schema" : "https://github.com/citation-style-language/schema/raw/master/csl-citation.json" }</w:instrText>
      </w:r>
      <w:r w:rsidRPr="00946649">
        <w:rPr>
          <w:rFonts w:eastAsia="Cambria" w:cstheme="minorHAnsi"/>
          <w:lang w:val="en-US"/>
        </w:rPr>
        <w:fldChar w:fldCharType="separate"/>
      </w:r>
      <w:r w:rsidRPr="007F39EB">
        <w:rPr>
          <w:rFonts w:eastAsia="Cambria" w:cstheme="minorHAnsi"/>
        </w:rPr>
        <w:t>Grilli</w:t>
      </w:r>
      <w:r>
        <w:rPr>
          <w:rFonts w:cstheme="minorHAnsi"/>
          <w:lang w:val="en-US"/>
        </w:rPr>
        <w:t xml:space="preserve"> </w:t>
      </w:r>
      <w:r w:rsidR="00C56B4E" w:rsidRPr="00C56B4E">
        <w:rPr>
          <w:rFonts w:cstheme="minorHAnsi"/>
          <w:i/>
          <w:lang w:val="en-US"/>
        </w:rPr>
        <w:t>et al.</w:t>
      </w:r>
      <w:r w:rsidRPr="007F39EB">
        <w:rPr>
          <w:rFonts w:eastAsia="Cambria" w:cstheme="minorHAnsi"/>
        </w:rPr>
        <w:t>, 2015; Mavsar</w:t>
      </w:r>
      <w:r>
        <w:rPr>
          <w:rFonts w:cstheme="minorHAnsi"/>
          <w:lang w:val="en-US"/>
        </w:rPr>
        <w:t xml:space="preserve"> </w:t>
      </w:r>
      <w:r w:rsidR="00C56B4E" w:rsidRPr="00C56B4E">
        <w:rPr>
          <w:rFonts w:cstheme="minorHAnsi"/>
          <w:i/>
          <w:lang w:val="en-US"/>
        </w:rPr>
        <w:t>et al.</w:t>
      </w:r>
      <w:r w:rsidRPr="007F39EB">
        <w:rPr>
          <w:rFonts w:eastAsia="Cambria" w:cstheme="minorHAnsi"/>
        </w:rPr>
        <w:t xml:space="preserve">, 2013; Sténs </w:t>
      </w:r>
      <w:r w:rsidR="00C56B4E" w:rsidRPr="00C56B4E">
        <w:rPr>
          <w:rFonts w:eastAsia="Cambria" w:cstheme="minorHAnsi"/>
          <w:i/>
        </w:rPr>
        <w:t>et al.</w:t>
      </w:r>
      <w:r w:rsidRPr="007F39EB">
        <w:rPr>
          <w:rFonts w:eastAsia="Cambria" w:cstheme="minorHAnsi"/>
        </w:rPr>
        <w:t>, 2016</w:t>
      </w:r>
      <w:r w:rsidRPr="00946649">
        <w:rPr>
          <w:rFonts w:eastAsia="Cambria" w:cstheme="minorHAnsi"/>
          <w:lang w:val="en-US"/>
        </w:rPr>
        <w:fldChar w:fldCharType="end"/>
      </w:r>
      <w:r w:rsidRPr="007F39EB">
        <w:rPr>
          <w:rFonts w:eastAsia="Cambria" w:cstheme="minorHAnsi"/>
        </w:rPr>
        <w:t xml:space="preserve">). </w:t>
      </w:r>
      <w:r w:rsidRPr="00946649">
        <w:rPr>
          <w:rFonts w:eastAsia="Cambria" w:cstheme="minorHAnsi"/>
          <w:lang w:val="en-US"/>
        </w:rPr>
        <w:t xml:space="preserve">In freshwater ecosystems, recreation is more common in rivers with clear water and high flows than rivers with mud, algae and litte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jenvman.2009.12.005", "ISSN" : "03014797", "abstract" : "The implementation of the European Union Water Framework Directive (WFD) requires nationally generalizable estimates of the benefits of protecting inland and coastal waters. As an alternative to benefit transfers and meta-analyses, we utilize national recreation inventory data combined with water quality data to model recreation participation and estimate the benefits of water quality improvements. Using hurdle models, we analyze the association of water clarity in individuals' home municipalities with the three most common water recreation activities \u2013 swimming, fishing and boating. The results show no effect on boating, but improved water clarity would increase the frequency of close-to-home swimming and fishing, as well as the number of fishers. Furthermore, to value the potential benefits of the WFD, we estimate the consumer surplus of a water recreation day using a travel cost approach. A water policy scenario with a 1-m improvement in water clarity for both inland and coastal waters indicates that the consumer surplus would increase 6% for swimmers and 15% for fishers. In contrast to previously estimated abatement costs to improve water quality, net benefits could turn out to be positive. Our study is a promising example of applying existing national recreation inventory data to estimate the benefits of water quality improvements for the purposes of the WFD.", "author" : [ { "dropping-particle" : "", "family" : "Vesterinen", "given" : "J.", "non-dropping-particle" : "", "parse-names" : false, "suffix" : "" }, { "dropping-particle" : "", "family" : "Pouta", "given" : "E.", "non-dropping-particle" : "", "parse-names" : false, "suffix" : "" }, { "dropping-particle" : "", "family" : "Huhtala", "given" : "A.", "non-dropping-particle" : "", "parse-names" : false, "suffix" : "" }, { "dropping-particle" : "", "family" : "Neuvonen", "given" : "M.", "non-dropping-particle" : "", "parse-names" : false, "suffix" : "" } ], "container-title" : "Journal of Environmental Management", "id" : "ITEM-1", "issue" : "4", "issued" : { "date-parts" : [ [ "2010" ] ] }, "page" : "984-994", "title" : "Impacts of changes in water quality on recreation behavior and benefits in Finland", "type" : "article-journal", "volume" : "91" }, "uris" : [ "http://www.mendeley.com/documents/?uuid=8aff5e17-6215-4a76-b206-dff065b408ba", "http://www.mendeley.com/documents/?uuid=e535e58f-f6b6-4d39-8d6c-97d86cf67940" ] }, { "id" : "ITEM-2", "itemData" : { "DOI" : "10.1080/01426397.2015.1117063", "ISSN" : "0142-6397", "abstract" : "AbstractRecent research has indicated that the younger generations may be disconnected from nature and even show some dislike for natural conditions. This study addressed adolescents\u2019 preferences for riverscapes with varying fluvial dynamics as recreational settings. A stated choice survey with digitally calibrated river scenarios asked Austrian pupils (N = 281) about their preferences for several physical and social characteristics of a floodplain landscape. Pupils perceived riverscapes with a high water dynamic as best for recreation, while water bodies with low water levels and algae, dry river sites, floods and littered trails were disliked. Heterogeneity among the pupils was found with one smaller segment preferring settings with high water dynamic and low human impact, while the larger one preferred settings with more human impact and low water dynamic. This segment that shows some dislike for natural conditions had less experience with rivers and scored lower on natural river-related attitudes and ...", "author" : [ { "dropping-particle" : "", "family" : "Eder", "given" : "Renate", "non-dropping-particle" : "", "parse-names" : false, "suffix" : "" }, { "dropping-particle" : "", "family" : "Arnberger", "given" : "Arne", "non-dropping-particle" : "", "parse-names" : false, "suffix" : "" } ], "container-title" : "Landscape Research", "id" : "ITEM-2", "issue" : "April", "issued" : { "date-parts" : [ [ "2016" ] ] }, "page" : "1-14", "title" : "How heterogeneous are adolescents\u2019 preferences for natural and semi-natural riverscapes as recreational settings?", "type" : "article-journal", "volume" : "6397" }, "uris" : [ "http://www.mendeley.com/documents/?uuid=bc089505-a23e-445c-8ab8-7e17be2230a2", "http://www.mendeley.com/documents/?uuid=cc57c8b8-631d-42cb-ae5f-73145fa9f6b7" ] } ], "mendeley" : { "formattedCitation" : "(Eder &amp; Arnberger, 2016; Vesterinen, Pouta, Huhtala, &amp; Neuvonen, 2010)", "plainTextFormattedCitation" : "(Eder &amp; Arnberger, 2016; Vesterinen, Pouta, Huhtala, &amp; Neuvonen, 2010)", "previouslyFormattedCitation" : "(Eder &amp; Arnberger, 2016; Vesterinen, Pouta, Huhtala, &amp; Neuvonen,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Eder &amp; Arnberger, 2016; Vesterinen</w:t>
      </w:r>
      <w:r>
        <w:rPr>
          <w:rFonts w:cstheme="minorHAnsi"/>
          <w:lang w:val="en-US"/>
        </w:rPr>
        <w:t xml:space="preserve"> </w:t>
      </w:r>
      <w:r w:rsidR="00C56B4E" w:rsidRPr="00C56B4E">
        <w:rPr>
          <w:rFonts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Marine and coastal systems also provide the basis for recreational activities, such as recreational fishing, birdwatching, whale-watching, swimming, diving and snorkeling or other water sports </w:t>
      </w:r>
      <w:r>
        <w:rPr>
          <w:rFonts w:eastAsia="Cambria" w:cstheme="minorHAnsi"/>
          <w:lang w:val="en-US"/>
        </w:rPr>
        <w:fldChar w:fldCharType="begin" w:fldLock="1"/>
      </w:r>
      <w:r>
        <w:rPr>
          <w:rFonts w:eastAsia="Cambria" w:cstheme="minorHAnsi"/>
          <w:lang w:val="en-US"/>
        </w:rPr>
        <w:instrText>ADDIN CSL_CITATION { "citationItems" : [ { "id" : "ITEM-1", "itemData" : { "DOI" : "10.1016/j.marpol.2013.01.011", "ISBN" : "0308-597X", "ISSN" : "0308597X", "abstract" : "Marine environments and the ecosystem services they provide are threatened throughout the world. Using an extensive data set obtained from a coordinated survey across all nine littoral countries, this study examines the recreational use of and public perceptions towards the Baltic Sea, providing support for marine policies, including the European Union Marine Strategy Framework Directive. The findings indicate that the Baltic Sea is an important recreation area for residents of the littoral states, as the majority of people spend leisure time there. Swedes, Danes and Finns use the sea the most, and the most common activities are beach recreation and swimming. People are concerned over the state of the Baltic Sea, especially in Finland, Russia and Sweden. Poles, Danes and Finns have the most positive attitude towards contributing financially to improving the state of the Baltic Sea. Additional coordinated research efforts across all nine littoral countries are needed to quantify the monetary benefits of improving the state of the sea. However, even the present results provide evidence on the cultural importance of the Baltic Sea, suggesting that policy makers need to take stronger action to sustain the provision of recreational ecosystem services and safeguarding the well-being of marine ecosystems to the current and future generations. ?? 2013 Elsevier Ltd.", "author" : [ { "dropping-particle" : "", "family" : "Ahtiainen", "given" : "Heini", "non-dropping-particle" : "", "parse-names" : false, "suffix" : "" }, { "dropping-particle" : "", "family" : "Artell", "given" : "J", "non-dropping-particle" : "", "parse-names" : false, "suffix" : "" }, { "dropping-particle" : "", "family" : "Czajkowski", "given" : "M", "non-dropping-particle" : "", "parse-names" : false, "suffix" : "" }, { "dropping-particle" : "", "family" : "Hasler", "given" : "B", "non-dropping-particle" : "", "parse-names" : false, "suffix" : "" }, { "dropping-particle" : "", "family" : "Hasselstr\u00f6m", "given" : "L", "non-dropping-particle" : "", "parse-names" : false, "suffix" : "" }, { "dropping-particle" : "", "family" : "Hyyti\u00e4inen", "given" : "K", "non-dropping-particle" : "", "parse-names" : false, "suffix" : "" }, { "dropping-particle" : "", "family" : "Meyerhoff", "given" : "J", "non-dropping-particle" : "", "parse-names" : false, "suffix" : "" }, { "dropping-particle" : "", "family" : "Smart", "given" : "J", "non-dropping-particle" : "", "parse-names" : false, "suffix" : "" }, { "dropping-particle" : "", "family" : "S\u00f6derqvist", "given" : "T", "non-dropping-particle" : "", "parse-names" : false, "suffix" : "" }, { "dropping-particle" : "", "family" : "Zimmer", "given" : "K", "non-dropping-particle" : "", "parse-names" : false, "suffix" : "" }, { "dropping-particle" : "", "family" : "Khaleeva", "given" : "J", "non-dropping-particle" : "", "parse-names" : false, "suffix" : "" }, { "dropping-particle" : "", "family" : "Rastrigina", "given" : "O", "non-dropping-particle" : "", "parse-names" : false, "suffix" : "" }, { "dropping-particle" : "", "family" : "Tuhkanen", "given" : "H", "non-dropping-particle" : "", "parse-names" : false, "suffix" : "" } ], "container-title" : "Marine Policy", "id" : "ITEM-1", "issued" : { "date-parts" : [ [ "2013" ] ] }, "page" : "20-30", "title" : "Public preferences regarding use and condition of the Baltic Sea-An international comparison informing marine policy", "type" : "article-journal", "volume" : "42" }, "uris" : [ "http://www.mendeley.com/documents/?uuid=fdf80895-aed8-4ae0-9a3a-f6ee9ea94f77" ] }, { "id" : "ITEM-2", "itemData" : { "DOI" : "10.1016/j.marpolbul.2006.12.003", "ISSN" : "0025326X", "abstract" : "This paper identifies and defines ecosystem goods and services provided by marine biodiversity. Case studies have been used to provide an insight into the practical issues associated with the assessment of marine ecosystem goods and services at specific locations. The aim of this research was to validate the definitions of goods and services, and to identify knowledge gaps and likely difficulties of quantifying the goods and services. A validated theoretical framework for the assessment of goods and services is detailed, and examples of the goods and services at a variety of case study areas are documented. These results will enable future assessments of marine ecosystem goods and services. It is concluded that the utilisation of this goods and services approach has the capacity to play a fundamental role in the Ecosystem Approach, by enabling the pressures and demands of society, the economy and the environment to be integrated into environmental management.", "author" : [ { "dropping-particle" : "", "family" : "Beaumont", "given" : "N.J.", "non-dropping-particle" : "", "parse-names" : false, "suffix" : "" }, { "dropping-particle" : "", "family" : "Austen", "given" : "M.C.", "non-dropping-particle" : "", "parse-names" : false, "suffix" : "" }, { "dropping-particle" : "", "family" : "Atkins", "given" : "J.P.", "non-dropping-particle" : "", "parse-names" : false, "suffix" : "" }, { "dropping-particle" : "", "family" : "Burdon", "given" : "D.", "non-dropping-particle" : "", "parse-names" : false, "suffix" : "" }, { "dropping-particle" : "", "family" : "Degraer", "given" : "S.", "non-dropping-particle" : "", "parse-names" : false, "suffix" : "" }, { "dropping-particle" : "", "family" : "Dentinho", "given" : "T.P.", "non-dropping-particle" : "", "parse-names" : false, "suffix" : "" }, { "dropping-particle" : "", "family" : "Derous", "given" : "S.", "non-dropping-particle" : "", "parse-names" : false, "suffix" : "" }, { "dropping-particle" : "", "family" : "Holm", "given" : "P.", "non-dropping-particle" : "", "parse-names" : false, "suffix" : "" }, { "dropping-particle" : "", "family" : "Horton", "given" : "T.", "non-dropping-particle" : "", "parse-names" : false, "suffix" : "" }, { "dropping-particle" : "", "family" : "Ierland", "given" : "E.", "non-dropping-particle" : "van", "parse-names" : false, "suffix" : "" }, { "dropping-particle" : "", "family" : "Marboe", "given" : "A.H.", "non-dropping-particle" : "", "parse-names" : false, "suffix" : "" }, { "dropping-particle" : "", "family" : "Starkey", "given" : "D.J.", "non-dropping-particle" : "", "parse-names" : false, "suffix" : "" }, { "dropping-particle" : "", "family" : "Townsend", "given" : "M.", "non-dropping-particle" : "", "parse-names" : false, "suffix" : "" }, { "dropping-particle" : "", "family" : "Zarzycki", "given" : "T.", "non-dropping-particle" : "", "parse-names" : false, "suffix" : "" } ], "container-title" : "Marine Pollution Bulletin", "id" : "ITEM-2", "issue" : "3", "issued" : { "date-parts" : [ [ "2007" ] ] }, "page" : "253-265", "title" : "Identification, definition and quantification of goods and services provided by marine biodiversity: Implications for the ecosystem approach", "type" : "article-journal", "volume" : "54" }, "uris" : [ "http://www.mendeley.com/documents/?uuid=80a0d6ba-3e16-3e21-a654-810e446e1a2b" ] } ], "mendeley" : { "formattedCitation" : "(Ahtiainen et al., 2013; Beaumont et al., 2007)", "plainTextFormattedCitation" : "(Ahtiainen et al., 2013; Beaumont et al., 2007)", "previouslyFormattedCitation" : "(Ahtiainen et al., 2013; Beaumont et al., 2007)" }, "properties" : {  }, "schema" : "https://github.com/citation-style-language/schema/raw/master/csl-citation.json" }</w:instrText>
      </w:r>
      <w:r>
        <w:rPr>
          <w:rFonts w:eastAsia="Cambria" w:cstheme="minorHAnsi"/>
          <w:lang w:val="en-US"/>
        </w:rPr>
        <w:fldChar w:fldCharType="separate"/>
      </w:r>
      <w:r w:rsidRPr="008D3EA3">
        <w:rPr>
          <w:rFonts w:eastAsia="Cambria" w:cstheme="minorHAnsi"/>
          <w:lang w:val="en-US"/>
        </w:rPr>
        <w:t xml:space="preserve">(Ahtiainen </w:t>
      </w:r>
      <w:r w:rsidR="00C56B4E" w:rsidRPr="00C56B4E">
        <w:rPr>
          <w:rFonts w:eastAsia="Cambria" w:cstheme="minorHAnsi"/>
          <w:i/>
          <w:lang w:val="en-US"/>
        </w:rPr>
        <w:t>et al.</w:t>
      </w:r>
      <w:r w:rsidRPr="008D3EA3">
        <w:rPr>
          <w:rFonts w:eastAsia="Cambria" w:cstheme="minorHAnsi"/>
          <w:lang w:val="en-US"/>
        </w:rPr>
        <w:t xml:space="preserve">, 2013; Beaumont </w:t>
      </w:r>
      <w:r w:rsidR="00C56B4E" w:rsidRPr="00C56B4E">
        <w:rPr>
          <w:rFonts w:eastAsia="Cambria" w:cstheme="minorHAnsi"/>
          <w:i/>
          <w:lang w:val="en-US"/>
        </w:rPr>
        <w:t>et al.</w:t>
      </w:r>
      <w:r w:rsidRPr="008D3EA3">
        <w:rPr>
          <w:rFonts w:eastAsia="Cambria" w:cstheme="minorHAnsi"/>
          <w:lang w:val="en-US"/>
        </w:rPr>
        <w:t>, 2007)</w:t>
      </w:r>
      <w:r>
        <w:rPr>
          <w:rFonts w:eastAsia="Cambria" w:cstheme="minorHAnsi"/>
          <w:lang w:val="en-US"/>
        </w:rPr>
        <w:fldChar w:fldCharType="end"/>
      </w:r>
      <w:r w:rsidRPr="00946649">
        <w:rPr>
          <w:rFonts w:eastAsia="Cambria" w:cstheme="minorHAnsi"/>
          <w:lang w:val="en-US"/>
        </w:rPr>
        <w:t xml:space="preserve">. In the last decades, the </w:t>
      </w:r>
      <w:r w:rsidRPr="00946649">
        <w:rPr>
          <w:rFonts w:cstheme="minorHAnsi"/>
          <w:lang w:val="en-US"/>
        </w:rPr>
        <w:t xml:space="preserve">capacity for nature-based recreation in the aforementioned ecosystems has decreased because of land-use change (e.g. </w:t>
      </w:r>
      <w:r w:rsidRPr="00946649">
        <w:rPr>
          <w:rFonts w:cstheme="minorHAnsi"/>
          <w:lang w:val="en-US"/>
        </w:rPr>
        <w:fldChar w:fldCharType="begin" w:fldLock="1"/>
      </w:r>
      <w:r w:rsidRPr="00946649">
        <w:rPr>
          <w:rFonts w:cstheme="minorHAnsi"/>
          <w:lang w:val="en-US"/>
        </w:rPr>
        <w:instrText>ADDIN CSL_CITATION { "citationItems" : [ { "id" : "ITEM-1", "itemData" : { "DOI" : "10.1038/srep34162", "ISSN" : "2045-2322", "PMID" : "27686533", "author" : [ { "dropping-particle" : "", "family" : "Liquete", "given" : "Camino", "non-dropping-particle" : "", "parse-names" : false, "suffix" : "" }, { "dropping-particle" : "", "family" : "Piroddi", "given" : "Chiara", "non-dropping-particle" : "", "parse-names" : false, "suffix" : "" }, { "dropping-particle" : "", "family" : "Mac\u00edas", "given" : "Diego", "non-dropping-particle" : "", "parse-names" : false, "suffix" : "" }, { "dropping-particle" : "", "family" : "Druon", "given" : "Jean-No\u00ebl", "non-dropping-particle" : "", "parse-names" : false, "suffix" : "" }, { "dropping-particle" : "", "family" : "Zulian", "given" : "Grazia", "non-dropping-particle" : "", "parse-names" : false, "suffix" : "" } ], "container-title" : "Scientific Reports", "id" : "ITEM-1", "issue" : "August", "issued" : { "date-parts" : [ [ "2016" ] ] }, "page" : "34162", "publisher" : "Nature Publishing Group", "title" : "Ecosystem services sustainability in the Mediterranean Sea: assessment of status and trends using multiple modelling approaches", "type" : "article-journal", "volume" : "6" }, "uris" : [ "http://www.mendeley.com/documents/?uuid=95a16dae-f73e-4e03-87db-4ee3cebc97a7", "http://www.mendeley.com/documents/?uuid=dc739b68-da2b-4949-9de5-97f0ee72627b" ] }, { "id" : "ITEM-2", "itemData" : { "DOI" : "10.1007/s13280-015-0747-4", "ISBN" : "0044-7447", "ISSN" : "16547209", "PMID" : "26744047", "abstract" : "The rotation length is a key component of even-aged forest management systems. Using Fennoscandian forestry as a case, we review the socio-ecological implications of modifying rotation lengths relative to current practice by evaluating effects on a range of ecosystem services and on biodiversity conservation. The effects of shortening rotations on provisioning services are expected to be mostly negative to neutral (e.g. production of wood, bilberries, reindeer forage), while those of extending rotations would be more varied. Shortening rotations may help limit damage by some of today's major damaging agents (e.g. root rot, cambium-feeding insects), but may also increase other damage types (e.g. regeneration pests) and impede climate mitigation. Supporting (water, soil nutrients) and cultural (aesthetics, cultural heritage) ecosystem services would generally be affected negatively by shortened rotations and positively by extended rotations, as would most biodiversity indicators. Several effect modifiers, such as changes to thinning regimes, could alter these patterns.", "author" : [ { "dropping-particle" : "", "family" : "Roberge", "given" : "Jean Michel", "non-dropping-particle" : "", "parse-names" : false, "suffix" : "" }, { "dropping-particle" : "", "family" : "Laudon", "given" : "Hjalmar", "non-dropping-particle" : "", "parse-names" : false, "suffix" : "" }, { "dropping-particle" : "", "family" : "Bj\u00f6rkman", "given" : "Christer", "non-dropping-particle" : "", "parse-names" : false, "suffix" : "" }, { "dropping-particle" : "", "family" : "Ranius", "given" : "Thomas", "non-dropping-particle" : "", "parse-names" : false, "suffix" : "" }, { "dropping-particle" : "", "family" : "Sandstr\u00f6m", "given" : "Camilla", "non-dropping-particle" : "", "parse-names" : false, "suffix" : "" }, { "dropping-particle" : "", "family" : "Felton", "given" : "Adam", "non-dropping-particle" : "", "parse-names" : false, "suffix" : "" }, { "dropping-particle" : "", "family" : "St\u00e9ns", "given" : "Anna", "non-dropping-particle" : "", "parse-names" : false, "suffix" : "" }, { "dropping-particle" : "", "family" : "Nordin", "given" : "Annika", "non-dropping-particle" : "", "parse-names" : false, "suffix" : "" }, { "dropping-particle" : "", "family" : "Granstr\u00f6m", "given" : "Anders", "non-dropping-particle" : "", "parse-names" : false, "suffix" : "" }, { "dropping-particle" : "", "family" : "Widemo", "given" : "Fredrik", "non-dropping-particle" : "", "parse-names" : false, "suffix" : "" }, { "dropping-particle" : "", "family" : "Bergh", "given" : "Johan", "non-dropping-particle" : "", "parse-names" : false, "suffix" : "" }, { "dropping-particle" : "", "family" : "Sonesson", "given" : "Johan", "non-dropping-particle" : "", "parse-names" : false, "suffix" : "" }, { "dropping-particle" : "", "family" : "Stenlid", "given" : "Jan", "non-dropping-particle" : "", "parse-names" : false, "suffix" : "" }, { "dropping-particle" : "", "family" : "Lundmark", "given" : "Tomas", "non-dropping-particle" : "", "parse-names" : false, "suffix" : "" } ], "container-title" : "Ambio", "id" : "ITEM-2", "issued" : { "date-parts" : [ [ "2016" ] ] }, "page" : "109-123", "title" : "Socio-ecological implications of modifying rotation lengths in forestry", "type" : "article-journal", "volume" : "45" }, "uris" : [ "http://www.mendeley.com/documents/?uuid=7d0ef55e-4a23-40ae-93ce-67942243008e", "http://www.mendeley.com/documents/?uuid=c5e43dfe-2dcf-46f8-aa48-5d8c5c951efb" ] }, { "id" : "ITEM-3", "itemData" : { "DOI" : "10.1080/14616688.2016.1169313", "ISBN" : "1461-6688", "ISSN" : "1461-6688", "abstract" : "Visitors\u2019 assessments of the negative impact of tourism, on physical and social environment, vary based on the location where the evaluation occurs. Research that focuses on identifying visitors\u2019 norms within outdoor recreation settings has not been able to link the geographical location with the corresponding evaluation of unacceptable levels of impact. This study combines a traditional on-site visitor survey with a Public Participation Geographic Information Systems survey to produce spatially explicit information on visitors\u2019 acceptance of tourism impacts. Using a web-based participatory survey, visitors were asked to indicate specific locations where they felt the effects of tourism disturbed the quality of their experience in Oulanka National Park. These evaluations were analyzed at multiple scales \u2013 destination, specific zones, and sites \u2013 to promote more efficient park management. Based on visitor evaluations, we found a collection of hotspots in the park where tourism has already caused unacceptable impacts. Visitors noted that crowding and erosion disturbed their experiences, especially along highly visited trail sections, while littering was considered problematic near wilderness huts. However, participant satisfaction at these sites was not lower than elsewhere in the park. This indicates that the association between negative impacts of tourism and visitor satisfaction is not straightforward, but complex. This study encourages the collection of spatially accurate data on visitors\u2019 assessments of the effects of tourism because it has the potential to more efficiently direct park management policies. In addition, spatial techniques provide a new means to monitor the impacts of tourism, acknowledging that visitors\u2019 perceptions of acceptability of t</w:instrText>
      </w:r>
      <w:r w:rsidRPr="002976DC">
        <w:rPr>
          <w:rFonts w:cstheme="minorHAnsi"/>
          <w:lang w:val="en-US"/>
        </w:rPr>
        <w:instrText>ourism impacts also vary within tourism destinations, such as parks. \u00a9 2016 Informa UK Limited, trading as Taylor &amp; Francis Group.", "author" : [ { "dropping-particle" : "", "family" : "Pietil\u00e4", "given" : "M", "non-dropping-particle" : "", "parse-names" : false, "suffix" : "" }, { "dropping-particle" : "", "family" : "Fagerholm", "given" : "N", "non-dropping-particle" : "", "parse-names" : false, "suffix" : "" } ], "container-title" : "Tourism Geographies", "id" : "ITEM-3", "issue" : "3", "issued" : { "date-parts" : [ [ "2016" ] ] }, "page" : "258-279", "publisher" : "Taylor &amp; Francis", "title" : "Visitors\u2019 place-based evaluations of unacceptable tourism impacts in Oulanka National Park, Finland", "type" : "article-journal", "volume" : "18" }, "uris" : [ "http://www.mendeley.com/documents/?uuid=9774117b-4476-4ebd-9462-137bb7c7df0a", "http://www.mendeley.com/documents/?uuid=b2e32a6a-1aa5-4036-8d23-7de9f04ead48" ] } ], "mendeley" : { "formattedCitation" : "(Liquete, Piroddi, Mac\u00edas, Druon, &amp; Zulian, 2016; Pietil\u00e4 &amp; Fagerholm, 2016; Roberge et al., 2016)", "plainTextFormattedCitation" : "(Liquete, Piroddi, Mac\u00edas, Druon, &amp; Zulian, 2016; Pietil\u00e4 &amp; Fagerholm, 2016; Roberge et al., 2016)", "previouslyFormattedCitation" : "(Liquete, Piroddi, Mac\u00edas, Druon, &amp; Zulian, 2016; Pietil\u00e4 &amp; Fagerholm, 2016; Roberge et al., 2016)" }, "properties" : {  }, "schema" : "https://github.com/citation-style-language/schema/raw/master/csl-citation.json" }</w:instrText>
      </w:r>
      <w:r w:rsidRPr="00946649">
        <w:rPr>
          <w:rFonts w:cstheme="minorHAnsi"/>
          <w:lang w:val="en-US"/>
        </w:rPr>
        <w:fldChar w:fldCharType="separate"/>
      </w:r>
      <w:r w:rsidRPr="00FF4458">
        <w:rPr>
          <w:rFonts w:cstheme="minorHAnsi"/>
          <w:lang w:val="en-US"/>
        </w:rPr>
        <w:t>Liquete</w:t>
      </w:r>
      <w:r>
        <w:rPr>
          <w:rFonts w:cstheme="minorHAnsi"/>
          <w:lang w:val="en-US"/>
        </w:rPr>
        <w:t xml:space="preserve"> </w:t>
      </w:r>
      <w:r w:rsidR="00C56B4E" w:rsidRPr="00C56B4E">
        <w:rPr>
          <w:rFonts w:cstheme="minorHAnsi"/>
          <w:i/>
          <w:lang w:val="en-US"/>
        </w:rPr>
        <w:t>et al.</w:t>
      </w:r>
      <w:r w:rsidR="00F14761">
        <w:rPr>
          <w:rFonts w:cstheme="minorHAnsi"/>
          <w:lang w:val="en-US"/>
        </w:rPr>
        <w:t xml:space="preserve">, </w:t>
      </w:r>
      <w:r w:rsidRPr="00FF4458">
        <w:rPr>
          <w:rFonts w:cstheme="minorHAnsi"/>
          <w:lang w:val="en-US"/>
        </w:rPr>
        <w:t>2016</w:t>
      </w:r>
      <w:r w:rsidR="00E1492F">
        <w:rPr>
          <w:rFonts w:cstheme="minorHAnsi"/>
          <w:lang w:val="en-US"/>
        </w:rPr>
        <w:t>b</w:t>
      </w:r>
      <w:r w:rsidRPr="00FF4458">
        <w:rPr>
          <w:rFonts w:cstheme="minorHAnsi"/>
          <w:lang w:val="en-US"/>
        </w:rPr>
        <w:t xml:space="preserve">; Pietilä &amp; Fagerholm, 2016; Roberge </w:t>
      </w:r>
      <w:r w:rsidR="00C56B4E" w:rsidRPr="00C56B4E">
        <w:rPr>
          <w:rFonts w:cstheme="minorHAnsi"/>
          <w:i/>
          <w:lang w:val="en-US"/>
        </w:rPr>
        <w:t>et al.</w:t>
      </w:r>
      <w:r w:rsidR="00F14761">
        <w:rPr>
          <w:rFonts w:cstheme="minorHAnsi"/>
          <w:lang w:val="en-US"/>
        </w:rPr>
        <w:t xml:space="preserve">, </w:t>
      </w:r>
      <w:r w:rsidRPr="00FF4458">
        <w:rPr>
          <w:rFonts w:cstheme="minorHAnsi"/>
          <w:lang w:val="en-US"/>
        </w:rPr>
        <w:t>2016</w:t>
      </w:r>
      <w:r w:rsidRPr="00946649">
        <w:rPr>
          <w:rFonts w:cstheme="minorHAnsi"/>
          <w:lang w:val="en-US"/>
        </w:rPr>
        <w:fldChar w:fldCharType="end"/>
      </w:r>
      <w:r>
        <w:rPr>
          <w:rFonts w:cstheme="minorHAnsi"/>
          <w:lang w:val="en-US"/>
        </w:rPr>
        <w:t>)</w:t>
      </w:r>
      <w:r w:rsidRPr="00946649">
        <w:rPr>
          <w:rFonts w:cstheme="minorHAnsi"/>
          <w:lang w:val="en-US"/>
        </w:rPr>
        <w:t xml:space="preserve">. </w:t>
      </w:r>
    </w:p>
    <w:p w14:paraId="6D0BF3F8" w14:textId="2A811003" w:rsidR="001E43D4" w:rsidRPr="00946649" w:rsidRDefault="001E43D4" w:rsidP="001E43D4">
      <w:pPr>
        <w:rPr>
          <w:rFonts w:cstheme="minorHAnsi"/>
          <w:lang w:val="en-US"/>
        </w:rPr>
      </w:pPr>
      <w:r w:rsidRPr="00946649">
        <w:rPr>
          <w:rFonts w:cstheme="minorHAnsi"/>
          <w:lang w:val="en-US"/>
        </w:rPr>
        <w:t xml:space="preserve">Green spaces in urban areas provide multiple physical and psychological experiences </w:t>
      </w:r>
      <w:r w:rsidRPr="00946649">
        <w:rPr>
          <w:rFonts w:cstheme="minorHAnsi"/>
          <w:lang w:val="en-US"/>
        </w:rPr>
        <w:fldChar w:fldCharType="begin" w:fldLock="1"/>
      </w:r>
      <w:r w:rsidRPr="00946649">
        <w:rPr>
          <w:rFonts w:cstheme="minorHAnsi"/>
          <w:lang w:val="en-US"/>
        </w:rPr>
        <w:instrText>ADDIN CSL_CITATION { "citationItems" : [ { "id" : "ITEM-1", "itemData" : { "DOI" : "10.1016/S0921-8009(99)00013-0", "ISSN" : "09218009", "abstract" : "Humanity is increasingly urban, but continues to depend on Nature for its survival. Cities are dependent on the ecosystems beyond the city limits, but also benefit from internal urban ecosystems. The aim of this paper is to analyze the ecosystem services generated by ecosystems within the urban area. \u2018Ecosystem services\u2019 refers to the benefits human populations derive from ecosystems. Seven different urban ecosystems have been identified: street trees; lawns/parks; urban forests; cultivated land; wetlands; lakes/sea; and streams. These systems generate a range of ecosystem services. In this paper, six local and direct services relevant for Stockholm are addressed: air fi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author" : [ { "dropping-particle" : "", "family" : "Bolund", "given" : "Per", "non-dropping-particle" : "", "parse-names" : false, "suffix" : "" }, { "dropping-particle" : "", "family" : "Hunhammar", "given" : "Sven", "non-dropping-particle" : "", "parse-names" : false, "suffix" : "" } ], "container-title" : "Ecological Economics", "id" : "ITEM-1", "issue" : "2", "issued" : { "date-parts" : [ [ "1999" ] ] }, "page" : "293-301", "title" : "Ecosystem services in urban areas", "type" : "article-journal", "volume" : "29" }, "uris" : [ "http://www.mendeley.com/documents/?uuid=fb98de70-ea4e-4648-b39e-6e680571b890", "http://www.mendeley.com/documents/?uuid=40f8d47a-c5ca-410f-a81a-eeba7f06768d" ] }, { "id" : "ITEM-2", "itemData" : { "DOI" : "10.1016/j.ecolind.2016.02.029", "ISSN" : "1470160X", "abstract" : "Urban green space (UGS) availability has become an increasingly important aspect of planning and research because of the importance of green spaces for the wellbeing of urban residents. Municipalities across the European Union (EU) use different indicators in this area. Some cities provide per-capita threshold values for urban green space (UGS); some have recommendations regarding the minimum distance to green space while others have no recommendations at all. In this study, we assess green space availability in 299 EU cities according to land use and a population data grid. The results show a diverse picture across the EU. Southern European cities show below-average availability values, which may be explained by their low forest and tree cover and reflect the history of cities in Southern Europe. Comparatively, the above-average availability values in Northern European cities are a result of not only their biophysical conditions and the presence of rich forestland in general but also of Northern European attitudes toward urban living that naturally value having forests close to home. This assessment is complemented by a detailed case study analysis of two European cities \u2013 Berlin, Germany and \u0141\u00f3d\u017a, Poland. Results showed that this approach's explanatory power depends on the data used, scale of interest, resolution of data and estimated threshold value. By comparing results using different datasets and threshold values, we discuss opportunities and limitations for developing indicators of green space availability. We conclude that UGS availability is an important indicator to navigate urban complexity to improve human health and wellbeing but is only one component of the intricate social-ecological interactions within cities.", "author" : [ { "dropping-particle" : "", "family" : "Kabisch", "given" : "Nadja", "non-dropping-particle" : "", "parse-names" : false, "suffix" : "" }, { "dropping-particle" : "", "family" : "Strohbach", "given" : "Michael", "non-dropping-particle" : "", "parse-names" : false, "suffix" : "" }, { "dropping-particle" : "", "family" : "Haase", "given" : "Dagmar", "non-dropping-particle" : "", "parse-names" : false, "suffix" : "" }, { "dropping-particle" : "", "family" : "Kronenberg", "given" : "Jakub", "non-dropping-particle" : "", "parse-names" : false, "suffix" : "" } ], "container-title" : "Ecological Indicators", "id" : "ITEM-2", "issued" : { "date-parts" : [ [ "2016" ] ] }, "publisher" : "Elsevier Ltd", "title" : "Urban green space availability in European cities", "type" : "article-journal" }, "uris" : [ "http://www.mendeley.com/documents/?uuid=aa81ea95-c9c8-4189-9f38-e2415e4cf89d", "http://www.mendeley.com/documents/?uuid=346ab3e3-6400-4e2e-836f-14891b7fb5d2" ] } ], "mendeley" : { "formattedCitation" : "(Bolund &amp; Hunhammar, 1999; Kabisch, Strohbach, Haase, &amp; Kronenberg, 2016)", "plainTextFormattedCitation" : "(Bolund &amp; Hunhammar, 1999; Kabisch, Strohbach, Haase, &amp; Kronenberg, 2016)", "previouslyFormattedCitation" : "(Bolund &amp; Hunhammar, 1999; Kabisch, Strohbach, Haase, &amp; Kronenberg,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Bolund &amp; Hunhammar, 1999; Kabisch</w:t>
      </w:r>
      <w:r>
        <w:rPr>
          <w:rFonts w:cstheme="minorHAnsi"/>
          <w:lang w:val="en-US"/>
        </w:rPr>
        <w:t xml:space="preserve"> </w:t>
      </w:r>
      <w:r w:rsidR="00C56B4E" w:rsidRPr="00C56B4E">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such as sense of peacefulness and tranquility </w:t>
      </w:r>
      <w:r w:rsidRPr="00946649">
        <w:rPr>
          <w:rFonts w:cstheme="minorHAnsi"/>
          <w:lang w:val="en-US"/>
        </w:rPr>
        <w:fldChar w:fldCharType="begin" w:fldLock="1"/>
      </w:r>
      <w:r w:rsidRPr="00946649">
        <w:rPr>
          <w:rFonts w:cstheme="minorHAnsi"/>
          <w:lang w:val="en-US"/>
        </w:rPr>
        <w:instrText>ADDIN CSL_CITATION { "citationItems" : [ { "id" : "ITEM-1", "itemData" : { "DOI" : "10.1016/j.landurbplan.2003.08.003", "ISBN" : "0169-2046", "ISSN" : "01692046", "PMID" : "15561621", "abstract" : "International efforts to preserve the natural environment are mainly concerned with large, bio-diverse and relatively untouched ecosystems or with individual animal or vegetal species, either endangered or threatened with extinction. Much less attention is being paid to that type of nature close to where people live and work, to small-scale green areas in cities and to their benefits to people. Increasing empirical evidence, however, indicates that the presence of natural areas contributes to the quality of life in many ways. Besides many environmental and ecological services, urban nature provides important social and psychological benefits to human societies, which enrich human life with meanings and emotions. The main concern of this paper is to address the importance of urban nature for citizens' well being and for the sustainability of the city they inhabit. Some results of a survey conducted among visitors of an urban park in Amsterdam (The Netherlands) are presented and discussed. The issues investigated concern people's motives for urban nature, the emotional dimension involved in the experience of nature and its importance for people's general well being. Results confirm that the experience of nature in urban environment is source of positive feelings and beneficial services, which fulfill important immaterial and non-consumptive human needs. Implications for the sustainability of the city will be analyzed and discussed. ?? 2003 Elsevier B.V. All rights reserved.", "author" : [ { "dropping-particle" : "", "family" : "Chiesura", "given" : "Anna", "non-dropping-particle" : "", "parse-names" : false, "suffix" : "" } ], "container-title" : "Landscape and Urban Planning", "id" : "ITEM-1", "issue" : "1", "issued" : { "date-parts" : [ [ "2004" ] ] }, "page" : "129-138", "title" : "The role of urban parks for the sustainable city", "type" : "article-journal", "volume" : "68" }, "uris" : [ "http://www.mendeley.com/documents/?uuid=88253dd9-6b6e-4b05-8800-697e0f965d28", "http://www.mendeley.com/documents/?uuid=fe7ff6cc-d645-413c-b20a-80fb8fbe0df1" ] } ], "mendeley" : { "formattedCitation" : "(Chiesura, 2004)", "plainTextFormattedCitation" : "(Chiesura, 2004)", "previouslyFormattedCitation" : "(Chiesura, 200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Chiesura, 2004)</w:t>
      </w:r>
      <w:r w:rsidRPr="00946649">
        <w:rPr>
          <w:rFonts w:cstheme="minorHAnsi"/>
          <w:lang w:val="en-US"/>
        </w:rPr>
        <w:fldChar w:fldCharType="end"/>
      </w:r>
      <w:r w:rsidRPr="00946649">
        <w:rPr>
          <w:rFonts w:cstheme="minorHAnsi"/>
          <w:lang w:val="en-US"/>
        </w:rPr>
        <w:t xml:space="preserve"> or hiking and walking </w:t>
      </w:r>
      <w:r w:rsidRPr="00946649">
        <w:rPr>
          <w:rFonts w:cstheme="minorHAnsi"/>
          <w:lang w:val="en-US"/>
        </w:rPr>
        <w:fldChar w:fldCharType="begin" w:fldLock="1"/>
      </w:r>
      <w:r w:rsidRPr="00946649">
        <w:rPr>
          <w:rFonts w:cstheme="minorHAnsi"/>
          <w:lang w:val="en-US"/>
        </w:rPr>
        <w:instrText>ADDIN CSL_CITATION { "citationItems" : [ { "id" : "ITEM-1", "itemData" : { "DOI" : "10.3986/AGS.895", "ISSN" : "15818314", "abstract" : "\u00a9 2016, Anton Melik Geographical Institute. All rights reserved.Green areas and especially their distribution and composition are the key factor that makes urban people\u2019s lives more comfortable and healthier. Even though Ljubljana residents also have many other green areas at their disposal in their immediate vicinity, the area of Ro\u017enik Hill and Tivoli Park as an urban forest with dispersed park features continues to be the most popular recreational destination, with roughly 1,750,000 visits per year. In 1984 it was designated a protected landscape area through an ordinance. In the past decades, a number of conflicts have arisen in this area between various stakeholders, such as landowners, park users, and specialist services, which is why these types of areas require careful and prudent management.", "author" : [ { "dropping-particle" : "", "family" : "Smrekar", "given" : "Ales", "non-dropping-particle" : "", "parse-names" : false, "suffix" : "" }, { "dropping-particle" : "", "family" : "Smid Hribar", "given" : "Mateja", "non-dropping-particle" : "", "parse-names" : false, "suffix" : "" }, { "dropping-particle" : "", "family" : "Erhartic", "given" : "Bojan", "non-dropping-particle" : "", "parse-names" : false, "suffix" : "" } ], "container-title" : "Acta Geographica Slovenica", "id" : "ITEM-1", "issue" : "2", "issued" : { "date-parts" : [ [ "2016" ] ] }, "page" : "305-319", "title" : "Stakeholder conflicts in the tivoli, ro??nik hill, and ??i??ka Hill protected landscape area", "type" : "article-journal", "volume" : "56" }, "uris" : [ "http://www.mendeley.com/documents/?uuid=46afea09-08f9-4b13-97ed-5740b0aeb3f7", "http://www.mendeley.com/documents/?uuid=331f2c8a-9b94-45c5-9fd2-8f9eebcf0ca3" ] }, { "id" : "ITEM-2", "itemData" : { "DOI" : "10.1016/j.landusepol.2016.06.006", "ISBN" : "0264-8377", "ISSN" : "02648377", "abstract" : "Ecosystem services (ES) mapping is attracting growing interest from landscape and urban planning, but its operationalization in actual decision-making is still limited. A clear distinction between ES capacity, flow and demand can improve the usefulness of ES mapping as a decision-support tool by informing planners and policy-makers where ES are used unsustainably and where ES flow is failing to meet societal demand. This paper advances a framework for mapping and assessing the relationships between ES capacity, flow and demand with a focus on the identification of unsatisfied demand. The framework was tested in the Barcelona metropolitan region, Spain, considering two ES of critical relevance for the urban population: air purification and outdoor recreation. For both ES, spatial indicators of capacity, flow, demand and unsatisfied demand were developed using proxy- and process-based models. The results show a consistent spatial pattern of all these components along the urban-rural gradient for the two ES assessed. The flow of both ES mainly takes place in the periurban green areas whereas the highest capacity values are mostly found in the protected areas located on the outskirts of the metropolitan region. As expected, ES demand and particularly unsatisfied demand are mostly situated in the main urban core (i.e., Barcelona and adjacent cities). Our assessment also reveals that the current landscape planning instrument for the metropolitan region mostly protects areas with high capacity to provide ES, but might lead to declining ES flows in periurban areas due to future urban developments. We contend that the mapping of ES capacity, flow and demand can contribute to the successful integration of the ES approach in landscape and urban planning because it provides a comprehensive picture of the ES delivery process, considering both ecological and social underlying factors. However, we identify three main issues that should be better addressed in future research: (1) improvement of ES demand indicators using participatory methods; (2) integration of ecological thresholds into the analysis; and (3) use of a multi-scale approach that covers both the local and regional planning levels and cross-scale interactions between them.", "author" : [ { "dropping-particle" : "", "family" : "Bar\u00f3", "given" : "Francesc", "non-dropping-particle" : "", "parse-names" : false, "suffix" : "" }, { "dropping-particle" : "", "family" : "Palomo", "given" : "Ignacio", "non-dropping-particle" : "", "parse-names" : false, "suffix" : "" }, { "dropping-particle" : "", "family" : "Zulian", "given" : "Grazia", "non-dropping-particle" : "", "parse-names" : false, "suffix" : "" }, { "dropping-particle" : "", "family" : "Vizcaino", "given" : "Pilar", "non-dropping-particle" : "", "parse-names" : false, "suffix" : "" }, { "dropping-particle" : "", "family" : "Haase", "given" : "Dagmar", "non-dropping-particle" : "", "parse-names" : false, "suffix" : "" }, { "dropping-particle" : "", "family" : "G??mez-Baggethun", "given" : "Erik", "non-dropping-particle" : "", "parse-names" : false, "suffix" : "" } ], "container-title" : "Land Use Policy", "id" : "ITEM-2", "issued" : { "date-parts" : [ [ "2016" ] ] }, "page" : "405-417", "publisher" : "Elsevier Ltd", "title" : "Mapping ecosystem service capacity, flow and demand for landscape and urban planning: A case study in the Barcelona metropolitan region", "type" : "article-journal", "volume" : "57" }, "uris" : [ "http://www.mendeley.com/documents/?uuid=36b983fb-1461-494b-8741-8d3389271f59", "http://www.mendeley.com/documents/?uuid=31b9f3f3-872e-44e5-94ec-1852181aa784" ] } ], "mendeley" : { "formattedCitation" : "(Bar\u00f3 et al., 2016; Smrekar, Smid Hribar, &amp; Erhartic, 2016)", "plainTextFormattedCitation" : "(Bar\u00f3 et al., 2016; Smrekar, Smid Hribar, &amp; Erhartic, 2016)", "previouslyFormattedCitation" : "(Bar\u00f3 et al., 2016; Smrekar, Smid Hribar, &amp; Erhartic,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aró </w:t>
      </w:r>
      <w:r w:rsidR="00C56B4E" w:rsidRPr="00C56B4E">
        <w:rPr>
          <w:rFonts w:cstheme="minorHAnsi"/>
          <w:i/>
          <w:lang w:val="en-US"/>
        </w:rPr>
        <w:t>et al.</w:t>
      </w:r>
      <w:r w:rsidRPr="00946649">
        <w:rPr>
          <w:rFonts w:cstheme="minorHAnsi"/>
          <w:lang w:val="en-US"/>
        </w:rPr>
        <w:t>, 2016; Smrekar</w:t>
      </w:r>
      <w:r>
        <w:rPr>
          <w:rFonts w:cstheme="minorHAnsi"/>
          <w:lang w:val="en-US"/>
        </w:rPr>
        <w:t xml:space="preserve"> </w:t>
      </w:r>
      <w:r w:rsidR="00C56B4E" w:rsidRPr="00C56B4E">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While an overall increase in urban green spaces was identified in Western Europe from 2000 to 2006, most of the cities of Central and Eastern Europe experienced a decline in the same period </w:t>
      </w:r>
      <w:r w:rsidRPr="00946649">
        <w:rPr>
          <w:rFonts w:cstheme="minorHAnsi"/>
          <w:lang w:val="en-US"/>
        </w:rPr>
        <w:fldChar w:fldCharType="begin" w:fldLock="1"/>
      </w:r>
      <w:r w:rsidRPr="00946649">
        <w:rPr>
          <w:rFonts w:cstheme="minorHAnsi"/>
          <w:lang w:val="en-US"/>
        </w:rPr>
        <w:instrText>ADDIN CSL_CITATION { "citationItems" : [ { "id" : "ITEM-1", "itemData" : { "DOI" : "10.1016/j.landurbplan.2012.10.017", "ISBN" : "0169-2046", "ISSN" : "01692046", "abstract" : "Prolonged urbanisation has many negative environmental impacts, such as air pollution, noise, and reduced space for recreation. Urban green spaces counteract those impacts and help to maintain the urban quality of life. Numerous case studies have already documented the beneficial functions of such green spaces. However, comparatively little is known about the dynamics of urban green spaces provisioning across a number of cities. We analysed the development of urban green space provision, urban residential area, population and household number in 202 European cities over a time period beginning in 1990 and ending in 2006. We identified an overall increase in urban green spaces from the year 2000 to the year 2006, while the data reported nearly no change between the year 1990 and the year 2000. This increase was mainly in cities in Western and Southern Europe. In contrast, most of the East European cities experienced a decline accompanied by population shrinkage. In addition, urban residential areas continued to increase regardless of population growth or decline. Based on these data, we conclude that a decrease in population does not automatically lead to a decline in residential areas and a subsequent increase in urban green space on a large scale. On a small-scale, however, demolition, de-sealing of soils and brownfield re-use all represent novel opportunities for the enlargement of urban green spaces in shrinking cities. ?? 2012 Elsevier B.V.", "author" : [ { "dropping-particle" : "", "family" : "Kabisch", "given" : "Nadja", "non-dropping-particle" : "", "parse-names" : false, "suffix" : "" }, { "dropping-particle" : "", "family" : "Haase", "given" : "Dagmar", "non-dropping-particle" : "", "parse-names" : false, "suffix" : "" } ], "container-title" : "Landscape and Urban Planning", "id" : "ITEM-1", "issue" : "1", "issued" : { "date-parts" : [ [ "2013" ] ] }, "page" : "113-122", "publisher" : "Elsevier B.V.", "title" : "Green spaces of European cities revisited for 1990-2006", "type" : "article-journal", "volume" : "110" }, "uris" : [ "http://www.mendeley.com/documents/?uuid=be93892d-e7c2-41d1-bf73-8cce0443d5af", "http://www.mendeley.com/documents/?uuid=7838b477-0c7b-4498-9e2c-a6af4ebac3ef" ] } ], "mendeley" : { "formattedCitation" : "(Kabisch &amp; Haase, 2013)", "plainTextFormattedCitation" : "(Kabisch &amp; Haase, 2013)", "previouslyFormattedCitation" : "(Kabisch &amp; Haase,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Kabisch &amp; Haase, 2013)</w:t>
      </w:r>
      <w:r w:rsidRPr="00946649">
        <w:rPr>
          <w:rFonts w:cstheme="minorHAnsi"/>
          <w:lang w:val="en-US"/>
        </w:rPr>
        <w:fldChar w:fldCharType="end"/>
      </w:r>
      <w:r w:rsidRPr="00946649">
        <w:rPr>
          <w:rFonts w:cstheme="minorHAnsi"/>
          <w:lang w:val="en-US"/>
        </w:rPr>
        <w:t xml:space="preserve">. The recreational experience in urban green spaces depends on different elements, such as the presence of forests and wetlands or riparian systems </w:t>
      </w:r>
      <w:r w:rsidRPr="00946649">
        <w:rPr>
          <w:rFonts w:cstheme="minorHAnsi"/>
          <w:lang w:val="en-US"/>
        </w:rPr>
        <w:fldChar w:fldCharType="begin" w:fldLock="1"/>
      </w:r>
      <w:r w:rsidRPr="00946649">
        <w:rPr>
          <w:rFonts w:cstheme="minorHAnsi"/>
          <w:lang w:val="en-US"/>
        </w:rPr>
        <w:instrText>ADDIN CSL_CITATION { "citationItems" : [ { "id" : "ITEM-1", "itemData" : { "DOI" : "10.1016/j.landusepol.2016.06.006", "ISBN" : "0264-8377", "ISSN" : "02648377", "abstract" : "Ecosystem services (ES) mapping is attracting growing interest from landscape and urban planning, but its operationalization in actual decision-making is still limited. A clear distinction between ES capacity, flow and demand can improve the usefulness of ES mapping as a decision-support tool by informing planners and policy-makers where ES are used unsustainably and where ES flow is failing to meet societal demand. This paper advances a framework for mapping and assessing the relationships between ES capacity, flow and demand with a focus on the identification of unsatisfied demand. The framework was tested in the Barcelona metropolitan region, Spain, considering two ES of critical relevance for the urban population: air purification and outdoor recreation. For both ES, spatial indicators of capacity, flow, demand and unsatisfied demand were developed using proxy- and process-based models. The results show a consistent spatial pattern of all these components along the urban-rural gradient for the two ES assessed. The flow of both ES mainly takes place in the periurban green areas whereas the highest capacity values are mostly found in the protected areas located on the outskirts of the metropolitan region. As expected, ES demand and particularly unsatisfied demand are mostly situated in the main urban core (i.e., Barcelona and adjacent cities). Our assessment also reveals that the current landscape planning instrument for the metropolitan region mostly protects areas with high capacity to provide ES, but might lead to declining ES flows in periurban areas due to future urban developments. We contend that the mapping of ES capacity, flow and demand can contribute to the successful integration of the ES approach in landscape and urban planning because it provides a comprehensive picture of the ES delivery process, considering both ecological and social underlying factors. However, we identify three main issues that should be better addressed in future research: (1) improvement of ES demand indicators using participatory methods; (2) integration of ecological thresholds into the analysis; and (3) use of a multi-scale approach that covers both the local and regional planning levels and cross-scale interactions between them.", "author" : [ { "dropping-particle" : "", "family" : "Bar\u00f3", "given" : "Francesc", "non-dropping-particle" : "", "parse-names" : false, "suffix" : "" }, { "dropping-particle" : "", "family" : "Palomo", "given" : "Ignacio", "non-dropping-particle" : "", "parse-names" : false, "suffix" : "" }, { "dropping-particle" : "", "family" : "Zulian", "given" : "Grazia", "non-dropping-particle" : "", "parse-names" : false, "suffix" : "" }, { "dropping-particle" : "", "family" : "Vizcaino", "given" : "Pilar", "non-dropping-particle" : "", "parse-names" : false, "suffix" : "" }, { "dropping-particle" : "", "family" : "Haase", "given" : "Dagmar", "non-dropping-particle" : "", "parse-names" : false, "suffix" : "" }, { "dropping-particle" : "", "family" : "G??mez-Baggethun", "given" : "Erik", "non-dropping-particle" : "", "parse-names" : false, "suffix" : "" } ], "container-title" : "Land Use Policy", "id" : "ITEM-1", "issued" : { "date-parts" : [ [ "2016" ] ] }, "page" : "405-417", "publisher" : "Elsevier Ltd", "title" : "Mapping ecosystem service capacity, flow and demand for landscape and urban planning: A case study in the Barcelona metropolitan region", "type" : "article-journal", "volume" : "57" }, "uris" : [ "http://www.mendeley.com/documents/?uuid=31b9f3f3-872e-44e5-94ec-1852181aa784", "http://www.mendeley.com/documents/?uuid=36b983fb-1461-494b-8741-8d3389271f59" ] } ], "mendeley" : { "formattedCitation" : "(Bar\u00f3 et al., 2016)", "plainTextFormattedCitation" : "(Bar\u00f3 et al., 2016)", "previouslyFormattedCitation" : "(Bar\u00f3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aró </w:t>
      </w:r>
      <w:r w:rsidR="00C56B4E" w:rsidRPr="00C56B4E">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or high species richness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Fuller", "given" : "Richard A", "non-dropping-particle" : "", "parse-names" : false, "suffix" : "" }, { "dropping-particle" : "", "family" : "Irvine", "given" : "Katherine N", "non-dropping-particle" : "", "parse-names" : false, "suffix" : "" }, { "dropping-particle" : "", "family" : "Devine-Wright", "given" : "Patrick", "non-dropping-particle" : "", "parse-names" : false, "suffix" : "" }, { "dropping-particle" : "", "family" : "Warren", "given" : "Philip H", "non-dropping-particle" : "", "parse-names" : false, "suffix" : "" }, { "dropping-particle" : "", "family" : "Gaston", "given" : "Kevin J", "non-dropping-particle" : "", "parse-names" : false, "suffix" : "" } ], "container-title" : "Biology Letters", "id" : "ITEM-1", "issue" : "4", "issued" : { "date-parts" : [ [ "2007" ] ] }, "title" : "Psychological benefits of greenspace increase with biodiversity", "type" : "article-journal", "volume" : "3" }, "uris" : [ "http://www.mendeley.com/documents/?uuid=bef3694f-1244-4230-be64-64a2f099e937", "http://www.mendeley.com/documents/?uuid=fd25749d-55e9-464e-8d18-01bc51c1b41c" ] } ], "mendeley" : { "formattedCitation" : "(Fuller, Irvine, Devine-Wright, Warren, &amp; Gaston, 2007)", "plainTextFormattedCitation" : "(Fuller, Irvine, Devine-Wright, Warren, &amp; Gaston, 2007)", "previouslyFormattedCitation" : "(Fuller, Irvine, Devine-Wright, Warren, &amp; Gaston, 200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Fuller</w:t>
      </w:r>
      <w:r>
        <w:rPr>
          <w:rFonts w:cstheme="minorHAnsi"/>
          <w:lang w:val="en-US"/>
        </w:rPr>
        <w:t xml:space="preserve"> </w:t>
      </w:r>
      <w:r w:rsidR="00C56B4E" w:rsidRPr="00C56B4E">
        <w:rPr>
          <w:rFonts w:cstheme="minorHAnsi"/>
          <w:i/>
          <w:lang w:val="en-US"/>
        </w:rPr>
        <w:t>et al.</w:t>
      </w:r>
      <w:r w:rsidRPr="00946649">
        <w:rPr>
          <w:rFonts w:cstheme="minorHAnsi"/>
          <w:lang w:val="en-US"/>
        </w:rPr>
        <w:t>, 2007)</w:t>
      </w:r>
      <w:r w:rsidRPr="00946649">
        <w:rPr>
          <w:rFonts w:cstheme="minorHAnsi"/>
          <w:lang w:val="en-US"/>
        </w:rPr>
        <w:fldChar w:fldCharType="end"/>
      </w:r>
      <w:r w:rsidRPr="00946649">
        <w:rPr>
          <w:rFonts w:cstheme="minorHAnsi"/>
          <w:lang w:val="en-US"/>
        </w:rPr>
        <w:t xml:space="preserve">. Urban gardens are increasingly recognized among these elements in Western and Central Europe </w:t>
      </w:r>
      <w:r w:rsidRPr="00946649">
        <w:rPr>
          <w:rFonts w:cstheme="minorHAnsi"/>
          <w:lang w:val="en-US"/>
        </w:rPr>
        <w:fldChar w:fldCharType="begin" w:fldLock="1"/>
      </w:r>
      <w:r>
        <w:rPr>
          <w:rFonts w:cstheme="minorHAnsi"/>
          <w:lang w:val="en-US"/>
        </w:rPr>
        <w:instrText>ADDIN CSL_CITATION { "citationItems" : [ { "id" : "ITEM-1", "itemData" : { "ISBN" : "9781138921092", "abstract" : "Although urban allotment gardening dates back to the nineteenth century, it has recently undergone a renaissance of interest and popularity. This is the result of greater concern over urban greenspace, food security and quality of life. This book\u2026", "author" : [ { "dropping-particle" : "", "family" : "Bell", "given" : "Simon", "non-dropping-particle" : "", "parse-names" : false, "suffix" : "" } ], "id" : "ITEM-1", "issued" : { "date-parts" : [ [ "2016" ] ] }, "publisher" : "Routledge", "title" : "Urban allotment gardens in Europe", "type" : "book" }, "uris" : [ "http://www.mendeley.com/documents/?uuid=f430d326-3573-4648-aac2-03e0107318d9", "http://www.mendeley.com/documents/?uuid=93f23422-892a-4ee2-a4bf-bf2ab3c81f16" ] }, { "id" : "ITEM-2", "itemData" : { "DOI" : "http://dx.doi.org/10.1016/j.envsci.2016.01.007", "ISBN" : "1462-9011", "ISSN" : "1462-9011", "author" : [ { "dropping-particle" : "", "family" : "Camps-Calvet", "given" : "M", "non-dropping-particle" : "", "parse-names" : false, "suffix" : "" }, { "dropping-particle" : "", "family" : "Langemeyer", "given" : "J", "non-dropping-particle" : "", "parse-names" : false, "suffix" : "" } ], "container-title" : "\u2026  Science &amp; Policy", "id" : "ITEM-2", "issue" : "2015", "issued" : { "date-parts" : [ [ "2016" ] ] }, "publisher" : "Elsevier Ltd", "title" : "Ecosystem services provided by urban gardens in Barcelona, Spain: Insights for policy and planning", "type" : "article-journal" }, "uris" : [ "http://www.mendeley.com/documents/?uuid=6911bd99-8203-4fea-8be4-aee2dee85146", "http://www.mendeley.com/documents/?uuid=30c93d36-7f37-42c5-9166-cef9375c3e33" ] }, { "id" : "ITEM-3", "itemData" : { "DOI" : "10.1061/(asce)up.1943-5444.0000264", "ISBN" : "0733-9488", "abstract" : "Allotment gardens are an important feature in the urban landscape. They provide a range of ecosystem services (ES) and hence combine utility, social meaning, and beauty. Allotment gardens have been deeply embedded for almost two hundred years in European urban development. In many European countries, there is a great and rising interest in allotment gardening in traditional and new forms. Allotment gardens are often not well recognized as an important part of urban green in planning. Investigations into the ES they provide will help integrate them better in urban planning. This paper examines in which way urban allotment gardens contribute to ES in a case study in Salzburg, Austria. In this study, 156 allotment gardeners in four allotment associations were surveyed on the role allotment gardens play in recreation, food production, nature experience (learning and teaching about nature), ecological gardening, and environmental behavior. The results show the importance of allotment gardens in recreation and nature experience and the declining importance of traditional food production. There is an increasing interest in ecological gardening and a general environmental awareness among allotment gardeners. (C) 2014 American Society of Civil Engineers.", "author" : [ { "dropping-particle" : "", "family" : "Breuste", "given" : "Juergen H", "non-dropping-particle" : "", "parse-names" : false, "suffix" : "" }, { "dropping-particle" : "", "family" : "Artmann", "given" : "Martina", "non-dropping-particle" : "", "parse-names" : false, "suffix" : "" } ], "container-title" : "Journal of Urban Planning and Development", "id" : "ITEM-3", "issue" : "3", "issued" : { "date-parts" : [ [ "2015" ] ] }, "title" : "Allotment Gardens Contribute to Urban Ecosystem Service: Case Study Salzburg, Austria", "type" : "article-journal", "volume" : "141" }, "uris" : [ "http://www.mendeley.com/documents/?uuid=fb936999-90e7-4d55-98ce-b32811313a45", "http://www.mendeley.com/documents/?uuid=3c894fb6-0146-4d71-8e09-ecb81f01f927" ] } ], "mendeley" : { "formattedCitation" : "(Simon Bell, 2016; Breuste &amp; Artmann, 2015; M Camps-Calvet &amp; Langemeyer, 2016)", "plainTextFormattedCitation" : "(Simon Bell, 2016; Breuste &amp; Artmann, 2015; M Camps-Calvet &amp; Langemeyer, 2016)", "previouslyFormattedCitation" : "(Simon Bell, 2016; Breuste &amp; Artmann, 2015; M Camps-Calvet &amp; Langemeyer,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ell, 2016; Breuste &amp; Artmann, 2015; Camps-Calvet </w:t>
      </w:r>
      <w:r w:rsidR="00C56B4E" w:rsidRPr="00C56B4E">
        <w:rPr>
          <w:rFonts w:cstheme="minorHAnsi"/>
          <w:i/>
          <w:lang w:val="en-US"/>
        </w:rPr>
        <w:t>et al.</w:t>
      </w:r>
      <w:r w:rsidRPr="00946649">
        <w:rPr>
          <w:rFonts w:cstheme="minorHAnsi"/>
          <w:lang w:val="en-US"/>
        </w:rPr>
        <w:t>, 201</w:t>
      </w:r>
      <w:r>
        <w:rPr>
          <w:rFonts w:cstheme="minorHAnsi"/>
          <w:lang w:val="en-US"/>
        </w:rPr>
        <w:t>5</w:t>
      </w:r>
      <w:r w:rsidRPr="00946649">
        <w:rPr>
          <w:rFonts w:cstheme="minorHAnsi"/>
          <w:lang w:val="en-US"/>
        </w:rPr>
        <w:t>)</w:t>
      </w:r>
      <w:r w:rsidRPr="00946649">
        <w:rPr>
          <w:rFonts w:cstheme="minorHAnsi"/>
          <w:lang w:val="en-US"/>
        </w:rPr>
        <w:fldChar w:fldCharType="end"/>
      </w:r>
      <w:r w:rsidRPr="00946649">
        <w:rPr>
          <w:rFonts w:cstheme="minorHAnsi"/>
          <w:lang w:val="en-US"/>
        </w:rPr>
        <w:t xml:space="preserve">. </w:t>
      </w:r>
    </w:p>
    <w:p w14:paraId="7E9B6E25" w14:textId="56E9259B" w:rsidR="001E43D4" w:rsidRPr="00946649" w:rsidRDefault="001E43D4" w:rsidP="001E43D4">
      <w:pPr>
        <w:rPr>
          <w:rFonts w:eastAsia="Cambria" w:cstheme="minorHAnsi"/>
          <w:lang w:val="en-US"/>
        </w:rPr>
      </w:pPr>
      <w:r w:rsidRPr="00946649">
        <w:rPr>
          <w:rFonts w:eastAsia="Cambria" w:cstheme="minorHAnsi"/>
          <w:lang w:val="en-US"/>
        </w:rPr>
        <w:t xml:space="preserve">Nature-based recreation is in high demand in Europe and Central Asia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nvsci.2012.01.006", "ISBN" : "1462-9011", "ISSN" : "14629011", "abstract" : "The present study analyzes the relationship between landscape multi-functionality and social preferences toward Mediterranean landscapes in terms of monetary and non-monetary techniques. Twenty landscape views were selected as representative of the landscape units characterizing Nacimiento and Adra semi-arid watersheds (southeastern Spain). Face-to-face questionnaires were used to assess social factors that influence willingness to pay for aesthetic landscape enjoyment (use value) and landscape conservation (non-use value). Meanwhile, an expert focus group analyzed the capacity of the selected semi-arid ecosystems for supplying services to society. The favorite landscape views mainly contained steeper reliefs, water flows, and traditional human activities. Our results suggest a strong positive effect between respondents' place attachment and the level of support for landscape conservation. Respondents were more willing to pay for the conservation of semi-arid rural landscapes when their sense of belonging was greater. We also found that multi-functional landscapes, which provide higher numbers of regulating and cultural services, were also preferred in terms of their visual quality (use value). Additionally, they had more social support for their conservation (non-use value). The conversion of multi-functional landscapes to mono-functional ones disturbs the stability of rural areas, their capacity to provide other ecosystem services, and the social support toward their preservation. To reverse this tendency, two major ideas should be emphasized. The first is the necessity of considering the ecological components and processes behind landscapes, and the second is the role of the local population on rural landscape conservation. \u00a9 2012 Elsevier Ltd.", "author" : [ { "dropping-particle" : "", "family" : "Garc\u00eda-Llorente", "given" : "Marina", "non-dropping-particle" : "", "parse-names" : false, "suffix" : "" }, { "dropping-particle" : "", "family" : "Mart\u00edn-L\u00f3pez", "given" : "Berta", "non-dropping-particle" : "", "parse-names" : false, "suffix" : "" }, { "dropping-particle" : "", "family" : "Iniesta-Arandia", "given" : "Irene", "non-dropping-particle" : "", "parse-names" : false, "suffix" : "" }, { "dropping-particle" : "", "family" : "L\u00f3pez-Santiago", "given" : "C\u00e9sar A.", "non-dropping-particle" : "", "parse-names" : false, "suffix" : "" }, { "dropping-particle" : "", "family" : "Aguilera", "given" : "Pedro A.", "non-dropping-particle" : "", "parse-names" : false, "suffix" : "" }, { "dropping-particle" : "", "family" : "Montes", "given" : "Carlos", "non-dropping-particle" : "", "parse-names" : false, "suffix" : "" } ], "container-title" : "Environmental Science and Policy", "id" : "ITEM-1", "issued" : { "date-parts" : [ [ "2012" ] ] }, "page" : "136-146", "title" : "The role of multi-functionality in social preferences toward semi-arid rural landscapes: An ecosystem service approach", "type" : "article-journal", "volume" : "19-20" }, "uris" : [ "http://www.mendeley.com/documents/?uuid=cd93e38e-9301-47eb-bf30-17df4c9e9cdd", "http://www.mendeley.com/documents/?uuid=ab5ce889-5720-4173-826c-f9ced4cce4ae" ] }, { "id" : "ITEM-2", "itemData" : { "DOI" : "10.1016/j.landusepol.2008.08.011", "ISBN" : "0264-8377", "ISSN" : "02648377", "abstract" : "Owners, local residents, government, and conservation organisations can express divergent preferences in the development and management of local woodlands. The perceptions of these four groups were examined, in the context of three community woodlands in Eastern England, using an ecosystem function framework. In a pilot study, residents were able to allocate a relative importance to woodland ecosystem services which were then related to \"regulation\", \"habitat\", and \"production\" or \"information\" functions. However residents also placed importance on negative services or \"dis-services\" associated with the woodland ecosystem. Therefore a fifth category of \"dis-services\" was included in the main survey which included 84 local residents, three woodland owners, three government institutions, and six representatives from conservation groups. Each of the four groups placed greatest importance on services associated with habitat (16-39% of the total importance) and information (30-50%) functions suggesting, in this example, mutual interest in the use of woodlands as a habitat or recreational resource. By contrast a potential area of difference was the particularly high importance placed by one owner on dis-services such as fly tipping. In addition the woodland owners placed higher importance (10-20%), than local residents and conservation groups (7-9%), on the productive services of the wood. This suggests a need for communication when production-related operations affect recreation. The ecosystem function framework appears to be a useful approach for highlighting potential tensions and areas of mutual interest in the management of semi-natural ecosystems. \u00a9 2008 Elsevier Ltd. All rights reserved.", "author" : [ { "dropping-particle" : "", "family" : "Agbenyega", "given" : "Olivia", "non-dropping-particle" : "", "parse-names" : false, "suffix" : "" }, { "dropping-particle" : "", "family" : "Burgess", "given" : "Paul J.", "non-dropping-particle" : "", "parse-names" : false, "suffix" : "" }, { "dropping-particle" : "", "family" : "Cook", "given" : "Matthew", "non-dropping-particle" : "", "parse-names" : false, "suffix" : "" }, { "dropping-particle" : "", "family" : "Morris", "given" : "Joe", "non-dropping-particle" : "", "parse-names" : false, "suffix" : "" } ], "container-title" : "Land Use Policy", "id" : "ITEM-2", "issue" : "3", "issued" : { "date-parts" : [ [ "2009" ] ] }, "page" : "551-557", "title" : "Application of an ecosystem function framework to perceptions of community woodlands", "type" : "article-journal", "volume" : "26" }, "uris" : [ "http://www.mendeley.com/documents/?uuid=75ceffe7-7b6e-4515-a2d1-6efd9e643abb", "http://www.mendeley.com/documents/?uuid=940f8ef8-a0ff-4483-ba15-bbc9ca83f04d" ] }, { "id" : "ITEM-3", "itemData" : { "DOI" : "10.1007/s13280-015-0745-6", "ISSN" : "16547209", "author" : [ { "dropping-particle" : "", "family" : "St\u00e9ns", "given" : "Anna", "non-dropping-particle" : "", "parse-names" : false, "suffix" : "" }, { "dropping-particle" : "", "family" : "Bj\u00e4rstig", "given" : "Therese", "non-dropping-particle" : "", "parse-names" : false, "suffix" : "" }, { "dropping-particle" : "", "family" : "Nordstr\u00f6m", "given" : "Eva Maria", "non-dropping-particle" : "", "parse-names" : false, "suffix" : "" }, { "dropping-particl</w:instrText>
      </w:r>
      <w:r w:rsidRPr="007F39EB">
        <w:rPr>
          <w:rFonts w:eastAsia="Cambria" w:cstheme="minorHAnsi"/>
          <w:lang w:val="es-ES"/>
        </w:rPr>
        <w:instrText>e" : "", "family" : "Sandstr\u00f6m", "given" : "Camilla", "non-dropping-particle" : "", "parse-names" : false, "suffix" : "" }, { "dropping-particle" : "", "family" : "Fries", "given" : "Clas", "non-dropping-particle" : "", "parse-names" : false, "suffix" : "" }, { "dropping-particle" : "", "family" : "Johansson", "given" : "Johanna", "non-dropping-particle" : "", "parse-names" : false, "suffix" : "" } ], "container-title" : "Ambio", "id" : "ITEM-3", "issued" : { "date-parts" : [ [ "2016" ] ] }, "page" : "87-99", "title" : "In the eye of the stakeholder: The challenges of governing social forest values", "type" : "article-journal", "volume" : "45" }, "uris" : [ "http://www.mendeley.com/documents/?uuid=e8a3549e-1c26-4343-950e-58bb22837712", "http://www.mendeley.com/documents/?uuid=53c315b9-5fd8-4a93-ad63-9d8598448d2a" ] } ], "mendeley" : { "formattedCitation" : "(Agbenyega, Burgess, Cook, &amp; Morris, 2009; Garc\u00eda-Llorente et al., 2012; St\u00e9ns et al., 2016)", "manualFormatting" : "Agbenyega, Burgess, Cook, &amp; Morris (2009); Garc\u00eda-Llorente et al. (2012); St\u00e9ns et al. (2016)", "plainTextFormattedCitation" : "(Agbenyega, Burgess, Cook, &amp; Morris, 2009; Garc\u00eda-Llorente et al., 2012; St\u00e9ns et al., 2016)", "previouslyFormattedCitation" : "(Agbenyega, Burgess, Cook, &amp; Morris, 2009; Garc\u00eda-Llorente et al., 2012; St\u00e9ns et al., 2016)" }, "properties" : {  }, "schema" : "https://github.com/citation-style-language/schema/raw/master/csl-citation.json" }</w:instrText>
      </w:r>
      <w:r w:rsidRPr="00946649">
        <w:rPr>
          <w:rFonts w:eastAsia="Cambria" w:cstheme="minorHAnsi"/>
          <w:lang w:val="en-US"/>
        </w:rPr>
        <w:fldChar w:fldCharType="separate"/>
      </w:r>
      <w:r w:rsidRPr="007F39EB">
        <w:rPr>
          <w:rFonts w:eastAsia="Cambria" w:cstheme="minorHAnsi"/>
          <w:lang w:val="es-ES"/>
        </w:rPr>
        <w:t>Agbenyega</w:t>
      </w:r>
      <w:r w:rsidRPr="007F39EB">
        <w:rPr>
          <w:rFonts w:cstheme="minorHAnsi"/>
          <w:lang w:val="es-ES"/>
        </w:rPr>
        <w:t xml:space="preserve"> </w:t>
      </w:r>
      <w:r w:rsidR="00C56B4E" w:rsidRPr="00C56B4E">
        <w:rPr>
          <w:rFonts w:cstheme="minorHAnsi"/>
          <w:i/>
          <w:lang w:val="es-ES"/>
        </w:rPr>
        <w:t>et al.</w:t>
      </w:r>
      <w:r w:rsidR="00F14761">
        <w:rPr>
          <w:rFonts w:eastAsia="Cambria" w:cstheme="minorHAnsi"/>
          <w:lang w:val="es-ES"/>
        </w:rPr>
        <w:t xml:space="preserve">, </w:t>
      </w:r>
      <w:r w:rsidRPr="007F39EB">
        <w:rPr>
          <w:rFonts w:eastAsia="Cambria" w:cstheme="minorHAnsi"/>
          <w:lang w:val="es-ES"/>
        </w:rPr>
        <w:t xml:space="preserve">2009; García-Llorente </w:t>
      </w:r>
      <w:r w:rsidR="00C56B4E" w:rsidRPr="00C56B4E">
        <w:rPr>
          <w:rFonts w:eastAsia="Cambria" w:cstheme="minorHAnsi"/>
          <w:i/>
          <w:lang w:val="es-ES"/>
        </w:rPr>
        <w:t>et al.</w:t>
      </w:r>
      <w:r w:rsidR="00F14761">
        <w:rPr>
          <w:rFonts w:eastAsia="Cambria" w:cstheme="minorHAnsi"/>
          <w:lang w:val="es-ES"/>
        </w:rPr>
        <w:t xml:space="preserve">, </w:t>
      </w:r>
      <w:r w:rsidRPr="007F39EB">
        <w:rPr>
          <w:rFonts w:eastAsia="Cambria" w:cstheme="minorHAnsi"/>
          <w:lang w:val="es-ES"/>
        </w:rPr>
        <w:t xml:space="preserve">2012; Sténs </w:t>
      </w:r>
      <w:r w:rsidR="00C56B4E" w:rsidRPr="00C56B4E">
        <w:rPr>
          <w:rFonts w:eastAsia="Cambria" w:cstheme="minorHAnsi"/>
          <w:i/>
          <w:lang w:val="es-ES"/>
        </w:rPr>
        <w:t>et al.</w:t>
      </w:r>
      <w:r w:rsidR="00F14761" w:rsidRPr="00DC0544">
        <w:rPr>
          <w:rFonts w:eastAsia="Cambria" w:cstheme="minorHAnsi"/>
          <w:lang w:val="es-ES"/>
        </w:rPr>
        <w:t xml:space="preserve">, </w:t>
      </w:r>
      <w:r w:rsidRPr="00DC0544">
        <w:rPr>
          <w:rFonts w:eastAsia="Cambria" w:cstheme="minorHAnsi"/>
          <w:lang w:val="es-ES"/>
        </w:rPr>
        <w:t>2016</w:t>
      </w:r>
      <w:r w:rsidRPr="00946649">
        <w:rPr>
          <w:rFonts w:eastAsia="Cambria" w:cstheme="minorHAnsi"/>
          <w:lang w:val="en-US"/>
        </w:rPr>
        <w:fldChar w:fldCharType="end"/>
      </w:r>
      <w:r w:rsidRPr="00DC0544">
        <w:rPr>
          <w:rFonts w:eastAsia="Cambria" w:cstheme="minorHAnsi"/>
          <w:lang w:val="es-ES"/>
        </w:rPr>
        <w:t xml:space="preserve">). </w:t>
      </w:r>
      <w:r w:rsidRPr="00946649">
        <w:rPr>
          <w:rFonts w:eastAsia="Cambria" w:cstheme="minorHAnsi"/>
          <w:lang w:val="en-US"/>
        </w:rPr>
        <w:t xml:space="preserve">For example, 31% of people surveyed in the </w:t>
      </w:r>
      <w:r w:rsidRPr="00946649">
        <w:rPr>
          <w:rFonts w:cstheme="minorHAnsi"/>
          <w:iCs/>
          <w:lang w:val="en-US"/>
        </w:rPr>
        <w:t xml:space="preserve">European Union </w:t>
      </w:r>
      <w:r w:rsidRPr="00946649">
        <w:rPr>
          <w:rFonts w:eastAsia="Cambria" w:cstheme="minorHAnsi"/>
          <w:lang w:val="en-US"/>
        </w:rPr>
        <w:t xml:space="preserve">gave nature as their main reason for going on holiday. Other reasons were nature related, such </w:t>
      </w:r>
      <w:r w:rsidRPr="00946649">
        <w:rPr>
          <w:rFonts w:eastAsia="Cambria" w:cstheme="minorHAnsi"/>
          <w:lang w:val="en-US"/>
        </w:rPr>
        <w:lastRenderedPageBreak/>
        <w:t xml:space="preserve">as beach and sport-related activities (e.g. cycling, boating or diving), which were mentioned by 51% of people surveyed in the </w:t>
      </w:r>
      <w:r w:rsidRPr="00946649">
        <w:rPr>
          <w:rFonts w:cstheme="minorHAnsi"/>
          <w:iCs/>
          <w:lang w:val="en-US"/>
        </w:rPr>
        <w:t>European Union</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2873/91884", "ISBN" : "9789279376535", "author" : [ { "dropping-particle" : "", "family" : "European Union", "given" : "", "non-dropping-particle" : "", "parse-names" : false, "suffix" : "" } ], "id" : "ITEM-1", "issued" : { "date-parts" : [ [ "2016" ] ] }, "title" : "Flash Eurobarometer 432. Report: Preferences of Europeans towards tourism", "type" : "article" }, "uris" : [ "http://www.mendeley.com/documents/?uuid=aab72fbc-12d5-432b-895d-9db2c4459de1", "http://www.mendeley.com/documents/?uuid=ce8eceab-0175-4916-8632-7abc2160a290" ] } ], "mendeley" : { "formattedCitation" : "(European Union, 2016)", "plainTextFormattedCitation" : "(European Union, 2016)", "previouslyFormattedCitation" : "(European Union,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224D64">
        <w:rPr>
          <w:rFonts w:eastAsia="Cambria" w:cstheme="minorHAnsi"/>
          <w:lang w:val="en-US"/>
        </w:rPr>
        <w:t>European Commission, 2016</w:t>
      </w:r>
      <w:r w:rsidR="00526F0F">
        <w:rPr>
          <w:rFonts w:eastAsia="Cambria" w:cstheme="minorHAnsi"/>
          <w:lang w:val="en-US"/>
        </w:rPr>
        <w:t>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In the last decade, nature as the main reason for holidays has increased in the </w:t>
      </w:r>
      <w:r w:rsidRPr="00946649">
        <w:rPr>
          <w:rFonts w:cstheme="minorHAnsi"/>
          <w:iCs/>
          <w:lang w:val="en-US"/>
        </w:rPr>
        <w:t>European Union</w:t>
      </w:r>
      <w:r w:rsidRPr="00946649">
        <w:rPr>
          <w:rFonts w:eastAsia="Cambria" w:cstheme="minorHAnsi"/>
          <w:lang w:val="en-US"/>
        </w:rPr>
        <w:t xml:space="preserve"> (</w:t>
      </w:r>
      <w:r w:rsidRPr="00946649">
        <w:rPr>
          <w:rFonts w:eastAsia="Cambria" w:cstheme="minorHAnsi"/>
          <w:b/>
          <w:lang w:val="en-US"/>
        </w:rPr>
        <w:t>Figure 2.40</w:t>
      </w:r>
      <w:r w:rsidRPr="00946649">
        <w:rPr>
          <w:rFonts w:eastAsia="Cambria" w:cstheme="minorHAnsi"/>
          <w:lang w:val="en-US"/>
        </w:rPr>
        <w:t>). Participation in nature-based recreation is not equally distributed between countries due to differences in the number of protected areas</w:t>
      </w:r>
      <w:r w:rsidRPr="00946649">
        <w:rPr>
          <w:rFonts w:cstheme="minorHAnsi"/>
          <w:lang w:val="en-US"/>
        </w:rPr>
        <w:t xml:space="preserve"> (</w:t>
      </w:r>
      <w:r w:rsidRPr="00946649">
        <w:rPr>
          <w:rFonts w:cstheme="minorHAnsi"/>
          <w:b/>
          <w:lang w:val="en-US"/>
        </w:rPr>
        <w:t>Table 2.5</w:t>
      </w:r>
      <w:r w:rsidRPr="00946649">
        <w:rPr>
          <w:rFonts w:cstheme="minorHAnsi"/>
          <w:lang w:val="en-US"/>
        </w:rPr>
        <w:t>)</w:t>
      </w:r>
      <w:r w:rsidRPr="00946649">
        <w:rPr>
          <w:rFonts w:eastAsia="Cambria" w:cstheme="minorHAnsi"/>
          <w:lang w:val="en-US"/>
        </w:rPr>
        <w:t xml:space="preserve">, forest areas designated for recreational purposes </w:t>
      </w:r>
      <w:r w:rsidRPr="00946649">
        <w:rPr>
          <w:rFonts w:cstheme="minorHAnsi"/>
          <w:lang w:val="en-US"/>
        </w:rPr>
        <w:t>(</w:t>
      </w:r>
      <w:r w:rsidRPr="00946649">
        <w:rPr>
          <w:rFonts w:eastAsia="Cambria" w:cstheme="minorHAnsi"/>
          <w:b/>
          <w:lang w:val="en-US"/>
        </w:rPr>
        <w:t>Figure 2.41</w:t>
      </w:r>
      <w:r w:rsidRPr="00946649">
        <w:rPr>
          <w:rFonts w:eastAsia="Cambria" w:cstheme="minorHAnsi"/>
          <w:lang w:val="en-US"/>
        </w:rPr>
        <w:t>),</w:t>
      </w:r>
      <w:r w:rsidRPr="00946649">
        <w:rPr>
          <w:rFonts w:cstheme="minorHAnsi"/>
          <w:lang w:val="en-US"/>
        </w:rPr>
        <w:t xml:space="preserve"> or accessibility</w:t>
      </w:r>
      <w:r w:rsidRPr="00946649">
        <w:rPr>
          <w:rFonts w:cstheme="minorHAnsi"/>
          <w:b/>
          <w:lang w:val="en-US"/>
        </w:rPr>
        <w:t xml:space="preserve"> </w:t>
      </w:r>
      <w:r w:rsidRPr="00946649">
        <w:rPr>
          <w:rFonts w:eastAsia="Cambria" w:cstheme="minorHAnsi"/>
          <w:lang w:val="en-US"/>
        </w:rPr>
        <w:t xml:space="preserve">to natural areas </w:t>
      </w:r>
      <w:r w:rsidRPr="00946649">
        <w:rPr>
          <w:lang w:val="en-US"/>
        </w:rPr>
        <w:fldChar w:fldCharType="begin" w:fldLock="1"/>
      </w:r>
      <w:r w:rsidRPr="00946649">
        <w:rPr>
          <w:lang w:val="en-US"/>
        </w:rPr>
        <w:instrText>ADDIN CSL_CITATION { "citationItems" : [ { "id" : "ITEM-1", "itemData" : { "DOI" : "10.12942/lrlr-2007-2", "ISSN" : "18637329", "abstract" : "Recreation and nature tourism are increasingly important activities with many implications both economic and environmental. As society changes so the demands and trends for recreation and nature tourism change and develop. This poses many challenges for planners and managers of recreational areas and providers of services. This review article focuses on the situation in Europe but does not ignore some major trends and issues arising elsewhere, while much of the research can be traced back to ideas and methods developed elsewhere, such as the U.S.A. To set the scene the main social and environmental trends are presented that show how the changing nature of society feeds through in expectations and demands for recreation and nature tourism. Demographic changes, consumer behaviour and the increasingly mobile and connected lifestyles of European citizens have produced trends for outdoor recreation preferences and for broadening travel horizons. Knowing about these trends enables planners and entrepreneurs to change their recreation or tourism offer to meet these demands. However, these demands have to be seen in the context of changing pressures and sensitivities of the environments, frequently natural, in which recreation and nature tourism activities are located. Climate change is a prime example of these pressures. Many countries have developed sophisticated survey and other monitoring tools and instruments to identify demand, to monitor levels and types of activity, changing preferences and pressures on the environment. While recreation is often led by demand from people who wish to participate in certain activities there are also increasingly well recognised benefits to health and well-being from closer contact with nature. Policy makers in the health sphere are taking a keen interest in this and in the means for encouraging sedentary populations to engage with physical activity in natural environments. The evidence base for this is improving and is reviewed in this paper. Management of environments and visitors produces many conflicts which must be resolved. Recent surveys of forest recreation have enabled a European-wide pattern to be identified which will help planners and managers identify issues to be considered. The paper draws on work being undertaken as part of two EU funded Cost Actions: ``Cost E33: Forest Recreation and Nature Tourism'' and ``Cost E39: Forests, Trees and Human Health and Well-being''. These allow experts from around Europe to\u2026", "author" : [ { "dropping-particle" : "", "family" : "Bell", "given" : "S", "non-dropping-particle" : "", "parse-names" : false, "suffix" : "" }, { "dropping-particle" : "", "family" : "Tyrv \u00c4inen", "given" : "L", "non-dropping-particle" : "", "parse-names" : false, "suffix" : "" }, { "dropping-particle" : "", "family" : "Siev \u00c4nen", "given" : "T", "non-dropping-particle" : "", "parse-names" : false, "suffix" : "" }, { "dropping-particle" : "", "family" : "Pr \u00d6bstl", "given" : "U", "non-dropping-particle" : "", "parse-names" : false, "suffix" : "" }, { "dropping-particle" : "", "family" : "Simpson", "given" : "M", "non-dropping-particle" : "", "parse-names" : false, "suffix" : "" } ], "container-title" : "Living Reviews in Landscape Research", "id" : "ITEM-1", "issue" : "2", "issued" : { "date-parts" : [ [ "2007" ] ] }, "page" : "2", "title" : "Outdoor Recreation and Nature Tourism: A European Perspective", "type" : "article-journal", "volume" : "1" }, "uris" : [ "http://www.mendeley.com/documents/?uuid=a02d17bc-50ec-4892-8a7d-24ef0a25ea7a", "http://www.mendeley.com/documents/?uuid=d08ef324-9a9e-4b6c-8bb5-024074fc03ee" ] } ], "mendeley" : { "formattedCitation" : "(S Bell et al., 2007)", "plainTextFormattedCitation" : "(S Bell et al., 2007)", "previouslyFormattedCitation" : "(S Bell et al., 2007)" }, "properties" : {  }, "schema" : "https://github.com/citation-style-language/schema/raw/master/csl-citation.json" }</w:instrText>
      </w:r>
      <w:r w:rsidRPr="00946649">
        <w:rPr>
          <w:lang w:val="en-US"/>
        </w:rPr>
        <w:fldChar w:fldCharType="separate"/>
      </w:r>
      <w:r w:rsidRPr="00946649">
        <w:rPr>
          <w:lang w:val="en-US"/>
        </w:rPr>
        <w:t xml:space="preserve">(Bell </w:t>
      </w:r>
      <w:r w:rsidR="00C56B4E" w:rsidRPr="00C56B4E">
        <w:rPr>
          <w:i/>
          <w:lang w:val="en-US"/>
        </w:rPr>
        <w:t>et al.</w:t>
      </w:r>
      <w:r w:rsidRPr="00946649">
        <w:rPr>
          <w:lang w:val="en-US"/>
        </w:rPr>
        <w:t>, 2007)</w:t>
      </w:r>
      <w:r w:rsidRPr="00946649">
        <w:rPr>
          <w:lang w:val="en-US"/>
        </w:rPr>
        <w:fldChar w:fldCharType="end"/>
      </w:r>
      <w:r w:rsidRPr="00946649">
        <w:rPr>
          <w:rFonts w:eastAsia="Cambria" w:cstheme="minorHAnsi"/>
          <w:lang w:val="en-US"/>
        </w:rPr>
        <w:t xml:space="preserve">. </w:t>
      </w:r>
    </w:p>
    <w:p w14:paraId="2A639F0E" w14:textId="0A4B2C8D" w:rsidR="00A904B4" w:rsidRPr="00A904B4" w:rsidRDefault="00A904B4" w:rsidP="00A904B4">
      <w:pPr>
        <w:rPr>
          <w:lang w:val="en-US"/>
        </w:rPr>
      </w:pPr>
      <w:r>
        <w:rPr>
          <w:lang w:eastAsia="en-GB"/>
        </w:rPr>
        <w:drawing>
          <wp:inline distT="0" distB="0" distL="0" distR="0" wp14:anchorId="00F8DF3D" wp14:editId="46E9B7A2">
            <wp:extent cx="5731510" cy="350456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731510" cy="3504565"/>
                    </a:xfrm>
                    <a:prstGeom prst="rect">
                      <a:avLst/>
                    </a:prstGeom>
                  </pic:spPr>
                </pic:pic>
              </a:graphicData>
            </a:graphic>
          </wp:inline>
        </w:drawing>
      </w:r>
    </w:p>
    <w:p w14:paraId="3145D5DE" w14:textId="1037E04A" w:rsidR="001E43D4" w:rsidRDefault="001E43D4" w:rsidP="00A904B4">
      <w:pPr>
        <w:rPr>
          <w:lang w:val="en-US"/>
        </w:rPr>
      </w:pPr>
      <w:r w:rsidRPr="00946649">
        <w:rPr>
          <w:lang w:val="en-US"/>
        </w:rPr>
        <w:t xml:space="preserve"> </w:t>
      </w:r>
    </w:p>
    <w:p w14:paraId="4AA43F57" w14:textId="09356F72" w:rsidR="004367F9" w:rsidRPr="00946649" w:rsidRDefault="004367F9" w:rsidP="00A904B4">
      <w:r>
        <w:rPr>
          <w:lang w:eastAsia="en-GB"/>
        </w:rPr>
        <w:drawing>
          <wp:inline distT="0" distB="0" distL="0" distR="0" wp14:anchorId="6201282D" wp14:editId="22FEC85C">
            <wp:extent cx="5731510" cy="3493135"/>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5731510" cy="3493135"/>
                    </a:xfrm>
                    <a:prstGeom prst="rect">
                      <a:avLst/>
                    </a:prstGeom>
                  </pic:spPr>
                </pic:pic>
              </a:graphicData>
            </a:graphic>
          </wp:inline>
        </w:drawing>
      </w:r>
    </w:p>
    <w:p w14:paraId="3D9F7A3C" w14:textId="4D78CA4B" w:rsidR="00A904B4" w:rsidRPr="00A904B4" w:rsidRDefault="00A904B4" w:rsidP="00A904B4">
      <w:pPr>
        <w:rPr>
          <w:lang w:val="en-US"/>
        </w:rPr>
      </w:pPr>
    </w:p>
    <w:p w14:paraId="798F90ED" w14:textId="6FA0FDF7" w:rsidR="001E43D4" w:rsidRPr="00946649" w:rsidRDefault="001E43D4" w:rsidP="001E43D4">
      <w:pPr>
        <w:rPr>
          <w:rFonts w:cstheme="minorHAnsi"/>
          <w:lang w:val="en-US"/>
        </w:rPr>
      </w:pPr>
      <w:r w:rsidRPr="00946649">
        <w:rPr>
          <w:rFonts w:cstheme="minorHAnsi"/>
          <w:lang w:val="en-US"/>
        </w:rPr>
        <w:lastRenderedPageBreak/>
        <w:t xml:space="preserve">Nature’s capacity to provide extractive outdoor experiences relies on a variety of species. In </w:t>
      </w:r>
      <w:r>
        <w:rPr>
          <w:rFonts w:cstheme="minorHAnsi"/>
          <w:lang w:val="en-US"/>
        </w:rPr>
        <w:t xml:space="preserve">the </w:t>
      </w:r>
      <w:r w:rsidRPr="00946649">
        <w:rPr>
          <w:rFonts w:cstheme="minorHAnsi"/>
          <w:lang w:val="en-US"/>
        </w:rPr>
        <w:t>Europe</w:t>
      </w:r>
      <w:r>
        <w:rPr>
          <w:rFonts w:cstheme="minorHAnsi"/>
          <w:lang w:val="en-US"/>
        </w:rPr>
        <w:t>an Union</w:t>
      </w:r>
      <w:r w:rsidRPr="00946649">
        <w:rPr>
          <w:rFonts w:cstheme="minorHAnsi"/>
          <w:lang w:val="en-US"/>
        </w:rPr>
        <w:t xml:space="preserve">, 97 species are hunted, while 152 species and 12 genera of mushrooms and 592 edible plant species are reported as being collected </w:t>
      </w:r>
      <w:r w:rsidRPr="00946649">
        <w:rPr>
          <w:rFonts w:cstheme="minorHAnsi"/>
          <w:lang w:val="en-US"/>
        </w:rPr>
        <w:fldChar w:fldCharType="begin" w:fldLock="1"/>
      </w:r>
      <w:r w:rsidRPr="00946649">
        <w:rPr>
          <w:rFonts w:cstheme="minorHAnsi"/>
          <w:lang w:val="en-US"/>
        </w:rPr>
        <w:instrText>ADDIN CSL_CITATION { "citationItems" : [ { "id" : "ITEM-1",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1", "issued" : { "date-parts" : [ [ "2014", "9" ] ] }, "page" : "292-305", "title" : "Wild food in Europe: A synthesis of knowledge and data of terrestrial wild food as an ecosystem service", "type" : "article-journal", "volume" : "105" }, "uris" : [ "http://www.mendeley.com/documents/?uuid=32eee130-06a9-42be-9be7-a098be8a9d59", "http://www.mendeley.com/documents/?uuid=b94ca33b-f555-4783-a573-048944cf5a01" ] } ], "mendeley" : { "formattedCitation" : "(Schulp, Thuiller, et al., 2014)", "plainTextFormattedCitation" : "(Schulp, Thuiller, et al., 2014)", "previouslyFormattedCitation" : "(Schulp, Thuiller,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Schulp</w:t>
      </w:r>
      <w:r w:rsidR="00955B06">
        <w:rPr>
          <w:rFonts w:cstheme="minorHAnsi"/>
          <w:lang w:val="en-US"/>
        </w:rPr>
        <w:t xml:space="preserve"> </w:t>
      </w:r>
      <w:r w:rsidR="00C56B4E" w:rsidRPr="00C56B4E">
        <w:rPr>
          <w:rFonts w:cstheme="minorHAnsi"/>
          <w:i/>
          <w:lang w:val="en-US"/>
        </w:rPr>
        <w:t>et al.</w:t>
      </w:r>
      <w:r w:rsidRPr="00946649">
        <w:rPr>
          <w:rFonts w:cstheme="minorHAnsi"/>
          <w:lang w:val="en-US"/>
        </w:rPr>
        <w:t>, 2014</w:t>
      </w:r>
      <w:r w:rsidR="00955B06">
        <w:rPr>
          <w:rFonts w:cstheme="minorHAnsi"/>
          <w:lang w:val="en-US"/>
        </w:rPr>
        <w:t>b</w:t>
      </w:r>
      <w:r w:rsidRPr="00946649">
        <w:rPr>
          <w:rFonts w:cstheme="minorHAnsi"/>
          <w:lang w:val="en-US"/>
        </w:rPr>
        <w:t>)</w:t>
      </w:r>
      <w:r w:rsidRPr="00946649">
        <w:rPr>
          <w:rFonts w:cstheme="minorHAnsi"/>
          <w:lang w:val="en-US"/>
        </w:rPr>
        <w:fldChar w:fldCharType="end"/>
      </w:r>
      <w:r w:rsidRPr="00946649">
        <w:rPr>
          <w:rFonts w:cstheme="minorHAnsi"/>
          <w:lang w:val="en-US"/>
        </w:rPr>
        <w:t xml:space="preserve">. However, this estimation is incomplete because studies in Turkey showed that at least 2,000 species of mushrooms are edibl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Kizmaz", "given" : "M.", "non-dropping-particle" : "", "parse-names" : false, "suffix" : "" } ], "container-title" : "HARVESTING OF NON-WOOD FOREST PRODUCTS", "editor" : [ { "dropping-particle" : "", "family" : "FAO", "given" : "", "non-dropping-particle" : "", "parse-names" : false, "suffix" : "" } ], "id" : "ITEM-1", "issued" : { "date-parts" : [ [ "2003" ] ] }, "title" : "POLICIES TO PROMOTE SUSTAINABLE FOREST OPERATIONS AND UTILIZATION OF NON-WOOD FOREST PRODUCTS", "type" : "paper-conference" }, "uris" : [ "http://www.mendeley.com/documents/?uuid=a70eab31-5abc-4bd5-9272-d9a05e1698cb", "http://www.mendeley.com/documents/?uuid=3bfa4be4-d6ca-4e05-8f49-f2346fc7cf65" ] }, { "id" : "ITEM-2", "itemData" : { "author" : [ { "dropping-particle" : "", "family" : "\u00c7a\u011flarirmak", "given" : "Necla", "non-dropping-particle" : "", "parse-names" : false, "suffix" : "" } ], "container-title" : "Proceedings of the 7th International Conference on Mushroom Biology and Mushroom Products (ICMBMP7)", "id" : "ITEM-2", "issued" : { "date-parts" : [ [ "2011" ] ] }, "page" : "548-554", "title" : "Edible Mushrooms : An Alternative Food Item", "type" : "article-journal" }, "uris" : [ "http://www.mendeley.com/documents/?uuid=6bdf67b9-d3a2-4b9f-b236-9a1f9da6aead", "http://www.mendeley.com/documents/?uuid=486a0f91-f788-4fe2-8549-433daf17079a" ] } ], "mendeley" : { "formattedCitation" : "(\u00c7a\u011flarirmak, 2011; Kizmaz, 2003)", "plainTextFormattedCitation" : "(\u00c7a\u011flarirmak, 2011; Kizmaz, 2003)", "previouslyFormattedCitation" : "(\u00c7a\u011flarirmak, 2011; Kizmaz, 200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Çağlarirmak, 2011; Kizmaz, 2003)</w:t>
      </w:r>
      <w:r w:rsidRPr="00946649">
        <w:rPr>
          <w:rFonts w:cstheme="minorHAnsi"/>
          <w:lang w:val="en-US"/>
        </w:rPr>
        <w:fldChar w:fldCharType="end"/>
      </w:r>
      <w:r w:rsidRPr="00946649">
        <w:rPr>
          <w:rFonts w:cstheme="minorHAnsi"/>
          <w:lang w:val="en-US"/>
        </w:rPr>
        <w:t>. The highest richness of game species is reported in Central Europe, southern Scandinavia and the Baltic countries, while for edible mushroom and plant species it is the forested and mountainous areas of Western Europe (</w:t>
      </w:r>
      <w:r w:rsidRPr="00946649">
        <w:rPr>
          <w:rFonts w:eastAsia="Cambria" w:cstheme="minorHAnsi"/>
          <w:b/>
          <w:lang w:val="en-US"/>
        </w:rPr>
        <w:t>Figure 2.42</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1", "issued" : { "date-parts" : [ [ "2014", "9" ] ] }, "page" : "292-305", "title" : "Wild food in Europe: A synthesis of knowledge and data of terrestrial wild food as an ecosystem service", "type" : "article-journal", "volume" : "105" }, "uris" : [ "http://www.mendeley.com/documents/?uuid=32eee130-06a9-42be-9be7-a098be8a9d59", "http://www.mendeley.com/documents/?uuid=b94ca33b-f555-4783-a573-048944cf5a01" ] } ], "mendeley" : { "formattedCitation" : "(Schulp, Thuiller, et al., 2014)", "plainTextFormattedCitation" : "(Schulp, Thuiller, et al., 2014)", "previouslyFormattedCitation" : "(Schulp, Thuiller,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chulp </w:t>
      </w:r>
      <w:r w:rsidR="00C56B4E" w:rsidRPr="00C56B4E">
        <w:rPr>
          <w:rFonts w:cstheme="minorHAnsi"/>
          <w:i/>
          <w:lang w:val="en-US"/>
        </w:rPr>
        <w:t>et al.</w:t>
      </w:r>
      <w:r w:rsidRPr="00946649">
        <w:rPr>
          <w:rFonts w:cstheme="minorHAnsi"/>
          <w:lang w:val="en-US"/>
        </w:rPr>
        <w:t>, 2014</w:t>
      </w:r>
      <w:r>
        <w:rPr>
          <w:rFonts w:cstheme="minorHAnsi"/>
          <w:lang w:val="en-US"/>
        </w:rPr>
        <w:t>a</w:t>
      </w:r>
      <w:r w:rsidRPr="00946649">
        <w:rPr>
          <w:rFonts w:cstheme="minorHAnsi"/>
          <w:lang w:val="en-US"/>
        </w:rPr>
        <w:t>)</w:t>
      </w:r>
      <w:r w:rsidRPr="00946649">
        <w:rPr>
          <w:rFonts w:cstheme="minorHAnsi"/>
          <w:lang w:val="en-US"/>
        </w:rPr>
        <w:fldChar w:fldCharType="end"/>
      </w:r>
      <w:r w:rsidRPr="00946649">
        <w:rPr>
          <w:rFonts w:cstheme="minorHAnsi"/>
          <w:lang w:val="en-US"/>
        </w:rPr>
        <w:t xml:space="preserve">. </w:t>
      </w:r>
    </w:p>
    <w:p w14:paraId="3FD482C2" w14:textId="63D92590" w:rsidR="00A64E97" w:rsidRPr="00A64E97" w:rsidRDefault="00A64E97" w:rsidP="00A64E97">
      <w:pPr>
        <w:rPr>
          <w:lang w:val="en-US"/>
        </w:rPr>
      </w:pPr>
      <w:r>
        <w:rPr>
          <w:lang w:eastAsia="en-GB"/>
        </w:rPr>
        <w:drawing>
          <wp:inline distT="0" distB="0" distL="0" distR="0" wp14:anchorId="1C82DFC1" wp14:editId="645BE97D">
            <wp:extent cx="5731510" cy="366077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731510" cy="3660775"/>
                    </a:xfrm>
                    <a:prstGeom prst="rect">
                      <a:avLst/>
                    </a:prstGeom>
                  </pic:spPr>
                </pic:pic>
              </a:graphicData>
            </a:graphic>
          </wp:inline>
        </w:drawing>
      </w:r>
    </w:p>
    <w:p w14:paraId="3DDEDEE5" w14:textId="2ECF8DE6" w:rsidR="001E43D4" w:rsidRPr="00946649" w:rsidRDefault="001E43D4" w:rsidP="001E43D4">
      <w:pPr>
        <w:rPr>
          <w:rFonts w:cstheme="minorHAnsi"/>
          <w:lang w:val="en-US"/>
        </w:rPr>
      </w:pPr>
      <w:r w:rsidRPr="00946649">
        <w:rPr>
          <w:rFonts w:cstheme="minorHAnsi"/>
          <w:lang w:val="en-US"/>
        </w:rPr>
        <w:t xml:space="preserve">Hunters as a percentage of the </w:t>
      </w:r>
      <w:r w:rsidRPr="00946649">
        <w:rPr>
          <w:rFonts w:cstheme="minorHAnsi"/>
          <w:iCs/>
          <w:lang w:val="en-US"/>
        </w:rPr>
        <w:t xml:space="preserve">European Union </w:t>
      </w:r>
      <w:r w:rsidRPr="00946649">
        <w:rPr>
          <w:rFonts w:cstheme="minorHAnsi"/>
          <w:lang w:val="en-US"/>
        </w:rPr>
        <w:t xml:space="preserve">population in 2010 varied between 0.17% (Netherlands) and 12.4% (Italy) </w:t>
      </w:r>
      <w:r w:rsidRPr="00946649">
        <w:rPr>
          <w:rFonts w:cstheme="minorHAnsi"/>
          <w:lang w:val="en-US"/>
        </w:rPr>
        <w:fldChar w:fldCharType="begin" w:fldLock="1"/>
      </w:r>
      <w:r w:rsidRPr="00946649">
        <w:rPr>
          <w:rFonts w:cstheme="minorHAnsi"/>
          <w:lang w:val="en-US"/>
        </w:rPr>
        <w:instrText>ADDIN CSL_CITATION { "citationItems" : [ { "id" : "ITEM-1",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1", "issued" : { "date-parts" : [ [ "2014", "9" ] ] }, "page" : "292-305", "title" : "Wild food in Europe: A synthesis of knowledge and data of terrestrial wild food as an ecosystem service", "type" : "article-journal", "volume" : "105" }, "uris" : [ "http://www.mendeley.com/documents/?uuid=32eee130-06a9-42be-9be7-a098be8a9d59", "http://www.mendeley.com/documents/?uuid=b94ca33b-f555-4783-a573-048944cf5a01" ] } ], "mendeley" : { "formattedCitation" : "(Schulp, Thuiller, et al., 2014)", "plainTextFormattedCitation" : "(Schulp, Thuiller, et al., 2014)", "previouslyFormattedCitation" : "(Schulp, Thuiller,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chulp </w:t>
      </w:r>
      <w:r w:rsidR="00C56B4E" w:rsidRPr="00C56B4E">
        <w:rPr>
          <w:rFonts w:cstheme="minorHAnsi"/>
          <w:i/>
          <w:lang w:val="en-US"/>
        </w:rPr>
        <w:t>et al.</w:t>
      </w:r>
      <w:r w:rsidRPr="00946649">
        <w:rPr>
          <w:rFonts w:cstheme="minorHAnsi"/>
          <w:lang w:val="en-US"/>
        </w:rPr>
        <w:t>, 2014</w:t>
      </w:r>
      <w:r>
        <w:rPr>
          <w:rFonts w:cstheme="minorHAnsi"/>
          <w:lang w:val="en-US"/>
        </w:rPr>
        <w:t>a</w:t>
      </w:r>
      <w:r w:rsidRPr="00946649">
        <w:rPr>
          <w:rFonts w:cstheme="minorHAnsi"/>
          <w:lang w:val="en-US"/>
        </w:rPr>
        <w:t>)</w:t>
      </w:r>
      <w:r w:rsidRPr="00946649">
        <w:rPr>
          <w:rFonts w:cstheme="minorHAnsi"/>
          <w:lang w:val="en-US"/>
        </w:rPr>
        <w:fldChar w:fldCharType="end"/>
      </w:r>
      <w:r w:rsidRPr="00946649">
        <w:rPr>
          <w:rFonts w:cstheme="minorHAnsi"/>
          <w:lang w:val="en-US"/>
        </w:rPr>
        <w:t xml:space="preserve">. In Central Asia, the flourishing of sport hunting </w:t>
      </w:r>
      <w:r w:rsidRPr="00946649">
        <w:rPr>
          <w:rFonts w:cstheme="minorHAnsi"/>
          <w:lang w:val="en-US"/>
        </w:rPr>
        <w:fldChar w:fldCharType="begin" w:fldLock="1"/>
      </w:r>
      <w:r w:rsidRPr="00946649">
        <w:rPr>
          <w:rFonts w:cstheme="minorHAnsi"/>
          <w:lang w:val="en-US"/>
        </w:rPr>
        <w:instrText>ADDIN CSL_CITATION { "citationItems" : [ { "id" : "ITEM-1", "itemData" : { "DOI" : "10.1002/sd.1529", "ISBN" : "1099-1719", "ISSN" : "10991719", "abstract" : "Resource extraction often precludes sustainable forms of land use and poses long-term threats, and yet it is promoted as a development opportunity for poor countries. This is illustrated by a case study of the Kumtor gold mine in Kyrgyzstan. Compared with a large gold mine, most alternative activities, such as tourism, trophy hunting, cottage industry and pastoralism, can only generate negligible benefits. Other, potentially much more important, sources of income for poor countries are payments for ecosystem services taking the form of compensation preventing unsustainable forms of land use. The discussion focuses on how these could be organized to provide viable alternatives to mining. It is concluded that such systems need to be arranged at the international level and to complement the current international cooperation (aid) regime. In Central Asia, reviving the regional water management system would be an important first step in this direction. \u00a9 2012 John Wiley &amp; Sons, Ltd and ERP Environment.", "author" : [ { "dropping-particle" : "", "family" : "Kronenberg", "given" : "Jakub", "non-dropping-particle" : "", "parse-names" : false, "suffix" : "" } ], "container-title" : "Sustainable Development", "id" : "ITEM-1", "issue" : "4", "issued" : { "date-parts" : [ [ "2014" ] ] }, "page" : "253-264", "title" : "Viable alternatives for large-scale unsustainable projects in developing countries: The case of the Kumtor gold mine in Kyrgyzstan", "type" : "article-journal", "volume" : "22" }, "uris" : [ "http://www.mendeley.com/documents/?uuid=b32c9a6c-6bba-4175-b292-ce87697e3cbf", "http://www.mendeley.com/documents/?uuid=15abae47-000b-4da3-971b-27d30f4e2381" ] } ], "mendeley" : { "formattedCitation" : "(Kronenberg, 2014)", "plainTextFormattedCitation" : "(Kronenberg, 2014)", "previouslyFormattedCitation" : "(Kronenberg,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Kronenberg, 2014)</w:t>
      </w:r>
      <w:r w:rsidRPr="00946649">
        <w:rPr>
          <w:rFonts w:cstheme="minorHAnsi"/>
          <w:lang w:val="en-US"/>
        </w:rPr>
        <w:fldChar w:fldCharType="end"/>
      </w:r>
      <w:r w:rsidRPr="00946649">
        <w:rPr>
          <w:rFonts w:cstheme="minorHAnsi"/>
          <w:lang w:val="en-US"/>
        </w:rPr>
        <w:t xml:space="preserve"> and the presence of body parts of particular animals (e.g. snow leopard (</w:t>
      </w:r>
      <w:r w:rsidRPr="00946649">
        <w:rPr>
          <w:rFonts w:cstheme="minorHAnsi"/>
          <w:i/>
          <w:lang w:val="en-US"/>
        </w:rPr>
        <w:t>Uncia uncia</w:t>
      </w:r>
      <w:r w:rsidRPr="00946649">
        <w:rPr>
          <w:rFonts w:cstheme="minorHAnsi"/>
          <w:lang w:val="en-US"/>
        </w:rPr>
        <w:t>), Asiatic Bear (</w:t>
      </w:r>
      <w:r w:rsidRPr="00946649">
        <w:rPr>
          <w:rFonts w:cstheme="minorHAnsi"/>
          <w:i/>
          <w:lang w:val="en-US"/>
        </w:rPr>
        <w:t>Ursus arctos isabellinus</w:t>
      </w:r>
      <w:r w:rsidRPr="00946649">
        <w:rPr>
          <w:rFonts w:cstheme="minorHAnsi"/>
          <w:lang w:val="en-US"/>
        </w:rPr>
        <w:t xml:space="preserve">)) in markets suggest both legal and illegal hunting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Cunha", "given" : "S.F", "non-dropping-particle" : "", "parse-names" : false, "suffix" : "" } ], "container-title" : "Eighth International Snow Leopard Symposium, Islamabad, Pakistan (November", "id" : "ITEM-1", "issued" : { "date-parts" : [ [ "1997" ] ] }, "page" : "-16", "title" : "Hunting of Rare and Endangered Fauna in the Mountains of Post-Soviet Central Asia. Proceedings of the", "type" : "article-journal", "volume" : "12" }, "uris" : [ "http://www.mendeley.com/documents/?uuid=94f52a79-4ce7-484a-8d93-104f449ad10d", "http://www.mendeley.com/documents/?uuid=9855b098-99d6-4277-afc1-da3852ebe882" ] }, { "id" : "ITEM-2", "itemData" : { "DOI" : "10.1080/17451590709618170", "ISSN" : "2151-3732", "abstract" : "In the Tajik National Park (TNP) - a high-altitude area of nearly 26,000 W in Central Asia - past and present human activities visibly contrast with standard conservation requirements for protected areas worldwide. This paper focuses on resource management, and highlights three major processes that threaten both the sustainable use of natural resources and the preservation of nature per se: (i) intensified use of biomass as a fuel resource, (ii) inappropriate pasture management, and (iii) increased pressure on endangered wildlife. From analysis of these processes - their historical background, root causes, trends and interrelationships - options and needs to improve park management are proposed and discussed.", "author" : [ { "dropping-particle" : "", "family" : "Haslinger", "given" : "Andrea", "non-dropping-particle" : "", "parse-names" : false, "suffix" : "" }, { "dropping-particle" : "", "family" : "Breu", "given" : "Thomas", "non-dropping-particle" : "", "parse-names" : false, "suffix" : "" }, { "dropping-particle" : "", "family" : "Hurni", "given" : "Hans", "non-dropping-particle" : "", "parse-names" : false, "suffix" : "" }, { "dropping-particle" : "", "family" : "Maselli", "given" : "Daniel", "non-dropping-particle" : "", "parse-names" : false, "suffix" : "" } ], "container-title" : "International Journal of Biodiversity Science, Ecosystems Services &amp; Management", "id" : "ITEM-2", "issue" : "November 2014", "issued" : { "date-parts" : [ [ "2007" ] ] }, "page" : "157-169", "title" : "Opportunities and risks in reconciling conservation and development in a post-Soviet setting: The example of the Tajik National Park", "type" : "article-journal", "volume" : "3" }, "uris" : [ "http://www.mendeley.com/documents/?uuid=c0735f7c-9ab3-45b4-9ece-e22f0bb22615", "http://www.mendeley.com/documents/?uuid=c8f8b575-781c-47ae-bbc8-211dc82170e7" ] } ], "mendeley" : { "formattedCitation" : "(Cunha, 1997; Haslinger et al., 2007)", "plainTextFormattedCitation" : "(Cunha, 1997; Haslinger et al., 2007)", "previouslyFormattedCitation" : "(Cunha, 1997; Haslinger et al., 200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Cunha, 1997; Haslinger </w:t>
      </w:r>
      <w:r w:rsidR="00C56B4E" w:rsidRPr="00C56B4E">
        <w:rPr>
          <w:rFonts w:cstheme="minorHAnsi"/>
          <w:i/>
          <w:lang w:val="en-US"/>
        </w:rPr>
        <w:t>et al.</w:t>
      </w:r>
      <w:r w:rsidRPr="00946649">
        <w:rPr>
          <w:rFonts w:cstheme="minorHAnsi"/>
          <w:lang w:val="en-US"/>
        </w:rPr>
        <w:t>, 2007)</w:t>
      </w:r>
      <w:r w:rsidRPr="00946649">
        <w:rPr>
          <w:rFonts w:cstheme="minorHAnsi"/>
          <w:lang w:val="en-US"/>
        </w:rPr>
        <w:fldChar w:fldCharType="end"/>
      </w:r>
      <w:r w:rsidRPr="00946649">
        <w:rPr>
          <w:rFonts w:cstheme="minorHAnsi"/>
          <w:lang w:val="en-US"/>
        </w:rPr>
        <w:t xml:space="preserve">. Recreational fishing is a growing phenomenon in Western Europe </w:t>
      </w:r>
      <w:r w:rsidRPr="00946649">
        <w:rPr>
          <w:rFonts w:cstheme="minorHAnsi"/>
          <w:lang w:val="en-US"/>
        </w:rPr>
        <w:fldChar w:fldCharType="begin" w:fldLock="1"/>
      </w:r>
      <w:r w:rsidRPr="00946649">
        <w:rPr>
          <w:rFonts w:cstheme="minorHAnsi"/>
          <w:lang w:val="en-US"/>
        </w:rPr>
        <w:instrText>ADDIN CSL_CITATION { "citationItems" : [ { "id" : "ITEM-1", "itemData" : { "DOI" : "Doi 10.1046/J.1365-2400.2003.00376.X", "ISBN" : "0969-997X", "ISSN" : "0969-997X", "abstract" : "Recreational fishing, whether free or at cost, has an economic value. This value was measured in five Nordic countries based on a contingent valuation mail survey. Regression models were used to identify demographic characteristics, types of fishing patterns and differences in the countries' management regimes that can explain both actual fishing expenditure and willingness to pay for the non-market benefits by persons participating in fishing or enjoying the benefits derived by it. Net benefit, i.e. willingness to pay over and above actual expenditure was highest amongst those fishing. In Denmark, the small number of generalist fishermen get the highest benefit. In Finland results are mixed but sports fishermen benefit on average even more than generalists. Urban sports fishing raises the highest benefit in Iceland while in Norway the benefit is more equally spread, with occasional anglers and women reaping the least. In Sweden the mean benefit is the lowest in the Nordic countries but evenly distributed among categories of fishermen. In the Nordic countries combined, nationality explains willingness to pay as being Norwegian or Finnish increases benefit and being Icelandic reduces it. The non-use value of recreational fisheries was elicited through posing questions on willingness to pay for the preservation of the existence of current fish stocks and current quality of recreational fishing to persons participating in fishing or enjoying the benefits derived from it. For those not fishing or people in general, the power of the models to explain willingness to pay for the existence of recreational fisheries was very weak. The benefit, i.e. willingness to pay, is higher if somebody in the household fishes. Educated, young, urban, well-off citizens also put value on the non-use of the resource.", "author" : [ { "dropping-particle" : "", "family" : "Toivonen", "given" : "A L", "non-dropping-particle" : "", "parse-names" : false, "suffix" : "" }, { "dropping-particle" : "", "family" : "Roth", "given" : "E", "non-dropping-particle" : "", "parse-names" : false, "suffix" : "" }, { "dropping-particle" : "", "family" : "Navrud", "given" : "S", "non-dropping-particle" : "", "parse-names" : false, "suffix" : "" }, { "dropping-particle" : "", "family" : "Gudbergsson", "given" : "G", "non-dropping-particle" : "", "parse-names" : false, "suffix" : "" }, { "dropping-particle" : "", "family" : "Appelblad", "given" : "H", "non-dropping-particle" : "", "parse-names" : false, "suffix" : "" }, { "dropping-particle" : "", "family" : "Bengtsson", "given" : "B", "non-dropping-particle" : "", "parse-names" : false, "suffix" : "" }, { "dropping-particle" : "", "family" : "Tuunainen", "given" : "P", "non-dropping-particle" : "", "parse-names" : false, "suffix" : "" } ], "container-title" : "Fisheries Management and Ecology", "id" : "ITEM-1", "issue" : "1", "issued" : { "date-parts" : [ [ "2004" ] ] }, "page" : "1-14", "title" : "The economic value of recreational fisheries in Nordic countries", "type" : "article-journal", "volume" : "11" }, "uris" : [ "http://www.mendeley.com/documents/?uuid=02c129fe-bab9-45e3-82f6-f212cd5e1fe4", "http://www.mendeley.com/documents/?uuid=818b7720-da9c-4fa1-8e79-2a71da17a46e" ] } ], "mendeley" : { "formattedCitation" : "(Toivonen et al., 2004)", "plainTextFormattedCitation" : "(Toivonen et al., 2004)", "previouslyFormattedCitation" : "(Toivonen et al., 200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Toivonen </w:t>
      </w:r>
      <w:r w:rsidR="00C56B4E" w:rsidRPr="00C56B4E">
        <w:rPr>
          <w:rFonts w:cstheme="minorHAnsi"/>
          <w:i/>
          <w:lang w:val="en-US"/>
        </w:rPr>
        <w:t>et al.</w:t>
      </w:r>
      <w:r w:rsidRPr="00946649">
        <w:rPr>
          <w:rFonts w:cstheme="minorHAnsi"/>
          <w:lang w:val="en-US"/>
        </w:rPr>
        <w:t>, 2004)</w:t>
      </w:r>
      <w:r w:rsidRPr="00946649">
        <w:rPr>
          <w:rFonts w:cstheme="minorHAnsi"/>
          <w:lang w:val="en-US"/>
        </w:rPr>
        <w:fldChar w:fldCharType="end"/>
      </w:r>
      <w:r w:rsidRPr="00946649">
        <w:rPr>
          <w:rFonts w:cstheme="minorHAnsi"/>
          <w:lang w:val="en-US"/>
        </w:rPr>
        <w:t>. Collection of mushrooms, truffles,</w:t>
      </w:r>
      <w:r w:rsidRPr="00946649">
        <w:rPr>
          <w:lang w:val="en-US"/>
        </w:rPr>
        <w:t xml:space="preserve"> berries, fruits and edible nuts</w:t>
      </w:r>
      <w:r w:rsidRPr="00946649">
        <w:rPr>
          <w:rFonts w:cstheme="minorHAnsi"/>
          <w:lang w:val="en-US"/>
        </w:rPr>
        <w:t xml:space="preserve"> is more prevalent in Western Europe than Central Europe and Eastern Europe (</w:t>
      </w:r>
      <w:r w:rsidRPr="00946649">
        <w:rPr>
          <w:rFonts w:eastAsia="Cambria" w:cstheme="minorHAnsi"/>
          <w:b/>
          <w:lang w:val="en-US"/>
        </w:rPr>
        <w:t>Figure 2.43</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DOI" : "10.1017/CBO9781107415324.004", "ISBN" : "978-83-922396-8-0", "ISSN" : "1098-6596", "PMID" : "25246403", "abstract" : "The report is a comprehensive and up-to-date description of the situation and the management of European forests as well as the related policies and institutions. It shows the status and trends related to forests and sustainable forest management in Europe, structured according to the Pan-European Criteria and Indicators for Sustainable Forest Management, including, for the first time, qualitative indicators on policies and institutions. For the report Europe comprises the 46 countries of the MCPFE listed in the Annex, and includes the Russian Federation.", "author" : [ { "dropping-particle" : "", "family" : "Mcpfe", "given" : "", "non-dropping-particle" : "", "parse-names" : false, "suffix" : "" }, { "dropping-particle" : "", "family" : "Unece", "given" : "", "non-dropping-particle" : "", "parse-names" : false, "suffix" : "" }, { "dropping-particle" : "", "family" : "Fao", "given" : "", "non-dropping-particle" : "", "parse-names" : false, "suffix" : "" } ], "container-title" : "The MCPFE report on sustainable forest management in Europe", "id" : "ITEM-1", "issued" : { "date-parts" : [ [ "2007" ] ] }, "number-of-pages" : "1-263", "title" : "State of Europe's forests 2007", "type" : "book" }, "uris" : [ "http://www.mendeley.com/documents/?uuid=8d8daadc-4356-499b-ad43-3483308c6077", "http://www.mendeley.com/documents/?uuid=52658234-9338-4d42-ab59-1957e8076083" ] } ], "mendeley" : { "formattedCitation" : "(Mcpfe, Unece, &amp; Fao, 2007)", "plainTextFormattedCitation" : "(Mcpfe, Unece, &amp; Fao, 2007)", "previouslyFormattedCitation" : "(Mcpfe, Unece, &amp; Fao, 200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00955B06">
        <w:rPr>
          <w:rFonts w:cstheme="minorHAnsi"/>
          <w:lang w:val="en-US"/>
        </w:rPr>
        <w:t xml:space="preserve">MCPFE </w:t>
      </w:r>
      <w:r w:rsidR="00C56B4E" w:rsidRPr="00C56B4E">
        <w:rPr>
          <w:rFonts w:cstheme="minorHAnsi"/>
          <w:i/>
          <w:lang w:val="en-US"/>
        </w:rPr>
        <w:t>et al.</w:t>
      </w:r>
      <w:r w:rsidRPr="00946649">
        <w:rPr>
          <w:rFonts w:cstheme="minorHAnsi"/>
          <w:lang w:val="en-US"/>
        </w:rPr>
        <w:t>, 2007)</w:t>
      </w:r>
      <w:r w:rsidRPr="00946649">
        <w:rPr>
          <w:rFonts w:cstheme="minorHAnsi"/>
          <w:lang w:val="en-US"/>
        </w:rPr>
        <w:fldChar w:fldCharType="end"/>
      </w:r>
      <w:r w:rsidRPr="00946649">
        <w:rPr>
          <w:rFonts w:cstheme="minorHAnsi"/>
          <w:lang w:val="en-US"/>
        </w:rPr>
        <w:t xml:space="preserve">. However, the diversity of wild plants collected has suffered a decline in recent decades in Western and Central Europe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Rzadkowski", "given" : "S", "non-dropping-particle" : "", "parse-names" : false, "suffix" : "" }, { "dropping-particle" : "", "family" : "Kalinowski", "given" : "M.", "non-dropping-particle" : "", "parse-names" : false, "suffix" : "" } ], "container-title" : "HARVESTING OF NON-WOOD FOREST PRODUCTS", "id" : "ITEM-1", "issue" : "107", "issued" : { "date-parts" : [ [ "2013" ] ] }, "page" : "133-138", "title" : "HARVESTING OF NON-WOOD FOREST PRODUCTS IN POLAND AND THEIR RESOURCES AN OVERVIEW\"", "type" : "paper-conference" }, "uris" : [ "http://www.mendeley.com/documents/?uuid=3ccb5b0a-5460-449c-9b4b-976129d235b8", "http://www.mendeley.com/documents/?uuid=d69dfb8b-a3da-4d7e-9815-90fc685d5e11" ] }, { "id" : "ITEM-2", "itemData" : { "DOI" : "10.1016/j.ecolecon.2015.11.003", "ISSN" : "09218009", "abstract" : "The Millennium Ecosystem Assessment found a general decline in the consumption and gathering of wild edible plants, but some studies also observe a localized increase. Using information from interviews (n. =. 1133) in seven sites in the Iberian Peninsula and one in the Balearic Islands, we 1) identify current trends in the consumption and gathering of wild edible plants (n. =. 56 plant-uses) and 2) analyze how cultural ecosystem services relate to such trends. Our data show a generalized decrease in the consumption and gathering of wild edible plants, although the trend changes significantly across plant-uses. Specifically, we found that -despite the overall decreasing trend- uses of wild edible plants that simultaneously relate to foods with high cultural appreciation and the recreational function of gathering remain popular. Our results signal that cultural services and values associated to the gathering and consumption of some wild edible plants are important factors explaining divergent trends across plant species. This finding reinforces the notion that cultural ecosystem services are deeply intertwined with other categories of services which can combine in complex, non-linear ways producing a variety of interdependent benefits.", "author" : [ { "dropping-particle" : "", "family" : "Reyes-Garc\u00eda", "given" : "Victoria", "non-dropping-particle" : "", "parse-names" : false, "suffix" : "" }, { "dropping-particle" : "", "family" : "Menendez-Baceta", "given" : "Gorka", "non-dropping-particle" : "", "parse-names" : false, "suffix" : "" }, { "dropping-particle" : "", "family" : "Aceituno-Mata", "given" : "Laura", "non-dropping-particle" : "", "parse-names" : false, "suffix" : "" }, { "dropping-particle" : "", "family" : "Acosta-Naranjo", "given" : "Rufino", "non-dropping-particle" : "", "parse-names" : false, "suffix" : "" }, { "dropping-particle" : "", "family" : "Calvet-Mir", "given" : "Laura", "non-dropping-particle" : "", "parse-names" : false, "suffix" : "" }, { "dropping-particle" : "", "family" : "Dom\u00ednguez", "given" : "Pablo", "non-dropping-particle" : "", "parse-names" : false, "suffix" : "" }, { "dropping-particle" : "", "family" : "Garnatje", "given" : "Teresa", "non-dropping-particle" : "", "parse-names" : false, "suffix" : "" }, { "dropping-particle" : "", "family" : "G\u00f3mez-Baggethun", "given" : "Erik", "non-dropping-particle" : "", "parse-names" : false, "suffix" : "" }, { "dropping-particle" : "", "family" : "Molina-Bustamante", "given" : "Manuel", "non-dropping-particle" : "", "parse-names" : false, "suffix" : "" }, { "dropping-particle" : "", "family" : "Molina", "given" : "Marta", "non-dropping-particle" : "", "parse-names" : false, "suffix" : "" }, { "dropping-particle" : "", "family" : "Rodr\u00edguez-Franco", "given" : "Ram\u00f3n", "non-dropping-particle" : "", "parse-names" : false, "suffix" : "" }, { "dropping-particle" : "", "family" : "Serrasolses", "given" : "Ginesta", "non-dropping-particle" : "", "parse-names" : false, "suffix" : "" }, { "dropping-particle" : "", "family" : "Vall\u00e8s", "given" : "Joan", "non-dropping-particle" : "", "parse-names" : false, "suffix" : "" }, { "dropping-particle" : "", "family" : "Pardo-de-Santayana", "given" : "Manuel", "non-dropping-particle" : "", "parse-names" : false, "suffix" : "" } ], "container-title" : "Ecological Economics", "id" : "ITEM-2", "issue" : "November", "issued" : { "date-parts" : [ [ "2015" ] ] }, "page" : "303-311", "title" : "From famine foods to delicatessen: Interpreting trends in the use of wild edible plants through cultural ecosystem services", "type" : "article-journal", "volume" : "120" }, "uris" : [ "http://www.mendeley.com/documents/?uuid=409aba7c-9239-4980-8637-a547620230ac", "http://www.mendeley.com/documents/?uuid=2cbeeb77-de84-4a59-9924-f1cc34108fce" ] }, { "id" : "ITEM-3", "itemData" : { "DOI" : "10.5586/asbp.2012.031", "ISSN" : "2083-9480", "author" : [ { "dropping-particle" : "", "family" : "\u0141uczaj", "given" : "\u0141ukasz", "non-dropping-particle" : "", "parse-names" : false, "suffix" : "" }, { "dropping-particle" : "", "family" : "Pieroni", "given" : "Andrea", "non-dropping-particle" : "", "parse-names" : false, "suffix" : "" }, { "dropping-particle" : "", "family" : "Tard\u00edo", "given" : "Javier", "non-dropping-particle" : "", "parse-names" : false, "suffix" : "" }, { "dropping-particle" : "", "family" : "Pardo-de-Santayana", "given" : "Manuel", "non-dropping-particle" : "", "parse-names" : false, "suffix" : "" }, { "dropping-particle" : "", "family" : "S\u00f5ukand", "given" : "Renata", "non-dropping-particle" : "", "parse-names" : false, "suffix" : "" }, { "dropping-particle" : "", "family" : "Svanberg", "given" : "Ingvar", "non-dropping-particle" : "", "parse-names" : false, "suffix" : "" }, { "dropping-particle" : "", "family" : "Kalle", "given" : "Raivo", "non-dropping-particle" : "", "parse-names" : false, "suffix" : "" } ], "container-title" : "Acta Societatis Botanicorum Poloniae", "id" : "ITEM-3", "issue" : "4", "issued" : { "date-parts" : [ [ "2012" ] ] }, "page" : "359-370", "title" : "Wild food plant use in 21st century Europe: the disappearance of old traditions and the search for new cuisines involving wild edibles", "type" : "article-journal", "volume" : "81" }, "uris" : [ "http://www.mendeley.com/documents/?uuid=a41e1534-e925-4c5c-9afd-d006331d54c1", "http://www.mendeley.com/documents/?uuid=875e8674-2928-467b-87e4-0871c3e1fc7b", "http://www.mendeley.com/documents/?uuid=3c6f4d3e-ef84-499c-aaf6-157abced6b8f" ] } ], "mendeley" : { "formattedCitation" : "(\u0141uczaj et al., 2012; Reyes-Garc\u00eda et al., 2015; Rzadkowski &amp; Kalinowski, 2013)", "plainTextFormattedCitation" : "(\u0141uczaj et al., 2012; Reyes-Garc\u00eda et al., 2015; Rzadkowski &amp; Kalinowski, 2013)", "previouslyFormattedCitation" : "(\u0141uczaj et al., 2012; Reyes-Garc\u00eda et al., 2015; Rzadkowski &amp; Kalinowski,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Łuczaj </w:t>
      </w:r>
      <w:r w:rsidR="00C56B4E" w:rsidRPr="00C56B4E">
        <w:rPr>
          <w:rFonts w:cstheme="minorHAnsi"/>
          <w:i/>
          <w:lang w:val="en-US"/>
        </w:rPr>
        <w:t>et al.</w:t>
      </w:r>
      <w:r w:rsidRPr="00946649">
        <w:rPr>
          <w:rFonts w:cstheme="minorHAnsi"/>
          <w:lang w:val="en-US"/>
        </w:rPr>
        <w:t xml:space="preserve">, 2012; Reyes-García </w:t>
      </w:r>
      <w:r w:rsidR="00C56B4E" w:rsidRPr="00C56B4E">
        <w:rPr>
          <w:rFonts w:cstheme="minorHAnsi"/>
          <w:i/>
          <w:lang w:val="en-US"/>
        </w:rPr>
        <w:t>et al.</w:t>
      </w:r>
      <w:r w:rsidRPr="00946649">
        <w:rPr>
          <w:rFonts w:cstheme="minorHAnsi"/>
          <w:lang w:val="en-US"/>
        </w:rPr>
        <w:t>, 2015; Rzadkowski &amp; Kalinowski, 2013)</w:t>
      </w:r>
      <w:r w:rsidRPr="00946649">
        <w:rPr>
          <w:rFonts w:cstheme="minorHAnsi"/>
          <w:lang w:val="en-US"/>
        </w:rPr>
        <w:fldChar w:fldCharType="end"/>
      </w:r>
      <w:r w:rsidRPr="00946649">
        <w:rPr>
          <w:rFonts w:cstheme="minorHAnsi"/>
          <w:lang w:val="en-US"/>
        </w:rPr>
        <w:t xml:space="preserve">. This decline coincides with urbanization and loss of natural habitats, rural abandonment, cultural change, the erosion of </w:t>
      </w:r>
      <w:r w:rsidRPr="00946649">
        <w:rPr>
          <w:rFonts w:eastAsia="Cambria"/>
          <w:lang w:val="en-US"/>
        </w:rPr>
        <w:t>indigenous and local knowledge</w:t>
      </w:r>
      <w:r w:rsidRPr="00946649">
        <w:rPr>
          <w:rFonts w:cstheme="minorHAnsi"/>
          <w:lang w:val="en-US"/>
        </w:rPr>
        <w:t xml:space="preserve">, and industrialization of food production </w:t>
      </w:r>
      <w:r w:rsidRPr="00946649">
        <w:rPr>
          <w:rFonts w:cstheme="minorHAnsi"/>
          <w:lang w:val="en-US"/>
        </w:rPr>
        <w:fldChar w:fldCharType="begin" w:fldLock="1"/>
      </w:r>
      <w:r w:rsidRPr="00946649">
        <w:rPr>
          <w:rFonts w:cstheme="minorHAnsi"/>
          <w:lang w:val="en-US"/>
        </w:rPr>
        <w:instrText>ADDIN CSL_CITATION { "citationItems" : [ { "id" : "ITEM-1", "itemData" : { "DOI" : "10.5586/asbp.2012.031", "ISSN" : "2083-9480", "author" : [ { "dropping-particle" : "", "family" : "\u0141uczaj", "given" : "\u0141ukasz", "non-dropping-particle" : "", "parse-names" : false, "suffix" : "" }, { "dropping-particle" : "", "family" : "Pieroni", "given" : "Andrea", "non-dropping-particle" : "", "parse-names" : false, "suffix" : "" }, { "dropping-particle" : "", "family" : "Tard\u00edo", "given" : "Javier", "non-dropping-particle" : "", "parse-names" : false, "suffix" : "" }, { "dropping-particle" : "", "family" : "Pardo-de-Santayana", "given" : "Manuel", "non-dropping-particle" : "", "parse-names" : false, "suffix" : "" }, { "dropping-particle" : "", "family" : "S\u00f5ukand", "given" : "Renata", "non-dropping-particle" : "", "parse-names" : false, "suffix" : "" }, { "dropping-particle" : "", "family" : "Svanberg", "given" : "Ingvar", "non-dropping-particle" : "", "parse-names" : false, "suffix" : "" }, { "dropping-particle" : "", "family" : "Kalle", "given" : "Raivo", "non-dropping-particle" : "", "parse-names" : false, "suffix" : "" } ], "container-title" : "Acta Societatis Botanicorum Poloniae", "id" : "ITEM-1", "issue" : "4", "issued" : { "date-parts" : [ [ "2012" ] ] }, "page" : "359-370", "title" : "Wild food plant use in 21st century Europe: the disappearance of old traditions and the search for new cuisines involving wild edibles", "type" : "article-journal", "volume" : "81" }, "uris" : [ "http://www.mendeley.com/documents/?uuid=a41e1534-e925-4c5c-9afd-d006331d54c1", "http://www.mendeley.com/documents/?uuid=875e8674-2928-467b-87e4-0871c3e1fc7b" ] }, { "id" : "ITEM-2", "itemData" : { "DOI" : "10.1016/j.ecolecon.2015.11.003", "ISSN" : "09218009", "abstract" : "The Millennium Ecosystem Assessment found a general decline in the consumption and gathering of wild edible plants, but some studies also observe a localized increase. Using information from interviews (n. =. 1133) in seven sites in the Iberian Peninsula and one in the Balearic Islands, we 1) identify current trends in the consumption and gathering of wild edible plants (n. =. 56 plant-uses) and 2) analyze how cultural ecosystem services relate to such trends. Our data show a generalized decrease in the consumption and gathering of wild edible plants, although the trend changes significantly across plant-uses. Specifically, we found that -despite the overall decreasing trend- uses of wild edible plants that simultaneously relate to foods with high cultural appreciation and the recreational function of gathering remain popular. Our results signal that cultural services and values associated to the gathering and consumption of some wild edible plants are important factors explaining divergent trends across plant species. This finding reinforces the notion that cultural ecosystem services are deeply intertwined with other categories of services which can combine in complex, non-linear ways producing a variety of interdependent benefits.", "author" : [ { "dropping-particle" : "", "family" : "Reyes-Garc\u00eda", "given" : "Victoria", "non-dropping-particle" : "", "parse-names" : false, "suffix" : "" }, { "dropping-particle" : "", "family" : "Menendez-Baceta", "given" : "Gorka", "non-dropping-particle" : "", "parse-names" : false, "suffix" : "" }, { "dropping-particle" : "", "family" : "Aceituno-Mata", "given" : "Laura", "non-dropping-particle" : "", "parse-names" : false, "suffix" : "" }, { "dropping-particle" : "", "family" : "Acosta-Naranjo", "given" : "Rufino", "non-dropping-particle" : "", "parse-names" : false, "suffix" : "" }, { "dropping-particle" : "", "family" : "Calvet-Mir", "given" : "Laura", "non-dropping-particle" : "", "parse-names" : false, "suffix" : "" }, { "dropping-particle" : "", "family" : "Dom\u00ednguez", "given" : "Pablo", "non-dropping-particle" : "", "parse-names" : false, "suffix" : "" }, { "dropping-particle" : "", "family" : "Garnatje", "given" : "Teresa", "non-dropping-particle" : "", "parse-names" : false, "suffix" : "" }, { "dropping-particle" : "", "family" : "G\u00f3mez-Baggethun", "given" : "Erik", "non-dropping-particle" : "", "parse-names" : false, "suffix" : "" }, { "dropping-particle" : "", "family" : "Molina-Bustamante", "given" : "Manuel", "non-dropping-particle" : "", "parse-names" : false, "suffix" : "" }, { "dropping-particle" : "", "family" : "Molina", "given" : "Marta", "non-dropping-particle" : "", "parse-names" : false, "suffix" : "" }, { "dropping-particle" : "", "family" : "Rodr\u00edguez-Franco", "given" : "Ram\u00f3n", "non-dropping-particle" : "", "parse-names" : false, "suffix" : "" }, { "dropping-particle" : "", "family" : "Serrasolses", "given" : "Ginesta", "non-dropping-particle" : "", "parse-names" : false, "suffix" : "" }, { "dropping-particle" : "", "family" : "Vall\u00e8s", "given" : "Joan", "non-dropping-particle" : "", "parse-names" : false, "suffix" : "" }, { "dropping-particle" : "", "family" : "Pardo-de-Santayana", "given" : "Manuel", "non-dropping-particle" : "", "parse-names" : false, "suffix" : "" } ], "container-title" : "Ecological Economics", "id" : "ITEM-2", "issue" : "November", "issued" : { "date-parts" : [ [ "2015" ] ] }, "page" : "303-311", "title" : "From famine foods to delicatessen: Interpreting trends in the use of wild edible plants through cultural ecosystem services", "type" : "article-journal", "volume" : "120" }, "uris" : [ "http://www.mendeley.com/documents/?uuid=409aba7c-9239-4980-8637-a547620230ac", "http://www.mendeley.com/documents/?uuid=2cbeeb77-de84-4a59-9924-f1cc34108fce", "http://www.mendeley.com/documents/?uuid=1c221d6c-ea4a-4776-aa2b-43c9e4ab5183" ] } ], "mendeley" : { "formattedCitation" : "(\u0141uczaj et al., 2012; Reyes-Garc\u00eda et al., 2015)", "plainTextFormattedCitation" : "(\u0141uczaj et al., 2012; Reyes-Garc\u00eda et al., 2015)", "previouslyFormattedCitation" : "(\u0141uczaj et al., 2012; Reyes-Garc\u00eda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Łuczaj </w:t>
      </w:r>
      <w:r w:rsidR="00C56B4E" w:rsidRPr="00C56B4E">
        <w:rPr>
          <w:rFonts w:cstheme="minorHAnsi"/>
          <w:i/>
          <w:lang w:val="en-US"/>
        </w:rPr>
        <w:t>et al.</w:t>
      </w:r>
      <w:r w:rsidRPr="00946649">
        <w:rPr>
          <w:rFonts w:cstheme="minorHAnsi"/>
          <w:lang w:val="en-US"/>
        </w:rPr>
        <w:t xml:space="preserve">, 2012; Reyes-García </w:t>
      </w:r>
      <w:r w:rsidR="00C56B4E" w:rsidRPr="00C56B4E">
        <w:rPr>
          <w:rFonts w:cstheme="minorHAnsi"/>
          <w:i/>
          <w:lang w:val="en-US"/>
        </w:rPr>
        <w:t>et al.</w:t>
      </w:r>
      <w:r w:rsidRPr="00946649">
        <w:rPr>
          <w:rFonts w:cstheme="minorHAnsi"/>
          <w:lang w:val="en-US"/>
        </w:rPr>
        <w:t>, 2015)</w:t>
      </w:r>
      <w:r w:rsidRPr="00946649">
        <w:rPr>
          <w:rFonts w:cstheme="minorHAnsi"/>
          <w:lang w:val="en-US"/>
        </w:rPr>
        <w:fldChar w:fldCharType="end"/>
      </w:r>
      <w:r w:rsidRPr="00946649">
        <w:rPr>
          <w:rFonts w:cstheme="minorHAnsi"/>
          <w:lang w:val="en-US"/>
        </w:rPr>
        <w:t xml:space="preserve">. By contrast, some uses of wild edible plants are preserved due to a revival of traditions linked with “traditional” cuisine </w:t>
      </w:r>
      <w:r w:rsidRPr="00946649">
        <w:rPr>
          <w:rFonts w:cstheme="minorHAnsi"/>
          <w:lang w:val="en-US"/>
        </w:rPr>
        <w:fldChar w:fldCharType="begin" w:fldLock="1"/>
      </w:r>
      <w:r w:rsidRPr="00946649">
        <w:rPr>
          <w:rFonts w:cstheme="minorHAnsi"/>
          <w:lang w:val="en-US"/>
        </w:rPr>
        <w:instrText>ADDIN CSL_CITATION { "citationItems" : [ { "id" : "ITEM-1", "itemData" : { "DOI" : "10.1016/j.ecolecon.2015.11.003", "ISSN" : "09218009", "abstract" : "The Millennium Ecosystem Assessment found a general decline in the consumption and gathering of wild edible plants, but some studies also observe a localized increase. Using information from interviews (n. =. 1133) in seven sites in the Iberian Peninsula and one in the Balearic Islands, we 1) identify current trends in the consumption and gathering of wild edible plants (n. =. 56 plant-uses) and 2) analyze how cultural ecosystem services relate to such trends. Our data show a generalized decrease in the consumption and gathering of wild edible plants, although the trend changes significantly across plant-uses. Specifically, we found that -despite the overall decreasing trend- uses of wild edible plants that simultaneously relate to foods with high cultural appreciation and the recreational function of gathering remain popular. Our results signal that cultural services and values associated to the gathering and consumption of some wild edible plants are important factors explaining divergent trends across plant species. This finding reinforces the notion that cultural ecosystem services are deeply intertwined with other categories of services which can combine in complex, non-linear ways producing a variety of interdependent benefits.", "author" : [ { "dropping-particle" : "", "family" : "Reyes-Garc\u00eda", "given" : "Victoria", "non-dropping-particle" : "", "parse-names" : false, "suffix" : "" }, { "dropping-particle" : "", "family" : "Menendez-Baceta", "given" : "Gorka", "non-dropping-particle" : "", "parse-names" : false, "suffix" : "" }, { "dropping-particle" : "", "family" : "Aceituno-Mata", "given" : "Laura", "non-dropping-particle" : "", "parse-names" : false, "suffix" : "" }, { "dropping-particle" : "", "family" : "Acosta-Naranjo", "given" : "Rufino", "non-dropping-particle" : "", "parse-names" : false, "suffix" : "" }, { "dropping-particle" : "", "family" : "Calvet-Mir", "given" : "Laura", "non-dropping-particle" : "", "parse-names" : false, "suffix" : "" }, { "dropping-particle" : "", "family" : "Dom\u00ednguez", "given" : "Pablo", "non-dropping-particle" : "", "parse-names" : false, "suffix" : "" }, { "dropping-particle" : "", "family" : "Garnatje", "given" : "Teresa", "non-dropping-particle" : "", "parse-names" : false, "suffix" : "" }, { "dropping-particle" : "", "family" : "G\u00f3mez-Baggethun", "given" : "Erik", "non-dropping-particle" : "", "parse-names" : false, "suffix" : "" }, { "dropping-particle" : "", "family" : "Molina-Bustamante", "given" : "Manuel", "non-dropping-particle" : "", "parse-names" : false, "suffix" : "" }, { "dropping-particle" : "", "family" : "Molina", "given" : "Marta", "non-dropping-particle" : "", "parse-names" : false, "suffix" : "" }, { "dropping-particle" : "", "family" : "Rodr\u00edguez-Franco", "given" : "Ram\u00f3n", "non-dropping-particle" : "", "parse-names" : false, "suffix" : "" }, { "dropping-particle" : "", "family" : "Serrasolses", "given" : "Ginesta", "non-dropping-particle" : "", "parse-names" : false, "suffix" : "" }, { "dropping-particle" : "", "family" : "Vall\u00e8s", "given" : "Joan", "non-dropping-particle" : "", "parse-names" : false, "suffix" : "" }, { "dropping-particle" : "", "family" : "Pardo-de-Santayana", "given" : "Manuel", "non-dropping-particle" : "", "parse-names" : false, "suffix" : "" } ], "container-title" : "Ecological Economics", "id" : "ITEM-1", "issue" : "November", "issued" : { "date-parts" : [ [ "2015" ] ] }, "page" : "303-311", "title" : "From famine foods to delicatessen: Interpreting trends in the use of wild edible plants through cultural ecosystem services", "type" : "article-journal", "volume" : "120" }, "uris" : [ "http://www.mendeley.com/documents/?uuid=409aba7c-9239-4980-8637-a547620230ac", "http://www.mendeley.com/documents/?uuid=2cbeeb77-de84-4a59-9924-f1cc34108fce" ] }, { "id" : "ITEM-2",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2", "issued" : { "date-parts" : [ [ "2014", "9" ] ] }, "page" : "292-305", "title" : "Wild food in Europe: A synthesis of knowledge and data of terrestrial wild food as an ecosystem service", "type" : "article-journal", "volume" : "105" }, "uris" : [ "http://www.mendeley.com/documents/?uuid=32eee130-06a9-42be-9be7-a098be8a9d59", "http://www.mendeley.com/documents/?uuid=b94ca33b-f555-4783-a573-048944cf5a01", "http://www.mendeley.com/documents/?uuid=1e62cc88-2fe0-451a-959f-f3d82ff64772" ] } ], "mendeley" : { "formattedCitation" : "(Reyes-Garc\u00eda et al., 2015; Schulp, Thuiller, et al., 2014)", "plainTextFormattedCitation" : "(Reyes-Garc\u00eda et al., 2015; Schulp, Thuiller, et al., 2014)", "previouslyFormattedCitation" : "(Reyes-Garc\u00eda et al., 2015; Schulp, Thuiller,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Reyes-García </w:t>
      </w:r>
      <w:r w:rsidR="00C56B4E" w:rsidRPr="00C56B4E">
        <w:rPr>
          <w:rFonts w:cstheme="minorHAnsi"/>
          <w:i/>
          <w:lang w:val="en-US"/>
        </w:rPr>
        <w:t>et al.</w:t>
      </w:r>
      <w:r w:rsidRPr="00946649">
        <w:rPr>
          <w:rFonts w:cstheme="minorHAnsi"/>
          <w:lang w:val="en-US"/>
        </w:rPr>
        <w:t xml:space="preserve">, 2015; Schulp, </w:t>
      </w:r>
      <w:r w:rsidR="00C56B4E" w:rsidRPr="00C56B4E">
        <w:rPr>
          <w:rFonts w:cstheme="minorHAnsi"/>
          <w:i/>
          <w:lang w:val="en-US"/>
        </w:rPr>
        <w:t>et al.</w:t>
      </w:r>
      <w:r w:rsidRPr="00946649">
        <w:rPr>
          <w:rFonts w:cstheme="minorHAnsi"/>
          <w:lang w:val="en-US"/>
        </w:rPr>
        <w:t>, 2014</w:t>
      </w:r>
      <w:r>
        <w:rPr>
          <w:rFonts w:cstheme="minorHAnsi"/>
          <w:lang w:val="en-US"/>
        </w:rPr>
        <w:t>b</w:t>
      </w:r>
      <w:r w:rsidRPr="00946649">
        <w:rPr>
          <w:rFonts w:cstheme="minorHAnsi"/>
          <w:lang w:val="en-US"/>
        </w:rPr>
        <w:t>)</w:t>
      </w:r>
      <w:r w:rsidRPr="00946649">
        <w:rPr>
          <w:rFonts w:cstheme="minorHAnsi"/>
          <w:lang w:val="en-US"/>
        </w:rPr>
        <w:fldChar w:fldCharType="end"/>
      </w:r>
      <w:r w:rsidRPr="00946649">
        <w:rPr>
          <w:rFonts w:cstheme="minorHAnsi"/>
          <w:lang w:val="en-US"/>
        </w:rPr>
        <w:t xml:space="preserve">. </w:t>
      </w:r>
    </w:p>
    <w:p w14:paraId="7A63A3B7" w14:textId="03F1B429" w:rsidR="000F6978" w:rsidRPr="00A64E97" w:rsidRDefault="000F6978" w:rsidP="00A64E97">
      <w:pPr>
        <w:rPr>
          <w:lang w:val="en-US"/>
        </w:rPr>
      </w:pPr>
      <w:r>
        <w:rPr>
          <w:lang w:eastAsia="en-GB"/>
        </w:rPr>
        <w:lastRenderedPageBreak/>
        <w:drawing>
          <wp:inline distT="0" distB="0" distL="0" distR="0" wp14:anchorId="6A994416" wp14:editId="1CCF7857">
            <wp:extent cx="5731510" cy="3397885"/>
            <wp:effectExtent l="0" t="0" r="254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731510" cy="3397885"/>
                    </a:xfrm>
                    <a:prstGeom prst="rect">
                      <a:avLst/>
                    </a:prstGeom>
                  </pic:spPr>
                </pic:pic>
              </a:graphicData>
            </a:graphic>
          </wp:inline>
        </w:drawing>
      </w:r>
    </w:p>
    <w:p w14:paraId="3505AC4C" w14:textId="77777777" w:rsidR="001E43D4" w:rsidRPr="00946649" w:rsidRDefault="001E43D4" w:rsidP="001E43D4">
      <w:pPr>
        <w:rPr>
          <w:lang w:val="en-US" w:eastAsia="ja-JP"/>
        </w:rPr>
      </w:pPr>
    </w:p>
    <w:p w14:paraId="35AFAC1D" w14:textId="484F8B7D" w:rsidR="001E43D4" w:rsidRPr="00946649" w:rsidRDefault="001E43D4" w:rsidP="004417BA">
      <w:pPr>
        <w:pStyle w:val="Heading5"/>
      </w:pPr>
      <w:bookmarkStart w:id="799" w:name="_Toc519504465"/>
      <w:r w:rsidRPr="00946649">
        <w:t>Aesthetic experiences</w:t>
      </w:r>
      <w:bookmarkEnd w:id="799"/>
    </w:p>
    <w:p w14:paraId="2F6A9978" w14:textId="2CC1E879" w:rsidR="001E43D4" w:rsidRPr="00DC0544" w:rsidRDefault="001E43D4" w:rsidP="001E43D4">
      <w:pPr>
        <w:autoSpaceDE w:val="0"/>
        <w:autoSpaceDN w:val="0"/>
        <w:adjustRightInd w:val="0"/>
        <w:rPr>
          <w:rFonts w:eastAsia="Cambria" w:cstheme="minorHAnsi"/>
          <w:lang w:val="es-ES"/>
        </w:rPr>
      </w:pPr>
      <w:r w:rsidRPr="00946649">
        <w:rPr>
          <w:rFonts w:eastAsia="Cambria" w:cstheme="minorHAnsi"/>
          <w:lang w:val="en-US"/>
        </w:rPr>
        <w:t xml:space="preserve">Nature is a source of aesthetic experiences for people in Europe and Central Asia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Kaplan", "given" : "R", "non-dropping-particle" : "", "parse-names" : false, "suffix" : "" }, { "dropping-particle" : "", "family" : "Kaplan", "given" : "S", "non-dropping-particle" : "", "parse-names" : false, "suffix" : "" } ], "id" : "ITEM-1", "issued" : { "date-parts" : [ [ "1989" ] ] }, "publisher" : "Cambridge University Press", "publisher-place" : "Cambridge, UK.", "title" : "The Experience of Nature.", "type" : "book" }, "uris" : [ "http://www.mendeley.com/documents/?uuid=07928813-4501-453f-90bf-ce78ba3e4a61", "http://www.mendeley.com/documents/?uuid=04b5e273-6692-4b34-85c3-dbe1bf984d70" ] }, { "id" : "ITEM-2", "itemData" : { "DOI" : "10.1079/9780851995007.0015", "author" : [ { "dropping-particle" : "", "family" : "Daniel", "given" : "T. C.", "non-dropping-particle" : "", "parse-names" : false, "suffix" : "" } ], "container-title" : "Forests and landscapes: linking ecology, sustainability and aesthetics", "id" : "ITEM-2", "issued" : { "date-parts" : [ [ "2001" ] ] }, "page" : "15-29", "publisher" : "CABI", "publisher-place" : "Wallingford", "title" : "Aesthetic preference and ecological sustainability.", "type" : "chapter" }, "uris" : [ "http://www.mendeley.com/documents/?uuid=a6540187-bd92-40da-84a4-6e5912bf5f71", "http://www.mendeley.com/documents/?uuid=9c56613e-ba36-473a-8c71-84befca806d9" ] }, { "id" : "ITEM-3", "itemData" : { "DOI" : "10.1016/j.jenvman.2007.10.013", "ISSN" : "03014797", "abstract" : "The concept of naturalness is one of the more studied concepts in landscape preference research and describes how close a landscape is to a perceived natural state. In this study we explored the relationship between landscape preference and three landscape indicators of naturalness (level of succession, number of woodland patches and shape index of edges). We used computer-generated visualisations of a hypothetical landscape containing pasture and broadleaved woodland. In the landscape simulations we altered the values of the naturalness indicators between the levels of low, medium and high, creating 27 different visualisations. The survey was distributed as an on-line survey in seven different languages and obtained 703 respondents. The study showed a strong relationship with preference for both the level of succession and number of woodland patches, and a weaker relationship with shape index of edges. The two demographic factors which were shown to contribute most to the formation of preference were gender and having a landscape related profession. The results suggest that the selected indicators are more important drivers of preference than demographic factors.", "author" : [ { "dropping-particle" : "", "family" : "Ode", "given" : "\u00c5sa", "non-dropping-particle" : "", "parse-names" : false, "suffix" : "" }, { "dropping-particle" : "", "family" : "Fry", "given" : "Gary", "non-dropping-particle" : "", "parse-names" : false, "suffix" : "" }, { "dropping-particle" : "", "family" : "Tveit", "given" : "Mari S.", "non-dropping-particle" : "", "parse-names" : false, "suffix" : "" }, { "dropping-particle" : "", "family" : "Messager", "given" : "Pernette", "non-dropping-particle" : "", "parse-names" : false, "suffix" : "" }, { "dropping-particle" : "", "family" : "Miller", "given" : "David", "non-dropping-particle" : "", "parse-names" : false, "suffix" : "" } ], "container-title" : "Journal of Environmental Management", "id" : "ITEM-3", "issue" : "1", "issued" : { "date-parts" : [ [ "2009" ] ] }, "page" : "375-383", "title" : "Indicators of perceived naturalness as drivers of landscape preference", "type" : "article-journal", "volume" : "90" }, "uris" : [ "http://www.mendeley.com/documents/?uuid=f6bd2a26-67b6-45ad-9440-fe2ec6a62881", "http://www.mendeley.com/documents/?uuid=83844028-367b-48c0-bb99-68723f4f46f2" ] }, { "id" : "ITEM-4", "itemData" : { "DOI" : "10.3390/su5031080", "ISBN" : "2071-1050", "ISSN" : "20711050", "abstract" : "During the last decade, agriculture has lost its importance in many European mountain regions and tourism, which benefits from attractive landscapes, has become a major source of income. Changes in landscape patterns and elements might affect scenic beauty and therefore the socio-economic welfare of a region. Our study aimed at modeling scenic beauty by quantifying the influence of landscape elements and patterns in relationship to distance. Focusing on Alpine landscapes in South and North Tyrol, we used a photographic questionnaire showing different landscape compositions. As mountain landscapes offer long vistas, we related scenic beauty to different distance zones. Our results indicate that the near zone contributes by 64% to the valuation of scenic beauty, the middle zone by 22%, and the far zone by 14%. In contrast to artificial elements, naturalness and diversity increased scenic beauty. Significant differences between different social groups (origin, age, gender, cultural background) occurred only between the local population and tourists regarding great landscape changes. Changes towards more homogenous landscapes were perceived negatively, thus political decision makers should support the conservation of the cultural landscape.", "author" : [ { "dropping-particle" : "", "family" : "Schirpke", "given" : "Uta", "non-dropping-particle" : "", "parse-names" : false, "suffix" : "" }, { "dropping-particle" : "", "family" : "H\u00f6lzler", "given" : "Sonja", "non-dropping-particle" : "", "parse-names" : false, "suffix" : "" }, { "dropping-particle" : "", "family" : "Leitinger", "given" : "Georg", "non-dropping-particle" : "", "parse-names" : false, "suffix" : "" }, { "dropping-particle" : "", "family" : "Bacher", "given" : "Maria", "non-dropping-particle" : "", "parse-names" : false, "suffix" : "" }, { "dropping-particle" : "", "family" : "Tappeiner", "given" : "Ulrike", "non-dropping-particle" : "", "parse-names" : false, "suffix" : "" }, { "dropping-particle" : "", "family" : "Tasser", "given" : "Erich", "non-dropping-particle" : "", "parse-names" : false, "suffix" : "" } ], "container-title" : "Sustainability (Switzerland)", "id" : "ITEM-4", "issue" : "3", "issued" : { "date-parts" : [ [ "2013" ] ] }, "page" : "1080-1094", "title" : "Can we model the scenic beauty of an alpine landscape?", "type" : "article-journal", "volume" : "5" }, "uris" : [ "http://www.mendeley.com/documents/?uuid=acc5e92a-0aeb-422b-9417-669d8ba3ee96", "http://www.mendeley.com/documents/?uuid=71a491f6-1c4e-4ed9-9437-f9b6ea9a8c84" ] } ], "mendeley" : { "formattedCitation" : "(T. C. Daniel, 2001; Kaplan &amp; Kaplan, 1989; Ode, Fry, Tveit, Messager, &amp; Miller, 2009; Schirpke et al., 2013)", "plainTextFormattedCitation" : "(T. C. Daniel, 2001; Kaplan &amp; Kaplan, 1989; Ode, Fry, Tveit, Messager, &amp; Miller, 2009; Schirpke et al., 2013)", "previouslyFormattedCitation" : "(T. C. Daniel, 2001; Kaplan &amp; Kaplan, 1989; Ode, Fry, Tveit, Messager, &amp; Miller, 2009; Schirpke et al.,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Daniel</w:t>
      </w:r>
      <w:r w:rsidR="00F14761">
        <w:rPr>
          <w:rFonts w:eastAsia="Cambria" w:cstheme="minorHAnsi"/>
          <w:lang w:val="en-US"/>
        </w:rPr>
        <w:t xml:space="preserve">, </w:t>
      </w:r>
      <w:r w:rsidRPr="00946649">
        <w:rPr>
          <w:rFonts w:eastAsia="Cambria" w:cstheme="minorHAnsi"/>
          <w:lang w:val="en-US"/>
        </w:rPr>
        <w:t>2001; Kaplan &amp; Kaplan</w:t>
      </w:r>
      <w:r w:rsidR="00F14761">
        <w:rPr>
          <w:rFonts w:eastAsia="Cambria" w:cstheme="minorHAnsi"/>
          <w:lang w:val="en-US"/>
        </w:rPr>
        <w:t xml:space="preserve">, </w:t>
      </w:r>
      <w:r w:rsidRPr="00946649">
        <w:rPr>
          <w:rFonts w:eastAsia="Cambria" w:cstheme="minorHAnsi"/>
          <w:lang w:val="en-US"/>
        </w:rPr>
        <w:t>1989; Ode</w:t>
      </w:r>
      <w:r>
        <w:rPr>
          <w:rFonts w:cstheme="minorHAnsi"/>
          <w:lang w:val="en-US"/>
        </w:rPr>
        <w:t xml:space="preserve"> </w:t>
      </w:r>
      <w:r w:rsidR="00C56B4E" w:rsidRPr="00C56B4E">
        <w:rPr>
          <w:rFonts w:cstheme="minorHAnsi"/>
          <w:i/>
          <w:lang w:val="en-US"/>
        </w:rPr>
        <w:t>et al.</w:t>
      </w:r>
      <w:r w:rsidR="00F14761">
        <w:rPr>
          <w:rFonts w:cstheme="minorHAnsi"/>
          <w:lang w:val="en-US"/>
        </w:rPr>
        <w:t xml:space="preserve">, </w:t>
      </w:r>
      <w:r w:rsidRPr="00946649">
        <w:rPr>
          <w:rFonts w:eastAsia="Cambria" w:cstheme="minorHAnsi"/>
          <w:lang w:val="en-US"/>
        </w:rPr>
        <w:t xml:space="preserve">2009; Schirpke </w:t>
      </w:r>
      <w:r w:rsidR="00C56B4E" w:rsidRPr="00C56B4E">
        <w:rPr>
          <w:rFonts w:eastAsia="Cambria" w:cstheme="minorHAnsi"/>
          <w:i/>
          <w:lang w:val="en-US"/>
        </w:rPr>
        <w:t>et al.</w:t>
      </w:r>
      <w:r w:rsidR="00F14761">
        <w:rPr>
          <w:rFonts w:eastAsia="Cambria" w:cstheme="minorHAnsi"/>
          <w:lang w:val="en-US"/>
        </w:rPr>
        <w:t xml:space="preserve">, </w:t>
      </w:r>
      <w:r w:rsidRPr="00946649">
        <w:rPr>
          <w:rFonts w:eastAsia="Cambria" w:cstheme="minorHAnsi"/>
          <w:lang w:val="en-US"/>
        </w:rPr>
        <w:t>2013</w:t>
      </w:r>
      <w:r w:rsidRPr="00946649">
        <w:rPr>
          <w:rFonts w:eastAsia="Cambria" w:cstheme="minorHAnsi"/>
          <w:lang w:val="en-US"/>
        </w:rPr>
        <w:fldChar w:fldCharType="end"/>
      </w:r>
      <w:r w:rsidRPr="00946649">
        <w:rPr>
          <w:rFonts w:eastAsia="Cambria" w:cstheme="minorHAnsi"/>
          <w:lang w:val="en-US"/>
        </w:rPr>
        <w:t>).</w:t>
      </w:r>
      <w:r w:rsidRPr="00946649">
        <w:rPr>
          <w:rFonts w:cstheme="minorHAnsi"/>
          <w:lang w:val="en-US"/>
        </w:rPr>
        <w:t xml:space="preserve"> Aesthetic enjoyment is dependent on perceived naturalness (e.g. </w:t>
      </w:r>
      <w:r w:rsidR="00F14761" w:rsidRPr="00946649">
        <w:rPr>
          <w:rFonts w:cstheme="minorHAnsi"/>
          <w:lang w:val="en-US"/>
        </w:rPr>
        <w:fldChar w:fldCharType="begin" w:fldLock="1"/>
      </w:r>
      <w:r w:rsidR="00F14761" w:rsidRPr="00946649">
        <w:rPr>
          <w:rFonts w:cstheme="minorHAnsi"/>
          <w:lang w:val="en-US"/>
        </w:rPr>
        <w:instrText>ADDIN CSL_CITATION { "citationItems" : [ { "id" : "ITEM-1", "itemData" : { "DOI" : "10.1016/j.landurbplan.2005.11.006", "ISBN" : "0169-2046", "ISSN" : "01692046", "abstract" : "The present research investigated visual preferences for nature development landscapes among 500 residents from six plan areas in The Netherlands. Significant differences in relative preferences for wild versus managed scenes were found between landscape types and respondent groups. Development of wild nature was evaluated less positively in a forested area than in more open, rural areas. Among the background variables included in the study, place of residence, age, socio-economic status, farming background, preference for green political parties, and recreational motives were found to be systematically related to relative preferences for wild versus managed nature scenes, accounting for 16% of the variance in preference ratings. These findings are discussed within an applied decision making context in The Netherlands. ?? 2006 Elsevier B.V. All rights reserved.", "author" : [ { "dropping-particle" : "", "family" : "Berg", "given" : "Agnes E.", "non-dropping-particle" : "Van den", "parse-names" : false, "suffix" : "" }, { "dropping-particle" : "", "family" : "Koole", "given" : "Sander L.", "non-dropping-particle" : "", "parse-names" : false, "suffix" : "" } ], "container-title" : "Landscape and Urban Planning", "id" : "ITEM-1", "issue" : "4", "issued" : { "date-parts" : [ [ "2006" ] ] }, "page" : "362-372", "title" : "New wilderness in the Netherlands: An investigation of visual preferences for nature development landscapes", "type" : "article-journal", "volume" : "78" }, "uris" : [ "http://www.mendeley.com/documents/?uuid=c96fd3a0-fbcb-4408-a45a-c20774d2f38a", "http://www.mendeley.com/documents/?uuid=fad3624f-7630-44bd-a721-57f85226e2b1" ] }, { "id" : "ITEM-2", "itemData" : { "ISSN" : "01692046", "abstract" : "This paper presents a methodology for assessing the visual quality of agricultural landscapes through direct and indirect techniques of landscape valuation. The first technique enables us to rank agricultural landscapes on the basis of a survey of public preferences. The latter weighs the contribution of the elements and attributes contained in the picture to its overall scenic beauty via regression analysis. An application based on two Mediterranean rural areas in Andalusia in Southern Spain is presented. The photos used in the survey included man-made elements, positive and negative, agricultural fields, mainly of cereals and olive trees, and a natural park. There were 10 panels, each containing 16 photos, and 226 participants ranked the best four and worst four pictures of each panel. Each participant ranked an average of 7.3 panels. The results show that perceived visual quality increases, in decreasing order of importance, with the degree of wilderness of the landscape, the presence of well-preserved man-made elements, the percentage of plant cover, the amount of water, the presence of mountains and the colour contrast.", "author" : [ { "dropping-particle" : "", "family" : "Arriaza", "given" : "M.", "non-dro</w:instrText>
      </w:r>
      <w:r w:rsidR="00F14761" w:rsidRPr="00462AEE">
        <w:rPr>
          <w:rFonts w:cstheme="minorHAnsi"/>
          <w:lang w:val="es-ES"/>
        </w:rPr>
        <w:instrText>pping-particle" : "", "parse-names" : false, "suffix" : "" }, { "dropping-particle" : "", "family" : "Ca\u00f1as-Ortega", "given" : "J.F.", "non-dropping-particle" : "", "parse-names" : false, "suffix" : "" }, { "dropping-particle" : "", "family" : "Ca\u00f1as-Madue\u00f1o", "given" : "J.A.", "non-dropping-particle" : "", "parse-names" : false, "suffix" : "" }, { "dropping-particle" : "", "family" : "Ruiz-Aviles", "given" : "P.", "non-dropping-particle" : "", "parse-names" : false, "suffix" : "" } ], "container-title" : "Landscape and Urban Planning", "id" : "ITEM-2", "issue" : "1", "issued" : { "date-parts" : [ [ "2004", "7" ] ] }, "page" : "115-125", "title" : "Assessing the visual quality of rural landscapes", "type" : "article-journal", "volume" : "69" }, "uris" : [ "http://www.mendeley.com/documents/?uuid=30d534a0-d9a4-4a31-95e4-00f7fc28c147", "http://www.mendeley.com/documents/?uuid=38ff971e-82d0-445f-8dca-7ffe7347615b" ] } ], "mendeley" : { "formattedCitation" : "(Arriaza, Ca\u00f1as-Ortega, Ca\u00f1as-Madue\u00f1o, &amp; Ruiz-Aviles, 2004; A. E. Van den Berg &amp; Koole, 2006)", "plainTextFormattedCitation" : "(Arriaza, Ca\u00f1as-Ortega, Ca\u00f1as-Madue\u00f1o, &amp; Ruiz-Aviles, 2004; A. E. Van den Berg &amp; Koole, 2006)", "previouslyFormattedCitation" : "(Arriaza, Ca\u00f1as-Ortega, Ca\u00f1as-Madue\u00f1o, &amp; Ruiz-Aviles, 2004; A. E. Van den Berg &amp; Koole, 2006)" }, "properties" : {  }, "schema" : "https://github.com/citation-style-language/schema/raw/master/csl-citation.json" }</w:instrText>
      </w:r>
      <w:r w:rsidR="00F14761" w:rsidRPr="00946649">
        <w:rPr>
          <w:rFonts w:cstheme="minorHAnsi"/>
          <w:lang w:val="en-US"/>
        </w:rPr>
        <w:fldChar w:fldCharType="separate"/>
      </w:r>
      <w:r w:rsidR="00F14761" w:rsidRPr="007F39EB">
        <w:rPr>
          <w:rFonts w:cstheme="minorHAnsi"/>
          <w:lang w:val="es-ES"/>
        </w:rPr>
        <w:t>Arriaza</w:t>
      </w:r>
      <w:r w:rsidR="00F14761">
        <w:rPr>
          <w:rFonts w:cstheme="minorHAnsi"/>
          <w:lang w:val="es-ES"/>
        </w:rPr>
        <w:t xml:space="preserve">, </w:t>
      </w:r>
      <w:r w:rsidR="00F14761" w:rsidRPr="007F39EB">
        <w:rPr>
          <w:rFonts w:cstheme="minorHAnsi"/>
          <w:lang w:val="es-ES"/>
        </w:rPr>
        <w:t>2004; Van den Berg &amp; Koole</w:t>
      </w:r>
      <w:r w:rsidR="00F14761">
        <w:rPr>
          <w:rFonts w:cstheme="minorHAnsi"/>
          <w:lang w:val="es-ES"/>
        </w:rPr>
        <w:t xml:space="preserve">, </w:t>
      </w:r>
      <w:r w:rsidR="00F14761" w:rsidRPr="007F39EB">
        <w:rPr>
          <w:rFonts w:cstheme="minorHAnsi"/>
          <w:lang w:val="es-ES"/>
        </w:rPr>
        <w:t>2006</w:t>
      </w:r>
      <w:r w:rsidR="00F14761" w:rsidRPr="00946649">
        <w:rPr>
          <w:rFonts w:cstheme="minorHAnsi"/>
          <w:lang w:val="en-US"/>
        </w:rPr>
        <w:fldChar w:fldCharType="end"/>
      </w:r>
      <w:r w:rsidRPr="00462AEE">
        <w:rPr>
          <w:rFonts w:eastAsia="Cambria" w:cstheme="minorHAnsi"/>
          <w:lang w:val="es-ES"/>
        </w:rPr>
        <w:t>)</w:t>
      </w:r>
      <w:r w:rsidRPr="00462AEE">
        <w:rPr>
          <w:rFonts w:cstheme="minorHAnsi"/>
          <w:lang w:val="es-ES"/>
        </w:rPr>
        <w:t xml:space="preserve">, landscape heterogeneity (e.g. </w:t>
      </w:r>
      <w:r w:rsidRPr="00946649">
        <w:rPr>
          <w:rFonts w:cstheme="minorHAnsi"/>
          <w:lang w:val="en-US"/>
        </w:rPr>
        <w:fldChar w:fldCharType="begin" w:fldLock="1"/>
      </w:r>
      <w:r w:rsidRPr="00462AEE">
        <w:rPr>
          <w:rFonts w:cstheme="minorHAnsi"/>
          <w:lang w:val="es-ES"/>
        </w:rPr>
        <w:instrText xml:space="preserve">ADDIN CSL_CITATION { "citationItems" : [ { "id" : "ITEM-1", "itemData" : { "DOI" : "10.1016/j.landurbplan.2005.12.006", "ISBN" : "0169-2046", "ISSN" : "01692046", "PMID" : "79158800003", "abstract" : "There is increasing awareness of the need to monitor trends in our constantly changing agricultural landscapes. Monitoring programmes often use remote sensing data and focus on changes in land cover/land use in relation to values such as biodiversity, cultural heritage and recreation. Although a wide range of indicators is in use, landscape aesthetics is a topic that is frequently neglected. Our aim was to determine whether aspects of landscape content and configuration could be used as surrogate measures for visual landscape quality in monitoring programmes based on remote sensing. In this paper, we test whether map-derived indicators of landscape structure from the Norwegian monitoring programme for agricultural landscapes are correlated with visual landscape preferences. Two groups of people participated: (1) locals and (2) non-local students. Using the total dataset, we found significant positive correlations between preferences and spatial metrics, including number of land types, number of patches and land type diversity. In addition, preference scores were high where water was present within the mapped image area, even if the water itself was not </w:instrText>
      </w:r>
      <w:r w:rsidRPr="002976DC">
        <w:rPr>
          <w:rFonts w:cstheme="minorHAnsi"/>
          <w:lang w:val="en-US"/>
        </w:rPr>
        <w:instrText>visible in the images. When the dataset was split into two groups, we found no significant cor</w:instrText>
      </w:r>
      <w:r w:rsidRPr="00946649">
        <w:rPr>
          <w:rFonts w:cstheme="minorHAnsi"/>
          <w:lang w:val="en-US"/>
        </w:rPr>
        <w:instrText>relation between the preference scores of the students and locals. Whilst the student group preferred images portraying diverse and heterogeneous landscapes, neither diversity nor heterogeneity was correlated with the preference scores of the locals. We conclude that certain indicators based on spatial structure also have relevance in relation to landscape preferences in agricultural landscapes. However, the finding that different groups of people prefer different types of landscape underlines the need for care when interpreting indicator values. ?? 2006 Elsevier B.V. All rights reserved.", "author" : [ { "dropping-particle" : "", "family" : "Dramstad", "given" : "W. E.", "non-dropping-particle" : "", "parse-names" : false, "suffix" : "" }, { "dropping-particle" : "", "family" : "Tveit", "given" : "M. Sundli", "non-dropping-particle" : "", "parse-names" : false, "suffix" : "" }, { "dropping-particle" : "", "family" : "Fjellstad", "given" : "W. J.", "non-dropping-particle" : "", "parse-names" : false, "suffix" : "" }, { "dropping-particle" : "", "family" : "Fry", "given" : "G. L A", "non-dropping-particle" : "", "parse-names" : false, "suffix" : "" } ], "container-title" : "Landscape and Urban Planning", "id" : "ITEM-1", "issue" : "4", "issued" : { "date-parts" : [ [ "2006" ] ] }, "page" : "465-474", "title" : "Relationships between visual landscape preferences and map-based indicators of landscape structure", "type" : "article-journal", "volume" : "78" }, "uris" : [ "http://www.mendeley.com/documents/?uuid=ecd8cf8e-f573-4c21-a2e0-8b61565ab472", "http://www.mendeley.com/documents/?uuid=f8895528-3c08-4899-8844-ec0940f7c885" ] }, { "id" : "ITEM-2", "itemData" : { "DOI" : "10.1016/j.ecolind.2013.03.026", "ISSN" : "1470160X", "abstract" : "The assessment of cultural ecosystem services, in our case landscape aesthetics, is the most commonly investigated but least formalized issue in the scope of the ecosystem services concept. In contrast to ecological or economic aspects, the assessment of aesthetics cannot easily be based on quantitative information. Therefore, two different methodological approaches that assess landscape aesthetics either from an objective or a subjective point of view have been established in the past. This article presents in its first part an objective, landscape metrics-based assessment approach. We defined naturalness and landscape diversity as assessment criteria and selected Shannon's Diversity Index (SHDI), Shape Index (SHAPE) and Patch Density (PD) as indicators. We tested our approach for a set of nine different landscape types in a model region in Saxony, Germany. For validating the developed methodology, we carried out a survey with 153 participants in order to investigate their subjective preferences for the different landscape types. These preferences had to be expressed by rating the landscape types on a scale from 1 (very ugly) to 5 (very beautiful). The study was based on three different data sets, namely photographs of the landscape types, satellite images, and land cover maps. Statistical tests were applied (a) to investigate the impact of personal factors on the ratings, (b) to detect whether abstraction levels are suitable for preference studies, and (c) to compare the results of the objective approach (landscape metrics) and the subjective approach (visual assessment). Personal factors did not influence the visual assessment results significantly. We found the highest correlation of the landscape metrics-based assessment with the visual assessment results of the photographs. We conclude that the three landscape metrics might be applied to the monitoring of landscape aesthetics. An extended study with more participants might be useful to further investigate the reliability of our findings.", "author" : [ { "dropping-particle" : "", "family" : "Frank", "given" : "Susanne", "non-dropping-particle" : "", "parse-names" : false, "suffix" : "" }, { "dropping-particle" : "", "family" : "F\u00fcrst", "given" : "Christine", "non-dropping-particle" : "", "parse-names" : false, "suffix" : "" }, { "dropping-particle" : "", "family" : "Koschke", "given" : "Lars", "non-dropping-particle" : "", "parse-names" : false, "suffix" : "" }, { "dropping-particle" : "", "family" : "Witt", "given" : "Anke", "non-dropping-particle" : "", "parse-names" : false, "suffix" : "" }, { "dropping-particle" : "", "family" : "Makeschin", "given" : "Franz", "non-dropping-particle" : "", "parse-names" : false, "suffix" : "" } ], "container-title" : "Ecological Indicators", "id" : "ITEM-2", "issued" : { "date-parts" : [ [ "2013" ] ] }, "page" : "222-231", "title" : "Assessment of landscape aesthetics\u2014Validation of a landscape metrics-based assessment by visual estimation of the scenic beauty", "type" : "article-journal", "volume" : "32" }, "uris" : [ "http://www.mendeley.com/documents/?uuid=107fe738-9493-4749-ba59-e22942edbdda", "http://www.mendeley.com/documents/?uuid=8a81e8bf-2bb4-4a8e-bb41-d39a7bcab20a" ] }, { "id" : "ITEM-3", "itemData" : { "DOI" : "10.1016/j.jenvman.2007.10.016", "ISSN" : "0301-4797", "author" : [ { "dropping-particle" : "", "family" : "Sevenant", "given" : "Marjanne", "non-dropping-particle" : "", "parse-names" : false, "suffix" : "" }, { "dropping-particle" : "", "family" : "Antrop", "given" : "Marc", "non-dropping-particle" : "", "parse-names" : false, "suffix" : "" } ], "container-title" : "Journal of Environmental Management", "id" : "ITEM-3", "issue" : "9", "issued" : { "date-parts" : [ [ "2009" ] ] }, "page" : "2889-2899", "publisher" : "Elsevier Ltd", "title" : "Cognitive attributes and aesthetic preferences in assessment and differentiation of landscapes", "type" : "article-journal", "volume" : "90" }, "uris" : [ "http://www.mendeley.com/documents/?uuid=5623c77e-6f46-4391-90bb-2b23e72f585c", "http://www.mendeley.com/documents/?uuid=eada02be-2358-4729-bef1-32feb3aa33f7" ] }, { "id" : "ITEM-4", "itemData" : { "DOI" : "10.3390/su5031080", "ISBN" : "2071-1050", "ISSN" : "20711050", "abstract" : "During the last decade, agriculture has lost its importance in many European mountain regions and tourism, which benefits from attractive landscapes, has become a major source of income. Changes in landscape patterns and elements might affect scenic beauty and therefore the socio-economic welfare of a region. Our study aimed at modeling scenic beauty by quantifying the influence of landscape elements and patterns in relationship to distance. Focusing on Alpine landscapes in South and North Tyrol, we used a photographic questionnaire showing different landscape compositions. As mountain landscapes offer long vistas, we related scenic beauty to different distance zones. Our results indicate that the near zone contributes by 64% to the valuation of scenic beauty, the middle zone by 22%, and the far zone by 14%. In contrast to artificial elements, naturalness and diversity increased scenic beauty. Significant differences between different social groups (origin, age, gender, cultural background) occurred only between the local population and tourists regarding great landscape changes. Changes towards more homogenous landscapes were perceived negatively, thus political decision makers should support the conservation of the cultural landscape.", "author" : [ { "dropping-particle" : "", "family" : "Schirpke", "given" : "Uta", "non-dropping-particle" : "", "parse-names" : false, "suffix" : "" }, { "dropping-particle" : "", "family" : "H\u00f6lzler", "given" : "Sonja", "non-dropping-particle" : "", "parse-names" : false, "suffix" : "" }, { "dropping-particle" : "", "family" : "Leitinger", "given" : "Georg", "non-dropping-particle" : "", "parse-names" : false, "suffix" : "" }, { "dropping-particle" : "", "family" : "Bacher", "given" : "Maria", "non-dropping-particle" : "", "parse-names" : false, "suffix" : "" }, { "dropping-particle" : "", "family" : "Tappeiner", "given" : "Ulrike", "non-dropping-particle" : "", "parse-names" : false, "suffix" : "" }, { "dropping-particle" : "", "family" : "Tasser", "given" : "Erich", "non-dropping-particle" : "", "parse-names" : false, "suffix" : "" } ], "container-title" : "Sustainability (Switzerland)", "id" : "ITEM-4", "issue" : "3", "issued" : { "date-parts" : [ [ "2013" ] ] }, "page" : "1080-1094", "title" : "Can we model the scenic beauty of an alpine landscape?", "type" : "article-journal", "volume" : "5" }, "uris" : [ "http://www.mendeley.com/documents/?uuid=71a491f6-1c4e-4ed9-9437-f9b6ea9a8c84", "http://www.mendeley.com/documents/?uuid=acc5e92a-0aeb-422b-9417-669d8ba3ee96" ] } ], "mendeley" : { "formattedCitation" : "(Dramstad, Tveit, Fjellstad, &amp; Fry, 2006; Frank, F\u00fcrst, Koschke, Witt, &amp; Makeschin, 2013; Schirpke et al., 2013; Sevenant &amp; Antrop, 2009)", "plainTextFormattedCitation" : "(Dramstad, Tveit, Fjellstad, &amp; Fry, 2006; Frank, F\u00fcrst, Koschke, Witt, &amp; Makeschin, 2013; Schirpke et al., 2013; Sevenant &amp; Antrop, 2009)", "previouslyFormattedCitation" : "(Dramstad, Tveit, Fjellstad, &amp; Fry, 2006; Frank, F\u00fcrst, Koschke, Witt, &amp; Makeschin, 2013; Schirpke et al., 2013; Sevenant &amp; Antrop, 2009)"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Dramstad</w:t>
      </w:r>
      <w:r>
        <w:rPr>
          <w:rFonts w:cstheme="minorHAnsi"/>
          <w:lang w:val="en-US"/>
        </w:rPr>
        <w:t xml:space="preserve"> </w:t>
      </w:r>
      <w:r w:rsidR="00C56B4E" w:rsidRPr="00C56B4E">
        <w:rPr>
          <w:rFonts w:cstheme="minorHAnsi"/>
          <w:i/>
          <w:lang w:val="en-US"/>
        </w:rPr>
        <w:t>et al.</w:t>
      </w:r>
      <w:r w:rsidR="00F14761">
        <w:rPr>
          <w:rFonts w:cstheme="minorHAnsi"/>
          <w:lang w:val="en-US"/>
        </w:rPr>
        <w:t xml:space="preserve">, </w:t>
      </w:r>
      <w:r w:rsidRPr="00946649">
        <w:rPr>
          <w:rFonts w:cstheme="minorHAnsi"/>
          <w:lang w:val="en-US"/>
        </w:rPr>
        <w:t>2006; Frank</w:t>
      </w:r>
      <w:r>
        <w:rPr>
          <w:rFonts w:cstheme="minorHAnsi"/>
          <w:lang w:val="en-US"/>
        </w:rPr>
        <w:t xml:space="preserve"> </w:t>
      </w:r>
      <w:r w:rsidR="00C56B4E" w:rsidRPr="00C56B4E">
        <w:rPr>
          <w:rFonts w:cstheme="minorHAnsi"/>
          <w:i/>
          <w:lang w:val="en-US"/>
        </w:rPr>
        <w:t>et al.</w:t>
      </w:r>
      <w:r w:rsidR="007B0C37">
        <w:rPr>
          <w:rFonts w:cstheme="minorHAnsi"/>
          <w:lang w:val="en-US"/>
        </w:rPr>
        <w:t xml:space="preserve">, </w:t>
      </w:r>
      <w:r w:rsidRPr="00946649">
        <w:rPr>
          <w:rFonts w:cstheme="minorHAnsi"/>
          <w:lang w:val="en-US"/>
        </w:rPr>
        <w:t xml:space="preserve">2013; Schirpke </w:t>
      </w:r>
      <w:r w:rsidR="00C56B4E" w:rsidRPr="00C56B4E">
        <w:rPr>
          <w:rFonts w:cstheme="minorHAnsi"/>
          <w:i/>
          <w:lang w:val="en-US"/>
        </w:rPr>
        <w:t>et al.</w:t>
      </w:r>
      <w:r w:rsidR="007B0C37">
        <w:rPr>
          <w:rFonts w:cstheme="minorHAnsi"/>
          <w:lang w:val="en-US"/>
        </w:rPr>
        <w:t xml:space="preserve">, </w:t>
      </w:r>
      <w:r w:rsidRPr="00946649">
        <w:rPr>
          <w:rFonts w:cstheme="minorHAnsi"/>
          <w:lang w:val="en-US"/>
        </w:rPr>
        <w:t>2013; Sevenant &amp; Antrop</w:t>
      </w:r>
      <w:r w:rsidR="007B0C37">
        <w:rPr>
          <w:rFonts w:cstheme="minorHAnsi"/>
          <w:lang w:val="en-US"/>
        </w:rPr>
        <w:t xml:space="preserve">, </w:t>
      </w:r>
      <w:r w:rsidRPr="00946649">
        <w:rPr>
          <w:rFonts w:cstheme="minorHAnsi"/>
          <w:lang w:val="en-US"/>
        </w:rPr>
        <w:t>2009</w:t>
      </w:r>
      <w:r w:rsidRPr="00946649">
        <w:rPr>
          <w:rFonts w:cstheme="minorHAnsi"/>
          <w:lang w:val="en-US"/>
        </w:rPr>
        <w:fldChar w:fldCharType="end"/>
      </w:r>
      <w:r w:rsidRPr="00946649">
        <w:rPr>
          <w:rFonts w:eastAsia="Cambria" w:cstheme="minorHAnsi"/>
          <w:lang w:val="en-US"/>
        </w:rPr>
        <w:t>),</w:t>
      </w:r>
      <w:r w:rsidRPr="00946649">
        <w:rPr>
          <w:rFonts w:cstheme="minorHAnsi"/>
          <w:lang w:val="en-US"/>
        </w:rPr>
        <w:t xml:space="preserve"> and high levels of biodiversity</w:t>
      </w:r>
      <w:r w:rsidRPr="00946649">
        <w:rPr>
          <w:rFonts w:eastAsia="Cambria" w:cstheme="minorHAnsi"/>
          <w:lang w:val="en-US"/>
        </w:rPr>
        <w:t xml:space="preserve"> (e.g. </w:t>
      </w:r>
      <w:r w:rsidRPr="00946649">
        <w:rPr>
          <w:rFonts w:cstheme="minorHAnsi"/>
          <w:lang w:val="en-US"/>
        </w:rPr>
        <w:fldChar w:fldCharType="begin" w:fldLock="1"/>
      </w:r>
      <w:r w:rsidRPr="00946649">
        <w:rPr>
          <w:rFonts w:cstheme="minorHAnsi"/>
          <w:lang w:val="en-US"/>
        </w:rPr>
        <w:instrText>ADDIN CSL_CITATION { "citationItems" : [ { "id" : "ITEM-1", "itemData" : { "DOI" : "10.1371/journal.pone.0068437", "ISBN" : "1932-6203", "ISSN" : "19326203", "PMID" : "23840853", "abstract" : "Mapping the spatial distribution of ecosystem goods and services represents a burgeoning field of research, although how different services covary with one another remains poorly understood. This is particularly true for the covariation of supporting, provisioning and regulating services with cultural services (the non-material benefits people gain from nature). This is largely because of challenges associated with the spatially specific quantification of cultural ecosystem services. We propose an innovative approach for evaluating a cultural service, the perceived aesthetic value of ecosystems, by quantifying geo-tagged digital photographs uploaded to social media resources. Our analysis proceeds from the premise that images will be captured by greater numbers of people in areas that are more highly valued for their aesthetic attributes. This approach was applied in Cornwall, UK, to carry out a spatial analysis of the covariation between ecosystem services: soil carbon stocks, agricultural production, and aesthetic value. Our findings suggest that online geo-tagged images provide an effective metric for mapping a key component of cultural ecosystem services. They also highlight the non-stationarity in the spatial relationships between patterns of ecosystem services.", "author" : [ { "dropping-particle" : "", "family" : "Casalegno", "given" : "Stefano", "non-dropping-particle" : "", "parse-names" : false, "suffix" : "" }, { "dropping-particle" : "", "family" : "Inger", "given" : "Richard", "non-dropping-particle" : "", "parse-names" : false, "suffix" : "" }, { "dropping-particle" : "", "family" : "DeSilvey", "given" : "Caitlin", "non-dropping-particle" : "", "parse-names" : false, "suffix" : "" }, { "dropping-particle" : "", "family" : "Gaston", "given" : "Kevin J.", "non-dropping-particle" : "", "parse-names" : false, "suffix" : "" } ], "container-title" : "PLoS ONE", "id" : "ITEM-1", "issue" : "6", "issued" : { "date-parts" : [ [ "2013" ] ] }, "page" : "6-10", "title" : "Spatial Covariance between Aesthetic Value &amp; Other Ecosystem Services", "type" : "article-journal", "volume" : "8" }, "uris" : [ "http://www.mendeley.com/documents/?uuid=263d79f4-84d3-495a-b285-102a530fab6b", "http://www.mendeley.com/documents/?uuid=dc73b19f-9a42-43fb-92d8-0de1b2da9bc5" ] }, { "id" : "ITEM-2", "itemData" : { "DOI" : "10.1016/j.landurbplan.2010.07.015", "ISBN" : "0169-2046", "ISSN" : "01692046", "abstract" : "To counter the loss of agro-biodiversity, Swiss farmers can qualify for area-related direct payments by managing part of their utilized land (at least 7%) as so-called ecological compensation areas (ECAs). However, little is know how changing farming practices influence the scenic beauty of a landscape in view of the public. Such knowledge is especially valuable in regions that are significant tourist destinations and places of recreation. This paper investigates, with the help of 16 simulated colour images of a typical landscape in the Eastern Central Alps, the impact of different agricultural land-use (grassland, arable land), grassland management intensity (high, low, mixed), and abundance of ECAs on perceived scenic beauty by 202 non-alpine Swiss residents. Respondents rated each landscape by attractiveness, and characterized their most liked and disliked landscape. Landscapes covered with low-intensively managed, species-rich grassland and further ECAs such as single locally adapted tree species and hedges were rated highest, most often selected as best liked, and characterized as diverse, species-rich and worthy of preservation. Mere production landscapes with a mixture of high-intensity, species-poor grassland and arable land, and few ECAs were rated lowest, most often selected as disliked, and characterized as boring, although productive. The presence of arable land, once a typical element in Swiss alpine landscapes, generally reduced scenic beauty, although older people and environmental organisation members responded more positive to its presence. The results indicate that agro-environment schemes can positively influence the aesthetic quality of a region which, in consequence, might have a positive impact on tourism. ?? 2010 Elsevier B.V.", "author" : [ { "dropping-particle" : "", "family" : "Lindemann-Matthies", "given" : "Petra", "non-dropping-particle" : "", "parse-names" : false, "suffix" : "" }, { "dropping-particle" : "", "family" : "Briegel", "given" : "Reinhold", "non-dropping-particle" : "", "parse-names" : false, "suffix" : "" }, { "dropping-particle" : "", "family" : "Sch\u00fcpbach", "given" : "Beatrice", "non-dropping-particle" : "", "parse-names" : false, "suffix" : "" }, { "dropping-particle" : "", "family" : "Junge", "given" : "Xenia", "non-dropping-particle" : "", "parse-names" : false, "suffix" : "" } ], "container-title" : "Landscape and Urban Planning", "id" : "ITEM-2", "issue" : "2", "issued" : { "date-parts" : [ [ "2010" ] ] }, "page" : "99-109", "publisher" : "Elsevier B.V.", "title" : "Aesthetic preference for a Swiss alpine landscape: The impact of different agricultural land-use with different biodiversity", "type" : "article-journal", "volume" : "98" }, "uris" : [ "http://www.mendeley.com/documents/?uuid=c96ef2e5-14bb-4b9f-bb09-085fe0c3c9ea", "http://www.mendeley.com/documents/?uuid=08c13e06-0a74-40c4-abf9-674918f25f93" ] }, { "id" : "ITEM-3", "itemData" : { "DOI" : "10.1038/srep34229", "author" : [ { "dropping-particle" : "", "family" : "Tribot", "given" : "Anne-sophie", "non-dropping-particle" : "", "parse-names" : false, "suffix" : "" }, { "dropping-particle" : "", "family" : "Mouquet", "given" : "Nicolas", "non-dropping-particle" : "", "parse-names" : false, "suffix" : "" }, { "dropping-particle" : "", "family" : "Vill\u00e9ger", "given" : "S\u00e9bastien", "non-dropping-particle" : "", "parse-names" : false, "suffix" : "" }, { "dropping-particle" : "", "family" : "Raymond", "given" : "Michel", "non-dropping-particle" : "", "parse-names" : false, "suffix" : "" }, { "dropping-particle" : "", "family" : "Hoff", "given" : "Fabrice", "non-dropping-particle" : "", "parse-names" : false, "suffix" : "" }, { "dropping-partic</w:instrText>
      </w:r>
      <w:r w:rsidRPr="007F39EB">
        <w:rPr>
          <w:rFonts w:cstheme="minorHAnsi"/>
          <w:lang w:val="es-ES"/>
        </w:rPr>
        <w:instrText>le" : "", "family" : "Boissery", "given" : "Pierre", "non-dropping-particle" : "", "parse-names" : false, "suffix" : "" }, { "dropping-particle" : "", "family" : "Holon", "given" : "Florian", "non-dropping-particle" : "", "parse-names" : false, "suffix" : "" }, { "dropping-particle" : "", "family" : "Deter", "given" : "Julie", "non-dropping-particle" : "", "parse-names" : false, "suffix" : "" } ], "container-title" : "Nature Publishing Group", "id" : "ITEM-3", "issue" : "August", "issued" : { "date-parts" : [ [ "2016" ] ] }, "page" : "1-12", "publisher" : "Nature Publishing Group", "title" : "Taxonomic and functional diversity increase the aesthetic value of coralligenous reefs", "type" : "article-journal" }, "uris" : [ "http://www.mendeley.com/documents/?uuid=7eb5aeac-c0e5-455d-b4bf-861fe1e6ce2a", "http://www.mendeley.com/documents/?uuid=48dddbc2-eb25-4872-9418-b050c4833e62" ] } ], "mendeley" : { "formattedCitation" : "(Casalegno, Inger, DeSilvey, &amp; Gaston, 2013; Lindemann-Matthies, Briegel, Sch\u00fcpbach, &amp; Junge, 2010; Tribot et al., 2016)", "plainTextFormattedCitation" : "(Casalegno, Inger, DeSilvey, &amp; Gaston, 2013; Lindemann-Matthies, Briegel, Sch\u00fcpbach, &amp; Junge, 2010; Tribot et al., 2016)", "previouslyFormattedCitation" : "(Casalegno, Inger, DeSilvey, &amp; Gaston, 2013; Lindemann-Matthies, Briegel, Sch\u00fcpbach, &amp; Junge, 2010; Tribot et al., 2016)" }, "properties" : {  }, "schema" : "https://github.com/citation-style-language/schema/raw/master/csl-citation.json" }</w:instrText>
      </w:r>
      <w:r w:rsidRPr="00946649">
        <w:rPr>
          <w:rFonts w:cstheme="minorHAnsi"/>
          <w:lang w:val="en-US"/>
        </w:rPr>
        <w:fldChar w:fldCharType="separate"/>
      </w:r>
      <w:r w:rsidRPr="007F39EB">
        <w:rPr>
          <w:rFonts w:cstheme="minorHAnsi"/>
          <w:lang w:val="es-ES"/>
        </w:rPr>
        <w:t xml:space="preserve">Casalegno </w:t>
      </w:r>
      <w:r w:rsidR="00C56B4E" w:rsidRPr="00C56B4E">
        <w:rPr>
          <w:rFonts w:cstheme="minorHAnsi"/>
          <w:i/>
          <w:lang w:val="es-ES"/>
        </w:rPr>
        <w:t>et al.</w:t>
      </w:r>
      <w:r w:rsidR="007B0C37">
        <w:rPr>
          <w:rFonts w:cstheme="minorHAnsi"/>
          <w:lang w:val="es-ES"/>
        </w:rPr>
        <w:t xml:space="preserve">, </w:t>
      </w:r>
      <w:r w:rsidRPr="007F39EB">
        <w:rPr>
          <w:rFonts w:cstheme="minorHAnsi"/>
          <w:lang w:val="es-ES"/>
        </w:rPr>
        <w:t xml:space="preserve">2013; Lindemann-Matthies </w:t>
      </w:r>
      <w:r w:rsidR="00C56B4E" w:rsidRPr="00C56B4E">
        <w:rPr>
          <w:rFonts w:cstheme="minorHAnsi"/>
          <w:i/>
          <w:lang w:val="es-ES"/>
        </w:rPr>
        <w:t>et al.</w:t>
      </w:r>
      <w:r w:rsidR="007B0C37">
        <w:rPr>
          <w:rFonts w:cstheme="minorHAnsi"/>
          <w:lang w:val="es-ES"/>
        </w:rPr>
        <w:t xml:space="preserve">, </w:t>
      </w:r>
      <w:r w:rsidRPr="007F39EB">
        <w:rPr>
          <w:rFonts w:cstheme="minorHAnsi"/>
          <w:lang w:val="es-ES"/>
        </w:rPr>
        <w:t xml:space="preserve">2010; Tribot </w:t>
      </w:r>
      <w:r w:rsidR="00C56B4E" w:rsidRPr="00C56B4E">
        <w:rPr>
          <w:rFonts w:cstheme="minorHAnsi"/>
          <w:i/>
          <w:lang w:val="es-ES"/>
        </w:rPr>
        <w:t>et al.</w:t>
      </w:r>
      <w:r w:rsidR="007B0C37" w:rsidRPr="00DC0544">
        <w:rPr>
          <w:rFonts w:cstheme="minorHAnsi"/>
          <w:lang w:val="es-ES"/>
        </w:rPr>
        <w:t xml:space="preserve">, </w:t>
      </w:r>
      <w:r w:rsidRPr="00DC0544">
        <w:rPr>
          <w:rFonts w:cstheme="minorHAnsi"/>
          <w:lang w:val="es-ES"/>
        </w:rPr>
        <w:t>2016</w:t>
      </w:r>
      <w:r w:rsidRPr="00946649">
        <w:rPr>
          <w:rFonts w:cstheme="minorHAnsi"/>
          <w:lang w:val="en-US"/>
        </w:rPr>
        <w:fldChar w:fldCharType="end"/>
      </w:r>
      <w:r w:rsidRPr="00DC0544">
        <w:rPr>
          <w:rFonts w:eastAsia="Cambria" w:cstheme="minorHAnsi"/>
          <w:lang w:val="es-ES"/>
        </w:rPr>
        <w:t>)</w:t>
      </w:r>
      <w:r w:rsidRPr="00DC0544">
        <w:rPr>
          <w:rFonts w:cstheme="minorHAnsi"/>
          <w:lang w:val="es-ES"/>
        </w:rPr>
        <w:t xml:space="preserve">. </w:t>
      </w:r>
    </w:p>
    <w:p w14:paraId="278E6EA1" w14:textId="2F7E92C0" w:rsidR="001E43D4" w:rsidRPr="00946649" w:rsidRDefault="001E43D4" w:rsidP="001E43D4">
      <w:pPr>
        <w:rPr>
          <w:rFonts w:eastAsia="Cambria" w:cstheme="minorHAnsi"/>
          <w:lang w:val="en-US"/>
        </w:rPr>
      </w:pPr>
      <w:r w:rsidRPr="00946649">
        <w:rPr>
          <w:rFonts w:eastAsia="Cambria" w:cstheme="minorHAnsi"/>
          <w:lang w:val="en-US"/>
        </w:rPr>
        <w:t xml:space="preserve">People in Western and Central Europe prefer natural areas with verdant vegetation over arid landscapes and urban landscap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nvsci.2012.01.006", "ISBN" : "1462-9011", "ISSN" : "14629011", "abstract" : "The present study analyzes the relationship between landscape multi-functionality and social preferences toward Mediterranean landscapes in terms of monetary and non-monetary techniques. Twenty landscape views were selected as representative of the landscape units characterizing Nacimiento and Adra semi-arid watersheds (southeastern Spain). Face-to-face questionnaires were used to assess social factors that influence willingness to pay for aesthetic landscape enjoyment (use value) and landscape conservation (non-use value). Meanwhile, an expert focus group analyzed the capacity of the selected semi-arid ecosystems for supplying services to society. The favorite landscape views mainly contained steeper reliefs, water flows, and traditional human activities. Our results suggest a strong positive effect between respondents' place attachment and the level of support for landscape conservation. Respondents were more willing to pay for the conservation of semi-arid rural landscapes when their sense of belonging was greater. We also found that multi-functional landscapes, which provide higher numbers of regulating and cultural services, were also preferred in terms of their visual quality (use value). Additionally, they had more social support for their conservation (non-use value). The conversion of multi-functional landscapes to mono-functional ones disturbs the stability of rural areas, their capacity to provide other ecosystem services, and the social support toward their preservation. To reverse this tendency, two major ideas should be emphasized. The first is the necessity of considering the ecological components and processes behind landscapes, and the second is the role of the local population on rural landscape conservation. \u00a9 2012 Elsevier Ltd.", "author" : [ { "dropping-particle" : "", "family" : "Garc\u00eda-Llorente", "given" : "Marina", "non-dropping-particle" : "", "parse-names" : false, "suffix" : "" }, { "dropping-particle" : "", "family" : "Mart\u00edn-L\u00f3pez", "given" : "Berta", "non-dropping-particle" : "", "parse-names" : false, "suffix" : "" }, { "dropping-particle" : "", "family" : "Iniesta-Arandia", "given" : "Irene", "non-dropping-particle" : "", "parse-names" : false, "suffix" : "" }, { "dropping-particle" : "", "family" : "L\u00f3pez-Santiago", "given" : "C\u00e9sar A.", "non-dropping-particle" : "", "parse-names" : false, "suffix" : "" }, { "dropping-particle" : "", "family" : "Aguilera", "given" : "Pedro A.", "non-dropping-particle" : "", "parse-names" : false, "suffix" : "" }, { "dropping-particle" : "", "family" : "Montes", "given" : "Carlos", "non-dropping-particle" : "", "parse-names" : false, "suffix" : "" } ], "container-title" : "Environmental Science and Policy", "id" : "ITEM-1", "issued" : { "date-parts" : [ [ "2012" ] ] }, "page" : "136-146", "title" : "The role of multi-functionality in social preferences toward semi-arid rural landscapes: An ecosystem service approach", "type" : "article-journal", "volume" : "19-20" }, "uris" : [ "http://www.mendeley.com/documents/?uuid=ab5ce889-5720-4173-826c-f9ced4cce4ae", "http://www.mendeley.com/documents/?uuid=cd93e38e-9301-47eb-bf30-17df4c9e9cdd" ] }, { "id" : "ITEM-2", "itemData" : { "DOI" : "10.1016/j.jenvman.2007.10.016", "ISSN" : "0301-4797", "author" : [ { "dropping-particle" : "", "family" : "Sevenant", "given" : "Marjanne", "non-dropping-particle" : "", "parse-names" : false, "suffix" : "" }, { "dropping-particle" : "", "family" : "Antrop", "given" : "Marc", "non-dropping-particle" : "", "parse-names" : false, "suffix" : "" } ], "container-title" : "Journal of Environmental Management", "id" : "ITEM-2", "issue" : "9", "issued" : { "date-parts" : [ [ "2009" ] ] }, "page" : "2889-2899", "publisher" : "Elsevier Ltd", "title" : "Cognitive attributes and aesthetic preferences in assessment and differentiation of landscapes", "type" : "article-journal", "volume" : "90" }, "uris" : [ "http://www.mendeley.com/documents/?uuid=eada02be-2358-4729-bef1-32feb3aa33f7", "http://www.mendeley.com/documents/?uuid=5623c77e-6f46-4391-90bb-2b23e72f585c", "http://www.mendeley.com/documents/?uuid=019b5d57-04f9-4b8d-8438-6a1c0d75dfe8" ] } ], "mendeley" : { "formattedCitation" : "(Garc\u00eda-Llorente et al., 2012; Sevenant &amp; Antrop, 2009)", "plainTextFormattedCitation" : "(Garc\u00eda-Llorente et al., 2012; Sevenant &amp; Antrop, 2009)", "previouslyFormattedCitation" : "(Garc\u00eda-Llorente et al., 2012; Sevenant &amp; Antrop,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García-Llorente </w:t>
      </w:r>
      <w:r w:rsidR="00C56B4E" w:rsidRPr="00C56B4E">
        <w:rPr>
          <w:rFonts w:eastAsia="Cambria" w:cstheme="minorHAnsi"/>
          <w:i/>
          <w:lang w:val="en-US"/>
        </w:rPr>
        <w:t>et al.</w:t>
      </w:r>
      <w:r w:rsidRPr="00946649">
        <w:rPr>
          <w:rFonts w:eastAsia="Cambria" w:cstheme="minorHAnsi"/>
          <w:lang w:val="en-US"/>
        </w:rPr>
        <w:t>, 2012; Sevenant &amp; Antrop, 2009)</w:t>
      </w:r>
      <w:r w:rsidRPr="00946649">
        <w:rPr>
          <w:rFonts w:eastAsia="Cambria" w:cstheme="minorHAnsi"/>
          <w:lang w:val="en-US"/>
        </w:rPr>
        <w:fldChar w:fldCharType="end"/>
      </w:r>
      <w:r w:rsidRPr="00946649">
        <w:rPr>
          <w:rFonts w:eastAsia="Cambria" w:cstheme="minorHAnsi"/>
          <w:lang w:val="en-US"/>
        </w:rPr>
        <w:t xml:space="preserve">. </w:t>
      </w:r>
      <w:r w:rsidRPr="00946649">
        <w:rPr>
          <w:rFonts w:cstheme="minorHAnsi"/>
          <w:lang w:val="en-US"/>
        </w:rPr>
        <w:t>L</w:t>
      </w:r>
      <w:r w:rsidRPr="00946649">
        <w:rPr>
          <w:rFonts w:eastAsia="Cambria" w:cstheme="minorHAnsi"/>
          <w:lang w:val="en-US"/>
        </w:rPr>
        <w:t xml:space="preserve">andscape configurations like open forests </w:t>
      </w:r>
      <w:r w:rsidRPr="00946649">
        <w:rPr>
          <w:rFonts w:eastAsia="Cambria" w:cstheme="minorHAnsi"/>
          <w:lang w:val="en-US"/>
        </w:rPr>
        <w:fldChar w:fldCharType="begin" w:fldLock="1"/>
      </w:r>
      <w:r>
        <w:rPr>
          <w:rFonts w:eastAsia="Cambria" w:cstheme="minorHAnsi"/>
          <w:lang w:val="en-US"/>
        </w:rPr>
        <w:instrText>ADDIN CSL_CITATION { "citationItems" : [ { "id" : "ITEM-1", "itemData" : { "DOI" : "10.1016/j.ufug.2008.05.001", "ISBN" : "1618-8667", "ISSN" : "16188667", "abstract" : "We reviewed 53 studies of forest landscape preferences carried out as quantitative surveys in Finland, Sweden and Norway and published between 1972 and 2006. Most of these were related to boreal coniferous forests in which even-aged forestry had been the rule. There was a great diversity in survey designs, ranging from nation-wide or regional surveys where target populations and sampling frames were clearly defined, to studies where neither a target population nor a sampling frame could be identified. The latter type of surveys, however, often had a high validity, with measurements made either in the forest or indoors by use of colour slides or advanced digital imaging. A common feature was that people's preferences for a forest stand increased with increasing tree size and advancing stage of stand development. Some surveys indicated that the public tended to give high scores to irregular stands with a mixture of trees of different sizes, but on the other hand, a feeling of accessibility and provision of a view was also very important. Large clear-cuts and obvious traces from forest operations were little appreciated. Trained foresters were more positive to clear-cuts than the general population. Few studies included virgin stands, and those that did mostly found low scores for unmanaged forests. Preferences appeared to be fairly stable over time. Elderly or handicapped people, and children and young adolescents, were strongly under-represented in the surveys. \u00a9 2008 Elsevier GmbH. All rights reserved.", "author" : [ { "dropping-particle" : "", "family" : "Gundersen", "given" : "Vegard Sverre", "non-dropping-particle" : "", "parse-names" : false, "suffix" : "" }, { "dropping-particle" : "", "family" : "Frivold", "given" : "Lars Helge", "non-dropping-particle" : "", "parse-names" : false, "suffix" : "" } ], "container-title" : "Urban Forestry and Urban Greening", "id" : "ITEM-1", "issue" : "4", "issued" : { "date-parts" : [ [ "2008" ] ] }, "page" : "241-258", "title" : "Public preferences for forest structures: A review of quantitative surveys from Finland, Norway and Sweden", "type" : "article-journal", "volume" : "7" }, "uris" : [ "http://www.mendeley.com/documents/?uuid=4009667b-bc3b-4c44-84d1-b40abd1b7b60", "http://www.mendeley.com/documents/?uuid=897c0622-d3bd-46e7-86b6-4cb4114ebd8f" ] }, { "id" : "ITEM-2", "itemData" : { "DOI" : "10.1080/02827581.2016.1164888", "ISSN" : "0282-7581", "abstract" : "AbstractWe identify, describe qualitatively, quantify biophysically and if possible monetarily valuate the most important ecosystem services in Swedish forests. Existing Swedish and Nordic research and statistics within this area are reviewed and used to develop a first framework for the valuation of ecosystem services in Swedish forests. We base our analysis on the CICES-framework and the Cascade-model. Despite the rather long occurrence and use of the concept of ecosystem services we do not yet have enough information on the status and economic value of services in Swedish forests. The value of the forest ecosystem services is at best an indication of the different multifunctional objectives that should be met in the management of the Swedish forests. The five most central ecosystem services in Swedish forests according to annual flow are timber and pulpwood, bioenergy, game, climate regulation and recreation and training, each estimated to have a monetary value of several billion SEK. The different ecosystem services in multipurpose forests interact with each other and may lead to conflicts between use and conservation. We identified a number of trade-offs and synergies between services focusing on the five above ecosystem services\\nAbstractWe identify, describe qualitatively, quantify biophysically and if possible monetarily valuate the most important ecosystem services in Swedish forests. Existing Swedish and Nordic research and statistics within this area are reviewed and used to develop a first framework for the valuation of ecosystem services in Swedish forests. We base our analysis on the CICES-framework and the Cascade-model. Despite the rather long occurrence and use of the concept of ecosystem services we do not yet have enough information on the status and economic value of services in Swedish forests. The value of the forest ecosystem services is at best an indication of the different multifunctional objectives that should be met in the management of the Swedish forests. The five most central ecosystem services in Swedish forests according to annual flow are timber and pulpwood, bioenergy, game, climate regulation and recreation and training, each estimated to have a monetary value of several billion SEK. The different ecosystem services in multipurpose forests interact with each other and may lead to conflicts between use and conservation. We identified a number of trade-offs and synergies between services focusing on the five above ecosy\u2026", "author" : [ { "dropping-particle" : "", "family" : "Hansen", "given" : "Karin", "non-dropping-particle" : "", "parse-names" : false, "suffix" : "" }, { "dropping-particle" : "", "family" : "Malmaeus", "given" : "Mikael", "non-dropping-particle" : "", "parse-names" : false, "suffix" : "" } ], "container-title" : "Scandinavian Journal of Forest Research", "id" : "ITEM-2", "issue" : "July", "issued" : { "date-parts" : [ [ "2016" ] ] }, "page" : "1-48", "title" : "Ecosystem services in Swedish forests", "type" : "article-journal", "volume" : "7581" }, "uris" : [ "http://www.mendeley.com/documents/?uuid=3eb23438-e8a1-488b-b54d-8e84fe34a32b", "http://www.mendeley.com/documents/?uuid=ec5d7fdf-6c73-48ec-aab9-0b5e3bd5e874" ] } ], "mendeley" : { "formattedCitation" : "(Gundersen &amp; Frivold, 2008; Hansen &amp; Malmaeus, 2016a)", "plainTextFormattedCitation" : "(Gundersen &amp; Frivold, 2008; Hansen &amp; Malmaeus, 2016a)", "previouslyFormattedCitation" : "(Gundersen &amp; Frivold, 2008; Hansen &amp; Malmaeus, 2016a)" }, "properties" : {  }, "schema" : "https://github.com/citation-style-language/schema/raw/master/csl-citation.json" }</w:instrText>
      </w:r>
      <w:r w:rsidRPr="00946649">
        <w:rPr>
          <w:rFonts w:eastAsia="Cambria" w:cstheme="minorHAnsi"/>
          <w:lang w:val="en-US"/>
        </w:rPr>
        <w:fldChar w:fldCharType="separate"/>
      </w:r>
      <w:r w:rsidRPr="006D7D32">
        <w:rPr>
          <w:rFonts w:eastAsia="Cambria" w:cstheme="minorHAnsi"/>
          <w:lang w:val="en-US"/>
        </w:rPr>
        <w:t>(Gundersen &amp; Frivold, 2008; Hansen &amp; Malmaeus, 2016)</w:t>
      </w:r>
      <w:r w:rsidRPr="00946649">
        <w:rPr>
          <w:rFonts w:eastAsia="Cambria" w:cstheme="minorHAnsi"/>
          <w:lang w:val="en-US"/>
        </w:rPr>
        <w:fldChar w:fldCharType="end"/>
      </w:r>
      <w:r w:rsidRPr="00946649">
        <w:rPr>
          <w:rFonts w:eastAsia="Cambria" w:cstheme="minorHAnsi"/>
          <w:lang w:val="en-US"/>
        </w:rPr>
        <w:t xml:space="preserve"> or wood-pastures are most preferred among verdant natural areas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286-4560", "author" : [ { "dropping-particle" : "", "family" : "Surov\u00e1", "given" : "Diana", "non-dropping-particle" : "", "parse-names" : false, "suffix" : "" }, { "dropping-particle" : "", "family" : "Pinto-Correia", "given" : "Teresa", "non-dropping-particle" : "", "parse-names" : false, "suffix" : "" }, { "dropping-particle" : "", "family" : "Maru\u0161\u00e1k", "given" : "R\u00f3bert", "non-dropping-particle" : "", "parse-names" : false, "suffix" : "" } ], "container-title" : "Annals of Forest Science", "id" : "ITEM-1", "issue" : "1", "issued" : { "date-parts" : [ [ "2013", "10" ] ] }, "page" : "15-24", "title" : "Visual complexity and the montado do matter: landscape pattern preferences of user groups in Alentejo, Portugal", "type" : "article-journal", "volume" : "71" }, "uris" : [ "http://www.mendeley.com/documents/?uuid=929b1eca-1225-479b-822d-d72f03bb43bc", "http://www.mendeley.com/documents/?uuid=b45efa21-f1cf-44f8-9937-fa3c7507fa8f" ] }, { "id" : "ITEM-2", "itemData" : { "DOI" : "10.1016/j.biocon.2015.05.014", "abstract" : "a b s t r a c t Wood-pastures are archetypes of High Nature Value Farmlands in Europe and hold exceptional ecologi-cal, social, and cultural values. Yet, wood-pastures have been through a sharp decline all over Europe, mainly due to processes of agricultural intensification and abandonment. Recently, wood-pastures have found increasing attention from conservation science and policy across Europe. In this paper we (i) perform the first pan-European assessment of wood-pastures, considering individual countries and bio-geographic regions, (ii) present the ecological and social\u2013cultural values of a wide diversity of wood-pasture systems in Europe, (iii) outline management challenges around wood-pastures, and (iv) provide insights for the policy agenda targeting wood-pastures in Europe. We estimate that wood-pastures cover an area of approximately 203,000 km 2 in the European Union (EU). They are dis-tributed across all biogeographical regions, but more abundantly in the Mediterranean and Eastern European countries. Substantial ecological values are revealed in terms of landscape level biodiversity, ecosystem dynamics, and genetic resources. Social\u2013cultural values are related to aesthetic values, cul-tural heritage, and rich traditional ecological knowledge. We discuss the anthropogenic character of wood-pastures, requiring multifunctional land management, which is a major conservation challenge. Despite increasing societal appreciation of wood-pastures, their integration into effective agricultural and conservation policies has proved to be complicated, because institutional structures are traditionally organized within mono-functional sectors. We offer suggestions as to how these shortcomings might be overcome in the Common Agricultural Policy, including Rural Development policy, and the Habitats Directive of the EU. We conclude that research should be guided by a holistic vision of wood-pastures, which integrates information about ecology, societal values, and institutional arrangements.", "author" : [ { "dropping-particle" : "", "family" : "Plieninger", "given" : "Tobias", "non-dropping-particle" : "", "parse-names" : false, "suffix" : "" }, { "dropping-particle" : "", "family" : "Hartel", "given" : "Tibor", "non-dropping-particle" : "", "parse-names" : false, "suffix" : "" }, { "dropping-particle" : "", "family" : "Mart\u00edn-L\u00f3pez", "given" : "Berta", "non-dropping-particle" : "", "parse-names" : false, "suffix" : "" }, { "dropping-particle" : "", "family" : "Beaufoy", "given" : "Guy", "non-dropping-particle" : "", "parse-names" : false, "suffix" : "" }, { "dropping-particle" : "", "family" : "Bergmeier", "given" : "Erwin", "non-dropping-particle" : "", "parse-names" : false, "suffix" : "" }, { "dropping-particle" : "", "family" : "Kirby", "given" : "Keith", "non-dropping-particle" : "", "parse-names" : false, "suffix" : "" }, { "dropping-particle" : "", "family" : "Montero", "given" : "Mar\u00eda Jes\u00fas", "non-dropping-particle" : "", "parse-names" : false, "suffix" : "" }, { "dropping-particle" : "", "family" : "Moreno", "given" : "Gerardo", "non-dropping-particle" : "", "parse-names" : false, "suffix" : "" }, { "dropping-particle" : "", "family" : "Oteros-Rozas", "given" : "Elisa", "non-dropping-particle" : "", "parse-names" : false, "suffix" : "" }, { "dropping-particle" : "Van", "family" : "Uytvanck", "given" : "Jan", "non-dropping-particle" : "", "parse-names" : false, "suffix" : "" } ], "container-title" : "BIOLOGICAL CONSERVATION", "id" : "ITEM-2", "issued" : { "date-parts" : [ [ "2015" ] ] }, "page" : "70-79", "title" : "Wood-pastures of Europe: Geographic coverage, social\u00e2\u20ac\u201cecological values, conservation management, and policy implications", "type" : "article-journal", "volume" : "190" }, "uris" : [ "http://www.mendeley.com/documents/?uuid=7622776d-088a-4a41-8230-0e512378e799", "http://www.mendeley.com/documents/?uuid=d862814e-7836-4198-abba-5263c209001a" ] }, { "id" : "ITEM-3", "itemData" : { "DOI" : "10.1016/j.landurbplan.2014.08.012", "ISBN" : "0169-2046", "ISSN" : "01692046", "abstract" : "Stated preference studies are increasingly employed to estimate the value of attributes of European agrarian landscapes and changes therein. Despite the vast amount of case studies, preferences for landscape attributes are context specific, which inhibits cross-case comparison and up-scaling. In this study, we address this problem by applying a meta-analysis of stated preference studies that focus on attributes of European agrarian landscapes (n= 345). The main objective of this study is to identify generic preferences for particular types of landscape attributes across case studies. In addition, landscape context variables that explain preference heterogeneity between different cases that address similar landscape attributes are identified. We find that landscape attributes that describe mosaic land cover, historic buildings or the presence of livestock generally receive the highest stated preferences across cases. Furthermore, we find relations between preferences for particular attributes and context variables - such as population density and GDP per capita - using a meta-regression analysis. The results of the present study provide the first cross-disciplinary and cross-case evidence on relations between preferences for landscape attributes and socio-economic and landscape context conditions. The study is a first step toward up-scaling of landscape preferences and the development social landscape indicators that reflect the perceived value of landscapes at regional and pan-regional scales, which is increasingly important as landscape policies are progressively implemented at European level.", "author" : [ { "dropping-particle" : "", "family" : "Zanten", "given" : "Boris T.", "non-dropping-particle" : "Van", "parse-names" : false, "suffix" : "" }, { "dropping-particle" : "", "family" : "Verburg", "given"</w:instrText>
      </w:r>
      <w:r w:rsidRPr="00462AEE">
        <w:rPr>
          <w:rFonts w:eastAsia="Cambria" w:cstheme="minorHAnsi"/>
          <w:lang w:val="es-ES"/>
        </w:rPr>
        <w:instrText xml:space="preserve"> : "Peter H.", "non-dropping-particle" : "", "parse-names" : false, "suffix" : "" }, { "dropping-particle" : "", "family" : "Koetse", "given" : "Mark J.", "non-dropping-particle" : "", "parse-names" : false, "suffix" : "" }, { "dropping-particle" : "", "family" : "Beukering", "given" : "Pieter J H", "non-dropping-particle" : "Van", "parse-names" : false, "suffix" : "" } ], "container-title" : "Landscape and Urban Planning", "id" : "ITEM-3", "issued" : { "date-parts" : [ [ "2014" ] ] }, "page" : "89-101", "publisher" : "Elsevier B.V.", "title" : "Preferences for European agrarian landscapes: A meta-analysis of case studies", "type" : "article-journal", "volume" : "132" }, "uris" : [ "http://www.mendeley.com/documents/?uuid=33d053f6-18f4-4a54-904d-d675ccf2f2f8", "http://www.mendeley.com/documents/?uuid=271af44f-a5b2-4155-a3c7-4dc63856b1fa" ] } ], "mendeley" : { "formattedCitation" : "(Plieninger et al., 2015; Surov\u00e1, Pinto-Correia, &amp; Maru\u0161\u00e1k, 2013; B. T. Van Zanten, Verburg, Koetse, &amp; Van Beukering, 2014)", "plainTextFormattedCitation" : "(Plieninger et al., 2015; Surov\u00e1, Pinto-Correia, &amp; Maru\u0161\u00e1k, 2013; B. T. Van Zanten, Verburg, Koetse, &amp; Van Beukering, 2014)", "previouslyFormattedCitation" : "(Plieninger et al., 2015; Surov\u00e1, Pinto-Correia, &amp; Maru\u0161\u00e1k, 2013; B. T. Van Zanten, Verburg, Koetse, &amp; Van Beukering, 2014)" }, "properties" : {  }, "schema" : "https://github.com/citation-style-language/schema/raw/master/csl-citation.json" }</w:instrText>
      </w:r>
      <w:r w:rsidRPr="00946649">
        <w:rPr>
          <w:rFonts w:eastAsia="Cambria" w:cstheme="minorHAnsi"/>
          <w:lang w:val="en-US"/>
        </w:rPr>
        <w:fldChar w:fldCharType="separate"/>
      </w:r>
      <w:r w:rsidRPr="007F39EB">
        <w:rPr>
          <w:rFonts w:eastAsia="Cambria" w:cstheme="minorHAnsi"/>
          <w:lang w:val="es-ES"/>
        </w:rPr>
        <w:t xml:space="preserve">Plieninger </w:t>
      </w:r>
      <w:r w:rsidR="00C56B4E" w:rsidRPr="00C56B4E">
        <w:rPr>
          <w:rFonts w:eastAsia="Cambria" w:cstheme="minorHAnsi"/>
          <w:i/>
          <w:lang w:val="es-ES"/>
        </w:rPr>
        <w:t>et al.</w:t>
      </w:r>
      <w:r w:rsidR="007B0C37">
        <w:rPr>
          <w:rFonts w:eastAsia="Cambria" w:cstheme="minorHAnsi"/>
          <w:lang w:val="es-ES"/>
        </w:rPr>
        <w:t xml:space="preserve">, </w:t>
      </w:r>
      <w:r w:rsidRPr="007F39EB">
        <w:rPr>
          <w:rFonts w:eastAsia="Cambria" w:cstheme="minorHAnsi"/>
          <w:lang w:val="es-ES"/>
        </w:rPr>
        <w:t>2015; Surová</w:t>
      </w:r>
      <w:r w:rsidRPr="007F39EB">
        <w:rPr>
          <w:rFonts w:cstheme="minorHAnsi"/>
          <w:lang w:val="es-ES"/>
        </w:rPr>
        <w:t xml:space="preserve"> </w:t>
      </w:r>
      <w:r w:rsidR="00C56B4E" w:rsidRPr="00C56B4E">
        <w:rPr>
          <w:rFonts w:cstheme="minorHAnsi"/>
          <w:i/>
          <w:lang w:val="es-ES"/>
        </w:rPr>
        <w:t>et al.</w:t>
      </w:r>
      <w:r w:rsidR="007B0C37">
        <w:rPr>
          <w:rFonts w:cstheme="minorHAnsi"/>
          <w:lang w:val="es-ES"/>
        </w:rPr>
        <w:t xml:space="preserve">, </w:t>
      </w:r>
      <w:r w:rsidRPr="007F39EB">
        <w:rPr>
          <w:rFonts w:eastAsia="Cambria" w:cstheme="minorHAnsi"/>
          <w:lang w:val="es-ES"/>
        </w:rPr>
        <w:t>2013; Van Zanten</w:t>
      </w:r>
      <w:r w:rsidRPr="007F39EB">
        <w:rPr>
          <w:rFonts w:cstheme="minorHAnsi"/>
          <w:lang w:val="es-ES"/>
        </w:rPr>
        <w:t xml:space="preserve"> </w:t>
      </w:r>
      <w:r w:rsidR="00C56B4E" w:rsidRPr="00C56B4E">
        <w:rPr>
          <w:rFonts w:cstheme="minorHAnsi"/>
          <w:i/>
          <w:lang w:val="es-ES"/>
        </w:rPr>
        <w:t>et al.</w:t>
      </w:r>
      <w:r w:rsidR="007B0C37" w:rsidRPr="00DC0544">
        <w:rPr>
          <w:rFonts w:cstheme="minorHAnsi"/>
          <w:lang w:val="es-ES"/>
        </w:rPr>
        <w:t xml:space="preserve">, </w:t>
      </w:r>
      <w:r w:rsidRPr="00DC0544">
        <w:rPr>
          <w:rFonts w:eastAsia="Cambria" w:cstheme="minorHAnsi"/>
          <w:lang w:val="es-ES"/>
        </w:rPr>
        <w:t>2014</w:t>
      </w:r>
      <w:r w:rsidRPr="00946649">
        <w:rPr>
          <w:rFonts w:eastAsia="Cambria" w:cstheme="minorHAnsi"/>
          <w:lang w:val="en-US"/>
        </w:rPr>
        <w:fldChar w:fldCharType="end"/>
      </w:r>
      <w:r w:rsidRPr="00DC0544">
        <w:rPr>
          <w:rFonts w:eastAsia="Cambria" w:cstheme="minorHAnsi"/>
          <w:lang w:val="es-ES"/>
        </w:rPr>
        <w:t xml:space="preserve">). </w:t>
      </w:r>
      <w:r w:rsidRPr="00946649">
        <w:rPr>
          <w:rFonts w:eastAsia="Cambria" w:cstheme="minorHAnsi"/>
          <w:lang w:val="en-US"/>
        </w:rPr>
        <w:t xml:space="preserve">However, mosaic landscapes were considered to have higher aesthetic value than landscapes dominated by forest in Western and Central Europe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econ.2011.09.026", "ISBN" : "0921-8009", "ISSN" : "09218009", "abstract" : "The central aim of this study was to gain greater insights into the factors that affect individuals' preferences for a variety of landscape settings. Using a nationally representative survey conducted in the summer of 2010 of 430 individuals living in Ireland, this paper derived dependent variables (based on a factor analysis of respondents mean ratings of 47 landscape images) representing 5 different landscape categories. These variables were then utilised in separate OLS regression models to examine the effect of personal characteristics, residential location and environmental value orientations on landscape preferences. First in terms of visual amenity the results suggest that the general public have the strongest preference for landscapes with water related features as its dominant attribute which was followed by cultural landscapes. Second the results also demonstrate how there is significant heterogeneity in landscape preferences as both personal characteristics and environmental value orientations were found to strongly influence preferences for all the landscape types examined. Moreover the effect of these variables often differed significantly across the various landscape groupings. In terms of land use policy, given the diversity of preferences a one size fits all approach will not meet the general publics' needs and desires. ?? 2011 Elsevier B.V.", "author" : [ { "dropping-particle" : "", "family" : "Howley", "given" : "Peter", "non-dropping-particle" : "", "parse-names" : false, "suffix" : "" } ], "container-title" : "Ecological Economics", "id" : "ITEM-1", "issued" : { "date-parts" : [ [ "2011" ] ] }, "page" : "161-169", "publisher" : "Elsevier B.V.", "title" : "Landscape aesthetics: Assessing the general publics' preferences towards rural landscapes", "type" : "article-journal", "volume" : "72" }, "uris" : [ "http://www.mendeley.com/documents/?uuid=0f87f55d-93eb-4717-a72a-f4167c3d7a52", "http://www.mendeley.com/documents/?uuid=2aa8c40f-c154-448f-bc4b-3ef7d718e360" ] }, { "id" : "ITEM-2", "itemData" : { "DOI" : "10.1016/j.landurbplan.2011.09.006", "ISBN" : "0169-2046", "ISSN" : "01692046", "abstract" : "Given that an increasing share of budgetary resources are now being spent on measures aimed at protecting the visual quality of agricultural landscapes it will be important to better understand individuals' landscape preferences and the factors that influence those preferences. Within this context, using a nationally representive survey of Irish residents, the central aim of this study was to gain more insight into people's preferences regarding traditional farming landscapes. Individuals rated agricultural landscapes in terms of beauty quite highly but given a choice prefer traditional more extensive farming landscapes over more modern intensive farming landscapes. Moreover, the results suggest that there are systematic differences in preferences for traditional farm landscapes between different demographic groupings and also depending on individuals' environmental value orientations. Accordingly, in studying preferences for agricultural landscapes in particular areas it will be necessary to consider the social and demographic characteristics of the population as well as the physical aspects of the landscape. ?? 2011 Elsevier B.V.", "author" : [ { "dropping-particle" : "", "family" : "Howley", "given" : "Peter", "non-dropping-particle" : "", "parse-names" : false, "suffix" : "" }, { "dropping-particle" : "", "family" : "Donoghue", "given" : "Cathal O.", "non-dropping-particle" : "", "parse-names" : false, "suffix" : "" }, { "dropping-particle" : "", "family" : "Hynes", "given" : "Stephen", "non-dropping-particle" : "", "parse-names" : false, "suffix" : "" } ], "container-title" : "Landscape and Urban Planning", "id" : "ITEM-2", "issue" : "1", "issued" : { "date-parts" : [ [ "2012" ] ] }, "page" : "66-74", "publisher" : "Elsevier B.V.", "title" : "Exploring public preferences for traditional farming landscapes", "type" : "article-journal", "volume" : "104" }, "uris" : [ "http://www.mendeley.com/documents/?uuid=2958f089-5302-4699-87c3-e4d64fdfb3f8", "http://www.mendeley.com/documents/?uuid=d282ad37-aaa3-4f06-b042-b3cd21e003a6" ] }, { "id" : "ITEM-3", "itemData" : { "DOI" : "10.1016/j.envsci.2012.01.006", "ISBN" : "1462-9011", "ISSN" : "14629011", "abstract" : "The present study analyzes the relationship between landscape multi-functionality and social preferences toward Mediterranean landscapes in terms of monetary and non-monetary techniques. Twenty landscape views were selected as representative of the landscape units characterizing Nacimiento and Adra semi-arid watersheds (southeastern Spain). Face-to-face questionnaires were used to assess social factors that influence willingness to pay for aesthetic landscape enjoyment (use value) and landscape conservation (non-use value). Meanwhile, an expert focus group analyzed the capacity of the selected semi-arid ecosystems for supplying services to society. The favorite landscape views mainly contained steeper reliefs, water flows, and traditional human activities. Our results suggest a strong positive effect between respondents' place attachment and the level of support for landscape conservation. Respondents were more willing to pay for the conservation of semi-arid rural landscapes when their sense of belonging was greater. We also found that multi-functional landscapes, which provide higher numbers of regulating and cultural services, were also preferred in terms of their visual quality (use value). Additionally, they had more social support for their conservation (non-use value). The conversion of multi-functional landscapes to mono-functional ones disturbs the stability of rural areas, their capacity to provide other ecosystem services, and the social support toward their preservation. To reverse this tendency, two major ideas should be emphasized. The first is the necessity of considering the ecological components and processes behind landscapes, and the second is the role of the local population on rural landscape conservation. \u00a9 2012 Elsevier Ltd.", "author" : [ { "dropping-particle" : "", "family" : "Garc\u00eda-Llorente", "given" : "Marina", "non-dropping-particle" : "", "parse-names" : false, "suffix" : "" }, { "dropping-particle" : "", "family" : "Mart\u00edn-L\u00f3pez", "given" : "Berta", "non-dropping-particle" : "", "parse-names" : false, "suffix" : "" }, { "dropping-particle" : "", "family" : "Iniesta-Arandia", "given" : "Irene", "non-dropping-particle" : "", "parse-names" : false, "suffix" : "" }, { "dropping-particle" : "", "family" : "L\u00f3pez-Santiago", "given" : "C\u00e9sar A.", "non-dropping-particle" : "", "parse-names" : false, "suffix" : "" }, { "dropping-particle" : "", "family" : "Aguilera", "given" : "Pedro A.", "non-dropping-particle" : "", "parse-names" : false, "suffix" : "" }, { "dropping-particle" : "", "family" : "Montes", "given" : "Carlos", "non-dropping-particle" : "", "parse-names" : false, "suffix" : "" } ], "container-title" : "Environmental Science and Policy", "id" : "ITEM-3", "issued" : { "date-parts" : [ [ "2012" ] ] }, "page" : "136-146", "title" : "The role of multi-functionality in social preferences toward semi-arid rural landscapes: An ecosystem service approach", "type" : "article-journal", "volume" : "19-20" }, "uris" : [ "http://www.mendeley.com/documents/?uuid=ab5ce889-5720-4173-826c-f9ced4cce4ae", "http://www.mendeley.com/documents/?uuid=cd93e38e-9301-47eb-bf30-17df4c9e9cdd" ] }, { "id" : "ITEM-4", "itemData" : { "DOI" : "10.3390/su5031080", "ISBN" : "2071-1050", "ISSN" : "20711050", "abstract" : "During the last decade, agriculture has lost its importance in many European mountain regions and tourism, which benefits from attractive landscapes, has become a major source of income. Changes in landscape patterns and elements might affect scenic beauty and therefore the socio-economic welfare of a region. Our study aimed at modeling scenic beauty by quantifying the influence of landscape elements and patterns in relationship to distance. Focusing on Alpine landscapes in South and North Tyrol, we used a photographic questionnaire showing different landscape compositions. As mountain landscapes offer long vistas, we related scenic beauty to different distance zones. Our results indicate that the near zone contributes by 64% to the valuation of scenic beauty, the middle zone by 22%, and the far zone by 14%. In contrast to artificial elements, naturalness and diversity increased scenic beauty. Significant differences between different social groups (origin, age, gender, cultural background) occurred only between the local population and tourists regarding great landscape changes. Changes towards more homogenous landscapes were perceived negatively, thus political decision makers should support the conservation of the cultural landscape.", "author" : [ { "dropping-particle" : "", "family" : "Schirpke", "given" : "Uta", "non-dropping-particle" : "", "parse-names" : false, "suffix" : "" }, { "dropping-particle" : "", "family" : "H\u00f6lzler", "given" : "Sonja", "non-dropping-particle" : "", "parse-names" : false, "suffix" : "" }, { "dropping-particle" : "", "family" : "Leitinger", "given" : "Georg", "non-dropping-particle" : "", "parse-names" : false, "suf</w:instrText>
      </w:r>
      <w:r w:rsidRPr="0014590D">
        <w:rPr>
          <w:rFonts w:eastAsia="Cambria" w:cstheme="minorHAnsi"/>
        </w:rPr>
        <w:instrText>f</w:instrText>
      </w:r>
      <w:r w:rsidRPr="007F39EB">
        <w:rPr>
          <w:rFonts w:eastAsia="Cambria" w:cstheme="minorHAnsi"/>
        </w:rPr>
        <w:instrText>ix" : "" }, { "dropping-particle" : "", "family" : "Bacher", "given" : "Maria", "non-dropping-particle" : "", "parse-names" : false, "suffix" : "" }, { "dropping-particle" : "", "family" : "Tappeiner", "given" : "Ulrike", "non-dropping-particle" : "", "parse-names" : false, "suffix" : "" }, { "dropping-particle" : "", "family" : "Tasser", "given" : "Erich", "non-dropping-particle" : "", "parse-names" : false, "suffix" : "" } ], "container-title" : "Sustainability (Switzerland)", "id" : "ITEM-4", "issue" : "3", "issued" : { "date-parts" : [ [ "2013" ] ] }, "page" : "1080-1094", "title" : "Can we model the scenic beauty of an alpine landscape?", "type" : "article-journal", "volume" : "5" }, "uris" : [ "http://www.mendeley.com/documents/?uuid=71a491f6-1c4e-4ed9-9437-f9b6ea9a8c84", "http://www.mendeley.com/documents/?uuid=acc5e92a-0aeb-422b-9417-669d8ba3ee96", "http://www.mendeley.com/documents/?uuid=e56987b6-931c-41a6-8c94-f4aae540ab4a" ] } ], "mendeley" : { "formattedCitation" : "(Garc\u00eda-Llorente et al., 2012; Howley, 2011; Howley, Donoghue, &amp; Hynes, 2012; Schirpke et al., 2013)", "plainTextFormattedCitation" : "(Garc\u00eda-Llorente et al., 2012; Howley, 2011; Howley, Donoghue, &amp; Hynes, 2012; Schirpke et al., 2013)", "previouslyFormattedCitation" : "(Garc\u00eda-Llorente et al., 2012; Howley, 2011; Howley, Donoghue, &amp; Hynes, 2012; Schirpke et al., 2013)" }, "properties" : {  }, "schema" : "https://github.com/citation-style-language/schema/raw/master/csl-citation.json" }</w:instrText>
      </w:r>
      <w:r w:rsidRPr="00946649">
        <w:rPr>
          <w:rFonts w:eastAsia="Cambria" w:cstheme="minorHAnsi"/>
          <w:lang w:val="en-US"/>
        </w:rPr>
        <w:fldChar w:fldCharType="separate"/>
      </w:r>
      <w:r w:rsidRPr="007F39EB">
        <w:rPr>
          <w:rFonts w:eastAsia="Cambria" w:cstheme="minorHAnsi"/>
        </w:rPr>
        <w:t xml:space="preserve">García-Llorente </w:t>
      </w:r>
      <w:r w:rsidR="00C56B4E" w:rsidRPr="00C56B4E">
        <w:rPr>
          <w:rFonts w:eastAsia="Cambria" w:cstheme="minorHAnsi"/>
          <w:i/>
        </w:rPr>
        <w:t>et al.</w:t>
      </w:r>
      <w:r w:rsidR="007B0C37">
        <w:rPr>
          <w:rFonts w:eastAsia="Cambria" w:cstheme="minorHAnsi"/>
        </w:rPr>
        <w:t xml:space="preserve">, </w:t>
      </w:r>
      <w:r w:rsidRPr="007F39EB">
        <w:rPr>
          <w:rFonts w:eastAsia="Cambria" w:cstheme="minorHAnsi"/>
        </w:rPr>
        <w:t>2012; Howley</w:t>
      </w:r>
      <w:r w:rsidR="007B0C37">
        <w:rPr>
          <w:rFonts w:eastAsia="Cambria" w:cstheme="minorHAnsi"/>
        </w:rPr>
        <w:t xml:space="preserve">, </w:t>
      </w:r>
      <w:r w:rsidRPr="007F39EB">
        <w:rPr>
          <w:rFonts w:eastAsia="Cambria" w:cstheme="minorHAnsi"/>
        </w:rPr>
        <w:t>2011; Howley</w:t>
      </w:r>
      <w:r>
        <w:rPr>
          <w:rFonts w:cstheme="minorHAnsi"/>
          <w:lang w:val="en-US"/>
        </w:rPr>
        <w:t xml:space="preserve"> </w:t>
      </w:r>
      <w:r w:rsidR="00C56B4E" w:rsidRPr="00C56B4E">
        <w:rPr>
          <w:rFonts w:cstheme="minorHAnsi"/>
          <w:i/>
          <w:lang w:val="en-US"/>
        </w:rPr>
        <w:t>et al.</w:t>
      </w:r>
      <w:r w:rsidR="007B0C37">
        <w:rPr>
          <w:rFonts w:cstheme="minorHAnsi"/>
          <w:lang w:val="en-US"/>
        </w:rPr>
        <w:t xml:space="preserve">, </w:t>
      </w:r>
      <w:r w:rsidRPr="007F39EB">
        <w:rPr>
          <w:rFonts w:eastAsia="Cambria" w:cstheme="minorHAnsi"/>
        </w:rPr>
        <w:t xml:space="preserve">2012; Schirpke </w:t>
      </w:r>
      <w:r w:rsidR="00C56B4E" w:rsidRPr="00C56B4E">
        <w:rPr>
          <w:rFonts w:eastAsia="Cambria" w:cstheme="minorHAnsi"/>
          <w:i/>
        </w:rPr>
        <w:t>et al.</w:t>
      </w:r>
      <w:r w:rsidR="007B0C37">
        <w:rPr>
          <w:rFonts w:eastAsia="Cambria" w:cstheme="minorHAnsi"/>
        </w:rPr>
        <w:t xml:space="preserve">, </w:t>
      </w:r>
      <w:r w:rsidRPr="007F39EB">
        <w:rPr>
          <w:rFonts w:eastAsia="Cambria" w:cstheme="minorHAnsi"/>
        </w:rPr>
        <w:t>2013</w:t>
      </w:r>
      <w:r w:rsidRPr="00946649">
        <w:rPr>
          <w:rFonts w:eastAsia="Cambria" w:cstheme="minorHAnsi"/>
          <w:lang w:val="en-US"/>
        </w:rPr>
        <w:fldChar w:fldCharType="end"/>
      </w:r>
      <w:r w:rsidRPr="007F39EB">
        <w:rPr>
          <w:rFonts w:eastAsia="Cambria" w:cstheme="minorHAnsi"/>
        </w:rPr>
        <w:t xml:space="preserve">). </w:t>
      </w:r>
      <w:r w:rsidRPr="00946649">
        <w:rPr>
          <w:rFonts w:eastAsia="Cambria" w:cstheme="minorHAnsi"/>
          <w:lang w:val="en-US"/>
        </w:rPr>
        <w:t xml:space="preserve">Mountains and coastal systems also provide aesthetic enjoyment, expressed by high numbers of related geotagged photograph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17.02.009", "ISSN" : "1470160X", "abstract" : "Cultural ecosystem services, such as aesthetic and recreational enjoyment, as well as sense of place and local identity, play an outstanding role in the contribution of landscapes to human well-being. Online data shared on social networks, particularly geo-tagged photos, are becoming an increasingly attractive source of information about cultural ecosystem services. Landscape photographs tell about the significance of human relationships with landscapes, human practices in landscapes and the landscape features that might possess value in terms of cultural ecosystem services. Despite all the recent advances in this emerging methodological approach, some challenges remain to be explored: (a) how to assess a broad suite of cultural ecosystem services, beyond aesthetic beauty of landscapes, (b) how to identify the landscape features that are relevant for providing cultural ecosystem services and determine trade-offs and synergies among cultural ecosystem services. To address these challenges, we have developed a methodological approach suitable for eliciting the importance of cultural ecosystem services and the landscape features underpinning their provision across five different sites in Europe (in Estonia, Greece, Spain, Sweden and Switzerland). We have performed a content analysis of 1.404 photos uploaded in Flickr and Panoramio platforms that can represent cultural ecosystem services. Four bundles of landscapes features and cultural ecosystem services showed the relation of recreation with mountain areas (terrestrial recreation) and with water bodies (aquatic recreation). Cultural heritage, social and spiritual values were particularly attached to landscapes with woodpastures and grasslands, as well as urban features and infrastructures, i.e. to more anthropogenic landscapes. A positive though weak relationship was found between landscape diversity and cultural ecosystem services diversity. Particularly wood-pastures and shrubs were more frequently portrayed in all study sites in comparison with their actual land cover. The results can be of interest both for methodological purposes in the face of an increasing trend in the use of geo-tagged photos in the ecosystem services research and for the elicitation and comparison of landscape values across European cultural landscapes.", "author" : [ { "dropping-particle" : "", "family" : "Oteros-Rozas", "given" : "Elisa", "non-dropping-particle" : "", "parse-names" : false, "suffix" : "" }, { "dropping-particle" : "", "family" : "Mart\u00edn-L\u00f3pez", "given" : "Berta", "non-dropping-particle" : "", "parse-names" : false, "suffix" : "" }, { "dropping-particle" : "", "family" : "Fagerholm", "given" : "Nora", "non-dropping-particle" : "", "parse-names" : false, "suffix" : "" }, { "dropping-particle" : "", "family" : "Bieling", "given" : "Claudia", "non-dropping-particle" : "", "parse-names" : false, "suffix" : "" }, { "dropping-particle" : "", "family" : "Plieninger", "given" : "Tobias", "non-dropping-particle" : "", "parse-names" : false, "suffix" : "" } ], "container-title" : "Ecological Indicators", "id" : "ITEM-1", "issued" : { "date-parts" : [ [ "2017" ] ] }, "publisher" : "Elsevier Ltd", "title" : "Using social media photos to explore the relation between cultural ecosystem services and landscape features across five European sites", "type" : "article-journal" }, "uris" : [ "http://www.mendeley.com/documents/?uuid=6e1db073-2597-4509-b5e4-6f0007abf69b", "http://www.mendeley.com/documents/?uuid=dfc496f4-4ab8-4724-b4b9-4ca9eaedbf77" ] }, { "id" : "ITEM-2", "itemData" : { "DOI" : "10.1073/pnas.XXXXXXXXXX", "author" : [ { "dropping-particle" : "", "family" : "Zanten", "given" : "Van", "non-dropping-particle" : "", "parse-names" : false, "suffix" : "" }, { "dropping-particle" : "", "family" : "Boris", "given" : "T", "non-dropping-particle" : "", "parse-names" : false, "suffix" : "" }, { "dropping-particle" : "", "family" : "Berkel", "given" : "Van", "non-dropping-particle" : "", "parse-names" : fa</w:instrText>
      </w:r>
      <w:r w:rsidRPr="00570663">
        <w:rPr>
          <w:rFonts w:eastAsia="Cambria" w:cstheme="minorHAnsi"/>
        </w:rPr>
        <w:instrText>lse, "suffix" : "" }, { "dropping-particle" : "", "family</w:instrText>
      </w:r>
      <w:r w:rsidRPr="001A3F26">
        <w:rPr>
          <w:rFonts w:eastAsia="Cambria" w:cstheme="minorHAnsi"/>
        </w:rPr>
        <w:instrText>" : "Derek", "given" : "B", "non-dropping-particle" : "", "parse-names" : false, "suffix" : "" }, { "dropping-particle" : "", "family" : "Ross", "given" : "K", "non-dropping-particle" : "", "parse-names" : false, "suffix" : "" }, { "dropping-particle" : "", "family" : "Jordan", "given" : "W", "non-dropping-particle" : "", "parse-names" : false, "suffix" : "" }, { "dropping-particle" : "", "family" : "Koen", "given" : "F", "non-dropping-particle" : "", "parse-names" : false, "suffix" : "" } ], "id" : "ITEM-2", "issue" : "Xx", "issued" : { "date-parts" : [ [ "2016" ] ] }, "page" : "1-6", "title" : "Continental scale quantification of landscape values using social media data", "type" : "article-journal", "volume" : "XXX" }, "uris" : [ "http://www.mendeley.com/documents/?uuid=bef6a569-f298-40ee-97fa-cab212266829", "http://www.mendeley.com/documents/?uuid=bd260fd8-1571-4b65-9885-55e48c5bc5b6" ] } ], "mendeley" : { "formattedCitation" : "(Oteros-Rozas, Mart\u00edn-L\u00f3pez, Fagerholm, Bieling, &amp; Plieninger, 2017; V. Zanten et al., 2016)", "plainTextFormattedCitation" : "(Oteros-Rozas, Mart\u00edn-L\u00f3pez, Fagerholm, Bieling, &amp; Plieninger, 2017; V. Zanten et al., 2016)", "previouslyFormattedCitation" : "(Oteros-Rozas, Mart\u00edn-L\u00f3pez, Fagerholm, Bieling, &amp; Plieninger, 2017; V. Zanten et al., 2016)" }, "properties" : {  }, "schema" : "https://github.com/citation-style-language/schema/raw/master/csl-citation.json" }</w:instrText>
      </w:r>
      <w:r w:rsidRPr="00946649">
        <w:rPr>
          <w:rFonts w:eastAsia="Cambria" w:cstheme="minorHAnsi"/>
          <w:lang w:val="en-US"/>
        </w:rPr>
        <w:fldChar w:fldCharType="separate"/>
      </w:r>
      <w:r w:rsidRPr="001A3F26">
        <w:rPr>
          <w:rFonts w:eastAsia="Cambria" w:cstheme="minorHAnsi"/>
        </w:rPr>
        <w:t>(Oteros-Rozas</w:t>
      </w:r>
      <w:r w:rsidRPr="001A3F26">
        <w:rPr>
          <w:rFonts w:cstheme="minorHAnsi"/>
        </w:rPr>
        <w:t xml:space="preserve"> </w:t>
      </w:r>
      <w:r w:rsidR="00C56B4E" w:rsidRPr="001A3F26">
        <w:rPr>
          <w:rFonts w:cstheme="minorHAnsi"/>
          <w:i/>
        </w:rPr>
        <w:t>et al.</w:t>
      </w:r>
      <w:r w:rsidR="007B0C37" w:rsidRPr="001A3F26">
        <w:rPr>
          <w:rFonts w:cstheme="minorHAnsi"/>
        </w:rPr>
        <w:t xml:space="preserve">, </w:t>
      </w:r>
      <w:r w:rsidR="005E62D0" w:rsidRPr="001A3F26">
        <w:rPr>
          <w:rFonts w:cstheme="minorHAnsi"/>
        </w:rPr>
        <w:t>in press</w:t>
      </w:r>
      <w:r w:rsidRPr="001A3F26">
        <w:rPr>
          <w:rFonts w:eastAsia="Cambria" w:cstheme="minorHAnsi"/>
        </w:rPr>
        <w:t xml:space="preserve">; Van Zanten </w:t>
      </w:r>
      <w:r w:rsidR="00C56B4E" w:rsidRPr="001A3F26">
        <w:rPr>
          <w:rFonts w:eastAsia="Cambria" w:cstheme="minorHAnsi"/>
          <w:i/>
        </w:rPr>
        <w:t>et al.</w:t>
      </w:r>
      <w:r w:rsidR="007B0C37" w:rsidRPr="001A3F26">
        <w:rPr>
          <w:rFonts w:eastAsia="Cambria" w:cstheme="minorHAnsi"/>
        </w:rPr>
        <w:t xml:space="preserve">, </w:t>
      </w:r>
      <w:r w:rsidRPr="001A3F26">
        <w:rPr>
          <w:rFonts w:eastAsia="Cambria" w:cstheme="minorHAnsi"/>
        </w:rPr>
        <w:t>2016)</w:t>
      </w:r>
      <w:r w:rsidRPr="00946649">
        <w:rPr>
          <w:rFonts w:eastAsia="Cambria" w:cstheme="minorHAnsi"/>
          <w:lang w:val="en-US"/>
        </w:rPr>
        <w:fldChar w:fldCharType="end"/>
      </w:r>
      <w:r w:rsidRPr="001A3F26">
        <w:rPr>
          <w:rFonts w:eastAsia="Cambria" w:cstheme="minorHAnsi"/>
        </w:rPr>
        <w:t xml:space="preserve">. </w:t>
      </w:r>
      <w:r w:rsidRPr="00946649">
        <w:rPr>
          <w:rFonts w:eastAsia="Cambria" w:cstheme="minorHAnsi"/>
          <w:lang w:val="en-US"/>
        </w:rPr>
        <w:t xml:space="preserve">Water features also contribute to aesthetic pleasure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0142-6397", "abstract" : "Abstract A transparent and theory-based scheme for analysing visual character is presented. Based on a literature review, nine key visual concepts are identified: stewardship, coherence, disturbance, historicity, visual scale, imageability, complexity, naturalness and ephemera. The nine visual concepts are presented in a framework of four levels of abstraction, described through the concepts' visual dimensions, landscape attributes contributing to the concepts and potential visual indicators suggested for mapping and quantifying the concepts. Each of these concepts focuses on different aspects of the landscape important for visual quality, where visual quality is an holistic experience of them all. The visual concepts presented are used to describe different characteristics of visual landscapes, rather than presenting a normative value for visual quality. It is believed that this framework can be important for landscape assessment and the compilation of landscape character.", "author" : [ { "dropping-particle" : "", "family" : "Tveit", "given" : "M.", "non-dropping-particle" : "", "parse-names" : false, "suffix" : "" }, { "dropping-particle" : "", "family" : "Ode", "given" : "\u00c5.", "non-dropping-particle" : "", "parse-names" : false, "suffix" : "" }, { "dropping-particle" : "", "family" : "Fry", "given" : "G.", "non-dropping-particle" : "", "parse-names" : false, "suffix" : "" } ], "container-title" : "Landscape Research", "id" : "ITEM-1", "issue" : "3", "issued" : { "date-parts" : [ [ "2006", "7" ] ] }, "language" : "en", "page" : "229-255", "publisher" : "Routledge", "title" : "Key concepts in a framework for analysing visual landscape character", "type" : "article-journal", "volume" : "31" }, "uris" : [ "http://www.mendeley.com/documents/?uuid=a7f03f56-8325-4ba3-b12c-d4ac90d68fde", "http://www.mendeley.com/documents/?uuid=35924048-9133-4602-82dd-af54e984b096" ] }, { "id" : "ITEM-2", "itemData" : { "DOI" : "10.1016/S0169-2046(01)00243-2", "ISBN" : "0169-2046", "ISSN" : "01692046", "abstract" : "Why do group differences in landscape assessment exist? In the present paper, we explore the hypothesis that landscape preferences are associated with people's environmental value orientations, operationalised according to Thompson and Barton's [J. Environ. Psychol. 14 (1994) 199] distinctions between anthropocentric, ecocentric, and apathetic orientations toward the environment, preferences for local landscapes and environmental value orientations were surveyed in a sample of the adult population of R??ros, southern Norway. The highest preference was expressed for wildland scenes containing water, followed by cultural landscapes and traditional farm environments. Landscapes with elements of modern agricultural practises were the least preferred category. Significant positive correlations were found between the ecocentric environmental value orientation and a preference for wildlands with water, and for cultural landscapes. The anthropocentric value orientation correlated positively with a preference for farm environments, while environmental apathy was negatively associated with a preference for wildlands and cultural landscapes. The respondents agreed to ecocentric, but were neutral to anthropocentric statements. The findings indicate that the majority of the people in the area should be responsive to ecocentric arguments when development and conservation plans are presented. ?? 2002 Elsevier Science B.V. All rights reserved.", "author" : [ { "dropping-particle" : "", "family" : "Kaltenborn", "given" : "Bjorn P.", "non-dropping-particle" : "", "parse-names" : false, "suffix" : "" }, { "dropping-particle" : "", "family" : "Bjerke", "given" : "Tore", "non-dropping-particle" : "", "parse-names" : false, "suffix" : "" } ], "container-title" : "Landscape and Urban Planning", "id" : "ITEM-2", "issue" : "1", "issued" : { "date-parts" : [ [ "2002" ] ] }, "page" : "1-11", "title" : "Association between environmental value orientations and landscape preferences", "type" : "article-journal", "volume" : "59" }, "uris" : [ "http://www.mendeley.com/documents/?uuid=37b13bfe-ea7f-4648-bded-9d61364c1540", "http://www.mendeley.com/documents/?uuid=6640e18c-a2de-4a0a-ae25-8cc6d22ac800" ] }, { "id" : "ITEM-3", "itemData" : { "DOI" : "10.1073/pnas.XXXXXXXXXX", "author" : [ { "dropping-particle" : "", "family" : "Zanten", "given" : "Van", "non-dropping-particle" : "", "parse-names" : false, "suffix" : "" }, { "dropping-particle" : "", "family" : "Boris", "given" : "T", "non-dropping-particle" : "", "parse-names" : false, "suffix" : "" }, { "dropping-particle" : "", "family" : "Berkel", "given" : "Van", "non-dropping-particle" : "", "parse-names" : false, "suffix" : "" }, { "dropping-particle" : "", "family" : "Derek", "given" : "B", "non-dropping-particle" : "", "parse-names" : false, "suffix" : "" }, { "dropping-particle" : "", "family" : "Ross", "given" : "K", "non-dropping-particle" : "", "parse-names" : false, "suffix" : "" }, { "dropping-particle" : "", "family" : "Jordan", "given" : "W", "non-dropping-particle" : "", "parse-names" : false, "suffix" : "" }, { "dropping-particle" : "", "family" : "Koen", "given" : "F", "non-dropping-particle" : "", "parse-names" : false, "suffix" : "" } ], "id" : "ITEM-3", "issue" : "Xx", "issued" : { "date-parts" : [ [ "2016" ] ] }, "page" : "1-6", "title" : "Continental scale quantification of landscape values using social media data", "type" : "article-journal", "volume" : "XXX" }, "uris" : [ "http://www.mendeley.com/documents/?uuid=bd260fd8-1571-4b65-9885-55e48c5bc5b6", "http://www.mendeley.com/documents/?uuid=bef6a569-f298-40ee-97fa-cab212266829" ] } ], "mendeley" : { "formattedCitation" : "(Kaltenborn &amp; Bjerke, 2002; Tveit, Ode, &amp; Fry, 2006; V. Zanten et al., 2016)", "plainTextFormattedCitation" : "(Kaltenborn &amp; Bjerke, 2002; Tveit, Ode, &amp; Fry, 2006; V. Zanten et al., 2016)", "previouslyFormattedCitation" : "(Kaltenborn &amp; Bjerke, 2002; Tveit, Ode, &amp; Fry, 2006; V. Zanten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altenborn &amp; Bjerke, 2002; Tveit</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6; V</w:t>
      </w:r>
      <w:r>
        <w:rPr>
          <w:rFonts w:eastAsia="Cambria" w:cstheme="minorHAnsi"/>
          <w:lang w:val="en-US"/>
        </w:rPr>
        <w:t>an</w:t>
      </w:r>
      <w:r w:rsidRPr="00946649">
        <w:rPr>
          <w:rFonts w:eastAsia="Cambria" w:cstheme="minorHAnsi"/>
          <w:lang w:val="en-US"/>
        </w:rPr>
        <w:t xml:space="preserve"> Zanten </w:t>
      </w:r>
      <w:r w:rsidR="00C56B4E" w:rsidRPr="00C56B4E">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w:t>
      </w:r>
    </w:p>
    <w:p w14:paraId="1E36EEC2" w14:textId="576AD4E1" w:rsidR="001E43D4" w:rsidRPr="00946649" w:rsidRDefault="001E43D4" w:rsidP="001E43D4">
      <w:pPr>
        <w:tabs>
          <w:tab w:val="left" w:pos="1560"/>
        </w:tabs>
        <w:rPr>
          <w:lang w:val="en-US"/>
        </w:rPr>
      </w:pPr>
      <w:r w:rsidRPr="00946649">
        <w:rPr>
          <w:rFonts w:eastAsia="Cambria" w:cstheme="minorHAnsi"/>
          <w:lang w:val="en-US"/>
        </w:rPr>
        <w:t xml:space="preserve">The capacity of landscapes to provide aesthetic experience has declined because of urbanization, land-use intensification, rural abandonment, disappearance of common lands and water pollution (see Chapter 4)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659/mrd.0952", "ISBN" : "0276-4741", "ISSN" : "0276-4741", "abstract" : "Methode: Interviews", "author" : [ { "dropping-particle" : "", "family" : "Hunziker", "given" : "Marcel", "non-dropping-particle" : "", "parse-names" : false, "suffix" : "" }, { "dropping-particle" : "", "family" : "Felber", "given" : "Patricia", "non-dropping-particle" : "", "parse-names" : false, "suffix" : "" }, { "dropping-particle" : "", "family" : "Gehring", "given" : "Katrin", "non-dropping-particle" : "", "parse-names" : false, "suffix" : "" }, { "dropping-particle" : "", "family" : "Buchecker", "given" : "Matthias", "non-dropping-particle" : "", "parse-names" : false, "suffix" : "" }, { "dropping-particle" : "", "family" : "Bauer", "given" : "Nicole", "non-dropping-particle" : "", "parse-names" : false, "suffix" : "" }, { "dropping-particle" : "", "family" : "Kienast", "given" : "Felix", "non-dropping-particle" : "", "parse-names" : false, "suffix" : "" } ], "container-title" : "Mountain Research and Development", "id" : "ITEM-1", "issue" : "2", "issued" : { "date-parts" : [ [ "2008" ] ] }, "page" : "140-147", "title" : "Evaluation of Landscape Change by Different Social Groups", "type" : "article-journal", "volume" : "28" }, "uris" : [ "http://www.mendeley.com/documents/?uuid=6c47e715-168d-4503-b5e0-a59d1d47360d", "http://www.mendeley.com/documents/?uuid=3975665c-d094-4177-8568-8c5a066046e2" ] }, { "id" : "ITEM-2", "itemData" : { "DOI" : "10.1016/j.landurbplan.2013.03.012", "ISSN" : "0169-2046", "author" : [ { "dropping-particle" : "", "family" : "Ruskule", "given" : "Anda", "non-dropping-particle" : "", "parse-names" : false, "suffix" : "" }, { "dropping-particle" : "", "family" : "Nikodemus", "given" : "Olgerts", "non-dropping-particle" : "", "parse-names" : false, "suffix" : "" }, { "dropping-particle" : "", "family" : "Kasparinskis", "given" : "Raimonds", "non-dropping-particle" : "", "parse-names" : false, "suffix" : "" }, { "dropping-particle" : "", "family" : "Bell", "given" : "Simon", "non-dropping-particle" : "", "parse-names" : false, "suffix" : "" }, { "dropping-particle" : "", "family" : "Urtane", "given" : "Ilze", "non-dropping-particle" : "", "parse-names" : false, "suffix" : "" } ], "container-title" : "Landscape and Urban Planning", "id" : "ITEM-2", "issued" : { "date-parts" : [ [ "2013" ] ] }, "page" : "49-61", "publisher" : "Elsevier B.V.", "title" : "Landscape and Urban Planning The perception of abandoned farmland by local people and experts : Landscape value and perspectives on future land use", "type" : "article-journal", "volume" : "115" }, "uris" : [ "http://www.mendeley.com/documents/?uuid=7962d6cd-5bc8-4d48-b6f0-ae824ced38d2", "http://www.mendeley.com/documents/?uuid=49af6f44-6f65-47b5-96f4-f0591b4d7490" ] }, { "id" : "ITEM-3", "itemData" : { "DOI" : "10.3986/GV87203", "ISSN" : "1580335X", "abstract" : "\u00a9 2015, Zveza geografov Slovenije. All rights reserved.The main purpose of this paper is to review the literature and national documents, and define the meaning and roles of various types of good in the rural cultural landscape. We identified four main categories: private good, toll good, common good, and public good. The scope, uses, and benefits of goods in the cultural landscape change over time due to, inter alia, socio-political processes and formal (non)recognition at the institutional level. Further, we discuss how public good and common good benefit the community, and the necessity of sound management and conservation of common good in the form of common property. In the context of public good, supporting, regulating, and cultural ecosystem services are becoming increasingly important. They are non-subtractable, but they are inextricably linked to private land. As there are many points of conflict in the use of common and public goods, their protection should be provided in the relevant legislation.", "author" : [ { "dropping-particle" : "", "family" : "Hribar", "given" : "Mateja S", "non-dropping-particle" : "", "parse-names" : false, "suffix" : "" }, { "dropping-particle" : "", "family" : "Bole", "given" : "David", "non-dropping-particle" : "", "parse-names" : false, "suffix" : "" }, { "dropping-particle" : "", "family" : "Urbanc", "given" : "Mimi", "non-dropping-particle" : "", "parse-names" : false, "suffix" : "" } ], "container-title" : "Geografski Vestnik", "id" : "ITEM-3", "issue" : "2", "issued" : { "date-parts" : [ [ "2015" ] ] }, "page" : "43-57", "title" : "Javno in skupno dobro v kulturni pokrajini", "type" : "article-journal", "volume" : "87" }, "uris" : [ "http://www.mendeley.com/documents/?uuid=3658223a-50c9-4606-9412-dc8a38a0d0e5", "http://www.mendeley.com/documents/?uuid=4287c877-d179-46c8-8d47-abea77069594" ] } ], "mendeley" : { "formattedCitation" : "(Hribar, Bole, &amp; Urbanc, 2015; Hunziker et al., 2008; Ruskule, Nikodemus, Kasparinskis, Bell, &amp; Urtane, 2013)", "plainTextFormattedCitation" : "(Hribar, Bole, &amp; Urbanc, 2015; Hunziker et al., 2008; Ruskule, Nikodemus, Kasparinskis, Bell, &amp; Urtane, 2013)", "previouslyFormattedCitation" : "(Hribar, Bole, &amp; Urbanc, 2015; Hunziker et al., 2008; Ruskule, Nikodemus, Kasparinskis, Bell, &amp; Urtane,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Pr>
          <w:rFonts w:eastAsia="Cambria" w:cstheme="minorHAnsi"/>
          <w:lang w:val="en-US"/>
        </w:rPr>
        <w:t xml:space="preserve">Šmid </w:t>
      </w:r>
      <w:r w:rsidRPr="00946649">
        <w:rPr>
          <w:rFonts w:eastAsia="Cambria" w:cstheme="minorHAnsi"/>
          <w:lang w:val="en-US"/>
        </w:rPr>
        <w:t>Hribar</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xml:space="preserve">, 2015; Hunziker </w:t>
      </w:r>
      <w:r w:rsidR="00C56B4E" w:rsidRPr="00C56B4E">
        <w:rPr>
          <w:rFonts w:eastAsia="Cambria" w:cstheme="minorHAnsi"/>
          <w:i/>
          <w:lang w:val="en-US"/>
        </w:rPr>
        <w:t>et al.</w:t>
      </w:r>
      <w:r w:rsidRPr="00946649">
        <w:rPr>
          <w:rFonts w:eastAsia="Cambria" w:cstheme="minorHAnsi"/>
          <w:lang w:val="en-US"/>
        </w:rPr>
        <w:t>, 2008; Ruskule</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w:t>
      </w:r>
    </w:p>
    <w:p w14:paraId="3C723AE7" w14:textId="77777777" w:rsidR="001E43D4" w:rsidRPr="00946649" w:rsidRDefault="001E43D4" w:rsidP="001E43D4">
      <w:pPr>
        <w:rPr>
          <w:lang w:val="en-US"/>
        </w:rPr>
      </w:pPr>
    </w:p>
    <w:p w14:paraId="054A9320" w14:textId="3C3415E7" w:rsidR="001E43D4" w:rsidRPr="00946649" w:rsidRDefault="001E43D4" w:rsidP="001F0516">
      <w:pPr>
        <w:pStyle w:val="Heading4"/>
        <w:rPr>
          <w:lang w:eastAsia="ja-JP" w:bidi="en-US"/>
        </w:rPr>
      </w:pPr>
      <w:bookmarkStart w:id="800" w:name="_Toc519504466"/>
      <w:r w:rsidRPr="00946649">
        <w:rPr>
          <w:lang w:eastAsia="ja-JP" w:bidi="en-US"/>
        </w:rPr>
        <w:t>Supporting identities</w:t>
      </w:r>
      <w:bookmarkEnd w:id="800"/>
    </w:p>
    <w:p w14:paraId="18FAF8FC" w14:textId="7CB10DBD" w:rsidR="001E43D4" w:rsidRPr="00946649" w:rsidRDefault="001E43D4" w:rsidP="001E43D4">
      <w:pPr>
        <w:rPr>
          <w:rFonts w:eastAsia="Cambria" w:cstheme="minorHAnsi"/>
          <w:lang w:val="en-US"/>
        </w:rPr>
      </w:pPr>
      <w:r w:rsidRPr="00946649">
        <w:rPr>
          <w:rFonts w:eastAsia="Cambria" w:cstheme="minorHAnsi"/>
          <w:lang w:val="en-US"/>
        </w:rPr>
        <w:t xml:space="preserve">Individuals derive a good quality of life from knowing of the mere existence of particular species, ecosystems or a landscapes, independent of their actual us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Krutilla", "given" : "J.V.", "non-dropping-particle" : "", "parse-names" : false, "suffix" : "" } ], "container-title" : "The American Economic Review", "id" : "ITEM-1", "issue" : "4", "issued" : { "date-parts" : [ [ "1967" ] ] }, "page" : "777-786", "title" : "Conservation Reconsidered", "type" : "article-journal", "volume" : "57" }, "uris" : [ "http://www.mendeley.com/documents/?uuid=a6dcbe23-c83b-4098-9f18-4232cb4fe519", "http://www.mendeley.com/documents/?uuid=6736ea4c-4ba9-46c6-b746-416cfa5b9bc4" ] }, { "id" : "ITEM-2", "itemData" : { "DOI" : "10.1525/bio.2012.62.5.12", "ISBN" : "0006-3568",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2", "issue" : "5", "issued" : { "date-parts" : [ [ "2012" ] ] }, "page" : "503-507", "publisher" : "American Institute of Biological Sciences", "title" : "Finding Common Ground for Biodiversity and Ecosystem Services", "type" : "article-journal", "volume" : "62" }, "uris" : [ "http://www.mendeley.com/documents/?uuid=f71e87ee-2a04-44e2-8004-64105d287d33", "http://www.mendeley.com/documents/?uuid=48caf9ba-6165-49f7-a6ca-8ccb3ecea1d6" ] } ], "mendeley" : { "formattedCitation" : "(Krutilla, 1967; Reyers, Polasky, Tallis, Mooney, &amp; Larigauderie, 2012)", "plainTextFormattedCitation" : "(Krutilla, 1967; Reyers, Polasky, Tallis, Mooney, &amp; Larigauderie, 2012)", "previouslyFormattedCitation" : "(Krutilla, 1967; Reyers, Polasky, Tallis, Mooney, &amp; Larigauderie,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rutilla, 1967; Reyers</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but also from </w:t>
      </w:r>
      <w:r w:rsidRPr="00946649">
        <w:rPr>
          <w:rFonts w:ascii="Calibri" w:hAnsi="Calibri" w:cs="Calibri"/>
          <w:lang w:val="en-US"/>
        </w:rPr>
        <w:t>their sense of place, cultural heritage, and from spiritual experiences</w:t>
      </w:r>
      <w:r w:rsidRPr="00946649">
        <w:rPr>
          <w:rFonts w:eastAsia="Cambria" w:cstheme="minorHAnsi"/>
          <w:lang w:val="en-US"/>
        </w:rPr>
        <w:t xml:space="preserve">. In contrast to physical </w:t>
      </w:r>
      <w:r w:rsidRPr="00946649">
        <w:rPr>
          <w:rFonts w:eastAsia="Cambria" w:cstheme="minorHAnsi"/>
          <w:lang w:val="en-US"/>
        </w:rPr>
        <w:lastRenderedPageBreak/>
        <w:t xml:space="preserve">and experiential values (see Section 2.2.3.2), this </w:t>
      </w:r>
      <w:r w:rsidRPr="00946649">
        <w:rPr>
          <w:lang w:val="en-US"/>
        </w:rPr>
        <w:t xml:space="preserve">contribution from nature to people </w:t>
      </w:r>
      <w:r w:rsidRPr="00946649">
        <w:rPr>
          <w:rFonts w:eastAsia="Cambria" w:cstheme="minorHAnsi"/>
          <w:lang w:val="en-US"/>
        </w:rPr>
        <w:t xml:space="preserve">relates to virtues and principl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09218009",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u2014variously lumped together with/as cultural services\u2014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u2018cultural\u2019 benefits, full characterization of services must address non-material values through methods from diverse social sciences.", "author" : [ { "dropping-particle" : "", "family" : "Chan", "given" : "Kai M.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1", "issued" : { "date-parts" : [ [ "2012", "2" ] ] }, "page" : "8-18", "title" : "Rethinking ecosystem services to better address and navigate cultural values", "type" : "article-journal", "volume" : "74" }, "uris" : [ "http://www.mendeley.com/documents/?uuid=dde0e2e5-669e-490a-b270-6aabbf329a9b", "http://www.mendeley.com/documents/?uuid=ea11478b-3f58-42c2-8b97-63e8c6dd880f" ] } ], "mendeley" : { "formattedCitation" : "(Chan, Satterfield, &amp; Goldstein, 2012)", "plainTextFormattedCitation" : "(Chan, Satterfield, &amp; Goldstein, 2012)", "previouslyFormattedCitation" : "(Chan, Satterfield, &amp; Goldstein,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Chan</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w:t>
      </w:r>
    </w:p>
    <w:p w14:paraId="6F2EA486" w14:textId="77777777" w:rsidR="001E43D4" w:rsidRPr="00946649" w:rsidRDefault="001E43D4" w:rsidP="001E43D4">
      <w:pPr>
        <w:rPr>
          <w:b/>
          <w:u w:val="single"/>
          <w:lang w:val="en-US" w:eastAsia="ja-JP" w:bidi="en-US"/>
        </w:rPr>
      </w:pPr>
    </w:p>
    <w:p w14:paraId="6B6AA5BC" w14:textId="5BF0F519" w:rsidR="001E43D4" w:rsidRPr="00946649" w:rsidRDefault="001E43D4" w:rsidP="004417BA">
      <w:pPr>
        <w:pStyle w:val="Heading5"/>
      </w:pPr>
      <w:bookmarkStart w:id="801" w:name="_Toc519504467"/>
      <w:r w:rsidRPr="00946649">
        <w:t>Protected areas</w:t>
      </w:r>
      <w:bookmarkEnd w:id="801"/>
    </w:p>
    <w:p w14:paraId="7564FD47" w14:textId="74E6FE45" w:rsidR="001E43D4" w:rsidRPr="00946649" w:rsidRDefault="001E43D4" w:rsidP="001E43D4">
      <w:pPr>
        <w:rPr>
          <w:rFonts w:eastAsia="Cambria" w:cstheme="minorHAnsi"/>
          <w:lang w:val="en-US"/>
        </w:rPr>
      </w:pPr>
      <w:r w:rsidRPr="00946649">
        <w:rPr>
          <w:rFonts w:eastAsia="Cambria" w:cstheme="minorHAnsi"/>
          <w:lang w:val="en-US"/>
        </w:rPr>
        <w:t xml:space="preserve">Protected areas indicate where societies have expressed their will to protect species and ecosystems. Protected areas can take many forms, as distinguished b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IUCN", "given" : "", "non-dropping-particle" : "", "parse-names" : false, "suffix" : "" } ], "id" : "ITEM-1", "issued" : { "date-parts" : [ [ "2017" ] ] }, "title" : "Protected Areas Categories | IUCN", "type" : "webpage" }, "uris" : [ "http://www.mendeley.com/documents/?uuid=6af3bf77-02f0-4a40-a51c-522e280d79ac", "http://www.mendeley.com/documents/?uuid=2be33827-750e-4172-87d4-47feb1e2c617" ] } ], "mendeley" : { "formattedCitation" : "(IUCN, 2017)", "plainTextFormattedCitation" : "(IUCN, 2017)", "previouslyFormattedCitation" : "(IUCN,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IUCN, 2017)</w:t>
      </w:r>
      <w:r w:rsidRPr="00946649">
        <w:rPr>
          <w:rFonts w:eastAsia="Cambria" w:cstheme="minorHAnsi"/>
          <w:lang w:val="en-US"/>
        </w:rPr>
        <w:fldChar w:fldCharType="end"/>
      </w:r>
      <w:r w:rsidRPr="00946649">
        <w:rPr>
          <w:rFonts w:eastAsia="Cambria" w:cstheme="minorHAnsi"/>
          <w:lang w:val="en-US"/>
        </w:rPr>
        <w:t xml:space="preserve">. Some categories of protected areas contain core zones, where natural dynamics can take place and which are largely inaccessible to the public. These categories are: “Ia Strict Nature Reserve”, “Ib Wilderness Area”, “II National Park” and “IV Habitat/species management area”. The status of these protected areas in Europe and Central Asia, as reported in the World Database on Protected Area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UNEP-WCMC", "given" : "", "non-dropping-particle" : "", "parse-names" : false, "suffix" : "" }, { "dropping-particle" : "", "family" : "IUCN", "given" : "", "non-dropping-particle" : "", "parse-names" : false, "suffix" : "" } ], "id" : "ITEM-1", "issued" : { "date-parts" : [ [ "2016" ] ] }, "publisher-place" : "Cambridge, UK and Gland, Switzerland", "title" : "Protected Planet Report", "type" : "report" }, "uris" : [ "http://www.mendeley.com/documents/?uuid=9146b8ab-4504-4774-93c9-fdee8cb5a121", "http://www.mendeley.com/documents/?uuid=818cd710-8f3f-45d0-9d09-23d208eb9f72" ] } ], "mendeley" : { "formattedCitation" : "(UNEP-WCMC &amp; IUCN, 2016)", "plainTextFormattedCitation" : "(UNEP-WCMC &amp; IUCN, 2016)", "previouslyFormattedCitation" : "(UNEP-WCMC &amp; IUCN,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UNEP-WCMC &amp; IUCN, 2016)</w:t>
      </w:r>
      <w:r w:rsidRPr="00946649">
        <w:rPr>
          <w:rFonts w:eastAsia="Cambria" w:cstheme="minorHAnsi"/>
          <w:lang w:val="en-US"/>
        </w:rPr>
        <w:fldChar w:fldCharType="end"/>
      </w:r>
      <w:r w:rsidRPr="00946649">
        <w:rPr>
          <w:rFonts w:eastAsia="Cambria" w:cstheme="minorHAnsi"/>
          <w:lang w:val="en-US"/>
        </w:rPr>
        <w:t xml:space="preserve">, was used as an indicator for “supporting identities” (see </w:t>
      </w:r>
      <w:r w:rsidR="00F767EB">
        <w:rPr>
          <w:rFonts w:eastAsia="Cambria" w:cstheme="minorHAnsi"/>
          <w:b/>
          <w:lang w:val="en-US"/>
        </w:rPr>
        <w:t>Figure 2.44</w:t>
      </w:r>
      <w:r w:rsidRPr="00946649">
        <w:rPr>
          <w:rFonts w:eastAsia="Cambria" w:cstheme="minorHAnsi"/>
          <w:b/>
          <w:lang w:val="en-US"/>
        </w:rPr>
        <w:t xml:space="preserve"> </w:t>
      </w:r>
      <w:r w:rsidRPr="00946649">
        <w:rPr>
          <w:rFonts w:eastAsia="Cambria" w:cstheme="minorHAnsi"/>
          <w:lang w:val="en-US"/>
        </w:rPr>
        <w:t>and</w:t>
      </w:r>
      <w:r w:rsidRPr="00946649">
        <w:rPr>
          <w:rFonts w:eastAsia="Cambria" w:cstheme="minorHAnsi"/>
          <w:b/>
          <w:lang w:val="en-US"/>
        </w:rPr>
        <w:t xml:space="preserve"> Table 2.5</w:t>
      </w:r>
      <w:r w:rsidRPr="00946649">
        <w:rPr>
          <w:rFonts w:eastAsia="Cambria" w:cstheme="minorHAnsi"/>
          <w:lang w:val="en-US"/>
        </w:rPr>
        <w:t xml:space="preserve">). Globally, there has been an increase in protected areas (all IUCN categories) from about 8% in 1990 to 14.7% in 2016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UNEP-WCMC", "given" : "", "non-dropping-particle" : "", "parse-names" : false, "suffix" : "" }, { "dropping-particle" : "", "family" : "IUCN", "given" : "", "non-dropping-particle" : "", "parse-names" : false, "suffix" : "" } ], "id" : "ITEM-1", "issued" : { "date-parts" : [ [ "2016" ] ] }, "publisher-place" : "Cambridge, UK and Gland, Switzerland", "title" : "Protected Planet Report", "type" : "report" }, "uris" : [ "http://www.mendeley.com/documents/?uuid=818cd710-8f3f-45d0-9d09-23d208eb9f72", "http://www.mendeley.com/documents/?uuid=9146b8ab-4504-4774-93c9-fdee8cb5a121" ] } ], "mendeley" : { "formattedCitation" : "(UNEP-WCMC &amp; IUCN, 2016)", "plainTextFormattedCitation" : "(UNEP-WCMC &amp; IUCN, 2016)", "previouslyFormattedCitation" : "(UNEP-WCMC &amp; IUCN,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UNEP-WCMC &amp; IUCN, 2016)</w:t>
      </w:r>
      <w:r w:rsidRPr="00946649">
        <w:rPr>
          <w:rFonts w:eastAsia="Cambria" w:cstheme="minorHAnsi"/>
          <w:lang w:val="en-US"/>
        </w:rPr>
        <w:fldChar w:fldCharType="end"/>
      </w:r>
      <w:r w:rsidRPr="00946649">
        <w:rPr>
          <w:rFonts w:eastAsia="Cambria" w:cstheme="minorHAnsi"/>
          <w:lang w:val="en-US"/>
        </w:rPr>
        <w:t xml:space="preserve">. It should be noted that motivations to establish a protected area differ, so the chosen indicator does not necessarily reflect particularly important species and ecosystem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bstract" : "Background About an eighth of the earth's land surface is in protected areas (hereafter \u201cPAs\u201d), most created during the 20th century. Natural landscapes are critical for species persistence and PAs can play a major role in conservation and in climate policy. Such contributions may be harder than expected to implement if new PAs are constrained to the same kinds of locations that PAs currently occupy.  Methodology/Principal Findings Quantitatively extending the perception that PAs occupy \u201crock and ice\u201d, we show that across 147 nations PA networks are biased towards places that are unlikely to face land conversion pressures even in the absence of protection. We test each country's PA network for bias in elevation, slope, distances to roads and cities, and suitability for agriculture. Further, within each country's set of PAs, we also ask if the level of protection is biased in these ways. We find that the significant majority of national PA networks are biased to higher elevations, steeper slopes and greater distances to roads and cities. Also, within a country, PAs with higher protection status are more biased than are the PAs with lower protection statuses.  Conclusions/Significance In sum, PAs are biased towards where they can least prevent land conversion (even if they offer perfect protection). These globally comprehensive results extend findings from nation-level analyses. They imply that siting rules such as the Convention on Biological Diversity's 2010 Target [to protect 10% of all ecoregions] might raise PA impacts if applied at the country level. In light of the potential for global carbon-based payments for avoided deforestation or REDD, these results suggest that attention to threat could improve outcomes from the creation and management of PAs.", "author" : [ { "dropping-particle" : "", "family" : "Joppa", "given" : "Lucas N", "non-dropping-particle" : "", "parse-names" : false, "suffix" : "" }, { "dropping-particle" : "", "family" : "Pfaff", "given" : "Alexander", "non-dropping-particle" : "", "parse-names" : false, "suffix" : "" } ], "container-title" : "PLOS ONE", "id" : "ITEM-1", "issue" : "12", "issued" : { "date-parts" : [ [ "2009", "12" ] ] }, "page" : "e8273", "publisher" : "Public Library of Science", "title" : "High and Far: Biases in the Location of Protected Areas", "type" : "article-journal", "volume" : "4" }, "uris" : [ "http://www.mendeley.com/documents/?uuid=9d8c5c8c-bffb-4187-b942-b975106973c9", "http://www.mendeley.com/documents/?uuid=521e02e0-64fa-4d50-adb1-a589d5360169" ] } ], "mendeley" : { "formattedCitation" : "(Joppa &amp; Pfaff, 2009)", "plainTextFormattedCitation" : "(Joppa &amp; Pfaff, 2009)", "previouslyFormattedCitation" : "(Joppa &amp; Pfaff,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Joppa &amp; Pfaff, 2009)</w:t>
      </w:r>
      <w:r w:rsidRPr="00946649">
        <w:rPr>
          <w:rFonts w:eastAsia="Cambria" w:cstheme="minorHAnsi"/>
          <w:lang w:val="en-US"/>
        </w:rPr>
        <w:fldChar w:fldCharType="end"/>
      </w:r>
      <w:r w:rsidRPr="00946649">
        <w:rPr>
          <w:rFonts w:eastAsia="Cambria" w:cstheme="minorHAnsi"/>
          <w:lang w:val="en-US"/>
        </w:rPr>
        <w:t>.</w:t>
      </w:r>
    </w:p>
    <w:p w14:paraId="1F2D062D" w14:textId="072C71B0" w:rsidR="00667D19" w:rsidRPr="00667D19" w:rsidRDefault="00667D19" w:rsidP="00667D19">
      <w:pPr>
        <w:rPr>
          <w:lang w:val="en-US"/>
        </w:rPr>
      </w:pPr>
      <w:r>
        <w:rPr>
          <w:lang w:eastAsia="en-GB"/>
        </w:rPr>
        <w:drawing>
          <wp:inline distT="0" distB="0" distL="0" distR="0" wp14:anchorId="4F1230D2" wp14:editId="5703A90C">
            <wp:extent cx="5731510" cy="3123565"/>
            <wp:effectExtent l="0" t="0" r="254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731510" cy="3123565"/>
                    </a:xfrm>
                    <a:prstGeom prst="rect">
                      <a:avLst/>
                    </a:prstGeom>
                  </pic:spPr>
                </pic:pic>
              </a:graphicData>
            </a:graphic>
          </wp:inline>
        </w:drawing>
      </w:r>
    </w:p>
    <w:p w14:paraId="6628DD9F" w14:textId="7805306A" w:rsidR="001E43D4" w:rsidRPr="00946649" w:rsidRDefault="00667D19" w:rsidP="000226B2">
      <w:pPr>
        <w:pStyle w:val="Caption"/>
      </w:pPr>
      <w:r>
        <w:t>Table 2.5</w:t>
      </w:r>
      <w:r w:rsidR="001E43D4" w:rsidRPr="00AA0186">
        <w:t>: Proportion of protected areas in Europe and Central Asia. The table displays strong protection categories (Ia, Ib, II and IV) in the four subregions. Source: World Database on Protected Areas (</w:t>
      </w:r>
      <w:r w:rsidR="008E04AB" w:rsidRPr="00547304">
        <w:rPr>
          <w:rFonts w:eastAsia="MS Gothic" w:cstheme="minorHAnsi"/>
          <w:bCs/>
        </w:rPr>
        <w:t>UNEP-WCMC &amp; IUCN, 2016</w:t>
      </w:r>
      <w:r w:rsidR="001E43D4" w:rsidRPr="00AA0186">
        <w: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406"/>
        <w:gridCol w:w="1276"/>
        <w:gridCol w:w="1434"/>
        <w:gridCol w:w="1522"/>
        <w:gridCol w:w="1721"/>
      </w:tblGrid>
      <w:tr w:rsidR="001E43D4" w:rsidRPr="00946649" w14:paraId="7855A5E7" w14:textId="77777777" w:rsidTr="006901F5">
        <w:tc>
          <w:tcPr>
            <w:tcW w:w="1708" w:type="dxa"/>
          </w:tcPr>
          <w:p w14:paraId="48CB0A4F" w14:textId="77777777" w:rsidR="001E43D4" w:rsidRPr="00946649" w:rsidRDefault="001E43D4" w:rsidP="001E43D4">
            <w:pPr>
              <w:rPr>
                <w:rFonts w:eastAsia="Cambria" w:cstheme="minorHAnsi"/>
                <w:b/>
                <w:sz w:val="20"/>
                <w:lang w:val="en-US"/>
              </w:rPr>
            </w:pPr>
            <w:r w:rsidRPr="00946649">
              <w:rPr>
                <w:rFonts w:eastAsia="Cambria" w:cstheme="minorHAnsi"/>
                <w:b/>
                <w:sz w:val="20"/>
                <w:lang w:val="en-US"/>
              </w:rPr>
              <w:t>Region</w:t>
            </w:r>
          </w:p>
        </w:tc>
        <w:tc>
          <w:tcPr>
            <w:tcW w:w="1406" w:type="dxa"/>
          </w:tcPr>
          <w:p w14:paraId="0F5A7F5A" w14:textId="77777777" w:rsidR="006901F5" w:rsidRDefault="001E43D4" w:rsidP="00503C3C">
            <w:pPr>
              <w:jc w:val="left"/>
              <w:rPr>
                <w:rFonts w:eastAsia="Cambria" w:cstheme="minorHAnsi"/>
                <w:b/>
                <w:sz w:val="20"/>
                <w:lang w:val="en-US"/>
              </w:rPr>
            </w:pPr>
            <w:r w:rsidRPr="00946649">
              <w:rPr>
                <w:rFonts w:eastAsia="Cambria" w:cstheme="minorHAnsi"/>
                <w:b/>
                <w:sz w:val="20"/>
                <w:lang w:val="en-US"/>
              </w:rPr>
              <w:t xml:space="preserve">Ia </w:t>
            </w:r>
          </w:p>
          <w:p w14:paraId="3057419B" w14:textId="41E87EEF" w:rsidR="001E43D4" w:rsidRPr="00946649" w:rsidRDefault="001E43D4" w:rsidP="00503C3C">
            <w:pPr>
              <w:jc w:val="left"/>
              <w:rPr>
                <w:rFonts w:eastAsia="Cambria" w:cstheme="minorHAnsi"/>
                <w:b/>
                <w:sz w:val="20"/>
                <w:lang w:val="en-US"/>
              </w:rPr>
            </w:pPr>
            <w:r w:rsidRPr="00946649">
              <w:rPr>
                <w:rFonts w:eastAsia="Cambria" w:cstheme="minorHAnsi"/>
                <w:b/>
                <w:sz w:val="20"/>
                <w:lang w:val="en-US"/>
              </w:rPr>
              <w:t>Strict nature reserve [% of land area]</w:t>
            </w:r>
          </w:p>
        </w:tc>
        <w:tc>
          <w:tcPr>
            <w:tcW w:w="1276" w:type="dxa"/>
          </w:tcPr>
          <w:p w14:paraId="27A3FD21" w14:textId="77777777" w:rsidR="006901F5" w:rsidRDefault="001E43D4" w:rsidP="00503C3C">
            <w:pPr>
              <w:jc w:val="left"/>
              <w:rPr>
                <w:rFonts w:eastAsia="Cambria" w:cstheme="minorHAnsi"/>
                <w:b/>
                <w:sz w:val="20"/>
                <w:lang w:val="en-US"/>
              </w:rPr>
            </w:pPr>
            <w:r w:rsidRPr="00946649">
              <w:rPr>
                <w:rFonts w:eastAsia="Cambria" w:cstheme="minorHAnsi"/>
                <w:b/>
                <w:sz w:val="20"/>
                <w:lang w:val="en-US"/>
              </w:rPr>
              <w:t xml:space="preserve">Ib </w:t>
            </w:r>
          </w:p>
          <w:p w14:paraId="1E7CA709" w14:textId="122EC764" w:rsidR="001E43D4" w:rsidRPr="00946649" w:rsidRDefault="001E43D4" w:rsidP="00503C3C">
            <w:pPr>
              <w:jc w:val="left"/>
              <w:rPr>
                <w:rFonts w:eastAsia="Cambria" w:cstheme="minorHAnsi"/>
                <w:b/>
                <w:sz w:val="20"/>
                <w:lang w:val="en-US"/>
              </w:rPr>
            </w:pPr>
            <w:r w:rsidRPr="00946649">
              <w:rPr>
                <w:rFonts w:eastAsia="Cambria" w:cstheme="minorHAnsi"/>
                <w:b/>
                <w:sz w:val="20"/>
                <w:lang w:val="en-US"/>
              </w:rPr>
              <w:t>Wilderness area [% of land area]</w:t>
            </w:r>
          </w:p>
        </w:tc>
        <w:tc>
          <w:tcPr>
            <w:tcW w:w="1434" w:type="dxa"/>
          </w:tcPr>
          <w:p w14:paraId="7447CC73" w14:textId="77777777" w:rsidR="006901F5" w:rsidRDefault="001E43D4" w:rsidP="00503C3C">
            <w:pPr>
              <w:jc w:val="left"/>
              <w:rPr>
                <w:rFonts w:eastAsia="Cambria" w:cstheme="minorHAnsi"/>
                <w:b/>
                <w:sz w:val="20"/>
                <w:lang w:val="en-US"/>
              </w:rPr>
            </w:pPr>
            <w:r w:rsidRPr="00946649">
              <w:rPr>
                <w:rFonts w:eastAsia="Cambria" w:cstheme="minorHAnsi"/>
                <w:b/>
                <w:sz w:val="20"/>
                <w:lang w:val="en-US"/>
              </w:rPr>
              <w:t xml:space="preserve">II </w:t>
            </w:r>
          </w:p>
          <w:p w14:paraId="2F20C1F0" w14:textId="34F9F564" w:rsidR="001E43D4" w:rsidRPr="00946649" w:rsidRDefault="001E43D4" w:rsidP="00503C3C">
            <w:pPr>
              <w:jc w:val="left"/>
              <w:rPr>
                <w:rFonts w:eastAsia="Cambria" w:cstheme="minorHAnsi"/>
                <w:b/>
                <w:sz w:val="20"/>
                <w:lang w:val="en-US"/>
              </w:rPr>
            </w:pPr>
            <w:r w:rsidRPr="00946649">
              <w:rPr>
                <w:rFonts w:eastAsia="Cambria" w:cstheme="minorHAnsi"/>
                <w:b/>
                <w:sz w:val="20"/>
                <w:lang w:val="en-US"/>
              </w:rPr>
              <w:t>National Park [% of land area]</w:t>
            </w:r>
          </w:p>
        </w:tc>
        <w:tc>
          <w:tcPr>
            <w:tcW w:w="1522" w:type="dxa"/>
          </w:tcPr>
          <w:p w14:paraId="477D9BA0" w14:textId="77777777" w:rsidR="006901F5" w:rsidRDefault="001E43D4" w:rsidP="00503C3C">
            <w:pPr>
              <w:jc w:val="left"/>
              <w:rPr>
                <w:rFonts w:eastAsia="Cambria" w:cstheme="minorHAnsi"/>
                <w:b/>
                <w:sz w:val="20"/>
                <w:lang w:val="en-US"/>
              </w:rPr>
            </w:pPr>
            <w:r w:rsidRPr="00946649">
              <w:rPr>
                <w:rFonts w:eastAsia="Cambria" w:cstheme="minorHAnsi"/>
                <w:b/>
                <w:sz w:val="20"/>
                <w:lang w:val="en-US"/>
              </w:rPr>
              <w:t xml:space="preserve">IV </w:t>
            </w:r>
          </w:p>
          <w:p w14:paraId="16BCDA79" w14:textId="751526C7" w:rsidR="001E43D4" w:rsidRPr="00946649" w:rsidRDefault="001E43D4" w:rsidP="00503C3C">
            <w:pPr>
              <w:jc w:val="left"/>
              <w:rPr>
                <w:rFonts w:eastAsia="Cambria" w:cstheme="minorHAnsi"/>
                <w:b/>
                <w:sz w:val="20"/>
                <w:lang w:val="en-US"/>
              </w:rPr>
            </w:pPr>
            <w:r w:rsidRPr="00946649">
              <w:rPr>
                <w:rFonts w:eastAsia="Cambria" w:cstheme="minorHAnsi"/>
                <w:b/>
                <w:sz w:val="20"/>
                <w:lang w:val="en-US"/>
              </w:rPr>
              <w:t>Habitat/species management area [% of land area]</w:t>
            </w:r>
          </w:p>
        </w:tc>
        <w:tc>
          <w:tcPr>
            <w:tcW w:w="1721" w:type="dxa"/>
          </w:tcPr>
          <w:p w14:paraId="661615F8" w14:textId="77777777" w:rsidR="001E43D4" w:rsidRPr="00946649" w:rsidRDefault="001E43D4" w:rsidP="00503C3C">
            <w:pPr>
              <w:jc w:val="left"/>
              <w:rPr>
                <w:rFonts w:eastAsia="Cambria" w:cstheme="minorHAnsi"/>
                <w:b/>
                <w:sz w:val="20"/>
                <w:lang w:val="en-US"/>
              </w:rPr>
            </w:pPr>
            <w:r w:rsidRPr="00946649">
              <w:rPr>
                <w:rFonts w:eastAsia="Cambria" w:cstheme="minorHAnsi"/>
                <w:b/>
                <w:sz w:val="20"/>
                <w:lang w:val="en-US"/>
              </w:rPr>
              <w:t>Total area (in km</w:t>
            </w:r>
            <w:r w:rsidRPr="00946649">
              <w:rPr>
                <w:rFonts w:eastAsia="Cambria" w:cstheme="minorHAnsi"/>
                <w:b/>
                <w:sz w:val="20"/>
                <w:vertAlign w:val="superscript"/>
                <w:lang w:val="en-US"/>
              </w:rPr>
              <w:t>2</w:t>
            </w:r>
            <w:r w:rsidRPr="00946649">
              <w:rPr>
                <w:rFonts w:eastAsia="Cambria" w:cstheme="minorHAnsi"/>
                <w:b/>
                <w:sz w:val="20"/>
                <w:lang w:val="en-US"/>
              </w:rPr>
              <w:t>) of categories Ia, Ib, II and IV</w:t>
            </w:r>
          </w:p>
        </w:tc>
      </w:tr>
      <w:tr w:rsidR="001E43D4" w:rsidRPr="00946649" w14:paraId="7D8E80EA" w14:textId="77777777" w:rsidTr="006901F5">
        <w:tc>
          <w:tcPr>
            <w:tcW w:w="1708" w:type="dxa"/>
          </w:tcPr>
          <w:p w14:paraId="08CA94D2" w14:textId="77777777" w:rsidR="001E43D4" w:rsidRPr="00946649" w:rsidRDefault="001E43D4" w:rsidP="001E43D4">
            <w:pPr>
              <w:rPr>
                <w:rFonts w:eastAsia="Cambria" w:cstheme="minorHAnsi"/>
                <w:sz w:val="20"/>
                <w:lang w:val="en-US"/>
              </w:rPr>
            </w:pPr>
            <w:r w:rsidRPr="00946649">
              <w:rPr>
                <w:rFonts w:eastAsia="Cambria" w:cstheme="minorHAnsi"/>
                <w:sz w:val="20"/>
                <w:lang w:val="en-US"/>
              </w:rPr>
              <w:t>Central Europe</w:t>
            </w:r>
          </w:p>
        </w:tc>
        <w:tc>
          <w:tcPr>
            <w:tcW w:w="1406" w:type="dxa"/>
            <w:vAlign w:val="bottom"/>
          </w:tcPr>
          <w:p w14:paraId="5EBBE02E"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0.00</w:t>
            </w:r>
          </w:p>
        </w:tc>
        <w:tc>
          <w:tcPr>
            <w:tcW w:w="1276" w:type="dxa"/>
            <w:vAlign w:val="bottom"/>
          </w:tcPr>
          <w:p w14:paraId="68941EC6"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0.27</w:t>
            </w:r>
          </w:p>
        </w:tc>
        <w:tc>
          <w:tcPr>
            <w:tcW w:w="1434" w:type="dxa"/>
            <w:vAlign w:val="bottom"/>
          </w:tcPr>
          <w:p w14:paraId="156D7882"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0.87</w:t>
            </w:r>
          </w:p>
        </w:tc>
        <w:tc>
          <w:tcPr>
            <w:tcW w:w="1522" w:type="dxa"/>
            <w:vAlign w:val="bottom"/>
          </w:tcPr>
          <w:p w14:paraId="23B4E041"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0.93</w:t>
            </w:r>
          </w:p>
        </w:tc>
        <w:tc>
          <w:tcPr>
            <w:tcW w:w="1721" w:type="dxa"/>
          </w:tcPr>
          <w:p w14:paraId="6D0BECF6" w14:textId="77777777" w:rsidR="001E43D4" w:rsidRPr="00946649" w:rsidRDefault="001E43D4" w:rsidP="001E43D4">
            <w:pPr>
              <w:jc w:val="right"/>
              <w:rPr>
                <w:rFonts w:ascii="Calibri" w:hAnsi="Calibri"/>
                <w:color w:val="000000"/>
                <w:sz w:val="20"/>
                <w:lang w:val="en-US"/>
              </w:rPr>
            </w:pPr>
            <w:r w:rsidRPr="00946649">
              <w:rPr>
                <w:rFonts w:ascii="Calibri" w:hAnsi="Calibri"/>
                <w:color w:val="000000"/>
                <w:sz w:val="20"/>
                <w:lang w:val="en-US"/>
              </w:rPr>
              <w:t>92,284</w:t>
            </w:r>
          </w:p>
        </w:tc>
      </w:tr>
      <w:tr w:rsidR="001E43D4" w:rsidRPr="00946649" w14:paraId="1A715BE6" w14:textId="77777777" w:rsidTr="006901F5">
        <w:tc>
          <w:tcPr>
            <w:tcW w:w="1708" w:type="dxa"/>
          </w:tcPr>
          <w:p w14:paraId="5EF49268" w14:textId="77777777" w:rsidR="001E43D4" w:rsidRPr="00946649" w:rsidRDefault="001E43D4" w:rsidP="001E43D4">
            <w:pPr>
              <w:rPr>
                <w:rFonts w:eastAsia="Cambria" w:cstheme="minorHAnsi"/>
                <w:sz w:val="20"/>
                <w:lang w:val="en-US"/>
              </w:rPr>
            </w:pPr>
            <w:r w:rsidRPr="00946649">
              <w:rPr>
                <w:rFonts w:eastAsia="Cambria" w:cstheme="minorHAnsi"/>
                <w:sz w:val="20"/>
                <w:lang w:val="en-US"/>
              </w:rPr>
              <w:t>Western Europe</w:t>
            </w:r>
          </w:p>
        </w:tc>
        <w:tc>
          <w:tcPr>
            <w:tcW w:w="1406" w:type="dxa"/>
            <w:vAlign w:val="bottom"/>
          </w:tcPr>
          <w:p w14:paraId="67A1944B"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0.48</w:t>
            </w:r>
          </w:p>
        </w:tc>
        <w:tc>
          <w:tcPr>
            <w:tcW w:w="1276" w:type="dxa"/>
            <w:vAlign w:val="bottom"/>
          </w:tcPr>
          <w:p w14:paraId="3CC2EC65"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2.70</w:t>
            </w:r>
          </w:p>
        </w:tc>
        <w:tc>
          <w:tcPr>
            <w:tcW w:w="1434" w:type="dxa"/>
            <w:vAlign w:val="bottom"/>
          </w:tcPr>
          <w:p w14:paraId="1CF3AECB"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3.16</w:t>
            </w:r>
          </w:p>
        </w:tc>
        <w:tc>
          <w:tcPr>
            <w:tcW w:w="1522" w:type="dxa"/>
            <w:vAlign w:val="bottom"/>
          </w:tcPr>
          <w:p w14:paraId="4B855BE4"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1.60</w:t>
            </w:r>
          </w:p>
        </w:tc>
        <w:tc>
          <w:tcPr>
            <w:tcW w:w="1721" w:type="dxa"/>
          </w:tcPr>
          <w:p w14:paraId="562311DE" w14:textId="77777777" w:rsidR="001E43D4" w:rsidRPr="00946649" w:rsidRDefault="001E43D4" w:rsidP="001E43D4">
            <w:pPr>
              <w:jc w:val="right"/>
              <w:rPr>
                <w:rFonts w:cstheme="minorHAnsi"/>
                <w:sz w:val="20"/>
                <w:lang w:val="en-US"/>
              </w:rPr>
            </w:pPr>
            <w:r w:rsidRPr="00946649">
              <w:rPr>
                <w:rFonts w:ascii="Calibri" w:hAnsi="Calibri"/>
                <w:color w:val="000000"/>
                <w:sz w:val="20"/>
                <w:lang w:val="en-US"/>
              </w:rPr>
              <w:t>1,077,634</w:t>
            </w:r>
          </w:p>
        </w:tc>
      </w:tr>
      <w:tr w:rsidR="001E43D4" w:rsidRPr="00946649" w14:paraId="756FDFD1" w14:textId="77777777" w:rsidTr="006901F5">
        <w:tc>
          <w:tcPr>
            <w:tcW w:w="1708" w:type="dxa"/>
          </w:tcPr>
          <w:p w14:paraId="09DF4FC3" w14:textId="77777777" w:rsidR="001E43D4" w:rsidRPr="00946649" w:rsidRDefault="001E43D4" w:rsidP="001E43D4">
            <w:pPr>
              <w:rPr>
                <w:rFonts w:eastAsia="Cambria" w:cstheme="minorHAnsi"/>
                <w:sz w:val="20"/>
                <w:lang w:val="en-US"/>
              </w:rPr>
            </w:pPr>
            <w:r w:rsidRPr="00946649">
              <w:rPr>
                <w:rFonts w:eastAsia="Cambria" w:cstheme="minorHAnsi"/>
                <w:sz w:val="20"/>
                <w:lang w:val="en-US"/>
              </w:rPr>
              <w:t>Eastern Europe</w:t>
            </w:r>
          </w:p>
        </w:tc>
        <w:tc>
          <w:tcPr>
            <w:tcW w:w="1406" w:type="dxa"/>
            <w:vAlign w:val="bottom"/>
          </w:tcPr>
          <w:p w14:paraId="5703B113"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1.91</w:t>
            </w:r>
          </w:p>
        </w:tc>
        <w:tc>
          <w:tcPr>
            <w:tcW w:w="1276" w:type="dxa"/>
            <w:vAlign w:val="bottom"/>
          </w:tcPr>
          <w:p w14:paraId="43ACF973"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0.00</w:t>
            </w:r>
          </w:p>
        </w:tc>
        <w:tc>
          <w:tcPr>
            <w:tcW w:w="1434" w:type="dxa"/>
            <w:vAlign w:val="bottom"/>
          </w:tcPr>
          <w:p w14:paraId="5DEA788F"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1.02</w:t>
            </w:r>
          </w:p>
        </w:tc>
        <w:tc>
          <w:tcPr>
            <w:tcW w:w="1522" w:type="dxa"/>
            <w:vAlign w:val="bottom"/>
          </w:tcPr>
          <w:p w14:paraId="071FE03E" w14:textId="77777777" w:rsidR="001E43D4" w:rsidRPr="00946649" w:rsidRDefault="001E43D4" w:rsidP="001E43D4">
            <w:pPr>
              <w:jc w:val="right"/>
              <w:rPr>
                <w:rFonts w:eastAsia="Cambria" w:cstheme="minorHAnsi"/>
                <w:sz w:val="20"/>
                <w:highlight w:val="yellow"/>
                <w:lang w:val="en-US"/>
              </w:rPr>
            </w:pPr>
            <w:r w:rsidRPr="00946649">
              <w:rPr>
                <w:rFonts w:cstheme="minorHAnsi"/>
                <w:sz w:val="20"/>
                <w:lang w:val="en-US"/>
              </w:rPr>
              <w:t>5.20</w:t>
            </w:r>
          </w:p>
        </w:tc>
        <w:tc>
          <w:tcPr>
            <w:tcW w:w="1721" w:type="dxa"/>
          </w:tcPr>
          <w:p w14:paraId="6CEA5947" w14:textId="77777777" w:rsidR="001E43D4" w:rsidRPr="00946649" w:rsidRDefault="001E43D4" w:rsidP="001E43D4">
            <w:pPr>
              <w:jc w:val="right"/>
              <w:rPr>
                <w:rFonts w:ascii="Calibri" w:hAnsi="Calibri"/>
                <w:color w:val="000000"/>
                <w:sz w:val="20"/>
                <w:lang w:val="en-US"/>
              </w:rPr>
            </w:pPr>
            <w:r w:rsidRPr="00946649">
              <w:rPr>
                <w:rFonts w:ascii="Calibri" w:hAnsi="Calibri"/>
                <w:color w:val="000000"/>
                <w:sz w:val="20"/>
                <w:lang w:val="en-US"/>
              </w:rPr>
              <w:t>6,930,197</w:t>
            </w:r>
          </w:p>
        </w:tc>
      </w:tr>
      <w:tr w:rsidR="001E43D4" w:rsidRPr="00946649" w14:paraId="1F5E5839" w14:textId="77777777" w:rsidTr="006901F5">
        <w:tc>
          <w:tcPr>
            <w:tcW w:w="1708" w:type="dxa"/>
          </w:tcPr>
          <w:p w14:paraId="5FEA4BD6" w14:textId="77777777" w:rsidR="001E43D4" w:rsidRPr="00946649" w:rsidRDefault="001E43D4" w:rsidP="001E43D4">
            <w:pPr>
              <w:rPr>
                <w:rFonts w:eastAsia="Cambria" w:cstheme="minorHAnsi"/>
                <w:sz w:val="20"/>
                <w:lang w:val="en-US"/>
              </w:rPr>
            </w:pPr>
            <w:r w:rsidRPr="00946649">
              <w:rPr>
                <w:rFonts w:eastAsia="Cambria" w:cstheme="minorHAnsi"/>
                <w:sz w:val="20"/>
                <w:lang w:val="en-US"/>
              </w:rPr>
              <w:lastRenderedPageBreak/>
              <w:t>Central Asia</w:t>
            </w:r>
          </w:p>
        </w:tc>
        <w:tc>
          <w:tcPr>
            <w:tcW w:w="1406" w:type="dxa"/>
            <w:vAlign w:val="bottom"/>
          </w:tcPr>
          <w:p w14:paraId="3A6C34C6" w14:textId="77777777" w:rsidR="001E43D4" w:rsidRPr="00946649" w:rsidRDefault="001E43D4" w:rsidP="001E43D4">
            <w:pPr>
              <w:jc w:val="right"/>
              <w:rPr>
                <w:rFonts w:eastAsia="Cambria" w:cstheme="minorHAnsi"/>
                <w:sz w:val="20"/>
                <w:lang w:val="en-US"/>
              </w:rPr>
            </w:pPr>
            <w:r w:rsidRPr="00946649">
              <w:rPr>
                <w:rFonts w:cstheme="minorHAnsi"/>
                <w:sz w:val="20"/>
                <w:lang w:val="en-US"/>
              </w:rPr>
              <w:t>0.68</w:t>
            </w:r>
          </w:p>
        </w:tc>
        <w:tc>
          <w:tcPr>
            <w:tcW w:w="1276" w:type="dxa"/>
            <w:vAlign w:val="bottom"/>
          </w:tcPr>
          <w:p w14:paraId="64315636" w14:textId="77777777" w:rsidR="001E43D4" w:rsidRPr="00946649" w:rsidRDefault="001E43D4" w:rsidP="001E43D4">
            <w:pPr>
              <w:jc w:val="right"/>
              <w:rPr>
                <w:rFonts w:eastAsia="Cambria" w:cstheme="minorHAnsi"/>
                <w:sz w:val="20"/>
                <w:lang w:val="en-US"/>
              </w:rPr>
            </w:pPr>
            <w:r w:rsidRPr="00946649">
              <w:rPr>
                <w:rFonts w:cstheme="minorHAnsi"/>
                <w:sz w:val="20"/>
                <w:lang w:val="en-US"/>
              </w:rPr>
              <w:t>0.00</w:t>
            </w:r>
          </w:p>
        </w:tc>
        <w:tc>
          <w:tcPr>
            <w:tcW w:w="1434" w:type="dxa"/>
            <w:vAlign w:val="bottom"/>
          </w:tcPr>
          <w:p w14:paraId="53C53DFE" w14:textId="77777777" w:rsidR="001E43D4" w:rsidRPr="00946649" w:rsidRDefault="001E43D4" w:rsidP="001E43D4">
            <w:pPr>
              <w:jc w:val="right"/>
              <w:rPr>
                <w:rFonts w:eastAsia="Cambria" w:cstheme="minorHAnsi"/>
                <w:sz w:val="20"/>
                <w:lang w:val="en-US"/>
              </w:rPr>
            </w:pPr>
            <w:r w:rsidRPr="00946649">
              <w:rPr>
                <w:rFonts w:cstheme="minorHAnsi"/>
                <w:sz w:val="20"/>
                <w:lang w:val="en-US"/>
              </w:rPr>
              <w:t>0.65</w:t>
            </w:r>
          </w:p>
        </w:tc>
        <w:tc>
          <w:tcPr>
            <w:tcW w:w="1522" w:type="dxa"/>
            <w:vAlign w:val="bottom"/>
          </w:tcPr>
          <w:p w14:paraId="50E81416" w14:textId="77777777" w:rsidR="001E43D4" w:rsidRPr="00946649" w:rsidRDefault="001E43D4" w:rsidP="001E43D4">
            <w:pPr>
              <w:jc w:val="right"/>
              <w:rPr>
                <w:rFonts w:eastAsia="Cambria" w:cstheme="minorHAnsi"/>
                <w:sz w:val="20"/>
                <w:lang w:val="en-US"/>
              </w:rPr>
            </w:pPr>
            <w:r w:rsidRPr="00946649">
              <w:rPr>
                <w:rFonts w:cstheme="minorHAnsi"/>
                <w:sz w:val="20"/>
                <w:lang w:val="en-US"/>
              </w:rPr>
              <w:t>1.04</w:t>
            </w:r>
          </w:p>
        </w:tc>
        <w:tc>
          <w:tcPr>
            <w:tcW w:w="1721" w:type="dxa"/>
          </w:tcPr>
          <w:p w14:paraId="72576F86" w14:textId="77777777" w:rsidR="001E43D4" w:rsidRPr="00946649" w:rsidRDefault="001E43D4" w:rsidP="001E43D4">
            <w:pPr>
              <w:jc w:val="right"/>
              <w:rPr>
                <w:rFonts w:cstheme="minorHAnsi"/>
                <w:sz w:val="20"/>
                <w:lang w:val="en-US"/>
              </w:rPr>
            </w:pPr>
            <w:r w:rsidRPr="00946649">
              <w:rPr>
                <w:rFonts w:ascii="Calibri" w:hAnsi="Calibri"/>
                <w:color w:val="000000"/>
                <w:sz w:val="20"/>
                <w:lang w:val="en-US"/>
              </w:rPr>
              <w:t>196,475</w:t>
            </w:r>
          </w:p>
        </w:tc>
      </w:tr>
    </w:tbl>
    <w:p w14:paraId="016B55F5" w14:textId="77777777" w:rsidR="001E43D4" w:rsidRPr="00946649" w:rsidRDefault="001E43D4" w:rsidP="001E43D4">
      <w:pPr>
        <w:spacing w:before="100" w:after="100" w:line="240" w:lineRule="auto"/>
        <w:rPr>
          <w:rFonts w:cstheme="minorHAnsi"/>
          <w:lang w:val="en-US"/>
        </w:rPr>
      </w:pPr>
    </w:p>
    <w:p w14:paraId="0DCD43EA" w14:textId="5404B63D" w:rsidR="001E43D4" w:rsidRPr="00946649" w:rsidRDefault="001E43D4" w:rsidP="004417BA">
      <w:pPr>
        <w:pStyle w:val="Heading5"/>
      </w:pPr>
      <w:bookmarkStart w:id="802" w:name="_Toc519504468"/>
      <w:r w:rsidRPr="00946649">
        <w:t>Emblematic, symbolic or iconic species or ecosystems</w:t>
      </w:r>
      <w:bookmarkEnd w:id="802"/>
    </w:p>
    <w:p w14:paraId="16B32C6C" w14:textId="6BD5354C" w:rsidR="001E43D4" w:rsidRPr="00946649" w:rsidRDefault="001E43D4" w:rsidP="001E43D4">
      <w:pPr>
        <w:rPr>
          <w:rFonts w:cstheme="minorHAnsi"/>
          <w:lang w:val="en-US"/>
        </w:rPr>
      </w:pPr>
      <w:r w:rsidRPr="00946649">
        <w:rPr>
          <w:rFonts w:eastAsia="Cambria" w:cstheme="minorHAnsi"/>
          <w:lang w:val="en-US"/>
        </w:rPr>
        <w:t xml:space="preserve">An existence value can be attributed to emblematic, symbolic or iconic species or ecosystems that are particularly appreciated for their existence, independent of their actual use for recreation (e.g., bird watching, game viewing). Certain so-called “flagship species” have drawn wide public interes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531-011-0035-y", "ISBN" : "0960-3115", "ISSN" : "09603115", "abstract" : "Misrepresentation of terminology is a major impediment for attempts at enhancing public conservation literacy. Despite being critically important for improving conservation practice, there have been few systematic analyses of the popular use of conservation terminology. This paper draws from science communication studies and metaphor analysis, to examine how keystone, flagship and umbrella species concepts are used and represented in non-academic contexts. 557 news articles containing these terms were systematically analyzed. Mammals featured in 60% of articles on keystones, 55% on flagships and 63% on umbrella species. Number of articles explaining the terms keystone (35%) and flagship (31%) was low, and keystones were the most misrepresented term. Keystones were metaphorically linked with balance, flagships with representation and umbrella species with protection. These metaphors influenced public interpretation of scientific terminology, oriented actions towards select species, and led to a valuation of such actions. Together, the findings highlight three important aspects of popular use of conservation terminology: (1) communication is largely biased towards mammals, (2) everyday language plays a vital role in the interpretation of concepts, and (3) metaphors influence peoples\u2019 actions and understanding. Conservation biologists need to engage with issues of language if public conservation literacy is to be improved. Further evaluations of concepts with high public and policy relevance, systematic identification of communication shortfalls, and linguistic assessments prior to promoting new terms are potential ways of achieving this.", "author" : [ { "dropping-particle" : "", "family" : "Barua", "given" : "Maan", "non-dropping-particle" : "", "parse-names" : false, "suffix" : "" } ], "container-title" : "Biodiversity and Conservation", "id" : "ITEM-1", "issue" : "7", "issued" : { "date-parts" : [ [ "2011" ] ] }, "page" : "1427-1440", "title" : "Mobilizing metaphors: The popular use of keystone, flagship and umbrella species concepts", "type" : "article-journal", "volume" : "20" }, "uris" : [ "http://www.mendeley.com/documents/?uuid=3da37633-5d9a-422d-99f3-591393a7fa44", "http://www.mendeley.com/documents/?uuid=5e68ce4e-9a39-4b24-adde-fa88bb77797d" ] } ], "mendeley" : { "formattedCitation" : "(Barua, 2011)", "plainTextFormattedCitation" : "(Barua, 2011)", "previouslyFormattedCitation" : "(Barua,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arua, 2011)</w:t>
      </w:r>
      <w:r w:rsidRPr="00946649">
        <w:rPr>
          <w:rFonts w:eastAsia="Cambria" w:cstheme="minorHAnsi"/>
          <w:lang w:val="en-US"/>
        </w:rPr>
        <w:fldChar w:fldCharType="end"/>
      </w:r>
      <w:r w:rsidRPr="00946649">
        <w:rPr>
          <w:rFonts w:eastAsia="Cambria" w:cstheme="minorHAnsi"/>
          <w:lang w:val="en-US"/>
        </w:rPr>
        <w:t>. Many of these species’ habitats occur outside Europe and Central Asia, for example the tiger (</w:t>
      </w:r>
      <w:r w:rsidRPr="00946649">
        <w:rPr>
          <w:rFonts w:eastAsia="Cambria" w:cstheme="minorHAnsi"/>
          <w:i/>
          <w:lang w:val="en-US"/>
        </w:rPr>
        <w:t>Panthera tigris</w:t>
      </w:r>
      <w:r w:rsidRPr="00946649">
        <w:rPr>
          <w:rFonts w:eastAsia="Cambria" w:cstheme="minorHAnsi"/>
          <w:lang w:val="en-US"/>
        </w:rPr>
        <w:t>), gorilla (</w:t>
      </w:r>
      <w:r w:rsidRPr="00946649">
        <w:rPr>
          <w:rFonts w:eastAsia="Cambria" w:cstheme="minorHAnsi"/>
          <w:i/>
          <w:lang w:val="en-US"/>
        </w:rPr>
        <w:t>Gorilla gorilla</w:t>
      </w:r>
      <w:r w:rsidRPr="00946649">
        <w:rPr>
          <w:rFonts w:eastAsia="Cambria" w:cstheme="minorHAnsi"/>
          <w:lang w:val="en-US"/>
        </w:rPr>
        <w:t xml:space="preserve">), </w:t>
      </w:r>
      <w:r>
        <w:rPr>
          <w:rFonts w:eastAsia="Cambria" w:cstheme="minorHAnsi"/>
          <w:lang w:val="en-US"/>
        </w:rPr>
        <w:t>g</w:t>
      </w:r>
      <w:r w:rsidRPr="00946649">
        <w:rPr>
          <w:rFonts w:eastAsia="Cambria" w:cstheme="minorHAnsi"/>
          <w:lang w:val="en-US"/>
        </w:rPr>
        <w:t xml:space="preserve">iant </w:t>
      </w:r>
      <w:r>
        <w:rPr>
          <w:rFonts w:eastAsia="Cambria" w:cstheme="minorHAnsi"/>
          <w:lang w:val="en-US"/>
        </w:rPr>
        <w:t>p</w:t>
      </w:r>
      <w:r w:rsidRPr="00946649">
        <w:rPr>
          <w:rFonts w:eastAsia="Cambria" w:cstheme="minorHAnsi"/>
          <w:lang w:val="en-US"/>
        </w:rPr>
        <w:t>anda (</w:t>
      </w:r>
      <w:r w:rsidRPr="00946649">
        <w:rPr>
          <w:rFonts w:eastAsia="Cambria" w:cstheme="minorHAnsi"/>
          <w:i/>
          <w:lang w:val="en-US"/>
        </w:rPr>
        <w:t>Ailuropoda melanoleuca</w:t>
      </w:r>
      <w:r w:rsidRPr="00946649">
        <w:rPr>
          <w:rFonts w:eastAsia="Cambria" w:cstheme="minorHAnsi"/>
          <w:lang w:val="en-US"/>
        </w:rPr>
        <w:t xml:space="preserve">), </w:t>
      </w:r>
      <w:r>
        <w:rPr>
          <w:rFonts w:eastAsia="Cambria" w:cstheme="minorHAnsi"/>
          <w:lang w:val="en-US"/>
        </w:rPr>
        <w:t>o</w:t>
      </w:r>
      <w:r w:rsidRPr="00946649">
        <w:rPr>
          <w:rFonts w:eastAsia="Cambria" w:cstheme="minorHAnsi"/>
          <w:lang w:val="en-US"/>
        </w:rPr>
        <w:t>rangutan (</w:t>
      </w:r>
      <w:r w:rsidRPr="00946649">
        <w:rPr>
          <w:rFonts w:eastAsia="Cambria" w:cstheme="minorHAnsi"/>
          <w:i/>
          <w:lang w:val="en-US"/>
        </w:rPr>
        <w:t>Pongo abelii</w:t>
      </w:r>
      <w:r w:rsidRPr="00946649">
        <w:rPr>
          <w:rFonts w:eastAsia="Cambria" w:cstheme="minorHAnsi"/>
          <w:lang w:val="en-US"/>
        </w:rPr>
        <w:t xml:space="preserve">), as well as elephants and seahors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531-011-0035-y", "ISBN" : "0960-3115", "ISSN" : "09603115", "abstract" : "Misrepresentation of terminology is a major impediment for attempts at enhancing public conservation literacy. Despite being critically important for improving conservation practice, there have been few systematic analyses of the popular use of conservation terminology. This paper draws from science communication studies and metaphor analysis, to examine how keystone, flagship and umbrella species concepts are used and represented in non-academic contexts. 557 news articles containing these terms were systematically analyzed. Mammals featured in 60% of articles on keystones, 55% on flagships and 63% on umbrella species. Number of articles explaining the terms keystone (35%) and flagship (31%) was low, and keystones were the most misrepresented term. Keystones were metaphorically linked with balance, flagships with representation and umbrella species with protection. These metaphors influenced public interpretation of scientific terminology, oriented actions towards select species, and led to a valuation of such actions. Together, the findings highlight three important aspects of popular use of conservation terminology: (1) communication is largely biased towards mammals, (2) everyday language plays a vital role in the interpretation of concepts, and (3) metaphors influence peoples\u2019 actions and understanding. Conservation biologists need to engage with issues of language if public conservation literacy is to be improved. Further evaluations of concepts with high public and policy relevance, systematic identification of communication shortfalls, and linguistic assessments prior to promoting new terms are potential ways of achieving this.", "author" : [ { "dropping-particle" : "", "family" : "Barua", "given" : "Maan", "non-dropping-particle" : "", "parse-names" : false, "suffix" : "" } ], "container-title" : "Biodiversity and Conservation", "id" : "ITEM-1", "issue" : "7", "issued" : { "date-parts" : [ [ "2011" ] ] }, "page" : "1427-1440", "title" : "Mobilizing metaphors: The popular use of keystone, flagship and umbrella species concepts", "type" : "article-journal", "volume" : "20" }, "uris" : [ "http://www.mendeley.com/documents/?uuid=5e68ce4e-9a39-4b24-adde-fa88bb77797d", "http://www.mendeley.com/documents/?uuid=3da37633-5d9a-422d-99f3-591393a7fa44" ] } ], "mendeley" : { "formattedCitation" : "(Barua, 2011)", "plainTextFormattedCitation" : "(Barua, 2011)", "previouslyFormattedCitation" : "(Barua,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arua, 2011)</w:t>
      </w:r>
      <w:r w:rsidRPr="00946649">
        <w:rPr>
          <w:rFonts w:eastAsia="Cambria" w:cstheme="minorHAnsi"/>
          <w:lang w:val="en-US"/>
        </w:rPr>
        <w:fldChar w:fldCharType="end"/>
      </w:r>
      <w:r w:rsidRPr="00946649">
        <w:rPr>
          <w:rFonts w:eastAsia="Cambria" w:cstheme="minorHAnsi"/>
          <w:lang w:val="en-US"/>
        </w:rPr>
        <w:t xml:space="preserve">. The contribution from nature to people in these cases is not provided by ecosystems in Europe and Central Asia, but is valued by people within the region. There is currently a knowledge gap on how iconic and emblematic species that </w:t>
      </w:r>
      <w:r w:rsidRPr="00946649">
        <w:rPr>
          <w:rFonts w:eastAsia="Cambria" w:cstheme="minorHAnsi"/>
          <w:i/>
          <w:lang w:val="en-US"/>
        </w:rPr>
        <w:t xml:space="preserve">are </w:t>
      </w:r>
      <w:r w:rsidRPr="00946649">
        <w:rPr>
          <w:rFonts w:eastAsia="Cambria" w:cstheme="minorHAnsi"/>
          <w:lang w:val="en-US"/>
        </w:rPr>
        <w:t>native to Europe and Central Asia are perceived across the region. The wolf (</w:t>
      </w:r>
      <w:r w:rsidRPr="00946649">
        <w:rPr>
          <w:rFonts w:eastAsia="Cambria" w:cstheme="minorHAnsi"/>
          <w:i/>
          <w:lang w:val="en-US"/>
        </w:rPr>
        <w:t>Canis lupus</w:t>
      </w:r>
      <w:r w:rsidRPr="00946649">
        <w:rPr>
          <w:rFonts w:eastAsia="Cambria" w:cstheme="minorHAnsi"/>
          <w:lang w:val="en-US"/>
        </w:rPr>
        <w:t>), brown bear (</w:t>
      </w:r>
      <w:r w:rsidRPr="00946649">
        <w:rPr>
          <w:rFonts w:eastAsia="Cambria" w:cstheme="minorHAnsi"/>
          <w:i/>
          <w:lang w:val="en-US"/>
        </w:rPr>
        <w:t>Ursus arctos</w:t>
      </w:r>
      <w:r w:rsidRPr="00946649">
        <w:rPr>
          <w:rFonts w:eastAsia="Cambria" w:cstheme="minorHAnsi"/>
          <w:lang w:val="en-US"/>
        </w:rPr>
        <w:t>), wolverine (</w:t>
      </w:r>
      <w:r w:rsidRPr="00946649">
        <w:rPr>
          <w:rFonts w:eastAsia="Cambria" w:cstheme="minorHAnsi"/>
          <w:i/>
          <w:lang w:val="en-US"/>
        </w:rPr>
        <w:t>Gulo gulo</w:t>
      </w:r>
      <w:r w:rsidRPr="00946649">
        <w:rPr>
          <w:rFonts w:eastAsia="Cambria" w:cstheme="minorHAnsi"/>
          <w:lang w:val="en-US"/>
        </w:rPr>
        <w:t>), lynx (</w:t>
      </w:r>
      <w:r w:rsidRPr="00946649">
        <w:rPr>
          <w:rFonts w:eastAsia="Cambria" w:cstheme="minorHAnsi"/>
          <w:i/>
          <w:lang w:val="en-US"/>
        </w:rPr>
        <w:t>Lynx lynx</w:t>
      </w:r>
      <w:r w:rsidRPr="00946649">
        <w:rPr>
          <w:rFonts w:eastAsia="Cambria" w:cstheme="minorHAnsi"/>
          <w:lang w:val="en-US"/>
        </w:rPr>
        <w:t xml:space="preserve">) and wisent </w:t>
      </w:r>
      <w:r w:rsidRPr="00946649">
        <w:rPr>
          <w:rFonts w:eastAsia="Cambria" w:cstheme="minorHAnsi"/>
          <w:i/>
          <w:lang w:val="en-US"/>
        </w:rPr>
        <w:t>(Bison bonasus)</w:t>
      </w:r>
      <w:r w:rsidRPr="00946649" w:rsidDel="00AC1415">
        <w:rPr>
          <w:rFonts w:eastAsia="Cambria" w:cstheme="minorHAnsi"/>
          <w:lang w:val="en-US"/>
        </w:rPr>
        <w:t xml:space="preserve"> </w:t>
      </w:r>
      <w:r w:rsidRPr="00946649">
        <w:rPr>
          <w:rFonts w:eastAsia="Cambria" w:cstheme="minorHAnsi"/>
          <w:lang w:val="en-US"/>
        </w:rPr>
        <w:t xml:space="preserve">have been framed as “Europe’s big five” in collaboration with conservation expert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IUCN", "given" : "", "non-dropping-particle" : "", "parse-names" : false, "suffix" : "" } ], "id" : "ITEM-1", "issued" : { "date-parts" : [ [ "2014" ] ] }, "title" : "Europe\u2019s Big Five selected! | IUCN", "type" : "webpage" }, "uris" : [ "http://www.mendeley.com/documents/?uuid=a85f3f75-0507-4f90-91b5-22d85e9730bd", "http://www.mendeley.com/documents/?uuid=270fdd6a-9f1a-4884-9990-89d385e65de6" ] } ], "mendeley" : { "formattedCitation" : "(IUCN, 2014)", "plainTextFormattedCitation" : "(IUCN, 2014)", "previouslyFormattedCitation" : "(IUCN,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IUCN, 2014)</w:t>
      </w:r>
      <w:r w:rsidRPr="00946649">
        <w:rPr>
          <w:rFonts w:eastAsia="Cambria" w:cstheme="minorHAnsi"/>
          <w:lang w:val="en-US"/>
        </w:rPr>
        <w:fldChar w:fldCharType="end"/>
      </w:r>
      <w:r w:rsidRPr="00946649">
        <w:rPr>
          <w:rFonts w:eastAsia="Cambria" w:cstheme="minorHAnsi"/>
          <w:lang w:val="en-US"/>
        </w:rPr>
        <w:t>. A global meta-analysis found that species in forest and marine inland waters are particularly highly valued. Of these species, the moose (</w:t>
      </w:r>
      <w:r w:rsidRPr="00946649">
        <w:rPr>
          <w:rFonts w:eastAsia="Cambria" w:cstheme="minorHAnsi"/>
          <w:i/>
          <w:lang w:val="en-US"/>
        </w:rPr>
        <w:t>Alces alces</w:t>
      </w:r>
      <w:r w:rsidRPr="00946649">
        <w:rPr>
          <w:rFonts w:eastAsia="Cambria" w:cstheme="minorHAnsi"/>
          <w:lang w:val="en-US"/>
        </w:rPr>
        <w:t>) and the humpback whale (</w:t>
      </w:r>
      <w:r w:rsidRPr="00946649">
        <w:rPr>
          <w:rFonts w:cstheme="minorHAnsi"/>
          <w:i/>
          <w:iCs/>
          <w:lang w:val="en-US"/>
        </w:rPr>
        <w:t>Megaptera novaeangliae</w:t>
      </w:r>
      <w:r w:rsidRPr="00946649">
        <w:rPr>
          <w:rFonts w:cstheme="minorHAnsi"/>
          <w:iCs/>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523-1739", "abstract" : "Recognition of the need to include economic criteria in the conservation policy decision-making process has encouraged the use of economic-valuation techniques. Nevertheless, whether it is possible to accurately assign economic values to biodiversity and if so what these values really represent is being debated. We reviewed 60 recent papers on economic valuation of biodiversity and carried out a meta-analysis of these studies to determine what factors affect willingness to pay for biodiversity conservation. We analyzed the internal variables of the contingent-valuation method (measure of benefits, vehicle of payment, elicitation format, or timing of payment) and anthropomorphic, anthropocentric and scientific factors. Funding allocation mostly favored the conservation of species with anthropomorphic and anthropocentric characteristics instead of considering scientific factors. We recommend researchers and policy makers contemplate economic valuations of biodiversity carefully, considering the inherent biases of the contingent-valuation method and the anthropomorphic and anthropocentric factors resulting from the public's attitude toward species. Because of the increasing trend of including economic considerations in conservation practices, we suggest that in the future interdisciplinary teams of ecologists, economists, and social scientists collaborate and conduct comparative analyses, such as we have done here. Use of the contingent-valuation method in biodiversity conservation policies can provide useful information about alternative conservation strategies if questionnaires are carefully constructed, respondents are sufficiently informed, and the underlying factors that influence willingness to pay are identified.", "author" : [ { "dropping-particle" : "", "family" : "Mart\u00edn-L\u00f3pez", "given" : "Berta", "non-dropping-particle" : "", "parse-names" : false, "suffix" : "" }, { "dropping-particle" : "", "family" : "Montes", "given" : "Carlos", "non-dropping-particle" : "", "parse-names" : false, "suffix" : "" }, { "dropping-particle" : "", "family" : "Benayas", "given" : "Javier", "non-dropping-particle" : "", "parse-names" : false, "suffix" : "" } ], "container-title" : "Conservation biology : the journal of the Society for Conservation Biology", "id" : "ITEM-1", "issue" : "3", "issued" : { "date-parts" : [ [ "2008", "6" ] ] }, "page" : "624-35", "title" : "Economic valuation of biodiversity conservation: the meaning of numbers.", "type" : "article-journal", "volume" : "22" }, "uris" : [ "http://www.mendeley.com/documents/?uuid=291d2ec8-83c7-4267-ba7c-b7344a84a370", "http://www.mendeley.com/documents/?uuid=b014b6fa-bf24-4496-b2bf-607cea7e3287" ] } ], "mendeley" : { "formattedCitation" : "(Mart\u00edn-L\u00f3pez, Montes, &amp; Benayas, 2008)", "plainTextFormattedCitation" : "(Mart\u00edn-L\u00f3pez, Montes, &amp; Benayas, 2008)", "previouslyFormattedCitation" : "(Mart\u00edn-L\u00f3pez, Montes, &amp; Benayas, 2008)"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rtín-López</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8)</w:t>
      </w:r>
      <w:r w:rsidRPr="00946649">
        <w:rPr>
          <w:rFonts w:eastAsia="Cambria" w:cstheme="minorHAnsi"/>
          <w:lang w:val="en-US"/>
        </w:rPr>
        <w:fldChar w:fldCharType="end"/>
      </w:r>
      <w:r w:rsidRPr="00946649">
        <w:rPr>
          <w:rFonts w:eastAsia="Cambria" w:cstheme="minorHAnsi"/>
          <w:lang w:val="en-US"/>
        </w:rPr>
        <w:t xml:space="preserve"> occur in Europe and Central Asia</w:t>
      </w:r>
      <w:r w:rsidRPr="00946649">
        <w:rPr>
          <w:rFonts w:cstheme="minorHAnsi"/>
          <w:iCs/>
          <w:lang w:val="en-US"/>
        </w:rPr>
        <w:t>.</w:t>
      </w:r>
      <w:r w:rsidRPr="00946649">
        <w:rPr>
          <w:rFonts w:eastAsia="Cambria" w:cstheme="minorHAnsi"/>
          <w:lang w:val="en-US"/>
        </w:rPr>
        <w:t xml:space="preserve"> Furthermore, there is country-specific evidence of people assigning particular existence values to species. For instance, people in Sweden value large carnivores, irrespective of having the possibility to view them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531-008-9334-3", "ISSN" : "1572-9710", "abstract" : "We made a quantitative analysis of the responses of urban and rural residents in Sweden to arguments supporting and opposing conservation of large carnivores. The most important arguments in favour of conservation were: ``I want them [the large carnivores] to exist in Sweden, even if I will never see any of them'', ``Sweden should share the responsibility of conserving the large carnivores'' and ``We owe it [conservation of large carnivores] to future generations''. We found only small differences between rural and urban residents. For arguments opposing conservation, the difference between rural and urban areas was slightly greater. The most important arguments opposing conservation of large carnivores were: ``They may have serious negative impact on livestock farming'', ``They may have serious negative impact on reindeer husbandry'' and ``May inflict suffering on injured livestock''. We conclude that there seems to be less support for direct use values such as hunting, ecotourism or just experiencing large carnivores, this may imply that the minimum viable population size can be used as a long-term management goal for large carnivore populations, possibly with an exception for bears. We also conclude that a separate conservation or management plan is needed for each species, since the conflicts with human interests vary greatly between the different carnivore species.", "author" : [ { "dropping-particle" : "", "family" : "Karlsson", "given" : "Jens", "non-dropping-particle" : "", "parse-names" : false, "suffix" : "" }, { "dropping-particle" : "", "family" : "Sj\u00f6str\u00f6m", "given" : "Magnus", "non-dropping-particle" : "", "parse-names" : false, "suffix" : "" } ], "container-title" : "Biodiversity and Conservation", "id" : "ITEM-1", "issue" : "4", "issued" : { "date-parts" : [ [ "2008" ] ] }, "page" : "883-891", "title" : "Direct use values and passive use values: implications for conservation of large carnivores", "type" : "article-journal", "volume" : "17" }, "uris" : [ "http://www.mendeley.com/documents/?uuid=8de2d785-379c-4320-b7a9-1f8ef070c9a7", "http://www.mendeley.com/documents/?uuid=2e1cbc6a-5ac7-4761-9d60-701b4f1a8afd" ] } ], "mendeley" : { "formattedCitation" : "(Karlsson &amp; Sj\u00f6str\u00f6m, 2008)", "plainTextFormattedCitation" : "(Karlsson &amp; Sj\u00f6str\u00f6m, 2008)", "previouslyFormattedCitation" : "(Karlsson &amp; Sj\u00f6str\u00f6m, 2008)"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arlsson &amp; Sjöström, 2008)</w:t>
      </w:r>
      <w:r w:rsidRPr="00946649">
        <w:rPr>
          <w:rFonts w:eastAsia="Cambria" w:cstheme="minorHAnsi"/>
          <w:lang w:val="en-US"/>
        </w:rPr>
        <w:fldChar w:fldCharType="end"/>
      </w:r>
      <w:r w:rsidRPr="00946649">
        <w:rPr>
          <w:rFonts w:eastAsia="Cambria" w:cstheme="minorHAnsi"/>
          <w:lang w:val="en-US"/>
        </w:rPr>
        <w:t>. In Spain, the imperial eagle (</w:t>
      </w:r>
      <w:r w:rsidRPr="00946649">
        <w:rPr>
          <w:rFonts w:eastAsia="Cambria" w:cstheme="minorHAnsi"/>
          <w:i/>
          <w:lang w:val="en-US"/>
        </w:rPr>
        <w:t>Aquila adalberti</w:t>
      </w:r>
      <w:r w:rsidRPr="00946649">
        <w:rPr>
          <w:rFonts w:eastAsia="Cambria" w:cstheme="minorHAnsi"/>
          <w:lang w:val="en-US"/>
        </w:rPr>
        <w:t xml:space="preserve">) and the Iberian lynx </w:t>
      </w:r>
      <w:r w:rsidRPr="00946649">
        <w:rPr>
          <w:rFonts w:cstheme="minorHAnsi"/>
          <w:lang w:val="en-US"/>
        </w:rPr>
        <w:t>(</w:t>
      </w:r>
      <w:r w:rsidRPr="00946649">
        <w:rPr>
          <w:rFonts w:cstheme="minorHAnsi"/>
          <w:i/>
          <w:lang w:val="en-US"/>
        </w:rPr>
        <w:t>Lynx pardinus</w:t>
      </w:r>
      <w:r w:rsidRPr="00946649">
        <w:rPr>
          <w:rFonts w:cstheme="minorHAnsi"/>
          <w:lang w:val="en-US"/>
        </w:rPr>
        <w:t xml:space="preserve">) were </w:t>
      </w:r>
      <w:r w:rsidRPr="00946649">
        <w:rPr>
          <w:rFonts w:eastAsia="Cambria" w:cstheme="minorHAnsi"/>
          <w:lang w:val="en-US"/>
        </w:rPr>
        <w:t xml:space="preserve">among the species for which people showed the highest preference and willingness-to-pay for their conserva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biocon.2007.06.005", "ISSN" : "00063207", "abstract" : "We explored the relationships among human attitudes towards biodiversity, its economic value and the public awareness for biodiversity conservation. Behavioural items and specific human attitudes to species were studied in the framework of a contingent valuation survey conducted in the Do\u00f1ana National and Natural Park (SW Spain). Our analyses revealed a strong correlation between individuals\u2019 attitudes towards particular species and their stated willingness to allocate funds for their conservation. Factors influencing individuals\u2019 attitudes and willingness to pay are suggested. Overall, we found that the role of affective factors is much greater than the role of ecological-scientific considerations. Familiarity and biophilia factors had a marked effect on the attitude towards paying for biodiversity conservation. Since contingent valuation does not reveal the economic benefits of conserving certain key species; we propose that it should be combined with other non-monetary criteria derived from social-psychology and human ecology disciplines.", "author" : [ { "dropping-particle" : "", "family" : "Mart\u00edn-L\u00f3pez", "given" : "Berta", "non-dropping-particle" : "", "parse-names" : false, "suffix" : "" }, { "dropping-particle" : "", "family" : "Montes", "given" : "Carlos", "non-dropping-particle" : "", "parse-names" : false, "suffix" : "" }, { "dropping-particle" : "", "family" : "Benayas", "given" : "Javier", "non-dropping-particle" : "", "parse-names" : false, "suffix" : "" } ], "container-title" : "Biological Conservation", "id" : "ITEM-1", "issue" : "1", "issued" : { "date-parts" : [ [ "2007" ] ] }, "page" : "67-82", "title" : "The non-economic motives behind the willingness to pay for biodiversity conservation", "type" : "article-journal", "volume" : "139" }, "uris" : [ "http://www.mendeley.com/documents/?uuid=e43376c1-f726-4c83-a55e-c52e55b96664", "http://www.mendeley.com/documents/?uuid=a69791a9-6e13-4adf-bc76-75c0017e9f8e" ] } ], "mendeley" : { "formattedCitation" : "(Mart\u00edn-L\u00f3pez, Montes, &amp; Benayas, 2007b)", "plainTextFormattedCitation" : "(Mart\u00edn-L\u00f3pez, Montes, &amp; Benayas, 2007b)", "previouslyFormattedCitation" : "(Mart\u00edn-L\u00f3pez, Montes, &amp; Benayas, 2007b)"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rtín-López</w:t>
      </w:r>
      <w:r>
        <w:rPr>
          <w:rFonts w:eastAsia="Cambria" w:cstheme="minorHAnsi"/>
          <w:lang w:val="en-US"/>
        </w:rPr>
        <w:t xml:space="preserve"> </w:t>
      </w:r>
      <w:r w:rsidR="00C56B4E" w:rsidRPr="00C56B4E">
        <w:rPr>
          <w:rFonts w:eastAsia="Cambria" w:cstheme="minorHAnsi"/>
          <w:i/>
          <w:lang w:val="en-US"/>
        </w:rPr>
        <w:t>et al.</w:t>
      </w:r>
      <w:r w:rsidRPr="00946649">
        <w:rPr>
          <w:rFonts w:eastAsia="Cambria" w:cstheme="minorHAnsi"/>
          <w:lang w:val="en-US"/>
        </w:rPr>
        <w:t>, 2007)</w:t>
      </w:r>
      <w:r w:rsidRPr="00946649">
        <w:rPr>
          <w:rFonts w:eastAsia="Cambria" w:cstheme="minorHAnsi"/>
          <w:lang w:val="en-US"/>
        </w:rPr>
        <w:fldChar w:fldCharType="end"/>
      </w:r>
      <w:r w:rsidRPr="00946649">
        <w:rPr>
          <w:rFonts w:cstheme="minorHAnsi"/>
          <w:lang w:val="en-US"/>
        </w:rPr>
        <w:t xml:space="preserve">. In the UK, </w:t>
      </w:r>
      <w:r w:rsidRPr="00946649">
        <w:rPr>
          <w:rFonts w:cstheme="minorHAnsi"/>
          <w:lang w:val="en-US"/>
        </w:rPr>
        <w:fldChar w:fldCharType="begin" w:fldLock="1"/>
      </w:r>
      <w:r w:rsidRPr="00946649">
        <w:rPr>
          <w:rFonts w:cstheme="minorHAnsi"/>
          <w:lang w:val="en-US"/>
        </w:rPr>
        <w:instrText>ADDIN CSL_CITATION { "citationItems" : [ { "id" : "ITEM-1", "itemData" : { "ISSN" : "0305-1838", "author" : [ { "dropping-particle" : "", "family" : "White", "given" : "Piran C. L.", "non-dropping-particle" : "", "parse-names" : false, "suffix" : "" }, { "dropping-particle" : "", "family" : "Bennett", "given" : "Alison C.", "non-dropping-particle" : "", "parse-names" : false, "suffix" : "" }, { "dropping-particle" : "V.", "family" : "Hayes", "given" : "Emma J.", "non-dropping-particle" : "", "parse-names" : false, "suffix" : "" } ], "container-title" : "Mammal Review", "id" : "ITEM-1", "issue" : "2", "issued" : { "date-parts" : [ [ "2001", "6" ] ] }, "page" : "151-167", "title" : "The use of willingness-to-pay approaches in mammal conservation", "type" : "article-journal", "volume" : "31" }, "uris" : [ "http://www.mendeley.com/documents/?uuid=676879c3-a4a7-4fe8-a748-cb3a70a31a42", "http://www.mendeley.com/documents/?uuid=4ea64924-daed-4ff5-a4b4-3d25a5e4c5c9" ] } ], "mendeley" : { "formattedCitation" : "(White, Bennett, &amp; Hayes, 2001)", "manualFormatting" : "White, Bennett, &amp; Hayes (2001)", "plainTextFormattedCitation" : "(White, Bennett, &amp; Hayes, 2001)", "previouslyFormattedCitation" : "(White, Bennett, &amp; Hayes, 200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hite</w:t>
      </w:r>
      <w:r>
        <w:rPr>
          <w:rFonts w:eastAsia="Cambria" w:cstheme="minorHAnsi"/>
          <w:lang w:val="en-US"/>
        </w:rPr>
        <w:t xml:space="preserve"> </w:t>
      </w:r>
      <w:r w:rsidR="00C56B4E" w:rsidRPr="00C56B4E">
        <w:rPr>
          <w:rFonts w:eastAsia="Cambria" w:cstheme="minorHAnsi"/>
          <w:i/>
          <w:lang w:val="en-US"/>
        </w:rPr>
        <w:t>et al.</w:t>
      </w:r>
      <w:r w:rsidRPr="00946649">
        <w:rPr>
          <w:rFonts w:cstheme="minorHAnsi"/>
          <w:lang w:val="en-US"/>
        </w:rPr>
        <w:t xml:space="preserve"> (2001)</w:t>
      </w:r>
      <w:r w:rsidRPr="00946649">
        <w:rPr>
          <w:rFonts w:cstheme="minorHAnsi"/>
          <w:lang w:val="en-US"/>
        </w:rPr>
        <w:fldChar w:fldCharType="end"/>
      </w:r>
      <w:r w:rsidRPr="00946649">
        <w:rPr>
          <w:rFonts w:cstheme="minorHAnsi"/>
          <w:lang w:val="en-US"/>
        </w:rPr>
        <w:t xml:space="preserve"> found high conservation interest for the otter (</w:t>
      </w:r>
      <w:r w:rsidRPr="00946649">
        <w:rPr>
          <w:rFonts w:cstheme="minorHAnsi"/>
          <w:i/>
          <w:lang w:val="en-US"/>
        </w:rPr>
        <w:t>Lutra lutra</w:t>
      </w:r>
      <w:r w:rsidRPr="00946649">
        <w:rPr>
          <w:rFonts w:cstheme="minorHAnsi"/>
          <w:lang w:val="en-US"/>
        </w:rPr>
        <w:t xml:space="preserve">), measured through high willingness-to-pay for their conservation. Preferences for the existence of species, such as willingness-to-pay for marine biodiversity, can differ across the region </w:t>
      </w:r>
      <w:r w:rsidRPr="00946649">
        <w:rPr>
          <w:rFonts w:cstheme="minorHAnsi"/>
          <w:lang w:val="en-US"/>
        </w:rPr>
        <w:fldChar w:fldCharType="begin" w:fldLock="1"/>
      </w:r>
      <w:r w:rsidRPr="00946649">
        <w:rPr>
          <w:rFonts w:cstheme="minorHAnsi"/>
          <w:lang w:val="en-US"/>
        </w:rPr>
        <w:instrText>ADDIN CSL_CITATION { "citationItems" : [ { "id" : "ITEM-1", "itemData" : { "DOI" : "10.1016/j.biocon.2011.10.026", "ISSN" : "00063207", "abstract" : "Understanding the cultural variation in public preference for marine species is a necessary pre-requisite if conservation objectives are to include societal preferences in addition to scientific considerations. We report the results of a contingent study undertaken at three case-study sites: Azores islands (Portugal), Gulf of Gdansk (Poland) and Isles of Scilly (UK). The study considered species richness of five specific marine taxa (mammals, birds, fish, invertebrates and algae) as proxies of marine biodiversity and the aim of analysis was to estimate from a multi-site perspective public\u2019s willingness to pay (WTP) to avoid increased levels of species loss (reduction of species richness) for different marine taxa. Results, based on 1502 face-to-face interviews, showed that income, education and environmental awareness of the respondents were significant predictors of WTP for marine species conservation. Results also indicated that respondents in each of the European locations had different preferences for marine taxa. In the Azores, although mammals and fish were valued highly, small differences occurred in the WTP among different taxa. Respondents in the Isles of Scilly put a relatively low value on fish while algae and marine mammals were highly valued. In Gdansk, respondents defined a clear order of preference for marine mammals&gt;fish&gt;birds&gt;invertebrates and algae. These findings suggested that cultural differences may be important drivers of valuation and undermines the commonly held premise that charismatic/likeable taxa consistently have a disproportionately strong influence on WTP for biodiversity conservation. We conclude that conservation policy must take account of cultural diversity alongside biological diversity.", "author" : [ { "dropping-particle" : "", "family" : "Ressurrei\u00e7\u00e3o", "given" : "Adriana", "non-dropping-particle" : "", "parse-names" : false, "suffix" : "" }, { "dropping-particle" : "", "family" : "Gibbons", "given" : "James", "non-dropping-particle" : "", "parse-names" : false, "suffix" : "" }, { "dropping-particle" : "", "family" : "Kaiser", "given" : "Michel", "non-dropping-particle" : "", "parse-names" : false, "suffix" : "" }, { "dropping-particle" : "", "family" : "Dentinho", "given" : "Tomaz Ponce", "non-dropping-particle" : "", "parse-names" : false, "suffix" : "" }, { "dropping-particle" : "", "family" : "Zarzycki", "given" : "Tomasz", "non-dropping-particle" : "", "parse-names" : false, "suffix" : "" }, { "dropping-particle" : "", "family" : "Bentley", "given" : "Charlotte", "non-dropping-particle" : "", "parse-names" : false, "suffix" : "" }, { "dropping-particle" : "", "family" : "Austen", "given" : "Melanie", "non-dropping-particle" : "", "parse-names" : false, "suffix" : "" }, { "dropping-particle" : "", "family" : "Burdon", "given" : "Daryl", "non-dropping-particle" : "", "parse-names" : false, "suffix" : "" }, { "dropping-particle" : "", "family" : "Atkins", "given" : "Jonathan", "non-dropping-particle" : "", "parse-names" : false, "suffix" : "" }, { "dropping-particle" : "", "family" : "Santos", "given" : "Ricardo S.", "non-dropping-particle" : "", "parse-names" : false, "suffix" : "" }, { "dropping-particle" : "", "family" : "Edwards-Jones", "given" : "Gareth", "non-dropping-particle" : "", "parse-names" : false, "suffix" : "" } ], "container-title" : "Biological Conservation", "id" : "ITEM-1", "issue" : "1", "issued" : { "date-parts" : [ [ "2012" ] ] }, "page" : "148-159", "title" : "Different cultures, different values: The role of cultural variation in public\u2019s WTP for marine species conservation", "type" : "article-journal", "volume" : "145" }, "uris" : [ "http://www.mendeley.com/documents/?uuid=ce39bbf0-4206-4844-a636-0fcc99cf0146", "http://www.mendeley.com/documents/?uuid=d388db6d-4165-431a-bfa8-2f4ccdb4adc0" ] } ], "mendeley" : { "formattedCitation" : "(Ressurrei\u00e7\u00e3o et al., 2012)", "plainTextFormattedCitation" : "(Ressurrei\u00e7\u00e3o et al., 2012)", "previouslyFormattedCitation" : "(Ressurrei\u00e7\u00e3o et al.,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Ressurreição </w:t>
      </w:r>
      <w:r w:rsidR="00C56B4E" w:rsidRPr="00C56B4E">
        <w:rPr>
          <w:rFonts w:cstheme="minorHAnsi"/>
          <w:i/>
          <w:lang w:val="en-US"/>
        </w:rPr>
        <w:t>et al.</w:t>
      </w:r>
      <w:r w:rsidRPr="00946649">
        <w:rPr>
          <w:rFonts w:cstheme="minorHAnsi"/>
          <w:lang w:val="en-US"/>
        </w:rPr>
        <w:t>, 2012)</w:t>
      </w:r>
      <w:r w:rsidRPr="00946649">
        <w:rPr>
          <w:rFonts w:cstheme="minorHAnsi"/>
          <w:lang w:val="en-US"/>
        </w:rPr>
        <w:fldChar w:fldCharType="end"/>
      </w:r>
      <w:r w:rsidRPr="00946649">
        <w:rPr>
          <w:rFonts w:cstheme="minorHAnsi"/>
          <w:lang w:val="en-US"/>
        </w:rPr>
        <w:t xml:space="preserve">. Willingness-to-pay for conservation has also been shown to be more strongly influenced by certain marine iconic species that are actively experienced (seals, octopus, birds) than by species that do not directly have a use value (i.e. are only protected for their existence) </w:t>
      </w:r>
      <w:r w:rsidRPr="00946649">
        <w:rPr>
          <w:rFonts w:cstheme="minorHAnsi"/>
          <w:lang w:val="en-US"/>
        </w:rPr>
        <w:fldChar w:fldCharType="begin" w:fldLock="1"/>
      </w:r>
      <w:r>
        <w:rPr>
          <w:rFonts w:cstheme="minorHAnsi"/>
          <w:lang w:val="en-US"/>
        </w:rPr>
        <w:instrText>ADDIN CSL_CITATION { "citationItems" : [ { "id" : "ITEM-1", "itemData" : { "DOI" : "10.1016/j.ecoser.2014.09.006", "ISBN" : "2212-0416", "ISSN" : "22120416", "PMID" : "807039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 ] }, "page" : "97-110", "publisher" : "Elsevier", "title" : "Looking below the surface: The cultural ecosystem service values of UK marine protected areas (MPAs)", "type" : "article-journal", "volume" : "10" }, "uris" : [ "http://www.mendeley.com/documents/?uuid=f97405bb-1d07-4601-8bbb-7935f8cea883", "http://www.mendeley.com/documents/?uuid=8f6d0b91-c985-4bd3-bba6-53ade25318c5" ] } ], "mendeley" : { "formattedCitation" : "(Jobstvogt, Watson, &amp; Kenter, 2014b)", "plainTextFormattedCitation" : "(Jobstvogt, Watson, &amp; Kenter, 2014b)", "previouslyFormattedCitation" : "(Jobstvogt, Watson, &amp; Kenter, 2014b)"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Jobstvogt, 2014)</w:t>
      </w:r>
      <w:r w:rsidRPr="00946649">
        <w:rPr>
          <w:rFonts w:cstheme="minorHAnsi"/>
          <w:lang w:val="en-US"/>
        </w:rPr>
        <w:fldChar w:fldCharType="end"/>
      </w:r>
      <w:r w:rsidRPr="00946649">
        <w:rPr>
          <w:rFonts w:cstheme="minorHAnsi"/>
          <w:lang w:val="en-US"/>
        </w:rPr>
        <w:t>.</w:t>
      </w:r>
    </w:p>
    <w:p w14:paraId="72BBE3FD" w14:textId="77777777" w:rsidR="001E43D4" w:rsidRPr="00946649" w:rsidRDefault="001E43D4" w:rsidP="001E43D4">
      <w:pPr>
        <w:rPr>
          <w:rFonts w:cstheme="minorHAnsi"/>
          <w:lang w:val="en-US"/>
        </w:rPr>
      </w:pPr>
    </w:p>
    <w:p w14:paraId="2D2664AC" w14:textId="0F0B5955" w:rsidR="001E43D4" w:rsidRPr="00946649" w:rsidRDefault="001E43D4" w:rsidP="004417BA">
      <w:pPr>
        <w:pStyle w:val="Heading5"/>
      </w:pPr>
      <w:bookmarkStart w:id="803" w:name="_Toc519504469"/>
      <w:r w:rsidRPr="00946649">
        <w:t>Attitudes towards nature</w:t>
      </w:r>
      <w:bookmarkEnd w:id="803"/>
    </w:p>
    <w:p w14:paraId="34F0F12D" w14:textId="427E0F54" w:rsidR="001E43D4" w:rsidRPr="00946649" w:rsidRDefault="001E43D4" w:rsidP="001E43D4">
      <w:pPr>
        <w:rPr>
          <w:rFonts w:eastAsia="Cambria" w:cstheme="minorHAnsi"/>
          <w:b/>
          <w:lang w:val="en-US"/>
        </w:rPr>
      </w:pPr>
      <w:r w:rsidRPr="00946649">
        <w:rPr>
          <w:rFonts w:eastAsia="Cambria" w:cstheme="minorHAnsi"/>
          <w:lang w:val="en-US"/>
        </w:rPr>
        <w:t xml:space="preserve">Another indication of this </w:t>
      </w:r>
      <w:r w:rsidRPr="00946649">
        <w:rPr>
          <w:lang w:val="en-US"/>
        </w:rPr>
        <w:t xml:space="preserve">contribution from nature to people </w:t>
      </w:r>
      <w:r w:rsidRPr="00946649">
        <w:rPr>
          <w:rFonts w:eastAsia="Cambria" w:cstheme="minorHAnsi"/>
          <w:lang w:val="en-US"/>
        </w:rPr>
        <w:t xml:space="preserve">is attitudes towards nature conservation. In the EU-28, 76% of the people totally agree with the statement “We have a responsibility to look after nature”. This percentage differs regionally, ranging from 65% in Italy to 94% in Cyprus and Swede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BN" : "9789279507885", "author" : [ { "dropping-particle" : "", "family" : "European Commission", "given" : "", "non-dropping-particle" : "", "parse-names" : false, "suffix" : "" } ], "container-title" : "Special Eurobarometer 436", "id" : "ITEM-1", "issue" : "January", "issued" : { "date-parts" : [ [ "2015" ] ] }, "number-of-pages" : "167", "title" : "Attitudes of Europeans towards biodiversity", "type" : "book" }, "uris" : [ "http://www.mendeley.com/documents/?uuid=87019da3-9841-422d-bd43-4a8d0c12e1f3", "http://www.mendeley.com/documents/?uuid=3b30afb3-fce5-439c-b6cc-ade77f4d8ad3" ] } ], "mendeley" : { "formattedCitation" : "(European Commission, 2015a)", "plainTextFormattedCitation" : "(European Commission, 2015a)", "previouslyFormattedCitation" : "(European Commission, 2015a)"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224D64">
        <w:rPr>
          <w:rFonts w:eastAsia="Cambria" w:cstheme="minorHAnsi"/>
          <w:lang w:val="en-US"/>
        </w:rPr>
        <w:t>European Commission, 2015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See also</w:t>
      </w:r>
      <w:r w:rsidRPr="00946649">
        <w:rPr>
          <w:rFonts w:eastAsia="Cambria" w:cstheme="minorHAnsi"/>
          <w:b/>
          <w:lang w:val="en-US"/>
        </w:rPr>
        <w:t xml:space="preserve"> </w:t>
      </w:r>
      <w:r w:rsidR="009F3B65">
        <w:rPr>
          <w:lang w:val="en-US"/>
        </w:rPr>
        <w:t>supporting material</w:t>
      </w:r>
      <w:r w:rsidRPr="00F514C8">
        <w:rPr>
          <w:rFonts w:eastAsia="Cambria" w:cstheme="minorHAnsi"/>
          <w:lang w:val="en-US"/>
        </w:rPr>
        <w:t xml:space="preserve"> </w:t>
      </w:r>
      <w:hyperlink r:id="rId269" w:history="1">
        <w:r w:rsidRPr="005600B9">
          <w:rPr>
            <w:rStyle w:val="Hyperlink"/>
            <w:rFonts w:eastAsia="Cambria" w:cstheme="minorHAnsi"/>
            <w:lang w:val="en-US"/>
          </w:rPr>
          <w:t>Appendix 2.2</w:t>
        </w:r>
      </w:hyperlink>
      <w:r w:rsidRPr="00946649">
        <w:rPr>
          <w:rFonts w:eastAsia="Cambria" w:cstheme="minorHAnsi"/>
          <w:b/>
          <w:lang w:val="en-US"/>
        </w:rPr>
        <w:t xml:space="preserve"> </w:t>
      </w:r>
      <w:r w:rsidRPr="00946649">
        <w:rPr>
          <w:rFonts w:eastAsia="Cambria" w:cstheme="minorHAnsi"/>
          <w:lang w:val="en-US"/>
        </w:rPr>
        <w:t xml:space="preserve">with quotes recognizing a decreasing trend of appreciation of nature by young holders of </w:t>
      </w:r>
      <w:r w:rsidRPr="00946649">
        <w:rPr>
          <w:rFonts w:eastAsia="Cambria"/>
          <w:lang w:val="en-US"/>
        </w:rPr>
        <w:t>indigenous and local knowledge</w:t>
      </w:r>
      <w:r w:rsidRPr="00946649">
        <w:rPr>
          <w:rFonts w:eastAsia="Cambria" w:cstheme="minorHAnsi"/>
          <w:lang w:val="en-US"/>
        </w:rPr>
        <w:t>.</w:t>
      </w:r>
      <w:r w:rsidRPr="00946649">
        <w:rPr>
          <w:rFonts w:eastAsia="Cambria" w:cstheme="minorHAnsi"/>
          <w:b/>
          <w:lang w:val="en-US"/>
        </w:rPr>
        <w:t xml:space="preserve"> </w:t>
      </w:r>
    </w:p>
    <w:p w14:paraId="1A612B42" w14:textId="77777777" w:rsidR="001E43D4" w:rsidRPr="00946649" w:rsidRDefault="001E43D4" w:rsidP="001E43D4">
      <w:pPr>
        <w:rPr>
          <w:rFonts w:eastAsia="Cambria" w:cstheme="minorHAnsi"/>
          <w:b/>
          <w:lang w:val="en-US"/>
        </w:rPr>
      </w:pPr>
    </w:p>
    <w:p w14:paraId="1CC549A3" w14:textId="508DC93E" w:rsidR="001E43D4" w:rsidRPr="00946649" w:rsidRDefault="001E43D4" w:rsidP="004417BA">
      <w:pPr>
        <w:pStyle w:val="Heading5"/>
      </w:pPr>
      <w:bookmarkStart w:id="804" w:name="_Toc519504470"/>
      <w:r w:rsidRPr="00946649">
        <w:t>Spiritual experiences</w:t>
      </w:r>
      <w:bookmarkEnd w:id="804"/>
    </w:p>
    <w:p w14:paraId="57A6B0B4" w14:textId="66C28064" w:rsidR="001E43D4" w:rsidRPr="00946649" w:rsidRDefault="001E43D4" w:rsidP="001E43D4">
      <w:pPr>
        <w:widowControl w:val="0"/>
        <w:tabs>
          <w:tab w:val="left" w:pos="220"/>
          <w:tab w:val="left" w:pos="720"/>
        </w:tabs>
        <w:autoSpaceDE w:val="0"/>
        <w:autoSpaceDN w:val="0"/>
        <w:adjustRightInd w:val="0"/>
        <w:rPr>
          <w:rFonts w:eastAsia="Cambria" w:cs="Cambria"/>
          <w:lang w:val="en-US"/>
        </w:rPr>
      </w:pPr>
      <w:r w:rsidRPr="00946649">
        <w:rPr>
          <w:rFonts w:ascii="Calibri" w:hAnsi="Calibri" w:cs="Calibri"/>
          <w:lang w:val="en-US"/>
        </w:rPr>
        <w:t xml:space="preserve">Ecosystems have traditionally served as areas for spiritual or religious rituals and experiences derived from nature </w:t>
      </w:r>
      <w:r w:rsidRPr="00946649">
        <w:rPr>
          <w:rFonts w:ascii="Calibri" w:hAnsi="Calibri" w:cs="Calibri"/>
          <w:lang w:val="en-US"/>
        </w:rPr>
        <w:fldChar w:fldCharType="begin" w:fldLock="1"/>
      </w:r>
      <w:r w:rsidRPr="00946649">
        <w:rPr>
          <w:rFonts w:ascii="Calibri" w:hAnsi="Calibri" w:cs="Calibri"/>
          <w:lang w:val="en-US"/>
        </w:rPr>
        <w:instrText>ADDIN CSL_CITATION { "citationItems" : [ { "id" : "ITEM-1", "itemData" : { "DOI" : "10.1016/j.fm.2010.10.016", "ISBN" : "1559632275 (: cloth)", "ISSN" : "1095-9998", "PMID" : "21356457", "abstract" : "The Condition and Trends Working Group assessed the changing conditions of ecosystems and their services, the causes of changes to ecosystems, and the consequences of ecosystem change for human wellbeing. It considered terrestrial, freshwater and marine systems, and a range of ecosystem services, including food, timber, air quality regulation, nutrient cycling, detoxification, recreation and aesthetic services. As a contribution to the MA Condition Working Group, the Land Use and Cover Change Project (LUCC) of IGBP/IHDP and the Global Observations of Forest Cover and Land Dynamics (GOFC/GOLD) collaborated with the MA to develop a project showing areas of rapid land cover change over the last two decades. The Condition and Trends Working Group found that over the past 50 years, humans have changed ecosystems more rapidly and extensively than in any comparable period of time in human history, largely to meet rapidly growing demands for food, fresh water, timber, fiber and fuel. This has resulted in a substantial and largely irreversible loss in the diversity of life on Earth. In addition, approximately 60% (15 out of 24) of the ecosystem services it examined are being degraded or used unsustainably, including fresh water, capture fisheries, air and water purification, and the regulation of regional and local climate, natural hazards, and pests.", "author" : [ { "dropping-particle" : "de", "family" : "Groot", "given" : "Rudolf", "non-dropping-particle" : "", "parse-names" : false, "suffix" : "" }, { "dropping-particle" : "", "family" : "Ramakrishnan", "given" : "P.S.", "non-dropping-particle" : "", "parse-names" : false, "suffix" : "" }, { "dropping-particle" : "van de", "family" : "Berg", "given" : "Agnes", "non-dropping-particle" : "", "parse-names" : false, "suffix" : "" }, { "dropping-particle" : "", "family" : "Kulenthran", "given" : "Thaya", "non-dropping-particle" : "", "parse-names" : false, "suffix" : "" }, { "dropping-particle" : "", "family" : "Muller", "given" : "Scott", "non-dropping-particle" : "", "parse-names" : false, "suffix" : "" }, { "dropping-particle" : "", "family" : "Pitt", "given" : "David", "non-dropping-particle" : "", "parse-names" : false, "suffix" : "" }, { "dropping-particle" : "", "family" : "Wascher", "given" : "Dirk", "non-dropping-particle" : "", "parse-names" : false, "suffix" : "" }, { "dropping-particle" : "", "family" : "Wijesuriya", "given" : "Gamini", "non-dropping-particle" : "", "parse-names" : false, "suffix" : "" } ], "container-title" : "Ecosystem and human well-being: Current State and Trends", "id" : "ITEM-1", "issued" : { "date-parts" : [ [ "2005" ] ] }, "page" : "457-474", "title" : "Chapter 17, Cultural and Amenity Services", "type" : "article-journal" }, "uris" : [ "http://www.mendeley.com/documents/?uuid=755b8555-62be-46ee-8e29-18b2ba5b0539", "http://www.mendeley.com/documents/?uuid=e539cb74-7a4b-4e5d-9785-8cc971d83eee" ] } ], "mendeley" : { "formattedCitation" : "(Groot et al., 2005)", "plainTextFormattedCitation" : "(Groot et al., 2005)", "previouslyFormattedCitation" : "(Groot et al., 2005)" }, "properties" : {  }, "schema" : "https://github.com/citation-style-language/schema/raw/master/csl-citation.json" }</w:instrText>
      </w:r>
      <w:r w:rsidRPr="00946649">
        <w:rPr>
          <w:rFonts w:ascii="Calibri" w:hAnsi="Calibri" w:cs="Calibri"/>
          <w:lang w:val="en-US"/>
        </w:rPr>
        <w:fldChar w:fldCharType="separate"/>
      </w:r>
      <w:r w:rsidRPr="00946649">
        <w:rPr>
          <w:rFonts w:ascii="Calibri" w:hAnsi="Calibri" w:cs="Calibri"/>
          <w:lang w:val="en-US"/>
        </w:rPr>
        <w:t xml:space="preserve">(Groot </w:t>
      </w:r>
      <w:r w:rsidR="00C56B4E" w:rsidRPr="00C56B4E">
        <w:rPr>
          <w:rFonts w:ascii="Calibri" w:hAnsi="Calibri" w:cs="Calibri"/>
          <w:i/>
          <w:lang w:val="en-US"/>
        </w:rPr>
        <w:t>et al.</w:t>
      </w:r>
      <w:r w:rsidRPr="00946649">
        <w:rPr>
          <w:rFonts w:ascii="Calibri" w:hAnsi="Calibri" w:cs="Calibri"/>
          <w:lang w:val="en-US"/>
        </w:rPr>
        <w:t>, 2005)</w:t>
      </w:r>
      <w:r w:rsidRPr="00946649">
        <w:rPr>
          <w:rFonts w:ascii="Calibri" w:hAnsi="Calibri" w:cs="Calibri"/>
          <w:lang w:val="en-US"/>
        </w:rPr>
        <w:fldChar w:fldCharType="end"/>
      </w:r>
      <w:r w:rsidRPr="00946649">
        <w:rPr>
          <w:rFonts w:ascii="Calibri" w:hAnsi="Calibri" w:cs="Calibri"/>
          <w:lang w:val="en-US"/>
        </w:rPr>
        <w:t xml:space="preserve">. Natural areas of special spiritual significance include areas recognized as sacred by indigenous and traditional peoples as well as by institutionalized religions or faiths as places for worship and remembrance </w:t>
      </w:r>
      <w:r w:rsidRPr="00946649">
        <w:rPr>
          <w:rFonts w:ascii="Calibri" w:hAnsi="Calibri" w:cs="Calibri"/>
          <w:lang w:val="en-US"/>
        </w:rPr>
        <w:fldChar w:fldCharType="begin" w:fldLock="1"/>
      </w:r>
      <w:r w:rsidRPr="00946649">
        <w:rPr>
          <w:rFonts w:ascii="Calibri" w:hAnsi="Calibri" w:cs="Calibri"/>
          <w:lang w:val="en-US"/>
        </w:rPr>
        <w:instrText>ADDIN CSL_CITATION { "citationItems" : [ { "id" : "ITEM-1", "itemData" : { "ISBN" : "9781849711678 1849711674 9781849711661 1849711666", "abstract" : "\"Sacred Natural Sites\" are the world's oldest protected places. Some of the most prominent examples include Uluru (Ayer's Rock, Australia), Mount Fuji (Japan), Sagarmatha /Chomolongma (Mt Everest, Nepal and China), the River Ganges (India), the Sacred Groves of India, Lake Titicaca (Bolivia and Peru) and Mount Kilimanjaro (Tanzania). This book focuses on some of these iconic sites but more on lesser known examples such as the Holy Hills (China), the Golden Mountains of Altai (Russia), Holy Island of Lindisfarne (UK) and the sacred lakes of the Niger Delta (Nigeria). Across a wide range of case studies from throughout the world, authors describe these sacred mountains, lakes, rivers, forests, groves, islands, seas, and landscapes and the species that live in them. Sacred natural sites are shown to contain remarkable biodiversity and therefore can make a significant contribution to halting the catastrophic extinction of wild species of plants and animals as well as the decline and damage of habitats and ecosystems. They also display a broad array of cultural diversity, languages, rituals, traditional knowledge, art, song, story, dance and identity and therefore appear of universal humanitarian value. Religion can partner with conservation science in sacred natural sites for the pragmatic and effective protection of nature. Often cared for by their traditional custodian community, sacred natural sites represent a wide diversity of socio-ecological models that can help find approaches for more sustainable lifestyles and human-nature relationships for the world at large. \" 'This book illustrates that sacred natural sites, although often under threat, exist within and outside formally recognised protected areas and heritage sites. Sacred sites may well be some of the last strongholds for building resilient networks of connected landscapes as well as forming important nodes for maintaining a dynamic cultural fabric in the face of global change. The book therefore bridges the gap between approaches to the conservation of cultural and biological diversity. It applies a multidisciplinary approach to recognizing, understanding and managing sacred natural sites. It provides examples of how economic benefits - such as from tourism and fisheries - can be compatible goals with the conservation of sacred biodiversity and thus advancing the welfare of both people and wildlife. It concludes that conservation efforts are likely to be successful only if the cultural and sp\u2026", "author" : [ { "dropping-particle" : "", "family" : "Verschuuren", "given" : "Bas", "non-dropping-particle" : "", "parse-names" : false, "suffix" : "" }, { "dropping-particle" : "", "family" : "Wild", "given" : "Robert", "non-dropping-particle" : "", "parse-names" : false, "suffix" : "" }, { "dropping-particle" : "", "family" : "Mcneely", "given" : "Jeffrey", "non-dropping-particle" : "", "parse-names" : false, "suffix" : "" }, { "dropping-particle" : "", "family" : "Oviedo", "given" : "Gonzalo", "non-dropping-particle" : "", "parse-names" : false, "suffix" : "" } ], "editor" : [ { "dropping-particle" : "", "family" : "Verschuuren", "given" : "Bas", "non-dropping-particle" : "", "parse-names" : false, "suffix" : "" }, { "dropping-particle" : "", "family" : "Wild", "given" : "Robert", "non-dropping-particle" : "", "parse-names" : false, "suffix" : "" }, { "dropping-particle" : "", "family" : "Mcneely", "given" : "Jeffrey", "non-dropping-particle" : "", "parse-names" : false, "suffix" : "" }, { "dropping-particle" : "", "family" : "Oviedo", "given" : "Gonzalo", "non-dropping-particle" : "", "parse-names" : false, "suffix" : "" } ], "id" : "ITEM-1", "issue" : "October", "issued" : { "date-parts" : [ [ "2010" ] ] }, "title" : "Sacred natural sites : conserving nature and culture", "type" : "book" }, "uris" : [ "http://www.mendeley.com/documents/?uuid=1f41c1c5-b464-415e-ae6c-bed643d271b7", "http://www.mendeley.com/documents/?uuid=4d22b6b4-d0cd-487e-b923-88f9116eeadf" ] } ], "mendeley" : { "formattedCitation" : "(Verschuuren, Wild, Mcneely, &amp; Oviedo, 2010)", "plainTextFormattedCitation" : "(Verschuuren, Wild, Mcneely, &amp; Oviedo, 2010)", "previouslyFormattedCitation" : "(Verschuuren, Wild, Mcneely, &amp; Oviedo, 2010)" }, "properties" : {  }, "schema" : "https://github.com/citation-style-language/schema/raw/master/csl-citation.json" }</w:instrText>
      </w:r>
      <w:r w:rsidRPr="00946649">
        <w:rPr>
          <w:rFonts w:ascii="Calibri" w:hAnsi="Calibri" w:cs="Calibri"/>
          <w:lang w:val="en-US"/>
        </w:rPr>
        <w:fldChar w:fldCharType="separate"/>
      </w:r>
      <w:r w:rsidRPr="00946649">
        <w:rPr>
          <w:rFonts w:ascii="Calibri" w:hAnsi="Calibri" w:cs="Calibri"/>
          <w:lang w:val="en-US"/>
        </w:rPr>
        <w:t>(Verschuuren</w:t>
      </w:r>
      <w:r>
        <w:rPr>
          <w:rFonts w:eastAsia="Cambria" w:cstheme="minorHAnsi"/>
          <w:lang w:val="en-US"/>
        </w:rPr>
        <w:t xml:space="preserve"> </w:t>
      </w:r>
      <w:r w:rsidR="00C56B4E" w:rsidRPr="00C56B4E">
        <w:rPr>
          <w:rFonts w:eastAsia="Cambria" w:cstheme="minorHAnsi"/>
          <w:i/>
          <w:lang w:val="en-US"/>
        </w:rPr>
        <w:t>et al.</w:t>
      </w:r>
      <w:r w:rsidRPr="00946649">
        <w:rPr>
          <w:rFonts w:ascii="Calibri" w:hAnsi="Calibri" w:cs="Calibri"/>
          <w:lang w:val="en-US"/>
        </w:rPr>
        <w:t>, 2010)</w:t>
      </w:r>
      <w:r w:rsidRPr="00946649">
        <w:rPr>
          <w:rFonts w:ascii="Calibri" w:hAnsi="Calibri" w:cs="Calibri"/>
          <w:lang w:val="en-US"/>
        </w:rPr>
        <w:fldChar w:fldCharType="end"/>
      </w:r>
      <w:r w:rsidRPr="00946649">
        <w:rPr>
          <w:rFonts w:ascii="Calibri" w:hAnsi="Calibri" w:cs="Calibri"/>
          <w:lang w:val="en-US"/>
        </w:rPr>
        <w:t xml:space="preserve">. </w:t>
      </w:r>
      <w:r w:rsidRPr="00946649">
        <w:rPr>
          <w:rFonts w:eastAsia="Cambria" w:cs="Cambria"/>
          <w:lang w:val="en-US"/>
        </w:rPr>
        <w:t xml:space="preserve">Sacred or holy natural places occur at a variety of scales in Europe and Central Asia, varying from rock formations or forest patches to mountains and islands. </w:t>
      </w:r>
      <w:r w:rsidR="009F3B65">
        <w:rPr>
          <w:lang w:val="en-US"/>
        </w:rPr>
        <w:t>Supporting material</w:t>
      </w:r>
      <w:r w:rsidRPr="00F514C8">
        <w:rPr>
          <w:rFonts w:eastAsia="Cambria" w:cs="Cambria"/>
          <w:lang w:val="en-US"/>
        </w:rPr>
        <w:t xml:space="preserve"> </w:t>
      </w:r>
      <w:hyperlink r:id="rId270" w:history="1">
        <w:r w:rsidRPr="00913CA4">
          <w:rPr>
            <w:rStyle w:val="Hyperlink"/>
            <w:rFonts w:eastAsia="Cambria" w:cs="Cambria"/>
            <w:lang w:val="en-US"/>
          </w:rPr>
          <w:t>Appendix 2.6</w:t>
        </w:r>
      </w:hyperlink>
      <w:r w:rsidRPr="00946649">
        <w:rPr>
          <w:rFonts w:eastAsia="Cambria" w:cs="Cambria"/>
          <w:lang w:val="en-US"/>
        </w:rPr>
        <w:t xml:space="preserve"> s</w:t>
      </w:r>
      <w:r w:rsidRPr="00946649">
        <w:rPr>
          <w:rFonts w:ascii="Calibri" w:hAnsi="Calibri" w:cs="Calibri"/>
          <w:lang w:val="en-US"/>
        </w:rPr>
        <w:t xml:space="preserve">hows a selected list of natural areas considered as “sacred natural sites” based on IUCN’s Task Force on Cultural and Spiritual Values of </w:t>
      </w:r>
      <w:r w:rsidRPr="00946649">
        <w:rPr>
          <w:rFonts w:ascii="Calibri" w:hAnsi="Calibri" w:cs="Calibri"/>
          <w:lang w:val="en-US"/>
        </w:rPr>
        <w:lastRenderedPageBreak/>
        <w:t xml:space="preserve">Protected Areas </w:t>
      </w:r>
      <w:r w:rsidRPr="00946649">
        <w:rPr>
          <w:rFonts w:ascii="Calibri" w:hAnsi="Calibri" w:cs="Calibri"/>
          <w:lang w:val="en-US"/>
        </w:rPr>
        <w:fldChar w:fldCharType="begin" w:fldLock="1"/>
      </w:r>
      <w:r w:rsidRPr="00946649">
        <w:rPr>
          <w:rFonts w:ascii="Calibri" w:hAnsi="Calibri" w:cs="Calibri"/>
          <w:lang w:val="en-US"/>
        </w:rPr>
        <w:instrText>ADDIN CSL_CITATION { "citationItems" : [ { "id" : "ITEM-1", "itemData" : { "author" : [ { "dropping-particle" : "", "family" : "Wild", "given" : "R.", "non-dropping-particle" : "", "parse-names" : false, "suffix" : "" }, { "dropping-particle" : "", "family" : "McLeod", "given" : "C.", "non-dropping-particle" : "", "parse-names" : false, "suffix" : "" } ], "editor" : [ { "dropping-particle" : "", "family" : "Wild", "given" : "R.", "non-dropping-particle" : "", "parse-names" : false, "suffix" : "" }, { "dropping-particle" : "", "family" : "McLeod", "given" : "C.", "non-dropping-particle" : "", "parse-names" : false, "suffix" : "" } ], "id" : "ITEM-1", "issued" : { "date-parts" : [ [ "2008" ] ] }, "publisher-place" : "Gland, Switzerland", "title" : "Sacred Natural Sites: Guidelines for Protected Area Managers.", "type" : "book" }, "uris" : [ "http://www.mendeley.com/documents/?uuid=7e30aa20-612e-4e26-bad0-203f54aadadf", "http://www.mendeley.com/documents/?uuid=b54ccdbd-26b1-4cd0-b667-707b8bf2a28d" ] } ], "mendeley" : { "formattedCitation" : "(Wild &amp; McLeod, 2008)", "plainTextFormattedCitation" : "(Wild &amp; McLeod, 2008)", "previouslyFormattedCitation" : "(Wild &amp; McLeod, 2008)" }, "properties" : {  }, "schema" : "https://github.com/citation-style-language/schema/raw/master/csl-citation.json" }</w:instrText>
      </w:r>
      <w:r w:rsidRPr="00946649">
        <w:rPr>
          <w:rFonts w:ascii="Calibri" w:hAnsi="Calibri" w:cs="Calibri"/>
          <w:lang w:val="en-US"/>
        </w:rPr>
        <w:fldChar w:fldCharType="separate"/>
      </w:r>
      <w:r w:rsidRPr="00946649">
        <w:rPr>
          <w:rFonts w:ascii="Calibri" w:hAnsi="Calibri" w:cs="Calibri"/>
          <w:lang w:val="en-US"/>
        </w:rPr>
        <w:t>(Wild &amp; McLeod, 2008)</w:t>
      </w:r>
      <w:r w:rsidRPr="00946649">
        <w:rPr>
          <w:rFonts w:ascii="Calibri" w:hAnsi="Calibri" w:cs="Calibri"/>
          <w:lang w:val="en-US"/>
        </w:rPr>
        <w:fldChar w:fldCharType="end"/>
      </w:r>
      <w:r w:rsidRPr="00946649">
        <w:rPr>
          <w:rFonts w:ascii="Calibri" w:hAnsi="Calibri" w:cs="Calibri"/>
          <w:lang w:val="en-US"/>
        </w:rPr>
        <w:t xml:space="preserve"> and the Delos Initiative </w:t>
      </w:r>
      <w:r w:rsidRPr="00946649">
        <w:rPr>
          <w:rFonts w:ascii="Calibri" w:hAnsi="Calibri" w:cs="Calibri"/>
          <w:lang w:val="en-US"/>
        </w:rPr>
        <w:fldChar w:fldCharType="begin" w:fldLock="1"/>
      </w:r>
      <w:r w:rsidRPr="00946649">
        <w:rPr>
          <w:rFonts w:ascii="Calibri" w:hAnsi="Calibri" w:cs="Calibri"/>
          <w:lang w:val="en-US"/>
        </w:rPr>
        <w:instrText>ADDIN CSL_CITATION { "citationItems" : [ { "id" : "ITEM-1", "itemData" : { "ISBN" : "9782831714233", "editor" : [ { "dropping-particle" : "", "family" : "Mallarch, Joseph Maria; Papayannis", "given" : "Thymio; Va\u0308isa\u0308nen Rauno", "non-dropping-particle" : "", "parse-names" : false, "suffix" : "" } ], "id" : "ITEM-1", "issued" : { "date-parts" : [ [ "2012" ] ] }, "number-of-pages" : "292", "publisher" : "IUCN", "title" : "The Diversity of Sacred Lands in Europe: Proceedings of the Third Workshop of the Delos Initiative \u2013 Inari/Aanaar 2010.", "type" : "book" }, "uris" : [ "http://www.mendeley.com/documents/?uuid=eddf2162-ceb6-4a25-a00e-2772f2ce11c1", "http://www.mendeley.com/documents/?uuid=dc38273d-5272-4598-96ed-53541f12dc45" ] } ], "mendeley" : { "formattedCitation" : "(Mallarch, Joseph Maria; Papayannis, 2012)", "plainTextFormattedCitation" : "(Mallarch, Joseph Maria; Papayannis, 2012)", "previouslyFormattedCitation" : "(Mallarch, Joseph Maria; Papayannis, 2012)" }, "properties" : {  }, "schema" : "https://github.com/citation-style-language/schema/raw/master/csl-citation.json" }</w:instrText>
      </w:r>
      <w:r w:rsidRPr="00946649">
        <w:rPr>
          <w:rFonts w:ascii="Calibri" w:hAnsi="Calibri" w:cs="Calibri"/>
          <w:lang w:val="en-US"/>
        </w:rPr>
        <w:fldChar w:fldCharType="separate"/>
      </w:r>
      <w:r w:rsidRPr="00946649">
        <w:rPr>
          <w:rFonts w:ascii="Calibri" w:hAnsi="Calibri" w:cs="Calibri"/>
          <w:lang w:val="en-US"/>
        </w:rPr>
        <w:t>(Mallarch</w:t>
      </w:r>
      <w:r>
        <w:rPr>
          <w:rFonts w:ascii="Calibri" w:hAnsi="Calibri" w:cs="Calibri"/>
          <w:lang w:val="en-US"/>
        </w:rPr>
        <w:t xml:space="preserve"> &amp;</w:t>
      </w:r>
      <w:r w:rsidRPr="00946649">
        <w:rPr>
          <w:rFonts w:ascii="Calibri" w:hAnsi="Calibri" w:cs="Calibri"/>
          <w:lang w:val="en-US"/>
        </w:rPr>
        <w:t xml:space="preserve"> Papayannis, 2012)</w:t>
      </w:r>
      <w:r w:rsidRPr="00946649">
        <w:rPr>
          <w:rFonts w:ascii="Calibri" w:hAnsi="Calibri" w:cs="Calibri"/>
          <w:lang w:val="en-US"/>
        </w:rPr>
        <w:fldChar w:fldCharType="end"/>
      </w:r>
      <w:r w:rsidRPr="00946649">
        <w:rPr>
          <w:rFonts w:ascii="Calibri" w:hAnsi="Calibri" w:cs="Calibri"/>
          <w:lang w:val="en-US"/>
        </w:rPr>
        <w:t>. Five sites on this list are located in Central Europe, three in Eastern Europe, 17 in Western Europe and one in Central Asia. The importance of these sites and other natural areas of spiritual and cultural significance to the quality of life in Europe and Central Asia is elaborated on in Section 2.3.3</w:t>
      </w:r>
      <w:r w:rsidRPr="00946649">
        <w:rPr>
          <w:rFonts w:ascii="Calibri" w:hAnsi="Calibri" w:cs="Calibri"/>
          <w:b/>
          <w:lang w:val="en-US"/>
        </w:rPr>
        <w:t>.</w:t>
      </w:r>
      <w:r w:rsidRPr="00946649">
        <w:rPr>
          <w:rFonts w:ascii="Calibri" w:hAnsi="Calibri" w:cs="Calibri"/>
          <w:lang w:val="en-US"/>
        </w:rPr>
        <w:t xml:space="preserve"> </w:t>
      </w:r>
    </w:p>
    <w:p w14:paraId="30D5D5F7" w14:textId="77777777" w:rsidR="001E43D4" w:rsidRPr="00946649" w:rsidRDefault="001E43D4" w:rsidP="001E43D4">
      <w:pPr>
        <w:pStyle w:val="ColorfulList-Accent11"/>
        <w:ind w:left="0"/>
        <w:rPr>
          <w:lang w:val="en-US"/>
        </w:rPr>
      </w:pPr>
    </w:p>
    <w:p w14:paraId="167E1FC7" w14:textId="7D7BAC7C" w:rsidR="001E43D4" w:rsidRPr="00946649" w:rsidRDefault="001E43D4" w:rsidP="001F0516">
      <w:pPr>
        <w:pStyle w:val="Heading4"/>
        <w:rPr>
          <w:lang w:eastAsia="ja-JP" w:bidi="en-US"/>
        </w:rPr>
      </w:pPr>
      <w:bookmarkStart w:id="805" w:name="_Toc519504471"/>
      <w:r w:rsidRPr="00946649">
        <w:rPr>
          <w:lang w:eastAsia="ja-JP" w:bidi="en-US"/>
        </w:rPr>
        <w:t>Maintenance of options</w:t>
      </w:r>
      <w:bookmarkEnd w:id="805"/>
    </w:p>
    <w:p w14:paraId="7F95CDDC" w14:textId="70F443DA" w:rsidR="001E43D4" w:rsidRPr="00946649" w:rsidRDefault="001E43D4" w:rsidP="001E43D4">
      <w:pPr>
        <w:rPr>
          <w:rFonts w:cstheme="minorHAnsi"/>
          <w:lang w:val="en-US"/>
        </w:rPr>
      </w:pPr>
      <w:r w:rsidRPr="00946649">
        <w:rPr>
          <w:rFonts w:cstheme="minorHAnsi"/>
          <w:lang w:val="en-US"/>
        </w:rPr>
        <w:t xml:space="preserve">The desire to maintain potential options or benefits provided by nature for future generations is an expression of how people value inter-generational justice (see Section 2.3.4). The capacity of supply of this </w:t>
      </w:r>
      <w:r w:rsidRPr="00946649">
        <w:rPr>
          <w:lang w:val="en-US"/>
        </w:rPr>
        <w:t xml:space="preserve">contribution from nature to people </w:t>
      </w:r>
      <w:r w:rsidRPr="00946649">
        <w:rPr>
          <w:rFonts w:cstheme="minorHAnsi"/>
          <w:lang w:val="en-US"/>
        </w:rPr>
        <w:t xml:space="preserve">is indicated by overall patterns in species-level biodiversity (see </w:t>
      </w:r>
      <w:r w:rsidRPr="00946649">
        <w:rPr>
          <w:rFonts w:cstheme="minorHAnsi"/>
          <w:b/>
          <w:lang w:val="en-US"/>
        </w:rPr>
        <w:t>Table 2.6</w:t>
      </w:r>
      <w:r w:rsidRPr="00946649">
        <w:rPr>
          <w:rFonts w:cstheme="minorHAnsi"/>
          <w:lang w:val="en-US"/>
        </w:rPr>
        <w:t>,</w:t>
      </w:r>
      <w:r w:rsidRPr="00946649">
        <w:rPr>
          <w:rFonts w:cstheme="minorHAnsi"/>
          <w:b/>
          <w:lang w:val="en-US"/>
        </w:rPr>
        <w:t xml:space="preserve"> </w:t>
      </w:r>
      <w:r w:rsidRPr="00946649">
        <w:rPr>
          <w:rFonts w:cstheme="minorHAnsi"/>
          <w:lang w:val="en-US"/>
        </w:rPr>
        <w:t xml:space="preserve">Section 3.2.3). One measure of the unique contribution to this contribution is given by total number of endemic species, which is low for Europe and Central Asia relatively to Africa, Asia and Pacific and America regions (see </w:t>
      </w:r>
      <w:r w:rsidRPr="00946649">
        <w:rPr>
          <w:rFonts w:cstheme="minorHAnsi"/>
          <w:b/>
          <w:lang w:val="en-US"/>
        </w:rPr>
        <w:t>Table 2.6</w:t>
      </w:r>
      <w:r w:rsidRPr="00946649">
        <w:rPr>
          <w:rFonts w:cstheme="minorHAnsi"/>
          <w:lang w:val="en-US"/>
        </w:rPr>
        <w:t xml:space="preserve">). Phylogenetic diversity </w:t>
      </w:r>
      <w:r w:rsidRPr="00946649">
        <w:rPr>
          <w:rFonts w:cstheme="minorHAnsi"/>
          <w:lang w:val="en-US"/>
        </w:rPr>
        <w:fldChar w:fldCharType="begin" w:fldLock="1"/>
      </w:r>
      <w:r w:rsidRPr="00946649">
        <w:rPr>
          <w:rFonts w:cstheme="minorHAnsi"/>
          <w:lang w:val="en-US"/>
        </w:rPr>
        <w:instrText>ADDIN CSL_CITATION { "citationItems" : [ { "id" : "ITEM-1", "itemData" : { "DOI" : "10.1016/0006-3207(92)91201-3", "ISSN" : "0006-3207", "author" : [ { "dropping-particle" : "", "family" : "Faith", "given" : "Daniel P", "non-dropping-particle" : "", "parse-names" : false, "suffix" : "" } ], "container-title" : "Biological Conservation", "id" : "ITEM-1", "issue" : "1", "issued" : { "date-parts" : [ [ "1992", "1" ] ] }, "page" : "1-10", "publisher" : "Elsevier", "title" : "Conservation evaluation and phylogenetic diversity", "type" : "article-journal", "volume" : "61" }, "uris" : [ "http://www.mendeley.com/documents/?uuid=8bcf7f89-5888-45fb-b63b-9276390f1f21", "http://www.mendeley.com/documents/?uuid=1aee954d-e9b3-405f-bc21-d93097c644b7" ] } ], "mendeley" : { "formattedCitation" : "(Faith, 1992)", "plainTextFormattedCitation" : "(Faith, 1992)", "previouslyFormattedCitation" : "(Faith, 199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Faith, 1992)</w:t>
      </w:r>
      <w:r w:rsidRPr="00946649">
        <w:rPr>
          <w:rFonts w:cstheme="minorHAnsi"/>
          <w:lang w:val="en-US"/>
        </w:rPr>
        <w:fldChar w:fldCharType="end"/>
      </w:r>
      <w:r w:rsidRPr="00946649">
        <w:rPr>
          <w:rFonts w:cstheme="minorHAnsi"/>
          <w:lang w:val="en-US"/>
        </w:rPr>
        <w:t xml:space="preserve"> over multiple taxonomic groups is also an informative metric of the capacity of biodiversity to deliver maintenance of options </w:t>
      </w:r>
      <w:r w:rsidRPr="00946649">
        <w:rPr>
          <w:rFonts w:cstheme="minorHAnsi"/>
          <w:lang w:val="en-US"/>
        </w:rPr>
        <w:fldChar w:fldCharType="begin" w:fldLock="1"/>
      </w:r>
      <w:r w:rsidRPr="00946649">
        <w:rPr>
          <w:rFonts w:cstheme="minorHAnsi"/>
          <w:lang w:val="en-US"/>
        </w:rPr>
        <w:instrText>ADDIN CSL_CITATION { "citationItems" : [ { "id" : "ITEM-1", "itemData" : { "DOI" : "10.4324/9781315530215.ch5", "ISBN" : "9781138827738", "author" : [ { "dropping-particle" : "", "family" : "Faith", "given" : "Daniel P.", "non-dropping-particle" : "", "parse-names" : false, "suffix" : "" } ], "chapter-number" : "6", "container-title" : "The Routledge Handbook of Philosophy of Biodiversity", "editor" : [ { "dropping-particle" : "", "family" : "Garson", "given" : "J", "non-dropping-particle" : "", "parse-names" : false, "suffix" : "" }, { "dropping-particle" : "", "family" : "Plutynski", "given" : "A", "non-dropping-particle" : "", "parse-names" : false, "suffix" : "" }, { "dropping-particle" : "", "family" : "Sarkar", "given" : "S", "non-dropping-particle" : "", "parse-names" : false, "suffix" : "" } ], "id" : "ITEM-1", "issued" : { "date-parts" : [ [ "2016" ] ] }, "publisher" : "Routledge Handbooks Online", "title" : "A general model for biodiversity and its value", "type" : "chapter" }, "uris" : [ "http://www.mendeley.com/documents/?uuid=f29d8da1-6301-4279-820d-fd8a509f13a1", "http://www.mendeley.com/documents/?uuid=e95d32cf-3312-4d05-ae84-712943b5a4f8" ] } ], "mendeley" : { "formattedCitation" : "(Faith, 2016)", "plainTextFormattedCitation" : "(Faith, 2016)", "previouslyFormattedCitation" : "(Faith,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Faith, 2016)</w:t>
      </w:r>
      <w:r w:rsidRPr="00946649">
        <w:rPr>
          <w:rFonts w:cstheme="minorHAnsi"/>
          <w:lang w:val="en-US"/>
        </w:rPr>
        <w:fldChar w:fldCharType="end"/>
      </w:r>
      <w:r w:rsidRPr="00946649">
        <w:rPr>
          <w:rFonts w:cstheme="minorHAnsi"/>
          <w:lang w:val="en-US"/>
        </w:rPr>
        <w:t xml:space="preserve"> (also see Chapter 3). An assessment of the phylogenetic diversity of birds and mammals (see </w:t>
      </w:r>
      <w:r w:rsidRPr="00946649">
        <w:rPr>
          <w:rFonts w:cstheme="minorHAnsi"/>
          <w:b/>
          <w:lang w:val="en-US"/>
        </w:rPr>
        <w:t>Figure 2.45</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DOI" : "10.1038/nature22368", "ISSN" : "0028-0836", "PMID" : "28538726", "abstract" : "0 0 M o n t h 2 0 1 7 | V o L 0 0 0 | n A t U R E | 1 Different facets of biodiversity other than species numbers are increasingly appreciated as critical for maintaining the function of ecosystems and their services to humans 1,2 . While new international policy and assessment processes such as the Intergovernmental Science-Policy Platform on Biodiversity and Ecosystem Services (IPBES) recognize the importance of an increasingly global, quantitative and comprehensive approach to biodiversity protection, most insights are still focused on a single facet of biodiversity\u2014 species 3 . Here we broaden the focus and provide an evaluation of how much of the world's species, functional and phylogenetic diversity of birds and mammals is currently protected and the scope for improvement. We show that the large existing gaps in the coverage for each facet of diversity could be remedied by a slight expansion of protected areas: an additional 5% of the land has the potential to more than triple the protected range of species or phylogenetic or functional units. Further, the same areas are often priorities for multiple diversity facets and for both taxa. However, we find that the choice of conservation strategy has a fundamental effect on outcomes. It is more difficult (that is, requires more land) to maximize basic representation of the global biodiversity pool than to maximize local diversity. Overall, species and phylogenetic priorities are more similar to each other than they are to functional priorities, and priorities for the different bird biodiversity facets are more similar than those of mammals. Our work shows that large gains in biodiversity protection are possible, while also highlighting the need to explicitly link desired conservation objectives and biodiversity metrics. We provide a framework and quantitative tools to advance these goals for multi-faceted biodiversity conservation. Protected areas are pivotal to biodiversity conservation, and globally coordinated plans to expand protected areas could vastly increase the protection of species 4,5 . We know much less about how protected area expansion could benefit other facets of diversity, despite the potentially crucial role of these facets in representing biodiversity heritage under threat 2,6,7 or ensuring locally stable and functioning ecosystems that provide services to humans 1,8,9 . Thanks to rapid growth in available data, two of the main biodiversity facets\u2014phylogenetic and functional diversi\u2026", "author" : [ { "dropping-particle" : "", "family" : "Pollock", "given" : "Laura J.", "non-dropping-particle" : "", "parse-names" : false, "suffix" : "" }, { "dropping-particle" : "", "family" : "Thuiller", "given" : "Wilfried", "non-dropping-particle" : "", "parse-names" : false, "suffix" : "" }, { "dropping-particle" : "", "family" : "Jetz", "given" : "Walter", "non-dropping-particle" : "", "parse-names" : false, "suffix" : "" } ], "container-title" : "Nature", "id" : "ITEM-1", "issue" : "7656", "issued" : { "date-parts" : [ [ "2017" ] ] }, "page" : "141-144", "publisher" : "Nature Publishing Group", "title" : "Large conservation gains possible for global biodiversity facets", "type" : "article-journal", "volume" : "546" }, "uris" : [ "http://www.mendeley.com/documents/?uuid=1549e6b2-3b83-4816-8d6d-f0aaf86f6b98", "http://www.mendeley.com/documents/?uuid=c470bc01-8e81-438c-acfc-bb537b246aa6" ] } ], "mendeley" : { "formattedCitation" : "(Pollock, Thuiller, &amp; Jetz, 2017)", "plainTextFormattedCitation" : "(Pollock, Thuiller, &amp; Jetz, 2017)", "previouslyFormattedCitation" : "(Pollock, Thuiller, &amp; Jetz, 201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Pollock</w:t>
      </w:r>
      <w:r>
        <w:rPr>
          <w:rFonts w:cstheme="minorHAnsi"/>
          <w:lang w:val="en-US"/>
        </w:rPr>
        <w:t xml:space="preserve"> </w:t>
      </w:r>
      <w:r w:rsidR="00C56B4E" w:rsidRPr="00C56B4E">
        <w:rPr>
          <w:rFonts w:cstheme="minorHAnsi"/>
          <w:i/>
          <w:lang w:val="en-US"/>
        </w:rPr>
        <w:t>et al.</w:t>
      </w:r>
      <w:r w:rsidRPr="00946649">
        <w:rPr>
          <w:rFonts w:cstheme="minorHAnsi"/>
          <w:lang w:val="en-US"/>
        </w:rPr>
        <w:t>, 2017)</w:t>
      </w:r>
      <w:r w:rsidRPr="00946649">
        <w:rPr>
          <w:rFonts w:cstheme="minorHAnsi"/>
          <w:lang w:val="en-US"/>
        </w:rPr>
        <w:fldChar w:fldCharType="end"/>
      </w:r>
      <w:r w:rsidRPr="00946649">
        <w:rPr>
          <w:rFonts w:cstheme="minorHAnsi"/>
          <w:lang w:val="en-US"/>
        </w:rPr>
        <w:t xml:space="preserve"> identified many high priority areas, such as in southern Croatia, the Odessa region of Ukraine, and north-western Kazakhstan, for their better conservation. </w:t>
      </w:r>
    </w:p>
    <w:p w14:paraId="31077672" w14:textId="4AE2AA5E" w:rsidR="001E43D4" w:rsidRPr="00946649" w:rsidRDefault="00667D19" w:rsidP="000226B2">
      <w:pPr>
        <w:pStyle w:val="Caption"/>
      </w:pPr>
      <w:r>
        <w:t>Table 2.6</w:t>
      </w:r>
      <w:r w:rsidR="001E43D4" w:rsidRPr="00946649">
        <w:t xml:space="preserve">: Numbers of classified, endemic and threatened species as proxy for the status of the maintenance of options of nature’s contributions to people in Europe and Central Asia relative to the other three IPBES regions (the Americas, Asia and the Pacific, and Africa). Source: </w:t>
      </w:r>
      <w:r w:rsidR="001E43D4" w:rsidRPr="00946649">
        <w:fldChar w:fldCharType="begin" w:fldLock="1"/>
      </w:r>
      <w:r w:rsidR="001E43D4" w:rsidRPr="00946649">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9b0fd73-2db5-438f-8a99-395e3b40b344" ] } ], "mendeley" : { "formattedCitation" : "(Brooks et al., 2016)", "plainTextFormattedCitation" : "(Brooks et al., 2016)", "previouslyFormattedCitation" : "(Brooks et al., 2016)" }, "properties" : {  }, "schema" : "https://github.com/citation-style-language/schema/raw/master/csl-citation.json" }</w:instrText>
      </w:r>
      <w:r w:rsidR="001E43D4" w:rsidRPr="00946649">
        <w:fldChar w:fldCharType="separate"/>
      </w:r>
      <w:r w:rsidR="001E43D4" w:rsidRPr="00946649">
        <w:t xml:space="preserve">Brooks </w:t>
      </w:r>
      <w:r w:rsidR="00C56B4E" w:rsidRPr="00C56B4E">
        <w:rPr>
          <w:i/>
        </w:rPr>
        <w:t>et al.</w:t>
      </w:r>
      <w:r w:rsidR="001E43D4" w:rsidRPr="00946649">
        <w:t xml:space="preserve"> </w:t>
      </w:r>
      <w:r w:rsidR="001E43D4">
        <w:t>(</w:t>
      </w:r>
      <w:r w:rsidR="001E43D4" w:rsidRPr="00946649">
        <w:t>2016)</w:t>
      </w:r>
      <w:r w:rsidR="001E43D4" w:rsidRPr="00946649">
        <w:fldChar w:fldCharType="end"/>
      </w:r>
      <w:r w:rsidR="001E43D4" w:rsidRPr="00946649">
        <w:t xml:space="preserve">, data for taxonomic groups that have been comprehensively assessed using IUCN red list criteria. Total global </w:t>
      </w:r>
      <w:r w:rsidR="008E04AB">
        <w:t>number</w:t>
      </w:r>
      <w:r w:rsidR="008E04AB" w:rsidRPr="00946649">
        <w:t xml:space="preserve"> </w:t>
      </w:r>
      <w:r w:rsidR="001E43D4" w:rsidRPr="00946649">
        <w:t xml:space="preserve">of assessed species, over all these assessed groups, = 32,790. Total </w:t>
      </w:r>
      <w:r w:rsidR="008E04AB">
        <w:t>number</w:t>
      </w:r>
      <w:r w:rsidR="008E04AB" w:rsidRPr="00946649">
        <w:t xml:space="preserve"> </w:t>
      </w:r>
      <w:r w:rsidR="001E43D4" w:rsidRPr="00946649">
        <w:t xml:space="preserve">of these assessed species that are threatened = 6,539. </w:t>
      </w:r>
    </w:p>
    <w:tbl>
      <w:tblPr>
        <w:tblStyle w:val="TableGrid"/>
        <w:tblW w:w="9067" w:type="dxa"/>
        <w:tblLook w:val="04A0" w:firstRow="1" w:lastRow="0" w:firstColumn="1" w:lastColumn="0" w:noHBand="0" w:noVBand="1"/>
      </w:tblPr>
      <w:tblGrid>
        <w:gridCol w:w="3539"/>
        <w:gridCol w:w="2693"/>
        <w:gridCol w:w="2835"/>
      </w:tblGrid>
      <w:tr w:rsidR="001E43D4" w:rsidRPr="00946649" w14:paraId="371FE581" w14:textId="77777777" w:rsidTr="00A61A67">
        <w:tc>
          <w:tcPr>
            <w:tcW w:w="3539" w:type="dxa"/>
          </w:tcPr>
          <w:p w14:paraId="0657C145" w14:textId="77777777" w:rsidR="001E43D4" w:rsidRPr="00946649" w:rsidRDefault="001E43D4" w:rsidP="004417BA">
            <w:pPr>
              <w:ind w:left="0" w:firstLine="0"/>
              <w:rPr>
                <w:rFonts w:cstheme="minorHAnsi"/>
                <w:b/>
                <w:color w:val="212121"/>
                <w:lang w:val="en-US"/>
              </w:rPr>
            </w:pPr>
          </w:p>
        </w:tc>
        <w:tc>
          <w:tcPr>
            <w:tcW w:w="2693" w:type="dxa"/>
          </w:tcPr>
          <w:p w14:paraId="6F9E1CFA" w14:textId="77777777" w:rsidR="001E43D4" w:rsidRPr="00946649" w:rsidRDefault="001E43D4" w:rsidP="004417BA">
            <w:pPr>
              <w:ind w:left="0" w:firstLine="0"/>
              <w:jc w:val="center"/>
              <w:rPr>
                <w:rFonts w:cstheme="minorHAnsi"/>
                <w:b/>
                <w:color w:val="212121"/>
                <w:lang w:val="en-US"/>
              </w:rPr>
            </w:pPr>
            <w:r w:rsidRPr="00946649">
              <w:rPr>
                <w:rFonts w:cstheme="minorHAnsi"/>
                <w:b/>
                <w:color w:val="212121"/>
                <w:lang w:val="en-US"/>
              </w:rPr>
              <w:t>Europe and Central Asia</w:t>
            </w:r>
          </w:p>
        </w:tc>
        <w:tc>
          <w:tcPr>
            <w:tcW w:w="2835" w:type="dxa"/>
          </w:tcPr>
          <w:p w14:paraId="1FCA8368" w14:textId="77777777" w:rsidR="001E43D4" w:rsidRPr="00946649" w:rsidRDefault="001E43D4" w:rsidP="004417BA">
            <w:pPr>
              <w:ind w:left="0" w:firstLine="0"/>
              <w:jc w:val="center"/>
              <w:rPr>
                <w:rFonts w:cstheme="minorHAnsi"/>
                <w:b/>
                <w:color w:val="212121"/>
                <w:lang w:val="en-US"/>
              </w:rPr>
            </w:pPr>
            <w:r w:rsidRPr="00946649">
              <w:rPr>
                <w:rFonts w:cstheme="minorHAnsi"/>
                <w:b/>
                <w:color w:val="212121"/>
                <w:lang w:val="en-US"/>
              </w:rPr>
              <w:t>Average value over the other 3 IPBES regions</w:t>
            </w:r>
          </w:p>
        </w:tc>
      </w:tr>
      <w:tr w:rsidR="001E43D4" w:rsidRPr="00946649" w14:paraId="1DCFD66A" w14:textId="77777777" w:rsidTr="00A61A67">
        <w:tc>
          <w:tcPr>
            <w:tcW w:w="3539" w:type="dxa"/>
          </w:tcPr>
          <w:p w14:paraId="5DB44C98" w14:textId="77777777" w:rsidR="001E43D4" w:rsidRPr="00946649" w:rsidRDefault="001E43D4" w:rsidP="004417BA">
            <w:pPr>
              <w:ind w:left="0" w:firstLine="0"/>
              <w:rPr>
                <w:rFonts w:cstheme="minorHAnsi"/>
                <w:color w:val="212121"/>
                <w:lang w:val="en-US"/>
              </w:rPr>
            </w:pPr>
            <w:r w:rsidRPr="00946649">
              <w:rPr>
                <w:rFonts w:cstheme="minorHAnsi"/>
                <w:color w:val="212121"/>
                <w:lang w:val="en-US"/>
              </w:rPr>
              <w:t>Number of assessed species, over all assessed groups,</w:t>
            </w:r>
            <w:r w:rsidRPr="00946649" w:rsidDel="00FC7C31">
              <w:rPr>
                <w:rFonts w:cstheme="minorHAnsi"/>
                <w:color w:val="212121"/>
                <w:lang w:val="en-US"/>
              </w:rPr>
              <w:t xml:space="preserve"> </w:t>
            </w:r>
            <w:r w:rsidRPr="00946649">
              <w:rPr>
                <w:rFonts w:cstheme="minorHAnsi"/>
                <w:color w:val="212121"/>
                <w:lang w:val="en-US"/>
              </w:rPr>
              <w:t>that are found in nominated IPBES region</w:t>
            </w:r>
          </w:p>
        </w:tc>
        <w:tc>
          <w:tcPr>
            <w:tcW w:w="2693" w:type="dxa"/>
          </w:tcPr>
          <w:p w14:paraId="68EB4F0A" w14:textId="28269BE4" w:rsidR="001E43D4" w:rsidRPr="00946649" w:rsidRDefault="001E43D4" w:rsidP="004417BA">
            <w:pPr>
              <w:ind w:left="0" w:firstLine="0"/>
              <w:jc w:val="center"/>
              <w:rPr>
                <w:rFonts w:cstheme="minorHAnsi"/>
                <w:color w:val="212121"/>
                <w:lang w:val="en-US"/>
              </w:rPr>
            </w:pPr>
            <w:r w:rsidRPr="00946649">
              <w:rPr>
                <w:rFonts w:cstheme="minorHAnsi"/>
                <w:color w:val="212121"/>
                <w:lang w:val="en-US"/>
              </w:rPr>
              <w:t>2</w:t>
            </w:r>
            <w:r w:rsidR="00663188">
              <w:rPr>
                <w:rFonts w:cstheme="minorHAnsi"/>
                <w:color w:val="212121"/>
                <w:lang w:val="en-US"/>
              </w:rPr>
              <w:t>,</w:t>
            </w:r>
            <w:r w:rsidRPr="00946649">
              <w:rPr>
                <w:rFonts w:cstheme="minorHAnsi"/>
                <w:color w:val="212121"/>
                <w:lang w:val="en-US"/>
              </w:rPr>
              <w:t>487</w:t>
            </w:r>
          </w:p>
        </w:tc>
        <w:tc>
          <w:tcPr>
            <w:tcW w:w="2835" w:type="dxa"/>
          </w:tcPr>
          <w:p w14:paraId="26441B16" w14:textId="5C771842" w:rsidR="001E43D4" w:rsidRPr="00946649" w:rsidRDefault="001E43D4" w:rsidP="004417BA">
            <w:pPr>
              <w:ind w:left="0" w:firstLine="0"/>
              <w:jc w:val="center"/>
              <w:rPr>
                <w:rFonts w:cstheme="minorHAnsi"/>
                <w:lang w:val="en-US"/>
              </w:rPr>
            </w:pPr>
            <w:r w:rsidRPr="00946649">
              <w:rPr>
                <w:rFonts w:cstheme="minorHAnsi"/>
                <w:lang w:val="en-US"/>
              </w:rPr>
              <w:t>11</w:t>
            </w:r>
            <w:r w:rsidR="00663188">
              <w:rPr>
                <w:rFonts w:cstheme="minorHAnsi"/>
                <w:lang w:val="en-US"/>
              </w:rPr>
              <w:t>,</w:t>
            </w:r>
            <w:r w:rsidRPr="00946649">
              <w:rPr>
                <w:rFonts w:cstheme="minorHAnsi"/>
                <w:lang w:val="en-US"/>
              </w:rPr>
              <w:t>840</w:t>
            </w:r>
          </w:p>
        </w:tc>
      </w:tr>
      <w:tr w:rsidR="001E43D4" w:rsidRPr="00946649" w14:paraId="1CA753C8" w14:textId="77777777" w:rsidTr="00A61A67">
        <w:tc>
          <w:tcPr>
            <w:tcW w:w="3539" w:type="dxa"/>
          </w:tcPr>
          <w:p w14:paraId="4961558F" w14:textId="77777777" w:rsidR="001E43D4" w:rsidRPr="00946649" w:rsidRDefault="001E43D4" w:rsidP="004417BA">
            <w:pPr>
              <w:ind w:left="0" w:firstLine="0"/>
              <w:rPr>
                <w:rFonts w:cstheme="minorHAnsi"/>
                <w:color w:val="212121"/>
                <w:lang w:val="en-US"/>
              </w:rPr>
            </w:pPr>
            <w:r w:rsidRPr="00946649">
              <w:rPr>
                <w:rFonts w:cstheme="minorHAnsi"/>
                <w:color w:val="212121"/>
                <w:lang w:val="en-US"/>
              </w:rPr>
              <w:t>Number of those species endemic to the region</w:t>
            </w:r>
          </w:p>
        </w:tc>
        <w:tc>
          <w:tcPr>
            <w:tcW w:w="2693" w:type="dxa"/>
          </w:tcPr>
          <w:p w14:paraId="361C1981" w14:textId="77777777" w:rsidR="001E43D4" w:rsidRPr="00946649" w:rsidRDefault="001E43D4" w:rsidP="004417BA">
            <w:pPr>
              <w:ind w:left="0" w:firstLine="0"/>
              <w:jc w:val="center"/>
              <w:rPr>
                <w:rFonts w:cstheme="minorHAnsi"/>
                <w:color w:val="212121"/>
                <w:lang w:val="en-US"/>
              </w:rPr>
            </w:pPr>
            <w:r w:rsidRPr="00946649">
              <w:rPr>
                <w:rFonts w:cstheme="minorHAnsi"/>
                <w:color w:val="212121"/>
                <w:lang w:val="en-US"/>
              </w:rPr>
              <w:t>332</w:t>
            </w:r>
          </w:p>
        </w:tc>
        <w:tc>
          <w:tcPr>
            <w:tcW w:w="2835" w:type="dxa"/>
          </w:tcPr>
          <w:p w14:paraId="6F0B396F" w14:textId="51DFE808" w:rsidR="001E43D4" w:rsidRPr="00946649" w:rsidRDefault="001E43D4" w:rsidP="004417BA">
            <w:pPr>
              <w:ind w:left="0" w:firstLine="0"/>
              <w:jc w:val="center"/>
              <w:rPr>
                <w:rFonts w:cstheme="minorHAnsi"/>
                <w:lang w:val="en-US"/>
              </w:rPr>
            </w:pPr>
            <w:r w:rsidRPr="00946649">
              <w:rPr>
                <w:rFonts w:cstheme="minorHAnsi"/>
                <w:lang w:val="en-US"/>
              </w:rPr>
              <w:t>9</w:t>
            </w:r>
            <w:r w:rsidR="00663188">
              <w:rPr>
                <w:rFonts w:cstheme="minorHAnsi"/>
                <w:lang w:val="en-US"/>
              </w:rPr>
              <w:t>,</w:t>
            </w:r>
            <w:r w:rsidRPr="00946649">
              <w:rPr>
                <w:rFonts w:cstheme="minorHAnsi"/>
                <w:lang w:val="en-US"/>
              </w:rPr>
              <w:t>681</w:t>
            </w:r>
          </w:p>
        </w:tc>
      </w:tr>
      <w:tr w:rsidR="001E43D4" w:rsidRPr="00946649" w14:paraId="6D6C54AA" w14:textId="77777777" w:rsidTr="00A61A67">
        <w:tc>
          <w:tcPr>
            <w:tcW w:w="3539" w:type="dxa"/>
          </w:tcPr>
          <w:p w14:paraId="5A45EE41" w14:textId="77777777" w:rsidR="001E43D4" w:rsidRPr="00946649" w:rsidRDefault="001E43D4" w:rsidP="004417BA">
            <w:pPr>
              <w:ind w:left="0" w:firstLine="0"/>
              <w:rPr>
                <w:rFonts w:cstheme="minorHAnsi"/>
                <w:color w:val="212121"/>
                <w:lang w:val="en-US"/>
              </w:rPr>
            </w:pPr>
            <w:r w:rsidRPr="00946649">
              <w:rPr>
                <w:rFonts w:cstheme="minorHAnsi"/>
                <w:color w:val="212121"/>
                <w:lang w:val="en-US"/>
              </w:rPr>
              <w:t>Number of assessed species that are threatened</w:t>
            </w:r>
            <w:r w:rsidRPr="00946649" w:rsidDel="00FC7C31">
              <w:rPr>
                <w:rFonts w:cstheme="minorHAnsi"/>
                <w:color w:val="212121"/>
                <w:lang w:val="en-US"/>
              </w:rPr>
              <w:t xml:space="preserve"> </w:t>
            </w:r>
            <w:r w:rsidRPr="00946649">
              <w:rPr>
                <w:rFonts w:cstheme="minorHAnsi"/>
                <w:color w:val="212121"/>
                <w:lang w:val="en-US"/>
              </w:rPr>
              <w:t>and are found in nominated region</w:t>
            </w:r>
          </w:p>
        </w:tc>
        <w:tc>
          <w:tcPr>
            <w:tcW w:w="2693" w:type="dxa"/>
          </w:tcPr>
          <w:p w14:paraId="47D22235" w14:textId="5DC464E1" w:rsidR="001E43D4" w:rsidRPr="00946649" w:rsidRDefault="001E43D4" w:rsidP="00844E9C">
            <w:pPr>
              <w:ind w:left="0" w:firstLine="0"/>
              <w:jc w:val="center"/>
              <w:rPr>
                <w:rFonts w:cstheme="minorHAnsi"/>
                <w:color w:val="212121"/>
                <w:lang w:val="en-US"/>
              </w:rPr>
            </w:pPr>
            <w:r w:rsidRPr="00946649">
              <w:rPr>
                <w:rFonts w:cstheme="minorHAnsi"/>
                <w:color w:val="212121"/>
                <w:lang w:val="en-US"/>
              </w:rPr>
              <w:t xml:space="preserve">302 </w:t>
            </w:r>
          </w:p>
        </w:tc>
        <w:tc>
          <w:tcPr>
            <w:tcW w:w="2835" w:type="dxa"/>
          </w:tcPr>
          <w:p w14:paraId="637728FD" w14:textId="2E2EAA9E" w:rsidR="001E43D4" w:rsidRPr="00946649" w:rsidRDefault="001E43D4" w:rsidP="004417BA">
            <w:pPr>
              <w:ind w:left="0" w:firstLine="0"/>
              <w:jc w:val="center"/>
              <w:rPr>
                <w:rFonts w:cstheme="minorHAnsi"/>
                <w:lang w:val="en-US"/>
              </w:rPr>
            </w:pPr>
            <w:r w:rsidRPr="00946649">
              <w:rPr>
                <w:rFonts w:cstheme="minorHAnsi"/>
                <w:lang w:val="en-US"/>
              </w:rPr>
              <w:t>2</w:t>
            </w:r>
            <w:r w:rsidR="00663188">
              <w:rPr>
                <w:rFonts w:cstheme="minorHAnsi"/>
                <w:lang w:val="en-US"/>
              </w:rPr>
              <w:t>,</w:t>
            </w:r>
            <w:r w:rsidRPr="00946649">
              <w:rPr>
                <w:rFonts w:cstheme="minorHAnsi"/>
                <w:lang w:val="en-US"/>
              </w:rPr>
              <w:t>251</w:t>
            </w:r>
          </w:p>
        </w:tc>
      </w:tr>
      <w:tr w:rsidR="001E43D4" w:rsidRPr="00946649" w14:paraId="6345CD1E" w14:textId="77777777" w:rsidTr="00A61A67">
        <w:tc>
          <w:tcPr>
            <w:tcW w:w="3539" w:type="dxa"/>
          </w:tcPr>
          <w:p w14:paraId="6FF8E708" w14:textId="77777777" w:rsidR="001E43D4" w:rsidRPr="00946649" w:rsidRDefault="001E43D4" w:rsidP="004417BA">
            <w:pPr>
              <w:ind w:left="0" w:firstLine="0"/>
              <w:rPr>
                <w:rFonts w:cstheme="minorHAnsi"/>
                <w:color w:val="212121"/>
                <w:lang w:val="en-US"/>
              </w:rPr>
            </w:pPr>
            <w:r w:rsidRPr="00946649">
              <w:rPr>
                <w:rFonts w:cstheme="minorHAnsi"/>
                <w:color w:val="212121"/>
                <w:lang w:val="en-US"/>
              </w:rPr>
              <w:t>Number of those threatened species that are endemic to the region</w:t>
            </w:r>
          </w:p>
        </w:tc>
        <w:tc>
          <w:tcPr>
            <w:tcW w:w="2693" w:type="dxa"/>
          </w:tcPr>
          <w:p w14:paraId="3AC3FFB0" w14:textId="77777777" w:rsidR="001E43D4" w:rsidRPr="00946649" w:rsidRDefault="001E43D4" w:rsidP="004417BA">
            <w:pPr>
              <w:ind w:left="0" w:firstLine="0"/>
              <w:jc w:val="center"/>
              <w:rPr>
                <w:rFonts w:cstheme="minorHAnsi"/>
                <w:color w:val="212121"/>
                <w:lang w:val="en-US"/>
              </w:rPr>
            </w:pPr>
            <w:r w:rsidRPr="00946649">
              <w:rPr>
                <w:rFonts w:cstheme="minorHAnsi"/>
                <w:color w:val="212121"/>
                <w:lang w:val="en-US"/>
              </w:rPr>
              <w:t>83</w:t>
            </w:r>
          </w:p>
        </w:tc>
        <w:tc>
          <w:tcPr>
            <w:tcW w:w="2835" w:type="dxa"/>
          </w:tcPr>
          <w:p w14:paraId="0C34DE6E" w14:textId="56C6F4C8" w:rsidR="001E43D4" w:rsidRPr="00946649" w:rsidRDefault="001E43D4" w:rsidP="004417BA">
            <w:pPr>
              <w:ind w:left="0" w:firstLine="0"/>
              <w:jc w:val="center"/>
              <w:rPr>
                <w:rFonts w:cstheme="minorHAnsi"/>
                <w:lang w:val="en-US"/>
              </w:rPr>
            </w:pPr>
            <w:r w:rsidRPr="00946649">
              <w:rPr>
                <w:rFonts w:cstheme="minorHAnsi"/>
                <w:lang w:val="en-US"/>
              </w:rPr>
              <w:t>2</w:t>
            </w:r>
            <w:r w:rsidR="00663188">
              <w:rPr>
                <w:rFonts w:cstheme="minorHAnsi"/>
                <w:lang w:val="en-US"/>
              </w:rPr>
              <w:t>,</w:t>
            </w:r>
            <w:r w:rsidRPr="00946649">
              <w:rPr>
                <w:rFonts w:cstheme="minorHAnsi"/>
                <w:lang w:val="en-US"/>
              </w:rPr>
              <w:t>036</w:t>
            </w:r>
          </w:p>
        </w:tc>
      </w:tr>
    </w:tbl>
    <w:p w14:paraId="07DAE9B8" w14:textId="77777777" w:rsidR="001E43D4" w:rsidRPr="00946649" w:rsidRDefault="001E43D4" w:rsidP="001E43D4">
      <w:pPr>
        <w:rPr>
          <w:rFonts w:cstheme="minorHAnsi"/>
          <w:lang w:val="en-US"/>
        </w:rPr>
      </w:pPr>
    </w:p>
    <w:p w14:paraId="425FC40C" w14:textId="65383993" w:rsidR="00667D19" w:rsidRPr="00667D19" w:rsidRDefault="00667D19" w:rsidP="00667D19">
      <w:pPr>
        <w:rPr>
          <w:lang w:val="en-US"/>
        </w:rPr>
      </w:pPr>
      <w:r>
        <w:rPr>
          <w:lang w:eastAsia="en-GB"/>
        </w:rPr>
        <w:lastRenderedPageBreak/>
        <w:drawing>
          <wp:inline distT="0" distB="0" distL="0" distR="0" wp14:anchorId="3905B9D5" wp14:editId="70868596">
            <wp:extent cx="5731510" cy="47625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731510" cy="4762500"/>
                    </a:xfrm>
                    <a:prstGeom prst="rect">
                      <a:avLst/>
                    </a:prstGeom>
                  </pic:spPr>
                </pic:pic>
              </a:graphicData>
            </a:graphic>
          </wp:inline>
        </w:drawing>
      </w:r>
    </w:p>
    <w:p w14:paraId="4B7A3D40" w14:textId="77777777" w:rsidR="001E43D4" w:rsidRPr="00946649" w:rsidRDefault="001E43D4" w:rsidP="001E43D4">
      <w:pPr>
        <w:rPr>
          <w:rFonts w:cstheme="minorHAnsi"/>
          <w:lang w:val="en-US"/>
        </w:rPr>
      </w:pPr>
      <w:r w:rsidRPr="0029035F">
        <w:rPr>
          <w:rFonts w:cstheme="minorHAnsi"/>
          <w:lang w:val="en-US"/>
        </w:rPr>
        <w:t xml:space="preserve">The maintenance of options from biodiversity in </w:t>
      </w:r>
      <w:r w:rsidRPr="00FF28C5">
        <w:rPr>
          <w:rFonts w:cstheme="minorHAnsi"/>
          <w:lang w:val="en-US"/>
        </w:rPr>
        <w:t>Europe and Central Asia</w:t>
      </w:r>
      <w:r w:rsidRPr="00D95296">
        <w:rPr>
          <w:rFonts w:cstheme="minorHAnsi"/>
          <w:lang w:val="en-US"/>
        </w:rPr>
        <w:t xml:space="preserve"> (and from outside the re</w:t>
      </w:r>
      <w:r w:rsidRPr="0084413E">
        <w:rPr>
          <w:rFonts w:cstheme="minorHAnsi"/>
          <w:lang w:val="en-US"/>
        </w:rPr>
        <w:t>g</w:t>
      </w:r>
      <w:r w:rsidRPr="00946649">
        <w:rPr>
          <w:rFonts w:cstheme="minorHAnsi"/>
          <w:lang w:val="en-US"/>
        </w:rPr>
        <w:t xml:space="preserve">ion) can be assessed through the valuation of genetic diversity by </w:t>
      </w:r>
      <w:r w:rsidRPr="00946649">
        <w:rPr>
          <w:rFonts w:cstheme="minorHAnsi"/>
          <w:color w:val="212121"/>
          <w:lang w:val="en-US"/>
        </w:rPr>
        <w:t xml:space="preserve">pharmaceutical companies (see Section 2.2.2.4). After a period of reduced interest there is a shift back towards natural products, supported by improved methods to explore species’ DNA to search for useful compounds </w:t>
      </w:r>
      <w:r w:rsidRPr="00946649">
        <w:rPr>
          <w:rFonts w:cstheme="minorHAnsi"/>
          <w:color w:val="212121"/>
          <w:lang w:val="en-US"/>
        </w:rPr>
        <w:fldChar w:fldCharType="begin" w:fldLock="1"/>
      </w:r>
      <w:r w:rsidRPr="00946649">
        <w:rPr>
          <w:rFonts w:cstheme="minorHAnsi"/>
          <w:color w:val="212121"/>
          <w:lang w:val="en-US"/>
        </w:rPr>
        <w:instrText>ADDIN CSL_CITATION { "citationItems" : [ { "id" : "ITEM-1", "itemData" : { "author" : [ { "dropping-particle" : "", "family" : "Piper", "given" : "R", "non-dropping-particle" : "", "parse-names" : false, "suffix" : "" } ], "id" : "ITEM-1", "issued" : { "date-parts" : [ [ "2017" ] ] }, "title" : "Drugs from bugs: the next blockbuster medicine could be lurking inside an insect", "type" : "article-newspaper" }, "uris" : [ "http://www.mendeley.com/documents/?uuid=59cab158-8fc2-47e7-b16d-f51e1e0180a8", "http://www.mendeley.com/documents/?uuid=cf1c9dbb-ee7f-4a7e-83ff-f472dbaf2592" ] } ], "mendeley" : { "formattedCitation" : "(Piper, 2017)", "plainTextFormattedCitation" : "(Piper, 2017)", "previouslyFormattedCitation" : "(Piper, 2017)" }, "properties" : {  }, "schema" : "https://github.com/citation-style-language/schema/raw/master/csl-citation.json" }</w:instrText>
      </w:r>
      <w:r w:rsidRPr="00946649">
        <w:rPr>
          <w:rFonts w:cstheme="minorHAnsi"/>
          <w:color w:val="212121"/>
          <w:lang w:val="en-US"/>
        </w:rPr>
        <w:fldChar w:fldCharType="separate"/>
      </w:r>
      <w:r w:rsidRPr="00946649">
        <w:rPr>
          <w:rFonts w:cstheme="minorHAnsi"/>
          <w:color w:val="212121"/>
          <w:lang w:val="en-US"/>
        </w:rPr>
        <w:t>(Piper, 2017)</w:t>
      </w:r>
      <w:r w:rsidRPr="00946649">
        <w:rPr>
          <w:rFonts w:cstheme="minorHAnsi"/>
          <w:color w:val="212121"/>
          <w:lang w:val="en-US"/>
        </w:rPr>
        <w:fldChar w:fldCharType="end"/>
      </w:r>
      <w:r w:rsidRPr="00946649">
        <w:rPr>
          <w:rFonts w:cstheme="minorHAnsi"/>
          <w:color w:val="212121"/>
          <w:lang w:val="en-US"/>
        </w:rPr>
        <w:t xml:space="preserve">. The </w:t>
      </w:r>
      <w:r w:rsidRPr="00946649">
        <w:rPr>
          <w:rFonts w:cstheme="minorHAnsi"/>
          <w:color w:val="000000" w:themeColor="text1"/>
          <w:lang w:val="en-US"/>
        </w:rPr>
        <w:t xml:space="preserve">appreciation for this contribution from nature to people is also found in the greater awareness of recent unanticipated benefits from biodiversity. The State of the World’s Plants </w:t>
      </w:r>
      <w:r w:rsidRPr="00946649">
        <w:rPr>
          <w:rFonts w:cstheme="minorHAnsi"/>
          <w:color w:val="000000" w:themeColor="text1"/>
          <w:lang w:val="en-US"/>
        </w:rPr>
        <w:fldChar w:fldCharType="begin" w:fldLock="1"/>
      </w:r>
      <w:r w:rsidRPr="00946649">
        <w:rPr>
          <w:rFonts w:cstheme="minorHAnsi"/>
          <w:color w:val="000000" w:themeColor="text1"/>
          <w:lang w:val="en-US"/>
        </w:rPr>
        <w:instrText>ADDIN CSL_CITATION { "citationItems" : [ { "id" : "ITEM-1", "itemData" : { "ISBN" : "978-1-84246-647-6", "author" : [ { "dropping-particle" : "", "family" : "Willis", "given" : "K.J.", "non-dropping-particle" : "", "parse-names" : false, "suffix" : "" } ], "id" : "ITEM-1", "issued" : { "date-parts" : [ [ "2017" ] ] }, "publisher-place" : "Royal Botanic Gardens, Kew.", "title" : "State of the World\u2019s Plants 2017.", "type" : "book" }, "uris" : [ "http://www.mendeley.com/documents/?uuid=17938dbe-c0e6-4c97-96ec-93feecac322d", "http://www.mendeley.com/documents/?uuid=5dcd6462-6d63-4cf3-9a89-204ce095ecee" ] } ], "mendeley" : { "formattedCitation" : "(Willis, 2017)", "plainTextFormattedCitation" : "(Willis, 2017)", "previouslyFormattedCitation" : "(Willis, 2017)" }, "properties" : {  }, "schema" : "https://github.com/citation-style-language/schema/raw/master/csl-citation.json" }</w:instrText>
      </w:r>
      <w:r w:rsidRPr="00946649">
        <w:rPr>
          <w:rFonts w:cstheme="minorHAnsi"/>
          <w:color w:val="000000" w:themeColor="text1"/>
          <w:lang w:val="en-US"/>
        </w:rPr>
        <w:fldChar w:fldCharType="separate"/>
      </w:r>
      <w:r w:rsidRPr="00946649">
        <w:rPr>
          <w:rFonts w:cstheme="minorHAnsi"/>
          <w:color w:val="000000" w:themeColor="text1"/>
          <w:lang w:val="en-US"/>
        </w:rPr>
        <w:t>(Willis, 2017)</w:t>
      </w:r>
      <w:r w:rsidRPr="00946649">
        <w:rPr>
          <w:rFonts w:cstheme="minorHAnsi"/>
          <w:color w:val="000000" w:themeColor="text1"/>
          <w:lang w:val="en-US"/>
        </w:rPr>
        <w:fldChar w:fldCharType="end"/>
      </w:r>
      <w:r w:rsidRPr="00946649">
        <w:rPr>
          <w:rFonts w:cstheme="minorHAnsi"/>
          <w:color w:val="000000" w:themeColor="text1"/>
          <w:lang w:val="en-US"/>
        </w:rPr>
        <w:t xml:space="preserve"> provides examples of benefits from genetic variation. For example, the ash tree (</w:t>
      </w:r>
      <w:r w:rsidRPr="00946649">
        <w:rPr>
          <w:rFonts w:cstheme="minorHAnsi"/>
          <w:i/>
          <w:color w:val="000000" w:themeColor="text1"/>
          <w:lang w:val="en-US"/>
        </w:rPr>
        <w:t>Fraxinus excelsior</w:t>
      </w:r>
      <w:r w:rsidRPr="00946649">
        <w:rPr>
          <w:rFonts w:cstheme="minorHAnsi"/>
          <w:color w:val="000000" w:themeColor="text1"/>
          <w:lang w:val="en-US"/>
        </w:rPr>
        <w:t>) is suffering dieback across northern parts of Western Europe from a fungus; however, whole genome sequencing has helped characterize the genetic diversity, so that resistant individuals can be identified.</w:t>
      </w:r>
    </w:p>
    <w:p w14:paraId="2B8CAAF3" w14:textId="176A5A52" w:rsidR="001E43D4" w:rsidRPr="00946649" w:rsidRDefault="001E43D4" w:rsidP="001E43D4">
      <w:pPr>
        <w:rPr>
          <w:rFonts w:cstheme="minorHAnsi"/>
          <w:color w:val="000000" w:themeColor="text1"/>
          <w:lang w:val="en-US"/>
        </w:rPr>
      </w:pPr>
      <w:r w:rsidRPr="00946649">
        <w:rPr>
          <w:rFonts w:cstheme="minorHAnsi"/>
          <w:lang w:val="en-US"/>
        </w:rPr>
        <w:t xml:space="preserve">Medicines derived from medicinal plants (see Section 2.2.2.4) and from marine organisms also raise awareness of biodiversity option values. However, benefits of this </w:t>
      </w:r>
      <w:r w:rsidRPr="00946649">
        <w:rPr>
          <w:lang w:val="en-US"/>
        </w:rPr>
        <w:t xml:space="preserve">contribution from nature to people </w:t>
      </w:r>
      <w:r w:rsidRPr="00946649">
        <w:rPr>
          <w:rFonts w:cstheme="minorHAnsi"/>
          <w:lang w:val="en-US"/>
        </w:rPr>
        <w:t xml:space="preserve">also may include other products. For example, it has been found that honeycomb moth caterpillars can eat through plastic </w:t>
      </w:r>
      <w:r w:rsidRPr="00946649">
        <w:rPr>
          <w:rFonts w:cstheme="minorHAnsi"/>
          <w:lang w:val="en-US"/>
        </w:rPr>
        <w:fldChar w:fldCharType="begin" w:fldLock="1"/>
      </w:r>
      <w:r w:rsidRPr="00946649">
        <w:rPr>
          <w:rFonts w:cstheme="minorHAnsi"/>
          <w:lang w:val="en-US"/>
        </w:rPr>
        <w:instrText>ADDIN CSL_CITATION { "citationItems" : [ { "id" : "ITEM-1", "itemData" : { "DOI" : "10.1016/j.cub.2017.02.060", "ISBN" : "0960-9822", "ISSN" : "09609822", "PMID" : "28441558", "abstract" : "Plastics are synthetic polymers derived from fossil oil and largely resistant to biodegradation. Polyethylene (PE) and polypropylene (PP) represent \u223c92% of total plastic production. PE is largely utilized in packaging, representing \u223c40% of total demand for plastic products (www.plasticseurope.org) with over a trillion plastic bags used every year [1]. Plastic production has increased exponentially in the past 50 years (Figure S1A in Supplemental Information, published with this article online). In the 27 EU countries plus Norway and Switzerland up to 38% of plastic is discarded in landfills, with the rest utilized for recycling (26%) and energy recovery (36%) via combustion (www.plasticseurope.org), carrying a heavy environmental impact. Therefore, new solutions for plastic degradation are urgently needed. We report the fast bio-degradation of PE by larvae of the wax moth Galleria mellonella, producing ethylene glycol.", "author" : [ { "dropping-particle" : "", "family" : "Bombelli", "given" : "Paolo", "non-dropping-particle" : "", "parse-names" : false, "suffix" : "" }, { "dropping-particle" : "", "family" : "Howe", "given" : "Christopher J.", "non-dropping-particle" : "", "parse-names" : false, "suffix" : "" }, { "dropping-particle" : "", "family" : "Bertocchini", "given" : "Federica", "non-dropping-particle" : "", "parse-names" : false, "suffix" : "" } ], "container-title" : "Current Biology", "id" : "ITEM-1", "issue" : "8", "issued" : { "date-parts" : [ [ "2017" ] ] }, "page" : "R292-R293", "publisher" : "Elsevier", "title" : "Polyethylene bio-degradation by caterpillars of the wax moth Galleria mellonella", "type" : "article-journal", "volume" : "27" }, "uris" : [ "http://www.mendeley.com/documents/?uuid=efbe4823-3128-4add-b0d7-88b49dac5428", "http://www.mendeley.com/documents/?uuid=1161a929-6d54-4036-be79-27455c9ce839" ] } ], "mendeley" : { "formattedCitation" : "(Bombelli, Howe, &amp; Bertocchini, 2017)", "plainTextFormattedCitation" : "(Bombelli, Howe, &amp; Bertocchini, 2017)", "previouslyFormattedCitation" : "(Bombelli, Howe, &amp; Bertocchini, 201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Bombelli</w:t>
      </w:r>
      <w:r>
        <w:rPr>
          <w:rFonts w:cstheme="minorHAnsi"/>
          <w:lang w:val="en-US"/>
        </w:rPr>
        <w:t xml:space="preserve"> </w:t>
      </w:r>
      <w:r w:rsidR="00C56B4E" w:rsidRPr="00C56B4E">
        <w:rPr>
          <w:rFonts w:cstheme="minorHAnsi"/>
          <w:i/>
          <w:lang w:val="en-US"/>
        </w:rPr>
        <w:t>et al.</w:t>
      </w:r>
      <w:r w:rsidRPr="00946649">
        <w:rPr>
          <w:rFonts w:cstheme="minorHAnsi"/>
          <w:lang w:val="en-US"/>
        </w:rPr>
        <w:t>, 2017)</w:t>
      </w:r>
      <w:r w:rsidRPr="00946649">
        <w:rPr>
          <w:rFonts w:cstheme="minorHAnsi"/>
          <w:lang w:val="en-US"/>
        </w:rPr>
        <w:fldChar w:fldCharType="end"/>
      </w:r>
      <w:r w:rsidRPr="00946649">
        <w:rPr>
          <w:rFonts w:cstheme="minorHAnsi"/>
          <w:lang w:val="en-US"/>
        </w:rPr>
        <w:t>. The caterpillars are beewax-eating pests, but enzymes from the caterpillars provide an un-expected global benefit. Another example is the recent published role of golden jackals (</w:t>
      </w:r>
      <w:r w:rsidRPr="00946649">
        <w:rPr>
          <w:rFonts w:cstheme="minorHAnsi"/>
          <w:i/>
          <w:lang w:val="en-US"/>
        </w:rPr>
        <w:t>C. aureus</w:t>
      </w:r>
      <w:r w:rsidRPr="00946649">
        <w:rPr>
          <w:rFonts w:cstheme="minorHAnsi"/>
          <w:lang w:val="en-US"/>
        </w:rPr>
        <w:t xml:space="preserve">), long regarded as a pest, as a remover of domestic animal carcasses, which is saving about two million euros in those countries west of Black Sea with estimated jackal population size &gt;100 individuals –i.e. Bosnia and Herzegovina, Bulgaria, Croatia, Greece, Hungary, Romania and Serbia- </w:t>
      </w:r>
      <w:r w:rsidRPr="00946649">
        <w:rPr>
          <w:rFonts w:cstheme="minorHAnsi"/>
          <w:lang w:val="en-US"/>
        </w:rPr>
        <w:fldChar w:fldCharType="begin" w:fldLock="1"/>
      </w:r>
      <w:r w:rsidRPr="00946649">
        <w:rPr>
          <w:rFonts w:cstheme="minorHAnsi"/>
          <w:lang w:val="en-US"/>
        </w:rPr>
        <w:instrText>ADDIN CSL_CITATION { "citationItems" : [ { "id" : "ITEM-1", "itemData" : { "DOI" : "10.1016/j.biocon.2016.04.027", "ISSN" : "00063207", "author" : [ { "dropping-particle" : "", "family" : "\u0106irovi\u0107", "given" : "Du\u0161ko", "non-dropping-particle" : "", "parse-names" : false, "suffix" : "" }, { "dropping-particle" : "", "family" : "Penezi\u0107", "given" : "Aleksandra", "non-dropping-particle" : "", "parse-names" : false, "suffix" : "" }, { "dropping-particle" : "", "family" : "Krofel", "given" : "Miha", "non-dropping-particle" : "", "parse-names" : false, "suffix" : "" } ], "container-title" : "Biological Conservation", "id" : "ITEM-1", "issued" : { "date-parts" : [ [ "2016" ] ] }, "page" : "51-55", "title" : "Jackals as cleaners: Ecosystem services provided by a mesocarnivore in human-dominated landscapes", "type" : "article-journal", "volume" : "199" }, "uris" : [ "http://www.mendeley.com/documents/?uuid=339c206d-8e53-438f-9e40-c88dd44b83f3", "http://www.mendeley.com/documents/?uuid=dbdf169b-26aa-46c1-94f7-623ec0439933" ] } ], "mendeley" : { "formattedCitation" : "(\u0106irovi\u0107 et al., 2016)", "plainTextFormattedCitation" : "(\u0106irovi\u0107 et al., 2016)", "previouslyFormattedCitation" : "(\u0106irovi\u0107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Ćirović </w:t>
      </w:r>
      <w:r w:rsidR="00C56B4E" w:rsidRPr="00C56B4E">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w:t>
      </w:r>
      <w:r w:rsidRPr="00946649">
        <w:rPr>
          <w:rFonts w:cstheme="minorHAnsi"/>
          <w:color w:val="000000" w:themeColor="text1"/>
          <w:lang w:val="en-US"/>
        </w:rPr>
        <w:t xml:space="preserve">The appreciation and value of this contribution from nature to people can also be estimated through the </w:t>
      </w:r>
      <w:r w:rsidRPr="00946649">
        <w:rPr>
          <w:rFonts w:cstheme="minorHAnsi"/>
          <w:lang w:val="en-US"/>
        </w:rPr>
        <w:t>ongoing reporting of surprising discoveries in the popular press.</w:t>
      </w:r>
      <w:r w:rsidRPr="00946649">
        <w:rPr>
          <w:lang w:val="en-US"/>
        </w:rPr>
        <w:t xml:space="preserve"> For example, the golden jackals’ example was widely communicated through a New Scientist </w:t>
      </w:r>
      <w:r w:rsidRPr="00946649">
        <w:rPr>
          <w:lang w:val="en-US"/>
        </w:rPr>
        <w:lastRenderedPageBreak/>
        <w:t>article</w:t>
      </w:r>
      <w:r w:rsidRPr="00946649">
        <w:rPr>
          <w:rStyle w:val="FootnoteReference"/>
          <w:lang w:val="en-US"/>
        </w:rPr>
        <w:footnoteReference w:id="21"/>
      </w:r>
      <w:r w:rsidRPr="00946649">
        <w:rPr>
          <w:rFonts w:cstheme="minorHAnsi"/>
          <w:lang w:val="en-US"/>
        </w:rPr>
        <w:t xml:space="preserve">. Such examples can reinforce people’s relational value, linking biodiversity to future generations’ quality of life </w:t>
      </w:r>
      <w:r w:rsidRPr="00946649">
        <w:rPr>
          <w:rFonts w:cstheme="minorHAnsi"/>
          <w:lang w:val="en-US"/>
        </w:rPr>
        <w:fldChar w:fldCharType="begin" w:fldLock="1"/>
      </w:r>
      <w:r w:rsidRPr="00946649">
        <w:rPr>
          <w:rFonts w:cstheme="minorHAnsi"/>
          <w:lang w:val="en-US"/>
        </w:rPr>
        <w:instrText>ADDIN CSL_CITATION { "citationItems" : [ { "id" : "ITEM-1", "itemData" : { "DOI" : "10.4324/9781315530215.ch5", "ISBN" : "9781138827738", "author" : [ { "dropping-particle" : "", "family" : "Faith", "given" : "Daniel P.", "non-dropping-particle" : "", "parse-names" : false, "suffix" : "" } ], "chapter-number" : "6", "container-title" : "The Routledge Handbook of Philosophy of Biodiversity", "editor" : [ { "dropping-particle" : "", "family" : "Garson", "given" : "J", "non-dropping-particle" : "", "parse-names" : false, "suffix" : "" }, { "dropping-particle" : "", "family" : "Plutynski", "given" : "A", "non-dropping-particle" : "", "parse-names" : false, "suffix" : "" }, { "dropping-particle" : "", "family" : "Sarkar", "given" : "S", "non-dropping-particle" : "", "parse-names" : false, "suffix" : "" } ], "id" : "ITEM-1", "issued" : { "date-parts" : [ [ "2016" ] ] }, "publisher" : "Routledge Handbooks Online", "title" : "A general model for biodiversity and its value", "type" : "chapter" }, "uris" : [ "http://www.mendeley.com/documents/?uuid=e95d32cf-3312-4d05-ae84-712943b5a4f8", "http://www.mendeley.com/documents/?uuid=f29d8da1-6301-4279-820d-fd8a509f13a1" ] } ], "mendeley" : { "formattedCitation" : "(Faith, 2016)", "plainTextFormattedCitation" : "(Faith, 2016)", "previouslyFormattedCitation" : "(Faith,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Faith, 2016)</w:t>
      </w:r>
      <w:r w:rsidRPr="00946649">
        <w:rPr>
          <w:rFonts w:cstheme="minorHAnsi"/>
          <w:lang w:val="en-US"/>
        </w:rPr>
        <w:fldChar w:fldCharType="end"/>
      </w:r>
      <w:r w:rsidRPr="00946649">
        <w:rPr>
          <w:rFonts w:cstheme="minorHAnsi"/>
          <w:lang w:val="en-US"/>
        </w:rPr>
        <w:t>.</w:t>
      </w:r>
      <w:r w:rsidRPr="00946649">
        <w:rPr>
          <w:rFonts w:cstheme="minorHAnsi"/>
          <w:color w:val="000000" w:themeColor="text1"/>
          <w:lang w:val="en-US"/>
        </w:rPr>
        <w:t xml:space="preserve"> </w:t>
      </w:r>
      <w:r w:rsidRPr="00946649">
        <w:rPr>
          <w:rFonts w:cstheme="minorHAnsi"/>
          <w:lang w:val="en-US"/>
        </w:rPr>
        <w:t xml:space="preserve">The </w:t>
      </w:r>
      <w:r w:rsidRPr="00946649">
        <w:rPr>
          <w:rFonts w:cstheme="minorHAnsi"/>
          <w:lang w:val="en-US"/>
        </w:rPr>
        <w:fldChar w:fldCharType="begin" w:fldLock="1"/>
      </w:r>
      <w:r w:rsidRPr="00946649">
        <w:rPr>
          <w:rFonts w:cstheme="minorHAnsi"/>
          <w:lang w:val="en-US"/>
        </w:rPr>
        <w:instrText>ADDIN CSL_CITATION { "citationItems" : [ { "id" : "ITEM-1", "itemData" : { "ISBN" : "1597260401", "author" : [ { "dropping-particle" : "", "family" : "Millennium Ecosystem Assessment", "given" : "(MA)", "non-dropping-particle" : "", "parse-names" : false, "suffix" : "" } ], "id" : "ITEM-1", "issued" : { "date-parts" : [ [ "2005" ] ] }, "publisher" : "Island Press", "publisher-place" : "Washington D.C., USA.", "title" : "Ecosystems and human wellbeing: Synthesis", "type" : "book" }, "uris" : [ "http://www.mendeley.com/documents/?uuid=9e910811-3ad3-473c-95de-2398332b302b", "http://www.mendeley.com/documents/?uuid=da9c4def-5b67-4a1b-bcbc-369332eb1e93" ] } ], "mendeley" : { "formattedCitation" : "(Millennium Ecosystem Assessment, 2005)", "manualFormatting" : "Millennium Ecosystem Assessment (2005)", "plainTextFormattedCitation" : "(Millennium Ecosystem Assessment, 2005)", "previouslyFormattedCitation" : "(Millennium Ecosystem Assessment, 200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Millennium Ecosystem Assessment (2005)</w:t>
      </w:r>
      <w:r w:rsidRPr="00946649">
        <w:rPr>
          <w:rFonts w:cstheme="minorHAnsi"/>
          <w:lang w:val="en-US"/>
        </w:rPr>
        <w:fldChar w:fldCharType="end"/>
      </w:r>
      <w:r w:rsidRPr="00946649">
        <w:rPr>
          <w:rFonts w:cstheme="minorHAnsi"/>
          <w:lang w:val="en-US"/>
        </w:rPr>
        <w:t xml:space="preserve"> concluded that “</w:t>
      </w:r>
      <w:r w:rsidRPr="00946649">
        <w:rPr>
          <w:rFonts w:cstheme="minorHAnsi"/>
          <w:i/>
          <w:lang w:val="en-US"/>
        </w:rPr>
        <w:t>the value individuals place on keeping biodiversity for future generations— the option value—can be significant</w:t>
      </w:r>
      <w:r w:rsidRPr="00946649">
        <w:rPr>
          <w:rFonts w:cstheme="minorHAnsi"/>
          <w:lang w:val="en-US"/>
        </w:rPr>
        <w:t xml:space="preserve">”. Recently, a consortium of IUCN and global conservation NGOs argued for the value of biodiversity in maintaining options, providing many examples of past surprising benefits from biodiversity </w:t>
      </w:r>
      <w:r w:rsidRPr="00946649">
        <w:rPr>
          <w:rFonts w:cstheme="minorHAnsi"/>
          <w:lang w:val="en-US"/>
        </w:rPr>
        <w:fldChar w:fldCharType="begin" w:fldLock="1"/>
      </w:r>
      <w:r w:rsidRPr="00946649">
        <w:rPr>
          <w:rFonts w:cstheme="minorHAnsi"/>
          <w:lang w:val="en-US"/>
        </w:rPr>
        <w:instrText>ADDIN CSL_CITATION { "citationItems" : [ { "id" : "ITEM-1", "itemData" : { "DOI" : "10.1016/J.CUB.2015.03.041", "ISSN" : "0960-9822", "author" : [ { "dropping-particle" : "", "family" : "Gascon", "given" : "C.", "non-dropping-particle" : "", "parse-names" : false, "suffix" : "" }, { "dropping-particle" : "", "family" : "Brooks", "given" : "T. M.", "non-dropping-particle" : "", "parse-names" : false, "suffix" : "" }, { "dropping-particle" : "", "family" : "Contreras-MacBeath", "given" : "T", "non-dropping-particle" : "", "parse-names" : false, "suffix" : "" }, { "dropping-particle" : "", "family" : "Heard", "given" : "N", "non-dropping-particle" : "", "parse-names" : false, "suffix" : "" }, { "dropping-particle" : "", "family" : "Konstant", "given" : "W", "non-dropping-particle" : "", "parse-names" : false, "suffix" : "" }, { "dropping-particle" : "", "family" : "Lamoreux", "given" : "J", "non-dropping-particle" : "", "parse-names" : false, "suffix" : "" }, { "dropping-particle" : "", "family" : "Launay", "given" : "F", "non-dropping-particle" : "", "parse-names" : false, "suffix" : "" }, { "dropping-particle" : "", "family" : "Maunder", "given" : "M", "non-dropping-particle" : "", "parse-names" : false, "suffix" : "" }, { "dropping-particle" : "", "family" : "Mittermeier", "given" : "RA", "non-dropping-particle" : "", "parse-names" : false, "suffix" : "" }, { "dropping-particle" : "", "family" : "Molur", "given" : "S", "non-dropping-particle" : "", "parse-names" : false, "suffix" : "" }, { "dropping-particle" : "", "family" : "Mubarak", "given" : "AK", "non-dropping-particle" : "Al", "parse-names" : false, "suffix" : "" }, { "dropping-particle" : "", "family" : "Parr", "given" : "MJ", "non-dropping-particle" : "", "parse-names" : false, "suffix" : "" }, { "dropping-particle" : "", "family" : "Rhodin", "given" : "AGJ", "non-dropping-particle" : "", "parse-names" : false, "suffix" : "" }, { "dropping-particle" : "", "family" : "Ry", "given" : "AB", "non-dropping-particle" : "", "parse-names" : false, "suffix" : "" }, { "dropping-particle" : "", "family" : "Vi\u00e9", "given" : "Jean-Christophe", "non-dropping-particle" : "", "parse-names" : false, "suffix" : "" } ], "container-title" : "Current Biology", "id" : "ITEM-1", "issue" : "10", "issued" : { "date-parts" : [ [ "2015", "5" ] ] }, "page" : "R431-R438", "publisher" : "Cell Press", "title" : "The Importance and Benefits of Species", "type" : "article-journal", "volume" : "25" }, "uris" : [ "http://www.mendeley.com/documents/?uuid=ca3db32d-33c4-4a22-87bd-f91235d0c03f", "http://www.mendeley.com/documents/?uuid=39089dbf-11f4-4f4e-841a-1b8e8d775bb3" ] } ], "mendeley" : { "formattedCitation" : "(Gascon et al., 2015)", "plainTextFormattedCitation" : "(Gascon et al., 2015)", "previouslyFormattedCitation" : "(Gascon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Gascon </w:t>
      </w:r>
      <w:r w:rsidR="00C56B4E" w:rsidRPr="00C56B4E">
        <w:rPr>
          <w:rFonts w:cstheme="minorHAnsi"/>
          <w:i/>
          <w:lang w:val="en-US"/>
        </w:rPr>
        <w:t>et al.</w:t>
      </w:r>
      <w:r w:rsidRPr="00946649">
        <w:rPr>
          <w:rFonts w:cstheme="minorHAnsi"/>
          <w:lang w:val="en-US"/>
        </w:rPr>
        <w:t>, 2015)</w:t>
      </w:r>
      <w:r w:rsidRPr="00946649">
        <w:rPr>
          <w:rFonts w:cstheme="minorHAnsi"/>
          <w:lang w:val="en-US"/>
        </w:rPr>
        <w:fldChar w:fldCharType="end"/>
      </w:r>
      <w:r w:rsidRPr="00946649">
        <w:rPr>
          <w:rFonts w:cstheme="minorHAnsi"/>
          <w:lang w:val="en-US"/>
        </w:rPr>
        <w:t xml:space="preserve">. </w:t>
      </w:r>
    </w:p>
    <w:p w14:paraId="4E86F8EE" w14:textId="77777777" w:rsidR="001E43D4" w:rsidRPr="00946649" w:rsidRDefault="001E43D4" w:rsidP="001E43D4">
      <w:pPr>
        <w:pStyle w:val="ColorfulList-Accent11"/>
        <w:ind w:left="0"/>
        <w:rPr>
          <w:lang w:val="en-US"/>
        </w:rPr>
      </w:pPr>
    </w:p>
    <w:p w14:paraId="2B089555" w14:textId="68EDE70A" w:rsidR="001E43D4" w:rsidRPr="00946649" w:rsidRDefault="001E43D4" w:rsidP="00147745">
      <w:pPr>
        <w:pStyle w:val="Heading3"/>
      </w:pPr>
      <w:bookmarkStart w:id="806" w:name="_Ref478838224"/>
      <w:bookmarkStart w:id="807" w:name="_Ref478838469"/>
      <w:bookmarkStart w:id="808" w:name="_Ref478839983"/>
      <w:bookmarkStart w:id="809" w:name="_Ref478840187"/>
      <w:bookmarkStart w:id="810" w:name="_Toc502822511"/>
      <w:bookmarkStart w:id="811" w:name="_Toc504380608"/>
      <w:bookmarkStart w:id="812" w:name="_Toc519504472"/>
      <w:r w:rsidRPr="00946649">
        <w:t>Interregional flows of nature’s contributions to people: dependency of Europe and Central Asia on ecosystems of other regions</w:t>
      </w:r>
      <w:bookmarkEnd w:id="806"/>
      <w:bookmarkEnd w:id="807"/>
      <w:bookmarkEnd w:id="808"/>
      <w:bookmarkEnd w:id="809"/>
      <w:bookmarkEnd w:id="810"/>
      <w:bookmarkEnd w:id="811"/>
      <w:bookmarkEnd w:id="812"/>
    </w:p>
    <w:p w14:paraId="0355B3AD" w14:textId="176865EA" w:rsidR="001E43D4" w:rsidRPr="00946649" w:rsidRDefault="001E43D4" w:rsidP="001F0516">
      <w:pPr>
        <w:pStyle w:val="Heading4"/>
      </w:pPr>
      <w:bookmarkStart w:id="813" w:name="_Toc519504473"/>
      <w:r w:rsidRPr="00946649">
        <w:t>Introduction: interregional flows of nature’s contributions to people</w:t>
      </w:r>
      <w:bookmarkEnd w:id="813"/>
    </w:p>
    <w:p w14:paraId="09DAA681" w14:textId="67FFAAE2" w:rsidR="001E43D4" w:rsidRDefault="001E43D4" w:rsidP="001E43D4">
      <w:r w:rsidRPr="00946649">
        <w:rPr>
          <w:rFonts w:eastAsia="Cambria" w:cstheme="minorHAnsi"/>
          <w:lang w:val="en-US"/>
        </w:rPr>
        <w:t xml:space="preserve">Nature’s contributions to people being used in Europe and Central Asia are provided by ecosystems both within and outside the region. Through interregional flows of nature’s contributions to people, i.e. the active or passive transport of energy, matter or information, differences between the provision and actual consumption of ecosystem services can be balance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2/16-0188.1", "ISSN" : "15409295", "abstract" : "Around the globe, previously isolated localities are rapidly forming connections over increasing spatial extents, through the flow of ecosystem services (ES). With the intensification of human demands, systematic research on ES over distances is urgently needed. We apply a new integrated framework of telecoupling (ie socioeconomic and environmental interactions between different places) to analyze the causes, effects, agents, and dynamics of ES flows. We focus on the world's largest water-transfer project \u2013 China's South\u2013North Water Transfer Project \u2013 as a basis for discussion about the broad utility of the telecoupling framework and important implications for effective governance of ES across telecoupled human and natural systems. Integration through the use of the telecoupling framework holds promise for creating sustainable solutions and avoiding unintended negative effects across multiple systems in an interconnected world.", "author" : [ { "dropping-particle" : "", "family" : "Liu", "given" : "Jianguo", "non-dropping-particle" : "", "parse-names" : false, "suffix" : "" }, { "dropping-particle" : "", "family" : "Yang", "given" : "Wu", "non-dropping-particle" : "", "parse-names" : false, "suffix" : "" }, { "dropping-particle" : "", "family" : "Li", "given" : "Shuxin", "non-dropping-particle" : "", "parse-names" : false, "suffix" : "" } ], "container-title" : "Frontiers in Ecology and the Environment", "id" : "ITEM-1", "issue" : "1", "issued" : { "date-parts" : [ [ "2016" ] ] }, "page" : "27-36", "title" : "Framing ecosystem services in the telecoupled Anthropocene", "type" : "article-journal", "volume" : "14" }, "uris" : [ "http://www.mendeley.com/documents/?uuid=4c333915-73cb-41f5-99f7-32d25af0f2cc", "http://www.mendeley.com/documents/?uuid=7e36792e-97c0-4521-889c-c6cc3502c08b" ] } ], "mendeley" : { "formattedCitation" : "(Liu, Yang, &amp; Li, 2016)", "plainTextFormattedCitation" : "(Liu, Yang, &amp; Li, 2016)", "previouslyFormattedCitation" : "(Liu, Yang, &amp; Li,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Liu</w:t>
      </w:r>
      <w:r>
        <w:rPr>
          <w:rFonts w:cstheme="minorHAnsi"/>
          <w:lang w:val="en-US"/>
        </w:rPr>
        <w:t xml:space="preserve"> </w:t>
      </w:r>
      <w:r w:rsidR="00C56B4E" w:rsidRPr="00C56B4E">
        <w:rPr>
          <w:rFonts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Flows of nature’s contributions to people happen both between subregions of Europe and Central Asia, and between the region and other parts of the world. Interregional flows of nature’s contributions to people involve telecoupling, i.e. socioeconomic and environmental interactions over distanc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2/16-0188.1", "ISSN" : "15409295", "abstract" : "Around the globe, previously isolated localities are rapidly forming connections over increasing spatial extents, through the flow of ecosystem services (ES). With the intensification of human demands, systematic research on ES over distances is urgently needed. We apply a new integrated framework of telecoupling (ie socioeconomic and environmental interactions between different places) to analyze the causes, effects, agents, and dynamics of ES flows. We focus on the world's largest water-transfer project \u2013 China's South\u2013North Water Transfer Project \u2013 as a basis for discussion about the broad utility of the telecoupling framework and important implications for effective governance of ES across telecoupled human and natural systems. Integration through the use of the telecoupling framework holds promise for creating sustainable solutions and avoiding unintended negative effects across multiple systems in an interconnected world.", "author" : [ { "dropping-particle" : "", "family" : "Liu", "given" : "Jianguo", "non-dropping-particle" : "", "parse-names" : false, "suffix" : "" }, { "dropping-particle" : "", "family" : "Yang", "given" : "Wu", "non-dropping-particle" : "", "parse-names" : false, "suffix" : "" }, { "dropping-particle" : "", "family" : "Li", "given" : "Shuxin", "non-dropping-particle" : "", "parse-names" : false, "suffix" : "" } ], "container-title" : "Frontiers in Ecology and the Environment", "id" : "ITEM-1", "issue" : "1", "issued" : { "date-parts" : [ [ "2016" ] ] }, "page" : "27-36", "title" : "Framing ecosystem services in the telecoupled Anthropocene", "type" : "article-journal", "volume" : "14" }, "uris" : [ "http://www.mendeley.com/documents/?uuid=7e36792e-97c0-4521-889c-c6cc3502c08b", "http://www.mendeley.com/documents/?uuid=4c333915-73cb-41f5-99f7-32d25af0f2cc" ] } ], "mendeley" : { "formattedCitation" : "(Liu et al., 2016)", "plainTextFormattedCitation" : "(Liu et al., 2016)", "previouslyFormattedCitation" : "(Liu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Liu </w:t>
      </w:r>
      <w:r w:rsidR="00C56B4E" w:rsidRPr="00C56B4E">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and have several consequences. Ecosystem service use in one location can have impacts on ecosystems in other locations, such as degradation and connected loss of biodiversit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26/science.1109476", "ISSN" : "0036-8075", "PMID" : "15831743", "author" : [ { "dropping-particle" : "", "family" : "Mayer", "given" : "A. L.", "non-dropping-particle" : "", "parse-names" : false, "suffix" : "" }, { "dropping-particle" : "", "family" : "Kauppi", "given" : "Pekka E", "non-dropping-particle" : "", "parse-names" : false, "suffix" : "" }, { "dropping-particle" : "", "family" : "Angelstam", "given" : "Per K", "non-dropping-particle" : "", "parse-names" : false, "suffix" : "" }, { "dropping-particle" : "", "family" : "Zhang", "given" : "Yu", "non-dropping-particle" : "", "parse-names" : false, "suffix" : "" }, { "dropping-particle" : "", "family" : "Tikka", "given" : "P\u00e4ivi M", "non-dropping-particle" : "", "parse-names" : false, "suffix" : "" } ], "container-title" : "Science", "id" : "ITEM-1", "issue" : "5720", "issued" : { "date-parts" : [ [ "2005", "4" ] ] }, "page" : "359-360", "title" : "ECOLOGY: Enhanced: Importing Timber, Exporting Ecological Impact", "type" : "article-journal", "volume" : "308" }, "uris" : [ "http://www.mendeley.com/documents/?uuid=2bb40ae3-5264-4230-a947-c7b2b50db468", "http://www.mendeley.com/documents/?uuid=937bcb89-6327-4bb7-8f2b-020477367f8f" ] } ], "mendeley" : { "formattedCitation" : "(Mayer, Kauppi, Angelstam, Zhang, &amp; Tikka, 2005)", "plainTextFormattedCitation" : "(Mayer, Kauppi, Angelstam, Zhang, &amp; Tikka, 2005)", "previouslyFormattedCitation" : "(Mayer, Kauppi, Angelstam, Zhang, &amp; Tikka, 200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ayer</w:t>
      </w:r>
      <w:r>
        <w:rPr>
          <w:rFonts w:cstheme="minorHAnsi"/>
          <w:lang w:val="en-US"/>
        </w:rPr>
        <w:t xml:space="preserve"> </w:t>
      </w:r>
      <w:r w:rsidR="00C56B4E" w:rsidRPr="00C56B4E">
        <w:rPr>
          <w:rFonts w:cstheme="minorHAnsi"/>
          <w:i/>
          <w:lang w:val="en-US"/>
        </w:rPr>
        <w:t>et al.</w:t>
      </w:r>
      <w:r w:rsidRPr="00946649">
        <w:rPr>
          <w:rFonts w:eastAsia="Cambria" w:cstheme="minorHAnsi"/>
          <w:lang w:val="en-US"/>
        </w:rPr>
        <w:t>, 2005)</w:t>
      </w:r>
      <w:r w:rsidRPr="00946649">
        <w:rPr>
          <w:rFonts w:eastAsia="Cambria" w:cstheme="minorHAnsi"/>
          <w:lang w:val="en-US"/>
        </w:rPr>
        <w:fldChar w:fldCharType="end"/>
      </w:r>
      <w:r w:rsidRPr="00946649">
        <w:rPr>
          <w:rFonts w:eastAsia="Cambria" w:cstheme="minorHAnsi"/>
          <w:lang w:val="en-US"/>
        </w:rPr>
        <w:t xml:space="preserve">. For example, deforestation embodied in final </w:t>
      </w:r>
      <w:r w:rsidRPr="00E8427D">
        <w:rPr>
          <w:rFonts w:eastAsia="Cambria" w:cstheme="minorHAnsi"/>
          <w:lang w:val="en-US"/>
        </w:rPr>
        <w:t xml:space="preserve">consumption of the EU-27 equated to 732,000 ha (2004). In other words, 10% of the world’s annual deforestation (7,290,000 ha per year) was the result of consumption by the EU-27 (see </w:t>
      </w:r>
      <w:r w:rsidRPr="00E8427D">
        <w:rPr>
          <w:rFonts w:eastAsia="Cambria" w:cstheme="minorHAnsi"/>
          <w:b/>
          <w:lang w:val="en-US"/>
        </w:rPr>
        <w:t>Figure 2.46</w:t>
      </w:r>
      <w:r w:rsidRPr="00E8427D">
        <w:rPr>
          <w:rFonts w:eastAsia="Cambria" w:cstheme="minorHAnsi"/>
          <w:lang w:val="en-US"/>
        </w:rPr>
        <w:t xml:space="preserve">) </w:t>
      </w:r>
      <w:r w:rsidRPr="00E8427D">
        <w:rPr>
          <w:rFonts w:eastAsia="Cambria" w:cstheme="minorHAnsi"/>
          <w:lang w:val="en-US"/>
        </w:rPr>
        <w:fldChar w:fldCharType="begin" w:fldLock="1"/>
      </w:r>
      <w:r w:rsidRPr="00E8427D">
        <w:rPr>
          <w:rFonts w:eastAsia="Cambria" w:cstheme="minorHAnsi"/>
          <w:lang w:val="en-US"/>
        </w:rPr>
        <w:instrText>ADDIN CSL_CITATION { "citationItems" : [ { "id" : "ITEM-1", "itemData" : { "DOI" : "10.2779/822269", "ISBN" : "9789279289262", "abstract" : "Over the period 1990-2008, the EU27 imported almost 36% of all deforestation embodied in crop and livestock products traded between regions. It should be noted that worldwide only 33% of deforestation embodied in crops and only 8% of deforestation embodied in lifestock products is traded internationally. Africa and South and Central Amerika are the largest consumers of deforestation (30% of the global share each). Unlike the EU27, this deforestation is associated with commodities and products that are produced locally. The highest share of embodied deforestation was traded through international crop product trade. Consequently, the import of embodied deforestation through the import of crop products was the main cause of the strong link between the EU27 and embodied deforestation. Of the overall deforestation embodied in traded crop products over the period 1990-2008, one third was consumed by the EU economy. The analysis for the trade of embodied deforestation in livestock products consists of two different trade streams: ruminant livestock products raised on pastures in the country of origin and livestock products fed on feed crops with embodied deforestation. The EU27 imported more than one quarter of the global embodied deforestation in ruminant livestock products during the period 1990-2008.", "author" : [ { "dropping-particle" : "", "family" : "European Commission", "given" : "", "non-dropping-particle" : "", "parse-names" : false, "suffix" : "" } ], "id" : "ITEM-1", "issued" : { "date-parts" : [ [ "2013" ] ] }, "number-of-pages" : "348", "title" : "The impact of EU consumption on deforestation : Comprehensive analysis of the impact of EU consumption on deforestation", "type" : "book" }, "uris" : [ "http://www.mendeley.com/documents/?uuid=93c016a1-e016-47e8-8d82-5a12caf7b992", "http://www.mendeley.com/documents/?uuid=42b55a0f-a981-4f1c-9dd4-103f0ce618f2" ] } ], "mendeley" : { "formattedCitation" : "(European Commission, 2013b)", "plainTextFormattedCitation" : "(European Commission, 2013b)", "previouslyFormattedCitation" : "(European Commission, 2013b)" }, "properties" : {  }, "schema" : "https://github.com/citation-style-language/schema/raw/master/csl-citation.json" }</w:instrText>
      </w:r>
      <w:r w:rsidRPr="00E8427D">
        <w:rPr>
          <w:rFonts w:eastAsia="Cambria" w:cstheme="minorHAnsi"/>
          <w:lang w:val="en-US"/>
        </w:rPr>
        <w:fldChar w:fldCharType="separate"/>
      </w:r>
      <w:r w:rsidRPr="00E8427D">
        <w:rPr>
          <w:rFonts w:eastAsia="Cambria" w:cstheme="minorHAnsi"/>
          <w:lang w:val="en-US"/>
        </w:rPr>
        <w:t>(</w:t>
      </w:r>
      <w:r w:rsidRPr="00417796">
        <w:rPr>
          <w:rFonts w:eastAsia="Cambria" w:cstheme="minorHAnsi"/>
          <w:lang w:val="en-US"/>
        </w:rPr>
        <w:t>European Commission, 2013</w:t>
      </w:r>
      <w:r w:rsidRPr="00E8427D">
        <w:rPr>
          <w:rFonts w:eastAsia="Cambria" w:cstheme="minorHAnsi"/>
          <w:lang w:val="en-US"/>
        </w:rPr>
        <w:t>)</w:t>
      </w:r>
      <w:r w:rsidRPr="00E8427D">
        <w:rPr>
          <w:rFonts w:eastAsia="Cambria" w:cstheme="minorHAnsi"/>
          <w:lang w:val="en-US"/>
        </w:rPr>
        <w:fldChar w:fldCharType="end"/>
      </w:r>
      <w:r w:rsidRPr="00E8427D">
        <w:rPr>
          <w:rFonts w:eastAsia="Cambria" w:cstheme="minorHAnsi"/>
          <w:lang w:val="en-US"/>
        </w:rPr>
        <w:t>.</w:t>
      </w:r>
      <w:r w:rsidRPr="00946649">
        <w:rPr>
          <w:rFonts w:eastAsia="Cambria" w:cstheme="minorHAnsi"/>
          <w:lang w:val="en-US"/>
        </w:rPr>
        <w:t xml:space="preserve"> </w:t>
      </w:r>
    </w:p>
    <w:p w14:paraId="2C49D781" w14:textId="39A42E4F" w:rsidR="00667D19" w:rsidRPr="00667D19" w:rsidRDefault="00667D19" w:rsidP="00667D19">
      <w:pPr>
        <w:rPr>
          <w:lang w:val="en-US"/>
        </w:rPr>
      </w:pPr>
      <w:r>
        <w:rPr>
          <w:lang w:eastAsia="en-GB"/>
        </w:rPr>
        <w:drawing>
          <wp:inline distT="0" distB="0" distL="0" distR="0" wp14:anchorId="6A915574" wp14:editId="404ABB3B">
            <wp:extent cx="5731510" cy="3578860"/>
            <wp:effectExtent l="0" t="0" r="254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731510" cy="3578860"/>
                    </a:xfrm>
                    <a:prstGeom prst="rect">
                      <a:avLst/>
                    </a:prstGeom>
                  </pic:spPr>
                </pic:pic>
              </a:graphicData>
            </a:graphic>
          </wp:inline>
        </w:drawing>
      </w:r>
    </w:p>
    <w:p w14:paraId="034CE5FF" w14:textId="43C4E587" w:rsidR="001E43D4" w:rsidRPr="00946649" w:rsidRDefault="001E43D4" w:rsidP="001E43D4">
      <w:pPr>
        <w:rPr>
          <w:rFonts w:eastAsia="Cambria" w:cstheme="minorHAnsi"/>
          <w:lang w:val="en-US"/>
        </w:rPr>
      </w:pPr>
      <w:r w:rsidRPr="00946649">
        <w:rPr>
          <w:rFonts w:eastAsia="Cambria" w:cstheme="minorHAnsi"/>
          <w:lang w:val="en-US"/>
        </w:rPr>
        <w:t xml:space="preserve">Furthermore, interregional flows can have effects on quality of life, such as distributional equity, as discussed in the context of land grabbing (see Section 2.3.1.1) </w:t>
      </w:r>
      <w:r w:rsidRPr="00946649">
        <w:rPr>
          <w:rFonts w:eastAsia="Cambria" w:cstheme="minorHAnsi"/>
          <w:lang w:val="en-US"/>
        </w:rPr>
        <w:fldChar w:fldCharType="begin" w:fldLock="1"/>
      </w:r>
      <w:r>
        <w:rPr>
          <w:rFonts w:eastAsia="Cambria" w:cstheme="minorHAnsi"/>
          <w:lang w:val="en-US"/>
        </w:rPr>
        <w:instrText>ADDIN CSL_CITATION { "citationItems" : [ { "id" : "ITEM-1", "itemData" : { "DOI" : "10.1073/pnas.1213163110", "ISSN" : "0027-8424", "author" : [ { "dropping-particle" : "", "family" : "Rulli", "given" : "M. C.", "non-dropping-particle" : "", "parse-names" : false, "suffix" : "" }, { "dropping-particle" : "", "family" : "Saviori", "given" : "A.", "non-dropping-particle" : "", "parse-names" : false, "suffix" : "" }, { "dropping-particle" : "", "family" : "D'Odorico", "given" : "P.", "non-dropping-particle" : "", "parse-names" : false, "suffix" : "" } ], "container-title" : "Proceedings of the National Academy of Sciences", "id" : "ITEM-1", "issue" : "3", "issued" : { "date-parts" : [ [ "2013", "1" ] ] }, "page" : "892-897", "title" : "Global land and water grabbing", "type" : "article-journal", "volume" : "110" }, "uris" : [ "http://www.mendeley.com/documents/?uuid=07e544c7-7d67-450a-a929-3441e6ac05bd", "http://www.mendeley.com/documents/?uuid=19cf4e02-6c8d-432d-993d-a756e612e3ed" ] } ], "mendeley" : { "formattedCitation" : "(M. C. Rulli, Saviori, &amp; D\u2019Odorico, 2013a)", "plainTextFormattedCitation" : "(M. C. Rulli, Saviori, &amp; D\u2019Odorico, 2013a)", "previouslyFormattedCitation" : "(M. C. Rulli, Saviori, &amp; D\u2019Odorico, 2013a)" }, "properties" : {  }, "schema" : "https://github.com/citation-style-language/schema/raw/master/csl-citation.json" }</w:instrText>
      </w:r>
      <w:r w:rsidRPr="00946649">
        <w:rPr>
          <w:rFonts w:eastAsia="Cambria" w:cstheme="minorHAnsi"/>
          <w:lang w:val="en-US"/>
        </w:rPr>
        <w:fldChar w:fldCharType="separate"/>
      </w:r>
      <w:r w:rsidRPr="00F96DB1">
        <w:rPr>
          <w:rFonts w:eastAsia="Cambria" w:cstheme="minorHAnsi"/>
          <w:lang w:val="en-US"/>
        </w:rPr>
        <w:t>(Rulli</w:t>
      </w:r>
      <w:r>
        <w:rPr>
          <w:rFonts w:eastAsia="Cambria" w:cstheme="minorHAnsi"/>
          <w:lang w:val="en-US"/>
        </w:rPr>
        <w:t xml:space="preserve"> </w:t>
      </w:r>
      <w:r w:rsidR="00C56B4E" w:rsidRPr="00C56B4E">
        <w:rPr>
          <w:rFonts w:eastAsia="Cambria" w:cstheme="minorHAnsi"/>
          <w:i/>
          <w:lang w:val="en-US"/>
        </w:rPr>
        <w:t>et al.</w:t>
      </w:r>
      <w:r w:rsidRPr="00F96DB1">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On the other hand, </w:t>
      </w:r>
      <w:r w:rsidRPr="00946649">
        <w:rPr>
          <w:rFonts w:eastAsia="Cambria" w:cstheme="minorHAnsi"/>
          <w:lang w:val="en-US"/>
        </w:rPr>
        <w:lastRenderedPageBreak/>
        <w:t xml:space="preserve">interregional flows of nature’s material contributions to people can lead to overall lower costs of foo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gloenvcha.2011.09.013", "ISSN" : "09593780", "author" : [ { "dropping-particle" : "", "family" : "Schmitz", "given" : "Christoph", "non-dropping-particle" : "", "parse-names" : false, "suffix" : "" }, { "dropping-particle" : "", "family" : "Biewald", "given" : "Anne", "non-dropping-particle" : "", "parse-names" : false, "suffix" : "" }, { "dropping-particle" : "", "family" : "Lotze-Campen", "given" : "Hermann", "non-dropping-particle" : "", "parse-names" : false, "suffix" : "" }, { "dropping-particle" : "", "family" : "Popp", "given" : "Alexander", "non-dropping-particle" : "", "parse-names" : false, "suffix" : "" }, { "dropping-particle" : "", "family" : "Dietrich", "given" : "Jan Philipp", "non-dropping-particle" : "", "parse-names" : false, "suffix" : "" }, { "dropping-particle" : "", "family" : "Bodirsky", "given" : "Benjamin", "non-dropping-particle" : "", "parse-names" : false, "suffix" : "" }, { "dropping-particle" : "", "family" : "Krause", "given" : "Michael", "non-dropping-particle" : "", "parse-names" : false, "suffix" : "" }, { "dropping-particle" : "", "family" : "Weindl", "given" : "Isabelle", "non-dropping-particle" : "", "parse-names" : false, "suffix" : "" } ], "container-title" : "Global Environmental Change", "id" : "ITEM-1", "issue" : "1", "issued" : { "date-parts" : [ [ "2012", "2" ] ] }, "page" : "189-209", "title" : "Trading more food: Implications for land use, greenhouse gas emissions, and the food system", "type" : "article-journal", "volume" : "22" }, "uris" : [ "http://www.mendeley.com/documents/?uuid=bd799f0d-f165-4e94-9080-116c0db660d4", "http://www.mendeley.com/documents/?uuid=6f9b4b3b-d345-4485-9e13-7a1b84b88c68" ] } ], "mendeley" : { "formattedCitation" : "(Schmitz et al., 2012)", "plainTextFormattedCitation" : "(Schmitz et al., 2012)", "previouslyFormattedCitation" : "(Schmitz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Schmitz </w:t>
      </w:r>
      <w:r w:rsidR="00C56B4E" w:rsidRPr="00C56B4E">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Additionally, access to goods from outside the region through trade contributes to food security (see Section 2.3.1.1) as well as supporting livelihoods in the producing country. </w:t>
      </w:r>
    </w:p>
    <w:p w14:paraId="38200D67" w14:textId="77777777" w:rsidR="001E43D4" w:rsidRPr="00946649" w:rsidRDefault="001E43D4" w:rsidP="001E43D4">
      <w:pPr>
        <w:rPr>
          <w:rFonts w:eastAsia="Cambria" w:cstheme="minorHAnsi"/>
          <w:lang w:val="en-US"/>
        </w:rPr>
      </w:pPr>
    </w:p>
    <w:p w14:paraId="40AEF0E0" w14:textId="4A1E4585" w:rsidR="001E43D4" w:rsidRPr="00946649" w:rsidRDefault="001E43D4" w:rsidP="001F0516">
      <w:pPr>
        <w:pStyle w:val="Heading4"/>
      </w:pPr>
      <w:bookmarkStart w:id="814" w:name="_Toc519504474"/>
      <w:r w:rsidRPr="00946649">
        <w:t>Ecological footprint</w:t>
      </w:r>
      <w:bookmarkEnd w:id="814"/>
    </w:p>
    <w:p w14:paraId="125BA4A8" w14:textId="0CEB2358" w:rsidR="001E43D4" w:rsidRPr="00946649" w:rsidRDefault="001E43D4" w:rsidP="001E43D4">
      <w:pPr>
        <w:rPr>
          <w:rFonts w:eastAsia="Cambria" w:cstheme="minorHAnsi"/>
          <w:lang w:val="en-US"/>
        </w:rPr>
      </w:pPr>
      <w:r w:rsidRPr="00946649">
        <w:rPr>
          <w:rFonts w:eastAsia="Cambria" w:cstheme="minorHAnsi"/>
          <w:lang w:val="en-US"/>
        </w:rPr>
        <w:t xml:space="preserve">Ecological footprint is a composite indicator for use of nature’s contributions to peopl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08.09.014", "ISBN" : "1470160X", "ISSN" : "1470160X", "abstract" : "The questions regarding Ecological Footprint accounting methodology are answered through the responses of technical support queries sent to Global Footprint Network. The question of the regenerative biological capacity of the planet demanded by a given human activity is answered by considering all the biological materials consumed and the biological wastes generated by that person in a given year. The Ecological Footprint can be used to address waste flows and the non-regenerative uses of the biosphere that systematically degrade ecosystem health are tracked in separate non-Footprint account. Ecological Footprint treat water usage by calculating water footprint based on the area of catchments or recharge zone needed to supply a given quantity of water. The Ecological Footprint supports biodiversity assessment and conservation assigns empirically based weighting coefficients to individual land types based on data on the relative productivity of these different area types.", "author" : [ { "dropping-particle" : "", "family" : "Kitzes", "given" : "Justin", "non-dropping-particle" : "", "parse-names" : false, "suffix" : "" }, { "dropping-particle" : "", "family" : "Wackernagel", "given" : "Mathis", "non-dropping-particle" : "", "parse-names" : false, "suffix" : "" } ], "container-title" : "Ecological Indicators", "id" : "ITEM-1", "issue" : "4", "issued" : { "date-parts" : [ [ "2009" ] ] }, "page" : "812-817", "title" : "Answers to common questions in Ecological Footprint accounting", "type" : "article-journal", "volume" : "9" }, "uris" : [ "http://www.mendeley.com/documents/?uuid=d360ab39-e53c-472f-b622-7c24e8b34d8d", "http://www.mendeley.com/documents/?uuid=e2d9e0d3-35db-41e1-8c1f-a432b6aa5b86" ] }, { "id" : "ITEM-2", "itemData" : { "DOI" : "10.1016/j.ecolind.2012.08.005", "ISBN" : "1470-160X", "ISSN" : "1470160X", "PMID" : "15003161", "abstract" : "Human demand on ecosystem services continues to increase, and evidence suggests that this demand is outpacing the regenerative and absorptive capacity of the biosphere. As a result, the productivity of natural capital may increasingly become a limiting factor for the human endeavor. Metrics tracking human demand on, and availability of, regenerative and waste absorptive capacity within the biosphere are therefore needed. Ecological Footprint analysis is such a metric; it measures human appropriation (Ecological Footprint) and the biosphere's supply (biocapacity) of ecosystem products and services in terms of the amount of bioproductive land and sea area (ecological assets) needed to supply these products and services. This paper documents the latest method for estimating the Ecological Footprint and biocapacity of nations, using the National Footprint Accounts (NFA) applied to more than 200 countries and for the world overall. Results are also compared with those obtained from previous editions of the NFA. According to the 2011 Edition of the National Footprint Accounts, humanity demanded the resources and services of 1.5 planets in 2008; this human demand was 0.7 planets in 1961. Situations in which total demand for ecological goods and services exceed the available supply for a given location, are called 'overshoot'. 'Global overshoot' indicates that stocks of ecological capital are depleting and/or that waste is accumulating. As the methodology keeps being improved, each new edition of the NFA supports the findings of a global overshoot. ?? 2012 Elsevier Ltd. All rights reserved.", "author" : [ { "dropping-particle" : "", "family" : "Borucke", "given" : "Michael", "non-dropping-particle" : "", "parse-names" : false, "suffix" : "" }, { "dropping-particle" : "", "family" : "Moore", "given" : "David", "non-dropping-particle" : "", "parse-names" : false, "suffix" : "" }, { "dropping-particle" : "", "family" : "Cranston", "given" : "Gemma", "non-dropping-particle" : "", "parse-names" : false, "suffix" : "" }, { "dropping-particle" : "", "family" : "Gracey", "given" : "Kyle", "non-dropping-particle" : "", "parse-names" : false, "suffix" : "" }, { "dropping-particle" : "", "family" : "Iha", "given" : "Katsunori", "non-dropping-particle" : "", "parse-names" : false, "suffix" : "" }, { "dropping-particle" : "", "family" : "Larson", "given" : "Joy", "non-dropping-particle" : "", "parse-names" : false, "suffix" : "" }, { "dropping-particle" : "", "family" : "Lazarus", "given" : "Elias", "non-dropping-particle" : "", "parse-names" : false, "suffix" : "" }, { "dropping-particle" : "", "family" : "Morales", "given" : "Juan Carlos", "non-dropping-particle" : "", "parse-names" : false, "suffix" : "" }, { "dropping-particle" : "", "family" : "Wackernagel", "given" : "Mathis", "non-dropping-particle" : "", "parse-names" : false, "suffix" : "" }, { "dropping-particle" : "", "family" : "Galli", "given" : "Alessandro", "non-dropping-particle" : "", "parse-names" : false, "suffix" : "" } ], "container-title" : "Ecological Indicators", "id" : "ITEM-2", "issued" : { "date-parts" : [ [ "2013" ] ] }, "page" : "518-533", "publisher" : "Elsevier Ltd", "title" : "Accounting for demand and supply of the biosphere's regenerative capacity: The National Footprint Accounts' underlying methodology and framework", "type" : "article-journal", "volume" : "24" }, "uris" : [ "http://www.mendeley.com/documents/?uuid=b866d687-a3c3-4802-a868-4a0d18053269", "http://www.mendeley.com/documents/?uuid=ddd962d0-6a03-455f-adae-5f8c4114e687" ] } ], "mendeley" : { "formattedCitation" : "(Borucke et al., 2013; Kitzes &amp; Wackernagel, 2009)", "plainTextFormattedCitation" : "(Borucke et al., 2013; Kitzes &amp; Wackernagel, 2009)", "previouslyFormattedCitation" : "(Borucke et al., 2013; Kitzes &amp; Wackernagel,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orucke </w:t>
      </w:r>
      <w:r w:rsidR="00C56B4E" w:rsidRPr="00C56B4E">
        <w:rPr>
          <w:rFonts w:eastAsia="Cambria" w:cstheme="minorHAnsi"/>
          <w:i/>
          <w:lang w:val="en-US"/>
        </w:rPr>
        <w:t>et al.</w:t>
      </w:r>
      <w:r w:rsidRPr="00946649">
        <w:rPr>
          <w:rFonts w:eastAsia="Cambria" w:cstheme="minorHAnsi"/>
          <w:lang w:val="en-US"/>
        </w:rPr>
        <w:t>, 2013; Kitzes &amp; Wackernagel, 2009)</w:t>
      </w:r>
      <w:r w:rsidRPr="00946649">
        <w:rPr>
          <w:rFonts w:eastAsia="Cambria" w:cstheme="minorHAnsi"/>
          <w:lang w:val="en-US"/>
        </w:rPr>
        <w:fldChar w:fldCharType="end"/>
      </w:r>
      <w:r w:rsidRPr="00946649">
        <w:rPr>
          <w:rFonts w:eastAsia="Cambria" w:cstheme="minorHAnsi"/>
          <w:lang w:val="en-US"/>
        </w:rPr>
        <w:t xml:space="preserve"> that quantifies the area needed to provide certain material or regulating contributions and expresses consumption in an area in terms of the area needed to renewably provide those contribut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08.09.014", "ISBN" : "1470160X", "ISSN" : "1470160X", "abstract" : "The questions regarding Ecological Footprint accounting methodology are answered through the responses of technical support queries sent to Global Footprint Network. The question of the regenerative biological capacity of the planet demanded by a given human activity is answered by considering all the biological materials consumed and the biological wastes generated by that person in a given year. The Ecological Footprint can be used to address waste flows and the non-regenerative uses of the biosphere that systematically degrade ecosystem health are tracked in separate non-Footprint account. Ecological Footprint treat water usage by calculating water footprint based on the area of catchments or recharge zone needed to supply a given quantity of water. The Ecological Footprint supports biodiversity assessment and conservation assigns empirically based weighting coefficients to individual land types based on data on the relative productivity of these different area types.", "author" : [ { "dropping-particle" : "", "family" : "Kitzes", "given" : "Justin", "non-dropping-particle" : "", "parse-names" : false, "suffix" : "" }, { "dropping-particle" : "", "family" : "Wackernagel", "given" : "Mathis", "non-dropping-particle" : "", "parse-names" : false, "suffix" : "" } ], "container-title" : "Ecological Indicators", "id" : "ITEM-1", "issue" : "4", "issued" : { "date-parts" : [ [ "2009" ] ] }, "page" : "812-817", "title" : "Answers to common questions in Ecological Footprint accounting", "type" : "article-journal", "volume" : "9" }, "uris" : [ "http://www.mendeley.com/documents/?uuid=e2d9e0d3-35db-41e1-8c1f-a432b6aa5b86", "http://www.mendeley.com/documents/?uuid=d360ab39-e53c-472f-b622-7c24e8b34d8d" ] } ], "mendeley" : { "formattedCitation" : "(Kitzes &amp; Wackernagel, 2009)", "plainTextFormattedCitation" : "(Kitzes &amp; Wackernagel, 2009)", "previouslyFormattedCitation" : "(Kitzes &amp; Wackernagel,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itzes &amp; Wackernagel, 2009)</w:t>
      </w:r>
      <w:r w:rsidRPr="00946649">
        <w:rPr>
          <w:rFonts w:eastAsia="Cambria" w:cstheme="minorHAnsi"/>
          <w:lang w:val="en-US"/>
        </w:rPr>
        <w:fldChar w:fldCharType="end"/>
      </w:r>
      <w:r w:rsidRPr="00946649">
        <w:rPr>
          <w:rFonts w:eastAsia="Cambria" w:cstheme="minorHAnsi"/>
          <w:lang w:val="en-US"/>
        </w:rPr>
        <w:t xml:space="preserve">. Ecological footprint includes proxies for nature’s contributions to people such as crops, grazing land, fish, timber, and carbon sequestra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12.08.005", "ISBN" : "1470-160X", "ISSN" : "1470160X", "PMID" : "15003161", "abstract" : "Human demand on ecosystem services continues to increase, and evidence suggests that this demand is outpacing the regenerative and absorptive capacity of the biosphere. As a result, the productivity of natural capital may increasingly become a limiting factor for the human endeavor. Metrics tracking human demand on, and availability of, regenerative and waste absorptive capacity within the biosphere are therefore needed. Ecological Footprint analysis is such a metric; it measures human appropriation (Ecological Footprint) and the biosphere's supply (biocapacity) of ecosystem products and services in terms of the amount of bioproductive land and sea area (ecological assets) needed to supply these products and services. This paper documents the latest method for estimating the Ecological Footprint and biocapacity of nations, using the National Footprint Accounts (NFA) applied to more than 200 countries and for the world overall. Results are also compared with those obtained from previous editions of the NFA. According to the 2011 Edition of the National Footprint Accounts, humanity demanded the resources and services of 1.5 planets in 2008; this human demand was 0.7 planets in 1961. Situations in which total demand for ecological goods and services exceed the available supply for a given location, are called 'overshoot'. 'Global overshoot' indicates that stocks of ecological capital are depleting and/or that waste is accumulating. As the methodology keeps being improved, each new edition of the NFA supports the findings of a global overshoot. ?? 2012 Elsevier Ltd. All rights reserved.", "author" : [ { "dropping-particle" : "", "family" : "Borucke", "given" : "Michael", "non-dropping-particle" : "", "parse-names" : false, "suffix" : "" }, { "dropping-particle" : "", "family" : "Moore", "given" : "David", "non-dropping-particle" : "", "parse-names" : false, "suffix" : "" }, { "dropping-particle" : "", "family" : "Cranston", "given" : "Gemma", "non-dropping-particle" : "", "parse-names" : false, "suffix" : "" }, { "dropping-particle" : "", "family" : "Gracey", "given" : "Kyle", "non-dropping-particle" : "", "parse-names" : false, "suffix" : "" }, { "dropping-particle" : "", "family" : "Iha", "given" : "Katsunori", "non-dropping-particle" : "", "parse-names" : false, "suffix" : "" }, { "dropping-particle" : "", "family" : "Larson", "given" : "Joy", "non-dropping-particle" : "", "parse-names" : false, "suffix" : "" }, { "dropping-particle" : "", "family" : "Lazarus", "given" : "Elias", "non-dropping-particle" : "", "parse-names" : false, "suffix" : "" }, { "dropping-particle" : "", "family" : "Morales", "given" : "Juan Carlos", "non-dropping-particle" : "", "parse-names" : false, "suffix" : "" }, { "dropping-particle" : "", "family" : "Wackernagel", "given" : "Mathis", "non-dropping-particle" : "", "parse-names" : false, "suffix" : "" }, { "dropping-particle" : "", "family" : "Galli", "given" : "Alessandro", "non-dropping-particle" : "", "parse-names" : false, "suffix" : "" } ], "container-title" : "Ecological Indicators", "id" : "ITEM-1", "issued" : { "date-parts" : [ [ "2013" ] ] }, "page" : "518-533", "publisher" : "Elsevier Ltd", "title" : "Accounting for demand and supply of the biosphere's regenerative capacity: The National Footprint Accounts' underlying methodology and framework", "type" : "article-journal", "volume" : "24" }, "uris" : [ "http://www.mendeley.com/documents/?uuid=ddd962d0-6a03-455f-adae-5f8c4114e687", "http://www.mendeley.com/documents/?uuid=b866d687-a3c3-4802-a868-4a0d18053269" ] } ], "mendeley" : { "formattedCitation" : "(Borucke et al., 2013)", "plainTextFormattedCitation" : "(Borucke et al., 2013)", "previouslyFormattedCitation" : "(Borucke et al.,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orucke </w:t>
      </w:r>
      <w:r w:rsidR="00C56B4E" w:rsidRPr="00C56B4E">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Biocapacity is another proxy for ecosystem productivity. </w:t>
      </w:r>
      <w:r w:rsidR="00223F92" w:rsidRPr="00223F92">
        <w:rPr>
          <w:rFonts w:eastAsia="Cambria" w:cstheme="minorHAnsi"/>
          <w:lang w:val="en-US"/>
        </w:rPr>
        <w:t>Specifically, biocapacity refers to the capacity of a certain area to generate an ongoing supply of renewable resources and thus is a proxy for ecosystem productivity.</w:t>
      </w:r>
      <w:r w:rsidR="00223F92">
        <w:rPr>
          <w:rFonts w:eastAsia="Cambria" w:cstheme="minorHAnsi"/>
          <w:lang w:val="en-US"/>
        </w:rPr>
        <w:t xml:space="preserve"> </w:t>
      </w:r>
      <w:r w:rsidRPr="00946649">
        <w:rPr>
          <w:rFonts w:eastAsia="Cambria" w:cstheme="minorHAnsi"/>
          <w:lang w:val="en-US"/>
        </w:rPr>
        <w:t xml:space="preserve">Data on the ecological footprint of consumption and on biocapacity (in global hectares per person) are available for most of the countries within Europe and Central Asia (missing: Andorra, Iceland, Liechtenstein, Monaco, San Marino). For Europe and Central Asia in 2013, the ecological footprint (consumption) was 4.6 ha and biocapacity only 2.9 ha (based on 49 countri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Global Footprint Network", "given" : "", "non-dropping-particle" : "", "parse-names" : false, "suffix" : "" } ], "id" : "ITEM-1", "issued" : { "date-parts" : [ [ "2017" ] ] }, "title" : "National Footprint Accounts, 2017 Edition", "type" : "article" }, "uris" : [ "http://www.mendeley.com/documents/?uuid=3923cdde-f53e-464a-bcb4-b12a14c0957e", "http://www.mendeley.com/documents/?uuid=234f618c-1761-4ab4-8c46-ca14ea7d8c79" ] } ], "mendeley" : { "formattedCitation" : "(Global Footprint Network, 2017)", "plainTextFormattedCitation" : "(Global Footprint Network, 2017)", "previouslyFormattedCitation" : "(Global Footprint Network,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Global Footprint Network, 2017)</w:t>
      </w:r>
      <w:r w:rsidRPr="00946649">
        <w:rPr>
          <w:rFonts w:eastAsia="Cambria" w:cstheme="minorHAnsi"/>
          <w:lang w:val="en-US"/>
        </w:rPr>
        <w:fldChar w:fldCharType="end"/>
      </w:r>
      <w:r w:rsidRPr="00946649">
        <w:rPr>
          <w:rFonts w:eastAsia="Cambria" w:cstheme="minorHAnsi"/>
          <w:lang w:val="en-US"/>
        </w:rPr>
        <w:t>. This indicates that the region either overuses or net imports renewable natural resources. Both ecological footprint and biocapacity differ regionally, and so does the difference between the two measures (</w:t>
      </w:r>
      <w:r w:rsidRPr="00946649">
        <w:rPr>
          <w:rFonts w:eastAsia="Cambria" w:cstheme="minorHAnsi"/>
          <w:b/>
          <w:lang w:val="en-US"/>
        </w:rPr>
        <w:t>Figure 2.47</w:t>
      </w:r>
      <w:r w:rsidRPr="00946649">
        <w:rPr>
          <w:rFonts w:eastAsia="Cambria" w:cstheme="minorHAnsi"/>
          <w:lang w:val="en-US"/>
        </w:rPr>
        <w:t xml:space="preserve">). For Western Europe (data for 19 of 24 countries), the footprint was 5.1 ha, vs. 2.2 ha biocapacity; for Central Europe (all 18 countries) the footprint was 3.6 ha, vs. 2.1 ha biocapacity, for Eastern Europe (all seven countries) the footprint was 4.8 ha, vs. 5.3 ha biocapacity; and for Central Asia (all five countries) the footprint was 3.4 ha, vs. 1.7 ha biocapacity. This means that Western and Central Europe and Central Asia have a deficit, while Eastern Europe has a reserve, in terms of biocapacity. A deficit can be ascribed to overuse of local renewable resources or net import (interregional flows) of renewable resources for consumption. In </w:t>
      </w:r>
      <w:r w:rsidRPr="00F767EB">
        <w:rPr>
          <w:rFonts w:eastAsia="Cambria" w:cstheme="minorHAnsi"/>
          <w:b/>
          <w:lang w:val="en-US"/>
        </w:rPr>
        <w:t>Figure 2.47</w:t>
      </w:r>
      <w:r w:rsidRPr="00946649">
        <w:rPr>
          <w:rFonts w:eastAsia="Cambria" w:cstheme="minorHAnsi"/>
          <w:lang w:val="en-US"/>
        </w:rPr>
        <w:t xml:space="preserve"> </w:t>
      </w:r>
      <w:r w:rsidRPr="00946649">
        <w:rPr>
          <w:rFonts w:cstheme="minorHAnsi"/>
          <w:lang w:val="en-US"/>
        </w:rPr>
        <w:t xml:space="preserve">countries shaded green have high biocapacity, so they have a reserve despite </w:t>
      </w:r>
      <w:r>
        <w:rPr>
          <w:rFonts w:cstheme="minorHAnsi"/>
          <w:lang w:val="en-US"/>
        </w:rPr>
        <w:t xml:space="preserve">some also </w:t>
      </w:r>
      <w:r w:rsidRPr="00946649">
        <w:rPr>
          <w:rFonts w:cstheme="minorHAnsi"/>
          <w:lang w:val="en-US"/>
        </w:rPr>
        <w:t xml:space="preserve">having </w:t>
      </w:r>
      <w:r>
        <w:rPr>
          <w:rFonts w:cstheme="minorHAnsi"/>
          <w:lang w:val="en-US"/>
        </w:rPr>
        <w:t>large</w:t>
      </w:r>
      <w:r w:rsidRPr="00946649">
        <w:rPr>
          <w:rFonts w:cstheme="minorHAnsi"/>
          <w:lang w:val="en-US"/>
        </w:rPr>
        <w:t xml:space="preserve"> ecological footprint</w:t>
      </w:r>
      <w:r>
        <w:rPr>
          <w:rFonts w:cstheme="minorHAnsi"/>
          <w:lang w:val="en-US"/>
        </w:rPr>
        <w:t>s</w:t>
      </w:r>
      <w:r w:rsidRPr="00946649">
        <w:rPr>
          <w:rFonts w:cstheme="minorHAnsi"/>
          <w:lang w:val="en-US"/>
        </w:rPr>
        <w:t>.</w:t>
      </w:r>
    </w:p>
    <w:p w14:paraId="7853A3CC" w14:textId="63826932" w:rsidR="000F6978" w:rsidRPr="002E47C0" w:rsidRDefault="000F6978" w:rsidP="002E47C0">
      <w:pPr>
        <w:rPr>
          <w:lang w:val="en-US"/>
        </w:rPr>
      </w:pPr>
      <w:r>
        <w:rPr>
          <w:lang w:eastAsia="en-GB"/>
        </w:rPr>
        <w:drawing>
          <wp:inline distT="0" distB="0" distL="0" distR="0" wp14:anchorId="1D0A9176" wp14:editId="58556F40">
            <wp:extent cx="5731510" cy="3489325"/>
            <wp:effectExtent l="0" t="0" r="254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731510" cy="3489325"/>
                    </a:xfrm>
                    <a:prstGeom prst="rect">
                      <a:avLst/>
                    </a:prstGeom>
                  </pic:spPr>
                </pic:pic>
              </a:graphicData>
            </a:graphic>
          </wp:inline>
        </w:drawing>
      </w:r>
    </w:p>
    <w:p w14:paraId="651EB539" w14:textId="77777777" w:rsidR="001E43D4" w:rsidRPr="00946649" w:rsidRDefault="001E43D4" w:rsidP="001E43D4">
      <w:pPr>
        <w:rPr>
          <w:rFonts w:cstheme="minorHAnsi"/>
          <w:b/>
          <w:sz w:val="20"/>
          <w:szCs w:val="20"/>
          <w:lang w:val="en-US"/>
        </w:rPr>
      </w:pPr>
    </w:p>
    <w:p w14:paraId="661B2817" w14:textId="519BF415" w:rsidR="001E43D4" w:rsidRPr="00946649" w:rsidRDefault="001E43D4" w:rsidP="001F0516">
      <w:pPr>
        <w:pStyle w:val="Heading4"/>
      </w:pPr>
      <w:bookmarkStart w:id="815" w:name="_Toc519504475"/>
      <w:r w:rsidRPr="00946649">
        <w:t>Status and trends of interregional flows for selected nature’s contributions to people</w:t>
      </w:r>
      <w:bookmarkEnd w:id="815"/>
    </w:p>
    <w:p w14:paraId="3ADDF923" w14:textId="1E137B03" w:rsidR="001E43D4" w:rsidRPr="00946649" w:rsidRDefault="001E43D4" w:rsidP="001E43D4">
      <w:pPr>
        <w:rPr>
          <w:rFonts w:eastAsia="Cambria" w:cstheme="minorHAnsi"/>
          <w:lang w:val="en-US"/>
        </w:rPr>
      </w:pPr>
      <w:r w:rsidRPr="00946649">
        <w:rPr>
          <w:rFonts w:eastAsia="Cambria" w:cstheme="minorHAnsi"/>
          <w:lang w:val="en-US"/>
        </w:rPr>
        <w:t xml:space="preserve">Human appropriation of net primary productivity (HANPP) is a measure that includes biomass extraction from ecosystems for food, fodder, fibres and bioenergy. For large parts of Western Europe, HANPP appropriated is lower than HANPP embodied in consumption. For Central and Eastern Europe and Central Asia, HANPP of the region is about the same as or slightly higher than HANPP embodied in consump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09218009", "abstract" : "Humanity's role in shaping patterns and processes in the terrestrial biosphere is large and growing. Most of the earth's fertile land is used more or less intensively by humans for resource extraction, production, transport, consumption and waste deposition or as living space. Biomass production on cropland, grazing areas and in managed forests dominates area requirements, but other processes such as soil degradation, human-induced fires and expansion of settlements and infrastructure play an increasingly important role as well. The growing human domination of terrestrial ecosystems contributes to biodiversity loss as well as to a reduced capability of ecosystems to deliver vital services such as buffering capacity, soil conservation or self-regulation. This special section is devoted to the presentation of recent research into the patterns, determinants and implications of the human appropriation of net primary production (HANPP), an integrated socio-ecological indicator of land use intensity. By measuring the combined effect of land conversion and biomass harvest on the availability of trophic energy (biomass) in ecosystems, HANPP explicitly links natural with socioeconomic processes and allows for integrated analyses of land systems. This introductory article explains the rationale that links current HANPP research to Ecological Economics and discusses issues of definition and methods shared by all articles included in the special section. Finally, it gives an overview of the individual papers, provides some general conclusions and presents an outlook for future research: a better understanding of long-term trajectories of HANPP, of the significance of trade patterns as well as of the future role of bioenergy are highlighted as important issues to be addressed in the coming years.", "author" : [ { "dropping-particle" : "", "family" : "Erb", "given" : "Karl-Heinz", "non-dropping-particle" : "", "parse-names" : false, "suffix" : "" }, { "dropping-particle" : "", "family" : "Krausmann", "given" : "Fridolin", "non-dropping-particle" : "", "parse-names" : false, "suffix" : "" }, { "dropping-particle" : "", "family" : "Gaube", "given" : "Veronika", "non-dropping-particle" : "", "parse-names" : false, "suffix" : "" }, { "dropping-particle" : "", "family" : "Gingrich", "given" : "Simone", "non-dropping-particle" : "", "parse-names" : false, "suffix" : "" }, { "dropping-particle" : "", "family" : "Bondeau", "given" : "Alberte", "non-dropping-particle" : "", "parse-names" : false, "suffix" : "" }, { "dropping-particle" : "", "family" : "Fischer-Kowalski", "given" : "Marina", "non-dropping-particle" : "", "parse-names" : false, "suffix" : "" }, { "dropping-particle" : "", "family" : "Haberl", "given" : "Helmut", "non-dropping-particle" : "", "parse-names" : false, "suffix" : "" } ], "container-title" : "Ecological Economics", "id" : "ITEM-1", "issue" : "2", "issued" : { "date-parts" : [ [ "2009", "12" ] ] }, "page" : "250-259", "title" : "Analyzing the global human appropriation of net primary production \u2014 processes, trajectories, implications. An introduction", "type" : "article-journal", "volume" : "69" }, "uris" : [ "http://www.mendeley.com/documents/?uuid=dc700105-d29d-4eb1-a4ad-17922822bca6", "http://www.mendeley.com/documents/?uuid=90625b8d-e09a-476d-8fda-75f378daff70" ] }, { "id" : "ITEM-2", "itemData" : { "DOI" : "10.1016/j.ecolecon.2009.06.025", "ISBN" : "0921-8009", "ISSN" : "09218009", "abstract" : "Biomass trade results in a growing spatial disconnect between environmental impacts due to biomass production and the places where biomass is being consumed. The pressure on ecosystems resulting from the production of traded biomass, however, is highly variable between regions and products. We use the concept of embodied human appropriation of net primary production (HANPP) to map the spatial disconnect between net-producing and net-consuming regions. Embodied HANPP comprises total biomass withdrawals and land use induced changes in productivity resulting from the provision of biomass products. International net transfers of embodied HANPP are of global significance, amounting to 1.7??PgC/year. Sparsely populated regions are mainly net producers, densely populated regions net consumers, independent of development status. Biomass consumption and trade are expected to surge over the next decades, suggesting a need to sustainably manage supply and demand of products of ecosystems on a global level. ?? 2009 Elsevier B.V. All rights reserved.", "author" : [ { "dropping-particle" : "", "family" : "Erb", "given" : "Karl Heinz", "non-dropping-particle" : "", "parse-names" : false, "suffix" : "" }, { "dropping-particle" : "", "family" : "Krausmann", "given" : "Fridolin", "non-dropping-particle" : "", "parse-names" : false, "suffix" : "" }, { "dropping-particle" : "", "family" : "Lucht", "given" : "Wolfgang", "non-dropping-particle" : "", "parse-names" : false, "suffix" : "" }, { "dropping-particle" : "", "family" : "Haberl", "given" : "Helmut", "non-dropping-particle" : "", "parse-names" : false, "suffix" : "" } ], "container-title" : "Ecological Economics", "id" : "ITEM-2", "issue" : "2", "issued" : { "date-parts" : [ [ "2009" ] ] }, "page" : "328-334", "publisher" : "Elsevier B.V.", "title" : "Embodied HANPP: Mapping the spatial disconnect between global biomass production and consumption", "type" : "article-journal", "volume" : "69" }, "uris" : [ "http://www.mendeley.com/documents/?uuid=f5be8c0b-b9a4-4c0d-b59b-d0aa26236c2e", "http://www.mendeley.com/documents/?uuid=eb395e1a-34b7-4c6a-a2f9-a2f91c09c8cd" ] } ], "mendeley" : { "formattedCitation" : "(K.-H. Erb et al., 2009; K. H. Erb et al., 2009)", "plainTextFormattedCitation" : "(K.-H. Erb et al., 2009; K. H. Erb et al., 2009)", "previouslyFormattedCitation" : "(K.-H. Erb et al., 2009; K. H. Erb et al., 2009)"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Erb </w:t>
      </w:r>
      <w:r w:rsidR="00C56B4E" w:rsidRPr="00C56B4E">
        <w:rPr>
          <w:rFonts w:eastAsia="Cambria" w:cstheme="minorHAnsi"/>
          <w:i/>
          <w:lang w:val="en-US"/>
        </w:rPr>
        <w:t>et al.</w:t>
      </w:r>
      <w:r w:rsidRPr="00946649">
        <w:rPr>
          <w:rFonts w:eastAsia="Cambria" w:cstheme="minorHAnsi"/>
          <w:lang w:val="en-US"/>
        </w:rPr>
        <w:t>, 2009</w:t>
      </w:r>
      <w:r>
        <w:rPr>
          <w:rFonts w:eastAsia="Cambria" w:cstheme="minorHAnsi"/>
          <w:lang w:val="en-US"/>
        </w:rPr>
        <w:t>a</w:t>
      </w:r>
      <w:r w:rsidRPr="00946649">
        <w:rPr>
          <w:rFonts w:eastAsia="Cambria" w:cstheme="minorHAnsi"/>
          <w:lang w:val="en-US"/>
        </w:rPr>
        <w:t>, 2009</w:t>
      </w:r>
      <w:r>
        <w:rPr>
          <w:rFonts w:eastAsia="Cambria" w:cstheme="minorHAnsi"/>
          <w:lang w:val="en-US"/>
        </w:rPr>
        <w:t>b</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xml:space="preserve">. European Union imports embodied HANPP to an increasing extent, in particular from South America </w:t>
      </w:r>
      <w:r w:rsidRPr="00946649">
        <w:rPr>
          <w:rFonts w:eastAsia="Cambria" w:cstheme="minorHAnsi"/>
          <w:lang w:val="en-US"/>
        </w:rPr>
        <w:fldChar w:fldCharType="begin" w:fldLock="1"/>
      </w:r>
      <w:r>
        <w:rPr>
          <w:rFonts w:eastAsia="Cambria" w:cstheme="minorHAnsi"/>
          <w:lang w:val="en-US"/>
        </w:rPr>
        <w:instrText>ADDIN CSL_CITATION { "citationItems" : [ { "id" : "ITEM-1", "itemData" : { "DOI" : "10.1111/jiec.12238", "ISSN" : "10881980", "author" : [ { "dropping-particle" : "", "family" : "Kastner", "given" : "Thomas", "non-dropping-particle" : "", "parse-names" : false, "suffix" : "" }, { "dropping-particle" : "", "family" : "Erb", "given" : "Karl-Heinz", "non-dropping-particle" : "", "parse-names" : false, "suffix" : "" }, { "dropping-particle" : "", "family" : "Haberl", "given" : "Helmut", "non-dropping-particle" : "", "parse-names" : false, "suffix" : "" } ], "container-title" : "Journal of Industrial Ecology", "id" : "ITEM-1", "issue" : "5", "issued" : { "date-parts" : [ [ "2015", "10" ] ] }, "page" : "825-836", "title" : "Global Human Appropriation of Net Primary Production for Biomass Consumption in the European Union, 1986-2007", "type" : "article-journal", "volume" : "19" }, "uris" : [ "http://www.mendeley.com/documents/?uuid=96a18aba-443e-4491-a501-ecb8ac3729ef", "http://www.mendeley.com/documents/?uuid=1713e642-3e80-414a-aabe-8faecce6c2f0" ] } ], "mendeley" : { "formattedCitation" : "(Kastner, Erb, &amp; Haberl, 2015a)", "plainTextFormattedCitation" : "(Kastner, Erb, &amp; Haberl, 2015a)", "previouslyFormattedCitation" : "(Kastner, Erb, &amp; Haberl, 2015a)" }, "properties" : {  }, "schema" : "https://github.com/citation-style-language/schema/raw/master/csl-citation.json" }</w:instrText>
      </w:r>
      <w:r w:rsidRPr="00946649">
        <w:rPr>
          <w:rFonts w:eastAsia="Cambria" w:cstheme="minorHAnsi"/>
          <w:lang w:val="en-US"/>
        </w:rPr>
        <w:fldChar w:fldCharType="separate"/>
      </w:r>
      <w:r w:rsidRPr="00FF4458">
        <w:rPr>
          <w:rFonts w:eastAsia="Cambria" w:cstheme="minorHAnsi"/>
          <w:lang w:val="en-US"/>
        </w:rPr>
        <w:t>(Kastner</w:t>
      </w:r>
      <w:r>
        <w:rPr>
          <w:rFonts w:eastAsia="Cambria" w:cstheme="minorHAnsi"/>
          <w:lang w:val="en-US"/>
        </w:rPr>
        <w:t xml:space="preserve"> </w:t>
      </w:r>
      <w:r w:rsidR="00C56B4E" w:rsidRPr="00C56B4E">
        <w:rPr>
          <w:rFonts w:eastAsia="Cambria" w:cstheme="minorHAnsi"/>
          <w:i/>
          <w:lang w:val="en-US"/>
        </w:rPr>
        <w:t>et al.</w:t>
      </w:r>
      <w:r w:rsidRPr="00FF4458">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see </w:t>
      </w:r>
      <w:r w:rsidRPr="00946649">
        <w:rPr>
          <w:rFonts w:eastAsia="Cambria" w:cstheme="minorHAnsi"/>
          <w:b/>
          <w:lang w:val="en-US"/>
        </w:rPr>
        <w:t>Figure 2.48</w:t>
      </w:r>
      <w:r w:rsidRPr="00946649">
        <w:rPr>
          <w:rFonts w:eastAsia="Cambria" w:cstheme="minorHAnsi"/>
          <w:lang w:val="en-US"/>
        </w:rPr>
        <w:t>).</w:t>
      </w:r>
    </w:p>
    <w:p w14:paraId="27483CB1" w14:textId="31B1E15D" w:rsidR="002E47C0" w:rsidRPr="002E47C0" w:rsidRDefault="002E47C0" w:rsidP="002E47C0">
      <w:pPr>
        <w:rPr>
          <w:lang w:val="en-US"/>
        </w:rPr>
      </w:pPr>
      <w:r>
        <w:rPr>
          <w:lang w:eastAsia="en-GB"/>
        </w:rPr>
        <w:lastRenderedPageBreak/>
        <w:drawing>
          <wp:inline distT="0" distB="0" distL="0" distR="0" wp14:anchorId="101F8D72" wp14:editId="786825E6">
            <wp:extent cx="5731510" cy="8489950"/>
            <wp:effectExtent l="0" t="0" r="254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5731510" cy="8489950"/>
                    </a:xfrm>
                    <a:prstGeom prst="rect">
                      <a:avLst/>
                    </a:prstGeom>
                  </pic:spPr>
                </pic:pic>
              </a:graphicData>
            </a:graphic>
          </wp:inline>
        </w:drawing>
      </w:r>
    </w:p>
    <w:p w14:paraId="6175E4B0" w14:textId="0655D488" w:rsidR="001E43D4" w:rsidRPr="00946649" w:rsidRDefault="001E43D4" w:rsidP="001E43D4">
      <w:pPr>
        <w:rPr>
          <w:rFonts w:eastAsia="Cambria" w:cstheme="minorHAnsi"/>
          <w:b/>
          <w:sz w:val="20"/>
          <w:szCs w:val="20"/>
          <w:lang w:val="en-US"/>
        </w:rPr>
      </w:pPr>
      <w:bookmarkStart w:id="816" w:name="h.3cpfnxt8t9ud" w:colFirst="0" w:colLast="0"/>
      <w:bookmarkStart w:id="817" w:name="h.gtbbjxrm9irp" w:colFirst="0" w:colLast="0"/>
      <w:bookmarkStart w:id="818" w:name="h.1lznydn9xbe2" w:colFirst="0" w:colLast="0"/>
      <w:bookmarkEnd w:id="816"/>
      <w:bookmarkEnd w:id="817"/>
      <w:bookmarkEnd w:id="818"/>
      <w:r w:rsidRPr="00946649">
        <w:rPr>
          <w:rFonts w:cstheme="minorHAnsi"/>
          <w:lang w:val="en-US"/>
        </w:rPr>
        <w:lastRenderedPageBreak/>
        <w:t xml:space="preserve">Central and Western Europe depend on land elsewhere for crop production to a large degree; Eastern Europe and Central Asia to a lesser degree. Main sources are Brazil, Argentina, China and the USA </w:t>
      </w:r>
      <w:r w:rsidRPr="00946649">
        <w:rPr>
          <w:rFonts w:cstheme="minorHAnsi"/>
          <w:lang w:val="en-US"/>
        </w:rPr>
        <w:fldChar w:fldCharType="begin" w:fldLock="1"/>
      </w:r>
      <w:r w:rsidRPr="00946649">
        <w:rPr>
          <w:rFonts w:cstheme="minorHAnsi"/>
          <w:lang w:val="en-US"/>
        </w:rPr>
        <w:instrText>ADDIN CSL_CITATION { "citationItems" : [ { "id" : "ITEM-1", "itemData" : { "DOI" : "10.1016/j.gloenvcha.2013.04.006", "ISBN" : "09593780", "ISSN" : "09593780", "abstract" : "Globalization increases the interconnectedness of people and places around the world. In a connected world, goods and services consumed in one country are often produced in other countries and exchanged via international trade. Thus, local consumption is increasingly met by global supply chains oftentimes involving large geographical distances and leading to global environmental change. In this study, we connect local consumption to global land use through tracking global commodity and value chains via international trade flows. Using a global multiregional input-output model with sectoral detail allows for the accounting of land use attributed to \"unusual\" sectors - from a land use perspective - including services, machinery and equipment, and construction. Our results show how developed countries consume a large amount of goods and services from both domestic and international markets, and thus impose pressure not only on their domestic land resources, but also displace land in other countries, thus displacing other uses. For example, 33% of total U.S. land use for consumption purposes is displaced from other countries. This ratio becomes much larger for the EU (more than 50%) and Japan (92%). Our analysis shows that 47% of Brazilian and 88% of Argentinean cropland is used for consumption purposes outside of their territories, mainly in EU countries and China. In addition, consumers in rich countries tend to displace land by consuming non-agricultural products, such as services, clothing and household appliances, which account for more than 50% of their total land displacement. By contrast, for developing economies, such as African countries, the share of land use for non-agricultural products is much lower, with an average of 7%. The emerging economies and population giants, China and India, are likely to further increase their appetite for land from other countries, such as Africa, Russia and Latin America, to satisfy their own land needs driven by their fast economic growth and the needs and lifestyles of their growing populations. ?? 2013 Elsevier Ltd.", "author" : [ { "dropping-particle" : "", "family" : "Yu", "given" : "Yang", "non-dropping-particle" : "", "parse-names" : false, "suffix" : "" }, { "dropping-particle" : "", "family" : "Feng", "given" : "Kuishuang", "non-dropping-particle" : "", "parse-names" : false, "suffix" : "" }, { "dropping-particle" : "", "family" : "Hubacek", "given" : "Klaus", "non-dropping-particle" : "", "parse-names" : false, "suffix" : "" } ], "container-title" : "Global Environmental Change", "id" : "ITEM-1", "issue" : "5", "issued" : { "date-parts" : [ [ "2013" ] ] }, "page" : "1178-1186", "publisher" : "Elsevier Ltd", "title" : "Tele-connecting local consumption to global land use", "type" : "article-journal", "volume" : "23" }, "uris" : [ "http://www.mendeley.com/documents/?uuid=47793b27-8517-434b-9fc1-2be32a8a8027", "http://www.mendeley.com/documents/?uuid=973cd3a0-5f3c-4147-99ca-1da638302c9b" ] } ], "mendeley" : { "formattedCitation" : "(Yu, Feng, &amp; Hubacek, 2013)", "plainTextFormattedCitation" : "(Yu, Feng, &amp; Hubacek, 2013)", "previouslyFormattedCitation" : "(Yu, Feng, &amp; Hubacek,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Yu</w:t>
      </w:r>
      <w:r>
        <w:rPr>
          <w:rFonts w:cstheme="minorHAnsi"/>
          <w:lang w:val="en-US"/>
        </w:rPr>
        <w:t xml:space="preserve"> </w:t>
      </w:r>
      <w:r w:rsidR="00C56B4E" w:rsidRPr="00C56B4E">
        <w:rPr>
          <w:rFonts w:cstheme="minorHAnsi"/>
          <w:i/>
          <w:lang w:val="en-US"/>
        </w:rPr>
        <w:t>et al.</w:t>
      </w:r>
      <w:r w:rsidRPr="00946649">
        <w:rPr>
          <w:rFonts w:cstheme="minorHAnsi"/>
          <w:lang w:val="en-US"/>
        </w:rPr>
        <w:t>, 2013)</w:t>
      </w:r>
      <w:r w:rsidRPr="00946649">
        <w:rPr>
          <w:rFonts w:cstheme="minorHAnsi"/>
          <w:lang w:val="en-US"/>
        </w:rPr>
        <w:fldChar w:fldCharType="end"/>
      </w:r>
      <w:r w:rsidRPr="00946649">
        <w:rPr>
          <w:rFonts w:cstheme="minorHAnsi"/>
          <w:lang w:val="en-US"/>
        </w:rPr>
        <w:t xml:space="preserve">. In 2008 Western Europe showed relatively low levels of self-sufficiency in terms of crop production and consumption, while Central and Eastern Europe as well as Central Asia showed higher production than consumption levels (i.e. self-sufficiency ratio larger than 1) (see </w:t>
      </w:r>
      <w:r w:rsidR="00C3120D">
        <w:rPr>
          <w:rFonts w:cstheme="minorHAnsi"/>
          <w:b/>
          <w:lang w:val="en-US"/>
        </w:rPr>
        <w:t>Figure 2.</w:t>
      </w:r>
      <w:r w:rsidRPr="00946649">
        <w:rPr>
          <w:rFonts w:cstheme="minorHAnsi"/>
          <w:b/>
          <w:lang w:val="en-US"/>
        </w:rPr>
        <w:t>49</w:t>
      </w:r>
      <w:r w:rsidRPr="00946649">
        <w:rPr>
          <w:rFonts w:cstheme="minorHAnsi"/>
          <w:lang w:val="en-US"/>
        </w:rPr>
        <w:t xml:space="preserve">) </w:t>
      </w:r>
      <w:r w:rsidRPr="00946649">
        <w:rPr>
          <w:rFonts w:cstheme="minorHAnsi"/>
          <w:lang w:val="en-US"/>
        </w:rPr>
        <w:fldChar w:fldCharType="begin" w:fldLock="1"/>
      </w:r>
      <w:r>
        <w:rPr>
          <w:rFonts w:cstheme="minorHAnsi"/>
          <w:lang w:val="en-US"/>
        </w:rPr>
        <w:instrText>ADDIN CSL_CITATION { "citationItems" : [ { "id" : "ITEM-1", "itemData" : { "DOI" : "10.1088/1748-9326/9/3/034015", "ISSN" : "1748-9326", "abstract" : "Cropland is crucial for supplying humans with biomass products, above all, food. Globalization has led to soaring volumes of international trade, resulting in strongly increasing distances between the locations where land use takes place and where the products are consumed. Based on a dataset that allows tracing the flows of almost 450 crop and livestock products and consistently allocating them to cropland areas in over 200 nations, we analyze this rapidly growing spatial disconnect between production and consumption for the period from 1986 to 2009. At the global level, land for export production grew rapidly (by about 100\u00a0Mha), while land supplying crops for direct domestic use remained virtually unchanged. We show that international trade on average flows from high-yield to low-yield regions: compared to a hypothetical no-trade counterfactual that assumes equal consumption and yield levels, trade lowered global cropland demand by almost 90\u00a0Mha in 2008 (3-year mean). An analysis using yield gap data (which quantify the distance of prevailing yields to those attainable through the best currently available production techniques) revealed that differences in land management and in natural endowments contribute almost equally to the yield differences between exporting and importing nations. A comparison of the effect of yield differences between exporting and importing regions with the potential of closing yield gaps suggests that increasing yields holds greater potentials for reducing future cropland demand than increasing and adjusting trade volumes based on differences in current land productivity.", "author" : [ { "dropping-particle" : "", "family" : "Kastner", "given" : "Thomas", "non-dropping-particle" : "", "parse-names" : false, "suffix" : "" }, { "dropping-particle" : "", "family" : "Erb", "given" : "Karl-Heinz", "non-dropping-particle" : "", "parse-names" : false, "suffix" : "" }, { "dropping-particle" : "", "family" : "Haberl", "given" : "Helmut", "non-dropping-particle" : "", "parse-names" : false, "suffix" : "" } ], "container-title" : "Environmental Research Letters", "id" : "ITEM-1", "issue" : "3", "issued" : { "date-parts" : [ [ "2014" ] ] }, "page" : "034015", "title" : "Rapid growth in agricultural trade: effects on global area efficiency and the role of management", "type" : "article-journal", "volume" : "9" }, "uris" : [ "http://www.mendeley.com/documents/?uuid=96ed1f82-1fdb-457a-a6b4-267809c7f29f", "http://www.mendeley.com/documents/?uuid=b1875357-188a-4ba6-862e-1de1a22483ec" ] } ], "mendeley" : { "formattedCitation" : "(Kastner, Erb, &amp; Haberl, 2014a)", "plainTextFormattedCitation" : "(Kastner, Erb, &amp; Haberl, 2014a)", "previouslyFormattedCitation" : "(Kastner, Erb, &amp; Haberl, 2014a)" }, "properties" : {  }, "schema" : "https://github.com/citation-style-language/schema/raw/master/csl-citation.json" }</w:instrText>
      </w:r>
      <w:r w:rsidRPr="00946649">
        <w:rPr>
          <w:rFonts w:cstheme="minorHAnsi"/>
          <w:lang w:val="en-US"/>
        </w:rPr>
        <w:fldChar w:fldCharType="separate"/>
      </w:r>
      <w:r w:rsidRPr="00FF4458">
        <w:rPr>
          <w:rFonts w:cstheme="minorHAnsi"/>
          <w:lang w:val="en-US"/>
        </w:rPr>
        <w:t>(Kastner</w:t>
      </w:r>
      <w:r>
        <w:rPr>
          <w:rFonts w:cstheme="minorHAnsi"/>
          <w:lang w:val="en-US"/>
        </w:rPr>
        <w:t xml:space="preserve"> </w:t>
      </w:r>
      <w:r w:rsidR="00C56B4E" w:rsidRPr="00C56B4E">
        <w:rPr>
          <w:rFonts w:cstheme="minorHAnsi"/>
          <w:i/>
          <w:lang w:val="en-US"/>
        </w:rPr>
        <w:t>et al.</w:t>
      </w:r>
      <w:r>
        <w:rPr>
          <w:rFonts w:cstheme="minorHAnsi"/>
          <w:lang w:val="en-US"/>
        </w:rPr>
        <w:t>,</w:t>
      </w:r>
      <w:r w:rsidRPr="00FF4458">
        <w:rPr>
          <w:rFonts w:cstheme="minorHAnsi"/>
          <w:lang w:val="en-US"/>
        </w:rPr>
        <w:t xml:space="preserve"> 2014)</w:t>
      </w:r>
      <w:r w:rsidRPr="00946649">
        <w:rPr>
          <w:rFonts w:cstheme="minorHAnsi"/>
          <w:lang w:val="en-US"/>
        </w:rPr>
        <w:fldChar w:fldCharType="end"/>
      </w:r>
      <w:r w:rsidRPr="00946649">
        <w:rPr>
          <w:rFonts w:cstheme="minorHAnsi"/>
          <w:lang w:val="en-US"/>
        </w:rPr>
        <w:t xml:space="preserve">. </w:t>
      </w:r>
      <w:r w:rsidR="00C3120D" w:rsidRPr="00E6359E">
        <w:rPr>
          <w:rFonts w:cstheme="minorHAnsi"/>
          <w:b/>
          <w:lang w:val="en-US"/>
        </w:rPr>
        <w:t>Figure 2.49</w:t>
      </w:r>
      <w:r w:rsidR="00C3120D" w:rsidRPr="00C3120D">
        <w:rPr>
          <w:rFonts w:cstheme="minorHAnsi"/>
          <w:lang w:val="en-US"/>
        </w:rPr>
        <w:t xml:space="preserve"> indicates Central and Western Europe depended in 2008 on food and feed imports equivalent to the annual harvest of 35 million hectares of cropland, a land area the size of Germany. </w:t>
      </w:r>
      <w:r w:rsidRPr="00946649">
        <w:rPr>
          <w:rFonts w:cstheme="minorHAnsi"/>
          <w:lang w:val="en-US"/>
        </w:rPr>
        <w:t>See Section 2.3.1.1 on food security.</w:t>
      </w:r>
    </w:p>
    <w:p w14:paraId="027D9A29" w14:textId="04B79DBA" w:rsidR="00CC5A46" w:rsidRPr="00CC5A46" w:rsidRDefault="00CC5A46" w:rsidP="00CC5A46">
      <w:pPr>
        <w:rPr>
          <w:lang w:val="en-US"/>
        </w:rPr>
      </w:pPr>
      <w:r>
        <w:rPr>
          <w:lang w:eastAsia="en-GB"/>
        </w:rPr>
        <w:drawing>
          <wp:inline distT="0" distB="0" distL="0" distR="0" wp14:anchorId="132A9B4D" wp14:editId="501E1ECE">
            <wp:extent cx="5731510" cy="248158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731510" cy="2481580"/>
                    </a:xfrm>
                    <a:prstGeom prst="rect">
                      <a:avLst/>
                    </a:prstGeom>
                  </pic:spPr>
                </pic:pic>
              </a:graphicData>
            </a:graphic>
          </wp:inline>
        </w:drawing>
      </w:r>
    </w:p>
    <w:p w14:paraId="39B47793" w14:textId="1E0F825C" w:rsidR="001E43D4" w:rsidRPr="00946649" w:rsidRDefault="001E43D4" w:rsidP="001E43D4">
      <w:pPr>
        <w:spacing w:line="288" w:lineRule="auto"/>
        <w:rPr>
          <w:rFonts w:cstheme="minorHAnsi"/>
          <w:lang w:val="en-US"/>
        </w:rPr>
      </w:pPr>
      <w:r w:rsidRPr="00946649">
        <w:rPr>
          <w:rFonts w:cstheme="minorHAnsi"/>
          <w:lang w:val="en-US"/>
        </w:rPr>
        <w:t xml:space="preserve">Worldwide median </w:t>
      </w:r>
      <w:r>
        <w:rPr>
          <w:rFonts w:cstheme="minorHAnsi"/>
          <w:lang w:val="en-US"/>
        </w:rPr>
        <w:t xml:space="preserve">minimum </w:t>
      </w:r>
      <w:r w:rsidRPr="00946649">
        <w:rPr>
          <w:rFonts w:cstheme="minorHAnsi"/>
          <w:lang w:val="en-US"/>
        </w:rPr>
        <w:t xml:space="preserve">distance from fishing source to place of consumption has increased from about 500 km in 1950 to about 2,500 km in 2011 </w:t>
      </w:r>
      <w:r w:rsidRPr="00946649">
        <w:rPr>
          <w:rFonts w:cstheme="minorHAnsi"/>
          <w:lang w:val="en-US"/>
        </w:rPr>
        <w:fldChar w:fldCharType="begin" w:fldLock="1"/>
      </w:r>
      <w:r w:rsidRPr="00946649">
        <w:rPr>
          <w:rFonts w:ascii="Cambria" w:hAnsi="Cambria"/>
          <w:lang w:val="en-US"/>
        </w:rPr>
        <w:instrText>ADDIN CSL_CITATION { "citationItems" : [ { "id" : "ITEM-1", "itemData" : { "DOI" : "10.1038/ncomms8365", "ISSN" : "2041-1723", "PMID" : "26079714", "abstract" : "The growing human population must be fed, but historic land-based systems struggle to meet expanding demand. Marine production supports some of the world\u2019s poorest people but increasingly provides for the needs of the affluent, either directly by fishing or via fodder- based feeds for marine and terrestrial farming. Here we show the expanding footprint of humans to utilize global ocean productivity to feed themselves. Our results illustrate how incrementally each year, marine foods are sourced farther from where they are consumed and moreover, require an increasing proportion of the ocean\u2019s primary productivity that underpins all marine life. Though mariculture supports increased consumption of seafood, it continues to require feeds based on fully exploited wild stocks. Here we examine the ocean\u2019s ability to meet our future demands to 2100 and find that even with mariculture supple- menting near-static wild catches our growing needs are unlikely to be met without significant changes.", "author" : [ { "dropping-particle" : "", "family" : "Watson", "given" : "R.", "non-dropping-particle" : "", "parse-names" : false, "suffix" : "" }, { "dropping-particle" : "", "family" : "Nowara", "given" : "Gabrielle B.", "non-dropping-particle" : "", "parse-names" : false, "suffix" : "" }, { "dropping-particle" : "", "family" : "Hartmann", "given" : "Klaas", "non-dropping-particle" : "", "parse-names" : false, "suffix" : "" }, { "dropping-particle" : "", "family" : "Green", "given" : "Bridget S.", "non-dropping-particle" : "", "parse-names" : false, "suffix" : "" }, { "dropping-particle" : "", "family" : "Tracey", "given" : "Sean R.", "non-dropping-particle" : "", "parse-names" : false, "suffix" : "" }, { "dropping-particle" : "", "family" : "Carter", "given" : "Chris G.", "non-dropping-particle" : "", "parse-names" : false, "suffix" : "" } ], "container-title" : "Nature Communications", "id" : "ITEM-1", "issue" : "May 2014", "issued" : { "date-parts" : [ [ "2015" ] ] }, "page" : "7365", "publisher" : "Nature Publishing Group", "title" : "Marine foods sourced from farther as their use of global ocean primary production increases", "type" : "article-journal", "volume" : "6" }, "uris" : [ "http://www.mendeley.com/documents/?uuid=8f0e8d24-ce9c-4129-a244-053db80a5947", "http://www.mendeley.com/documents/?uuid=9feb26b6-2821-455f-8f6d-bb440c59bc24" ] } ], "mendeley" : { "formattedCitation" : "(R. Watson et al., 2015)", "plainTextFormattedCitation" : "(R. Watson et al., 2015)", "previouslyFormattedCitation" : "(R. Watson et al.,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Watson </w:t>
      </w:r>
      <w:r w:rsidR="00C56B4E" w:rsidRPr="00C56B4E">
        <w:rPr>
          <w:rFonts w:cstheme="minorHAnsi"/>
          <w:i/>
          <w:lang w:val="en-US"/>
        </w:rPr>
        <w:t>et al.</w:t>
      </w:r>
      <w:r w:rsidRPr="00946649">
        <w:rPr>
          <w:rFonts w:cstheme="minorHAnsi"/>
          <w:lang w:val="en-US"/>
        </w:rPr>
        <w:t>, 2015</w:t>
      </w:r>
      <w:r w:rsidR="009C3089">
        <w:rPr>
          <w:rFonts w:cstheme="minorHAnsi"/>
          <w:lang w:val="en-US"/>
        </w:rPr>
        <w:t>b</w:t>
      </w:r>
      <w:r w:rsidRPr="00946649">
        <w:rPr>
          <w:rFonts w:cstheme="minorHAnsi"/>
          <w:lang w:val="en-US"/>
        </w:rPr>
        <w:t>)</w:t>
      </w:r>
      <w:r w:rsidRPr="00946649">
        <w:rPr>
          <w:rFonts w:cstheme="minorHAnsi"/>
          <w:lang w:val="en-US"/>
        </w:rPr>
        <w:fldChar w:fldCharType="end"/>
      </w:r>
      <w:r w:rsidRPr="00946649">
        <w:rPr>
          <w:rFonts w:cstheme="minorHAnsi"/>
          <w:lang w:val="en-US"/>
        </w:rPr>
        <w:t xml:space="preserve">. Seafood exports from Europe and Central Asia increased over the period 1976-2009, with Russia, Norway and Spain being the main exporters. Per capita consumption also increased, with Norway, Iceland, Spain, Portugal and Lithuania being the countries with the highest per capita consumption </w:t>
      </w:r>
      <w:r w:rsidRPr="00946649">
        <w:rPr>
          <w:rFonts w:cstheme="minorHAnsi"/>
          <w:lang w:val="en-US"/>
        </w:rPr>
        <w:fldChar w:fldCharType="begin" w:fldLock="1"/>
      </w:r>
      <w:r w:rsidRPr="00946649">
        <w:rPr>
          <w:rFonts w:cstheme="minorHAnsi"/>
          <w:lang w:val="en-US"/>
        </w:rPr>
        <w:instrText>ADDIN CSL_CITATION { "citationItems" : [ { "id" : "ITEM-1", "itemData" : { "DOI" : "10.1111/faf.12129", "ISSN" : "14672979", "abstract" : "Knowing where and how seafood is caught or farmed is central to empowering consumers, and the importers that supply them, with informed choices. Given the wide-ranging, complex and at times commercially sensitive nature of global seafood trade, it can prove very challenging to link imported seafood with information about its provenance. The databases involved are incomplete, at times vague and not harmonized. Here, we present a first attempt to link all global seafood imports through a virtual marketplace to exports and map their origins. Considerable work remains to ground-truth the specific origins of all seafood commodities. We illus- trate the flow of seafood and its evolution since the 1970s when supporting records began. This work allows the impact of fishing or marine farming to be associated with seafood imports.", "author" : [ { "dropping-particle" : "", "family" : "Watson", "given" : "Reg A.", "non-dropping-particle" : "", "parse-names" : false, "suffix" : "" }, { "dropping-particle" : "", "family" : "Green", "given" : "Bridget S.", "non-dropping-particle" : "", "parse-names" : false, "suffix" : "" }, { "dropping-particle" : "", "family" : "Tracey", "given" : "Sean R.", "non-dropping-particle" : "", "parse-names" : false, "suffix" : "" }, { "dropping-particle" : "", "family" : "Farmery", "given" : "Anna", "non-dropping-particle" : "", "parse-names" : false, "suffix" : "" }, { "dropping-particle" : "", "family" : "Pitcher", "given" : "Tony J.", "non-dropping-particle" : "", "parse-names" : false, "suffix" : "" } ], "container-title" : "Fish and Fisheries", "id" : "ITEM-1", "issued" : { "date-parts" : [ [ "2015" ] ] }, "page" : "1-11", "title" : "Provenance of global seafood", "type" : "article-journal" }, "uris" : [ "http://www.mendeley.com/documents/?uuid=694bd335-219d-401e-9a7d-b7d898902e52", "http://www.mendeley.com/documents/?uuid=67c72f29-b433-4725-80d6-9dae7ae3297c" ] } ], "mendeley" : { "formattedCitation" : "(R. A. Watson, Green, Tracey, Farmery, &amp; Pitcher, 2015)", "plainTextFormattedCitation" : "(R. A. Watson, Green, Tracey, Farmery, &amp; Pitcher, 2015)", "previouslyFormattedCitation" : "(R. A. Watson, Green, Tracey, Farmery, &amp; Pitcher,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atson</w:t>
      </w:r>
      <w:r>
        <w:rPr>
          <w:rFonts w:cstheme="minorHAnsi"/>
          <w:lang w:val="en-US"/>
        </w:rPr>
        <w:t xml:space="preserve"> </w:t>
      </w:r>
      <w:r w:rsidR="00C56B4E" w:rsidRPr="00C56B4E">
        <w:rPr>
          <w:rFonts w:cstheme="minorHAnsi"/>
          <w:i/>
          <w:lang w:val="en-US"/>
        </w:rPr>
        <w:t>et al.</w:t>
      </w:r>
      <w:r w:rsidRPr="00946649">
        <w:rPr>
          <w:rFonts w:cstheme="minorHAnsi"/>
          <w:lang w:val="en-US"/>
        </w:rPr>
        <w:t>, 2015</w:t>
      </w:r>
      <w:r w:rsidR="009C3089">
        <w:rPr>
          <w:rFonts w:cstheme="minorHAnsi"/>
          <w:lang w:val="en-US"/>
        </w:rPr>
        <w:t>a</w:t>
      </w:r>
      <w:r w:rsidRPr="00946649">
        <w:rPr>
          <w:rFonts w:cstheme="minorHAnsi"/>
          <w:lang w:val="en-US"/>
        </w:rPr>
        <w:t>)</w:t>
      </w:r>
      <w:r w:rsidRPr="00946649">
        <w:rPr>
          <w:rFonts w:cstheme="minorHAnsi"/>
          <w:lang w:val="en-US"/>
        </w:rPr>
        <w:fldChar w:fldCharType="end"/>
      </w:r>
      <w:r w:rsidRPr="00946649">
        <w:rPr>
          <w:rFonts w:cstheme="minorHAnsi"/>
          <w:lang w:val="en-US"/>
        </w:rPr>
        <w:t xml:space="preserve"> (See Section 2.2.2.1)</w:t>
      </w:r>
      <w:r w:rsidRPr="00946649">
        <w:rPr>
          <w:rFonts w:cstheme="minorHAnsi"/>
          <w:b/>
          <w:lang w:val="en-US"/>
        </w:rPr>
        <w:t>.</w:t>
      </w:r>
    </w:p>
    <w:p w14:paraId="5B5C1C8A" w14:textId="77777777" w:rsidR="001E43D4" w:rsidRPr="00946649" w:rsidRDefault="001E43D4" w:rsidP="001E43D4">
      <w:pPr>
        <w:rPr>
          <w:rFonts w:cstheme="minorHAnsi"/>
          <w:lang w:val="en-US"/>
        </w:rPr>
      </w:pPr>
      <w:bookmarkStart w:id="819" w:name="h.35511wr74ekr" w:colFirst="0" w:colLast="0"/>
      <w:bookmarkEnd w:id="819"/>
      <w:r w:rsidRPr="00946649">
        <w:rPr>
          <w:rFonts w:cstheme="minorHAnsi"/>
          <w:lang w:val="en-US"/>
        </w:rPr>
        <w:t>Interregional flows of roundwood and wood products (t C per year) have changed patterns between 1997 and 2012 (</w:t>
      </w:r>
      <w:r w:rsidRPr="00946649">
        <w:rPr>
          <w:rFonts w:cstheme="minorHAnsi"/>
          <w:b/>
          <w:lang w:val="en-US"/>
        </w:rPr>
        <w:t>Figure 2.50</w:t>
      </w:r>
      <w:r w:rsidRPr="00946649">
        <w:rPr>
          <w:rFonts w:cstheme="minorHAnsi"/>
          <w:lang w:val="en-US"/>
        </w:rPr>
        <w:t>). The largest flows within Europe and Central Asia are exports from Central and Eastern Europe to Western Europe (stable between 1997 and 2012). Eastern Europe increased exports to South Asia. Flows from North America to Western Europe decreased, flows from Latin America to Western Europe increased.</w:t>
      </w:r>
    </w:p>
    <w:p w14:paraId="5247C8D3" w14:textId="60EA3FA8" w:rsidR="00CC5A46" w:rsidRPr="00CC5A46" w:rsidRDefault="00CC5A46" w:rsidP="00CC5A46">
      <w:pPr>
        <w:rPr>
          <w:lang w:val="en-US"/>
        </w:rPr>
      </w:pPr>
      <w:r>
        <w:rPr>
          <w:lang w:eastAsia="en-GB"/>
        </w:rPr>
        <w:lastRenderedPageBreak/>
        <w:drawing>
          <wp:inline distT="0" distB="0" distL="0" distR="0" wp14:anchorId="1598EC6C" wp14:editId="3D00914E">
            <wp:extent cx="5731510" cy="5459095"/>
            <wp:effectExtent l="0" t="0" r="254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731510" cy="5459095"/>
                    </a:xfrm>
                    <a:prstGeom prst="rect">
                      <a:avLst/>
                    </a:prstGeom>
                  </pic:spPr>
                </pic:pic>
              </a:graphicData>
            </a:graphic>
          </wp:inline>
        </w:drawing>
      </w:r>
    </w:p>
    <w:p w14:paraId="515579B2" w14:textId="44B56DE5" w:rsidR="001E43D4" w:rsidRPr="00946649" w:rsidRDefault="001E43D4" w:rsidP="001E43D4">
      <w:pPr>
        <w:rPr>
          <w:lang w:val="en-US"/>
        </w:rPr>
      </w:pPr>
      <w:r w:rsidRPr="00946649">
        <w:rPr>
          <w:rFonts w:cstheme="minorHAnsi"/>
          <w:lang w:val="en-US"/>
        </w:rPr>
        <w:t xml:space="preserve">Interregional flows take place also for carbon sequestration. There is evidence that terrestrial ecosystems only sequester a small fraction of anthropogenic carbon emissions in Europe </w:t>
      </w:r>
      <w:r>
        <w:rPr>
          <w:rFonts w:cstheme="minorHAnsi"/>
          <w:lang w:val="en-US"/>
        </w:rPr>
        <w:t>(</w:t>
      </w:r>
      <w:r w:rsidRPr="00825905">
        <w:rPr>
          <w:rFonts w:cstheme="minorHAnsi"/>
          <w:lang w:val="en-US"/>
        </w:rPr>
        <w:t>defined here as the landmass between the Atlantic Ocean and the Ural</w:t>
      </w:r>
      <w:r>
        <w:rPr>
          <w:rFonts w:cstheme="minorHAnsi"/>
          <w:lang w:val="en-US"/>
        </w:rPr>
        <w:t>s</w:t>
      </w:r>
      <w:r w:rsidRPr="00825905">
        <w:rPr>
          <w:rFonts w:cstheme="minorHAnsi"/>
          <w:lang w:val="en-US"/>
        </w:rPr>
        <w:t>, excluding Turkey and the Mediterranean isles</w:t>
      </w:r>
      <w:r>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DOI" : "10.1126/science.1083592", "author" : [ { "dropping-particle" : "", "family" : "Janssens", "given" : "Ivan A", "non-dropping-particle" : "", "parse-names" : false, "suffix" : "" }, { "dropping-particle" : "", "family" : "Freibauer", "given" : "Annette", "non-dropping-particle" : "", "parse-names" : false, "suffix" : "" }, { "dropping-particle" : "", "family" : "Ciais", "given" : "Philippe", "non-dropping-particle" : "", "parse-names" : false, "suffix" : "" }, { "dropping-particle" : "", "family" : "Smith", "given" : "Pete", "non-dropping-particle" : "", "parse-names" : false, "suffix" : "" }, { "dropping-particle" : "", "family" : "Nabuurs", "given" : "Gert-jan", "non-dropping-particle" : "", "parse-names" : false, "suffix" : "" }, { "dropping-particle" : "", "family" : "Folberth", "given" : "Gerd", "non-dropping-particle" : "", "parse-names" : false, "suffix" : "" }, { "dropping-particle" : "", "family" : "Schlamadinger", "given" : "Bernhard", "non-dropping-particle" : "", "parse-names" : false, "suffix" : "" }, { "dropping-particle" : "", "family" : "Hutjes", "given" : "Ronald W A", "non-dropping-particle" : "", "parse-names" : false, "suffix" : "" }, { "dropping-particle" : "", "family" : "Ceulemans", "given" : "Reinhart", "non-dropping-particle" : "", "parse-names" : false, "suffix" : "" }, { "dropping-particle" : "", "family" : "Schulze", "given" : "E", "non-dropping-particle" : "", "parse-names" : false, "suffix" : "" }, { "dropping-particle" : "", "family" : "Valentini", "given" : "Riccardo", "non-dropping-particle" : "", "parse-names" : false, "suffix" : "" }, { "dropping-particle" : "", "family" : "Dolman", "given" : "A Johannes", "non-dropping-particle" : "", "parse-names" : false, "suffix" : "" } ], "container-title" : "Science", "id" : "ITEM-1", "issue" : "June", "issued" : { "date-parts" : [ [ "2003" ] ] }, "page" : "1538-1542", "title" : "Europe \u2019 s Terrestrial Biosphere Anthropogenic CO 2 Emissions", "type" : "article-journal", "volume" : "300" }, "uris" : [ "http://www.mendeley.com/documents/?uuid=7b1ef6a4-e101-428f-8c85-a380658dbb6e", "http://www.mendeley.com/documents/?uuid=dea7a8f1-567e-49d2-bd38-8875ecbe54c3" ] } ], "mendeley" : { "formattedCitation" : "(Janssens et al., 2003)", "plainTextFormattedCitation" : "(Janssens et al., 2003)", "previouslyFormattedCitation" : "(Janssens et al., 200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Janssens </w:t>
      </w:r>
      <w:r w:rsidR="00C56B4E" w:rsidRPr="00C56B4E">
        <w:rPr>
          <w:rFonts w:cstheme="minorHAnsi"/>
          <w:i/>
          <w:lang w:val="en-US"/>
        </w:rPr>
        <w:t>et al.</w:t>
      </w:r>
      <w:r w:rsidRPr="00946649">
        <w:rPr>
          <w:rFonts w:cstheme="minorHAnsi"/>
          <w:lang w:val="en-US"/>
        </w:rPr>
        <w:t>, 2003)</w:t>
      </w:r>
      <w:r w:rsidRPr="00946649">
        <w:rPr>
          <w:rFonts w:cstheme="minorHAnsi"/>
          <w:lang w:val="en-US"/>
        </w:rPr>
        <w:fldChar w:fldCharType="end"/>
      </w:r>
      <w:r w:rsidRPr="00946649">
        <w:rPr>
          <w:rFonts w:cstheme="minorHAnsi"/>
          <w:lang w:val="en-US"/>
        </w:rPr>
        <w:t>. The rest is sequestered by terrestrial ecosystems in other parts of the world, by oceans, or adds to the atmospheric carbon stock.</w:t>
      </w:r>
    </w:p>
    <w:p w14:paraId="572A8CA9" w14:textId="77777777" w:rsidR="001E43D4" w:rsidRPr="00946649" w:rsidRDefault="001E43D4">
      <w:pPr>
        <w:rPr>
          <w:lang w:val="en-US"/>
        </w:rPr>
      </w:pPr>
    </w:p>
    <w:p w14:paraId="166317EC" w14:textId="707E9E9F" w:rsidR="001E43D4" w:rsidRPr="00946649" w:rsidRDefault="001E43D4" w:rsidP="00147745">
      <w:pPr>
        <w:pStyle w:val="Heading3"/>
      </w:pPr>
      <w:bookmarkStart w:id="820" w:name="_Toc450554817"/>
      <w:bookmarkStart w:id="821" w:name="_Toc502822512"/>
      <w:bookmarkStart w:id="822" w:name="_Toc504380609"/>
      <w:bookmarkStart w:id="823" w:name="_Toc519504476"/>
      <w:r w:rsidRPr="00946649">
        <w:t xml:space="preserve">Summary of trends of </w:t>
      </w:r>
      <w:bookmarkEnd w:id="820"/>
      <w:r w:rsidRPr="00946649">
        <w:t>nature’s contributions to people</w:t>
      </w:r>
      <w:bookmarkEnd w:id="821"/>
      <w:bookmarkEnd w:id="822"/>
      <w:bookmarkEnd w:id="823"/>
      <w:r w:rsidRPr="00946649">
        <w:t xml:space="preserve"> </w:t>
      </w:r>
    </w:p>
    <w:p w14:paraId="72997B1E" w14:textId="4551D36A" w:rsidR="001E43D4" w:rsidRPr="00946649" w:rsidRDefault="001E43D4" w:rsidP="001E43D4">
      <w:pPr>
        <w:rPr>
          <w:rFonts w:cstheme="minorHAnsi"/>
          <w:spacing w:val="-1"/>
          <w:lang w:val="en-US"/>
        </w:rPr>
      </w:pPr>
      <w:r w:rsidRPr="00946649">
        <w:rPr>
          <w:rFonts w:cstheme="minorHAnsi"/>
          <w:spacing w:val="-1"/>
          <w:lang w:val="en-US"/>
        </w:rPr>
        <w:t xml:space="preserve">The contributions to people from ecosystems in Europe and Central Asia have changed markedly since the 1950s, promoting changes in the quality of life of its societies (see Section 2.3). Although the ecosystems of the region are currently delivering multiple contributions to people, there has been evidence of negative trends in the provision of regulating and some non-material contributions since the 1960s </w:t>
      </w:r>
      <w:r w:rsidRPr="00946649">
        <w:rPr>
          <w:rFonts w:cstheme="minorHAnsi"/>
          <w:lang w:val="en-US"/>
        </w:rPr>
        <w:t xml:space="preserve">(see </w:t>
      </w:r>
      <w:r w:rsidRPr="00946649">
        <w:rPr>
          <w:rFonts w:cstheme="minorHAnsi"/>
          <w:b/>
          <w:lang w:val="en-US"/>
        </w:rPr>
        <w:t>Figure 2.51</w:t>
      </w:r>
      <w:r w:rsidRPr="00946649">
        <w:rPr>
          <w:rFonts w:cstheme="minorHAnsi"/>
          <w:lang w:val="en-US"/>
        </w:rPr>
        <w:t>)</w:t>
      </w:r>
      <w:r w:rsidRPr="00946649">
        <w:rPr>
          <w:lang w:val="en-US"/>
        </w:rPr>
        <w:t>.</w:t>
      </w:r>
      <w:r w:rsidRPr="00946649">
        <w:rPr>
          <w:rFonts w:cstheme="minorHAnsi"/>
          <w:spacing w:val="-1"/>
          <w:lang w:val="en-US"/>
        </w:rPr>
        <w:t xml:space="preserve"> </w:t>
      </w:r>
      <w:r w:rsidRPr="00946649">
        <w:rPr>
          <w:rFonts w:cstheme="minorHAnsi"/>
          <w:lang w:val="en-US"/>
        </w:rPr>
        <w:t>Overall,</w:t>
      </w:r>
      <w:r w:rsidRPr="00946649">
        <w:rPr>
          <w:rFonts w:cstheme="minorHAnsi"/>
          <w:b/>
          <w:lang w:val="en-US"/>
        </w:rPr>
        <w:t xml:space="preserve"> </w:t>
      </w:r>
      <w:r w:rsidRPr="00946649">
        <w:rPr>
          <w:rFonts w:cstheme="minorHAnsi"/>
          <w:lang w:val="en-US"/>
        </w:rPr>
        <w:t>58%</w:t>
      </w:r>
      <w:r w:rsidRPr="00946649">
        <w:rPr>
          <w:rFonts w:cstheme="minorHAnsi"/>
          <w:b/>
          <w:lang w:val="en-US"/>
        </w:rPr>
        <w:t xml:space="preserve"> </w:t>
      </w:r>
      <w:r w:rsidRPr="00946649">
        <w:rPr>
          <w:rFonts w:cstheme="minorHAnsi"/>
          <w:lang w:val="en-US"/>
        </w:rPr>
        <w:t>of publications provide evidence of negative trends of nature’s contributions to people provided between 1960 and 2016, while 28% reported positive trends</w:t>
      </w:r>
      <w:r w:rsidRPr="00946649">
        <w:rPr>
          <w:rFonts w:cstheme="minorHAnsi"/>
          <w:spacing w:val="-1"/>
          <w:lang w:val="en-US"/>
        </w:rPr>
        <w:t xml:space="preserve"> (see </w:t>
      </w:r>
      <w:r w:rsidR="009F3B65">
        <w:rPr>
          <w:lang w:val="en-US"/>
        </w:rPr>
        <w:t>supporting material</w:t>
      </w:r>
      <w:r w:rsidRPr="00F514C8">
        <w:rPr>
          <w:rFonts w:cstheme="minorHAnsi"/>
          <w:spacing w:val="-1"/>
          <w:lang w:val="en-US"/>
        </w:rPr>
        <w:t xml:space="preserve"> </w:t>
      </w:r>
      <w:hyperlink r:id="rId277" w:history="1">
        <w:r w:rsidRPr="00913CA4">
          <w:rPr>
            <w:rStyle w:val="Hyperlink"/>
            <w:rFonts w:cstheme="minorHAnsi"/>
            <w:spacing w:val="-1"/>
            <w:lang w:val="en-US"/>
          </w:rPr>
          <w:t>Appendix 2.7</w:t>
        </w:r>
      </w:hyperlink>
      <w:r w:rsidRPr="00946649">
        <w:rPr>
          <w:rFonts w:cstheme="minorHAnsi"/>
          <w:b/>
          <w:spacing w:val="-1"/>
          <w:lang w:val="en-US"/>
        </w:rPr>
        <w:t xml:space="preserve"> </w:t>
      </w:r>
      <w:r w:rsidRPr="00946649">
        <w:rPr>
          <w:rFonts w:cstheme="minorHAnsi"/>
          <w:spacing w:val="-1"/>
          <w:lang w:val="en-US"/>
        </w:rPr>
        <w:t>for the whole list of references reporting increasing, constant, decreasing and mixed trends per contribution)</w:t>
      </w:r>
      <w:r w:rsidRPr="00946649">
        <w:rPr>
          <w:rFonts w:cstheme="minorHAnsi"/>
          <w:lang w:val="en-US"/>
        </w:rPr>
        <w:t xml:space="preserve">. This pattern, however, is not consistent across contributions: while 59% and 66% of the scientific publications reviewed provide evidence of </w:t>
      </w:r>
      <w:r w:rsidRPr="00946649">
        <w:rPr>
          <w:rFonts w:cstheme="minorHAnsi"/>
          <w:lang w:val="en-US"/>
        </w:rPr>
        <w:lastRenderedPageBreak/>
        <w:t>declining trends in regulating and non-material contributions, respectively, only 39% of the studies show negative trends in the delivery of material contributions (</w:t>
      </w:r>
      <w:r w:rsidRPr="00946649">
        <w:rPr>
          <w:rFonts w:cstheme="minorHAnsi"/>
          <w:b/>
          <w:lang w:val="en-US"/>
        </w:rPr>
        <w:t>Figure 2.51</w:t>
      </w:r>
      <w:r w:rsidRPr="00946649">
        <w:rPr>
          <w:rFonts w:cstheme="minorHAnsi"/>
          <w:lang w:val="en-US"/>
        </w:rPr>
        <w:t>)</w:t>
      </w:r>
      <w:r w:rsidRPr="00946649">
        <w:rPr>
          <w:rFonts w:cstheme="minorHAnsi"/>
          <w:b/>
          <w:lang w:val="en-US"/>
        </w:rPr>
        <w:t xml:space="preserve">. </w:t>
      </w:r>
      <w:r w:rsidRPr="00946649">
        <w:rPr>
          <w:rFonts w:cstheme="minorHAnsi"/>
          <w:lang w:val="en-US"/>
        </w:rPr>
        <w:t>In fact, o</w:t>
      </w:r>
      <w:r w:rsidRPr="00946649">
        <w:rPr>
          <w:rFonts w:cstheme="minorHAnsi"/>
          <w:spacing w:val="-1"/>
          <w:lang w:val="en-US"/>
        </w:rPr>
        <w:t xml:space="preserve">f the range of </w:t>
      </w:r>
      <w:r w:rsidRPr="00946649">
        <w:rPr>
          <w:lang w:val="en-US"/>
        </w:rPr>
        <w:t xml:space="preserve">nature’s contributions to people </w:t>
      </w:r>
      <w:r w:rsidRPr="00946649">
        <w:rPr>
          <w:rFonts w:cstheme="minorHAnsi"/>
          <w:spacing w:val="-1"/>
          <w:lang w:val="en-US"/>
        </w:rPr>
        <w:t xml:space="preserve">delivered in Europe and Central Asia, about 44% have been assessed as declining, particularly regulating and some non-material contributions, such as learning derived from indigenous and local knowledge. </w:t>
      </w:r>
      <w:r w:rsidRPr="00946649">
        <w:rPr>
          <w:lang w:val="en-US"/>
        </w:rPr>
        <w:t xml:space="preserve">The decreasing trends of learning derived from indigenous and local knowledge also have consequences for other </w:t>
      </w:r>
      <w:r w:rsidRPr="00946649">
        <w:rPr>
          <w:rFonts w:cstheme="minorHAnsi"/>
          <w:spacing w:val="-1"/>
          <w:lang w:val="en-US"/>
        </w:rPr>
        <w:t>contributions from nature to people</w:t>
      </w:r>
      <w:r w:rsidRPr="00946649">
        <w:rPr>
          <w:lang w:val="en-US"/>
        </w:rPr>
        <w:t xml:space="preserve">, such as the use of medicinal plants </w:t>
      </w:r>
      <w:r w:rsidRPr="00946649">
        <w:rPr>
          <w:rFonts w:cstheme="minorHAnsi"/>
          <w:spacing w:val="-1"/>
          <w:lang w:val="en-US"/>
        </w:rPr>
        <w:t>(Section 2.2.2.4)</w:t>
      </w:r>
      <w:r w:rsidRPr="00946649">
        <w:rPr>
          <w:lang w:val="en-US"/>
        </w:rPr>
        <w:t xml:space="preserve">, wild food gathering </w:t>
      </w:r>
      <w:r w:rsidRPr="00946649">
        <w:rPr>
          <w:rFonts w:cstheme="minorHAnsi"/>
          <w:spacing w:val="-1"/>
          <w:lang w:val="en-US"/>
        </w:rPr>
        <w:t>(Section 2.2.3.2.1)</w:t>
      </w:r>
      <w:r w:rsidRPr="00946649">
        <w:rPr>
          <w:lang w:val="en-US"/>
        </w:rPr>
        <w:t xml:space="preserve">, the use of guard dogs for protecting livestock </w:t>
      </w:r>
      <w:r w:rsidRPr="00946649">
        <w:rPr>
          <w:rFonts w:cstheme="minorHAnsi"/>
          <w:spacing w:val="-1"/>
          <w:lang w:val="en-US"/>
        </w:rPr>
        <w:t>(Section 2.2.2.3.4)</w:t>
      </w:r>
      <w:r w:rsidRPr="00946649">
        <w:rPr>
          <w:lang w:val="en-US"/>
        </w:rPr>
        <w:t xml:space="preserve"> and the cultural identity of peasants, herders and shepherds </w:t>
      </w:r>
      <w:r w:rsidRPr="00946649">
        <w:rPr>
          <w:rFonts w:cstheme="minorHAnsi"/>
          <w:spacing w:val="-1"/>
          <w:lang w:val="en-US"/>
        </w:rPr>
        <w:t xml:space="preserve">(Section 2.3.3, </w:t>
      </w:r>
      <w:r w:rsidR="009F3B65">
        <w:rPr>
          <w:lang w:val="en-US"/>
        </w:rPr>
        <w:t>supporting material</w:t>
      </w:r>
      <w:r w:rsidRPr="00F514C8">
        <w:rPr>
          <w:rFonts w:cstheme="minorHAnsi"/>
          <w:spacing w:val="-1"/>
          <w:lang w:val="en-US"/>
        </w:rPr>
        <w:t xml:space="preserve"> </w:t>
      </w:r>
      <w:hyperlink r:id="rId278" w:history="1">
        <w:r w:rsidRPr="005600B9">
          <w:rPr>
            <w:rStyle w:val="Hyperlink"/>
            <w:rFonts w:cstheme="minorHAnsi"/>
            <w:spacing w:val="-1"/>
            <w:lang w:val="en-US"/>
          </w:rPr>
          <w:t>Appendix 2.2</w:t>
        </w:r>
      </w:hyperlink>
      <w:r w:rsidRPr="00F514C8">
        <w:rPr>
          <w:rFonts w:cstheme="minorHAnsi"/>
          <w:spacing w:val="-1"/>
          <w:lang w:val="en-US"/>
        </w:rPr>
        <w:t>)</w:t>
      </w:r>
      <w:r w:rsidRPr="00F514C8">
        <w:rPr>
          <w:lang w:val="en-US"/>
        </w:rPr>
        <w:t>,</w:t>
      </w:r>
      <w:r w:rsidRPr="00946649">
        <w:rPr>
          <w:lang w:val="en-US"/>
        </w:rPr>
        <w:t xml:space="preserve"> which have also declined over the assessed period. </w:t>
      </w:r>
    </w:p>
    <w:p w14:paraId="05152B8F" w14:textId="77777777" w:rsidR="001E43D4" w:rsidRPr="00946649" w:rsidRDefault="001E43D4" w:rsidP="001E43D4">
      <w:pPr>
        <w:rPr>
          <w:rFonts w:cstheme="minorHAnsi"/>
          <w:spacing w:val="-1"/>
          <w:lang w:val="en-US"/>
        </w:rPr>
      </w:pPr>
      <w:r w:rsidRPr="00946649">
        <w:rPr>
          <w:bCs/>
          <w:lang w:val="en-US"/>
        </w:rPr>
        <w:t xml:space="preserve">Intensification of management practices, technology, manufactured capital and market forces have promoted increasing trends in the provision of particular material </w:t>
      </w:r>
      <w:r w:rsidRPr="00946649">
        <w:rPr>
          <w:rFonts w:cstheme="minorHAnsi"/>
          <w:spacing w:val="-1"/>
          <w:lang w:val="en-US"/>
        </w:rPr>
        <w:t>contributions from nature to people</w:t>
      </w:r>
      <w:r w:rsidRPr="00946649">
        <w:rPr>
          <w:bCs/>
          <w:lang w:val="en-US"/>
        </w:rPr>
        <w:t xml:space="preserve">, including food, </w:t>
      </w:r>
      <w:r w:rsidRPr="00946649">
        <w:rPr>
          <w:rFonts w:cstheme="minorHAnsi"/>
          <w:spacing w:val="-1"/>
          <w:lang w:val="en-US"/>
        </w:rPr>
        <w:t>biomass-based</w:t>
      </w:r>
      <w:r w:rsidRPr="00946649">
        <w:rPr>
          <w:bCs/>
          <w:lang w:val="en-US"/>
        </w:rPr>
        <w:t xml:space="preserve"> energy and materials </w:t>
      </w:r>
      <w:r w:rsidRPr="00946649">
        <w:rPr>
          <w:rFonts w:cstheme="minorHAnsi"/>
          <w:lang w:val="en-US"/>
        </w:rPr>
        <w:t>(</w:t>
      </w:r>
      <w:r w:rsidRPr="00946649">
        <w:rPr>
          <w:rFonts w:cstheme="minorHAnsi"/>
          <w:b/>
          <w:lang w:val="en-US"/>
        </w:rPr>
        <w:t>Figure 2.51</w:t>
      </w:r>
      <w:r w:rsidRPr="00946649">
        <w:rPr>
          <w:rFonts w:cstheme="minorHAnsi"/>
          <w:lang w:val="en-US"/>
        </w:rPr>
        <w:t>)</w:t>
      </w:r>
      <w:r w:rsidRPr="00946649">
        <w:rPr>
          <w:lang w:val="en-US"/>
        </w:rPr>
        <w:t xml:space="preserve">. </w:t>
      </w:r>
      <w:r w:rsidRPr="00946649">
        <w:rPr>
          <w:rFonts w:cstheme="minorHAnsi"/>
          <w:spacing w:val="-1"/>
          <w:lang w:val="en-US"/>
        </w:rPr>
        <w:t xml:space="preserve">The increasing trends in the delivery of specific material contributions have come at the expense of the long-term deterioration of regulating contributions. Some key regulating contributions, such as habitat maintenance, pollination, regulation of freshwater quantity and quality, formation and protection of soils, and regulation of floods, have been negatively affected since the 1960s by intensified management practices that seek to increase production of crops, livestock, aquaculture, woodfuels and cotton. In addition, the increasing demand in Western and Central Europe for nature’s material contributions to people, such as food and biofuels, is straining the capacity of ecosystems and nature’s contributions to people in other regions of the world (Sections 2.2.2.3 and 2.2.4). </w:t>
      </w:r>
    </w:p>
    <w:p w14:paraId="1834B198" w14:textId="6E78E75F" w:rsidR="001E43D4" w:rsidRPr="00946649" w:rsidRDefault="001E43D4" w:rsidP="001E43D4">
      <w:pPr>
        <w:rPr>
          <w:rFonts w:cstheme="minorHAnsi"/>
          <w:lang w:val="en-US"/>
        </w:rPr>
      </w:pPr>
      <w:r w:rsidRPr="00946649">
        <w:rPr>
          <w:rFonts w:cstheme="minorHAnsi"/>
          <w:spacing w:val="-1"/>
          <w:lang w:val="en-US"/>
        </w:rPr>
        <w:t xml:space="preserve">The improvement found for some of nature’s regulating contributions to people in the last decade in Western and Central Europe </w:t>
      </w:r>
      <w:r w:rsidRPr="00946649">
        <w:rPr>
          <w:rFonts w:cstheme="minorHAnsi"/>
          <w:lang w:val="en-US"/>
        </w:rPr>
        <w:t xml:space="preserve">(see </w:t>
      </w:r>
      <w:r w:rsidRPr="00946649">
        <w:rPr>
          <w:rFonts w:cstheme="minorHAnsi"/>
          <w:b/>
          <w:lang w:val="en-US"/>
        </w:rPr>
        <w:t>Figure 2.51</w:t>
      </w:r>
      <w:r w:rsidRPr="00946649">
        <w:rPr>
          <w:rFonts w:cstheme="minorHAnsi"/>
          <w:lang w:val="en-US"/>
        </w:rPr>
        <w:t>)</w:t>
      </w:r>
      <w:r w:rsidRPr="00946649">
        <w:rPr>
          <w:rFonts w:cstheme="minorHAnsi"/>
          <w:spacing w:val="-1"/>
          <w:lang w:val="en-US"/>
        </w:rPr>
        <w:t xml:space="preserve">, such as regulation of water quality, protection of soils and removal of animal carcasses by scavengers, can be explained by the successful implementation of European Union policies, such as the </w:t>
      </w:r>
      <w:r w:rsidRPr="00946649">
        <w:rPr>
          <w:lang w:val="en-US"/>
        </w:rPr>
        <w:t xml:space="preserve">Nitrates and Water Framework Directives </w:t>
      </w:r>
      <w:r w:rsidRPr="00946649">
        <w:rPr>
          <w:rFonts w:cstheme="minorHAnsi"/>
          <w:spacing w:val="-1"/>
          <w:lang w:val="en-US"/>
        </w:rPr>
        <w:t>(see Section 2.2.1.7) and</w:t>
      </w:r>
      <w:r w:rsidRPr="00946649">
        <w:rPr>
          <w:lang w:val="en-US"/>
        </w:rPr>
        <w:t xml:space="preserve"> the Common Agricultural Policy </w:t>
      </w:r>
      <w:r w:rsidRPr="00946649">
        <w:rPr>
          <w:rFonts w:cstheme="minorHAnsi"/>
          <w:spacing w:val="-1"/>
          <w:lang w:val="en-US"/>
        </w:rPr>
        <w:t>(see Section 2.2.1.8) , the implementation of different nature-based solutions for water quality (see Section 2.2.1.7), as well as different conservation program</w:t>
      </w:r>
      <w:r w:rsidR="00041CA6">
        <w:rPr>
          <w:rFonts w:cstheme="minorHAnsi"/>
          <w:spacing w:val="-1"/>
          <w:lang w:val="en-US"/>
        </w:rPr>
        <w:t>me</w:t>
      </w:r>
      <w:r w:rsidRPr="00946649">
        <w:rPr>
          <w:rFonts w:cstheme="minorHAnsi"/>
          <w:spacing w:val="-1"/>
          <w:lang w:val="en-US"/>
        </w:rPr>
        <w:t xml:space="preserve">s for vertebrates (see Section 2.2.1.10). In addition, it is worth noting that water-based regulating contributions from nature to people have improved in Western Europe since the 1990s due to changing patterns in societal behaviour driven by European </w:t>
      </w:r>
      <w:r>
        <w:rPr>
          <w:rFonts w:cstheme="minorHAnsi"/>
          <w:spacing w:val="-1"/>
          <w:lang w:val="en-US"/>
        </w:rPr>
        <w:t xml:space="preserve">Union </w:t>
      </w:r>
      <w:r w:rsidRPr="00946649">
        <w:rPr>
          <w:rFonts w:cstheme="minorHAnsi"/>
          <w:spacing w:val="-1"/>
          <w:lang w:val="en-US"/>
        </w:rPr>
        <w:t xml:space="preserve">policies, but not because of an enhancement in ecosystems’ capacity to provide them. For example, although water quality is improving due to the aforementioned </w:t>
      </w:r>
      <w:r>
        <w:rPr>
          <w:rFonts w:cstheme="minorHAnsi"/>
          <w:spacing w:val="-1"/>
          <w:lang w:val="en-US"/>
        </w:rPr>
        <w:t xml:space="preserve">Union </w:t>
      </w:r>
      <w:r w:rsidRPr="00946649">
        <w:rPr>
          <w:rFonts w:cstheme="minorHAnsi"/>
          <w:spacing w:val="-1"/>
          <w:lang w:val="en-US"/>
        </w:rPr>
        <w:t xml:space="preserve">policies and pollution reduction, ecosystems’ capacity to regulate water quality has been jeopardized by a reduction in the areal extent of wetlands and floodplains (see Section 2.2.1.7). The abstraction and use of freshwater have decreased since the 1990s; however, </w:t>
      </w:r>
      <w:r w:rsidRPr="00946649">
        <w:rPr>
          <w:lang w:val="en-US"/>
        </w:rPr>
        <w:t xml:space="preserve">water availability per capita has also decreased by 15% since 1990 </w:t>
      </w:r>
      <w:r w:rsidRPr="00946649">
        <w:rPr>
          <w:rFonts w:cstheme="minorHAnsi"/>
          <w:spacing w:val="-1"/>
          <w:lang w:val="en-US"/>
        </w:rPr>
        <w:t xml:space="preserve">(see Sections 2.2.1.6, 2.3.1.3). Similarly, the increasing trends of </w:t>
      </w:r>
      <w:r w:rsidRPr="00946649">
        <w:rPr>
          <w:rFonts w:cstheme="minorHAnsi"/>
          <w:lang w:val="en-US"/>
        </w:rPr>
        <w:t xml:space="preserve">physical and psychological experiences (see </w:t>
      </w:r>
      <w:r w:rsidRPr="00946649">
        <w:rPr>
          <w:rFonts w:cstheme="minorHAnsi"/>
          <w:b/>
          <w:lang w:val="en-US"/>
        </w:rPr>
        <w:t>Figure 2.51</w:t>
      </w:r>
      <w:r w:rsidRPr="00946649">
        <w:rPr>
          <w:rFonts w:cstheme="minorHAnsi"/>
          <w:lang w:val="en-US"/>
        </w:rPr>
        <w:t xml:space="preserve">) can be explained by the fact that people in the </w:t>
      </w:r>
      <w:r w:rsidRPr="00946649">
        <w:rPr>
          <w:rFonts w:cstheme="minorHAnsi"/>
          <w:iCs/>
          <w:lang w:val="en-US"/>
        </w:rPr>
        <w:t xml:space="preserve">European Union </w:t>
      </w:r>
      <w:r w:rsidRPr="00946649">
        <w:rPr>
          <w:rFonts w:cstheme="minorHAnsi"/>
          <w:lang w:val="en-US"/>
        </w:rPr>
        <w:t xml:space="preserve">have increasingly demanded nature for recreational activities, although land-use change has threatened the ecosystems highly valued by people for these experiences (see Section 2.2.3.2.1). </w:t>
      </w:r>
    </w:p>
    <w:p w14:paraId="388DC0E0" w14:textId="77A438BB" w:rsidR="001E43D4" w:rsidRPr="00946649" w:rsidRDefault="001E43D4" w:rsidP="001E43D4">
      <w:pPr>
        <w:autoSpaceDE w:val="0"/>
        <w:autoSpaceDN w:val="0"/>
        <w:adjustRightInd w:val="0"/>
        <w:rPr>
          <w:rFonts w:cstheme="minorHAnsi"/>
          <w:lang w:val="en-US"/>
        </w:rPr>
      </w:pPr>
      <w:r w:rsidRPr="00946649">
        <w:rPr>
          <w:rFonts w:cstheme="minorHAnsi"/>
          <w:lang w:val="en-US"/>
        </w:rPr>
        <w:t xml:space="preserve">The pattern of trends in nature’s </w:t>
      </w:r>
      <w:r w:rsidRPr="00946649">
        <w:rPr>
          <w:rFonts w:cstheme="minorHAnsi"/>
          <w:spacing w:val="-1"/>
          <w:lang w:val="en-US"/>
        </w:rPr>
        <w:t>contributions to people</w:t>
      </w:r>
      <w:r w:rsidRPr="00946649">
        <w:rPr>
          <w:rFonts w:cstheme="minorHAnsi"/>
          <w:lang w:val="en-US"/>
        </w:rPr>
        <w:t xml:space="preserve"> is consistent across the subregions of Europe and Central Asia (</w:t>
      </w:r>
      <w:r w:rsidRPr="00946649">
        <w:rPr>
          <w:rFonts w:cstheme="minorHAnsi"/>
          <w:b/>
          <w:lang w:val="en-US"/>
        </w:rPr>
        <w:t>Figure 2.51</w:t>
      </w:r>
      <w:r w:rsidRPr="00946649">
        <w:rPr>
          <w:rFonts w:cstheme="minorHAnsi"/>
          <w:lang w:val="en-US"/>
        </w:rPr>
        <w:t xml:space="preserve">). Declining trends of these contributions are reported in Central Europe (61% of the scientific evidence), Western Europe (55%), Eastern Europe (54%) and Central Asia (48%); while increasing trends are mostly reported for Western Europe (35% of scientific evidence). Nevertheless, it should be noted that more scientific research (in English language-journals) on nature’s </w:t>
      </w:r>
      <w:r w:rsidRPr="00946649">
        <w:rPr>
          <w:rFonts w:cstheme="minorHAnsi"/>
          <w:spacing w:val="-1"/>
          <w:lang w:val="en-US"/>
        </w:rPr>
        <w:t>contributions to people</w:t>
      </w:r>
      <w:r w:rsidRPr="00946649">
        <w:rPr>
          <w:rFonts w:cstheme="minorHAnsi"/>
          <w:lang w:val="en-US"/>
        </w:rPr>
        <w:t xml:space="preserve"> has been conducted in Western and Central Europe than in Eastern Europe and Central Asia </w:t>
      </w:r>
      <w:r w:rsidRPr="00946649">
        <w:rPr>
          <w:rFonts w:cstheme="minorHAnsi"/>
          <w:lang w:val="en-US"/>
        </w:rPr>
        <w:fldChar w:fldCharType="begin" w:fldLock="1"/>
      </w:r>
      <w:r w:rsidRPr="00946649">
        <w:rPr>
          <w:rFonts w:cstheme="minorHAnsi"/>
          <w:lang w:val="en-US"/>
        </w:rPr>
        <w:instrText>ADDIN CSL_CITATION { "citationItems" : [ { "id" : "ITEM-1", "itemData" : { "DOI" : "10.1111/1365-2664.12696", "ISBN" : "1365-2664", "ISSN" : "13652664", "abstract" : "* Quantification of ecosystem services (ES) is an important step in operationalizing the concept for management and decision-making. With the exponential increase in ES research, ES have become a \u2018catch-all phrase\u2019, which some suggest has led to a poorly defined, impractical and ambiguous concept. An overview of the methods used in ES quantification is needed to examine their scientific rigour and provide guidelines for selecting appropriate measures. * We present a systematic review of 405 peer-reviewed ES research papers to address the question: \u2018Is the biophysical and socio-economic reality of ES adequately quantified? First, we considered whether ES measures are scientifically rigorous enough by considering four predefined criteria (the type of data used, quantification of uncertainty, validation done and data reported). Secondly, using a novel approach, we determined which part of the ES cascade was measured: the ecosystem property, function, service, benefit or value. * Our results showed that each of the 21 ES analysed had on average 24 different measures, which may indicate the complex reality of ES and/or suggest a potential lack of consensus on what constitutes an ES. We found that uncertainty is often not included and validation mostly missing. * When analysing which part(s) of the ES cascade each measure corresponded to, we found that for regulating ES, ecosystem properties and functions (ecological aspects) are more commonly quantified (67% of measures). Conversely for provisioning ES, benefits and values (socio-economic aspects) are more commonly quantified (68%). Cultural ES are predominantly quantified using scores (35%). * In conclusion, ES appear to be poorly quantified in many cases, as often only one side of the cascade is considered (either the ecological or socio-economic side) and oversimplified and variable indicators are often used. * Policy implications. This review provides a detailed overview of ecosystem services (ES) quantification (ranging from simple scores to advanced methods) with the aim to support future ES quantification and ultimately the successful application of the ES concept.", "author" : [ { "dropping-particle" : "", "family" : "Boerema", "given" : "Annelies", "non-dropping-particle" : "", "parse-names" : false, "suffix" : "" }, { "dropping-particle" : "", "family" : "Rebelo", "given" : "Alanna J.", "non-dropping-particle" : "", "parse-names" : false, "suffix" : "" }, { "dropping-particle" : "", "family" : "Bodi", "given" : "Merche B.", "non-dropping-particle" : "", "parse-names" : false, "suffix" : "" }, { "dropping-particle" : "", "family" : "Esler", "given" : "Karen J.", "non-dropping-particle" : "", "parse-names" : false, "suffix" : "" }, { "dropping-particle" : "", "family" : "Meire", "given" : "Patrick", "non-dropping-particle" : "", "parse-names" : false, "suffix" : "" } ], "container-title" : "Journal of Applied Ecology", "id" : "ITEM-1", "issued" : { "date-parts" : [ [ "2016" ] ] }, "title" : "Are ecosystem services adequately quantified?", "type" : "article-journal" }, "uris" : [ "http://www.mendeley.com/documents/?uuid=b4e67748-8fcd-4b68-bc50-081f579cf0ab", "http://www.mendeley.com/documents/?uuid=78831d00-a628-44dc-8168-20b77bbfa982" ] } ], "mendeley" : { "formattedCitation" : "(Boerema, Rebelo, Bodi, Esler, &amp; Meire, 2016)", "plainTextFormattedCitation" : "(Boerema, Rebelo, Bodi, Esler, &amp; Meire, 2016)", "previouslyFormattedCitation" : "(Boerema, Rebelo, Bodi, Esler, &amp; Meire,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Boerema</w:t>
      </w:r>
      <w:r>
        <w:rPr>
          <w:rFonts w:cstheme="minorHAnsi"/>
          <w:lang w:val="en-US"/>
        </w:rPr>
        <w:t xml:space="preserve"> </w:t>
      </w:r>
      <w:r w:rsidR="00C56B4E" w:rsidRPr="00C56B4E">
        <w:rPr>
          <w:rFonts w:cstheme="minorHAnsi"/>
          <w:i/>
          <w:lang w:val="en-US"/>
        </w:rPr>
        <w:t>et al.</w:t>
      </w:r>
      <w:r w:rsidRPr="00946649">
        <w:rPr>
          <w:rFonts w:cstheme="minorHAnsi"/>
          <w:lang w:val="en-US"/>
        </w:rPr>
        <w:t>, 201</w:t>
      </w:r>
      <w:r>
        <w:rPr>
          <w:rFonts w:cstheme="minorHAnsi"/>
          <w:lang w:val="en-US"/>
        </w:rPr>
        <w:t>7</w:t>
      </w:r>
      <w:r w:rsidRPr="00946649">
        <w:rPr>
          <w:rFonts w:cstheme="minorHAnsi"/>
          <w:lang w:val="en-US"/>
        </w:rPr>
        <w:t>)</w:t>
      </w:r>
      <w:r w:rsidRPr="00946649">
        <w:rPr>
          <w:rFonts w:cstheme="minorHAnsi"/>
          <w:lang w:val="en-US"/>
        </w:rPr>
        <w:fldChar w:fldCharType="end"/>
      </w:r>
      <w:r w:rsidRPr="00946649">
        <w:rPr>
          <w:rFonts w:cstheme="minorHAnsi"/>
          <w:lang w:val="en-US"/>
        </w:rPr>
        <w:t xml:space="preserve">, with implications for the levels of confidence about status and trends of nature’s </w:t>
      </w:r>
      <w:r w:rsidRPr="00946649">
        <w:rPr>
          <w:rFonts w:cstheme="minorHAnsi"/>
          <w:spacing w:val="-1"/>
          <w:lang w:val="en-US"/>
        </w:rPr>
        <w:t>contributions to people</w:t>
      </w:r>
      <w:r w:rsidRPr="00946649">
        <w:rPr>
          <w:rFonts w:cstheme="minorHAnsi"/>
          <w:lang w:val="en-US"/>
        </w:rPr>
        <w:t xml:space="preserve"> across subregions (</w:t>
      </w:r>
      <w:r w:rsidRPr="00946649">
        <w:rPr>
          <w:rFonts w:cstheme="minorHAnsi"/>
          <w:b/>
          <w:lang w:val="en-US"/>
        </w:rPr>
        <w:t>Figure 2.51</w:t>
      </w:r>
      <w:r w:rsidRPr="00946649">
        <w:rPr>
          <w:rFonts w:cstheme="minorHAnsi"/>
          <w:lang w:val="en-US"/>
        </w:rPr>
        <w:t>).</w:t>
      </w:r>
    </w:p>
    <w:p w14:paraId="21502E78" w14:textId="646600BD" w:rsidR="001040E8" w:rsidRDefault="001040E8" w:rsidP="00E42632">
      <w:pPr>
        <w:rPr>
          <w:lang w:val="en-US"/>
        </w:rPr>
      </w:pPr>
      <w:r>
        <w:rPr>
          <w:lang w:eastAsia="en-GB"/>
        </w:rPr>
        <w:lastRenderedPageBreak/>
        <w:drawing>
          <wp:inline distT="0" distB="0" distL="0" distR="0" wp14:anchorId="4BDE6C66" wp14:editId="51169729">
            <wp:extent cx="5731510" cy="6659245"/>
            <wp:effectExtent l="0" t="0" r="254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731510" cy="6659245"/>
                    </a:xfrm>
                    <a:prstGeom prst="rect">
                      <a:avLst/>
                    </a:prstGeom>
                  </pic:spPr>
                </pic:pic>
              </a:graphicData>
            </a:graphic>
          </wp:inline>
        </w:drawing>
      </w:r>
    </w:p>
    <w:p w14:paraId="788AAF9F" w14:textId="77777777" w:rsidR="001E43D4" w:rsidRPr="00946649" w:rsidRDefault="001E43D4" w:rsidP="001E43D4">
      <w:pPr>
        <w:autoSpaceDE w:val="0"/>
        <w:autoSpaceDN w:val="0"/>
        <w:adjustRightInd w:val="0"/>
        <w:spacing w:after="0" w:line="240" w:lineRule="auto"/>
        <w:rPr>
          <w:rFonts w:cstheme="minorHAnsi"/>
          <w:lang w:val="en-US"/>
        </w:rPr>
      </w:pPr>
    </w:p>
    <w:p w14:paraId="7B806670" w14:textId="32D24DF5" w:rsidR="001E43D4" w:rsidRPr="00946649" w:rsidRDefault="001E43D4" w:rsidP="00147745">
      <w:pPr>
        <w:pStyle w:val="Heading3"/>
      </w:pPr>
      <w:bookmarkStart w:id="824" w:name="_Toc450554818"/>
      <w:bookmarkStart w:id="825" w:name="_Toc502822513"/>
      <w:bookmarkStart w:id="826" w:name="_Toc504380610"/>
      <w:bookmarkStart w:id="827" w:name="_Toc519504477"/>
      <w:r w:rsidRPr="00946649">
        <w:t xml:space="preserve">Future trends </w:t>
      </w:r>
      <w:bookmarkEnd w:id="824"/>
      <w:r w:rsidRPr="00946649">
        <w:t>in nature’s contributions to people</w:t>
      </w:r>
      <w:bookmarkEnd w:id="825"/>
      <w:bookmarkEnd w:id="826"/>
      <w:bookmarkEnd w:id="827"/>
    </w:p>
    <w:p w14:paraId="07E6C450" w14:textId="07467722" w:rsidR="001E43D4" w:rsidRPr="00946649" w:rsidRDefault="001E43D4" w:rsidP="001E43D4">
      <w:pPr>
        <w:rPr>
          <w:lang w:val="en-US"/>
        </w:rPr>
      </w:pPr>
      <w:r w:rsidRPr="00946649">
        <w:rPr>
          <w:lang w:val="en-US"/>
        </w:rPr>
        <w:t xml:space="preserve">This section examines the potential impacts of individual drivers on future trends in nature’s </w:t>
      </w:r>
      <w:r w:rsidRPr="00946649">
        <w:rPr>
          <w:rFonts w:cstheme="minorHAnsi"/>
          <w:spacing w:val="-1"/>
          <w:lang w:val="en-US"/>
        </w:rPr>
        <w:t>contributions to people</w:t>
      </w:r>
      <w:r w:rsidRPr="00946649">
        <w:rPr>
          <w:lang w:val="en-US"/>
        </w:rPr>
        <w:t>, with trends in direct and indirect drivers covered in Chapter 4 and the impacts of combined drivers and trade-offs between contributions discussed in Chapter 5</w:t>
      </w:r>
      <w:r w:rsidR="006255F3">
        <w:rPr>
          <w:lang w:val="en-US"/>
        </w:rPr>
        <w:t>,</w:t>
      </w:r>
      <w:r w:rsidRPr="00946649">
        <w:rPr>
          <w:lang w:val="en-US"/>
        </w:rPr>
        <w:t xml:space="preserve"> Sections 5.2 and 5.3. A semi-structured literature review (see Section 2.2) was undertaken, with information extracted into a template to enable comparison across nature’s </w:t>
      </w:r>
      <w:r w:rsidRPr="00946649">
        <w:rPr>
          <w:rFonts w:cstheme="minorHAnsi"/>
          <w:spacing w:val="-1"/>
          <w:lang w:val="en-US"/>
        </w:rPr>
        <w:t>contributions to people</w:t>
      </w:r>
      <w:r w:rsidRPr="00946649">
        <w:rPr>
          <w:lang w:val="en-US"/>
        </w:rPr>
        <w:t xml:space="preserve"> and to facilitate integration with Chapter 5’s analysis of the impacts of multiple drivers on the status and trends of contributions (see Section 5.3.3 and 5.3.4). In the allotted time, this search process could only be fully applied to food and feed, air and climate regulation, and learning and inspiration. Even the targeted </w:t>
      </w:r>
      <w:r w:rsidRPr="00946649">
        <w:rPr>
          <w:lang w:val="en-US"/>
        </w:rPr>
        <w:lastRenderedPageBreak/>
        <w:t xml:space="preserve">semi-structured literature review yielded comparatively few articles, except for Western Europe. Thus, it was not possible to estimate robustly future trends in nature’s </w:t>
      </w:r>
      <w:r w:rsidRPr="00946649">
        <w:rPr>
          <w:rFonts w:cstheme="minorHAnsi"/>
          <w:spacing w:val="-1"/>
          <w:lang w:val="en-US"/>
        </w:rPr>
        <w:t>contributions to people</w:t>
      </w:r>
      <w:r w:rsidRPr="00946649">
        <w:rPr>
          <w:lang w:val="en-US"/>
        </w:rPr>
        <w:t xml:space="preserve"> in Europe and Central Asia. As in Chapter 4, the most frequently identified driver of trends in contributions was climate change, followed by land use, land-use change and forestry (LUL</w:t>
      </w:r>
      <w:r w:rsidR="00B673C4">
        <w:rPr>
          <w:lang w:val="en-US"/>
        </w:rPr>
        <w:t>C</w:t>
      </w:r>
      <w:r w:rsidRPr="00946649">
        <w:rPr>
          <w:lang w:val="en-US"/>
        </w:rPr>
        <w:t xml:space="preserve">C). </w:t>
      </w:r>
    </w:p>
    <w:p w14:paraId="3B05DAA6" w14:textId="77777777" w:rsidR="001E43D4" w:rsidRPr="00946649" w:rsidRDefault="001E43D4" w:rsidP="001E43D4">
      <w:pPr>
        <w:rPr>
          <w:lang w:val="en-US"/>
        </w:rPr>
      </w:pPr>
    </w:p>
    <w:p w14:paraId="6AA1E4E0" w14:textId="50EAE033" w:rsidR="001E43D4" w:rsidRPr="00946649" w:rsidRDefault="001E43D4" w:rsidP="001F0516">
      <w:pPr>
        <w:pStyle w:val="Heading4"/>
      </w:pPr>
      <w:bookmarkStart w:id="828" w:name="_Toc519504478"/>
      <w:r w:rsidRPr="00946649">
        <w:t>Regulating contributions</w:t>
      </w:r>
      <w:bookmarkEnd w:id="828"/>
      <w:r w:rsidRPr="00946649">
        <w:t xml:space="preserve"> </w:t>
      </w:r>
    </w:p>
    <w:p w14:paraId="5FD645A8" w14:textId="21B6E9E0" w:rsidR="001E43D4" w:rsidRPr="00946649" w:rsidRDefault="001E43D4" w:rsidP="001E43D4">
      <w:pPr>
        <w:rPr>
          <w:lang w:val="en-US"/>
        </w:rPr>
      </w:pPr>
      <w:r w:rsidRPr="00946649">
        <w:rPr>
          <w:lang w:val="en-US"/>
        </w:rPr>
        <w:t xml:space="preserve">Nature’s regulating </w:t>
      </w:r>
      <w:r w:rsidRPr="00946649">
        <w:rPr>
          <w:rFonts w:cstheme="minorHAnsi"/>
          <w:spacing w:val="-1"/>
          <w:lang w:val="en-US"/>
        </w:rPr>
        <w:t xml:space="preserve">contributions to people </w:t>
      </w:r>
      <w:r w:rsidRPr="00946649">
        <w:rPr>
          <w:lang w:val="en-US"/>
        </w:rPr>
        <w:t xml:space="preserve">are likely to show mixed responses to climate change across Europe and Central Asia </w:t>
      </w:r>
      <w:r w:rsidRPr="00946649">
        <w:rPr>
          <w:lang w:val="en-US"/>
        </w:rPr>
        <w:fldChar w:fldCharType="begin" w:fldLock="1"/>
      </w:r>
      <w:r w:rsidRPr="00946649">
        <w:rPr>
          <w:lang w:val="en-US"/>
        </w:rPr>
        <w:instrText>ADDIN CSL_CITATION { "citationItems" : [ { "id" : "ITEM-1", "itemData" : { "author" : [ { "dropping-particle" : "", "family" : "Kovats, R.S., R. Valentini, L.M. Bouwer, E. Georgopoulou, D. Jacob, E. Martin, M. Rounsevell, and Soussana", "given" : "J.-F. 317", "non-dropping-particle" : "", "parse-names" : false, "suffix" : "" } ], "chapter-number" : "23", "container-title" : "Climate Change 2014: Impacts, Adaptation, and Vulnerability. Part B: Regional Aspects. Contribution of Working Group II to the Fifth Assessment Report of the Intergovernmental Panel on Climate Change", "editor" : [ { "dropping-particle" : "", "family" : "Barros, V.R., C.B. Field, D.J. Dokken, M.D. Mastrandrea, K.J. Mach, T.E. Bilir, M. Chatterjee, K.L. Ebi, Y.O. Estrada, R.C. Genova, B. Girma, E.S. Kissel, A.N. Levy, S. MacCracken, P.R. Mastrandrea", "given" : "and L.L. White", "non-dropping-particle" : "", "parse-names" : false, "suffix" : "" } ], "id" : "ITEM-1", "issued" : { "date-parts" : [ [ "2014" ] ] }, "note" : "NULL", "page" : "1267-132", "publisher" : "Cambridge University Press", "publisher-place" : "Cambridge, United Kingdom and New York, NY, USA", "title" : "Europe", "type" : "chapter" }, "uris" : [ "http://www.mendeley.com/documents/?uuid=862922ac-2281-3cd2-a93b-081ff0bf6a64", "http://www.mendeley.com/documents/?uuid=448cf4a6-1d2f-4f2c-a113-95709317c182" ] } ], "mendeley" : { "formattedCitation" : "(Kovats, R.S., R. Valentini, L.M. Bouwer, E. Georgopoulou, D. Jacob, E. Martin, M. Rounsevell, and Soussana, 2014)", "manualFormatting" : "(Kovats et al., 2014)", "plainTextFormattedCitation" : "(Kovats, R.S., R. Valentini, L.M. Bouwer, E. Georgopoulou, D. Jacob, E. Martin, M. Rounsevell, and Soussana, 2014)", "previouslyFormattedCitation" : "(Kovats, R.S., R. Valentini, L.M. Bouwer, E. Georgopoulou, D. Jacob, E. Martin, M. Rounsevell, and Soussana, 2014)" }, "properties" : {  }, "schema" : "https://github.com/citation-style-language/schema/raw/master/csl-citation.json" }</w:instrText>
      </w:r>
      <w:r w:rsidRPr="00946649">
        <w:rPr>
          <w:lang w:val="en-US"/>
        </w:rPr>
        <w:fldChar w:fldCharType="separate"/>
      </w:r>
      <w:r w:rsidRPr="00946649">
        <w:rPr>
          <w:lang w:val="en-US"/>
        </w:rPr>
        <w:t xml:space="preserve">(Kovats </w:t>
      </w:r>
      <w:r w:rsidR="00C56B4E" w:rsidRPr="00C56B4E">
        <w:rPr>
          <w:i/>
          <w:lang w:val="en-US"/>
        </w:rPr>
        <w:t>et al.</w:t>
      </w:r>
      <w:r w:rsidRPr="00946649">
        <w:rPr>
          <w:lang w:val="en-US"/>
        </w:rPr>
        <w:t>, 2014)</w:t>
      </w:r>
      <w:r w:rsidRPr="00946649">
        <w:rPr>
          <w:lang w:val="en-US"/>
        </w:rPr>
        <w:fldChar w:fldCharType="end"/>
      </w:r>
      <w:r w:rsidRPr="00946649">
        <w:rPr>
          <w:lang w:val="en-US"/>
        </w:rPr>
        <w:t xml:space="preserve">. Few studies have examined future trends in </w:t>
      </w:r>
      <w:r w:rsidRPr="00946649">
        <w:rPr>
          <w:i/>
          <w:lang w:val="en-US"/>
        </w:rPr>
        <w:t>pollination or pollinators</w:t>
      </w:r>
      <w:r w:rsidRPr="00946649">
        <w:rPr>
          <w:lang w:val="en-US"/>
        </w:rPr>
        <w:t xml:space="preserve">, but both qualitative and quantitative modelling studies suggest that climate change is likely to lead to pollinator decline. Modelling shifts in bumblebee distribution showed that, by 2100, up to 36% are projected to be at high risk from climate change (losing &gt;80% of their current range), with 41% at risk (losing 50-80% of their current range), depending on the scenario </w:t>
      </w:r>
      <w:r w:rsidRPr="00946649">
        <w:rPr>
          <w:lang w:val="en-US"/>
        </w:rPr>
        <w:fldChar w:fldCharType="begin" w:fldLock="1"/>
      </w:r>
      <w:r w:rsidRPr="00946649">
        <w:rPr>
          <w:lang w:val="en-US"/>
        </w:rPr>
        <w:instrText>ADDIN CSL_CITATION { "citationItems" : [ { "id" : "ITEM-1", "itemData" : { "DOI" : "10.1126/science.aaa7031", "ISSN" : "0036-8075", "PMID" : "26160945", "abstract" : "For many species, geographical ranges are expanding toward the poles in response to climate change, while remaining stable along range edges nearest the equator. Using long-term observations across Europe and North America over 110 years, we tested for climate change-related range shifts in bumblebee species across the full extents of their latitudinal and thermal limits and movements along elevation gradients. We found cross-continentally consistent trends in failures to track warming through time at species' northern range limits, range losses from southern range limits, and shifts to higher elevations among southern species. These effects are independent of changing land uses or pesticide applications and underscore the need to test for climate impacts at both leading and trailing latitudinal and thermal limits for species.", "author" : [ { "dropping-particle" : "", "family" : "Kerr", "given" : "J. T.", "non-dropping-particle" : "", "parse-names" : false, "suffix" : "" }, { "dropping-particle" : "", "family" : "Pindar", "given" : "A.", "non-dropping-particle" : "", "parse-names" : false, "suffix" : "" }, { "dropping-particle" : "", "family" : "Galpern", "given" : "P.", "non-dropping-particle" : "", "parse-names" : false, "suffix" : "" }, { "dropping-particle" : "", "family" : "Packer", "given" : "L.", "non-dropping-particle" : "", "parse-names" : false, "suffix" : "" }, { "dropping-particle" : "", "family" : "Potts", "given" : "S. G.", "non-dropping-particle" : "", "parse-names" : false, "suffix" : "" }, { "dropping-particle" : "", "family" : "Roberts", "given" : "S. M.", "non-dropping-particle" : "", "parse-names" : false, "suffix" : "" }, { "dropping-particle" : "", "family" : "Rasmont", "given" : "P.", "non-dropping-particle" : "", "parse-names" : false, "suffix" : "" }, { "dropping-particle" : "", "family" : "Schweiger", "given" : "O.", "non-dropping-particle" : "", "parse-names" : false, "suffix" : "" }, { "dropping-particle" : "", "family" : "Colla", "given" : "S. R.", "non-dropping-particle" : "", "parse-names" : false, "suffix" : "" }, { "dropping-particle" : "", "family" : "Richardson", "given" : "L. L.", "non-dropping-particle" : "", "parse-names" : false, "suffix" : "" }, { "dropping-particle" : "", "family" : "Wagner", "given" : "D. L.", "non-dropping-particle" : "", "parse-names" : false, "suffix" : "" }, { "dropping-particle" : "", "family" : "Gall", "given" : "L. F.", "non-dropping-particle" : "", "parse-names" : false, "suffix" : "" }, { "dropping-particle" : "", "family" : "Sikes", "given" : "D. S.", "non-dropping-particle" : "", "parse-names" : false, "suffix" : "" }, { "dropping-particle" : "", "family" : "Pantoja", "given" : "A.", "non-dropping-particle" : "", "parse-names" : false, "suffix" : "" } ], "container-title" : "Science", "id" : "ITEM-1", "issue" : "6244", "issued" : { "date-parts" : [ [ "2015", "7", "10" ] ] }, "page" : "177-180", "title" : "Climate change impacts on bumblebees converge across continents", "type" : "article-journal", "volume" : "349" }, "uris" : [ "http://www.mendeley.com/documents/?uuid=a5a1d01e-fa02-3cbd-b007-c666eb6cace3", "http://www.mendeley.com/documents/?uuid=6ce4bd39-2797-4f50-a96d-11741cfa435f" ] } ], "mendeley" : { "formattedCitation" : "(Kerr et al., 2015)", "plainTextFormattedCitation" : "(Kerr et al., 2015)", "previouslyFormattedCitation" : "(Kerr et al., 2015)" }, "properties" : {  }, "schema" : "https://github.com/citation-style-language/schema/raw/master/csl-citation.json" }</w:instrText>
      </w:r>
      <w:r w:rsidRPr="00946649">
        <w:rPr>
          <w:lang w:val="en-US"/>
        </w:rPr>
        <w:fldChar w:fldCharType="separate"/>
      </w:r>
      <w:r w:rsidRPr="00946649">
        <w:rPr>
          <w:lang w:val="en-US"/>
        </w:rPr>
        <w:t xml:space="preserve">(Kerr </w:t>
      </w:r>
      <w:r w:rsidR="00C56B4E" w:rsidRPr="00C56B4E">
        <w:rPr>
          <w:i/>
          <w:lang w:val="en-US"/>
        </w:rPr>
        <w:t>et al.</w:t>
      </w:r>
      <w:r w:rsidRPr="00946649">
        <w:rPr>
          <w:lang w:val="en-US"/>
        </w:rPr>
        <w:t>, 2015)</w:t>
      </w:r>
      <w:r w:rsidRPr="00946649">
        <w:rPr>
          <w:lang w:val="en-US"/>
        </w:rPr>
        <w:fldChar w:fldCharType="end"/>
      </w:r>
      <w:r w:rsidRPr="00946649">
        <w:rPr>
          <w:lang w:val="en-US"/>
        </w:rPr>
        <w:t xml:space="preserve">. </w:t>
      </w:r>
    </w:p>
    <w:p w14:paraId="3A3B2788" w14:textId="0CA1C3BA" w:rsidR="001E43D4" w:rsidRPr="00946649" w:rsidRDefault="001E43D4" w:rsidP="001E43D4">
      <w:pPr>
        <w:rPr>
          <w:lang w:val="en-US"/>
        </w:rPr>
      </w:pPr>
      <w:r w:rsidRPr="00946649">
        <w:rPr>
          <w:lang w:val="en-US"/>
        </w:rPr>
        <w:t>Little literature was found for the</w:t>
      </w:r>
      <w:r w:rsidRPr="00946649">
        <w:rPr>
          <w:i/>
          <w:lang w:val="en-US"/>
        </w:rPr>
        <w:t xml:space="preserve"> air regulation</w:t>
      </w:r>
      <w:r w:rsidRPr="00946649">
        <w:rPr>
          <w:lang w:val="en-US"/>
        </w:rPr>
        <w:t xml:space="preserve"> as a </w:t>
      </w:r>
      <w:r w:rsidRPr="00946649">
        <w:rPr>
          <w:rFonts w:cstheme="minorHAnsi"/>
          <w:spacing w:val="-1"/>
          <w:lang w:val="en-US"/>
        </w:rPr>
        <w:t>contribution from nature to people</w:t>
      </w:r>
      <w:r w:rsidRPr="00946649">
        <w:rPr>
          <w:lang w:val="en-US"/>
        </w:rPr>
        <w:t xml:space="preserve">. </w:t>
      </w:r>
      <w:r w:rsidRPr="00946649">
        <w:rPr>
          <w:lang w:val="en-US"/>
        </w:rPr>
        <w:fldChar w:fldCharType="begin" w:fldLock="1"/>
      </w:r>
      <w:r>
        <w:rPr>
          <w:lang w:val="en-US"/>
        </w:rPr>
        <w:instrText>ADDIN CSL_CITATION { "citationItems" : [ { "id" : "ITEM-1", "itemData" : { "DOI" : "10.1016/j.landurbplan.2011.07.003", "ISSN" : "01692046", "author" : [ { "dropping-particle" : "", "family" : "Tallis", "given" : "Matthew", "non-dropping-particle" : "", "parse-names" : false, "suffix" : "" }, { "dropping-particle" : "", "family" : "Taylor", "given" : "Gail", "non-dropping-particle" : "", "parse-names" : false, "suffix" : "" }, { "dropping-particle" : "", "family" : "Sinnett", "given" : "Danielle", "non-dropping-particle" : "", "parse-names" : false, "suffix" : "" }, { "dropping-particle" : "", "family" : "Freer-Smith", "given" : "Peter", "non-dropping-particle" : "", "parse-names" : false, "suffix" : "" } ], "container-title" : "Landscape and Urban Planning", "id" : "ITEM-1", "issue" : "2", "issued" : { "date-parts" : [ [ "2011", "11" ] ] }, "page" : "129-138", "title" : "Estimating the removal of atmospheric particulate pollution by the urban tree canopy of London, under current and future environments", "type" : "article-journal", "volume" : "103" }, "uris" : [ "http://www.mendeley.com/documents/?uuid=a61fa3c6-0fd6-4089-bfd9-cd7c9488bd94", "http://www.mendeley.com/documents/?uuid=96591c9b-8a9a-4d4d-a667-7c36e203885a" ] } ], "mendeley" : { "formattedCitation" : "(Tallis et al., 2011)", "manualFormatting" : "Tallis et al. (2011)", "plainTextFormattedCitation" : "(Tallis et al., 2011)", "previouslyFormattedCitation" : "(Tallis et al., 2011)" }, "properties" : {  }, "schema" : "https://github.com/citation-style-language/schema/raw/master/csl-citation.json" }</w:instrText>
      </w:r>
      <w:r w:rsidRPr="00946649">
        <w:rPr>
          <w:lang w:val="en-US"/>
        </w:rPr>
        <w:fldChar w:fldCharType="separate"/>
      </w:r>
      <w:r w:rsidRPr="00946649">
        <w:rPr>
          <w:lang w:val="en-US"/>
        </w:rPr>
        <w:t xml:space="preserve">Tallis </w:t>
      </w:r>
      <w:r w:rsidR="00C56B4E" w:rsidRPr="00C56B4E">
        <w:rPr>
          <w:i/>
          <w:lang w:val="en-US"/>
        </w:rPr>
        <w:t>et al.</w:t>
      </w:r>
      <w:r w:rsidRPr="00946649">
        <w:rPr>
          <w:lang w:val="en-US"/>
        </w:rPr>
        <w:t xml:space="preserve"> (2011)</w:t>
      </w:r>
      <w:r w:rsidRPr="00946649">
        <w:rPr>
          <w:lang w:val="en-US"/>
        </w:rPr>
        <w:fldChar w:fldCharType="end"/>
      </w:r>
      <w:r w:rsidRPr="00946649">
        <w:rPr>
          <w:lang w:val="en-US"/>
        </w:rPr>
        <w:t xml:space="preserve"> estimated that the planned increase in tree cover, from 20% to 30% in the Greater London Authority area, could increase particulate matter (PM</w:t>
      </w:r>
      <w:r w:rsidRPr="00946649">
        <w:rPr>
          <w:vertAlign w:val="subscript"/>
          <w:lang w:val="en-US"/>
        </w:rPr>
        <w:t>10</w:t>
      </w:r>
      <w:r w:rsidRPr="00946649">
        <w:rPr>
          <w:lang w:val="en-US"/>
        </w:rPr>
        <w:t xml:space="preserve">) removal by 18% by 2050, assuming no change in tree cover types. Papers on past and present trends in urban air quality comment on the importance of trees and green space in the future </w:t>
      </w:r>
      <w:r w:rsidRPr="009657B4">
        <w:t>(e.g.</w:t>
      </w:r>
      <w:r w:rsidR="00146739">
        <w:t>,</w:t>
      </w:r>
      <w:r w:rsidRPr="009657B4">
        <w:t xml:space="preserve"> </w:t>
      </w:r>
      <w:r w:rsidRPr="00A15337">
        <w:fldChar w:fldCharType="begin" w:fldLock="1"/>
      </w:r>
      <w:r>
        <w:instrText>ADDIN CSL_CITATION { "citationItems" : [ { "id" : "ITEM-1", "itemData" : { "DOI" : "10.1007/s13280-014-0507-x", "ISSN" : "0044-7447", "author" : [ { "dropping-particle" : "", "family" : "Bar\u00f3", "given" : "Francesc", "non-dropping-particle" : "", "parse-names" : false, "suffix" : "" }, { "dropping-particle" : "", "family" : "Chaparro", "given" : "Lydia", "non-dropping-particle" : "", "parse-names" : false, "suffix" : "" }, { "dropping-particle" : "", "family" : "G\u00f3mez-Baggethun", "given" : "Erik", "non-dropping-particle" : "", "parse-names" : false, "suffix" : "" }, { "dropping-particle" : "", "family" : "Langemeyer", "given" : "Johannes", "non-dropping-particle" : "", "parse-names" : false, "suffix" : "" }, { "dropping-particle" : "", "family" : "Nowak", "given" : "David J.", "non-dropping-particle" : "", "parse-names" : false, "suffix" : "" }, { "dropping-particle" : "", "family" : "Terradas", "given" : "Jaume", "non-dropping-particle" : "", "parse-names" : false, "suffix" : "" } ], "container-title" : "AMBIO", "id" : "ITEM-1", "issue" : "4", "issued" : { "date-parts" : [ [ "2014", "5", "17" ] ] }, "page" : "466-479", "publisher" : "Springer Netherlands", "title" : "Contribution of Ecosystem Services to Air Quality and Climate Change Mitigation Policies: The Case of Urban Forests in Barcelona, Spain", "type" : "article-journal", "volume" : "43" }, "uris" : [ "http://www.mendeley.com/documents/?uuid=e0613a72-a178-3364-904e-ee7164fe1e0b" ] } ], "mendeley" : { "formattedCitation" : "(Bar\u00f3 et al., 2014b)", "manualFormatting" : "Bar\u00f3 et al. (2014)", "plainTextFormattedCitation" : "(Bar\u00f3 et al., 2014b)", "previouslyFormattedCitation" : "(Bar\u00f3 et al., 2014b)" }, "properties" : {  }, "schema" : "https://github.com/citation-style-language/schema/raw/master/csl-citation.json" }</w:instrText>
      </w:r>
      <w:r w:rsidRPr="00A15337">
        <w:fldChar w:fldCharType="separate"/>
      </w:r>
      <w:r w:rsidRPr="00A15337">
        <w:t xml:space="preserve">Baró </w:t>
      </w:r>
      <w:r w:rsidR="00C56B4E" w:rsidRPr="00C56B4E">
        <w:rPr>
          <w:i/>
        </w:rPr>
        <w:t>et al.</w:t>
      </w:r>
      <w:r w:rsidR="007B0C37">
        <w:t xml:space="preserve">, </w:t>
      </w:r>
      <w:r w:rsidRPr="0084413E">
        <w:t>2014</w:t>
      </w:r>
      <w:r w:rsidRPr="00A15337">
        <w:fldChar w:fldCharType="end"/>
      </w:r>
      <w:r w:rsidRPr="00946649">
        <w:rPr>
          <w:lang w:val="en-US"/>
        </w:rPr>
        <w:t>).</w:t>
      </w:r>
    </w:p>
    <w:p w14:paraId="0A685CA8" w14:textId="500BBEFF" w:rsidR="001E43D4" w:rsidRPr="00946649" w:rsidRDefault="001E43D4" w:rsidP="001E43D4">
      <w:pPr>
        <w:rPr>
          <w:lang w:val="en-US"/>
        </w:rPr>
      </w:pPr>
      <w:r w:rsidRPr="00946649">
        <w:rPr>
          <w:i/>
          <w:lang w:val="en-US"/>
        </w:rPr>
        <w:t>Climate regulation</w:t>
      </w:r>
      <w:r w:rsidRPr="00946649">
        <w:rPr>
          <w:lang w:val="en-US"/>
        </w:rPr>
        <w:t xml:space="preserve"> may become more important as countries seek to meet their greenhouse gas commitments under the Paris Agreement. For example, the Tajikistan government has a national programme on carbon sequestration (2014-2024), which includes plans for afforestation and reforestation </w:t>
      </w:r>
      <w:r w:rsidRPr="00946649">
        <w:rPr>
          <w:lang w:val="en-US"/>
        </w:rPr>
        <w:fldChar w:fldCharType="begin" w:fldLock="1"/>
      </w:r>
      <w:r>
        <w:rPr>
          <w:lang w:val="en-US"/>
        </w:rPr>
        <w:instrText>ADDIN CSL_CITATION { "citationItems" : [ { "id" : "ITEM-1", "itemData" : { "author" : [ { "dropping-particle" : "", "family" : "Mustaeva", "given" : "N", "non-dropping-particle" : "", "parse-names" : false, "suffix" : "" }, { "dropping-particle" : "", "family" : "Wyes", "given" : "H", "non-dropping-particle" : "", "parse-names" : false, "suffix" : "" }, { "dropping-particle" : "", "family" : "Mohr", "given" : "Benjamin", "non-dropping-particle" : "", "parse-names" : false, "suffix" : "" }, { "dropping-particle" : "", "family" : "Kayumov", "given" : "A.", "non-dropping-particle" : "", "parse-names" : false, "suffix" : "" } ], "id" : "ITEM-1", "issued" : { "date-parts" : [ [ "2015" ] ] }, "title" : "Tajikistan: Country situation assessment Working paper", "type" : "report" }, "uris" : [ "http://www.mendeley.com/documents/?uuid=59e7e864-ab12-4193-bf50-eeb0b375f15a", "http://www.mendeley.com/documents/?uuid=5d70326a-4fa0-42b3-9b5d-fb8e53b2c3aa" ] } ], "mendeley" : { "formattedCitation" : "(Mustaeva et al., 2015)", "plainTextFormattedCitation" : "(Mustaeva et al., 2015)", "previouslyFormattedCitation" : "(Mustaeva et al., 2015)" }, "properties" : {  }, "schema" : "https://github.com/citation-style-language/schema/raw/master/csl-citation.json" }</w:instrText>
      </w:r>
      <w:r w:rsidRPr="00946649">
        <w:rPr>
          <w:lang w:val="en-US"/>
        </w:rPr>
        <w:fldChar w:fldCharType="separate"/>
      </w:r>
      <w:r w:rsidRPr="00946649">
        <w:rPr>
          <w:lang w:val="en-US"/>
        </w:rPr>
        <w:t xml:space="preserve">(Mustaeva </w:t>
      </w:r>
      <w:r w:rsidR="00C56B4E" w:rsidRPr="00C56B4E">
        <w:rPr>
          <w:i/>
          <w:lang w:val="en-US"/>
        </w:rPr>
        <w:t>et al.</w:t>
      </w:r>
      <w:r w:rsidRPr="00946649">
        <w:rPr>
          <w:lang w:val="en-US"/>
        </w:rPr>
        <w:t>, 2015)</w:t>
      </w:r>
      <w:r w:rsidRPr="00946649">
        <w:rPr>
          <w:lang w:val="en-US"/>
        </w:rPr>
        <w:fldChar w:fldCharType="end"/>
      </w:r>
      <w:r w:rsidRPr="00946649">
        <w:rPr>
          <w:lang w:val="en-US"/>
        </w:rPr>
        <w:t xml:space="preserve">. For future carbon budgets, climate and land use, land-use change and forestry (LULCC) were the most frequently analyzed drivers, with the net balance of their effects depending on their impact on vegetation, soil storage and decomposition. In the Arctic, global mean temperature increases could decrease carbon storage in permafrost soils by 2100, despite increased uptake of carbon by vegetation. In northern parts of Western and Eastern Europe, warming could increase tree carbon storage </w:t>
      </w:r>
      <w:r w:rsidRPr="00946649">
        <w:rPr>
          <w:lang w:val="en-US"/>
        </w:rPr>
        <w:fldChar w:fldCharType="begin" w:fldLock="1"/>
      </w:r>
      <w:r w:rsidRPr="00946649">
        <w:rPr>
          <w:lang w:val="en-US"/>
        </w:rPr>
        <w:instrText>ADDIN CSL_CITATION { "citationItems" : [ { "id" : "ITEM-1", "itemData" : { "DOI" : "10.1088/1748-9326/4/4/045007", "ISSN" : "1748-9326", "author" : [ { "dropping-particle" : "", "family" : "Olchev", "given" : "A", "non-dropping-particle" : "", "parse-names" : false, "suffix" : "" }, { "dropping-particle" : "", "family" : "Novenko", "given" : "E", "non-dropping-particle" : "", "parse-names" : false, "suffix" : "" }, { "dropping-particle" : "", "family" : "Desherevskaya", "given" : "O", "non-dropping-particle" : "", "parse-names" : false, "suffix" : "" }, { "dropping-particle" : "", "family" : "Krasnorutskaya", "given" : "K", "non-dropping-particle" : "", "parse-names" : false, "suffix" : "" }, { "dropping-particle" : "", "family" : "Kurbatova", "given" : "J", "non-dropping-particle" : "", "parse-names" : false, "suffix" : "" } ], "container-title" : "Environmental Research Letters", "id" : "ITEM-1", "issue" : "4", "issued" : { "date-parts" : [ [ "2009", "10" ] ] }, "note" : "NULL", "page" : "045007", "publisher" : "IOP Publishing", "title" : "Effects of climatic changes on carbon dioxide and water vapor fluxes in boreal forest ecosystems of European part of Russia", "type" : "article-journal", "volume" : "4" }, "uris" : [ "http://www.mendeley.com/documents/?uuid=43750630-15cc-388b-93e4-7cd1a6deb706", "http://www.mendeley.com/documents/?uuid=8b9cb0f9-dcbe-4706-b933-83360377742d" ] }, { "id" : "ITEM-2", "itemData" : { "DOI" : "10.1016/j.ecolmodel.2010.11.009", "ISBN" : "0304-3800", "ISSN" : "03043800", "abstract" : "The individual-based stand-level model EFIMOD was used for large-scale simulations using standard data on forest inventories as model inputs. The model was verified for the case-study of field observations, and possible sources of uncertainties were analysed. The approach developed kept the ability for fine-tuning to account for spatial discontinuity in the simulated area. Several forest management regimes were simulated as well as forest wildfires and climate changes. The greatest carbon and nitrogen accumulations were observed for the regime without cuttings. It was shown that cuttings and wildfires strongly influence the processes of carbon and nitrogen accumulations in both soil and forest vegetation. Modelling also showed that the increase in annual average temperatures resulted in the partial relocation of carbon and nitrogen stocks from soil to plant biomass. However, forest management, particularly harvesting, has a greater effect on the dynamics of forest ecosystems than the prescribed climate change. ?? 2010 Elsevier B.V.", "author" : [ { "dropping-particle" : "", "family" : "Shanin", "given" : "Vladimir N.", "non-dropping-particle" : "", "parse-names" : false, "suffix" : "" }, { "dropping-particle" : "", "family" : "Komarov", "given" : "Alexander S.", "non-dropping-particle" : "", "parse-names" : false, "suffix" : "" }, { "dropping-particle" : "V.", "family" : "Mikhailov", "given" : "Alexey", "non-dropping-particle" : "", "parse-names" : false, "suffix" : "" }, { "dropping-particle" : "", "family" : "Bykhovets", "given" : "Sergei S.", "non-dropping-particle" : "", "parse-names" : false, "suffix" : "" } ], "container-title" : "Ecological Modelling", "id" : "ITEM-2", "issue" : "14", "issued" : { "date-parts" : [ [ "2011", "7" ] ] }, "note" : "NULL", "page" : "2262-2275", "title" : "Modelling carbon and nitrogen dynamics in forest ecosystems of Central Russia under different climate change scenarios and forest management regimes", "type" : "article-journal", "volume" : "222" }, "uris" : [ "http://www.mendeley.com/documents/?uuid=799d4287-fb56-3819-b88c-7f0961d9eec4", "http://www.mendeley.com/documents/?uuid=4709774f-abd7-4df2-80fe-d1b29d1c6ae8" ] } ], "mendeley" : { "formattedCitation" : "(Olchev, Novenko, Desherevskaya, Krasnorutskaya, &amp; Kurbatova, 2009; Shanin, Komarov, Mikhailov, &amp; Bykhovets, 2011)", "plainTextFormattedCitation" : "(Olchev, Novenko, Desherevskaya, Krasnorutskaya, &amp; Kurbatova, 2009; Shanin, Komarov, Mikhailov, &amp; Bykhovets, 2011)", "previouslyFormattedCitation" : "(Olchev, Novenko, Desherevskaya, Krasnorutskaya, &amp; Kurbatova, 2009; Shanin, Komarov, Mikhailov, &amp; Bykhovets, 2011)" }, "properties" : {  }, "schema" : "https://github.com/citation-style-language/schema/raw/master/csl-citation.json" }</w:instrText>
      </w:r>
      <w:r w:rsidRPr="00946649">
        <w:rPr>
          <w:lang w:val="en-US"/>
        </w:rPr>
        <w:fldChar w:fldCharType="separate"/>
      </w:r>
      <w:r w:rsidRPr="00946649">
        <w:rPr>
          <w:lang w:val="en-US"/>
        </w:rPr>
        <w:t>(Olchev</w:t>
      </w:r>
      <w:r>
        <w:rPr>
          <w:rFonts w:cstheme="minorHAnsi"/>
          <w:lang w:val="en-US"/>
        </w:rPr>
        <w:t xml:space="preserve"> </w:t>
      </w:r>
      <w:r w:rsidR="00C56B4E" w:rsidRPr="00C56B4E">
        <w:rPr>
          <w:rFonts w:cstheme="minorHAnsi"/>
          <w:i/>
          <w:lang w:val="en-US"/>
        </w:rPr>
        <w:t>et al.</w:t>
      </w:r>
      <w:r w:rsidRPr="00946649">
        <w:rPr>
          <w:lang w:val="en-US"/>
        </w:rPr>
        <w:t>, 2009; Shanin</w:t>
      </w:r>
      <w:r>
        <w:rPr>
          <w:rFonts w:cstheme="minorHAnsi"/>
          <w:lang w:val="en-US"/>
        </w:rPr>
        <w:t xml:space="preserve"> </w:t>
      </w:r>
      <w:r w:rsidR="00C56B4E" w:rsidRPr="00C56B4E">
        <w:rPr>
          <w:rFonts w:cstheme="minorHAnsi"/>
          <w:i/>
          <w:lang w:val="en-US"/>
        </w:rPr>
        <w:t>et al.</w:t>
      </w:r>
      <w:r w:rsidRPr="00946649">
        <w:rPr>
          <w:lang w:val="en-US"/>
        </w:rPr>
        <w:t>, 2011)</w:t>
      </w:r>
      <w:r w:rsidRPr="00946649">
        <w:rPr>
          <w:lang w:val="en-US"/>
        </w:rPr>
        <w:fldChar w:fldCharType="end"/>
      </w:r>
      <w:r w:rsidRPr="00946649">
        <w:rPr>
          <w:lang w:val="en-US"/>
        </w:rPr>
        <w:t xml:space="preserve">, although it would decrease if precipitation declines </w:t>
      </w:r>
      <w:r w:rsidRPr="00946649">
        <w:rPr>
          <w:lang w:val="en-US"/>
        </w:rPr>
        <w:fldChar w:fldCharType="begin" w:fldLock="1"/>
      </w:r>
      <w:r w:rsidRPr="00946649">
        <w:rPr>
          <w:lang w:val="en-US"/>
        </w:rPr>
        <w:instrText>ADDIN CSL_CITATION { "citationItems" : [ { "id" : "ITEM-1", "itemData" : { "DOI" : "10.1088/1748-9326/4/4/045007", "ISSN" : "1748-9326", "author" : [ { "dropping-particle" : "", "family" : "Olchev", "given" : "A", "non-dropping-particle" : "", "parse-names" : false, "suffix" : "" }, { "dropping-particle" : "", "family" : "Novenko", "given" : "E", "non-dropping-particle" : "", "parse-names" : false, "suffix" : "" }, { "dropping-particle" : "", "family" : "Desherevskaya", "given" : "O", "non-dropping-particle" : "", "parse-names" : false, "suffix" : "" }, { "dropping-particle" : "", "family" : "Krasnorutskaya", "given" : "K", "non-dropping-particle" : "", "parse-names" : false, "suffix" : "" }, { "dropping-particle" : "", "family" : "Kurbatova", "given" : "J", "non-dropping-particle" : "", "parse-names" : false, "suffix" : "" } ], "container-title" : "Environmental Research Letters", "id" : "ITEM-1", "issue" : "4", "issued" : { "date-parts" : [ [ "2009", "10" ] ] }, "note" : "NULL", "page" : "045007", "publisher" : "IOP Publishing", "title" : "Effects of climatic changes on carbon dioxide and water vapor fluxes in boreal forest ecosystems of European part of Russia", "type" : "article-journal", "volume" : "4" }, "uris" : [ "http://www.mendeley.com/documents/?uuid=8b9cb0f9-dcbe-4706-b933-83360377742d", "http://www.mendeley.com/documents/?uuid=43750630-15cc-388b-93e4-7cd1a6deb706" ] } ], "mendeley" : { "formattedCitation" : "(Olchev et al., 2009)", "plainTextFormattedCitation" : "(Olchev et al., 2009)", "previouslyFormattedCitation" : "(Olchev et al., 2009)" }, "properties" : {  }, "schema" : "https://github.com/citation-style-language/schema/raw/master/csl-citation.json" }</w:instrText>
      </w:r>
      <w:r w:rsidRPr="00946649">
        <w:rPr>
          <w:lang w:val="en-US"/>
        </w:rPr>
        <w:fldChar w:fldCharType="separate"/>
      </w:r>
      <w:r w:rsidRPr="00946649">
        <w:rPr>
          <w:lang w:val="en-US"/>
        </w:rPr>
        <w:t xml:space="preserve">(Olchev </w:t>
      </w:r>
      <w:r w:rsidR="00C56B4E" w:rsidRPr="00C56B4E">
        <w:rPr>
          <w:i/>
          <w:lang w:val="en-US"/>
        </w:rPr>
        <w:t>et al.</w:t>
      </w:r>
      <w:r w:rsidRPr="00946649">
        <w:rPr>
          <w:lang w:val="en-US"/>
        </w:rPr>
        <w:t>, 2009)</w:t>
      </w:r>
      <w:r w:rsidRPr="00946649">
        <w:rPr>
          <w:lang w:val="en-US"/>
        </w:rPr>
        <w:fldChar w:fldCharType="end"/>
      </w:r>
      <w:r w:rsidRPr="00946649">
        <w:rPr>
          <w:lang w:val="en-US"/>
        </w:rPr>
        <w:t xml:space="preserve">, especially in southern areas of the </w:t>
      </w:r>
      <w:r w:rsidRPr="00946649">
        <w:rPr>
          <w:rFonts w:cstheme="minorHAnsi"/>
          <w:iCs/>
          <w:lang w:val="en-US"/>
        </w:rPr>
        <w:t xml:space="preserve">European Union </w:t>
      </w:r>
      <w:r w:rsidRPr="00946649">
        <w:rPr>
          <w:lang w:val="en-US"/>
        </w:rPr>
        <w:fldChar w:fldCharType="begin" w:fldLock="1"/>
      </w:r>
      <w:r w:rsidRPr="00946649">
        <w:rPr>
          <w:lang w:val="en-US"/>
        </w:rPr>
        <w:instrText>ADDIN CSL_CITATION { "citationItems" : [ { "id" : "ITEM-1", "itemData" : { "DOI" : "10.1051/agro/2008068", "ISBN" : "9789291673728", "ISSN" : "1774-0746", "abstract" : "This article reviews major impacts of climate change on agriculture and forestry.", "author" : [ { "dropping-particle" : "", "family" : "Lavalle", "given" : "Carlo", "non-dropping-particle" : "", "parse-names" : false, "suffix" : "" }, { "dropping-particle" : "", "family" : "Micale", "given" : "Fabio", "non-dropping-particle" : "", "parse-names" : false, "suffix" : "" }, { "dropping-particle" : "", "family" : "Houston", "given" : "Tracy Durrant", "non-dropping-particle" : "", "parse-names" : false, "suffix" : "" }, { "dropping-particle" : "", "family" : "Camia", "given" : "Andrea", "non-dropping-particle" : "", "parse-names" : false, "suffix" : "" }, { "dropping-particle" : "", "family" : "Hiederer", "given" : "Roland", "non-dropping-particle" : "", "parse-names" : false, "suffix" : "" }, { "dropping-particle" : "", "family" : "Lazar", "given" : "Catalin", "non-dropping-particle" : "", "parse-names" : false, "suffix" : "" }, { "dropping-particle" : "", "family" : "Conte", "given" : "Costanza", "non-dropping-particle" : "", "parse-names" : false, "suffix" : "" }, { "dropping-particle" : "", "family" : "Amatulli", "given" : "Giuseppe", "non-dropping-particle" : "", "parse-names" : false, "suffix" : "" }, { "dropping-particle" : "", "family" : "Genovese", "given" : "Giampiero", "non-dropping-particle" : "", "parse-names" : false, "suffix" : "" } ], "container-title" : "Agronomy for Sustainable Development", "id" : "ITEM-1", "issue" : "3", "issued" : { "date-parts" : [ [ "2009" ] ] }, "page" : "433-446", "title" : "Climate change in Europe. 3. Impact on agriculture and forestry. A review", "type" : "article-journal", "volume" : "29" }, "uris" : [ "http://www.mendeley.com/documents/?uuid=572e7318-c6c4-44b3-8e0f-cd510e24a7b5", "http://www.mendeley.com/documents/?uuid=3c3f1e34-6ce2-486b-bfeb-e516d46de92a" ] } ], "mendeley" : { "formattedCitation" : "(Lavalle et al., 2009)", "plainTextFormattedCitation" : "(Lavalle et al., 2009)", "previouslyFormattedCitation" : "(Lavalle et al., 2009)" }, "properties" : {  }, "schema" : "https://github.com/citation-style-language/schema/raw/master/csl-citation.json" }</w:instrText>
      </w:r>
      <w:r w:rsidRPr="00946649">
        <w:rPr>
          <w:lang w:val="en-US"/>
        </w:rPr>
        <w:fldChar w:fldCharType="separate"/>
      </w:r>
      <w:r w:rsidRPr="00946649">
        <w:rPr>
          <w:lang w:val="en-US"/>
        </w:rPr>
        <w:t xml:space="preserve">(Lavalle </w:t>
      </w:r>
      <w:r w:rsidR="00C56B4E" w:rsidRPr="00C56B4E">
        <w:rPr>
          <w:i/>
          <w:lang w:val="en-US"/>
        </w:rPr>
        <w:t>et al.</w:t>
      </w:r>
      <w:r w:rsidRPr="00946649">
        <w:rPr>
          <w:lang w:val="en-US"/>
        </w:rPr>
        <w:t>, 2009)</w:t>
      </w:r>
      <w:r w:rsidRPr="00946649">
        <w:rPr>
          <w:lang w:val="en-US"/>
        </w:rPr>
        <w:fldChar w:fldCharType="end"/>
      </w:r>
      <w:r w:rsidRPr="00946649">
        <w:rPr>
          <w:lang w:val="en-US"/>
        </w:rPr>
        <w:t xml:space="preserve">. </w:t>
      </w:r>
      <w:r w:rsidRPr="00946649">
        <w:rPr>
          <w:rFonts w:eastAsia="Times New Roman"/>
          <w:lang w:val="en-US" w:eastAsia="zh-CN"/>
        </w:rPr>
        <w:t>Also, forest disturbance from wind, bark beetles and wildfires are projected to decrease the carbon storage potential of forests</w:t>
      </w:r>
      <w:r>
        <w:rPr>
          <w:rFonts w:eastAsia="Times New Roman"/>
          <w:lang w:val="en-US" w:eastAsia="zh-CN"/>
        </w:rPr>
        <w:t xml:space="preserve"> in Western and Central Europe</w:t>
      </w:r>
      <w:r w:rsidRPr="00946649">
        <w:rPr>
          <w:rFonts w:eastAsia="Times New Roman"/>
          <w:lang w:val="en-US" w:eastAsia="zh-CN"/>
        </w:rPr>
        <w:t xml:space="preserve"> by 503.4 TgC between 2021–2030 </w:t>
      </w:r>
      <w:r w:rsidRPr="00946649">
        <w:rPr>
          <w:rFonts w:eastAsia="Times New Roman"/>
          <w:lang w:val="en-US" w:eastAsia="zh-CN"/>
        </w:rPr>
        <w:fldChar w:fldCharType="begin" w:fldLock="1"/>
      </w:r>
      <w:r w:rsidRPr="00946649">
        <w:rPr>
          <w:rFonts w:eastAsia="Times New Roman"/>
          <w:lang w:val="en-US" w:eastAsia="zh-CN"/>
        </w:rPr>
        <w:instrText>ADDIN CSL_CITATION { "citationItems" : [ { "id" : "ITEM-1", "itemData" : { "DOI" : "10.1016/j.ecoser.2014.08.006", "ISBN" : "2212-0416", "ISSN" : "22120416", "abstract" : "Albania actively promotes its World Heritage sites and other attributes of its cultural heritage, including local food and beverages, dance, tapestries and even its communist era, in its marketing efforts. Better information about the emergent tourism sector, particularly with regard to Albania's abundant potential in nurturing and capturing the value of its cultural ecosystem services, could help the country to better manage toward its economic development objectives. In this paper, results of a survey of international visitors to Mother Theresa International Airport, highlighting their expenditure patterns, activities, their assessment of their visit with a particular focus on natural and cultural tourism are reported. For example, the average additional willingness to pay to travel to Albania under current experiential conditions is \u20ac410. On average, respondents were willing to pay an additional \u20ac95 to the Albanian government to invest in Albanian natural and cultural ecosystem services. This potentially translates into an estimated \u20ac95 million per year to invest in Albania's cultural and natural heritage, or \u20ac42 million for culture and \u20ac53 million for nature. The results point to the very young stage of tourism development and may illuminate strategies to introduce international audiences to Albania through conferences or other business oriented travel.", "author" : [ { "dropping-particle" : "", "family" : "Seidl", "given" : "Andrew", "non-dropping-particle" : "", "parse-names" : false, "suffix" : "" } ], "container-title" : "Ecosystem Services", "id" : "ITEM-1", "issued" : { "date-parts" : [ [ "2014" ] ] }, "page" : "164-171", "publisher" : "Elsevier", "title" : "Cultural ecosystem services and economic development: World Heritage and early efforts at tourism in Albania", "type" : "article-journal", "volume" : "10" }, "uris" : [ "http://www.mendeley.com/documents/?uuid=f20bc3cb-984a-4d1b-924a-e9b5b4244a94", "http://www.mendeley.com/documents/?uuid=ccfcef48-05d8-4aac-a346-cdc50c7f1852" ] } ], "mendeley" : { "formattedCitation" : "(Seidl, 2014)", "plainTextFormattedCitation" : "(Seidl, 2014)", "previouslyFormattedCitation" : "(Seidl, 2014)" }, "properties" : {  }, "schema" : "https://github.com/citation-style-language/schema/raw/master/csl-citation.json" }</w:instrText>
      </w:r>
      <w:r w:rsidRPr="00946649">
        <w:rPr>
          <w:rFonts w:eastAsia="Times New Roman"/>
          <w:lang w:val="en-US" w:eastAsia="zh-CN"/>
        </w:rPr>
        <w:fldChar w:fldCharType="separate"/>
      </w:r>
      <w:r w:rsidRPr="00946649">
        <w:rPr>
          <w:rFonts w:eastAsia="Times New Roman"/>
          <w:lang w:val="en-US" w:eastAsia="zh-CN"/>
        </w:rPr>
        <w:t>(Seidl, 2014)</w:t>
      </w:r>
      <w:r w:rsidRPr="00946649">
        <w:rPr>
          <w:rFonts w:eastAsia="Times New Roman"/>
          <w:lang w:val="en-US" w:eastAsia="zh-CN"/>
        </w:rPr>
        <w:fldChar w:fldCharType="end"/>
      </w:r>
      <w:r w:rsidRPr="00946649">
        <w:rPr>
          <w:rFonts w:eastAsia="Times New Roman"/>
          <w:lang w:val="en-US" w:eastAsia="zh-CN"/>
        </w:rPr>
        <w:t>.</w:t>
      </w:r>
    </w:p>
    <w:p w14:paraId="60B7611C" w14:textId="230888D0" w:rsidR="001E43D4" w:rsidRPr="00946649" w:rsidRDefault="001E43D4" w:rsidP="001E43D4">
      <w:pPr>
        <w:rPr>
          <w:i/>
          <w:lang w:val="en-US"/>
        </w:rPr>
      </w:pPr>
      <w:r w:rsidRPr="00946649">
        <w:rPr>
          <w:lang w:val="en-US"/>
        </w:rPr>
        <w:t xml:space="preserve">Land use change and fire could have mixed effects on future </w:t>
      </w:r>
      <w:r w:rsidRPr="00946649">
        <w:rPr>
          <w:i/>
          <w:lang w:val="en-US"/>
        </w:rPr>
        <w:t>carbon budgets</w:t>
      </w:r>
      <w:r w:rsidRPr="00946649">
        <w:rPr>
          <w:lang w:val="en-US"/>
        </w:rPr>
        <w:t xml:space="preserve"> </w:t>
      </w:r>
      <w:r w:rsidRPr="00946649">
        <w:rPr>
          <w:lang w:val="en-US"/>
        </w:rPr>
        <w:fldChar w:fldCharType="begin" w:fldLock="1"/>
      </w:r>
      <w:r>
        <w:rPr>
          <w:lang w:val="en-US"/>
        </w:rPr>
        <w:instrText>ADDIN CSL_CITATION { "citationItems" : [ { "id" : "ITEM-1", "itemData" : { "DOI" : "10.1111/j.1365-2486.2010.02333.x", "ISSN" : "13541013", "author" : [ { "dropping-particle" : "", "family" : "Kuemmerle", "given" : "TOBIAS", "non-dropping-particle" : "", "parse-names" : false, "suffix" : "" }, { "dropping-particle" : "", "family" : "Olofsson", "given" : "PONTUS", "non-dropping-particle" : "", "parse-names" : false, "suffix" : "" }, { "dropping-particle" : "", "family" : "Chaskovskyy", "given" : "OLEH", "non-dropping-particle" : "", "parse-names" : false, "suffix" : "" }, { "dropping-particle" : "", "family" : "Baumann", "given" : "MATTHIAS", "non-dropping-particle" : "", "parse-names" : false, "suffix" : "" }, { "dropping-particle" : "", "family" : "Ostapowicz", "given" : "KATARZYNA", "non-dropping-particle" : "", "parse-names" : false, "suffix" : "" }, { "dropping-particle" : "", "family" : "Woodcock", "given" : "CURTIS E.", "non-dropping-particle" : "", "parse-names" : false, "suffix" : "" }, { "dropping-particle" : "", "family" : "Houghton", "given" : "RICHARD A.", "non-dropping-particle" : "", "parse-names" : false, "suffix" : "" }, { "dropping-particle" : "", "family" : "Hostert", "given" : "PATRICK", "non-dropping-particle" : "", "parse-names" : false, "suffix" : "" }, { "dropping-particle" : "", "family" : "Keeton", "given" : "WILLIAM S.", "non-dropping-particle" : "", "parse-names" : false, "suffix" : "" }, { "dropping-particle" : "", "family" : "Radeloff", "given" : "Volker C.", "non-dropping-particle" : "", "parse-names" : false, "suffix" : "" } ], "container-title" : "Global Change Biology", "id" : "ITEM-1", "issue" : "3", "issued" : { "date-parts" : [ [ "2011", "3" ] ] }, "note" : "NULL", "page" : "1335-1349", "publisher" : "Blackwell Publishing Ltd", "title" : "Post-Soviet farmland abandonment, forest recovery, and carbon sequestration in western Ukraine", "type" : "article-journal", "volume" : "17" }, "uris" : [ "http://www.mendeley.com/documents/?uuid=80398f98-735c-348a-b731-7c860046ce2e", "http://www.mendeley.com/documents/?uuid=5671bace-749c-4808-be4f-5b2e879593e6" ] }, { "id" : "ITEM-2",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2", "issued" : { "date-parts" : [ [ "2014" ] ] }, "page" : "155-165", "publisher" : "Elsevier", "title" : "Assessing impacts of intensified biomass production and biodiversity protection on ecosystem services provided by European forests", "type" : "article-journal", "volume" : "9" }, "uris" : [ "http://www.mendeley.com/documents/?uuid=c557c9eb-8d15-4451-829a-f5e0226d484b", "http://www.mendeley.com/documents/?uuid=2023da2d-6509-48f9-adc1-990057ac0ddf" ] } ], "mendeley" : { "formattedCitation" : "(Kuemmerle et al., 2011; Verkerk et al., 2014a)", "plainTextFormattedCitation" : "(Kuemmerle et al., 2011; Verkerk et al., 2014a)", "previouslyFormattedCitation" : "(Kuemmerle et al., 2011; Verkerk et al., 2014a)" }, "properties" : {  }, "schema" : "https://github.com/citation-style-language/schema/raw/master/csl-citation.json" }</w:instrText>
      </w:r>
      <w:r w:rsidRPr="00946649">
        <w:rPr>
          <w:lang w:val="en-US"/>
        </w:rPr>
        <w:fldChar w:fldCharType="separate"/>
      </w:r>
      <w:r w:rsidRPr="00FF4458">
        <w:rPr>
          <w:lang w:val="en-US"/>
        </w:rPr>
        <w:t xml:space="preserve">(Kuemmerle </w:t>
      </w:r>
      <w:r w:rsidR="00C56B4E" w:rsidRPr="00C56B4E">
        <w:rPr>
          <w:i/>
          <w:lang w:val="en-US"/>
        </w:rPr>
        <w:t>et al.</w:t>
      </w:r>
      <w:r w:rsidRPr="00FF4458">
        <w:rPr>
          <w:lang w:val="en-US"/>
        </w:rPr>
        <w:t xml:space="preserve">, 2011; Verkerk </w:t>
      </w:r>
      <w:r w:rsidR="00C56B4E" w:rsidRPr="00C56B4E">
        <w:rPr>
          <w:i/>
          <w:lang w:val="en-US"/>
        </w:rPr>
        <w:t>et al.</w:t>
      </w:r>
      <w:r w:rsidRPr="00FF4458">
        <w:rPr>
          <w:lang w:val="en-US"/>
        </w:rPr>
        <w:t>, 2014)</w:t>
      </w:r>
      <w:r w:rsidRPr="00946649">
        <w:rPr>
          <w:lang w:val="en-US"/>
        </w:rPr>
        <w:fldChar w:fldCharType="end"/>
      </w:r>
      <w:r w:rsidRPr="00946649">
        <w:rPr>
          <w:lang w:val="en-US"/>
        </w:rPr>
        <w:t xml:space="preserve">. Unmanaged woodlands in Western Europe should continue to be a carbon sink </w:t>
      </w:r>
      <w:r w:rsidRPr="00946649">
        <w:rPr>
          <w:lang w:val="en-US"/>
        </w:rPr>
        <w:fldChar w:fldCharType="begin" w:fldLock="1"/>
      </w:r>
      <w:r w:rsidRPr="00946649">
        <w:rPr>
          <w:lang w:val="en-US"/>
        </w:rPr>
        <w:instrText>ADDIN CSL_CITATION { "citationItems" : [ { "id" : "ITEM-1", "itemData" : { "DOI" : "10.1007/s10021-015-9950-1", "ISSN" : "14350629", "abstract" : "Forests are major carbon stores on a global scale but there are significant uncertainties about changes in carbon flux through time and the relative contributions of drivers such as land use, climate and atmospheric CO2. We used the dynamic vegetation model LPJ-GUESS to test the relative influence of CO2 increase, temperature increase and management on carbon storage in living biomass in an unmanaged European temperate deciduous forest. The model agreed well with living biomass reconstructed from forest surveys and maximum biomass values from other studies. High-resolution climate data from both historical records and general circulation models were used to force the model and was manipulated for some simulations to allow relative contributions of individual drivers to be assessed. Release from management was the major driver of carbon storage for most of the historical period, whereas CO2 took over as the most important driver in the last 20 years. Relatively, little of the observed historical increase in carbon stocks was attributable to increased temperature. Future simulations using IPCC RCP4.5 and RCP8.5 scenarios indicated that carbon stocks could increase by as much as 3 kg C m\u22122 by the end of the century, which is likely to be driven by CO2 increase. This study suggests that unmanaged semi-natural woodland in Europe can be a major potential carbon sink that has been previously underestimated. Increasing the area of unmanaged forest would provide carbon sink services during recovery from timber extraction, while long-term protection would ensure carbon stocks are maintained.", "author" : [ { "dropping-particle" : "", "family" : "Allen", "given" : "Katherine A.", "non-dropping-particle" : "", "parse-names" : false, "suffix" : "" }, { "dropping-particle" : "", "family" : "Lehsten", "given" : "Veiko", "non-dropping-particle" : "", "parse-names" : false, "suffix" : "" }, { "dropping-particle" : "", "family" : "Hale", "given" : "Karen", "non-dropping-particle" : "", "parse-names" : false, "suffix" : "" }, { "dropping-particle" : "", "family" : "Bradshaw", "given" : "Richard", "non-dropping-particle" : "", "parse-names" : false, "suffix" : "" } ], "container-title" : "Ecosystems", "id" : "ITEM-1", "issue" : "3", "issued" : { "date-parts" : [ [ "2016" ] ] }, "page" : "545-554", "publisher" : "Springer US", "title" : "Past and Future Drivers of an Unmanaged Carbon Sink in European Temperate Forest", "type" : "article-journal", "volume" : "19" }, "uris" : [ "http://www.mendeley.com/documents/?uuid=1f17eb39-a3a5-481e-9157-fda2c638e18d", "http://www.mendeley.com/documents/?uuid=7b2fd9e4-7b1a-4765-855d-0f4326766d69" ] } ], "mendeley" : { "formattedCitation" : "(K. A. Allen, Lehsten, Hale, &amp; Bradshaw, 2016)", "plainTextFormattedCitation" : "(K. A. Allen, Lehsten, Hale, &amp; Bradshaw, 2016)", "previouslyFormattedCitation" : "(K. A. Allen, Lehsten, Hale, &amp; Bradshaw, 2016)" }, "properties" : {  }, "schema" : "https://github.com/citation-style-language/schema/raw/master/csl-citation.json" }</w:instrText>
      </w:r>
      <w:r w:rsidRPr="00946649">
        <w:rPr>
          <w:lang w:val="en-US"/>
        </w:rPr>
        <w:fldChar w:fldCharType="separate"/>
      </w:r>
      <w:r w:rsidRPr="00946649">
        <w:rPr>
          <w:lang w:val="en-US"/>
        </w:rPr>
        <w:t>(Allen</w:t>
      </w:r>
      <w:r>
        <w:rPr>
          <w:rFonts w:cstheme="minorHAnsi"/>
          <w:lang w:val="en-US"/>
        </w:rPr>
        <w:t xml:space="preserve"> </w:t>
      </w:r>
      <w:r w:rsidR="00C56B4E" w:rsidRPr="00C56B4E">
        <w:rPr>
          <w:rFonts w:cstheme="minorHAnsi"/>
          <w:i/>
          <w:lang w:val="en-US"/>
        </w:rPr>
        <w:t>et al.</w:t>
      </w:r>
      <w:r w:rsidRPr="00946649">
        <w:rPr>
          <w:lang w:val="en-US"/>
        </w:rPr>
        <w:t>, 2016)</w:t>
      </w:r>
      <w:r w:rsidRPr="00946649">
        <w:rPr>
          <w:lang w:val="en-US"/>
        </w:rPr>
        <w:fldChar w:fldCharType="end"/>
      </w:r>
      <w:r w:rsidRPr="00946649">
        <w:rPr>
          <w:lang w:val="en-US"/>
        </w:rPr>
        <w:t xml:space="preserve">, while in central Russian forests, fire and management could have a greater influence than climate on future vegetation and soil carbon stocks, with forests becoming a carbon source rather than a sink </w:t>
      </w:r>
      <w:r w:rsidRPr="00946649">
        <w:rPr>
          <w:lang w:val="en-US"/>
        </w:rPr>
        <w:fldChar w:fldCharType="begin" w:fldLock="1"/>
      </w:r>
      <w:r w:rsidRPr="00946649">
        <w:rPr>
          <w:lang w:val="en-US"/>
        </w:rPr>
        <w:instrText>ADDIN CSL_CITATION { "citationItems" : [ { "id" : "ITEM-1", "itemData" : { "DOI" : "10.1016/j.ecolmodel.2010.11.009", "ISBN" : "0304-3800", "ISSN" : "03043800", "abstract" : "The individual-based stand-level model EFIMOD was used for large-scale simulations using standard data on forest inventories as model inputs. The model was verified for the case-study of field observations, and possible sources of uncertainties were analysed. The approach developed kept the ability for fine-tuning to account for spatial discontinuity in the simulated area. Several forest management regimes were simulated as well as forest wildfires and climate changes. The greatest carbon and nitrogen accumulations were observed for the regime without cuttings. It was shown that cuttings and wildfires strongly influence the processes of carbon and nitrogen accumulations in both soil and forest vegetation. Modelling also showed that the increase in annual average temperatures resulted in the partial relocation of carbon and nitrogen stocks from soil to plant biomass. However, forest management, particularly harvesting, has a greater effect on the dynamics of forest ecosystems than the prescribed climate change. ?? 2010 Elsevier B.V.", "author" : [ { "dropping-particle" : "", "family" : "Shanin", "given" : "Vladimir N.", "non-dropping-particle" : "", "parse-names" : false, "suffix" : "" }, { "dropping-particle" : "", "family" : "Komarov", "given" : "Alexander S.", "non-dropping-particle" : "", "parse-names" : false, "suffix" : "" }, { "dropping-particle" : "V.", "family" : "Mikhailov", "given" : "Alexey", "non-dropping-particle" : "", "parse-names" : false, "suffix" : "" }, { "dropping-particle" : "", "family" : "Bykhovets", "given" : "Sergei S.", "non-dropping-particle" : "", "parse-names" : false, "suffix" : "" } ], "container-title" : "Ecological Modelling", "id" : "ITEM-1", "issue" : "14", "issued" : { "date-parts" : [ [ "2011", "7" ] ] }, "note" : "NULL", "page" : "2262-2275", "title" : "Modelling carbon and nitrogen dynamics in forest ecosystems of Central Russia under different climate change scenarios and forest management regimes", "type" : "article-journal", "volume" : "222" }, "uris" : [ "http://www.mendeley.com/documents/?uuid=4709774f-abd7-4df2-80fe-d1b29d1c6ae8", "http://www.mendeley.com/documents/?uuid=799d4287-fb56-3819-b88c-7f0961d9eec4" ] } ], "mendeley" : { "formattedCitation" : "(Shanin et al., 2011)", "plainTextFormattedCitation" : "(Shanin et al., 2011)", "previouslyFormattedCitation" : "(Shanin et al., 2011)" }, "properties" : {  }, "schema" : "https://github.com/citation-style-language/schema/raw/master/csl-citation.json" }</w:instrText>
      </w:r>
      <w:r w:rsidRPr="00946649">
        <w:rPr>
          <w:lang w:val="en-US"/>
        </w:rPr>
        <w:fldChar w:fldCharType="separate"/>
      </w:r>
      <w:r w:rsidRPr="00946649">
        <w:rPr>
          <w:lang w:val="en-US"/>
        </w:rPr>
        <w:t xml:space="preserve">(Shanin </w:t>
      </w:r>
      <w:r w:rsidR="00C56B4E" w:rsidRPr="00C56B4E">
        <w:rPr>
          <w:i/>
          <w:lang w:val="en-US"/>
        </w:rPr>
        <w:t>et al.</w:t>
      </w:r>
      <w:r w:rsidRPr="00946649">
        <w:rPr>
          <w:lang w:val="en-US"/>
        </w:rPr>
        <w:t>, 2011)</w:t>
      </w:r>
      <w:r w:rsidRPr="00946649">
        <w:rPr>
          <w:lang w:val="en-US"/>
        </w:rPr>
        <w:fldChar w:fldCharType="end"/>
      </w:r>
      <w:r w:rsidRPr="00946649">
        <w:rPr>
          <w:lang w:val="en-US"/>
        </w:rPr>
        <w:t xml:space="preserve">. There are similar mixed responses to land use change and management on formerly abandoned lands in Eastern Europe and Central Asia </w:t>
      </w:r>
      <w:r w:rsidRPr="00946649">
        <w:rPr>
          <w:lang w:val="en-US"/>
        </w:rPr>
        <w:fldChar w:fldCharType="begin" w:fldLock="1"/>
      </w:r>
      <w:r w:rsidRPr="00946649">
        <w:rPr>
          <w:lang w:val="en-US"/>
        </w:rPr>
        <w:instrText>ADDIN CSL_CITATION { "citationItems" : [ { "id" : "ITEM-1", "itemData" : { "DOI" : "10.1051/agro/2010028", "ISSN" : "1774-0746", "author" : [ { "dropping-particle" : "", "family" : "Causarano", "given" : "Hector J.", "non-dropping-particle" : "", "parse-names" : false, "suffix" : "" }, { "dropping-particle" : "", "family" : "Doraiswamy", "given" : "Paul C.", "non-dropping-particle" : "", "parse-names" : false, "suffix" : "" }, { "dropping-particle" : "", "family" : "Muratova", "given" : "Nadiya", "non-dropping-particle" : "", "parse-names" : false, "suffix" : "" }, { "dropping-particle" : "", "family" : "Pachikin", "given" : "Konstantin", "non-dropping-particle" : "", "parse-names" : false, "suffix" : "" }, { "dropping-particle" : "", "family" : "McCarty", "given" : "Gregory W.", "non-dropping-particle" : "", "parse-names" : false, "suffix" : "" }, { "dropping-particle" : "", "family" : "Akhmedov", "given" : "Bakhyt", "non-dropping-particle" : "", "parse-names" : false, "suffix" : "" }, { "dropping-particle" : "", "family" : "Williams", "given" : "Jimmy R.", "non-dropping-particle" : "", "parse-names" : false, "suffix" : "" } ], "container-title" : "Agronomy for Sustainable Development", "id" : "ITEM-1", "issue" : "2", "issued" : { "date-parts" : [ [ "2011", "4" ] ] }, "page" : "275-286", "publisher" : "Springer-Verlag", "title" : "Improved modeling of soil organic carbon in a semiarid region of Central East Kazakhstan using EPIC", "type" : "article-journal", "volume" : "31" }, "uris" : [ "http://www.mendeley.com/documents/?uuid=966604a5-e36c-45e8-97b1-3f37f741d78e", "http://www.mendeley.com/documents/?uuid=28c28b1b-0d0c-4fd1-bb55-df1ca3227b2a" ] } ], "mendeley" : { "formattedCitation" : "(Causarano et al., 2011)", "plainTextFormattedCitation" : "(Causarano et al., 2011)", "previouslyFormattedCitation" : "(Causarano et al., 2011)" }, "properties" : {  }, "schema" : "https://github.com/citation-style-language/schema/raw/master/csl-citation.json" }</w:instrText>
      </w:r>
      <w:r w:rsidRPr="00946649">
        <w:rPr>
          <w:lang w:val="en-US"/>
        </w:rPr>
        <w:fldChar w:fldCharType="separate"/>
      </w:r>
      <w:r w:rsidRPr="00946649">
        <w:rPr>
          <w:lang w:val="en-US"/>
        </w:rPr>
        <w:t xml:space="preserve">(Causarano </w:t>
      </w:r>
      <w:r w:rsidR="00C56B4E" w:rsidRPr="00C56B4E">
        <w:rPr>
          <w:i/>
          <w:lang w:val="en-US"/>
        </w:rPr>
        <w:t>et al.</w:t>
      </w:r>
      <w:r w:rsidRPr="00946649">
        <w:rPr>
          <w:lang w:val="en-US"/>
        </w:rPr>
        <w:t>, 2011)</w:t>
      </w:r>
      <w:r w:rsidRPr="00946649">
        <w:rPr>
          <w:lang w:val="en-US"/>
        </w:rPr>
        <w:fldChar w:fldCharType="end"/>
      </w:r>
      <w:r w:rsidRPr="00946649">
        <w:rPr>
          <w:lang w:val="en-US"/>
        </w:rPr>
        <w:t xml:space="preserve">, with afforestation increasing carbon storage, while for biofuel production, using low intensity/high density grass-legume pastures, it depends on the timing of cultivation, tillage and climate change, and soil carbon sequestration would increase unless climate change were to decrease vegetation net primary productivity </w:t>
      </w:r>
      <w:r w:rsidRPr="00946649">
        <w:rPr>
          <w:lang w:val="en-US"/>
        </w:rPr>
        <w:fldChar w:fldCharType="begin" w:fldLock="1"/>
      </w:r>
      <w:r>
        <w:rPr>
          <w:lang w:val="en-US"/>
        </w:rPr>
        <w:instrText>ADDIN CSL_CITATION { "citationItems" : [ { "id" : "ITEM-1", "itemData" : { "DOI" : "10.1029/2008GB003212", "ISSN" : "08866236", "author" : [ { "dropping-particle" : "", "family" : "Vuichard", "given" : "Nicolas", "non-dropping-particle" : "", "parse-names" : false, "suffix" : "" }, { "dropping-particle" : "", "family" : "Ciais", "given" : "Philippe", "non-dropping-particle" : "", "parse-names" : false, "suffix" : "" }, { "dropping-particle" : "", "family" : "Belelli", "given" : "Luca", "non-dropping-particle" : "", "parse-names" : false, "suffix" : "" }, { "dropping-particle" : "", "family" : "Smith", "given" : "Pascale", "non-dropping-particle" : "", "parse-names" : false, "suffix" : "" }, { "dropping-particle" : "", "family" : "Valentini", "given" : "Riccardo", "non-dropping-particle" : "", "parse-names" : false, "suffix" : "" } ], "container-title" : "Global Biogeochemical Cycles", "id" : "ITEM-1", "issue" : "4", "issued" : { "date-parts" : [ [ "2008", "12" ] ] }, "page" : "n/a-n/a", "title" : "Carbon sequestration due to the abandonment of agriculture in the former USSR since 1990", "type" : "article-journal", "volume" : "22" }, "uris" : [ "http://www.mendeley.com/documents/?uuid=9f43aec9-c476-4d09-a10a-fe68ddc43cf4", "http://www.mendeley.com/documents/?uuid=5a140dfe-c4df-42ef-b827-b8d6e0a2732f" ] } ], "mendeley" : { "formattedCitation" : "(Vuichard et al., 2008)", "plainTextFormattedCitation" : "(Vuichard et al., 2008)", "previouslyFormattedCitation" : "(Vuichard et al., 2008)" }, "properties" : {  }, "schema" : "https://github.com/citation-style-language/schema/raw/master/csl-citation.json" }</w:instrText>
      </w:r>
      <w:r w:rsidRPr="00946649">
        <w:rPr>
          <w:lang w:val="en-US"/>
        </w:rPr>
        <w:fldChar w:fldCharType="separate"/>
      </w:r>
      <w:r w:rsidRPr="00946649">
        <w:rPr>
          <w:lang w:val="en-US"/>
        </w:rPr>
        <w:t xml:space="preserve">(Vuichard </w:t>
      </w:r>
      <w:r w:rsidR="00C56B4E" w:rsidRPr="00C56B4E">
        <w:rPr>
          <w:i/>
          <w:lang w:val="en-US"/>
        </w:rPr>
        <w:t>et al.</w:t>
      </w:r>
      <w:r w:rsidRPr="00946649">
        <w:rPr>
          <w:lang w:val="en-US"/>
        </w:rPr>
        <w:t>, 2008)</w:t>
      </w:r>
      <w:r w:rsidRPr="00946649">
        <w:rPr>
          <w:lang w:val="en-US"/>
        </w:rPr>
        <w:fldChar w:fldCharType="end"/>
      </w:r>
      <w:r w:rsidRPr="00946649">
        <w:rPr>
          <w:lang w:val="en-US"/>
        </w:rPr>
        <w:t xml:space="preserve">. </w:t>
      </w:r>
    </w:p>
    <w:p w14:paraId="76156555" w14:textId="728C00D2" w:rsidR="001E43D4" w:rsidRPr="00946649" w:rsidRDefault="001E43D4" w:rsidP="001E43D4">
      <w:pPr>
        <w:rPr>
          <w:rFonts w:eastAsia="Cambria" w:cs="Cambria"/>
          <w:lang w:val="en-US"/>
        </w:rPr>
      </w:pPr>
      <w:r w:rsidRPr="00946649">
        <w:rPr>
          <w:rFonts w:eastAsia="Cambria" w:cs="Cambria"/>
          <w:lang w:val="en-US"/>
        </w:rPr>
        <w:t xml:space="preserve">Artificialization and soil sealing are rapidly increasing in the </w:t>
      </w:r>
      <w:r w:rsidRPr="00946649">
        <w:rPr>
          <w:rFonts w:cstheme="minorHAnsi"/>
          <w:iCs/>
          <w:lang w:val="en-US"/>
        </w:rPr>
        <w:t xml:space="preserve">European Union </w:t>
      </w:r>
      <w:r w:rsidRPr="00946649">
        <w:rPr>
          <w:rFonts w:eastAsia="Cambria" w:cs="Cambria"/>
          <w:lang w:val="en-US"/>
        </w:rPr>
        <w:fldChar w:fldCharType="begin" w:fldLock="1"/>
      </w:r>
      <w:r>
        <w:rPr>
          <w:rFonts w:eastAsia="Cambria" w:cs="Cambria"/>
          <w:lang w:val="en-US"/>
        </w:rPr>
        <w:instrText>ADDIN CSL_CITATION { "citationItems" : [ { "id" : "ITEM-1", "itemData" : { "DOI" : "10.2788/77361", "ISBN" : "9789279228063", "abstract" : "The core of this report was prepared for the Assessment on Soil1, which forms part of the The European Environment state and outlook 2010 Report, generally referred to as the SOER 20102. Coordinated by the European Environment Agency (EEA), the SOER series is aimed primarily at policymakers in Europe and beyond who are involved with framing and implementing policies that could support environmental improvements in Europe. The information also helps European citizens to better understand, care for and improve Europe's environment. The soil assessment was one of a set of 13 Europewide thematic assessments of key environmental themes and the only one coordinated by the JRC.", "author" : [ { "dropping-particle" : "", "family" : "Jones", "given" : "A", "non-dropping-particle" : "", "parse-names" : false, "suffix" : "" }, { "dropping-particle" : "", "family" : "Panagos", "given" : "P", "non-dropping-particle" : "", "parse-names" : false, "suffix" : "" }, { "dropping-particle" : "", "family" : "Barcelo", "given" : "S", "non-dropping-particle" : "", "parse-names" : false, "suffix" : "" }, { "dropping-particle" : "", "family" : "Bouraoui", "given" : "F", "non-dropping-particle" : "", "parse-names" : false, "suffix" : "" } ], "container-title" : "JRC reference report. Joint \u2026", "id" : "ITEM-1", "issued" : { "date-parts" : [ [ "2012" ] ] }, "number-of-pages" : "80", "title" : "The state of soil in Europe", "type" : "book" }, "uris" : [ "http://www.mendeley.com/documents/?uuid=2a850179-7a64-4053-81dc-800465bb321d", "http://www.mendeley.com/documents/?uuid=cc2fbff0-167b-4717-8c1d-5c18fb950555" ] }, { "id" : "ITEM-2", "itemData" : { "author" : [ { "dropping-particle" : "", "family" : "FAO", "given" : "ITPS", "non-dropping-particle" : "", "parse-names" : false, "suffix" : "" } ], "editor" : [ { "dropping-particle" : "", "family" : "Food and Agriculture Organization of the United Nations and Intergovernmental Technical Panel on Soils", "given" : "", "non-dropping-particle" : "", "parse-names" : false, "suffix" : "" } ], "id" : "ITEM-2", "issued" : { "date-parts" : [ [ "2015" ] ] }, "publisher-place" : "Rome", "title" : "Status of the World\u2019s Soil Resources (SWSR) \u2013 Main Report.", "type" : "book" }, "uris" : [ "http://www.mendeley.com/documents/?uuid=2d0913e5-d944-4fdf-adfe-9f6180522bfa", "http://www.mendeley.com/documents/?uuid=c5f228f5-827f-4050-a658-dffe12377424", "http://www.mendeley.com/documents/?uuid=6764fb81-e2b4-4337-9c74-deab1dbc172a" ] } ], "mendeley" : { "formattedCitation" : "(FAO, 2015b; A. Jones et al., 2012)", "plainTextFormattedCitation" : "(FAO, 2015b; A. Jones et al., 2012)", "previouslyFormattedCitation" : "(FAO, 2015b; A. Jones et al., 2012)"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w:t>
      </w:r>
      <w:r w:rsidRPr="003A4E07">
        <w:rPr>
          <w:rFonts w:eastAsia="Cambria" w:cs="Cambria"/>
          <w:lang w:val="en-US"/>
        </w:rPr>
        <w:t>FAO, 2015b</w:t>
      </w:r>
      <w:r w:rsidRPr="00946649">
        <w:rPr>
          <w:rFonts w:eastAsia="Cambria" w:cs="Cambria"/>
          <w:lang w:val="en-US"/>
        </w:rPr>
        <w:t xml:space="preserve">; Jones </w:t>
      </w:r>
      <w:r w:rsidR="00C56B4E" w:rsidRPr="00C56B4E">
        <w:rPr>
          <w:rFonts w:eastAsia="Cambria" w:cs="Cambria"/>
          <w:i/>
          <w:lang w:val="en-US"/>
        </w:rPr>
        <w:t>et al.</w:t>
      </w:r>
      <w:r w:rsidRPr="00946649">
        <w:rPr>
          <w:rFonts w:eastAsia="Cambria" w:cs="Cambria"/>
          <w:lang w:val="en-US"/>
        </w:rPr>
        <w:t>, 2012)</w:t>
      </w:r>
      <w:r w:rsidRPr="00946649">
        <w:rPr>
          <w:rFonts w:eastAsia="Cambria" w:cs="Cambria"/>
          <w:lang w:val="en-US"/>
        </w:rPr>
        <w:fldChar w:fldCharType="end"/>
      </w:r>
      <w:r w:rsidRPr="00946649">
        <w:rPr>
          <w:rFonts w:eastAsia="Cambria" w:cs="Cambria"/>
          <w:lang w:val="en-US"/>
        </w:rPr>
        <w:t xml:space="preserve"> and might affect the </w:t>
      </w:r>
      <w:r w:rsidRPr="00946649">
        <w:rPr>
          <w:rFonts w:eastAsia="Cambria" w:cs="Cambria"/>
          <w:i/>
          <w:lang w:val="en-US"/>
        </w:rPr>
        <w:t>formation and protection of soils</w:t>
      </w:r>
      <w:r w:rsidRPr="00946649">
        <w:rPr>
          <w:rFonts w:eastAsia="Cambria" w:cs="Cambria"/>
          <w:lang w:val="en-US"/>
        </w:rPr>
        <w:t xml:space="preserve"> as a </w:t>
      </w:r>
      <w:r w:rsidRPr="00946649">
        <w:rPr>
          <w:rFonts w:cstheme="minorHAnsi"/>
          <w:spacing w:val="-1"/>
          <w:lang w:val="en-US"/>
        </w:rPr>
        <w:t>contribution from nature to people</w:t>
      </w:r>
      <w:r w:rsidRPr="00946649">
        <w:rPr>
          <w:rFonts w:eastAsia="Cambria" w:cs="Cambria"/>
          <w:lang w:val="en-US"/>
        </w:rPr>
        <w:t xml:space="preserve"> in the near future, while this is not yet a problem in Central Asia due to the vast extent of land (</w:t>
      </w:r>
      <w:r w:rsidRPr="000268E4">
        <w:rPr>
          <w:rFonts w:eastAsia="Cambria" w:cs="Cambria"/>
          <w:lang w:val="en-US"/>
        </w:rPr>
        <w:t>UNEP</w:t>
      </w:r>
      <w:r w:rsidR="0042710A">
        <w:rPr>
          <w:rFonts w:eastAsia="Cambria" w:cs="Cambria"/>
          <w:lang w:val="en-US"/>
        </w:rPr>
        <w:t xml:space="preserve"> </w:t>
      </w:r>
      <w:r w:rsidR="0042710A">
        <w:rPr>
          <w:rFonts w:eastAsia="Cambria" w:cs="Cambria"/>
          <w:lang w:val="en-US"/>
        </w:rPr>
        <w:lastRenderedPageBreak/>
        <w:t xml:space="preserve">&amp; </w:t>
      </w:r>
      <w:r w:rsidRPr="00E31177">
        <w:rPr>
          <w:rFonts w:eastAsia="Cambria" w:cs="Cambria"/>
          <w:lang w:val="en-US"/>
        </w:rPr>
        <w:t>UNECE</w:t>
      </w:r>
      <w:r w:rsidRPr="0084413E">
        <w:rPr>
          <w:rFonts w:eastAsia="Cambria" w:cs="Cambria"/>
          <w:lang w:val="en-US"/>
        </w:rPr>
        <w:t>,</w:t>
      </w:r>
      <w:r w:rsidRPr="000268E4">
        <w:rPr>
          <w:rFonts w:eastAsia="Cambria" w:cs="Cambria"/>
          <w:lang w:val="en-US"/>
        </w:rPr>
        <w:t xml:space="preserve"> 2016</w:t>
      </w:r>
      <w:r w:rsidRPr="00946649">
        <w:rPr>
          <w:rFonts w:eastAsia="Cambria" w:cs="Cambria"/>
          <w:lang w:val="en-US"/>
        </w:rPr>
        <w:t xml:space="preserve">). Hence, the supply of erosion control in the coming decades will mainly depend on the farming practices and land-use policies implemented. </w:t>
      </w:r>
    </w:p>
    <w:p w14:paraId="2DDD58E1" w14:textId="61A1FB64" w:rsidR="001E43D4" w:rsidRPr="00946649" w:rsidRDefault="001E43D4" w:rsidP="001E43D4">
      <w:pPr>
        <w:rPr>
          <w:rFonts w:eastAsia="Times New Roman"/>
          <w:lang w:val="en-US" w:eastAsia="zh-CN"/>
        </w:rPr>
      </w:pPr>
      <w:r w:rsidRPr="00946649">
        <w:rPr>
          <w:lang w:val="en-US"/>
        </w:rPr>
        <w:t xml:space="preserve">Changes in climate will affect the demand for, and supply of, </w:t>
      </w:r>
      <w:r w:rsidRPr="00946649">
        <w:rPr>
          <w:i/>
          <w:lang w:val="en-US"/>
        </w:rPr>
        <w:t>hazard regulation</w:t>
      </w:r>
      <w:r w:rsidRPr="00946649">
        <w:rPr>
          <w:lang w:val="en-US"/>
        </w:rPr>
        <w:t xml:space="preserve">. Greater demand could result from increased glacier melt </w:t>
      </w:r>
      <w:r w:rsidRPr="00946649">
        <w:rPr>
          <w:lang w:val="en-US"/>
        </w:rPr>
        <w:fldChar w:fldCharType="begin" w:fldLock="1"/>
      </w:r>
      <w:r w:rsidRPr="00946649">
        <w:rPr>
          <w:lang w:val="en-US"/>
        </w:rPr>
        <w:instrText>ADDIN CSL_CITATION { "citationItems" : [ { "id" : "ITEM-1", "itemData" : { "DOI" : "10.2166/nh.2006.001", "ISBN" : "0029-1277", "ISSN" : "00291277", "abstract" : "A conceptual precipitation-runoff model was applied in five glacierized catchments in Central Asia. The model, which was first developed and applied in the Alps, works on a daily time step and yields good results in the more continental climate of the Tien Shan mountains for present-day climate conditions. Runoff scenarios for different climates (doubling of CO2) and glacierization conditions predict an increased flood risk as a first stage and a more complex picture after a complete glacier loss: a higher discharge during spring due to an earlier and more intense snowmelt is followed by a water deficiency in hot and dry summer periods. This unfavourable seasonal redistribution of the water supply has dramatic consequences for the Central Asian lowlands, which depend to a high degree on the glacier melt water for irrigation and already nowadays suffer from water shortages.", "author" : [ { "dropping-particle" : "", "family" : "Hagg", "given" : "W", "non-dropping-particle" : "", "parse-names" : false, "suffix" : "" }, { "dropping-particle" : "", "family" : "Braun", "given" : "L N", "non-dropping-particle" : "", "parse-names" : false, "suffix" : "" }, { "dropping-particle" : "", "family" : "Weber", "given" : "M", "non-dropping-particle" : "", "parse-names" : false, "suffix" : "" }, { "dropping-particle" : "", "family" : "Becht", "given" : "M", "non-dropping-particle" : "", "parse-names" : false, "suffix" : "" } ], "container-title" : "Nordic Hydrology", "id" : "ITEM-1", "issued" : { "date-parts" : [ [ "2006" ] ] }, "page" : "93-105", "title" : "Runoff modelling in glacierized Central Asian catchments for present-day and future climate", "type" : "article-journal", "volume" : "37" }, "uris" : [ "http://www.mendeley.com/documents/?uuid=699245be-196a-4ae2-b03d-5e56794cb408", "http://www.mendeley.com/documents/?uuid=4fd44c94-4fa4-4b22-a5f0-ecfbb12a1e54" ] }, { "id" : "ITEM-2", "itemData" : { "DOI" : "10.1038/nclimate1592", "ISBN" : "1758-678X\\r1758-6798", "ISSN" : "1758-678X", "abstract" : "Climate -driven changes in glacier -fed streamflow regimes have direct implications on freshwater supply, irrigation and hydropower potential. Reliable information about current and future glaciation and runoff is crucial for water allocation, a complex task in Central  ... \\n", "author" : [ { "dropping-particle" : "", "family" : "Sorg", "given" : "Annina", "non-dropping-particle" : "", "parse-names" : false, "suffix" : "" }, { "dropping-particle" : "", "family" : "Bolch", "given" : "Tobias", "non-dropping-particle" : "", "parse-names" : false, "suffix" : "" }, { "dropping-particle" : "", "family" : "Stoffel", "given" : "Markus", "non-dropping-particle" : "", "parse-names" : false, "suffix" : "" }, { "dropping-particle" : "", "family" : "Solomina", "given" : "Olga", "non-dropping-particle" : "", "parse-names" : false, "suffix" : "" }, { "dropping-particle" : "", "family" : "Beniston", "given" : "Martin", "non-dropping-particle" : "", "parse-names" : false, "suffix" : "" } ], "container-title" : "Nature Climate Change", "id" : "ITEM-2", "issue" : "10", "issued" : { "date-parts" : [ [ "2012" ] ] }, "page" : "725-731", "publisher" : "Nature Publishing Group", "title" : "Climate change impacts on glaciers and runoff in Tien Shan (Central Asia)", "type" : "article-journal", "volume" : "2" }, "uris" : [ "http://www.mendeley.com/documents/?uuid=5506cb98-b60d-4658-aa23-a340d0b89c69", "http://www.mendeley.com/documents/?uuid=b7e89c6d-0348-4304-8ae9-6dfb6ef36c5c" ] }, { "id" : "ITEM-3", "itemData" : { "DOI" : "10.1177/0309133312441010", "ISBN" : "0309-1333\\n1477-0296", "ISSN" : "0309-1333", "abstract" : "Changes in temperature and precipitation have a range of impacts, including change of glacier extent, extent and duration of snow cover, and distribution and thermal properties of permafrost. Similarly, it is likely that climatic changes affect frequency and magnitude of mass movements, such as shallow landslides, debris flows, rock slope failures, or ice avalanches. However, so far changes in mass-movement activity can hardly be detected in observational records. In this progress report we document the role of climate variability and change on mass-movement processes in mountains through the description and analysis of selected, recent mass movements where effects of global warming and the occurrence of heavy precipitation are thought to have contributed to, or triggered, events. In addition, we assess possible effects of future climatic changes on the incidence of mass-movement processes. The report concentrates on high-mountain systems, including processes such as glacier downwasting and the formation of new ice-marginal lakes, glacier debuttressing and the occurrence of rock slope instability, temperature increase and permafrost degradation, as well as on changing sediment reservoirs and sediment supply, with a clear focus on studies from the European Alps.", "author" : [ { "dropping-particle" : "", "family" : "Stoffel", "given" : "Markus", "non-dropping-particle" : "", "parse-names" : false, "suffix" : "" }, { "dropping-particle" : "", "family" : "Huggel", "given" : "Christian", "non-dropping-particle" : "", "parse-names" : false, "suffix" : "" } ], "container-title" : "Progress in Physical Geography", "id" : "ITEM-3", "issue" : "3", "issued" : { "date-parts" : [ [ "2012" ] ] }, "page" : "421-439", "title" : "Effects of climate change on mass movements in mountain environments", "type" : "article-journal", "volume" : "36" }, "uris" : [ "http://www.mendeley.com/documents/?uuid=5de3db34-8e6f-4132-a595-1dc95a7a2f38", "http://www.mendeley.com/documents/?uuid=b8db300a-9159-4af4-bafd-17770b5daeaa" ] } ], "mendeley" : { "formattedCitation" : "(Hagg, Braun, Weber, &amp; Becht, 2006; Sorg, Bolch, Stoffel, Solomina, &amp; Beniston, 2012; Stoffel &amp; Huggel, 2012)", "plainTextFormattedCitation" : "(Hagg, Braun, Weber, &amp; Becht, 2006; Sorg, Bolch, Stoffel, Solomina, &amp; Beniston, 2012; Stoffel &amp; Huggel, 2012)", "previouslyFormattedCitation" : "(Hagg, Braun, Weber, &amp; Becht, 2006; Sorg, Bolch, Stoffel, Solomina, &amp; Beniston, 2012; Stoffel &amp; Huggel, 2012)" }, "properties" : {  }, "schema" : "https://github.com/citation-style-language/schema/raw/master/csl-citation.json" }</w:instrText>
      </w:r>
      <w:r w:rsidRPr="00946649">
        <w:rPr>
          <w:lang w:val="en-US"/>
        </w:rPr>
        <w:fldChar w:fldCharType="separate"/>
      </w:r>
      <w:r w:rsidRPr="00946649">
        <w:rPr>
          <w:lang w:val="en-US"/>
        </w:rPr>
        <w:t>(Hagg</w:t>
      </w:r>
      <w:r>
        <w:rPr>
          <w:rFonts w:cstheme="minorHAnsi"/>
          <w:lang w:val="en-US"/>
        </w:rPr>
        <w:t xml:space="preserve"> </w:t>
      </w:r>
      <w:r w:rsidR="00C56B4E" w:rsidRPr="00C56B4E">
        <w:rPr>
          <w:rFonts w:cstheme="minorHAnsi"/>
          <w:i/>
          <w:lang w:val="en-US"/>
        </w:rPr>
        <w:t>et al.</w:t>
      </w:r>
      <w:r w:rsidRPr="00946649">
        <w:rPr>
          <w:lang w:val="en-US"/>
        </w:rPr>
        <w:t>, 2006; Sorg</w:t>
      </w:r>
      <w:r>
        <w:rPr>
          <w:rFonts w:cstheme="minorHAnsi"/>
          <w:lang w:val="en-US"/>
        </w:rPr>
        <w:t xml:space="preserve"> </w:t>
      </w:r>
      <w:r w:rsidR="00C56B4E" w:rsidRPr="00C56B4E">
        <w:rPr>
          <w:rFonts w:cstheme="minorHAnsi"/>
          <w:i/>
          <w:lang w:val="en-US"/>
        </w:rPr>
        <w:t>et al.</w:t>
      </w:r>
      <w:r w:rsidRPr="00946649">
        <w:rPr>
          <w:lang w:val="en-US"/>
        </w:rPr>
        <w:t>, 2012; Stoffel &amp; Huggel, 2012)</w:t>
      </w:r>
      <w:r w:rsidRPr="00946649">
        <w:rPr>
          <w:lang w:val="en-US"/>
        </w:rPr>
        <w:fldChar w:fldCharType="end"/>
      </w:r>
      <w:r w:rsidRPr="00946649">
        <w:rPr>
          <w:lang w:val="en-US"/>
        </w:rPr>
        <w:t xml:space="preserve">; flooding due to heavy precipitation events in parts of Western and Central Europe </w:t>
      </w:r>
      <w:r w:rsidRPr="00946649">
        <w:rPr>
          <w:lang w:val="en-US"/>
        </w:rPr>
        <w:fldChar w:fldCharType="begin" w:fldLock="1"/>
      </w:r>
      <w:r w:rsidRPr="00946649">
        <w:rPr>
          <w:lang w:val="en-US"/>
        </w:rPr>
        <w:instrText>ADDIN CSL_CITATION { "citationItems" : [ { "id" : "ITEM-1", "itemData" : { "author" : [ { "dropping-particle" : "", "family" : "Kovats, R.S., R. Valentini, L.M. Bouwer, E. Georgopoulou, D. Jacob, E. Martin, M. Rounsevell, and Soussana", "given" : "J.-F. 317", "non-dropping-particle" : "", "parse-names" : false, "suffix" : "" } ], "chapter-number" : "23", "container-title" : "Climate Change 2014: Impacts, Adaptation, and Vulnerability. Part B: Regional Aspects. Contribution of Working Group II to the Fifth Assessment Report of the Intergovernmental Panel on Climate Change", "editor" : [ { "dropping-particle" : "", "family" : "Barros, V.R., C.B. Field, D.J. Dokken, M.D. Mastrandrea, K.J. Mach, T.E. Bilir, M. Chatterjee, K.L. Ebi, Y.O. Estrada, R.C. Genova, B. Girma, E.S. Kissel, A.N. Levy, S. MacCracken, P.R. Mastrandrea", "given" : "and L.L. White", "non-dropping-particle" : "", "parse-names" : false, "suffix" : "" } ], "id" : "ITEM-1", "issued" : { "date-parts" : [ [ "2014" ] ] }, "note" : "NULL", "page" : "1267-132", "publisher" : "Cambridge University Press", "publisher-place" : "Cambridge, United Kingdom and New York, NY, USA", "title" : "Europe", "type" : "chapter" }, "uris" : [ "http://www.mendeley.com/documents/?uuid=448cf4a6-1d2f-4f2c-a113-95709317c182", "http://www.mendeley.com/documents/?uuid=862922ac-2281-3cd2-a93b-081ff0bf6a64" ] } ], "mendeley" : { "formattedCitation" : "(Kovats, R.S., R. Valentini, L.M. Bouwer, E. Georgopoulou, D. Jacob, E. Martin, M. Rounsevell, and Soussana, 2014)", "manualFormatting" : "(Kovats et al., 2014)", "plainTextFormattedCitation" : "(Kovats, R.S., R. Valentini, L.M. Bouwer, E. Georgopoulou, D. Jacob, E. Martin, M. Rounsevell, and Soussana, 2014)", "previouslyFormattedCitation" : "(Kovats, R.S., R. Valentini, L.M. Bouwer, E. Georgopoulou, D. Jacob, E. Martin, M. Rounsevell, and Soussana, 2014)" }, "properties" : {  }, "schema" : "https://github.com/citation-style-language/schema/raw/master/csl-citation.json" }</w:instrText>
      </w:r>
      <w:r w:rsidRPr="00946649">
        <w:rPr>
          <w:lang w:val="en-US"/>
        </w:rPr>
        <w:fldChar w:fldCharType="separate"/>
      </w:r>
      <w:r w:rsidRPr="00946649">
        <w:rPr>
          <w:lang w:val="en-US"/>
        </w:rPr>
        <w:t xml:space="preserve">(Kovats </w:t>
      </w:r>
      <w:r w:rsidR="00C56B4E" w:rsidRPr="00C56B4E">
        <w:rPr>
          <w:i/>
          <w:lang w:val="en-US"/>
        </w:rPr>
        <w:t>et al.</w:t>
      </w:r>
      <w:r w:rsidRPr="00946649">
        <w:rPr>
          <w:lang w:val="en-US"/>
        </w:rPr>
        <w:t>, 2014)</w:t>
      </w:r>
      <w:r w:rsidRPr="00946649">
        <w:rPr>
          <w:lang w:val="en-US"/>
        </w:rPr>
        <w:fldChar w:fldCharType="end"/>
      </w:r>
      <w:r w:rsidRPr="00946649">
        <w:rPr>
          <w:lang w:val="en-US"/>
        </w:rPr>
        <w:t>; and f</w:t>
      </w:r>
      <w:r w:rsidRPr="00946649">
        <w:rPr>
          <w:rFonts w:eastAsia="Times New Roman"/>
          <w:lang w:val="en-US" w:eastAsia="zh-CN"/>
        </w:rPr>
        <w:t xml:space="preserve">ire frequency and severity, especially in parts of Russia </w:t>
      </w:r>
      <w:r w:rsidRPr="00946649">
        <w:rPr>
          <w:rFonts w:eastAsia="Times New Roman"/>
          <w:lang w:val="en-US" w:eastAsia="zh-CN"/>
        </w:rPr>
        <w:fldChar w:fldCharType="begin" w:fldLock="1"/>
      </w:r>
      <w:r>
        <w:rPr>
          <w:rFonts w:eastAsia="Times New Roman"/>
          <w:lang w:val="en-US" w:eastAsia="zh-CN"/>
        </w:rPr>
        <w:instrText>ADDIN CSL_CITATION { "citationItems" : [ { "id" : "ITEM-1", "itemData" : { "DOI" : "10.1126/science.aaa9092", "ISBN" : "0036-8075", "ISSN" : "0036-8075, 1095-9203", "PMID" : "26293953", "abstract" : "The boreal forest, one of the largest biomes on Earth, provides ecosystem services that benefit society at levels ranging from local to global. Currently, about two-thirds of the area covered by this biome is under some form of management, mostly for wood production. Services such as climate regulation are also provided by both the unmanaged and managed boreal forests. Although most of the boreal forests have retained the resilience to cope with current disturbances, projected environmental changes of unprecedented speed and amplitude pose a substantial threat to their health. Management options to reduce these threats are available and could be implemented, but economic incentives and a greater focus on the boreal biome in international fora are needed to support further adaptation and mitigation actions.", "author" : [ { "dropping-particle" : "", "family" : "Gauthier", "given" : "S.", "non-dropping-particle" : "", "parse-names" : false, "suffix" : "" }, { "dropping-particle" : "", "family" : "Bernier", "given" : "P.", "non-dropping-particle" : "", "parse-names" : false, "suffix" : "" }, { "dropping-particle" : "", "family" : "Kuuluvainen", "given" : "T.", "non-dropping-particle" : "", "parse-names" : false, "suffix" : "" }, { "dropping-particle" : "", "family" : "Shvidenko", "given" : "A. Z.", "non-dropping-particle" : "", "parse-names" : false, "suffix" : "" }, { "dropping-particle" : "", "family" : "Schepaschenko", "given" : "D. G.", "non-dropping-particle" : "", "parse-names" : false, "suffix" : "" } ], "container-title" : "Science", "id" : "ITEM-1", "issue" : "6250", "issued" : { "date-parts" : [ [ "2015" ] ] }, "page" : "819-822", "title" : "Boreal forest health and global change", "type" : "article-journal", "volume" : "349" }, "uris" : [ "http://www.mendeley.com/documents/?uuid=a288c82f-bced-4830-97c3-4cd3348ff0df", "http://www.mendeley.com/documents/?uuid=a24ef35f-9885-4cac-b163-6efaa6075641" ] } ], "mendeley" : { "formattedCitation" : "(Gauthier et al., 2015)", "plainTextFormattedCitation" : "(Gauthier et al., 2015)", "previouslyFormattedCitation" : "(Gauthier et al., 2015)" }, "properties" : {  }, "schema" : "https://github.com/citation-style-language/schema/raw/master/csl-citation.json" }</w:instrText>
      </w:r>
      <w:r w:rsidRPr="00946649">
        <w:rPr>
          <w:rFonts w:eastAsia="Times New Roman"/>
          <w:lang w:val="en-US" w:eastAsia="zh-CN"/>
        </w:rPr>
        <w:fldChar w:fldCharType="separate"/>
      </w:r>
      <w:r w:rsidRPr="00946649">
        <w:rPr>
          <w:rFonts w:eastAsia="Times New Roman"/>
          <w:lang w:val="en-US" w:eastAsia="zh-CN"/>
        </w:rPr>
        <w:t xml:space="preserve">(Gauthier </w:t>
      </w:r>
      <w:r w:rsidR="00C56B4E" w:rsidRPr="00C56B4E">
        <w:rPr>
          <w:rFonts w:eastAsia="Times New Roman"/>
          <w:i/>
          <w:lang w:val="en-US" w:eastAsia="zh-CN"/>
        </w:rPr>
        <w:t>et al.</w:t>
      </w:r>
      <w:r w:rsidRPr="00946649">
        <w:rPr>
          <w:rFonts w:eastAsia="Times New Roman"/>
          <w:lang w:val="en-US" w:eastAsia="zh-CN"/>
        </w:rPr>
        <w:t>, 2015)</w:t>
      </w:r>
      <w:r w:rsidRPr="00946649">
        <w:rPr>
          <w:rFonts w:eastAsia="Times New Roman"/>
          <w:lang w:val="en-US" w:eastAsia="zh-CN"/>
        </w:rPr>
        <w:fldChar w:fldCharType="end"/>
      </w:r>
      <w:r w:rsidRPr="00946649">
        <w:rPr>
          <w:rFonts w:eastAsia="Times New Roman"/>
          <w:lang w:val="en-US" w:eastAsia="zh-CN"/>
        </w:rPr>
        <w:t xml:space="preserve"> and southern Western Europe, where the annual burned area could increase by a factor of three to five by 2100 under the IPCC A2 emission scenario </w:t>
      </w:r>
      <w:r w:rsidRPr="00946649">
        <w:rPr>
          <w:rFonts w:eastAsia="Times New Roman"/>
          <w:lang w:val="en-US" w:eastAsia="zh-CN"/>
        </w:rPr>
        <w:fldChar w:fldCharType="begin" w:fldLock="1"/>
      </w:r>
      <w:r w:rsidRPr="00946649">
        <w:rPr>
          <w:rFonts w:eastAsia="Times New Roman"/>
          <w:lang w:val="en-US" w:eastAsia="zh-CN"/>
        </w:rPr>
        <w:instrText>ADDIN CSL_CITATION { "citationItems" : [ { "id" : "ITEM-1", "itemData" : { "DOI" : "10.3832/ifor0572-004", "ISSN" : "19717458", "author" : [ { "dropping-particle" : "", "family" : "Dury", "given" : "M", "non-dropping-particle" : "", "parse-names" : false, "suffix" : "" }, { "dropping-particle" : "", "family" : "Hambuckers", "given" : "A", "non-dropping-particle" : "", "parse-names" : false, "suffix" : "" }, { "dropping-particle" : "", "family" : "Warnant", "given" : "P", "non-dropping-particle" : "", "parse-names" : false, "suffix" : "" }, { "dropping-particle" : "", "family" : "Henrot", "given" : "A", "non-dropping-particle" : "", "parse-names" : false, "suffix" : "" }, { "dropping-particle" : "", "family" : "Favre", "given" : "E", "non-dropping-particle" : "", "parse-names" : false, "suffix" : "" }, { "dropping-particle" : "", "family" : "Ouberdous", "given" : "M", "non-dropping-particle" : "", "parse-names" : false, "suffix" : "" }, { "dropping-particle" : "", "family" : "Fran\u00e7ois", "given" : "L", "non-dropping-particle" : "", "parse-names" : false, "suffix" : "" } ], "container-title" : "iForest - Biogeosciences and Forestry", "id" : "ITEM-1", "issue" : "2", "issued" : { "date-parts" : [ [ "2011" ] ] }, "page" : "82-99", "title" : "Responses of European forest ecosystems to 21 &lt;sup&gt;st&lt;/sup&gt; century climate: assessing changes in interannual variability and fire intensity", "type" : "article-journal", "volume" : "4" }, "uris" : [ "http://www.mendeley.com/documents/?uuid=15388e7f-55e3-4ce7-89c4-08f144c1207e", "http://www.mendeley.com/documents/?uuid=0bd165c6-6d87-49f0-8f9b-34fe200b1e51" ] } ], "mendeley" : { "formattedCitation" : "(Dury et al., 2011)", "plainTextFormattedCitation" : "(Dury et al., 2011)", "previouslyFormattedCitation" : "(Dury et al., 2011)" }, "properties" : {  }, "schema" : "https://github.com/citation-style-language/schema/raw/master/csl-citation.json" }</w:instrText>
      </w:r>
      <w:r w:rsidRPr="00946649">
        <w:rPr>
          <w:rFonts w:eastAsia="Times New Roman"/>
          <w:lang w:val="en-US" w:eastAsia="zh-CN"/>
        </w:rPr>
        <w:fldChar w:fldCharType="separate"/>
      </w:r>
      <w:r w:rsidRPr="00946649">
        <w:rPr>
          <w:rFonts w:eastAsia="Times New Roman"/>
          <w:lang w:val="en-US" w:eastAsia="zh-CN"/>
        </w:rPr>
        <w:t xml:space="preserve">(Dury </w:t>
      </w:r>
      <w:r w:rsidR="00C56B4E" w:rsidRPr="00C56B4E">
        <w:rPr>
          <w:rFonts w:eastAsia="Times New Roman"/>
          <w:i/>
          <w:lang w:val="en-US" w:eastAsia="zh-CN"/>
        </w:rPr>
        <w:t>et al.</w:t>
      </w:r>
      <w:r w:rsidRPr="00946649">
        <w:rPr>
          <w:rFonts w:eastAsia="Times New Roman"/>
          <w:lang w:val="en-US" w:eastAsia="zh-CN"/>
        </w:rPr>
        <w:t>, 2011)</w:t>
      </w:r>
      <w:r w:rsidRPr="00946649">
        <w:rPr>
          <w:rFonts w:eastAsia="Times New Roman"/>
          <w:lang w:val="en-US" w:eastAsia="zh-CN"/>
        </w:rPr>
        <w:fldChar w:fldCharType="end"/>
      </w:r>
      <w:r w:rsidRPr="00946649">
        <w:rPr>
          <w:rFonts w:eastAsia="Times New Roman"/>
          <w:lang w:val="en-US" w:eastAsia="zh-CN"/>
        </w:rPr>
        <w:t>.</w:t>
      </w:r>
    </w:p>
    <w:p w14:paraId="1FA771E7" w14:textId="77777777" w:rsidR="001E43D4" w:rsidRPr="00946649" w:rsidRDefault="001E43D4" w:rsidP="001E43D4">
      <w:pPr>
        <w:rPr>
          <w:lang w:val="en-US"/>
        </w:rPr>
      </w:pPr>
    </w:p>
    <w:p w14:paraId="75C96D4D" w14:textId="634D28E1" w:rsidR="001E43D4" w:rsidRPr="00946649" w:rsidRDefault="001E43D4" w:rsidP="001F0516">
      <w:pPr>
        <w:pStyle w:val="Heading4"/>
      </w:pPr>
      <w:bookmarkStart w:id="829" w:name="_Toc519504479"/>
      <w:r w:rsidRPr="00946649">
        <w:t>Material contributions from nature to people</w:t>
      </w:r>
      <w:bookmarkEnd w:id="829"/>
    </w:p>
    <w:p w14:paraId="4B7320A1" w14:textId="69C60790" w:rsidR="001E43D4" w:rsidRPr="00946649" w:rsidRDefault="001E43D4" w:rsidP="001E43D4">
      <w:pPr>
        <w:rPr>
          <w:lang w:val="en-US"/>
        </w:rPr>
      </w:pPr>
      <w:r w:rsidRPr="00946649">
        <w:rPr>
          <w:lang w:val="en-US"/>
        </w:rPr>
        <w:t>Changes in seasonal, and extremes of, temperature and precipitation, as well as CO</w:t>
      </w:r>
      <w:r w:rsidRPr="00946649">
        <w:rPr>
          <w:vertAlign w:val="subscript"/>
          <w:lang w:val="en-US"/>
        </w:rPr>
        <w:t>2</w:t>
      </w:r>
      <w:r w:rsidRPr="00946649">
        <w:rPr>
          <w:lang w:val="en-US"/>
        </w:rPr>
        <w:t xml:space="preserve">, can affect </w:t>
      </w:r>
      <w:r w:rsidRPr="00946649">
        <w:rPr>
          <w:i/>
          <w:lang w:val="en-US"/>
        </w:rPr>
        <w:t>food and feed</w:t>
      </w:r>
      <w:r w:rsidRPr="00946649">
        <w:rPr>
          <w:lang w:val="en-US"/>
        </w:rPr>
        <w:t xml:space="preserve"> provision, which show mixed trends in yield, depending on the scenario, region and crop. Global modelling of cereal production in 2050 shows increases in countries in the Organization for Economic Co-operation and Development and in countries emerging from the former Soviet Union, partly as a result of an enhanced CO</w:t>
      </w:r>
      <w:r w:rsidRPr="00946649">
        <w:rPr>
          <w:vertAlign w:val="subscript"/>
          <w:lang w:val="en-US"/>
        </w:rPr>
        <w:t>2</w:t>
      </w:r>
      <w:r w:rsidRPr="00946649">
        <w:rPr>
          <w:lang w:val="en-US"/>
        </w:rPr>
        <w:t xml:space="preserve"> fertilization effect, with cereal consumption possibly increasing in the former, and increasing in the latter depending on scenario </w:t>
      </w:r>
      <w:r w:rsidRPr="00946649">
        <w:rPr>
          <w:lang w:val="en-US"/>
        </w:rPr>
        <w:fldChar w:fldCharType="begin" w:fldLock="1"/>
      </w:r>
      <w:r w:rsidRPr="00946649">
        <w:rPr>
          <w:lang w:val="en-US"/>
        </w:rPr>
        <w:instrText>ADDIN CSL_CITATION { "citationItems" : [ { "id" : "ITEM-1", "itemData" : { "DOI" : "Artn 19", "ISBN" : "1708-3087", "ISSN" : "17083087", "PMID" : "5927657356170896787", "abstract" : "Art.19", "author" : [ { "dropping-particle" : "", "family" : "Alcamo", "given" : "Joseph", "non-dropping-particle" : "", "parse-names" : false, "suffix" : "" }, { "dropping-particle" : "", "family" : "Vuuren", "given" : "Detlef", "non-dropping-particle" : "van", "parse-names" : false, "suffix" : "" }, { "dropping-particle" : "", "family" : "Ringler", "given" : "Claudia", "non-dropping-particle" : "", "parse-names" : false, "suffix" : "" }, { "dropping-particle" : "", "family" : "Cramer", "given" : "Wolfgang", "non-dropping-particle" : "", "parse-names" : false, "suffix" : "" }, { "dropping-particle" : "", "family" : "Masui", "given" : "Toshihiko", "non-dropping-particle" : "", "parse-names" : false, "suffix" : "" }, { "dropping-particle" : "", "family" : "Alder", "given" : "Jacqueline", "non-dropping-particle" : "", "parse-names" : false, "suffix" : "" }, { "dropping-particle" : "", "family" : "Schulze", "given" : "Kerstin", "non-dropping-particle" : "", "parse-names" : false, "suffix" : "" } ], "container-title" : "Ecology and Society", "id" : "ITEM-1", "issue" : "2", "issued" : { "date-parts" : [ [ "2005" ] ] }, "title" : "Changes in nature's balance sheet: Model-based estimates of future worldwide ecosystem services", "type" : "article-journal", "volume" : "10" }, "uris" : [ "http://www.mendeley.com/documents/?uuid=a7e489fa-b1d0-4b69-ac2a-b7d60d5f8087", "http://www.mendeley.com/documents/?uuid=d5885140-6ba5-4759-aa99-318296f7d810" ] } ], "mendeley" : { "formattedCitation" : "(Alcamo et al., 2005)", "plainTextFormattedCitation" : "(Alcamo et al., 2005)", "previouslyFormattedCitation" : "(Alcamo et al., 2005)" }, "properties" : {  }, "schema" : "https://github.com/citation-style-language/schema/raw/master/csl-citation.json" }</w:instrText>
      </w:r>
      <w:r w:rsidRPr="00946649">
        <w:rPr>
          <w:lang w:val="en-US"/>
        </w:rPr>
        <w:fldChar w:fldCharType="separate"/>
      </w:r>
      <w:r w:rsidRPr="00946649">
        <w:rPr>
          <w:lang w:val="en-US"/>
        </w:rPr>
        <w:t xml:space="preserve">(Alcamo </w:t>
      </w:r>
      <w:r w:rsidR="00C56B4E" w:rsidRPr="00C56B4E">
        <w:rPr>
          <w:i/>
          <w:lang w:val="en-US"/>
        </w:rPr>
        <w:t>et al.</w:t>
      </w:r>
      <w:r w:rsidRPr="00946649">
        <w:rPr>
          <w:lang w:val="en-US"/>
        </w:rPr>
        <w:t>, 2005)</w:t>
      </w:r>
      <w:r w:rsidRPr="00946649">
        <w:rPr>
          <w:lang w:val="en-US"/>
        </w:rPr>
        <w:fldChar w:fldCharType="end"/>
      </w:r>
      <w:r w:rsidRPr="00946649">
        <w:rPr>
          <w:lang w:val="en-US"/>
        </w:rPr>
        <w:t xml:space="preserve">. </w:t>
      </w:r>
      <w:r w:rsidRPr="00946649">
        <w:rPr>
          <w:lang w:val="en-US"/>
        </w:rPr>
        <w:fldChar w:fldCharType="begin" w:fldLock="1"/>
      </w:r>
      <w:r w:rsidRPr="00946649">
        <w:rPr>
          <w:lang w:val="en-US"/>
        </w:rPr>
        <w:instrText>ADDIN CSL_CITATION { "citationItems" : [ { "id" : "ITEM-1", "itemData" : { "ISSN" : "1932-6203", "abstract" : "Changing natural conditions determine the land's suitability for agriculture. The growing demand for food, feed, fiber and bioenergy increases pressure on land and causes trade-offs between different uses of land and ecosystem services. Accordingly, an inventory is required on the changing potentially suitable areas for agriculture under changing climate conditions. We applied a fuzzy logic approach to compute global agricultural suitability to grow the 16 most important food and energy crops according to the climatic, soil and topographic conditions at a spatial resolution of 30 arc seconds. We present our results for current climate conditions (1981-2010), considering today's irrigated areas and separately investigate the suitability of densely forested as well as protected areas, in order to investigate their potentials for agriculture. The impact of climate change under SRES A1B conditions, as simulated by the global climate model ECHAM5, on agricultural suitability is shown by comparing the time-period 2071-2100 with 1981-2010. Our results show that climate change will expand suitable cropland by additionally 5.6 million km2, particularly in the Northern high latitudes (mainly in Canada, China and Russia). Most sensitive regions with decreasing suitability are found in the Global South, mainly in tropical regions, where also the suitability for multiple cropping decreases.", "author" : [ { "dropping-particle" : "", "family" : "Zabel", "given" : "Florian", "non-dropping-particle" : "", "parse-names" : false, "suffix" : "" }, { "dropping-particle" : "", "family" : "Putzenlechner", "given" : "Birgitta", "non-dropping-particle" : "", "parse-names" : false, "suffix" : "" }, { "dropping-particle" : "", "family" : "Mauser", "given" : "Wolfram", "non-dropping-particle" : "", "parse-names" : false, "suffix" : "" } ], "container-title" : "PloS one", "id" : "ITEM-1", "issue" : "9", "issued" : { "date-parts" : [ [ "2014", "1", "17" ] ] }, "page" : "e107522", "publisher" : "Public Library of Science", "title" : "Global agricultural land resources--a high resolution suitability evaluation and its perspectives until 2100 under climate change conditions.", "type" : "article-journal", "volume" : "9" }, "uris" : [ "http://www.mendeley.com/documents/?uuid=030c58c8-40be-4d73-87f6-59bec06737c0", "http://www.mendeley.com/documents/?uuid=f7374c6e-831e-49f3-9a40-fe5c979562b5" ] } ], "mendeley" : { "formattedCitation" : "(Zabel, Putzenlechner, &amp; Mauser, 2014)", "manualFormatting" : "Zabel, Putzenlechner &amp; Mauser (2014)", "plainTextFormattedCitation" : "(Zabel, Putzenlechner, &amp; Mauser, 2014)", "previouslyFormattedCitation" : "(Zabel, Putzenlechner, &amp; Mauser, 2014)" }, "properties" : {  }, "schema" : "https://github.com/citation-style-language/schema/raw/master/csl-citation.json" }</w:instrText>
      </w:r>
      <w:r w:rsidRPr="00946649">
        <w:rPr>
          <w:lang w:val="en-US"/>
        </w:rPr>
        <w:fldChar w:fldCharType="separate"/>
      </w:r>
      <w:r w:rsidRPr="00946649">
        <w:rPr>
          <w:lang w:val="en-US"/>
        </w:rPr>
        <w:t>Zabel</w:t>
      </w:r>
      <w:r>
        <w:rPr>
          <w:lang w:val="en-US"/>
        </w:rPr>
        <w:t xml:space="preserve"> </w:t>
      </w:r>
      <w:r w:rsidR="00C56B4E" w:rsidRPr="00C56B4E">
        <w:rPr>
          <w:i/>
          <w:lang w:val="en-US"/>
        </w:rPr>
        <w:t>et al.</w:t>
      </w:r>
      <w:r w:rsidRPr="00946649">
        <w:rPr>
          <w:lang w:val="en-US"/>
        </w:rPr>
        <w:t xml:space="preserve"> (2014)</w:t>
      </w:r>
      <w:r w:rsidRPr="00946649">
        <w:rPr>
          <w:lang w:val="en-US"/>
        </w:rPr>
        <w:fldChar w:fldCharType="end"/>
      </w:r>
      <w:r w:rsidRPr="00946649">
        <w:rPr>
          <w:lang w:val="en-US"/>
        </w:rPr>
        <w:t xml:space="preserve"> also suggest that climate change will increase the extent of agriculturally suitable land and food production in Russia. Food, livestock and fibre production, however, are projected </w:t>
      </w:r>
      <w:r w:rsidRPr="00946649">
        <w:rPr>
          <w:color w:val="000000" w:themeColor="text1"/>
          <w:lang w:val="en-US"/>
        </w:rPr>
        <w:t>to decrease in parts of We</w:t>
      </w:r>
      <w:r w:rsidRPr="00946649">
        <w:rPr>
          <w:lang w:val="en-US"/>
        </w:rPr>
        <w:t xml:space="preserve">stern and Central Europe, but to increase in the northern parts of these regions </w:t>
      </w:r>
      <w:r w:rsidRPr="00946649">
        <w:rPr>
          <w:lang w:val="en-US"/>
        </w:rPr>
        <w:fldChar w:fldCharType="begin" w:fldLock="1"/>
      </w:r>
      <w:r w:rsidRPr="00946649">
        <w:rPr>
          <w:lang w:val="en-US"/>
        </w:rPr>
        <w:instrText>ADDIN CSL_CITATION { "citationItems" : [ { "id" : "ITEM-1", "itemData" : { "author" : [ { "dropping-particle" : "", "family" : "Kovats, R.S., R. Valentini, L.M. Bouwer, E. Georgopoulou, D. Jacob, E. Martin, M. Rounsevell, and Soussana", "given" : "J.-F. 317", "non-dropping-particle" : "", "parse-names" : false, "suffix" : "" } ], "chapter-number" : "23", "container-title" : "Climate Change 2014: Impacts, Adaptation, and Vulnerability. Part B: Regional Aspects. Contribution of Working Group II to the Fifth Assessment Report of the Intergovernmental Panel on Climate Change", "editor" : [ { "dropping-particle" : "", "family" : "Barros, V.R., C.B. Field, D.J. Dokken, M.D. Mastrandrea, K.J. Mach, T.E. Bilir, M. Chatterjee, K.L. Ebi, Y.O. Estrada, R.C. Genova, B. Girma, E.S. Kissel, A.N. Levy, S. MacCracken, P.R. Mastrandrea", "given" : "and L.L. White", "non-dropping-particle" : "", "parse-names" : false, "suffix" : "" } ], "id" : "ITEM-1", "issued" : { "date-parts" : [ [ "2014" ] ] }, "note" : "NULL", "page" : "1267-132", "publisher" : "Cambridge University Press", "publisher-place" : "Cambridge, United Kingdom and New York, NY, USA", "title" : "Europe", "type" : "chapter" }, "uris" : [ "http://www.mendeley.com/documents/?uuid=448cf4a6-1d2f-4f2c-a113-95709317c182", "http://www.mendeley.com/documents/?uuid=862922ac-2281-3cd2-a93b-081ff0bf6a64" ] } ], "mendeley" : { "formattedCitation" : "(Kovats, R.S., R. Valentini, L.M. Bouwer, E. Georgopoulou, D. Jacob, E. Martin, M. Rounsevell, and Soussana, 2014)", "manualFormatting" : "(Kovats et al., 2014)", "plainTextFormattedCitation" : "(Kovats, R.S., R. Valentini, L.M. Bouwer, E. Georgopoulou, D. Jacob, E. Martin, M. Rounsevell, and Soussana, 2014)", "previouslyFormattedCitation" : "(Kovats, R.S., R. Valentini, L.M. Bouwer, E. Georgopoulou, D. Jacob, E. Martin, M. Rounsevell, and Soussana, 2014)" }, "properties" : {  }, "schema" : "https://github.com/citation-style-language/schema/raw/master/csl-citation.json" }</w:instrText>
      </w:r>
      <w:r w:rsidRPr="00946649">
        <w:rPr>
          <w:lang w:val="en-US"/>
        </w:rPr>
        <w:fldChar w:fldCharType="separate"/>
      </w:r>
      <w:r w:rsidRPr="00946649">
        <w:rPr>
          <w:lang w:val="en-US"/>
        </w:rPr>
        <w:t xml:space="preserve">(Kovats </w:t>
      </w:r>
      <w:r w:rsidR="00C56B4E" w:rsidRPr="00C56B4E">
        <w:rPr>
          <w:i/>
          <w:lang w:val="en-US"/>
        </w:rPr>
        <w:t>et al.</w:t>
      </w:r>
      <w:r w:rsidRPr="00946649">
        <w:rPr>
          <w:lang w:val="en-US"/>
        </w:rPr>
        <w:t>, 2014)</w:t>
      </w:r>
      <w:r w:rsidRPr="00946649">
        <w:rPr>
          <w:lang w:val="en-US"/>
        </w:rPr>
        <w:fldChar w:fldCharType="end"/>
      </w:r>
      <w:r w:rsidRPr="00946649">
        <w:rPr>
          <w:lang w:val="en-US"/>
        </w:rPr>
        <w:t xml:space="preserve">. Climate change is projected to cause increased yields of rainfed maize, while rainfed wheat shows a mixed response across Europe and Central Asia, depending on the climate scenario </w:t>
      </w:r>
      <w:r w:rsidRPr="00946649">
        <w:rPr>
          <w:lang w:val="en-US"/>
        </w:rPr>
        <w:fldChar w:fldCharType="begin" w:fldLock="1"/>
      </w:r>
      <w:r w:rsidRPr="00946649">
        <w:rPr>
          <w:lang w:val="en-US"/>
        </w:rPr>
        <w:instrText>ADDIN CSL_CITATION { "citationItems" : [ { "id" : "ITEM-1", "itemData" : { "DOI" : "10.2499/9780896291867", "ISBN" : "9780896291867", "ISSN" : "15416151", "abstract" : "By 2050, the worlds population is likely to reach 9 billion. Most of these people are expected to live in developing countries and have higher incomes than currently is the case, which will result in increased demand for food. In the best of circumstances, the challenge of meeting this demand in a sustainable manner will be enormous. When one takes into account the effects of climate change (higher temperatures, shifting seasons, more frequent and extreme weather events, flooding, and drought) on food production, that challenge grows even more daunting. The 2010 floods in Pakistan and excessive heat and drought in Russia that resulted in wildfires and a grain embargo are harbingers of a troubled future for global food security. This research monograph follows the 2009 release of IFPRIs widely read food policy report, Climate Change: Impact on Agriculture and Costs of Adaptation, which used a detailed global agriculture model to analyze crop growth under two simulated future climate scenarios. This monograph takes advantage of and expands on IFPRIs cutting-edge climate modeling expertise to address the climate change threat in the context of larger food security challenges. It provides the most comprehensive analysis to date on the scope of climate change as it relates to food security, including who will be most affected and what policymakers can do to facilitate adaptation. Building on previous research by IFPRI and other international organizations, this monograph examines a wider range of plausible economic, demographic, and climatic futures than has previously been analyzed.", "author" : [ { "dropping-particle" : "", "family" : "Nelson", "given" : "Gerald C", "non-dropping-particle" : "", "parse-names" : false, "suffix" : "" }, { "dropping-particle" : "", "family" : "Rosegrant", "given" : "Mark W", "non-dropping-particle" : "", "parse-names" : false, "suffix" : "" }, { "dropping-particle" : "", "family" : "Palazzo", "given" : "Amanda", "non-dropping-particle" : "", "parse-names" : false, "suffix" : "" }, { "dropping-particle" : "", "family" : "Gray", "given" : "Ian", "non-dropping-particle" : "", "parse-names" : false, "suffix" : "" }, { "dropping-particle" : "", "family" : "Ingersoll", "given" : "Christina", "non-dropping-particle" : "", "parse-names" : false, "suffix" : "" }, { "dropping-particle" : "", "family" : "Robertson", "given" : "Richard", "non-dropping-particle" : "", "parse-names" : false, "suffix" : "" }, { "dropping-particle" : "", "family" : "Tokgoz", "given" : "Simla", "non-dropping-particle" : "", "parse-names" : false, "suffix" : "" }, { "dropping-particle" : "", "family" : "Zhu", "given" : "Tingju", "non-dropping-particle" : "", "parse-names" : false, "suffix" : "" } ], "container-title" : "Research reports IFPRI", "id" : "ITEM-1", "issued" : { "date-parts" : [ [ "2010" ] ] }, "number-of-pages" : "1-131", "title" : "Food Securiy, Farming, and Climate Change to 2050: scenarios, results, policy options", "type" : "book" }, "uris" : [ "http://www.mendeley.com/documents/?uuid=9cdd7871-9330-434b-9401-b09d4dfc039c", "http://www.mendeley.com/documents/?uuid=9f6b219e-dbe0-4206-9c33-b62f17b5c416" ] } ], "mendeley" : { "formattedCitation" : "(Nelson et al., 2010)", "plainTextFormattedCitation" : "(Nelson et al., 2010)", "previouslyFormattedCitation" : "(Nelson et al., 2010)" }, "properties" : {  }, "schema" : "https://github.com/citation-style-language/schema/raw/master/csl-citation.json" }</w:instrText>
      </w:r>
      <w:r w:rsidRPr="00946649">
        <w:rPr>
          <w:lang w:val="en-US"/>
        </w:rPr>
        <w:fldChar w:fldCharType="separate"/>
      </w:r>
      <w:r w:rsidRPr="00946649">
        <w:rPr>
          <w:lang w:val="en-US"/>
        </w:rPr>
        <w:t xml:space="preserve">(Nelson </w:t>
      </w:r>
      <w:r w:rsidR="00C56B4E" w:rsidRPr="00C56B4E">
        <w:rPr>
          <w:i/>
          <w:lang w:val="en-US"/>
        </w:rPr>
        <w:t>et al.</w:t>
      </w:r>
      <w:r w:rsidRPr="00946649">
        <w:rPr>
          <w:lang w:val="en-US"/>
        </w:rPr>
        <w:t>, 2010)</w:t>
      </w:r>
      <w:r w:rsidRPr="00946649">
        <w:rPr>
          <w:lang w:val="en-US"/>
        </w:rPr>
        <w:fldChar w:fldCharType="end"/>
      </w:r>
      <w:r w:rsidRPr="00946649">
        <w:rPr>
          <w:lang w:val="en-US"/>
        </w:rPr>
        <w:t xml:space="preserve">. It could lead to an overall decrease in daily per capita calories available </w:t>
      </w:r>
      <w:r w:rsidRPr="00946649">
        <w:rPr>
          <w:lang w:val="en-US"/>
        </w:rPr>
        <w:fldChar w:fldCharType="begin" w:fldLock="1"/>
      </w:r>
      <w:r w:rsidRPr="00946649">
        <w:rPr>
          <w:lang w:val="en-US"/>
        </w:rPr>
        <w:instrText>ADDIN CSL_CITATION { "citationItems" : [ { "id" : "ITEM-1", "itemData" : { "DOI" : "10.2499/0896295354", "ISBN" : "9789533074115", "abstract" : "Http://www.ifpri.org/publication/climate-change-1", "author" : [ { "dropping-particle" : "", "family" : "Nelson", "given" : "Gerald C", "non-dropping-particle" : "", "parse-names" : false, "suffix" : "" }, { "dropping-particle" : "", "family" : "Rosegrant", "given" : "Mark W", "non-dropping-particle" : "", "parse-names" : false, "suffix" : "" }, { "dropping-particle" : "", "family" : "Koo", "given" : "Jawoo", "non-dropping-particle" : "", "parse-names" : false, "suffix" : "" }, { "dropping-particle" : "", "family" : "Robertson", "given" : "Richard", "non-dropping-particle" : "", "parse-names" : false, "suffix" : "" }, { "dropping-particle" : "", "family" : "Sulser", "given" : "Timothy", "non-dropping-particle" : "", "parse-names" : false, "suffix" : "" }, { "dropping-particle" : "", "family" : "Zhu", "given" : "Tingju", "non-dropping-particle" : "", "parse-names" : false, "suffix" : "" }, { "dropping-particle" : "", "family" : "Ringler", "given" : "Claudia", "non-dropping-particle" : "", "parse-names" : false, "suffix" : "" }, { "dropping-particle" : "", "family" : "Msangi", "given" : "Siwa", "non-dropping-particle" : "", "parse-names" : false, "suffix" : "" }, { "dropping-particle" : "", "family" : "Palazzo", "given" : "Amanda", "non-dropping-particle" : "", "parse-names" : false, "suffix" : "" }, { "dropping-particle" : "", "family" : "Batka", "given" : "Miroslav", "non-dropping-particle" : "", "parse-names" : false, "suffix" : "" }, { "dropping-particle" : "", "family" : "Magalhaes", "given" : "Marilia", "non-dropping-particle" : "", "parse-names" : false, "suffix" : "" }, { "dropping-particle" : "", "family" : "Valmonte-Santos", "given" : "Rowena", "non-dropping-particle" : "", "parse-names" : false, "suffix" : "" }, { "dropping-particle" : "", "family" : "Ewing", "given" : "Mandy", "non-dropping-particle" : "", "parse-names" : false, "suffix" : "" }, { "dropping-particle" : "", "family" : "Lee", "given" : "David", "non-dropping-particle" : "", "parse-names" : false, "suffix" : "" } ], "container-title" : "Food Policy", "id" : "ITEM-1", "issue" : "October", "issued" : { "date-parts" : [ [ "2009" ] ] }, "page" : "307-324", "title" : "Climate Change and Agriculture Impacts and costs of adaptation", "type" : "article-journal" }, "uris" : [ "http://www.mendeley.com/documents/?uuid=14c502ab-2456-4686-b8e5-60238d97642e", "http://www.mendeley.com/documents/?uuid=f52966a5-e8af-4ed1-a30f-3e0fbf505ff2" ] } ], "mendeley" : { "formattedCitation" : "(Nelson et al., 2009)", "plainTextFormattedCitation" : "(Nelson et al., 2009)", "previouslyFormattedCitation" : "(Nelson et al., 2009)" }, "properties" : {  }, "schema" : "https://github.com/citation-style-language/schema/raw/master/csl-citation.json" }</w:instrText>
      </w:r>
      <w:r w:rsidRPr="00946649">
        <w:rPr>
          <w:lang w:val="en-US"/>
        </w:rPr>
        <w:fldChar w:fldCharType="separate"/>
      </w:r>
      <w:r w:rsidRPr="00946649">
        <w:rPr>
          <w:lang w:val="en-US"/>
        </w:rPr>
        <w:t xml:space="preserve">(Nelson </w:t>
      </w:r>
      <w:r w:rsidR="00C56B4E" w:rsidRPr="00C56B4E">
        <w:rPr>
          <w:i/>
          <w:lang w:val="en-US"/>
        </w:rPr>
        <w:t>et al.</w:t>
      </w:r>
      <w:r w:rsidRPr="00946649">
        <w:rPr>
          <w:lang w:val="en-US"/>
        </w:rPr>
        <w:t>, 2009)</w:t>
      </w:r>
      <w:r w:rsidRPr="00946649">
        <w:rPr>
          <w:lang w:val="en-US"/>
        </w:rPr>
        <w:fldChar w:fldCharType="end"/>
      </w:r>
      <w:r w:rsidRPr="00946649">
        <w:rPr>
          <w:lang w:val="en-US"/>
        </w:rPr>
        <w:t xml:space="preserve"> and in fodder quality </w:t>
      </w:r>
      <w:r w:rsidRPr="00946649">
        <w:rPr>
          <w:lang w:val="en-US"/>
        </w:rPr>
        <w:fldChar w:fldCharType="begin" w:fldLock="1"/>
      </w:r>
      <w:r w:rsidRPr="00946649">
        <w:rPr>
          <w:lang w:val="en-US"/>
        </w:rPr>
        <w:instrText>ADDIN CSL_CITATION { "citationItems" : [ { "id" : "ITEM-1", "itemData" : { "author" : [ { "dropping-particle" : "", "family" : "Quetier, F., Lavorel, S. Thuiller, W. and Davies", "given" : "I.", "non-dropping-particle" : "", "parse-names" : false, "suffix" : "" } ], "container-title" : "Ecological Applications", "id" : "ITEM-1", "issued" : { "date-parts" : [ [ "2007" ] ] }, "page" : "2377-2386", "title" : "Plant-trait-based modeling assessment of ecosystem-service sensitivity to land-use change", "type" : "article-journal", "volume" : "17" }, "uris" : [ "http://www.mendeley.com/documents/?uuid=335904ae-b7d4-43ee-99b3-bd8d0b5a6fb9", "http://www.mendeley.com/documents/?uuid=78d4a05c-c259-4166-9d85-dd174134e525" ] } ], "mendeley" : { "formattedCitation" : "(Quetier, F., Lavorel, S. Thuiller, W. and Davies, 2007)", "plainTextFormattedCitation" : "(Quetier, F., Lavorel, S. Thuiller, W. and Davies, 2007)", "previouslyFormattedCitation" : "(Quetier, F., Lavorel, S. Thuiller, W. and Davies, 2007)" }, "properties" : {  }, "schema" : "https://github.com/citation-style-language/schema/raw/master/csl-citation.json" }</w:instrText>
      </w:r>
      <w:r w:rsidRPr="00946649">
        <w:rPr>
          <w:lang w:val="en-US"/>
        </w:rPr>
        <w:fldChar w:fldCharType="separate"/>
      </w:r>
      <w:r w:rsidRPr="00946649">
        <w:rPr>
          <w:lang w:val="en-US"/>
        </w:rPr>
        <w:t>(Quetier</w:t>
      </w:r>
      <w:r>
        <w:rPr>
          <w:rFonts w:cstheme="minorHAnsi"/>
          <w:lang w:val="en-US"/>
        </w:rPr>
        <w:t xml:space="preserve"> </w:t>
      </w:r>
      <w:r w:rsidR="00C56B4E" w:rsidRPr="00C56B4E">
        <w:rPr>
          <w:rFonts w:cstheme="minorHAnsi"/>
          <w:i/>
          <w:lang w:val="en-US"/>
        </w:rPr>
        <w:t>et al.</w:t>
      </w:r>
      <w:r w:rsidRPr="00946649">
        <w:rPr>
          <w:lang w:val="en-US"/>
        </w:rPr>
        <w:t>, 2007)</w:t>
      </w:r>
      <w:r w:rsidRPr="00946649">
        <w:rPr>
          <w:lang w:val="en-US"/>
        </w:rPr>
        <w:fldChar w:fldCharType="end"/>
      </w:r>
      <w:r w:rsidRPr="00946649">
        <w:rPr>
          <w:lang w:val="en-US"/>
        </w:rPr>
        <w:t xml:space="preserve">. In Eastern Europe and Central Asia, by 2050, yields of many irrigated crops show a mixed response, but water shortages mean that irrigation is unlikely to be able to continue at current levels, so yields could decrease by 50% or more </w:t>
      </w:r>
      <w:r w:rsidRPr="00946649">
        <w:rPr>
          <w:lang w:val="en-US"/>
        </w:rPr>
        <w:fldChar w:fldCharType="begin" w:fldLock="1"/>
      </w:r>
      <w:r w:rsidRPr="00946649">
        <w:rPr>
          <w:lang w:val="en-US"/>
        </w:rPr>
        <w:instrText>ADDIN CSL_CITATION { "citationItems" : [ { "id" : "ITEM-1", "itemData" : { "author" : [ { "dropping-particle" : "", "family" : "Sutton, W.R., Srivastava, J.P. and Neumann", "given" : "J.E.", "non-dropping-particle" : "", "parse-names" : false, "suffix" : "" } ], "id" : "ITEM-1", "issued" : { "date-parts" : [ [ "2013" ] ] }, "number-of-pages" : "201", "publisher-place" : "Washington D.C., USA.", "title" : "Looking Beyond the Horizon: How Climate Change Impacts and Adaptation responses Will Reshape Agriculture in Eastern Europe and Central Asia", "type" : "report" }, "uris" : [ "http://www.mendeley.com/documents/?uuid=f598ae1b-3917-4661-8f3d-218ec583bb6b", "http://www.mendeley.com/documents/?uuid=77cc1c63-7df9-47c4-b062-9f499a8f6f5b" ] } ], "mendeley" : { "formattedCitation" : "(Sutton, W.R., Srivastava, J.P. and Neumann, 2013)", "plainTextFormattedCitation" : "(Sutton, W.R., Srivastava, J.P. and Neumann, 2013)", "previouslyFormattedCitation" : "(Sutton, W.R., Srivastava, J.P. and Neumann, 2013)" }, "properties" : {  }, "schema" : "https://github.com/citation-style-language/schema/raw/master/csl-citation.json" }</w:instrText>
      </w:r>
      <w:r w:rsidRPr="00946649">
        <w:rPr>
          <w:lang w:val="en-US"/>
        </w:rPr>
        <w:fldChar w:fldCharType="separate"/>
      </w:r>
      <w:r w:rsidRPr="00946649">
        <w:rPr>
          <w:lang w:val="en-US"/>
        </w:rPr>
        <w:t>(Sutton</w:t>
      </w:r>
      <w:r>
        <w:rPr>
          <w:rFonts w:cstheme="minorHAnsi"/>
          <w:lang w:val="en-US"/>
        </w:rPr>
        <w:t xml:space="preserve"> </w:t>
      </w:r>
      <w:r w:rsidR="00C56B4E" w:rsidRPr="00C56B4E">
        <w:rPr>
          <w:rFonts w:cstheme="minorHAnsi"/>
          <w:i/>
          <w:lang w:val="en-US"/>
        </w:rPr>
        <w:t>et al.</w:t>
      </w:r>
      <w:r w:rsidRPr="00946649">
        <w:rPr>
          <w:lang w:val="en-US"/>
        </w:rPr>
        <w:t>, 2013)</w:t>
      </w:r>
      <w:r w:rsidRPr="00946649">
        <w:rPr>
          <w:lang w:val="en-US"/>
        </w:rPr>
        <w:fldChar w:fldCharType="end"/>
      </w:r>
      <w:r w:rsidRPr="00946649">
        <w:rPr>
          <w:lang w:val="en-US"/>
        </w:rPr>
        <w:t xml:space="preserve">. Other studies project decreases in agricultural production from combined effects of climate change and deteriorating land use practices in the Czech Republic </w:t>
      </w:r>
      <w:r w:rsidRPr="00946649">
        <w:rPr>
          <w:lang w:val="en-US"/>
        </w:rPr>
        <w:fldChar w:fldCharType="begin" w:fldLock="1"/>
      </w:r>
      <w:r w:rsidRPr="00946649">
        <w:rPr>
          <w:lang w:val="en-US"/>
        </w:rPr>
        <w:instrText>ADDIN CSL_CITATION { "citationItems" : [ { "id" : "ITEM-1", "itemData" : { "DOI" : "10.1016/j.landusepol.2012.12.012", "ISSN" : "0264-8377", "abstract" : "Climatic and land use change are amongst the greatest global\\nenvironmental pressures resulting from anthropogenic activities. Both\\nsignificantly influence the provision of crucial ecosystem services,\\nsuch as carbon sequestration, water flow regulation, and food and fibre\\nproduction, at a variety of scales. The aim of this study is to provide\\nspatially explicit information at a national level on climate and land\\nuse change impacts in order to assess changes in the provision of\\necosystem services. This work provides a qualitative and quantitative\\nanalysis of the impacts on selected ecosystem services (carbon\\nsequestration, food production and soil erosion) in the agricultural\\nsector of the Czech Republic. This assessment shows that, historical\\nland use trends and land use under projected climate scenarios display\\nsome shared spatial patterns. Specifically, these factors both lead to a\\nsignificant decrease of arable land in the border fringes of the Czech\\nRepublic, which is to some extent replaced by grasslands, in turn\\naffecting the provision of ecosystem services. Moreover, this assessment\\ncontributes to a useful method for integrating spatially explicit land\\nuse and climate change analysis that can be applied to other sectors or\\ntransition countries elsewhere. (C) 2012 Elsevier Ltd. All rights\\nreserved.", "author" : [ { "dropping-particle" : "", "family" : "Lorencova", "given" : "Eliska", "non-dropping-particle" : "", "parse-names" : false, "suffix" : "" }, { "dropping-particle" : "", "family" : "Frelichova", "given" : "Jana", "non-dropping-particle" : "", "parse-names" : false, "suffix" : "" }, { "dropping-particle" : "", "family" : "Nelson", "given" : "Edward", "non-dropping-particle" : "", "parse-names" : false, "suffix" : "" }, { "dropping-particle" : "", "family" : "Vackar", "given" : "David", "non-dropping-particle" : "", "parse-names" : false, "suffix" : "" } ], "container-title" : "Land Use Policy", "id" : "ITEM-1", "issued" : { "date-parts" : [ [ "2013" ] ] }, "page" : "183-194", "title" : "Past and future impacts of land use and climate change on agricultural ecosystem services in the Czech Republic", "type" : "article-journal", "volume" : "33" }, "uris" : [ "http://www.mendeley.com/documents/?uuid=a68d1752-b23b-4acd-94d7-1e4415ea406b", "http://www.mendeley.com/documents/?uuid=6e2601ae-4e92-4625-bd4f-38c879f96fad" ] } ], "mendeley" : { "formattedCitation" : "(Lorencova, Frelichova, Nelson, &amp; Vackar, 2013)", "plainTextFormattedCitation" : "(Lorencova, Frelichova, Nelson, &amp; Vackar, 2013)", "previouslyFormattedCitation" : "(Lorencova, Frelichova, Nelson, &amp; Vackar, 2013)" }, "properties" : {  }, "schema" : "https://github.com/citation-style-language/schema/raw/master/csl-citation.json" }</w:instrText>
      </w:r>
      <w:r w:rsidRPr="00946649">
        <w:rPr>
          <w:lang w:val="en-US"/>
        </w:rPr>
        <w:fldChar w:fldCharType="separate"/>
      </w:r>
      <w:r w:rsidRPr="00946649">
        <w:rPr>
          <w:lang w:val="en-US"/>
        </w:rPr>
        <w:t>(Lorencova</w:t>
      </w:r>
      <w:r>
        <w:rPr>
          <w:lang w:val="en-US"/>
        </w:rPr>
        <w:t xml:space="preserve"> </w:t>
      </w:r>
      <w:r w:rsidR="00C56B4E" w:rsidRPr="00C56B4E">
        <w:rPr>
          <w:i/>
          <w:lang w:val="en-US"/>
        </w:rPr>
        <w:t>et al.</w:t>
      </w:r>
      <w:r w:rsidRPr="00946649">
        <w:rPr>
          <w:lang w:val="en-US"/>
        </w:rPr>
        <w:t>, 2013)</w:t>
      </w:r>
      <w:r w:rsidRPr="00946649">
        <w:rPr>
          <w:lang w:val="en-US"/>
        </w:rPr>
        <w:fldChar w:fldCharType="end"/>
      </w:r>
      <w:r w:rsidRPr="00946649">
        <w:rPr>
          <w:lang w:val="en-US"/>
        </w:rPr>
        <w:t xml:space="preserve"> and across Western Europe </w:t>
      </w:r>
      <w:r w:rsidRPr="00946649">
        <w:rPr>
          <w:lang w:val="en-US"/>
        </w:rPr>
        <w:fldChar w:fldCharType="begin" w:fldLock="1"/>
      </w:r>
      <w:r w:rsidRPr="00946649">
        <w:rPr>
          <w:lang w:val="en-US"/>
        </w:rPr>
        <w:instrText>ADDIN CSL_CITATION { "citationItems" : [ { "id" : "ITEM-1", "itemData" : { "DOI" : "10.1016/j.ecolind.2011.09.004", "ISBN" : "1470-160X", "ISSN" : "1470160X", "PMID" : "304849800005", "abstract" : "This study develops an approach to mapping indicators of the potential of ecosystems to supply ecosystem services, and the impact of changes in land cover and use upon them. The study focuses on the EU-25 plus Switzerland and Norway, and develops the methodology proposed by Kienast et al. (2009), which uses expert-and literature-driven modelling methods. The methods are explored in relation to mapping and assessing four of the ecosystem services: \"Crop-based production\"; \"Wildlife products\"; \"Habitat diversity\"; and \"Recreation\". The potential to deliver services is assumed to be influenced by (a) land-use, (b) net primary production, and (c) bioclimatic and landscape properties such as mountainous terrain, adjacency to coastal and wetland ecosystems, as well as adjacency to landscape and nature protection zones. The novel aspect of this work is an analysis of whether the historical and the projected land use changes for the periods 1990-2000, 2000-2006, and 2000-2030 are likely to be supportive or degenerative in the capacity of ecosystems to deliver ecosystem services; we refer to these as 'marginal' or incremental changes. The latter are assessed by using land account data for 1990-2000 and 2000-2006 (LEAC, EEA, 2006) and EURURALIS 2.0 land use scenarios for 2000-2030. The results are reported at three spatial reporting units, i.e. (1) the NUTS-X regions, (2) the bioclimatic regions, and (3) the dominant landscape types. All mapped output has been compared with independently generated continent-wide assessments (maps of ecosystem services or environmental parameters/indicators), which revealed that the straightforward binary links work satisfactorily and generate plausible geographical patterns. This conclusion mainly holds for provisioning services. At the continental scale, the selected input parameters are thus valid proxies which can be used to assess the medium-term potential of landscapes to provide ecosystem services. For a subset of NUTS-x regions for which change trajectories for 1990-2000, 2000-2006 and 2000-2030 are available, trade-offs between the four services have been analyzed using cluster analyses. The latter allowed us to simultaneously analyze the state of the four services in year 2000 and the individual trajectories of each service over three time periods. As a result we obtained seven regions with distinct trade-off patterns. To our knowledge this is one of the first continental-wide analyses where land use trajectories are tak\u2026", "author" : [ { "dropping-particle" : "", "family" : "Haines-Young", "given" : "Roy", "non-dropping-particle" : "", "parse-names" : false, "suffix" : "" }, { "dropping-particle" : "", "family" : "Potschin", "given" : "Marion", "non-dropping-particle" : "", "parse-names" : false, "suffix" : "" }, { "dropping-particle" : "", "family" : "Kienast", "given" : "Felix", "non-dropping-particle" : "", "parse-names" : false, "suffix" : "" } ], "container-title" : "Ecological Indicators", "id" : "ITEM-1", "issued" : { "date-parts" : [ [ "2012" ] ] }, "page" : "39-53", "title" : "Indicators of ecosystem service potential at European scales: Mapping marginal changes and trade-offs", "type" : "article-journal", "volume" : "21" }, "uris" : [ "http://www.mendeley.com/documents/?uuid=7bfcaaa6-570b-4e3c-92c9-195d77f76e24", "http://www.mendeley.com/documents/?uuid=dad44274-8ce1-476f-8db0-5b147a66a0e9" ] } ], "mendeley" : { "formattedCitation" : "(Haines-Young, Potschin, &amp; Kienast, 2012)", "plainTextFormattedCitation" : "(Haines-Young, Potschin, &amp; Kienast, 2012)", "previouslyFormattedCitation" : "(Haines-Young, Potschin, &amp; Kienast, 2012)" }, "properties" : {  }, "schema" : "https://github.com/citation-style-language/schema/raw/master/csl-citation.json" }</w:instrText>
      </w:r>
      <w:r w:rsidRPr="00946649">
        <w:rPr>
          <w:lang w:val="en-US"/>
        </w:rPr>
        <w:fldChar w:fldCharType="separate"/>
      </w:r>
      <w:r w:rsidRPr="00946649">
        <w:rPr>
          <w:lang w:val="en-US"/>
        </w:rPr>
        <w:t>(Haines-Young</w:t>
      </w:r>
      <w:r>
        <w:rPr>
          <w:lang w:val="en-US"/>
        </w:rPr>
        <w:t xml:space="preserve"> </w:t>
      </w:r>
      <w:r w:rsidR="00C56B4E" w:rsidRPr="00C56B4E">
        <w:rPr>
          <w:i/>
          <w:lang w:val="en-US"/>
        </w:rPr>
        <w:t>et al.</w:t>
      </w:r>
      <w:r w:rsidRPr="00946649">
        <w:rPr>
          <w:lang w:val="en-US"/>
        </w:rPr>
        <w:t>, 2012)</w:t>
      </w:r>
      <w:r w:rsidRPr="00946649">
        <w:rPr>
          <w:lang w:val="en-US"/>
        </w:rPr>
        <w:fldChar w:fldCharType="end"/>
      </w:r>
      <w:r w:rsidRPr="00946649">
        <w:rPr>
          <w:lang w:val="en-US"/>
        </w:rPr>
        <w:t xml:space="preserve">. </w:t>
      </w:r>
    </w:p>
    <w:p w14:paraId="1AB78B7E" w14:textId="6D1D024A" w:rsidR="001E43D4" w:rsidRPr="00946649" w:rsidRDefault="001E43D4" w:rsidP="001E43D4">
      <w:pPr>
        <w:rPr>
          <w:lang w:val="en-US"/>
        </w:rPr>
      </w:pPr>
      <w:r w:rsidRPr="00946649">
        <w:rPr>
          <w:i/>
          <w:lang w:val="en-US"/>
        </w:rPr>
        <w:t>Timber production</w:t>
      </w:r>
      <w:r w:rsidRPr="00946649">
        <w:rPr>
          <w:lang w:val="en-US"/>
        </w:rPr>
        <w:t xml:space="preserve"> may decrease in many parts of Central Europe, but with increases predicted in northern parts of Western Europe. In Finland, forest stand models, in which tree growth is converted into site and then regional forest growth, calculate that, under an </w:t>
      </w:r>
      <w:r>
        <w:rPr>
          <w:lang w:val="en-US"/>
        </w:rPr>
        <w:t>Intergovernmental Platform on Climate Change</w:t>
      </w:r>
      <w:r w:rsidRPr="00946649">
        <w:rPr>
          <w:lang w:val="en-US"/>
        </w:rPr>
        <w:t xml:space="preserve"> </w:t>
      </w:r>
      <w:r w:rsidRPr="007F7ABA">
        <w:rPr>
          <w:lang w:val="en-US"/>
        </w:rPr>
        <w:t>SRES B2</w:t>
      </w:r>
      <w:r w:rsidRPr="00946649">
        <w:rPr>
          <w:lang w:val="en-US"/>
        </w:rPr>
        <w:t xml:space="preserve"> scenario</w:t>
      </w:r>
      <w:r w:rsidRPr="00946649">
        <w:rPr>
          <w:color w:val="222222"/>
          <w:lang w:val="en-US"/>
        </w:rPr>
        <w:t xml:space="preserve"> (based on the Special Report on Emissions Scenarios (</w:t>
      </w:r>
      <w:r w:rsidRPr="00946649">
        <w:rPr>
          <w:bCs/>
          <w:color w:val="222222"/>
          <w:lang w:val="en-US"/>
        </w:rPr>
        <w:t>SRES</w:t>
      </w:r>
      <w:r w:rsidRPr="00946649">
        <w:rPr>
          <w:color w:val="222222"/>
          <w:lang w:val="en-US"/>
        </w:rPr>
        <w:t>))</w:t>
      </w:r>
      <w:r w:rsidRPr="00946649">
        <w:rPr>
          <w:lang w:val="en-US"/>
        </w:rPr>
        <w:t xml:space="preserve">, pine growth in southern Finland could increase by 16% and in Lapland by 31%, while under a higher (SRES A2) emissions scenario these figures are 40% and 80% respectively </w:t>
      </w:r>
      <w:r w:rsidRPr="00946649">
        <w:rPr>
          <w:lang w:val="en-US"/>
        </w:rPr>
        <w:fldChar w:fldCharType="begin" w:fldLock="1"/>
      </w:r>
      <w:r w:rsidRPr="00946649">
        <w:rPr>
          <w:lang w:val="en-US"/>
        </w:rPr>
        <w:instrText>ADDIN CSL_CITATION { "citationItems" : [ { "id" : "ITEM-1", "itemData" : { "ISSN" : "18773435", "abstract" : "At a global level, it is estimated that nearly two-thirds of ecosystem services have been degraded in just fifty years. The additional stresses imposed by climate change will require extraordinary adaptation. This paper synthesises main result of a large Finnish project studying the vulnerability of key ecosystem services to climate change and the possibilities for the individual sectors to adapt to these changes. The project based its work on data and infrastructures of nine intensively studied areas belonging to the Finnish LTER (Long-Term Ecological Research) network. The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Goal conflicts between maximising service production and meeting environmental quality objectives were also identified. Adaptation options and impact thresholds identified together with local enterprises and experts are 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I", "non-dropping-particle" : "", "parse-names" : false, "suffix" : "" }, { "dropping-particle" : "", "family" : "Helenius", "given" : "J", "non-dropping-particle" : "", "parse-names" : false, "suffix" : "" }, { "dropping-particle" : "", "family" : "Hyv\u00e4rinen", "given" : "M", "non-dropping-particle" : "", "parse-names" : false, "suffix" : "" }, { "dropping-particle" : "", "family" : "Jylh\u00e4",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u00e4l\u00e4", "given" : "H", "non-dropping-particle" : "", "parse-names" : false, "suffix" : "" }, { "dropping-particle" : "", "family" : "Vuorenmaa", "given" : "J", "non-dropping-particle" : "", "parse-names" : false, "suffix" : "" } ], "container-title" : "Current Opinion in Environmental Sustainability", "id" : "ITEM-1", "issue" : "1", "issued" : { "date-parts" : [ [ "2013", "3" ] ] }, "note" :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page" : "26-40", "title" : "Impacts and adaptation options of climate change on ecosystem services in Finland: a model based study", "type" : "article-journal", "volume" : "5" }, "uris" : [ "http://www.mendeley.com/documents/?uuid=b9275a14-6c72-408a-a0dd-07f034c2e398", "http://www.mendeley.com/documents/?uuid=9198d506-cb8b-4961-aefa-eed0835da740" ] } ], "mendeley" : { "formattedCitation" : "(Forsius et al., 2013)", "plainTextFormattedCitation" : "(Forsius et al., 2013)", "previouslyFormattedCitation" : "(Forsius et al., 2013)" }, "properties" : {  }, "schema" : "https://github.com/citation-style-language/schema/raw/master/csl-citation.json" }</w:instrText>
      </w:r>
      <w:r w:rsidRPr="00946649">
        <w:rPr>
          <w:lang w:val="en-US"/>
        </w:rPr>
        <w:fldChar w:fldCharType="separate"/>
      </w:r>
      <w:r w:rsidRPr="00946649">
        <w:rPr>
          <w:lang w:val="en-US"/>
        </w:rPr>
        <w:t xml:space="preserve">(Forsius </w:t>
      </w:r>
      <w:r w:rsidR="00C56B4E" w:rsidRPr="00C56B4E">
        <w:rPr>
          <w:i/>
          <w:lang w:val="en-US"/>
        </w:rPr>
        <w:t>et al.</w:t>
      </w:r>
      <w:r w:rsidRPr="00946649">
        <w:rPr>
          <w:lang w:val="en-US"/>
        </w:rPr>
        <w:t>, 2013)</w:t>
      </w:r>
      <w:r w:rsidRPr="00946649">
        <w:rPr>
          <w:lang w:val="en-US"/>
        </w:rPr>
        <w:fldChar w:fldCharType="end"/>
      </w:r>
      <w:r w:rsidRPr="00946649">
        <w:rPr>
          <w:lang w:val="en-US"/>
        </w:rPr>
        <w:t>.</w:t>
      </w:r>
    </w:p>
    <w:p w14:paraId="0E6F33CC" w14:textId="0CEDCF11" w:rsidR="001E43D4" w:rsidRPr="00946649" w:rsidDel="007E6E8B" w:rsidRDefault="001E43D4" w:rsidP="001E43D4">
      <w:pPr>
        <w:rPr>
          <w:color w:val="000000"/>
          <w:lang w:val="en-US"/>
        </w:rPr>
      </w:pPr>
      <w:r w:rsidRPr="00946649" w:rsidDel="007E6E8B">
        <w:rPr>
          <w:color w:val="000000"/>
          <w:lang w:val="en-US"/>
        </w:rPr>
        <w:t xml:space="preserve">In the </w:t>
      </w:r>
      <w:r w:rsidRPr="00946649" w:rsidDel="007E6E8B">
        <w:rPr>
          <w:color w:val="000000"/>
          <w:lang w:val="en-US" w:eastAsia="zh-CN"/>
        </w:rPr>
        <w:t>EU</w:t>
      </w:r>
      <w:r w:rsidRPr="00946649">
        <w:rPr>
          <w:color w:val="000000"/>
          <w:lang w:val="en-US" w:eastAsia="zh-CN"/>
        </w:rPr>
        <w:t>-</w:t>
      </w:r>
      <w:r w:rsidRPr="00946649" w:rsidDel="007E6E8B">
        <w:rPr>
          <w:color w:val="000000"/>
          <w:lang w:val="en-US"/>
        </w:rPr>
        <w:t xml:space="preserve">27, demand for </w:t>
      </w:r>
      <w:r w:rsidRPr="00946649" w:rsidDel="007E6E8B">
        <w:rPr>
          <w:i/>
          <w:color w:val="000000"/>
          <w:lang w:val="en-US"/>
        </w:rPr>
        <w:t>biomass-based wood for energy</w:t>
      </w:r>
      <w:r w:rsidRPr="00946649" w:rsidDel="007E6E8B">
        <w:rPr>
          <w:color w:val="000000"/>
          <w:lang w:val="en-US"/>
        </w:rPr>
        <w:t>, and wood products are both projected to increase from 2010</w:t>
      </w:r>
      <w:r w:rsidRPr="00946649">
        <w:rPr>
          <w:color w:val="000000"/>
          <w:lang w:val="en-US"/>
        </w:rPr>
        <w:t xml:space="preserve"> to </w:t>
      </w:r>
      <w:r w:rsidRPr="00946649" w:rsidDel="007E6E8B">
        <w:rPr>
          <w:color w:val="000000"/>
          <w:lang w:val="en-US"/>
        </w:rPr>
        <w:t xml:space="preserve">2030 under a </w:t>
      </w:r>
      <w:r w:rsidRPr="0084413E" w:rsidDel="007E6E8B">
        <w:rPr>
          <w:i/>
          <w:color w:val="000000"/>
          <w:lang w:val="en-US"/>
        </w:rPr>
        <w:t>global markets</w:t>
      </w:r>
      <w:r w:rsidRPr="00946649" w:rsidDel="007E6E8B">
        <w:rPr>
          <w:color w:val="000000"/>
          <w:lang w:val="en-US"/>
        </w:rPr>
        <w:t xml:space="preserve"> scenario </w:t>
      </w:r>
      <w:r w:rsidRPr="00946649">
        <w:rPr>
          <w:color w:val="000000"/>
          <w:lang w:val="en-US"/>
        </w:rPr>
        <w:fldChar w:fldCharType="begin" w:fldLock="1"/>
      </w:r>
      <w:r>
        <w:rPr>
          <w:color w:val="000000"/>
          <w:lang w:val="en-US"/>
        </w:rPr>
        <w:instrText>ADDIN CSL_CITATION { "citationItems" : [ { "id" : "ITEM-1",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1", "issued" : { "date-parts" : [ [ "2014" ] ] }, "page" : "155-165", "publisher" : "Elsevier", "title" : "Assessing impacts of intensified biomass production and biodiversity protection on ecosystem services provided by European forests", "type" : "article-journal", "volume" : "9" }, "uris" : [ "http://www.mendeley.com/documents/?uuid=c557c9eb-8d15-4451-829a-f5e0226d484b", "http://www.mendeley.com/documents/?uuid=2023da2d-6509-48f9-adc1-990057ac0ddf" ] } ], "mendeley" : { "formattedCitation" : "(Verkerk et al., 2014a)", "plainTextFormattedCitation" : "(Verkerk et al., 2014a)", "previouslyFormattedCitation" : "(Verkerk et al., 2014a)" }, "properties" : {  }, "schema" : "https://github.com/citation-style-language/schema/raw/master/csl-citation.json" }</w:instrText>
      </w:r>
      <w:r w:rsidRPr="00946649">
        <w:rPr>
          <w:color w:val="000000"/>
          <w:lang w:val="en-US"/>
        </w:rPr>
        <w:fldChar w:fldCharType="separate"/>
      </w:r>
      <w:r w:rsidRPr="00FF4458">
        <w:rPr>
          <w:color w:val="000000"/>
          <w:lang w:val="en-US"/>
        </w:rPr>
        <w:t xml:space="preserve">(Verkerk </w:t>
      </w:r>
      <w:r w:rsidR="00C56B4E" w:rsidRPr="00C56B4E">
        <w:rPr>
          <w:i/>
          <w:color w:val="000000"/>
          <w:lang w:val="en-US"/>
        </w:rPr>
        <w:t>et al.</w:t>
      </w:r>
      <w:r w:rsidRPr="00FF4458">
        <w:rPr>
          <w:color w:val="000000"/>
          <w:lang w:val="en-US"/>
        </w:rPr>
        <w:t>, 2014)</w:t>
      </w:r>
      <w:r w:rsidRPr="00946649">
        <w:rPr>
          <w:color w:val="000000"/>
          <w:lang w:val="en-US"/>
        </w:rPr>
        <w:fldChar w:fldCharType="end"/>
      </w:r>
      <w:r w:rsidRPr="00946649" w:rsidDel="007E6E8B">
        <w:rPr>
          <w:color w:val="000000"/>
          <w:lang w:val="en-US"/>
        </w:rPr>
        <w:t>, but the production and consumption of wood products is lower and could slow under</w:t>
      </w:r>
      <w:r w:rsidRPr="00946649">
        <w:rPr>
          <w:color w:val="000000"/>
          <w:lang w:val="en-US"/>
        </w:rPr>
        <w:t xml:space="preserve"> the</w:t>
      </w:r>
      <w:r w:rsidRPr="00946649" w:rsidDel="007E6E8B">
        <w:rPr>
          <w:color w:val="000000"/>
          <w:lang w:val="en-US"/>
        </w:rPr>
        <w:t xml:space="preserve"> </w:t>
      </w:r>
      <w:r w:rsidRPr="0084413E" w:rsidDel="007E6E8B">
        <w:rPr>
          <w:i/>
          <w:color w:val="000000"/>
          <w:lang w:val="en-US"/>
        </w:rPr>
        <w:t>regional sustainability</w:t>
      </w:r>
      <w:r w:rsidRPr="00946649" w:rsidDel="007E6E8B">
        <w:rPr>
          <w:color w:val="000000"/>
          <w:lang w:val="en-US"/>
        </w:rPr>
        <w:t xml:space="preserve"> </w:t>
      </w:r>
      <w:r w:rsidRPr="00946649">
        <w:rPr>
          <w:color w:val="000000"/>
          <w:lang w:val="en-US"/>
        </w:rPr>
        <w:t xml:space="preserve">scenario </w:t>
      </w:r>
      <w:r w:rsidRPr="00946649">
        <w:rPr>
          <w:color w:val="000000"/>
          <w:lang w:val="en-US"/>
        </w:rPr>
        <w:fldChar w:fldCharType="begin" w:fldLock="1"/>
      </w:r>
      <w:r>
        <w:rPr>
          <w:color w:val="000000"/>
          <w:lang w:val="en-US"/>
        </w:rPr>
        <w:instrText>ADDIN CSL_CITATION { "citationItems" : [ { "id" : "ITEM-1", "itemData" : { "DOI" : "10.1139/cjfr-2012-0139", "ISBN" : "0045-5067", "ISSN" : "0045-5067", "abstract" : "Promotion of renewable energy sources in Europe is foreseen to result in a dramatic increase in the demand for woody biomass. This paper assesses whether wood resources in the European Union (EU) will support future demand. Possible implications for countries with ample forest resources and a well-developed forest industry, such as Sweden, of an expected mounting demand pressure are discussed. Other drivers of change in global wood product markets posing challenges for the forest sector in general are also addressed. These drivers are reviewed and, together with the results from the EUwood project and econometric wood market models, analyzed as to their impacts on the Swedish forest sector. Demand is foreseen to vastly exceed the potential supply of woody biomass in Europe, putting a tremendous pressure on the Swedish forest resource and necessitating trade-offs between different ecosystem services. Further, projections suggest that Sweden will decrease in importance in production as well as consumption terms for all wood products.", "author" : [ { "dropping-particle" : "", "family" : "Jonsson", "given" : "Ragnar", "non-dropping-particle" : "", "parse-names" : false, "suffix" : "" } ], "container-title" : "Canadian Journal of Forest Research-Revue Canadienne De Recherche Forestiere", "id" : "ITEM-1", "issue" : "4", "issued" : { "date-parts" : [ [ "2013" ] ] }, "page" : "405-418", "title" : "How to cope with changing demand conditions - The Swedish forest sector as a case study: an analysis of major drivers of change in the use of wood resources", "type" : "article-journal", "volume" : "43" }, "uris" : [ "http://www.mendeley.com/documents/?uuid=21155611-2d6b-4d15-a7a4-b3df1bfe3df2", "http://www.mendeley.com/documents/?uuid=01843081-c988-4273-badc-f246cf7a6d87" ] } ], "mendeley" : { "formattedCitation" : "(R. Jonsson, 2013)", "plainTextFormattedCitation" : "(R. Jonsson, 2013)", "previouslyFormattedCitation" : "(R. Jonsson, 2013)" }, "properties" : {  }, "schema" : "https://github.com/citation-style-language/schema/raw/master/csl-citation.json" }</w:instrText>
      </w:r>
      <w:r w:rsidRPr="00946649">
        <w:rPr>
          <w:color w:val="000000"/>
          <w:lang w:val="en-US"/>
        </w:rPr>
        <w:fldChar w:fldCharType="separate"/>
      </w:r>
      <w:r w:rsidRPr="006D7D32">
        <w:rPr>
          <w:color w:val="000000"/>
          <w:lang w:val="en-US"/>
        </w:rPr>
        <w:t>(Jonsson, 2013)</w:t>
      </w:r>
      <w:r w:rsidRPr="00946649">
        <w:rPr>
          <w:color w:val="000000"/>
          <w:lang w:val="en-US"/>
        </w:rPr>
        <w:fldChar w:fldCharType="end"/>
      </w:r>
      <w:r w:rsidRPr="00946649" w:rsidDel="007E6E8B">
        <w:rPr>
          <w:color w:val="000000"/>
          <w:lang w:val="en-US"/>
        </w:rPr>
        <w:t>, with Eastern Europe accounting for a greater proportion of production and consumption of solid wood, pulp and paper products. The increasing demand, especially for wood-based energy</w:t>
      </w:r>
      <w:r w:rsidRPr="00946649">
        <w:rPr>
          <w:color w:val="000000"/>
          <w:lang w:val="en-US"/>
        </w:rPr>
        <w:t>,</w:t>
      </w:r>
      <w:r w:rsidRPr="00946649" w:rsidDel="007E6E8B">
        <w:rPr>
          <w:color w:val="000000"/>
          <w:lang w:val="en-US"/>
        </w:rPr>
        <w:t xml:space="preserve"> means that EU</w:t>
      </w:r>
      <w:r w:rsidRPr="00946649">
        <w:rPr>
          <w:color w:val="000000"/>
          <w:lang w:val="en-US"/>
        </w:rPr>
        <w:t>-</w:t>
      </w:r>
      <w:r w:rsidRPr="00946649" w:rsidDel="007E6E8B">
        <w:rPr>
          <w:color w:val="000000"/>
          <w:lang w:val="en-US"/>
        </w:rPr>
        <w:t>27 supply may not meet the future demand for raw</w:t>
      </w:r>
      <w:r w:rsidRPr="00946649">
        <w:rPr>
          <w:color w:val="000000"/>
          <w:lang w:val="en-US"/>
        </w:rPr>
        <w:t xml:space="preserve"> wood</w:t>
      </w:r>
      <w:r w:rsidRPr="00946649" w:rsidDel="007E6E8B">
        <w:rPr>
          <w:color w:val="000000"/>
          <w:lang w:val="en-US"/>
        </w:rPr>
        <w:t xml:space="preserve"> materials. </w:t>
      </w:r>
    </w:p>
    <w:p w14:paraId="5B22D679" w14:textId="31EBBAC7" w:rsidR="001E43D4" w:rsidRPr="00946649" w:rsidRDefault="001E43D4" w:rsidP="001E43D4">
      <w:pPr>
        <w:rPr>
          <w:lang w:val="en-US"/>
        </w:rPr>
      </w:pPr>
      <w:r w:rsidRPr="00946649">
        <w:rPr>
          <w:lang w:val="en-US"/>
        </w:rPr>
        <w:t>For fish production, the maximum catch potential could increase in Western Europe, especially in high latitude seas (&gt;50</w:t>
      </w:r>
      <w:r w:rsidRPr="00946649">
        <w:rPr>
          <w:vertAlign w:val="superscript"/>
          <w:lang w:val="en-US"/>
        </w:rPr>
        <w:t>o</w:t>
      </w:r>
      <w:r w:rsidRPr="00946649">
        <w:rPr>
          <w:lang w:val="en-US"/>
        </w:rPr>
        <w:t>N), with an average yield increase of 30-70% (</w:t>
      </w:r>
      <w:r w:rsidRPr="00946649">
        <w:rPr>
          <w:b/>
          <w:lang w:val="en-US"/>
        </w:rPr>
        <w:t>Figure 2.52</w:t>
      </w:r>
      <w:r w:rsidRPr="00946649">
        <w:rPr>
          <w:lang w:val="en-US"/>
        </w:rPr>
        <w:t xml:space="preserve">), depending on assumptions about the effects of ocean acidification on fish ecophysiology </w:t>
      </w:r>
      <w:r w:rsidRPr="00946649">
        <w:rPr>
          <w:lang w:val="en-US"/>
        </w:rPr>
        <w:fldChar w:fldCharType="begin" w:fldLock="1"/>
      </w:r>
      <w:r w:rsidRPr="00946649">
        <w:rPr>
          <w:lang w:val="en-US"/>
        </w:rPr>
        <w:instrText>ADDIN CSL_CITATION { "citationItems" : [ { "id" : "ITEM-1", "itemData" : { "author" : [ { "dropping-particle" : "", "family" : "Cheung, W. W. L., Pinnegar, J., Merino, G., Jones, M.C. and Barange", "given" : "M.", "non-dropping-particle" : "", "parse-names" : false, "suffix" : "" } ], "container-title" : "Marine and Freshwater Ecosystems", "id" : "ITEM-1", "issue" : "3", "issued" : { "date-parts" : [ [ "2012" ] ] }, "page" : "368-388", "title" : "Review of climate change impacts on marine fisheries in the UK and Ireland.", "type" : "article-journal", "volume" : "22" }, "uris" : [ "http://www.mendeley.com/documents/?uuid=5093a41f-0d3b-4dad-a3fb-a0865b858d3e", "http://www.mendeley.com/documents/?uuid=4bd86dbd-bf1c-4ef4-8db9-fafc30343dc0" ] } ], "mendeley" : { "formattedCitation" : "(Cheung, W. W. L., Pinnegar, J., Merino, G., Jones, M.C. and Barange, 2012)", "plainTextFormattedCitation" : "(Cheung, W. W. L., Pinnegar, J., Merino, G., Jones, M.C. and Barange, 2012)", "previouslyFormattedCitation" : "(Cheung, W. W. L., Pinnegar, J., Merino, G., Jones, M.C. and Barange, 2012)" }, "properties" : {  }, "schema" : "https://github.com/citation-style-language/schema/raw/master/csl-citation.json" }</w:instrText>
      </w:r>
      <w:r w:rsidRPr="00946649">
        <w:rPr>
          <w:lang w:val="en-US"/>
        </w:rPr>
        <w:fldChar w:fldCharType="separate"/>
      </w:r>
      <w:r w:rsidRPr="00946649">
        <w:rPr>
          <w:lang w:val="en-US"/>
        </w:rPr>
        <w:t>(Cheung</w:t>
      </w:r>
      <w:r>
        <w:rPr>
          <w:lang w:val="en-US"/>
        </w:rPr>
        <w:t xml:space="preserve"> </w:t>
      </w:r>
      <w:r w:rsidR="00C56B4E" w:rsidRPr="00C56B4E">
        <w:rPr>
          <w:i/>
          <w:lang w:val="en-US"/>
        </w:rPr>
        <w:t>et al.</w:t>
      </w:r>
      <w:r w:rsidRPr="00946649">
        <w:rPr>
          <w:lang w:val="en-US"/>
        </w:rPr>
        <w:t>, 2012)</w:t>
      </w:r>
      <w:r w:rsidRPr="00946649">
        <w:rPr>
          <w:lang w:val="en-US"/>
        </w:rPr>
        <w:fldChar w:fldCharType="end"/>
      </w:r>
      <w:r w:rsidRPr="00946649">
        <w:rPr>
          <w:lang w:val="en-US"/>
        </w:rPr>
        <w:t>.</w:t>
      </w:r>
    </w:p>
    <w:p w14:paraId="752CC2BB" w14:textId="76E292AE" w:rsidR="00EB611F" w:rsidRPr="00EB611F" w:rsidRDefault="00EB611F" w:rsidP="00EB611F">
      <w:pPr>
        <w:rPr>
          <w:lang w:val="en-US"/>
        </w:rPr>
      </w:pPr>
      <w:r>
        <w:rPr>
          <w:lang w:eastAsia="en-GB"/>
        </w:rPr>
        <w:lastRenderedPageBreak/>
        <w:drawing>
          <wp:inline distT="0" distB="0" distL="0" distR="0" wp14:anchorId="6D2202E3" wp14:editId="0C6CE1B6">
            <wp:extent cx="5731510" cy="5127625"/>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5731510" cy="5127625"/>
                    </a:xfrm>
                    <a:prstGeom prst="rect">
                      <a:avLst/>
                    </a:prstGeom>
                  </pic:spPr>
                </pic:pic>
              </a:graphicData>
            </a:graphic>
          </wp:inline>
        </w:drawing>
      </w:r>
    </w:p>
    <w:p w14:paraId="28ABC54C" w14:textId="77777777" w:rsidR="001E43D4" w:rsidRPr="00946649" w:rsidRDefault="001E43D4" w:rsidP="001E43D4">
      <w:pPr>
        <w:rPr>
          <w:b/>
          <w:bCs/>
          <w:lang w:val="en-US"/>
        </w:rPr>
      </w:pPr>
      <w:r w:rsidRPr="00946649" w:rsidDel="007E6E8B">
        <w:rPr>
          <w:lang w:val="en-US"/>
        </w:rPr>
        <w:t xml:space="preserve">Within Europe and Central Asia, the main biodiesel and bioethanol producers and consumers are within the </w:t>
      </w:r>
      <w:r w:rsidRPr="00946649">
        <w:rPr>
          <w:rFonts w:cstheme="minorHAnsi"/>
          <w:iCs/>
          <w:lang w:val="en-US"/>
        </w:rPr>
        <w:t>European Union</w:t>
      </w:r>
      <w:r w:rsidRPr="00946649" w:rsidDel="007E6E8B">
        <w:rPr>
          <w:lang w:val="en-US"/>
        </w:rPr>
        <w:t xml:space="preserve">. </w:t>
      </w:r>
      <w:r>
        <w:t xml:space="preserve">Based on the </w:t>
      </w:r>
      <w:r w:rsidRPr="0084413E">
        <w:t>Special Report on Emission Scenarios</w:t>
      </w:r>
      <w:r>
        <w:t xml:space="preserve"> </w:t>
      </w:r>
      <w:r>
        <w:fldChar w:fldCharType="begin" w:fldLock="1"/>
      </w:r>
      <w:r>
        <w:instrText>ADDIN CSL_CITATION { "citationItems" : [ { "id" : "ITEM-1", "itemData" : { "author" : [ { "dropping-particle" : "", "family" : "Nakicenovic", "given" : "N", "non-dropping-particle" : "", "parse-names" : false, "suffix" : "" }, { "dropping-particle" : "", "family" : "Swart", "given" : "Rob", "non-dropping-particle" : "", "parse-names" : false, "suffix" : "" } ], "id" : "ITEM-1", "issued" : { "date-parts" : [ [ "2000" ] ] }, "publisher" : "Cambridge University Press", "publisher-place" : "Cambridge", "title" : "Special report on emission scenarios", "type" : "book" }, "uris" : [ "http://www.mendeley.com/documents/?uuid=8f17c4c0-307d-4d5e-b813-b3b32b50d9dd" ] } ], "mendeley" : { "formattedCitation" : "(Nakicenovic &amp; Swart, 2000)", "plainTextFormattedCitation" : "(Nakicenovic &amp; Swart, 2000)", "previouslyFormattedCitation" : "(Nakicenovic &amp; Swart, 2000)" }, "properties" : {  }, "schema" : "https://github.com/citation-style-language/schema/raw/master/csl-citation.json" }</w:instrText>
      </w:r>
      <w:r>
        <w:fldChar w:fldCharType="separate"/>
      </w:r>
      <w:r w:rsidRPr="004E444E">
        <w:t>(Nakicenovic &amp; Swart, 2000)</w:t>
      </w:r>
      <w:r>
        <w:fldChar w:fldCharType="end"/>
      </w:r>
      <w:r>
        <w:t xml:space="preserve">, the scenarios </w:t>
      </w:r>
      <w:r w:rsidRPr="00946649" w:rsidDel="007E6E8B">
        <w:rPr>
          <w:lang w:val="en-US"/>
        </w:rPr>
        <w:t xml:space="preserve">for the spatial allocation of </w:t>
      </w:r>
      <w:r w:rsidRPr="00946649" w:rsidDel="007E6E8B">
        <w:rPr>
          <w:i/>
          <w:lang w:val="en-US"/>
        </w:rPr>
        <w:t>biofuel crops</w:t>
      </w:r>
      <w:r w:rsidRPr="00946649" w:rsidDel="007E6E8B">
        <w:rPr>
          <w:lang w:val="en-US"/>
        </w:rPr>
        <w:t xml:space="preserve"> within </w:t>
      </w:r>
      <w:r w:rsidRPr="00946649">
        <w:rPr>
          <w:lang w:val="en-US"/>
        </w:rPr>
        <w:t>the EU-27 region</w:t>
      </w:r>
      <w:r w:rsidRPr="00946649" w:rsidDel="007E6E8B">
        <w:rPr>
          <w:lang w:val="en-US"/>
        </w:rPr>
        <w:t xml:space="preserve"> showed that by 2030</w:t>
      </w:r>
      <w:r w:rsidRPr="00946649">
        <w:rPr>
          <w:lang w:val="en-US"/>
        </w:rPr>
        <w:t>,</w:t>
      </w:r>
      <w:r w:rsidRPr="00946649" w:rsidDel="007E6E8B">
        <w:rPr>
          <w:lang w:val="en-US"/>
        </w:rPr>
        <w:t xml:space="preserve"> for different storylines with various political and economic circumstances</w:t>
      </w:r>
      <w:r w:rsidRPr="00946649">
        <w:rPr>
          <w:lang w:val="en-US"/>
        </w:rPr>
        <w:t>,</w:t>
      </w:r>
      <w:r w:rsidRPr="00946649" w:rsidDel="007E6E8B">
        <w:rPr>
          <w:lang w:val="en-US"/>
        </w:rPr>
        <w:t xml:space="preserve"> some regions are projected to have a higher share of biofuel crops </w:t>
      </w:r>
      <w:r w:rsidRPr="00946649">
        <w:rPr>
          <w:lang w:val="en-US"/>
        </w:rPr>
        <w:fldChar w:fldCharType="begin" w:fldLock="1"/>
      </w:r>
      <w:r w:rsidRPr="00946649">
        <w:rPr>
          <w:lang w:val="en-US"/>
        </w:rPr>
        <w:instrText>ADDIN CSL_CITATION { "citationItems" : [ { "id" : "ITEM-1", "itemData" : { "DOI" : "10.1016/j.jenvman.2010.02.022", "ISBN" : "0301-4797", "ISSN" : "03014797", "PMID" : "20227165", "abstract" : "This paper presents an assessment of the potential impact of the EUs biofuel directive on European land use and biodiversity. In a spatially explicit analysis, it is determined which ecologically valuable land use types are likely to be directly replaced by biofuel crops. In addition, it is determined which land use types may be indirectly replaced by biofuel crops through competition over land between biofuel and food crops. Four scenarios of land use change are analyzed for the period 2000-2030 while for each scenario two policy variants are analyzed respectively with and without implementation of the biofuel directive. The results indicate that the area of semi natural vegetation, forest and High Nature Value farmland directly replaced by biofuel crops is small in all scenarios and differs little between policy variants. The direct effects of the directive on European land use and biodiversity therefore are relatively minor. The indirect effects of the directive on European land use and biodiversity are much larger than its direct effects. The area semi natural vegetation is found to be 3-8% smaller in policy variants with the directive as compared to policy variants without the directive. In contrast, little difference is found between the policy variants with respect to the forest area. The results of this study show that the expected indirect effects of the directive on biodiversity are much greater than its direct effects. This suggests that indirect effects need to be taken explicitly into account in assessing the environmental effects of biofuel crop cultivation and designing sustainable pathways for implementing biofuel policies. ?? 2010 Elsevier Ltd.", "author" : [ { "dropping-particle" : "", "family" : "Hellmann", "given" : "Fritz", "non-dropping-particle" : "", "parse-names" : false, "suffix" : "" }, { "dropping-particle" : "", "family" : "Verburg", "given" : "Peter H.", "non-dropping-particle" : "", "parse-names" : false, "suffix" : "" } ], "container-title" : "Journal of Environmental Management", "id" : "ITEM-1", "issue" : "6", "issued" : { "date-parts" : [ [ "2010" ] ] }, "page" : "1389-1396", "publisher" : "Elsevier Ltd", "title" : "Impact assessment of the European biofuel directive on land use and biodiversity", "type" : "article-journal", "volume" : "91" }, "uris" : [ "http://www.mendeley.com/documents/?uuid=75d1fb8c-1f18-4ce9-8cb6-ba41779e86c9", "http://www.mendeley.com/documents/?uuid=5d8e8b79-1dd4-4756-8130-598720f6e8a8" ] } ], "mendeley" : { "formattedCitation" : "(Hellmann &amp; Verburg, 2010)", "plainTextFormattedCitation" : "(Hellmann &amp; Verburg, 2010)", "previouslyFormattedCitation" : "(Hellmann &amp; Verburg, 2010)" }, "properties" : {  }, "schema" : "https://github.com/citation-style-language/schema/raw/master/csl-citation.json" }</w:instrText>
      </w:r>
      <w:r w:rsidRPr="00946649">
        <w:rPr>
          <w:lang w:val="en-US"/>
        </w:rPr>
        <w:fldChar w:fldCharType="separate"/>
      </w:r>
      <w:r w:rsidRPr="00946649">
        <w:rPr>
          <w:lang w:val="en-US"/>
        </w:rPr>
        <w:t>(Hellmann &amp; Verburg, 2010)</w:t>
      </w:r>
      <w:r w:rsidRPr="00946649">
        <w:rPr>
          <w:lang w:val="en-US"/>
        </w:rPr>
        <w:fldChar w:fldCharType="end"/>
      </w:r>
      <w:r w:rsidRPr="00946649">
        <w:rPr>
          <w:lang w:val="en-US"/>
        </w:rPr>
        <w:t xml:space="preserve"> (</w:t>
      </w:r>
      <w:r w:rsidRPr="00946649">
        <w:rPr>
          <w:b/>
          <w:lang w:val="en-US"/>
        </w:rPr>
        <w:t>Figure 2.53</w:t>
      </w:r>
      <w:r w:rsidRPr="00946649">
        <w:rPr>
          <w:lang w:val="en-US"/>
        </w:rPr>
        <w:t>).</w:t>
      </w:r>
      <w:r w:rsidRPr="00946649" w:rsidDel="007E6E8B">
        <w:rPr>
          <w:lang w:val="en-US"/>
        </w:rPr>
        <w:t xml:space="preserve"> </w:t>
      </w:r>
    </w:p>
    <w:p w14:paraId="1A4D9BA5" w14:textId="55DBCA5D" w:rsidR="00EB611F" w:rsidRPr="00EB611F" w:rsidRDefault="00EB611F" w:rsidP="00EB611F">
      <w:pPr>
        <w:rPr>
          <w:lang w:val="en-US"/>
        </w:rPr>
      </w:pPr>
      <w:r>
        <w:rPr>
          <w:lang w:eastAsia="en-GB"/>
        </w:rPr>
        <w:lastRenderedPageBreak/>
        <w:drawing>
          <wp:inline distT="0" distB="0" distL="0" distR="0" wp14:anchorId="6BEF3729" wp14:editId="39E5DB26">
            <wp:extent cx="5731510" cy="672655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731510" cy="6726555"/>
                    </a:xfrm>
                    <a:prstGeom prst="rect">
                      <a:avLst/>
                    </a:prstGeom>
                  </pic:spPr>
                </pic:pic>
              </a:graphicData>
            </a:graphic>
          </wp:inline>
        </w:drawing>
      </w:r>
    </w:p>
    <w:p w14:paraId="2113F749" w14:textId="7D3C3DD7" w:rsidR="001E43D4" w:rsidRPr="00946649" w:rsidRDefault="001E43D4" w:rsidP="001E43D4">
      <w:pPr>
        <w:rPr>
          <w:lang w:val="en-US"/>
        </w:rPr>
      </w:pPr>
      <w:r w:rsidRPr="00946649">
        <w:rPr>
          <w:lang w:val="en-US"/>
        </w:rPr>
        <w:t xml:space="preserve">For 2050 under a </w:t>
      </w:r>
      <w:r w:rsidRPr="0084413E">
        <w:rPr>
          <w:i/>
          <w:lang w:val="en-US"/>
        </w:rPr>
        <w:t>business-as-usual</w:t>
      </w:r>
      <w:r w:rsidRPr="00946649">
        <w:rPr>
          <w:lang w:val="en-US"/>
        </w:rPr>
        <w:t xml:space="preserve"> scenario, biofuel potential amounts annually to 3.6 EJ (Western Europe), 6.3 EJ (</w:t>
      </w:r>
      <w:r>
        <w:rPr>
          <w:lang w:val="en-US"/>
        </w:rPr>
        <w:t>Central Europe</w:t>
      </w:r>
      <w:r w:rsidRPr="00946649">
        <w:rPr>
          <w:lang w:val="en-US"/>
        </w:rPr>
        <w:t xml:space="preserve">), and 7.9 EJ (Central Asia and Russian Federation) </w:t>
      </w:r>
      <w:r w:rsidRPr="00946649">
        <w:rPr>
          <w:lang w:val="en-US"/>
        </w:rPr>
        <w:fldChar w:fldCharType="begin" w:fldLock="1"/>
      </w:r>
      <w:r w:rsidRPr="00946649">
        <w:rPr>
          <w:lang w:val="en-US"/>
        </w:rPr>
        <w:instrText>ADDIN CSL_CITATION { "citationItems" : [ { "id" : "ITEM-1", "itemData" : { "DOI" : "10.1016/j.biombioe.2011.04.035", "ISSN" : "09619534", "author" : [ { "dropping-particle" : "", "family" : "Haberl", "given" : "Helmut", "non-dropping-particle" : "", "parse-names" : false, "suffix" : "" }, { "dropping-particle" : "", "family" : "Erb", "given" : "Karl-Heinz", "non-dropping-particle" : "", "parse-names" : false, "suffix" : "" }, { "dropping-particle" : "", "family" : "Krausmann", "given" : "Fridolin", "non-dropping-particle" : "", "parse-names" : false, "suffix" : "" }, { "dropping-particle" : "", "family" : "Bondeau", "given" : "Alberte", "non-dropping-particle" : "", "parse-names" : false, "suffix" : "" }, { "dropping-particle" : "", "family" : "Lauk", "given" : "Christian", "non-dropping-particle" : "", "parse-names" : false, "suffix" : "" }, { "dropping-particle" : "", "family" : "M?ller", "given" : "Christoph", "non-dropping-particle" : "", "parse-names" : false, "suffix" : "" }, { "dropping-particle" : "", "family" : "Plutzar", "given" : "Christoph", "non-dropping-particle" : "", "parse-names" : false, "suffix" : "" }, { "dropping-particle" : "", "family" : "Steinberger", "given" : "Julia K.", "non-dropping-particle" : "", "parse-names" : false, "suffix" : "" } ], "container-title" : "Biomass and Bioenergy", "id" : "ITEM-1", "issue" : "12", "issued" : { "date-parts" : [ [ "2011", "12" ] ] }, "page" : "4753-4769", "title" : "Global bioenergy potentials from agricultural land in 2050: Sensitivity to climate change, diets and yields", "type" : "article-journal", "volume" : "35" }, "uris" : [ "http://www.mendeley.com/documents/?uuid=7f187005-2660-4851-9054-1fe9ee796f8e", "http://www.mendeley.com/documents/?uuid=aa1cba69-ecc5-4a47-82fb-e1532a8ed3d0" ] } ], "mendeley" : { "formattedCitation" : "(Haberl et al., 2011)", "plainTextFormattedCitation" : "(Haberl et al., 2011)", "previouslyFormattedCitation" : "(Haberl et al., 2011)" }, "properties" : {  }, "schema" : "https://github.com/citation-style-language/schema/raw/master/csl-citation.json" }</w:instrText>
      </w:r>
      <w:r w:rsidRPr="00946649">
        <w:rPr>
          <w:lang w:val="en-US"/>
        </w:rPr>
        <w:fldChar w:fldCharType="separate"/>
      </w:r>
      <w:r w:rsidRPr="00946649">
        <w:rPr>
          <w:lang w:val="en-US"/>
        </w:rPr>
        <w:t xml:space="preserve">(Haberl </w:t>
      </w:r>
      <w:r w:rsidR="00C56B4E" w:rsidRPr="00C56B4E">
        <w:rPr>
          <w:i/>
          <w:lang w:val="en-US"/>
        </w:rPr>
        <w:t>et al.</w:t>
      </w:r>
      <w:r w:rsidRPr="00946649">
        <w:rPr>
          <w:lang w:val="en-US"/>
        </w:rPr>
        <w:t>, 2011)</w:t>
      </w:r>
      <w:r w:rsidRPr="00946649">
        <w:rPr>
          <w:lang w:val="en-US"/>
        </w:rPr>
        <w:fldChar w:fldCharType="end"/>
      </w:r>
      <w:r w:rsidRPr="00946649">
        <w:rPr>
          <w:lang w:val="en-US"/>
        </w:rPr>
        <w:t xml:space="preserve">. </w:t>
      </w:r>
      <w:r w:rsidRPr="00946649">
        <w:rPr>
          <w:b/>
          <w:lang w:val="en-US"/>
        </w:rPr>
        <w:t xml:space="preserve">Figure 2.53 </w:t>
      </w:r>
      <w:r w:rsidRPr="00946649">
        <w:rPr>
          <w:lang w:val="en-US"/>
        </w:rPr>
        <w:t>shows that current biofuel production in the subregions is strongly below the future potential. Western Europe has the lowest potential, but the significantly highest biofuel production. However, these biofuel potentials do not take changes in population, diets, and climate into account. The highest unused potentials for biofuels are in Central Asia and Russia.</w:t>
      </w:r>
    </w:p>
    <w:p w14:paraId="16026990" w14:textId="77777777" w:rsidR="001E43D4" w:rsidRPr="00946649" w:rsidRDefault="001E43D4" w:rsidP="001E43D4">
      <w:pPr>
        <w:rPr>
          <w:lang w:val="en-US"/>
        </w:rPr>
      </w:pPr>
    </w:p>
    <w:p w14:paraId="75987C12" w14:textId="5466E5E6" w:rsidR="001E43D4" w:rsidRPr="00946649" w:rsidRDefault="001E43D4" w:rsidP="001F0516">
      <w:pPr>
        <w:pStyle w:val="Heading4"/>
      </w:pPr>
      <w:bookmarkStart w:id="830" w:name="_Toc519504480"/>
      <w:r w:rsidRPr="00946649">
        <w:lastRenderedPageBreak/>
        <w:t>Nature’s non-material contributions to people</w:t>
      </w:r>
      <w:bookmarkEnd w:id="830"/>
      <w:r w:rsidRPr="00946649">
        <w:t xml:space="preserve"> </w:t>
      </w:r>
    </w:p>
    <w:p w14:paraId="75DCB8AB" w14:textId="76B5890B" w:rsidR="001E43D4" w:rsidRPr="00AC4B8E" w:rsidRDefault="001E43D4" w:rsidP="001E43D4">
      <w:pPr>
        <w:rPr>
          <w:lang w:val="es-ES"/>
        </w:rPr>
      </w:pPr>
      <w:r w:rsidRPr="00946649">
        <w:rPr>
          <w:lang w:val="en-US"/>
        </w:rPr>
        <w:t xml:space="preserve">There are fewer studies on the future of nature’s non-material contributions to people and most of them relate to learning and inspiration and physical and psychological experiences linked to outdoor recreation and tourism. In northern Scandinavia and north-western Russia, tourism and recreation could decrease in winter due to climate change, but increase in summer, while cultural ties to the landscape and species unique to northern areas could decline </w:t>
      </w:r>
      <w:r w:rsidRPr="00946649">
        <w:rPr>
          <w:lang w:val="en-US"/>
        </w:rPr>
        <w:fldChar w:fldCharType="begin" w:fldLock="1"/>
      </w:r>
      <w:r w:rsidRPr="00946649">
        <w:rPr>
          <w:lang w:val="en-US"/>
        </w:rPr>
        <w:instrText>ADDIN CSL_CITATION { "citationItems" : [ { "id" : "ITEM-1", "itemData" : { "DOI" : "10.5751/ES-07607-200332", "ISSN" : "1708-3087", "abstract" : "Humans depend on services provided by ecosystems, and how services are affected by climate change is increasingly studied. Few studies, however, address changes likely to affect services from seminatural ecosystems. We analyzed ecosystem goods and services in natural and seminatural systems, specifically how they are expected to change as a result of projected climate change during the 21st century. We selected terrestrial and freshwater systems in northernmost Europe, where climate is anticipated to change more than the global average, and identified likely changes in ecosystem services and their societal consequences. We did this by assembling experts from ecology, social science, and cultural geography in workshops, and we also performed a literature review. Results show that most ecosystem services are affected by multiple factors, often acting in opposite directions. Out of 14 services considered, 8 are expected to increase or remain relatively unchanged in supply, and 6 are expected to decrease. Although we do not predict collapse or disappearance of any of the investigated services, the effects of climate change in conjunction with potential economical and societal changes may exceed the adaptive capacity of societies. This may result in societal reorganization and changes in ways that ecosystems are used. Significant uncertainties and knowledge gaps in the forecast make specific conclusions about societal responses to safeguard human well-being questionable. Adapting to changes in ecosystem services will therefore require consideration of uncertainties and complexities in both social and ecological responses. The scenarios presented here provide a framework for future studies exploring such issues. \u00a9 2015 by the author(s).", "author" : [ { "dropping-particle" : "", "family" : "Jansson", "given" : "R", "non-dropping-particle" : "", "parse-names" : false, "suffix" : "" }, { "dropping-particle" : "", "family" : "Nilsson", "given" : "C", "non-dropping-particle" : "", "parse-names" : false, "suffix" : "" }, { "dropping-particle" : "", "family" : "Keskitalo", "given" : "E C H", "non-dropping-particle" : "", "parse-names" : false, "suffix" : "" }, { "dropping-particle" : "", "family" : "Vlasova", "given" : "T", "non-dropping-particle" : "", "parse-names" : false, "suffix" : "" }, { "dropping-particle" : "", "family" : "Sutinen", "given" : "M.-L.", "non-dropping-particle" : "", "parse-names" : false, "suffix" : "" }, { "dropping-particle" : "", "family" : "Moen", "given" : "J", "non-dropping-particle" : "", "parse-names" : false, "suffix" : "" }, { "dropping-particle" : "", "family" : "Stuart Chapin III", "given" : "F", "non-dropping-particle" : "", "parse-names" : false, "suffix" : "" }, { "dropping-particle" : "", "family" : "Br\u00e5then", "given" : "K A", "non-dropping-particle" : "", "parse-names" : false, "suffix" : "" }, { "dropping-particle" : "", "family" : "Cabeza", "given" : "M", "non-dropping-particle" : "", "parse-names" : false, "suffix" : "" }, { "dropping-particle" : "V", "family" : "Callaghan", "given" : "T", "non-dropping-particle" : "", "parse-names" : false, "suffix" : "" }, { "dropping-particle" : "", "family" : "Oort", "given" : "B", "non-dropping-particle" : "van", "parse-names" : false, "suffix" : "" }, { "dropping-particle" : "", "family" : "Dannevig", "given" : "H", "non-dropping-particle" : "", "parse-names" : false, "suffix" : "" }, { "dropping-particle" : "", "family" : "Bay-Larsen", "given" : "I A", "non-dropping-particle" : "", "parse-names" : false, "suffix" : "" }, { "dropping-particle" : "", "family" : "Ims", "given" : "R A", "non-dropping-particle" : "", "parse-names" : false, "suffix" : "" }, { "dropping-particle" : "", "family" : "Aspholm", "given" : "P E", "non-dropping-particle" : "", "parse-names" : false, "suffix" : "" }, { "dropping-particle" : "", "family" : "Stuart Chapin  III", "given" : "F", "non-dropping-particle" : "", "parse-names" : false, "suffix" : "" }, { "dropping-particle" : "", "family" : "Br\u00e5then", "given" : "K A", "non-dropping-particle" : "", "parse-names" : false, "suffix" : "" }, { "dropping-particle" : "", "family" : "Cabeza", "given" : "M", "non-dropping-particle" : "", "parse-names" : false, "suffix" : "" }, { "dropping-particle" : "V", "family" : "Callaghan", "given" : "T", "non-dropping-particle" : "", "parse-names" : false, "suffix" : "" }, { "dropping-particle" : "", "family" : "Oort", "given" : "B", "non-dropping-particle" : "van", "parse-names" : false, "suffix" : "" }, { "dropping-particle" : "", "family" : "Dannevig", "given" : "H", "non-dropping-particle" : "", "parse-names" : false, "suffix" : "" }, { "dropping-particle" : "", "family" : "Bay-Larsen", "given" : "I A", "non-dropping-particle" : "", "parse-names" : false, "suffix" : "" }, { "dropping-particle" : "", "family" : "Ims", "given" : "R A", "non-dropping-particle" : "", "parse-names" : false, "suffix" : "" }, { "dropping-particle" : "", "family" : "Aspholm", "given" : "P E", "non-dropping-particle" : "", "parse-names" : false, "suffix" : "" }, { "dropping-particle" : "", "family" : "Stuart Chapin III", "given" : "F", "non-dropping-particle" : "", "parse-names" : false, "suffix" : "" }, { "dropping-particle" : "", "family" : "Br\u00e5then", "given" : "K A", "non-dropping-particle" : "", "parse-names" : false, "suffix" : "" }, { "dropping-particle" : "", "family" : "Cabeza", "given" : "M", "non-dropping-particle" : "", "parse-names" : false, "suffix" : "" }, { "dropping-particle" : "V", "family" : "Callaghan", "given" : "T", "non-dropping-particle" : "", "parse-names" : false, "suffix" : "" }, { "dropping-particle" : "", "family" : "Oort", "given" : "B", "non-dropping-particle" : "van", "parse-names" : false, "suffix" : "" }, { "dropping-particle" : "", "family" : "Dannevig", "given" : "H", "non-dropping-particle" : "", "parse-names" : false, "suffix" : "" }, { "dropping-particle" : "", "family" : "Bay-Larsen", "given" : "I A", "non-dropping-particle" : "", "parse-names" : false, "suffix" : "" }, { "dropping-particle" : "", "family" : "Ims", "given" : "R A", "non-dropping-particle" : "", "parse-names" : false, "suffix" : "" }, { "dropping-particle" : "", "family" : "Aspholm", "given" : "P E", "non-dropping-particle" : "", "parse-names" : false, "suffix" : "" } ], "container-title" : "Ecology and Society", "id" : "ITEM-1", "issue" : "3", "issued" : { "date-parts" : [ [ "2015" ] ] }, "note" : "NULL", "title" : "Future changes in the supply of goods and services from natural ecosystems: Prospects for the European North", "type" : "article-journal", "volume" : "20" }, "uris" : [ "http://www.mendeley.com/documents/?uuid=8ffc3ae4-259f-3b3f-a3d7-09decc2a8d65", "http://www.mendeley.com/documents/?uuid=c6d88df4-0b26-4922-aab4-9cb1eab0d7bf" ] }, { "id" : "ITEM-2", "itemData" : { "ISSN" : "18773435", "abstract" : "At a global level, it is estimated that nearly two-thirds of ecosystem services have been degraded in just fifty years. The additional stresses imposed by climate change will require extraordinary adaptation. This paper synthesises main result of a large Finnish project studying the vulnerability of key ecosystem services to climate change and the possibilities for the individual sectors to adapt to these changes. The project based its work on data and infrastructures of nine intensively studied areas belonging to the Finnish LTER (Long-Term Ecological Research) network. The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Goal conflicts between maximising service production and meeting environmental quality objectives were also identified. Adaptation options and impact thresholds identified together with local enterprises and experts are 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I", "non-dropping-particle" : "", "parse-names" : false, "suffix" : "" }, { "dropping-particle" : "", "family" : "Helenius", "given" : "J", "non-dropping-particle" : "", "parse-names" : false, "suffix" : "" }, { "dropping-particle" : "", "family" : "Hyv\u00e4rinen", "given" : "M", "non-dropping-particle" : "", "parse-names" : false, "suffix" : "" }, { "dropping-particle" : "", "family" : "Jylh\u00e4",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u00e4l\u00e4", "given" : "H", "non-dropping-particle" : "", "parse-names" : false, "suffix" : "" }, { "dropping-particle" : "", "family" : "Vuorenmaa", "given" : "J", "non-dropping-particle" : "", "parse-names" : false, "suffix" : "" } ], "container-title" : "Current Opinion in Environmental Sustainability", "id" : "ITEM-2", "issue" : "1", "issued" : { "date-parts" : [ [ "2013", "3" ] ] }, "note" :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w:instrText>
      </w:r>
      <w:r w:rsidRPr="00AC4B8E">
        <w:rPr>
          <w:lang w:val="es-ES"/>
        </w:rPr>
        <w:instrText>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page" : "26-40", "title" : "Impacts and adaptation options of climate change on ecosystem services in Finland: a model based study", "type" : "article-journal", "volume" : "5" }, "uris" : [ "http://www.mendeley.com/documents/?uuid=9198d506-cb8b-4961-aefa-eed0835da740", "http://www.mendeley.com/documents/?uuid=b9275a14-6c72-408a-a0dd-07f034c2e398" ] } ], "mendeley" : { "formattedCitation" : "(Forsius et al., 2013; Jansson et al., 2015)", "plainTextFormattedCitation" : "(Forsius et al., 2013; Jansson et al., 2015)", "previouslyFormattedCitation" : "(Forsius et al., 2013; Jansson et al., 2015)" }, "properties" : {  }, "schema" : "https://github.com/citation-style-language/schema/raw/master/csl-citation.json" }</w:instrText>
      </w:r>
      <w:r w:rsidRPr="00946649">
        <w:rPr>
          <w:lang w:val="en-US"/>
        </w:rPr>
        <w:fldChar w:fldCharType="separate"/>
      </w:r>
      <w:r w:rsidRPr="00AC4B8E">
        <w:rPr>
          <w:lang w:val="es-ES"/>
        </w:rPr>
        <w:t xml:space="preserve">(Forsius </w:t>
      </w:r>
      <w:r w:rsidR="00C56B4E" w:rsidRPr="00C56B4E">
        <w:rPr>
          <w:i/>
          <w:lang w:val="es-ES"/>
        </w:rPr>
        <w:t>et al.</w:t>
      </w:r>
      <w:r w:rsidRPr="00AC4B8E">
        <w:rPr>
          <w:lang w:val="es-ES"/>
        </w:rPr>
        <w:t xml:space="preserve">, 2013; Jansson </w:t>
      </w:r>
      <w:r w:rsidR="00C56B4E" w:rsidRPr="00C56B4E">
        <w:rPr>
          <w:i/>
          <w:lang w:val="es-ES"/>
        </w:rPr>
        <w:t>et al.</w:t>
      </w:r>
      <w:r w:rsidRPr="00AC4B8E">
        <w:rPr>
          <w:lang w:val="es-ES"/>
        </w:rPr>
        <w:t>, 2015)</w:t>
      </w:r>
      <w:r w:rsidRPr="00946649">
        <w:rPr>
          <w:lang w:val="en-US"/>
        </w:rPr>
        <w:fldChar w:fldCharType="end"/>
      </w:r>
      <w:r w:rsidRPr="00AC4B8E">
        <w:rPr>
          <w:lang w:val="es-ES"/>
        </w:rPr>
        <w:t xml:space="preserve">. </w:t>
      </w:r>
    </w:p>
    <w:p w14:paraId="2FA57B52" w14:textId="61E238CF" w:rsidR="001E43D4" w:rsidRPr="00946649" w:rsidRDefault="001E43D4" w:rsidP="001E43D4">
      <w:pPr>
        <w:rPr>
          <w:lang w:val="en-US"/>
        </w:rPr>
      </w:pPr>
      <w:r w:rsidRPr="0084413E">
        <w:fldChar w:fldCharType="begin" w:fldLock="1"/>
      </w:r>
      <w:r w:rsidRPr="001D4A23">
        <w:rPr>
          <w:lang w:val="es-ES"/>
        </w:rPr>
        <w:instrText>ADDIN CSL_CITATION { "citationItems" : [ { "id" : "ITEM-1", "itemData" : { "DOI" : "10.1016/j.ecoser.2014.06.004", "ISSN" : "22120416", "author" : [ { "dropping-particle" : "", "family" : "Verkerk", "given" : "P.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J.", "non-dropping-particle" : "", "parse-names" : false, "suffix" : "" } ], "container-title" : "Ecosystem Services", "id" : "ITEM-1", "issued" : { "date-parts" : [ [ "2014", "9" ] ] }, "note" : "NULL", "page" : "155-165", "title" : "Assessing impacts of intensified biomass production and biodiversity protection on ecosystem services provided by European forests", "type" : "article-journal", "volume" : "9" }, "uris" : [ "http://www.mendeley.com/documents/?uuid=9cda425e-ff2f-3a99-bf8c-72b1cbcd348c" ] } ], "mendeley" : { "formattedCitation" : "(Verkerk et al., 2014b)", "manualFormatting" : "Verkerk et al. (2014)", "plainTextFormattedCitation" : "(Verkerk et al., 2014b)", "previouslyFormattedCitation" : "(Verkerk et al., 2014b)" }, "properties" : {  }, "schema" : "https://github.com/citation-style-language/schema/raw/master/csl-citation.json" }</w:instrText>
      </w:r>
      <w:r w:rsidRPr="0084413E">
        <w:fldChar w:fldCharType="separate"/>
      </w:r>
      <w:r w:rsidRPr="001D4A23">
        <w:rPr>
          <w:lang w:val="es-ES"/>
        </w:rPr>
        <w:t xml:space="preserve">Verkerk </w:t>
      </w:r>
      <w:r w:rsidR="00C56B4E" w:rsidRPr="00C56B4E">
        <w:rPr>
          <w:i/>
          <w:lang w:val="es-ES"/>
        </w:rPr>
        <w:t>et al.</w:t>
      </w:r>
      <w:r w:rsidRPr="001D4A23">
        <w:rPr>
          <w:lang w:val="es-ES"/>
        </w:rPr>
        <w:t xml:space="preserve"> </w:t>
      </w:r>
      <w:r w:rsidRPr="001A3F26">
        <w:rPr>
          <w:lang w:val="es-ES"/>
        </w:rPr>
        <w:t>(2014)</w:t>
      </w:r>
      <w:r w:rsidRPr="0084413E">
        <w:fldChar w:fldCharType="end"/>
      </w:r>
      <w:r w:rsidRPr="001A3F26">
        <w:rPr>
          <w:lang w:val="es-ES"/>
        </w:rPr>
        <w:t xml:space="preserve"> showed that recreational attractiveness (an expert-based index (1–10) of the preference value for different forest stands for recreation) did not change in Western or Central Europe in either a reference (</w:t>
      </w:r>
      <w:r w:rsidRPr="001A3F26">
        <w:rPr>
          <w:i/>
          <w:lang w:val="es-ES"/>
        </w:rPr>
        <w:t>business as usual</w:t>
      </w:r>
      <w:r w:rsidRPr="001A3F26">
        <w:rPr>
          <w:lang w:val="es-ES"/>
        </w:rPr>
        <w:t xml:space="preserve">) scenario or wood energy scenario (see above). </w:t>
      </w:r>
      <w:r w:rsidRPr="00946649">
        <w:rPr>
          <w:lang w:val="en-US"/>
        </w:rPr>
        <w:t xml:space="preserve">The biodiversity scenario, however, could lead to an improvement in the recreational attractiveness index by 0.5 points (+ 9.4%; range between countries: + 0.2 to +1.0 points). Overall, the changes were quite small as the index depends on broad age classes of people, which changed relatively slowly between 2010 and 2030. </w:t>
      </w:r>
    </w:p>
    <w:p w14:paraId="7A78D4B9" w14:textId="040D7FEF" w:rsidR="001E43D4" w:rsidRPr="00946649" w:rsidRDefault="001E43D4" w:rsidP="001E43D4">
      <w:pPr>
        <w:rPr>
          <w:lang w:val="en-US"/>
        </w:rPr>
      </w:pPr>
      <w:r w:rsidRPr="00946649">
        <w:rPr>
          <w:lang w:val="en-US"/>
        </w:rPr>
        <w:t xml:space="preserve">No clear evidence of future trends in learning and inspiration from nature can be identified, but knowledge of urban habitats can contribute to future urban greening policy and scenario development </w:t>
      </w:r>
      <w:r w:rsidRPr="00946649">
        <w:rPr>
          <w:lang w:val="en-US"/>
        </w:rPr>
        <w:fldChar w:fldCharType="begin" w:fldLock="1"/>
      </w:r>
      <w:r w:rsidRPr="00946649">
        <w:rPr>
          <w:lang w:val="en-US"/>
        </w:rPr>
        <w:instrText>ADDIN CSL_CITATION { "citationItems" : [ { "id" : "ITEM-1", "itemData" : { "DOI" : "10.1016/j.envsci.2016.01.007", "ISBN" : "1462-9011", "abstract" : "In many European cities, urban gardens are seen as increasingly important components of urban green space networks. We adopt an ecosystem services framework to assess contributions of urban gardens to the quality of of their users. First, we identify and characterize ecosystem services provided by urban gardens. Secondly, we assess the demographic and socioeconomic profile of its beneficiaries and the relative importance they attribute to different ecosystem services. Next we discuss the relevance of our results in relation to critical policy challenges, such as the promotion of societal cohesion and healthy lifestyles. Data were collected through 44 semi-structured interviews and a survey among 201 users of 27 urban gardens in Barcelona, Spain, as well as from consultation meetings with local planners. We identified 20 ecosystem services, ranging from food production over pollination to social cohesion and environmental learning. Among them, cultural ecosystem services (non-material benefits people derive from their interaction with nature) stand out as the most widely perceived and as the most highly valued. The main beneficiaries of ecosystem services from urban gardens are elder, low-middle income, and migrant people. Our results about the societal importance of urban gardens were deemed highly relevant by the interviewed green space planners in Barcelona, who noted that our data can provide basis to support or expand existing gardening programs in the city. Our research further suggests that ecosystem services from urban gardens can play an important role in addressing several urban policy challenges in cities, such as promoting stewardship of urban ecosystems, providing opportunities for recreation and healthy lifestyles, and promoting social cohesion. We conclude that urban gardens and associated ecosystem services can play an important in urban policies aimed at enhancing quality of life in cities, particularly if access to their benefits is expanded to larger segments of the population: (C) 2016 Elsevier Ltd. All rights reserved.", "author" : [ { "dropping-particle" : "", "family" : "Camps-Calvet", "given" : "Marta", "non-dropping-particle" : "", "parse-names" : false, "suffix" : "" }, { "dropping-particle" : "", "family" : "Langemeyer", "given" : "Johannes", "non-dropping-particle" : "", "parse-names" : false, "suffix" : "" }, { "dropping-particle" : "", "family" : "Calvet-Mir", "given" : "Laura", "non-dropping-particle" : "", "parse-names" : false, "suffix" : "" }, { "dropping-particle" : "", "family" : "Gomez-Baggethun", "given" : "Erik", "non-dropping-particle" : "", "parse-names" : false, "suffix" : "" } ], "container-title" : "Environmental Science &amp; Policy", "id" : "ITEM-1", "issued" : { "date-parts" : [ [ "2016" ] ] }, "page" : "14-23", "title" : "Ecosystem services provided by urban gardens in Barcelona, Spain: Insights for policy and planning", "type" : "article-journal", "volume" : "62" }, "uris" : [ "http://www.mendeley.com/documents/?uuid=571a7b51-8423-4281-b38c-918d95ca3ec5", "http://www.mendeley.com/documents/?uuid=83fcdb62-21cb-418d-90f0-8073bbe6caad" ] }, { "id" : "ITEM-2", "itemData" : { "DOI" : "10.1016/j.gloenvcha.2013.05.006", "ISBN" : "0959-3780", "abstract" : "The aim of this paper is to shed new light on urban common property systems. We deal with urban commons in relation to urban green-space management, referring to them as urban green commons. Applying a property-rights analytic perspective, we synthesize information on urban green commons from three case-study regions in Sweden, Germany, and South Africa, and elaborate on their role for biodiversity conservation in urban settings, with a focus on business sites. Cases cover both formally established types of urban green commons and bottom-up emerged community-managed habitats. As our review demonstrates, the right to actively manage urban green space is a key characteristic of urban green commons whether ownership to land is in the private, public, the club realm domain, or constitutes a hybrid of these. We discuss the important linkages among urban common property systems, social-ecological learning, and management of ecosystem services and biodiversity. Several benefits can be associated with urban green commons, such as a reduction of costs for ecosystem management and as designs for reconnecting city-inhabitants to the biosphere. The emergence of urban green commons appears closely linked to dealing with societal crises and for reorganizing cities: hence, they play a key role in transforming cities toward more socially and ecologically benign environments. While a range of political questions circumscribe the feasibility of urban green commons, we discuss their usefulness in management of different types of urban habitats, their political justification and limitation, their potential for improved biodiversity conservation, and conditions for their emergence. We conclude by postulating some general policy advice. (C) 2013 Elsevier Ltd. All rights reserved.", "author" : [ { "dropping-particle" : "", "family" : "Colding", "given" : "Johan", "non-dropping-particle" : "", "parse-names" : false, "suffix" : "" }, { "dropping-particle" : "", "family" : "Barthel", "given" : "Stephan", "non-dropping-particle" : "", "parse-names" : false, "suffix" : "" }, { "dropping-particle" : "", "family" : "Bendt", "given" : "Pim", "non-dropping-particle" : "", "parse-names" : false, "suffix" : "" }, { "dropping-particle" : "", "family" : "Snep", "given" : "Robbert", "non-dropping-particle" : "", "parse-names" : false, "suffix" : "" }, { "dropping-particle" : "", "family" : "Knaap", "given" : "Wim", "non-dropping-particle" : "van der", "parse-names" : false, "suffix" : "" }, { "dropping-particle" : "", "family" : "Ernstson", "given" : "Henrik", "non-dropping-particle" : "", "parse-names" : false, "suffix" : "" } ], "container-title" : "Global Environmental Change-Human and Policy Dimensions", "id" : "ITEM-2", "issue" : "5", "issued" : { "date-parts" : [ [ "2013" ] ] }, "page" : "1039-1051", "title" : "Urban green commons: Insights on urban common property systems", "type" : "article-journal", "volume" : "23" }, "uris" : [ "http://www.mendeley.com/documents/?uuid=c6f5928b-468a-436b-8d6d-52b784fd574b", "http://www.mendeley.com/documents/?uuid=a1ffba18-deb7-445e-88d3-a5c056abae9b" ] }, { "id" : "ITEM-3", "itemData" : { "DOI" : "10.1007/s11252-012-0270-3", "ISBN" : "1083-8155", "abstract" : "In order to build competence for sustainability analysis and assessment of urban systems, it is seen as essential to build on models representing urban form, landuse and transportation, urban metabolism, as well as ecological processes. This type of analysis of interacting sub-systems requires an advanced model integration platform, yet open for learning and for further development. Moreover, since the aim is to increase urban experience with ecosystem management in the wide sense, the platform needs to be open and easily available, with high visualisation capacity. For this purpose, the LEAM model was applied to the Stockholm Region and two potential future scenarios were developed, resulting from alternative policies. The scenarios differed widely and the dense urban development of Scenario Compact could be visualised, destroying much of the Greenstructure of Stockholm, while Scenario Urban Nature steered the development more to outer suburbs and some sprawl. For demonstration of the need for further development of biodiversity assessment models, a network model tied to a prioritised ecological profile was applied and altered by the scenarios. It could be shown that the Greenstructure did not support this profile very well. Thus, there is a need for dynamic models for negotiations, finding alternative solutions and interacting with other models. The LEAM Stockholm case study is planned to be further developed, to interact with more advanced transport and land use models, as well as analysing energy systems and urban water issues. This will enable integrated sustainability analysis and assessment of complex urban systems, for integration in the planning process in Stockholm as well as for comparative sustainability studies between different cities, with the goal to build more sustainable urban systems and to increase urban experiences in ecosystem management.", "author" : [ { "dropping-particle" : "", "family" : "Mortberg", "given" : "Ulla", "non-dropping-particle" : "", "parse-names" : false, "suffix" : "" }, { "dropping-particle" : "", "family" : "Haas", "given" : "Jan", "non-dropping-particle" : "", "parse-names" : false, "suffix" : "" }, { "dropping-particle" : "", "family" : "Zetterberg", "given" : "Andreas", "non-dropping-particle" : "", "parse-names" : false, "suffix" : "" }, { "dropping-particle" : "", "family" : "Franklin", "given" : "Joel P", "non-dropp</w:instrText>
      </w:r>
      <w:r w:rsidRPr="002976DC">
        <w:rPr>
          <w:lang w:val="en-US"/>
        </w:rPr>
        <w:instrText>ing-particle" : "", "parse-names" : false, "suffix" : "" }, { "dropping-particle" : "", "family" : "Jonsson", "given" : "Daniel", "non-dropping-particle" : "", "parse-names" : false, "suffix" : "" }, { "dropping-particle" : "", "family" : "Deal", "given" : "Brian", "non-dropping-particle" : "", "parse-names" : false, "suffix" : "" } ], "container-title" : "Urban Ecosystems", "id" : "ITEM-3", "issue" : "4", "issued" : { "date-parts" : [ [ "2013" ] ] }, "page" : "763-782", "title" : "Urban ecosystems and sustainable urban development-analysing and assessing interacting systems in the Stockholm region", "type" : "article-journal", "volume" : "16" }, "uris" : [ "http://www.mendeley.com/documents/?uuid=f0c8bb0a-ac4f-44bc-bdb3-2482ff4098d4", "http://www.mendeley.com/documents/?uuid=0f4f6990-1d73-467e-916f-22faa0611da2" ] } ], "mendeley" : { "formattedCitation" : "(Marta Camps-Calvet, Langemeyer, Calvet-Mir, &amp; Gomez-Baggethun, 2016; Colding et al., 2013; Mortberg et al., 2013)", "manualFormatting" : "(Camps-Calvet et al., 2016; Colding et al., 2013; Mortberg et al., 2013)", "plainTextFormattedCitation" : "(Marta Camps-Calvet, Langemeyer, Calvet-Mir, &amp; Gomez-Baggethun, 2016; Colding et al., 2013; Mortberg et al., 2013)", "previouslyFormattedCitation" : "(Marta Camps-Calvet, Langemeyer, Calvet-Mir, &amp; Gomez-Baggethun, 2016; Colding et al., 2013; Mortberg et al., 2013)" }, "properties" : {  }, "schema" : "https://github.com/citation-style-language/schema/raw/master/csl-citation.json" }</w:instrText>
      </w:r>
      <w:r w:rsidRPr="00946649">
        <w:rPr>
          <w:lang w:val="en-US"/>
        </w:rPr>
        <w:fldChar w:fldCharType="separate"/>
      </w:r>
      <w:r w:rsidRPr="0084413E">
        <w:rPr>
          <w:lang w:val="en-US"/>
        </w:rPr>
        <w:t xml:space="preserve">(Camps-Calvet </w:t>
      </w:r>
      <w:r w:rsidR="00C56B4E" w:rsidRPr="00C56B4E">
        <w:rPr>
          <w:i/>
          <w:lang w:val="en-US"/>
        </w:rPr>
        <w:t>et al.</w:t>
      </w:r>
      <w:r w:rsidRPr="0084413E">
        <w:rPr>
          <w:lang w:val="en-US"/>
        </w:rPr>
        <w:t>, 201</w:t>
      </w:r>
      <w:r>
        <w:rPr>
          <w:lang w:val="en-US"/>
        </w:rPr>
        <w:t>5</w:t>
      </w:r>
      <w:r w:rsidRPr="0084413E">
        <w:rPr>
          <w:lang w:val="en-US"/>
        </w:rPr>
        <w:t>;</w:t>
      </w:r>
      <w:bookmarkStart w:id="831" w:name="_Hlk497831304"/>
      <w:r w:rsidRPr="0084413E">
        <w:rPr>
          <w:lang w:val="en-US"/>
        </w:rPr>
        <w:t xml:space="preserve"> Colding </w:t>
      </w:r>
      <w:r w:rsidR="00C56B4E" w:rsidRPr="00C56B4E">
        <w:rPr>
          <w:i/>
          <w:lang w:val="en-US"/>
        </w:rPr>
        <w:t>et al.</w:t>
      </w:r>
      <w:r w:rsidRPr="0084413E">
        <w:rPr>
          <w:lang w:val="en-US"/>
        </w:rPr>
        <w:t xml:space="preserve">, 2013; Mortberg </w:t>
      </w:r>
      <w:r w:rsidR="00C56B4E" w:rsidRPr="00C56B4E">
        <w:rPr>
          <w:i/>
          <w:lang w:val="en-US"/>
        </w:rPr>
        <w:t>et al.</w:t>
      </w:r>
      <w:r w:rsidRPr="0084413E">
        <w:rPr>
          <w:lang w:val="en-US"/>
        </w:rPr>
        <w:t>, 2013</w:t>
      </w:r>
      <w:bookmarkEnd w:id="831"/>
      <w:r w:rsidRPr="0084413E">
        <w:rPr>
          <w:lang w:val="en-US"/>
        </w:rPr>
        <w:t>)</w:t>
      </w:r>
      <w:r w:rsidRPr="00946649">
        <w:rPr>
          <w:lang w:val="en-US"/>
        </w:rPr>
        <w:fldChar w:fldCharType="end"/>
      </w:r>
      <w:r w:rsidRPr="00946649">
        <w:rPr>
          <w:lang w:val="en-US"/>
        </w:rPr>
        <w:t xml:space="preserve">. Scientific and indigenous and local knowledge of a range of nature’s contributions to people is a key component of scenario development used to consider future strategies and options for environmental and conservation management, such as for transhumance networks in Spain </w:t>
      </w:r>
      <w:r w:rsidRPr="00946649">
        <w:rPr>
          <w:lang w:val="en-US"/>
        </w:rPr>
        <w:fldChar w:fldCharType="begin" w:fldLock="1"/>
      </w:r>
      <w:r>
        <w:rPr>
          <w:lang w:val="en-US"/>
        </w:rPr>
        <w:instrText>ADDIN CSL_CITATION { "citationItems" : [ { "id" : "ITEM-1", "itemData" : { "DOI" : "10.1071/RJ12092", "ISBN" : "1036-9872", "ISSN" : "1036-9872", "abstract" : "Transhumance is a practice of nomadic pastoralism that was once common in Mediterranean Europe. This livestock-rearing system is associated with the maintenance of cultural landscapes and the delivery of a wide range of ecosystem services. Although transhumance is still practised in Spain on a small scale, its future is highly uncertain because of socioeconomic constraints and other drivers of change. A participatory scenario-planning exercise with 68 participants, including shepherds, decision-makers, veterinarians, environmental experts, intermediaries from the wool and meat markets, and researchers, was used to envision plausible futures for transhumance and to enlighten policy-making for the maintenance of this practice along the Conquense Drove Road, one of the largest foot-based transhumant social-ecological networks still in use in Spain. Specifically, the aims were to: (1) analyse the drivers influencing the future of transhumance, (2) depict the current situation of transhumance, (3) envision future scenarios for this activity, (4) analyse ecosystem services' trade-offs between different scenarios and their effect on human wellbeing, and (5) provide some insights for policy-making related to the maintenance of transhumance. Four plausible future scenarios were built, each showing clear trade-offs in the delivery of 19 ecosystem services, such as food, fibre, ecological connectivity, soil fertility, air quality, fire prevention, cultural identity, local ecological knowledge and cultural exchanges, as well as the different dimensions of human wellbeing. As a result of the participatory process, nine management strategies were identified for the maintenance of transhumance. Priority was given to the implementation of payment schemes for ecosystem services, the enhancement of social capital among transhumants and institutional coordination, the improvement of product marketing, and the restoration and conservation of drove roads. Finally, the implications of the current reform of the Common Agricultural Policy in the European Union for the maintenance of transhumance are discussed. \u00a9 2013 Australian Rangeland Society.", "author" : [ { "dropping-particle" : "", "family" : "Oteros-Rozas", "given" : "Elisa", "non-dropping-particle" : "", "parse-names" : false, "suffix" : "" }, { "dropping-particle" : "", "family" : "Mart\u00edn-L\u00f3pez", "given" : "Berta", "non-dropping-particle" : "", "parse-names" : false, "suffix" : "" }, { "dropping-particle" : "", "family" : "L\u00f3pez", "given" : "C\u00e9sar A.", "non-dropping-particle" : "", "parse-names" : false, "suffix" : "" }, { "dropping-particle" : "", "family" : "Palomo", "given" : "Ignacio", "non-dropping-particle" : "", "parse-names" : false, "suffix" : "" }, { "dropping-particle" : "", "family" : "Gonz\u00e1lez", "given" : "Jos\u00e9 A.", "non-dropping-particle" : "", "parse-names" : false, "suffix" : "" } ], "container-title" : "The Rangeland Journal", "id" : "ITEM-1", "issue" : "3", "issued" : { "date-parts" : [ [ "2013" ] ] }, "page" : "251", "title" : "Envisioning the future of transhumant pastoralism through participatory scenario planning: a case study in Spain", "type" : "article-journal", "volume" : "35" }, "uris" : [ "http://www.mendeley.com/documents/?uuid=cdff0473-2df6-4c9a-bcba-87c8f520d30f", "http://www.mendeley.com/documents/?uuid=014f4d4d-75c6-4e14-a166-3f95c3e2f224" ] } ], "mendeley" : { "formattedCitation" : "(Oteros-Rozas, Mart\u00edn-L\u00f3pez, et al., 2013)", "plainTextFormattedCitation" : "(Oteros-Rozas, Mart\u00edn-L\u00f3pez, et al., 2013)", "previouslyFormattedCitation" : "(Oteros-Rozas, Mart\u00edn-L\u00f3pez, et al., 2013)" }, "properties" : {  }, "schema" : "https://github.com/citation-style-language/schema/raw/master/csl-citation.json" }</w:instrText>
      </w:r>
      <w:r w:rsidRPr="00946649">
        <w:rPr>
          <w:lang w:val="en-US"/>
        </w:rPr>
        <w:fldChar w:fldCharType="separate"/>
      </w:r>
      <w:r w:rsidRPr="00946649">
        <w:rPr>
          <w:lang w:val="en-US"/>
        </w:rPr>
        <w:t xml:space="preserve">(Oteros-Rozas </w:t>
      </w:r>
      <w:r w:rsidR="00C56B4E" w:rsidRPr="00C56B4E">
        <w:rPr>
          <w:i/>
          <w:lang w:val="en-US"/>
        </w:rPr>
        <w:t>et al.</w:t>
      </w:r>
      <w:r w:rsidRPr="00946649">
        <w:rPr>
          <w:lang w:val="en-US"/>
        </w:rPr>
        <w:t>, 2013</w:t>
      </w:r>
      <w:r>
        <w:rPr>
          <w:lang w:val="en-US"/>
        </w:rPr>
        <w:t>a</w:t>
      </w:r>
      <w:r w:rsidRPr="00946649">
        <w:rPr>
          <w:lang w:val="en-US"/>
        </w:rPr>
        <w:t>)</w:t>
      </w:r>
      <w:r w:rsidRPr="00946649">
        <w:rPr>
          <w:lang w:val="en-US"/>
        </w:rPr>
        <w:fldChar w:fldCharType="end"/>
      </w:r>
      <w:r w:rsidRPr="00946649">
        <w:rPr>
          <w:lang w:val="en-US"/>
        </w:rPr>
        <w:t xml:space="preserve">, forests in Poland and Sweden </w:t>
      </w:r>
      <w:r w:rsidRPr="00946649">
        <w:rPr>
          <w:lang w:val="en-US"/>
        </w:rPr>
        <w:fldChar w:fldCharType="begin" w:fldLock="1"/>
      </w:r>
      <w:r w:rsidRPr="00946649">
        <w:rPr>
          <w:lang w:val="en-US"/>
        </w:rPr>
        <w:instrText>ADDIN CSL_CITATION { "citationItems" : [ { "id" : "ITEM-1", "itemData" : { "DOI" : "10.1016/j.forpol.2015.08.008", "ISBN" : "1389-9341", "abstract" : "Northern Swedish forests provide multiple ecosystem services. Integrating these values into the forest planning process frequently requires that not only forest owners but also other stakeholders be involved. The objective of this study is to assess the potential of future scenario development as a tool in forest planning. In a case study of the Vilhelmina municipality in northern Sweden, forest owners and stakeholders were interviewed, and a workshop was held to discuss important factors for the future development of the local landscape regarding ecological, socioeconomic and political issues. Combined with a researcher-conducted process, this resulted in three alternative scenarios. We conclude that the scenario development process has produced information that can be used in forest planning. The participatory element of the scenario development process could be extended further to enhance communication, learning and knowledge exchange. The participants' contribution to the scenario construction could also be elaborated, e.g., by further involving stakeholders in the formulation of alternative future manifestations and in the elaboration of scenarios. To achieve this, it is necessary to adapt the quantitative methods to the participatory situation, to foster discussion qualities, to secure representation and increase motivation for participation in different ways. (C) 2015 Elsevier B.V. All rights reserved.", "author" : [ { "dropping-particle" : "", "family" : "Carlsson", "given" : "Julia", "non-dropping-particle" : "", "parse-names" : false, "suffix" : "" }, { "dropping-particle" : "", "family" : "Eriksson", "given" : "Ljusk Ola", "non-dropping-particle" : "", "parse-names" : false, "suffix" : "" }, { "dropping-particle" : "", "family" : "Ohman", "given" : "Karin", "non-dropping-particle" : "", "parse-names" : false, "suffix" : "" }, { "dropping-particle" : "", "family" : "Nordstrom", "given" : "Eva-Maria", "non-dropping-particle" : "", "parse-names" : false, "suffix" : "" } ], "container-title" : "Forest Policy and Economics", "id" : "ITEM-1", "issued" : { "date-parts" : [ [ "2015" ] ] }, "page" : "122-134", "title" : "Combining scientific and stakeholder knowledge in future scenario development - A forest landscape case study in northern Sweden", "type" : "article-journal", "volume" : "61" }, "uris" : [ "http://www.mendeley.com/documents/?uuid=08dc5891-7792-4aff-b3c6-fe5f70e7e49d", "http://www.mendeley.com/documents/?uuid=a166fa17-1ab2-4dbe-8426-6ac9554ea542" ] }, { "id" : "ITEM-2", "itemData" : { "ISBN" : "0039-7660", "abstract" : "Chmura D. J., Howe G. T., Anderson P D., St.Clair J. B. 2010. Przystosowanie drzew, lasow i lesnictwa do zmian klimatycznych. Sylwan 154 (9): 587-602. Ongoing climate change will likely expose trees and forests to new stresses and disturbances during this century. Trees naturally adapt to changes in climate, but their natural adaptive ability may be compromised by the rapid changes projected for this century. In the broad sense, adaptation to climate change also includes the purposeful adaptation of human systems, which includes forestry In this article, we briefly review the expected impacts of projected climate change on trees and forest ecosystems in Poland. We further provide a framework for designing adaptive strategies to sustain or enhance forest growth, health, and ecosystem services in new climates. Within this framework, we distinguish two related objectives: (1) adaptation of decision-making process in forest management and (2) adaptation of forest ecosystems. Each of these objectives may he achieved through strategies and options whose applicability is discussed in relation to major forest functions ecological and societal, commercial, and multiple-use. Knowledge gaps and research needs are also identified. We conclude that the recent emphasis on sustainable multi-functional forestry and the current ownership structure in Poland will facilitate adaptation of Polish forests to future climates. However, much remains to be learned about the impacts of climate change, especially at the ecosystem level. Cooperation between researchers and forest managers is critical for developing better management strategies for adapting forests to climate change.", "author" : [ { "dropping-particle" : "", "family" : "Chmura", "given" : "Daniel J", "non-dropping-particle" : "", "parse-names" : false, "suffix" : "" }, { "dropping-particle" : "", "family" : "Howe", "given" : "Glenn T", "non-dropping-particle" : "", "parse-names" : false, "suffix" : "" }, { "dropping-particle" : "", "family" : "Anderson", "given" : "Paul D", "non-dropping-particle" : "", "parse-names" : false, "suffix" : "" }, { "dropping-particle" : "", "family" : "St Clair", "given" : "J Bradley", "non-dropping-particle" : "", "parse-names" : false, "suffix" : "" } ], "container-title" : "Sylwan", "id" : "ITEM-2", "issue" : "9", "issued" : { "date-parts" : [ [ "2010" ] ] }, "page" : "587-602", "title" : "Adaptation of trees, forests and forestry to climate change", "type" : "article-journal", "volume" : "154" }, "uris" : [ "http://www.mendeley.com/documents/?uuid=79d6b1cc-c903-43ee-8554-b37d3e856585", "http://www.mendeley.com/documents/?uuid=ef77fafb-4b13-4554-ade1-b3271a3556ee" ] } ], "mendeley" : { "formattedCitation" : "(Carlsson, Eriksson, Ohman, &amp; Nordstrom, 2015; Chmura, Howe, Anderson, &amp; St Clair, 2010)", "manualFormatting" : "(Carlsson et al., 2015; Chmura et al., 2010)", "plainTextFormattedCitation" : "(Carlsson, Eriksson, Ohman, &amp; Nordstrom, 2015; Chmura, Howe, Anderson, &amp; St Clair, 2010)", "previouslyFormattedCitation" : "(Carlsson, Eriksson, Ohman, &amp; Nordstrom, 2015; Chmura, Howe, Anderson, &amp; St Clair, 2010)" }, "properties" : {  }, "schema" : "https://github.com/citation-style-language/schema/raw/master/csl-citation.json" }</w:instrText>
      </w:r>
      <w:r w:rsidRPr="00946649">
        <w:rPr>
          <w:lang w:val="en-US"/>
        </w:rPr>
        <w:fldChar w:fldCharType="separate"/>
      </w:r>
      <w:r w:rsidRPr="00946649">
        <w:rPr>
          <w:lang w:val="en-US"/>
        </w:rPr>
        <w:t xml:space="preserve">(Carlsson </w:t>
      </w:r>
      <w:r w:rsidR="00C56B4E" w:rsidRPr="00C56B4E">
        <w:rPr>
          <w:i/>
          <w:lang w:val="en-US"/>
        </w:rPr>
        <w:t>et al.</w:t>
      </w:r>
      <w:r w:rsidRPr="00946649">
        <w:rPr>
          <w:lang w:val="en-US"/>
        </w:rPr>
        <w:t xml:space="preserve">, 2015; Chmura </w:t>
      </w:r>
      <w:r w:rsidR="00C56B4E" w:rsidRPr="00C56B4E">
        <w:rPr>
          <w:i/>
          <w:lang w:val="en-US"/>
        </w:rPr>
        <w:t>et al.</w:t>
      </w:r>
      <w:r w:rsidRPr="00946649">
        <w:rPr>
          <w:lang w:val="en-US"/>
        </w:rPr>
        <w:t>, 2010)</w:t>
      </w:r>
      <w:r w:rsidRPr="00946649">
        <w:rPr>
          <w:lang w:val="en-US"/>
        </w:rPr>
        <w:fldChar w:fldCharType="end"/>
      </w:r>
      <w:r w:rsidRPr="00946649">
        <w:rPr>
          <w:lang w:val="en-US"/>
        </w:rPr>
        <w:t xml:space="preserve"> and protected areas in Europe </w:t>
      </w:r>
      <w:r w:rsidRPr="00946649">
        <w:rPr>
          <w:lang w:val="en-US"/>
        </w:rPr>
        <w:fldChar w:fldCharType="begin" w:fldLock="1"/>
      </w:r>
      <w:r w:rsidRPr="00946649">
        <w:rPr>
          <w:lang w:val="en-US"/>
        </w:rPr>
        <w:instrText>ADDIN CSL_CITATION { "citationItems" : [ { "id" : "ITEM-1", "itemData" : { "DOI" : "10.1111/cobi.12966", "abstract" : "Growing resource demands by humans, invasive species, natural hazards, and a changing climate are creating broad-scale impacts and have created the need for broader-extent conservation activities that span ownerships and even political borders. Implementing regional-scale conservation brings great challenges, and learning how to overcome these challenges is essential for maintaining biodiversity (i.e., richness and evenness of biological communities) and ecosystem functions and services across scales and borders in the face of system change. We administered an online survey to examine factors potentially driving perspectives of protected area (PA) managers regarding coordination with neighboring PAs and other stakeholders (i.e., stakeholder coordination) for conserving biodiversity and ecosystem services during the next decade within diverse regions across Europe. Although &gt;70% of responding PA managers indicated that climate change and invasive species are relevant for their PAs, they gave &lt;50% chance that these threats could be mitigated through stakeholder coordination. They did, however, give &gt;60% chance that stakeholder coordination would take place with the aim to improve conservation outcomes. Consistent with the foundation upon which many European PAs was established, managers viewed maintaining or enhancing biodiversity as the most important (&gt;70%) expected benefit. Other important benefits included maintaining or enhancing human resources and environmental education (range of Bayesian credibility intervals [CIs]: 57-93%). The main barriers to stakeholder coordination were the lack of human and economic resources (CI: 59-67% chance of hindering) followed by communication and inter-stakeholder differences in political structures and laws (range of CIs: 51-64% chance of hindering). European policies and strategies that address these hindering factors could be particularly effective means of enabling implementation of green infrastructure networks, with PAs serving as the nodes. This article is protected by copyright. All rights reserved.", "author" : [ { "dropping-particle" : "", "family" : "Mattsson", "given" : "Brady J", "non-dropping-particle" : "", "parse-names" : false, "suffix" : "" }, { "dropping-particle" : "", "family" : "Vacik", "given" : "Harald", "non-dropping-particle" : "", "parse-names" : false, "suffix" : "" } ], "container-title" : "Conservation biology : the journal of the Society for Conservation Biology", "id" : "ITEM-1", "issued" : { "date-parts" : [ [ "2017" ] ] }, "title" : "Prospects for stakeholder coordination by protected-area managers in Europe", "type" : "article-journal" }, "uris" : [ "http://www.mendeley.com/documents/?uuid=a1468cb4-645d-45b2-adad-b6c55e55edf2", "http://www.mendeley.com/documents/?uuid=37f900c2-31f6-41a6-80b8-3d71165471e2" ] } ], "mendeley" : { "formattedCitation" : "(Mattsson &amp; Vacik, 2017)", "plainTextFormattedCitation" : "(Mattsson &amp; Vacik, 2017)", "previouslyFormattedCitation" : "(Mattsson &amp; Vacik, 2017)" }, "properties" : {  }, "schema" : "https://github.com/citation-style-language/schema/raw/master/csl-citation.json" }</w:instrText>
      </w:r>
      <w:r w:rsidRPr="00946649">
        <w:rPr>
          <w:lang w:val="en-US"/>
        </w:rPr>
        <w:fldChar w:fldCharType="separate"/>
      </w:r>
      <w:r w:rsidRPr="00946649">
        <w:rPr>
          <w:lang w:val="en-US"/>
        </w:rPr>
        <w:t>(Mattsson &amp; Vacik, 2017)</w:t>
      </w:r>
      <w:r w:rsidRPr="00946649">
        <w:rPr>
          <w:lang w:val="en-US"/>
        </w:rPr>
        <w:fldChar w:fldCharType="end"/>
      </w:r>
      <w:r w:rsidRPr="00946649">
        <w:rPr>
          <w:lang w:val="en-US"/>
        </w:rPr>
        <w:t xml:space="preserve">. Emerging forms of learning, using virtual tools to develop environmental awareness amongst adults and young people will also rely on knowledge of biodiversity and drivers of change </w:t>
      </w:r>
      <w:r w:rsidRPr="00946649">
        <w:rPr>
          <w:lang w:val="en-US"/>
        </w:rPr>
        <w:fldChar w:fldCharType="begin" w:fldLock="1"/>
      </w:r>
      <w:r w:rsidRPr="00946649">
        <w:rPr>
          <w:lang w:val="en-US"/>
        </w:rPr>
        <w:instrText>ADDIN CSL_CITATION { "citationItems" : [ { "id" : "ITEM-1", "itemData" : { "DOI" : "10.1016/j.landurbplan.2015.08.008", "ISBN" : "0169-2046", "abstract" : "Our wellbeing depends upon the services provided by ecosystems and their components. Despite recent advances in academic understanding of ecosystem services, and consideration in UK national environmental policy, a greater awareness is needed at community and individual levels. Dynamic features of virtual globe applications have considerable potential for helping convey the multi-dimensional context of ecosystem services and promoting general awareness. In a case study targeting residents in a small urban fringe river catchment in Norfolk, UK, representatives from local authorities and responsible agencies collaborated with scientists to produce extensive customisation of virtual globes in this context. By implementing a virtual flight over the catchment, different views and scales are traversed to set the context for landscape features and ecosystem services. Characteristic sites, e.g. supplying cultural services, are displayed and relationships with the natural environment are explained using linked on-screen text. Implementation is cost-effective and described for practitioners in ecosystem and landscape management, who may be inexperienced in landscape visualisation. Supplied as three pre-packaged virtual tours, products are made available for download and are publicised at a variety of engagement events, including teaching events with schoolchildren. The tours have attracted public interest and generated positive feedback about improving knowledge of local natural assets. Schoolchildren show confidence with the interface, but supplementary problem based activities can improve learning opportunities. The capacity of virtual globes to support more participatory involvement of the public in local ecosystem management may increase in the future, but such visualisations can already help promote community awareness of local landscape benefits. (C) 2015 Elsevier B.V. All rights reserved.", "author" : [ { "dropping-particle" : "", "family" : "Harwood", "given" : "Amii R", "non-dropping-particle" : "", "parse-names" : false, "suffix" : "" }, { "dropping-particle" : "", "family" : "Lovett", "given" : "Andrew A", "non-dropping-particle" : "", "parse-names" : false, "suffix" : "" }, { "dropping-particle" : "", "family" : "Turner", "given" : "Jenni A", "non-dropping-particle" : "", "parse-names" : false, "suffix" : "" } ], "container-title" : "Landscape and Urban Planning", "id" : "ITEM-1", "issued" : { "date-parts" : [ [ "2015" ] ] }, "page" : "106-119", "title" : "Customising virtual globe tours to enhance community awareness of local landscape benefits", "type" : "article-journal", "volume" : "142" }, "uris" : [ "http://www.mendeley.com/documents/?uuid=3e490747-1df4-49ff-9541-42de790e7abc", "http://www.mendeley.com/documents/?uuid=19d9ea43-b1a6-4e90-868a-605e554d618c" ] }, { "id" : "ITEM-2", "itemData" : { "DOI" : "10.5194/we-15-49-2015", "ISBN" : "2193-3081", "abstract" : "Loss of biodiversity under climate change is on the top of European research agendas. However, there is a huge gap between the scientific and the educational communities: Only a small amount of current knowledge reaches the young generation. We faced the challenge of how to transfer results of biodiversity research to the reality of school classrooms - in a way that raises interest, awareness and motivation among students from the age of 12 to 19. We developed the educational software PRONAS (PROjections of NAture for Schools) to show how scientists handle questions about the impact of climate change on the habitats of many European species. About 50 European plant and animal species have been used to demonstrate habitat losses, habitat shifts, and mismatch of habitat dynamics of interacting species. The software was developed with a bottom-up approach, and a manual for applying the software in the classroom was written in close cooperation with teachers. We included specific elements of didactic approaches such as storylines describing future scenarios, projections and simulations of species' future climatic niches, as well as the combination of virtual and real excursions. PRONAS is freely accessible in German and English on www.ufz.de/pronas-lernsoftware. Feedback was given by about 100 teachers from German and other European schools at six teacher workshops and by 141 students from four German schools. While most teachers confirmed that the designed format of knowledge transfer is attractive and contributes to knowledge building and awareness raising, many students older than 16 felt under-challenged. Altogether, we found that \"educational software\" is a useful format for scientific outreach which is worth joint efforts of scientists and educators and which needs more support and incentives for scientists to go forward in this direction.", "author" : [ { "dropping-particle" : "", "family" : "Ulbrich", "given" : "K", "non-dropping-particle" : "", "parse-names" : false, "suffix" : "" }, { "dropping-particle" : "", "family" : "Schweiger", "given" : "O", "non-dropping-particle" : "", "parse-names" : false, "suffix" : "" }, { "dropping-particle" : "", "family" : "Klotz", "given" : "S", "non-dropping-particle" : "", "parse-names" : false, "suffix" : "" }, { "dropping-particle" : "", "family" : "Settele", "given" : "J", "non-dropping-particle" : "", "parse-names" : false, "suffix" : "" } ], "container-title" : "Web Ecology", "id" : "ITEM-2", "issued" : { "date-parts" : [ [ "2015" ] ] }, "page" : "49-58", "title" : "Biodiversity impacts of climate change - the PRONAS software as educational tool", "type" : "article-journal", "volume" : "15" }, "uris" : [ "http://www.mendeley.com/documents/?uuid=68751612-3921-45e6-a7fb-0ee8bf207119", "http://www.mendeley.com/documents/?uuid=207e28b4-30ca-42f9-8c0b-24eed32b76ec" ] } ], "mendeley" : { "formattedCitation" : "(Harwood, Lovett, &amp; Turner, 2015; Ulbrich, Schweiger, Klotz, &amp; Settele, 2015)", "plainTextFormattedCitation" : "(Harwood, Lovett, &amp; Turner, 2015; Ulbrich, Schweiger, Klotz, &amp; Settele, 2015)", "previouslyFormattedCitation" : "(Harwood, Lovett, &amp; Turner, 2015; Ulbrich, Schweiger, Klotz, &amp; Settele, 2015)" }, "properties" : {  }, "schema" : "https://github.com/citation-style-language/schema/raw/master/csl-citation.json" }</w:instrText>
      </w:r>
      <w:r w:rsidRPr="00946649">
        <w:rPr>
          <w:lang w:val="en-US"/>
        </w:rPr>
        <w:fldChar w:fldCharType="separate"/>
      </w:r>
      <w:r w:rsidRPr="00946649">
        <w:rPr>
          <w:lang w:val="en-US"/>
        </w:rPr>
        <w:t>(Harwood</w:t>
      </w:r>
      <w:r>
        <w:rPr>
          <w:lang w:val="en-US"/>
        </w:rPr>
        <w:t xml:space="preserve"> </w:t>
      </w:r>
      <w:r w:rsidR="00C56B4E" w:rsidRPr="00C56B4E">
        <w:rPr>
          <w:i/>
          <w:lang w:val="en-US"/>
        </w:rPr>
        <w:t>et al.</w:t>
      </w:r>
      <w:r w:rsidRPr="00946649">
        <w:rPr>
          <w:lang w:val="en-US"/>
        </w:rPr>
        <w:t>, 2015; Ulbrich</w:t>
      </w:r>
      <w:r>
        <w:rPr>
          <w:lang w:val="en-US"/>
        </w:rPr>
        <w:t xml:space="preserve"> </w:t>
      </w:r>
      <w:r w:rsidR="00C56B4E" w:rsidRPr="00C56B4E">
        <w:rPr>
          <w:i/>
          <w:lang w:val="en-US"/>
        </w:rPr>
        <w:t>et al.</w:t>
      </w:r>
      <w:r w:rsidRPr="00946649">
        <w:rPr>
          <w:lang w:val="en-US"/>
        </w:rPr>
        <w:t>, 2015)</w:t>
      </w:r>
      <w:r w:rsidRPr="00946649">
        <w:rPr>
          <w:lang w:val="en-US"/>
        </w:rPr>
        <w:fldChar w:fldCharType="end"/>
      </w:r>
      <w:r w:rsidRPr="00946649">
        <w:rPr>
          <w:lang w:val="en-US"/>
        </w:rPr>
        <w:t xml:space="preserve">. </w:t>
      </w:r>
    </w:p>
    <w:p w14:paraId="0885B88B" w14:textId="14F19C97" w:rsidR="001E43D4" w:rsidRPr="00946649" w:rsidRDefault="001E43D4" w:rsidP="001E43D4">
      <w:pPr>
        <w:rPr>
          <w:lang w:val="en-US"/>
        </w:rPr>
      </w:pPr>
      <w:r w:rsidRPr="00946649">
        <w:rPr>
          <w:lang w:val="en-US"/>
        </w:rPr>
        <w:t xml:space="preserve">For many of nature’s contributions to people, policies can also affect the future demand and supply. Simulations of how land use changes in the EU-27 could affect a range of contributions under a </w:t>
      </w:r>
      <w:r w:rsidRPr="0084413E">
        <w:rPr>
          <w:i/>
          <w:lang w:val="en-US"/>
        </w:rPr>
        <w:t>business-as-usual</w:t>
      </w:r>
      <w:r w:rsidRPr="00946649">
        <w:rPr>
          <w:lang w:val="en-US"/>
        </w:rPr>
        <w:t xml:space="preserve"> scenario and three biodiversity </w:t>
      </w:r>
      <w:r w:rsidRPr="0084413E">
        <w:rPr>
          <w:i/>
          <w:lang w:val="en-US"/>
        </w:rPr>
        <w:t>no net loss</w:t>
      </w:r>
      <w:r w:rsidRPr="00946649">
        <w:rPr>
          <w:lang w:val="en-US"/>
        </w:rPr>
        <w:t xml:space="preserve"> scenarios were undertaken by </w:t>
      </w:r>
      <w:r w:rsidRPr="00946649">
        <w:rPr>
          <w:lang w:val="en-US"/>
        </w:rPr>
        <w:fldChar w:fldCharType="begin" w:fldLock="1"/>
      </w:r>
      <w:r w:rsidRPr="00946649">
        <w:rPr>
          <w:lang w:val="en-US"/>
        </w:rPr>
        <w:instrText>ADDIN CSL_CITATION { "citationItems" : [ { "id" : "ITEM-1", "itemData" : { "DOI" : "10.1016/j.landusepol.2016.05.018", "ISBN" : "0264-8377", "ISSN" : "02648377", "abstract" : "The Biodiversity Strategy of the European Union includes a target to \"ensure no-net-loss of biodiversity and ecosystem services by 2020\". Many policy options can be envisioned to achieve such a no-net-loss target, mainly acting on land use and land management. To assess the effectiveness of such policies at a European Union (EU) scale, we simulated land use changes and their impacts on biodiversity and ecosystem services indicators. We analysed a Business-as-Usual scenario, and three no-net-loss scenarios. The no-net-loss scenarios included measures that aim to reduce negative impacts of land use change on biodiversity and ecosystem services, by better implementation of existing biodiversity conservation measures (Scenario 1); and enhancement of existing measures (Scenario 2); and offsetting residual impacts on areas of high biodiversity and ecosystem service value (Scenario 3).Results show that none of the scenarios achieved overall no-net-loss. Compared to a Business-as-Usual scenario, the no-net-loss scenarios reduced the overall degree of land cover change at EU level, hence reducing impacts on biodiversity and ecosystem services in large parts of the EU. The more comprehensive no-net-loss scenarios resulted in a gain of natural land cover. Moreover, natural areas became better connected, especially in peri-urban areas as a result of impact avoidance and offsetting. Richness of farmland bird species was projected to increase. Measures included in the no-net-loss scenarios had net positive effects on pollination and carbon sequestration, neutral effects on crop production, erosion prevention and flood regulation, and negative effects on nature-based recreation, compared to Business-as-Usual. In particular circumstances policy measures invoked displacement effects in land use allocation, reducing the effectiveness of the measures. This was primarily the case for flood regulation services throughout the EU.This study differentiates the potential effectiveness of a no-net-loss policy framework in three manners: (i) considering biodiversity and ecosystem services simultaneously; (ii) in the light of existing policies and land use pressures; and (iii) in different land use contexts across the EU. Taken together, we conclude that achieving no-net-loss for biodiversity and ecosystem services throughout the EU remains challenging given high land use demands. Nevertheless, in large parts of Europe there appears room for improvement for certain kinds of biodiv\u2026", "author" : [ { "dropping-particle" : "", "family" : "Schulp", "given" : "C. J E", "non-dropping-particle" : "", "parse-names" : false, "suffix" : "" }, { "dropping-particle" : "", "family" : "Teeffelen", "given" : "A. J A", "non-dropping-particle" : "Van", "parse-names" : false, "suffix" : "" }, { "dropping-particle" : "", "family" : "Tucker", "given" : "G.", "non-dropping-particle" : "", "parse-names" : false, "suffix" : "" }, { "dropping-particle" : "", "family" : "Verburg", "given" : "P. H.", "non-dropping-particle" : "", "parse-names" : false, "suffix" : "" } ], "container-title" : "Land Use Policy", "id" : "ITEM-1", "issued" : { "date-parts" : [ [ "2016" ] ] }, "page" : "151-163", "publisher" : "Elsevier Ltd", "title" : "A quantitative assessment of policy options for no net loss of biodiversity and ecosystem services in the European Union", "type" : "article-journal", "volume" : "57" }, "uris" : [ "http://www.mendeley.com/documents/?uuid=927a4f5a-46fa-4c68-a5c2-d42516a8b79d", "http://www.mendeley.com/documents/?uuid=fee87818-c5bb-471a-afa0-fc7c42249f32" ] } ], "mendeley" : { "formattedCitation" : "(Schulp, Van Teeffelen, Tucker, &amp; Verburg, 2016)", "manualFormatting" : "Schulp, Van Teeffelen, Tucker, &amp; Verburg, (2016)", "plainTextFormattedCitation" : "(Schulp, Van Teeffelen, Tucker, &amp; Verburg, 2016)", "previouslyFormattedCitation" : "(Schulp, Van Teeffelen, Tucker, &amp; Verburg, 2016)" }, "properties" : {  }, "schema" : "https://github.com/citation-style-language/schema/raw/master/csl-citation.json" }</w:instrText>
      </w:r>
      <w:r w:rsidRPr="00946649">
        <w:rPr>
          <w:lang w:val="en-US"/>
        </w:rPr>
        <w:fldChar w:fldCharType="separate"/>
      </w:r>
      <w:r w:rsidRPr="00946649">
        <w:rPr>
          <w:lang w:val="en-US"/>
        </w:rPr>
        <w:t>Schulp</w:t>
      </w:r>
      <w:r>
        <w:rPr>
          <w:lang w:val="en-US"/>
        </w:rPr>
        <w:t xml:space="preserve"> </w:t>
      </w:r>
      <w:r w:rsidR="00C56B4E" w:rsidRPr="00C56B4E">
        <w:rPr>
          <w:i/>
          <w:lang w:val="en-US"/>
        </w:rPr>
        <w:t>et al.</w:t>
      </w:r>
      <w:r w:rsidRPr="00946649">
        <w:rPr>
          <w:lang w:val="en-US"/>
        </w:rPr>
        <w:t xml:space="preserve"> (2016)</w:t>
      </w:r>
      <w:r w:rsidRPr="00946649">
        <w:rPr>
          <w:lang w:val="en-US"/>
        </w:rPr>
        <w:fldChar w:fldCharType="end"/>
      </w:r>
      <w:r w:rsidRPr="00946649">
        <w:rPr>
          <w:lang w:val="en-US"/>
        </w:rPr>
        <w:t xml:space="preserve">. The simulations found that while </w:t>
      </w:r>
      <w:r w:rsidRPr="0084413E">
        <w:rPr>
          <w:i/>
          <w:lang w:val="en-US"/>
        </w:rPr>
        <w:t>no net loss</w:t>
      </w:r>
      <w:r w:rsidRPr="00946649" w:rsidDel="00987982">
        <w:rPr>
          <w:lang w:val="en-US"/>
        </w:rPr>
        <w:t xml:space="preserve"> </w:t>
      </w:r>
      <w:r w:rsidRPr="00946649">
        <w:rPr>
          <w:lang w:val="en-US"/>
        </w:rPr>
        <w:t>policies generally led to an improvement in most of nature’s contributions to people, especially climate regulation and pollination, such policies would not totally address the loss of biodiversity and of nature’s contributions to people because of the continued demand for land for human use (</w:t>
      </w:r>
      <w:r w:rsidRPr="00946649">
        <w:rPr>
          <w:b/>
          <w:lang w:val="en-US"/>
        </w:rPr>
        <w:t>Figure 2.54</w:t>
      </w:r>
      <w:r w:rsidRPr="00946649">
        <w:rPr>
          <w:lang w:val="en-US"/>
        </w:rPr>
        <w:t xml:space="preserve">). Food provisioning could also be negatively affected under </w:t>
      </w:r>
      <w:r w:rsidRPr="0084413E">
        <w:rPr>
          <w:i/>
          <w:lang w:val="en-US"/>
        </w:rPr>
        <w:t>no net loss</w:t>
      </w:r>
      <w:r w:rsidRPr="00946649" w:rsidDel="00FD3A73">
        <w:rPr>
          <w:lang w:val="en-US"/>
        </w:rPr>
        <w:t xml:space="preserve"> </w:t>
      </w:r>
      <w:r w:rsidRPr="00946649">
        <w:rPr>
          <w:lang w:val="en-US"/>
        </w:rPr>
        <w:t xml:space="preserve">policies, while some of nature’s regulating contributions to people and recreation could be little affected. </w:t>
      </w:r>
    </w:p>
    <w:p w14:paraId="131747AB" w14:textId="56A60918" w:rsidR="002609C7" w:rsidRPr="00980F5E" w:rsidRDefault="002609C7" w:rsidP="00980F5E">
      <w:pPr>
        <w:rPr>
          <w:lang w:val="en-US"/>
        </w:rPr>
      </w:pPr>
      <w:r>
        <w:rPr>
          <w:lang w:eastAsia="en-GB"/>
        </w:rPr>
        <w:lastRenderedPageBreak/>
        <w:drawing>
          <wp:inline distT="0" distB="0" distL="0" distR="0" wp14:anchorId="3AB7B90F" wp14:editId="211C86D3">
            <wp:extent cx="5731510" cy="4118610"/>
            <wp:effectExtent l="0" t="0" r="254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5731510" cy="4118610"/>
                    </a:xfrm>
                    <a:prstGeom prst="rect">
                      <a:avLst/>
                    </a:prstGeom>
                  </pic:spPr>
                </pic:pic>
              </a:graphicData>
            </a:graphic>
          </wp:inline>
        </w:drawing>
      </w:r>
    </w:p>
    <w:p w14:paraId="0C7B6D42" w14:textId="1B808B81" w:rsidR="001E43D4" w:rsidRPr="00946649" w:rsidRDefault="001E43D4" w:rsidP="001E43D4">
      <w:pPr>
        <w:rPr>
          <w:lang w:val="en-US"/>
        </w:rPr>
      </w:pPr>
      <w:r w:rsidRPr="00946649">
        <w:rPr>
          <w:lang w:val="en-US"/>
        </w:rPr>
        <w:t xml:space="preserve">This, and other studies which consider a number of nature’s contributions to people together (e.g. </w:t>
      </w:r>
      <w:r w:rsidRPr="00946649">
        <w:rPr>
          <w:lang w:val="en-US"/>
        </w:rPr>
        <w:fldChar w:fldCharType="begin" w:fldLock="1"/>
      </w:r>
      <w:r w:rsidRPr="00946649">
        <w:rPr>
          <w:lang w:val="en-US"/>
        </w:rPr>
        <w:instrText>ADDIN CSL_CITATION { "citationItems" : [ { "id" : "ITEM-1", "itemData" : { "DOI" : "10.1016/j.ecolind.2016.02.062", "abstract" : "a b s t r a c t Ecosystem services (ESs) are gaining ground in urban policy as a key to attaining sustainable cities. However, strategic and land-use planners need operational and accessible tools to better understand the consequences of policy and planning measures. Based on a study of the City of Stockholm and its surrounding region, we argue that spatially explicit land-use mapping is a good base for modeling and visualizing the supply of urban ESs provided by different patterns of Service Providing Units. By adding more detailed characteristics of land use through the concept of Service Providing Elements (SPEs), and by assessing synergies and trade-offs between these attributes, implications for the supply of ESs at different scale levels could be identified and discussed. Detailed land-use mapping and ES modeling were applied to two future land-use alternatives. The supply of eight urban ESs was found to vary significantly between the two alternatives depending on the ratios of different SPEs, even within identical land-use classes. One of the land-use alternatives had significantly higher potential for food and energy provision, much higher air cooling and air quality regulation capacity especially in densely built areas, showed less surface sealing, and provided better conditions for mental recreation. The exception was supply of physical recreation opportunities, where the other land-use option had an advantage. These differences became more accentuated when we zoomed in on two local urban areas. Based on these findings, our main conclusion is that, in order to provide planning and policy-making with an adequate knowledge base, it is necessary to move beyond land-use classes, as defined by European data sets like Urban Atlas, and toward tools capable of capturing more detailed aspects of land use and its relations to the supply of urban ESs. This should be made a priority, especially in early stages of planning and policy formation, and also used to support development of urban by-laws, procurement arrangements, neighborhood and building certification, etc. The approaches used in the study can serve as a valid starting point for further development of such tools and methods compatible with planners' ordinary working modes. However, to make such progress possible, the ecosystem service research community needs to step up to the challenge of delivering locally specific and useful data on how urban land-use links to ES supply, including synergies \u2026", "author" : [ { "dropping-particle" : "", "family" : "Kain", "given" : "Jaan-Henrik", "non-dropping-particle" : "", "parse-names" : false, "suffix" : "" }, { "dropping-particle" : "", "family" : "Larondelle", "given" : "Neele", "non-dropping-particle" : "", "parse-names" : false, "suffix" : "" }, { "dropping-particle" : "", "family" : "Haase", "given" : "Dagmar", "non-dropping-particle" : "", "parse-names" : false, "suffix" : "" }, { "dropping-particle" : "", "family" : "Kaczorowska", "given" : "Anna", "non-dropping-particle" : "", "parse-names" : false, "suffix" : "" } ], "container-title" : "Ecological Indicators", "id" : "ITEM-1", "issued" : { "date-parts" : [ [ "2016" ] ] }, "note" : "NULL", "page" : "615-629", "title" : "Exploring local consequences of two land-use alternatives for the supply of urban ecosystem services in Stockholm year 2050", "type" : "article-journal", "volume" : "70" }, "uris" : [ "http://www.mendeley.com/documents/?uuid=56b4f48c-2cca-4541-af3b-e857f75b4120", "http://www.mendeley.com/documents/?uuid=c4f80910-a4a0-49d7-8b5e-adc13b150519" ] } ], "mendeley" : { "formattedCitation" : "(Kain, Larondelle, Haase, &amp; Kaczorowska, 2016)", "manualFormatting" : "Kain, Larondelle, Haase, &amp; Kaczorowska (2016)", "plainTextFormattedCitation" : "(Kain, Larondelle, Haase, &amp; Kaczorowska, 2016)", "previouslyFormattedCitation" : "(Kain, Larondelle, Haase, &amp; Kaczorowska, 2016)" }, "properties" : {  }, "schema" : "https://github.com/citation-style-language/schema/raw/master/csl-citation.json" }</w:instrText>
      </w:r>
      <w:r w:rsidRPr="00946649">
        <w:rPr>
          <w:lang w:val="en-US"/>
        </w:rPr>
        <w:fldChar w:fldCharType="separate"/>
      </w:r>
      <w:r w:rsidRPr="00946649">
        <w:rPr>
          <w:lang w:val="en-US"/>
        </w:rPr>
        <w:t>Kain</w:t>
      </w:r>
      <w:r>
        <w:rPr>
          <w:lang w:val="en-US"/>
        </w:rPr>
        <w:t xml:space="preserve"> </w:t>
      </w:r>
      <w:r w:rsidR="00C56B4E" w:rsidRPr="00C56B4E">
        <w:rPr>
          <w:i/>
          <w:lang w:val="en-US"/>
        </w:rPr>
        <w:t>et al.</w:t>
      </w:r>
      <w:r w:rsidR="007B0C37">
        <w:rPr>
          <w:lang w:val="en-US"/>
        </w:rPr>
        <w:t xml:space="preserve">, </w:t>
      </w:r>
      <w:r w:rsidRPr="00946649">
        <w:rPr>
          <w:lang w:val="en-US"/>
        </w:rPr>
        <w:t>2016</w:t>
      </w:r>
      <w:r w:rsidRPr="00946649">
        <w:rPr>
          <w:lang w:val="en-US"/>
        </w:rPr>
        <w:fldChar w:fldCharType="end"/>
      </w:r>
      <w:r w:rsidRPr="00946649">
        <w:rPr>
          <w:lang w:val="en-US"/>
        </w:rPr>
        <w:t>), highlight that trade-offs between contributions need to be taken into account when considering both current and future trends (Section 2.3.4.2).</w:t>
      </w:r>
    </w:p>
    <w:p w14:paraId="761B21D7" w14:textId="77777777" w:rsidR="001E43D4" w:rsidRPr="00946649" w:rsidRDefault="001E43D4">
      <w:pPr>
        <w:spacing w:after="200"/>
        <w:ind w:left="709" w:hanging="709"/>
        <w:rPr>
          <w:lang w:val="en-US"/>
        </w:rPr>
      </w:pPr>
    </w:p>
    <w:p w14:paraId="09EE1D09" w14:textId="77777777" w:rsidR="001E43D4" w:rsidRPr="004417BA" w:rsidRDefault="001E43D4" w:rsidP="007A3472">
      <w:pPr>
        <w:pStyle w:val="Heading2"/>
      </w:pPr>
      <w:bookmarkStart w:id="832" w:name="_Toc431285549"/>
      <w:bookmarkStart w:id="833" w:name="_Toc450554819"/>
      <w:bookmarkStart w:id="834" w:name="_Ref478739006"/>
      <w:bookmarkStart w:id="835" w:name="_Toc478849247"/>
      <w:bookmarkStart w:id="836" w:name="_Toc502822514"/>
      <w:bookmarkStart w:id="837" w:name="_Toc504380611"/>
      <w:bookmarkStart w:id="838" w:name="_Toc519504481"/>
      <w:bookmarkStart w:id="839" w:name="_Ref478740981"/>
      <w:bookmarkStart w:id="840" w:name="_Ref478835273"/>
      <w:bookmarkStart w:id="841" w:name="_Ref478839376"/>
      <w:bookmarkStart w:id="842" w:name="_Toc478849248"/>
      <w:r w:rsidRPr="004417BA">
        <w:t>Effects of trends in nature’s contributions on quality of life in Europe and Central Asia</w:t>
      </w:r>
      <w:bookmarkEnd w:id="832"/>
      <w:bookmarkEnd w:id="833"/>
      <w:bookmarkEnd w:id="834"/>
      <w:bookmarkEnd w:id="835"/>
      <w:bookmarkEnd w:id="836"/>
      <w:bookmarkEnd w:id="837"/>
      <w:bookmarkEnd w:id="838"/>
      <w:r w:rsidRPr="004417BA">
        <w:t xml:space="preserve"> </w:t>
      </w:r>
    </w:p>
    <w:p w14:paraId="0EDC935A" w14:textId="001A6E71" w:rsidR="001E43D4" w:rsidRPr="00946649" w:rsidRDefault="001E43D4" w:rsidP="00147745">
      <w:pPr>
        <w:pStyle w:val="Heading3"/>
      </w:pPr>
      <w:bookmarkStart w:id="843" w:name="_Toc502822515"/>
      <w:bookmarkStart w:id="844" w:name="_Toc504380612"/>
      <w:bookmarkStart w:id="845" w:name="_Toc519504482"/>
      <w:r w:rsidRPr="00946649">
        <w:t>Contributions to food-energy-water security</w:t>
      </w:r>
      <w:bookmarkEnd w:id="839"/>
      <w:bookmarkEnd w:id="840"/>
      <w:bookmarkEnd w:id="841"/>
      <w:bookmarkEnd w:id="842"/>
      <w:bookmarkEnd w:id="843"/>
      <w:bookmarkEnd w:id="844"/>
      <w:bookmarkEnd w:id="845"/>
      <w:r w:rsidRPr="00946649">
        <w:t xml:space="preserve"> </w:t>
      </w:r>
    </w:p>
    <w:p w14:paraId="3F0D9633" w14:textId="1388B335" w:rsidR="001E43D4" w:rsidRPr="00946649" w:rsidRDefault="001E43D4" w:rsidP="001E43D4">
      <w:pPr>
        <w:pStyle w:val="BodyText"/>
        <w:spacing w:line="276" w:lineRule="auto"/>
        <w:rPr>
          <w:rFonts w:ascii="Calibri" w:hAnsi="Calibri"/>
          <w:sz w:val="22"/>
          <w:szCs w:val="22"/>
          <w:lang w:val="en-US"/>
        </w:rPr>
      </w:pPr>
      <w:r w:rsidRPr="00946649">
        <w:rPr>
          <w:rFonts w:ascii="Calibri" w:hAnsi="Calibri"/>
          <w:sz w:val="22"/>
          <w:szCs w:val="22"/>
          <w:lang w:val="en-US"/>
        </w:rPr>
        <w:t>Food, energy and water are essential for human well</w:t>
      </w:r>
      <w:r w:rsidR="005F5A69">
        <w:rPr>
          <w:rFonts w:ascii="Calibri" w:hAnsi="Calibri"/>
          <w:sz w:val="22"/>
          <w:szCs w:val="22"/>
          <w:lang w:val="en-US"/>
        </w:rPr>
        <w:t>-</w:t>
      </w:r>
      <w:r w:rsidRPr="00946649">
        <w:rPr>
          <w:rFonts w:ascii="Calibri" w:hAnsi="Calibri"/>
          <w:sz w:val="22"/>
          <w:szCs w:val="22"/>
          <w:lang w:val="en-US"/>
        </w:rPr>
        <w:t xml:space="preserve">being, poverty alleviation and sustainable development </w:t>
      </w:r>
      <w:r>
        <w:rPr>
          <w:rFonts w:ascii="Calibri" w:hAnsi="Calibri"/>
          <w:sz w:val="22"/>
          <w:szCs w:val="22"/>
          <w:lang w:val="en-US"/>
        </w:rPr>
        <w:fldChar w:fldCharType="begin" w:fldLock="1"/>
      </w:r>
      <w:r>
        <w:rPr>
          <w:rFonts w:ascii="Calibri" w:hAnsi="Calibri"/>
          <w:sz w:val="22"/>
          <w:szCs w:val="22"/>
          <w:lang w:val="en-US"/>
        </w:rPr>
        <w:instrText>ADDIN CSL_CITATION { "citationItems" : [ { "id" : "ITEM-1", "itemData" : { "author" : [ { "dropping-particle" : "", "family" : "FAO", "given" : "", "non-dropping-particle" : "", "parse-names" : false, "suffix" : "" } ], "id" : "ITEM-1", "issued" : { "date-parts" : [ [ "2014" ] ] }, "publisher-place" : "Rome", "title" : "The Water-Energy-Food Nexus. A new approach in support of food security and sustainable agriculture", "type" : "report" }, "uris" : [ "http://www.mendeley.com/documents/?uuid=e19a4365-22a3-41a6-8385-046753da4a47" ] } ], "mendeley" : { "formattedCitation" : "(FAO, 2014b)", "plainTextFormattedCitation" : "(FAO, 2014b)", "previouslyFormattedCitation" : "(FAO, 2014b)" }, "properties" : {  }, "schema" : "https://github.com/citation-style-language/schema/raw/master/csl-citation.json" }</w:instrText>
      </w:r>
      <w:r>
        <w:rPr>
          <w:rFonts w:ascii="Calibri" w:hAnsi="Calibri"/>
          <w:sz w:val="22"/>
          <w:szCs w:val="22"/>
          <w:lang w:val="en-US"/>
        </w:rPr>
        <w:fldChar w:fldCharType="separate"/>
      </w:r>
      <w:r w:rsidRPr="00FF4458">
        <w:rPr>
          <w:rFonts w:ascii="Calibri" w:hAnsi="Calibri"/>
          <w:noProof/>
          <w:sz w:val="22"/>
          <w:szCs w:val="22"/>
          <w:lang w:val="en-US"/>
        </w:rPr>
        <w:t>(</w:t>
      </w:r>
      <w:r w:rsidRPr="00E610EA">
        <w:rPr>
          <w:rFonts w:ascii="Calibri" w:hAnsi="Calibri"/>
          <w:noProof/>
          <w:sz w:val="22"/>
          <w:szCs w:val="22"/>
          <w:lang w:val="en-US"/>
        </w:rPr>
        <w:t>FAO, 2014b</w:t>
      </w:r>
      <w:r w:rsidRPr="00FF4458">
        <w:rPr>
          <w:rFonts w:ascii="Calibri" w:hAnsi="Calibri"/>
          <w:noProof/>
          <w:sz w:val="22"/>
          <w:szCs w:val="22"/>
          <w:lang w:val="en-US"/>
        </w:rPr>
        <w:t>)</w:t>
      </w:r>
      <w:r>
        <w:rPr>
          <w:rFonts w:ascii="Calibri" w:hAnsi="Calibri"/>
          <w:sz w:val="22"/>
          <w:szCs w:val="22"/>
          <w:lang w:val="en-US"/>
        </w:rPr>
        <w:fldChar w:fldCharType="end"/>
      </w:r>
      <w:r w:rsidRPr="00946649">
        <w:rPr>
          <w:rFonts w:ascii="Calibri" w:hAnsi="Calibri"/>
          <w:sz w:val="22"/>
          <w:szCs w:val="22"/>
          <w:lang w:val="en-US"/>
        </w:rPr>
        <w:t xml:space="preserve">. Food security, water security and energy security represent Sustainable Development Goals number 2, 6 and 7, respectively (see Section 2.4). </w:t>
      </w:r>
    </w:p>
    <w:p w14:paraId="0747E657" w14:textId="77777777" w:rsidR="001E43D4" w:rsidRPr="00946649" w:rsidRDefault="001E43D4" w:rsidP="001E43D4">
      <w:pPr>
        <w:pStyle w:val="BodyText"/>
        <w:spacing w:line="276" w:lineRule="auto"/>
        <w:rPr>
          <w:rFonts w:ascii="Calibri" w:hAnsi="Calibri"/>
          <w:sz w:val="22"/>
          <w:szCs w:val="22"/>
          <w:lang w:val="en-US"/>
        </w:rPr>
      </w:pPr>
    </w:p>
    <w:p w14:paraId="6C5C59D7" w14:textId="418380B4" w:rsidR="001E43D4" w:rsidRPr="00946649" w:rsidRDefault="001E43D4" w:rsidP="001F0516">
      <w:pPr>
        <w:pStyle w:val="Heading4"/>
        <w:rPr>
          <w:lang w:bidi="en-US"/>
        </w:rPr>
      </w:pPr>
      <w:bookmarkStart w:id="846" w:name="_Ref478741916"/>
      <w:bookmarkStart w:id="847" w:name="_Toc519504483"/>
      <w:r w:rsidRPr="00946649">
        <w:rPr>
          <w:lang w:bidi="en-US"/>
        </w:rPr>
        <w:t>Food security</w:t>
      </w:r>
      <w:bookmarkEnd w:id="846"/>
      <w:bookmarkEnd w:id="847"/>
    </w:p>
    <w:p w14:paraId="2DEF7CD3" w14:textId="429B3D6D" w:rsidR="001E43D4" w:rsidRPr="00946649" w:rsidRDefault="001E43D4" w:rsidP="001E43D4">
      <w:pPr>
        <w:pStyle w:val="Normal1"/>
        <w:spacing w:after="120"/>
        <w:jc w:val="both"/>
        <w:rPr>
          <w:rFonts w:ascii="Calibri" w:eastAsia="Cambria" w:hAnsi="Calibri" w:cs="Cambria"/>
          <w:lang w:val="en-US"/>
        </w:rPr>
      </w:pPr>
      <w:r w:rsidRPr="00946649">
        <w:rPr>
          <w:rFonts w:ascii="Calibri" w:eastAsia="Cambria" w:hAnsi="Calibri" w:cs="Cambria"/>
          <w:lang w:val="en-US"/>
        </w:rPr>
        <w:t xml:space="preserve">Food security is achieved when all people, at all times, have physical and economic access to sufficient, safe and nutritious food to meet their dietary needs and food preferences for an active and healthy life </w:t>
      </w:r>
      <w:r>
        <w:rPr>
          <w:rFonts w:ascii="Calibri" w:hAnsi="Calibri"/>
          <w:lang w:val="en-US"/>
        </w:rPr>
        <w:fldChar w:fldCharType="begin" w:fldLock="1"/>
      </w:r>
      <w:r>
        <w:rPr>
          <w:rFonts w:ascii="Calibri" w:hAnsi="Calibri"/>
          <w:lang w:val="en-US"/>
        </w:rPr>
        <w:instrText>ADDIN CSL_CITATION { "citationItems" : [ { "id" : "ITEM-1", "itemData" : { "author" : [ { "dropping-particle" : "", "family" : "FAO", "given" : "", "non-dropping-particle" : "", "parse-names" : false, "suffix" : "" } ], "id" : "ITEM-1", "issued" : { "date-parts" : [ [ "2014" ] ] }, "publisher-place" : "Rome", "title" : "The Water-Energy-Food Nexus. A new approach in support of food security and sustainable agriculture", "type" : "report" }, "uris" : [ "http://www.mendeley.com/documents/?uuid=e19a4365-22a3-41a6-8385-046753da4a47" ] } ], "mendeley" : { "formattedCitation" : "(FAO, 2014b)", "plainTextFormattedCitation" : "(FAO, 2014b)", "previouslyFormattedCitation" : "(FAO, 2014b)" }, "properties" : {  }, "schema" : "https://github.com/citation-style-language/schema/raw/master/csl-citation.json" }</w:instrText>
      </w:r>
      <w:r>
        <w:rPr>
          <w:rFonts w:ascii="Calibri" w:hAnsi="Calibri"/>
          <w:lang w:val="en-US"/>
        </w:rPr>
        <w:fldChar w:fldCharType="separate"/>
      </w:r>
      <w:r w:rsidRPr="00FF4458">
        <w:rPr>
          <w:rFonts w:ascii="Calibri" w:hAnsi="Calibri"/>
          <w:noProof/>
          <w:lang w:val="en-US"/>
        </w:rPr>
        <w:t>(</w:t>
      </w:r>
      <w:r w:rsidRPr="00E610EA">
        <w:rPr>
          <w:rFonts w:ascii="Calibri" w:hAnsi="Calibri"/>
          <w:noProof/>
          <w:lang w:val="en-US"/>
        </w:rPr>
        <w:t>FAO, 2014b</w:t>
      </w:r>
      <w:r w:rsidRPr="00FF4458">
        <w:rPr>
          <w:rFonts w:ascii="Calibri" w:hAnsi="Calibri"/>
          <w:noProof/>
          <w:lang w:val="en-US"/>
        </w:rPr>
        <w:t>)</w:t>
      </w:r>
      <w:r>
        <w:rPr>
          <w:rFonts w:ascii="Calibri" w:hAnsi="Calibri"/>
          <w:lang w:val="en-US"/>
        </w:rPr>
        <w:fldChar w:fldCharType="end"/>
      </w:r>
      <w:r w:rsidRPr="00946649">
        <w:rPr>
          <w:rFonts w:ascii="Calibri" w:eastAsia="Cambria" w:hAnsi="Calibri" w:cs="Cambria"/>
          <w:lang w:val="en-US"/>
        </w:rPr>
        <w:t xml:space="preserve">. A condition for the full realization of the right to food is “food sovereignty” </w:t>
      </w:r>
      <w:r w:rsidRPr="00946649">
        <w:rPr>
          <w:rFonts w:ascii="Calibri" w:eastAsia="Cambria" w:hAnsi="Calibri" w:cs="Cambria"/>
          <w:lang w:val="en-US"/>
        </w:rPr>
        <w:fldChar w:fldCharType="begin" w:fldLock="1"/>
      </w:r>
      <w:r w:rsidRPr="00946649">
        <w:rPr>
          <w:rFonts w:ascii="Calibri" w:eastAsia="Cambria" w:hAnsi="Calibri" w:cs="Cambria"/>
          <w:lang w:val="en-US"/>
        </w:rPr>
        <w:instrText>ADDIN CSL_CITATION { "citationItems" : [ { "id" : "ITEM-1", "itemData" : { "author" : [ { "dropping-particle" : "", "family" : "Schutter", "given" : "Olivier", "non-dropping-particle" : "De", "parse-names" : false, "suffix" : "" } ], "id" : "ITEM-1", "issued" : { "date-parts" : [ [ "2014" ] ] }, "title" : "Report of the Special Rapporteur on the right to food, Olivier De Schutter", "type" : "report" }, "uris" : [ "http://www.mendeley.com/documents/?uuid=b72a49a7-25ff-4db5-8d21-316d466e600f", "http://www.mendeley.com/documents/?uuid=b0e74dc9-1ad8-49ef-84f5-5919a0966f54" ] } ], "mendeley" : { "formattedCitation" : "(De Schutter, 2014)", "manualFormatting" : "(De Schutter, 2014)", "plainTextFormattedCitation" : "(De Schutter, 2014)", "previouslyFormattedCitation" : "(De Schutter, 2014)" }, "properties" : {  }, "schema" : "https://github.com/citation-style-language/schema/raw/master/csl-citation.json" }</w:instrText>
      </w:r>
      <w:r w:rsidRPr="00946649">
        <w:rPr>
          <w:rFonts w:ascii="Calibri" w:eastAsia="Cambria" w:hAnsi="Calibri" w:cs="Cambria"/>
          <w:lang w:val="en-US"/>
        </w:rPr>
        <w:fldChar w:fldCharType="separate"/>
      </w:r>
      <w:r w:rsidRPr="00946649">
        <w:rPr>
          <w:rFonts w:ascii="Calibri" w:eastAsia="Cambria" w:hAnsi="Calibri" w:cs="Cambria"/>
          <w:noProof/>
          <w:lang w:val="en-US"/>
        </w:rPr>
        <w:t>(De Schutter, 2014)</w:t>
      </w:r>
      <w:r w:rsidRPr="00946649">
        <w:rPr>
          <w:rFonts w:ascii="Calibri" w:eastAsia="Cambria" w:hAnsi="Calibri" w:cs="Cambria"/>
          <w:lang w:val="en-US"/>
        </w:rPr>
        <w:fldChar w:fldCharType="end"/>
      </w:r>
      <w:r w:rsidRPr="00946649">
        <w:rPr>
          <w:rFonts w:ascii="Calibri" w:eastAsia="Cambria" w:hAnsi="Calibri" w:cs="Cambria"/>
          <w:lang w:val="en-US"/>
        </w:rPr>
        <w:t xml:space="preserve">, defined as “the right of nations and peoples to control their own food systems, including their own markets, production modes, food cultures and environments” (Wittman </w:t>
      </w:r>
      <w:r w:rsidR="00F41221" w:rsidRPr="00F41221">
        <w:rPr>
          <w:rFonts w:ascii="Calibri" w:eastAsia="Cambria" w:hAnsi="Calibri" w:cs="Cambria"/>
          <w:i/>
          <w:lang w:val="en-US"/>
        </w:rPr>
        <w:t>et al.</w:t>
      </w:r>
      <w:r w:rsidRPr="00946649">
        <w:rPr>
          <w:rFonts w:ascii="Calibri" w:eastAsia="Cambria" w:hAnsi="Calibri" w:cs="Cambria"/>
          <w:lang w:val="en-US"/>
        </w:rPr>
        <w:t>, 2010). The situation and trends of food security and sovereignty in Europe and Central Asia have been mixed in the last century and vary greatly between and within subregions, with the best situation in Western Europe, and Central Asia showing the largest challenges (all data retrieved from FAOSTAT).</w:t>
      </w:r>
    </w:p>
    <w:p w14:paraId="57947DE6" w14:textId="4C8827FE" w:rsidR="001E43D4" w:rsidRDefault="001E43D4" w:rsidP="001E43D4">
      <w:pPr>
        <w:pStyle w:val="Normal1"/>
        <w:spacing w:after="120"/>
        <w:jc w:val="both"/>
        <w:rPr>
          <w:rFonts w:ascii="Calibri" w:eastAsia="Cambria" w:hAnsi="Calibri" w:cs="Cambria"/>
          <w:lang w:val="en-US"/>
        </w:rPr>
      </w:pPr>
      <w:r w:rsidRPr="00946649">
        <w:rPr>
          <w:rFonts w:ascii="Calibri" w:eastAsia="Cambria" w:hAnsi="Calibri" w:cs="Cambria"/>
          <w:lang w:val="en-US"/>
        </w:rPr>
        <w:lastRenderedPageBreak/>
        <w:t>Food availability</w:t>
      </w:r>
      <w:r w:rsidRPr="00946649">
        <w:rPr>
          <w:rFonts w:ascii="Calibri" w:eastAsia="Cambria" w:hAnsi="Calibri" w:cs="Cambria"/>
          <w:b/>
          <w:lang w:val="en-US"/>
        </w:rPr>
        <w:t xml:space="preserve"> </w:t>
      </w:r>
      <w:r w:rsidRPr="00946649">
        <w:rPr>
          <w:rFonts w:ascii="Calibri" w:eastAsia="Cambria" w:hAnsi="Calibri" w:cs="Cambria"/>
          <w:lang w:val="en-US"/>
        </w:rPr>
        <w:t xml:space="preserve">is adequate across Europe and Central Asia, where the average dietary energy supply adequacy ranges from 137% in Western Europe to 121% in Central Asia (see </w:t>
      </w:r>
      <w:r w:rsidRPr="00946649">
        <w:rPr>
          <w:rFonts w:ascii="Calibri" w:eastAsia="Cambria" w:hAnsi="Calibri" w:cs="Cambria"/>
          <w:b/>
          <w:lang w:val="en-US"/>
        </w:rPr>
        <w:t>Figure 2.55</w:t>
      </w:r>
      <w:r w:rsidRPr="00946649">
        <w:rPr>
          <w:rFonts w:ascii="Calibri" w:eastAsia="Cambria" w:hAnsi="Calibri" w:cs="Cambria"/>
          <w:lang w:val="en-US"/>
        </w:rPr>
        <w:t xml:space="preserve">). </w:t>
      </w:r>
      <w:r w:rsidRPr="00503C3C">
        <w:rPr>
          <w:rFonts w:ascii="Calibri" w:eastAsia="Cambria" w:hAnsi="Calibri" w:cs="Cambria"/>
          <w:lang w:val="en-US"/>
        </w:rPr>
        <w:t>Food</w:t>
      </w:r>
      <w:r w:rsidRPr="00946649">
        <w:rPr>
          <w:rFonts w:ascii="Calibri" w:eastAsia="Cambria" w:hAnsi="Calibri" w:cs="Cambria"/>
          <w:u w:val="single"/>
          <w:lang w:val="en-US"/>
        </w:rPr>
        <w:t xml:space="preserve"> </w:t>
      </w:r>
      <w:r w:rsidRPr="00946649">
        <w:rPr>
          <w:rFonts w:ascii="Calibri" w:eastAsia="Cambria" w:hAnsi="Calibri" w:cs="Cambria"/>
          <w:lang w:val="en-US"/>
        </w:rPr>
        <w:t xml:space="preserve">accessibility and utilization varies between subregions. The domestic food price level showed stability between 2001 and 2014, but also large inequalities within the region with the lowest price levels in Western Europe, intermediate levels and decreasing in Central Europe, and three times higher levels and increasing in Eastern Europe. Undernourishment has been very low in recent decades in Central and Western Europe; in Eastern Europe, although currently stable around 7%, it reached almost 45% in the early 1990s; and in Central Asia, it has fluctuated and currently reaches 20%. The percentage of adults who are underweight increased to almost 4% in Central and Western Europe from the late 1990s to the end of the century. During the recession of 2007-2009 daily nutritional intake and the consumption of nutritious food declined in Eastern and Central Europe, so that after 2008 the percentage of households with children unable to afford a meal with meat, chicken, fish, or a vegetable equivalent every second day more than doubled in some countries reaching up to 18% in Greece in 2012 </w:t>
      </w:r>
      <w:r w:rsidRPr="00946649">
        <w:rPr>
          <w:rFonts w:ascii="Calibri" w:eastAsia="Cambria" w:hAnsi="Calibri" w:cs="Cambria"/>
          <w:lang w:val="en-US"/>
        </w:rPr>
        <w:fldChar w:fldCharType="begin" w:fldLock="1"/>
      </w:r>
      <w:r w:rsidRPr="00946649">
        <w:rPr>
          <w:rFonts w:ascii="Calibri" w:eastAsia="Cambria" w:hAnsi="Calibri" w:cs="Cambria"/>
          <w:lang w:val="en-US"/>
        </w:rPr>
        <w:instrText>ADDIN CSL_CITATION { "citationItems" : [ { "id" : "ITEM-1", "itemData" : { "DOI" : "10.1007/s00038-009-5404-x", "ISBN" : "978 88 6522 030 6", "ISSN" : "1605-7317", "PMID" : "22845752", "abstract" : "Although hundreds of studies have documented the association between family poverty and children's health, achievement, and behavior, few measure the effects of the timing, depth, and duration of poverty on children, and many fail to adjust for other family characteristics (for example, female headship, mother's age, and schooling) that may account for much of the observed correlation between poverty and child outcomes. This article focuses on a recent set of studies that explore the relationship between poverty and child outcomes in depth. By and large, this research supports the conclusion that family income has selective but, in some instances, quite substantial effects on child and adolescent well-being. Family income appears to be more strongly related to children's ability and achievement than to their emotional outcomes. Children who live in extreme poverty or who live below the poverty line for multiple years appear, all other things being equal, to suffer the worst outcomes. The timing of poverty also seems to be important for certain child outcomes. Children who experience poverty during their preschool and early school years have lower rates of school completion than children and adolescents who experience poverty only in later years. Although more research is needed on the significance of the timing of poverty on child outcomes, findings to date suggest that interventions during early childhood may be most important in reducing poverty's impact on children.", "author" : [ { "dropping-particle" : "", "family" : "UNICEF", "given" : "", "non-dropping-particle" : "", "parse-names" : false, "suffix" : "" } ], "container-title" : "Innocenti Report Card 12. Children in the Developed World", "id" : "ITEM-1", "issued" : { "date-parts" : [ [ "2014" ] ] }, "title" : "Children of the Recession. The impact of the economic crisis on the child well-being in rich countries", "type" : "report" }, "uris" : [ "http://www.mendeley.com/documents/?uuid=dbde0808-9079-4f98-b714-3a7c9b7e22fe", "http://www.mendeley.com/documents/?uuid=9eb2ad06-409a-4dbf-81d1-02fd23e550d8" ] } ], "mendeley" : { "formattedCitation" : "(UNICEF, 2014)", "manualFormatting" : "(UNICEF, 2014)", "plainTextFormattedCitation" : "(UNICEF, 2014)", "previouslyFormattedCitation" : "(UNICEF, 2014)" }, "properties" : {  }, "schema" : "https://github.com/citation-style-language/schema/raw/master/csl-citation.json" }</w:instrText>
      </w:r>
      <w:r w:rsidRPr="00946649">
        <w:rPr>
          <w:rFonts w:ascii="Calibri" w:eastAsia="Cambria" w:hAnsi="Calibri" w:cs="Cambria"/>
          <w:lang w:val="en-US"/>
        </w:rPr>
        <w:fldChar w:fldCharType="separate"/>
      </w:r>
      <w:r w:rsidRPr="00946649">
        <w:rPr>
          <w:rFonts w:ascii="Calibri" w:eastAsia="Cambria" w:hAnsi="Calibri" w:cs="Cambria"/>
          <w:noProof/>
          <w:lang w:val="en-US"/>
        </w:rPr>
        <w:t>(UNICEF, 2014)</w:t>
      </w:r>
      <w:r w:rsidRPr="00946649">
        <w:rPr>
          <w:rFonts w:ascii="Calibri" w:eastAsia="Cambria" w:hAnsi="Calibri" w:cs="Cambria"/>
          <w:lang w:val="en-US"/>
        </w:rPr>
        <w:fldChar w:fldCharType="end"/>
      </w:r>
      <w:r w:rsidRPr="00946649">
        <w:rPr>
          <w:rFonts w:ascii="Calibri" w:eastAsia="Cambria" w:hAnsi="Calibri" w:cs="Cambria"/>
          <w:lang w:val="en-US"/>
        </w:rPr>
        <w:t>. Overall food stability</w:t>
      </w:r>
      <w:r w:rsidRPr="00946649">
        <w:rPr>
          <w:rFonts w:ascii="Calibri" w:eastAsia="Cambria" w:hAnsi="Calibri" w:cs="Cambria"/>
          <w:b/>
          <w:lang w:val="en-US"/>
        </w:rPr>
        <w:t xml:space="preserve"> </w:t>
      </w:r>
      <w:r w:rsidRPr="00946649">
        <w:rPr>
          <w:rFonts w:ascii="Calibri" w:eastAsia="Cambria" w:hAnsi="Calibri" w:cs="Cambria"/>
          <w:lang w:val="en-US"/>
        </w:rPr>
        <w:t xml:space="preserve">is improving: domestic food price volatility is quite low and relatively stable in the last decades, except for a peak in Eastern Europe in 2005. However, the food production variability per capita is increasing since 2010, particularly in Eastern Europe, which might be considered a threat to food security. A global nutrition transition is affecting the quality of diet in Europe and Central Asia (see </w:t>
      </w:r>
      <w:r w:rsidRPr="00946649">
        <w:rPr>
          <w:rFonts w:ascii="Calibri" w:eastAsia="Cambria" w:hAnsi="Calibri" w:cs="Cambria"/>
          <w:b/>
          <w:lang w:val="en-US"/>
        </w:rPr>
        <w:t>Figure 2.56</w:t>
      </w:r>
      <w:r w:rsidRPr="00946649">
        <w:rPr>
          <w:rFonts w:ascii="Calibri" w:eastAsia="Cambria" w:hAnsi="Calibri" w:cs="Cambria"/>
          <w:lang w:val="en-US"/>
        </w:rPr>
        <w:t xml:space="preserve">), with rapid increases in the rates of obesity and overweight </w:t>
      </w:r>
      <w:r w:rsidRPr="00946649">
        <w:rPr>
          <w:rFonts w:ascii="Calibri" w:eastAsia="Cambria" w:hAnsi="Calibri" w:cs="Cambria"/>
          <w:lang w:val="en-US"/>
        </w:rPr>
        <w:fldChar w:fldCharType="begin" w:fldLock="1"/>
      </w:r>
      <w:r w:rsidRPr="00946649">
        <w:rPr>
          <w:rFonts w:ascii="Calibri" w:eastAsia="Cambria" w:hAnsi="Calibri" w:cs="Cambria"/>
          <w:lang w:val="en-US"/>
        </w:rPr>
        <w:instrText>ADDIN CSL_CITATION { "citationItems" : [ { "id" : "ITEM-1", "itemData" : { "DOI" : "10.1111/j.1753-4887.2011.00456.x", "author" : [ { "dropping-particle" : "", "family" : "Popkin", "given" : "Barry M", "non-dropping-particle" : "", "parse-names" : false, "suffix" : "" }, { "dropping-particle" : "", "family" : "Adair", "given" : "Linda S", "non-dropping-particle" : "", "parse-names" : false, "suffix" : "" }, { "dropping-particle" : "", "family" : "Ng", "given" : "Shu Wen", "non-dropping-particle" : "", "parse-names" : false, "suffix" : "" } ], "id" : "ITEM-1", "issue" : "1", "issued" : { "date-parts" : [ [ "2011" ] ] }, "page" : "3-21", "title" : "Global nutrition transition and the pandemic of obesity in developing countries", "type" : "article-journal", "volume" : "70" }, "uris" : [ "http://www.mendeley.com/documents/?uuid=64dc4eee-0ba7-4738-987b-64b61a603a7d", "http://www.mendeley.com/documents/?uuid=70b778ae-fe49-4016-965b-05e0c80c7d7c" ] } ], "mendeley" : { "formattedCitation" : "(Popkin, Adair, &amp; Ng, 2011)", "manualFormatting" : "(Popkin et al., 2011)", "plainTextFormattedCitation" : "(Popkin, Adair, &amp; Ng, 2011)", "previouslyFormattedCitation" : "(Popkin, Adair, &amp; Ng, 2011)" }, "properties" : {  }, "schema" : "https://github.com/citation-style-language/schema/raw/master/csl-citation.json" }</w:instrText>
      </w:r>
      <w:r w:rsidRPr="00946649">
        <w:rPr>
          <w:rFonts w:ascii="Calibri" w:eastAsia="Cambria" w:hAnsi="Calibri" w:cs="Cambria"/>
          <w:lang w:val="en-US"/>
        </w:rPr>
        <w:fldChar w:fldCharType="separate"/>
      </w:r>
      <w:r w:rsidRPr="00946649">
        <w:rPr>
          <w:rFonts w:ascii="Calibri" w:eastAsia="Cambria" w:hAnsi="Calibri" w:cs="Cambria"/>
          <w:noProof/>
          <w:lang w:val="en-US"/>
        </w:rPr>
        <w:t xml:space="preserve">(Popkin </w:t>
      </w:r>
      <w:r w:rsidR="00F41221" w:rsidRPr="00F41221">
        <w:rPr>
          <w:rFonts w:ascii="Calibri" w:eastAsia="Cambria" w:hAnsi="Calibri" w:cs="Cambria"/>
          <w:i/>
          <w:noProof/>
          <w:lang w:val="en-US"/>
        </w:rPr>
        <w:t>et al.</w:t>
      </w:r>
      <w:r w:rsidRPr="00946649">
        <w:rPr>
          <w:rFonts w:ascii="Calibri" w:eastAsia="Cambria" w:hAnsi="Calibri" w:cs="Cambria"/>
          <w:noProof/>
          <w:lang w:val="en-US"/>
        </w:rPr>
        <w:t>, 2011)</w:t>
      </w:r>
      <w:r w:rsidRPr="00946649">
        <w:rPr>
          <w:rFonts w:ascii="Calibri" w:eastAsia="Cambria" w:hAnsi="Calibri" w:cs="Cambria"/>
          <w:lang w:val="en-US"/>
        </w:rPr>
        <w:fldChar w:fldCharType="end"/>
      </w:r>
      <w:r w:rsidRPr="00946649">
        <w:rPr>
          <w:rFonts w:ascii="Calibri" w:eastAsia="Cambria" w:hAnsi="Calibri" w:cs="Cambria"/>
          <w:lang w:val="en-US"/>
        </w:rPr>
        <w:t>, which is linked to inefficiencies and waste in the global food system. In fact, the average fat supply and protein supply are increasing and the former is almost double in Western Europe than in Central Asia and Eastern Europe, which instead show the largest index of diet diversification (</w:t>
      </w:r>
      <w:r w:rsidRPr="00946649">
        <w:rPr>
          <w:rFonts w:ascii="Calibri" w:eastAsia="Cambria" w:hAnsi="Calibri" w:cs="Cambria"/>
          <w:b/>
          <w:lang w:val="en-US"/>
        </w:rPr>
        <w:t>see Figure 2.56</w:t>
      </w:r>
      <w:r w:rsidRPr="00946649">
        <w:rPr>
          <w:rFonts w:ascii="Calibri" w:eastAsia="Cambria" w:hAnsi="Calibri" w:cs="Cambria"/>
          <w:lang w:val="en-US"/>
        </w:rPr>
        <w:t xml:space="preserve">). The prevalence of food over-acquisition is almost 50% in Western Europe and, although it is lower in the other subregions, it is increasing for these. </w:t>
      </w:r>
    </w:p>
    <w:p w14:paraId="1E7310D8" w14:textId="55173916" w:rsidR="002609C7" w:rsidRPr="00946649" w:rsidRDefault="002609C7" w:rsidP="001E43D4">
      <w:pPr>
        <w:pStyle w:val="Normal1"/>
        <w:spacing w:after="120"/>
        <w:jc w:val="both"/>
        <w:rPr>
          <w:rFonts w:ascii="Calibri" w:eastAsia="Cambria" w:hAnsi="Calibri" w:cs="Cambria"/>
          <w:lang w:val="en-US"/>
        </w:rPr>
      </w:pPr>
      <w:r>
        <w:rPr>
          <w:noProof/>
          <w:lang w:val="en-GB" w:eastAsia="en-GB"/>
        </w:rPr>
        <w:lastRenderedPageBreak/>
        <w:drawing>
          <wp:inline distT="0" distB="0" distL="0" distR="0" wp14:anchorId="76F5D9A1" wp14:editId="59B70778">
            <wp:extent cx="5731510" cy="8499475"/>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stretch>
                      <a:fillRect/>
                    </a:stretch>
                  </pic:blipFill>
                  <pic:spPr>
                    <a:xfrm>
                      <a:off x="0" y="0"/>
                      <a:ext cx="5731510" cy="8499475"/>
                    </a:xfrm>
                    <a:prstGeom prst="rect">
                      <a:avLst/>
                    </a:prstGeom>
                  </pic:spPr>
                </pic:pic>
              </a:graphicData>
            </a:graphic>
          </wp:inline>
        </w:drawing>
      </w:r>
    </w:p>
    <w:p w14:paraId="4B639985" w14:textId="2D3D9F91" w:rsidR="000D58D4" w:rsidRDefault="000D58D4" w:rsidP="000D58D4">
      <w:pPr>
        <w:rPr>
          <w:lang w:val="en-US"/>
        </w:rPr>
      </w:pPr>
    </w:p>
    <w:p w14:paraId="7B3A48BB" w14:textId="1AF81C9C" w:rsidR="00EF40C5" w:rsidRPr="000D58D4" w:rsidRDefault="00EF40C5" w:rsidP="000D58D4">
      <w:pPr>
        <w:rPr>
          <w:lang w:val="en-US"/>
        </w:rPr>
      </w:pPr>
      <w:r>
        <w:rPr>
          <w:lang w:eastAsia="en-GB"/>
        </w:rPr>
        <w:lastRenderedPageBreak/>
        <w:drawing>
          <wp:inline distT="0" distB="0" distL="0" distR="0" wp14:anchorId="3B6E3E80" wp14:editId="1713759B">
            <wp:extent cx="5731510" cy="3301365"/>
            <wp:effectExtent l="0" t="0" r="254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stretch>
                      <a:fillRect/>
                    </a:stretch>
                  </pic:blipFill>
                  <pic:spPr>
                    <a:xfrm>
                      <a:off x="0" y="0"/>
                      <a:ext cx="5731510" cy="3301365"/>
                    </a:xfrm>
                    <a:prstGeom prst="rect">
                      <a:avLst/>
                    </a:prstGeom>
                  </pic:spPr>
                </pic:pic>
              </a:graphicData>
            </a:graphic>
          </wp:inline>
        </w:drawing>
      </w:r>
    </w:p>
    <w:p w14:paraId="569A9B29" w14:textId="46D7F507" w:rsidR="001E43D4" w:rsidRPr="00946649" w:rsidRDefault="001E43D4" w:rsidP="001E43D4">
      <w:pPr>
        <w:pStyle w:val="Normal1"/>
        <w:spacing w:after="120"/>
        <w:jc w:val="both"/>
        <w:rPr>
          <w:rFonts w:ascii="Cambria" w:eastAsia="Cambria" w:hAnsi="Cambria" w:cs="Cambria"/>
          <w:b/>
          <w:color w:val="2E74B5" w:themeColor="accent1" w:themeShade="BF"/>
          <w:lang w:val="en-US"/>
        </w:rPr>
      </w:pPr>
      <w:r w:rsidRPr="00946649">
        <w:rPr>
          <w:rFonts w:ascii="Calibri" w:eastAsia="Cambria" w:hAnsi="Calibri" w:cs="Cambria"/>
          <w:lang w:val="en-US"/>
        </w:rPr>
        <w:t>Food security and food sovereignty are threatened by large-scale control of extended tracts of land by large investment companies (land deals or</w:t>
      </w:r>
      <w:r w:rsidRPr="00946649">
        <w:rPr>
          <w:rFonts w:ascii="Calibri" w:eastAsia="Cambria" w:hAnsi="Calibri" w:cs="Cambria"/>
          <w:b/>
          <w:lang w:val="en-US"/>
        </w:rPr>
        <w:t xml:space="preserve"> </w:t>
      </w:r>
      <w:r w:rsidRPr="00946649">
        <w:rPr>
          <w:rFonts w:ascii="Calibri" w:eastAsia="Cambria" w:hAnsi="Calibri" w:cs="Cambria"/>
          <w:lang w:val="en-US"/>
        </w:rPr>
        <w:t xml:space="preserve">land grabs) </w:t>
      </w:r>
      <w:r w:rsidRPr="00946649">
        <w:rPr>
          <w:rFonts w:ascii="Calibri" w:eastAsia="Cambria" w:hAnsi="Calibri" w:cs="Cambria"/>
          <w:lang w:val="en-US"/>
        </w:rPr>
        <w:fldChar w:fldCharType="begin" w:fldLock="1"/>
      </w:r>
      <w:r w:rsidRPr="00946649">
        <w:rPr>
          <w:rFonts w:ascii="Calibri" w:eastAsia="Cambria" w:hAnsi="Calibri" w:cs="Cambria"/>
          <w:lang w:val="en-US"/>
        </w:rPr>
        <w:instrText>ADDIN CSL_CITATION { "citationItems" : [ { "id" : "ITEM-1", "itemData" : { "DOI" : "10.1080/02255189.2015.1027673", "ISBN" : "0225-5189\r2158-9100", "ISSN" : "0225-5189", "abstract" : "AbstractThis article offers three insights. First, the renewed global land rush is indeed global: it occurs in the Global North too. Second, the ongoing trend of (generic) land concentration is just as problematic as land grabbing. Third, political processes involving actors at various sites and levels of the state and society mediate corporate and state interests in land, sometimes producing untended outcomes. New \u201cdeal brokers\u201d (in finance, business and property) have joined the ranks of other elites (food empires, commercial producers, banks) to determine the dynamics of the European land rush.", "author" : [ { "dropping-particle" : "", "family" : "Ploeg", "given" : "Jan Douwe", "non-dropping-particle" : "van der", "parse-names" : false, "suffix" : "" }, { "dropping-particle" : "", "family" : "Franco", "given" : "Jennifer C.", "non-dropping-particle" : "", "parse-names" : false, "suffix" : "" }, { "dropping-particle" : "", "family" : "Borras", "given" : "Saturnino M.", "non-dropping-particle" : "", "parse-names" : false, "suffix" : "" } ], "container-title" : "Canadian Journal of Development Studies / Revue canadienne d'\u00e9tudes du d\u00e9veloppement", "id" : "ITEM-1", "issue" : "2", "issued" : { "date-parts" : [ [ "2015" ] ] }, "page" : "147-162", "title" : "Land concentration and land grabbing in Europe: a preliminary analysis", "type" : "article-journal", "volume" : "36" }, "uris" : [ "http://www.mendeley.com/documents/?uuid=90c0a8a0-f4e9-4355-928f-ff08cc2a2695", "http://www.mendeley.com/documents/?uuid=5dda65f6-244a-450d-adcc-d27fd65c5771" ] } ], "mendeley" : { "formattedCitation" : "(van der Ploeg, Franco, &amp; Borras, 2015)", "manualFormatting" : "(van der Ploeg et al., 2015)", "plainTextFormattedCitation" : "(van der Ploeg, Franco, &amp; Borras, 2015)", "previouslyFormattedCitation" : "(van der Ploeg, Franco, &amp; Borras, 2015)" }, "properties" : {  }, "schema" : "https://github.com/citation-style-language/schema/raw/master/csl-citation.json" }</w:instrText>
      </w:r>
      <w:r w:rsidRPr="00946649">
        <w:rPr>
          <w:rFonts w:ascii="Calibri" w:eastAsia="Cambria" w:hAnsi="Calibri" w:cs="Cambria"/>
          <w:lang w:val="en-US"/>
        </w:rPr>
        <w:fldChar w:fldCharType="separate"/>
      </w:r>
      <w:r w:rsidRPr="00946649">
        <w:rPr>
          <w:rFonts w:ascii="Calibri" w:eastAsia="Cambria" w:hAnsi="Calibri" w:cs="Cambria"/>
          <w:noProof/>
          <w:lang w:val="en-US"/>
        </w:rPr>
        <w:t xml:space="preserve">(van der Ploeg </w:t>
      </w:r>
      <w:r w:rsidR="00F41221" w:rsidRPr="00F41221">
        <w:rPr>
          <w:rFonts w:ascii="Calibri" w:eastAsia="Cambria" w:hAnsi="Calibri" w:cs="Cambria"/>
          <w:i/>
          <w:noProof/>
          <w:lang w:val="en-US"/>
        </w:rPr>
        <w:t>et al.</w:t>
      </w:r>
      <w:r w:rsidRPr="00946649">
        <w:rPr>
          <w:rFonts w:ascii="Calibri" w:eastAsia="Cambria" w:hAnsi="Calibri" w:cs="Cambria"/>
          <w:noProof/>
          <w:lang w:val="en-US"/>
        </w:rPr>
        <w:t>, 2015)</w:t>
      </w:r>
      <w:r w:rsidRPr="00946649">
        <w:rPr>
          <w:rFonts w:ascii="Calibri" w:eastAsia="Cambria" w:hAnsi="Calibri" w:cs="Cambria"/>
          <w:lang w:val="en-US"/>
        </w:rPr>
        <w:fldChar w:fldCharType="end"/>
      </w:r>
      <w:r w:rsidRPr="00946649">
        <w:rPr>
          <w:rFonts w:ascii="Calibri" w:eastAsia="Cambria" w:hAnsi="Calibri" w:cs="Cambria"/>
          <w:lang w:val="en-US"/>
        </w:rPr>
        <w:t xml:space="preserve">. In 2012 there were 51 documented cases in Europe and Central Asia occupying a total area of 4.4 million ha (see </w:t>
      </w:r>
      <w:r w:rsidRPr="00946649">
        <w:rPr>
          <w:rFonts w:ascii="Calibri" w:eastAsia="Cambria" w:hAnsi="Calibri" w:cs="Cambria"/>
          <w:b/>
          <w:lang w:val="en-US"/>
        </w:rPr>
        <w:t>Figure 2.57</w:t>
      </w:r>
      <w:r w:rsidRPr="00946649">
        <w:rPr>
          <w:rFonts w:ascii="Calibri" w:eastAsia="Cambria" w:hAnsi="Calibri" w:cs="Cambria"/>
          <w:lang w:val="en-US"/>
        </w:rPr>
        <w:t xml:space="preserve">): Russia, Ukraine and Romania are the countries with the largest land-grabbed areas </w:t>
      </w:r>
      <w:r w:rsidRPr="00946649">
        <w:rPr>
          <w:rFonts w:ascii="Calibri" w:eastAsia="Cambria" w:hAnsi="Calibri" w:cs="Cambria"/>
          <w:lang w:val="en-US"/>
        </w:rPr>
        <w:fldChar w:fldCharType="begin" w:fldLock="1"/>
      </w:r>
      <w:r w:rsidRPr="00946649">
        <w:rPr>
          <w:rFonts w:ascii="Calibri" w:eastAsia="Cambria" w:hAnsi="Calibri" w:cs="Cambria"/>
          <w:lang w:val="en-US"/>
        </w:rPr>
        <w:instrText>ADDIN CSL_CITATION { "citationItems" : [ { "id" : "ITEM-1", "itemData" : { "author" : [ { "dropping-particle" : "", "family" : "GRAIN", "given" : "", "non-dropping-particle" : "", "parse-names" : false, "suffix" : "" } ], "container-title" : "Against the Grain", "id" : "ITEM-1", "issue" : "June", "issued" : { "date-parts" : [ [ "2016" ] ] }, "page" : "1-11", "title" : "The global farmland grab in 2016: how big, how bad?", "type" : "article-journal" }, "uris" : [ "http://www.mendeley.com/documents/?uuid=f1da8125-c424-4bdd-beb3-c81054a3e807", "http://www.mendeley.com/documents/?uuid=439fc0a6-4a9a-45f7-afd8-900d9dca28cf" ] } ], "mendeley" : { "formattedCitation" : "(GRAIN, 2016)", "manualFormatting" : "(GRAIN, 2016)", "plainTextFormattedCitation" : "(GRAIN, 2016)", "previouslyFormattedCitation" : "(GRAIN, 2016)" }, "properties" : {  }, "schema" : "https://github.com/citation-style-language/schema/raw/master/csl-citation.json" }</w:instrText>
      </w:r>
      <w:r w:rsidRPr="00946649">
        <w:rPr>
          <w:rFonts w:ascii="Calibri" w:eastAsia="Cambria" w:hAnsi="Calibri" w:cs="Cambria"/>
          <w:lang w:val="en-US"/>
        </w:rPr>
        <w:fldChar w:fldCharType="separate"/>
      </w:r>
      <w:r w:rsidRPr="00946649">
        <w:rPr>
          <w:rFonts w:ascii="Calibri" w:eastAsia="Cambria" w:hAnsi="Calibri" w:cs="Cambria"/>
          <w:noProof/>
          <w:lang w:val="en-US"/>
        </w:rPr>
        <w:t>(GRAIN, 2016)</w:t>
      </w:r>
      <w:r w:rsidRPr="00946649">
        <w:rPr>
          <w:rFonts w:ascii="Calibri" w:eastAsia="Cambria" w:hAnsi="Calibri" w:cs="Cambria"/>
          <w:lang w:val="en-US"/>
        </w:rPr>
        <w:fldChar w:fldCharType="end"/>
      </w:r>
      <w:r w:rsidRPr="00946649">
        <w:rPr>
          <w:rFonts w:ascii="Calibri" w:eastAsia="Cambria" w:hAnsi="Calibri" w:cs="Cambria"/>
          <w:lang w:val="en-US"/>
        </w:rPr>
        <w:t xml:space="preserve">. Countries from the region are also grabbing land abroad (0.63% of worldwide croplands), particularly Western Europe countries (0.57% of worldwide croplands). However, official statistics do not capture the real dimensions of the phenomenon, which leads to crop production being intensified and oriented to distant markets other than local needs (TNI, 2016). Finally, both food security and sovereignty are challenged by the loss of agri-food related </w:t>
      </w:r>
      <w:r w:rsidRPr="00946649">
        <w:rPr>
          <w:rFonts w:asciiTheme="minorHAnsi" w:eastAsia="Cambria" w:hAnsiTheme="minorHAnsi" w:cstheme="minorBidi"/>
          <w:lang w:val="en-US"/>
        </w:rPr>
        <w:t xml:space="preserve">indigenous and local knowledge </w:t>
      </w:r>
      <w:r w:rsidRPr="00946649">
        <w:rPr>
          <w:rFonts w:ascii="Calibri" w:eastAsia="Cambria" w:hAnsi="Calibri" w:cs="Cambria"/>
          <w:lang w:val="en-US"/>
        </w:rPr>
        <w:t xml:space="preserve">and agrobiodiversity (see Chapter 3 and </w:t>
      </w:r>
      <w:r w:rsidRPr="00946649">
        <w:rPr>
          <w:rFonts w:ascii="Calibri" w:eastAsia="Cambria" w:hAnsi="Calibri" w:cs="Cambria"/>
          <w:b/>
          <w:lang w:val="en-US"/>
        </w:rPr>
        <w:t>Box 2.2</w:t>
      </w:r>
      <w:r w:rsidRPr="0084413E">
        <w:rPr>
          <w:rFonts w:ascii="Calibri" w:eastAsia="Cambria" w:hAnsi="Calibri" w:cs="Cambria"/>
          <w:lang w:val="en-US"/>
        </w:rPr>
        <w:t>)</w:t>
      </w:r>
      <w:r w:rsidRPr="00946649">
        <w:rPr>
          <w:rFonts w:ascii="Calibri" w:eastAsia="Cambria" w:hAnsi="Calibri" w:cs="Cambria"/>
          <w:lang w:val="en-US"/>
        </w:rPr>
        <w:t>.</w:t>
      </w:r>
    </w:p>
    <w:p w14:paraId="043F53E2" w14:textId="372C1A3E" w:rsidR="001E43D4" w:rsidRDefault="001E43D4" w:rsidP="000226B2">
      <w:pPr>
        <w:pStyle w:val="Caption"/>
      </w:pPr>
    </w:p>
    <w:p w14:paraId="1BA7ECCE" w14:textId="77777777" w:rsidR="000D58D4" w:rsidRPr="000D58D4" w:rsidRDefault="000D58D4" w:rsidP="000D58D4">
      <w:pPr>
        <w:rPr>
          <w:lang w:val="en-US"/>
        </w:rPr>
      </w:pPr>
    </w:p>
    <w:p w14:paraId="65BE4C84" w14:textId="3F1A4E38" w:rsidR="001E43D4" w:rsidRPr="007A0598" w:rsidRDefault="000D58D4" w:rsidP="001E43D4">
      <w:pPr>
        <w:rPr>
          <w:lang w:val="en-US" w:eastAsia="ja-JP"/>
        </w:rPr>
      </w:pPr>
      <w:r>
        <w:rPr>
          <w:lang w:eastAsia="en-GB"/>
        </w:rPr>
        <w:lastRenderedPageBreak/>
        <w:drawing>
          <wp:inline distT="0" distB="0" distL="0" distR="0" wp14:anchorId="6F377F5A" wp14:editId="1C09517E">
            <wp:extent cx="5731510" cy="6772275"/>
            <wp:effectExtent l="0" t="0" r="254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5731510" cy="6772275"/>
                    </a:xfrm>
                    <a:prstGeom prst="rect">
                      <a:avLst/>
                    </a:prstGeom>
                  </pic:spPr>
                </pic:pic>
              </a:graphicData>
            </a:graphic>
          </wp:inline>
        </w:drawing>
      </w:r>
    </w:p>
    <w:p w14:paraId="5FB3C3C0" w14:textId="77777777" w:rsidR="000D58D4" w:rsidRDefault="000D58D4" w:rsidP="000226B2">
      <w:pPr>
        <w:pStyle w:val="Caption"/>
      </w:pPr>
    </w:p>
    <w:p w14:paraId="508A50E6" w14:textId="3DE6F0E1" w:rsidR="001E43D4" w:rsidRPr="0084413E" w:rsidRDefault="000D58D4" w:rsidP="000226B2">
      <w:pPr>
        <w:pStyle w:val="Caption"/>
      </w:pPr>
      <w:r>
        <w:t>Box 2.2</w:t>
      </w:r>
      <w:r w:rsidR="001E43D4" w:rsidRPr="00946649">
        <w:t xml:space="preserve">: Custodians of food, seeds and traditions: biocultural diversity </w:t>
      </w:r>
      <w:r w:rsidR="001E43D4">
        <w:t xml:space="preserve">– the </w:t>
      </w:r>
      <w:r w:rsidR="001E43D4" w:rsidRPr="00B25294">
        <w:t>diversity exhibited collectively by natural and cultural systems</w:t>
      </w:r>
      <w:r w:rsidR="001E43D4">
        <w:t xml:space="preserve"> - </w:t>
      </w:r>
      <w:r w:rsidR="001E43D4" w:rsidRPr="00946649">
        <w:t>of people in the Pamir mountains of Tajikistan</w:t>
      </w:r>
      <w:r w:rsidR="001E43D4">
        <w:t>.</w:t>
      </w:r>
    </w:p>
    <w:p w14:paraId="654E6570" w14:textId="77777777" w:rsidR="001E43D4" w:rsidRPr="00946649" w:rsidRDefault="001E43D4" w:rsidP="001E43D4">
      <w:pPr>
        <w:rPr>
          <w:sz w:val="20"/>
          <w:szCs w:val="20"/>
          <w:lang w:val="en-US" w:eastAsia="ja-JP"/>
        </w:rPr>
      </w:pPr>
      <w:r w:rsidRPr="00946649">
        <w:rPr>
          <w:sz w:val="20"/>
          <w:szCs w:val="20"/>
          <w:lang w:val="en-US" w:eastAsia="ja-JP"/>
        </w:rPr>
        <w:t>“</w:t>
      </w:r>
      <w:r w:rsidRPr="00946649">
        <w:rPr>
          <w:i/>
          <w:sz w:val="20"/>
          <w:szCs w:val="20"/>
          <w:lang w:val="en-US" w:eastAsia="ja-JP"/>
        </w:rPr>
        <w:t>Lonely, desolate, and inhospitable as these mountains for the most part are, one may still find secluded valleys cut deep down into the mountain masses where some hardy hill-men till the ground and form villages</w:t>
      </w:r>
      <w:r w:rsidRPr="00946649">
        <w:rPr>
          <w:sz w:val="20"/>
          <w:szCs w:val="20"/>
          <w:lang w:val="en-US" w:eastAsia="ja-JP"/>
        </w:rPr>
        <w:t>.”</w:t>
      </w:r>
    </w:p>
    <w:p w14:paraId="0B966A62" w14:textId="77777777" w:rsidR="001E43D4" w:rsidRPr="00946649" w:rsidRDefault="001E43D4" w:rsidP="001E43D4">
      <w:pPr>
        <w:rPr>
          <w:sz w:val="20"/>
          <w:szCs w:val="20"/>
          <w:lang w:val="en-US" w:eastAsia="ja-JP"/>
        </w:rPr>
      </w:pPr>
      <w:r w:rsidRPr="00946649">
        <w:rPr>
          <w:sz w:val="20"/>
          <w:szCs w:val="20"/>
          <w:lang w:val="en-US" w:eastAsia="ja-JP"/>
        </w:rPr>
        <w:t xml:space="preserve">The remote plains of the Pamir mountains are a challenging place to transform rock into life-giving soil, primarily rain-fed. Yet, that is what Pamiri people have done over millennia at between 2,000 and 4,000 metres, nurturing a centre of origin for grain and fruit varieties which have become staple crops all around the world, along with domesticated varieties of walnuts, apples, pears, apricots and mulberries. </w:t>
      </w:r>
    </w:p>
    <w:p w14:paraId="247BEC46" w14:textId="3029A955" w:rsidR="001E43D4" w:rsidRPr="00946649" w:rsidRDefault="001E43D4" w:rsidP="001E43D4">
      <w:pPr>
        <w:rPr>
          <w:sz w:val="20"/>
          <w:szCs w:val="20"/>
          <w:lang w:val="en-US" w:eastAsia="ja-JP"/>
        </w:rPr>
      </w:pPr>
      <w:r w:rsidRPr="00946649">
        <w:rPr>
          <w:sz w:val="20"/>
          <w:szCs w:val="20"/>
          <w:lang w:val="en-US" w:eastAsia="ja-JP"/>
        </w:rPr>
        <w:lastRenderedPageBreak/>
        <w:t xml:space="preserve">The rich agrobiodiversity of the Pamirs co-evolved with language, culture and spirituality, and as a result of local cooking traditions. Food embodies the interconnectedness of sustenance, health, spirituality, and ecosystem structure and function. </w:t>
      </w:r>
      <w:r w:rsidRPr="00946649">
        <w:rPr>
          <w:i/>
          <w:sz w:val="20"/>
          <w:szCs w:val="20"/>
          <w:lang w:val="en-US" w:eastAsia="ja-JP"/>
        </w:rPr>
        <w:t xml:space="preserve">Baht, </w:t>
      </w:r>
      <w:r w:rsidRPr="00946649">
        <w:rPr>
          <w:sz w:val="20"/>
          <w:szCs w:val="20"/>
          <w:lang w:val="en-US" w:eastAsia="ja-JP"/>
        </w:rPr>
        <w:t xml:space="preserve">a sweet festive porridge of flour and ice water, that is made in celebration of the new year, </w:t>
      </w:r>
      <w:r w:rsidRPr="00946649">
        <w:rPr>
          <w:i/>
          <w:sz w:val="20"/>
          <w:szCs w:val="20"/>
          <w:lang w:val="en-US" w:eastAsia="ja-JP"/>
        </w:rPr>
        <w:t>Nawruz</w:t>
      </w:r>
      <w:r w:rsidRPr="00946649">
        <w:rPr>
          <w:sz w:val="20"/>
          <w:szCs w:val="20"/>
          <w:lang w:val="en-US" w:eastAsia="ja-JP"/>
        </w:rPr>
        <w:t xml:space="preserve">, exemplifies these interconnections. The isolated Bartang Valley is well-known for the sweetest tasting </w:t>
      </w:r>
      <w:r w:rsidRPr="00946649">
        <w:rPr>
          <w:i/>
          <w:sz w:val="20"/>
          <w:szCs w:val="20"/>
          <w:lang w:val="en-US" w:eastAsia="ja-JP"/>
        </w:rPr>
        <w:t>Baht</w:t>
      </w:r>
      <w:r w:rsidRPr="00946649">
        <w:rPr>
          <w:sz w:val="20"/>
          <w:szCs w:val="20"/>
          <w:lang w:val="en-US" w:eastAsia="ja-JP"/>
        </w:rPr>
        <w:t xml:space="preserve">, because of a variety of wheat called </w:t>
      </w:r>
      <w:r w:rsidRPr="00946649">
        <w:rPr>
          <w:i/>
          <w:sz w:val="20"/>
          <w:szCs w:val="20"/>
          <w:lang w:val="en-US" w:eastAsia="ja-JP"/>
        </w:rPr>
        <w:t xml:space="preserve">rush-kakht, </w:t>
      </w:r>
      <w:r w:rsidRPr="00946649">
        <w:rPr>
          <w:sz w:val="20"/>
          <w:szCs w:val="20"/>
          <w:lang w:val="en-US" w:eastAsia="ja-JP"/>
        </w:rPr>
        <w:t xml:space="preserve">which is grown only in the upper reaches of the valley with the sole purpose to make </w:t>
      </w:r>
      <w:r w:rsidRPr="00946649">
        <w:rPr>
          <w:i/>
          <w:sz w:val="20"/>
          <w:szCs w:val="20"/>
          <w:lang w:val="en-US" w:eastAsia="ja-JP"/>
        </w:rPr>
        <w:t xml:space="preserve">baht. </w:t>
      </w:r>
      <w:r w:rsidRPr="00946649">
        <w:rPr>
          <w:sz w:val="20"/>
          <w:szCs w:val="20"/>
          <w:lang w:val="en-US" w:eastAsia="ja-JP"/>
        </w:rPr>
        <w:t xml:space="preserve">Women use small amounts of the flour of </w:t>
      </w:r>
      <w:r w:rsidRPr="00946649">
        <w:rPr>
          <w:i/>
          <w:sz w:val="20"/>
          <w:szCs w:val="20"/>
          <w:lang w:val="en-US" w:eastAsia="ja-JP"/>
        </w:rPr>
        <w:t xml:space="preserve">rush-kakht </w:t>
      </w:r>
      <w:r w:rsidRPr="00946649">
        <w:rPr>
          <w:sz w:val="20"/>
          <w:szCs w:val="20"/>
          <w:lang w:val="en-US" w:eastAsia="ja-JP"/>
        </w:rPr>
        <w:t xml:space="preserve">to bless the pillars of the house for a productive new year. </w:t>
      </w:r>
    </w:p>
    <w:p w14:paraId="32D23537" w14:textId="548895CB" w:rsidR="003C0B61" w:rsidRDefault="003C0B61" w:rsidP="001E43D4">
      <w:pPr>
        <w:rPr>
          <w:sz w:val="20"/>
          <w:szCs w:val="20"/>
          <w:lang w:val="en-US" w:eastAsia="ja-JP"/>
        </w:rPr>
      </w:pPr>
      <w:r>
        <w:rPr>
          <w:lang w:eastAsia="en-GB"/>
        </w:rPr>
        <w:lastRenderedPageBreak/>
        <w:drawing>
          <wp:inline distT="0" distB="0" distL="0" distR="0" wp14:anchorId="16E76EFB" wp14:editId="01A3A27E">
            <wp:extent cx="5731510" cy="8210550"/>
            <wp:effectExtent l="0" t="0" r="2540" b="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731510" cy="8210550"/>
                    </a:xfrm>
                    <a:prstGeom prst="rect">
                      <a:avLst/>
                    </a:prstGeom>
                  </pic:spPr>
                </pic:pic>
              </a:graphicData>
            </a:graphic>
          </wp:inline>
        </w:drawing>
      </w:r>
    </w:p>
    <w:p w14:paraId="53AA6875" w14:textId="1020FA7C" w:rsidR="001E43D4" w:rsidRPr="00946649" w:rsidRDefault="001E43D4" w:rsidP="001E43D4">
      <w:pPr>
        <w:rPr>
          <w:sz w:val="20"/>
          <w:szCs w:val="20"/>
          <w:lang w:val="en-US" w:eastAsia="ja-JP"/>
        </w:rPr>
      </w:pPr>
      <w:r w:rsidRPr="003C0B61">
        <w:rPr>
          <w:sz w:val="20"/>
          <w:szCs w:val="20"/>
          <w:lang w:val="en-US" w:eastAsia="ja-JP"/>
        </w:rPr>
        <w:t>This text box is based on</w:t>
      </w:r>
      <w:r w:rsidRPr="00946649">
        <w:rPr>
          <w:i/>
          <w:sz w:val="20"/>
          <w:szCs w:val="20"/>
          <w:lang w:val="en-US" w:eastAsia="ja-JP"/>
        </w:rPr>
        <w:t xml:space="preserve"> </w:t>
      </w:r>
      <w:r w:rsidRPr="00946649">
        <w:rPr>
          <w:i/>
          <w:sz w:val="20"/>
          <w:szCs w:val="20"/>
          <w:lang w:val="en-US" w:eastAsia="ja-JP"/>
        </w:rPr>
        <w:fldChar w:fldCharType="begin" w:fldLock="1"/>
      </w:r>
      <w:r w:rsidRPr="00946649">
        <w:rPr>
          <w:i/>
          <w:sz w:val="20"/>
          <w:szCs w:val="20"/>
          <w:lang w:val="en-US" w:eastAsia="ja-JP"/>
        </w:rPr>
        <w:instrText>ADDIN CSL_CITATION { "citationItems" : [ { "id" : "ITEM-1", "itemData" : { "ISBN" : "9789460222276", "author" : [ { "dropping-particle" : "", "family" : "Oudenhoven", "given" : "Frederik", "non-dropping-particle" : "van", "parse-names" : false, "suffix" : "" }, { "dropping-particle" : "", "family" : "Haider", "given" : "Jamila", "non-dropping-particle" : "", "parse-names" : false, "suffix" : "" } ], "id" : "ITEM-1", "issued" : { "date-parts" : [ [ "2015" ] ] }, "number-of-pages" : "688", "publisher" : "LM Publishers", "title" : "With Our Own Hands: A celebration of food and life in the Pamir Mountains of Afghanistan and Tajikistan", "type" : "book" }, "uris" : [ "http://www.mendeley.com/documents/?uuid=73544281-41f1-4609-86f8-0ab6e9d80be6", "http://www.mendeley.com/documents/?uuid=035a3364-1e6f-4e87-81b9-aaab1661f5e2" ] } ], "mendeley" : { "formattedCitation" : "(van Oudenhoven &amp; Haider, 2015)", "manualFormatting" : "van Oudenhoven &amp; Haider (2015)", "plainTextFormattedCitation" : "(van Oudenhoven &amp; Haider, 2015)", "previouslyFormattedCitation" : "(van Oudenhoven &amp; Haider, 2015)" }, "properties" : {  }, "schema" : "https://github.com/citation-style-language/schema/raw/master/csl-citation.json" }</w:instrText>
      </w:r>
      <w:r w:rsidRPr="00946649">
        <w:rPr>
          <w:i/>
          <w:sz w:val="20"/>
          <w:szCs w:val="20"/>
          <w:lang w:val="en-US" w:eastAsia="ja-JP"/>
        </w:rPr>
        <w:fldChar w:fldCharType="separate"/>
      </w:r>
      <w:r w:rsidRPr="00946649">
        <w:rPr>
          <w:sz w:val="20"/>
          <w:szCs w:val="20"/>
          <w:lang w:val="en-US" w:eastAsia="ja-JP"/>
        </w:rPr>
        <w:t>van Oudenhoven &amp; Haider (2015)</w:t>
      </w:r>
      <w:r w:rsidRPr="00946649">
        <w:rPr>
          <w:sz w:val="20"/>
          <w:szCs w:val="20"/>
          <w:lang w:val="en-US" w:eastAsia="ja-JP"/>
        </w:rPr>
        <w:fldChar w:fldCharType="end"/>
      </w:r>
      <w:r w:rsidR="00EF17C9">
        <w:rPr>
          <w:sz w:val="20"/>
          <w:szCs w:val="20"/>
          <w:lang w:val="en-US" w:eastAsia="ja-JP"/>
        </w:rPr>
        <w:t>.</w:t>
      </w:r>
    </w:p>
    <w:p w14:paraId="4B762373" w14:textId="77777777" w:rsidR="001E43D4" w:rsidRPr="00946649" w:rsidRDefault="001E43D4" w:rsidP="001E43D4">
      <w:pPr>
        <w:rPr>
          <w:b/>
          <w:sz w:val="20"/>
          <w:szCs w:val="20"/>
          <w:lang w:val="en-US" w:eastAsia="ja-JP"/>
        </w:rPr>
      </w:pPr>
      <w:r w:rsidRPr="00946649">
        <w:rPr>
          <w:b/>
          <w:sz w:val="20"/>
          <w:szCs w:val="20"/>
          <w:lang w:val="en-US" w:eastAsia="ja-JP"/>
        </w:rPr>
        <w:t>End of Box 2.2</w:t>
      </w:r>
    </w:p>
    <w:p w14:paraId="0E3ACF8B" w14:textId="77777777" w:rsidR="001E43D4" w:rsidRPr="00946649" w:rsidRDefault="001E43D4" w:rsidP="001E43D4">
      <w:pPr>
        <w:rPr>
          <w:lang w:val="en-US"/>
        </w:rPr>
      </w:pPr>
    </w:p>
    <w:p w14:paraId="0138B608" w14:textId="07DE8866" w:rsidR="001E43D4" w:rsidRPr="00946649" w:rsidRDefault="001E43D4" w:rsidP="001F0516">
      <w:pPr>
        <w:pStyle w:val="Heading4"/>
        <w:rPr>
          <w:lang w:bidi="en-US"/>
        </w:rPr>
      </w:pPr>
      <w:bookmarkStart w:id="848" w:name="_Toc519504484"/>
      <w:r w:rsidRPr="00946649">
        <w:rPr>
          <w:lang w:bidi="en-US"/>
        </w:rPr>
        <w:t>Energy security</w:t>
      </w:r>
      <w:bookmarkEnd w:id="848"/>
    </w:p>
    <w:p w14:paraId="77ABFCA9" w14:textId="77777777" w:rsidR="001E43D4" w:rsidRPr="00946649" w:rsidRDefault="001E43D4" w:rsidP="001E43D4">
      <w:pPr>
        <w:pStyle w:val="Default"/>
        <w:spacing w:after="120" w:line="276" w:lineRule="auto"/>
        <w:jc w:val="both"/>
        <w:rPr>
          <w:rFonts w:ascii="Calibri" w:hAnsi="Calibri"/>
          <w:sz w:val="22"/>
          <w:szCs w:val="22"/>
          <w:lang w:val="en-US"/>
        </w:rPr>
      </w:pPr>
      <w:r w:rsidRPr="00946649">
        <w:rPr>
          <w:rFonts w:ascii="Calibri" w:hAnsi="Calibri"/>
          <w:sz w:val="22"/>
          <w:szCs w:val="22"/>
          <w:lang w:val="en-US"/>
        </w:rPr>
        <w:t xml:space="preserve">Energy security has been defined by the United Nations as “access to clean, reliable and affordable energy services for cooking and heating, lighting, communications and productive uses” and by the International Energy Agency as “uninterrupted physical availability (of energy) at a price which is affordable, while respecting environment concerns”. Energy production was highest in Eastern Europe and lowest in Central Europe in 2014 </w:t>
      </w:r>
      <w:r w:rsidRPr="00946649">
        <w:rPr>
          <w:rFonts w:ascii="Calibri" w:eastAsia="Times New Roman" w:hAnsi="Calibri"/>
          <w:sz w:val="22"/>
          <w:szCs w:val="22"/>
          <w:lang w:val="en-US" w:eastAsia="de-DE"/>
        </w:rPr>
        <w:t xml:space="preserve">(see </w:t>
      </w:r>
      <w:r w:rsidRPr="00946649">
        <w:rPr>
          <w:rFonts w:ascii="Calibri" w:eastAsia="Times New Roman" w:hAnsi="Calibri"/>
          <w:b/>
          <w:bCs/>
          <w:sz w:val="22"/>
          <w:szCs w:val="22"/>
          <w:lang w:val="en-US" w:eastAsia="de-DE"/>
        </w:rPr>
        <w:t>Figure 2.58</w:t>
      </w:r>
      <w:r w:rsidRPr="00946649">
        <w:rPr>
          <w:rFonts w:ascii="Calibri" w:eastAsia="Times New Roman" w:hAnsi="Calibri"/>
          <w:sz w:val="22"/>
          <w:szCs w:val="22"/>
          <w:lang w:val="en-US" w:eastAsia="de-DE"/>
        </w:rPr>
        <w:t>)</w:t>
      </w:r>
      <w:r w:rsidRPr="00946649">
        <w:rPr>
          <w:rFonts w:ascii="Calibri" w:hAnsi="Calibri"/>
          <w:sz w:val="22"/>
          <w:szCs w:val="22"/>
          <w:lang w:val="en-US"/>
        </w:rPr>
        <w:t xml:space="preserve">. For heating, “energy poverty” affects at least 10% of the population and is more likely for low-income groups in the European Union (see </w:t>
      </w:r>
      <w:r w:rsidRPr="00946649">
        <w:rPr>
          <w:rFonts w:ascii="Calibri" w:eastAsia="Times New Roman" w:hAnsi="Calibri"/>
          <w:b/>
          <w:bCs/>
          <w:sz w:val="22"/>
          <w:szCs w:val="22"/>
          <w:lang w:val="en-US" w:eastAsia="de-DE"/>
        </w:rPr>
        <w:t>Figure 2.60</w:t>
      </w:r>
      <w:r w:rsidRPr="00946649">
        <w:rPr>
          <w:rFonts w:ascii="Calibri" w:eastAsia="Times New Roman" w:hAnsi="Calibri"/>
          <w:bCs/>
          <w:sz w:val="22"/>
          <w:szCs w:val="22"/>
          <w:lang w:val="en-US" w:eastAsia="de-DE"/>
        </w:rPr>
        <w:t>)</w:t>
      </w:r>
      <w:r w:rsidRPr="00946649">
        <w:rPr>
          <w:rFonts w:ascii="Calibri" w:hAnsi="Calibri"/>
          <w:sz w:val="22"/>
          <w:szCs w:val="22"/>
          <w:lang w:val="en-US"/>
        </w:rPr>
        <w:t xml:space="preserve">. Energy poverty is more pronounced in Eastern Europe </w:t>
      </w:r>
      <w:r w:rsidRPr="00946649">
        <w:rPr>
          <w:rFonts w:ascii="Calibri" w:hAnsi="Calibri"/>
          <w:sz w:val="22"/>
          <w:szCs w:val="22"/>
          <w:lang w:val="en-US"/>
        </w:rPr>
        <w:fldChar w:fldCharType="begin" w:fldLock="1"/>
      </w:r>
      <w:r w:rsidRPr="00946649">
        <w:rPr>
          <w:rFonts w:ascii="Calibri" w:hAnsi="Calibri"/>
          <w:sz w:val="22"/>
          <w:szCs w:val="22"/>
          <w:lang w:val="en-US"/>
        </w:rPr>
        <w:instrText>ADDIN CSL_CITATION { "citationItems" : [ { "id" : "ITEM-1", "itemData" : { "DOI" : "http://dx.doi.org/10.1016/j.erss.2016.04.015", "ISSN" : "2214-6296", "author" : [ { "dropping-particle" : "", "family" : "Dubois", "given" : "Ute", "non-dropping-particle" : "", "parse-names" : false, "suffix" : "" }, { "dropping-particle" : "", "family" : "Meier", "given" : "Helena", "non-dropping-particle" : "", "parse-names" : false, "suffix" : "" } ], "container-title" : "Energy Research &amp; Social Science", "id" : "ITEM-1", "issued" : { "date-parts" : [ [ "2016" ] ] }, "page" : "21-35", "title" : "Energy affordability and energy inequality in Europe: Implications for policymaking", "type" : "article-journal", "volume" : "18" }, "uris" : [ "http://www.mendeley.com/documents/?uuid=4f71534f-f3f7-42c8-9280-9884cf062421", "http://www.mendeley.com/documents/?uuid=3634997a-2849-4bcd-b073-05e6ae60a1dc" ] } ], "mendeley" : { "formattedCitation" : "(Dubois &amp; Meier, 2016)", "plainTextFormattedCitation" : "(Dubois &amp; Meier, 2016)", "previouslyFormattedCitation" : "(Dubois &amp; Meier, 2016)" }, "properties" : {  }, "schema" : "https://github.com/citation-style-language/schema/raw/master/csl-citation.json" }</w:instrText>
      </w:r>
      <w:r w:rsidRPr="00946649">
        <w:rPr>
          <w:rFonts w:ascii="Calibri" w:hAnsi="Calibri"/>
          <w:sz w:val="22"/>
          <w:szCs w:val="22"/>
          <w:lang w:val="en-US"/>
        </w:rPr>
        <w:fldChar w:fldCharType="separate"/>
      </w:r>
      <w:r w:rsidRPr="00946649">
        <w:rPr>
          <w:rFonts w:ascii="Calibri" w:hAnsi="Calibri"/>
          <w:noProof/>
          <w:sz w:val="22"/>
          <w:szCs w:val="22"/>
          <w:lang w:val="en-US"/>
        </w:rPr>
        <w:t>(Dubois &amp; Meier, 2016)</w:t>
      </w:r>
      <w:r w:rsidRPr="00946649">
        <w:rPr>
          <w:rFonts w:ascii="Calibri" w:hAnsi="Calibri"/>
          <w:sz w:val="22"/>
          <w:szCs w:val="22"/>
          <w:lang w:val="en-US"/>
        </w:rPr>
        <w:fldChar w:fldCharType="end"/>
      </w:r>
      <w:r w:rsidRPr="00946649">
        <w:rPr>
          <w:rFonts w:ascii="Calibri" w:hAnsi="Calibri"/>
          <w:sz w:val="22"/>
          <w:szCs w:val="22"/>
          <w:lang w:val="en-US"/>
        </w:rPr>
        <w:t>.</w:t>
      </w:r>
    </w:p>
    <w:p w14:paraId="1C08E299" w14:textId="77777777" w:rsidR="001E43D4" w:rsidRPr="00946649" w:rsidRDefault="001E43D4" w:rsidP="001E43D4">
      <w:pPr>
        <w:pStyle w:val="Default"/>
        <w:spacing w:after="120" w:line="276" w:lineRule="auto"/>
        <w:jc w:val="both"/>
        <w:rPr>
          <w:rFonts w:ascii="Calibri" w:hAnsi="Calibri"/>
          <w:sz w:val="22"/>
          <w:szCs w:val="22"/>
          <w:lang w:val="en-US"/>
        </w:rPr>
      </w:pPr>
      <w:r w:rsidRPr="00946649">
        <w:rPr>
          <w:rFonts w:ascii="Calibri" w:hAnsi="Calibri"/>
          <w:sz w:val="22"/>
          <w:szCs w:val="22"/>
          <w:lang w:val="en-US"/>
        </w:rPr>
        <w:t xml:space="preserve">The highest share of bioenergy (biofuels and waste) relative to the total production in the region is produced in Western and Central Europe. The highest share of hydropower relative to total production is produced in Western and Eastern Europe. Western Europe is a net importer of fossil energy carriers (coal, oil products, and natural gas), whereas Eastern Europe is the largest, and Central Asia the second largest exporter in the region. The net imports or exports by subregion are negligible for bioenergy (biofuels and waste) and other renewables compared with other energy carriers (see </w:t>
      </w:r>
      <w:r w:rsidRPr="00946649">
        <w:rPr>
          <w:rFonts w:ascii="Calibri" w:hAnsi="Calibri"/>
          <w:b/>
          <w:sz w:val="22"/>
          <w:szCs w:val="22"/>
          <w:lang w:val="en-US"/>
        </w:rPr>
        <w:t>Figure 2.59</w:t>
      </w:r>
      <w:r w:rsidRPr="00946649">
        <w:rPr>
          <w:rFonts w:ascii="Calibri" w:hAnsi="Calibri"/>
          <w:sz w:val="22"/>
          <w:szCs w:val="22"/>
          <w:lang w:val="en-US"/>
        </w:rPr>
        <w:t>).</w:t>
      </w:r>
    </w:p>
    <w:p w14:paraId="1BE9C8B2" w14:textId="77777777" w:rsidR="001E43D4" w:rsidRPr="00946649" w:rsidRDefault="001E43D4" w:rsidP="001E43D4">
      <w:pPr>
        <w:pStyle w:val="Default"/>
        <w:spacing w:after="120" w:line="276" w:lineRule="auto"/>
        <w:jc w:val="both"/>
        <w:rPr>
          <w:rFonts w:ascii="Calibri" w:hAnsi="Calibri"/>
          <w:sz w:val="22"/>
          <w:szCs w:val="22"/>
          <w:lang w:val="en-US"/>
        </w:rPr>
      </w:pPr>
      <w:r w:rsidRPr="00946649">
        <w:rPr>
          <w:rFonts w:ascii="Calibri" w:hAnsi="Calibri"/>
          <w:sz w:val="22"/>
          <w:szCs w:val="22"/>
          <w:lang w:val="en-US"/>
        </w:rPr>
        <w:t xml:space="preserve">At the country levels, the trade balance for biofuels in Central Asia and Eastern Europe are mostly equalized. Net exporters are mostly found in Western and Central Europe, the biggest being The Netherlands, Latvia and Germany. Similarly, Western European countries also strongly depend on imports (Italy, the United Kingdom, Denmark, Austria, and Belgium) (see </w:t>
      </w:r>
      <w:r w:rsidRPr="00946649">
        <w:rPr>
          <w:rFonts w:ascii="Calibri" w:eastAsia="Times New Roman" w:hAnsi="Calibri"/>
          <w:b/>
          <w:bCs/>
          <w:sz w:val="22"/>
          <w:szCs w:val="22"/>
          <w:lang w:val="en-US" w:eastAsia="de-DE"/>
        </w:rPr>
        <w:t>Figure 2.61</w:t>
      </w:r>
      <w:r w:rsidRPr="00946649">
        <w:rPr>
          <w:rFonts w:ascii="Calibri" w:eastAsia="Times New Roman" w:hAnsi="Calibri"/>
          <w:bCs/>
          <w:sz w:val="22"/>
          <w:szCs w:val="22"/>
          <w:lang w:val="en-US" w:eastAsia="de-DE"/>
        </w:rPr>
        <w:t>)</w:t>
      </w:r>
      <w:r w:rsidRPr="00946649">
        <w:rPr>
          <w:rFonts w:ascii="Calibri" w:hAnsi="Calibri"/>
          <w:sz w:val="22"/>
          <w:szCs w:val="22"/>
          <w:lang w:val="en-US"/>
        </w:rPr>
        <w:t>.</w:t>
      </w:r>
    </w:p>
    <w:p w14:paraId="72C52895" w14:textId="5BD3734E" w:rsidR="001E43D4" w:rsidRPr="00946649" w:rsidRDefault="001E43D4" w:rsidP="001E43D4">
      <w:pPr>
        <w:autoSpaceDE w:val="0"/>
        <w:autoSpaceDN w:val="0"/>
        <w:adjustRightInd w:val="0"/>
        <w:rPr>
          <w:rFonts w:ascii="Calibri" w:hAnsi="Calibri" w:cs="Times New Roman"/>
          <w:color w:val="000000"/>
          <w:lang w:val="en-US"/>
        </w:rPr>
      </w:pPr>
      <w:r w:rsidRPr="00946649">
        <w:rPr>
          <w:rFonts w:ascii="Calibri" w:hAnsi="Calibri" w:cs="Times New Roman"/>
          <w:color w:val="000000"/>
          <w:lang w:val="en-US"/>
        </w:rPr>
        <w:t xml:space="preserve">Currently, biomass supplies in the </w:t>
      </w:r>
      <w:r w:rsidRPr="00946649">
        <w:rPr>
          <w:rFonts w:cstheme="minorHAnsi"/>
          <w:iCs/>
          <w:lang w:val="en-US"/>
        </w:rPr>
        <w:t xml:space="preserve">European Union </w:t>
      </w:r>
      <w:r w:rsidRPr="00946649">
        <w:rPr>
          <w:rFonts w:ascii="Calibri" w:hAnsi="Calibri" w:cs="Times New Roman"/>
          <w:color w:val="000000"/>
          <w:lang w:val="en-US"/>
        </w:rPr>
        <w:t xml:space="preserve">are mostly based on domestic sources (4% of the biomass for bioenergy imported) </w:t>
      </w:r>
      <w:r w:rsidRPr="00946649">
        <w:rPr>
          <w:rFonts w:ascii="Calibri" w:hAnsi="Calibri" w:cs="Times New Roman"/>
          <w:color w:val="000000"/>
          <w:lang w:val="en-US"/>
        </w:rPr>
        <w:fldChar w:fldCharType="begin" w:fldLock="1"/>
      </w:r>
      <w:r w:rsidRPr="00946649">
        <w:rPr>
          <w:rFonts w:ascii="Calibri" w:hAnsi="Calibri" w:cs="Times New Roman"/>
          <w:color w:val="000000"/>
          <w:lang w:val="en-US"/>
        </w:rPr>
        <w:instrText>ADDIN CSL_CITATION { "citationItems" : [ { "id" : "ITEM-1", "itemData" : { "author" : [ { "dropping-particle" : "", "family" : "European Commission", "given" : "", "non-dropping-particle" : "", "parse-names" : false, "suffix" : "" } ], "id" : "ITEM-1", "issued" : { "date-parts" : [ [ "2014" ] ] }, "publisher-place" : "Brussels", "title" : "In-depth study of European Energy Security", "type" : "report" }, "uris" : [ "http://www.mendeley.com/documents/?uuid=57fa2a02-bab7-4bfe-8b7e-56c2b38b8873", "http://www.mendeley.com/documents/?uuid=a72f3931-767d-4e18-ab72-31cc2455d350" ] } ], "mendeley" : { "formattedCitation" : "(European Commission, 2014)", "plainTextFormattedCitation" : "(European Commission, 2014)", "previouslyFormattedCitation" : "(European Commission, 2014)" }, "properties" : {  }, "schema" : "https://github.com/citation-style-language/schema/raw/master/csl-citation.json" }</w:instrText>
      </w:r>
      <w:r w:rsidRPr="00946649">
        <w:rPr>
          <w:rFonts w:ascii="Calibri" w:hAnsi="Calibri" w:cs="Times New Roman"/>
          <w:color w:val="000000"/>
          <w:lang w:val="en-US"/>
        </w:rPr>
        <w:fldChar w:fldCharType="separate"/>
      </w:r>
      <w:r w:rsidRPr="00946649">
        <w:rPr>
          <w:rFonts w:ascii="Calibri" w:hAnsi="Calibri" w:cs="Times New Roman"/>
          <w:color w:val="000000"/>
          <w:lang w:val="en-US"/>
        </w:rPr>
        <w:t>(</w:t>
      </w:r>
      <w:r w:rsidRPr="003A4E07">
        <w:rPr>
          <w:rFonts w:ascii="Calibri" w:hAnsi="Calibri" w:cs="Times New Roman"/>
          <w:color w:val="000000"/>
          <w:lang w:val="en-US"/>
        </w:rPr>
        <w:t>European Commission, 2014</w:t>
      </w:r>
      <w:r w:rsidR="00C424D0">
        <w:rPr>
          <w:rFonts w:ascii="Calibri" w:hAnsi="Calibri" w:cs="Times New Roman"/>
          <w:color w:val="000000"/>
          <w:lang w:val="en-US"/>
        </w:rPr>
        <w:t>a</w:t>
      </w:r>
      <w:r w:rsidRPr="00946649">
        <w:rPr>
          <w:rFonts w:ascii="Calibri" w:hAnsi="Calibri" w:cs="Times New Roman"/>
          <w:color w:val="000000"/>
          <w:lang w:val="en-US"/>
        </w:rPr>
        <w:t>)</w:t>
      </w:r>
      <w:r w:rsidRPr="00946649">
        <w:rPr>
          <w:rFonts w:ascii="Calibri" w:hAnsi="Calibri" w:cs="Times New Roman"/>
          <w:color w:val="000000"/>
          <w:lang w:val="en-US"/>
        </w:rPr>
        <w:fldChar w:fldCharType="end"/>
      </w:r>
      <w:r w:rsidRPr="00946649">
        <w:rPr>
          <w:rFonts w:ascii="Calibri" w:hAnsi="Calibri" w:cs="Times New Roman"/>
          <w:color w:val="000000"/>
          <w:lang w:val="en-US"/>
        </w:rPr>
        <w:t xml:space="preserve">. In scenarios for 2020 and 2030, biomass for bioenergy may even fill other supply shortages for industry, replacing coal power plants </w:t>
      </w:r>
      <w:r w:rsidRPr="00946649">
        <w:rPr>
          <w:rFonts w:ascii="Calibri" w:hAnsi="Calibri" w:cs="Times New Roman"/>
          <w:color w:val="000000"/>
          <w:lang w:val="en-US"/>
        </w:rPr>
        <w:fldChar w:fldCharType="begin" w:fldLock="1"/>
      </w:r>
      <w:r w:rsidRPr="00946649">
        <w:rPr>
          <w:rFonts w:ascii="Calibri" w:hAnsi="Calibri" w:cs="Times New Roman"/>
          <w:color w:val="000000"/>
          <w:lang w:val="en-US"/>
        </w:rPr>
        <w:instrText>ADDIN CSL_CITATION { "citationItems" : [ { "id" : "ITEM-1", "itemData" : { "DOI" : "10.1016/j.rser.2017.04.108", "ISSN" : "13640321", "abstract" : "Biomass is the largest source of renewable energy carrier in the European Union (EU) contributing to over 60% of renewable energy, with the majority of supply coming from domestic sources. However, an increasing significant amount of feedstock is imported, either due to domestic undersupply or higher production costs within the country. This article provides an up-to-date view of bioenergy supply, demand and trade in Northwest Europe to 2030. Projections of the energy system model Green-X are compared to recent national studies concerning bioenergy imports. The results show that there is a sizeable gap of the projection bandwidths after the 2020 horizon. Projections might under- or overestimate biomass potential in certain cases, depending on whether they are derived from national reports or regional models, whether future policy developments were taken into account etc. The ranges of biomass consumption are multiple times apart by 2020 already, and the gap increases by 2030. Total biomass imports in the region can range between 14 and 44.3 Mt by 2020 and 18.5\u201360 Mt by 2030.", "author" : [ { "dropping-particle" : "", "family" : "Dafnomilis", "given" : "Ioannis", "non-dropping-particle" : "", "parse-names" : false, "suffix" : "" }, { "dropping-particle" : "", "family" : "Hoefnagels", "given" : "Ric", "non-dropping-particle" : "", "parse-names" : false, "suffix" : "" }, { "dropping-particle" : "", "family" : "Pratama", "given" : "Yudistira W.", "non-dropping-particle" : "", "parse-names" : false, "suffix" : "" }, { "dropping-particle" : "", "family" : "Schott", "given" : "Dingena L.", "non-dropping-particle" : "", "parse-names" : false, "suffix" : "" }, { "dropping-particle" : "", "family" : "Lodewijks", "given" : "Gabriel", "non-dropping-particle" : "", "parse-names" : false, "suffix" : "" }, { "dropping-particle" : "", "family" : "Junginger", "given" : "Martin", "non-dropping-particle" : "", "parse-names" : false, "suffix" : "" } ], "container-title" : "Renewable and Sustainable Energy Reviews", "id" : "ITEM-1", "issued" : { "date-parts" : [ [ "2017" ] ] }, "page" : "31-45", "title" : "Review of solid and liquid biofuel demand and supply in Northwest Europe towards 2030 \u2013 A comparison of national and regional projections", "type" : "article-journal", "volume" : "78" }, "uris" : [ "http://www.mendeley.com/documents/?uuid=1bf78efc-4f97-44af-b887-3b1d805ef3e6", "http://www.mendeley.com/documents/?uuid=2fc3137c-4400-47e1-b33d-0c38d88f05e7" ] } ], "mendeley" : { "formattedCitation" : "(Dafnomilis et al., 2017)", "plainTextFormattedCitation" : "(Dafnomilis et al., 2017)", "previouslyFormattedCitation" : "(Dafnomilis et al., 2017)" }, "properties" : {  }, "schema" : "https://github.com/citation-style-language/schema/raw/master/csl-citation.json" }</w:instrText>
      </w:r>
      <w:r w:rsidRPr="00946649">
        <w:rPr>
          <w:rFonts w:ascii="Calibri" w:hAnsi="Calibri" w:cs="Times New Roman"/>
          <w:color w:val="000000"/>
          <w:lang w:val="en-US"/>
        </w:rPr>
        <w:fldChar w:fldCharType="separate"/>
      </w:r>
      <w:r w:rsidRPr="00946649">
        <w:rPr>
          <w:rFonts w:ascii="Calibri" w:hAnsi="Calibri" w:cs="Times New Roman"/>
          <w:color w:val="000000"/>
          <w:lang w:val="en-US"/>
        </w:rPr>
        <w:t xml:space="preserve">(Dafnomilis </w:t>
      </w:r>
      <w:r w:rsidR="00F41221" w:rsidRPr="00F41221">
        <w:rPr>
          <w:rFonts w:ascii="Calibri" w:hAnsi="Calibri" w:cs="Times New Roman"/>
          <w:i/>
          <w:color w:val="000000"/>
          <w:lang w:val="en-US"/>
        </w:rPr>
        <w:t>et al.</w:t>
      </w:r>
      <w:r w:rsidRPr="00946649">
        <w:rPr>
          <w:rFonts w:ascii="Calibri" w:hAnsi="Calibri" w:cs="Times New Roman"/>
          <w:color w:val="000000"/>
          <w:lang w:val="en-US"/>
        </w:rPr>
        <w:t>, 2017)</w:t>
      </w:r>
      <w:r w:rsidRPr="00946649">
        <w:rPr>
          <w:rFonts w:ascii="Calibri" w:hAnsi="Calibri" w:cs="Times New Roman"/>
          <w:color w:val="000000"/>
          <w:lang w:val="en-US"/>
        </w:rPr>
        <w:fldChar w:fldCharType="end"/>
      </w:r>
      <w:r w:rsidRPr="00946649">
        <w:rPr>
          <w:rFonts w:ascii="Calibri" w:hAnsi="Calibri" w:cs="Times New Roman"/>
          <w:color w:val="000000"/>
          <w:lang w:val="en-US"/>
        </w:rPr>
        <w:t xml:space="preserve">. </w:t>
      </w:r>
    </w:p>
    <w:p w14:paraId="10B2C6C1" w14:textId="59FB5A64" w:rsidR="001E43D4" w:rsidRPr="00946649" w:rsidRDefault="001E43D4" w:rsidP="001E43D4">
      <w:pPr>
        <w:autoSpaceDE w:val="0"/>
        <w:autoSpaceDN w:val="0"/>
        <w:adjustRightInd w:val="0"/>
        <w:rPr>
          <w:rFonts w:ascii="Calibri" w:eastAsia="Times New Roman" w:hAnsi="Calibri" w:cs="Times New Roman"/>
          <w:lang w:val="en-US" w:eastAsia="de-DE"/>
        </w:rPr>
      </w:pPr>
      <w:r w:rsidRPr="00946649">
        <w:rPr>
          <w:rFonts w:ascii="Calibri" w:hAnsi="Calibri" w:cs="Times New Roman"/>
          <w:color w:val="000000"/>
          <w:lang w:val="en-US"/>
        </w:rPr>
        <w:t xml:space="preserve">In total, the actual contribution of bioenergy to energy security is weakly captured in existing research </w:t>
      </w:r>
      <w:r w:rsidRPr="00946649">
        <w:rPr>
          <w:rFonts w:ascii="Calibri" w:hAnsi="Calibri" w:cs="Times New Roman"/>
          <w:color w:val="000000"/>
          <w:lang w:val="en-US"/>
        </w:rPr>
        <w:fldChar w:fldCharType="begin" w:fldLock="1"/>
      </w:r>
      <w:r w:rsidRPr="00946649">
        <w:rPr>
          <w:rFonts w:ascii="Calibri" w:hAnsi="Calibri" w:cs="Times New Roman"/>
          <w:color w:val="000000"/>
          <w:lang w:val="en-US"/>
        </w:rPr>
        <w:instrText>ADDIN CSL_CITATION { "citationItems" : [ { "id" : "ITEM-1", "itemData" : { "DOI" : "10.1016/j.rser.2014.01.056", "ISBN" : "13640321", "ISSN" : "13640321", "abstract" : "The increasing prices and environmental impacts of fossil fuels have made the production of biofuels to reach unprecedented volumes over the last 15 years. Given the increasing land requirement for biofuel production, the assessment of the impacts that extensive biofuel production may cause to food supply and to the environment has considerable importance. Agriculture faces some major inter-connected challenges in delivering food security at a time of increasing pressures from population growth, changing consumption patterns and dietary preferences, and post-harvest losses. At the same time, there are growing opportunities and demands for the use of biomass to provide additional renewables, energy for heat, power and fuel, pharmaceuticals and green chemical feedstocks. Biomass from cellulosic bioenergy crops is expected to play a substantial role in future energy systems. However, the worldwide potential of bioenergy is limited, because all land is multi-functional and land is also needed for food, feed, timber, and fiber production, and for nature conservation and climate protection. Furthermore, the potential of bioenergy for climate change mitigation remains unclear due to large uncertainties about future agricultural yield improvements and land availability for biomass plantations. Large-scale cultivation of dedicated biomass is likely to affect bioenergy potentials, global food prices and water scarcity. Therefore, integrated policies for energy, land use and water management are needed. As biomass contains all the elements found in fossil resources, albeit in different combinations, therefore present and developing technologies can lead to a future based on renewable, sustainable and low carbon economies. This article presents [1] risks to food and energy security [2] estimates of bioenergy potential with regard to biofuel production, and [3] the challenges of the environmental impact. \u00a9 2014 The Authors.", "author" : [ { "dropping-particle" : "", "family" : "Popp", "given" : "J.", "non-dropping-particle" : "", "parse-names" : false, "suffix" : "" }, { "dropping-particle" : "", "family" : "Lakner", "given" : "Z.", "non-dropping-particle" : "", "parse-names" : false, "suffix" : "" }, { "dropping-particle" : "", "family" : "Harangi-R\u00e1kos", "given" : "M.", "non-dropping-particle" : "", "parse-names" : false, "suffix" : "" }, { "dropping-particle" : "", "family" : "F\u00e1ri", "given" : "M.", "non-dropping-particle" : "", "parse-names" : false, "suffix" : "" } ], "container-title" : "Renewable and Sustainable Energy Reviews", "id" : "ITEM-1", "issued" : { "date-parts" : [ [ "2014", "4" ] ] }, "page" : "559-578", "title" : "The effect of bioenergy expansion: Food, energy, and environment", "type" : "article", "volume" : "32" }, "uris" : [ "http://www.mendeley.com/documents/?uuid=335ea003-8af4-499b-a2f2-c98d7625d8fe", "http://www.mendeley.com/documents/?uuid=c75095b1-fa29-4ed8-98b9-62ab30c146ad" ] } ], "mendeley" : { "formattedCitation" : "(Popp, Lakner, Harangi-R\u00e1kos, &amp; F\u00e1ri, 2014)", "plainTextFormattedCitation" : "(Popp, Lakner, Harangi-R\u00e1kos, &amp; F\u00e1ri, 2014)", "previouslyFormattedCitation" : "(Popp, Lakner, Harangi-R\u00e1kos, &amp; F\u00e1ri, 2014)" }, "properties" : {  }, "schema" : "https://github.com/citation-style-language/schema/raw/master/csl-citation.json" }</w:instrText>
      </w:r>
      <w:r w:rsidRPr="00946649">
        <w:rPr>
          <w:rFonts w:ascii="Calibri" w:hAnsi="Calibri" w:cs="Times New Roman"/>
          <w:color w:val="000000"/>
          <w:lang w:val="en-US"/>
        </w:rPr>
        <w:fldChar w:fldCharType="separate"/>
      </w:r>
      <w:r w:rsidRPr="00946649">
        <w:rPr>
          <w:rFonts w:ascii="Calibri" w:hAnsi="Calibri" w:cs="Times New Roman"/>
          <w:color w:val="000000"/>
          <w:lang w:val="en-US"/>
        </w:rPr>
        <w:t>(Popp</w:t>
      </w:r>
      <w:r>
        <w:rPr>
          <w:lang w:val="en-US"/>
        </w:rPr>
        <w:t xml:space="preserve"> </w:t>
      </w:r>
      <w:r w:rsidR="00F41221" w:rsidRPr="00F41221">
        <w:rPr>
          <w:i/>
          <w:lang w:val="en-US"/>
        </w:rPr>
        <w:t>et al.</w:t>
      </w:r>
      <w:r w:rsidRPr="00946649">
        <w:rPr>
          <w:rFonts w:ascii="Calibri" w:hAnsi="Calibri" w:cs="Times New Roman"/>
          <w:color w:val="000000"/>
          <w:lang w:val="en-US"/>
        </w:rPr>
        <w:t>, 2014)</w:t>
      </w:r>
      <w:r w:rsidRPr="00946649">
        <w:rPr>
          <w:rFonts w:ascii="Calibri" w:hAnsi="Calibri" w:cs="Times New Roman"/>
          <w:color w:val="000000"/>
          <w:lang w:val="en-US"/>
        </w:rPr>
        <w:fldChar w:fldCharType="end"/>
      </w:r>
      <w:r w:rsidRPr="00946649">
        <w:rPr>
          <w:rFonts w:ascii="Calibri" w:hAnsi="Calibri" w:cs="Times New Roman"/>
          <w:color w:val="000000"/>
          <w:lang w:val="en-US"/>
        </w:rPr>
        <w:t>, as the multitude of biomass sources, energy carriers, and conversion pathways impede tracking of this renewable energy source. In addition, there are not only rather novel bioenergy carriers such as biofuels, but also woodfuels, which are extensively used, but roughly estimated in statistics</w:t>
      </w:r>
      <w:r>
        <w:rPr>
          <w:rFonts w:ascii="Calibri" w:hAnsi="Calibri" w:cs="Times New Roman"/>
          <w:color w:val="000000"/>
          <w:lang w:val="en-US"/>
        </w:rPr>
        <w:t xml:space="preserve"> of the United Nations Food and Agriculture Organization</w:t>
      </w:r>
      <w:r w:rsidRPr="00946649">
        <w:rPr>
          <w:rFonts w:ascii="Calibri" w:hAnsi="Calibri" w:cs="Times New Roman"/>
          <w:color w:val="000000"/>
          <w:lang w:val="en-US"/>
        </w:rPr>
        <w:t xml:space="preserve">. This is especially a problem for the numerous countries analyzed in Eastern Europe and Central Asia. The countries of Central Asia have a negligible share of bioenergy in their energy supply (see </w:t>
      </w:r>
      <w:r w:rsidRPr="00946649">
        <w:rPr>
          <w:rFonts w:ascii="Calibri" w:eastAsia="Times New Roman" w:hAnsi="Calibri"/>
          <w:b/>
          <w:bCs/>
          <w:lang w:val="en-US" w:eastAsia="de-DE"/>
        </w:rPr>
        <w:t>Figure 2.58</w:t>
      </w:r>
      <w:r w:rsidRPr="00946649">
        <w:rPr>
          <w:rFonts w:ascii="Calibri" w:eastAsia="Times New Roman" w:hAnsi="Calibri"/>
          <w:bCs/>
          <w:lang w:val="en-US" w:eastAsia="de-DE"/>
        </w:rPr>
        <w:t>)</w:t>
      </w:r>
      <w:r w:rsidRPr="00946649">
        <w:rPr>
          <w:rFonts w:ascii="Calibri" w:hAnsi="Calibri" w:cs="Times New Roman"/>
          <w:color w:val="000000"/>
          <w:lang w:val="en-US"/>
        </w:rPr>
        <w:t>. However, given the difficulties of affordable and reliable access, the use of biomass from traditional sources such as charcoal is weakly</w:t>
      </w:r>
      <w:r w:rsidRPr="00946649">
        <w:rPr>
          <w:rFonts w:ascii="Calibri" w:eastAsia="Times New Roman" w:hAnsi="Calibri" w:cs="Times New Roman"/>
          <w:lang w:val="en-US" w:eastAsia="de-DE"/>
        </w:rPr>
        <w:t xml:space="preserve"> accounted for, which might be an indication that the figures underestimated </w:t>
      </w:r>
      <w:r w:rsidRPr="00946649">
        <w:rPr>
          <w:lang w:val="en-US"/>
        </w:rPr>
        <w:t xml:space="preserve">nature’s contributions to people </w:t>
      </w:r>
      <w:r w:rsidRPr="00946649">
        <w:rPr>
          <w:rFonts w:ascii="Calibri" w:eastAsia="Times New Roman" w:hAnsi="Calibri" w:cs="Times New Roman"/>
          <w:lang w:val="en-US" w:eastAsia="de-DE"/>
        </w:rPr>
        <w:t xml:space="preserve">from bioenergy (biofuels and waste) in this region </w:t>
      </w:r>
      <w:r w:rsidRPr="00946649">
        <w:rPr>
          <w:rFonts w:ascii="Calibri" w:hAnsi="Calibri" w:cs="Times New Roman"/>
          <w:color w:val="000000"/>
          <w:lang w:val="en-US"/>
        </w:rPr>
        <w:fldChar w:fldCharType="begin" w:fldLock="1"/>
      </w:r>
      <w:r w:rsidRPr="00946649">
        <w:rPr>
          <w:rFonts w:ascii="Calibri" w:hAnsi="Calibri" w:cs="Times New Roman"/>
          <w:color w:val="000000"/>
          <w:lang w:val="en-US"/>
        </w:rPr>
        <w:instrText>ADDIN CSL_CITATION { "citationItems" : [ { "id" : "ITEM-1", "itemData" : { "author" : [ { "dropping-particle" : "", "family" : "IEA/OECD", "given" : "", "non-dropping-particle" : "", "parse-names" : false, "suffix" : "" } ], "id" : "ITEM-1", "issued" : { "date-parts" : [ [ "2015" ] ] }, "publisher-place" : "Paris", "title" : "Eastern Europe, Caucasus and Central Asia", "type" : "report" }, "uris" : [ "http://www.mendeley.com/documents/?uuid=023ac973-5d71-4984-9921-cececc3518ba", "http://www.mendeley.com/documents/?uuid=379b34b9-365b-4d1c-9d7b-22bfa59ca001" ] } ], "mendeley" : { "formattedCitation" : "(IEA/OECD, 2015)", "plainTextFormattedCitation" : "(IEA/OECD, 2015)", "previouslyFormattedCitation" : "(IEA/OECD, 2015)" }, "properties" : {  }, "schema" : "https://github.com/citation-style-language/schema/raw/master/csl-citation.json" }</w:instrText>
      </w:r>
      <w:r w:rsidRPr="00946649">
        <w:rPr>
          <w:rFonts w:ascii="Calibri" w:hAnsi="Calibri" w:cs="Times New Roman"/>
          <w:color w:val="000000"/>
          <w:lang w:val="en-US"/>
        </w:rPr>
        <w:fldChar w:fldCharType="separate"/>
      </w:r>
      <w:r w:rsidRPr="00946649">
        <w:rPr>
          <w:rFonts w:ascii="Calibri" w:hAnsi="Calibri" w:cs="Times New Roman"/>
          <w:color w:val="000000"/>
          <w:lang w:val="en-US"/>
        </w:rPr>
        <w:t>(IEA/OECD, 2015)</w:t>
      </w:r>
      <w:r w:rsidRPr="00946649">
        <w:rPr>
          <w:rFonts w:ascii="Calibri" w:hAnsi="Calibri" w:cs="Times New Roman"/>
          <w:color w:val="000000"/>
          <w:lang w:val="en-US"/>
        </w:rPr>
        <w:fldChar w:fldCharType="end"/>
      </w:r>
      <w:r w:rsidRPr="00946649">
        <w:rPr>
          <w:rFonts w:ascii="Calibri" w:eastAsia="Times New Roman" w:hAnsi="Calibri" w:cs="Times New Roman"/>
          <w:lang w:val="en-US" w:eastAsia="de-DE"/>
        </w:rPr>
        <w:t xml:space="preserve">. </w:t>
      </w:r>
    </w:p>
    <w:p w14:paraId="487B8DAB" w14:textId="55A029FC" w:rsidR="00EA4602" w:rsidRDefault="00EA4602" w:rsidP="00EA4602">
      <w:pPr>
        <w:rPr>
          <w:lang w:val="en-US"/>
        </w:rPr>
      </w:pPr>
      <w:r>
        <w:rPr>
          <w:lang w:eastAsia="en-GB"/>
        </w:rPr>
        <w:lastRenderedPageBreak/>
        <w:drawing>
          <wp:inline distT="0" distB="0" distL="0" distR="0" wp14:anchorId="0125EBBF" wp14:editId="73D899DB">
            <wp:extent cx="5731510" cy="3584575"/>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5731510" cy="3584575"/>
                    </a:xfrm>
                    <a:prstGeom prst="rect">
                      <a:avLst/>
                    </a:prstGeom>
                  </pic:spPr>
                </pic:pic>
              </a:graphicData>
            </a:graphic>
          </wp:inline>
        </w:drawing>
      </w:r>
    </w:p>
    <w:p w14:paraId="7C7785E7" w14:textId="6DB22EF3" w:rsidR="00EF40C5" w:rsidRDefault="00EF40C5" w:rsidP="00EA4602">
      <w:pPr>
        <w:rPr>
          <w:lang w:val="en-US"/>
        </w:rPr>
      </w:pPr>
    </w:p>
    <w:p w14:paraId="67C01D2E" w14:textId="624E6F43" w:rsidR="00EF40C5" w:rsidRPr="00EA4602" w:rsidRDefault="00EF40C5" w:rsidP="00EA4602">
      <w:pPr>
        <w:rPr>
          <w:lang w:val="en-US"/>
        </w:rPr>
      </w:pPr>
      <w:r>
        <w:rPr>
          <w:lang w:eastAsia="en-GB"/>
        </w:rPr>
        <w:drawing>
          <wp:inline distT="0" distB="0" distL="0" distR="0" wp14:anchorId="760F3FF1" wp14:editId="647CB550">
            <wp:extent cx="5731510" cy="3491230"/>
            <wp:effectExtent l="0" t="0" r="254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5731510" cy="3491230"/>
                    </a:xfrm>
                    <a:prstGeom prst="rect">
                      <a:avLst/>
                    </a:prstGeom>
                  </pic:spPr>
                </pic:pic>
              </a:graphicData>
            </a:graphic>
          </wp:inline>
        </w:drawing>
      </w:r>
    </w:p>
    <w:p w14:paraId="362A81F7" w14:textId="1A37D527" w:rsidR="001E43D4" w:rsidRDefault="001E43D4" w:rsidP="000226B2">
      <w:pPr>
        <w:pStyle w:val="Caption"/>
      </w:pPr>
    </w:p>
    <w:p w14:paraId="497CBC8B" w14:textId="0007D29F" w:rsidR="00EA4602" w:rsidRPr="00EA4602" w:rsidRDefault="00EA4602" w:rsidP="00EA4602">
      <w:pPr>
        <w:rPr>
          <w:lang w:val="en-US"/>
        </w:rPr>
      </w:pPr>
      <w:r>
        <w:rPr>
          <w:lang w:eastAsia="en-GB"/>
        </w:rPr>
        <w:lastRenderedPageBreak/>
        <w:drawing>
          <wp:inline distT="0" distB="0" distL="0" distR="0" wp14:anchorId="4727C89F" wp14:editId="26F4352B">
            <wp:extent cx="5731510" cy="3585845"/>
            <wp:effectExtent l="0" t="0" r="2540" b="0"/>
            <wp:docPr id="938" name="Picture 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5731510" cy="3585845"/>
                    </a:xfrm>
                    <a:prstGeom prst="rect">
                      <a:avLst/>
                    </a:prstGeom>
                  </pic:spPr>
                </pic:pic>
              </a:graphicData>
            </a:graphic>
          </wp:inline>
        </w:drawing>
      </w:r>
    </w:p>
    <w:p w14:paraId="094C400E" w14:textId="73F3B750" w:rsidR="00D02270" w:rsidRPr="00050E45" w:rsidRDefault="00D02270" w:rsidP="00050E45">
      <w:pPr>
        <w:rPr>
          <w:lang w:val="en-US"/>
        </w:rPr>
      </w:pPr>
      <w:r>
        <w:rPr>
          <w:lang w:eastAsia="en-GB"/>
        </w:rPr>
        <w:lastRenderedPageBreak/>
        <w:drawing>
          <wp:inline distT="0" distB="0" distL="0" distR="0" wp14:anchorId="67CC6DFF" wp14:editId="27AB3912">
            <wp:extent cx="5731510" cy="7378700"/>
            <wp:effectExtent l="0" t="0" r="2540" b="0"/>
            <wp:docPr id="4159" name="Picture 4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5731510" cy="7378700"/>
                    </a:xfrm>
                    <a:prstGeom prst="rect">
                      <a:avLst/>
                    </a:prstGeom>
                  </pic:spPr>
                </pic:pic>
              </a:graphicData>
            </a:graphic>
          </wp:inline>
        </w:drawing>
      </w:r>
    </w:p>
    <w:p w14:paraId="48F688C9" w14:textId="77777777" w:rsidR="001E43D4" w:rsidRPr="00946649" w:rsidRDefault="001E43D4" w:rsidP="001E43D4">
      <w:pPr>
        <w:rPr>
          <w:lang w:val="en-US"/>
        </w:rPr>
      </w:pPr>
    </w:p>
    <w:p w14:paraId="34EA522C" w14:textId="0ED0B8A2" w:rsidR="001E43D4" w:rsidRPr="00946649" w:rsidRDefault="001E43D4" w:rsidP="001F0516">
      <w:pPr>
        <w:pStyle w:val="Heading4"/>
        <w:rPr>
          <w:lang w:bidi="en-US"/>
        </w:rPr>
      </w:pPr>
      <w:bookmarkStart w:id="849" w:name="_Ref478838508"/>
      <w:bookmarkStart w:id="850" w:name="_Toc519504485"/>
      <w:r w:rsidRPr="00946649">
        <w:rPr>
          <w:lang w:bidi="en-US"/>
        </w:rPr>
        <w:t>Water security</w:t>
      </w:r>
      <w:bookmarkEnd w:id="849"/>
      <w:bookmarkEnd w:id="850"/>
    </w:p>
    <w:p w14:paraId="1C5F42F2" w14:textId="34CEDDA9" w:rsidR="001E43D4" w:rsidRPr="00946649" w:rsidRDefault="001E43D4" w:rsidP="001E43D4">
      <w:pPr>
        <w:rPr>
          <w:rFonts w:ascii="Calibri" w:hAnsi="Calibri"/>
          <w:lang w:val="en-US"/>
        </w:rPr>
      </w:pPr>
      <w:r w:rsidRPr="00946649">
        <w:rPr>
          <w:rFonts w:ascii="Calibri" w:hAnsi="Calibri"/>
          <w:lang w:val="en-US"/>
        </w:rPr>
        <w:t xml:space="preserve">Water security is assessed here as people’s capacity to safeguard sustainable access to adequate quantities of water of acceptable quality </w:t>
      </w:r>
      <w:r w:rsidRPr="00946649">
        <w:rPr>
          <w:rFonts w:ascii="Calibri" w:hAnsi="Calibri"/>
          <w:lang w:val="en-US"/>
        </w:rPr>
        <w:fldChar w:fldCharType="begin" w:fldLock="1"/>
      </w:r>
      <w:r w:rsidRPr="00946649">
        <w:rPr>
          <w:rFonts w:ascii="Calibri" w:hAnsi="Calibri"/>
          <w:lang w:val="en-US"/>
        </w:rPr>
        <w:instrText>ADDIN CSL_CITATION { "citationItems" : [ { "id" : "ITEM-1", "itemData" : { "DOI" : "10.1016/0022-1694(68)90080-2", "ISBN" : "9789280860382", "ISSN" : "00221694", "PMID" : "1000287943", "abstract" : "This report provides a starting point for discussion on a range of issues related to water security. It identifies challenges that lay ahead, the necessity of relating water security to policy development, and offers possible options for responding to these challenges. It also underlines the important role that cooperation will play in addressing water security challenges, including collaboration between different stakeholders at both national and international levels.", "author" : [ { "dropping-particle" : "", "family" : "UN-Water", "given" : "", "non-dropping-particle" : "", "parse-names" : false, "suffix" : "" } ], "container-title" : "Analytical Brief", "id" : "ITEM-1", "issued" : { "date-parts" : [ [ "2013" ] ] }, "number-of-pages" : "47", "publisher" : "UN-Wate", "publisher-place" : "Geneva", "title" : "Water Security and the Global Water Agenda", "type" : "book" }, "uris" : [ "http://www.mendeley.com/documents/?uuid=4cf856a8-6032-4dfb-b632-427c06581af3", "http://www.mendeley.com/documents/?uuid=a9508411-0b33-49fa-94d7-cdb3e41b0647" ] } ], "mendeley" : { "formattedCitation" : "(UN-Water, 2013)", "plainTextFormattedCitation" : "(UN-Water, 2013)", "previouslyFormattedCitation" : "(UN-Water, 2013)"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UN-Water, 2013)</w:t>
      </w:r>
      <w:r w:rsidRPr="00946649">
        <w:rPr>
          <w:rFonts w:ascii="Calibri" w:hAnsi="Calibri"/>
          <w:lang w:val="en-US"/>
        </w:rPr>
        <w:fldChar w:fldCharType="end"/>
      </w:r>
      <w:r w:rsidRPr="00946649">
        <w:rPr>
          <w:rFonts w:ascii="Calibri" w:hAnsi="Calibri"/>
          <w:lang w:val="en-US"/>
        </w:rPr>
        <w:t xml:space="preserve">. The indicators “percentage of population with access to improved drinking water sources” and “freshwater withdrawal as percentage of total renewable water resources” are used to describe general trends for water security in </w:t>
      </w:r>
      <w:r w:rsidRPr="00946649">
        <w:rPr>
          <w:rFonts w:ascii="Calibri" w:eastAsia="Cambria" w:hAnsi="Calibri" w:cs="Cambria"/>
          <w:lang w:val="en-US"/>
        </w:rPr>
        <w:t xml:space="preserve">Europe and </w:t>
      </w:r>
      <w:r w:rsidRPr="00946649">
        <w:rPr>
          <w:rFonts w:ascii="Calibri" w:eastAsia="Cambria" w:hAnsi="Calibri" w:cs="Cambria"/>
          <w:lang w:val="en-US"/>
        </w:rPr>
        <w:lastRenderedPageBreak/>
        <w:t>Central Asia</w:t>
      </w:r>
      <w:r w:rsidRPr="00946649">
        <w:rPr>
          <w:rFonts w:ascii="Calibri" w:hAnsi="Calibri"/>
          <w:lang w:val="en-US"/>
        </w:rPr>
        <w:t xml:space="preserve">. The former identifies adequate water availability of improved quality </w:t>
      </w:r>
      <w:r w:rsidRPr="00946649">
        <w:rPr>
          <w:rFonts w:ascii="Calibri" w:hAnsi="Calibri"/>
          <w:lang w:val="en-US"/>
        </w:rPr>
        <w:fldChar w:fldCharType="begin" w:fldLock="1"/>
      </w:r>
      <w:r w:rsidRPr="00946649">
        <w:rPr>
          <w:rFonts w:ascii="Calibri" w:hAnsi="Calibri"/>
          <w:lang w:val="en-US"/>
        </w:rPr>
        <w:instrText>ADDIN CSL_CITATION { "citationItems" : [ { "id" : "ITEM-1", "itemData" : { "author" : [ { "dropping-particle" : "", "family" : "World Bank", "given" : "", "non-dropping-particle" : "", "parse-names" : false, "suffix" : "" } ], "id" : "ITEM-1", "issued" : { "date-parts" : [ [ "2016" ] ] }, "title" : "Percentage of population with access to improved drinking water sources", "type" : "article" }, "uris" : [ "http://www.mendeley.com/documents/?uuid=ec96c15c-4473-445c-bbec-35e71ca27a00", "http://www.mendeley.com/documents/?uuid=411b526f-9787-4d96-a99f-52164580e0ef" ] } ], "mendeley" : { "formattedCitation" : "(World Bank, 2016)", "plainTextFormattedCitation" : "(World Bank, 2016)", "previouslyFormattedCitation" : "(World Bank, 2016)"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World Bank, 2016)</w:t>
      </w:r>
      <w:r w:rsidRPr="00946649">
        <w:rPr>
          <w:rFonts w:ascii="Calibri" w:hAnsi="Calibri"/>
          <w:lang w:val="en-US"/>
        </w:rPr>
        <w:fldChar w:fldCharType="end"/>
      </w:r>
      <w:r w:rsidRPr="00946649">
        <w:rPr>
          <w:rFonts w:ascii="Calibri" w:hAnsi="Calibri"/>
          <w:lang w:val="en-US"/>
        </w:rPr>
        <w:t xml:space="preserve">, the latter reveals the extent to which long-term available water resources are exploited </w:t>
      </w:r>
      <w:r w:rsidRPr="00946649">
        <w:rPr>
          <w:rFonts w:ascii="Calibri" w:hAnsi="Calibri"/>
          <w:lang w:val="en-US"/>
        </w:rPr>
        <w:fldChar w:fldCharType="begin" w:fldLock="1"/>
      </w:r>
      <w:r w:rsidRPr="00946649">
        <w:rPr>
          <w:rFonts w:ascii="Calibri" w:hAnsi="Calibri"/>
          <w:lang w:val="en-US"/>
        </w:rPr>
        <w:instrText>ADDIN CSL_CITATION { "citationItems" : [ { "id" : "ITEM-1", "itemData" : { "author" : [ { "dropping-particle" : "", "family" : "FAO", "given" : "", "non-dropping-particle" : "", "parse-names" : false, "suffix" : "" } ], "container-title" : "AQUASTAT Main Database", "id" : "ITEM-1", "issued" : { "date-parts" : [ [ "2016" ] ] }, "title" : "AQUASTAT main database", "type" : "report" }, "uris" : [ "http://www.mendeley.com/documents/?uuid=c42892e9-7bf1-4574-8f5d-dbdb44ebba37", "http://www.mendeley.com/documents/?uuid=cd8dbc4b-4da1-451a-b745-ea1b193881ca" ] } ], "mendeley" : { "formattedCitation" : "(FAO, 2016)", "plainTextFormattedCitation" : "(FAO, 2016)", "previouslyFormattedCitation" : "(FAO, 2016)"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w:t>
      </w:r>
      <w:r w:rsidRPr="003A4E07">
        <w:rPr>
          <w:rFonts w:ascii="Calibri" w:hAnsi="Calibri"/>
          <w:lang w:val="en-US"/>
        </w:rPr>
        <w:t>FAO, 2016</w:t>
      </w:r>
      <w:r w:rsidRPr="00946649">
        <w:rPr>
          <w:rFonts w:ascii="Calibri" w:hAnsi="Calibri"/>
          <w:lang w:val="en-US"/>
        </w:rPr>
        <w:t>)</w:t>
      </w:r>
      <w:r w:rsidRPr="00946649">
        <w:rPr>
          <w:rFonts w:ascii="Calibri" w:hAnsi="Calibri"/>
          <w:lang w:val="en-US"/>
        </w:rPr>
        <w:fldChar w:fldCharType="end"/>
      </w:r>
      <w:r w:rsidRPr="00946649">
        <w:rPr>
          <w:rFonts w:ascii="Calibri" w:hAnsi="Calibri"/>
          <w:lang w:val="en-US"/>
        </w:rPr>
        <w:t>.</w:t>
      </w:r>
    </w:p>
    <w:p w14:paraId="0D97F30B" w14:textId="706A5682" w:rsidR="001E43D4" w:rsidRPr="00946649" w:rsidRDefault="001E43D4" w:rsidP="001E43D4">
      <w:pPr>
        <w:widowControl w:val="0"/>
        <w:ind w:right="-17"/>
        <w:rPr>
          <w:rFonts w:ascii="Calibri" w:hAnsi="Calibri"/>
          <w:i/>
          <w:lang w:val="en-US"/>
        </w:rPr>
      </w:pPr>
      <w:r w:rsidRPr="00946649">
        <w:rPr>
          <w:rFonts w:ascii="Calibri" w:hAnsi="Calibri"/>
          <w:lang w:val="en-US"/>
        </w:rPr>
        <w:t xml:space="preserve">Overall, water security has increased in the region since the late 1980s </w:t>
      </w:r>
      <w:r w:rsidRPr="00946649">
        <w:rPr>
          <w:rFonts w:ascii="Calibri" w:eastAsia="Cambria" w:hAnsi="Calibri" w:cstheme="minorHAnsi"/>
          <w:lang w:val="en-US"/>
        </w:rPr>
        <w:fldChar w:fldCharType="begin" w:fldLock="1"/>
      </w:r>
      <w:r w:rsidRPr="00946649">
        <w:rPr>
          <w:rFonts w:ascii="Calibri" w:eastAsia="Cambria" w:hAnsi="Calibri" w:cstheme="minorHAnsi"/>
          <w:lang w:val="en-US"/>
        </w:rPr>
        <w:instrText>ADDIN CSL_CITATION { "citationItems" : [ { "id" : "ITEM-1", "itemData" : { "ISBN" : "1748-9326", "abstract" : "Water plays an important role in underpinning equitable, stable and productive societies and ecosystems. Hence, United Nations recognized ensuring water security as one (Goal 6) of the seventeen sustainable development goals (SDGs). Many international river basins are likely to experience \u2018low water security\u2019 over the coming decades. Water security is rooted not only in the physical availability of freshwater resources relative to water demand, but also on social and economic factors (e.g. sound water planning and management approaches, institutional capacity to provide water services, sustainable economic policies). Until recently, advanced tools and methods are available for the assessment of water scarcity. However, quantitative and integrated\u2014physical and socio-economic\u2014approaches for spatial analysis of water security at global level are not available yet. In this study, we present a spatial multi-criteria analysis framework to provide a global assessment of water security. The selected indicators are based on Goal 6 of SDGs. The term \u2018security\u2019 is conceptualized as a function of \u2018availability\u2019, \u2018accessibility to services\u2019, \u2018safety and quality\u2019, and \u2018management\u2019. The proposed global water security index (GWSI) is calculated by aggregating indicator values on a pixel-by-pixel basis, using the ordered weighted average method, which allows for the exploration of the sensitivity of final maps to different attitudes of hypothetical policy makers. Our assessment suggests that countries of Africa, South Asia and Middle East experience very low water security. Other areas of high water scarcity, such as some parts of United States, Australia and Southern Europe, show better GWSI values, due to good performance of management, safety and quality, and accessibility. The GWSI maps show the areas of the world in which integrated strategies are needed to achieve water related targets of the SDGs particularly in the African and Asian continents.", "author" : [ { "dropping-particle" : "", "family" : "Animesh", "given" : "K Gain", "non-dropping-particle" : "", "parse-names" : false, "suffix" : "" }, { "dropping-particle" : "", "family" : "Carlo", "given" : "Giupponi", "non-dropping-particle" : "", "parse-names" : false, "suffix" : "" }, { "dropping-particle" : "", "family" : "Yoshihide", "given" : "Wada", "non-dropping-particle" : "", "parse-names" : false, "suffix" : "" } ], "container-title" : "Environmental Research Letters", "id" : "ITEM-1", "issue" : "12", "issued" : { "date-parts" : [ [ "2016" ] ] }, "page" : "124015", "title" : "Measuring global water security towards sustainable development goals", "type" : "article-journal", "volume" : "11" }, "uris" : [ "http://www.mendeley.com/documents/?uuid=53bf77fc-427d-48d2-a2c9-3525f06c66e8", "http://www.mendeley.com/documents/?uuid=982cbe7f-f038-4160-adfb-edfef9e5161f" ] }, { "id" : "ITEM-2", "itemData" : { "author" : [ { "dropping-particle" : "", "family" : "World Bank", "given" : "", "non-dropping-particle" : "", "parse-names" : false, "suffix" : "" } ], "id" : "ITEM-2", "issued" : { "date-parts" : [ [ "2016" ] ] }, "title" : "Percentage of population with access to improved drinking water sources", "type" : "article" }, "uris" : [ "http://www.mendeley.com/documents/?uuid=411b526f-9787-4d96-a99f-52164580e0ef", "http://www.mendeley.com/documents/?uuid=ec96c15c-4473-445c-bbec-35e71ca27a00" ] }, { "id" : "ITEM-3", "itemData" : { "author" : [ { "dropping-particle" : "", "family" : "FAO", "given" : "", "non-dropping-particle" : "", "parse-names" : false, "suffix" : "" } ], "container-title" : "AQUASTAT Main Database", "id" : "ITEM-3", "issued" : { "date-parts" : [ [ "2016" ] ] }, "title" : "AQUASTAT main database", "type" : "report" }, "uris" : [ "http://www.mendeley.com/documents/?uuid=c42892e9-7bf1-4574-8f5d-dbdb44ebba37", "http://www.mendeley.com/documents/?uuid=cd8dbc4b-4da1-451a-b745-ea1b193881ca", "http://www.mendeley.com/documents/?uuid=b77d09cf-f4af-4ce4-b4bd-deb9bd2ce280" ] } ], "mendeley" : { "formattedCitation" : "(Animesh, Carlo, &amp; Yoshihide, 2016; FAO, 2016; World Bank, 2016)", "plainTextFormattedCitation" : "(Animesh, Carlo, &amp; Yoshihide, 2016; FAO, 2016; World Bank, 2016)", "previouslyFormattedCitation" : "(Animesh, Carlo, &amp; Yoshihide, 2016; FAO, 2016; World Bank, 2016)" }, "properties" : {  }, "schema" : "https://github.com/citation-style-language/schema/raw/master/csl-citation.json" }</w:instrText>
      </w:r>
      <w:r w:rsidRPr="00946649">
        <w:rPr>
          <w:rFonts w:ascii="Calibri" w:eastAsia="Cambria" w:hAnsi="Calibri" w:cstheme="minorHAnsi"/>
          <w:lang w:val="en-US"/>
        </w:rPr>
        <w:fldChar w:fldCharType="separate"/>
      </w:r>
      <w:r w:rsidRPr="00946649">
        <w:rPr>
          <w:rFonts w:ascii="Calibri" w:eastAsia="Cambria" w:hAnsi="Calibri" w:cstheme="minorHAnsi"/>
          <w:lang w:val="en-US"/>
        </w:rPr>
        <w:t>(Animesh</w:t>
      </w:r>
      <w:r>
        <w:rPr>
          <w:lang w:val="en-US"/>
        </w:rPr>
        <w:t xml:space="preserve"> </w:t>
      </w:r>
      <w:r w:rsidR="00F41221" w:rsidRPr="00F41221">
        <w:rPr>
          <w:i/>
          <w:lang w:val="en-US"/>
        </w:rPr>
        <w:t>et al.</w:t>
      </w:r>
      <w:r w:rsidRPr="00946649">
        <w:rPr>
          <w:rFonts w:ascii="Calibri" w:eastAsia="Cambria" w:hAnsi="Calibri" w:cstheme="minorHAnsi"/>
          <w:lang w:val="en-US"/>
        </w:rPr>
        <w:t xml:space="preserve">, 2016; </w:t>
      </w:r>
      <w:r w:rsidRPr="003A4E07">
        <w:rPr>
          <w:rFonts w:ascii="Calibri" w:eastAsia="Cambria" w:hAnsi="Calibri" w:cstheme="minorHAnsi"/>
          <w:lang w:val="en-US"/>
        </w:rPr>
        <w:t>FAO, 2016</w:t>
      </w:r>
      <w:r w:rsidRPr="00946649">
        <w:rPr>
          <w:rFonts w:ascii="Calibri" w:eastAsia="Cambria" w:hAnsi="Calibri" w:cstheme="minorHAnsi"/>
          <w:lang w:val="en-US"/>
        </w:rPr>
        <w:t>; World Bank, 2016)</w:t>
      </w:r>
      <w:r w:rsidRPr="00946649">
        <w:rPr>
          <w:rFonts w:ascii="Calibri" w:eastAsia="Cambria" w:hAnsi="Calibri" w:cstheme="minorHAnsi"/>
          <w:lang w:val="en-US"/>
        </w:rPr>
        <w:fldChar w:fldCharType="end"/>
      </w:r>
      <w:r w:rsidRPr="00946649">
        <w:rPr>
          <w:rFonts w:ascii="Calibri" w:hAnsi="Calibri"/>
          <w:lang w:val="en-US"/>
        </w:rPr>
        <w:t xml:space="preserve">. Safe drinking water is secured for 95% of the </w:t>
      </w:r>
      <w:r w:rsidRPr="00946649">
        <w:rPr>
          <w:rFonts w:ascii="Calibri" w:eastAsia="Cambria" w:hAnsi="Calibri" w:cs="Cambria"/>
          <w:lang w:val="en-US"/>
        </w:rPr>
        <w:t xml:space="preserve">Europe and Central Asian </w:t>
      </w:r>
      <w:r w:rsidRPr="00946649">
        <w:rPr>
          <w:rFonts w:ascii="Calibri" w:hAnsi="Calibri"/>
          <w:lang w:val="en-US"/>
        </w:rPr>
        <w:t xml:space="preserve">population, with higher percentages in Western Europe and Central Europe, while Eastern Europe (95%) and Central Asia (85%) have lower, but increasing access to improved drinking water since 1995 (see </w:t>
      </w:r>
      <w:r w:rsidRPr="00946649">
        <w:rPr>
          <w:rFonts w:ascii="Calibri" w:hAnsi="Calibri"/>
          <w:b/>
          <w:lang w:val="en-US"/>
        </w:rPr>
        <w:t>Figure 2.62</w:t>
      </w:r>
      <w:r w:rsidRPr="00946649">
        <w:rPr>
          <w:rFonts w:ascii="Calibri" w:hAnsi="Calibri"/>
          <w:lang w:val="en-US"/>
        </w:rPr>
        <w:t xml:space="preserve">). The trend in per capita water consumption has increased in all regions, due to increased population, except in Eastern Europe and Central Asia </w:t>
      </w:r>
      <w:r w:rsidRPr="00946649">
        <w:rPr>
          <w:rFonts w:ascii="Calibri" w:eastAsia="Cambria" w:hAnsi="Calibri" w:cstheme="minorHAnsi"/>
          <w:lang w:val="en-US"/>
        </w:rPr>
        <w:fldChar w:fldCharType="begin" w:fldLock="1"/>
      </w:r>
      <w:r w:rsidRPr="00946649">
        <w:rPr>
          <w:rFonts w:ascii="Calibri" w:eastAsia="Cambria" w:hAnsi="Calibri" w:cstheme="minorHAnsi"/>
          <w:lang w:val="en-US"/>
        </w:rPr>
        <w:instrText>ADDIN CSL_CITATION { "citationItems" : [ { "id" : "ITEM-1", "itemData" : { "DOI" : "10.1038/srep38495", "ISSN" : "2045-2322", "PMID" : "27934888", "author" : [ { "dropping-particle" : "", "family" : "Kummu", "given" : "M.", "non-dropping-particle" : "", "parse-names" : false, "suffix" : "" }, { "dropping-particle" : "", "family" : "Guillaume", "given" : "J. H. A.", "non-dropping-particle" : "", "parse-names" : false, "suffix" : "" }, { "dropping-particle" : "", "family" : "Moel", "given" : "H.", "non-dropping-particle" : "de", "parse-names" : false, "suffix" : "" }, { "dropping-particle" : "", "family" : "Eisner", "given" : "S.", "non-dropping-particle" : "", "parse-names" : false, "suffix" : "" }, { "dropping-particle" : "", "family" : "Fl\u00f6rke", "given" : "M.", "non-dropping-particle" : "", "parse-names" : false, "suffix" : "" }, { "dropping-particle" : "", "family" : "Porkka", "given" : "M.", "non-dropping-particle" : "", "parse-names" : false, "suffix" : "" }, { "dropping-particle" : "", "family" : "Siebert", "given" : "S.", "non-dropping-particle" : "", "parse-names" : false, "suffix" : "" }, { "dropping-particle" : "", "family" : "Veldkamp", "given" : "T. I. E.", "non-dropping-particle" : "", "parse-names" : false, "suffix" : "" }, { "dropping-particle" : "", "family" : "Ward", "given" : "P. J.", "non-dropping-particle" : "", "parse-names" : false, "suffix" : "" } ], "container-title" : "Scientific Reports", "id" : "ITEM-1", "issue" : "November", "issued" : { "date-parts" : [ [ "2016" ] ] }, "page" : "38495", "publisher" : "Nature Publishing Group", "title" : "The world\u2019s road to water scarcity: shortage and stress in the 20th century and pathways towards sustainability", "type" : "article-journal", "volume" : "6" }, "uris" : [ "http://www.mendeley.com/documents/?uuid=5c889614-bf35-4db9-b2ce-fdc13025ef1f", "http://www.mendeley.com/documents/?uuid=4af82303-43d4-4ab6-b5ab-61db4623f9ca" ] } ], "mendeley" : { "formattedCitation" : "(Kummu et al., 2016)", "plainTextFormattedCitation" : "(Kummu et al., 2016)", "previouslyFormattedCitation" : "(Kummu et al., 2016)" }, "properties" : {  }, "schema" : "https://github.com/citation-style-language/schema/raw/master/csl-citation.json" }</w:instrText>
      </w:r>
      <w:r w:rsidRPr="00946649">
        <w:rPr>
          <w:rFonts w:ascii="Calibri" w:eastAsia="Cambria" w:hAnsi="Calibri" w:cstheme="minorHAnsi"/>
          <w:lang w:val="en-US"/>
        </w:rPr>
        <w:fldChar w:fldCharType="separate"/>
      </w:r>
      <w:r w:rsidRPr="00946649">
        <w:rPr>
          <w:rFonts w:ascii="Calibri" w:eastAsia="Cambria" w:hAnsi="Calibri" w:cstheme="minorHAnsi"/>
          <w:lang w:val="en-US"/>
        </w:rPr>
        <w:t xml:space="preserve">(Kummu </w:t>
      </w:r>
      <w:r w:rsidR="00F41221" w:rsidRPr="00F41221">
        <w:rPr>
          <w:rFonts w:ascii="Calibri" w:eastAsia="Cambria" w:hAnsi="Calibri" w:cstheme="minorHAnsi"/>
          <w:i/>
          <w:lang w:val="en-US"/>
        </w:rPr>
        <w:t>et al.</w:t>
      </w:r>
      <w:r w:rsidRPr="00946649">
        <w:rPr>
          <w:rFonts w:ascii="Calibri" w:eastAsia="Cambria" w:hAnsi="Calibri" w:cstheme="minorHAnsi"/>
          <w:lang w:val="en-US"/>
        </w:rPr>
        <w:t>, 2016)</w:t>
      </w:r>
      <w:r w:rsidRPr="00946649">
        <w:rPr>
          <w:rFonts w:ascii="Calibri" w:eastAsia="Cambria" w:hAnsi="Calibri" w:cstheme="minorHAnsi"/>
          <w:lang w:val="en-US"/>
        </w:rPr>
        <w:fldChar w:fldCharType="end"/>
      </w:r>
      <w:r w:rsidRPr="00946649">
        <w:rPr>
          <w:rFonts w:ascii="Calibri" w:eastAsia="Cambria" w:hAnsi="Calibri" w:cstheme="minorHAnsi"/>
          <w:lang w:val="en-US"/>
        </w:rPr>
        <w:t xml:space="preserve">. </w:t>
      </w:r>
      <w:r w:rsidRPr="00946649">
        <w:rPr>
          <w:rFonts w:ascii="Calibri" w:hAnsi="Calibri"/>
          <w:lang w:val="en-US"/>
        </w:rPr>
        <w:t xml:space="preserve">On-going water pollution, especially in Eastern Europe and Central Asia, continues to threaten the availability of safe drinking water, while decreased water levels in natural reservoirs have led to increased water pollution </w:t>
      </w:r>
      <w:r w:rsidRPr="00946649">
        <w:rPr>
          <w:rFonts w:ascii="Calibri" w:hAnsi="Calibri"/>
          <w:lang w:val="en-US"/>
        </w:rPr>
        <w:fldChar w:fldCharType="begin" w:fldLock="1"/>
      </w:r>
      <w:r w:rsidRPr="00946649">
        <w:rPr>
          <w:rFonts w:ascii="Calibri" w:hAnsi="Calibri"/>
          <w:lang w:val="en-US"/>
        </w:rPr>
        <w:instrText>ADDIN CSL_CITATION { "citationItems" : [ { "id" : "ITEM-1", "itemData" : { "ISSN" : "01414607", "author" : [ { "dropping-particle" : "", "family" : "UN-Water", "given" : "", "non-dropping-particle" : "", "parse-names" : false, "suffix" : "" } ], "container-title" : "Policy Brief", "id" : "ITEM-1", "issued" : { "date-parts" : [ [ "2011" ] ] }, "number-of-pages" : "22", "publisher-place" : "Geneva", "title" : "Water quality", "type" : "report" }, "uris" : [ "http://www.mendeley.com/documents/?uuid=27e33e54-3f9e-40d6-926f-64e67ac28c80", "http://www.mendeley.com/documents/?uuid=37291645-0302-49f1-950a-bee99e04da86" ] } ], "mendeley" : { "formattedCitation" : "(UN-Water, 2011)", "plainTextFormattedCitation" : "(UN-Water, 2011)", "previouslyFormattedCitation" : "(UN-Water, 2011)"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UN-Water, 2011)</w:t>
      </w:r>
      <w:r w:rsidRPr="00946649">
        <w:rPr>
          <w:rFonts w:ascii="Calibri" w:hAnsi="Calibri"/>
          <w:lang w:val="en-US"/>
        </w:rPr>
        <w:fldChar w:fldCharType="end"/>
      </w:r>
      <w:r w:rsidRPr="00946649">
        <w:rPr>
          <w:rFonts w:ascii="Calibri" w:hAnsi="Calibri"/>
          <w:lang w:val="en-US"/>
        </w:rPr>
        <w:t>. Freshwater extraction as a percentage of total renewable water resources decreased between 1993 and 2012 for the</w:t>
      </w:r>
      <w:r w:rsidRPr="00946649">
        <w:rPr>
          <w:rFonts w:ascii="Calibri" w:eastAsia="Cambria" w:hAnsi="Calibri" w:cs="Cambria"/>
          <w:lang w:val="en-US"/>
        </w:rPr>
        <w:t xml:space="preserve"> Europe and Central Asia</w:t>
      </w:r>
      <w:r w:rsidRPr="00946649">
        <w:rPr>
          <w:rFonts w:ascii="Calibri" w:hAnsi="Calibri"/>
          <w:lang w:val="en-US"/>
        </w:rPr>
        <w:t xml:space="preserve"> region, most notably for Western Europe and Central Asia (see </w:t>
      </w:r>
      <w:r w:rsidRPr="00946649">
        <w:rPr>
          <w:rFonts w:ascii="Calibri" w:hAnsi="Calibri"/>
          <w:b/>
          <w:lang w:val="en-US"/>
        </w:rPr>
        <w:t>Figure 2.62</w:t>
      </w:r>
      <w:r w:rsidRPr="00946649">
        <w:rPr>
          <w:rFonts w:ascii="Calibri" w:hAnsi="Calibri"/>
          <w:lang w:val="en-US"/>
        </w:rPr>
        <w:t xml:space="preserve">). It coincides with a 15% decrease in water availability per capita since 1990 (see Section 2.2.1.5). </w:t>
      </w:r>
    </w:p>
    <w:p w14:paraId="19539828" w14:textId="73130FD3" w:rsidR="001E43D4" w:rsidRPr="00946649" w:rsidRDefault="001E43D4" w:rsidP="001E43D4">
      <w:pPr>
        <w:widowControl w:val="0"/>
        <w:ind w:right="-15"/>
        <w:rPr>
          <w:rFonts w:ascii="Calibri" w:hAnsi="Calibri"/>
          <w:lang w:val="en-US"/>
        </w:rPr>
      </w:pPr>
      <w:r w:rsidRPr="00946649">
        <w:rPr>
          <w:rFonts w:ascii="Calibri" w:hAnsi="Calibri"/>
          <w:lang w:val="en-US"/>
        </w:rPr>
        <w:t xml:space="preserve">Although water is generally abundant in the </w:t>
      </w:r>
      <w:r w:rsidRPr="00946649">
        <w:rPr>
          <w:rFonts w:cstheme="minorHAnsi"/>
          <w:iCs/>
          <w:lang w:val="en-US"/>
        </w:rPr>
        <w:t>European Union</w:t>
      </w:r>
      <w:r w:rsidRPr="00946649">
        <w:rPr>
          <w:rFonts w:ascii="Calibri" w:hAnsi="Calibri"/>
          <w:lang w:val="en-US"/>
        </w:rPr>
        <w:t xml:space="preserve">, droughts and over-exploitation have led to seasonal water scarcity in some water basins, especially in densely populated and agricultural areas </w:t>
      </w:r>
      <w:r w:rsidRPr="00946649">
        <w:rPr>
          <w:rFonts w:ascii="Calibri" w:eastAsia="Cambria" w:hAnsi="Calibri" w:cstheme="minorHAnsi"/>
          <w:i/>
          <w:lang w:val="en-US"/>
        </w:rPr>
        <w:fldChar w:fldCharType="begin" w:fldLock="1"/>
      </w:r>
      <w:r>
        <w:rPr>
          <w:rFonts w:ascii="Calibri" w:eastAsia="Cambria" w:hAnsi="Calibri" w:cstheme="minorHAnsi"/>
          <w:i/>
          <w:lang w:val="en-US"/>
        </w:rPr>
        <w:instrText>ADDIN CSL_CITATION { "citationItems" : [ { "id" : "ITEM-1", "itemData" : { "author" : [ { "dropping-particle" : "", "family" : "EEA", "given" : "", "non-dropping-particle" : "", "parse-names" : false, "suffix" : "" } ], "id" : "ITEM-1", "issued" : { "date-parts" : [ [ "2016" ] ] }, "title" : "Use of freshwater resources", "type" : "webpage" }, "uris" : [ "http://www.mendeley.com/documents/?uuid=433cc3b4-d929-48cc-a5b6-6ed91c151bbc", "http://www.mendeley.com/documents/?uuid=b78de71d-f63c-45b0-9739-4dc26f937972" ] }, { "id" : "ITEM-2",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2", "issued" : { "date-parts" : [ [ "2016" ] ] }, "page" : "278-292", "title" : "Mapping water provisioning services to support the ecosystem\u2013water\u2013food\u2013energy nexus in the Danube river basin", "type" : "article-journal", "volume" : "17" }, "uris" : [ "http://www.mendeley.com/documents/?uuid=45b3e2a4-eb40-4ff9-bcd5-398ae1e45454", "http://www.mendeley.com/documents/?uuid=54db65b5-2217-4a18-86f2-ed7be5172a9b" ] }, { "id" : "ITEM-3", "itemData" : { "DOI" : "10.2800/944899", "ISBN" : "9789292135157", "abstract" : "Welcome to the European State of the Environment website", "author" : [ { "dropping-particle" : "", "family" : "EEA", "given" : "", "non-dropping-particle" : "", "parse-names" : false, "suffix" : "" } ], "id" : "ITEM-3", "issued" : { "date-parts" : [ [ "2015" ] ] }, "number-of-pages" : "212", "publisher" : "European Environment Agency", "publisher-place" : "Copenhagen", "title" : "The European Environment \u2014 state and outlook 2015: synthesis report", "type" : "book" }, "uris" : [ "http://www.mendeley.com/documents/?uuid=119ece17-7fe7-494d-9339-9bec7454636e", "http://www.mendeley.com/documents/?uuid=e2c8912c-60df-4206-8c4f-4a8ddec57f9b", "http://www.mendeley.com/documents/?uuid=dabb7419-eda1-4d45-a113-6b09ec0f441c" ] } ], "mendeley" : { "formattedCitation" : "(EEA, 2015d, 2016e; Karabulut et al., 2016a)", "plainTextFormattedCitation" : "(EEA, 2015d, 2016e; Karabulut et al., 2016a)", "previouslyFormattedCitation" : "(EEA, 2015d, 2016e; Karabulut et al., 2016a)" }, "properties" : {  }, "schema" : "https://github.com/citation-style-language/schema/raw/master/csl-citation.json" }</w:instrText>
      </w:r>
      <w:r w:rsidRPr="00946649">
        <w:rPr>
          <w:rFonts w:ascii="Calibri" w:eastAsia="Cambria" w:hAnsi="Calibri" w:cstheme="minorHAnsi"/>
          <w:i/>
          <w:lang w:val="en-US"/>
        </w:rPr>
        <w:fldChar w:fldCharType="separate"/>
      </w:r>
      <w:r w:rsidRPr="009E5AB6">
        <w:rPr>
          <w:rFonts w:ascii="Calibri" w:eastAsia="Cambria" w:hAnsi="Calibri" w:cstheme="minorHAnsi"/>
          <w:lang w:val="en-US"/>
        </w:rPr>
        <w:t>(</w:t>
      </w:r>
      <w:r w:rsidRPr="003A4E07">
        <w:rPr>
          <w:rFonts w:ascii="Calibri" w:eastAsia="Cambria" w:hAnsi="Calibri" w:cstheme="minorHAnsi"/>
          <w:lang w:val="en-US"/>
        </w:rPr>
        <w:t xml:space="preserve">EEA, </w:t>
      </w:r>
      <w:r w:rsidR="00CC7956" w:rsidRPr="003A4E07">
        <w:rPr>
          <w:rFonts w:ascii="Calibri" w:eastAsia="Cambria" w:hAnsi="Calibri" w:cstheme="minorHAnsi"/>
          <w:lang w:val="en-US"/>
        </w:rPr>
        <w:t>2015</w:t>
      </w:r>
      <w:r w:rsidR="00CC7956">
        <w:rPr>
          <w:rFonts w:ascii="Calibri" w:eastAsia="Cambria" w:hAnsi="Calibri" w:cstheme="minorHAnsi"/>
          <w:lang w:val="en-US"/>
        </w:rPr>
        <w:t>e</w:t>
      </w:r>
      <w:r w:rsidRPr="009E5AB6">
        <w:rPr>
          <w:rFonts w:ascii="Calibri" w:eastAsia="Cambria" w:hAnsi="Calibri" w:cstheme="minorHAnsi"/>
          <w:lang w:val="en-US"/>
        </w:rPr>
        <w:t xml:space="preserve">, </w:t>
      </w:r>
      <w:r w:rsidRPr="003A4E07">
        <w:rPr>
          <w:rFonts w:ascii="Calibri" w:eastAsia="Cambria" w:hAnsi="Calibri" w:cstheme="minorHAnsi"/>
          <w:lang w:val="en-US"/>
        </w:rPr>
        <w:t>2016f</w:t>
      </w:r>
      <w:r w:rsidRPr="009E5AB6">
        <w:rPr>
          <w:rFonts w:ascii="Calibri" w:eastAsia="Cambria" w:hAnsi="Calibri" w:cstheme="minorHAnsi"/>
          <w:lang w:val="en-US"/>
        </w:rPr>
        <w:t xml:space="preserve">; Karabulut </w:t>
      </w:r>
      <w:r w:rsidR="00F41221" w:rsidRPr="00F41221">
        <w:rPr>
          <w:rFonts w:ascii="Calibri" w:eastAsia="Cambria" w:hAnsi="Calibri" w:cstheme="minorHAnsi"/>
          <w:i/>
          <w:lang w:val="en-US"/>
        </w:rPr>
        <w:t>et al.</w:t>
      </w:r>
      <w:r w:rsidRPr="009E5AB6">
        <w:rPr>
          <w:rFonts w:ascii="Calibri" w:eastAsia="Cambria" w:hAnsi="Calibri" w:cstheme="minorHAnsi"/>
          <w:lang w:val="en-US"/>
        </w:rPr>
        <w:t>, 2016)</w:t>
      </w:r>
      <w:r w:rsidRPr="00946649">
        <w:rPr>
          <w:rFonts w:ascii="Calibri" w:eastAsia="Cambria" w:hAnsi="Calibri" w:cstheme="minorHAnsi"/>
          <w:i/>
          <w:lang w:val="en-US"/>
        </w:rPr>
        <w:fldChar w:fldCharType="end"/>
      </w:r>
      <w:r w:rsidRPr="00946649">
        <w:rPr>
          <w:rFonts w:ascii="Calibri" w:hAnsi="Calibri"/>
          <w:lang w:val="en-US"/>
        </w:rPr>
        <w:t xml:space="preserve">. Water stress in most countries of the </w:t>
      </w:r>
      <w:r w:rsidRPr="00946649">
        <w:rPr>
          <w:rFonts w:cstheme="minorHAnsi"/>
          <w:iCs/>
          <w:lang w:val="en-US"/>
        </w:rPr>
        <w:t>European Union</w:t>
      </w:r>
      <w:r w:rsidRPr="00946649">
        <w:rPr>
          <w:rFonts w:ascii="Calibri" w:hAnsi="Calibri"/>
          <w:lang w:val="en-US"/>
        </w:rPr>
        <w:t xml:space="preserve"> has decreased slightly since the 1990s, but many areas are considered close to being water scarce </w:t>
      </w:r>
      <w:r w:rsidRPr="00946649">
        <w:rPr>
          <w:rFonts w:ascii="Calibri" w:eastAsia="Cambria" w:hAnsi="Calibri" w:cstheme="minorHAnsi"/>
          <w:lang w:val="en-US"/>
        </w:rPr>
        <w:fldChar w:fldCharType="begin" w:fldLock="1"/>
      </w:r>
      <w:r w:rsidRPr="00946649">
        <w:rPr>
          <w:rFonts w:ascii="Calibri" w:eastAsia="Cambria" w:hAnsi="Calibri" w:cstheme="minorHAnsi"/>
          <w:lang w:val="en-US"/>
        </w:rPr>
        <w:instrText>ADDIN CSL_CITATION { "citationItems" : [ { "id" : "ITEM-1", "itemData" : { "author" : [ { "dropping-particle" : "", "family" : "EEA", "given" : "", "non-dropping-particle" : "", "parse-names" : false, "suffix" : "" } ], "id" : "ITEM-1", "issued" : { "date-parts" : [ [ "2011" ] ] }, "title" : "Water exploitation index (WEI) \u2014 in late 1980s/early 1990s (WEI\u201190) compared to latest years available (1998 to 2007)", "type" : "webpage" }, "uris" : [ "http://www.mendeley.com/documents/?uuid=5efd62f7-dc9d-43f7-bb8b-2bdb85aeea9a", "http://www.mendeley.com/documents/?uuid=02be24d9-f80c-4d5e-9556-36154527cfc3" ] } ], "mendeley" : { "formattedCitation" : "(EEA, 2011)", "plainTextFormattedCitation" : "(EEA, 2011)", "previouslyFormattedCitation" : "(EEA, 2011)" }, "properties" : {  }, "schema" : "https://github.com/citation-style-language/schema/raw/master/csl-citation.json" }</w:instrText>
      </w:r>
      <w:r w:rsidRPr="00946649">
        <w:rPr>
          <w:rFonts w:ascii="Calibri" w:eastAsia="Cambria" w:hAnsi="Calibri" w:cstheme="minorHAnsi"/>
          <w:lang w:val="en-US"/>
        </w:rPr>
        <w:fldChar w:fldCharType="separate"/>
      </w:r>
      <w:r w:rsidRPr="00946649">
        <w:rPr>
          <w:rFonts w:ascii="Calibri" w:eastAsia="Cambria" w:hAnsi="Calibri" w:cstheme="minorHAnsi"/>
          <w:lang w:val="en-US"/>
        </w:rPr>
        <w:t>(</w:t>
      </w:r>
      <w:r w:rsidRPr="003A4E07">
        <w:rPr>
          <w:rFonts w:ascii="Calibri" w:eastAsia="Cambria" w:hAnsi="Calibri" w:cstheme="minorHAnsi"/>
          <w:lang w:val="en-US"/>
        </w:rPr>
        <w:t>EEA, 2011</w:t>
      </w:r>
      <w:r w:rsidRPr="00946649">
        <w:rPr>
          <w:rFonts w:ascii="Calibri" w:eastAsia="Cambria" w:hAnsi="Calibri" w:cstheme="minorHAnsi"/>
          <w:lang w:val="en-US"/>
        </w:rPr>
        <w:t>)</w:t>
      </w:r>
      <w:r w:rsidRPr="00946649">
        <w:rPr>
          <w:rFonts w:ascii="Calibri" w:eastAsia="Cambria" w:hAnsi="Calibri" w:cstheme="minorHAnsi"/>
          <w:lang w:val="en-US"/>
        </w:rPr>
        <w:fldChar w:fldCharType="end"/>
      </w:r>
      <w:r w:rsidRPr="00946649">
        <w:rPr>
          <w:rFonts w:ascii="Calibri" w:hAnsi="Calibri"/>
          <w:lang w:val="en-US"/>
        </w:rPr>
        <w:t xml:space="preserve">. In winter, around 6% of the European Union’s population live under waterstressed conditions, while the figure is 14% in </w:t>
      </w:r>
      <w:r w:rsidRPr="00CC7956">
        <w:rPr>
          <w:rFonts w:ascii="Calibri" w:hAnsi="Calibri"/>
          <w:lang w:val="en-US"/>
        </w:rPr>
        <w:t>summer (</w:t>
      </w:r>
      <w:r w:rsidRPr="00417796">
        <w:rPr>
          <w:rFonts w:ascii="Calibri" w:hAnsi="Calibri"/>
          <w:lang w:val="en-US"/>
        </w:rPr>
        <w:t>EEA, 2016</w:t>
      </w:r>
      <w:r w:rsidR="00CC7956">
        <w:rPr>
          <w:rFonts w:ascii="Calibri" w:hAnsi="Calibri"/>
          <w:lang w:val="en-US"/>
        </w:rPr>
        <w:t>f</w:t>
      </w:r>
      <w:r w:rsidRPr="00CC7956">
        <w:rPr>
          <w:rFonts w:ascii="Calibri" w:hAnsi="Calibri"/>
          <w:lang w:val="en-US"/>
        </w:rPr>
        <w:t>). Around</w:t>
      </w:r>
      <w:r w:rsidRPr="00946649">
        <w:rPr>
          <w:rFonts w:ascii="Calibri" w:hAnsi="Calibri"/>
          <w:lang w:val="en-US"/>
        </w:rPr>
        <w:t xml:space="preserve"> 20 river basin districts, including the Danube basin but mainly in the Mediterranean region, face structural water stress issues </w:t>
      </w:r>
      <w:r w:rsidRPr="00946649">
        <w:rPr>
          <w:rFonts w:ascii="Calibri" w:hAnsi="Calibri"/>
          <w:lang w:val="en-US"/>
        </w:rPr>
        <w:fldChar w:fldCharType="begin" w:fldLock="1"/>
      </w:r>
      <w:r w:rsidRPr="00946649">
        <w:rPr>
          <w:rFonts w:ascii="Calibri" w:hAnsi="Calibri"/>
          <w:lang w:val="en-US"/>
        </w:rPr>
        <w:instrText>ADDIN CSL_CITATION { "citationItems" : [ { "id" : "ITEM-1", "itemData" : { "abstract" : "European Environment Agency (EEA).", "author" : [ { "dropping-particle" : "", "family" : "EEA", "given" : "", "non-dropping-particle" : "", "parse-names" : false, "suffix" : "" } ], "id" : "ITEM-1", "issued" : { "date-parts" : [ [ "2016" ] ] }, "title" : "Water Exploitation Index plus (WEI+) for summer and Urban Morphological Zones (UMZ)", "type" : "webpage" }, "uris" : [ "http://www.mendeley.com/documents/?uuid=db0f54e0-ed96-4b9a-9072-beb539cbd8a9", "http://www.mendeley.com/documents/?uuid=1cf41ce2-4c44-4600-8e3e-c410924b51c4" ] } ], "mendeley" : { "formattedCitation" : "(EEA, 2016f)", "plainTextFormattedCitation" : "(EEA, 2016f)", "previouslyFormattedCitation" : "(EEA, 2016f)"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w:t>
      </w:r>
      <w:r w:rsidRPr="003A4E07">
        <w:rPr>
          <w:rFonts w:ascii="Calibri" w:hAnsi="Calibri"/>
          <w:lang w:val="en-US"/>
        </w:rPr>
        <w:t>EEA, 2016g</w:t>
      </w:r>
      <w:r w:rsidRPr="00946649">
        <w:rPr>
          <w:rFonts w:ascii="Calibri" w:hAnsi="Calibri"/>
          <w:lang w:val="en-US"/>
        </w:rPr>
        <w:t>)</w:t>
      </w:r>
      <w:r w:rsidRPr="00946649">
        <w:rPr>
          <w:rFonts w:ascii="Calibri" w:hAnsi="Calibri"/>
          <w:lang w:val="en-US"/>
        </w:rPr>
        <w:fldChar w:fldCharType="end"/>
      </w:r>
      <w:r w:rsidRPr="00946649">
        <w:rPr>
          <w:rFonts w:ascii="Calibri" w:hAnsi="Calibri"/>
          <w:lang w:val="en-US"/>
        </w:rPr>
        <w:t xml:space="preserve">, due to climate change and unsustainable water extraction </w:t>
      </w:r>
      <w:r w:rsidRPr="00946649">
        <w:rPr>
          <w:rFonts w:ascii="Calibri" w:hAnsi="Calibri"/>
          <w:lang w:val="en-US"/>
        </w:rPr>
        <w:fldChar w:fldCharType="begin" w:fldLock="1"/>
      </w:r>
      <w:r w:rsidRPr="00946649">
        <w:rPr>
          <w:rFonts w:ascii="Calibri" w:hAnsi="Calibri"/>
          <w:lang w:val="en-US"/>
        </w:rPr>
        <w:instrText>ADDIN CSL_CITATION { "citationItems" : [ { "id" : "ITEM-1", "itemData" : { "DOI" : "10.1016/j.scitotenv.2016.10.147", "ISBN" : "0048-9697", "abstract" : "Non-perennial rivers and streams (NPRS) cover &gt;50% of the global river network. They are particularly predominant in Mediterranean Europe as a result of dry climate conditions, climate change and land use development. Historically, both scientists and policy makers underestimated the importance of NRPS for nature and humans alike, mainly because they have been considered as systems of low ecological and economic value. During the past decades, diminishing water resources have increased the spatial and temporal extent of artificial NPRS as well as their exposure to multiple stressors, which threatening their ecological integrity, biodiversity and ecosystem services. In this paper, we provide a comprehensive overview of the structural and functional characteristics of NPRS in the European Mediterranean, and discuss gaps and problems in their management, concerning their typology, ecological assessment, legislative and policy protection, and incorporation in River Basin Management Plans. Because NPRS comprise highly unstable ecosystems, with strong and often unpredictable temporal and spatial variability - at least as far as it is possible to assess - we outline the future research needs required to better understand, manage and conserve them as highly valuable and sensitive ecosystems. Efficient collaborative activities among multidisciplinary research groups aiming to create innovative knowledge, water managers and policy makers are urgently needed in order to establish an appropriate methodological and legislative background. The incorporation of NPRS in EU-Med River Basin Management Plans in combination with the application of ecological flows is a first step towards enhancing NPRS management and conservation in order to effectively safeguard these highly valuable albeit threatened ecosystems. (C) 2016 Elsevier B.V. All rights reserved.", "author" : [ { "dropping-particle" : "", "family" : "Skoulikidis", "given" : "N T", "non-dropping-particle" : "", "parse-names" : false, "suffix" : "" }, { "dropping-particle" : "", "family" : "Sabater", "given" : "S", "non-dropping-particle" : "", "parse-names" : false, "suffix" : "" }, { "dropping-particle" : "", "family" : "Datry", "given" : "T", "non-dropping-particle" : "", "parse-names" : false, "suffix" : "" }, { "dropping-particle" : "", "family" : "Morais", "given" : "M M", "non-dropping-particle" : "", "parse-names" : false, "suffix" : "" }, { "dropping-particle" : "", "family" : "Buffagni", "given" : "A", "non-dropping-particle" : "", "parse-names" : false, "suffix" : "" }, { "dropping-particle" : "", "family" : "Dorflinger", "given" : "G", "non-dropping-particle" : "", "parse-names" : false, "suffix" : "" }, { "dropping-particle" : "", "family" : "Zogaris", "given" : "S", "non-dropping-particle" : "", "parse-names" : false, "suffix" : "" }, { "dropping-particle" : "", "family" : "Sanchez-Montoya", "given" : "M D", "non-dropping-particle" : "", "parse-names" : false, "suffix" : "" }, { "dropping-particle" : "", "family" : "Bonada", "given" : "N", "non-dropping-particle" : "", "parse-names" : false, "suffix" : "" }, { "dropping-particle" : "", "family" : "Kalogianni", "given" : "E", "non-dropping-particle" : "", "parse-names" : false, "suffix" : "" }, { "dropping-particle" : "", "family" : "Rosado", "given" : "J", "non-dropping-particle" : "", "parse-names" : false, "suffix" : "" }, { "dropping-particle" : "", "family" : "Vardakas", "given" : "L", "non-dropping-particle" : "", "parse-names" : false, "suffix" : "" }, { "dropping-particle" : "", "family" : "Girolamo", "given" : "A M", "non-dropping-particle" : "De", "parse-names" : false, "suffix" : "" }, { "dropping-particle" : "", "family" : "Tockner", "given" : "K", "non-dropping-particle" : "", "parse-names" : false, "suffix" : "" } ], "container-title" : "Science of the Total Environment", "id" : "ITEM-1", "issued" : { "date-parts" : [ [ "2017" ] ] }, "language" : "English", "page" : "1-18", "title" : "Non-perennial Mediterranean rivers in Europe: Status, pressures, and challenges for research and management", "type" : "article-journal", "volume" : "577" }, "uris" : [ "http://www.mendeley.com/documents/?uuid=5d4b57bc-6247-4dfa-b3ee-85db87ae1568", "http://www.mendeley.com/documents/?uuid=e1eb51be-4f12-4d17-85e3-5248effbebac" ] } ], "mendeley" : { "formattedCitation" : "(Skoulikidis et al., 2017)", "plainTextFormattedCitation" : "(Skoulikidis et al., 2017)", "previouslyFormattedCitation" : "(Skoulikidis et al., 2017)"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 xml:space="preserve">(Skoulikidis </w:t>
      </w:r>
      <w:r w:rsidR="00F41221" w:rsidRPr="00F41221">
        <w:rPr>
          <w:rFonts w:ascii="Calibri" w:hAnsi="Calibri"/>
          <w:i/>
          <w:lang w:val="en-US"/>
        </w:rPr>
        <w:t>et al.</w:t>
      </w:r>
      <w:r w:rsidRPr="00946649">
        <w:rPr>
          <w:rFonts w:ascii="Calibri" w:hAnsi="Calibri"/>
          <w:lang w:val="en-US"/>
        </w:rPr>
        <w:t>, 2017)</w:t>
      </w:r>
      <w:r w:rsidRPr="00946649">
        <w:rPr>
          <w:rFonts w:ascii="Calibri" w:hAnsi="Calibri"/>
          <w:lang w:val="en-US"/>
        </w:rPr>
        <w:fldChar w:fldCharType="end"/>
      </w:r>
      <w:r w:rsidRPr="00946649">
        <w:rPr>
          <w:rFonts w:ascii="Calibri" w:hAnsi="Calibri"/>
          <w:lang w:val="en-US"/>
        </w:rPr>
        <w:t xml:space="preserve">. The spatial coverage of freshwater ecosystems in the </w:t>
      </w:r>
      <w:r w:rsidRPr="00946649">
        <w:rPr>
          <w:rFonts w:cstheme="minorHAnsi"/>
          <w:iCs/>
          <w:lang w:val="en-US"/>
        </w:rPr>
        <w:t xml:space="preserve">European Union </w:t>
      </w:r>
      <w:r w:rsidRPr="00946649">
        <w:rPr>
          <w:rFonts w:ascii="Calibri" w:hAnsi="Calibri"/>
          <w:lang w:val="en-US"/>
        </w:rPr>
        <w:t xml:space="preserve">with a good ecological quality, which are crucial for providing clean water, has decreased from 42% to 32% (see Section 2.2.1.6). </w:t>
      </w:r>
    </w:p>
    <w:p w14:paraId="4DE869BB" w14:textId="5D3DCEB2" w:rsidR="007B4B7A" w:rsidRDefault="007B4B7A" w:rsidP="001E43D4">
      <w:pPr>
        <w:widowControl w:val="0"/>
        <w:ind w:right="-15"/>
        <w:rPr>
          <w:rFonts w:ascii="Calibri" w:hAnsi="Calibri"/>
          <w:lang w:val="en-US"/>
        </w:rPr>
      </w:pPr>
      <w:bookmarkStart w:id="851" w:name="_30j0zll" w:colFirst="0" w:colLast="0"/>
      <w:bookmarkEnd w:id="851"/>
      <w:r>
        <w:rPr>
          <w:lang w:eastAsia="en-GB"/>
        </w:rPr>
        <w:lastRenderedPageBreak/>
        <w:drawing>
          <wp:inline distT="0" distB="0" distL="0" distR="0" wp14:anchorId="272F6832" wp14:editId="1ED9F894">
            <wp:extent cx="5731510" cy="6201410"/>
            <wp:effectExtent l="0" t="0" r="2540" b="889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a:off x="0" y="0"/>
                      <a:ext cx="5731510" cy="6201410"/>
                    </a:xfrm>
                    <a:prstGeom prst="rect">
                      <a:avLst/>
                    </a:prstGeom>
                  </pic:spPr>
                </pic:pic>
              </a:graphicData>
            </a:graphic>
          </wp:inline>
        </w:drawing>
      </w:r>
    </w:p>
    <w:p w14:paraId="370D9E86" w14:textId="1932D37F" w:rsidR="001E43D4" w:rsidRPr="00946649" w:rsidRDefault="001E43D4" w:rsidP="001E43D4">
      <w:pPr>
        <w:widowControl w:val="0"/>
        <w:ind w:right="-15"/>
        <w:rPr>
          <w:rFonts w:ascii="Calibri" w:hAnsi="Calibri"/>
          <w:lang w:val="en-US"/>
        </w:rPr>
      </w:pPr>
      <w:r w:rsidRPr="00946649">
        <w:rPr>
          <w:rFonts w:ascii="Calibri" w:hAnsi="Calibri"/>
          <w:lang w:val="en-US"/>
        </w:rPr>
        <w:t xml:space="preserve">Water security in Western Europe and Central Europe has remained stable since the late </w:t>
      </w:r>
      <w:r w:rsidRPr="00946649">
        <w:rPr>
          <w:rFonts w:ascii="Calibri" w:eastAsia="Cambria" w:hAnsi="Calibri" w:cstheme="minorHAnsi"/>
          <w:lang w:val="en-US"/>
        </w:rPr>
        <w:t>1980s</w:t>
      </w:r>
      <w:r w:rsidRPr="00946649">
        <w:rPr>
          <w:rFonts w:ascii="Calibri" w:hAnsi="Calibri"/>
          <w:lang w:val="en-US"/>
        </w:rPr>
        <w:t xml:space="preserve">, despite a 40% and 5% decrease, respectively, in per capita freshwater availability since the 1960s (see Section 2.2.1.5) and a slight increase in water quality but on-going decrease in water quality regulation (see Section 2.2.1.6). Water security in Eastern Europe shows mixed but generally increasing trends since the late 1980s, while per capita freshwater availability has increased by 10% since the 1990s. Several Danube river sub-basins in Eastern Europe were highlighted as being at risk of becoming waterscarce </w:t>
      </w:r>
      <w:r w:rsidRPr="00946649">
        <w:rPr>
          <w:rFonts w:ascii="Calibri" w:hAnsi="Calibri"/>
          <w:lang w:val="en-US"/>
        </w:rPr>
        <w:fldChar w:fldCharType="begin" w:fldLock="1"/>
      </w:r>
      <w:r>
        <w:rPr>
          <w:rFonts w:ascii="Calibri" w:hAnsi="Calibri"/>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page" : "278-292", "title" : "Mapping water provisioning services to support the ecosystem\u2013water\u2013food\u2013energy nexus in the Danube river basin", "type" : "article-journal", "volume" : "17" }, "uris" : [ "http://www.mendeley.com/documents/?uuid=45b3e2a4-eb40-4ff9-bcd5-398ae1e45454", "http://www.mendeley.com/documents/?uuid=54db65b5-2217-4a18-86f2-ed7be5172a9b" ] } ], "mendeley" : { "formattedCitation" : "(Karabulut et al., 2016a)", "plainTextFormattedCitation" : "(Karabulut et al., 2016a)", "previouslyFormattedCitation" : "(Karabulut et al., 2016a)" }, "properties" : {  }, "schema" : "https://github.com/citation-style-language/schema/raw/master/csl-citation.json" }</w:instrText>
      </w:r>
      <w:r w:rsidRPr="00946649">
        <w:rPr>
          <w:rFonts w:ascii="Calibri" w:hAnsi="Calibri"/>
          <w:lang w:val="en-US"/>
        </w:rPr>
        <w:fldChar w:fldCharType="separate"/>
      </w:r>
      <w:r w:rsidRPr="009E5AB6">
        <w:rPr>
          <w:rFonts w:ascii="Calibri" w:hAnsi="Calibri"/>
          <w:lang w:val="en-US"/>
        </w:rPr>
        <w:t xml:space="preserve">(Karabulut </w:t>
      </w:r>
      <w:r w:rsidR="00F41221" w:rsidRPr="00F41221">
        <w:rPr>
          <w:rFonts w:ascii="Calibri" w:hAnsi="Calibri"/>
          <w:i/>
          <w:lang w:val="en-US"/>
        </w:rPr>
        <w:t>et al.</w:t>
      </w:r>
      <w:r w:rsidRPr="009E5AB6">
        <w:rPr>
          <w:rFonts w:ascii="Calibri" w:hAnsi="Calibri"/>
          <w:lang w:val="en-US"/>
        </w:rPr>
        <w:t>, 2016)</w:t>
      </w:r>
      <w:r w:rsidRPr="00946649">
        <w:rPr>
          <w:rFonts w:ascii="Calibri" w:hAnsi="Calibri"/>
          <w:lang w:val="en-US"/>
        </w:rPr>
        <w:fldChar w:fldCharType="end"/>
      </w:r>
      <w:r w:rsidRPr="00946649">
        <w:rPr>
          <w:rFonts w:ascii="Calibri" w:hAnsi="Calibri"/>
          <w:lang w:val="en-US"/>
        </w:rPr>
        <w:t>.</w:t>
      </w:r>
    </w:p>
    <w:p w14:paraId="20875E69" w14:textId="0CC5EF48" w:rsidR="001E43D4" w:rsidRPr="00946649" w:rsidRDefault="001E43D4" w:rsidP="001E43D4">
      <w:pPr>
        <w:widowControl w:val="0"/>
        <w:ind w:right="-15"/>
        <w:rPr>
          <w:rFonts w:ascii="Calibri" w:hAnsi="Calibri"/>
          <w:lang w:val="en-US"/>
        </w:rPr>
      </w:pPr>
      <w:r w:rsidRPr="00946649">
        <w:rPr>
          <w:rFonts w:ascii="Calibri" w:hAnsi="Calibri"/>
          <w:lang w:val="en-US"/>
        </w:rPr>
        <w:t>Central Asia is considered to be facing water scarcity and shows mixed trends since the early 1990s</w:t>
      </w:r>
      <w:r w:rsidRPr="00946649">
        <w:rPr>
          <w:rFonts w:ascii="Calibri" w:hAnsi="Calibri" w:cstheme="minorHAnsi"/>
          <w:lang w:val="en-US"/>
        </w:rPr>
        <w:t xml:space="preserve"> </w:t>
      </w:r>
      <w:r w:rsidRPr="00946649">
        <w:rPr>
          <w:rFonts w:ascii="Calibri" w:hAnsi="Calibri" w:cstheme="minorHAnsi"/>
          <w:lang w:val="en-US"/>
        </w:rPr>
        <w:fldChar w:fldCharType="begin" w:fldLock="1"/>
      </w:r>
      <w:r w:rsidRPr="00946649">
        <w:rPr>
          <w:rFonts w:ascii="Calibri" w:hAnsi="Calibri" w:cstheme="minorHAnsi"/>
          <w:lang w:val="en-US"/>
        </w:rPr>
        <w:instrText>ADDIN CSL_CITATION { "citationItems" : [ { "id" : "ITEM-1", "itemData" : { "ISBN" : "9789280735451", "author" : [ { "dropping-particle" : "", "family" : "UNEP/UNECE", "given" : "", "non-dropping-particle" : "", "parse-names" : false, "suffix" : "" } ], "id" : "ITEM-1", "issued" : { "date-parts" : [ [ "2016" ] ] }, "publisher-place" : "Nairobi, Kenya", "title" : "GEO-6 Assessment for the pan-European region", "type" : "report" }, "uris" : [ "http://www.mendeley.com/documents/?uuid=43401818-283e-44ad-9001-052466b5ddf2", "http://www.mendeley.com/documents/?uuid=cd5f7709-305c-42ca-8f42-68981a59d3e5" ] }, { "id" : "ITEM-2", "itemData" : { "ISBN" : "1748-9326", "abstract" : "Water plays an important role in underpinning equitable, stable and productive societies and ecosystems. Hence, United Nations recognized ensuring water security as one (Goal 6) of the seventeen sustainable development goals (SDGs). Many international river basins are likely to experience \u2018low water security\u2019 over the coming decades. Water security is rooted not only in the physical availability of freshwater resources relative to water demand, but also on social and economic factors (e.g. sound water planning and management approaches, institutional capacity to provide water services, sustainable economic policies). Until recently, advanced tools and methods are available for the assessment of water scarcity. However, quantitative and integrated\u2014physical and socio-economic\u2014approaches for spatial analysis of water security at global level are not available yet. In this study, we present a spatial multi-criteria analysis framework to provide a global assessment of water security. The selected indicators are based on Goal 6 of SDGs. The term \u2018security\u2019 is conceptualized as a function of \u2018availability\u2019, \u2018accessibility to services\u2019, \u2018safety and quality\u2019, and \u2018management\u2019. The proposed global water security index (GWSI) is calculated by aggregating indicator values on a pixel-by-pixel basis, using the ordered weighted average method, which allows for the exploration of the sensitivity of final maps to different attitudes of hypothetical policy makers. Our assessment suggests that countries of Africa, South Asia and Middle East experience very low water security. Other areas of high water scarcity, such as some parts of United States, Australia and Southern Europe, show better GWSI values, due to good performance of management, safety and quality, and accessibility. The GWSI maps show the areas of the world in which integrated strategies are needed to achieve water related targets of the SDGs particularly in the African and Asian continents.", "author" : [ { "dropping-particle" : "", "family" : "Animesh", "given" : "K Gain", "non-dropping-particle" : "", "parse-names" : false, "suffix" : "" }, { "dropping-particle" : "", "family" : "Carlo", "given" : "Giupponi", "non-dropping-particle" : "", "parse-names" : false, "suffix" : "" }, { "dropping-particle" : "", "family" : "Yoshihide", "given" : "Wada", "non-dropping-particle" : "", "parse-names" : false, "suffix" : "" } ], "container-title" : "Environmental Research Letters", "id" : "ITEM-2", "issue" : "12", "issued" : { "date-parts" : [ [ "2016" ] ] }, "page" : "124015", "title" : "Measuring global water security towards sustainable development goals", "type" : "article-journal", "volume" : "11" }, "uris" : [ "http://www.mendeley.com/documents/?uuid=982cbe7f-f038-4160-adfb-edfef9e5161f", "http://www.mendeley.com/documents/?uuid=53bf77fc-427d-48d2-a2c9-3525f06c66e8", "http://www.mendeley.com/documents/?uuid=76da75de-e200-4c0d-b743-81d4fed2a733" ] } ], "mendeley" : { "formattedCitation" : "(Animesh et al., 2016; UNEP/UNECE, 2016)", "plainTextFormattedCitation" : "(Animesh et al., 2016; UNEP/UNECE, 2016)", "previouslyFormattedCitation" : "(Animesh et al., 2016; UNEP/UNECE, 2016)" }, "properties" : {  }, "schema" : "https://github.com/citation-style-language/schema/raw/master/csl-citation.json" }</w:instrText>
      </w:r>
      <w:r w:rsidRPr="00946649">
        <w:rPr>
          <w:rFonts w:ascii="Calibri" w:hAnsi="Calibri" w:cstheme="minorHAnsi"/>
          <w:lang w:val="en-US"/>
        </w:rPr>
        <w:fldChar w:fldCharType="separate"/>
      </w:r>
      <w:r w:rsidRPr="00946649">
        <w:rPr>
          <w:rFonts w:ascii="Calibri" w:hAnsi="Calibri" w:cstheme="minorHAnsi"/>
          <w:lang w:val="en-US"/>
        </w:rPr>
        <w:t xml:space="preserve">(Animesh </w:t>
      </w:r>
      <w:r w:rsidR="00F41221" w:rsidRPr="00F41221">
        <w:rPr>
          <w:rFonts w:ascii="Calibri" w:hAnsi="Calibri" w:cstheme="minorHAnsi"/>
          <w:i/>
          <w:lang w:val="en-US"/>
        </w:rPr>
        <w:t>et al.</w:t>
      </w:r>
      <w:r w:rsidRPr="00946649">
        <w:rPr>
          <w:rFonts w:ascii="Calibri" w:hAnsi="Calibri" w:cstheme="minorHAnsi"/>
          <w:lang w:val="en-US"/>
        </w:rPr>
        <w:t>, 2016; UNEP</w:t>
      </w:r>
      <w:r w:rsidR="002B4AD8">
        <w:rPr>
          <w:rFonts w:ascii="Calibri" w:hAnsi="Calibri" w:cstheme="minorHAnsi"/>
          <w:lang w:val="en-US"/>
        </w:rPr>
        <w:t xml:space="preserve"> &amp; </w:t>
      </w:r>
      <w:r w:rsidRPr="00946649">
        <w:rPr>
          <w:rFonts w:ascii="Calibri" w:hAnsi="Calibri" w:cstheme="minorHAnsi"/>
          <w:lang w:val="en-US"/>
        </w:rPr>
        <w:t>UNECE, 2016)</w:t>
      </w:r>
      <w:r w:rsidRPr="00946649">
        <w:rPr>
          <w:rFonts w:ascii="Calibri" w:hAnsi="Calibri" w:cstheme="minorHAnsi"/>
          <w:lang w:val="en-US"/>
        </w:rPr>
        <w:fldChar w:fldCharType="end"/>
      </w:r>
      <w:r w:rsidRPr="00946649">
        <w:rPr>
          <w:rFonts w:ascii="Calibri" w:hAnsi="Calibri"/>
          <w:lang w:val="en-US"/>
        </w:rPr>
        <w:t xml:space="preserve">. Access to safe drinking water has increased since 1994-2007, while recent trends for freshwater extraction as a percentage of available water are mixed and even decreasing </w:t>
      </w:r>
      <w:r>
        <w:rPr>
          <w:rFonts w:ascii="Calibri" w:hAnsi="Calibri"/>
          <w:lang w:val="en-US"/>
        </w:rPr>
        <w:fldChar w:fldCharType="begin" w:fldLock="1"/>
      </w:r>
      <w:r>
        <w:rPr>
          <w:rFonts w:ascii="Calibri" w:hAnsi="Calibri"/>
          <w:lang w:val="en-US"/>
        </w:rPr>
        <w:instrText>ADDIN CSL_CITATION { "citationItems" : [ { "id" : "ITEM-1", "itemData" : { "author" : [ { "dropping-particle" : "", "family" : "Alexander", "given" : "K.", "non-dropping-particle" : "", "parse-names" : false, "suffix" : "" }, { "dropping-particle" : "", "family" : "West", "given" : "J.", "non-dropping-particle" : "", "parse-names" : false, "suffix" : "" } ], "id" : "ITEM-1", "issued" : { "date-parts" : [ [ "2012" ] ] }, "publisher-place" : "Bangkok", "title" : "Chapter 4: 'Water' - Resource Efficiency in Asia and the Pacific", "type" : "report" }, "uris" : [ "http://www.mendeley.com/documents/?uuid=621c18bf-a3fb-4e2e-b2f6-9d58dbfefd0d" ] } ], "mendeley" : { "formattedCitation" : "(Alexander &amp; West, 2012)", "plainTextFormattedCitation" : "(Alexander &amp; West, 2012)", "previouslyFormattedCitation" : "(Alexander &amp; West, 2012)" }, "properties" : {  }, "schema" : "https://github.com/citation-style-language/schema/raw/master/csl-citation.json" }</w:instrText>
      </w:r>
      <w:r>
        <w:rPr>
          <w:rFonts w:ascii="Calibri" w:hAnsi="Calibri"/>
          <w:lang w:val="en-US"/>
        </w:rPr>
        <w:fldChar w:fldCharType="separate"/>
      </w:r>
      <w:r w:rsidRPr="00E36BD3">
        <w:rPr>
          <w:rFonts w:ascii="Calibri" w:hAnsi="Calibri"/>
          <w:lang w:val="en-US"/>
        </w:rPr>
        <w:t>(Alexander &amp; West, 201</w:t>
      </w:r>
      <w:r>
        <w:rPr>
          <w:rFonts w:ascii="Calibri" w:hAnsi="Calibri"/>
          <w:lang w:val="en-US"/>
        </w:rPr>
        <w:t>1</w:t>
      </w:r>
      <w:r w:rsidRPr="00E36BD3">
        <w:rPr>
          <w:rFonts w:ascii="Calibri" w:hAnsi="Calibri"/>
          <w:lang w:val="en-US"/>
        </w:rPr>
        <w:t>)</w:t>
      </w:r>
      <w:r>
        <w:rPr>
          <w:rFonts w:ascii="Calibri" w:hAnsi="Calibri"/>
          <w:lang w:val="en-US"/>
        </w:rPr>
        <w:fldChar w:fldCharType="end"/>
      </w:r>
      <w:r w:rsidRPr="00946649">
        <w:rPr>
          <w:rFonts w:ascii="Calibri" w:hAnsi="Calibri"/>
          <w:lang w:val="en-US"/>
        </w:rPr>
        <w:t xml:space="preserve">. This coincides with a mixed, but recent decrease in per capita freshwater availability since the 1990s (see Section 2.2.1.5). Ensuring water security in Central Asia depends on the distribution of, and access to, water resources, especially between different </w:t>
      </w:r>
      <w:r w:rsidRPr="00946649">
        <w:rPr>
          <w:rFonts w:ascii="Calibri" w:hAnsi="Calibri"/>
          <w:lang w:val="en-US"/>
        </w:rPr>
        <w:lastRenderedPageBreak/>
        <w:t xml:space="preserve">countries </w:t>
      </w:r>
      <w:r w:rsidRPr="00946649">
        <w:rPr>
          <w:rFonts w:ascii="Calibri" w:hAnsi="Calibri"/>
          <w:lang w:val="en-US"/>
        </w:rPr>
        <w:fldChar w:fldCharType="begin" w:fldLock="1"/>
      </w:r>
      <w:r w:rsidRPr="00946649">
        <w:rPr>
          <w:rFonts w:ascii="Calibri" w:hAnsi="Calibri"/>
          <w:lang w:val="en-US"/>
        </w:rPr>
        <w:instrText>ADDIN CSL_CITATION { "citationItems" : [ { "id" : "ITEM-1", "itemData" : { "DOI" : "10.1007/s12665-014-3579-9", "ISBN" : "1266501435799", "ISSN" : "18666299", "abstract" : "Central Asian water management has always been linked to energy and security politics. The region is abundant in water as well as in natural energy sources. However, distribution of these resources is a steady reason for quarrel within the region. In particular, the usage of mutually shared waterways creates tensions between dif- ferent nation states. The five Central Asian republics Ka- zakhstan, Uzbekistan, Turkmenistan, Tajikistan and Kyrgyzstan seek energy independence and try to consoli- date their position within this geopolitically important region. Despite their complex interdependencies, which affect all important social, economic, political and security relevant matters, Central Asian national states have initi- ated a disintegration process in the region. Economic crises after decades of mutual dependence make the region dependent on foreign investments. Within this complex setting, managing transboundary waters becomes a sensi- tive task that seems impossible to be resolved by the affected players themselves. Central Asian water manage- ment reaches beyond the borders of the region and has long become an international concern. This article analyzes how foreign geopolitical interests shape regional water man- agement, and how capacity building measures can lead to sustainable management from within the region.", "author" : [ { "dropping-particle" : "", "family" : "Abdolvand", "given" : "Behrooz", "non-dropping-particle" : "", "parse-names" : false, "suffix" : "" }, { "dropping-particle" : "", "family" : "Mez", "given" : "Lutz", "non-dropping-particle" : "", "parse-names" : false, "suffix" : "" }, { "dropping-particle" : "", "family" : "Winter", "given" : "Konstantin", "non-dropping-particle" : "", "parse-names" : false, "suffix" : "" }, { "dropping-particle" : "", "family" : "Mirsaeedi-Glo\u00dfner", "given" : "Shabnam", "non-dropping-particle" : "", "parse-names" : false, "suffix" : "" }, { "dropping-particle" : "", "family" : "Sch\u00fctt", "given" : "Brigitta", "non-dropping-particle" : "", "parse-names" : false, "suffix" : "" }, { "dropping-particle" : "", "family" : "Rost", "given" : "Karl Tilman", "non-dropping-particle" : "", "parse-names" : false, "suffix" : "" }, { "dropping-particle" : "", "family" : "Bar", "given" : "Julia", "non-dropping-particle" : "", "parse-names" : false, "suffix" : "" } ], "container-title" : "Environmental Earth Sciences", "id" : "ITEM-1", "issue" : "2", "issued" : { "date-parts" : [ [ "2014" ] ] }, "page" : "897-912", "title" : "The dimension of water in Central Asia: security concerns and the long road of capacity building", "type" : "article-journal", "volume" : "73" }, "uris" : [ "http://www.mendeley.com/documents/?uuid=fac54d47-fffb-4213-bb71-068dd2f46135", "http://www.mendeley.com/documents/?uuid=2e343819-6bdd-4e22-9365-f12aedd3be57" ] }, { "id" : "ITEM-2", "itemData" : { "DOI" : "10.1007/s12665-016-5753-8", "ISBN" : "1266501657", "ISSN" : "18666299", "abstract" : "In the inner Aral Sea Basin of Central Asia, numerous small lakes scattered over the irrigated landscape supply diverse ecosystem services for humans and nature. This study aimed to estimate the water volumes and assess the potentials of these small lakes for instance as irrigation reserve during the ever-recurring periods of water scarcity in the ecologically endangered Amudarya Delta. Bathymetric measurements gathered in the Khorezm region, Northwest Uzbekistan, permitted developing a statistical relationship between the surface and volume of the lakes. Landsat satellite data enabled for classifying the water bodies and hence deriving lake volumes over the study area. In 2002, the lakes stored {\\textasciitilde}0.032 km3 water during the winter season, but {\\textasciitilde}0.057 km3 during the main, 5--6 months spanning irrigation period. The area-wide increase in lake volumes during the irrigation period underlined the magnitude to which the currently practiced, inefficient use of irrigation water, produces excess water that in turn contributes to the existence of the small, mesotrophic lakes. Based on crop water requirements, calculations showed that the reuse of lake water may compensate for water-scarce situations, albeit to a certain extend only. An increased share (13 {%} above average) of water-intensive rice fields in the vicinity of the lakes substantiated that some lakes are already used in this way. It is argued that, in case of sufficient water quality, as indicated by other studies, more targeted exploration of such lake water can help simultaneously both, increasing food and water security of the households surrounding the lakes and safeguarding a supply to maintain different ecosystem functions. Integrated management of all water resources may reduce excess irrigation water supply to the region, which in turn may lessen the dependency of Central Asian downstream countries on transboundary water and supply water resources for the ecosystems in the river deltas.", "author" : [ { "dropping-particle" : "", "family" : "Conrad", "given" : "Christopher", "non-dropping-particle" : "", "parse-names" : false, "suffix" : "" }, { "dropping-particle" : "", "family" : "Kaiser", "given" : "Bj\u00f6rn Onno", "non-dropping-particle" : "", "parse-names" : false, "suffix" : "" }, { "dropping-particle" : "", "family" : "Lamers", "given" : "John P A", "non-dropping-particle" : "", "parse-names" : false, "suffix" : "" } ], "container-title" : "Environmental Earth Sciences", "id" : "ITEM-2", "issue" : "11", "issued" : { "date-parts" : [ [ "2016" ] ] }, "title" : "Quantifying water volumes of small lakes in the inner Aral Sea Basin, Central Asia, and their potential for reaching water and food security", "type" : "article-journal", "volume" : "75" }, "uris" : [ "http://www.mendeley.com/documents/?uuid=dc9f12e7-6790-4765-9783-bb3585966159", "http://www.mendeley.com/documents/?uuid=d7aa73c1-10da-4088-ac96-5c08dbde23b6" ] }, { "id" : "ITEM-3", "itemData" : { "ISBN" : "9812300848", "author" : [ { "dropping-particle" : "", "family" : "FLERMONECA", "given" : "", "non-dropping-particle" : "", "parse-names" : false, "suffix" : "" } ], "id" : "ITEM-3", "issued" : { "date-parts" : [ [ "2015" ] ] }, "number-of-pages" : "197", "title" : "The State of the Environment in Central Asia: Illustrations of Selected Environmental Themes and Indicators", "type" : "report" }, "uris" : [ "http://www.mendeley.com/documents/?uuid=457055ae-8725-45d4-bb38-05a6903d40fd", "http://www.mendeley.com/documents/?uuid=bdfcc300-ce1e-4f2c-8689-a9995b7b3cb7" ] } ], "mendeley" : { "formattedCitation" : "(Abdolvand et al., 2014; Christopher Conrad, Kaiser, &amp; Lamers, 2016; FLERMONECA, 2015)", "plainTextFormattedCitation" : "(Abdolvand et al., 2014; Christopher Conrad, Kaiser, &amp; Lamers, 2016; FLERMONECA, 2015)", "previouslyFormattedCitation" : "(Abdolvand et al., 2014; Christopher Conrad, Kaiser, &amp; Lamers, 2016; FLERMONECA, 2015)" }, "properties" : {  }, "schema" : "https://github.com/citation-style-language/schema/raw/master/csl-citation.json" }</w:instrText>
      </w:r>
      <w:r w:rsidRPr="00946649">
        <w:rPr>
          <w:rFonts w:ascii="Calibri" w:hAnsi="Calibri"/>
          <w:lang w:val="en-US"/>
        </w:rPr>
        <w:fldChar w:fldCharType="separate"/>
      </w:r>
      <w:r w:rsidRPr="00946649">
        <w:rPr>
          <w:rFonts w:ascii="Calibri" w:hAnsi="Calibri"/>
          <w:lang w:val="en-US"/>
        </w:rPr>
        <w:t xml:space="preserve">(Abdolvand </w:t>
      </w:r>
      <w:r w:rsidR="00F41221" w:rsidRPr="00F41221">
        <w:rPr>
          <w:rFonts w:ascii="Calibri" w:hAnsi="Calibri"/>
          <w:i/>
          <w:lang w:val="en-US"/>
        </w:rPr>
        <w:t>et al.</w:t>
      </w:r>
      <w:r w:rsidRPr="00946649">
        <w:rPr>
          <w:rFonts w:ascii="Calibri" w:hAnsi="Calibri"/>
          <w:lang w:val="en-US"/>
        </w:rPr>
        <w:t>, 2014; Conrad</w:t>
      </w:r>
      <w:r>
        <w:rPr>
          <w:rFonts w:ascii="Calibri" w:hAnsi="Calibri"/>
          <w:lang w:val="en-US"/>
        </w:rPr>
        <w:t xml:space="preserve"> </w:t>
      </w:r>
      <w:r w:rsidR="00F41221" w:rsidRPr="00F41221">
        <w:rPr>
          <w:rFonts w:ascii="Calibri" w:hAnsi="Calibri"/>
          <w:i/>
          <w:lang w:val="en-US"/>
        </w:rPr>
        <w:t>et al.</w:t>
      </w:r>
      <w:r w:rsidRPr="00946649">
        <w:rPr>
          <w:rFonts w:ascii="Calibri" w:hAnsi="Calibri"/>
          <w:lang w:val="en-US"/>
        </w:rPr>
        <w:t>, 2016; FLERMONECA, 2015)</w:t>
      </w:r>
      <w:r w:rsidRPr="00946649">
        <w:rPr>
          <w:rFonts w:ascii="Calibri" w:hAnsi="Calibri"/>
          <w:lang w:val="en-US"/>
        </w:rPr>
        <w:fldChar w:fldCharType="end"/>
      </w:r>
      <w:bookmarkStart w:id="852" w:name="_1fob9te" w:colFirst="0" w:colLast="0"/>
      <w:bookmarkEnd w:id="852"/>
      <w:r w:rsidRPr="00946649">
        <w:rPr>
          <w:rFonts w:ascii="Calibri" w:hAnsi="Calibri"/>
          <w:lang w:val="en-US"/>
        </w:rPr>
        <w:t>.</w:t>
      </w:r>
    </w:p>
    <w:p w14:paraId="043DB2EC" w14:textId="77777777" w:rsidR="001E43D4" w:rsidRPr="00946649" w:rsidRDefault="001E43D4" w:rsidP="001E43D4">
      <w:pPr>
        <w:widowControl w:val="0"/>
        <w:ind w:right="-15"/>
        <w:rPr>
          <w:rFonts w:ascii="Calibri" w:hAnsi="Calibri"/>
          <w:lang w:val="en-US"/>
        </w:rPr>
      </w:pPr>
    </w:p>
    <w:p w14:paraId="4E05B3DE" w14:textId="258CD3E8" w:rsidR="001E43D4" w:rsidRPr="00946649" w:rsidRDefault="001E43D4" w:rsidP="00E236B3">
      <w:pPr>
        <w:pStyle w:val="Heading4"/>
        <w:numPr>
          <w:ilvl w:val="3"/>
          <w:numId w:val="12"/>
        </w:numPr>
        <w:rPr>
          <w:lang w:bidi="en-US"/>
        </w:rPr>
      </w:pPr>
      <w:bookmarkStart w:id="853" w:name="_Ref478835895"/>
      <w:bookmarkStart w:id="854" w:name="_Toc519504486"/>
      <w:r w:rsidRPr="00946649">
        <w:rPr>
          <w:lang w:bidi="en-US"/>
        </w:rPr>
        <w:t>Food-energy-water security</w:t>
      </w:r>
      <w:bookmarkEnd w:id="853"/>
      <w:r w:rsidRPr="00946649">
        <w:rPr>
          <w:lang w:bidi="en-US"/>
        </w:rPr>
        <w:t xml:space="preserve"> nexus</w:t>
      </w:r>
      <w:bookmarkEnd w:id="854"/>
      <w:r w:rsidRPr="00946649">
        <w:rPr>
          <w:lang w:bidi="en-US"/>
        </w:rPr>
        <w:t xml:space="preserve"> </w:t>
      </w:r>
    </w:p>
    <w:p w14:paraId="4BD224F6" w14:textId="35291CCE" w:rsidR="001E43D4" w:rsidRPr="00946649" w:rsidRDefault="001E43D4" w:rsidP="00656EB8">
      <w:pPr>
        <w:rPr>
          <w:lang w:val="en-US"/>
        </w:rPr>
      </w:pPr>
      <w:r w:rsidRPr="00946649">
        <w:rPr>
          <w:lang w:val="en-US"/>
        </w:rPr>
        <w:t xml:space="preserve">Water, food and energy systems are characterized by complex interrelations. Energy is required to process and distribute water; water is central to nearly all forms of energy production; and both energy and water are key to any food enterprise </w:t>
      </w:r>
      <w:r>
        <w:rPr>
          <w:lang w:val="en-US"/>
        </w:rPr>
        <w:fldChar w:fldCharType="begin" w:fldLock="1"/>
      </w:r>
      <w:r>
        <w:rPr>
          <w:lang w:val="en-US"/>
        </w:rPr>
        <w:instrText>ADDIN CSL_CITATION { "citationItems" : [ { "id" : "ITEM-1", "itemData" : { "DOI" : "10.1016/j.foodpol.2010.11.009", "ISBN" : "0306-9192", "ISSN" : "03069192", "PMID" : "20113094544", "abstract" : "The paper addresses the new competition for land arising from growing and changing demand for food when combined with increasing global demand for transport energy, under conditions of declining petro-chemical resources and the urgent need to reduce greenhouse gas emissions. The paper starts from the premise of a 'food, energy and environment trilemma' (Tilman et al., 2009), where all demands to expand the area of cultivated land present high risks of increasing the carbon footprint of agriculture. Having reviewed the main drivers of demand for food and for liquid transport fuels, the paper weighs the controversies surrounding biofuels arising from food-price spikes, the demand for land, and consequent direct and indirect land-use change. It suggests that we need a more complex, and geographically differentiated, analysis of the interactions between direct and indirect land-use change. The paper then reviews evidence of land availability, and suggests that in addition to technical availability in terms of soil, water, and climate, political, social, and technological factors have significantly shaped the competition for land in different global regions, particularly the three major biofuel producing ones of the USA, Brazil and Europe. This point is further developed by reviewing the different innovation pathways for biofuels in these three regions. The main conclusion of this review is firstly that any analysis requires an integrated approach to the food-energy-environment trilemma, and secondly that strategic political direction of innovation and sustainability regulation are required to bring about major shifts in agriculture leading to sustainable intensification of cultivation (Royal Society, 2009), rather than the continued expansion of cultivated area. The consequent perspective is one of considerable global variety in technologies, agricultural productive systems, and use of natural resources. This contrasts sharply with the world of a dominant global and integrated technology platform based on petro-chemicals to which we have become accustomed. ?? 2010 Elsevier Ltd.", "author" : [ { "dropping-particle" : "", "family" : "Harvey", "given" : "Mark", "non-dropping-particle" : "", "parse-names" : false, "suffix" : "" }, { "dropping-particle" : "", "family" : "Pilgrim", "given" : "Sarah", "non-dropping-particle" : "", "parse-names" : false, "suffix" : "" } ], "container-title" : "Food Policy", "id" : "ITEM-1", "issue" : "SUPPL. 1", "issued" : { "date-parts" : [ [ "2011" ] ] }, "note" : "NULL", "page" : "S40-S51", "publisher" : "Elsevier Ltd", "title" : "The new competition for land: Food, energy, and climate change", "type" : "article-journal", "volume" : "36" }, "uris" : [ "http://www.mendeley.com/documents/?uuid=1ec77dd1-fb89-4872-81d9-888aaff9f0be" ] } ], "mendeley" : { "formattedCitation" : "(Harvey &amp; Pilgrim, 2011)", "manualFormatting" : "(Harvey &amp; Pilgrim, 2011", "plainTextFormattedCitation" : "(Harvey &amp; Pilgrim, 2011)", "previouslyFormattedCitation" : "(Harvey &amp; Pilgrim, 2011)" }, "properties" : {  }, "schema" : "https://github.com/citation-style-language/schema/raw/master/csl-citation.json" }</w:instrText>
      </w:r>
      <w:r>
        <w:rPr>
          <w:lang w:val="en-US"/>
        </w:rPr>
        <w:fldChar w:fldCharType="separate"/>
      </w:r>
      <w:r w:rsidRPr="009E5AB6">
        <w:rPr>
          <w:lang w:val="en-US"/>
        </w:rPr>
        <w:t>(Harvey &amp; Pilgrim, 2011</w:t>
      </w:r>
      <w:r>
        <w:rPr>
          <w:lang w:val="en-US"/>
        </w:rPr>
        <w:fldChar w:fldCharType="end"/>
      </w:r>
      <w:r w:rsidRPr="00946649">
        <w:rPr>
          <w:lang w:val="en-US"/>
        </w:rPr>
        <w:t xml:space="preserve">; </w:t>
      </w:r>
      <w:r>
        <w:rPr>
          <w:lang w:val="en-US"/>
        </w:rPr>
        <w:fldChar w:fldCharType="begin" w:fldLock="1"/>
      </w:r>
      <w:r>
        <w:rPr>
          <w:lang w:val="en-US"/>
        </w:rPr>
        <w:instrText>ADDIN CSL_CITATION { "citationItems" : [ { "id" : "ITEM-1", "itemData" : { "DOI" : "10.5751/ES-04641-170131", "ISBN" : "17083087", "ISSN" : "17083087", "abstract" : "Water and energy are each recognized as indispensable inputs to modern economies. And, in recent years, driven by the three imperatives of security of supply, sustainability, and economic efficiency, the energy and water sectors have undergone rapid reform. However, it is when water and energy rely on each other that the most complex challenges are posed for policymakers. Despite the links and the urgency in both sectors for security of supply, in existing policy frameworks, energy and water policies are developed largely in isolation from one another\u2014a degree of policy fragmentation that is seeing erroneous developments in both sectors. Examples of the trade-offs between energy and water security include: the proliferation of desalination plants and interbasin transfers to deal with water scarcity; extensive groundwater pumping for water supplies; first-generation biofuels; the proliferation of hydropower plants; decentralized water supply solutions such as rainwater tanks; and even some forms of modern irrigation techniques. Drawing on case studies from Australia, Europe, and the United States, this Special Issue attempts to develop a comprehensive understanding of the links between energy and water, to identify where better-integrated policy and management strategies and solutions are needed or available, and to understand where barriers exist to achieve that integration. In this paper we draw out some of the themes emerging from the Special Issue, and, particularly, where insights might be valuable for policymakers, practitioners, and scientists across the many relevant domains.", "author" : [ { "dropping-particle" : "", "family" : "Hussey", "given" : "Karen", "non-dropping-particle" : "", "parse-names" : false, "suffix" : "" }, { "dropping-particle" : "", "family" : "Pittock", "given" : "Jamie", "non-dropping-particle" : "", "parse-names" : false, "suffix" : "" } ], "container-title" : "Ecology and Society", "id" : "ITEM-1", "issue" : "1", "issued" : { "date-parts" : [ [ "2012" ] ] }, "note" : "NULL", "title" : "The energy-water nexus: Managing the links between energy and water for a sustainable future", "type" : "article-journal", "volume" : "17" }, "uris" : [ "http://www.mendeley.com/documents/?uuid=bc1e2c3e-419f-4b1e-8ca3-192288f32f88" ] } ], "mendeley" : { "formattedCitation" : "(Hussey &amp; Pittock, 2012)", "manualFormatting" : "Hussey &amp; Pittock, 2012; ", "plainTextFormattedCitation" : "(Hussey &amp; Pittock, 2012)", "previouslyFormattedCitation" : "(Hussey &amp; Pittock, 2012)" }, "properties" : {  }, "schema" : "https://github.com/citation-style-language/schema/raw/master/csl-citation.json" }</w:instrText>
      </w:r>
      <w:r>
        <w:rPr>
          <w:lang w:val="en-US"/>
        </w:rPr>
        <w:fldChar w:fldCharType="separate"/>
      </w:r>
      <w:r w:rsidRPr="009E5AB6">
        <w:rPr>
          <w:lang w:val="en-US"/>
        </w:rPr>
        <w:t>Hussey &amp; Pittock, 2012</w:t>
      </w:r>
      <w:r>
        <w:rPr>
          <w:lang w:val="en-US"/>
        </w:rPr>
        <w:t xml:space="preserve">; </w:t>
      </w:r>
      <w:r>
        <w:rPr>
          <w:lang w:val="en-US"/>
        </w:rPr>
        <w:fldChar w:fldCharType="end"/>
      </w:r>
      <w:r>
        <w:rPr>
          <w:lang w:val="en-US"/>
        </w:rPr>
        <w:fldChar w:fldCharType="begin" w:fldLock="1"/>
      </w:r>
      <w:r>
        <w:rPr>
          <w:lang w:val="en-US"/>
        </w:rPr>
        <w:instrText>ADDIN CSL_CITATION { "citationItems" : [ { "id" : "ITEM-1", "itemData" : { "DOI" : "http://dx.doi.org/10.1016/j.ecoser.2015.08.002", "ISBN" : "2212-0416", "abstract" : "Water, food and energy are at the core of human needs and there is a boundless complex cycle among these three basic human needs. Ecosystems are in the center of this nexus, since they contribute to the provision of each component, making it imperative to understand the role of ecosystems in securing food, water and energy for human well-being. In this study we aimed to map and assess water provisioning services and associated benefits to support the ecosystem\u2013water\u2013food\u2013energy nexus by taking into account environmental flow requirements for riverine ecosystems using the hydrological model Soil and Water Assessment Tool\u00a0(SWAT). We developed a framework that includes indicators of renewable water (capacity of ecosystem to provide water) and water use (service flow) and we applied it in the Danube river basin over the period 1995\u20132004. Water scarcity indicators were used to map the possible water scarcity in the subbasins, and analyze the spatial match of water availability and water use. The results show that modelling is instrumental to perform the integrated analysis of the ecosystem\u2013water\u2013food\u2013energy nexus; and that spatial mapping is a powerful tool to display environmental availability of water provisioning and regulatory services delivered by ecosystems, and can support the nexus analysis.", "author" : [ { "dropping-particle" : "", "family" : "Karabulut", "given" : "Arma\u011fan", "non-dropping-particle" : "", "parse-names" : false, "suffix" : "" }, { "dropping-particle" : "", "family" : "Egoh", "given" : "Benis N", "non-dropping-particle" : "", "parse-names" : false, "suffix" : "" }, { "dropping-particle" : "", "family" : "Lanzanova", "given" : "Denis", "non-dropping-particle" : "", "parse-names" : false, "suffix" : "" }, { "dropping-particle" : "", "family" : "Grizzetti", "given" : "Bruna", "non-dropping-particle" : "", "parse-names" : false, "suffix" : "" }, { "dropping-particle" : "", "family" : "Bidoglio", "given" : "Giovanni", "non-dropping-particle" : "", "parse-names" : false, "suffix" : "" }, { "dropping-particle" : "", "family" : "Pagliero", "given" : "Liliana", "non-dropping-particle" : "", "parse-names" : false, "suffix" : "" }, { "dropping-particle" : "", "family" : "Bouraoui", "given" : "Fay\u00e7al", "non-dropping-particle" : "", "parse-names" : false, "suffix" : "" }, { "dropping-particle" : "", "family" : "Aloe", "given" : "Alberto", "non-dropping-particle" : "", "parse-names" : false, "suffix" : "" }, { "dropping-particle" : "", "family" : "Reynaud", "given" : "Arnaud", "non-dropping-particle" : "", "parse-names" : false, "suffix" : "" }, { "dropping-particle" : "", "family" : "Maes", "given" : "Joachim", "non-dropping-particle" : "", "parse-names" : false, "suffix" : "" }, { "dropping-particle" : "", "family" : "Vandecasteele", "given" : "Ine", "non-dropping-particle" : "", "parse-names" : false, "suffix" : "" }, { "dropping-particle" : "", "family" : "Mubareka", "given" : "Sarah", "non-dropping-particle" : "", "parse-names" : false, "suffix" : "" } ], "container-title" : "Ecosystem Services", "id" : "ITEM-1", "issued" : { "date-parts" : [ [ "2016" ] ] }, "note" : "NULL", "page" : "278-292", "title" : "Mapping water provisioning services to support the ecosystem\u2013water\u2013food\u2013energy nexus in the Danube river basin", "type" : "article-journal", "volume" : "17" }, "uris" : [ "http://www.mendeley.com/documents/?uuid=64ee01e9-8689-4573-bcf0-4034546f134d" ] } ], "mendeley" : { "formattedCitation" : "(Karabulut et al., 2016b)", "manualFormatting" : "Karabulut et al., 2016b)", "plainTextFormattedCitation" : "(Karabulut et al., 2016b)", "previouslyFormattedCitation" : "(Karabulut et al., 2016b)" }, "properties" : {  }, "schema" : "https://github.com/citation-style-language/schema/raw/master/csl-citation.json" }</w:instrText>
      </w:r>
      <w:r>
        <w:rPr>
          <w:lang w:val="en-US"/>
        </w:rPr>
        <w:fldChar w:fldCharType="separate"/>
      </w:r>
      <w:r w:rsidRPr="009E5AB6">
        <w:rPr>
          <w:lang w:val="en-US"/>
        </w:rPr>
        <w:t xml:space="preserve">Karabulut </w:t>
      </w:r>
      <w:r w:rsidR="00F41221" w:rsidRPr="00F41221">
        <w:rPr>
          <w:i/>
          <w:lang w:val="en-US"/>
        </w:rPr>
        <w:t>et al.</w:t>
      </w:r>
      <w:r w:rsidRPr="009E5AB6">
        <w:rPr>
          <w:lang w:val="en-US"/>
        </w:rPr>
        <w:t>, 2016)</w:t>
      </w:r>
      <w:r>
        <w:rPr>
          <w:lang w:val="en-US"/>
        </w:rPr>
        <w:fldChar w:fldCharType="end"/>
      </w:r>
      <w:r w:rsidRPr="00946649">
        <w:rPr>
          <w:lang w:val="en-US"/>
        </w:rPr>
        <w:t xml:space="preserve">. Pursuing one particular security objective (either food or water or energy security) is sometimes achieved to the detriment of another, reflecting competing claims over limited natural resources and nature’s contributions to people. </w:t>
      </w:r>
    </w:p>
    <w:p w14:paraId="57E0DEFC" w14:textId="13B80F07" w:rsidR="001E43D4" w:rsidRPr="00946649" w:rsidRDefault="001E43D4" w:rsidP="001E43D4">
      <w:pPr>
        <w:rPr>
          <w:rFonts w:ascii="Calibri" w:hAnsi="Calibri"/>
          <w:lang w:val="en-US"/>
        </w:rPr>
      </w:pPr>
      <w:r w:rsidRPr="00946649">
        <w:rPr>
          <w:rFonts w:ascii="Calibri" w:hAnsi="Calibri" w:cs="Times New Roman"/>
          <w:color w:val="000000"/>
          <w:lang w:val="en-US"/>
        </w:rPr>
        <w:t xml:space="preserve">Agriculture intensification in Europe and Central Asia since the early 1950s has contributed significantly to an increase in the provision of food and feed (see Section 2.2.2.1) and to enhancing food security (see Section 2.3.1.1). However, it has had severe adverse effects on water security in many parts of the region (see the example of the Aral Sea in </w:t>
      </w:r>
      <w:r w:rsidRPr="00946649">
        <w:rPr>
          <w:rFonts w:ascii="Calibri" w:hAnsi="Calibri" w:cs="Times New Roman"/>
          <w:b/>
          <w:color w:val="000000"/>
          <w:lang w:val="en-US"/>
        </w:rPr>
        <w:t>Box 2.3</w:t>
      </w:r>
      <w:r w:rsidRPr="00946649">
        <w:rPr>
          <w:rFonts w:ascii="Calibri" w:hAnsi="Calibri" w:cs="Times New Roman"/>
          <w:color w:val="000000"/>
          <w:lang w:val="en-US"/>
        </w:rPr>
        <w:t xml:space="preserve">). Intensive agriculture has been one of the main causes of the pollution (eutrophication and contamination) and overexploitation of freshwater bodies and the decrease in the extent of floodplains and wetlands </w:t>
      </w:r>
      <w:r w:rsidRPr="00946649">
        <w:rPr>
          <w:rFonts w:ascii="Calibri" w:hAnsi="Calibri" w:cs="Times New Roman"/>
          <w:color w:val="000000"/>
          <w:lang w:val="en-US"/>
        </w:rPr>
        <w:fldChar w:fldCharType="begin" w:fldLock="1"/>
      </w:r>
      <w:r w:rsidRPr="00946649">
        <w:rPr>
          <w:rFonts w:ascii="Calibri" w:hAnsi="Calibri" w:cs="Times New Roman"/>
          <w:color w:val="000000"/>
          <w:lang w:val="en-US"/>
        </w:rPr>
        <w:instrText>ADDIN CSL_CITATION { "citationItems" : [ { "id" : "ITEM-1", "itemData" : { "ISBN" : "9789280735451", "author" : [ { "dropping-particle" : "", "family" : "UNEP/UNECE", "given" : "", "non-dropping-particle" : "", "parse-names" : false, "suffix" : "" } ], "id" : "ITEM-1", "issued" : { "date-parts" : [ [ "2016" ] ] }, "publisher-place" : "Nairobi, Kenya", "title" : "GEO-6 Assessment for the pan-European region", "type" : "report" }, "uris" : [ "http://www.mendeley.com/documents/?uuid=43401818-283e-44ad-9001-052466b5ddf2", "http://www.mendeley.com/documents/?uuid=cd5f7709-305c-42ca-8f42-68981a59d3e5" ] } ], "mendeley" : { "formattedCitation" : "(UNEP/UNECE, 2016)", "plainTextFormattedCitation" : "(UNEP/UNECE, 2016)", "previouslyFormattedCitation" : "(UNEP/UNECE, 2016)" }, "properties" : {  }, "schema" : "https://github.com/citation-style-language/schema/raw/master/csl-citation.json" }</w:instrText>
      </w:r>
      <w:r w:rsidRPr="00946649">
        <w:rPr>
          <w:rFonts w:ascii="Calibri" w:hAnsi="Calibri" w:cs="Times New Roman"/>
          <w:color w:val="000000"/>
          <w:lang w:val="en-US"/>
        </w:rPr>
        <w:fldChar w:fldCharType="separate"/>
      </w:r>
      <w:r w:rsidRPr="00946649">
        <w:rPr>
          <w:rFonts w:ascii="Calibri" w:hAnsi="Calibri" w:cs="Times New Roman"/>
          <w:color w:val="000000"/>
          <w:lang w:val="en-US"/>
        </w:rPr>
        <w:t>(UNEP</w:t>
      </w:r>
      <w:r w:rsidR="002B4AD8">
        <w:rPr>
          <w:rFonts w:ascii="Calibri" w:hAnsi="Calibri" w:cs="Times New Roman"/>
          <w:color w:val="000000"/>
          <w:lang w:val="en-US"/>
        </w:rPr>
        <w:t xml:space="preserve"> &amp; </w:t>
      </w:r>
      <w:r w:rsidRPr="00946649">
        <w:rPr>
          <w:rFonts w:ascii="Calibri" w:hAnsi="Calibri" w:cs="Times New Roman"/>
          <w:color w:val="000000"/>
          <w:lang w:val="en-US"/>
        </w:rPr>
        <w:t>UNECE, 2016)</w:t>
      </w:r>
      <w:r w:rsidRPr="00946649">
        <w:rPr>
          <w:rFonts w:ascii="Calibri" w:hAnsi="Calibri" w:cs="Times New Roman"/>
          <w:color w:val="000000"/>
          <w:lang w:val="en-US"/>
        </w:rPr>
        <w:fldChar w:fldCharType="end"/>
      </w:r>
      <w:r w:rsidRPr="00946649">
        <w:rPr>
          <w:rFonts w:ascii="Calibri" w:hAnsi="Calibri" w:cs="Times New Roman"/>
          <w:color w:val="000000"/>
          <w:lang w:val="en-US"/>
        </w:rPr>
        <w:t xml:space="preserve">. These trends have impaired water quality and quantity regulation (see Sections 2.2.1.6 and 2.2.1.7). In addition, many of nature’s other regulating </w:t>
      </w:r>
      <w:r w:rsidRPr="00946649">
        <w:rPr>
          <w:lang w:val="en-US"/>
        </w:rPr>
        <w:t>contributions to people</w:t>
      </w:r>
      <w:r w:rsidRPr="00946649">
        <w:rPr>
          <w:rFonts w:ascii="Calibri" w:hAnsi="Calibri" w:cs="Times New Roman"/>
          <w:color w:val="000000"/>
          <w:lang w:val="en-US"/>
        </w:rPr>
        <w:t xml:space="preserve">, especially pollination, erosion, soil formation and functioning, regulation of flood control; and non-material contributions, such as traditional farming knowledge, have been negatively impacted by agriculture intensification. Another major trade-off associated with agricultural intensification concerns climate. Intensive agriculture is characterized by a loss of carbon in agricultural soil, which impairs its climate regulation capacity and other </w:t>
      </w:r>
      <w:r w:rsidRPr="00946649">
        <w:rPr>
          <w:lang w:val="en-US"/>
        </w:rPr>
        <w:t xml:space="preserve">contributions from nature to people </w:t>
      </w:r>
      <w:r w:rsidRPr="00946649">
        <w:rPr>
          <w:rFonts w:ascii="Calibri" w:hAnsi="Calibri" w:cs="Times New Roman"/>
          <w:color w:val="000000"/>
          <w:lang w:val="en-US"/>
        </w:rPr>
        <w:t xml:space="preserve">associated with soil (see Section 2.2.1.4 and Section 2.2.1.8). It also entails </w:t>
      </w:r>
      <w:r w:rsidRPr="00946649">
        <w:rPr>
          <w:rFonts w:ascii="Calibri" w:hAnsi="Calibri"/>
          <w:lang w:val="en-US"/>
        </w:rPr>
        <w:t xml:space="preserve">increasing </w:t>
      </w:r>
      <w:r w:rsidRPr="00946649">
        <w:rPr>
          <w:rFonts w:ascii="Calibri" w:hAnsi="Calibri" w:cs="Times New Roman"/>
          <w:color w:val="000000"/>
          <w:lang w:val="en-US"/>
        </w:rPr>
        <w:t xml:space="preserve">emissions of fossil carbon used for mechanization and fertilizer production, and of greenhouse gases from cattle and nitrogenous fertilizers (see Section 2.2.1.3 and Section 2.2.1.4). However, over the last 25 years, agricultural intensification has triggered the abandonment, reforestation and afforestation of former agricultural land, especially in Western Europe (see Chapter 4). An increase in forest areas was the main cause of a net increase in greenhouse gas storage in ecosystems in Western, Eastern and Central Europe between 1990 and 2012 (see Section 2.2.1.4). </w:t>
      </w:r>
    </w:p>
    <w:p w14:paraId="68D75FC8" w14:textId="35C592D2" w:rsidR="001E43D4" w:rsidRPr="00946649" w:rsidRDefault="001E43D4" w:rsidP="001E43D4">
      <w:pPr>
        <w:rPr>
          <w:rFonts w:ascii="Calibri" w:hAnsi="Calibri" w:cs="Times New Roman"/>
          <w:lang w:val="en-US"/>
        </w:rPr>
      </w:pPr>
      <w:r w:rsidRPr="00946649">
        <w:rPr>
          <w:rFonts w:ascii="Calibri" w:hAnsi="Calibri" w:cs="Times New Roman"/>
          <w:lang w:val="en-US"/>
        </w:rPr>
        <w:t xml:space="preserve">Biofuels also pose major potential trade-offs between security objectives. Over the past 15 years, the </w:t>
      </w:r>
      <w:r w:rsidRPr="00946649">
        <w:rPr>
          <w:rFonts w:cstheme="minorHAnsi"/>
          <w:iCs/>
          <w:lang w:val="en-US"/>
        </w:rPr>
        <w:t xml:space="preserve">European Union </w:t>
      </w:r>
      <w:r w:rsidRPr="00946649">
        <w:rPr>
          <w:rFonts w:ascii="Calibri" w:hAnsi="Calibri" w:cs="Times New Roman"/>
          <w:lang w:val="en-US"/>
        </w:rPr>
        <w:t xml:space="preserve">policy for renewable energy and its biofuels blending target for transportation fuel (set at 10% by 2020 in the </w:t>
      </w:r>
      <w:r w:rsidRPr="00946649">
        <w:rPr>
          <w:rFonts w:cstheme="minorHAnsi"/>
          <w:iCs/>
          <w:lang w:val="en-US"/>
        </w:rPr>
        <w:t xml:space="preserve">European Union </w:t>
      </w:r>
      <w:r w:rsidRPr="00946649">
        <w:rPr>
          <w:rFonts w:ascii="Calibri" w:hAnsi="Calibri" w:cs="Times New Roman"/>
          <w:lang w:val="en-US"/>
        </w:rPr>
        <w:t xml:space="preserve">Renewable Energy Directive (2009/28/EC)), have fostered the production and consumption of biofuel in Western and Central Europe (Sections 2.2.2.2.2 and 2.3.1.2). Biofuel production carries the risk of competing with food production, increasing food prices, intensifying agricultural land and water use, and harming biodiversity and other </w:t>
      </w:r>
      <w:r w:rsidRPr="00946649">
        <w:rPr>
          <w:lang w:val="en-US"/>
        </w:rPr>
        <w:t xml:space="preserve">contributions from nature to people </w:t>
      </w:r>
      <w:r>
        <w:rPr>
          <w:lang w:val="en-US"/>
        </w:rPr>
        <w:fldChar w:fldCharType="begin" w:fldLock="1"/>
      </w:r>
      <w:r>
        <w:rPr>
          <w:lang w:val="en-US"/>
        </w:rPr>
        <w:instrText>ADDIN CSL_CITATION { "citationItems" : [ { "id" : "ITEM-1", "itemData" : { "DOI" : "10.2166/wp.2008.054", "ISBN" : "1366-7017", "ISSN" : "13667017", "PMID" : "225797494", "abstract" : "Rising energy prices, geopolitics and concerns over the impact of greenhouse gas emissions on climate change are increasing the demand for biofuel production. At present biofuel production is estimated at 35 billion liters, accounting only for a small part (~2%) of the 1200 billion liters of annual gasoline consumption worldwide. But the contribution of biofuels to energy supply is expected to grow fast with beneficial impacts including reductions in greenhouse gasses, improved energy security and new income sources for farmers. However, biomass production for energy will also compete with food crops for scarce land and water resources, already a major constraint on agricultural production in many parts of the world. China and India, the world's two largest producers and consumers of many agricultural commodities, already face severe water limitations in agricultural production, yet both have initiated programs to boost biofuel production. This paper explores the land and water implications of increased biofuel production globally and with special focus on these two important countries, using the WATERSIM model. It concludes that, although of lesser concern at the global level, local and regional impact could be substantial. In fact, the strain on water resources would be such in China and India that it is unlikely that policy makers will pursue biofuel options, at least those based on traditional field crops.", "author" : [ { "dropping-particle" : "", "family" : "Fraiture", "given" : "Charlotte", "non-dropping-particle" : "De", "parse-names" : false, "suffix" : "" }, { "dropping-particle" : "", "family" : "Giordano", "given" : "Mark", "non-dropping-particle" : "", "parse-names" : false, "suffix" : "" }, { "dropping-particle" : "", "family" : "Liao", "given" : "Yongsong", "non-dropping-particle" : "", "parse-names" : false, "suffix" : "" } ], "container-title" : "Water Policy", "id" : "ITEM-1", "issue" : "SUPPL. 1", "issued" : { "date-parts" : [ [ "2008" ] ] }, "page" : "67-81", "title" : "Biofuels and implications for agricultural water use: Blue impacts of green energy", "type" : "article", "volume" : "10" }, "uris" : [ "http://www.mendeley.com/documents/?uuid=38c71238-344a-42a2-8e92-47f319a1b421" ] }, { "id" : "ITEM-2", "itemData" : { "DOI" : "10.1016/j.gloenvcha.2012.04.001", "ISBN" : "0959-3780", "ISSN" : "09593780", "abstract" : "Concerns over energy security and climate change stimulate developments towards renewable energy. Transport is expected to switch from fossil fuel use to the use of fuel mixtures with a larger fraction of biofuels, e.g. bio-ethanol and biodiesel. Growing biomass for biofuels requires water, a scarce resource. Existing scenarios on freshwater use usually consider changes in food and livestock production, and industrial and domestic activities. This research assesses global water use changes related to increasing biofuel use for road transport in 2030 and evaluates the potential contribution to water scarcity. To investigate water demand changes related to a transition to biofuels in road transport, the study combines data from water footprint (WF) analyses with information from the IEA APS energy scenario for 2030. It includes first-generation biofuels, bio-ethanol from sugar cane, sugar beet, sweet sorghum, wheat and maize, and biodiesel from soybean, rapeseed, jatropha and oil palm. Under the IEA APS scenario, the global biofuel WF will increase more than tenfold in the period 2005-2030. The USA, China and Brazil together will contribute half of the global biofuel WF. In many countries, blue biofuel WFs significantly contribute to blue water scarcity. The research provides a first exploration of the potential contribution of transport biofuel use to blue water scarcity. In 2030, the global blue biofuel WF might have grown to 5.5% of the totally available blue water for humans, causing extra pressure on fresh water resources. When biofuel use continues to expand after 2030, countries should therefore consider the water factor when investigating the extent to which biofuels can satisfy future transport energy demand. ?? 2012 Elsevier Ltd.", "author" : [ { "dropping-particle" : "", "family" : "Gerbens-Leenes", "given" : "P. W.", "non-dropping-particle" : "", "parse-names" : false, "suffix" : "" }, { "dropping-particle" : "", "family" : "Lienden", "given" : "A. R.", "non-dropping-particle" : "van", "parse-names" : false, "suffix" : "" }, { "dropping-particle" : "", "family" : "Hoekstra", "given" : "A. Y.", "non-dropping-particle" : "", "parse-names" : false, "suffix" : "" }, { "dropping-particle" : "", "family" : "Meer", "given" : "Th H.", "non-dropping-particle" : "van der", "parse-names" : false, "suffix" : "" } ], "container-title" : "Global Environmental Change", "id" : "ITEM-2", "issue" : "3", "issued" : { "date-parts" : [ [ "2012" ] ] }, "page" : "764-775", "title" : "Biofuel scenarios in a water perspective: The global blue and green water footprint of road transport in 2030", "type" : "article-journal", "volume" : "22" }, "uris" : [ "http://www.mendeley.com/documents/?uuid=94f6d16d-6516-4585-abc6-6c1c2f02312d" ] }, { "id" : "ITEM-3", "itemData" : { "DOI" : "10.1073/pnas.1213163110", "ISSN" : "0027-8424", "author" : [ { "dropping-particle" : "", "family" : "Rulli", "given" : "M. C.", "non-dropping-particle" : "", "parse-names" : false, "suffix" : "" }, { "dropping-particle" : "", "family" : "Saviori", "given" : "A.", "non-dropping-particle" : "", "parse-names" : false, "suffix" : "" }, { "dropping-particle" : "", "family" : "D'Odorico", "given" : "P.", "non-dropping-particle" : "", "parse-names" : false, "suffix" : "" } ], "container-title" : "Proceedings of the National Academy of Sciences", "id" : "ITEM-3", "issue" : "3", "issued" : { "date-parts" : [ [ "2013", "1", "15" ] ] }, "page" : "892-897", "title" : "Global land and water grabbing", "type" : "article-journal", "volume" : "110" }, "uris" : [ "http://www.mendeley.com/documents/?uuid=a4b992c2-38ca-45d5-bcc5-0ade7240a514" ] }, { "id" : "ITEM-4", "itemData" : { "DOI" : "10.1038/srep22521", "ISSN" : "2045-2322", "PMID" : "26936679", "abstract" : "Recent energy security strategies, investment opportunities and energy policies have led to an escalation in biofuel consumption at the expenses of food crops and pastureland. To evaluate the important impacts of biofuels on food security, the food-energy nexus needs to be investigated in the context of its linkages with the overall human appropriation of land and water resources. Here we provide a global assessment of biofuel crop production, reconstruct global patterns of biofuel crop/oil trade and determine the associated displacement of water and land use. We find that bioethanol is mostly produced with domestic crops while 36% of biodiesel consumption relies on international trade, mainly from Southeast Asia. Altogether, biofuels rely on about 2-3% of the global water and land used for agriculture, which could feed about 30% of the malnourished population. We evaluate the food-energy tradeoff and the impact an increased reliance on biofuel would have on the number of people the planet can feed.", "author" : [ { "dropping-particle" : "", "family" : "Rulli", "given" : "Maria Cristina", "non-dropping-particle" : "", "parse-names" : false, "suffix" : "" }, { "dropping-particle" : "", "family" : "Bellomi", "given" : "Davide", "non-dropping-particle" : "", "parse-names" : false, "suffix" : "" }, { "dropping-particle" : "", "family" : "Cazzoli", "given" : "Andrea", "non-dropping-particle" : "", "parse-names" : false, "suffix" : "" }, { "dropping-particle" : "", "family" : "Carolis", "given" : "Giulia", "non-dropping-particle" : "De", "parse-names" : false, "suffix" : "" }, { "dropping-particle" : "", "family" : "D'Odorico", "given" : "Paolo", "non-dropping-particle" : "", "parse-names" : false, "suffix" : "" } ], "container-title" : "Scientific reports", "id" : "ITEM-4", "issue" : "February", "issued" : { "date-parts" : [ [ "2016" ] ] }, "note" : "NULL", "page" : "22521", "publisher" : "Nature Publishing Group", "title" : "The water-land-food nexus of first-generation biofuels.", "type" : "article-journal", "volume" : "6" }, "uris" : [ "http://www.mendeley.com/documents/?uuid=5ae0a984-a3cb-4434-909c-7bd89696bcf9" ] } ], "mendeley" : { "formattedCitation" : "(De Fraiture, Giordano, &amp; Liao, 2008; Gerbens-Leenes, van Lienden, Hoekstra, &amp; van der Meer, 2012; M. C. Rulli, Saviori, &amp; D\u2019Odorico, 2013b; Maria Cristina Rulli, Bellomi, Cazzoli, De Carolis, &amp; D\u2019Odorico, 2016)", "plainTextFormattedCitation" : "(De Fraiture, Giordano, &amp; Liao, 2008; Gerbens-Leenes, van Lienden, Hoekstra, &amp; van der Meer, 2012; M. C. Rulli, Saviori, &amp; D\u2019Odorico, 2013b; Maria Cristina Rulli, Bellomi, Cazzoli, De Carolis, &amp; D\u2019Odorico, 2016)", "previouslyFormattedCitation" : "(De Fraiture, Giordano, &amp; Liao, 2008; Gerbens-Leenes, van Lienden, Hoekstra, &amp; van der Meer, 2012; M. C. Rulli, Saviori, &amp; D\u2019Odorico, 2013b; Maria Cristina Rulli, Bellomi, Cazzoli, De Carolis, &amp; D\u2019Odorico, 2016)" }, "properties" : {  }, "schema" : "https://github.com/citation-style-language/schema/raw/master/csl-citation.json" }</w:instrText>
      </w:r>
      <w:r>
        <w:rPr>
          <w:lang w:val="en-US"/>
        </w:rPr>
        <w:fldChar w:fldCharType="separate"/>
      </w:r>
      <w:r w:rsidRPr="00F96DB1">
        <w:rPr>
          <w:lang w:val="en-US"/>
        </w:rPr>
        <w:t>(De Fraiture</w:t>
      </w:r>
      <w:r>
        <w:rPr>
          <w:lang w:val="en-US"/>
        </w:rPr>
        <w:t xml:space="preserve"> </w:t>
      </w:r>
      <w:r w:rsidR="00F41221" w:rsidRPr="00F41221">
        <w:rPr>
          <w:i/>
          <w:lang w:val="en-US"/>
        </w:rPr>
        <w:t>et al.</w:t>
      </w:r>
      <w:r w:rsidRPr="00F96DB1">
        <w:rPr>
          <w:lang w:val="en-US"/>
        </w:rPr>
        <w:t>, 2008; Gerbens-Leenes</w:t>
      </w:r>
      <w:r>
        <w:rPr>
          <w:lang w:val="en-US"/>
        </w:rPr>
        <w:t xml:space="preserve"> </w:t>
      </w:r>
      <w:r w:rsidR="00F41221" w:rsidRPr="00F41221">
        <w:rPr>
          <w:i/>
          <w:lang w:val="en-US"/>
        </w:rPr>
        <w:t>et al.</w:t>
      </w:r>
      <w:r w:rsidRPr="00F96DB1">
        <w:rPr>
          <w:lang w:val="en-US"/>
        </w:rPr>
        <w:t>, 2012; Rulli</w:t>
      </w:r>
      <w:r>
        <w:rPr>
          <w:lang w:val="en-US"/>
        </w:rPr>
        <w:t xml:space="preserve"> </w:t>
      </w:r>
      <w:r w:rsidR="00F41221" w:rsidRPr="00F41221">
        <w:rPr>
          <w:i/>
          <w:lang w:val="en-US"/>
        </w:rPr>
        <w:t>et al.</w:t>
      </w:r>
      <w:r w:rsidRPr="00F96DB1">
        <w:rPr>
          <w:lang w:val="en-US"/>
        </w:rPr>
        <w:t>, 2013; Rulli</w:t>
      </w:r>
      <w:r>
        <w:rPr>
          <w:lang w:val="en-US"/>
        </w:rPr>
        <w:t xml:space="preserve"> </w:t>
      </w:r>
      <w:r w:rsidR="00F41221" w:rsidRPr="00F41221">
        <w:rPr>
          <w:i/>
          <w:lang w:val="en-US"/>
        </w:rPr>
        <w:t>et al.</w:t>
      </w:r>
      <w:r w:rsidRPr="00F96DB1">
        <w:rPr>
          <w:lang w:val="en-US"/>
        </w:rPr>
        <w:t>, 2016)</w:t>
      </w:r>
      <w:r>
        <w:rPr>
          <w:lang w:val="en-US"/>
        </w:rPr>
        <w:fldChar w:fldCharType="end"/>
      </w:r>
      <w:r w:rsidRPr="00946649">
        <w:rPr>
          <w:rFonts w:ascii="Calibri" w:hAnsi="Calibri" w:cs="Times New Roman"/>
          <w:lang w:val="en-US"/>
        </w:rPr>
        <w:t>. Moreover, the potential of biofuels to reduce greenhouse gas emissions may be offset by the contribution of their production to emissions arising from fertilizers, machinery, and especially land conversion</w:t>
      </w:r>
      <w:r w:rsidRPr="00946649">
        <w:rPr>
          <w:rFonts w:ascii="Calibri" w:hAnsi="Calibri"/>
          <w:lang w:val="en-US"/>
        </w:rPr>
        <w:t xml:space="preserve">. Projected change in cropland area within the EU-28 caused by compliance with the 10% blending target mainly takes the form of less land abandonment </w:t>
      </w:r>
      <w:r>
        <w:rPr>
          <w:rFonts w:ascii="Calibri" w:hAnsi="Calibri"/>
          <w:lang w:val="en-US"/>
        </w:rPr>
        <w:fldChar w:fldCharType="begin" w:fldLock="1"/>
      </w:r>
      <w:r>
        <w:rPr>
          <w:rFonts w:ascii="Calibri" w:hAnsi="Calibri"/>
          <w:lang w:val="en-US"/>
        </w:rPr>
        <w:instrText>ADDIN CSL_CITATION { "citationItems" : [ { "id" : "ITEM-1", "itemData" : { "author" : [ { "dropping-particle" : "", "family" : "Valin", "given" : "Hugo", "non-dropping-particle" : "", "parse-names" : false, "suffix" : "" }, { "dropping-particle" : "", "family" : "Peters", "given" : "Daan", "non-dropping-particle" : "", "parse-names" : false, "suffix" : "" }, { "dropping-particle" : "", "family" : "Berg", "given" : "Maarten", "non-dropping-particle" : "Van den", "parse-names" : false, "suffix" : "" }, { "dropping-particle" : "", "family" : "Frank", "given" : "Stefan", "non-dropping-particle" : "", "parse-names" : false, "suffix" : "" }, { "dropping-particle" : "", "family" : "Havlik", "given" : "Petr", "non-dropping-particle" : "", "parse-names" : false, "suffix" : "" }, { "dropping-particle" : "", "family" : "Forsell", "given" : "Nicklas", "non-dropping-particle" : "", "parse-names" : false, "suffix" : "" }, { "dropping-particle" : "", "family" : "Hamelinck", "given" : "Carlo", "non-dropping-particle" : "", "parse-names" : false, "suffix" : "" } ], "id" : "ITEM-1", "issued" : { "date-parts" : [ [ "2015" ] ] }, "number-of-pages" : "261", "title" : "The land use change impact of biofuels consumed in the EU Quantification of area and The land use change impact of biofuels consumed in the EU Quantification of area and greenhouse gas impacts", "type" : "report" }, "uris" : [ "http://www.mendeley.com/documents/?uuid=371f0264-1caf-4fb9-91c9-1b8c59b2b4b2" ] } ], "mendeley" : { "formattedCitation" : "(Valin et al., 2015)", "plainTextFormattedCitation" : "(Valin et al., 2015)", "previouslyFormattedCitation" : "(Valin et al., 2015)" }, "properties" : {  }, "schema" : "https://github.com/citation-style-language/schema/raw/master/csl-citation.json" }</w:instrText>
      </w:r>
      <w:r>
        <w:rPr>
          <w:rFonts w:ascii="Calibri" w:hAnsi="Calibri"/>
          <w:lang w:val="en-US"/>
        </w:rPr>
        <w:fldChar w:fldCharType="separate"/>
      </w:r>
      <w:r w:rsidRPr="00EF1455">
        <w:rPr>
          <w:rFonts w:ascii="Calibri" w:hAnsi="Calibri"/>
          <w:lang w:val="en-US"/>
        </w:rPr>
        <w:t xml:space="preserve">(Valin </w:t>
      </w:r>
      <w:r w:rsidR="00F41221" w:rsidRPr="00F41221">
        <w:rPr>
          <w:rFonts w:ascii="Calibri" w:hAnsi="Calibri"/>
          <w:i/>
          <w:lang w:val="en-US"/>
        </w:rPr>
        <w:t>et al.</w:t>
      </w:r>
      <w:r w:rsidRPr="00EF1455">
        <w:rPr>
          <w:rFonts w:ascii="Calibri" w:hAnsi="Calibri"/>
          <w:lang w:val="en-US"/>
        </w:rPr>
        <w:t>, 2015)</w:t>
      </w:r>
      <w:r>
        <w:rPr>
          <w:rFonts w:ascii="Calibri" w:hAnsi="Calibri"/>
          <w:lang w:val="en-US"/>
        </w:rPr>
        <w:fldChar w:fldCharType="end"/>
      </w:r>
      <w:r w:rsidRPr="00946649">
        <w:rPr>
          <w:rFonts w:ascii="Calibri" w:hAnsi="Calibri"/>
          <w:lang w:val="en-US"/>
        </w:rPr>
        <w:t xml:space="preserve">. Nevertheless, the adverse effects of biofuels vary spatially and </w:t>
      </w:r>
      <w:r w:rsidRPr="00946649">
        <w:rPr>
          <w:rFonts w:ascii="Calibri" w:hAnsi="Calibri" w:cs="Times New Roman"/>
          <w:lang w:val="en-US"/>
        </w:rPr>
        <w:t xml:space="preserve">depend on the choice of biofuel crop </w:t>
      </w:r>
      <w:r>
        <w:rPr>
          <w:rFonts w:ascii="Calibri" w:hAnsi="Calibri" w:cs="Times New Roman"/>
          <w:lang w:val="en-US"/>
        </w:rPr>
        <w:fldChar w:fldCharType="begin" w:fldLock="1"/>
      </w:r>
      <w:r>
        <w:rPr>
          <w:rFonts w:ascii="Calibri" w:hAnsi="Calibri" w:cs="Times New Roman"/>
          <w:lang w:val="en-US"/>
        </w:rPr>
        <w:instrText>ADDIN CSL_CITATION { "citationItems" : [ { "id" : "ITEM-1", "itemData" : { "DOI" : "10.1111/j.1757-1707.2009.01002.x", "ISBN" : "1757-1693", "ISSN" : "17571693", "abstract" : "We assessed the potential impacts of land-use changes resulting from a change in the current biofuel policy on biodiversity in Europe. We evaluated the possible impact of both arable and woody biofuel crops on changes in distribution of 313 species pertaining to different taxonomic groups. Using species-specific information on habitat suitability as well as land use simulations for three different biofuel policy options, we downscaled available species distribution data from the original resolution of 50 to 1 km. The downscaled maps were then applied to analyse potential changes in habitat size and species composition at different spatial levels. Our results indicate that more species might suffer from habitat losses rather than benefit from a doubled biofuel target, while abolishing the biofuel target would mainly have positive effects. However, the possible impacts vary spatially and depend on the biofuel crop choice, with woody crops being less detrimental than arable crops. Our results give an indication for policy and decision makers of what might happen to biodiversity under a changed biofuel policy in the European Union. The presented approach is considered to be innovative as to date no comparable policy impact assessment has been applied to such a large set of key species at the European scale", "author" : [ { "dropping-particle" : "", "family" : "EGGERS", "given" : "JEANNETTE", "non-dropping-particle" : "", "parse-names" : false, "suffix" : "" }, { "dropping-particle" : "", "family" : "TR\u00d6LTZSCH", "given" : "KATJA", "non-dropping-particle" : "", "parse-names" : false, "suffix" : "" }, { "dropping-particle" : "", "family" : "FALCUCCI", "given" : "ALESSANDRA", "non-dropping-particle" : "", "parse-names" : false, "suffix" : "" }, { "dropping-particle" : "", "family" : "MAIORANO", "given" : "LUIGI", "non-dropping-particle" : "", "parse-names" : false, "suffix" : "" }, { "dropping-particle" : "", "family" : "VERBURG", "given" : "PETER H.", "non-dropping-particle" : "", "parse-names" : false, "suffix" : "" }, { "dropping-particle" : "", "family" : "FRAMSTAD", "given" : "ERIK", "non-dropping-particle" : "", "parse-names" : false, "suffix" : "" }, { "dropping-particle" : "", "family" : "LOUETTE", "given" : "GERALD", "non-dropping-particle" : "", "parse-names" : false, "suffix" : "" }, { "dropping-particle" : "", "family" : "MAES", "given" : "DIRK", "non-dropping-particle" : "", "parse-names" : false, "suffix" : "" }, { "dropping-particle" : "", "family" : "NAGY", "given" : "SZABOLCS", "non-dropping-particle" : "", "parse-names" : false, "suffix" : "" }, { "dropping-particle" : "", "family" : "OZINGA", "given" : "WIM", "non-dropping-particle" : "", "parse-names" : false, "suffix" : "" }, { "dropping-particle" : "", "family" : "DELBAERE", "given" : "BEN", "non-dropping-particle" : "", "parse-names" : false, "suffix" : "" } ], "container-title" : "GCB Bioenergy", "id" : "ITEM-1", "issue" : "1", "issued" : { "date-parts" : [ [ "2009" ] ] }, "page" : "18-34", "title" : "Is biofuel policy harming biodiversity in Europe?", "type" : "article-journal", "volume" : "1" }, "uris" : [ "http://www.mendeley.com/documents/?uuid=91116ba7-69e4-4ccd-ad69-586613a2cb10" ] } ], "mendeley" : { "formattedCitation" : "(EGGERS et al., 2009)", "plainTextFormattedCitation" : "(EGGERS et al., 2009)", "previouslyFormattedCitation" : "(EGGERS et al., 2009)" }, "properties" : {  }, "schema" : "https://github.com/citation-style-language/schema/raw/master/csl-citation.json" }</w:instrText>
      </w:r>
      <w:r>
        <w:rPr>
          <w:rFonts w:ascii="Calibri" w:hAnsi="Calibri" w:cs="Times New Roman"/>
          <w:lang w:val="en-US"/>
        </w:rPr>
        <w:fldChar w:fldCharType="separate"/>
      </w:r>
      <w:r w:rsidRPr="00EF1455">
        <w:rPr>
          <w:rFonts w:ascii="Calibri" w:hAnsi="Calibri" w:cs="Times New Roman"/>
          <w:lang w:val="en-US"/>
        </w:rPr>
        <w:t>(</w:t>
      </w:r>
      <w:r>
        <w:rPr>
          <w:rFonts w:ascii="Calibri" w:hAnsi="Calibri" w:cs="Times New Roman"/>
          <w:lang w:val="en-US"/>
        </w:rPr>
        <w:fldChar w:fldCharType="end"/>
      </w:r>
      <w:r>
        <w:rPr>
          <w:rFonts w:ascii="Calibri" w:hAnsi="Calibri" w:cs="Times New Roman"/>
          <w:lang w:val="en-US"/>
        </w:rPr>
        <w:fldChar w:fldCharType="begin" w:fldLock="1"/>
      </w:r>
      <w:r>
        <w:rPr>
          <w:rFonts w:ascii="Calibri" w:hAnsi="Calibri" w:cs="Times New Roman"/>
          <w:lang w:val="en-US"/>
        </w:rPr>
        <w:instrText>ADDIN CSL_CITATION { "citationItems" : [ { "id" : "ITEM-1", "itemData" : { "DOI" : "10.1016/j.biombioe.2010.01.001", "ISBN" : "0961-9534", "ISSN" : "09619534", "abstract" : "We compared the production-ecological sustainability of biofuel production from several major crops that are also commonly used for production of food or feed, based on current production practices in major production areas. The set of nine sustainability indicators focused on resource use efficiency, soil quality, net energy production and greenhouse gas emissions, disregarding socio-economic or biodiversity aspects and land use change. Based on these nine production-ecological indicators and attributing equal importance to each indicator, biofuel produced from oil palm (South East Asia), sugarcane (Brazil) and sweet sorghum (China) appeared most sustainable: these crops make the most efficient use of land, water, nitrogen and energy resources, while pesticide applications are relatively low in relation to the net energy produced. Provided there is no land use change, greenhouse gas emissions of these three biofuels are substantially reduced compared with fossil fuels. Oil palm was most sustainable with respect to the maintenance of soil quality. Maize (USA) and wheat (Northwest Europe) as feedstock for ethanol perform poorly for nearly all indicators. Sugar beet (Northwest Europe), cassava (Thailand), rapeseed (Northwest Europe) and soybean (USA) take an intermediate position. \u00a9 2010 Elsevier Ltd. All rights reserved.", "author" : [ { "dropping-particle" : "", "family" : "Vries", "given" : "Sander C.", "non-dropping-particle" : "de", "parse-names" : false, "suffix" : "" }, { "dropping-particle" : "", "family" : "Ven", "given" : "Gerrie W.J.", "non-dropping-particle" : "van de", "parse-names" : false, "suffix" : "" }, { "dropping-particle" : "", "family" : "Ittersum", "given" : "Martin K.", "non-dropping-particle" : "van", "parse-names" : false, "suffix" : "" }, { "dropping-particle" : "", "family" : "Giller", "given" : "Ken E.", "non-dropping-particle" : "", "parse-names" : false, "suffix" : "" } ], "container-title" : "Biomass and Bioenergy", "id" : "ITEM-1", "issue" : "5", "issued" : { "date-parts" : [ [ "2010" ] ] }, "page" : "588-601", "publisher" : "Elsevier Ltd", "title" : "Resource use efficiency and environmental performance of nine major biofuel crops, processed by first-generation conversion techniques", "type" : "article-journal", "volume" : "34" }, "uris" : [ "http://www.mendeley.com/documents/?uuid=496a1f9a-3e12-4c9f-9526-53c917bf8911" ] } ], "mendeley" : { "formattedCitation" : "(de Vries, van de Ven, van Ittersum, &amp; Giller, 2010)", "plainTextFormattedCitation" : "(de Vries, van de Ven, van Ittersum, &amp; Giller, 2010)", "previouslyFormattedCitation" : "(de Vries, van de Ven, van Ittersum, &amp; Giller, 2010)" }, "properties" : {  }, "schema" : "https://github.com/citation-style-language/schema/raw/master/csl-citation.json" }</w:instrText>
      </w:r>
      <w:r>
        <w:rPr>
          <w:rFonts w:ascii="Calibri" w:hAnsi="Calibri" w:cs="Times New Roman"/>
          <w:lang w:val="en-US"/>
        </w:rPr>
        <w:fldChar w:fldCharType="separate"/>
      </w:r>
      <w:r w:rsidRPr="00EF1455">
        <w:rPr>
          <w:rFonts w:ascii="Calibri" w:hAnsi="Calibri" w:cs="Times New Roman"/>
          <w:lang w:val="en-US"/>
        </w:rPr>
        <w:t>de Vries</w:t>
      </w:r>
      <w:r>
        <w:rPr>
          <w:lang w:val="en-US"/>
        </w:rPr>
        <w:t xml:space="preserve"> </w:t>
      </w:r>
      <w:r w:rsidR="00F41221" w:rsidRPr="00F41221">
        <w:rPr>
          <w:i/>
          <w:lang w:val="en-US"/>
        </w:rPr>
        <w:t>et al.</w:t>
      </w:r>
      <w:r w:rsidRPr="00EF1455">
        <w:rPr>
          <w:rFonts w:ascii="Calibri" w:hAnsi="Calibri" w:cs="Times New Roman"/>
          <w:lang w:val="en-US"/>
        </w:rPr>
        <w:t>, 2010</w:t>
      </w:r>
      <w:r>
        <w:rPr>
          <w:rFonts w:ascii="Calibri" w:hAnsi="Calibri" w:cs="Times New Roman"/>
          <w:lang w:val="en-US"/>
        </w:rPr>
        <w:t xml:space="preserve">; </w:t>
      </w:r>
      <w:r w:rsidRPr="00EF1455">
        <w:rPr>
          <w:rFonts w:ascii="Calibri" w:hAnsi="Calibri" w:cs="Times New Roman"/>
          <w:lang w:val="en-US"/>
        </w:rPr>
        <w:t>E</w:t>
      </w:r>
      <w:r>
        <w:rPr>
          <w:rFonts w:ascii="Calibri" w:hAnsi="Calibri" w:cs="Times New Roman"/>
          <w:lang w:val="en-US"/>
        </w:rPr>
        <w:t>ggers</w:t>
      </w:r>
      <w:r w:rsidRPr="00EF1455">
        <w:rPr>
          <w:rFonts w:ascii="Calibri" w:hAnsi="Calibri" w:cs="Times New Roman"/>
          <w:lang w:val="en-US"/>
        </w:rPr>
        <w:t xml:space="preserve"> </w:t>
      </w:r>
      <w:r w:rsidR="00F41221" w:rsidRPr="00F41221">
        <w:rPr>
          <w:rFonts w:ascii="Calibri" w:hAnsi="Calibri" w:cs="Times New Roman"/>
          <w:i/>
          <w:lang w:val="en-US"/>
        </w:rPr>
        <w:t>et al.</w:t>
      </w:r>
      <w:r w:rsidRPr="00EF1455">
        <w:rPr>
          <w:rFonts w:ascii="Calibri" w:hAnsi="Calibri" w:cs="Times New Roman"/>
          <w:lang w:val="en-US"/>
        </w:rPr>
        <w:t>, 2009</w:t>
      </w:r>
      <w:r>
        <w:rPr>
          <w:rFonts w:ascii="Calibri" w:hAnsi="Calibri" w:cs="Times New Roman"/>
          <w:lang w:val="en-US"/>
        </w:rPr>
        <w:t xml:space="preserve">; </w:t>
      </w:r>
      <w:r>
        <w:rPr>
          <w:rFonts w:ascii="Calibri" w:hAnsi="Calibri" w:cs="Times New Roman"/>
          <w:lang w:val="en-US"/>
        </w:rPr>
        <w:fldChar w:fldCharType="end"/>
      </w:r>
      <w:r>
        <w:rPr>
          <w:rFonts w:ascii="Calibri" w:hAnsi="Calibri"/>
          <w:lang w:val="en-US"/>
        </w:rPr>
        <w:fldChar w:fldCharType="begin" w:fldLock="1"/>
      </w:r>
      <w:r>
        <w:rPr>
          <w:rFonts w:ascii="Calibri" w:hAnsi="Calibri"/>
          <w:lang w:val="en-US"/>
        </w:rPr>
        <w:instrText>ADDIN CSL_CITATION { "citationItems" : [ { "id" : "ITEM-1", "itemData" : { "author" : [ { "dropping-particle" : "", "family" : "Valin", "given" : "Hugo", "non-dropping-particle" : "", "parse-names" : false, "suffix" : "" }, { "dropping-particle" : "", "family" : "Peters", "given" : "Daan", "non-dropping-particle" : "", "parse-names" : false, "suffix" : "" }, { "dropping-particle" : "", "family" : "Berg", "given" : "Maarten", "non-dropping-particle" : "Van den", "parse-names" : false, "suffix" : "" }, { "dropping-particle" : "", "family" : "Frank", "given" : "Stefan", "non-dropping-particle" : "", "parse-names" : false, "suffix" : "" }, { "dropping-particle" : "", "family" : "Havlik", "given" : "Petr", "non-dropping-particle" : "", "parse-names" : false, "suffix" : "" }, { "dropping-particle" : "", "family" : "Forsell", "given" : "Nicklas", "non-dropping-particle" : "", "parse-names" : false, "suffix" : "" }, { "dropping-particle" : "", "family" : "Hamelinck", "given" : "Carlo", "non-dropping-particle" : "", "parse-names" : false, "suffix" : "" } ], "id" : "ITEM-1", "issued" : { "date-parts" : [ [ "2015" ] ] }, "number-of-pages" : "261", "title" : "The land use change impact of biofuels consumed in the EU Quantification of area and The land use change impact of biofuels consumed in the EU Quantification of area and greenhouse gas impacts", "type" : "report" }, "uris" : [ "http://www.mendeley.com/documents/?uuid=371f0264-1caf-4fb9-91c9-1b8c59b2b4b2" ] } ], "mendeley" : { "formattedCitation" : "(Valin et al., 2015)", "plainTextFormattedCitation" : "(Valin et al., 2015)", "previouslyFormattedCitation" : "(Valin et al., 2015)" }, "properties" : {  }, "schema" : "https://github.com/citation-style-language/schema/raw/master/csl-citation.json" }</w:instrText>
      </w:r>
      <w:r>
        <w:rPr>
          <w:rFonts w:ascii="Calibri" w:hAnsi="Calibri"/>
          <w:lang w:val="en-US"/>
        </w:rPr>
        <w:fldChar w:fldCharType="separate"/>
      </w:r>
      <w:r w:rsidRPr="00EF1455">
        <w:rPr>
          <w:rFonts w:ascii="Calibri" w:hAnsi="Calibri"/>
          <w:lang w:val="en-US"/>
        </w:rPr>
        <w:t xml:space="preserve">Valin </w:t>
      </w:r>
      <w:r w:rsidR="00F41221" w:rsidRPr="00F41221">
        <w:rPr>
          <w:rFonts w:ascii="Calibri" w:hAnsi="Calibri"/>
          <w:i/>
          <w:lang w:val="en-US"/>
        </w:rPr>
        <w:t>et al.</w:t>
      </w:r>
      <w:r w:rsidRPr="00EF1455">
        <w:rPr>
          <w:rFonts w:ascii="Calibri" w:hAnsi="Calibri"/>
          <w:lang w:val="en-US"/>
        </w:rPr>
        <w:t>, 2015)</w:t>
      </w:r>
      <w:r>
        <w:rPr>
          <w:rFonts w:ascii="Calibri" w:hAnsi="Calibri"/>
          <w:lang w:val="en-US"/>
        </w:rPr>
        <w:fldChar w:fldCharType="end"/>
      </w:r>
      <w:r w:rsidRPr="00946649">
        <w:rPr>
          <w:rFonts w:ascii="Calibri" w:hAnsi="Calibri" w:cs="Times New Roman"/>
          <w:lang w:val="en-US"/>
        </w:rPr>
        <w:t xml:space="preserve">. Biofuel derived from properly managed feedstocks with much lower life cycle greenhouse gas emissions than fossil fuels, and which do not compete with food production (mainly biofuel produced from ligno-cellulosic materials), do not entail negative impacts on land and water use, biodiversity, or greenhouse gas emissions </w:t>
      </w:r>
      <w:r>
        <w:rPr>
          <w:rFonts w:ascii="Calibri" w:hAnsi="Calibri" w:cs="Times New Roman"/>
          <w:lang w:val="en-US"/>
        </w:rPr>
        <w:fldChar w:fldCharType="begin" w:fldLock="1"/>
      </w:r>
      <w:r>
        <w:rPr>
          <w:rFonts w:ascii="Calibri" w:hAnsi="Calibri" w:cs="Times New Roman"/>
          <w:lang w:val="en-US"/>
        </w:rPr>
        <w:instrText>ADDIN CSL_CITATION { "citationItems" : [ { "id" : "ITEM-1", "itemData" : { "DOI" : "10.1126/science.1177970", "ISBN" : "0036807510959203", "ISSN" : "00368075", "PMID" : "19608900", "abstract" : "Exploiting multiple feedstocks, under new policies and accounting rules, to balance biofuel production, food security, and greenhouse-gas reduction.", "author" : [ { "dropping-particle" : "", "family" : "Tilman", "given" : "David", "non-dropping-particle" : "", "parse-names" : false, "suffix" : "" }, { "dropping-particle" : "", "family" : "Socolow", "given" : "Robert", "non-dropping-particle" : "", "parse-names" : false, "suffix" : "" }, { "dropping-particle" : "", "family" : "Foley", "given" : "Jonathan a", "non-dropping-particle" : "", "parse-names" : false, "suffix" : "" }, { "dropping-particle" : "", "family" : "Hill", "given" : "Jason", "non-dropping-particle" : "", "parse-names" : false, "suffix" : "" }, { "dropping-particle" : "", "family" : "Larson", "given" : "Eric", "non-dropping-particle" : "", "parse-names" : false, "suffix" : "" }, { "dropping-particle" : "", "family" : "Lynd", "given" : "Lee", "non-dropping-particle" : "", "parse-names" : false, "suffix" : "" }, { "dropping-particle" : "", "family" : "Pacala", "given" : "Stephen", "non-dropping-particle" : "", "parse-names" : false, "suffix" : "" }, { "dropping-particle" : "", "family" : "Reilly", "given" : "John", "non-dropping-particle" : "", "parse-names" : false, "suffix" : "" }, { "dropping-particle" : "", "family" : "Searchinger", "given" : "Tim", "non-dropping-particle" : "", "parse-names" : false, "suffix" : "" }, { "dropping-particle" : "", "family" : "Somerville", "given" : "Chris", "non-dropping-particle" : "", "parse-names" : false, "suffix" : "" }, { "dropping-particle" : "", "family" : "Williams", "given" : "Robert", "non-dropping-particle" : "", "parse-names" : false, "suffix" : "" } ], "container-title" : "Science", "id" : "ITEM-1", "issue" : "5938", "issued" : { "date-parts" : [ [ "2009" ] ] }, "page" : "270-271", "title" : "Benefi cial Biofuels\u2014The Food, Energy, and Environment Trilemma", "type" : "article-journal", "volume" : "325" }, "uris" : [ "http://www.mendeley.com/documents/?uuid=da5497ee-6d51-4f60-b882-7b84f221cb83" ] } ], "mendeley" : { "formattedCitation" : "(Tilman et al., 2009)", "plainTextFormattedCitation" : "(Tilman et al., 2009)", "previouslyFormattedCitation" : "(Tilman et al., 2009)" }, "properties" : {  }, "schema" : "https://github.com/citation-style-language/schema/raw/master/csl-citation.json" }</w:instrText>
      </w:r>
      <w:r>
        <w:rPr>
          <w:rFonts w:ascii="Calibri" w:hAnsi="Calibri" w:cs="Times New Roman"/>
          <w:lang w:val="en-US"/>
        </w:rPr>
        <w:fldChar w:fldCharType="separate"/>
      </w:r>
      <w:r w:rsidRPr="00EA6AAD">
        <w:rPr>
          <w:rFonts w:ascii="Calibri" w:hAnsi="Calibri" w:cs="Times New Roman"/>
          <w:lang w:val="en-US"/>
        </w:rPr>
        <w:t>(</w:t>
      </w:r>
      <w:r>
        <w:rPr>
          <w:rFonts w:ascii="Calibri" w:hAnsi="Calibri" w:cs="Times New Roman"/>
          <w:lang w:val="en-US"/>
        </w:rPr>
        <w:fldChar w:fldCharType="end"/>
      </w:r>
      <w:r>
        <w:rPr>
          <w:rFonts w:ascii="Calibri" w:hAnsi="Calibri" w:cs="Times New Roman"/>
          <w:lang w:val="en-US"/>
        </w:rPr>
        <w:fldChar w:fldCharType="begin" w:fldLock="1"/>
      </w:r>
      <w:r>
        <w:rPr>
          <w:rFonts w:ascii="Calibri" w:hAnsi="Calibri" w:cs="Times New Roman"/>
          <w:lang w:val="en-US"/>
        </w:rPr>
        <w:instrText>ADDIN CSL_CITATION { "citationItems" : [ { "id" : "ITEM-1", "itemData" : { "DOI" : "10.1016/j.enpol.2010.03.030", "ISBN" : "0301-4215", "ISSN" : "03014215", "abstract" : "Recently, an active debate has emerged around greenhouse gas emissions due to indirect land use change (iLUC) of expanding agricultural areas dedicated to biofuel production. In this paper we provide a detailed analysis of the iLUC effect, and further address the issues of deforestation, irrigation water use, and crop price increases due to expanding biofuel acreage. We use GLOBIOM - an economic partial equilibrium model of the global forest, agriculture, and biomass sectors with a bottom-up representation of agricultural and forestry management practices. The results indicate that second generation biofuel production fed by wood from sustainably managed existing forests would lead to a negative iLUC factor, meaning that overall emissions are 27% lower compared to the \"No biofuel\" scenario by 2030. The iLUC factor of first generation biofuels global expansion is generally positive, requiring some 25 years to be paid back by the GHG savings from the substitution of biofuels for conventional fuels. Second generation biofuels perform better also with respect to the other investigated criteria; on the condition that they are not sourced from dedicated plantations directly competing for agricultural land. If so, then efficient first generation systems are preferable. Since no clear technology champion for all situations exists, we would recommend targeting policy instruments directly at the positive and negative effects of biofuel production rather than at the production itself. \u00a9 2010 Elsevier Ltd.", "author" : [ { "dropping-particle" : "", "family" : "Havl\u00edk", "given" : "Petr", "non-dropping-particle" : "", "parse-names" : false, "suffix" : "" }, { "dropping-particle" : "", "family" : "Schneider", "given" : "Uwe A.", "non-dropping-particle" : "", "parse-names" : false, "suffix" : "" }, { "dropping-particle" : "", "family" : "Schmid", "given" : "Erwin", "non-dropping-particle" : "", "parse-names" : false, "suffix" : "" }, { "dropping-particle" : "", "family" : "B\u00f6ttcher", "given" : "Hannes", "non-dropping-particle" : "", "parse-names" : false, "suffix" : "" }, { "dropping-particle" : "", "family" : "Fritz", "given" : "Steffen", "non-dropping-particle" : "", "parse-names" : false, "suffix" : "" }, { "dropping-particle" : "", "family" : "Skalsk\u00fd", "given" : "Rastislav", "non-dropping-particle" : "", "parse-names" : false, "suffix" : "" }, { "dropping-particle" : "", "family" : "Aoki", "given" : "Kentaro", "non-dropping-particle" : "", "parse-names" : false, "suffix" : "" }, { "dropping-particle" : "De", "family" : "Cara", "given" : "St\u00e9phane", "non-dropping-particle" : "", "parse-names" : false, "suffix" : "" }, { "dropping-particle" : "", "family" : "Kindermann", "given" : "Georg", "non-dropping-particle" : "", "parse-names" : false, "suffix" : "" }, { "dropping-particle" : "", "family" : "Kraxner", "given" : "Florian", "non-dropping-particle" : "", "parse-names" : false, "suffix" : "" }, { "dropping-particle" : "", "family" : "Leduc", "given" : "Sylvain", "non-dropping-particle" : "", "parse-names" : false, "suffix" : "" }, { "dropping-particle" : "", "family" : "McCallum", "given" : "Ian", "non-dropping-particle" : "", "parse-names" : false, "suffix" : "" }, { "dropping-particle" : "", "family" : "Mosnier", "given" : "Aline", "non-dropping-particle" : "", "parse-names" : false, "suffix" : "" }, { "dropping-particle" : "", "family" : "Sauer", "given" : "Timm", "non-dropping-particle" : "", "parse-names" : false, "suffix" : "" }, { "dropping-particle" : "", "family" : "Obersteiner", "given" : "Michael", "non-dropping-particle" : "", "parse-names" : false, "suffix" : "" } ], "container-title" : "Energy Policy", "id" : "ITEM-1", "issue" : "10", "issued" : { "date-parts" : [ [ "2011" ] ] }, "page" : "5690-5702", "title" : "Global land-use implications of first and second generation biofuel targets", "type" : "article-journal", "volume" : "39" }, "uris" : [ "http://www.mendeley.com/documents/?uuid=786b3391-7246-4bf7-9207-28667b178c39" ] } ], "mendeley" : { "formattedCitation" : "(Havl\u00edk et al., 2011)", "plainTextFormattedCitation" : "(Havl\u00edk et al., 2011)", "previouslyFormattedCitation" : "(Havl\u00edk et al., 2011)" }, "properties" : {  }, "schema" : "https://github.com/citation-style-language/schema/raw/master/csl-citation.json" }</w:instrText>
      </w:r>
      <w:r>
        <w:rPr>
          <w:rFonts w:ascii="Calibri" w:hAnsi="Calibri" w:cs="Times New Roman"/>
          <w:lang w:val="en-US"/>
        </w:rPr>
        <w:fldChar w:fldCharType="separate"/>
      </w:r>
      <w:r w:rsidRPr="00EA6AAD">
        <w:rPr>
          <w:rFonts w:ascii="Calibri" w:hAnsi="Calibri" w:cs="Times New Roman"/>
          <w:lang w:val="en-US"/>
        </w:rPr>
        <w:t xml:space="preserve">Havlík </w:t>
      </w:r>
      <w:r w:rsidR="00F41221" w:rsidRPr="00F41221">
        <w:rPr>
          <w:rFonts w:ascii="Calibri" w:hAnsi="Calibri" w:cs="Times New Roman"/>
          <w:i/>
          <w:lang w:val="en-US"/>
        </w:rPr>
        <w:t>et al.</w:t>
      </w:r>
      <w:r w:rsidRPr="00EA6AAD">
        <w:rPr>
          <w:rFonts w:ascii="Calibri" w:hAnsi="Calibri" w:cs="Times New Roman"/>
          <w:lang w:val="en-US"/>
        </w:rPr>
        <w:t>, 2011</w:t>
      </w:r>
      <w:r>
        <w:rPr>
          <w:rFonts w:ascii="Calibri" w:hAnsi="Calibri" w:cs="Times New Roman"/>
          <w:lang w:val="en-US"/>
        </w:rPr>
        <w:t xml:space="preserve">; </w:t>
      </w:r>
      <w:r w:rsidRPr="00EA6AAD">
        <w:rPr>
          <w:rFonts w:ascii="Calibri" w:hAnsi="Calibri" w:cs="Times New Roman"/>
          <w:lang w:val="en-US"/>
        </w:rPr>
        <w:t xml:space="preserve">Tilman </w:t>
      </w:r>
      <w:r w:rsidR="00F41221" w:rsidRPr="00F41221">
        <w:rPr>
          <w:rFonts w:ascii="Calibri" w:hAnsi="Calibri" w:cs="Times New Roman"/>
          <w:i/>
          <w:lang w:val="en-US"/>
        </w:rPr>
        <w:t>et al.</w:t>
      </w:r>
      <w:r w:rsidRPr="00EA6AAD">
        <w:rPr>
          <w:rFonts w:ascii="Calibri" w:hAnsi="Calibri" w:cs="Times New Roman"/>
          <w:lang w:val="en-US"/>
        </w:rPr>
        <w:t>, 2009)</w:t>
      </w:r>
      <w:r>
        <w:rPr>
          <w:rFonts w:ascii="Calibri" w:hAnsi="Calibri" w:cs="Times New Roman"/>
          <w:lang w:val="en-US"/>
        </w:rPr>
        <w:fldChar w:fldCharType="end"/>
      </w:r>
      <w:r w:rsidRPr="00946649">
        <w:rPr>
          <w:rFonts w:ascii="Calibri" w:hAnsi="Calibri" w:cs="Times New Roman"/>
          <w:lang w:val="en-US"/>
        </w:rPr>
        <w:t xml:space="preserve">. However, biofuel production in </w:t>
      </w:r>
      <w:r>
        <w:rPr>
          <w:rFonts w:ascii="Calibri" w:hAnsi="Calibri" w:cs="Times New Roman"/>
          <w:lang w:val="en-US"/>
        </w:rPr>
        <w:t xml:space="preserve">north-western </w:t>
      </w:r>
      <w:r w:rsidRPr="00946649">
        <w:rPr>
          <w:rFonts w:ascii="Calibri" w:hAnsi="Calibri" w:cs="Times New Roman"/>
          <w:lang w:val="en-US"/>
        </w:rPr>
        <w:t xml:space="preserve">Europe is currently mainly produced from wheat </w:t>
      </w:r>
      <w:r w:rsidRPr="00946649">
        <w:rPr>
          <w:rFonts w:ascii="Calibri" w:hAnsi="Calibri" w:cs="Times New Roman"/>
          <w:lang w:val="en-US"/>
        </w:rPr>
        <w:lastRenderedPageBreak/>
        <w:t xml:space="preserve">and maize (for bioethanol), and sugar beet and rapeseed (for biodiesel), which perform rather poorly for nearly all environmental indicators, as well as for greenhouse gas emissions </w:t>
      </w:r>
      <w:r>
        <w:rPr>
          <w:rFonts w:ascii="Calibri" w:hAnsi="Calibri" w:cs="Times New Roman"/>
          <w:lang w:val="en-US"/>
        </w:rPr>
        <w:fldChar w:fldCharType="begin" w:fldLock="1"/>
      </w:r>
      <w:r>
        <w:rPr>
          <w:rFonts w:ascii="Calibri" w:hAnsi="Calibri" w:cs="Times New Roman"/>
          <w:lang w:val="en-US"/>
        </w:rPr>
        <w:instrText>ADDIN CSL_CITATION { "citationItems" : [ { "id" : "ITEM-1", "itemData" : { "DOI" : "10.1016/j.biombioe.2010.01.001", "ISBN" : "0961-9534", "ISSN" : "09619534", "abstract" : "We compared the production-ecological sustainability of biofuel production from several major crops that are also commonly used for production of food or feed, based on current production practices in major production areas. The set of nine sustainability indicators focused on resource use efficiency, soil quality, net energy production and greenhouse gas emissions, disregarding socio-economic or biodiversity aspects and land use change. Based on these nine production-ecological indicators and attributing equal importance to each indicator, biofuel produced from oil palm (South East Asia), sugarcane (Brazil) and sweet sorghum (China) appeared most sustainable: these crops make the most efficient use of land, water, nitrogen and energy resources, while pesticide applications are relatively low in relation to the net energy produced. Provided there is no land use change, greenhouse gas emissions of these three biofuels are substantially reduced compared with fossil fuels. Oil palm was most sustainable with respect to the maintenance of soil quality. Maize (USA) and wheat (Northwest Europe) as feedstock for ethanol perform poorly for nearly all indicators. Sugar beet (Northwest Europe), cassava (Thailand), rapeseed (Northwest Europe) and soybean (USA) take an intermediate position. \u00a9 2010 Elsevier Ltd. All rights reserved.", "author" : [ { "dropping-particle" : "", "family" : "Vries", "given" : "Sander C.", "non-dropping-particle" : "de", "parse-names" : false, "suffix" : "" }, { "dropping-particle" : "", "family" : "Ven", "given" : "Gerrie W.J.", "non-dropping-particle" : "van de", "parse-names" : false, "suffix" : "" }, { "dropping-particle" : "", "family" : "Ittersum", "given" : "Martin K.", "non-dropping-particle" : "van", "parse-names" : false, "suffix" : "" }, { "dropping-particle" : "", "family" : "Giller", "given" : "Ken E.", "non-dropping-particle" : "", "parse-names" : false, "suffix" : "" } ], "container-title" : "Biomass and Bioenergy", "id" : "ITEM-1", "issue" : "5", "issued" : { "date-parts" : [ [ "2010" ] ] }, "page" : "588-601", "publisher" : "Elsevier Ltd", "title" : "Resource use efficiency and environmental performance of nine major biofuel crops, processed by first-generation conversion techniques", "type" : "article-journal", "volume" : "34" }, "uris" : [ "http://www.mendeley.com/documents/?uuid=496a1f9a-3e12-4c9f-9526-53c917bf8911" ] } ], "mendeley" : { "formattedCitation" : "(de Vries et al., 2010)", "plainTextFormattedCitation" : "(de Vries et al., 2010)", "previouslyFormattedCitation" : "(de Vries et al., 2010)" }, "properties" : {  }, "schema" : "https://github.com/citation-style-language/schema/raw/master/csl-citation.json" }</w:instrText>
      </w:r>
      <w:r>
        <w:rPr>
          <w:rFonts w:ascii="Calibri" w:hAnsi="Calibri" w:cs="Times New Roman"/>
          <w:lang w:val="en-US"/>
        </w:rPr>
        <w:fldChar w:fldCharType="separate"/>
      </w:r>
      <w:r w:rsidRPr="00E71FC0">
        <w:rPr>
          <w:rFonts w:ascii="Calibri" w:hAnsi="Calibri" w:cs="Times New Roman"/>
          <w:lang w:val="en-US"/>
        </w:rPr>
        <w:t xml:space="preserve">(de Vries </w:t>
      </w:r>
      <w:r w:rsidR="00F41221" w:rsidRPr="00F41221">
        <w:rPr>
          <w:rFonts w:ascii="Calibri" w:hAnsi="Calibri" w:cs="Times New Roman"/>
          <w:i/>
          <w:lang w:val="en-US"/>
        </w:rPr>
        <w:t>et al.</w:t>
      </w:r>
      <w:r w:rsidRPr="00E71FC0">
        <w:rPr>
          <w:rFonts w:ascii="Calibri" w:hAnsi="Calibri" w:cs="Times New Roman"/>
          <w:lang w:val="en-US"/>
        </w:rPr>
        <w:t>, 2010)</w:t>
      </w:r>
      <w:r>
        <w:rPr>
          <w:rFonts w:ascii="Calibri" w:hAnsi="Calibri" w:cs="Times New Roman"/>
          <w:lang w:val="en-US"/>
        </w:rPr>
        <w:fldChar w:fldCharType="end"/>
      </w:r>
      <w:r w:rsidRPr="00946649">
        <w:rPr>
          <w:rFonts w:ascii="Calibri" w:hAnsi="Calibri" w:cs="Times New Roman"/>
          <w:lang w:val="en-US"/>
        </w:rPr>
        <w:t xml:space="preserve">. Moreover, </w:t>
      </w:r>
      <w:r w:rsidRPr="00946649">
        <w:rPr>
          <w:rFonts w:ascii="Calibri" w:hAnsi="Calibri"/>
          <w:lang w:val="en-US"/>
        </w:rPr>
        <w:t xml:space="preserve">the </w:t>
      </w:r>
      <w:r w:rsidRPr="00946649">
        <w:rPr>
          <w:rFonts w:cstheme="minorHAnsi"/>
          <w:iCs/>
          <w:lang w:val="en-US"/>
        </w:rPr>
        <w:t xml:space="preserve">European Union </w:t>
      </w:r>
      <w:r w:rsidRPr="00946649">
        <w:rPr>
          <w:rFonts w:ascii="Calibri" w:hAnsi="Calibri"/>
          <w:lang w:val="en-US"/>
        </w:rPr>
        <w:t xml:space="preserve">2020 biofuel mandate impacts </w:t>
      </w:r>
      <w:r w:rsidRPr="00946649">
        <w:rPr>
          <w:rFonts w:ascii="Calibri" w:hAnsi="Calibri" w:cs="Times New Roman"/>
          <w:color w:val="000000"/>
          <w:lang w:val="en-US"/>
        </w:rPr>
        <w:t xml:space="preserve">ecosystems, water and food security globally through </w:t>
      </w:r>
      <w:r w:rsidRPr="00946649">
        <w:rPr>
          <w:rFonts w:cstheme="minorHAnsi"/>
          <w:iCs/>
          <w:lang w:val="en-US"/>
        </w:rPr>
        <w:t xml:space="preserve">European Union </w:t>
      </w:r>
      <w:r w:rsidRPr="00946649">
        <w:rPr>
          <w:rFonts w:ascii="Calibri" w:hAnsi="Calibri" w:cs="Times New Roman"/>
          <w:color w:val="000000"/>
          <w:lang w:val="en-US"/>
        </w:rPr>
        <w:t>imports</w:t>
      </w:r>
      <w:r w:rsidRPr="00946649">
        <w:rPr>
          <w:rFonts w:ascii="Calibri" w:hAnsi="Calibri"/>
          <w:lang w:val="en-US"/>
        </w:rPr>
        <w:t>.</w:t>
      </w:r>
      <w:r w:rsidRPr="00946649">
        <w:rPr>
          <w:rFonts w:ascii="Calibri" w:hAnsi="Calibri" w:cs="Times New Roman"/>
          <w:color w:val="000000"/>
          <w:lang w:val="en-US"/>
        </w:rPr>
        <w:t xml:space="preserve"> In the scenarios developed by </w:t>
      </w:r>
      <w:r>
        <w:rPr>
          <w:rFonts w:ascii="Calibri" w:hAnsi="Calibri"/>
          <w:lang w:val="en-US"/>
        </w:rPr>
        <w:fldChar w:fldCharType="begin" w:fldLock="1"/>
      </w:r>
      <w:r>
        <w:rPr>
          <w:rFonts w:ascii="Calibri" w:hAnsi="Calibri"/>
          <w:lang w:val="en-US"/>
        </w:rPr>
        <w:instrText>ADDIN CSL_CITATION { "citationItems" : [ { "id" : "ITEM-1", "itemData" : { "author" : [ { "dropping-particle" : "", "family" : "Valin", "given" : "Hugo", "non-dropping-particle" : "", "parse-names" : false, "suffix" : "" }, { "dropping-particle" : "", "family" : "Peters", "given" : "Daan", "non-dropping-particle" : "", "parse-names" : false, "suffix" : "" }, { "dropping-particle" : "", "family" : "Berg", "given" : "Maarten", "non-dropping-particle" : "Van den", "parse-names" : false, "suffix" : "" }, { "dropping-particle" : "", "family" : "Frank", "given" : "Stefan", "non-dropping-particle" : "", "parse-names" : false, "suffix" : "" }, { "dropping-particle" : "", "family" : "Havlik", "given" : "Petr", "non-dropping-particle" : "", "parse-names" : false, "suffix" : "" }, { "dropping-particle" : "", "family" : "Forsell", "given" : "Nicklas", "non-dropping-particle" : "", "parse-names" : false, "suffix" : "" }, { "dropping-particle" : "", "family" : "Hamelinck", "given" : "Carlo", "non-dropping-particle" : "", "parse-names" : false, "suffix" : "" } ], "id" : "ITEM-1", "issued" : { "date-parts" : [ [ "2015" ] ] }, "number-of-pages" : "261", "title" : "The land use change impact of biofuels consumed in the EU Quantification of area and The land use change impact of biofuels consumed in the EU Quantification of area and greenhouse gas impacts", "type" : "report" }, "uris" : [ "http://www.mendeley.com/documents/?uuid=371f0264-1caf-4fb9-91c9-1b8c59b2b4b2" ] } ], "mendeley" : { "formattedCitation" : "(Valin et al., 2015)", "manualFormatting" : "Valin et al. (2015)", "plainTextFormattedCitation" : "(Valin et al., 2015)", "previouslyFormattedCitation" : "(Valin et al., 2015)" }, "properties" : {  }, "schema" : "https://github.com/citation-style-language/schema/raw/master/csl-citation.json" }</w:instrText>
      </w:r>
      <w:r>
        <w:rPr>
          <w:rFonts w:ascii="Calibri" w:hAnsi="Calibri"/>
          <w:lang w:val="en-US"/>
        </w:rPr>
        <w:fldChar w:fldCharType="separate"/>
      </w:r>
      <w:r>
        <w:rPr>
          <w:rFonts w:ascii="Calibri" w:hAnsi="Calibri"/>
          <w:lang w:val="en-US"/>
        </w:rPr>
        <w:t xml:space="preserve">Valin </w:t>
      </w:r>
      <w:r w:rsidR="00F41221" w:rsidRPr="00F41221">
        <w:rPr>
          <w:rFonts w:ascii="Calibri" w:hAnsi="Calibri"/>
          <w:i/>
          <w:lang w:val="en-US"/>
        </w:rPr>
        <w:t>et al.</w:t>
      </w:r>
      <w:r>
        <w:rPr>
          <w:rFonts w:ascii="Calibri" w:hAnsi="Calibri"/>
          <w:lang w:val="en-US"/>
        </w:rPr>
        <w:t xml:space="preserve"> (</w:t>
      </w:r>
      <w:r w:rsidRPr="00EF1455">
        <w:rPr>
          <w:rFonts w:ascii="Calibri" w:hAnsi="Calibri"/>
          <w:lang w:val="en-US"/>
        </w:rPr>
        <w:t>2015)</w:t>
      </w:r>
      <w:r>
        <w:rPr>
          <w:rFonts w:ascii="Calibri" w:hAnsi="Calibri"/>
          <w:lang w:val="en-US"/>
        </w:rPr>
        <w:fldChar w:fldCharType="end"/>
      </w:r>
      <w:r w:rsidRPr="00946649">
        <w:rPr>
          <w:rFonts w:ascii="Calibri" w:hAnsi="Calibri" w:cs="Times New Roman"/>
          <w:color w:val="000000"/>
          <w:lang w:val="en-US"/>
        </w:rPr>
        <w:t xml:space="preserve">, most of the land use change resulting from the </w:t>
      </w:r>
      <w:r w:rsidRPr="00946649">
        <w:rPr>
          <w:rFonts w:cstheme="minorHAnsi"/>
          <w:iCs/>
          <w:lang w:val="en-US"/>
        </w:rPr>
        <w:t xml:space="preserve">European Union </w:t>
      </w:r>
      <w:r w:rsidRPr="00946649">
        <w:rPr>
          <w:rFonts w:ascii="Calibri" w:hAnsi="Calibri" w:cs="Times New Roman"/>
          <w:color w:val="000000"/>
          <w:lang w:val="en-US"/>
        </w:rPr>
        <w:t xml:space="preserve">10% blending target occurs outside the EU-28, especially through conversion to oil palm in Southeast Asia. </w:t>
      </w:r>
    </w:p>
    <w:p w14:paraId="29826DA0" w14:textId="502F60E2" w:rsidR="001E43D4" w:rsidRPr="00946649" w:rsidRDefault="00FD584D" w:rsidP="000226B2">
      <w:pPr>
        <w:pStyle w:val="Caption"/>
        <w:rPr>
          <w:rFonts w:cs="Times New Roman"/>
          <w:color w:val="000000"/>
        </w:rPr>
      </w:pPr>
      <w:r>
        <w:t>Box 2.3</w:t>
      </w:r>
      <w:r w:rsidR="001E43D4" w:rsidRPr="00946649">
        <w:t>: The Aral Sea disaster</w:t>
      </w:r>
      <w:r w:rsidR="00804119">
        <w:t>.</w:t>
      </w:r>
    </w:p>
    <w:p w14:paraId="0BB4512B" w14:textId="1E511075" w:rsidR="001E43D4" w:rsidRPr="00946649" w:rsidRDefault="001E43D4" w:rsidP="001E43D4">
      <w:pPr>
        <w:rPr>
          <w:rFonts w:ascii="Calibri" w:eastAsia="Times New Roman" w:hAnsi="Calibri" w:cs="Times New Roman"/>
          <w:sz w:val="20"/>
          <w:szCs w:val="20"/>
          <w:lang w:val="en-US"/>
        </w:rPr>
      </w:pPr>
      <w:r w:rsidRPr="00946649">
        <w:rPr>
          <w:rFonts w:ascii="Calibri" w:hAnsi="Calibri" w:cs="Times New Roman"/>
          <w:color w:val="000000"/>
          <w:sz w:val="20"/>
          <w:szCs w:val="20"/>
          <w:lang w:val="en-US"/>
        </w:rPr>
        <w:t xml:space="preserve">The Aral Sea provides clear evidence of how the pursuit of one security objective can be to the detriment of others. During the Soviet era, pressure on the water resource in the Aral Sea region was mainly due to the massive development of irrigation for rice and cotton production. After the dissolution of the Soviet Union, cotton production was reduced but remained key for generating currency revenues. Besides, irrigated winter wheat production grew rapidly to gain grain self-sufficiency </w:t>
      </w:r>
      <w:r>
        <w:rPr>
          <w:rFonts w:ascii="Calibri" w:hAnsi="Calibri" w:cs="Times New Roman"/>
          <w:color w:val="000000"/>
          <w:sz w:val="20"/>
          <w:szCs w:val="20"/>
          <w:lang w:val="en-US"/>
        </w:rPr>
        <w:fldChar w:fldCharType="begin" w:fldLock="1"/>
      </w:r>
      <w:r>
        <w:rPr>
          <w:rFonts w:ascii="Calibri" w:hAnsi="Calibri" w:cs="Times New Roman"/>
          <w:color w:val="000000"/>
          <w:sz w:val="20"/>
          <w:szCs w:val="20"/>
          <w:lang w:val="en-US"/>
        </w:rPr>
        <w:instrText>ADDIN CSL_CITATION { "citationItems" : [ { "id" : "ITEM-1", "itemData" : { "DOI" : "10.1016/j.jhydrol.2016.05.071", "ISSN" : "00221694", "abstract" : "According to the UN, the population of Central Asia will increase from its current approximately 65 million people to a well over 90 million by the end of this century. Taking this increasing population into consideration, it is impossible to project development strategies without considering three key factors in meeting the demands of a growing population: water, food and energy. Societies will have to choose, for instance, between using land and fertilizer for food production or for bio-based or renewable energy production, and between using fresh water for energy production or for irrigating crops. Thus water, food and energy are inextricably linked and must be considered together as a system. Recently, tensions among the Central Asian countries over the use of water for energy and energy production have increased with the building of Rogun Dam on the Vakhsh River, a tributary of the Amu Darya River. The dam will provide upstream Tajikistan with hydropower, while downstream countries fear it could negatively impact their irrigated agriculture. Despite recent peer reviewed literature on water resources management in Amu Darya Basin, none to date have addressed the interconnection and mutual impacts within water-energy-food systems in face of constructing the Rogun Dam. We examine two potential operation modes of the dam: Energy Mode (ensuring Tajikistan's hydropower needs) and Irrigation Mode (ensuring water for agriculture downstream). Results show that the Energy Mode could ensure more than double Tajikistan's energy capacity, but would reduce water availability during the growing season, resulting in an average 37% decline in agricultural benefits in downstream countries. The Irrigation Mode could bring a surplus in agricultural benefits to Tajikistan and Uzbekistan in addition an increasing energy benefits in Tajikistan by two fold. However, energy production in the Irrigation Mode would be non-optimally distributed over the seasons resulting in the most of hydropower being produced during the growing season. Neither operation mode provides optimal benefits for all the countries, emphasizing how difficult it is to actually reach a win-win scenario across the water-energy-food security nexus in transboundary river basins.", "author" : [ { "dropping-particle" : "", "family" : "Jalilov", "given" : "Shokhrukh Mirzo", "non-dropping-particle" : "", "parse-names" : false, "suffix" : "" }, { "dropping-particle" : "", "family" : "Keskinen", "given" : "Marko", "non-dropping-particle" : "", "parse-names" : false, "suffix" : "" }, { "dropping-particle" : "", "family" : "Varis", "given" : "Olli", "non-dropping-particle" : "", "parse-names" : false, "suffix" : "" }, { "dropping-particle" : "", "family" : "Amer", "given" : "Saud", "non-dropping-particle" : "", "parse-names" : false, "suffix" : "" }, { "dropping-particle" : "", "family" : "Ward", "given" : "Frank A.", "non-dropping-particle" : "", "parse-names" : false, "suffix" : "" } ], "container-title" : "Journal of Hydrology", "id" : "ITEM-1", "issued" : { "date-parts" : [ [ "2016" ] ] }, "note" : "NULL", "page" : "648-661", "publisher" : "Elsevier B.V.", "title" : "Managing the water-energy-food nexus: Gains and losses from new water development in Amu Darya River Basin", "type" : "article-journal", "volume" : "539" }, "uris" : [ "http://www.mendeley.com/documents/?uuid=361bd245-4105-4e21-a2aa-884235fc1d01" ] } ], "mendeley" : { "formattedCitation" : "(Jalilov, Keskinen, Varis, Amer, &amp; Ward, 2016)", "plainTextFormattedCitation" : "(Jalilov, Keskinen, Varis, Amer, &amp; Ward, 2016)", "previouslyFormattedCitation" : "(Jalilov, Keskinen, Varis, Amer, &amp; Ward, 2016)" }, "properties" : {  }, "schema" : "https://github.com/citation-style-language/schema/raw/master/csl-citation.json" }</w:instrText>
      </w:r>
      <w:r>
        <w:rPr>
          <w:rFonts w:ascii="Calibri" w:hAnsi="Calibri" w:cs="Times New Roman"/>
          <w:color w:val="000000"/>
          <w:sz w:val="20"/>
          <w:szCs w:val="20"/>
          <w:lang w:val="en-US"/>
        </w:rPr>
        <w:fldChar w:fldCharType="separate"/>
      </w:r>
      <w:r w:rsidRPr="00E71FC0">
        <w:rPr>
          <w:rFonts w:ascii="Calibri" w:hAnsi="Calibri" w:cs="Times New Roman"/>
          <w:color w:val="000000"/>
          <w:sz w:val="20"/>
          <w:szCs w:val="20"/>
          <w:lang w:val="en-US"/>
        </w:rPr>
        <w:t>(Jalilov</w:t>
      </w:r>
      <w:r>
        <w:rPr>
          <w:rFonts w:ascii="Calibri" w:hAnsi="Calibri" w:cs="Times New Roman"/>
          <w:color w:val="000000"/>
          <w:sz w:val="20"/>
          <w:szCs w:val="20"/>
          <w:lang w:val="en-US"/>
        </w:rPr>
        <w:t xml:space="preserve"> </w:t>
      </w:r>
      <w:r w:rsidR="00F41221" w:rsidRPr="00F41221">
        <w:rPr>
          <w:rFonts w:ascii="Calibri" w:hAnsi="Calibri" w:cs="Times New Roman"/>
          <w:i/>
          <w:color w:val="000000"/>
          <w:sz w:val="20"/>
          <w:szCs w:val="20"/>
          <w:lang w:val="en-US"/>
        </w:rPr>
        <w:t>et al.</w:t>
      </w:r>
      <w:r w:rsidRPr="00E71FC0">
        <w:rPr>
          <w:rFonts w:ascii="Calibri" w:hAnsi="Calibri" w:cs="Times New Roman"/>
          <w:color w:val="000000"/>
          <w:sz w:val="20"/>
          <w:szCs w:val="20"/>
          <w:lang w:val="en-US"/>
        </w:rPr>
        <w:t>, 2016)</w:t>
      </w:r>
      <w:r>
        <w:rPr>
          <w:rFonts w:ascii="Calibri" w:hAnsi="Calibri" w:cs="Times New Roman"/>
          <w:color w:val="000000"/>
          <w:sz w:val="20"/>
          <w:szCs w:val="20"/>
          <w:lang w:val="en-US"/>
        </w:rPr>
        <w:fldChar w:fldCharType="end"/>
      </w:r>
      <w:r w:rsidRPr="00946649">
        <w:rPr>
          <w:rFonts w:ascii="Calibri" w:hAnsi="Calibri" w:cs="Times New Roman"/>
          <w:color w:val="000000"/>
          <w:sz w:val="20"/>
          <w:szCs w:val="20"/>
          <w:lang w:val="en-US"/>
        </w:rPr>
        <w:t xml:space="preserve">. In Central Asia as a whole, the areas under irrigation increased from 4.51 million ha in 1960 to 6.92 million ha in 1980, and to 7.85 million ha in 2000 </w:t>
      </w:r>
      <w:r>
        <w:rPr>
          <w:rFonts w:ascii="Calibri" w:hAnsi="Calibri" w:cs="Times New Roman"/>
          <w:color w:val="000000"/>
          <w:sz w:val="20"/>
          <w:szCs w:val="20"/>
          <w:lang w:val="en-US"/>
        </w:rPr>
        <w:fldChar w:fldCharType="begin" w:fldLock="1"/>
      </w:r>
      <w:r>
        <w:rPr>
          <w:rFonts w:ascii="Calibri" w:hAnsi="Calibri" w:cs="Times New Roman"/>
          <w:color w:val="000000"/>
          <w:sz w:val="20"/>
          <w:szCs w:val="20"/>
          <w:lang w:val="en-US"/>
        </w:rPr>
        <w:instrText>ADDIN CSL_CITATION { "citationItems" : [ { "id" : "ITEM-1", "itemData" : { "DOI" : "10.3390/w2020307", "ISBN" : "2073-4441", "ISSN" : "2073-4441", "abstract" : "The political transformation of the Central Asian region has induced the implosion of the interconnected physical hydraulic infrastructure and its institutional management system. Land-locked Central Asian countries, with their climatic conditions and transboundary water resources, have been striving to meet their food security, to increase agricultural production, to sustain energy sectors, and to protect the environment. The existing water reservoirs are strategic infrastructures for irrigation and hydropower generation. Upstream countries (Tajikistan and Kyrgyzstan) favor the reservoirs\ue0b6 operation for energy supply, while downstream countries (Uzbekistan, Turkmenistan and Kazakhstan) push for irrigation use. This paper provides an overview of the current challenges and perspectives (technical, institutional, and legal regulations) and presents recommendations for the sustainable management of man-made water reservoirs in Uzbekistan", "author" : [ { "dropping-particle" : "", "family" : "Rakhmatullaev", "given" : "Shavkat", "non-dropping-particle" : "", "parse-names" : false, "suffix" : "" }, { "dropping-particle" : "", "family" : "Huneau", "given" : "Fr\u00e9d\u00e9ric", "non-dropping-particle" : "", "parse-names" : false, "suffix" : "" }, { "dropping-particle" : "", "family" : "Coustumer", "given" : "Philippe", "non-dropping-particle" : "Le", "parse-names" : false, "suffix" : "" }, { "dropping-particle" : "", "family" : "Motelica-Heino", "given" : "Mikael", "non-dropping-particle" : "", "parse-names" : false, "suffix" : "" }, { "dropping-particle" : "", "family" : "Bakiev", "given" : "Masharif", "non-dropping-particle" : "", "parse-names" : false, "suffix" : "" } ], "container-title" : "Water", "id" : "ITEM-1", "issue" : "2", "issued" : { "date-parts" : [ [ "2010" ] ] }, "note" : "NULL", "page" : "307-320", "title" : "Facts and Perspectives of Water Reservoirs in Central Asia: A Special Focus on Uzbekistan", "type" : "article-journal", "volume" : "2" }, "uris" : [ "http://www.mendeley.com/documents/?uuid=28b410be-4e5e-4001-8d24-094c19227e48" ] } ], "mendeley" : { "formattedCitation" : "(Rakhmatullaev, Huneau, Le Coustumer, Motelica-Heino, &amp; Bakiev, 2010)", "plainTextFormattedCitation" : "(Rakhmatullaev, Huneau, Le Coustumer, Motelica-Heino, &amp; Bakiev, 2010)", "previouslyFormattedCitation" : "(Rakhmatullaev, Huneau, Le Coustumer, Motelica-Heino, &amp; Bakiev, 2010)" }, "properties" : {  }, "schema" : "https://github.com/citation-style-language/schema/raw/master/csl-citation.json" }</w:instrText>
      </w:r>
      <w:r>
        <w:rPr>
          <w:rFonts w:ascii="Calibri" w:hAnsi="Calibri" w:cs="Times New Roman"/>
          <w:color w:val="000000"/>
          <w:sz w:val="20"/>
          <w:szCs w:val="20"/>
          <w:lang w:val="en-US"/>
        </w:rPr>
        <w:fldChar w:fldCharType="separate"/>
      </w:r>
      <w:r w:rsidRPr="00E71FC0">
        <w:rPr>
          <w:rFonts w:ascii="Calibri" w:hAnsi="Calibri" w:cs="Times New Roman"/>
          <w:color w:val="000000"/>
          <w:sz w:val="20"/>
          <w:szCs w:val="20"/>
          <w:lang w:val="en-US"/>
        </w:rPr>
        <w:t>(Rakhmatullaev</w:t>
      </w:r>
      <w:r>
        <w:rPr>
          <w:rFonts w:ascii="Calibri" w:hAnsi="Calibri" w:cs="Times New Roman"/>
          <w:color w:val="000000"/>
          <w:sz w:val="20"/>
          <w:szCs w:val="20"/>
          <w:lang w:val="en-US"/>
        </w:rPr>
        <w:t xml:space="preserve"> </w:t>
      </w:r>
      <w:r w:rsidR="00F41221" w:rsidRPr="00F41221">
        <w:rPr>
          <w:rFonts w:ascii="Calibri" w:hAnsi="Calibri" w:cs="Times New Roman"/>
          <w:i/>
          <w:color w:val="000000"/>
          <w:sz w:val="20"/>
          <w:szCs w:val="20"/>
          <w:lang w:val="en-US"/>
        </w:rPr>
        <w:t>et al.</w:t>
      </w:r>
      <w:r w:rsidRPr="00E71FC0">
        <w:rPr>
          <w:rFonts w:ascii="Calibri" w:hAnsi="Calibri" w:cs="Times New Roman"/>
          <w:color w:val="000000"/>
          <w:sz w:val="20"/>
          <w:szCs w:val="20"/>
          <w:lang w:val="en-US"/>
        </w:rPr>
        <w:t>, 2010)</w:t>
      </w:r>
      <w:r>
        <w:rPr>
          <w:rFonts w:ascii="Calibri" w:hAnsi="Calibri" w:cs="Times New Roman"/>
          <w:color w:val="000000"/>
          <w:sz w:val="20"/>
          <w:szCs w:val="20"/>
          <w:lang w:val="en-US"/>
        </w:rPr>
        <w:fldChar w:fldCharType="end"/>
      </w:r>
      <w:r w:rsidRPr="00946649">
        <w:rPr>
          <w:rFonts w:ascii="Calibri" w:hAnsi="Calibri" w:cs="Times New Roman"/>
          <w:color w:val="000000"/>
          <w:sz w:val="20"/>
          <w:szCs w:val="20"/>
          <w:lang w:val="en-US"/>
        </w:rPr>
        <w:t xml:space="preserve">. Irrigation systems in the region are highly inefficient with almost half of the water diverted for irrigation lost before reaching the field. </w:t>
      </w:r>
      <w:r w:rsidRPr="00946649">
        <w:rPr>
          <w:rFonts w:ascii="Calibri" w:hAnsi="Calibri" w:cs="Times New Roman"/>
          <w:sz w:val="20"/>
          <w:szCs w:val="20"/>
          <w:lang w:val="en-US"/>
        </w:rPr>
        <w:t xml:space="preserve">Over 50% of the irrigated soils of the region are salinized and waterlogged, due to long-term surface irrigation practices (Qi </w:t>
      </w:r>
      <w:r w:rsidR="00F41221" w:rsidRPr="00F41221">
        <w:rPr>
          <w:rFonts w:ascii="Calibri" w:hAnsi="Calibri" w:cs="Times New Roman"/>
          <w:i/>
          <w:sz w:val="20"/>
          <w:szCs w:val="20"/>
          <w:lang w:val="en-US"/>
        </w:rPr>
        <w:t>et al.</w:t>
      </w:r>
      <w:r w:rsidRPr="00946649">
        <w:rPr>
          <w:rFonts w:ascii="Calibri" w:hAnsi="Calibri" w:cs="Times New Roman"/>
          <w:sz w:val="20"/>
          <w:szCs w:val="20"/>
          <w:lang w:val="en-US"/>
        </w:rPr>
        <w:t xml:space="preserve">, 2012). </w:t>
      </w:r>
      <w:r w:rsidRPr="00946649">
        <w:rPr>
          <w:rFonts w:ascii="Calibri" w:hAnsi="Calibri" w:cs="Times New Roman"/>
          <w:color w:val="000000"/>
          <w:sz w:val="20"/>
          <w:szCs w:val="20"/>
          <w:lang w:val="en-US"/>
        </w:rPr>
        <w:t xml:space="preserve">Changes in the hydrological cycle caused by the massive irrigation led to a significant decrease of river runoff, changes in the area of lakes, and rise of groundwater levels. Hydrological changes, including desiccation of the Aral Sea, basin-wide land-use and </w:t>
      </w:r>
      <w:r w:rsidRPr="00946649">
        <w:rPr>
          <w:rFonts w:ascii="Calibri" w:hAnsi="Calibri" w:cs="Times New Roman"/>
          <w:sz w:val="20"/>
          <w:szCs w:val="20"/>
          <w:lang w:val="en-US"/>
        </w:rPr>
        <w:t xml:space="preserve">land-cover changes, as well as the degradation of the Aral Sea have strongly contributed to climate change in the region </w:t>
      </w:r>
      <w:r>
        <w:rPr>
          <w:rFonts w:ascii="Calibri" w:hAnsi="Calibri" w:cs="Times New Roman"/>
          <w:sz w:val="20"/>
          <w:szCs w:val="20"/>
          <w:lang w:val="en-US"/>
        </w:rPr>
        <w:fldChar w:fldCharType="begin" w:fldLock="1"/>
      </w:r>
      <w:r>
        <w:rPr>
          <w:rFonts w:ascii="Calibri" w:hAnsi="Calibri" w:cs="Times New Roman"/>
          <w:sz w:val="20"/>
          <w:szCs w:val="20"/>
          <w:lang w:val="en-US"/>
        </w:rPr>
        <w:instrText>ADDIN CSL_CITATION { "citationItems" : [ { "id" : "ITEM-1", "itemData" : { "abstract" : "AbstractThe Aral Sea is a huge terminal lake located among the deserts of Central Asia. Over the past 10 millennia, it has repeatedly filled and dried, owing both to natural and human forces. The most recent desiccation started in the early 1960s and owes overwhelmingly to the expansion of irrigation that has drained its two tributary rivers. Lake level has fallen 23 m, area shrunk 74%, volume decreased 90%, and salinity grew from 10 to more than 100g/l, causing negative ecological changes, including decimation of native fish species, initiation of dust/salt storms, degradation of deltaic biotic communities, and climate change around the former shoreline. The population residing around the lake has also been negatively impacted. There is little hope in the foreseeable future to fully restore the Aral Sea, but measures to preserve/rehabilitate parts of the water body and the deltas are feasible.", "author" : [ { "dropping-particle" : "", "family" : "Micklin", "given" : "Philip", "non-dropping-particle" : "", "parse-names" : false, "suffix" : "" } ], "container-title" : "ANNUAL REVIEW OF EARTH AND PLANETARY SCIENCES", "id" : "ITEM-1", "issued" : { "date-parts" : [ [ "2007" ] ] }, "page" : "47-72", "title" : "The Aral Sea disaster", "type" : "article-journal", "volume" : "35" }, "uris" : [ "http://www.mendeley.com/documents/?uuid=f78a2387-93c4-4dca-87cb-451917dd40c7" ] } ], "mendeley" : { "formattedCitation" : "(Micklin, 2007)", "plainTextFormattedCitation" : "(Micklin, 2007)", "previouslyFormattedCitation" : "(Micklin, 2007)" }, "properties" : {  }, "schema" : "https://github.com/citation-style-language/schema/raw/master/csl-citation.json" }</w:instrText>
      </w:r>
      <w:r>
        <w:rPr>
          <w:rFonts w:ascii="Calibri" w:hAnsi="Calibri" w:cs="Times New Roman"/>
          <w:sz w:val="20"/>
          <w:szCs w:val="20"/>
          <w:lang w:val="en-US"/>
        </w:rPr>
        <w:fldChar w:fldCharType="separate"/>
      </w:r>
      <w:r w:rsidRPr="002F1911">
        <w:rPr>
          <w:rFonts w:ascii="Calibri" w:hAnsi="Calibri" w:cs="Times New Roman"/>
          <w:sz w:val="20"/>
          <w:szCs w:val="20"/>
          <w:lang w:val="en-US"/>
        </w:rPr>
        <w:t>(</w:t>
      </w:r>
      <w:r w:rsidRPr="00011DBB">
        <w:rPr>
          <w:rFonts w:ascii="Calibri" w:hAnsi="Calibri" w:cs="Times New Roman"/>
          <w:sz w:val="20"/>
          <w:szCs w:val="20"/>
          <w:lang w:val="en-US"/>
        </w:rPr>
        <w:t>Lioubimtseva, 2015</w:t>
      </w:r>
      <w:r>
        <w:rPr>
          <w:rFonts w:ascii="Calibri" w:hAnsi="Calibri" w:cs="Times New Roman"/>
          <w:sz w:val="20"/>
          <w:szCs w:val="20"/>
          <w:lang w:val="en-US"/>
        </w:rPr>
        <w:t xml:space="preserve">; </w:t>
      </w:r>
      <w:r w:rsidRPr="002F1911">
        <w:rPr>
          <w:rFonts w:ascii="Calibri" w:hAnsi="Calibri" w:cs="Times New Roman"/>
          <w:sz w:val="20"/>
          <w:szCs w:val="20"/>
          <w:lang w:val="en-US"/>
        </w:rPr>
        <w:t>Micklin, 2007</w:t>
      </w:r>
      <w:r>
        <w:rPr>
          <w:rFonts w:ascii="Calibri" w:hAnsi="Calibri" w:cs="Times New Roman"/>
          <w:sz w:val="20"/>
          <w:szCs w:val="20"/>
          <w:lang w:val="en-US"/>
        </w:rPr>
        <w:fldChar w:fldCharType="end"/>
      </w:r>
      <w:r>
        <w:rPr>
          <w:rFonts w:ascii="Calibri" w:hAnsi="Calibri" w:cs="Times New Roman"/>
          <w:sz w:val="20"/>
          <w:szCs w:val="20"/>
          <w:lang w:val="en-US"/>
        </w:rPr>
        <w:fldChar w:fldCharType="begin" w:fldLock="1"/>
      </w:r>
      <w:r>
        <w:rPr>
          <w:rFonts w:ascii="Calibri" w:hAnsi="Calibri" w:cs="Times New Roman"/>
          <w:sz w:val="20"/>
          <w:szCs w:val="20"/>
          <w:lang w:val="en-US"/>
        </w:rPr>
        <w:instrText>ADDIN CSL_CITATION { "citationItems" : [ { "id" : "ITEM-1", "itemData" : { "DOI" : "10.1007/s12665-014-3104-1", "ISBN" : "1866-6280", "ISSN" : "18666299", "abstract" : "Vulnerability to climate change impacts is defined by three dimensions of human\u2013environmental systems, such as exposure, sensitivity, and adaptive capacity. Climate change affects various aspects of human\u2013environmental interactions, such as water stress, food security, human health, and well-being at multiple spatial and temporal scales. However, the existing protocols of vulnerability assessment fail to incorporate the multitude of scales associated with climate change processes. Changing trends in the Aral Sea basin are driven by multiple interconnected factors, such as changes in the global atmospheric circulation associated with the GHG-enhanced warming, regional hydrological and hydrometeorological changes caused by mountain-glacial melting and massive irrigation, land-use and land-cover changes, as well as hydrological, biogeochemical, and meso- and microclimatic changes in the remains of the Aral Sea and its exposed dry bottom. This review examines the role of scale in the assessment human vulnerability to climate change and offers a multi-scale approach to vulnerability assessment. In addition to the global climate change impacts, it takes into account regional and local land-use and land-cover changes, social, cultural, political, and institutional factors.", "author" : [ { "dropping-particle" : "", "family" : "Lioubimtseva", "given" : "Elena", "non-dropping-particle" : "", "parse-names" : false, "suffix" : "" } ], "container-title" : "Environmental Earth Sciences", "id" : "ITEM-1", "issue" : "2", "issued" : { "date-parts" : [ [ "2015" ] ] }, "note" : "NULL", "page" : "719-729", "title" : "A multi-scale assessment of human vulnerability to climate change in the Aral Sea basin", "type" : "article-journal", "volume" : "73" }, "uris" : [ "http://www.mendeley.com/documents/?uuid=0e8f6896-cbb8-4286-b3da-487425fc3ff2" ] } ], "mendeley" : { "formattedCitation" : "(Lioubimtseva, 2015)", "plainTextFormattedCitation" : "(Lioubimtseva, 2015)", "previouslyFormattedCitation" : "(Lioubimtseva, 2015)" }, "properties" : {  }, "schema" : "https://github.com/citation-style-language/schema/raw/master/csl-citation.json" }</w:instrText>
      </w:r>
      <w:r>
        <w:rPr>
          <w:rFonts w:ascii="Calibri" w:hAnsi="Calibri" w:cs="Times New Roman"/>
          <w:sz w:val="20"/>
          <w:szCs w:val="20"/>
          <w:lang w:val="en-US"/>
        </w:rPr>
        <w:fldChar w:fldCharType="separate"/>
      </w:r>
      <w:r w:rsidRPr="00011DBB">
        <w:rPr>
          <w:rFonts w:ascii="Calibri" w:hAnsi="Calibri" w:cs="Times New Roman"/>
          <w:sz w:val="20"/>
          <w:szCs w:val="20"/>
          <w:lang w:val="en-US"/>
        </w:rPr>
        <w:t>)</w:t>
      </w:r>
      <w:r>
        <w:rPr>
          <w:rFonts w:ascii="Calibri" w:hAnsi="Calibri" w:cs="Times New Roman"/>
          <w:sz w:val="20"/>
          <w:szCs w:val="20"/>
          <w:lang w:val="en-US"/>
        </w:rPr>
        <w:fldChar w:fldCharType="end"/>
      </w:r>
      <w:r w:rsidRPr="00946649">
        <w:rPr>
          <w:rFonts w:ascii="Calibri" w:hAnsi="Calibri" w:cs="Times New Roman"/>
          <w:sz w:val="20"/>
          <w:szCs w:val="20"/>
          <w:lang w:val="en-US"/>
        </w:rPr>
        <w:t xml:space="preserve">. </w:t>
      </w:r>
      <w:r w:rsidRPr="00946649">
        <w:rPr>
          <w:rFonts w:ascii="Calibri" w:eastAsia="Times New Roman" w:hAnsi="Calibri" w:cs="Times New Roman"/>
          <w:sz w:val="20"/>
          <w:szCs w:val="20"/>
          <w:lang w:val="en-US"/>
        </w:rPr>
        <w:t xml:space="preserve">Dust storms, with dust contaminated by fertilizers, pesticides, heavy metals, and other chemicals; water and wind erosion; widespread land degradation; water pollution; and frequent droughts have negatively impacted populations’ health </w:t>
      </w:r>
      <w:r>
        <w:rPr>
          <w:rFonts w:ascii="Calibri" w:eastAsia="Times New Roman" w:hAnsi="Calibri" w:cs="Times New Roman"/>
          <w:sz w:val="20"/>
          <w:szCs w:val="20"/>
          <w:lang w:val="en-US"/>
        </w:rPr>
        <w:fldChar w:fldCharType="begin" w:fldLock="1"/>
      </w:r>
      <w:r>
        <w:rPr>
          <w:rFonts w:ascii="Calibri" w:eastAsia="Times New Roman" w:hAnsi="Calibri" w:cs="Times New Roman"/>
          <w:sz w:val="20"/>
          <w:szCs w:val="20"/>
          <w:lang w:val="en-US"/>
        </w:rPr>
        <w:instrText>ADDIN CSL_CITATION { "citationItems" : [ { "id" : "ITEM-1", "itemData" : { "abstract" : "The deterioration of human health with increasing infant mortality rate, declining life expectancy at birth and increasing prevalence of serious infectious diseases in Russia and other former Soviet Republics is thought to be due to a combination of several factors such as inadequate nutrition, poor sanitation, collapse of the health care system and pollution from Soviet agriculture and industries. In the Aral Sea region in Kazakhstan, the environmental problems are of near catastrophic proportions. As a result of the implementation of a massive irrigation scheme to support the cotton fields in the former desert land, the water flow to the Aral Sea was reduced to less than half. Industrial pollutants such as PCB-compounds and heavy metals, but also the use of large quantities of pesticides to control parasites and weeds have accumulated not only in water, but also in soil and have been deposited over large areas by atmospheric transport to enter the food chain leading to humans. In a study of 15 children and of an additional 12 children referred from the region of the Aral Sea to the National Children's Rehabilitation Center in Almaty with symptoms and signs of 'ecological disease', we have found that the concentration of PCB compounds in the blood lipids is elevated in relation to healthy Swedish children. In addition, the blood lipid concentration of the beta-isomer of the hexachlorocyclohexanes was extremely high and of DDT-compounds was elevated up to 20 time</w:instrText>
      </w:r>
      <w:r w:rsidRPr="00AC4B8E">
        <w:rPr>
          <w:rFonts w:ascii="Calibri" w:eastAsia="Times New Roman" w:hAnsi="Calibri" w:cs="Times New Roman"/>
          <w:sz w:val="20"/>
          <w:szCs w:val="20"/>
          <w:lang w:val="es-ES"/>
        </w:rPr>
        <w:instrText>s. The concentrations of lead in red blood cells was moderately elevated and that of cadmium slightly elevated compared to the findings in Stockholm children. To study the role of these pollutants in the diseases found in children from the Aral Sea region accurate epidemiological studies have to be performed.", "author" : [ { "dropping-particle" : "", "family" : "Jensena", "given" : "S", "non-dropping-particle" : "", "parse-names" : false, "suffix" : "" }, { "dropping-particle" : "", "family" : "Mazhitova", "given" : "Z", "non-dropping-particle" : "", "parse-names" : false, "suffix" : "" }, { "dropping-particle" : "", "family" : "Zetterstrom", "given" : "R", "non-dropping-particle" : "", "parse-names" : false, "suffix" : "" } ], "container-title" : "Science of the Total Environment", "id" : "ITEM-1", "issue" : "2-3", "issued" : { "date-parts" : [ [ "1997" ] ] }, "note" : "NULL", "page" : "187-193", "title" : "Environmental pollution and child health in the Aral Sea region in Kazakhstan", "type" : "article-journal", "volume" : "206" }, "uris" : [ "http://www.mendeley.com/documents/?uuid=d8cfb5f3-c735-46f9-b135-0eaf34d890fa" ] } ], "mendeley" : { "formattedCitation" : "(Jensena, Mazhitova, &amp; Zetterstrom, 1997)", "plainTextFormattedCitation" : "(Jensena, Mazhitova, &amp; Zetterstrom, 1997)", "previouslyFormattedCitation" : "(Jensena, Mazhitova, &amp; Zetterstrom, 1997)"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AC4B8E">
        <w:rPr>
          <w:rFonts w:ascii="Calibri" w:eastAsia="Times New Roman" w:hAnsi="Calibri" w:cs="Times New Roman"/>
          <w:sz w:val="20"/>
          <w:szCs w:val="20"/>
          <w:lang w:val="es-ES"/>
        </w:rPr>
        <w:t xml:space="preserve">(Jensena </w:t>
      </w:r>
      <w:r w:rsidR="00F41221" w:rsidRPr="00F41221">
        <w:rPr>
          <w:rFonts w:ascii="Calibri" w:eastAsia="Times New Roman" w:hAnsi="Calibri" w:cs="Times New Roman"/>
          <w:i/>
          <w:sz w:val="20"/>
          <w:szCs w:val="20"/>
          <w:lang w:val="es-ES"/>
        </w:rPr>
        <w:t>et al.</w:t>
      </w:r>
      <w:r w:rsidRPr="00AC4B8E">
        <w:rPr>
          <w:rFonts w:ascii="Calibri" w:eastAsia="Times New Roman" w:hAnsi="Calibri" w:cs="Times New Roman"/>
          <w:sz w:val="20"/>
          <w:szCs w:val="20"/>
          <w:lang w:val="es-ES"/>
        </w:rPr>
        <w:t xml:space="preserve">, 1997; </w:t>
      </w:r>
      <w:r>
        <w:rPr>
          <w:rFonts w:ascii="Calibri" w:eastAsia="Times New Roman" w:hAnsi="Calibri" w:cs="Times New Roman"/>
          <w:sz w:val="20"/>
          <w:szCs w:val="20"/>
          <w:lang w:val="en-US"/>
        </w:rPr>
        <w:fldChar w:fldCharType="end"/>
      </w:r>
      <w:r>
        <w:rPr>
          <w:rFonts w:ascii="Calibri" w:eastAsia="Times New Roman" w:hAnsi="Calibri" w:cs="Times New Roman"/>
          <w:sz w:val="20"/>
          <w:szCs w:val="20"/>
          <w:lang w:val="en-US"/>
        </w:rPr>
        <w:fldChar w:fldCharType="begin" w:fldLock="1"/>
      </w:r>
      <w:r w:rsidRPr="00AC4B8E">
        <w:rPr>
          <w:rFonts w:ascii="Calibri" w:eastAsia="Times New Roman" w:hAnsi="Calibri" w:cs="Times New Roman"/>
          <w:sz w:val="20"/>
          <w:szCs w:val="20"/>
          <w:lang w:val="es-ES"/>
        </w:rPr>
        <w:instrText>ADDIN CSL_CITATION { "citationItems" : [ { "id" : "ITEM-1", "itemData" : { "DOI" : "10.1111/1475-4959.04976", "ISBN" : "0016-7398", "ISSN" : "0016-7398", "abstract" : "The drying up of the Aral Sea has been described as one of the most staggering environmental disasters of the twentieth century. Over the last 40 years over 36 000 km2 of the former seabed have been exposed, creating a potentially significant aeolian dust source. It is widely believed, but little researched, that increased dust storm activity in the region has had a major impact on human health. In this paper we report the findings of a study into the link between dust exposure and respiratory health amongst children in the Autonomous Republic of Karakalpakstan, Uzbekistan located on the southern shore of the Aral Sea. The findings indicate that dust deposition rates across the region are high, with sites located near the former shore of the sea being the worst affected. For these northerly regions the former bed of the Aral Sea is the most likely source of dust. The situation for the rest of th</w:instrText>
      </w:r>
      <w:r w:rsidRPr="0028071A">
        <w:rPr>
          <w:rFonts w:ascii="Calibri" w:eastAsia="Times New Roman" w:hAnsi="Calibri" w:cs="Times New Roman"/>
          <w:sz w:val="20"/>
          <w:szCs w:val="20"/>
          <w:lang w:val="es-ES"/>
        </w:rPr>
        <w:instrText>e count</w:instrText>
      </w:r>
      <w:r w:rsidRPr="001A3F26">
        <w:rPr>
          <w:rFonts w:ascii="Calibri" w:eastAsia="Times New Roman" w:hAnsi="Calibri" w:cs="Times New Roman"/>
          <w:sz w:val="20"/>
          <w:szCs w:val="20"/>
          <w:lang w:val="es-ES"/>
        </w:rPr>
        <w:instrText>ry appears to be far more complex. In these regions it appears that local sources and more distant sources to the south and south-west represent significant sediment providers, particularly in the early summer. Provisional analysis of the respiratory health data suggests that children living in the north of the country, where aeolian dust deposition rates are greater, show a lower frequency of respiratory problems. This inverse relationship requires further investigation, but highlights the complexities of environmental and human health inter-relationships.", "author" : [ { "dropping-particle" : "", "family" : "Wiggs et al", "given" : "", "non-dropping-particle" : "", "parse-names" : false, "suffix" : "" } ], "container-title" : "The geographical journal", "id" : "ITEM-1", "issue" : "2", "issued" : { "date-parts" : [ [ "2003" ] ] }, "note" : "NULL", "page" : "142-157", "title" : "The dynamics and characteristics of aeolian dust in dryland Central Asia: possible impacts on human exposure and respiratory health in the Aral Sea basin", "type" : "article-journal", "volume" : "169" }, "uris" : [ "http://www.mendeley.com/documents/?uuid=383f5c2e-4ea3-4dfa-aaf9-aaf4699db8fb" ] } ], "mendeley" : { "formattedCitation" : "(Wiggs et al, 2003)", "plainTextFormattedCitation" : "(Wiggs et al, 2003)", "previouslyFormattedCitation" : "(Wiggs et al, 2003)"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1A3F26">
        <w:rPr>
          <w:rFonts w:ascii="Calibri" w:eastAsia="Times New Roman" w:hAnsi="Calibri" w:cs="Times New Roman"/>
          <w:sz w:val="20"/>
          <w:szCs w:val="20"/>
          <w:lang w:val="es-ES"/>
        </w:rPr>
        <w:t xml:space="preserve">Wiggs </w:t>
      </w:r>
      <w:r w:rsidRPr="001A3F26">
        <w:rPr>
          <w:rFonts w:ascii="Calibri" w:eastAsia="Times New Roman" w:hAnsi="Calibri" w:cs="Times New Roman"/>
          <w:i/>
          <w:sz w:val="20"/>
          <w:szCs w:val="20"/>
          <w:lang w:val="es-ES"/>
        </w:rPr>
        <w:t>et al</w:t>
      </w:r>
      <w:r w:rsidR="0028071A" w:rsidRPr="001A3F26">
        <w:rPr>
          <w:rFonts w:ascii="Calibri" w:eastAsia="Times New Roman" w:hAnsi="Calibri" w:cs="Times New Roman"/>
          <w:i/>
          <w:sz w:val="20"/>
          <w:szCs w:val="20"/>
          <w:lang w:val="es-ES"/>
        </w:rPr>
        <w:t>.</w:t>
      </w:r>
      <w:r w:rsidRPr="001A3F26">
        <w:rPr>
          <w:rFonts w:ascii="Calibri" w:eastAsia="Times New Roman" w:hAnsi="Calibri" w:cs="Times New Roman"/>
          <w:sz w:val="20"/>
          <w:szCs w:val="20"/>
          <w:lang w:val="es-ES"/>
        </w:rPr>
        <w:t>, 2003)</w:t>
      </w:r>
      <w:r>
        <w:rPr>
          <w:rFonts w:ascii="Calibri" w:eastAsia="Times New Roman" w:hAnsi="Calibri" w:cs="Times New Roman"/>
          <w:sz w:val="20"/>
          <w:szCs w:val="20"/>
          <w:lang w:val="en-US"/>
        </w:rPr>
        <w:fldChar w:fldCharType="end"/>
      </w:r>
      <w:r w:rsidRPr="001A3F26">
        <w:rPr>
          <w:rFonts w:ascii="Calibri" w:eastAsia="Times New Roman" w:hAnsi="Calibri" w:cs="Times New Roman"/>
          <w:sz w:val="20"/>
          <w:szCs w:val="20"/>
          <w:lang w:val="es-ES"/>
        </w:rPr>
        <w:t>, agricultural productivity and economic development in the area (</w:t>
      </w:r>
      <w:r>
        <w:rPr>
          <w:rFonts w:ascii="Calibri" w:eastAsia="Times New Roman" w:hAnsi="Calibri" w:cs="Times New Roman"/>
          <w:sz w:val="20"/>
          <w:szCs w:val="20"/>
          <w:lang w:val="en-US"/>
        </w:rPr>
        <w:fldChar w:fldCharType="begin" w:fldLock="1"/>
      </w:r>
      <w:r w:rsidRPr="001A3F26">
        <w:rPr>
          <w:rFonts w:ascii="Calibri" w:eastAsia="Times New Roman" w:hAnsi="Calibri" w:cs="Times New Roman"/>
          <w:sz w:val="20"/>
          <w:szCs w:val="20"/>
          <w:lang w:val="es-ES"/>
        </w:rPr>
        <w:instrText>ADDIN CSL_CITATION { "citationItems" : [ { "id" : "ITEM-1", "itemData" : { "DOI" : "10.1007/s12665-014-3104-1", "ISBN" : "1866-6280", "ISSN" : "18666299", "abstract" : "Vulnerability to climate change impacts is defined by three dimensions of human\u2013environmental systems, such as exposure, sensitivity, and adaptive capacity. Climate change affects various aspects of human\u2013environmental interactions, such as water stress, food security, human health, and well-being at multiple spatial and temporal scales. However, the existing protocols of vulnerability assessment fail to incorporate the multitude of scales associated with climate change processes. Changing trends in the Aral Sea basin are driven by multiple interconnected factors, such as changes in the global atmospheric circulation associated with the GHG-enhanced warming, regional hydrological and hydrometeorological changes caused by mountain-glacial melting and massive irrigation, land-use and land-cover changes, as well as hydrological, biogeochemical, and meso- and microclimatic changes in the remains of the Aral Sea and its exposed dry bottom. This review examines the role of scale in the assessment human vulnerability to climate change and offers a multi-scale approach to vulnerability assessment. In addition to the global climate change impacts, it takes into account regional and local land-use and land-cover changes, soc</w:instrText>
      </w:r>
      <w:r w:rsidRPr="00066BDD">
        <w:rPr>
          <w:rFonts w:ascii="Calibri" w:eastAsia="Times New Roman" w:hAnsi="Calibri" w:cs="Times New Roman"/>
          <w:sz w:val="20"/>
          <w:szCs w:val="20"/>
        </w:rPr>
        <w:instrText>i</w:instrText>
      </w:r>
      <w:r>
        <w:rPr>
          <w:rFonts w:ascii="Calibri" w:eastAsia="Times New Roman" w:hAnsi="Calibri" w:cs="Times New Roman"/>
          <w:sz w:val="20"/>
          <w:szCs w:val="20"/>
          <w:lang w:val="en-US"/>
        </w:rPr>
        <w:instrText>al, cultural, political, and institutional factors.", "author" : [ { "dropping-particle" : "", "family" : "Lioubimtseva", "given" : "Elena", "non-dropping-particle" : "", "parse-names" : false, "suffix" : "" } ], "container-title" : "Environmental Earth Sciences", "id" : "ITEM-1", "issue" : "2", "issued" : { "date-parts" : [ [ "2015" ] ] }, "note" : "NULL", "page" : "719-729", "title" : "A multi-scale assessment of human vulnerability to climate change in the Aral Sea basin", "type" : "article-journal", "volume" : "73" }, "uris" : [ "http://www.mendeley.com/documents/?uuid=0e8f6896-cbb8-4286-b3da-487425fc3ff2" ] } ], "mendeley" : { "formattedCitation" : "(Lioubimtseva, 2015)", "plainTextFormattedCitation" : "(Lioubimtseva, 2015)", "previouslyFormattedCitation" : "(Lioubimtseva, 2015)"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AE7715">
        <w:rPr>
          <w:rFonts w:ascii="Calibri" w:eastAsia="Times New Roman" w:hAnsi="Calibri" w:cs="Times New Roman"/>
          <w:sz w:val="20"/>
          <w:szCs w:val="20"/>
          <w:lang w:val="en-US"/>
        </w:rPr>
        <w:t>Cai</w:t>
      </w:r>
      <w:r w:rsidR="00AA0F46">
        <w:rPr>
          <w:rFonts w:ascii="Calibri" w:eastAsia="Times New Roman" w:hAnsi="Calibri" w:cs="Times New Roman"/>
          <w:sz w:val="20"/>
          <w:szCs w:val="20"/>
          <w:lang w:val="en-US"/>
        </w:rPr>
        <w:t xml:space="preserve"> </w:t>
      </w:r>
      <w:r w:rsidR="00AA0F46" w:rsidRPr="005C5507">
        <w:rPr>
          <w:rFonts w:ascii="Calibri" w:eastAsia="Times New Roman" w:hAnsi="Calibri" w:cs="Times New Roman"/>
          <w:i/>
          <w:sz w:val="20"/>
          <w:szCs w:val="20"/>
          <w:lang w:val="en-US"/>
        </w:rPr>
        <w:t>et al.</w:t>
      </w:r>
      <w:r w:rsidRPr="00AE7715">
        <w:rPr>
          <w:rFonts w:ascii="Calibri" w:eastAsia="Times New Roman" w:hAnsi="Calibri" w:cs="Times New Roman"/>
          <w:sz w:val="20"/>
          <w:szCs w:val="20"/>
          <w:lang w:val="en-US"/>
        </w:rPr>
        <w:t>, 2003</w:t>
      </w:r>
      <w:r>
        <w:rPr>
          <w:rFonts w:ascii="Calibri" w:eastAsia="Times New Roman" w:hAnsi="Calibri" w:cs="Times New Roman"/>
          <w:sz w:val="20"/>
          <w:szCs w:val="20"/>
          <w:lang w:val="en-US"/>
        </w:rPr>
        <w:t xml:space="preserve">; </w:t>
      </w:r>
      <w:r w:rsidRPr="00AE7715">
        <w:rPr>
          <w:rFonts w:ascii="Calibri" w:eastAsia="Times New Roman" w:hAnsi="Calibri" w:cs="Times New Roman"/>
          <w:sz w:val="20"/>
          <w:szCs w:val="20"/>
          <w:lang w:val="en-US"/>
        </w:rPr>
        <w:t>Lioubimtseva, 2015</w:t>
      </w:r>
      <w:r>
        <w:rPr>
          <w:rFonts w:ascii="Calibri" w:eastAsia="Times New Roman" w:hAnsi="Calibri" w:cs="Times New Roman"/>
          <w:sz w:val="20"/>
          <w:szCs w:val="20"/>
          <w:lang w:val="en-US"/>
        </w:rPr>
        <w:fldChar w:fldCharType="end"/>
      </w:r>
      <w:r>
        <w:rPr>
          <w:rFonts w:ascii="Calibri" w:eastAsia="Times New Roman" w:hAnsi="Calibri" w:cs="Times New Roman"/>
          <w:sz w:val="20"/>
          <w:szCs w:val="20"/>
          <w:lang w:val="en-US"/>
        </w:rPr>
        <w:fldChar w:fldCharType="begin" w:fldLock="1"/>
      </w:r>
      <w:r>
        <w:rPr>
          <w:rFonts w:ascii="Calibri" w:eastAsia="Times New Roman" w:hAnsi="Calibri" w:cs="Times New Roman"/>
          <w:sz w:val="20"/>
          <w:szCs w:val="20"/>
          <w:lang w:val="en-US"/>
        </w:rPr>
        <w:instrText>ADDIN CSL_CITATION { "citationItems" : [ { "id" : "ITEM-1", "itemData" : { "author" : [ { "dropping-particle" : "", "family" : "Cai", "given" : "Ximing", "non-dropping-particle" : "", "parse-names" : false, "suffix" : "" }, { "dropping-particle" : "", "family" : "McKinney", "given" : "Daene", "non-dropping-particle" : "", "parse-names" : false, "suffix" : "" }, { "dropping-particle" : "", "family" : "Rosegrant", "given" : "Mark", "non-dropping-particle" : "", "parse-names" : false, "suffix" : "" } ], "container-title" : "Agricultural Systems", "id" : "ITEM-1", "issued" : { "date-parts" : [ [ "2003" ] ] }, "note" : "NULL", "page" : "1043-1066", "title" : "Sustainability Analysis for Irrigation Water Management in the Aral Sea Region", "type" : "article-journal", "volume" : "76" }, "uris" : [ "http://www.mendeley.com/documents/?uuid=d4959f11-5b25-48bb-937a-c11f0278aad9" ] } ], "mendeley" : { "formattedCitation" : "(Cai, McKinney, &amp; Rosegrant, 2003)", "plainTextFormattedCitation" : "(Cai, McKinney, &amp; Rosegrant, 2003)", "previouslyFormattedCitation" : "(Cai, McKinney, &amp; Rosegrant, 2003)"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AE7715">
        <w:rPr>
          <w:rFonts w:ascii="Calibri" w:eastAsia="Times New Roman" w:hAnsi="Calibri" w:cs="Times New Roman"/>
          <w:sz w:val="20"/>
          <w:szCs w:val="20"/>
          <w:lang w:val="en-US"/>
        </w:rPr>
        <w:t>)</w:t>
      </w:r>
      <w:r>
        <w:rPr>
          <w:rFonts w:ascii="Calibri" w:eastAsia="Times New Roman" w:hAnsi="Calibri" w:cs="Times New Roman"/>
          <w:sz w:val="20"/>
          <w:szCs w:val="20"/>
          <w:lang w:val="en-US"/>
        </w:rPr>
        <w:fldChar w:fldCharType="end"/>
      </w:r>
      <w:r w:rsidRPr="00946649">
        <w:rPr>
          <w:rFonts w:ascii="Calibri" w:eastAsia="Times New Roman" w:hAnsi="Calibri" w:cs="Times New Roman"/>
          <w:sz w:val="20"/>
          <w:szCs w:val="20"/>
          <w:lang w:val="en-US"/>
        </w:rPr>
        <w:t>. In Central Asia as a whole, access to improved drinking water declined from 57 % in 1990 to 50 % in 2013 (</w:t>
      </w:r>
      <w:r>
        <w:rPr>
          <w:rFonts w:ascii="Calibri" w:eastAsia="Times New Roman" w:hAnsi="Calibri" w:cs="Times New Roman"/>
          <w:sz w:val="20"/>
          <w:szCs w:val="20"/>
          <w:lang w:val="en-US"/>
        </w:rPr>
        <w:fldChar w:fldCharType="begin" w:fldLock="1"/>
      </w:r>
      <w:r>
        <w:rPr>
          <w:rFonts w:ascii="Calibri" w:eastAsia="Times New Roman" w:hAnsi="Calibri" w:cs="Times New Roman"/>
          <w:sz w:val="20"/>
          <w:szCs w:val="20"/>
          <w:lang w:val="en-US"/>
        </w:rPr>
        <w:instrText>ADDIN CSL_CITATION { "citationItems" : [ { "id" : "ITEM-1", "itemData" : { "DOI" : "10.1007/s12665-016-5409-8", "ISSN" : "1866-6280", "author" : [ { "dropping-particle" : "", "family" : "Abdullaev", "given" : "Iskandar", "non-dropping-particle" : "", "parse-names" : false, "suffix" : "" }, { "dropping-particle" : "", "family" : "Rakhmatullaev", "given" : "Shavkat", "non-dropping-particle" : "", "parse-names" : false, "suffix" : "" } ], "container-title" : "Environmental Earth Sciences", "id" : "ITEM-1", "issue" : "10", "issued" : { "date-parts" : [ [ "2016" ] ] }, "note" : "NULL", "page" : "870", "publisher" : "Springer Berlin Heidelberg", "title" : "Setting up the agenda for water reforms in Central Asia: Does the nexus approach help?", "type" : "article-journal", "volume" : "75" }, "uris" : [ "http://www.mendeley.com/documents/?uuid=1656bf92-1f99-4ce2-a2c0-6b8176afee10" ] } ], "mendeley" : { "formattedCitation" : "(Abdullaev &amp; Rakhmatullaev, 2016)", "plainTextFormattedCitation" : "(Abdullaev &amp; Rakhmatullaev, 2016)", "previouslyFormattedCitation" : "(Abdullaev &amp; Rakhmatullaev, 2016)"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4F1C97">
        <w:rPr>
          <w:rFonts w:ascii="Calibri" w:eastAsia="Times New Roman" w:hAnsi="Calibri" w:cs="Times New Roman"/>
          <w:sz w:val="20"/>
          <w:szCs w:val="20"/>
          <w:lang w:val="en-US"/>
        </w:rPr>
        <w:t>Abdullaev &amp; Rakhmatullaev, 2016)</w:t>
      </w:r>
      <w:r>
        <w:rPr>
          <w:rFonts w:ascii="Calibri" w:eastAsia="Times New Roman" w:hAnsi="Calibri" w:cs="Times New Roman"/>
          <w:sz w:val="20"/>
          <w:szCs w:val="20"/>
          <w:lang w:val="en-US"/>
        </w:rPr>
        <w:fldChar w:fldCharType="end"/>
      </w:r>
      <w:r w:rsidRPr="00946649">
        <w:rPr>
          <w:rFonts w:ascii="Calibri" w:eastAsia="Times New Roman" w:hAnsi="Calibri" w:cs="Times New Roman"/>
          <w:sz w:val="20"/>
          <w:szCs w:val="20"/>
          <w:lang w:val="en-US"/>
        </w:rPr>
        <w:t xml:space="preserve">. </w:t>
      </w:r>
      <w:r>
        <w:rPr>
          <w:rFonts w:ascii="Calibri" w:eastAsia="Times New Roman" w:hAnsi="Calibri" w:cs="Times New Roman"/>
          <w:sz w:val="20"/>
          <w:szCs w:val="20"/>
          <w:lang w:val="en-US"/>
        </w:rPr>
        <w:fldChar w:fldCharType="begin" w:fldLock="1"/>
      </w:r>
      <w:r>
        <w:rPr>
          <w:rFonts w:ascii="Calibri" w:eastAsia="Times New Roman" w:hAnsi="Calibri" w:cs="Times New Roman"/>
          <w:sz w:val="20"/>
          <w:szCs w:val="20"/>
          <w:lang w:val="en-US"/>
        </w:rPr>
        <w:instrText>ADDIN CSL_CITATION { "citationItems" : [ { "id" : "ITEM-1", "itemData" : { "author" : [ { "dropping-particle" : "", "family" : "Cai", "given" : "Ximing", "non-dropping-particle" : "", "parse-names" : false, "suffix" : "" }, { "dropping-particle" : "", "family" : "McKinney", "given" : "Daene", "non-dropping-particle" : "", "parse-names" : false, "suffix" : "" }, { "dropping-particle" : "", "family" : "Rosegrant", "given" : "Mark", "non-dropping-particle" : "", "parse-names" : false, "suffix" : "" } ], "container-title" : "Agricultural Systems", "id" : "ITEM-1", "issued" : { "date-parts" : [ [ "2003" ] ] }, "note" : "NULL", "page" : "1043-1066", "title" : "Sustainability Analysis for Irrigation Water Management in the Aral Sea Region", "type" : "article-journal", "volume" : "76" }, "uris" : [ "http://www.mendeley.com/documents/?uuid=d4959f11-5b25-48bb-937a-c11f0278aad9" ] } ], "mendeley" : { "formattedCitation" : "(Cai et al., 2003)", "manualFormatting" : "(Cai and co-authors (2003)", "plainTextFormattedCitation" : "(Cai et al., 2003)", "previouslyFormattedCitation" : "(Cai et al., 2003)" }, "properties" : {  }, "schema" : "https://github.com/citation-style-language/schema/raw/master/csl-citation.json" }</w:instrText>
      </w:r>
      <w:r>
        <w:rPr>
          <w:rFonts w:ascii="Calibri" w:eastAsia="Times New Roman" w:hAnsi="Calibri" w:cs="Times New Roman"/>
          <w:sz w:val="20"/>
          <w:szCs w:val="20"/>
          <w:lang w:val="en-US"/>
        </w:rPr>
        <w:fldChar w:fldCharType="separate"/>
      </w:r>
      <w:r>
        <w:rPr>
          <w:rFonts w:ascii="Calibri" w:eastAsia="Times New Roman" w:hAnsi="Calibri" w:cs="Times New Roman"/>
          <w:sz w:val="20"/>
          <w:szCs w:val="20"/>
          <w:lang w:val="en-US"/>
        </w:rPr>
        <w:t>Cai and co-authors</w:t>
      </w:r>
      <w:r w:rsidRPr="00AE7715">
        <w:rPr>
          <w:rFonts w:ascii="Calibri" w:eastAsia="Times New Roman" w:hAnsi="Calibri" w:cs="Times New Roman"/>
          <w:sz w:val="20"/>
          <w:szCs w:val="20"/>
          <w:lang w:val="en-US"/>
        </w:rPr>
        <w:t xml:space="preserve"> </w:t>
      </w:r>
      <w:r>
        <w:rPr>
          <w:rFonts w:ascii="Calibri" w:eastAsia="Times New Roman" w:hAnsi="Calibri" w:cs="Times New Roman"/>
          <w:sz w:val="20"/>
          <w:szCs w:val="20"/>
          <w:lang w:val="en-US"/>
        </w:rPr>
        <w:t>(</w:t>
      </w:r>
      <w:r w:rsidRPr="00AE7715">
        <w:rPr>
          <w:rFonts w:ascii="Calibri" w:eastAsia="Times New Roman" w:hAnsi="Calibri" w:cs="Times New Roman"/>
          <w:sz w:val="20"/>
          <w:szCs w:val="20"/>
          <w:lang w:val="en-US"/>
        </w:rPr>
        <w:t>2003)</w:t>
      </w:r>
      <w:r>
        <w:rPr>
          <w:rFonts w:ascii="Calibri" w:eastAsia="Times New Roman" w:hAnsi="Calibri" w:cs="Times New Roman"/>
          <w:sz w:val="20"/>
          <w:szCs w:val="20"/>
          <w:lang w:val="en-US"/>
        </w:rPr>
        <w:fldChar w:fldCharType="end"/>
      </w:r>
      <w:r w:rsidRPr="00946649">
        <w:rPr>
          <w:rFonts w:ascii="Calibri" w:eastAsia="Times New Roman" w:hAnsi="Calibri" w:cs="Times New Roman"/>
          <w:sz w:val="20"/>
          <w:szCs w:val="20"/>
          <w:lang w:val="en-US"/>
        </w:rPr>
        <w:t xml:space="preserve"> estimate that thirty-five million people have lost access to the lake’s water, fish, reed beds, and transport functions.</w:t>
      </w:r>
    </w:p>
    <w:p w14:paraId="1F9AA162" w14:textId="77777777" w:rsidR="001E43D4" w:rsidRPr="00946649" w:rsidRDefault="001E43D4" w:rsidP="001E43D4">
      <w:pPr>
        <w:rPr>
          <w:rFonts w:ascii="Calibri" w:eastAsia="Times New Roman" w:hAnsi="Calibri" w:cs="Times New Roman"/>
          <w:b/>
          <w:sz w:val="20"/>
          <w:szCs w:val="20"/>
          <w:lang w:val="en-US"/>
        </w:rPr>
      </w:pPr>
      <w:r w:rsidRPr="00946649">
        <w:rPr>
          <w:rFonts w:ascii="Calibri" w:eastAsia="Times New Roman" w:hAnsi="Calibri" w:cs="Times New Roman"/>
          <w:b/>
          <w:sz w:val="20"/>
          <w:szCs w:val="20"/>
          <w:lang w:val="en-US"/>
        </w:rPr>
        <w:t>End of Box 2.3</w:t>
      </w:r>
    </w:p>
    <w:p w14:paraId="0A2E0060" w14:textId="77777777" w:rsidR="001E43D4" w:rsidRPr="00946649" w:rsidRDefault="001E43D4" w:rsidP="001E43D4">
      <w:pPr>
        <w:rPr>
          <w:b/>
          <w:lang w:val="en-US"/>
        </w:rPr>
      </w:pPr>
    </w:p>
    <w:p w14:paraId="21D11933" w14:textId="0D7F2474" w:rsidR="001E43D4" w:rsidRPr="00946649" w:rsidRDefault="001E43D4" w:rsidP="00147745">
      <w:pPr>
        <w:pStyle w:val="Heading3"/>
      </w:pPr>
      <w:bookmarkStart w:id="855" w:name="_Toc502822516"/>
      <w:bookmarkStart w:id="856" w:name="_Toc504380613"/>
      <w:bookmarkStart w:id="857" w:name="_Toc519504487"/>
      <w:r w:rsidRPr="00946649">
        <w:t>Contributions to physical, mental and social dimensions of health</w:t>
      </w:r>
      <w:bookmarkEnd w:id="855"/>
      <w:bookmarkEnd w:id="856"/>
      <w:bookmarkEnd w:id="857"/>
      <w:r w:rsidRPr="00946649" w:rsidDel="001C5A96">
        <w:t xml:space="preserve"> </w:t>
      </w:r>
    </w:p>
    <w:p w14:paraId="6DC08773" w14:textId="77777777" w:rsidR="001E43D4" w:rsidRPr="00946649" w:rsidRDefault="001E43D4" w:rsidP="001E43D4">
      <w:pPr>
        <w:rPr>
          <w:rFonts w:eastAsia="Cambria" w:cs="Cambria"/>
          <w:lang w:val="en-US"/>
        </w:rPr>
      </w:pPr>
      <w:r w:rsidRPr="00946649">
        <w:rPr>
          <w:rFonts w:eastAsia="Cambria" w:cs="Cambria"/>
          <w:lang w:val="en-US"/>
        </w:rPr>
        <w:t xml:space="preserve">The recent state of knowledge review coordinated by the World Health Organization and the Convention on Biological Diversity </w:t>
      </w:r>
      <w:r>
        <w:rPr>
          <w:rFonts w:eastAsia="Cambria" w:cs="Cambria"/>
          <w:lang w:val="en-US"/>
        </w:rPr>
        <w:fldChar w:fldCharType="begin" w:fldLock="1"/>
      </w:r>
      <w:r>
        <w:rPr>
          <w:rFonts w:eastAsia="Cambria" w:cs="Cambria"/>
          <w:lang w:val="en-US"/>
        </w:rPr>
        <w:instrText>ADDIN CSL_CITATION { "citationItems" : [ { "id" : "ITEM-1", "itemData" : { "DOI" : "10.13140/RG.2.1.3679.6565", "ISBN" : "978 924 150 853 7", "author" : [ { "dropping-particle" : "", "family" : "World Health Organization", "given" : "WHO", "non-dropping-particle" : "", "parse-names" : false, "suffix" : "" }, { "dropping-particle" : "", "family" : "Secretariat of the Convention on Biological Diversity", "given" : "CBD", "non-dropping-particle" : "", "parse-names" : false, "suffix" : "" } ], "id" : "ITEM-1", "issued" : { "date-parts" : [ [ "2015" ] ] }, "number-of-pages" : "364", "publisher" : "WHO, CBD", "title" : "Connecting Global Priorities: biodiversity and human health: a state of knowledge review. 1.Biodiversity.", "type" : "book" }, "uris" : [ "http://www.mendeley.com/documents/?uuid=120ec5db-8b79-4f41-ab47-66ca65396b34" ] } ], "mendeley" : { "formattedCitation" : "(World Health Organization &amp; Secretariat of the Convention on Biological Diversity, 2015)", "plainTextFormattedCitation" : "(World Health Organization &amp; Secretariat of the Convention on Biological Diversity, 2015)", "previouslyFormattedCitation" : "(World Health Organization &amp; Secretariat of the Convention on Biological Diversity, 2015)" }, "properties" : {  }, "schema" : "https://github.com/citation-style-language/schema/raw/master/csl-citation.json" }</w:instrText>
      </w:r>
      <w:r>
        <w:rPr>
          <w:rFonts w:eastAsia="Cambria" w:cs="Cambria"/>
          <w:lang w:val="en-US"/>
        </w:rPr>
        <w:fldChar w:fldCharType="separate"/>
      </w:r>
      <w:r w:rsidRPr="00B2307E">
        <w:rPr>
          <w:rFonts w:eastAsia="Cambria" w:cs="Cambria"/>
          <w:lang w:val="en-US"/>
        </w:rPr>
        <w:t>(</w:t>
      </w:r>
      <w:r>
        <w:rPr>
          <w:rFonts w:eastAsia="Cambria" w:cs="Cambria"/>
          <w:lang w:val="en-US"/>
        </w:rPr>
        <w:t>WHO &amp; CBD</w:t>
      </w:r>
      <w:r w:rsidRPr="00B2307E">
        <w:rPr>
          <w:rFonts w:eastAsia="Cambria" w:cs="Cambria"/>
          <w:lang w:val="en-US"/>
        </w:rPr>
        <w:t>, 2015)</w:t>
      </w:r>
      <w:r>
        <w:rPr>
          <w:rFonts w:eastAsia="Cambria" w:cs="Cambria"/>
          <w:lang w:val="en-US"/>
        </w:rPr>
        <w:fldChar w:fldCharType="end"/>
      </w:r>
      <w:r w:rsidRPr="00946649">
        <w:rPr>
          <w:rFonts w:eastAsia="Cambria" w:cs="Cambria"/>
          <w:lang w:val="en-US"/>
        </w:rPr>
        <w:t xml:space="preserve"> provides a detailed global assessment of the interlinkages between biodiversity and human health. The review explores the evidence base across three broad areas of human health outcomes – non-communicable diseases, communicable (i.e. infectious) diseases, and injury – and considers the value of biodiversity to medical science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3140/RG.2.1.3679.6565", "ISBN" : "978 924 150 853 7", "author" : [ { "dropping-particle" : "", "family" : "World Health Organization", "given" : "WHO", "non-dropping-particle" : "", "parse-names" : false, "suffix" : "" }, { "dropping-particle" : "", "family" : "Secretariat of the Convention on Biological Diversity", "given" : "CBD", "non-dropping-particle" : "", "parse-names" : false, "suffix" : "" } ], "id" : "ITEM-1", "issued" : { "date-parts" : [ [ "2015" ] ] }, "number-of-pages" : "364", "publisher" : "WHO, CBD", "title" : "Connecting Global Priorities: biodiversity and human health: a state of knowledge review. 1.Biodiversity.", "type" : "book" }, "uris" : [ "http://www.mendeley.com/documents/?uuid=0e600c4b-eded-43af-8737-500749ea4f1c", "http://www.mendeley.com/documents/?uuid=0c403c2b-b500-4340-969b-46c083ad944f" ] } ], "mendeley" : { "formattedCitation" : "(World Health Organization &amp; Secretariat of the Convention on Biological Diversity, 2015)", "plainTextFormattedCitation" : "(World Health Organization &amp; Secretariat of the Convention on Biological Diversity, 2015)", "previouslyFormattedCitation" : "(World Health Organization &amp; Secretariat of the Convention on Biological Diversity, 2015)" }, "properties" : {  }, "schema" : "https://github.com/citation-style-language/schema/raw/master/csl-citation.json" }</w:instrText>
      </w:r>
      <w:r w:rsidRPr="00946649">
        <w:rPr>
          <w:rFonts w:eastAsia="Cambria" w:cs="Cambria"/>
          <w:lang w:val="en-US"/>
        </w:rPr>
        <w:fldChar w:fldCharType="separate"/>
      </w:r>
      <w:r>
        <w:rPr>
          <w:rFonts w:eastAsia="Cambria" w:cs="Cambria"/>
          <w:lang w:val="en-US"/>
        </w:rPr>
        <w:t>WHO &amp; CBD</w:t>
      </w:r>
      <w:r w:rsidRPr="00946649">
        <w:rPr>
          <w:rFonts w:eastAsia="Cambria" w:cs="Cambria"/>
          <w:lang w:val="en-US"/>
        </w:rPr>
        <w:t>, 2015)</w:t>
      </w:r>
      <w:r w:rsidRPr="00946649">
        <w:rPr>
          <w:rFonts w:eastAsia="Cambria" w:cs="Cambria"/>
          <w:lang w:val="en-US"/>
        </w:rPr>
        <w:fldChar w:fldCharType="end"/>
      </w:r>
      <w:r w:rsidRPr="00946649">
        <w:rPr>
          <w:rFonts w:eastAsia="Cambria" w:cs="Cambria"/>
          <w:lang w:val="en-US"/>
        </w:rPr>
        <w:t xml:space="preserve">. The role of biodiversity and ecosystem services in supporting human health, and the health risks arising as a result of loss of biodiversity and ecosystem degradation are also highlighted by the review. </w:t>
      </w:r>
    </w:p>
    <w:p w14:paraId="0E194363" w14:textId="79D90F47" w:rsidR="001E43D4" w:rsidRPr="00946649" w:rsidRDefault="001E43D4" w:rsidP="001E43D4">
      <w:pPr>
        <w:rPr>
          <w:rFonts w:eastAsia="Times New Roman" w:cs="Arial"/>
          <w:color w:val="222222"/>
          <w:lang w:val="en-US" w:eastAsia="en-GB"/>
        </w:rPr>
        <w:sectPr w:rsidR="001E43D4" w:rsidRPr="00946649" w:rsidSect="001F79DE">
          <w:headerReference w:type="default" r:id="rId292"/>
          <w:footerReference w:type="default" r:id="rId293"/>
          <w:pgSz w:w="11906" w:h="16838"/>
          <w:pgMar w:top="1440" w:right="1440" w:bottom="1440" w:left="1440" w:header="708" w:footer="708" w:gutter="0"/>
          <w:cols w:space="708"/>
          <w:docGrid w:linePitch="360"/>
        </w:sectPr>
      </w:pPr>
      <w:r w:rsidRPr="00946649">
        <w:rPr>
          <w:rFonts w:eastAsia="Times New Roman" w:cs="Arial"/>
          <w:color w:val="222222"/>
          <w:lang w:val="en-US" w:eastAsia="en-GB"/>
        </w:rPr>
        <w:t xml:space="preserve">The linkages between nature and health are of increasing research and policy interest. While research efforts are increasingly interdisciplinary, there is still a need for greater integration of different fields of expertise and recognition of the importance of accounting for different forms of knowledge, as with other aspects of biodiversity policy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DOI" : "10.1007/s10531-016-1131-9", "author" : [ { "dropping-particle" : "", "family" : "Pullin", "given" : "Andrew", "non-dropping-particle" : "", "parse-names" : false, "suffix" : "" }, { "dropping-particle" : "", "family" : "Frampton", "given" : "Geoff", "non-dropping-particle" : "", "parse-names" : false, "suffix" : "" }, { "dropping-particle" : "", "family" : "Jongman", "given" : "Rob", "non-dropping-particle" : "", "parse-names" : false, "suffix" : "" } ], "id" : "ITEM-1", "issued" : { "date-parts" : [ [ "2016" ] ] }, "page" : "1285-1300", "title" : "Selecting appropriate methods of knowledge synthesis to inform biodiversity policy", "type" : "article-journal" }, "uris" : [ "http://www.mendeley.com/documents/?uuid=5e39395a-9a27-4608-b84a-a18331b665e5", "http://www.mendeley.com/documents/?uuid=b69f1e07-ca3f-4a1d-8e19-2f4f33f8390e" ] } ], "mendeley" : { "formattedCitation" : "(Pullin, Frampton, &amp; Jongman, 2016)", "plainTextFormattedCitation" : "(Pullin, Frampton, &amp; Jongman, 2016)", "previouslyFormattedCitation" : "(Pullin, Frampton, &amp; Jongman, 2016)"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Pullin</w:t>
      </w:r>
      <w:r>
        <w:rPr>
          <w:rFonts w:eastAsia="Times New Roman" w:cs="Arial"/>
          <w:color w:val="222222"/>
          <w:lang w:val="en-US" w:eastAsia="en-GB"/>
        </w:rPr>
        <w:t xml:space="preserve"> </w:t>
      </w:r>
      <w:r w:rsidR="00F41221" w:rsidRPr="00F41221">
        <w:rPr>
          <w:rFonts w:eastAsia="Times New Roman" w:cs="Arial"/>
          <w:i/>
          <w:color w:val="222222"/>
          <w:lang w:val="en-US" w:eastAsia="en-GB"/>
        </w:rPr>
        <w:t>et al.</w:t>
      </w:r>
      <w:r w:rsidRPr="00946649">
        <w:rPr>
          <w:rFonts w:eastAsia="Times New Roman" w:cs="Arial"/>
          <w:color w:val="222222"/>
          <w:lang w:val="en-US" w:eastAsia="en-GB"/>
        </w:rPr>
        <w:t>, 2016)</w:t>
      </w:r>
      <w:r w:rsidRPr="00946649">
        <w:rPr>
          <w:rFonts w:eastAsia="Times New Roman" w:cs="Arial"/>
          <w:color w:val="222222"/>
          <w:lang w:val="en-US" w:eastAsia="en-GB"/>
        </w:rPr>
        <w:fldChar w:fldCharType="end"/>
      </w:r>
      <w:r w:rsidRPr="00946649">
        <w:rPr>
          <w:rFonts w:eastAsia="Times New Roman" w:cs="Arial"/>
          <w:color w:val="222222"/>
          <w:lang w:val="en-US" w:eastAsia="en-GB"/>
        </w:rPr>
        <w:t xml:space="preserve">. With this perspective in mind, in addition to following the literature review methodology of this chapter we also engaged in a process of IPBES-approved expert elicitation to strengthen the quality of the assessment and literature review. This also supports a key aim of IPBES, which is to build capacity in this rapidly growing field. The expert elicitation was based on the consideration of </w:t>
      </w:r>
      <w:r w:rsidRPr="00946649">
        <w:rPr>
          <w:lang w:val="en-US"/>
        </w:rPr>
        <w:t xml:space="preserve">the </w:t>
      </w:r>
      <w:r>
        <w:rPr>
          <w:lang w:val="en-US"/>
        </w:rPr>
        <w:t xml:space="preserve">World Health Organization and Convention on </w:t>
      </w:r>
      <w:r>
        <w:rPr>
          <w:lang w:val="en-US"/>
        </w:rPr>
        <w:lastRenderedPageBreak/>
        <w:t>Biological Diversity</w:t>
      </w:r>
      <w:r w:rsidRPr="00946649">
        <w:rPr>
          <w:lang w:val="en-US"/>
        </w:rPr>
        <w:t xml:space="preserve"> literature review and key messages by an expert panel. Further details are provided in the</w:t>
      </w:r>
      <w:r w:rsidRPr="00946649">
        <w:rPr>
          <w:b/>
          <w:lang w:val="en-US"/>
        </w:rPr>
        <w:t xml:space="preserve"> </w:t>
      </w:r>
      <w:r w:rsidR="009F3B65">
        <w:rPr>
          <w:lang w:val="en-US"/>
        </w:rPr>
        <w:t>supporting material</w:t>
      </w:r>
      <w:r w:rsidRPr="00F514C8">
        <w:rPr>
          <w:lang w:val="en-US"/>
        </w:rPr>
        <w:t xml:space="preserve"> </w:t>
      </w:r>
      <w:hyperlink r:id="rId294" w:history="1">
        <w:r w:rsidRPr="00913CA4">
          <w:rPr>
            <w:rStyle w:val="Hyperlink"/>
            <w:lang w:val="en-US"/>
          </w:rPr>
          <w:t>Appendix 2.8</w:t>
        </w:r>
      </w:hyperlink>
      <w:r w:rsidRPr="00F514C8">
        <w:rPr>
          <w:lang w:val="en-US"/>
        </w:rPr>
        <w:t>.</w:t>
      </w:r>
      <w:r w:rsidRPr="00946649">
        <w:rPr>
          <w:rFonts w:eastAsia="Times New Roman" w:cs="Arial"/>
          <w:color w:val="222222"/>
          <w:lang w:val="en-US" w:eastAsia="en-GB"/>
        </w:rPr>
        <w:t xml:space="preserve"> </w:t>
      </w:r>
    </w:p>
    <w:p w14:paraId="7A3AE323" w14:textId="6F2A0022" w:rsidR="001E43D4" w:rsidRPr="00946649" w:rsidRDefault="001E43D4" w:rsidP="001E43D4">
      <w:pPr>
        <w:rPr>
          <w:rFonts w:eastAsia="Times New Roman" w:cs="Arial"/>
          <w:color w:val="222222"/>
          <w:lang w:val="en-US" w:eastAsia="en-GB"/>
        </w:rPr>
      </w:pPr>
      <w:r w:rsidRPr="00946649">
        <w:rPr>
          <w:rFonts w:eastAsia="Times New Roman" w:cs="Arial"/>
          <w:color w:val="222222"/>
          <w:lang w:val="en-US" w:eastAsia="en-GB"/>
        </w:rPr>
        <w:t xml:space="preserve">The importance of biodiversity and ecosystem services to human health is well established in some areas of health research, for example with regards to the contribution of biodiversity to contemporary and traditional medicine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author" : [ { "dropping-particle" : "", "family" : "Heinrichs", "given" : "M.", "non-dropping-particle" : "", "parse-names" : false, "suffix" : "" }, { "dropping-particle" : "", "family" : "J\u00e4ger", "given" : "Anna K.", "non-dropping-particle" : "", "parse-names" : false, "suffix" : "" } ], "id" : "ITEM-1", "issued" : { "date-parts" : [ [ "2015" ] ] }, "number-of-pages" : "343", "publisher" : "Wiley Blackwell", "title" : "Ethnopharmacology", "type" : "book" }, "uris" : [ "http://www.mendeley.com/documents/?uuid=cf6debe0-04dd-46bd-bffe-d37cd5b4ab2f", "http://www.mendeley.com/documents/?uuid=916a05cb-793b-419d-a24e-17f02766a611" ] }, { "id" : "ITEM-2", "itemData" : { "author" : [ { "dropping-particle" : "", "family" : "Payyappallimana", "given" : "U", "non-dropping-particle" : "", "parse-names" : false, "suffix" : "" }, { "dropping-particle" : "", "family" : "Subramanian", "given" : "SM", "non-dropping-particle" : "", "parse-names" : false, "suffix" : "" } ], "container-title" : "Connecting Global Priorities: biodiversity and human health", "id" : "ITEM-2", "issued" : { "date-parts" : [ [ "2015" ] ] }, "publisher" : "WHO World Health Organization and Secretariat for the Convention of Biological Diversity", "title" : "Traditional medicines", "type" : "chapter" }, "uris" : [ "http://www.mendeley.com/documents/?uuid=c2623273-e5ad-42cc-9fba-23d5d800a944", "http://www.mendeley.com/documents/?uuid=a9aef73b-a70c-49ce-bb46-321915c60dce" ] } ], "mendeley" : { "formattedCitation" : "(Heinrichs &amp; J\u00e4ger, 2015; Payyappallimana &amp; Subramanian, 2015)", "plainTextFormattedCitation" : "(Heinrichs &amp; J\u00e4ger, 2015; Payyappallimana &amp; Subramanian, 2015)", "previouslyFormattedCitation" : "(Heinrichs &amp; J\u00e4ger, 2015; Payyappallimana &amp; Subramanian, 2015)"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Heinrichs &amp; Jäger, 2015; Payyappallimana &amp; Subramanian, 2015)</w:t>
      </w:r>
      <w:r w:rsidRPr="00946649">
        <w:rPr>
          <w:rFonts w:eastAsia="Times New Roman" w:cs="Arial"/>
          <w:color w:val="222222"/>
          <w:lang w:val="en-US" w:eastAsia="en-GB"/>
        </w:rPr>
        <w:fldChar w:fldCharType="end"/>
      </w:r>
      <w:r w:rsidRPr="00946649">
        <w:rPr>
          <w:rFonts w:eastAsia="Times New Roman" w:cs="Arial"/>
          <w:color w:val="222222"/>
          <w:lang w:val="en-US" w:eastAsia="en-GB"/>
        </w:rPr>
        <w:t xml:space="preserve">, to food and nutrition security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author" : [ { "dropping-particle" : "", "family" : "Hodgkin-Hunter", "given" : "", "non-dropping-particle" : "", "parse-names" : false, "suffix" : "" } ], "id" : "ITEM-1", "issued" : { "date-parts" : [ [ "2015" ] ] }, "page" : "75-96", "title" : "Agricultural biodiversity and food security", "type" : "article-journal" }, "uris" : [ "http://www.mendeley.com/documents/?uuid=69f1e58d-f36a-4578-81ae-931e4d5aae07", "http://www.mendeley.com/documents/?uuid=81bd92a9-c4cb-4c06-9944-b7cda3dbd188" ] }, { "id" : "ITEM-2", "itemData" : { "author" : [ { "dropping-particle" : "", "family" : "Hillel", "given" : "D.", "non-dropping-particle" : "", "parse-names" : false, "suffix" : "" }, { "dropping-particle" : "", "family" : "Rosenzweig", "given" : "C", "non-dropping-particle" : "", "parse-names" : false, "suffix" : "" } ], "container-title" : "Sustaining Life: How Human Health Depends on Biodiversity", "id" : "ITEM-2", "issued" : { "date-parts" : [ [ "2008" ] ] }, "page" : "325-381", "publisher" : "Oxford University Press", "title" : ": Biodiversity and food production.", "type" : "chapter" }, "uris" : [ "http://www.mendeley.com/documents/?uuid=f1d88fc3-3226-48d3-9116-e3698a383834", "http://www.mendeley.com/documents/?uuid=7c97622f-66ea-444c-96f1-c4ff65ac005a" ] } ], "mendeley" : { "formattedCitation" : "(Hillel &amp; Rosenzweig, 2008; Hodgkin-Hunter, 2015)", "plainTextFormattedCitation" : "(Hillel &amp; Rosenzweig, 2008; Hodgkin-Hunter, 2015)", "previouslyFormattedCitation" : "(Hillel &amp; Rosenzweig, 2008; Hodgkin-Hunter, 2015)"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Hillel &amp; Rosenzweig, 2008; Hodgkin-Hunter, 2015)</w:t>
      </w:r>
      <w:r w:rsidRPr="00946649">
        <w:rPr>
          <w:rFonts w:eastAsia="Times New Roman" w:cs="Arial"/>
          <w:color w:val="222222"/>
          <w:lang w:val="en-US" w:eastAsia="en-GB"/>
        </w:rPr>
        <w:fldChar w:fldCharType="end"/>
      </w:r>
      <w:r w:rsidRPr="00946649">
        <w:rPr>
          <w:rFonts w:eastAsia="Times New Roman" w:cs="Arial"/>
          <w:lang w:val="en-US" w:eastAsia="en-GB"/>
        </w:rPr>
        <w:t xml:space="preserve">, </w:t>
      </w:r>
      <w:r w:rsidRPr="00946649">
        <w:rPr>
          <w:rFonts w:eastAsia="Times New Roman" w:cs="Arial"/>
          <w:color w:val="222222"/>
          <w:lang w:val="en-US" w:eastAsia="en-GB"/>
        </w:rPr>
        <w:t xml:space="preserve">and through linkages to infectious disease risk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author" : [ { "dropping-particle" : "", "family" : "Karesh", "given" : "W. B.", "non-dropping-particle" : "", "parse-names" : false, "suffix" : "" }, { "dropping-particle" : "", "family" : "Formenty", "given" : "P.", "non-dropping-particle" : "", "parse-names" : false, "suffix" : "" } ], "container-title" : "Connecting Global Priorities: Biodiversity and Human Health: a State of Knowledge Review", "editor" : [ { "dropping-particle" : "", "family" : "WHO", "given" : "&amp; CBD Secretariat", "non-dropping-particle" : "", "parse-names" : false, "suffix" : "" } ], "id" : "ITEM-1", "issued" : { "date-parts" : [ [ "2015" ] ] }, "title" : "Infectious diseases", "type" : "chapter" }, "uris" : [ "http://www.mendeley.com/documents/?uuid=944313da-871d-4f7f-92ed-a412c0e96751", "http://www.mendeley.com/documents/?uuid=b9f44538-c553-4bb5-98dc-59872b161af0" ] } ], "mendeley" : { "formattedCitation" : "(Karesh &amp; Formenty, 2015)", "plainTextFormattedCitation" : "(Karesh &amp; Formenty, 2015)", "previouslyFormattedCitation" : "(Karesh &amp; Formenty, 2015)"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Karesh &amp; Formenty, 2015)</w:t>
      </w:r>
      <w:r w:rsidRPr="00946649">
        <w:rPr>
          <w:rFonts w:eastAsia="Times New Roman" w:cs="Arial"/>
          <w:color w:val="222222"/>
          <w:lang w:val="en-US" w:eastAsia="en-GB"/>
        </w:rPr>
        <w:fldChar w:fldCharType="end"/>
      </w:r>
      <w:r w:rsidRPr="00946649">
        <w:rPr>
          <w:rFonts w:eastAsia="Times New Roman" w:cs="Arial"/>
          <w:color w:val="222222"/>
          <w:lang w:val="en-US" w:eastAsia="en-GB"/>
        </w:rPr>
        <w:t>. Traditional medicinal practice has long been based on preparations derived from wild or domesticated species, and the value of biodiversity is recogni</w:t>
      </w:r>
      <w:r>
        <w:rPr>
          <w:rFonts w:eastAsia="Times New Roman" w:cs="Arial"/>
          <w:color w:val="222222"/>
          <w:lang w:val="en-US" w:eastAsia="en-GB"/>
        </w:rPr>
        <w:t>z</w:t>
      </w:r>
      <w:r w:rsidRPr="00946649">
        <w:rPr>
          <w:rFonts w:eastAsia="Times New Roman" w:cs="Arial"/>
          <w:color w:val="222222"/>
          <w:lang w:val="en-US" w:eastAsia="en-GB"/>
        </w:rPr>
        <w:t xml:space="preserve">ed in contemporary medicinal research, with the development of new </w:t>
      </w:r>
      <w:r w:rsidRPr="00946649">
        <w:rPr>
          <w:lang w:val="en-US"/>
        </w:rPr>
        <w:t>pharmaceuticals</w:t>
      </w:r>
      <w:r w:rsidRPr="00946649" w:rsidDel="00CD4084">
        <w:rPr>
          <w:rFonts w:eastAsia="Times New Roman" w:cs="Arial"/>
          <w:color w:val="222222"/>
          <w:lang w:val="en-US" w:eastAsia="en-GB"/>
        </w:rPr>
        <w:t xml:space="preserve"> </w:t>
      </w:r>
      <w:r w:rsidRPr="00946649">
        <w:rPr>
          <w:rFonts w:eastAsia="Times New Roman" w:cs="Arial"/>
          <w:color w:val="222222"/>
          <w:lang w:val="en-US" w:eastAsia="en-GB"/>
        </w:rPr>
        <w:t xml:space="preserve">supported by bioprospecting and often based on lessons from traditional knowledge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DOI" : "10.1021/acs.jnatprod.5b01055", "ISBN" : "1520-6025 (Electronic)\\n0163-3864 (Linking)", "ISSN" : "15206025", "PMID" : "22316239", "abstract" : "This contribution is a completely updated and expanded version of the four prior analogous reviews that were published in this journal in 1997, 2003, 2007, and 2012. In the case of all approved therapeutic agents, the time frame has been extended to cover the 34 years from January 1, 1981, to December 31, 2014, for all diseases worldwide, and from 1950 (earliest so far identified) to December 2014 for all approved antitumor drugs worldwide. As mentioned in the 2012 review, we have continued to utilize our secondary subdivision of a \u201cnatural product mimic\u201d, or \u201cNM\u201d, to join the original primary divisions and the designation \u201cnatural product botanical\u201d, or \u201cNB\u201d, to cover those botanical \u201cdefined mixtures\u201d now recognized as drug entities by the U.S. FDA (and similar organizations). From the data presented in this review, the utilization of natural products and/or their novel structures, in order to discover and develop the final drug entity, is still alive and well. For example, in the area of cancer, over t...", "author" : [ { "dropping-particle" : "", "family" : "Newman", "given" : "David J.", "non-dropping-particle" : "", "parse-names" : false, "suffix" : "" }, { "dropping-particle" : "", "family" : "Cragg", "given" : "Gordon M.", "non-dropping-particle" : "", "parse-names" : false, "suffix" : "" } ], "container-title" : "Journal of Natural Products", "id" : "ITEM-1", "issue" : "3", "issued" : { "date-parts" : [ [ "2016" ] ] }, "page" : "629-661", "title" : "Natural Products as Sources of New Drugs from 1981 to 2014", "type" : "article-journal", "volume" : "79" }, "uris" : [ "http://www.mendeley.com/documents/?uuid=b89d0393-54d8-4efb-bc59-e84957bb273e", "http://www.mendeley.com/documents/?uuid=14b2ac88-9711-4e7a-a29a-9fb15acbabff" ] } ], "mendeley" : { "formattedCitation" : "(Newman &amp; Cragg, 2016)", "plainTextFormattedCitation" : "(Newman &amp; Cragg, 2016)", "previouslyFormattedCitation" : "(Newman &amp; Cragg, 2016)"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Newman &amp; Cragg, 2016)</w:t>
      </w:r>
      <w:r w:rsidRPr="00946649">
        <w:rPr>
          <w:rFonts w:eastAsia="Times New Roman" w:cs="Arial"/>
          <w:color w:val="222222"/>
          <w:lang w:val="en-US" w:eastAsia="en-GB"/>
        </w:rPr>
        <w:fldChar w:fldCharType="end"/>
      </w:r>
      <w:r w:rsidRPr="00946649">
        <w:rPr>
          <w:rFonts w:eastAsia="Times New Roman" w:cs="Arial"/>
          <w:color w:val="222222"/>
          <w:lang w:val="en-US" w:eastAsia="en-GB"/>
        </w:rPr>
        <w:t>. The evidence regarding the contribution of biodiversity to food and nutrition security is also well established. Globally, diets rich in biodiversity (cultivated varieties as well as wild sources such as fish, fruit, fungi, invertebrates and bushmeat) help to support good nutrition, with many communities relying heavily on wild biodiversity as a primary source of energy, protein and micronutrients; for Europe and Central Asia data are limited, but some work has highlighted the cultural and economic significance of wild foods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DOI" : "10.1111/gcb.13191", "ISSN" : "13652486", "PMID" : "26668087", "abstract" : "Legacy effects of land cover/use on carbon fluxes require considering both present and past land cover/use change dynamics. To assess past land use dynamics, model-based reconstructions of historic land cover/use are needed. Most historic reconstructions consider only the net area difference between two time steps (net changes) instead of accounting for all area gains and losses (gross changes). Studies about the impact of gross and net land change accounting methods on the carbon balance are still lacking. In this study, we assessed historic changes in carbon in soils for five land cover/use types and of carbon in above-ground biomass of forests. The assessment focused on Europe for the period 1950 to 2010 with decadal time steps at 1-km spatial resolution using a bookkeeping approach. To assess the implications of gross land change data, we also used net land changes for comparison. Main contributors to carbon sequestration between 1950 and 2010 were afforestation and cropland abandonment leading to 14.6 PgC sequestered carbon (of which 7.6 PgC was in forest biomass). Sequestration was highest for old-growth forest areas. A sequestration dip was reached during the 1970s due to changes in forest management practices. Main contributors to carbon emissions were deforestation (1.7 PgC) and stable cropland areas on peaty soils (0.8 PgC). In total, net fluxes summed up to 203\u00a0TgC\u00a0yr(-1) (98\u00a0TgC\u00a0yr(-1) in forest biomass and 105\u00a0TgC\u00a0yr(-1) in soils). For areas that were subject to land changes in both reconstructions (35% of total area), the differences in carbon fluxes were about 68%. Overall for Europe the difference between accounting for either gross or net land changes led to 7% difference (up to 11% per decade) in carbon fluxes with systematically higher fluxes for gross land change data.", "author" : [ { "dropping-particle" : "", "family" : "Fuchs", "given" : "Richard", "non-dropping-particle" : "", "parse-names" : false, "suffix" : "" }, { "dropping-particle" : "", "family" : "Schulp", "given" : "Catharina J.E.", "non-dropping-particle" : "", "parse-names" : false, "suffix" : "" }, { "dropping-particle" : ""</w:instrText>
      </w:r>
      <w:r w:rsidRPr="001D4A23">
        <w:rPr>
          <w:rFonts w:eastAsia="Times New Roman" w:cs="Arial"/>
          <w:color w:val="222222"/>
          <w:lang w:val="es-ES" w:eastAsia="en-GB"/>
        </w:rPr>
        <w:instrText>, "family" : "Hengeveld", "given" : "Geerten M.", "non-dropping-particle" : "", "parse-names" : false, "suffix" : "" }, { "dropping-particle" : "", "family" : "Verburg", "given" : "Peter H.", "non-dropping-particle" : "", "parse-names" : false, "suffix" : "" }, { "dropping-particle" : "", "family" : "Clevers", "given" : "Jan G.P.W.", "non-dropping-particle" : "", "parse-names" : false, "suffix" : "" }, { "dropping-particle" : "", "family" : "Schelhaas", "given" : "Mart Jan", "non-dropping-particle" : "", "parse-names" : false, "suffix" : "" }, { "dropping-particle" : "", "family" : "Herold", "given" : "Martin", "non-dropping-particle" : "", "parse-names" : false, "suffix" : "" } ], "container-title" : "Global Change Biology", "id" : "ITEM-1", "issue" : "7", "issued" : { "date-parts" : [ [ "2016" ] ] }, "page" : "2526-2539", "title" : "Assessing the influence of historic net and gross land changes on the carbon fluxes of Europe", "type" : "article-journal", "volume" : "22" }, "uris" : [ "http://www.mendeley.com/documents/?uuid=09fd9a81-7fc9-401f-b134-a4f0afe6e8c8", "http://www.mendeley.com/documents/?uuid=2dcf3b2d-4351-471f-8885-62961ee36600" ] } ], "mendeley" : { "formattedCitation" : "(Fuchs et al., 2016)", "manualFormatting" : "Fuchs et al., 2016;", "plainTextFormattedCitation" : "(Fuchs et al., 2016)", "previouslyFormattedCitation" : "(Fuchs et al., 2016)" }, "properties" : {  }, "schema" : "https://github.com/citation-style-language/schema/raw/master/csl-citation.json" }</w:instrText>
      </w:r>
      <w:r w:rsidRPr="00946649">
        <w:rPr>
          <w:rFonts w:eastAsia="Times New Roman" w:cs="Arial"/>
          <w:color w:val="222222"/>
          <w:lang w:val="en-US" w:eastAsia="en-GB"/>
        </w:rPr>
        <w:fldChar w:fldCharType="separate"/>
      </w:r>
      <w:r w:rsidRPr="001D4A23">
        <w:rPr>
          <w:rFonts w:eastAsia="Times New Roman" w:cs="Arial"/>
          <w:color w:val="222222"/>
          <w:lang w:val="es-ES" w:eastAsia="en-GB"/>
        </w:rPr>
        <w:t xml:space="preserve">Fuchs </w:t>
      </w:r>
      <w:r w:rsidR="00F41221" w:rsidRPr="00F41221">
        <w:rPr>
          <w:rFonts w:eastAsia="Times New Roman" w:cs="Arial"/>
          <w:i/>
          <w:color w:val="222222"/>
          <w:lang w:val="es-ES" w:eastAsia="en-GB"/>
        </w:rPr>
        <w:t>et al.</w:t>
      </w:r>
      <w:r w:rsidRPr="001D4A23">
        <w:rPr>
          <w:rFonts w:eastAsia="Times New Roman" w:cs="Arial"/>
          <w:color w:val="222222"/>
          <w:lang w:val="es-ES" w:eastAsia="en-GB"/>
        </w:rPr>
        <w:t>, 2016;</w:t>
      </w:r>
      <w:r w:rsidRPr="00946649">
        <w:rPr>
          <w:rFonts w:eastAsia="Times New Roman" w:cs="Arial"/>
          <w:color w:val="222222"/>
          <w:lang w:val="en-US" w:eastAsia="en-GB"/>
        </w:rPr>
        <w:fldChar w:fldCharType="end"/>
      </w:r>
      <w:r w:rsidRPr="001D4A23">
        <w:rPr>
          <w:rFonts w:eastAsia="Times New Roman" w:cs="Arial"/>
          <w:color w:val="222222"/>
          <w:lang w:val="es-ES" w:eastAsia="en-GB"/>
        </w:rPr>
        <w:t xml:space="preserve"> </w:t>
      </w:r>
      <w:r w:rsidRPr="00946649">
        <w:rPr>
          <w:rFonts w:eastAsia="Times New Roman" w:cs="Arial"/>
          <w:color w:val="222222"/>
          <w:lang w:val="en-US" w:eastAsia="en-GB"/>
        </w:rPr>
        <w:fldChar w:fldCharType="begin" w:fldLock="1"/>
      </w:r>
      <w:r w:rsidRPr="00AC4B8E">
        <w:rPr>
          <w:rFonts w:eastAsia="Times New Roman" w:cs="Arial"/>
          <w:color w:val="222222"/>
          <w:lang w:val="es-ES" w:eastAsia="en-GB"/>
        </w:rPr>
        <w:instrText>ADDIN CSL_CITATION { "citationItems" : [ { "id" : "ITEM-1", "itemData" : { "DOI" : "10.5586/asbp.2012.031", "ISSN" : "2083-9480", "author" : [ { "dropping-particle" : "", "family" : "\u0141uczaj", "given" : "\u0141ukasz", "non-dropping-particle" : "", "parse-names" : false, "suffix" : "" }, { "dropping-particle" : "", "family" : "Pieroni", "given" : "Andrea", "non-dropping-particle" : "", "parse-names" : false, "suffix" : "" }, { "dropping-particle" : "", "family" : "Tard\u00edo", "given" : "Javier", "non-dropping-particle" : "", "parse-names" : false, "suffix" : "" }, { "dropping-particle" : "", "family" : "Pardo-de-Santayana", "given" : "Manuel", "non-dropping-particle" : "", "parse-names" : false, "suffix" : "" }, { "dropping-particle" : "", "family" : "S\u00f5ukand", "given" : "Renata", "non-dropping-particle" : "", "parse-names" : false, "suffix" : "" }, { "dropping-particle" : "", "family" : "Svanberg", "given" : "Ingvar", "non-dropping-particle" : "", "parse-names" : false, "suffix" : "" }, { "dropping-particle" : "", "family" : "Kalle", "given" : "Raivo", "non-dropping-particle" : "", "parse-names" : false, "suffix" : "" } ], "container-title" : "Acta Societatis Botanicorum Poloniae", "id" : "ITEM-1", "issue" : "4", "issued" : { "date-parts" : [ [ "2012" ] ] }, "page" : "359-370", "title" : "Wild food plant use in 21st century Europe: the disappearance of old traditions and the search for new cuisines involving wild edibles", "type" : "article-journal", "volume" : "81" }, "uris" : [ "http://www.mendeley.com/documents/?uuid=a41e1534-e925-4c5c-9afd-d006331d54c1", "http://www.mendeley.com/documents/?uuid=875e8674-2928-467b-87e4-0871c3e1fc7b" ] } ], "mendeley" : { "formattedCitation" : "(\u0141uczaj et al., 2012)", "manualFormatting" : "\u0141uczaj et al., 2012", "plainTextFormattedCitation" : "(\u0141uczaj et al., 2012)", "previouslyFormattedCitation" : "(\u0141uczaj et al., 2012)" }, "properties" : {  }, "schema" : "https://github.com/citation-style-language/schema/raw/master/csl-citation.json" }</w:instrText>
      </w:r>
      <w:r w:rsidRPr="00946649">
        <w:rPr>
          <w:rFonts w:eastAsia="Times New Roman" w:cs="Arial"/>
          <w:color w:val="222222"/>
          <w:lang w:val="en-US" w:eastAsia="en-GB"/>
        </w:rPr>
        <w:fldChar w:fldCharType="separate"/>
      </w:r>
      <w:r w:rsidRPr="00AC4B8E">
        <w:rPr>
          <w:rFonts w:eastAsia="Times New Roman" w:cs="Arial"/>
          <w:color w:val="222222"/>
          <w:lang w:val="es-ES" w:eastAsia="en-GB"/>
        </w:rPr>
        <w:t xml:space="preserve">Łuczaj </w:t>
      </w:r>
      <w:r w:rsidR="00F41221" w:rsidRPr="00F41221">
        <w:rPr>
          <w:rFonts w:eastAsia="Times New Roman" w:cs="Arial"/>
          <w:i/>
          <w:color w:val="222222"/>
          <w:lang w:val="es-ES" w:eastAsia="en-GB"/>
        </w:rPr>
        <w:t>et al.</w:t>
      </w:r>
      <w:r w:rsidRPr="00AC4B8E">
        <w:rPr>
          <w:rFonts w:eastAsia="Times New Roman" w:cs="Arial"/>
          <w:color w:val="222222"/>
          <w:lang w:val="es-ES" w:eastAsia="en-GB"/>
        </w:rPr>
        <w:t>, 2012</w:t>
      </w:r>
      <w:r w:rsidRPr="00946649">
        <w:rPr>
          <w:rFonts w:eastAsia="Times New Roman" w:cs="Arial"/>
          <w:color w:val="222222"/>
          <w:lang w:val="en-US" w:eastAsia="en-GB"/>
        </w:rPr>
        <w:fldChar w:fldCharType="end"/>
      </w:r>
      <w:r w:rsidRPr="00AC4B8E">
        <w:rPr>
          <w:rFonts w:eastAsia="Times New Roman" w:cs="Arial"/>
          <w:color w:val="222222"/>
          <w:lang w:val="es-ES" w:eastAsia="en-GB"/>
        </w:rPr>
        <w:t xml:space="preserve">; </w:t>
      </w:r>
      <w:r w:rsidRPr="00946649">
        <w:rPr>
          <w:rFonts w:eastAsia="Times New Roman" w:cs="Arial"/>
          <w:color w:val="222222"/>
          <w:lang w:val="en-US" w:eastAsia="en-GB"/>
        </w:rPr>
        <w:fldChar w:fldCharType="begin" w:fldLock="1"/>
      </w:r>
      <w:r>
        <w:rPr>
          <w:rFonts w:eastAsia="Times New Roman" w:cs="Arial"/>
          <w:color w:val="222222"/>
          <w:lang w:val="es-ES" w:eastAsia="en-GB"/>
        </w:rPr>
        <w:instrText>ADDIN CSL_CITATION { "citationItems" : [ { "id" : "ITEM-1",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1", "issued" : { "date-parts" : [ [ "2014", "9" ] ] }, "page" : "292-305", "title" : "Wild food in Europe: A synthesis of knowledge and data of terrestrial wild food as an ecosystem service", "type" : "article-journal", "volume" : "105" }, "uris" : [ "http://www.mendeley.com/documents/?uuid=32eee130-06a9-42be-9be7-a098be8a9d59", "http://www.mendeley.com/documents/?uuid=b94ca33b-f555-4783-a573-048944cf5a01" ] } ], "mendeley" : { "formattedCitation" : "(Schulp, Thuiller, et al., 2014)", "manualFormatting" : "Schulp, Thuiller, &amp; Verburg, 2014)", "plainTextFormattedCitation" : "(Schulp, Thuiller, et al., 2014)", "previouslyFormattedCitation" : "(Schulp, Thuiller, et al., 2014)" }, "properties" : {  }, "schema" : "https://github.com/citation-style-language/schema/raw/master/csl-citation.json" }</w:instrText>
      </w:r>
      <w:r w:rsidRPr="00946649">
        <w:rPr>
          <w:rFonts w:eastAsia="Times New Roman" w:cs="Arial"/>
          <w:color w:val="222222"/>
          <w:lang w:val="en-US" w:eastAsia="en-GB"/>
        </w:rPr>
        <w:fldChar w:fldCharType="separate"/>
      </w:r>
      <w:r w:rsidRPr="001D4A23">
        <w:rPr>
          <w:rFonts w:eastAsia="Times New Roman" w:cs="Arial"/>
          <w:color w:val="222222"/>
          <w:lang w:val="es-ES" w:eastAsia="en-GB"/>
        </w:rPr>
        <w:t>Schulp</w:t>
      </w:r>
      <w:r>
        <w:rPr>
          <w:rFonts w:eastAsia="Times New Roman" w:cs="Arial"/>
          <w:color w:val="222222"/>
          <w:lang w:val="es-ES" w:eastAsia="en-GB"/>
        </w:rPr>
        <w:t xml:space="preserve"> </w:t>
      </w:r>
      <w:r w:rsidR="00F41221" w:rsidRPr="00F41221">
        <w:rPr>
          <w:rFonts w:eastAsia="Times New Roman" w:cs="Arial"/>
          <w:i/>
          <w:color w:val="222222"/>
          <w:lang w:val="es-ES" w:eastAsia="en-GB"/>
        </w:rPr>
        <w:t>et al.</w:t>
      </w:r>
      <w:r>
        <w:rPr>
          <w:rFonts w:eastAsia="Times New Roman" w:cs="Arial"/>
          <w:color w:val="222222"/>
          <w:lang w:val="es-ES" w:eastAsia="en-GB"/>
        </w:rPr>
        <w:t>,</w:t>
      </w:r>
      <w:r w:rsidRPr="001D4A23">
        <w:rPr>
          <w:rFonts w:eastAsia="Times New Roman" w:cs="Arial"/>
          <w:color w:val="222222"/>
          <w:lang w:val="es-ES" w:eastAsia="en-GB"/>
        </w:rPr>
        <w:t xml:space="preserve"> 2014</w:t>
      </w:r>
      <w:r>
        <w:rPr>
          <w:rFonts w:eastAsia="Times New Roman" w:cs="Arial"/>
          <w:color w:val="222222"/>
          <w:lang w:val="es-ES" w:eastAsia="en-GB"/>
        </w:rPr>
        <w:t>b</w:t>
      </w:r>
      <w:r w:rsidRPr="001D4A23">
        <w:rPr>
          <w:rFonts w:eastAsia="Times New Roman" w:cs="Arial"/>
          <w:color w:val="222222"/>
          <w:lang w:val="es-ES" w:eastAsia="en-GB"/>
        </w:rPr>
        <w:t>)</w:t>
      </w:r>
      <w:r w:rsidRPr="00946649">
        <w:rPr>
          <w:rFonts w:eastAsia="Times New Roman" w:cs="Arial"/>
          <w:color w:val="222222"/>
          <w:lang w:val="en-US" w:eastAsia="en-GB"/>
        </w:rPr>
        <w:fldChar w:fldCharType="end"/>
      </w:r>
      <w:r w:rsidRPr="001D4A23">
        <w:rPr>
          <w:rFonts w:eastAsia="Times New Roman" w:cs="Arial"/>
          <w:color w:val="222222"/>
          <w:lang w:val="es-ES" w:eastAsia="en-GB"/>
        </w:rPr>
        <w:t xml:space="preserve">. </w:t>
      </w:r>
      <w:r w:rsidR="000429F5" w:rsidRPr="000429F5">
        <w:rPr>
          <w:rFonts w:eastAsia="Times New Roman" w:cs="Arial"/>
          <w:color w:val="222222"/>
          <w:lang w:eastAsia="en-GB"/>
        </w:rPr>
        <w:t xml:space="preserve">Schulp </w:t>
      </w:r>
      <w:r w:rsidR="00F41221" w:rsidRPr="00F41221">
        <w:rPr>
          <w:rFonts w:eastAsia="Times New Roman" w:cs="Arial"/>
          <w:i/>
          <w:color w:val="222222"/>
          <w:lang w:eastAsia="en-GB"/>
        </w:rPr>
        <w:t>et al.</w:t>
      </w:r>
      <w:r w:rsidR="000429F5">
        <w:rPr>
          <w:rFonts w:eastAsia="Times New Roman" w:cs="Arial"/>
          <w:color w:val="222222"/>
          <w:lang w:eastAsia="en-GB"/>
        </w:rPr>
        <w:t xml:space="preserve"> (2014b) i</w:t>
      </w:r>
      <w:r w:rsidRPr="001D4A23">
        <w:rPr>
          <w:rFonts w:eastAsia="Times New Roman" w:cs="Arial"/>
          <w:color w:val="222222"/>
          <w:lang w:eastAsia="en-GB"/>
        </w:rPr>
        <w:t xml:space="preserve">dentified 38 species of game, 27 species of mushrooms, and 81 species of vascular plants that are regularly hunted, collected and consumed in the European Union, with over 100 million European Union citizens consuming wild food each year, and argue for greater attention to be given to wild foods in ecosystem service assessments. </w:t>
      </w:r>
      <w:r w:rsidRPr="00946649">
        <w:rPr>
          <w:rFonts w:eastAsia="Times New Roman" w:cs="Arial"/>
          <w:color w:val="222222"/>
          <w:lang w:val="en-US" w:eastAsia="en-GB"/>
        </w:rPr>
        <w:t>There is evidence that dietary diversity may help to reduce the risks associated with certain non-communicable diseases, though this is moderated by effects of lifestyle and other socio-economic factors</w:t>
      </w:r>
      <w:r w:rsidR="00BD5D8E">
        <w:rPr>
          <w:rFonts w:eastAsia="Times New Roman" w:cs="Arial"/>
          <w:color w:val="222222"/>
          <w:lang w:val="en-US" w:eastAsia="en-GB"/>
        </w:rPr>
        <w:t xml:space="preserve"> (</w:t>
      </w:r>
      <w:r w:rsidR="00BD5D8E" w:rsidRPr="00BD5D8E">
        <w:rPr>
          <w:rFonts w:eastAsia="Times New Roman" w:cs="Arial"/>
          <w:color w:val="222222"/>
          <w:lang w:val="en-US" w:eastAsia="en-GB"/>
        </w:rPr>
        <w:t xml:space="preserve">Hunter-Burlingame-Remans, 2015; Johnston </w:t>
      </w:r>
      <w:r w:rsidR="00F41221" w:rsidRPr="00F41221">
        <w:rPr>
          <w:rFonts w:eastAsia="Times New Roman" w:cs="Arial"/>
          <w:i/>
          <w:color w:val="222222"/>
          <w:lang w:val="en-US" w:eastAsia="en-GB"/>
        </w:rPr>
        <w:t>et al.</w:t>
      </w:r>
      <w:r w:rsidR="00BD5D8E" w:rsidRPr="00BD5D8E">
        <w:rPr>
          <w:rFonts w:eastAsia="Times New Roman" w:cs="Arial"/>
          <w:color w:val="222222"/>
          <w:lang w:val="en-US" w:eastAsia="en-GB"/>
        </w:rPr>
        <w:t>, 2014</w:t>
      </w:r>
      <w:r w:rsidR="00BD5D8E">
        <w:rPr>
          <w:rFonts w:eastAsia="Times New Roman" w:cs="Arial"/>
          <w:color w:val="222222"/>
          <w:lang w:val="en-US" w:eastAsia="en-GB"/>
        </w:rPr>
        <w:t>)</w:t>
      </w:r>
      <w:r w:rsidRPr="00946649">
        <w:rPr>
          <w:rFonts w:eastAsia="Times New Roman" w:cs="Arial"/>
          <w:lang w:val="en-US" w:eastAsia="en-GB"/>
        </w:rPr>
        <w:t xml:space="preserve">. </w:t>
      </w:r>
    </w:p>
    <w:p w14:paraId="40289C11" w14:textId="0C8CCB4F" w:rsidR="001E43D4" w:rsidRPr="00946649" w:rsidRDefault="001E43D4" w:rsidP="001E43D4">
      <w:pPr>
        <w:shd w:val="clear" w:color="auto" w:fill="FFFFFF"/>
        <w:rPr>
          <w:rFonts w:eastAsia="Times New Roman" w:cs="Arial"/>
          <w:lang w:val="en-US" w:eastAsia="en-GB"/>
        </w:rPr>
      </w:pPr>
      <w:r w:rsidRPr="00946649">
        <w:rPr>
          <w:rFonts w:eastAsia="Times New Roman" w:cs="Arial"/>
          <w:color w:val="222222"/>
          <w:lang w:val="en-US" w:eastAsia="en-GB"/>
        </w:rPr>
        <w:t xml:space="preserve">Ecosystem change and degradation of natural habitats are identified as risk factors for disease emergence, though the precise contribution of biodiversity, or its loss, to risk of infectious disease outbreaks in wildlife, livestock or humans is generally less certain </w:t>
      </w:r>
      <w:r w:rsidRPr="00946649">
        <w:rPr>
          <w:lang w:val="en-US"/>
        </w:rPr>
        <w:fldChar w:fldCharType="begin" w:fldLock="1"/>
      </w:r>
      <w:r w:rsidRPr="00946649">
        <w:rPr>
          <w:lang w:val="en-US"/>
        </w:rPr>
        <w:instrText>ADDIN CSL_CITATION { "citationItems" : [ { "id" : "ITEM-1", "itemData" : { "DOI" : "10.1146/annurev-ecolsys-102710-145022", "ISBN" : "978-0-8243-1443-9", "ISSN" : "1543-592X", "abstract" : "The dynamics of infectious diseases can be affected by genetic diversity within host populations, species diversity within host communities, and diversity among communities. In principle, diversity can either increase or decrease pathogen transmission and disease risk. Theoretical models and laboratory experiments have demonstrated that a dilution effect (decreased disease risk with increasing diversity) can occur under a wide range of conditions. Field studies of plants, aquatic invertebrates, amphibians, birds, and mammals demonstrate that the phenomenon indeed does occur in many natural systems. A dilution effect is expected when (a) hosts differ in quality for pathogens or vectors; (b) higher quality hosts tend to occur in species-poor communities, whereas lower quality hosts tend to occur in more diverse communities; and (c) lower quality hosts regulate abundance of high-quality hosts or of vectors, or reduce encounter rates between these hosts and pathogens or vectors. Although these conditions char...", "author" : [ { "dropping-particle" : "", "family" : "Ostfeld", "given" : "Richard S.", "non-dropping-particle" : "", "parse-names" : false, "suffix" : "" }, { "dropping-particle" : "", "family" : "Keesing", "given" : "Felicia", "non-dropping-particle" : "", "parse-names" : false, "suffix" : "" } ], "container-title" : "Annual Review of Ecology, Evolution, and Systematics", "id" : "ITEM-1", "issue" : "1", "issued" : { "date-parts" : [ [ "2012" ] ] }, "page" : "157-182", "title" : "Effects of Host Diversity on Infectious Disease", "type" : "article-journal", "volume" : "43" }, "uris" : [ "http://www.mendeley.com/documents/?uuid=604c7d5c-23df-4ffe-b1f7-26c30792c15e", "http://www.mendeley.com/documents/?uuid=7a1d529d-9e20-41bd-961a-1b4af7917360" ] } ], "mendeley" : { "formattedCitation" : "(Ostfeld &amp; Keesing, 2012)", "manualFormatting" : "(Ostfeld &amp; Keesing, 2012;", "plainTextFormattedCitation" : "(Ostfeld &amp; Keesing, 2012)", "previouslyFormattedCitation" : "(Ostfeld &amp; Keesing, 2012)" }, "properties" : {  }, "schema" : "https://github.com/citation-style-language/schema/raw/master/csl-citation.json" }</w:instrText>
      </w:r>
      <w:r w:rsidRPr="00946649">
        <w:rPr>
          <w:lang w:val="en-US"/>
        </w:rPr>
        <w:fldChar w:fldCharType="separate"/>
      </w:r>
      <w:r w:rsidRPr="00946649">
        <w:rPr>
          <w:lang w:val="en-US"/>
        </w:rPr>
        <w:t>(Ostfeld &amp; Keesing, 2012;</w:t>
      </w:r>
      <w:r w:rsidRPr="00946649">
        <w:rPr>
          <w:lang w:val="en-US"/>
        </w:rPr>
        <w:fldChar w:fldCharType="end"/>
      </w:r>
      <w:r w:rsidRPr="00946649">
        <w:rPr>
          <w:lang w:val="en-US"/>
        </w:rPr>
        <w:t xml:space="preserve"> </w:t>
      </w:r>
      <w:r w:rsidRPr="00946649">
        <w:rPr>
          <w:lang w:val="en-US"/>
        </w:rPr>
        <w:fldChar w:fldCharType="begin" w:fldLock="1"/>
      </w:r>
      <w:r w:rsidRPr="00946649">
        <w:rPr>
          <w:lang w:val="en-US"/>
        </w:rPr>
        <w:instrText>ADDIN CSL_CITATION { "citationItems" : [ { "id" : "ITEM-1", "itemData" : { "author" : [ { "dropping-particle" : "", "family" : "Wood", "given" : "Chelsea L", "non-dropping-particle" : "", "parse-names" : false, "suffix" : "" }, { "dropping-particle" : "", "family" : "Lafferty", "given" : "Kevin D", "non-dropping-particle" : "", "parse-names" : false, "suffix" : "" }, { "dropping-particle" : "", "family" : "Deleo", "given" : "Giulio", "non-dropping-particle" : "", "parse-names" : false, "suffix" : "" }, { "dropping-particle" : "", "family" : "Young", "given" : "Hillary S", "non-dropping-particle" : "", "parse-names" : false, "suffix" : "" }, { "dropping-particle" : "", "family" : "Peter", "given" : "J", "non-dropping-particle" : "", "parse-names" : false, "suffix" : "" }, { "dropping-particle" : "", "family" : "Kuris", "given" : "Armand M", "non-dropping-particle" : "", "parse-names" : false, "suffix" : "" }, { "dropping-particle" : "", "family" : "Wood", "given" : "Chelsea L", "non-dropping-particle" : "", "parse-names" : false, "suffix" : "" }, { "dropping-particle" : "", "family" : "Lafferty", "given" : "Kevin D", "non-dropping-particle" : "", "parse-names" : false, "suffix" : "" }, { "dropping-particle" : "", "family" : "Deleo", "given" : "Giulio", "non-dropping-particle" : "", "parse-names" : false, "suffix" : "" }, { "dropping-particle" : "", "family" : "Young", "given" : "Hillary S", "non-dropping-particle" : "", "parse-names" : false, "suffix" : "" }, { "dropping-particle" : "", "family" : "Hudson", "given" : "Peter J", "non-dropping-particle" : "", "parse-names" : false, "suffix" : "" }, { "dropping-particle" : "", "family" : "K\u016bris", "given" : "Armand M", "non-dropping-particle" : "", "parse-names" : false, "suffix" : "" } ], "id" : "ITEM-1", "issue" : "4", "issued" : { "date-parts" : [ [ "2017" ] ] }, "page" : "817-832", "title" : "Does biodiversity protect humans against infectious disease ? Published by : Wiley on behalf of the Ecological Society of America Stable URL : http://www.jstor.org/stable/43494966 Does biodiversity protect humans against infectious disease ?", "type" : "article-journal", "volume" : "95" }, "uris" : [ "http://www.mendeley.com/documents/?uuid=8e0bae9b-6f33-4fb9-bee8-0d2c6d92e662", "http://www.mendeley.com/documents/?uuid=d3936b18-7776-41fe-afe3-9028a8cf9ece" ] } ], "mendeley" : { "formattedCitation" : "(Wood et al., 2017)", "manualFormatting" : "Wood et al., 2017)", "plainTextFormattedCitation" : "(Wood et al., 2017)", "previouslyFormattedCitation" : "(Wood et al., 2017)" }, "properties" : {  }, "schema" : "https://github.com/citation-style-language/schema/raw/master/csl-citation.json" }</w:instrText>
      </w:r>
      <w:r w:rsidRPr="00946649">
        <w:rPr>
          <w:lang w:val="en-US"/>
        </w:rPr>
        <w:fldChar w:fldCharType="separate"/>
      </w:r>
      <w:r w:rsidRPr="00946649">
        <w:rPr>
          <w:lang w:val="en-US"/>
        </w:rPr>
        <w:t xml:space="preserve">Wood </w:t>
      </w:r>
      <w:r w:rsidR="00F41221" w:rsidRPr="00F41221">
        <w:rPr>
          <w:i/>
          <w:lang w:val="en-US"/>
        </w:rPr>
        <w:t>et al.</w:t>
      </w:r>
      <w:r w:rsidRPr="00946649">
        <w:rPr>
          <w:lang w:val="en-US"/>
        </w:rPr>
        <w:t>, 2017)</w:t>
      </w:r>
      <w:r w:rsidRPr="00946649">
        <w:rPr>
          <w:lang w:val="en-US"/>
        </w:rPr>
        <w:fldChar w:fldCharType="end"/>
      </w:r>
      <w:r w:rsidRPr="00946649">
        <w:rPr>
          <w:rFonts w:eastAsia="Times New Roman" w:cs="Arial"/>
          <w:color w:val="222222"/>
          <w:lang w:val="en-US" w:eastAsia="en-GB"/>
        </w:rPr>
        <w:t xml:space="preserve">. </w:t>
      </w:r>
      <w:r w:rsidRPr="00946649">
        <w:rPr>
          <w:lang w:val="en-US"/>
        </w:rPr>
        <w:t xml:space="preserve">Biodiversity may reduce disease rise through a phenomenon known as the “dilution effect”, whereby, in ecosystems where hosts of an infectious agent vary in their ability to transmit an infection, increased diversity of potential hosts may reduce the risk of disease outbreak. This concept remains controversial, and any such effect is likely to be highly specific to pathogen, location or geographic scale (e.g. </w:t>
      </w:r>
      <w:r w:rsidRPr="00946649">
        <w:rPr>
          <w:lang w:val="en-US"/>
        </w:rPr>
        <w:fldChar w:fldCharType="begin" w:fldLock="1"/>
      </w:r>
      <w:r w:rsidRPr="00946649">
        <w:rPr>
          <w:lang w:val="en-US"/>
        </w:rPr>
        <w:instrText>ADDIN CSL_CITATION { "citationItems" : [ { "id" : "ITEM-1", "itemData" : { "DOI" : "10.1017/S0031182012000200", "ISBN" : "0031182012000", "ISSN" : "0031-1820", "PMID" : "22336330", "abstract" : "The twin concepts of zooprophylaxis and the dilution effect originated with vector-borne diseases (malaria), were driven forward by studies on Lyme borreliosis and have now developed into the mantra \"biodiversity protects against disease\". The basic idea is that by diluting the assemblage of transmission-competent hosts with non-competent hosts, the probability of vectors feeding on transmission-competent hosts is reduced and so the abundance of infected vectors is lowered. The same principle has recently been applied to other infectious disease systems--tick-borne, insect-borne, indirectly transmitted via intermediate hosts, directly transmitted. It is claimed that the presence of extra species of various sorts, acting through a variety of distinct mechanisms, causes the prevalence of infectious agents to decrease. Examination of the theoretical and empirical evidence for this hypothesis reveals that it applies only in certain circumstances even amongst tick-borne diseases, and even less often if considering the correct metric--abundance rather than prevalence of infected vectors. Whether dilution or amplification occurs depends more on specific community composition than on biodiversity per se. We warn against raising a straw man, an untenable argument easily dismantled and dismissed. The intrinsic value of protecting biodiversity and ecosystem function outweighs this questionable utilitarian justification.", "author" : [ { "dropping-particle" : "", "family" : "Randolph", "given" : "S. E.", "non-dropping-particle" : "", "parse-names" : false, "suffix" : "" }, { "dropping-particle" : "", "family" : "Dobson", "given" : "A. D. M.", "non-dropping-particle" : "", "parse-names" : false, "suffix" : "" } ], "container-title" : "Parasitology", "id" : "ITEM-1", "issue" : "07", "issued" : { "date-parts" : [ [ "2012" ] ] }, "page" : "847-863", "title" : "Pangloss revisited: a critique of the dilution effect and the biodiversity-buffers-disease paradigm", "type" : "article-journal", "volume" : "139" }, "uris" : [ "http://www.mendeley.com/documents/?uuid=4df619c4-2a72-4f9b-a690-adc0826a9396", "http://www.mendeley.com/documents/?uuid=cdf297f3-54c6-4bcc-9cbb-6ece6ba68dc2" ] }, { "id" : "ITEM-2", "itemData" : { "DOI" : "10.1016/j.tree.2012.10.011", "ISBN" : "0169-5347", "ISSN" : "01695347", "PMID" : "23182683", "abstract" : "Recent reviews have argued that disease control is among the ecosystem services yielded by biodiversity. Lyme disease (LD) is commonly cited as the best example of the 'diluting' effect of biodiversity on disease transmission, but many studies document the opposite relationship, showing that human LD risk can increase with forestation. Here, we unify these divergent perspectives and find strong evidence for a positive link between biodiversity and LD at broad spatial scales (urban to suburban to rural) and equivocal evidence for a negative link between biodiversity and LD at varying levels of biodiversity within forests. This finding suggests that, across zoonotic disease agents, the biodiversity-disease relationship is scale dependent and complex. \u00a9 2012 Elsevier Ltd.", "author" : [ { "dropping-particle" : "", "family" : "Wood", "given" : "Chelsea L.", "non-dropping-particle" : "", "parse-names" : false, "suffix" : "" }, { "dropping-particle" : "", "family" : "Lafferty", "given" : "Kevin D.", "non-dropping-particle" : "", "parse-names" : false, "suffix" : "" } ], "container-title" : "Trends in Ecology and Evolution", "id" : "ITEM-2", "issue" : "4", "issued" : { "date-parts" : [ [ "2013" ] ] }, "page" : "239-247", "publisher" : "Elsevier Ltd", "title" : "Biodiversity and disease: A synthesis of ecological perspectives on Lyme disease transmission", "type" : "article-journal", "volume" : "28" }, "uris" : [ "http://www.mendeley.com/documents/?uuid=b4a24caf-9373-4090-8f42-7e0a1b3a8ac1", "http://www.mendeley.com/documents/?uuid=906ce8aa-4a5e-48f4-92e2-e0bc735be11f" ] } ], "mendeley" : { "formattedCitation" : "(Randolph &amp; Dobson, 2012; Wood &amp; Lafferty, 2013)", "plainTextFormattedCitation" : "(Randolph &amp; Dobson, 2012; Wood &amp; Lafferty, 2013)", "previouslyFormattedCitation" : "(Randolph &amp; Dobson, 2012; Wood &amp; Lafferty, 2013)" }, "properties" : {  }, "schema" : "https://github.com/citation-style-language/schema/raw/master/csl-citation.json" }</w:instrText>
      </w:r>
      <w:r w:rsidRPr="00946649">
        <w:rPr>
          <w:lang w:val="en-US"/>
        </w:rPr>
        <w:fldChar w:fldCharType="separate"/>
      </w:r>
      <w:r w:rsidRPr="00946649">
        <w:rPr>
          <w:lang w:val="en-US"/>
        </w:rPr>
        <w:t>Randolph &amp; Dobson, 2012; Wood &amp; Lafferty, 2013)</w:t>
      </w:r>
      <w:r w:rsidRPr="00946649">
        <w:rPr>
          <w:lang w:val="en-US"/>
        </w:rPr>
        <w:fldChar w:fldCharType="end"/>
      </w:r>
      <w:r w:rsidRPr="00946649">
        <w:rPr>
          <w:lang w:val="en-US"/>
        </w:rPr>
        <w:t>. Some evidence for the dilution effect in at least some local contexts has been presented from several studies</w:t>
      </w:r>
      <w:r>
        <w:rPr>
          <w:lang w:val="en-US"/>
        </w:rPr>
        <w:t>, mostly from Western Europe</w:t>
      </w:r>
      <w:r w:rsidRPr="00946649">
        <w:rPr>
          <w:lang w:val="en-US"/>
        </w:rPr>
        <w:t xml:space="preserve"> (e.g. </w:t>
      </w:r>
      <w:r w:rsidRPr="00946649">
        <w:rPr>
          <w:lang w:val="en-US"/>
        </w:rPr>
        <w:fldChar w:fldCharType="begin" w:fldLock="1"/>
      </w:r>
      <w:r w:rsidRPr="00946649">
        <w:rPr>
          <w:lang w:val="en-US"/>
        </w:rPr>
        <w:instrText>ADDIN CSL_CITATION { "citationItems" : [ { "id" : "ITEM-1", "itemData" : { "DOI" : "10.1016/j.ijpara.2012.02.006", "ISBN" : "1879-0135 (Electronic)\\n0020-7519 (Linking)", "ISSN" : "00207519", "PMID" : "22429768", "abstract" : "Tick-borne encephalitis is an emerging vector-borne zoonotic disease reported in several European and Asiatic countries with complex transmission routes that involve various vertebrate host species other than a tick vector. Understanding and quantifying the contribution of the different hosts involved in the TBE virus cycle is crucial in estimating the threshold conditions for virus emergence and spread. Some hosts, such as rodents, act both as feeding hosts for ticks and reservoirs of the infection. Other species, such as deer, provide important sources of blood for feeding ticks but they do not support TBE virus transmission, acting instead as dead-end (i.e., incompetent) hosts. Here, we introduce an eco-epidemiological model to explore the dynamics of tick populations and TBE virus infection in relation to the density of two key hosts. In particular, our aim is to validate and interpret in a robust theoretical framework the empirical findings regarding the effect of deer density on tick infestation on rodents and thus TBE virus occurrence from selected European foci. Model results show hump-shaped relationships between deer density and both feeding ticks on rodents and the basic reproduction number for TBE virus. This suggests that deer may act as tick amplifiers, but may also divert tick bites from competent hosts, thus diluting pathogen transmission. However, our model shows that the mechanism responsible for the dilution effect is more complex than the simple reduction of tick burden on competent hosts. Indeed, while the number of feeding ticks on rodents may increase with deer density, the proportion of blood meals on competent compared with incompetent hosts may decrease, triggering a decline in infection. As a consequence, using simply the number of ticks per rodent as a predictor of TBE transmission potential could be misleading if competent hosts share habitats with incompetent hosts. \u00a9 2012 Australian Society for Parasitology Inc..", "author" : [ { "dropping-particle" : "", "family" : "Bolzoni", "given" : "L.", "non-dropping-particle" : "", "parse-names" : false, "suffix" : "" }, { "dropping-particle" : "", "family" : "Ros\u00e0", "given" : "R.", "non-dropping-particle" : "", "parse-names" : false, "suffix" : "" }, { "dropping-particle" : "", "family" : "Cagnacci", "given" : "F.", "non-dropping-particle" : "", "parse-names" : false, "suffix" : "" }, { "dropping-particle" : "", "family" : "Rizzoli", "given" : "A.", "non-dropping-particle" : "", "parse-names" : false, "suffix" : "" } ], "container-title" : "International Journal for Parasitology", "id" : "ITEM-1", "issue" : "4", "issued" : { "date-parts" : [ [ "2012" ] ] }, "page" : "373-381", "publisher" : "Australian Society for Parasitology Inc.", "title" : "Effect of deer density on tick infestation of rodents and the hazard of tick-borne encephalitis. II: Population and infection models", "type" : "article-journal", "volume" : "42" }, "uris" : [ "http://www.mendeley.com/documents/?uuid=9b2859d7-f707-41cf-b5c5-1863ef09c258", "http://www.mendeley.com/documents/?uuid=45649e17-2070-483c-8144-cfe9f946d06b" ] } ], "mendeley" : { "formattedCitation" : "(Bolzoni, Ros\u00e0, Cagnacci, &amp; Rizzoli, 2012)", "plainTextFormattedCitation" : "(Bolzoni, Ros\u00e0, Cagnacci, &amp; Rizzoli, 2012)", "previouslyFormattedCitation" : "(Bolzoni, Ros\u00e0, Cagnacci, &amp; Rizzoli, 2012)" }, "properties" : {  }, "schema" : "https://github.com/citation-style-language/schema/raw/master/csl-citation.json" }</w:instrText>
      </w:r>
      <w:r w:rsidRPr="00946649">
        <w:rPr>
          <w:lang w:val="en-US"/>
        </w:rPr>
        <w:fldChar w:fldCharType="separate"/>
      </w:r>
      <w:r w:rsidRPr="00946649">
        <w:rPr>
          <w:lang w:val="en-US"/>
        </w:rPr>
        <w:t>Bolzoni</w:t>
      </w:r>
      <w:r>
        <w:rPr>
          <w:lang w:val="en-US"/>
        </w:rPr>
        <w:t xml:space="preserve"> </w:t>
      </w:r>
      <w:r w:rsidR="00F41221" w:rsidRPr="00F41221">
        <w:rPr>
          <w:i/>
          <w:lang w:val="en-US"/>
        </w:rPr>
        <w:t>et al.</w:t>
      </w:r>
      <w:r w:rsidR="007B0C37">
        <w:rPr>
          <w:lang w:val="en-US"/>
        </w:rPr>
        <w:t xml:space="preserve">, </w:t>
      </w:r>
      <w:r w:rsidRPr="00946649">
        <w:rPr>
          <w:lang w:val="en-US"/>
        </w:rPr>
        <w:t>2012</w:t>
      </w:r>
      <w:r w:rsidRPr="00946649">
        <w:rPr>
          <w:lang w:val="en-US"/>
        </w:rPr>
        <w:fldChar w:fldCharType="end"/>
      </w:r>
      <w:r>
        <w:rPr>
          <w:lang w:val="en-US"/>
        </w:rPr>
        <w:t xml:space="preserve">; </w:t>
      </w:r>
      <w:r w:rsidRPr="00946649">
        <w:rPr>
          <w:lang w:val="en-US"/>
        </w:rPr>
        <w:fldChar w:fldCharType="begin" w:fldLock="1"/>
      </w:r>
      <w:r w:rsidRPr="00946649">
        <w:rPr>
          <w:lang w:val="en-US"/>
        </w:rPr>
        <w:instrText>ADDIN CSL_CITATION { "citationItems" : [ { "id" : "ITEM-1", "itemData" : { "DOI" : "10.1890/13-0678.1", "ISBN" : "0012-9658", "ISSN" : "00129658", "PMID" : "25000749", "abstract" : "While host-species diversity often influences microbial prevalence, there may be multiple mechanisms causing such effects that may also depend on the foraging strategy of the microbes. We employed a natural gradient of rodent-species richness to examine competing hypotheses describing possible mechanisms mediating the relationship between host-species richness and the prevalence of the most dominant microbes, along with microbe specificity to the different rodent host species. We sampled blood from three gerbil species in plots differing in terms of the proportion of the different species and screened for the most dominant bacteria. Two dominant bacterial lineages were detected: host-specific bacteria and host-opportunistic bacteria. Using a model selection approach, we detected evidence for both direct and indirect effects of host-species richness on the prevalence of these bacteria. Infection probability of the host-specific lineage was lower in richer host communities, most likely due to increased frequency and density of the least suitable host species. In contrast, field observations suggest that the effect of host-species richness on infection probability of the opportunistic lineage was both direct and indirect, mostly mediated by changes in flea densities on the host and by the presence of the host-specific lineage. Our results thus suggest that host-species richness has multiple effects on microbial prevalence, depending on the degree of host-specificity of the microbe in question.", "author" : [ { "dropping-particle" : "", "family" : "Kedem", "given" : "Hadar", "non-dropping-particle" : "", "parse-names" : false, "suffix" : "" }, { "dropping-particle" : "", "family" : "Cohen", "given" : "Carmit", "non-dropping-particle" : "", "parse-names" : false, "suffix" : "" }, { "dropping-particle" : "", "family" : "Messika", "given" : "Irit", "non-dropping-particle" : "", "parse-names" : false, "suffix" : "" }, { "dropping-particle" : "", "family" : "Einav", "given" : "Monica", "non-dropping-particle" : "", "parse-names" : false, "suffix" : "" }, { "dropping-particle" : "", "family" : "Pilosof", "given" : "Shai", "non-dropping-particle" : "", "parse-names" : false, "suffix" : "" }, { "dropping-particle" : "", "family" : "Hawlena", "given" : "Hadas", "non-dropping-particle" : "", "parse-names" : false, "suffix" : "" } ], "container-title" : "Ecology", "id" : "ITEM-1", "issue" : "5", "issued" : { "date-parts" : [ [ "2014" ] ] }, "page" : "1173-1183", "title" : "Multiple effects of host-species diversity on coexisting host-specific and host-opportunistic microbes", "type" : "article-journal", "volume" : "95" }, "uris" : [ "http://www.mendeley.com/documents/?uuid=5cd76cce-c6fa-4777-a7ac-b3324cb557ef", "http://www.mendeley.com/documents/?uuid=f7cd8342-7f19-4141-b580-3a318bd0478e" ] } ], "mendeley" : { "formattedCitation" : "(Kedem et al., 2014)", "plainTextFormattedCitation" : "(Kedem et al., 2014)", "previouslyFormattedCitation" : "(Kedem et al., 2014)" }, "properties" : {  }, "schema" : "https://github.com/citation-style-language/schema/raw/master/csl-citation.json" }</w:instrText>
      </w:r>
      <w:r w:rsidRPr="00946649">
        <w:rPr>
          <w:lang w:val="en-US"/>
        </w:rPr>
        <w:fldChar w:fldCharType="separate"/>
      </w:r>
      <w:r w:rsidRPr="00946649">
        <w:rPr>
          <w:lang w:val="en-US"/>
        </w:rPr>
        <w:t xml:space="preserve">Kedem </w:t>
      </w:r>
      <w:r w:rsidR="00F41221" w:rsidRPr="00F41221">
        <w:rPr>
          <w:i/>
          <w:lang w:val="en-US"/>
        </w:rPr>
        <w:t>et al.</w:t>
      </w:r>
      <w:r w:rsidR="007B0C37">
        <w:rPr>
          <w:lang w:val="en-US"/>
        </w:rPr>
        <w:t xml:space="preserve">, </w:t>
      </w:r>
      <w:r w:rsidRPr="00946649">
        <w:rPr>
          <w:lang w:val="en-US"/>
        </w:rPr>
        <w:t>2014</w:t>
      </w:r>
      <w:r w:rsidRPr="00946649">
        <w:rPr>
          <w:lang w:val="en-US"/>
        </w:rPr>
        <w:fldChar w:fldCharType="end"/>
      </w:r>
      <w:r w:rsidRPr="00946649">
        <w:rPr>
          <w:lang w:val="en-US"/>
        </w:rPr>
        <w:t>;</w:t>
      </w:r>
      <w:r>
        <w:rPr>
          <w:lang w:val="en-US"/>
        </w:rPr>
        <w:t xml:space="preserve"> </w:t>
      </w:r>
      <w:r w:rsidR="007B0C37" w:rsidRPr="00946649">
        <w:rPr>
          <w:lang w:val="en-US"/>
        </w:rPr>
        <w:fldChar w:fldCharType="begin" w:fldLock="1"/>
      </w:r>
      <w:r w:rsidR="007B0C37" w:rsidRPr="00946649">
        <w:rPr>
          <w:lang w:val="en-US"/>
        </w:rPr>
        <w:instrText>ADDIN CSL_CITATION { "citationItems" : [ { "id" : "ITEM-1", "itemData" : { "DOI" : "10.1038/srep31314", "ISSN" : "2045-2322", "PMID" : "27499001", "abstract" : "The \"dilution effect\" implies that where species vary in susceptibility to infection by a pathogen, higher diversity often leads to lower infection prevalence in hosts. For directly transmitted pathogens, non-host species may \"dilute\" infection directly (1) and indirectly (2). Competitors and predators may (1) alter host behavior to reduce pathogen transmission or (2) reduce host density. In a well-studied system, we tested the dilution of the zoonotic Puumala hantavirus (PUUV) in bank voles (Myodes glareolus) by two competitors and a predator. Our study was based on long-term PUUV infection data (2003-2013) in northern Sweden. The field vole (Microtus agrestis) and the common shrew (Sorex araneus) are bank vole competitors and Tengmalm's owl (Aegolius funereus) is a main predator of bank voles. Infection probability in bank voles decreased when common shrew density increased, suggesting that common shrews reduced PUUV transmission. Field voles suppressed bank vole density in meadows and clear-cuts and indirectly diluted PUUV infection. Further, Tengmalm's owl decline in 1980-2013 may have contributed to higher PUUV infection rates in bank voles in 2003-2013 compared to 1979-1986. Our study provides further evidence for dilution effect and suggests that owls may have an important role in reducing disease risk.", "author" : [ { "dropping-particle" : "", "family" : "Khalil", "given" : "Hussein", "non-dropping-particle" : "", "parse-names" : false, "suffix" : "" } ], "container-title" : "Nature Publishing Group", "id" : "ITEM-1", "issue" : "August", "issued" : { "date-parts" : [ [ "2016" ] ] }, "page" : "1-11", "publisher" : "Nature Publishing Group", "title" : "Declining ecosystem health and the dilution effect Declining ecosystem health and the dilution effect", "type" : "article-journal" }, "uris" : [ "http://www.mendeley.com/documents/?uuid=cdad0f01-e570-4a10-8802-6c0af1f893a7", "http://www.mendeley.com/documents/?uuid=b556bd05-afe4-4e8e-861d-1a19c79a3010" ] } ], "mendeley" : { "formattedCitation" : "(Khalil, 2016)", "plainTextFormattedCitation" : "(Khalil, 2016)", "previouslyFormattedCitation" : "(Khalil, 2016)" }, "properties" : {  }, "schema" : "https://github.com/citation-style-language/schema/raw/master/csl-citation.json" }</w:instrText>
      </w:r>
      <w:r w:rsidR="007B0C37" w:rsidRPr="00946649">
        <w:rPr>
          <w:lang w:val="en-US"/>
        </w:rPr>
        <w:fldChar w:fldCharType="separate"/>
      </w:r>
      <w:r w:rsidR="007B0C37" w:rsidRPr="00946649">
        <w:rPr>
          <w:lang w:val="en-US"/>
        </w:rPr>
        <w:t>Khalil</w:t>
      </w:r>
      <w:r w:rsidR="007B0C37">
        <w:rPr>
          <w:lang w:val="en-US"/>
        </w:rPr>
        <w:t xml:space="preserve">, </w:t>
      </w:r>
      <w:r w:rsidR="007B0C37" w:rsidRPr="00946649">
        <w:rPr>
          <w:lang w:val="en-US"/>
        </w:rPr>
        <w:t>2016</w:t>
      </w:r>
      <w:r w:rsidR="007B0C37" w:rsidRPr="00946649">
        <w:rPr>
          <w:lang w:val="en-US"/>
        </w:rPr>
        <w:fldChar w:fldCharType="end"/>
      </w:r>
      <w:r>
        <w:rPr>
          <w:lang w:val="en-US"/>
        </w:rPr>
        <w:t xml:space="preserve">; </w:t>
      </w:r>
      <w:r w:rsidRPr="00946649">
        <w:rPr>
          <w:lang w:val="en-US"/>
        </w:rPr>
        <w:fldChar w:fldCharType="begin" w:fldLock="1"/>
      </w:r>
      <w:r w:rsidRPr="00946649">
        <w:rPr>
          <w:lang w:val="en-US"/>
        </w:rPr>
        <w:instrText>ADDIN CSL_CITATION { "citationItems" : [ { "id" : "ITEM-1", "itemData" : { "DOI" : "10.1017/S0031182016000688", "ISSN" : "0031-1820", "PMID" : "27173094", "abstract" : "&lt;p&gt; Lyme disease is caused by bacteria of the &lt;italic&gt;Borrelia burgdorferi&lt;/italic&gt; genospecies complex and transmitted by Ixodid ticks. In North America only one pathogenic genospecies occurs, in Europe there are several. According to the dilution effect hypothesis (DEH), formulated in North America, nymphal infection prevalence (NIP) decreases with increasing host diversity since host species differ in transmission potential. We analysed &lt;italic&gt;Borrelia&lt;/italic&gt; infection in nymphs from 94 forest stands in Belgium, which are part of a diversification gradient with a supposedly related increasing host diversity: from pine stands without to oak stands with a shrub layer. We expected changing tree species and forest structure to increase host diversity and decrease NIP. In contrast with the DEH, NIP did not differ between different forest types. Genospecies diversity however, and presumably also host diversity, was higher in oak than in pine stands. Infected nymphs tended to harbour &lt;italic&gt;Borrelia afzelii&lt;/italic&gt; infection more often in pine stands while &lt;italic&gt;Borrelia garinii&lt;/italic&gt; and &lt;italic&gt;Borrelia burgdorferi&lt;/italic&gt; ss. infection appeared to be more prevalent in oak stands. This has important health consequences, since the latter two cause more severe disease manifestations. We show that the DEH must be nuanced for Europe and should consider the response of multiple pathogenic genospecies. &lt;/p&gt;", "author" : [ { "dropping-particle" : "", "family" : "RUYTS", "given" : "SANNE C.", "non-dropping-particle" : "", "parse-names" : false, "suffix" : "" }, { "dropping-particle" : "", "family" : "AMPOORTER", "given" : "EVY", "non-dropping-particle" : "", "parse-names" : false, "suffix" : "" }, { "dropping-particle" : "", "family" : "COIPAN", "given" : "ELENA C.", "non-dropping-particle" : "", "parse-names" : false, "suffix" : "" }, { "dropping-particle" : "", "family" : "BAETEN", "given" : "LANDER", "non-dropping-particle" : "", "parse-names" : false, "suffix" : "" }, { "dropping-particle" : "", "family" : "HEYLEN", "given" : "DIETER", "non-dropping-particle" : "", "parse-names" : false, "suffix" : "" }, { "dropping-particle" : "", "family" : "SPRONG", "given" : "HEIN", "non-dropping-particle" : "", "parse-names" : false, "suffix" : "" }, { "dropping-particle" : "", "family" : "MATTHYSEN", "given" : "ERIK", "non-dropping-particle" : "", "parse-names" : false, "suffix" : "" }, { "dropping-particle" : "", "family" : "VERHEYEN", "given" : "KRIS", "non-dropping-particle" : "", "parse-names" : false, "suffix" : "" } ], "container-title" : "Parasitology", "id" : "ITEM-1", "issue" : "10", "issued" : { "date-parts" : [ [ "2016" ] ] }, "page" : "1310-1319", "title" : "Diversifying forest communities may change Lyme disease risk: extra dimension to the dilution effect in Europe", "type" : "article-journal", "volume" : "143" }, "uris" : [ "http://www.mendeley.com/documents/?uuid=1a61f108-dfd6-4c19-b064-80442daa87a4", "http://www.mendeley.com/documents/?uuid=d1f7542f-4a0e-44be-a7e8-eaf5791be001" ] } ], "mendeley" : { "formattedCitation" : "(RUYTS et al., 2016)", "plainTextFormattedCitation" : "(RUYTS et al., 2016)", "previouslyFormattedCitation" : "(RUYTS et al., 2016)" }, "properties" : {  }, "schema" : "https://github.com/citation-style-language/schema/raw/master/csl-citation.json" }</w:instrText>
      </w:r>
      <w:r w:rsidRPr="00946649">
        <w:rPr>
          <w:lang w:val="en-US"/>
        </w:rPr>
        <w:fldChar w:fldCharType="separate"/>
      </w:r>
      <w:r w:rsidRPr="00946649">
        <w:rPr>
          <w:lang w:val="en-US"/>
        </w:rPr>
        <w:t>R</w:t>
      </w:r>
      <w:r>
        <w:rPr>
          <w:lang w:val="en-US"/>
        </w:rPr>
        <w:t>uyts</w:t>
      </w:r>
      <w:r w:rsidRPr="00946649">
        <w:rPr>
          <w:lang w:val="en-US"/>
        </w:rPr>
        <w:t xml:space="preserve"> </w:t>
      </w:r>
      <w:r w:rsidR="00F41221" w:rsidRPr="00F41221">
        <w:rPr>
          <w:i/>
          <w:lang w:val="en-US"/>
        </w:rPr>
        <w:t>et al.</w:t>
      </w:r>
      <w:r w:rsidR="007B0C37">
        <w:rPr>
          <w:lang w:val="en-US"/>
        </w:rPr>
        <w:t xml:space="preserve">, </w:t>
      </w:r>
      <w:r w:rsidRPr="00946649">
        <w:rPr>
          <w:lang w:val="en-US"/>
        </w:rPr>
        <w:t>2016</w:t>
      </w:r>
      <w:r w:rsidRPr="00946649">
        <w:rPr>
          <w:lang w:val="en-US"/>
        </w:rPr>
        <w:fldChar w:fldCharType="end"/>
      </w:r>
      <w:r w:rsidRPr="00946649">
        <w:rPr>
          <w:lang w:val="en-US"/>
        </w:rPr>
        <w:t>).</w:t>
      </w:r>
    </w:p>
    <w:p w14:paraId="70F816CF" w14:textId="77777777" w:rsidR="001E43D4" w:rsidRPr="00946649" w:rsidRDefault="001E43D4" w:rsidP="001E43D4">
      <w:pPr>
        <w:shd w:val="clear" w:color="auto" w:fill="FFFFFF"/>
        <w:rPr>
          <w:rFonts w:eastAsia="Times New Roman" w:cs="Arial"/>
          <w:lang w:val="en-US" w:eastAsia="en-GB"/>
        </w:rPr>
        <w:sectPr w:rsidR="001E43D4" w:rsidRPr="00946649" w:rsidSect="001F79DE">
          <w:type w:val="continuous"/>
          <w:pgSz w:w="11906" w:h="16838"/>
          <w:pgMar w:top="1417" w:right="1417" w:bottom="1417" w:left="1417" w:header="708" w:footer="708" w:gutter="0"/>
          <w:cols w:space="708"/>
          <w:docGrid w:linePitch="360"/>
        </w:sectPr>
      </w:pPr>
    </w:p>
    <w:p w14:paraId="788FECD8" w14:textId="3D7194A8" w:rsidR="001E43D4" w:rsidRPr="00946649" w:rsidRDefault="001E43D4" w:rsidP="001E43D4">
      <w:pPr>
        <w:shd w:val="clear" w:color="auto" w:fill="FFFFFF"/>
        <w:rPr>
          <w:rFonts w:eastAsia="Times New Roman" w:cs="Arial"/>
          <w:color w:val="222222"/>
          <w:lang w:val="en-US" w:eastAsia="en-GB"/>
        </w:rPr>
      </w:pPr>
      <w:r w:rsidRPr="00946649">
        <w:rPr>
          <w:rFonts w:eastAsia="Times New Roman" w:cs="Arial"/>
          <w:lang w:val="en-US" w:eastAsia="en-GB"/>
        </w:rPr>
        <w:t>Another area where the relationship between biodiversity and ecosystems and health may b</w:t>
      </w:r>
      <w:r w:rsidRPr="00946649">
        <w:rPr>
          <w:rFonts w:eastAsia="Times New Roman" w:cs="Arial"/>
          <w:color w:val="222222"/>
          <w:lang w:val="en-US" w:eastAsia="en-GB"/>
        </w:rPr>
        <w:t>e highly variable is the impact which exposure to nature can have on mental and physical well</w:t>
      </w:r>
      <w:r w:rsidR="005F5A69">
        <w:rPr>
          <w:rFonts w:eastAsia="Times New Roman" w:cs="Arial"/>
          <w:color w:val="222222"/>
          <w:lang w:val="en-US" w:eastAsia="en-GB"/>
        </w:rPr>
        <w:t>-</w:t>
      </w:r>
      <w:r w:rsidRPr="00946649">
        <w:rPr>
          <w:rFonts w:eastAsia="Times New Roman" w:cs="Arial"/>
          <w:color w:val="222222"/>
          <w:lang w:val="en-US" w:eastAsia="en-GB"/>
        </w:rPr>
        <w:t xml:space="preserve">being </w:t>
      </w:r>
      <w:r w:rsidRPr="00946649">
        <w:rPr>
          <w:lang w:val="en-US"/>
        </w:rPr>
        <w:fldChar w:fldCharType="begin" w:fldLock="1"/>
      </w:r>
      <w:r w:rsidRPr="00946649">
        <w:rPr>
          <w:lang w:val="en-US"/>
        </w:rPr>
        <w:instrText>ADDIN CSL_CITATION { "citationItems" : [ { "id" : "ITEM-1", "itemData" : { "ISSN" : "1741-3850", "abstract" : "BACKGROUND: Urban development projects can be costly and have health impacts. An evidence-based approach to urban planning is therefore essential. However, the evidence for physical and non-physical health benefits of urban green space is unclear.\n\nMETHODS: A literature search of academic and grey literature was conducted for studies and reviews of the health effects of green space. Articles found were appraised for their relevance, critically reviewed and graded accordingly. Their findings were then thematically categorized.\n\nRESULTS: There is weak evidence for the links between physical, mental health and well-being, and urban green space. Environmental factors such as the quality and accessibility of green space affects its use for physical activity. User determinants, such as age, gender, ethnicity and the perception of safety, are also important. However, many studies were limited by poor study design, failure to exclude confounding, bias or reverse causality and weak statistical associations.\n\nCONCLUSION: Most studies reported findings that generally supported the view that green space have a beneficial health effect. Establishing a causal relationship is difficult, as the relationship is complex. Simplistic urban interventions may therefore fail to address the underlying determinants of urban health that are not remediable by landscape redesign.", "author" : [ { "dropping-particle" : "", "family" : "Lee", "given" : "A C K", "non-dropping-particle" : "", "parse-names" : false, "suffix" : "" }, { "dropping-particle" : "", "family" : "Maheswaran", "given" : "R", "non-dropping-particle" : "", "parse-names" : false, "suffix" : "" } ], "container-title" : "Journal of public health (Oxford, England)", "id" : "ITEM-1", "issue" : "2", "issued" : { "date-parts" : [ [ "2011", "6" ] ] }, "page" : "212-22", "title" : "The health benefits of urban green spaces: a review of the evidence.", "type" : "article-journal", "volume" : "33" }, "uris" : [ "http://www.mendeley.com/documents/?uuid=fc4d0f55-4a61-465b-b839-992f976653b4", "http://www.mendeley.com/documents/?uuid=9ab21888-e7bf-4062-b222-afcc2a273d51" ] }, { "id" : "ITEM-2", "itemData" : { "DOI" : "10.1016/j.ufug.2015.07.008", "ISBN" : "16188667", "ISSN" : "16188667", "PMID" : "20163033721", "abstract" : "a b s t r a c t Objectives: The objective was to systematically review the literature examining the relationship between quantity and quality of green spaces in the living environment and three health outcomes: perceived general health, perceived mental health, and (all-cause) mortality. Methods: An online search was followed by a selection process applying eligibility criteria. Three levels of evidence were defined based on the number and quality of the studies, and the consistency of the findings. Fourteen studies on perceived general health, 19 on mental health and seven on all-cause mortality were included in the review. Results: The evidence synthesis showed strong evidence for significant positive associations between the quantity of green space (objectively measured around the residence) and perceived mental health and all-cause mortality, and moderate evidence for an association with perceived general health. There were insufficient studies on the quality of green spaces to conduct an evidence synthesis. A few studies provided indications that associations depend on subgroups such as gender, age groups and groups with different social economic status, but the findings were mixed. Conclusions: Further research should focus on exploring relationships between more detailed character-istics of green space and more specific health outcomes in different population subgroups and in different countries. To strengthen the evidence-base, studies with more sophisticated designs, e.g. \" natural exper-iments \" , are needed.", "author" : [ { "dropping-particle" : "", "family" : "Berg", "given" : "Magdalena", "non-dropping-particle" : "Van Den", "parse-names" : false, "suffix" : "" }, { "dropping-particle" : "", "family" : "Wendel-Vos", "given" : "Wanda", "non-dropping-particle" : "", "parse-names" : false, "suffix" : "" }, { "dropping-particle" : "", "family" : "Poppel", "given" : "Mireille", "non-dropping-particle" : "Van", "parse-names" : false, "suffix" : "" }, { "dropping-particle" : "", "family" : "Kemper", "given" : "Han", "non-dropping-particle" : "", "parse-names" : false, "suffix" : "" }, { "dropping-particle" : "", "family" : "Mechelen", "given" : "Willem", "non-dropping-particle" : "Van", "parse-names" : false, "suffix" : "" }, { "dropping-particle" : "", "family" : "Maas", "given" : "Jolanda", "non-dropping-particle" : "", "parse-names" : false, "suffix" : "" } ], "container-title" : "Urban Forestry &amp; Urban Greening", "id" : "ITEM-2", "issue" : "4", "issued" : { "date-parts" : [ [ "2015" ] ] }, "page" : "806-816", "publisher" : "Elsevier GmbH.", "title" : "Health benefits of green spaces in the living environment: A systematic review of epidemiological studies", "type" : "article-journal", "volume" : "14" }, "uris" : [ "http://www.mendeley.com/documents/?uuid=a77b2d03-36ed-44fa-b096-effbb6184c83", "http://www.mendeley.com/documents/?uuid=fffde30e-183b-4ee8-815c-11a2e5acdc19" ] }, { "id" : "ITEM-3", "itemData" : { "author" : [ { "dropping-particle" : "", "family" : "Horwitz", "given" : "P.", "non-dropping-particle" : "", "parse-names" : false, "suffix" : "" }, { "dropping-particle" : "", "family" : "Kretsch C.", "given" : "", "non-dropping-particle" : "", "parse-names" : false, "suffix" : "" } ], "container-title" : "Connecting Global Priorities: Biodiversity and Human Health: a State of Knowledge Review", "editor" : [ { "dropping-particle" : "", "family" : "WHO", "given" : "&amp; CBD Secretariat.", "non-dropping-particle" : "", "parse-names" : false, "suffix" : "" } ], "id" : "ITEM-3", "issued" : { "date-parts" : [ [ "2015" ] ] }, "title" : "Contribution of biodiversity and green spaces to mental and physical fitness, and cultural dimensions of health", "type" : "chapter" }, "uris" : [ "http://www.mendeley.com/documents/?uuid=3f01aee9-c192-429b-a921-600a50e3df1c", "http://www.mendeley.com/documents/?uuid=02eff90e-47d6-4a54-9702-2d689bea57fc" ] } ], "mendeley" : { "formattedCitation" : "(Horwitz &amp; Kretsch C., 2015; Lee &amp; Maheswaran, 2011; M. Van Den Berg et al., 2015)", "plainTextFormattedCitation" : "(Horwitz &amp; Kretsch C., 2015; Lee &amp; Maheswaran, 2011; M. Van Den Berg et al., 2015)", "previouslyFormattedCitation" : "(Horwitz &amp; Kretsch C., 2015; Lee &amp; Maheswaran, 2011; M. Van Den Berg et al., 2015)" }, "properties" : {  }, "schema" : "https://github.com/citation-style-language/schema/raw/master/csl-citation.json" }</w:instrText>
      </w:r>
      <w:r w:rsidRPr="00946649">
        <w:rPr>
          <w:lang w:val="en-US"/>
        </w:rPr>
        <w:fldChar w:fldCharType="separate"/>
      </w:r>
      <w:r w:rsidRPr="00946649">
        <w:rPr>
          <w:lang w:val="en-US"/>
        </w:rPr>
        <w:t xml:space="preserve">(Horwitz &amp; Kretsch, 2015; Lee &amp; Maheswaran, 2011; Van Den Berg </w:t>
      </w:r>
      <w:r w:rsidR="00F41221" w:rsidRPr="00F41221">
        <w:rPr>
          <w:i/>
          <w:lang w:val="en-US"/>
        </w:rPr>
        <w:t>et al.</w:t>
      </w:r>
      <w:r w:rsidRPr="00946649">
        <w:rPr>
          <w:lang w:val="en-US"/>
        </w:rPr>
        <w:t>, 2015)</w:t>
      </w:r>
      <w:r w:rsidRPr="00946649">
        <w:rPr>
          <w:lang w:val="en-US"/>
        </w:rPr>
        <w:fldChar w:fldCharType="end"/>
      </w:r>
      <w:r w:rsidRPr="00946649">
        <w:rPr>
          <w:rFonts w:eastAsia="Times New Roman" w:cs="Arial"/>
          <w:color w:val="222222"/>
          <w:lang w:val="en-US" w:eastAsia="en-GB"/>
        </w:rPr>
        <w:t xml:space="preserve">. </w:t>
      </w:r>
      <w:r w:rsidRPr="00946649">
        <w:rPr>
          <w:rFonts w:eastAsia="Cambria" w:cs="Cambria"/>
          <w:lang w:val="en-US"/>
        </w:rPr>
        <w:t xml:space="preserve">The ways in which health is affected by biodiversity and </w:t>
      </w:r>
      <w:r w:rsidRPr="00946649">
        <w:rPr>
          <w:lang w:val="en-US"/>
        </w:rPr>
        <w:t xml:space="preserve">nature’s contributions to people </w:t>
      </w:r>
      <w:r w:rsidRPr="00946649">
        <w:rPr>
          <w:rFonts w:eastAsia="Cambria" w:cs="Cambria"/>
          <w:lang w:val="en-US"/>
        </w:rPr>
        <w:t xml:space="preserve">is determined by the nature of specific social-ecological systems, including the degree and types of interactions between people or their communities and the natural environment. This highlights the importance of social, economic and cultural factors in determining the strength and direction of linkages between health and biodiversity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tree.2014.01.009", "ISBN" : "0169-5347", "ISSN" : "01695347", "PMID" : "24556019", "abstract" : "Direct contact with biodiversity is culturally important in a range of contexts. Many people even join conservation organisations to protect biodiversity that they will never encounter first-hand. Despite this, we have little idea how biodiversity affects people's well-being and health through these cultural pathways. Human health is sensitive to apparently trivial psychological stimuli, negatively affected by the risk of environmental degradation, and positively affected by contact with natural spaces. This suggests that well-being and health should be affected by biodiversity change, but few studies have begun to explore these relationships. Here, we develop a framework for linking biodiversity change with human cultural values, well-being, and health. We argue that better understanding these relations might be profoundly important for biodiversity conservation and public health. ?? 2014 The Authors.", "author" : [ { "dropping-particle" : "", "family" : "Clark", "given" : "Natalie E.", "non-dropping-particle" : "", "parse-names" : false, "suffix" : "" }, { "dropping-particle" : "", "family" : "Lovell", "given" : "Rebecca", "non-dropping-particle" : "", "parse-names" : false, "suffix" : "" }, { "dropping-particle" : "", "family" : "Wheeler", "given" : "Benedict W.", "non-dropping-particle" : "", "parse-names" : false, "suffix" : "" }, { "dropping-particle" : "", "family" : "Higgins", "given" : "Sahran L.", "non-dropping-particle" : "", "parse-names" : false, "suffix" : "" }, { "dropping-particle" : "", "family" : "Depledge", "given" : "Michael H.", "non-dropping-particle" : "", "parse-names" : false, "suffix" : "" }, { "dropping-particle" : "", "family" : "Norris", "given" : "Ken", "non-dropping-particle" : "", "parse-names" : false, "suffix" : "" } ], "container-title" : "Trends in Ecology and Evolution", "id" : "ITEM-1", "issue" : "4", "issued" : { "date-parts" : [ [ "2014" ] ] }, "page" : "198-204", "publisher" : "Elsevier Ltd", "title" : "Biodiversity, cultural pathways, and human health: A framework", "type" : "article-journal", "volume" : "29" }, "uris" : [ "http://www.mendeley.com/documents/?uuid=c8c4445b-3d2d-4b66-9262-961861cf6235", "http://www.mendeley.com/documents/?uuid=d7c7f297-69c9-4183-864d-3083d8887cba" ] }, { "id" : "ITEM-2", "itemData" : { "DOI" : "10.13140/RG.2.2.17532.74881", "author" : [ { "dropping-particle" : "", "family" : "D", "given" : "Napier", "non-dropping-particle" : "", "parse-names" : false, "suffix" : "" } ], "id" : "ITEM-2", "issue" : "1", "issued" : { "date-parts" : [ [ "2017" ] ] }, "title" : "Culture matters : using a cultural", "type" : "article-journal" }, "uris" : [ "http://www.mendeley.com/documents/?uuid=09c8509b-5991-42f2-89f3-ad8a9be2da03", "http://www.mendeley.com/documents/?uuid=7b5de9d8-6885-42e0-94ef-ba25be78d6f7" ] }, { "id" : "ITEM-3", "itemData" : { "DOI" : "10.2788/2613", "ISBN" : "9789279481697", "id" : "ITEM-3", "issued" : { "date-parts" : [ [ "2016" ] ] }, "number-of-pages" : "176", "title" : "Soil biodiversity atlas", "type" : "book" }, "uris" : [ "http://www.mendeley.com/documents/?uuid=54452bbf-d4bc-4bed-838d-8e320bf6eef1", "http://www.mendeley.com/documents/?uuid=7e21f244-06b8-4a86-9988-0cfb7b46c406" ] } ], "mendeley" : { "formattedCitation" : "(Clark et al., 2014; D, 2017; &lt;i&gt;Soil biodiversity atlas&lt;/i&gt;, 2016)", "plainTextFormattedCitation" : "(Clark et al., 2014; D, 2017; Soil biodiversity atlas, 2016)", "previouslyFormattedCitation" : "(Clark et al., 2014; D, 2017; &lt;i&gt;Soil biodiversity atlas&lt;/i&gt;, 2016)"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Clark </w:t>
      </w:r>
      <w:r w:rsidR="00301BD0" w:rsidRPr="00301BD0">
        <w:rPr>
          <w:rFonts w:eastAsia="Cambria" w:cs="Cambria"/>
          <w:i/>
          <w:lang w:val="en-US"/>
        </w:rPr>
        <w:t>et al.</w:t>
      </w:r>
      <w:r w:rsidRPr="00946649">
        <w:rPr>
          <w:rFonts w:eastAsia="Cambria" w:cs="Cambria"/>
          <w:lang w:val="en-US"/>
        </w:rPr>
        <w:t xml:space="preserve">, 2014; </w:t>
      </w:r>
      <w:r>
        <w:rPr>
          <w:rFonts w:eastAsia="Cambria" w:cs="Cambria"/>
          <w:lang w:val="en-US"/>
        </w:rPr>
        <w:t>WHO</w:t>
      </w:r>
      <w:r w:rsidRPr="00946649">
        <w:rPr>
          <w:rFonts w:eastAsia="Cambria" w:cs="Cambria"/>
          <w:lang w:val="en-US"/>
        </w:rPr>
        <w:t xml:space="preserve">, 2017; </w:t>
      </w:r>
      <w:r w:rsidRPr="003A4E07">
        <w:rPr>
          <w:rFonts w:eastAsia="Cambria" w:cs="Cambria"/>
          <w:lang w:val="en-US"/>
        </w:rPr>
        <w:t>European Commission, 2016</w:t>
      </w:r>
      <w:r w:rsidR="00526F0F">
        <w:rPr>
          <w:rFonts w:eastAsia="Cambria" w:cs="Cambria"/>
          <w:lang w:val="en-US"/>
        </w:rPr>
        <w:t>b</w:t>
      </w:r>
      <w:r w:rsidRPr="00946649">
        <w:rPr>
          <w:rFonts w:eastAsia="Cambria" w:cs="Cambria"/>
          <w:lang w:val="en-US"/>
        </w:rPr>
        <w:t>)</w:t>
      </w:r>
      <w:r w:rsidRPr="00946649">
        <w:rPr>
          <w:rFonts w:eastAsia="Cambria" w:cs="Cambria"/>
          <w:lang w:val="en-US"/>
        </w:rPr>
        <w:fldChar w:fldCharType="end"/>
      </w:r>
      <w:r w:rsidRPr="00946649">
        <w:rPr>
          <w:rFonts w:eastAsia="Cambria" w:cs="Cambria"/>
          <w:lang w:val="en-US"/>
        </w:rPr>
        <w:t>.</w:t>
      </w:r>
    </w:p>
    <w:p w14:paraId="447E1F2B" w14:textId="77777777" w:rsidR="001E43D4" w:rsidRPr="00946649" w:rsidRDefault="001E43D4" w:rsidP="001E43D4">
      <w:pPr>
        <w:shd w:val="clear" w:color="auto" w:fill="FFFFFF"/>
        <w:rPr>
          <w:rFonts w:eastAsia="Times New Roman" w:cs="Arial"/>
          <w:color w:val="222222"/>
          <w:lang w:val="en-US" w:eastAsia="en-GB"/>
        </w:rPr>
        <w:sectPr w:rsidR="001E43D4" w:rsidRPr="00946649" w:rsidSect="001F79DE">
          <w:type w:val="continuous"/>
          <w:pgSz w:w="11906" w:h="16838"/>
          <w:pgMar w:top="1417" w:right="1417" w:bottom="1417" w:left="1417" w:header="708" w:footer="708" w:gutter="0"/>
          <w:cols w:space="708"/>
          <w:docGrid w:linePitch="360"/>
        </w:sectPr>
      </w:pPr>
    </w:p>
    <w:p w14:paraId="357E8279" w14:textId="0E980E5B" w:rsidR="001E43D4" w:rsidRPr="00946649" w:rsidRDefault="001E43D4" w:rsidP="001E43D4">
      <w:pPr>
        <w:shd w:val="clear" w:color="auto" w:fill="FFFFFF"/>
        <w:rPr>
          <w:rFonts w:eastAsia="Times New Roman" w:cs="Arial"/>
          <w:color w:val="222222"/>
          <w:lang w:val="en-US" w:eastAsia="en-GB"/>
        </w:rPr>
      </w:pPr>
      <w:r w:rsidRPr="00946649">
        <w:rPr>
          <w:rFonts w:eastAsia="Times New Roman" w:cs="Arial"/>
          <w:color w:val="222222"/>
          <w:lang w:val="en-US" w:eastAsia="en-GB"/>
        </w:rPr>
        <w:t xml:space="preserve">Increased urbanization in Europe and Central Asia poses significant challenges for human health including a rise in non-communicable diseases associated with modern lifestyles, including obesity and diabetes, </w:t>
      </w:r>
      <w:r w:rsidRPr="00946649">
        <w:rPr>
          <w:rFonts w:eastAsia="Times New Roman" w:cs="Arial"/>
          <w:lang w:val="en-US" w:eastAsia="en-GB"/>
        </w:rPr>
        <w:t xml:space="preserve">cardiovascular diseases, depression and anxiety disorders, and diseases associated with </w:t>
      </w:r>
      <w:r w:rsidRPr="001D4A23">
        <w:rPr>
          <w:rFonts w:eastAsia="Times New Roman" w:cs="Arial"/>
          <w:lang w:val="en-US" w:eastAsia="en-GB"/>
        </w:rPr>
        <w:t xml:space="preserve">pollution </w:t>
      </w:r>
      <w:r w:rsidRPr="001D4A23">
        <w:rPr>
          <w:rFonts w:eastAsia="Cambria" w:cs="Cambria"/>
          <w:lang w:val="en-US"/>
        </w:rPr>
        <w:fldChar w:fldCharType="begin" w:fldLock="1"/>
      </w:r>
      <w:r w:rsidRPr="001D4A23">
        <w:rPr>
          <w:rFonts w:eastAsia="Cambria" w:cs="Cambria"/>
          <w:lang w:val="en-US"/>
        </w:rPr>
        <w:instrText>ADDIN CSL_CITATION { "citationItems" : [ { "id" : "ITEM-1", "itemData" : { "DOI" : "10.1016/j.gheart.2016.10.024", "ISSN" : "22118160", "PMID" : "27938824", "abstract" : "Noncommunicable diseases (NCD) now account for more than one-half of the global burden of disease. Cardiovascular diseases account for about one-half of NCD deaths, and the majority of cardiovascular disease deaths occur in low- and middle-income countries. The GBD (Global Burden of Disease) study measures and benchmarks health loss from death or disability from more than 300 diseases in over 100 countries. According to GBD analyses, the rise of NCD is in part due to increased life expectancy due to reduced premature mortality from communicable, child, and maternal illnesses, but preventable risk factors also contribute and present targets for NCD control efforts. In addition to traditional NCD risk factors, like tobacco smoking, high blood pressure, and unhealthful diet, nontraditional risk factors like air pollution and unhealthful alcohol consumption also play a role. The GBD study continues to grow by gathering more data from country partners than ever before, and by measuring health at the national and subnational levels and in smaller time increments. The GBD study will continue to provide the data to set priorities for and measure progress in the global effort to control the rising burden of NCD.", "author" : [ { "dropping-particle" : "", "family" : "Benziger", "given" : "Catherine P.", "non-dropping-particle" : "", "parse-names" : false, "suffix" : "" }, { "dropping-particle" : "", "family" : "Roth", "given" : "Gregory A.", "non-dropping-particle" : "", "parse-names" : false, "suffix" : "" }, { "dropping-particle" : "", "family" : "Moran", "given" : "Andrew E.", "non-dropping-particle" : "", "parse-names" : false, "suffix" : "" } ], "container-title" : "Global Heart", "id" : "ITEM-1", "issue" : "4", "issued" : { "date-parts" : [ [ "2016" ] ] }, "page" : "393-397", "publisher" : "World Heart Federation (Geneva)", "title" : "The Global Burden of Disease Study and the Preventable Burden of NCD", "type" : "article-journal", "volume" : "11" }, "uris" : [ "http://www.mendeley.com/documents/?uuid=361a94d8-03fc-4797-ad12-cd8c3a36359d", "http://www.mendeley.com/documents/?uuid=d9a9d6b4-94fd-4741-b258-ce5d8fae6215" ] } ], "mendeley" : { "formattedCitation" : "(Benziger, Roth, &amp; Moran, 2016)", "plainTextFormattedCitation" : "(Benziger, Roth, &amp; Moran, 2016)", "previouslyFormattedCitation" : "(Benziger, Roth, &amp; Moran, 2016)" }, "properties" : {  }, "schema" : "https://github.com/citation-style-language/schema/raw/master/csl-citation.json" }</w:instrText>
      </w:r>
      <w:r w:rsidRPr="001D4A23">
        <w:rPr>
          <w:rFonts w:eastAsia="Cambria" w:cs="Cambria"/>
          <w:lang w:val="en-US"/>
        </w:rPr>
        <w:fldChar w:fldCharType="separate"/>
      </w:r>
      <w:r w:rsidRPr="001D4A23">
        <w:rPr>
          <w:rFonts w:eastAsia="Cambria" w:cs="Cambria"/>
          <w:lang w:val="en-US"/>
        </w:rPr>
        <w:t xml:space="preserve">(Benziger </w:t>
      </w:r>
      <w:r w:rsidR="00301BD0" w:rsidRPr="00301BD0">
        <w:rPr>
          <w:rFonts w:eastAsia="Cambria" w:cs="Cambria"/>
          <w:i/>
          <w:lang w:val="en-US"/>
        </w:rPr>
        <w:t>et al.</w:t>
      </w:r>
      <w:r w:rsidRPr="001D4A23">
        <w:rPr>
          <w:rFonts w:eastAsia="Cambria" w:cs="Cambria"/>
          <w:lang w:val="en-US"/>
        </w:rPr>
        <w:t>, 2016)</w:t>
      </w:r>
      <w:r w:rsidRPr="001D4A23">
        <w:rPr>
          <w:rFonts w:eastAsia="Cambria" w:cs="Cambria"/>
          <w:lang w:val="en-US"/>
        </w:rPr>
        <w:fldChar w:fldCharType="end"/>
      </w:r>
      <w:r w:rsidRPr="001D4A23">
        <w:rPr>
          <w:rFonts w:eastAsia="Times New Roman" w:cs="Arial"/>
          <w:lang w:val="en-US" w:eastAsia="en-GB"/>
        </w:rPr>
        <w:t>. Efforts</w:t>
      </w:r>
      <w:r w:rsidRPr="00946649">
        <w:rPr>
          <w:rFonts w:eastAsia="Times New Roman" w:cs="Arial"/>
          <w:lang w:val="en-US" w:eastAsia="en-GB"/>
        </w:rPr>
        <w:t xml:space="preserve"> to increase access of urban dwellers to green space and open countryside may help to address some of these health issues. </w:t>
      </w:r>
      <w:r w:rsidRPr="00946649">
        <w:rPr>
          <w:rFonts w:eastAsia="Cambria" w:cs="Cambria"/>
          <w:lang w:val="en-US"/>
        </w:rPr>
        <w:t xml:space="preserve">Scientific review literature shows there are many potential pathways between exposure to nature or natural spaces and positive health status. </w:t>
      </w:r>
      <w:r w:rsidRPr="00946649">
        <w:rPr>
          <w:rFonts w:eastAsia="Cambria" w:cs="Cambria"/>
          <w:lang w:val="en-US"/>
        </w:rPr>
        <w:lastRenderedPageBreak/>
        <w:t>However, these pathways do not necessarily exist for all persons within any given community, even where different social groups (differentiated by, for example, age, gender, ethnicity, income level, or education) have access to, or utili</w:t>
      </w:r>
      <w:r>
        <w:rPr>
          <w:rFonts w:eastAsia="Cambria" w:cs="Cambria"/>
          <w:lang w:val="en-US"/>
        </w:rPr>
        <w:t>z</w:t>
      </w:r>
      <w:r w:rsidRPr="00946649">
        <w:rPr>
          <w:rFonts w:eastAsia="Cambria" w:cs="Cambria"/>
          <w:lang w:val="en-US"/>
        </w:rPr>
        <w:t xml:space="preserve">e, common areas of natural space </w:t>
      </w:r>
      <w:r w:rsidRPr="00946649">
        <w:rPr>
          <w:rFonts w:eastAsia="Cambria" w:cs="Cambria"/>
          <w:lang w:val="en-US"/>
        </w:rPr>
        <w:fldChar w:fldCharType="begin" w:fldLock="1"/>
      </w:r>
      <w:r w:rsidRPr="00946649">
        <w:rPr>
          <w:rFonts w:eastAsia="Cambria" w:cs="Cambria"/>
          <w:lang w:val="en-US"/>
        </w:rPr>
        <w:instrText>ADDIN CSL_CITATION { "citationItems" : [ { "id" : "ITEM-1", "itemData" : { "ISSN" : "1545-2093", "abstract" : "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author" : [ { "dropping-particle" : "", "family" : "Hartig", "given" : "Terry", "non-dropping-particle" : "", "parse-names" : false, "suffix" : "" }, { "dropping-particle" : "", "family" : "Mitchell", "given" : "Richard", "non-dropping-particle" : "", "parse-names" : false, "suffix" : "" }, { "dropping-particle" : "", "family" : "Vries", "given" : "Sjerp", "non-dropping-particle" : "de", "parse-names" : false, "suffix" : "" }, { "dropping-particle" : "", "family" : "Frumkin", "given" : "Howard", "non-dropping-particle" : "", "parse-names" : false, "suffix" : "" } ], "container-title" : "Annual review of public health", "id" : "ITEM-1", "issued" : { "date-parts" : [ [ "2014", "1" ] ] }, "language" : "en", "page" : "207-28", "publisher" : "Annual Reviews", "title" : "Nature and health.", "type" : "article-journal", "volume" : "35" }, "uris" : [ "http://www.mendeley.com/documents/?uuid=285d8985-3e3c-490d-b76e-756eda8deed7", "http://www.mendeley.com/documents/?uuid=5b7c6385-a7d5-4e5c-a98e-3df9b0e376aa" ] }, { "id" : "ITEM-2", "itemData" : { "ISSN" : "1661-8564", "abstract" : "OBJECTIVES: Ecosystems provide multiple services, many of which are linked to positive health outcomes. Review objectives were to identify the set of literature related to this research topic, and to design an interactive, web-based tool highlighting the weight of evidence, thus making the information more accessible.\n\nMETHODS: A systematic review was conducted to create the Eco-Health Relationship Browser ( http://www.epa.gov/research/healthscience/browser/introduction.html ). The search was conducted in four stages utilizing Google Scholar, PubMed and Science Direct, targeted journals, and targeted keywords; search results were limited to peer-reviewed journal articles published in English from 1 January 1990 to 31 December 2012.\n\nRESULTS: The review identified 344 relevant articles; a subset of 169 articles was included in the Browser. Articles retrieved during the search focused on the buffering and health-promotional aspects of ecosystem services. Landscape and Urban Planning, Urban Forestry and Urban Greening, and Health and Place yielded the most articles relevant to this search.\n\nCONCLUSIONS: Results from the systematic review were used to populate the Browser, which organizes the diverse literature and allows users to visualize the numerous connections between ecosystem services and human health.", "author" : [ { "dropping-particle" : "", "family" : "Jackson", "given" : "Laura E", "non-dropping-particle" : "", "parse-names" : false, "suffix" : "" }, { "dropping-particle" : "", "family" : "Daniel", "given" : "Jessica", "non-dropping-particle" : "", "parse-names" : false, "suffix" : "" }, { "dropping-particle" : "", "family" : "McCorkle", "given" : "Betsy", "non-dropping-particle" : "", "parse-names" : false, "suffix" : "" }, { "dropping-particle" : "", "family" : "Sears", "given" : "Alexandra", "non-dropping-particle" : "", "parse-names" : false, "suffix" : "" }, { "dropping-particle" : "", "family" : "Bush", "given" : "Kathleen F", "non-dropping-particle" : "", "parse-names" : false, "suffix" : "" } ], "container-title" : "International journal of public health", "id" : "ITEM-2", "issue" : "5", "issued" : { "date-parts" : [ [ "2013", "10" ] ] }, "page" : "747-55", "title" : "Linking ecosystem services and human health: the Eco-Health Relationship Browser.", "type" : "article-journal", "volume" : "58" }, "uris" : [ "http://www.mendeley.com/documents/?uuid=d3b9e385-99ef-46e4-a4eb-3e833ff70705", "http://www.mendeley.com/documents/?uuid=4865ed60-c4f8-4a38-8e36-a885e80e532c" ] }, { "id" : "ITEM-3", "itemData" : { "ISSN" : "1543-5938", "abstract" : "Large-scale anthropogenic changes to the natural environment, including land-use change, climate change, and the deterioration of ecosystem services, are all accelerating. These changes are interacting to generate five major emerging public health threats that endanger the health and well-being of hundreds of millions of people. These threats include increasing exposure to infectious disease, water scarcity, food scarcity, natural disasters, and population displacement. Taken together, they may represent the greatest public health challenge humanity has faced. There is an urgent need to improve our understanding of the dynamics of each of these threats: the complex interplay of factors that generate them, the characteristics of populations that make them particularly vulnerable, and the identification of which populations are at greatest risk from each of these threats. Such improved understanding would be the basis for stepped-up efforts at modeling and mapping global vulnerability to each of these threa...", "author" : [ { "dropping-particle" : "", "family" : "Myers", "given" : "Samuel S.", "non-dropping-particle" : "", "parse-names" : false, "suffix" : "" }, { "dropping-particle" : "", "family" : "Patz", "given" : "Jonathan A.", "non-dropping-particle" : "", "parse-names" : false, "suffix" : "" } ], "container-title" : "Annual Review of Environment and Resources", "id" : "ITEM-3", "issue" : "1", "issued" : { "date-parts" : [ [ "2009", "11" ] ] }, "language" : "en", "page" : "223-252", "publisher" : "Annual Reviews", "title" : "Emerging Threats to Human Health from Global Environmental Change", "type" : "article-journal", "volume" : "34" }, "uris" : [ "http://www.mendeley.com/documents/?uuid=64719909-eefc-4aa7-8ef1-a8d7fd617060", "http://www.mendeley.com/documents/?uuid=062f0c74-8614-4cb3-af21-30a94c9f320f" ] } ], "mendeley" : { "formattedCitation" : "(Hartig, Mitchell, de Vries, &amp; Frumkin, 2014; L. E. Jackson, Daniel, McCorkle, Sears, &amp; Bush, 2013; Myers &amp; Patz, 2009)", "plainTextFormattedCitation" : "(Hartig, Mitchell, de Vries, &amp; Frumkin, 2014; L. E. Jackson, Daniel, McCorkle, Sears, &amp; Bush, 2013; Myers &amp; Patz, 2009)", "previouslyFormattedCitation" : "(Hartig, Mitchell, de Vries, &amp; Frumkin, 2014; L. E. Jackson, Daniel, McCorkle, Sears, &amp; Bush, 2013; Myers &amp; Patz, 2009)"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Hartig</w:t>
      </w:r>
      <w:r>
        <w:rPr>
          <w:rFonts w:eastAsia="Cambria" w:cs="Cambria"/>
          <w:lang w:val="en-US"/>
        </w:rPr>
        <w:t xml:space="preserve"> </w:t>
      </w:r>
      <w:r w:rsidR="00301BD0" w:rsidRPr="00301BD0">
        <w:rPr>
          <w:rFonts w:eastAsia="Cambria" w:cs="Cambria"/>
          <w:i/>
          <w:lang w:val="en-US"/>
        </w:rPr>
        <w:t>et al.</w:t>
      </w:r>
      <w:r w:rsidRPr="00946649">
        <w:rPr>
          <w:rFonts w:eastAsia="Cambria" w:cs="Cambria"/>
          <w:lang w:val="en-US"/>
        </w:rPr>
        <w:t>, 2014; Jackson</w:t>
      </w:r>
      <w:r>
        <w:rPr>
          <w:rFonts w:eastAsia="Cambria" w:cs="Cambria"/>
          <w:lang w:val="en-US"/>
        </w:rPr>
        <w:t xml:space="preserve"> </w:t>
      </w:r>
      <w:r w:rsidR="00301BD0" w:rsidRPr="00301BD0">
        <w:rPr>
          <w:rFonts w:eastAsia="Cambria" w:cs="Cambria"/>
          <w:i/>
          <w:lang w:val="en-US"/>
        </w:rPr>
        <w:t>et al.</w:t>
      </w:r>
      <w:r w:rsidRPr="00946649">
        <w:rPr>
          <w:rFonts w:eastAsia="Cambria" w:cs="Cambria"/>
          <w:lang w:val="en-US"/>
        </w:rPr>
        <w:t>, 2013; Myers &amp; Patz, 2009)</w:t>
      </w:r>
      <w:r w:rsidRPr="00946649">
        <w:rPr>
          <w:rFonts w:eastAsia="Cambria" w:cs="Cambria"/>
          <w:lang w:val="en-US"/>
        </w:rPr>
        <w:fldChar w:fldCharType="end"/>
      </w:r>
      <w:r w:rsidRPr="00946649">
        <w:rPr>
          <w:rFonts w:eastAsia="Cambria" w:cs="Cambria"/>
          <w:lang w:val="en-US"/>
        </w:rPr>
        <w:t xml:space="preserve">. Again, several social, cultural and economic factors are likely to be at play, and more research is needed in this regard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tree.2014.01.009", "ISBN" : "0169-5347", "ISSN" : "01695347", "PMID" : "24556019", "abstract" : "Direct contact with biodiversity is culturally important in a range of contexts. Many people even join conservation organisations to protect biodiversity that they will never encounter first-hand. Despite this, we have little idea how biodiversity affects people's well-being and health through these cultural pathways. Human health is sensitive to apparently trivial psychological stimuli, negatively affected by the risk of environmental degradation, and positively affected by contact with natural spaces. This suggests that well-being and health should be affected by biodiversity change, but few studies have begun to explore these relationships. Here, we develop a framework for linking biodiversity change with human cultural values, well-being, and health. We argue that better understanding these relations might be profoundly important for biodiversity conservation and public health. ?? 2014 The Authors.", "author" : [ { "dropping-particle" : "", "family" : "Clark", "given" : "Natalie E.", "non-dropping-particle" : "", "parse-names" : false, "suffix" : "" }, { "dropping-particle" : "", "family" : "Lovell", "given" : "Rebecca", "non-dropping-particle" : "", "parse-names" : false, "suffix" : "" }, { "dropping-particle" : "", "family" : "Wheeler", "given" : "Benedict W.", "non-dropping-particle" : "", "parse-names" : false, "suffix" : "" }, { "dropping-particle" : "", "family" : "Higgins", "given" : "Sahran L.", "non-dropping-particle" : "", "parse-names" : false, "suffix" : "" }, { "dropping-particle" : "", "family" : "Depledge", "given" : "Michael H.", "non-dropping-particle" : "", "parse-names" : false, "suffix" : "" }, { "dropping-particle" : "", "family" : "Norris", "given" : "Ken", "non-dropping-particle" : "", "parse-names" : false, "suffix" : "" } ], "container-title" : "Trends in Ecology and Evolution", "id" : "ITEM-1", "issue" : "4", "issued" : { "date-parts" : [ [ "2014" ] ] }, "page" : "198-204", "publisher" : "Elsevier Ltd", "title" : "Biodiversity, cultural pathways, and human health: A framework", "type" : "article-journal", "volume" : "29" }, "uris" : [ "http://www.mendeley.com/documents/?uuid=d7c7f297-69c9-4183-864d-3083d8887cba", "http://www.mendeley.com/documents/?uuid=c8c4445b-3d2d-4b66-9262-961861cf6235" ] } ], "mendeley" : { "formattedCitation" : "(Clark et al., 2014)", "plainTextFormattedCitation" : "(Clark et al., 2014)", "previouslyFormattedCitation" : "(Clark et al., 2014)"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Clark </w:t>
      </w:r>
      <w:r w:rsidR="00301BD0" w:rsidRPr="00301BD0">
        <w:rPr>
          <w:rFonts w:eastAsia="Cambria" w:cs="Cambria"/>
          <w:i/>
          <w:lang w:val="en-US"/>
        </w:rPr>
        <w:t>et al.</w:t>
      </w:r>
      <w:r w:rsidRPr="00946649">
        <w:rPr>
          <w:rFonts w:eastAsia="Cambria" w:cs="Cambria"/>
          <w:lang w:val="en-US"/>
        </w:rPr>
        <w:t>, 2014)</w:t>
      </w:r>
      <w:r w:rsidRPr="00946649">
        <w:rPr>
          <w:rFonts w:eastAsia="Cambria" w:cs="Cambria"/>
          <w:lang w:val="en-US"/>
        </w:rPr>
        <w:fldChar w:fldCharType="end"/>
      </w:r>
      <w:r w:rsidRPr="00946649">
        <w:rPr>
          <w:rFonts w:eastAsia="Cambria" w:cs="Cambria"/>
          <w:lang w:val="en-US"/>
        </w:rPr>
        <w:t>.</w:t>
      </w:r>
    </w:p>
    <w:p w14:paraId="51602B3B" w14:textId="77777777" w:rsidR="001E43D4" w:rsidRPr="00946649" w:rsidRDefault="001E43D4" w:rsidP="001E43D4">
      <w:pPr>
        <w:shd w:val="clear" w:color="auto" w:fill="FFFFFF"/>
        <w:rPr>
          <w:rFonts w:eastAsia="Times New Roman" w:cs="Arial"/>
          <w:color w:val="222222"/>
          <w:lang w:val="en-US" w:eastAsia="en-GB"/>
        </w:rPr>
        <w:sectPr w:rsidR="001E43D4" w:rsidRPr="00946649" w:rsidSect="001F79DE">
          <w:type w:val="continuous"/>
          <w:pgSz w:w="11906" w:h="16838"/>
          <w:pgMar w:top="1417" w:right="1417" w:bottom="1417" w:left="1417" w:header="708" w:footer="708" w:gutter="0"/>
          <w:cols w:space="708"/>
          <w:docGrid w:linePitch="360"/>
        </w:sectPr>
      </w:pPr>
    </w:p>
    <w:p w14:paraId="71675703" w14:textId="1799A72A" w:rsidR="001E43D4" w:rsidRPr="00946649" w:rsidRDefault="001E43D4" w:rsidP="001E43D4">
      <w:pPr>
        <w:shd w:val="clear" w:color="auto" w:fill="FFFFFF"/>
        <w:rPr>
          <w:rFonts w:eastAsia="Times New Roman" w:cs="Arial"/>
          <w:color w:val="222222"/>
          <w:lang w:val="en-US" w:eastAsia="en-GB"/>
        </w:rPr>
      </w:pPr>
      <w:r w:rsidRPr="00946649">
        <w:rPr>
          <w:rFonts w:eastAsia="Times New Roman" w:cs="Arial"/>
          <w:color w:val="222222"/>
          <w:lang w:val="en-US" w:eastAsia="en-GB"/>
        </w:rPr>
        <w:t xml:space="preserve">Differentials in the ways in which some communities or groups within wider society (e.g., indigenous groups, refugees, women, the elderly or poor) experience and interact with biodiversity and ecosystems may result in differences in the influence of biodiversity and ecosystems on their health status. There is, thus, potential for group-specific or community-specific dependencies and risks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DOI" : "10.1016/j.forpol.2011.12.008", "ISSN" : "13899341", "abstract" : "Migration and growing ethnic diversity pose new questions for forest and nature policy and research, especially on the equality of access to natural areas. This paper compares national approaches in policy and research on ethnic minority groups' access to natural areas in four Western-European countries: the United Kingdom (UK), The Netherlands, Germany and Denmark. It shows that powerful linkages exist between immigration history, national research traditions and national policy regarding the attention given to this issue, the topics of interest and the ethnicity categories used. The main forest and nature policy documents in The Netherlands, Germany and Denmark address issues of access to nature generally, while in the UK reducing discrimination of ethnic minority groups in access to nature is a formalised objective to be addressed by public bodies. Research in the UK focuses on evidences of under-representation, discrimination and barriers to access. In turn, German and Danish research emphasises different recreational uses of ethnic groups and is less oriented towards the implementation of targeted management objectives. The Netherlands occupy an intermediary position. We argue that international exchange of scientific results and cross-national studies could improve our understanding of cultural differences in recreational patterns, experiences, barriers, images of nature, and planning and design strategies. ?? 2011 Elsevier B.V..", "author" : [ { "dropping-particle" : "", "family" : "Jay", "given" : "Marion", "non-dropping-particle" : "", "parse-names" : false, "suffix" : "" }, { "dropping-particle" : "", "family" : "Peters", "given" : "Karin", "non-dropping-particle" : "", "parse-names" : false, "suffix" : "" }, { "dropping-particle" : "", "family" : "Buijs", "given" : "Arjen E.", "non-dropping-particle" : "", "parse-names" : false, "suffix" : "" }, { "dropping-particle" : "", "family" : "Gentin", "given" : "Sandra", "non-dropping-particle" : "", "parse-names" : false, "suffix" : "" }, { "dropping-particle" : "", "family" : "Kloek", "given" : "Marjolein E.", "non-dropping-particle" : "", "parse-names" : false, "suffix" : "" }, { "dropping-particle" : "", "family" : "O'Brien", "given" : "Liz", "non-dropping-particle" : "", "parse-names" : false, "suffix" : "" } ], "container-title" : "Forest Policy and Economics", "id" : "ITEM-1", "issued" : { "date-parts" : [ [ "2012" ] ] }, "page" : "4-11", "publisher" : "Elsevier B.V.", "title" : "Towards access for all? Policy and research on access of ethnic minority groups to natural areas in four European countries", "type" : "article-journal", "volume" : "19" }, "uris" : [ "http://www.mendeley.com/documents/?uuid=91360d65-7066-4ea5-b2a4-31a682f8ea62", "http://www.mendeley.com/documents/?uuid=78c994b4-5ee3-4828-a218-ef457181e9bb" ] }, { "id" : "ITEM-2", "itemData" : { "author" : [ { "dropping-particle" : "", "family" : "Horwitz", "given" : "P.", "non-dropping-particle" : "", "parse-names" : false, "suffix" : "" }, { "dropping-particle" : "", "family" : "Kretsch C.", "given" : "", "non-dropping-particle" : "", "parse-names" : false, "suffix" : "" } ], "container-title" : "Connecting Global Priorities: Biodiversity and Human Health: a State of Knowledge Review", "editor" : [ { "dropping-particle" : "", "family" : "WHO", "given" : "&amp; CBD Secretariat.", "non-dropping-particle" : "", "parse-names" : false, "suffix" : "" } ], "id" : "ITEM-2", "issued" : { "date-parts" : [ [ "2015" ] ] }, "title" : "Contribution of biodiversity and green spaces to mental and physical fitness, and cultural dimensions of health", "type" : "chapter" }, "uris" : [ "http://www.mendeley.com/documents/?uuid=02eff90e-47d6-4a54-9702-2d689bea57fc", "http://www.mendeley.com/documents/?uuid=3f01aee9-c192-429b-a921-600a50e3df1c" ] }, { "id" : "ITEM-3", "itemData" : { "DOI" : "10.13140/RG.2.2.17532.74881", "author" : [ { "dropping-particle" : "", "family" : "D", "given" : "Napier", "non-dropping-particle" : "", "parse-names" : false, "suffix" : "" } ], "id" : "ITEM-3", "issue" : "1", "issued" : { "date-parts" : [ [ "2017" ] ] }, "title" : "Culture matters : using a cultural", "type" : "article-journal" }, "uris" : [ "http://www.mendeley.com/documents/?uuid=7b5de9d8-6885-42e0-94ef-ba25be78d6f7", "http://www.mendeley.com/documents/?uuid=09c8509b-5991-42f2-89f3-ad8a9be2da03", "http://www.mendeley.com/documents/?uuid=df8e9348-65f3-4193-9c65-b1e53881a3c6" ] } ], "mendeley" : { "formattedCitation" : "(D, 2017; Horwitz &amp; Kretsch C., 2015; Jay et al., 2012)", "plainTextFormattedCitation" : "(D, 2017; Horwitz &amp; Kretsch C., 2015; Jay et al., 2012)", "previouslyFormattedCitation" : "(D, 2017; Horwitz &amp; Kretsch C., 2015; Jay et al., 2012)"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w:t>
      </w:r>
      <w:r>
        <w:rPr>
          <w:rFonts w:eastAsia="Times New Roman" w:cs="Arial"/>
          <w:color w:val="222222"/>
          <w:lang w:val="en-US" w:eastAsia="en-GB"/>
        </w:rPr>
        <w:t>WHO</w:t>
      </w:r>
      <w:r w:rsidRPr="00946649">
        <w:rPr>
          <w:rFonts w:eastAsia="Times New Roman" w:cs="Arial"/>
          <w:color w:val="222222"/>
          <w:lang w:val="en-US" w:eastAsia="en-GB"/>
        </w:rPr>
        <w:t xml:space="preserve">, 2017; Horwitz &amp; Kretsch, 2015; Jay </w:t>
      </w:r>
      <w:r w:rsidR="00301BD0" w:rsidRPr="00301BD0">
        <w:rPr>
          <w:rFonts w:eastAsia="Times New Roman" w:cs="Arial"/>
          <w:i/>
          <w:color w:val="222222"/>
          <w:lang w:val="en-US" w:eastAsia="en-GB"/>
        </w:rPr>
        <w:t>et al.</w:t>
      </w:r>
      <w:r w:rsidRPr="00946649">
        <w:rPr>
          <w:rFonts w:eastAsia="Times New Roman" w:cs="Arial"/>
          <w:color w:val="222222"/>
          <w:lang w:val="en-US" w:eastAsia="en-GB"/>
        </w:rPr>
        <w:t>, 2012)</w:t>
      </w:r>
      <w:r w:rsidRPr="00946649">
        <w:rPr>
          <w:rFonts w:eastAsia="Times New Roman" w:cs="Arial"/>
          <w:color w:val="222222"/>
          <w:lang w:val="en-US" w:eastAsia="en-GB"/>
        </w:rPr>
        <w:fldChar w:fldCharType="end"/>
      </w:r>
      <w:r w:rsidRPr="00946649">
        <w:rPr>
          <w:rFonts w:eastAsia="Times New Roman" w:cs="Arial"/>
          <w:color w:val="222222"/>
          <w:lang w:val="en-US" w:eastAsia="en-GB"/>
        </w:rPr>
        <w:t xml:space="preserve">. </w:t>
      </w:r>
      <w:r w:rsidRPr="00946649">
        <w:rPr>
          <w:rFonts w:eastAsia="Cambria" w:cs="Cambria"/>
          <w:lang w:val="en-US"/>
        </w:rPr>
        <w:t xml:space="preserve">Individual groups within a community (defined by, for example, gender, age, ethnicity, infirmity, engagement in cultural practices) may experience greater or lesser health benefits from biodiversity and ecosystem services, or be at greater or lesser risk of ill health associated with biodiversity loss and ecosystem change, than others, as a result of a range of moderating social, economic and cultural factors. Any relationships which can be drawn between health outcomes and biodiversity or ecosystem services are, therefore, likely to be dependent upon the ways in which groups or individuals understand, acknowledge or experience their relationship with the natural environment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tree.2014.01.009", "ISBN" : "0169-5347", "ISSN" : "01695347", "PMID" : "24556019", "abstract" : "Direct contact with biodiversity is culturally important in a range of contexts. Many people even join conservation organisations to protect biodiversity that they will never encounter first-hand. Despite this, we have little idea how biodiversity affects people's well-being and health through these cultural pathways. Human health is sensitive to apparently trivial psychological stimuli, negatively affected by the risk of environmental degradation, and positively affected by contact with natural spaces. This suggests that well-being and health should be affected by biodiversity change, but few studies have begun to explore these relationships. Here, we develop a framework for linking biodiversity change with human cultural values, well-being, and health. We argue that better understanding these relations might be profoundly important for biodiversity conservation and public health. ?? 2014 The Authors.", "author" : [ { "dropping-particle" : "", "family" : "Clark", "given" : "Natalie E.", "non-dropping-particle" : "", "parse-names" : false, "suffix" : "" }, { "dropping-particle" : "", "family" : "Lovell", "given" : "Rebecca", "non-dropping-particle" : "", "parse-names" : false, "suffix" : "" }, { "dropping-particle" : "", "family" : "Wheeler", "given" : "Benedict W.", "non-dropping-particle" : "", "parse-names" : false, "suffix" : "" }, { "dropping-particle" : "", "family" : "Higgins", "given" : "Sahran L.", "non-dropping-particle" : "", "parse-names" : false, "suffix" : "" }, { "dropping-particle" : "", "family" : "Depledge", "given" : "Michael H.", "non-dropping-particle" : "", "parse-names" : false, "suffix" : "" }, { "dropping-particle" : "", "family" : "Norris", "given" : "Ken", "non-dropping-particle" : "", "parse-names" : false, "suffix" : "" } ], "container-title" : "Trends in Ecology and Evolution", "id" : "ITEM-1", "issue" : "4", "issued" : { "date-parts" : [ [ "2014" ] ] }, "page" : "198-204", "publisher" : "Elsevier Ltd", "title" : "Biodiversity, cultural pathways, and human health: A framework", "type" : "article-journal", "volume" : "29" }, "uris" : [ "http://www.mendeley.com/documents/?uuid=d7c7f297-69c9-4183-864d-3083d8887cba", "http://www.mendeley.com/documents/?uuid=c8c4445b-3d2d-4b66-9262-961861cf6235" ] } ], "mendeley" : { "formattedCitation" : "(Clark et al., 2014)", "plainTextFormattedCitation" : "(Clark et al., 2014)", "previouslyFormattedCitation" : "(Clark et al., 2014)"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Clark </w:t>
      </w:r>
      <w:r w:rsidR="00301BD0" w:rsidRPr="00301BD0">
        <w:rPr>
          <w:rFonts w:eastAsia="Cambria" w:cs="Cambria"/>
          <w:i/>
          <w:lang w:val="en-US"/>
        </w:rPr>
        <w:t>et al.</w:t>
      </w:r>
      <w:r w:rsidRPr="00946649">
        <w:rPr>
          <w:rFonts w:eastAsia="Cambria" w:cs="Cambria"/>
          <w:lang w:val="en-US"/>
        </w:rPr>
        <w:t>, 2014)</w:t>
      </w:r>
      <w:r w:rsidRPr="00946649">
        <w:rPr>
          <w:rFonts w:eastAsia="Cambria" w:cs="Cambria"/>
          <w:lang w:val="en-US"/>
        </w:rPr>
        <w:fldChar w:fldCharType="end"/>
      </w:r>
      <w:r w:rsidRPr="00946649">
        <w:rPr>
          <w:rFonts w:eastAsia="Cambria" w:cs="Cambria"/>
          <w:lang w:val="en-US"/>
        </w:rPr>
        <w:t xml:space="preserve">. </w:t>
      </w:r>
    </w:p>
    <w:p w14:paraId="24821377" w14:textId="77777777" w:rsidR="001E43D4" w:rsidRPr="00946649" w:rsidRDefault="001E43D4" w:rsidP="001E43D4">
      <w:pPr>
        <w:shd w:val="clear" w:color="auto" w:fill="FFFFFF"/>
        <w:rPr>
          <w:rFonts w:eastAsia="Times New Roman" w:cs="Arial"/>
          <w:color w:val="222222"/>
          <w:lang w:val="en-US" w:eastAsia="en-GB"/>
        </w:rPr>
        <w:sectPr w:rsidR="001E43D4" w:rsidRPr="00946649" w:rsidSect="001F79DE">
          <w:type w:val="continuous"/>
          <w:pgSz w:w="11906" w:h="16838"/>
          <w:pgMar w:top="1417" w:right="1417" w:bottom="1417" w:left="1417" w:header="708" w:footer="708" w:gutter="0"/>
          <w:cols w:space="708"/>
          <w:docGrid w:linePitch="360"/>
        </w:sectPr>
      </w:pPr>
    </w:p>
    <w:p w14:paraId="2D317BFF" w14:textId="53988422" w:rsidR="001E43D4" w:rsidRPr="00946649" w:rsidRDefault="001E43D4" w:rsidP="001E43D4">
      <w:pPr>
        <w:shd w:val="clear" w:color="auto" w:fill="FFFFFF"/>
        <w:rPr>
          <w:rFonts w:eastAsia="Times New Roman" w:cs="Arial"/>
          <w:color w:val="222222"/>
          <w:lang w:val="en-US" w:eastAsia="en-GB"/>
        </w:rPr>
      </w:pPr>
      <w:r w:rsidRPr="00946649">
        <w:rPr>
          <w:rFonts w:eastAsia="Times New Roman" w:cs="Arial"/>
          <w:color w:val="222222"/>
          <w:lang w:val="en-US" w:eastAsia="en-GB"/>
        </w:rPr>
        <w:t xml:space="preserve">There is well established evidence from multiple studies that a healthy immune system is supported by exposure to biodiversity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author" : [ { "dropping-particle" : "", "family" : "Rook-Knight", "given" : "", "non-dropping-particle" : "", "parse-names" : false, "suffix" : "" } ], "id" : "ITEM-1", "issued" : { "date-parts" : [ [ "2015" ] ] }, "page" : "150-163", "title" : "8 . Environmental microbial diversity and noncommunicable diseases", "type" : "article-journal" }, "uris" : [ "http://www.mendeley.com/documents/?uuid=ace248b9-87b1-412b-ae5a-7066c5e0a7f8", "http://www.mendeley.com/documents/?uuid=9cedea2a-3471-4bf6-8b74-f89e4b4c2a30" ] } ], "mendeley" : { "formattedCitation" : "(Rook-Knight, 2015)", "plainTextFormattedCitation" : "(Rook-Knight, 2015)", "previouslyFormattedCitation" : "(Rook-Knight, 2015)"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Rook</w:t>
      </w:r>
      <w:r>
        <w:rPr>
          <w:rFonts w:eastAsia="Times New Roman" w:cs="Arial"/>
          <w:color w:val="222222"/>
          <w:lang w:val="en-US" w:eastAsia="en-GB"/>
        </w:rPr>
        <w:t xml:space="preserve"> &amp; </w:t>
      </w:r>
      <w:r w:rsidRPr="00946649">
        <w:rPr>
          <w:rFonts w:eastAsia="Times New Roman" w:cs="Arial"/>
          <w:color w:val="222222"/>
          <w:lang w:val="en-US" w:eastAsia="en-GB"/>
        </w:rPr>
        <w:t>Knight, 2015)</w:t>
      </w:r>
      <w:r w:rsidRPr="00946649">
        <w:rPr>
          <w:rFonts w:eastAsia="Times New Roman" w:cs="Arial"/>
          <w:color w:val="222222"/>
          <w:lang w:val="en-US" w:eastAsia="en-GB"/>
        </w:rPr>
        <w:fldChar w:fldCharType="end"/>
      </w:r>
      <w:r w:rsidRPr="00946649">
        <w:rPr>
          <w:rFonts w:eastAsia="Times New Roman" w:cs="Arial"/>
          <w:color w:val="222222"/>
          <w:lang w:val="en-US" w:eastAsia="en-GB"/>
        </w:rPr>
        <w:t xml:space="preserve">. Exposure to environmental microbiota has been associated with reduced risks of allergy, chronic inflammation and certain other autoimmune diseases. A growing body of evidence suggests that interactions between wild microbes and the human microbiome - the diverse community of microbes present in the intestinal, respiratory and urogenital tracts, and on our skin – may be key to healthy immune function. Conversely, loss of diversity in human microbiota, which may be associated with decreased exposure to wild microbes, has been linked to increased risk of a range of </w:t>
      </w:r>
      <w:r w:rsidRPr="00946649">
        <w:rPr>
          <w:rFonts w:eastAsia="Cambria" w:cs="Cambria"/>
          <w:lang w:val="en-US"/>
        </w:rPr>
        <w:t>non-communicable diseases</w:t>
      </w:r>
      <w:r w:rsidRPr="00946649">
        <w:rPr>
          <w:rFonts w:eastAsia="Times New Roman" w:cs="Arial"/>
          <w:color w:val="222222"/>
          <w:lang w:val="en-US" w:eastAsia="en-GB"/>
        </w:rPr>
        <w:t xml:space="preserve">, including inflammatory diseases, diabetes and allergies </w:t>
      </w:r>
      <w:r w:rsidRPr="00946649">
        <w:rPr>
          <w:rFonts w:eastAsia="Times New Roman" w:cs="Arial"/>
          <w:color w:val="222222"/>
          <w:lang w:val="en-US" w:eastAsia="en-GB"/>
        </w:rPr>
        <w:fldChar w:fldCharType="begin" w:fldLock="1"/>
      </w:r>
      <w:r w:rsidRPr="00946649">
        <w:rPr>
          <w:rFonts w:eastAsia="Times New Roman" w:cs="Arial"/>
          <w:color w:val="222222"/>
          <w:lang w:val="en-US" w:eastAsia="en-GB"/>
        </w:rPr>
        <w:instrText>ADDIN CSL_CITATION { "citationItems" : [ { "id" : "ITEM-1", "itemData" : { "DOI" : "10.1073/pnas.1205624109", "ISBN" : "0027-8424", "ISSN" : "0027-8424", "PMID" : "22566627", "abstract" : "Rapidly declining biodiversity may be a contributing factor to another global megatrend--the rapidly increasing prevalence of allergies and other chronic inflammatory diseases among urban populations worldwide. According to the \"biodiversity hypothesis,\" reduced contact of people with natural environmental features and biodiversity may adversely affect the human commensal microbiota and its immunomodulatory capacity. Analyzing atopic sensitization (i.e., allergic disposition) in a random sample of adolescents living in a heterogeneous region of 100 {\\texttimes} 150 km, we show that environmental biodiversity in the surroundings of the study subjects' homes influenced the composition of the bacterial classes on their skin. Compared with healthy individuals, atopic individuals had lower environmental biodiversity in the surroundings of their homes and significantly lower generic diversity of gammaproteobacteria on their skin. The functional role of the gram-negative gammaproteobacteria is supported by in vitro measurements of expression of IL-10, a key anti-inflammatory cytokine in immunologic tolerance, in peripheral blood mononuclear cells. In healthy, but not in atopic, individuals, IL-10 expression was positively correlated with the abundance of the gammaproteobacterial genus Acinetobacter on the skin. These results raise fundamental questions about the consequences of biodiversity loss for both allergic conditions and public health in general.", "author" : [ { "dropping-particle" : "", "family" : "Hanski", "given" : "I.", "non-dropping-particle" : "", "parse-names" : false, "suffix" : "" }, { "dropping-particle" : "", "family" : "Hertzen", "given" : "L.", "non-dropping-particle" : "von", "parse-names" : false, "suffix" : "" }, { "dropping-particle" : "", "family" : "Fyhrquist", "given" : "N.", "non-dropping-particle" : "", "parse-names" : false, "suffix" : "" }, { "dropping-particle" : "", "family" : "Koskinen", "given" : "K.", "non-dropping-particle" : "", "parse-names" : false, "suffix" : "" }, { "dropping-particle" : "", "family" : "Torppa", "given" : "K.", "non-dropping-particle" : "", "parse-names" : false, "suffix" : "" }, { "dropping-particle" : "", "family" : "Laatikainen", "given" : "T.", "non-dropping-particle" : "", "parse-names" : false, "suffix" : "" }, { "dropping-particle" : "", "family" : "Karisola", "given" : "P.", "non-dropping-particle" : "", "parse-names" : false, "suffix" : "" }, { "dropping-particle" : "", "family" : "Auvinen", "given" : "P.", "non-dropping-particle" : "", "parse-names" : false, "suffix" : "" }, { "dropping-particle" : "", "family" : "Paulin", "given" : "L.", "non-dropping-particle" : "", "parse-names" : false, "suffix" : "" }, { "dropping-particle" : "", "family" : "Makela", "given" : "M. J.", "non-dropping-particle" : "", "parse-names" : false, "suffix" : "" }, { "dropping-particle" : "", "family" : "Vartiainen", "given" : "E.", "non-dropping-particle" : "", "parse-names" : false, "suffix" : "" }, { "dropping-particle" : "", "family" : "Kosunen", "given" : "T. U.", "non-dropping-particle" : "", "parse-names" : false, "suffix" : "" }, { "dropping-particle" : "", "family" : "Alenius", "given" : "H.", "non-dropping-particle" : "", "parse-names" : false, "suffix" : "" }, { "dropping-particle" : "", "family" : "Haahtela", "given" : "T.", "non-dropping-particle" : "", "parse-names" : false, "suffix" : "" } ], "container-title" : "Proceedings of the National Academy of Sciences", "id" : "ITEM-1", "issue" : "21", "issued" : { "date-parts" : [ [ "2012" ] ] }, "page" : "8334-8339", "title" : "Environmental biodiversity, human microbiota, and allergy are interrelated", "type" : "article-journal", "volume" : "109" }, "uris" : [ "http://www.mendeley.com/documents/?uuid=031d91b0-9acc-47b5-a660-26863cfc56b1", "http://www.mendeley.com/documents/?uuid=a357cba0-48fe-4c79-96ee-02d09e50ad0c" ] }, { "id" : "ITEM-2", "itemData" : { "DOI" : "10.1111/cea.12895", "ISBN" : "4955139574", "ISSN" : "13652222", "PMID" : "28165640", "abstract" : "BACKGROUND Atopic allergy has been more common among schoolchildren in Finland, as compared to Russian Karelia. These adjacent regions show one of the most contrasting socio-economically differences in the world. OBJECTIVE We explored changes in allergy from school age to young adulthood from 2003 to 2010/2012 in these two areas. The skin and nasal microbiota were also compared. METHODS Randomly selected children from Finnish (n = 98) and Russian Karelia (n = 82) were examined in 2003, when the children were 7-11 years of age, and again in 2010 (Finnish Karelia) and 2012 (Russian Karelia). We analysed self-reported allergy symptoms and sensitization to common allergens by serum sIgE values. The skin (volar forearm) and nasal mucosa microbiota, collected in 2012 (age 15-20 yrs), identified from DNA samples, were compared with multivariate methods. RESULTS Asthma, hay-fever, atopic eczema, self-reported rhinitis, as well as atopic sensitization, were 3-10 fold more common in Finland, as compared to Russian Karelia. Hay-fever and peanut sensitization were almost non-existent in Russia. These patterns remained throughout the 10-year follow-up. Skin microbiota, as well as bacterial and fungal communities in nasal mucosa was contrastingly different between the populations, best characterised by the diversity and abundance of genus Acinetobacter; more abundant and diverse in Russia. Overall, diversity was significantly higher among Russian subjects (Pskin &lt; 0.0001, Pnasal-bacteria &lt; 0.0001, and Pnasal-fungi &lt; 0.01). Allergic diseases were not associated with microbial diversity in Finnish subjects. CONCLUSIONS &amp; CLINICAL RELEVANCE Differences in allergic phenotype, developed in early life, remain between populations. A parallel difference in the composition of skin and nasal microbiota suggests a potential underlying mechanism. Our results also suggest that high abundance and diversity of Acinetobacter might contribute to the low allergy prevalence in Russia. Implications of early life exposure to Acinetobacter should be further investigated. This article is protected by copyright. All rights reserved.", "author" : [ { "dropping-particle" : "", "family" : "Ruokolainen", "given" : "L.", "non-dropping-particle" : "", "parse-names" : false, "suffix" : "" }, { "dropping-particle" : "", "family" : "Paalanen", "given" : "L.", "non-dropping-particle" : "", "parse-names" : false, "suffix" : "" }, { "dropping-particle" : "", "family" : "Karkman", "given" : "A.", "non-dropping-particle" : "", "parse-names" : false, "suffix" : "" }, { "dropping-particle" : "", "family" : "Laatikainen", "given" : "T.", "non-dropping-particle" : "", "parse-names" : false, "suffix" : "" }, { "dropping-particle" : "", "family" : "Hertzen", "given" : "L.", "non-dropping-particle" : "von", "parse-names" : false, "suffix" : "" }, { "dropping-particle" : "", "family" : "Vlasoff", "given" : "T.", "non-dropping-particle" : "", "parse-names" : false, "suffix" : "" }, { "dropping-particle" : "", "family" : "Markelova", "given" : "O.", "non-dropping-particle" : "", "parse-names" : false, "suffix" : "" }, { "dropping-particle" : "", "family" : "Masyuk", "given" : "V.", "non-dropping-particle" : "", "parse-names" : false, "suffix" : "" }, { "dropping-particle" : "", "family" : "Auvinen", "given" : "P.", "non-dropping-particle" : "", "parse-names" : false, "suffix" : "" }, { "dropping-particle" : "", "family" : "Paulin", "given" : "L.", "non-dropping-particle" : "", "parse-names" : false, "suffix" : "" }, { "dropping-particle" : "", "family" : "Alenius", "given" : "H.", "non-dropping-particle" : "", "parse-names" : false, "suffix" : "" }, { "dropping-particle" : "", "family" : "Fyhrquist", "given" : "N.", "non-dropping-particle" : "", "parse-names" : false, "suffix" : "" }, { "dropping-particle" : "", "family" : "Hanski", "given" : "I.", "non-dropping-particle" : "", "parse-names" : false, "suffix" : "" }, { "dropping-particle" : "", "family" : "M\u00e4kel\u00e4", "given" : "M. J.", "non-dropping-particle" : "", "parse-names" : false, "suffix" : "" }, { "dropping-particle" : "", "family" : "Zilber", "given" : "E.", "non-dropping-particle" : "", "parse-names" : false, "suffix" : "" }, { "dropping-particle" : "", "family" : "Jousilahti", "given" : "P.", "non-dropping-particle" : "", "parse-names" : false, "suffix" : "" }, { "dropping-particle" : "", "family" : "Vartiainen", "given" : "E.", "non-dropping-particle" : "", "parse-names" : false, "suffix" : "" }, { "dropping-particle" : "", "family" : "Haahtela", "given" : "T.", "non-dropping-particle" : "", "parse-names" : false, "suffix" : "" } ], "container-title" : "Clinical and Experimental Allergy", "id" : "ITEM-2", "issue" : "5", "issued" : { "date-parts" : [ [ "2017" ] ] }, "page" : "665-674", "title" : "Significant disparities in allergy prevalence and microbiota between the young people in Finnish and Russian Karelia", "type" : "article-journal", "volume" : "47" }, "uris" : [ "http://www.mendeley.com/documents/?uuid=529788a1-d213-4e22-b7b0-e5ca0746766f", "http://www.mendeley.com/documents/?uuid=e78d9800-fb24-4ac3-9883-9784be2d4e4f" ] } ], "mendeley" : { "formattedCitation" : "(Hanski et al., 2012; Ruokolainen et al., 2017)", "plainTextFormattedCitation" : "(Hanski et al., 2012; Ruokolainen et al., 2017)", "previouslyFormattedCitation" : "(Hanski et al., 2012; Ruokolainen et al., 2017)" }, "properties" : {  }, "schema" : "https://github.com/citation-style-language/schema/raw/master/csl-citation.json" }</w:instrText>
      </w:r>
      <w:r w:rsidRPr="00946649">
        <w:rPr>
          <w:rFonts w:eastAsia="Times New Roman" w:cs="Arial"/>
          <w:color w:val="222222"/>
          <w:lang w:val="en-US" w:eastAsia="en-GB"/>
        </w:rPr>
        <w:fldChar w:fldCharType="separate"/>
      </w:r>
      <w:r w:rsidRPr="00946649">
        <w:rPr>
          <w:rFonts w:eastAsia="Times New Roman" w:cs="Arial"/>
          <w:color w:val="222222"/>
          <w:lang w:val="en-US" w:eastAsia="en-GB"/>
        </w:rPr>
        <w:t xml:space="preserve">(Hanski </w:t>
      </w:r>
      <w:r w:rsidR="00301BD0" w:rsidRPr="00301BD0">
        <w:rPr>
          <w:rFonts w:eastAsia="Times New Roman" w:cs="Arial"/>
          <w:i/>
          <w:color w:val="222222"/>
          <w:lang w:val="en-US" w:eastAsia="en-GB"/>
        </w:rPr>
        <w:t>et al.</w:t>
      </w:r>
      <w:r w:rsidRPr="00946649">
        <w:rPr>
          <w:rFonts w:eastAsia="Times New Roman" w:cs="Arial"/>
          <w:color w:val="222222"/>
          <w:lang w:val="en-US" w:eastAsia="en-GB"/>
        </w:rPr>
        <w:t xml:space="preserve">, 2012; Ruokolainen </w:t>
      </w:r>
      <w:r w:rsidR="00301BD0" w:rsidRPr="00301BD0">
        <w:rPr>
          <w:rFonts w:eastAsia="Times New Roman" w:cs="Arial"/>
          <w:i/>
          <w:color w:val="222222"/>
          <w:lang w:val="en-US" w:eastAsia="en-GB"/>
        </w:rPr>
        <w:t>et al.</w:t>
      </w:r>
      <w:r w:rsidRPr="00946649">
        <w:rPr>
          <w:rFonts w:eastAsia="Times New Roman" w:cs="Arial"/>
          <w:color w:val="222222"/>
          <w:lang w:val="en-US" w:eastAsia="en-GB"/>
        </w:rPr>
        <w:t>, 2017)</w:t>
      </w:r>
      <w:r w:rsidRPr="00946649">
        <w:rPr>
          <w:rFonts w:eastAsia="Times New Roman" w:cs="Arial"/>
          <w:color w:val="222222"/>
          <w:lang w:val="en-US" w:eastAsia="en-GB"/>
        </w:rPr>
        <w:fldChar w:fldCharType="end"/>
      </w:r>
      <w:r w:rsidRPr="00946649">
        <w:rPr>
          <w:rFonts w:eastAsia="Times New Roman" w:cs="Arial"/>
          <w:color w:val="222222"/>
          <w:lang w:val="en-US" w:eastAsia="en-GB"/>
        </w:rPr>
        <w:t xml:space="preserve">. </w:t>
      </w:r>
    </w:p>
    <w:p w14:paraId="5E6EAF37" w14:textId="77777777" w:rsidR="001E43D4" w:rsidRPr="00946649" w:rsidRDefault="001E43D4" w:rsidP="001E43D4">
      <w:pPr>
        <w:shd w:val="clear" w:color="auto" w:fill="FFFFFF"/>
        <w:rPr>
          <w:rFonts w:eastAsia="Times New Roman" w:cs="Arial"/>
          <w:color w:val="222222"/>
          <w:lang w:val="en-US" w:eastAsia="en-GB"/>
        </w:rPr>
        <w:sectPr w:rsidR="001E43D4" w:rsidRPr="00946649" w:rsidSect="001F79DE">
          <w:type w:val="continuous"/>
          <w:pgSz w:w="11906" w:h="16838"/>
          <w:pgMar w:top="1417" w:right="1417" w:bottom="1417" w:left="1417" w:header="708" w:footer="708" w:gutter="0"/>
          <w:cols w:space="708"/>
          <w:docGrid w:linePitch="360"/>
        </w:sectPr>
      </w:pPr>
    </w:p>
    <w:p w14:paraId="5744B90E" w14:textId="3B9C4A2E" w:rsidR="001E43D4" w:rsidRPr="00946649" w:rsidRDefault="001E43D4" w:rsidP="001E43D4">
      <w:pPr>
        <w:shd w:val="clear" w:color="auto" w:fill="FFFFFF"/>
        <w:rPr>
          <w:rFonts w:eastAsia="Cambria" w:cs="Cambria"/>
          <w:lang w:val="en-US"/>
        </w:rPr>
      </w:pPr>
      <w:r w:rsidRPr="00946649">
        <w:rPr>
          <w:rFonts w:eastAsia="Cambria" w:cs="Cambria"/>
          <w:lang w:val="en-US"/>
        </w:rPr>
        <w:t>With so many significant linkages identified between health and biodiversity, and with increased knowledge of the health risks posed by ecosystem change and biodiversity loss, numerous opportunities exist for development of integrated policies and practical strategies to reali</w:t>
      </w:r>
      <w:r>
        <w:rPr>
          <w:rFonts w:eastAsia="Cambria" w:cs="Cambria"/>
          <w:lang w:val="en-US"/>
        </w:rPr>
        <w:t>z</w:t>
      </w:r>
      <w:r w:rsidRPr="00946649">
        <w:rPr>
          <w:rFonts w:eastAsia="Cambria" w:cs="Cambria"/>
          <w:lang w:val="en-US"/>
        </w:rPr>
        <w:t xml:space="preserve">e benefits for both biodiversity and human health and well-being. </w:t>
      </w:r>
      <w:r>
        <w:rPr>
          <w:rFonts w:eastAsia="Cambria" w:cs="Cambria"/>
          <w:lang w:val="en-US"/>
        </w:rPr>
        <w:t>B</w:t>
      </w:r>
      <w:r w:rsidRPr="00946649">
        <w:rPr>
          <w:rFonts w:eastAsia="Cambria" w:cs="Cambria"/>
          <w:lang w:val="en-US"/>
        </w:rPr>
        <w:t>iodiversity conservation</w:t>
      </w:r>
      <w:r>
        <w:rPr>
          <w:rFonts w:eastAsia="Cambria" w:cs="Cambria"/>
          <w:lang w:val="en-US"/>
        </w:rPr>
        <w:t xml:space="preserve"> provides</w:t>
      </w:r>
      <w:r w:rsidRPr="00946649">
        <w:rPr>
          <w:rFonts w:eastAsia="Cambria" w:cs="Cambria"/>
          <w:lang w:val="en-US"/>
        </w:rPr>
        <w:t xml:space="preserve"> opportunities to secure and enhance those ecosystems and ecosystem services that are of particular relevance to human health outcomes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3140/RG.2.1.4312.2807", "author" : [ { "dropping-particle" : "", "family" : "Brink", "given" : "Patrick", "non-dropping-particle" : "ten", "parse-names" : false, "suffix" : "" }, { "dropping-particle" : "", "family" : "Mutafoglu", "given" : "Konar", "non-dropping-particle" : "", "parse-names" : false, "suffix" : "" }, { "dropping-particle" : "", "family" : "Schweitzer", "given" : "Jean-pierre", "non-dropping-particle" : "", "parse-names" : false, "suffix" : "" }, { "dropping-particle" : "", "family" : "Kettunen", "given" : "Marianne", "non-dropping-particle" : "", "parse-names" : false, "suffix" : "" }, { "dropping-particle" : "", "family" : "Kuipers", "given" : "Yoline", "non-dropping-particle" : "", "parse-names" : false, "suffix" : "" }, { "dropping-particle" : "", "family" : "Emonts", "given" : "Manon", "non-dropping-particle" : "", "parse-names" : false, "suffix" : "" }, { "dropping-particle" : "", "family" : "Tyrv\u00e4inen", "given" : "Liisa", "non-dropping-particle" : "", "parse-names" : false, "suffix" : "" }, { "dropping-particle" : "", "family" : "Hujala", "given" : "Teppo", "non-dropping-particle" : "", "parse-names" : false, "suffix" : "" }, { "dropping-particle" : "", "family" : "Ojala", "given" : "Ann", "non-dropping-particle" : "", "parse-names" : false, "suffix" : "" } ], "id" : "ITEM-1", "issue" : "April", "issued" : { "date-parts" : [ [ "2016" ] ] }, "title" : "The Health and Social Benefits of Nature and Biodiversity Protection. A report for the European Commission (ENV.B.3/ETU/2014/0039), Institute for European Environmental Policy.", "type" : "article-journal" }, "uris" : [ "http://www.mendeley.com/documents/?uuid=a96332ef-a28a-4f0e-808c-d757c698f166", "http://www.mendeley.com/documents/?uuid=7670f797-ec82-44e8-afe5-72995ac322b9" ] }, { "id" : "ITEM-2", "itemData" : { "DOI" : "10.1016/j.jort.2015.06.009", "ISBN" : "2213-0780", "ISSN" : "22130780", "abstract" : "Research consistently documents positive links between human contact with nature and health and well-being. Recent work has explored the role of visitation to parks and protected areas in providing health and well-being benefits. This conceptual paper identifies the state-of-the-art research findings on this issue from an interdisciplinary perspective. The results reveal increasing understanding of the positive relationships between park and protected area visitation and the associated health and well-being benefits to the visitors. It also establishes the need for better collaboration between park and protected area and health institutions, which will require new and innovative transdisciplinary partnerships in order to better understand salient issues, realign common interests where appropriate, and effectively integrate empirical evidence into relevant policy, planning and management. Recommendations are made for specific knowledge user groups, such as policy makers, social and health professionals, protected areas professionals, and researchers, with the ultimate objective of better linking human health and well-being and protected areas policies to enhance delivery mechanisms for health promotion activities.", "author" : [ { "dropping-particle" : "", "family" : "Romagosa", "given" : "Francesc", "non-dropping-particle" : "", "parse-names" : false, "suffix" : "" }, { "dropping-particle" : "", "family" : "Eagles", "given" : "Paul F.J.", "non-dropping-particle" : "", "parse-names" : false, "suffix" : "" }, { "dropping-particle" : "", "family" : "Lemieux", "given" : "Christopher J.", "non-dropping-particle" : "", "parse-names" : false, "suffix" : "" } ], "container-title" : "Journal of Outdoor Recreation and Tourism", "id" : "ITEM-2", "issued" : { "date-parts" : [ [ "2015" ] ] }, "page" : "70-77", "publisher" : "Elsevier", "title" : "From the inside out to the outside in: Exploring the role of parks and protected areas as providers of human health and well-being", "type" : "article-journal", "volume" : "10" }, "uris" : [ "http://www.mendeley.com/documents/?uuid=1ebcb189-5ef3-40d2-9fcd-259f3230af6c", "http://www.mendeley.com/documents/?uuid=f124cb06-84aa-4925-aa02-ce685e06f1ca" ] } ], "mendeley" : { "formattedCitation" : "(Romagosa, Eagles, &amp; Lemieux, 2015; ten Brink et al., 2016)", "plainTextFormattedCitation" : "(Romagosa, Eagles, &amp; Lemieux, 2015; ten Brink et al., 2016)", "previouslyFormattedCitation" : "(Romagosa, Eagles, &amp; Lemieux, 2015; ten Brink et al., 2016)"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Romagosa</w:t>
      </w:r>
      <w:r>
        <w:rPr>
          <w:rFonts w:eastAsia="Cambria" w:cs="Cambria"/>
          <w:lang w:val="en-US"/>
        </w:rPr>
        <w:t xml:space="preserve"> </w:t>
      </w:r>
      <w:r w:rsidR="00301BD0" w:rsidRPr="00301BD0">
        <w:rPr>
          <w:rFonts w:eastAsia="Cambria" w:cs="Cambria"/>
          <w:i/>
          <w:lang w:val="en-US"/>
        </w:rPr>
        <w:t>et al.</w:t>
      </w:r>
      <w:r w:rsidRPr="00946649">
        <w:rPr>
          <w:rFonts w:eastAsia="Cambria" w:cs="Cambria"/>
          <w:lang w:val="en-US"/>
        </w:rPr>
        <w:t xml:space="preserve">, 2015; ten Brink </w:t>
      </w:r>
      <w:r w:rsidR="00301BD0" w:rsidRPr="00301BD0">
        <w:rPr>
          <w:rFonts w:eastAsia="Cambria" w:cs="Cambria"/>
          <w:i/>
          <w:lang w:val="en-US"/>
        </w:rPr>
        <w:t>et al.</w:t>
      </w:r>
      <w:r w:rsidRPr="00946649">
        <w:rPr>
          <w:rFonts w:eastAsia="Cambria" w:cs="Cambria"/>
          <w:lang w:val="en-US"/>
        </w:rPr>
        <w:t>, 2016)</w:t>
      </w:r>
      <w:r w:rsidRPr="00946649">
        <w:rPr>
          <w:rFonts w:eastAsia="Cambria" w:cs="Cambria"/>
          <w:lang w:val="en-US"/>
        </w:rPr>
        <w:fldChar w:fldCharType="end"/>
      </w:r>
      <w:r w:rsidRPr="00946649">
        <w:rPr>
          <w:rFonts w:eastAsia="Cambria" w:cs="Cambria"/>
          <w:lang w:val="en-US"/>
        </w:rPr>
        <w:t xml:space="preserve">. A review of national reports to the Convention on Biological Diversity (see </w:t>
      </w:r>
      <w:r w:rsidR="009F3B65">
        <w:rPr>
          <w:lang w:val="en-US"/>
        </w:rPr>
        <w:t>supporting material</w:t>
      </w:r>
      <w:r w:rsidRPr="00F514C8">
        <w:rPr>
          <w:rFonts w:eastAsia="Cambria" w:cs="Cambria"/>
          <w:lang w:val="en-US"/>
        </w:rPr>
        <w:t xml:space="preserve"> </w:t>
      </w:r>
      <w:hyperlink r:id="rId295" w:history="1">
        <w:r w:rsidRPr="00913CA4">
          <w:rPr>
            <w:rStyle w:val="Hyperlink"/>
            <w:rFonts w:eastAsia="Cambria" w:cs="Cambria"/>
            <w:lang w:val="en-US"/>
          </w:rPr>
          <w:t>Appendix 2.8</w:t>
        </w:r>
      </w:hyperlink>
      <w:r w:rsidRPr="00F514C8">
        <w:rPr>
          <w:rFonts w:eastAsia="Cambria" w:cs="Cambria"/>
          <w:lang w:val="en-US"/>
        </w:rPr>
        <w:t>)</w:t>
      </w:r>
      <w:r w:rsidRPr="00946649">
        <w:rPr>
          <w:rFonts w:eastAsia="Cambria" w:cs="Cambria"/>
          <w:lang w:val="en-US"/>
        </w:rPr>
        <w:t xml:space="preserve"> examined the extent to which countries in Europe and Central Asia consider nature–human health linkages. Almost all countries involved in the analysis (covering 93% of those in the region) explicitly recognized the importance of nature–human health linkages. Only 8% mentioned these linkages in general terms, while the majority considered key details such as the diversity of linkages, local specificities, challenges, opportunities and actions. Some countries also mentioned local practice examples regarding application of health-relevant insights. Most (63%) mentioned both human health benefits and risks of nature-human linkages, while 6% mentioned only risks and 27.5% only benefits.</w:t>
      </w:r>
    </w:p>
    <w:p w14:paraId="027C3365" w14:textId="77777777" w:rsidR="001E43D4" w:rsidRPr="00946649" w:rsidRDefault="001E43D4" w:rsidP="001E43D4">
      <w:pPr>
        <w:shd w:val="clear" w:color="auto" w:fill="FFFFFF"/>
        <w:rPr>
          <w:rFonts w:asciiTheme="majorHAnsi" w:eastAsia="Cambria" w:hAnsiTheme="majorHAnsi" w:cs="Cambria"/>
          <w:lang w:val="en-US"/>
        </w:rPr>
      </w:pPr>
    </w:p>
    <w:p w14:paraId="71CC4CFB" w14:textId="07F109E0" w:rsidR="001E43D4" w:rsidRPr="00946649" w:rsidRDefault="001E43D4" w:rsidP="00147745">
      <w:pPr>
        <w:pStyle w:val="Heading3"/>
      </w:pPr>
      <w:bookmarkStart w:id="858" w:name="_Ref478745363"/>
      <w:bookmarkStart w:id="859" w:name="_Ref478835301"/>
      <w:bookmarkStart w:id="860" w:name="_Toc478849250"/>
      <w:bookmarkStart w:id="861" w:name="_Toc502822517"/>
      <w:bookmarkStart w:id="862" w:name="_Toc504380614"/>
      <w:bookmarkStart w:id="863" w:name="_Toc519504488"/>
      <w:r w:rsidRPr="00946649">
        <w:t>Cultural heritage, identity</w:t>
      </w:r>
      <w:bookmarkEnd w:id="858"/>
      <w:bookmarkEnd w:id="859"/>
      <w:bookmarkEnd w:id="860"/>
      <w:r w:rsidRPr="00946649">
        <w:t xml:space="preserve"> and stewardship</w:t>
      </w:r>
      <w:bookmarkEnd w:id="861"/>
      <w:bookmarkEnd w:id="862"/>
      <w:bookmarkEnd w:id="863"/>
    </w:p>
    <w:p w14:paraId="45B2283B" w14:textId="58CD79AC" w:rsidR="001E43D4" w:rsidRPr="00946649" w:rsidRDefault="001E43D4" w:rsidP="001F0516">
      <w:pPr>
        <w:pStyle w:val="Heading4"/>
        <w:rPr>
          <w:lang w:bidi="en-US"/>
        </w:rPr>
      </w:pPr>
      <w:bookmarkStart w:id="864" w:name="_Toc519504489"/>
      <w:r w:rsidRPr="00946649">
        <w:rPr>
          <w:lang w:bidi="en-US"/>
        </w:rPr>
        <w:t>Value through use</w:t>
      </w:r>
      <w:bookmarkEnd w:id="864"/>
      <w:r w:rsidRPr="00946649">
        <w:rPr>
          <w:lang w:bidi="en-US"/>
        </w:rPr>
        <w:t xml:space="preserve"> </w:t>
      </w:r>
    </w:p>
    <w:p w14:paraId="5EBE3154" w14:textId="345970F1" w:rsidR="001E43D4" w:rsidRPr="00946649" w:rsidRDefault="001E43D4" w:rsidP="001E43D4">
      <w:pPr>
        <w:rPr>
          <w:lang w:val="en-US"/>
        </w:rPr>
      </w:pPr>
      <w:r w:rsidRPr="00946649">
        <w:rPr>
          <w:lang w:val="en-US"/>
        </w:rPr>
        <w:t xml:space="preserve">For different social groups in Europe and Central Asia, nature contributes to cultural heritage, identity and stewardship through providing opportunities for good quality of life beyond mere survival. It offers </w:t>
      </w:r>
      <w:r w:rsidRPr="00946649">
        <w:rPr>
          <w:lang w:val="en-US"/>
        </w:rPr>
        <w:lastRenderedPageBreak/>
        <w:t xml:space="preserve">opportunities for leisure and tourism, maintaining indigenous and local knowledge, and being exposed to learning, inspiration and spiritual experiences. Evidence suggests that these contributions from nature to people show increasing trends (see Section 2.2.3). </w:t>
      </w:r>
    </w:p>
    <w:p w14:paraId="6BBBD479" w14:textId="798AA687" w:rsidR="001E43D4" w:rsidRDefault="001E43D4" w:rsidP="00E43541">
      <w:r w:rsidRPr="00946649">
        <w:rPr>
          <w:rFonts w:eastAsia="Cambria" w:cstheme="minorHAnsi"/>
          <w:lang w:val="en-US"/>
        </w:rPr>
        <w:t>Nature is in high demand for nature-based recreation activities by people in many parts of the region</w:t>
      </w:r>
      <w:r w:rsidRPr="00946649">
        <w:rPr>
          <w:rFonts w:cstheme="minorHAnsi"/>
          <w:lang w:val="en-US"/>
        </w:rPr>
        <w:t xml:space="preserve"> </w:t>
      </w:r>
      <w:r w:rsidRPr="00946649">
        <w:rPr>
          <w:rFonts w:eastAsia="Cambria" w:cstheme="minorHAnsi"/>
          <w:lang w:val="en-US"/>
        </w:rPr>
        <w:t>(see</w:t>
      </w:r>
      <w:r w:rsidRPr="00946649">
        <w:rPr>
          <w:rFonts w:eastAsia="Cambria" w:cstheme="minorHAnsi"/>
          <w:b/>
          <w:lang w:val="en-US"/>
        </w:rPr>
        <w:t xml:space="preserve"> </w:t>
      </w:r>
      <w:r w:rsidRPr="00946649">
        <w:rPr>
          <w:rFonts w:eastAsia="Cambria" w:cstheme="minorHAnsi"/>
          <w:lang w:val="en-US"/>
        </w:rPr>
        <w:t>Section 2.2.3.2.1)</w:t>
      </w:r>
      <w:r w:rsidRPr="00946649">
        <w:rPr>
          <w:rFonts w:eastAsia="Cambria" w:cstheme="minorHAnsi"/>
          <w: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sepol.2015.08.018", "ISBN" : "02648377", "ISSN" : "02648377", "abstract" : "Prior research has examined the relationship between physical landscapes and ecosystem services, but the distribution of ecosystem services by land tenure and protected areas is less developed. We analyze the spatial distribution of participatory mapped ecosystem values, as indicators of ecosystem services, to determine their relationship with land tenure in southern Norway, a region characterized by private, village, and state commons lands overlaid with designated protected areas managed by local governments. We found land tenure to be a significantly stronger predictor of the distribution of ecosystem values and land use preferences than protected area status. Protected area designations layered on older land tenures exert relatively little influence on how Norwegians perceive ecosystem values and land use preferences. The exception is a few iconic parks located on state commons where participants mapped a higher proportion of biological diversity and undisturbed, natural qualities. Hunting and fishing opportunities were especially important in village commons, whereas social interactions, gathering, and cultural identity clustered near settlements on private lands. The cultural ecosystem values of recreation and scenery were most frequently identified, but were unrelated to both land tenure and protected areas. Cabins, tourism development, and snowmobile use were important land uses to regional residents and most controversial in the commons and protected areas, but the overall potential for land use conflict appears highest on private land. Participants mapped preferences to increase predator control across all tenures reflecting the strong interest in large game hunting and livestock grazing in the region. Overlapping tenures that were in place before the designation of protected areas are important for understanding conservation effectiveness and the potential for land use conflict.", "author" : [ { "dropping-particle" : "", "family" : "Hausner", "given" : "Vera Helene", "non-dropping-particle" : "", "parse-names" : false, "suffix" : "" }, { "dropping-particle" : "", "family" : "Brown", "given" : "Greg", "non-dropping-particle" : "", "parse-names" : false, "suffix" : "" }, { "dropping-particle" : "", "family" : "L\u00e6greid", "given" : "Eiliv", "non-dropping-particle" : "", "parse-names" : false, "suffix" : "" } ], "container-title" : "Land Use Policy", "id" : "ITEM-1", "issued" : { "date-parts" : [ [ "2014" ] ] }, "page" : "446-461", "publisher" : "Elsevier Ltd", "title" : "Effects of land tenure and protected areas on ecosystem services and land use preferences in Norway", "type" : "article-journal", "volume" : "49" }, "uris" : [ "http://www.mendeley.com/documents/?uuid=d20d776e-6f5b-4372-8eb3-6795160f375b", "http://www.mendeley.com/documents/?uuid=7567bb2c-07d0-4c67-aaea-127389b799be" ] }, { "id" : "ITEM-2", "itemData" : { "DOI" : "10.1371/journal.pone.0038970", "ISBN" : "1932-6203", "ISSN" : "19326203", "PMID" : "22720006", "abstract" : "Ecosystem service assessments have increasingly been used to support environmental management policies, mainly based on biophysical and economic indicators. However, few studies have coped with the social-cultural dimension of ecosystem services, despite being considered a research priority. We examined how ecosystem service bundles and trade-offs emerge from diverging social preferences toward ecosystem services delivered by various types of ecosystems in Spain. We conducted 3,379 direct face-to-face questionnaires in eight different case study sites from 2007 to 2011. Overall, 90.5% of the sampled population recognized the ecosystem\u2019s capacity to deliver services. Formal studies, environmental behavior, and gender variables influenced the probability of people recognizing the ecosystem\u2019s capacity to provide services. The ecosystem services most frequently perceived by people were regulating services; of those, air purification held the greatest importance. However, statistical analysis showed that socio-cultural factors and the conservation management strategy of ecosystems (i.e., National Park, Natural Park, or a non-protected area) have an effect on social preferences toward ecosystem services. Ecosystem service trade-offs and bundles were identified by analyzing social preferences through multivariate analysis (redundancy analysis and hierarchical cluster analysis). We found a clear trade-off among provisioning services (and recreational hunting) versus regulating services and almost all cultural services. We identified three ecosystem service bundles associated with the conservation management strategy and the rural-urban gradient. We conclude that socio- cultural preferences toward ecosystem services can serve as a tool to identify relevant services for people, the factors underlying these social preferences, and emerging ecosystem service bundles and trade-offs.", "author" : [ { "dropping-particle" : "", "family" : "Martin-Lopez", "given" : "Berta", "non-dropping-particle" : "", "parse-names" : false, "suffix" : "" }, { "dropping-particle" : "", "family" : "Iniesta-Arandia", "given" : "Irene", "non-dropping-particle" : "", "parse-names" : false, "suffix" : "" }, { "dropping-particle" : "", "family" : "Garcia-Llorente", "given" : "Marina", "non-dropping-particle" : "", "parse-names" : false, "suffix" : "" }, { "dropping-particle" : "", "family" : "Palomo", "given" : "Ignacio", "non-dropping-particle" : "", "parse-names" : false, "suffix" : "" }, { "dropping-particle" : "", "family" : "Casado-Arzuaga", "given" : "Izaskun", "non-dropping-particle" : "", "parse-names" : false, "suffix" : "" }, { "dropping-particle" : "", "family" : "Amo", "given" : "David Garcia", "non-dropping-particle" : "Del", "parse-names" : false, "suffix" : "" }, { "dropping-particle" : "", "family" : "Gomez-Baggethun", "given" : "Erik", "non-dropping-particle" : "", "parse-names" : false, "suffix" : "" }, { "dropping-particle" : "", "family" : "Oteros-Rozas", "given" : "Elisa", "non-dropping-particle" : "", "parse-names" : false, "suffix" : "" }, { "dropping-particle" : "", "family" : "Palacios-Agundez", "given" : "Igone", "non-dropping-particle" : "", "parse-names" : false, "suffix" : "" }, { "dropping-particle" : "", "family" : "Willaarts", "given" : "Barbara", "non-dropping-particle" : "", "parse-names" : false, "suffix" : "" }, { "dropping-particle" : "", "family" : "Gonzalez", "given" : "Jose A.", "non-dropping-particle" : "", "parse-names" : false, "suffix" : "" }, { "dropping-particle" : "", "family" : "Santos-Martin", "given" : "Fernando", "non-dropping-particle" : "", "parse-names" : false, "suffix" : "" }, { "dropping-particle" : "", "family" : "Onaindia", "given" : "Miren", "non-dropping-particle" : "", "parse-names" : false, "suffix" : "" }, { "dropping-particle" : "", "family" : "Lopez-Santiago", "given" : "Cesar", "non-dropping-particle" : "", "parse-names" : false, "suffix" : "" }, { "dropping-particle" : "", "family" : "Montes", "given" : "Carlos", "non-dropping-particle" : "", "parse-names" : false, "suffix" : "" } ], "container-title" : "PLoS ONE", "id" : "ITEM-2", "issue" : "6", "issued" : { "date-parts" : [ [ "2012" ] ] }, "title" : "Uncovering ecosystem service bundles through social preferences", "type" : "article-journal", "volume" : "7" }, "uris" : [ "http://www.mendeley.com/documents/?uuid=5a364df6-ea0b-4583-b526-a37bd727bec6", "http://www.mendeley.com/documents/?uuid=b9dcacc2-973d-42cf-8950-245df131cfdc" ] }, { "id" : "ITEM-3", "itemData" : { "DOI" : "10.1016/j.jenvman.2013.05.059", "ISBN" : "03014797", "ISSN" : "03014797", "PMID" : "23792888", "abstract" : "Peri-urban ecosystems are often managed as recreation areas or to enhance aesthetic value on the urban fringe. Scholars and land-use practitioners lack a current understanding of the supply of and the demands for these peri-urban ecosystem services (ES). In this study, we analysed the perceptions of 500 users and interest groups regarding the ES provided by the Bilbao Metropolitan Greenbelt (BMG) ecosystems in northern Spain, and we compared these perceptions to the demands for ES. The objective of this study is to understand user preferences and to thereby better orient land use planning. The results show that the demand for ES in the BMG did not correspond to what users perceived these ecosystems to provide. The respondents' perceptions appeared to be related to the management practices in the area, whereas their demand was related to the benefits they would like to obtain from the BMG. The interviewees were in favour of improvements to peri-urban rural areas, and the results suggested that the authorities should highlight the role of the BMG ecosystems with respect to regulating services and historic and cultural values to improve people's awareness of the ecosystems' capacity to provide benefits to society. Application of this framework also highlighted that there were differences in the perception of and demand for ES among different user groups. This holistic method of matching user demand with policy could be a useful tool to reorient ES-based land planning. \u00a9 2013 Elsevier Ltd.", "author"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Journal of Environmental Management", "id" : "ITEM-3", "issued" : { "date-parts" : [ [ "2013" ] ] }, "page" : "33-43", "publisher" : "Elsevier Ltd", "title" : "Perception, demand and user contribution to ecosystem services inthe Bilbao Metropolitan Greenbelt", "type" : "article-journal", "volume" : "129" }, "uris" : [ "http://www.mendeley.com/documents/?uuid=026baa04-455e-482d-a303-4ffdd715f892", "http://www.mendeley.com/documents/?uuid=63ac3969-6e9a-4edf-b430-51443bb4bbbe" ] }, { "id" : "ITEM-4", "itemData" : { "DOI" : "10.5751/ES-04853-170322", "ISSN" : "1708-3087", "author" : [ { "dropping-particle" : "", "family" : "Haase", "given" : "Dagmar", "non-dropping-particle" : "", "parse-names" : false, "suffix" : "" }, { "dropping-particle" : "", "family" : "Schwarz", "given" : "Nina", "non-dropping-particle" : "", "parse-names" : false, "suffix" : "" }, { "dropping-particle" : "", "family" : "Strohbach", "given" : "Michael", "non-dropping-particle" : "", "parse-names" : false, "suffix" : "" }, { "dropping-particle" : "", "family" : "Kroll", "given" : "Franziska", "non-dropping-particle" : "", "parse-names" : false, "suffix" : "" }, { "dropping-particle" : "", "family" : "Seppelt", "given" : "Ralf", "non-dropping-particle" : "", "parse-names" : false, "suffix" : "" } ], "container-title" : "Ecology and Society", "id" : "ITEM-4", "issue" : "3", "issued" : { "date-parts" : [ [ "2012" ] ] }, "page" : "art22", "publisher" : "The Resilience Alliance", "title" : "Synergies, Trade-offs, and Losses of Ecosystem Services in Urban Regions: an Integrated Multiscale Framework Applied to the Leipzig-Halle Region, Germany", "type" : "article-journal", "volume" : "17" }, "uris" : [ "http://www.mendeley.com/documents/?uuid=680c4add-1501-4100-84cf-0c2c1812ce03", "http://www.mendeley.com/documents/?uuid=7b664d21-cf4e-4bbc-9b51-75de1df3f1b6" ] }, { "id" : "ITEM-5", "itemData" : { "DOI" : "10.1016/j.ecolind.2017.02.001", "ISSN" : "1470160X", "abstract" : "The dearth of socio-perceptual information on urban green spaces is not only limiting for ecosystem service research, but also for effective planning and management of these spaces. Previous studies have assessed perceived CES at single urban parks or across wider spans in rural areas but citywide coverage is missing. This paper explores perceptions of cultural ecosystem services (CES) and various uses of urban green spaces in the case study city of Berlin in relation to the values people place on these CES. Results indicate spatial differentiation of CES across an urban-rural gradient whereby: (1) the density of CES perceived decreased from the inner to the outer edges of the city and (2) recreational, social and cultural heritage and identity services were concentrated more heavily in the inner-city, while perceived biodiversity and spiritual, inspirational, and nature experience and educational services exhibited a more scattered pattern. We also uncovered two distinct clusters of CES\u2014one that is more recreation and social-based and one that is more immaterial and nature-based. CES and their associated uses demonstrated complex relationships that should be explored in further research, though the study indicates that recreation as an indicator is too coarse for assessments at this level. Further research could more pointedly elaborate the potential of such mapping for planning, design and management.", "author" : [ { "dropping-particle" : "", "family" : "Rall", "given" : "Emily", "non-dropping-particle" : "", "parse-names" : false, "suffix" : "" }, { "dropping-particle" : "", "family" : "Bieling", "given" : "Claudia", "non-dropping-particle" : "", "parse-names" : false, "suffix" : "" }, { "dropping-particle" : "", "family" : "Zytynska", "given" : "Sharon", "non-dropping-particle" : "", "parse-names" : false, "suffix" : "" }, { "dropping-particle" : "", "family" : "Haase", "given" : "Dagmar", "non-dropping-particle" : "", "parse-names" : false, "suffix" : "" } ], "container-title" : "Ecological Indicators", "id" : "ITEM-5", "issued" : { "date-parts" : [ [ "2017" ] ] }, "page" : "80-95", "publisher" : "Elsevier Ltd", "title" : "Exploring city-wide patterns of cultural ecosystem service perceptions and use", "type" : "article-journal", "volume" : "77" }, "uris" : [ "http://www.mendeley.com/documents/?uuid=a9f6cec3-8002-4744-9d96-bbe4f8c666d7", "http://www.mendeley.com/documents/?uuid=e44c9ccb-b6b2-4655-a717-2a416a8ce72e" ] }, { "id" : "ITEM-6", "itemData" : { "DOI" : "10.1007/s10980-017-0494-y", "ISSN" : "0921-2973", "author" : [ { "dropping-particle" : "", "family" : "Ciftcioglu", "given" : "Gulay Cetinkaya", "non-dropping-particle" : "", "parse-names" : false, "suffix" : "" } ], "container-title" : "Landscape Ecology", "id" : "ITEM-6", "issued" : { "date-parts" : [ [ "2017" ] ] }, "publisher" : "Springer Netherlands", "title" : "Assessment of the relationship between ecosystem services and human wellbeing in the social-ecological landscapes of Lefke Region in North Cyprus", "type" : "article-journal" }, "uris" : [ "http://www.mendeley.com/documents/?uuid=de627e12-a191-41b3-abc3-2fddba0dda06", "http://www.mendeley.com/documents/?uuid=fb696bd7-822b-4731-9c93-a27e0746c151" ] }, { "id" : "ITEM-7", "itemData" : { "DOI" : "10.1016/j.landusepol.2008.08.011", "ISBN" : "0264-8377", "ISSN" : "02648377", "abstract" : "Owners, local residents, government, and conservation organisations can express divergent preferences in the development and management of local woodlands. The perceptions of these four groups were examined, in the context of three community woodlands in Eastern England, using an ecosystem function framework. In a pilot study, residents were able to allocate a relative importance to woodland ecosystem services which were then related to \"regulation\", \"habitat\", and \"production\" or \"information\" functions. However residents also placed importance on negative services or \"dis-services\" associated with the woodland ecosystem. Therefore a fifth category of \"dis-services\" was included in the main survey which included 84 local residents, three woodland owners, three government institutions, and six representatives from conservation groups. Each of the four groups placed greatest importance on services associated with habitat (16-39% of the total importance) and information (30-50%) functions suggesting, in this example, mutual interest in the use of woodlands as a habitat or recreational resource. By contrast a potential area of difference was the particularly high importance placed by one owner on dis-services such as fly tipping. In addition the woodland owners placed higher importance (10-20%), than local residents and conservation groups (7-9%), on the productive services of the wood. This suggests a need for communication when production-related operations affect recreation. The ecosystem function framework appears to be a useful approach for highlighting potential tensions and areas of mutual interest in the management of semi-natural ecosystems. \u00a9 2008 Elsevier Ltd. All rights reserved.", "author" : [ { "dropping-particle" : "", "family" : "Agbenyega", "given" : "Olivia", "non-dropping-particle" : "", "parse-names" : false, "suffix" : "" }, { "dropping-particle" : "", "family" : "Burgess", "given" : "Paul J.", "non-dropping-particle" : "", "parse-names" : false, "suffix" : "" }, { "dropping-particle" : "", "family" : "Cook", "given" : "Matthew", "non-dropping-particle" : "", "parse-names" : false, "suffix" : "" }, { "dropping-particle" : "", "family" : "Morris", "given" : "Joe", "non-dropping-particle" : "", "parse-names" : false, "suffix" : "" } ], "container-title" : "Land Use Policy", "id" : "ITEM-7", "issue" : "3", "issued" : { "date-parts" : [ [ "2009" ] ] }, "page" : "551-557", "title" : "Application of an ecosystem function framework to perceptions of community woodlands", "type" : "article-journal", "volume" : "26" }, "uris" : [ "http://www.mendeley.com/documents/?uuid=940f8ef8-a0ff-4483-ba15-bbc9ca83f04d", "http://www.mendeley.com/documents/?uuid=75ceffe7-7b6e-4515-a2d1-6efd9e643abb" ] }, { "id" : "ITEM-8", "itemData" : { "DOI" : "10.1007/s13280-015-0745-6", "ISSN" : "16547209", "author" : [ { "dropping-particle" : "", "family" : "St\u00e9ns", "given" : "Anna", "non-dropping-particle" : "", "parse-names" : false, "suffix" : "" }, { "dropping-particle" : "", "family" : "Bj\u00e4rstig", "given" : "Therese", "non-dropping-particle" : "", "parse-names" : false, "suffix" : "" }, { "dropping-particle" : "", "family" : "Nordstr\u00f6m", "given" : "Eva Maria", "non-dropping-particle" : "", "parse-names" : false, "suffix" : "" }, { "dropping-particle" : "", "family" : "Sandstr\u00f6m", "given" : "Camilla", "non-dropping-particle" : "", "parse-names" : false, "suffix" : "" }, { "dropping-particle" : "", "family" : "Fries", "given" : "Clas", "non-dropping-particle" : "", "parse-names" : false, "suffix" : "" }, { "dropping-particle" : "", "family" : "Johansson", "given" : "Johanna", "non-dropping-particle" : "", "parse-names" : false, "suffix" : "" } ], "container-title" : "Ambio", "id" : "ITEM-8", "issued" : { "date-parts" : [ [ "2016" ] ] }, "page" : "87-99", "title" : "In the eye of the stakeholder: The challenges of governing social forest values", "type" : "article-journal", "volume" : "45" }, "uris" : [ "http://www.mendeley.com/documents/?uuid=e8a3549e-1c26-4343-950e-58bb22837712", "http://www.mendeley.com/documents/?uuid=53c315b9-5fd8-4a93-ad63-9d8598448d2a", "http://www.mendeley.com/documents/?uuid=c85c3762-b1f8-4ce8-ab54-bd7d4cf63b37" ] } ], "mendeley" : { "formattedCitation" : "(Agbenyega et al., 2009; Casado-Arzuaga, Madariaga, &amp; Onaindia, 2013; Ciftcioglu, 2017; Haase, Schwarz, Strohbach, Kroll, &amp; Seppelt, 2012; Hausner, Brown, &amp; L\u00e6greid, 2014; Martin-Lopez et al., 2012; Rall, Bieling, Zytynska, &amp; Haase, 2017; St\u00e9ns et al., 2016)", "manualFormatting" : "(Hausner, Brown, &amp; L\u00e6greid, 2014; Martin-Lopez et al., 2012; Rall, Bieling, Zytynska, &amp; Haase, 2017)", "plainTextFormattedCitation" : "(Agbenyega et al., 2009; Casado-Arzuaga, Madariaga, &amp; Onaindia, 2013; Ciftcioglu, 2017; Haase, Schwarz, Strohbach, Kroll, &amp; Seppelt, 2012; Hausner, Brown, &amp; L\u00e6greid, 2014; Martin-Lopez et al., 2012; Rall, Bieling, Zytynska, &amp; Haase, 2017; St\u00e9ns et al., 2016)", "previouslyFormattedCitation" : "(Agbenyega et al., 2009; Casado-Arzuaga, Madariaga, &amp; Onaindia, 2013; Ciftcioglu, 2017; Haase, Schwarz, Strohbach, Kroll, &amp; Seppelt, 2012; Hausner, Brown, &amp; L\u00e6greid, 2014; Martin-Lopez et al., 2012; Rall, Bieling, Zytynska, &amp; Haase, 2017; St\u00e9ns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Hausner</w:t>
      </w:r>
      <w:r>
        <w:rPr>
          <w:rFonts w:eastAsia="Cambria" w:cs="Cambria"/>
          <w:lang w:val="en-US"/>
        </w:rPr>
        <w:t xml:space="preserve"> </w:t>
      </w:r>
      <w:r w:rsidR="00301BD0" w:rsidRPr="00301BD0">
        <w:rPr>
          <w:rFonts w:eastAsia="Cambria" w:cs="Cambria"/>
          <w:i/>
          <w:lang w:val="en-US"/>
        </w:rPr>
        <w:t>et al.</w:t>
      </w:r>
      <w:r w:rsidRPr="00946649">
        <w:rPr>
          <w:rFonts w:eastAsia="Cambria" w:cstheme="minorHAnsi"/>
          <w:lang w:val="en-US"/>
        </w:rPr>
        <w:t>, 2014; Mart</w:t>
      </w:r>
      <w:r w:rsidR="00FD2349">
        <w:rPr>
          <w:rFonts w:eastAsia="Cambria" w:cstheme="minorHAnsi"/>
          <w:lang w:val="en-US"/>
        </w:rPr>
        <w:t>í</w:t>
      </w:r>
      <w:r w:rsidRPr="00946649">
        <w:rPr>
          <w:rFonts w:eastAsia="Cambria" w:cstheme="minorHAnsi"/>
          <w:lang w:val="en-US"/>
        </w:rPr>
        <w:t xml:space="preserve">n-Lopez </w:t>
      </w:r>
      <w:r w:rsidR="00301BD0" w:rsidRPr="00301BD0">
        <w:rPr>
          <w:rFonts w:eastAsia="Cambria" w:cstheme="minorHAnsi"/>
          <w:i/>
          <w:lang w:val="en-US"/>
        </w:rPr>
        <w:t>et al.</w:t>
      </w:r>
      <w:r w:rsidRPr="00946649">
        <w:rPr>
          <w:rFonts w:eastAsia="Cambria" w:cstheme="minorHAnsi"/>
          <w:lang w:val="en-US"/>
        </w:rPr>
        <w:t>, 2012; Rall</w:t>
      </w:r>
      <w:r>
        <w:rPr>
          <w:rFonts w:eastAsia="Cambria" w:cs="Cambria"/>
          <w:lang w:val="en-US"/>
        </w:rPr>
        <w:t xml:space="preserve"> </w:t>
      </w:r>
      <w:r w:rsidR="00301BD0" w:rsidRPr="00301BD0">
        <w:rPr>
          <w:rFonts w:eastAsia="Cambria" w:cs="Cambria"/>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and preferences for holidays of people in the European Union in the last decade, show an increasing interest in nature-based tourism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2873/91884", "ISBN" : "9789279376535", "author" : [ { "dropping-particle" : "", "family" : "European Union", "given" : "", "non-dropping-particle" : "", "parse-names" : false, "suffix" : "" } ], "id" : "ITEM-1", "issued" : { "date-parts" : [ [ "2016" ] ] }, "title" : "Flash Eurobarometer 432. Report: Preferences of Europeans towards tourism", "type" : "article" }, "uris" : [ "http://www.mendeley.com/documents/?uuid=ce8eceab-0175-4916-8632-7abc2160a290", "http://www.mendeley.com/documents/?uuid=aab72fbc-12d5-432b-895d-9db2c4459de1" ] } ], "mendeley" : { "formattedCitation" : "(European Union, 2016)", "plainTextFormattedCitation" : "(European Union, 2016)", "previouslyFormattedCitation" : "(European Union,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sidRPr="003A4E07">
        <w:rPr>
          <w:rFonts w:eastAsia="Cambria" w:cstheme="minorHAnsi"/>
          <w:lang w:val="en-US"/>
        </w:rPr>
        <w:t>European Commission, 2016</w:t>
      </w:r>
      <w:r w:rsidR="00526F0F">
        <w:rPr>
          <w:rFonts w:eastAsia="Cambria" w:cstheme="minorHAnsi"/>
          <w:lang w:val="en-US"/>
        </w:rPr>
        <w:t>a</w:t>
      </w:r>
      <w:r w:rsidRPr="00946649">
        <w:rPr>
          <w:rFonts w:eastAsia="Cambria" w:cstheme="minorHAnsi"/>
          <w:lang w:val="en-US"/>
        </w:rPr>
        <w:t>)</w:t>
      </w:r>
      <w:r w:rsidRPr="00946649">
        <w:rPr>
          <w:rFonts w:eastAsia="Cambria" w:cstheme="minorHAnsi"/>
          <w:lang w:val="en-US"/>
        </w:rPr>
        <w:fldChar w:fldCharType="end"/>
      </w:r>
      <w:r w:rsidRPr="00946649">
        <w:rPr>
          <w:rFonts w:eastAsia="Cambria" w:cstheme="minorHAnsi"/>
          <w:lang w:val="en-US"/>
        </w:rPr>
        <w:t>. In addition, t</w:t>
      </w:r>
      <w:r w:rsidRPr="00946649">
        <w:rPr>
          <w:rFonts w:cstheme="minorHAnsi"/>
          <w:lang w:val="en-US"/>
        </w:rPr>
        <w:t>he number of visitors to protected areas increased between 1995 and 2009 in some Western European countries, such as Spain, Finland and the UK (</w:t>
      </w:r>
      <w:r w:rsidR="00F767EB" w:rsidRPr="00F767EB">
        <w:rPr>
          <w:b/>
          <w:lang w:val="en-US"/>
        </w:rPr>
        <w:t>Figure 2.63</w:t>
      </w:r>
      <w:r w:rsidR="00F767EB">
        <w:rPr>
          <w:lang w:val="en-US"/>
        </w:rPr>
        <w:t>).</w:t>
      </w:r>
    </w:p>
    <w:p w14:paraId="7A3DA944" w14:textId="10CA89A9" w:rsidR="00FD584D" w:rsidRPr="00FD584D" w:rsidRDefault="00FD584D" w:rsidP="00FD584D">
      <w:pPr>
        <w:rPr>
          <w:lang w:val="en-US"/>
        </w:rPr>
      </w:pPr>
      <w:r>
        <w:rPr>
          <w:lang w:eastAsia="en-GB"/>
        </w:rPr>
        <w:drawing>
          <wp:inline distT="0" distB="0" distL="0" distR="0" wp14:anchorId="450FDCF5" wp14:editId="0C647724">
            <wp:extent cx="5759450" cy="3328035"/>
            <wp:effectExtent l="0" t="0" r="0" b="5715"/>
            <wp:docPr id="959" name="Picture 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5759450" cy="3328035"/>
                    </a:xfrm>
                    <a:prstGeom prst="rect">
                      <a:avLst/>
                    </a:prstGeom>
                  </pic:spPr>
                </pic:pic>
              </a:graphicData>
            </a:graphic>
          </wp:inline>
        </w:drawing>
      </w:r>
    </w:p>
    <w:p w14:paraId="1FD30DBC" w14:textId="6752D048" w:rsidR="001E43D4" w:rsidRPr="00946649" w:rsidRDefault="001E43D4" w:rsidP="001E43D4">
      <w:pPr>
        <w:rPr>
          <w:rFonts w:eastAsia="Cambria" w:cstheme="minorHAnsi"/>
          <w:lang w:val="en-US"/>
        </w:rPr>
      </w:pPr>
      <w:r w:rsidRPr="00946649">
        <w:rPr>
          <w:rFonts w:cstheme="minorHAnsi"/>
          <w:lang w:val="en-US"/>
        </w:rPr>
        <w:t>Recreation and leisure are recognized by urban people as the most important benefits derived from urban green spaces. Other motivations to visit urban greenspaces include health, psychological well</w:t>
      </w:r>
      <w:r w:rsidR="005F5A69">
        <w:rPr>
          <w:rFonts w:cstheme="minorHAnsi"/>
          <w:lang w:val="en-US"/>
        </w:rPr>
        <w:t>-</w:t>
      </w:r>
      <w:r w:rsidRPr="00946649">
        <w:rPr>
          <w:rFonts w:cstheme="minorHAnsi"/>
          <w:lang w:val="en-US"/>
        </w:rPr>
        <w:t xml:space="preserve">being and emotional attachment to the site </w:t>
      </w:r>
      <w:r w:rsidRPr="00946649">
        <w:rPr>
          <w:rFonts w:cstheme="minorHAnsi"/>
          <w:lang w:val="en-US"/>
        </w:rPr>
        <w:fldChar w:fldCharType="begin" w:fldLock="1"/>
      </w:r>
      <w:r w:rsidRPr="00946649">
        <w:rPr>
          <w:rFonts w:cstheme="minorHAnsi"/>
          <w:lang w:val="en-US"/>
        </w:rPr>
        <w:instrText>ADDIN CSL_CITATION { "citationItems" : [ { "id" : "ITEM-1", "itemData" : { "DOI" : "10.1016/j.jenvman.2013.05.059", "ISBN" : "03014797", "ISSN" : "03014797", "PMID" : "23792888", "abstract" : "Peri-urban ecosystems are often managed as recreation areas or to enhance aesthetic value on the urban fringe. Scholars and land-use practitioners lack a current understanding of the supply of and the demands for these peri-urban ecosystem services (ES). In this study, we analysed the perceptions of 500 users and interest groups regarding the ES provided by the Bilbao Metropolitan Greenbelt (BMG) ecosystems in northern Spain, and we compared these perceptions to the demands for ES. The objective of this study is to understand user preferences and to thereby better orient land use planning. The results show that the demand for ES in the BMG did not correspond to what users perceived these ecosystems to provide. The respondents' perceptions appeared to be related to the management practices in the area, whereas their demand was related to the benefits they would like to obtain from the BMG. The interviewees were in favour of improvements to peri-urban rural areas, and the results suggested that the authorities should highlight the role of the BMG ecosystems with respect to regulating services and historic and cultural values to improve people's awareness of the ecosystems' capacity to provide benefits to society. Application of this framework also highlighted that there were differences in the perception of and demand for ES among different user groups. This holistic method of matching user demand with policy could be a useful tool to reorient ES-based land planning. \u00a9 2013 Elsevier Ltd.", "author"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Journal of Environmental Management", "id" : "ITEM-1", "issued" : { "date-parts" : [ [ "2013" ] ] }, "page" : "33-43", "publisher" : "Elsevier Ltd", "title" : "Perception, demand and user contribution to ecosystem services inthe Bilbao Metropolitan Greenbelt", "type" : "article-journal", "volume" : "129" }, "uris" : [ "http://www.mendeley.com/documents/?uuid=63ac3969-6e9a-4edf-b430-51443bb4bbbe", "http://www.mendeley.com/documents/?uuid=026baa04-455e-482d-a303-4ffdd715f892" ] }, { "id" : "ITEM-2", "itemData" : { "DOI" : "10.1016/S0921-8009(99)00013-0", "ISSN" : "09218009", "abstract" : "Humanity is increasingly urban, but continues to depend on Nature for its survival. Cities are dependent on the ecosystems beyond the city limits, but also benefit from internal urban ecosystems. The aim of this paper is to analyze the ecosystem services generated by ecosystems within the urban area. \u2018Ecosystem services\u2019 refers to the benefits human populations derive from ecosystems. Seven different urban ecosystems have been identified: street trees; lawns/parks; urban forests; cultivated land; wetlands; lakes/sea; and streams. These systems generate a range of ecosystem services. In this paper, six local and direct services relevant for Stockholm are addressed: air fi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author" : [ { "dropping-particle" : "", "family" : "Bolund", "given" : "Per", "non-dropping-particle" : "", "parse-names" : false, "suffix" : "" }, { "dropping-particle" : "", "family" : "Hunhammar", "given" : "Sven", "non-dropping-particle" : "", "parse-names" : false, "suffix" : "" } ], "container-title" : "Ecological Economics", "id" : "ITEM-2", "issue" : "2", "issued" : { "date-parts" : [ [ "1999" ] ] }, "page" : "293-301", "title" : "Ecosystem services in urban areas", "type" : "article-journal", "volume" : "29" }, "uris" : [ "http://www.mendeley.com/documents/?uuid=40f8d47a-c5ca-410f-a81a-eeba7f06768d", "http://www.mendeley.com/documents/?uuid=fb98de70-ea4e-4648-b39e-6e680571b890", "http://www.mendeley.com/documents/?uuid=c51caf89-07d4-46de-bff0-eb3f19387ca5" ] }, { "id" : "ITEM-3", "itemData" : { "DOI" : "10.5751/ES-04853-170322", "ISSN" : "1708-3087", "author" : [ { "dropping-particle" : "", "family" : "Haase", "given" : "Dagmar", "non-dropping-particle" : "", "parse-names" : false, "suffix" : "" }, { "dropping-particle" : "", "family" : "Schwarz", "given" : "Nina", "non-dropping-particle" : "", "parse-names" : false, "suffix" : "" }, { "dropping-particle" : "", "family" : "Strohbach", "given" : "Michael", "non-dropping-particle" : "", "parse-names" : false, "suffix" : "" }, { "dropping-particle" : "", "family" : "Kroll", "given" : "Franziska", "non-dropping-particle" : "", "parse-names" : false, "suffix" : "" }, { "dropping-particle" : "", "family" : "Seppelt", "given" : "Ralf", "non-dropping-particle" : "", "parse-names" : false, "suffix" : "" } ], "container-title" : "Ecology and Society", "id" : "ITEM-3", "issue" : "3", "issued" : { "date-parts" : [ [ "2012" ] ] }, "page" : "art22", "publisher" : "The Resilience Alliance", "title" : "Synergies, Trade-offs, and Losses of Ecosystem Services in Urban Regions: an Integrated Multiscale Framework Applied to the Leipzig-Halle Region, Germany", "type" : "article-journal", "volume" : "17" }, "uris" : [ "http://www.mendeley.com/documents/?uuid=7b664d21-cf4e-4bbc-9b51-75de1df3f1b6", "http://www.mendeley.com/documents/?uuid=680c4add-1501-4100-84cf-0c2c1812ce03", "http://www.mendeley.com/documents/?uuid=388dc74b-bc61-4897-9ac3-8b8fe1ffd868" ] } ], "mendeley" : { "formattedCitation" : "(Bolund &amp; Hunhammar, 1999; Casado-Arzuaga et al., 2013; Haase et al., 2012)", "plainTextFormattedCitation" : "(Bolund &amp; Hunhammar, 1999; Casado-Arzuaga et al., 2013; Haase et al., 2012)", "previouslyFormattedCitation" : "(Bolund &amp; Hunhammar, 1999; Casado-Arzuaga et al., 2013; Haase et al.,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Bolund &amp; Hunhammar, 1999; Casado-Arzuaga </w:t>
      </w:r>
      <w:r w:rsidR="00301BD0" w:rsidRPr="00301BD0">
        <w:rPr>
          <w:rFonts w:cstheme="minorHAnsi"/>
          <w:i/>
          <w:lang w:val="en-US"/>
        </w:rPr>
        <w:t>et al.</w:t>
      </w:r>
      <w:r w:rsidRPr="00946649">
        <w:rPr>
          <w:rFonts w:cstheme="minorHAnsi"/>
          <w:lang w:val="en-US"/>
        </w:rPr>
        <w:t xml:space="preserve">, 2013; Haase </w:t>
      </w:r>
      <w:r w:rsidR="00301BD0" w:rsidRPr="00301BD0">
        <w:rPr>
          <w:rFonts w:cstheme="minorHAnsi"/>
          <w:i/>
          <w:lang w:val="en-US"/>
        </w:rPr>
        <w:t>et al.</w:t>
      </w:r>
      <w:r w:rsidRPr="00946649">
        <w:rPr>
          <w:rFonts w:cstheme="minorHAnsi"/>
          <w:lang w:val="en-US"/>
        </w:rPr>
        <w:t>, 2012)</w:t>
      </w:r>
      <w:r w:rsidRPr="00946649">
        <w:rPr>
          <w:rFonts w:cstheme="minorHAnsi"/>
          <w:lang w:val="en-US"/>
        </w:rPr>
        <w:fldChar w:fldCharType="end"/>
      </w:r>
      <w:r w:rsidRPr="00946649">
        <w:rPr>
          <w:rFonts w:cstheme="minorHAnsi"/>
          <w:lang w:val="en-US"/>
        </w:rPr>
        <w:t xml:space="preserve">. </w:t>
      </w:r>
      <w:r w:rsidRPr="00946649">
        <w:rPr>
          <w:lang w:val="en-US"/>
        </w:rPr>
        <w:t xml:space="preserve">Green spaces and ecosystems </w:t>
      </w:r>
      <w:r w:rsidRPr="00946649">
        <w:rPr>
          <w:rFonts w:eastAsia="Cambria" w:cstheme="minorHAnsi"/>
          <w:lang w:val="en-US"/>
        </w:rPr>
        <w:t xml:space="preserve">are also used for formal learning by schools and universities in many countries in Europe and Central Asia, where outdoor learning provides additional value for learners and teachers in terms of knowledge and skill acquisition </w:t>
      </w:r>
      <w:r w:rsidRPr="00946649">
        <w:rPr>
          <w:rFonts w:eastAsia="Cambria" w:cstheme="minorHAnsi"/>
          <w:lang w:val="en-US"/>
        </w:rPr>
        <w:fldChar w:fldCharType="begin" w:fldLock="1"/>
      </w:r>
      <w:r>
        <w:rPr>
          <w:rFonts w:eastAsia="Cambria" w:cstheme="minorHAnsi"/>
          <w:lang w:val="en-US"/>
        </w:rPr>
        <w:instrText>ADDIN CSL_CITATION { "citationItems" : [ { "id" : "ITEM-1", "itemData" : { "ISSN" : "1470160X", "abstract" : "Education is one of the multiple services that ecosystems and landscapes provide to societies. Despite its importance to formal and informal learning and nature-based, cognitive tourism, it is hardly taken into account in the various quantification approaches of ecosystem services. The article provides an overview of landscape educational values and the educational ecosystem service. Here, the forms of the use of landscape educational values have been summarised and the indicators for the quantification of the educational ecosystem service proposed in the literature reviewed. The criteria for the evaluation of the educational values of landscape were acquired from the literature and discussed. In order to obtain more practical viewpoints on those criteria, an exploratory survey with young experts (n=37) from two universities of environmental sciences was conducted. Within this step, the expert method for the evaluation of the educational values of landscapes was applied. However, the results show an extremely high level of subjectivity and dependence on personal experience regarding outdoor environmental education. Nonetheless, the article can contribute to acquiring knowledge in cultural ecosystem service assessment and the application of this concept, especially in terms of the criteria and indicators which can be potentially used for the assessments.", "author" : [ { "dropping-particle" : "", "family" : "Mocior", "given" : "Ewelina", "non-dropping-particle" : "", "parse-names" : false, "suffix" : "" }, { "dropping-particle" : "", "family" : "Kruse", "given" : "Marion", "non-dropping-particle" : "", "parse-names" : false, "suffix" : "" } ], "container-title" : "Ecological Indicators", "id" : "ITEM-1", "issued" : { "date-parts" : [ [ "2016", "1" ] ] }, "page" : "137-151", "title" : "Educational values and services of ecosystems and landscapes \u2013 An overview", "type" : "article-journal", "volume" : "60" }, "uris" : [ "http://www.mendeley.com/documents/?uuid=9a1f18b5-d3f2-4473-b6fa-92832ffbbc6b", "http://www.mendeley.com/documents/?uuid=e7c0689a-edfb-42ec-98da-baf93f658f3a" ] } ], "mendeley" : { "formattedCitation" : "(Mocior &amp; Kruse, 2016b)", "plainTextFormattedCitation" : "(Mocior &amp; Kruse, 2016b)", "previouslyFormattedCitation" : "(Mocior &amp; Kruse, 2016b)"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ocior &amp; Kruse, 2016)</w:t>
      </w:r>
      <w:r w:rsidRPr="00946649">
        <w:rPr>
          <w:rFonts w:eastAsia="Cambria" w:cstheme="minorHAnsi"/>
          <w:lang w:val="en-US"/>
        </w:rPr>
        <w:fldChar w:fldCharType="end"/>
      </w:r>
      <w:r w:rsidRPr="00946649">
        <w:rPr>
          <w:rFonts w:eastAsia="Cambria" w:cstheme="minorHAnsi"/>
          <w:lang w:val="en-US"/>
        </w:rPr>
        <w:t xml:space="preserve">. </w:t>
      </w:r>
    </w:p>
    <w:p w14:paraId="7EC2AECC" w14:textId="6963D5D7" w:rsidR="001E43D4" w:rsidRPr="00946649" w:rsidRDefault="001E43D4" w:rsidP="001E43D4">
      <w:pPr>
        <w:tabs>
          <w:tab w:val="left" w:pos="1560"/>
        </w:tabs>
        <w:rPr>
          <w:rFonts w:ascii="Calibri" w:eastAsia="Cambria" w:hAnsi="Calibri" w:cs="Calibri"/>
          <w:lang w:val="en-US"/>
        </w:rPr>
      </w:pPr>
      <w:r w:rsidRPr="00946649">
        <w:rPr>
          <w:rFonts w:eastAsia="Cambria"/>
          <w:lang w:val="en-US"/>
        </w:rPr>
        <w:t xml:space="preserve">Indigenous and local knowledge </w:t>
      </w:r>
      <w:r w:rsidRPr="00946649">
        <w:rPr>
          <w:rFonts w:ascii="Calibri" w:eastAsia="Cambria" w:hAnsi="Calibri" w:cs="Calibri"/>
          <w:lang w:val="en-US"/>
        </w:rPr>
        <w:t>has significant value for some local communities in</w:t>
      </w:r>
      <w:r w:rsidRPr="00946649">
        <w:rPr>
          <w:lang w:val="en-US"/>
        </w:rPr>
        <w:t xml:space="preserve"> Europe and Central Asia</w:t>
      </w:r>
      <w:r w:rsidRPr="00946649">
        <w:rPr>
          <w:rFonts w:ascii="Calibri" w:eastAsia="Cambria" w:hAnsi="Calibri" w:cs="Calibri"/>
          <w:lang w:val="en-US"/>
        </w:rPr>
        <w:t xml:space="preserve">. A review of studies in Arctic regions argues that this knowledge plays an important role in land rights claims </w:t>
      </w:r>
      <w:r w:rsidRPr="00946649">
        <w:rPr>
          <w:rFonts w:ascii="Calibri" w:eastAsia="Cambria" w:hAnsi="Calibri" w:cs="Calibri"/>
          <w:lang w:val="en-US"/>
        </w:rPr>
        <w:fldChar w:fldCharType="begin" w:fldLock="1"/>
      </w:r>
      <w:r w:rsidRPr="00946649">
        <w:rPr>
          <w:rFonts w:ascii="Calibri" w:eastAsia="Cambria" w:hAnsi="Calibri" w:cs="Calibri"/>
          <w:lang w:val="en-US"/>
        </w:rPr>
        <w:instrText>ADDIN CSL_CITATION { "citationItems" : [ { "id" : "ITEM-1", "itemData" : { "author" : [ { "dropping-particle" : "", "family" : "Davis", "given" : "Anthony", "non-dropping-particle" : "", "parse-names" : false, "suffix" : "" }, { "dropping-particle" : "", "family" : "Wagner", "given" : "John R", "non-dropping-particle" : "", "parse-names" : false, "suffix" : "" } ], "container-title" : "Human Ecology", "id" : "ITEM-1", "issue" : "3", "issued" : { "date-parts" : [ [ "2003" ] ] }, "page" : "463-489", "title" : "Who knows ? On the importance of identifying \u201c experts \u201d when researching local ecological knowledge", "type" : "article-journal", "volume" : "31" }, "uris" : [ "http://www.mendeley.com/documents/?uuid=7e44c1c4-814e-4920-9356-eec1b79ed52c", "http://www.mendeley.com/documents/?uuid=f3570e4b-317d-4225-8e1e-3336706b41af" ] } ], "mendeley" : { "formattedCitation" : "(Davis &amp; Wagner, 2003)", "plainTextFormattedCitation" : "(Davis &amp; Wagner, 2003)", "previouslyFormattedCitation" : "(Davis &amp; Wagner, 2003)" }, "properties" : {  }, "schema" : "https://github.com/citation-style-language/schema/raw/master/csl-citation.json" }</w:instrText>
      </w:r>
      <w:r w:rsidRPr="00946649">
        <w:rPr>
          <w:rFonts w:ascii="Calibri" w:eastAsia="Cambria" w:hAnsi="Calibri" w:cs="Calibri"/>
          <w:lang w:val="en-US"/>
        </w:rPr>
        <w:fldChar w:fldCharType="separate"/>
      </w:r>
      <w:r w:rsidRPr="00946649">
        <w:rPr>
          <w:rFonts w:ascii="Calibri" w:eastAsia="Cambria" w:hAnsi="Calibri" w:cs="Calibri"/>
          <w:lang w:val="en-US"/>
        </w:rPr>
        <w:t>(Davis &amp; Wagner, 2003)</w:t>
      </w:r>
      <w:r w:rsidRPr="00946649">
        <w:rPr>
          <w:rFonts w:ascii="Calibri" w:eastAsia="Cambria" w:hAnsi="Calibri" w:cs="Calibri"/>
          <w:lang w:val="en-US"/>
        </w:rPr>
        <w:fldChar w:fldCharType="end"/>
      </w:r>
      <w:r w:rsidRPr="00946649">
        <w:rPr>
          <w:rFonts w:ascii="Calibri" w:eastAsia="Cambria" w:hAnsi="Calibri" w:cs="Calibri"/>
          <w:lang w:val="en-US"/>
        </w:rPr>
        <w:t xml:space="preserve">. An in-depth study of resource-users and local organizations involved in a local fishery in Sweden shows how </w:t>
      </w:r>
      <w:r w:rsidRPr="00946649">
        <w:rPr>
          <w:rFonts w:eastAsia="Cambria"/>
          <w:lang w:val="en-US"/>
        </w:rPr>
        <w:t xml:space="preserve">indigenous and local knowledge </w:t>
      </w:r>
      <w:r w:rsidRPr="00946649">
        <w:rPr>
          <w:rFonts w:ascii="Calibri" w:eastAsia="Cambria" w:hAnsi="Calibri" w:cs="Calibri"/>
          <w:lang w:val="en-US"/>
        </w:rPr>
        <w:t xml:space="preserve">can contribute to fish management and conservation </w:t>
      </w:r>
      <w:r w:rsidRPr="00946649">
        <w:rPr>
          <w:rFonts w:ascii="Calibri" w:eastAsia="Cambria" w:hAnsi="Calibri" w:cs="Calibri"/>
          <w:lang w:val="en-US"/>
        </w:rPr>
        <w:fldChar w:fldCharType="begin" w:fldLock="1"/>
      </w:r>
      <w:r w:rsidRPr="00946649">
        <w:rPr>
          <w:rFonts w:ascii="Calibri" w:eastAsia="Cambria" w:hAnsi="Calibri" w:cs="Calibri"/>
          <w:lang w:val="en-US"/>
        </w:rPr>
        <w:instrText>ADDIN CSL_CITATION { "citationItems" : [ { "id" : "ITEM-1", "itemData" : { "ISSN" : "1432-9840", "author" : [ { "dropping-particle" : "", "family" : "Olsson", "given" : "Per", "non-dropping-particle" : "", "parse-names" : false, "suffix" : "" }, { "dropping-particle" : "", "family" : "Folke", "given" : "Carl", "non-dropping-particle" : "", "parse-names" : false, "suffix" : "" } ], "container-title" : "Ecosystems", "id" : "ITEM-1", "issue" : "2", "issued" : { "date-parts" : [ [ "2001", "3" ] ] }, "page" : "85-104", "title" : "Local Ecological Knowledge and Institutional Dynamics for Ecosystem Management: A Study of Lake Racken Watershed, Sweden", "type" : "article-journal", "volume" : "4" }, "uris" : [ "http://www.mendeley.com/documents/?uuid=702a2254-f430-4395-a578-c74386854143", "http://www.mendeley.com/documents/?uuid=3c23e9df-cbbc-4038-93f5-3785de223ffb" ] } ], "mendeley" : { "formattedCitation" : "(P. Olsson &amp; Folke, 2001)", "plainTextFormattedCitation" : "(P. Olsson &amp; Folke, 2001)", "previouslyFormattedCitation" : "(P. Olsson &amp; Folke, 2001)" }, "properties" : {  }, "schema" : "https://github.com/citation-style-language/schema/raw/master/csl-citation.json" }</w:instrText>
      </w:r>
      <w:r w:rsidRPr="00946649">
        <w:rPr>
          <w:rFonts w:ascii="Calibri" w:eastAsia="Cambria" w:hAnsi="Calibri" w:cs="Calibri"/>
          <w:lang w:val="en-US"/>
        </w:rPr>
        <w:fldChar w:fldCharType="separate"/>
      </w:r>
      <w:r w:rsidRPr="00946649">
        <w:rPr>
          <w:rFonts w:ascii="Calibri" w:eastAsia="Cambria" w:hAnsi="Calibri" w:cs="Calibri"/>
          <w:lang w:val="en-US"/>
        </w:rPr>
        <w:t>(Olsson &amp; Folke, 2001)</w:t>
      </w:r>
      <w:r w:rsidRPr="00946649">
        <w:rPr>
          <w:rFonts w:ascii="Calibri" w:eastAsia="Cambria" w:hAnsi="Calibri" w:cs="Calibri"/>
          <w:lang w:val="en-US"/>
        </w:rPr>
        <w:fldChar w:fldCharType="end"/>
      </w:r>
      <w:r w:rsidRPr="00946649">
        <w:rPr>
          <w:rFonts w:ascii="Calibri" w:eastAsia="Cambria" w:hAnsi="Calibri" w:cs="Calibri"/>
          <w:lang w:val="en-US"/>
        </w:rPr>
        <w:t xml:space="preserve">. Co-production of knowledge by traditional herders and national park rangers for adaptive nature conservation management of wood-pastures and salt steppes can also lead to new occupations, like the so-called “conservation herders” (Molnár </w:t>
      </w:r>
      <w:r w:rsidR="00301BD0" w:rsidRPr="00301BD0">
        <w:rPr>
          <w:rFonts w:ascii="Calibri" w:eastAsia="Cambria" w:hAnsi="Calibri" w:cs="Calibri"/>
          <w:i/>
          <w:lang w:val="en-US"/>
        </w:rPr>
        <w:t>et al.</w:t>
      </w:r>
      <w:r w:rsidRPr="00946649">
        <w:rPr>
          <w:rFonts w:ascii="Calibri" w:eastAsia="Cambria" w:hAnsi="Calibri" w:cs="Calibri"/>
          <w:lang w:val="en-US"/>
        </w:rPr>
        <w:t xml:space="preserve"> 2016). Furthermore, the conservation of </w:t>
      </w:r>
      <w:r w:rsidRPr="00946649">
        <w:rPr>
          <w:rFonts w:eastAsia="Cambria"/>
          <w:lang w:val="en-US"/>
        </w:rPr>
        <w:t>indigenous and local knowledge</w:t>
      </w:r>
      <w:r w:rsidRPr="00946649">
        <w:rPr>
          <w:rFonts w:ascii="Calibri" w:eastAsia="Cambria" w:hAnsi="Calibri" w:cs="Calibri"/>
          <w:lang w:val="en-US"/>
        </w:rPr>
        <w:t xml:space="preserve"> and related landscapes can support the economic development of rural areas by fostering tourism and consumption of local products, and contributing to the quality of life of people </w:t>
      </w:r>
      <w:r w:rsidRPr="00946649">
        <w:rPr>
          <w:rFonts w:ascii="Calibri" w:eastAsia="Cambria" w:hAnsi="Calibri" w:cs="Calibri"/>
          <w:lang w:val="en-US"/>
        </w:rPr>
        <w:fldChar w:fldCharType="begin" w:fldLock="1"/>
      </w:r>
      <w:r>
        <w:rPr>
          <w:rFonts w:ascii="Calibri" w:eastAsia="Cambria" w:hAnsi="Calibri" w:cs="Calibri"/>
          <w:lang w:val="en-US"/>
        </w:rPr>
        <w:instrText>ADDIN CSL_CITATION { "citationItems" : [ { "id" : "ITEM-1", "itemData" : { "DOI" : "10.1016/j.foreco.2007.05.022", "ISSN" : "03781127", "author" : [ { "dropping-particle" : "", "family" : "Parrotta", "given" : "John a.", "non-dropping-particle" : "", "parse-names" : false, "suffix" : "" }, { "dropping-particle" : "", "family" : "Agnoletti", "given" : "Mauro", "non-dropping-particle" : "", "parse-names" : false, "suffix" : "" } ], "container-title" : "Forest Ecology and Management", "id" : "ITEM-1", "issue" : "1", "issued" : { "date-parts" : [ [ "2007" ] ] }, "page" : "1-4", "title" : "Traditional forest knowledge: Challenges and opportunities", "type" : "article", "volume" : "249" }, "uris" : [ "http://www.mendeley.com/documents/?uuid=46c446e4-a347-4884-950d-afcef2ed82e6", "http://www.mendeley.com/documents/?uuid=5b5144d0-0c49-48bb-801f-c33273d9b430" ] }, { "id" : "ITEM-2", "itemData" : { "ISSN" : "0300-7839", "author" : [ { "dropping-particle" : "", "family" : "Fern\u00e1ndez-Gim\u00e9nez", "given" : "Mar\u00eda E.", "non-dropping-particle" : "", "parse-names" : false, "suffix" : "" }, { "dropping-particle" : "", "family" : "Fillat Estaque", "given" : "Federico", "non-dropping-particle" : "", "parse-names" : false, "suffix" : "" } ], "container-title" : "Human Ecology", "id" : "ITEM-2", "issue" : "2", "issued" : { "date-parts" : [ [ "2012", "3" ] ] }, "page" : "287-300", "title" : "Pyrenean Pastoralists\u2019 Ecological Knowledge: Documentation and Application to Natural Resource Management and Adaptation", "type" : "article-journal", "volume" : "40" }, "uris" : [ "http://www.mendeley.com/documents/?uuid=2ff6d5d1-003e-4dbc-a3ad-052213a68631", "http://www.mendeley.com/documents/?uuid=bb95731a-608c-4fd6-a85d-3e9840c96554" ] } ], "mendeley" : { "formattedCitation" : "(Fern\u00e1ndez-Gim\u00e9nez &amp; Fillat Estaque, 2012a; Parrotta &amp; Agnoletti, 2007)", "plainTextFormattedCitation" : "(Fern\u00e1ndez-Gim\u00e9nez &amp; Fillat Estaque, 2012a; Parrotta &amp; Agnoletti, 2007)", "previouslyFormattedCitation" : "(Fern\u00e1ndez-Gim\u00e9nez &amp; Fillat Estaque, 2012a; Parrotta &amp; Agnoletti, 2007)" }, "properties" : {  }, "schema" : "https://github.com/citation-style-language/schema/raw/master/csl-citation.json" }</w:instrText>
      </w:r>
      <w:r w:rsidRPr="00946649">
        <w:rPr>
          <w:rFonts w:ascii="Calibri" w:eastAsia="Cambria" w:hAnsi="Calibri" w:cs="Calibri"/>
          <w:lang w:val="en-US"/>
        </w:rPr>
        <w:fldChar w:fldCharType="separate"/>
      </w:r>
      <w:r w:rsidRPr="00946649">
        <w:rPr>
          <w:rFonts w:ascii="Calibri" w:eastAsia="Cambria" w:hAnsi="Calibri" w:cs="Calibri"/>
          <w:lang w:val="en-US"/>
        </w:rPr>
        <w:t>(Fernández-Giménez &amp; Fillat Estaque, 2012; Parrotta &amp; Agnoletti, 2007)</w:t>
      </w:r>
      <w:r w:rsidRPr="00946649">
        <w:rPr>
          <w:rFonts w:ascii="Calibri" w:eastAsia="Cambria" w:hAnsi="Calibri" w:cs="Calibri"/>
          <w:lang w:val="en-US"/>
        </w:rPr>
        <w:fldChar w:fldCharType="end"/>
      </w:r>
      <w:r w:rsidRPr="00946649">
        <w:rPr>
          <w:rFonts w:ascii="Calibri" w:eastAsia="Cambria" w:hAnsi="Calibri" w:cs="Calibri"/>
          <w:lang w:val="en-US"/>
        </w:rPr>
        <w:t xml:space="preserve">. </w:t>
      </w:r>
    </w:p>
    <w:p w14:paraId="0DB8CF95" w14:textId="37983317" w:rsidR="001E43D4" w:rsidRPr="00946649" w:rsidRDefault="001E43D4" w:rsidP="001E43D4">
      <w:pPr>
        <w:tabs>
          <w:tab w:val="left" w:pos="1560"/>
        </w:tabs>
        <w:rPr>
          <w:rFonts w:eastAsia="Cambria" w:cstheme="minorHAnsi"/>
          <w:lang w:val="en-US"/>
        </w:rPr>
      </w:pPr>
      <w:r w:rsidRPr="00946649">
        <w:rPr>
          <w:rFonts w:ascii="Calibri" w:eastAsia="Cambria" w:hAnsi="Calibri" w:cs="Calibri"/>
          <w:lang w:val="en-US"/>
        </w:rPr>
        <w:t xml:space="preserve">However, in many areas of </w:t>
      </w:r>
      <w:r w:rsidRPr="00946649">
        <w:rPr>
          <w:rFonts w:eastAsia="Cambria" w:cstheme="minorHAnsi"/>
          <w:lang w:val="en-US"/>
        </w:rPr>
        <w:t xml:space="preserve">Europe and Central Asia </w:t>
      </w:r>
      <w:r w:rsidRPr="00946649">
        <w:rPr>
          <w:rFonts w:ascii="Calibri" w:eastAsia="Cambria" w:hAnsi="Calibri" w:cs="Calibri"/>
          <w:lang w:val="en-US"/>
        </w:rPr>
        <w:t xml:space="preserve">the value of local ecological knowledge has been eroded with a decline in </w:t>
      </w:r>
      <w:r w:rsidRPr="00946649">
        <w:rPr>
          <w:rFonts w:eastAsia="Cambria"/>
          <w:lang w:val="en-US"/>
        </w:rPr>
        <w:t>indigenous and local knowledge</w:t>
      </w:r>
      <w:r w:rsidRPr="00946649">
        <w:rPr>
          <w:rFonts w:ascii="Calibri" w:eastAsia="Cambria" w:hAnsi="Calibri" w:cs="Calibri"/>
          <w:lang w:val="en-US"/>
        </w:rPr>
        <w:t xml:space="preserve">. Studies comparing the UK to developing </w:t>
      </w:r>
      <w:r w:rsidRPr="00946649">
        <w:rPr>
          <w:rFonts w:ascii="Calibri" w:eastAsia="Cambria" w:hAnsi="Calibri" w:cs="Calibri"/>
          <w:lang w:val="en-US"/>
        </w:rPr>
        <w:lastRenderedPageBreak/>
        <w:t xml:space="preserve">countries have argued that </w:t>
      </w:r>
      <w:r w:rsidRPr="00946649">
        <w:rPr>
          <w:rFonts w:eastAsia="Cambria"/>
          <w:lang w:val="en-US"/>
        </w:rPr>
        <w:t xml:space="preserve">indigenous and local knowledge </w:t>
      </w:r>
      <w:r w:rsidRPr="00946649">
        <w:rPr>
          <w:rFonts w:ascii="Calibri" w:eastAsia="Cambria" w:hAnsi="Calibri" w:cs="Calibri"/>
          <w:lang w:val="en-US"/>
        </w:rPr>
        <w:t xml:space="preserve">declines as nations become wealthier and ecological knowledge becomes less valued </w:t>
      </w:r>
      <w:r w:rsidRPr="00946649">
        <w:rPr>
          <w:rFonts w:ascii="Calibri" w:eastAsia="Cambria" w:hAnsi="Calibri" w:cs="Calibri"/>
          <w:lang w:val="en-US"/>
        </w:rPr>
        <w:fldChar w:fldCharType="begin" w:fldLock="1"/>
      </w:r>
      <w:r w:rsidRPr="00946649">
        <w:rPr>
          <w:rFonts w:ascii="Calibri" w:eastAsia="Cambria" w:hAnsi="Calibri" w:cs="Calibri"/>
          <w:lang w:val="en-US"/>
        </w:rPr>
        <w:instrText>ADDIN CSL_CITATION { "citationItems" : [ { "id" : "ITEM-1", "itemData" : { "author" : [ { "dropping-particle" : "", "family" : "Pilgrim", "given" : "Sarah E", "non-dropping-particle" : "", "parse-names" : false, "suffix" : "" }, { "dropping-particle" : "", "family" : "Cullen", "given" : "Leanne C", "non-dropping-particle" : "", "parse-names" : false, "suffix" : "" }, { "dropping-particle" : "", "family" : "Smith", "given" : "David J", "non-dropping-particle" : "", "parse-names" : false, "suffix" : "" }, { "dropping-particle" : "", "family" : "Pretty", "given" : "Jules", "non-dropping-particle" : "", "parse-names" : false, "suffix" : "" } ], "container-title" : "Environmental Science &amp; Technology", "id" : "ITEM-1", "issue" : "4", "issued" : { "date-parts" : [ [ "2008" ] ] }, "page" : "1004-1009", "title" : "Ecological knowledge is lost in wealthier communities and countries", "type" : "article-journal", "volume" : "42" }, "uris" : [ "http://www.mendeley.com/documents/?uuid=67608b20-df07-41d6-9198-0eb028be9788", "http://www.mendeley.com/documents/?uuid=ac0a86df-e6c5-4d48-8136-530b06966a45" ] } ], "mendeley" : { "formattedCitation" : "(Pilgrim, Cullen, Smith, &amp; Pretty, 2008)", "plainTextFormattedCitation" : "(Pilgrim, Cullen, Smith, &amp; Pretty, 2008)", "previouslyFormattedCitation" : "(Pilgrim, Cullen, Smith, &amp; Pretty, 2008)" }, "properties" : {  }, "schema" : "https://github.com/citation-style-language/schema/raw/master/csl-citation.json" }</w:instrText>
      </w:r>
      <w:r w:rsidRPr="00946649">
        <w:rPr>
          <w:rFonts w:ascii="Calibri" w:eastAsia="Cambria" w:hAnsi="Calibri" w:cs="Calibri"/>
          <w:lang w:val="en-US"/>
        </w:rPr>
        <w:fldChar w:fldCharType="separate"/>
      </w:r>
      <w:r w:rsidRPr="00946649">
        <w:rPr>
          <w:rFonts w:ascii="Calibri" w:eastAsia="Cambria" w:hAnsi="Calibri" w:cs="Calibri"/>
          <w:lang w:val="en-US"/>
        </w:rPr>
        <w:t>(Pilgrim</w:t>
      </w:r>
      <w:r>
        <w:rPr>
          <w:rFonts w:eastAsia="Cambria" w:cs="Cambria"/>
          <w:lang w:val="en-US"/>
        </w:rPr>
        <w:t xml:space="preserve"> </w:t>
      </w:r>
      <w:r w:rsidR="00301BD0" w:rsidRPr="00301BD0">
        <w:rPr>
          <w:rFonts w:eastAsia="Cambria" w:cs="Cambria"/>
          <w:i/>
          <w:lang w:val="en-US"/>
        </w:rPr>
        <w:t>et al.</w:t>
      </w:r>
      <w:r w:rsidRPr="00946649">
        <w:rPr>
          <w:rFonts w:ascii="Calibri" w:eastAsia="Cambria" w:hAnsi="Calibri" w:cs="Calibri"/>
          <w:lang w:val="en-US"/>
        </w:rPr>
        <w:t>, 2008)</w:t>
      </w:r>
      <w:r w:rsidRPr="00946649">
        <w:rPr>
          <w:rFonts w:ascii="Calibri" w:eastAsia="Cambria" w:hAnsi="Calibri" w:cs="Calibri"/>
          <w:lang w:val="en-US"/>
        </w:rPr>
        <w:fldChar w:fldCharType="end"/>
      </w:r>
      <w:r w:rsidRPr="00946649">
        <w:rPr>
          <w:rFonts w:ascii="Calibri" w:eastAsia="Cambria" w:hAnsi="Calibri" w:cs="Calibri"/>
          <w:lang w:val="en-US"/>
        </w:rPr>
        <w:t>.</w:t>
      </w:r>
      <w:r w:rsidRPr="00946649">
        <w:rPr>
          <w:rFonts w:eastAsia="Cambria" w:cstheme="minorHAnsi"/>
          <w:lang w:val="en-US"/>
        </w:rPr>
        <w:t xml:space="preserve"> Changes in culture are partly responsible for the devaluation of </w:t>
      </w:r>
      <w:r w:rsidRPr="00946649">
        <w:rPr>
          <w:rFonts w:eastAsia="Cambria"/>
          <w:lang w:val="en-US"/>
        </w:rPr>
        <w:t xml:space="preserve">indigenous and local knowledge </w:t>
      </w:r>
      <w:r w:rsidRPr="00946649">
        <w:rPr>
          <w:rFonts w:eastAsia="Cambria" w:cstheme="minorHAnsi"/>
          <w:lang w:val="en-US"/>
        </w:rPr>
        <w:t xml:space="preserve">among younger generations, which consider these traditional practices and knowledge as symbols of poverty or backwardness. </w:t>
      </w:r>
    </w:p>
    <w:p w14:paraId="06004A32" w14:textId="2E2C9719" w:rsidR="001E43D4" w:rsidRPr="00946649" w:rsidRDefault="001E43D4" w:rsidP="001E43D4">
      <w:pPr>
        <w:tabs>
          <w:tab w:val="left" w:pos="1560"/>
        </w:tabs>
        <w:rPr>
          <w:rFonts w:cstheme="minorHAnsi"/>
          <w:lang w:val="en-US"/>
        </w:rPr>
      </w:pPr>
      <w:r w:rsidRPr="00946649">
        <w:rPr>
          <w:rFonts w:cstheme="minorHAnsi"/>
          <w:lang w:val="en-US"/>
        </w:rPr>
        <w:t xml:space="preserve">The use of some of nature’s material </w:t>
      </w:r>
      <w:r w:rsidRPr="00946649">
        <w:rPr>
          <w:lang w:val="en-US"/>
        </w:rPr>
        <w:t xml:space="preserve">contributions to people </w:t>
      </w:r>
      <w:r w:rsidRPr="00946649">
        <w:rPr>
          <w:rFonts w:cstheme="minorHAnsi"/>
          <w:lang w:val="en-US"/>
        </w:rPr>
        <w:t xml:space="preserve">is also strongly connected to values arising from non-material contributions, which contribute to cultural practices that enhance identity (see Sections 2.2.3.2 and 2.2.3.3). </w:t>
      </w:r>
      <w:r w:rsidRPr="00946649">
        <w:rPr>
          <w:color w:val="000000" w:themeColor="text1"/>
          <w:lang w:val="en-US"/>
        </w:rPr>
        <w:t>For example, in many Central and Western European countries, mushroom collecting is a part of culture and tradition</w:t>
      </w:r>
      <w:r w:rsidRPr="00946649">
        <w:rPr>
          <w:lang w:val="en-US"/>
        </w:rPr>
        <w:t xml:space="preserve"> </w:t>
      </w:r>
      <w:r>
        <w:rPr>
          <w:lang w:val="en-US"/>
        </w:rPr>
        <w:fldChar w:fldCharType="begin" w:fldLock="1"/>
      </w:r>
      <w:r>
        <w:rPr>
          <w:lang w:val="en-US"/>
        </w:rPr>
        <w:instrText>ADDIN CSL_CITATION { "citationItems" : [ { "id" : "ITEM-1", "itemData" : { "DOI" : "10.1080/02827581.2016.1164888", "ISSN" : "0282-7581", "abstract" : "AbstractWe identify, describe qualitatively, quantify biophysically and if possible monetarily valuate the most important ecosystem services in Swedish forests. Existing Swedish and Nordic research and statistics within this area are reviewed and used to develop a first framework for the valuation of ecosystem services in Swedish forests. We base our analysis on the CICES-framework and the Cascade-model. Despite the rather long occurrence and use of the concept of ecosystem services we do not yet have enough information on the status and economic value of services in Swedish forests. The value of the forest ecosystem services is at best an indication of the different multifunctional objectives that should be met in the management of the Swedish forests. The five most central ecosystem services in Swedish forests according to annual flow are timber and pulpwood, bioenergy, game, climate regulation and recreation and training, each estimated to have a monetary value of several billion SEK. The different ecosystem services in multipurpose forests interact with each other and may lead to conflicts between use and conservation. We identified a number of trade-offs and synergies between services focusing on the five above ecosystem services\\nAbstractWe identify, describe qualitatively, quantify biophysically and if possible monetarily valuate the most important ecosystem services in Swedish forests. Existing Swedish and Nordic research and statistics within this area are reviewed and used to develop a first framework for the valuation of ecosystem services in Swedish forests. We base our analysis on the CICES-framework and the Cascade-model. Despite the rather long occurrence and use of the concept of ecosystem services we do not yet have enough information on the status and economic value of services in Swedish forests. The value of the forest ecosystem services is at best an indication of the different multifunctional objectives that should be met in the management of the Swedish forests. The five most central ecosystem services in Swedish forests according to annual flow are timber and pulpwood, bioenergy, game, climate regulation and recreation and training, each estimated to have a monetary value of several billion SEK. The different ecosystem services in multipurpose forests interact with each other and may lead to conflicts between use and conservation. We identified a number of trade-offs and synergies between services focusing on the five above ecosy\u2026", "author" : [ { "dropping-particle" : "", "family" : "Hansen", "given" : "Karin", "non-dropping-particle" : "", "parse-names" : false, "suffix" : "" }, { "dropping-particle" : "", "family" : "Malmaeus", "given" : "Mikael", "non-dropping-particle" : "", "parse-names" : false, "suffix" : "" } ], "container-title" : "Scandinavian Journal of Forest Research", "id" : "ITEM-1", "issue" : "July", "issued" : { "date-parts" : [ [ "2016" ] ] }, "note" : "NULL", "page" : "1-48", "title" : "Ecosystem services in Swedish forests", "type" : "article-journal", "volume" : "7581" }, "uris" : [ "http://www.mendeley.com/documents/?uuid=1b315ac2-48f3-4902-9b6a-65ce629c9afe" ] } ], "mendeley" : { "formattedCitation" : "(Hansen &amp; Malmaeus, 2016b)", "plainTextFormattedCitation" : "(Hansen &amp; Malmaeus, 2016b)", "previouslyFormattedCitation" : "(Hansen &amp; Malmaeus, 2016b)" }, "properties" : {  }, "schema" : "https://github.com/citation-style-language/schema/raw/master/csl-citation.json" }</w:instrText>
      </w:r>
      <w:r>
        <w:rPr>
          <w:lang w:val="en-US"/>
        </w:rPr>
        <w:fldChar w:fldCharType="separate"/>
      </w:r>
      <w:r w:rsidRPr="006D7D32">
        <w:rPr>
          <w:lang w:val="en-US"/>
        </w:rPr>
        <w:t>(Hansen &amp; Malmaeus, 2016</w:t>
      </w:r>
      <w:r>
        <w:rPr>
          <w:lang w:val="en-US"/>
        </w:rPr>
        <w:t xml:space="preserve">; </w:t>
      </w:r>
      <w:r w:rsidRPr="00460348">
        <w:rPr>
          <w:lang w:val="en-US"/>
        </w:rPr>
        <w:t>Martínez de Aragón</w:t>
      </w:r>
      <w:r>
        <w:rPr>
          <w:lang w:val="en-US"/>
        </w:rPr>
        <w:t xml:space="preserve"> </w:t>
      </w:r>
      <w:r w:rsidR="00301BD0" w:rsidRPr="00301BD0">
        <w:rPr>
          <w:i/>
          <w:lang w:val="en-US"/>
        </w:rPr>
        <w:t>et al.</w:t>
      </w:r>
      <w:r w:rsidRPr="00460348">
        <w:rPr>
          <w:lang w:val="en-US"/>
        </w:rPr>
        <w:t>, 2011</w:t>
      </w:r>
      <w:r>
        <w:rPr>
          <w:lang w:val="en-US"/>
        </w:rPr>
        <w:t>; Stoyneva-</w:t>
      </w:r>
      <w:r w:rsidRPr="00B2307E">
        <w:rPr>
          <w:lang w:val="en-US"/>
        </w:rPr>
        <w:t>Gärtner, 2015</w:t>
      </w:r>
      <w:r w:rsidRPr="006D7D32">
        <w:rPr>
          <w:lang w:val="en-US"/>
        </w:rPr>
        <w:t>)</w:t>
      </w:r>
      <w:r>
        <w:rPr>
          <w:lang w:val="en-US"/>
        </w:rPr>
        <w:fldChar w:fldCharType="end"/>
      </w:r>
      <w:r w:rsidRPr="00946649">
        <w:rPr>
          <w:lang w:val="en-US"/>
        </w:rPr>
        <w:t>.</w:t>
      </w:r>
      <w:r w:rsidRPr="00946649">
        <w:rPr>
          <w:color w:val="351C75"/>
          <w:lang w:val="en-US"/>
        </w:rPr>
        <w:t xml:space="preserve"> </w:t>
      </w:r>
      <w:r w:rsidRPr="00946649">
        <w:rPr>
          <w:rFonts w:cstheme="minorHAnsi"/>
          <w:lang w:val="en-US"/>
        </w:rPr>
        <w:t xml:space="preserve">Recreational berry picking is also often a family and cultural tradition, which has been kept alive during recent decades </w:t>
      </w:r>
      <w:r w:rsidRPr="00946649">
        <w:rPr>
          <w:rFonts w:cstheme="minorHAnsi"/>
          <w:lang w:val="en-US"/>
        </w:rPr>
        <w:fldChar w:fldCharType="begin" w:fldLock="1"/>
      </w:r>
      <w:r w:rsidRPr="00946649">
        <w:rPr>
          <w:rFonts w:cstheme="minorHAnsi"/>
          <w:lang w:val="en-US"/>
        </w:rPr>
        <w:instrText>ADDIN CSL_CITATION { "citationItems" : [ { "id" : "ITEM-1", "itemData" : { "ISSN" : "09218009", "abstract" : "Wild food is an iconic ecosystem service that receives little attention in quantifying, valuating and mapping studies, due to the perceived low importance or due to lack of data. Here, we synthesize available data on the importance of wild food as ecosystem service, its spatial distribution and relations between supply, demand and benefits in the European Union (EU), covering all terrestrial wild food groups. A wide variety of game (38 species), mushrooms (27 species) and vascular plants (81 species) is collected and consumed throughout the EU. Income, age, gender, possibilities for collecting, and cultural factors explain the importance of wild food. While the economic and nutritional values of wild food comprise a few thousands of the GDP or total consumption, over 100million EU citizens consume wild food. Collecting wild food is an appreciated recreational activity; collecting and consuming wild food provide important cultural ecosystem services, including recreation and sense of place. Because of these benefits, wild food should be included in EU ecosystem service assessments. Better estimates could be made if better data on wild food abundance and production are available and by systematic inventories of participation in wild food collecting.",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1", "issued" : { "date-parts" : [ [ "2014", "9" ] ] }, "page" : "292-305", "title" : "Wild food in Europe: A synthesis of knowledge and data of terrestrial wild food as an ecosystem service", "type" : "article-journal", "volume" : "105" }, "uris" : [ "http://www.mendeley.com/documents/?uuid=32eee130-06a9-42be-9be7-a098be8a9d59", "http://www.mendeley.com/documents/?uuid=b94ca33b-f555-4783-a573-048944cf5a01" ] } ], "mendeley" : { "formattedCitation" : "(Schulp, Thuiller, et al., 2014)", "plainTextFormattedCitation" : "(Schulp, Thuiller, et al., 2014)", "previouslyFormattedCitation" : "(Schulp, Thuiller, et a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Schulp </w:t>
      </w:r>
      <w:r w:rsidR="00301BD0" w:rsidRPr="00301BD0">
        <w:rPr>
          <w:rFonts w:cstheme="minorHAnsi"/>
          <w:i/>
          <w:lang w:val="en-US"/>
        </w:rPr>
        <w:t>et al.</w:t>
      </w:r>
      <w:r w:rsidRPr="00946649">
        <w:rPr>
          <w:rFonts w:cstheme="minorHAnsi"/>
          <w:lang w:val="en-US"/>
        </w:rPr>
        <w:t>, 2014</w:t>
      </w:r>
      <w:r>
        <w:rPr>
          <w:rFonts w:cstheme="minorHAnsi"/>
          <w:lang w:val="en-US"/>
        </w:rPr>
        <w:t>b</w:t>
      </w:r>
      <w:r w:rsidRPr="00946649">
        <w:rPr>
          <w:rFonts w:cstheme="minorHAnsi"/>
          <w:lang w:val="en-US"/>
        </w:rPr>
        <w:t>)</w:t>
      </w:r>
      <w:r w:rsidRPr="00946649">
        <w:rPr>
          <w:rFonts w:cstheme="minorHAnsi"/>
          <w:lang w:val="en-US"/>
        </w:rPr>
        <w:fldChar w:fldCharType="end"/>
      </w:r>
      <w:r w:rsidRPr="00946649">
        <w:rPr>
          <w:rFonts w:cstheme="minorHAnsi"/>
          <w:lang w:val="en-US"/>
        </w:rPr>
        <w:t xml:space="preserve">, mostly in Scandinavian countries </w:t>
      </w:r>
      <w:r w:rsidRPr="00946649">
        <w:rPr>
          <w:rFonts w:cstheme="minorHAnsi"/>
          <w:lang w:val="en-US"/>
        </w:rPr>
        <w:fldChar w:fldCharType="begin" w:fldLock="1"/>
      </w:r>
      <w:r w:rsidRPr="00946649">
        <w:rPr>
          <w:rFonts w:cstheme="minorHAnsi"/>
          <w:lang w:val="en-US"/>
        </w:rPr>
        <w:instrText>ADDIN CSL_CITATION { "citationItems" : [ { "id" : "ITEM-1", "itemData" : { "author" : [ { "dropping-particle" : "", "family" : "Kangas", "given" : "K", "non-dropping-particle" : "", "parse-names" : false, "suffix" : "" }, { "dropping-particle" : "", "family" : "Markkanen", "given" : "P", "non-dropping-particle" : "", "parse-names" : false, "suffix" : "" } ], "container-title" : "Silva Fennica", "id" : "ITEM-1", "issue" : "4", "issued" : { "date-parts" : [ [ "2001" ] ] }, "page" : "582", "title" : "Factors affecting participation in wild berry picking by rural and urban dwellers", "type" : "article-journal", "volume" : "35" }, "uris" : [ "http://www.mendeley.com/documents/?uuid=576d8e31-ff79-4d6f-bf51-cc092e287cb9", "http://www.mendeley.com/documents/?uuid=8234bf8d-9206-4b1a-8a06-14d57c61abaf" ] } ], "mendeley" : { "formattedCitation" : "(Kangas &amp; Markkanen, 2001)", "plainTextFormattedCitation" : "(Kangas &amp; Markkanen, 2001)", "previouslyFormattedCitation" : "(Kangas &amp; Markkanen, 200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Kangas &amp; Markkanen, 2001)</w:t>
      </w:r>
      <w:r w:rsidRPr="00946649">
        <w:rPr>
          <w:rFonts w:cstheme="minorHAnsi"/>
          <w:lang w:val="en-US"/>
        </w:rPr>
        <w:fldChar w:fldCharType="end"/>
      </w:r>
      <w:r w:rsidRPr="00946649">
        <w:rPr>
          <w:rFonts w:cstheme="minorHAnsi"/>
          <w:lang w:val="en-US"/>
        </w:rPr>
        <w:t xml:space="preserve">. It has been estimated that 56-58% of households in Scandinavian countries collect berries for domestic purposes </w:t>
      </w:r>
      <w:r>
        <w:rPr>
          <w:rFonts w:cstheme="minorHAnsi"/>
          <w:lang w:val="en-US"/>
        </w:rPr>
        <w:fldChar w:fldCharType="begin" w:fldLock="1"/>
      </w:r>
      <w:r>
        <w:rPr>
          <w:rFonts w:cstheme="minorHAnsi"/>
          <w:lang w:val="en-US"/>
        </w:rPr>
        <w:instrText>ADDIN CSL_CITATION { "citationItems" : [ { "id" : "ITEM-1", "itemData" : { "ISBN" : "91-973519-5-4", "author" : [ { "dropping-particle" : "", "family" : "Jonsson", "given" : "Lena", "non-dropping-particle" : "", "parse-names" : false, "suffix" : "" }, { "dropping-particle" : "", "family" : "Uddst\u00e5l", "given" : "Roger", "non-dropping-particle" : "", "parse-names" : false, "suffix" : "" }, { "dropping-particle" : "", "family" : "F\u00f6rs\u00f6ksparker", "given" : "Vindelns", "non-dropping-particle" : "", "parse-names" : false, "suffix" : "" }, { "dropping-particle" : "", "family" : "Lantbruksuniversitet", "given" : "Sveriges", "non-dropping-particle" : "", "parse-names" : false, "suffix" : "" } ], "id" : "ITEM-1", "issued" : { "date-parts" : [ [ "2002" ] ] }, "title" : "En beskrivning av den svenska skogsb\u00e4rbranschen 2002:1 Skog &amp;amp; Tr\u00e4", "type" : "report" }, "uris" : [ "http://www.mendeley.com/documents/?uuid=097210f4-389c-347d-b700-eda40354713f" ] } ], "mendeley" : { "formattedCitation" : "(L. Jonsson, Uddst\u00e5l, F\u00f6rs\u00f6ksparker, &amp; Lantbruksuniversitet, 2002)", "plainTextFormattedCitation" : "(L. Jonsson, Uddst\u00e5l, F\u00f6rs\u00f6ksparker, &amp; Lantbruksuniversitet, 2002)", "previouslyFormattedCitation" : "(L. Jonsson, Uddst\u00e5l, F\u00f6rs\u00f6ksparker, &amp; Lantbruksuniversitet, 2002)" }, "properties" : {  }, "schema" : "https://github.com/citation-style-language/schema/raw/master/csl-citation.json" }</w:instrText>
      </w:r>
      <w:r>
        <w:rPr>
          <w:rFonts w:cstheme="minorHAnsi"/>
          <w:lang w:val="en-US"/>
        </w:rPr>
        <w:fldChar w:fldCharType="separate"/>
      </w:r>
      <w:r w:rsidRPr="006D7D32">
        <w:rPr>
          <w:rFonts w:cstheme="minorHAnsi"/>
          <w:lang w:val="en-US"/>
        </w:rPr>
        <w:t>(Jonsson</w:t>
      </w:r>
      <w:r>
        <w:rPr>
          <w:rFonts w:cstheme="minorHAnsi"/>
          <w:lang w:val="en-US"/>
        </w:rPr>
        <w:t xml:space="preserve"> </w:t>
      </w:r>
      <w:r w:rsidR="00301BD0" w:rsidRPr="00301BD0">
        <w:rPr>
          <w:rFonts w:cstheme="minorHAnsi"/>
          <w:i/>
          <w:lang w:val="en-US"/>
        </w:rPr>
        <w:t>et al.</w:t>
      </w:r>
      <w:r w:rsidRPr="006D7D32">
        <w:rPr>
          <w:rFonts w:cstheme="minorHAnsi"/>
          <w:lang w:val="en-US"/>
        </w:rPr>
        <w:t>, 2002)</w:t>
      </w:r>
      <w:r>
        <w:rPr>
          <w:rFonts w:cstheme="minorHAnsi"/>
          <w:lang w:val="en-US"/>
        </w:rPr>
        <w:fldChar w:fldCharType="end"/>
      </w:r>
      <w:r w:rsidRPr="00946649">
        <w:rPr>
          <w:rFonts w:cstheme="minorHAnsi"/>
          <w:lang w:val="en-US"/>
        </w:rPr>
        <w:t>.</w:t>
      </w:r>
    </w:p>
    <w:p w14:paraId="542B0314" w14:textId="0A038072" w:rsidR="001E43D4" w:rsidRPr="00946649" w:rsidRDefault="001E43D4" w:rsidP="001E43D4">
      <w:pPr>
        <w:rPr>
          <w:rFonts w:eastAsia="Cambria" w:cs="Cambria"/>
          <w:lang w:val="en-US"/>
        </w:rPr>
      </w:pPr>
      <w:r w:rsidRPr="00946649">
        <w:rPr>
          <w:rFonts w:eastAsia="Cambria" w:cs="Cambria"/>
          <w:lang w:val="en-US"/>
        </w:rPr>
        <w:t xml:space="preserve">Belief systems are a fundamental aspect of people’s culture that strongly influence their engagement with nature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16/j.fm.2010.10.016", "ISBN" : "1559632275 (: cloth)", "ISSN" : "1095-9998", "PMID" : "21356457", "abstract" : "The Condition and Trends Working Group assessed the changing conditions of ecosystems and their services, the causes of changes to ecosystems, and the consequences of ecosystem change for human wellbeing. It considered terrestrial, freshwater and marine systems, and a range of ecosystem services, including food, timber, air quality regulation, nutrient cycling, detoxification, recreation and aesthetic services. As a contribution to the MA Condition Working Group, the Land Use and Cover Change Project (LUCC) of IGBP/IHDP and the Global Observations of Forest Cover and Land Dynamics (GOFC/GOLD) collaborated with the MA to develop a project showing areas of rapid land cover change over the last two decades. The Condition and Trends Working Group found that over the past 50 years, humans have changed ecosystems more rapidly and extensively than in any comparable period of time in human history, largely to meet rapidly growing demands for food, fresh water, timber, fiber and fuel. This has resulted in a substantial and largely irreversible loss in the diversity of life on Earth. In addition, approximately 60% (15 out of 24) of the ecosystem services it examined are being degraded or used unsustainably, including fresh water, capture fisheries, air and water purification, and the regulation of regional and local climate, natural hazards, and pests.", "author" : [ { "dropping-particle" : "de", "family" : "Groot", "given" : "Rudolf", "non-dropping-particle" : "", "parse-names" : false, "suffix" : "" }, { "dropping-particle" : "", "family" : "Ramakrishnan", "given" : "P.S.", "non-dropping-particle" : "", "parse-names" : false, "suffix" : "" }, { "dropping-particle" : "van de", "family" : "Berg", "given" : "Agnes", "non-dropping-particle" : "", "parse-names" : false, "suffix" : "" }, { "dropping-particle" : "", "family" : "Kulenthran", "given" : "Thaya", "non-dropping-particle" : "", "parse-names" : false, "suffix" : "" }, { "dropping-particle" : "", "family" : "Muller", "given" : "Scott", "non-dropping-particle" : "", "parse-names" : false, "suffix" : "" }, { "dropping-particle" : "", "family" : "Pitt", "given" : "David", "non-dropping-particle" : "", "parse-names" : false, "suffix" : "" }, { "dropping-particle" : "", "family" : "Wascher", "given" : "Dirk", "non-dropping-particle" : "", "parse-names" : false, "suffix" : "" }, { "dropping-particle" : "", "family" : "Wijesuriya", "given" : "Gamini", "non-dropping-particle" : "", "parse-names" : false, "suffix" : "" } ], "container-title" : "Ecosystem and human well-being: Current State and Trends", "id" : "ITEM-1", "issued" : { "date-parts" : [ [ "2005" ] ] }, "page" : "457-474", "title" : "Chapter 17, Cultural and Amenity Services", "type" : "article-journal" }, "uris" : [ "http://www.mendeley.com/documents/?uuid=e539cb74-7a4b-4e5d-9785-8cc971d83eee", "http://www.mendeley.com/documents/?uuid=755b8555-62be-46ee-8e29-18b2ba5b0539" ] } ], "mendeley" : { "formattedCitation" : "(Groot et al., 2005)", "plainTextFormattedCitation" : "(Groot et al., 2005)", "previouslyFormattedCitation" : "(Groot et al., 2005)"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 xml:space="preserve">(Groot </w:t>
      </w:r>
      <w:r w:rsidR="00301BD0" w:rsidRPr="00301BD0">
        <w:rPr>
          <w:rFonts w:eastAsia="Cambria" w:cs="Cambria"/>
          <w:i/>
          <w:lang w:val="en-US"/>
        </w:rPr>
        <w:t>et al.</w:t>
      </w:r>
      <w:r w:rsidRPr="00946649">
        <w:rPr>
          <w:rFonts w:eastAsia="Cambria" w:cs="Cambria"/>
          <w:lang w:val="en-US"/>
        </w:rPr>
        <w:t>, 2005)</w:t>
      </w:r>
      <w:r w:rsidRPr="00946649">
        <w:rPr>
          <w:rFonts w:eastAsia="Cambria" w:cs="Cambria"/>
          <w:lang w:val="en-US"/>
        </w:rPr>
        <w:fldChar w:fldCharType="end"/>
      </w:r>
      <w:r w:rsidRPr="00946649">
        <w:rPr>
          <w:rFonts w:eastAsia="Cambria" w:cs="Cambria"/>
          <w:lang w:val="en-US"/>
        </w:rPr>
        <w:t>. Religious or spiritual interactions with nature have been shaped over decades or centuries, and influence human endeavour directly or indirectly (IPBES</w:t>
      </w:r>
      <w:r w:rsidR="008E6AE8">
        <w:rPr>
          <w:rFonts w:eastAsia="Cambria" w:cs="Cambria"/>
          <w:lang w:val="en-US"/>
        </w:rPr>
        <w:t>,</w:t>
      </w:r>
      <w:r w:rsidRPr="00946649">
        <w:rPr>
          <w:rFonts w:eastAsia="Cambria" w:cs="Cambria"/>
          <w:lang w:val="en-US"/>
        </w:rPr>
        <w:t xml:space="preserve"> 2015). Many traditional knowledge systems in </w:t>
      </w:r>
      <w:r w:rsidRPr="00946649">
        <w:rPr>
          <w:rFonts w:eastAsia="Cambria" w:cstheme="minorHAnsi"/>
          <w:lang w:val="en-US"/>
        </w:rPr>
        <w:t xml:space="preserve">Europe and Central Asia </w:t>
      </w:r>
      <w:r w:rsidRPr="00946649">
        <w:rPr>
          <w:rFonts w:eastAsia="Cambria" w:cs="Cambria"/>
          <w:lang w:val="en-US"/>
        </w:rPr>
        <w:t xml:space="preserve">depict ecosystems as fully alive, incorporating spirits of animals and other natural objects and spirits of human ancestors </w:t>
      </w:r>
      <w:r w:rsidRPr="00946649">
        <w:rPr>
          <w:rFonts w:eastAsia="Cambria" w:cs="Cambria"/>
          <w:lang w:val="en-US"/>
        </w:rPr>
        <w:fldChar w:fldCharType="begin" w:fldLock="1"/>
      </w:r>
      <w:r w:rsidRPr="00946649">
        <w:rPr>
          <w:rFonts w:eastAsia="Cambria" w:cs="Cambria"/>
          <w:lang w:val="en-US"/>
        </w:rPr>
        <w:instrText>ADDIN CSL_CITATION { "citationItems" : [ { "id" : "ITEM-1", "itemData" : { "DOI" : "10.1007/s100219900034", "ISSN" : "1432-9840", "abstract" : "Ancient conceptualizations of ecosystems exist in several Amerindian, Asia-Pacific, European, and African cultures. The rediscovery by scientists of ecosystem-like concepts among traditional peoples has been important in the appreciation of traditional ecological knowledge among ecologists, anthropologists, and interdisciplinary scholars. Two key characteristics of these systems are that (a) the unit of nature is often defined in terms of a geographical boundary, such as a watershed, and (b) abiotic components, plants, animals, and humans within this unit are considered to be interlinked. Many traditional ecological knowledge systems are compatible with the emerging view of ecosystems as unpredictable and uncontrollable, and of ecosystem processes as nonlinear, multiequilibrium, and full of surprises. Traditional knowledge may complement scientific knowledge by providing practical experience in living within ecosystems and responding to ecosystem change. However, the ``language'' of traditional ecology is different from the scientific and usually includes metaphorical imagery and spiritual expression, signifying differences in context, motive, and conceptual underpinnings.", "author" : [ { "dropping-particle" : "", "family" : "Berkes", "given" : "Fikret", "non-dropping-particle" : "", "parse-names" : false, "suffix" : "" }, { "dropping-particle" : "", "family" : "Kislalioglu", "given" : "Mina", "non-dropping-particle" : "", "parse-names" : false, "suffix" : "" }, { "dropping-particle" : "", "family" : "Folke", "given" : "Carl", "non-dropping-particle" : "", "parse-names" : false, "suffix" : "" }, { "dropping-particle" : "", "family" : "Gadgil", "given" : "Madhav", "non-dropping-particle" : "", "parse-names" : false, "suffix" : "" } ], "container-title" : "Ecosystems", "id" : "ITEM-1", "issue" : "5", "issued" : { "date-parts" : [ [ "1998" ] ] }, "page" : "409-415", "title" : "Exploring the Basic Ecological Unit: Ecosystem-like Concepts in Traditional Societies", "type" : "article-journal", "volume" : "1" }, "uris" : [ "http://www.mendeley.com/documents/?uuid=763aeb0c-7b99-4720-828d-7a14f0fcae55", "http://www.mendeley.com/documents/?uuid=c5432247-bd4d-429b-a8ce-ce76c36ba82f" ] } ], "mendeley" : { "formattedCitation" : "(Berkes, Kislalioglu, Folke, &amp; Gadgil, 1998)", "plainTextFormattedCitation" : "(Berkes, Kislalioglu, Folke, &amp; Gadgil, 1998)", "previouslyFormattedCitation" : "(Berkes, Kislalioglu, Folke, &amp; Gadgil, 1998)"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Berkes</w:t>
      </w:r>
      <w:r>
        <w:rPr>
          <w:rFonts w:eastAsia="Cambria" w:cs="Cambria"/>
          <w:lang w:val="en-US"/>
        </w:rPr>
        <w:t xml:space="preserve"> </w:t>
      </w:r>
      <w:r w:rsidR="00301BD0" w:rsidRPr="00301BD0">
        <w:rPr>
          <w:rFonts w:eastAsia="Cambria" w:cs="Cambria"/>
          <w:i/>
          <w:lang w:val="en-US"/>
        </w:rPr>
        <w:t>et al.</w:t>
      </w:r>
      <w:r w:rsidRPr="00946649">
        <w:rPr>
          <w:rFonts w:eastAsia="Cambria" w:cs="Cambria"/>
          <w:lang w:val="en-US"/>
        </w:rPr>
        <w:t>, 1998)</w:t>
      </w:r>
      <w:r w:rsidRPr="00946649">
        <w:rPr>
          <w:rFonts w:eastAsia="Cambria" w:cs="Cambria"/>
          <w:lang w:val="en-US"/>
        </w:rPr>
        <w:fldChar w:fldCharType="end"/>
      </w:r>
      <w:r w:rsidRPr="00946649">
        <w:rPr>
          <w:rFonts w:eastAsia="Cambria" w:cs="Cambria"/>
          <w:lang w:val="en-US"/>
        </w:rPr>
        <w:t xml:space="preserve">. Pre-monotheistic belief systems integrated elements of nature to give meaning to the world and humans’ place in it </w:t>
      </w:r>
      <w:r w:rsidRPr="00946649">
        <w:rPr>
          <w:rFonts w:eastAsia="Cambria" w:cs="Cambria"/>
          <w:lang w:val="en-US"/>
        </w:rPr>
        <w:fldChar w:fldCharType="begin" w:fldLock="1"/>
      </w:r>
      <w:r w:rsidRPr="00946649">
        <w:rPr>
          <w:rFonts w:eastAsia="Cambria" w:cs="Cambria"/>
          <w:lang w:val="en-US"/>
        </w:rPr>
        <w:instrText>ADDIN CSL_CITATION { "citationItems" : [ { "id" : "ITEM-1", "itemData" : { "author" : [ { "dropping-particle" : "", "family" : "Verschuuren", "given" : "Bas", "non-dropping-particle" : "", "parse-names" : false, "suffix" : "" } ], "container-title" : "Paper contributed to the International \u2026", "id" : "ITEM-1", "issued" : { "date-parts" : [ [ "2006" ] ] }, "page" : "299-325", "title" : "An overview of cultural and spiritual values in ecosystem management and conservation strategies", "type" : "article-journal" }, "uris" : [ "http://www.mendeley.com/documents/?uuid=f9e95854-1b21-4741-8299-e4ec0a96c310", "http://www.mendeley.com/documents/?uuid=269c9f9b-382b-40dc-ad7d-cfa3ff1d111a" ] } ], "mendeley" : { "formattedCitation" : "(Verschuuren, 2006)", "plainTextFormattedCitation" : "(Verschuuren, 2006)", "previouslyFormattedCitation" : "(Verschuuren, 2006)"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Verschuuren, 2006)</w:t>
      </w:r>
      <w:r w:rsidRPr="00946649">
        <w:rPr>
          <w:rFonts w:eastAsia="Cambria" w:cs="Cambria"/>
          <w:lang w:val="en-US"/>
        </w:rPr>
        <w:fldChar w:fldCharType="end"/>
      </w:r>
      <w:r w:rsidRPr="00946649">
        <w:rPr>
          <w:rFonts w:eastAsia="Cambria" w:cs="Cambria"/>
          <w:lang w:val="en-US"/>
        </w:rPr>
        <w:t xml:space="preserve">. Similarly, myths and related rites have existed in </w:t>
      </w:r>
      <w:r w:rsidRPr="00946649">
        <w:rPr>
          <w:rFonts w:eastAsia="Cambria" w:cstheme="minorHAnsi"/>
          <w:lang w:val="en-US"/>
        </w:rPr>
        <w:t xml:space="preserve">Europe and Central Asia </w:t>
      </w:r>
      <w:r w:rsidRPr="00946649">
        <w:rPr>
          <w:rFonts w:eastAsia="Cambria" w:cs="Cambria"/>
          <w:lang w:val="en-US"/>
        </w:rPr>
        <w:t xml:space="preserve">since the dawn of humanity (see </w:t>
      </w:r>
      <w:r w:rsidRPr="00946649">
        <w:rPr>
          <w:rFonts w:eastAsia="Cambria" w:cs="Cambria"/>
          <w:b/>
          <w:lang w:val="en-US"/>
        </w:rPr>
        <w:t>Box 2.4</w:t>
      </w:r>
      <w:r w:rsidRPr="00946649">
        <w:rPr>
          <w:rFonts w:eastAsia="Cambria" w:cs="Cambria"/>
          <w:lang w:val="en-US"/>
        </w:rPr>
        <w:t>). For a number of local and indigenous communities in</w:t>
      </w:r>
      <w:r w:rsidRPr="00946649">
        <w:rPr>
          <w:rFonts w:eastAsia="Cambria" w:cstheme="minorHAnsi"/>
          <w:lang w:val="en-US"/>
        </w:rPr>
        <w:t xml:space="preserve"> Europe and Central Asia</w:t>
      </w:r>
      <w:r w:rsidRPr="00946649">
        <w:rPr>
          <w:rFonts w:eastAsia="Cambria" w:cs="Cambria"/>
          <w:lang w:val="en-US"/>
        </w:rPr>
        <w:t xml:space="preserve">, especially those that have pagan, animistic or shamanistic roots, land is alive and full of various kinds of energies or life forces and nature's organizing principles are depicted as entities, spirits or natural law </w:t>
      </w:r>
      <w:r w:rsidRPr="00946649">
        <w:rPr>
          <w:rFonts w:eastAsia="Cambria" w:cs="Cambria"/>
          <w:lang w:val="en-US"/>
        </w:rPr>
        <w:fldChar w:fldCharType="begin" w:fldLock="1"/>
      </w:r>
      <w:r w:rsidRPr="00946649">
        <w:rPr>
          <w:rFonts w:eastAsia="Cambria" w:cs="Cambria"/>
          <w:lang w:val="en-US"/>
        </w:rPr>
        <w:instrText>ADDIN CSL_CITATION { "citationItems" : [ { "id" : "ITEM-1", "itemData" : { "ISBN" : "1853393975", "author" : [ { "dropping-particle" : "", "family" : "UNEP", "given" : "", "non-dropping-particle" : "", "parse-names" : false, "suffix" : "" } ], "id" : "ITEM-1", "issued" : { "date-parts" : [ [ "1999" ] ] }, "title" : "Cultural and Spiritual Values of Biodiversity", "type" : "book" }, "uris" : [ "http://www.mendeley.com/documents/?uuid=01847e6d-0098-4076-88f9-8eec522cce36", "http://www.mendeley.com/documents/?uuid=3d01daff-6e16-4b92-9b23-d40b9fb7fb8f" ] } ], "mendeley" : { "formattedCitation" : "(UNEP, 1999)", "plainTextFormattedCitation" : "(UNEP, 1999)", "previouslyFormattedCitation" : "(UNEP, 1999)" }, "properties" : {  }, "schema" : "https://github.com/citation-style-language/schema/raw/master/csl-citation.json" }</w:instrText>
      </w:r>
      <w:r w:rsidRPr="00946649">
        <w:rPr>
          <w:rFonts w:eastAsia="Cambria" w:cs="Cambria"/>
          <w:lang w:val="en-US"/>
        </w:rPr>
        <w:fldChar w:fldCharType="separate"/>
      </w:r>
      <w:r w:rsidRPr="00946649">
        <w:rPr>
          <w:rFonts w:eastAsia="Cambria" w:cs="Cambria"/>
          <w:lang w:val="en-US"/>
        </w:rPr>
        <w:t>(UNEP, 1999)</w:t>
      </w:r>
      <w:r w:rsidRPr="00946649">
        <w:rPr>
          <w:rFonts w:eastAsia="Cambria" w:cs="Cambria"/>
          <w:lang w:val="en-US"/>
        </w:rPr>
        <w:fldChar w:fldCharType="end"/>
      </w:r>
      <w:r w:rsidRPr="00946649">
        <w:rPr>
          <w:rFonts w:eastAsia="Cambria" w:cs="Cambria"/>
          <w:lang w:val="en-US"/>
        </w:rPr>
        <w:t xml:space="preserve">. </w:t>
      </w:r>
    </w:p>
    <w:p w14:paraId="112208D6" w14:textId="26064378" w:rsidR="001E43D4" w:rsidRPr="00946649" w:rsidRDefault="00E43541" w:rsidP="000226B2">
      <w:pPr>
        <w:pStyle w:val="Caption"/>
      </w:pPr>
      <w:r>
        <w:t>Box 2.4</w:t>
      </w:r>
      <w:r w:rsidR="001E43D4" w:rsidRPr="00946649">
        <w:t xml:space="preserve">: The Cult </w:t>
      </w:r>
      <w:r w:rsidR="001E43D4" w:rsidRPr="00946649">
        <w:rPr>
          <w:highlight w:val="white"/>
        </w:rPr>
        <w:t>of Hızır as an Expression of Revering Nature’s cycles</w:t>
      </w:r>
      <w:r w:rsidR="00804119">
        <w:t>.</w:t>
      </w:r>
    </w:p>
    <w:p w14:paraId="61B9A2CD" w14:textId="77777777" w:rsidR="001E43D4" w:rsidRPr="00946649" w:rsidRDefault="001E43D4" w:rsidP="001E43D4">
      <w:pPr>
        <w:rPr>
          <w:sz w:val="20"/>
          <w:szCs w:val="20"/>
          <w:lang w:val="en-US" w:eastAsia="ja-JP"/>
        </w:rPr>
      </w:pPr>
      <w:r w:rsidRPr="00946649">
        <w:rPr>
          <w:sz w:val="20"/>
          <w:szCs w:val="20"/>
          <w:lang w:val="en-US" w:eastAsia="ja-JP"/>
        </w:rPr>
        <w:t xml:space="preserve">Seasonal changes are important components of folk calendars throughout the world. In the Turkic world (including Yakuts, Mongols, Kalmyks, Buryats and Tungusic people in Central Asia), Hıdrellez (known as Ruz-ı Hızır or day of Hızır) is one of the most important seasonal celebrations and represents the revival of the warm and productive summer days </w:t>
      </w:r>
      <w:r>
        <w:rPr>
          <w:sz w:val="20"/>
          <w:szCs w:val="20"/>
          <w:lang w:val="en-US" w:eastAsia="ja-JP"/>
        </w:rPr>
        <w:fldChar w:fldCharType="begin" w:fldLock="1"/>
      </w:r>
      <w:r>
        <w:rPr>
          <w:sz w:val="20"/>
          <w:szCs w:val="20"/>
          <w:lang w:val="en-US" w:eastAsia="ja-JP"/>
        </w:rPr>
        <w:instrText>ADDIN CSL_CITATION { "citationItems" : [ { "id" : "ITEM-1", "itemData" : { "author" : [ { "dropping-particle" : "", "family" : "Uca", "given" : "S.", "non-dropping-particle" : "", "parse-names" : false, "suffix" : "" } ], "container-title" : "Atat\u00fcrk \u00dcniversitesi T\u00fcrkiyat Aras\u0327t\u0131rmalar\u0131 Enstit\u00fcs\u00fc Dergisi", "id" : "ITEM-1", "issued" : { "date-parts" : [ [ "2007" ] ] }, "page" : "113-138", "title" : "T\u00fcrk Toplumunda H\u0131drellez", "type" : "article-journal", "volume" : "34" }, "uris" : [ "http://www.mendeley.com/documents/?uuid=d1d4b3e2-5e9f-48ad-a43d-d3e3759092fc" ] } ], "mendeley" : { "formattedCitation" : "(Uca, 2007)", "plainTextFormattedCitation" : "(Uca, 2007)", "previouslyFormattedCitation" : "(Uca, 2007)" }, "properties" : {  }, "schema" : "https://github.com/citation-style-language/schema/raw/master/csl-citation.json" }</w:instrText>
      </w:r>
      <w:r>
        <w:rPr>
          <w:sz w:val="20"/>
          <w:szCs w:val="20"/>
          <w:lang w:val="en-US" w:eastAsia="ja-JP"/>
        </w:rPr>
        <w:fldChar w:fldCharType="separate"/>
      </w:r>
      <w:r w:rsidRPr="006A4835">
        <w:rPr>
          <w:sz w:val="20"/>
          <w:szCs w:val="20"/>
          <w:lang w:val="en-US" w:eastAsia="ja-JP"/>
        </w:rPr>
        <w:t>(Uca, 2007)</w:t>
      </w:r>
      <w:r>
        <w:rPr>
          <w:sz w:val="20"/>
          <w:szCs w:val="20"/>
          <w:lang w:val="en-US" w:eastAsia="ja-JP"/>
        </w:rPr>
        <w:fldChar w:fldCharType="end"/>
      </w:r>
      <w:r w:rsidRPr="00946649">
        <w:rPr>
          <w:sz w:val="20"/>
          <w:szCs w:val="20"/>
          <w:lang w:val="en-US" w:eastAsia="ja-JP"/>
        </w:rPr>
        <w:t xml:space="preserve">. Based on folk calendar traditions, the year is divided into two, the summer known as “Days of Hızır” and the winter, known as “Days of Kasım”. Hıdrellez Day falls on May 6 and is the day on which Prophets Hızır and Ilyas met on the seashore between dry land and water </w:t>
      </w:r>
      <w:r>
        <w:rPr>
          <w:sz w:val="20"/>
          <w:szCs w:val="20"/>
          <w:lang w:val="en-US" w:eastAsia="ja-JP"/>
        </w:rPr>
        <w:fldChar w:fldCharType="begin" w:fldLock="1"/>
      </w:r>
      <w:r>
        <w:rPr>
          <w:sz w:val="20"/>
          <w:szCs w:val="20"/>
          <w:lang w:val="en-US" w:eastAsia="ja-JP"/>
        </w:rPr>
        <w:instrText>ADDIN CSL_CITATION { "citationItems" : [ { "id" : "ITEM-1", "itemData" : { "author" : [ { "dropping-particle" : "", "family" : "Artun", "given" : "E.", "non-dropping-particle" : "", "parse-names" : false, "suffix" : "" } ], "container-title" : "Halk K\u00fclt\u00fcr\u00fcnden Derlemeler", "id" : "ITEM-1", "issue" : "H\u0131drellez \u00d6zel Say\u0131s\u0131", "issued" : { "date-parts" : [ [ "1990" ] ] }, "page" : "1-23", "title" : "Tekirda\u011f'da H\u0131drellez Gelene\u011fi", "type" : "article-journal" }, "uris" : [ "http://www.mendeley.com/documents/?uuid=aaa82f82-ed74-4411-bccb-192b6a605f06" ] } ], "mendeley" : { "formattedCitation" : "(Artun, 1990)", "plainTextFormattedCitation" : "(Artun, 1990)", "previouslyFormattedCitation" : "(Artun, 1990)" }, "properties" : {  }, "schema" : "https://github.com/citation-style-language/schema/raw/master/csl-citation.json" }</w:instrText>
      </w:r>
      <w:r>
        <w:rPr>
          <w:sz w:val="20"/>
          <w:szCs w:val="20"/>
          <w:lang w:val="en-US" w:eastAsia="ja-JP"/>
        </w:rPr>
        <w:fldChar w:fldCharType="separate"/>
      </w:r>
      <w:r w:rsidRPr="006A4835">
        <w:rPr>
          <w:sz w:val="20"/>
          <w:szCs w:val="20"/>
          <w:lang w:val="en-US" w:eastAsia="ja-JP"/>
        </w:rPr>
        <w:t>(Artun, 1990)</w:t>
      </w:r>
      <w:r>
        <w:rPr>
          <w:sz w:val="20"/>
          <w:szCs w:val="20"/>
          <w:lang w:val="en-US" w:eastAsia="ja-JP"/>
        </w:rPr>
        <w:fldChar w:fldCharType="end"/>
      </w:r>
      <w:r w:rsidRPr="00946649">
        <w:rPr>
          <w:sz w:val="20"/>
          <w:szCs w:val="20"/>
          <w:lang w:val="en-US" w:eastAsia="ja-JP"/>
        </w:rPr>
        <w:t>.</w:t>
      </w:r>
    </w:p>
    <w:p w14:paraId="29A780FE" w14:textId="4C965BD1" w:rsidR="001E43D4" w:rsidRPr="00946649" w:rsidRDefault="001E43D4" w:rsidP="001E43D4">
      <w:pPr>
        <w:rPr>
          <w:highlight w:val="white"/>
          <w:lang w:val="en-US" w:eastAsia="ja-JP"/>
        </w:rPr>
      </w:pPr>
      <w:r w:rsidRPr="00946649">
        <w:rPr>
          <w:sz w:val="20"/>
          <w:szCs w:val="20"/>
          <w:highlight w:val="white"/>
          <w:lang w:val="en-US" w:eastAsia="ja-JP"/>
        </w:rPr>
        <w:t xml:space="preserve">The awakening of nature is actively celebrated throughout the Turkic world on Hıdrellez day with rites that are dependent on water </w:t>
      </w:r>
      <w:r>
        <w:rPr>
          <w:sz w:val="20"/>
          <w:szCs w:val="20"/>
          <w:highlight w:val="white"/>
          <w:lang w:val="en-US" w:eastAsia="ja-JP"/>
        </w:rPr>
        <w:fldChar w:fldCharType="begin" w:fldLock="1"/>
      </w:r>
      <w:r>
        <w:rPr>
          <w:sz w:val="20"/>
          <w:szCs w:val="20"/>
          <w:highlight w:val="white"/>
          <w:lang w:val="en-US" w:eastAsia="ja-JP"/>
        </w:rPr>
        <w:instrText>ADDIN CSL_CITATION { "citationItems" : [ { "id" : "ITEM-1", "itemData" : { "author" : [ { "dropping-particle" : "", "family" : "Walker, W.S. and Uysal", "given" : "A.E .", "non-dropping-particle" : "", "parse-names" : false, "suffix" : "" } ], "container-title" : "The Journal of American Folklore", "id" : "ITEM-1", "issue" : "341", "issued" : { "date-parts" : [ [ "1973" ] ] }, "page" : "286-289", "title" : "An Ancient God in Modern Turkey : Some Aspects of the Cult of Hizir", "type" : "article-journal", "volume" : "86" }, "uris" : [ "http://www.mendeley.com/documents/?uuid=1a5f2dd5-8a3f-4b59-9217-5fd51c377924" ] } ], "mendeley" : { "formattedCitation" : "(Walker, W.S. and Uysal, 1973)", "plainTextFormattedCitation" : "(Walker, W.S. and Uysal, 1973)", "previouslyFormattedCitation" : "(Walker, W.S. and Uysal, 1973)" }, "properties" : {  }, "schema" : "https://github.com/citation-style-language/schema/raw/master/csl-citation.json" }</w:instrText>
      </w:r>
      <w:r>
        <w:rPr>
          <w:sz w:val="20"/>
          <w:szCs w:val="20"/>
          <w:highlight w:val="white"/>
          <w:lang w:val="en-US" w:eastAsia="ja-JP"/>
        </w:rPr>
        <w:fldChar w:fldCharType="separate"/>
      </w:r>
      <w:r w:rsidRPr="006A4835">
        <w:rPr>
          <w:sz w:val="20"/>
          <w:szCs w:val="20"/>
          <w:highlight w:val="white"/>
          <w:lang w:val="en-US" w:eastAsia="ja-JP"/>
        </w:rPr>
        <w:t>(Walker</w:t>
      </w:r>
      <w:r w:rsidR="008E6AE8">
        <w:rPr>
          <w:sz w:val="20"/>
          <w:szCs w:val="20"/>
          <w:highlight w:val="white"/>
          <w:lang w:val="en-US" w:eastAsia="ja-JP"/>
        </w:rPr>
        <w:t xml:space="preserve"> &amp;</w:t>
      </w:r>
      <w:r w:rsidRPr="006A4835">
        <w:rPr>
          <w:sz w:val="20"/>
          <w:szCs w:val="20"/>
          <w:highlight w:val="white"/>
          <w:lang w:val="en-US" w:eastAsia="ja-JP"/>
        </w:rPr>
        <w:t xml:space="preserve"> Uysal, 1973)</w:t>
      </w:r>
      <w:r>
        <w:rPr>
          <w:sz w:val="20"/>
          <w:szCs w:val="20"/>
          <w:highlight w:val="white"/>
          <w:lang w:val="en-US" w:eastAsia="ja-JP"/>
        </w:rPr>
        <w:fldChar w:fldCharType="end"/>
      </w:r>
      <w:r w:rsidRPr="00946649">
        <w:rPr>
          <w:sz w:val="20"/>
          <w:szCs w:val="20"/>
          <w:highlight w:val="white"/>
          <w:lang w:val="en-US" w:eastAsia="ja-JP"/>
        </w:rPr>
        <w:t xml:space="preserve">. These ceremonies generally take place in nature, near sources of water, or near tombs and shrines. In rituals before sunrise on that day, Turks construct, in their gardens, models of the things they wish for most such as good health, or write their wishes on pieces of paper which are then either released into rivers and other water bodies or hung on trees </w:t>
      </w:r>
      <w:r>
        <w:rPr>
          <w:sz w:val="20"/>
          <w:szCs w:val="20"/>
          <w:highlight w:val="white"/>
          <w:lang w:val="en-US" w:eastAsia="ja-JP"/>
        </w:rPr>
        <w:fldChar w:fldCharType="begin" w:fldLock="1"/>
      </w:r>
      <w:r>
        <w:rPr>
          <w:sz w:val="20"/>
          <w:szCs w:val="20"/>
          <w:highlight w:val="white"/>
          <w:lang w:val="en-US" w:eastAsia="ja-JP"/>
        </w:rPr>
        <w:instrText>ADDIN CSL_CITATION { "citationItems" : [ { "id" : "ITEM-1", "itemData" : { "author" : [ { "dropping-particle" : "", "family" : "Walker, W.S. and Uysal", "given" : "A.E .", "non-dropping-particle" : "", "parse-names" : false, "suffix" : "" } ], "container-title" : "The Journal of American Folklore", "id" : "ITEM-1", "issue" : "341", "issued" : { "date-parts" : [ [ "1973" ] ] }, "page" : "286-289", "title" : "An Ancient God in Modern Turkey : Some Aspects of the Cult of Hizir", "type" : "article-journal", "volume" : "86" }, "uris" : [ "http://www.mendeley.com/documents/?uuid=1a5f2dd5-8a3f-4b59-9217-5fd51c377924" ] } ], "mendeley" : { "formattedCitation" : "(Walker, W.S. and Uysal, 1973)", "plainTextFormattedCitation" : "(Walker, W.S. and Uysal, 1973)", "previouslyFormattedCitation" : "(Walker, W.S. and Uysal, 1973)" }, "properties" : {  }, "schema" : "https://github.com/citation-style-language/schema/raw/master/csl-citation.json" }</w:instrText>
      </w:r>
      <w:r>
        <w:rPr>
          <w:sz w:val="20"/>
          <w:szCs w:val="20"/>
          <w:highlight w:val="white"/>
          <w:lang w:val="en-US" w:eastAsia="ja-JP"/>
        </w:rPr>
        <w:fldChar w:fldCharType="separate"/>
      </w:r>
      <w:r w:rsidRPr="006A4835">
        <w:rPr>
          <w:sz w:val="20"/>
          <w:szCs w:val="20"/>
          <w:highlight w:val="white"/>
          <w:lang w:val="en-US" w:eastAsia="ja-JP"/>
        </w:rPr>
        <w:t>(Walker</w:t>
      </w:r>
      <w:r w:rsidR="008E6AE8">
        <w:rPr>
          <w:sz w:val="20"/>
          <w:szCs w:val="20"/>
          <w:highlight w:val="white"/>
          <w:lang w:val="en-US" w:eastAsia="ja-JP"/>
        </w:rPr>
        <w:t xml:space="preserve"> &amp;</w:t>
      </w:r>
      <w:r w:rsidRPr="006A4835">
        <w:rPr>
          <w:sz w:val="20"/>
          <w:szCs w:val="20"/>
          <w:highlight w:val="white"/>
          <w:lang w:val="en-US" w:eastAsia="ja-JP"/>
        </w:rPr>
        <w:t xml:space="preserve"> Uysal, 1973)</w:t>
      </w:r>
      <w:r>
        <w:rPr>
          <w:sz w:val="20"/>
          <w:szCs w:val="20"/>
          <w:highlight w:val="white"/>
          <w:lang w:val="en-US" w:eastAsia="ja-JP"/>
        </w:rPr>
        <w:fldChar w:fldCharType="end"/>
      </w:r>
      <w:r w:rsidRPr="00946649">
        <w:rPr>
          <w:sz w:val="20"/>
          <w:szCs w:val="20"/>
          <w:highlight w:val="white"/>
          <w:lang w:val="en-US" w:eastAsia="ja-JP"/>
        </w:rPr>
        <w:t xml:space="preserve">. </w:t>
      </w:r>
    </w:p>
    <w:p w14:paraId="1A0C670B" w14:textId="77777777" w:rsidR="001E43D4" w:rsidRDefault="001E43D4" w:rsidP="001E43D4">
      <w:pPr>
        <w:rPr>
          <w:i/>
          <w:iCs/>
          <w:sz w:val="20"/>
          <w:szCs w:val="20"/>
          <w:highlight w:val="white"/>
          <w:lang w:val="en-US" w:eastAsia="ja-JP"/>
        </w:rPr>
      </w:pPr>
      <w:r>
        <w:rPr>
          <w:lang w:eastAsia="en-GB"/>
        </w:rPr>
        <w:lastRenderedPageBreak/>
        <w:drawing>
          <wp:inline distT="0" distB="0" distL="0" distR="0" wp14:anchorId="72A35E04" wp14:editId="005AAD87">
            <wp:extent cx="5759450" cy="3891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7"/>
                    <a:stretch>
                      <a:fillRect/>
                    </a:stretch>
                  </pic:blipFill>
                  <pic:spPr>
                    <a:xfrm>
                      <a:off x="0" y="0"/>
                      <a:ext cx="5759450" cy="3891915"/>
                    </a:xfrm>
                    <a:prstGeom prst="rect">
                      <a:avLst/>
                    </a:prstGeom>
                  </pic:spPr>
                </pic:pic>
              </a:graphicData>
            </a:graphic>
          </wp:inline>
        </w:drawing>
      </w:r>
    </w:p>
    <w:p w14:paraId="68D9D182" w14:textId="77777777" w:rsidR="001E43D4" w:rsidRPr="00946649" w:rsidRDefault="001E43D4" w:rsidP="001E43D4">
      <w:pPr>
        <w:rPr>
          <w:sz w:val="20"/>
          <w:szCs w:val="20"/>
          <w:highlight w:val="white"/>
          <w:lang w:val="en-US" w:eastAsia="ja-JP"/>
        </w:rPr>
      </w:pPr>
      <w:r w:rsidRPr="00946649">
        <w:rPr>
          <w:i/>
          <w:iCs/>
          <w:sz w:val="20"/>
          <w:szCs w:val="20"/>
          <w:highlight w:val="white"/>
          <w:lang w:val="en-US" w:eastAsia="ja-JP"/>
        </w:rPr>
        <w:t xml:space="preserve">Tahtacı </w:t>
      </w:r>
      <w:r w:rsidRPr="00946649">
        <w:rPr>
          <w:sz w:val="20"/>
          <w:szCs w:val="20"/>
          <w:highlight w:val="white"/>
          <w:lang w:val="en-US" w:eastAsia="ja-JP"/>
        </w:rPr>
        <w:t>Turkmen villagers in the northern Aegean Kaz Mountains line up to wash their face in the early morning of Hıdrellez to receive health and bounty from the river waters.</w:t>
      </w:r>
    </w:p>
    <w:p w14:paraId="07475121" w14:textId="623EBE44" w:rsidR="001E43D4" w:rsidRPr="00946649" w:rsidRDefault="001E43D4" w:rsidP="001E43D4">
      <w:pPr>
        <w:rPr>
          <w:sz w:val="20"/>
          <w:szCs w:val="20"/>
          <w:highlight w:val="white"/>
          <w:lang w:val="en-US" w:eastAsia="ja-JP"/>
        </w:rPr>
      </w:pPr>
      <w:r w:rsidRPr="00946649">
        <w:rPr>
          <w:sz w:val="20"/>
          <w:szCs w:val="20"/>
          <w:highlight w:val="white"/>
          <w:lang w:val="en-US" w:eastAsia="ja-JP"/>
        </w:rPr>
        <w:t>Photo: Solmaz Karabaşa</w:t>
      </w:r>
    </w:p>
    <w:p w14:paraId="56001DDA" w14:textId="77777777" w:rsidR="001E43D4" w:rsidRPr="00946649" w:rsidRDefault="001E43D4" w:rsidP="001E43D4">
      <w:pPr>
        <w:rPr>
          <w:b/>
          <w:sz w:val="20"/>
          <w:szCs w:val="20"/>
          <w:highlight w:val="white"/>
          <w:lang w:val="en-US" w:eastAsia="ja-JP"/>
        </w:rPr>
      </w:pPr>
      <w:r w:rsidRPr="00946649">
        <w:rPr>
          <w:b/>
          <w:sz w:val="20"/>
          <w:szCs w:val="20"/>
          <w:highlight w:val="white"/>
          <w:lang w:val="en-US" w:eastAsia="ja-JP"/>
        </w:rPr>
        <w:t>End of Box 2.4</w:t>
      </w:r>
    </w:p>
    <w:p w14:paraId="5D861D3E" w14:textId="77777777" w:rsidR="001E43D4" w:rsidRPr="00946649" w:rsidRDefault="001E43D4" w:rsidP="001E43D4">
      <w:pPr>
        <w:rPr>
          <w:lang w:val="en-US"/>
        </w:rPr>
      </w:pPr>
    </w:p>
    <w:p w14:paraId="7D1CC6AF" w14:textId="03ED697F" w:rsidR="001E43D4" w:rsidRPr="00946649" w:rsidRDefault="001E43D4" w:rsidP="001F0516">
      <w:pPr>
        <w:pStyle w:val="Heading4"/>
        <w:rPr>
          <w:lang w:bidi="en-US"/>
        </w:rPr>
      </w:pPr>
      <w:bookmarkStart w:id="865" w:name="_Toc519504490"/>
      <w:r w:rsidRPr="00946649">
        <w:rPr>
          <w:lang w:bidi="en-US"/>
        </w:rPr>
        <w:t>Value through protection and beyond use</w:t>
      </w:r>
      <w:bookmarkEnd w:id="865"/>
    </w:p>
    <w:p w14:paraId="53FF2EBE" w14:textId="77777777" w:rsidR="001E43D4" w:rsidRPr="00946649" w:rsidRDefault="001E43D4" w:rsidP="001E43D4">
      <w:pPr>
        <w:rPr>
          <w:lang w:val="en-US"/>
        </w:rPr>
      </w:pPr>
      <w:r w:rsidRPr="00946649">
        <w:rPr>
          <w:lang w:val="en-US"/>
        </w:rPr>
        <w:t>Different social groups indicate the value of their relationship with nature by expressing their desire to conserve and protect areas and iconic species that they do not use directly. People can express this form of value through willingness-to-pay and indications of other preferences for the protection of species irrespective of actual aesthetic or recreational use (see Section 2.2.3.4).</w:t>
      </w:r>
    </w:p>
    <w:p w14:paraId="7FB122EF" w14:textId="5F74B2A8" w:rsidR="001E43D4" w:rsidRPr="00946649" w:rsidRDefault="001E43D4" w:rsidP="001E43D4">
      <w:pPr>
        <w:rPr>
          <w:rFonts w:eastAsia="Cambria" w:cstheme="minorHAnsi"/>
          <w:lang w:val="en-US"/>
        </w:rPr>
      </w:pPr>
      <w:r w:rsidRPr="00946649">
        <w:rPr>
          <w:rFonts w:cstheme="minorHAnsi"/>
          <w:lang w:val="en-US"/>
        </w:rPr>
        <w:t xml:space="preserve">Protected areas are increasingly valued for their use and recreation potential. European Union people increasingly acknowledge their importance for eco-tourism and nature-related recreational experiences and 43% of European Union citizens identified this role of protected areas as very important </w:t>
      </w:r>
      <w:r w:rsidRPr="00946649">
        <w:rPr>
          <w:rFonts w:cstheme="minorHAnsi"/>
          <w:lang w:val="en-US"/>
        </w:rPr>
        <w:fldChar w:fldCharType="begin" w:fldLock="1"/>
      </w:r>
      <w:r w:rsidRPr="00946649">
        <w:rPr>
          <w:rFonts w:cstheme="minorHAnsi"/>
          <w:lang w:val="en-US"/>
        </w:rPr>
        <w:instrText>ADDIN CSL_CITATION { "citationItems" : [ { "id" : "ITEM-1", "itemData" : { "abstract" : "Flash Eurobarometer", "author" : [ { "dropping-particle" : "", "family" : "European Commission", "given" : "", "non-dropping-particle" : "", "parse-names" : false, "suffix" : "" } ], "id" : "ITEM-1", "issue" : "November", "issued" : { "date-parts" : [ [ "2013" ] ] }, "title" : "Attitudes towards biodiversity. Report, Flash Eurobarometer 379.", "type" : "article-journal" }, "uris" : [ "http://www.mendeley.com/documents/?uuid=83895d20-d3b9-4962-868c-99153b29c692", "http://www.mendeley.com/documents/?uuid=8075833d-7b94-40b1-992c-8612e7696295" ] }, { "id" : "ITEM-2", "itemData" : { "DOI" : "10.4232/1.10083", "ISSN" : "0163-5158", "abstract" : "Cette nouvelle recherche d\u00e9montre que davantage doit \u00eatre fait pour augmenter la prise de conscience sur la question de la biodiversit\u00e9 en Europe. L'enqu\u00eate montre que la plupart des Europ\u00e9ens ne se sentent pas bien inform\u00e9s sur la biodiversit\u00e9. La nouvelle enqu\u00eate \"attitudes envers la biodiversit\u00e9\" r\u00e9v\u00e8le que seulement 38% des Europ\u00e9ens connaissent la signification de ce terme, bien que 28% en ont entendu parler mais n'en connaissent pas le sens. La majorit\u00e9 croit que la perte de la biodiversit\u00e9 est une question s\u00e9rieuse, m\u00eame s'ils ne pensent pas qu'ils seront personnellement touch\u00e9s par la baisse, avec seulement 17% des personnes interrog\u00e9es qui reconnaissent qu'ils sont d\u00e9j\u00e0 touch\u00e9s par ce ph\u00e9nom\u00e8ne. Interrog\u00e9s sur les menaces les plus importantes pour la biodiversit\u00e9, la priorit\u00e9 est donn\u00e9e \u00e0 la pollution pour 27%, avec 26% qui bl\u00e2ment les catastrophes d'origine humaine. La principale raison invoqu\u00e9e par les citoyens pour leur manque d'actions visant \u00e0 arr\u00eater la perte de la biodiversit\u00e9 a \u00e9t\u00e9 la faible prise de conscience de ce qui peut \u00eatre fait. C'est pourquoi une nouvelle campagne europ\u00e9enne est lanc\u00e9e, qui co\u00efncide avec la d\u00e9signation par l'ONU d'annoncer 2010 comme l'Ann\u00e9e de la biodiversit\u00e9. L'id\u00e9e ma\u00eetresse de la campagne sera de montrer aux citoyens les v\u00e9ritables implications que ces pertes auront dans leur vie quotidienne, avec une priorit\u00e9 accord\u00e9e aux actions que les citoyens peuvent prendre pour pr\u00e9venir de telles pertes.", "author" : [ { "dropping-particle" : "", "family" : "European Commission", "given" : "", "non-dropping-particle" : "", "parse-names" : false, "suffix" : "" } ], "container-title" : "Flash Eurobarometer 290", "id" : "ITEM-2", "issue" : "March", "issued" : { "date-parts" : [ [ "2010" ] ] }, "page" : "98 S.", "title" : "Attitudes of Europeans towards the issue of biodiversity: Analytical report - Wave 2", "type" : "article-journal" }, "uris" : [ "http://www.mendeley.com/documents/?uuid=a2c44601-99bc-443c-b103-1c85523f96b3", "http://www.mendeley.com/documents/?uuid=e7143605-f78b-43ee-a752-23a44085a517" ] }, { "id" : "ITEM-3", "itemData" : { "ISBN" : "9789279507885", "author" : [ { "dropping-particle" : "", "family" : "European Commission", "given" : "", "non-dropping-particle" : "", "parse-names" : false, "suffix" : "" } ], "container-title" : "Special Eurobarometer 436", "id" : "ITEM-3", "issue" : "January", "issued" : { "date-parts" : [ [ "2015" ] ] }, "number-of-pages" : "167", "title" : "Attitudes of Europeans towards biodiversity", "type" : "book" }, "uris" : [ "http://www.mendeley.com/documents/?uuid=3b30afb3-fce5-439c-b6cc-ade77f4d8ad3", "http://www.mendeley.com/documents/?uuid=87019da3-9841-422d-bd43-4a8d0c12e1f3" ] } ], "mendeley" : { "formattedCitation" : "(European Commission, 2010, 2013a, 2015a)", "manualFormatting" : "(European Commission, 2015; )", "plainTextFormattedCitation" : "(European Commission, 2010, 2013a, 2015a)", "previouslyFormattedCitation" : "(European Commission, 2010, 2013a, 2015a)"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3A4E07">
        <w:rPr>
          <w:rFonts w:cstheme="minorHAnsi"/>
          <w:lang w:val="en-US"/>
        </w:rPr>
        <w:t>European Commission, 2015</w:t>
      </w:r>
      <w:r w:rsidR="00C424D0">
        <w:rPr>
          <w:rFonts w:cstheme="minorHAnsi"/>
          <w:lang w:val="en-US"/>
        </w:rPr>
        <w:t>a</w:t>
      </w:r>
      <w:r w:rsidRPr="00946649">
        <w:rPr>
          <w:rFonts w:cstheme="minorHAnsi"/>
          <w:lang w:val="en-US"/>
        </w:rPr>
        <w:t>)</w:t>
      </w:r>
      <w:r w:rsidRPr="00946649">
        <w:rPr>
          <w:rFonts w:cstheme="minorHAnsi"/>
          <w:lang w:val="en-US"/>
        </w:rPr>
        <w:fldChar w:fldCharType="end"/>
      </w:r>
      <w:r w:rsidRPr="00946649">
        <w:rPr>
          <w:rFonts w:cstheme="minorHAnsi"/>
          <w:lang w:val="en-US"/>
        </w:rPr>
        <w:t xml:space="preserve">. In addition, visitors to protected areas and UNESCO World Cultural Heritage Sites around Western and Central Europe have expressed substantial willingness to pay to enjoy the recreational services provided </w:t>
      </w:r>
      <w:r w:rsidRPr="00946649">
        <w:rPr>
          <w:rFonts w:cstheme="minorHAnsi"/>
          <w:lang w:val="en-US"/>
        </w:rPr>
        <w:fldChar w:fldCharType="begin" w:fldLock="1"/>
      </w:r>
      <w:r w:rsidRPr="00946649">
        <w:rPr>
          <w:rFonts w:cstheme="minorHAnsi"/>
          <w:lang w:val="en-US"/>
        </w:rPr>
        <w:instrText>ADDIN CSL_CITATION { "citationItems" : [ { "id" : "ITEM-1", "itemData" : { "DOI" : "10.1016/j.jenvman.2008.03.013", "ISBN" : "0301-4797", "ISSN" : "03014797", "PMID" : "18486302", "abstract" : "The monetary valuation of ecosystem services has proved to be a powerful tool for influencing management decisions, as it can be used to quantify the relative importance of various ecosystem functions. However, these valuation methods are rarely implemented with adequate care; in particular, they do not consider spatial and temporal variations in the services offered and demanded. This paper examines the effect of heterogeneity on the valuation of cultural services offered by the Do\u00f1ana natural protected area in Spain. We apply the zonal travel cost method at various spatial scales, and the individual travel cost method at various temporal scales. We conclude that economic valuation techniques must account for spatial and temporal heterogeneity if they are to provide accurate and realistic information. \u00a9 2008 Elsevier Ltd. All rights reserved.", "author" : [ { "dropping-particle" : "", "family" : "Mart\u00edn-L\u00f3pez", "given" : "Berta", "non-dropping-particle" : "", "parse-names" : false, "suffix" : "" }, { "dropping-particle" : "", "family" : "G\u00f3mez-Baggethun", "given" : "Erik", "non-dropping-particle" : "", "parse-names" : false, "suffix" : "" }, { "dropping-particle" : "", "family" : "Lomas", "given" : "Pedro L.", "non-dropping-particle" : "", "parse-names" : false, "suffix" : "" }, { "dropping-particle" : "", "family" : "Montes", "given" : "Carlos", "non-dropping-particle" : "", "parse-names" : false, "suffix" : "" } ], "container-title" : "Journal of Environmental Management", "id" : "ITEM-1", "issue" : "2", "issued" : { "date-parts" : [ [ "2009" ] ] }, "page" : "1050-1059", "title" : "Effects of spatial and temporal scales on cultural services valuation", "type" : "article-journal", "volume" : "90" }, "uris" : [ "http://www.mendeley.com/documents/?uuid=12ad365f-407a-4a9e-8eb1-6f54624e4be5", "http://www.mendeley.com/documents/?uuid=86c91e65-889b-4901-942f-17f56e336116" ] }, { "id" : "ITEM-2", "itemData" : { "DOI" : "10.1017/S0376892907004067", "ISSN" : "0376-8929", "author" : [ { "dropping-particle" : "", "family" : "Mart\u00edn-L\u00f3pez", "given" : "Berta", "non-dropping-particle" : "", "parse-names" : false, "suffix" : "" }, { "dropping-particle" : "", "family" : "Montes", "given" : "Carlos", "non-dropping-particle" : "", "parse-names" : false, "suffix" : "" }, { "dropping-particle" : "", "family" : "Benayas", "given" : "Javier", "non-dropping-particle" : "", "parse-names" : false, "suffix" : "" } ], "container-title" : "Environmental Conservation", "id" : "ITEM-2", "issue" : "03", "issued" : { "date-parts" : [ [ "2007", "8" ] ] }, "page" : "215-224", "title" : "Influence of user characteristics on valuation of ecosystem services in Do\u00f1ana Natural Protected Area (south-west Spain)", "type" : "article-journal", "volume" : "34" }, "uris" : [ "http://www.mendeley.com/documents/?uuid=0b1d09fa-3008-45fb-9076-699f436328a2", "http://www.mendeley.com/documents/?uuid=5d2df942-3353-4be6-b0ba-04a71b754dfc" ] } ], "mendeley" : { "formattedCitation" : "(Mart\u00edn-L\u00f3pez, G\u00f3mez-Baggethun, Lomas, &amp; Montes, 2009; Mart\u00edn-L\u00f3pez, Montes, &amp; Benayas, 2007a)", "manualFormatting" : "(Martin-Lopez, Gomez-Baggethun, Lomas, &amp; Montes, 2009;)", "plainTextFormattedCitation" : "(Mart\u00edn-L\u00f3pez, G\u00f3mez-Baggethun, Lomas, &amp; Montes, 2009; Mart\u00edn-L\u00f3pez, Montes, &amp; Benayas, 2007a)", "previouslyFormattedCitation" : "(Mart\u00edn-L\u00f3pez, G\u00f3mez-Baggethun, Lomas, &amp; Montes, 2009; Mart\u00edn-L\u00f3pez, Montes, &amp; Benayas, 2007a)"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Mart</w:t>
      </w:r>
      <w:r w:rsidR="008E6AE8">
        <w:rPr>
          <w:rFonts w:cstheme="minorHAnsi"/>
          <w:lang w:val="en-US"/>
        </w:rPr>
        <w:t>í</w:t>
      </w:r>
      <w:r w:rsidRPr="00946649">
        <w:rPr>
          <w:rFonts w:cstheme="minorHAnsi"/>
          <w:lang w:val="en-US"/>
        </w:rPr>
        <w:t>n-Lopez</w:t>
      </w:r>
      <w:r>
        <w:rPr>
          <w:rFonts w:cstheme="minorHAnsi"/>
          <w:lang w:val="en-US"/>
        </w:rPr>
        <w:t xml:space="preserve"> </w:t>
      </w:r>
      <w:r w:rsidR="00301BD0" w:rsidRPr="00301BD0">
        <w:rPr>
          <w:rFonts w:cstheme="minorHAnsi"/>
          <w:i/>
          <w:lang w:val="en-US"/>
        </w:rPr>
        <w:t>et al.</w:t>
      </w:r>
      <w:r w:rsidRPr="00946649">
        <w:rPr>
          <w:rFonts w:cstheme="minorHAnsi"/>
          <w:lang w:val="en-US"/>
        </w:rPr>
        <w:t>, 2009;)</w:t>
      </w:r>
      <w:r w:rsidRPr="00946649">
        <w:rPr>
          <w:rFonts w:cstheme="minorHAnsi"/>
          <w:lang w:val="en-US"/>
        </w:rPr>
        <w:fldChar w:fldCharType="end"/>
      </w:r>
      <w:r w:rsidRPr="00946649">
        <w:rPr>
          <w:rFonts w:cstheme="minorHAnsi"/>
          <w:lang w:val="en-US"/>
        </w:rPr>
        <w:t xml:space="preserve">, including in Turkey </w:t>
      </w:r>
      <w:r w:rsidRPr="00946649">
        <w:rPr>
          <w:rFonts w:cstheme="minorHAnsi"/>
          <w:lang w:val="en-US"/>
        </w:rPr>
        <w:fldChar w:fldCharType="begin" w:fldLock="1"/>
      </w:r>
      <w:r w:rsidRPr="00946649">
        <w:rPr>
          <w:rFonts w:cstheme="minorHAnsi"/>
          <w:lang w:val="en-US"/>
        </w:rPr>
        <w:instrText>ADDIN CSL_CITATION { "citationItems" : [ { "id" : "ITEM-1", "itemData" : { "DOI" : "10.1016/j.jenvman.2007.07.017", "ISSN" : "03014797", "abstract" : "This paper investigates the recreational economic value of bird watching in the Ku\u015fcenneti National Park (KNP) at Lake Manyas, one of the Ramsar sites of Turkey and an important endangered species habitat. The lake and KNP provide considerable benefits for the region, although they have faced many environmental conflicts due to diverse stakeholders\u2019 needs. An economic valuation for the benefits provided by the KNP is important data for stakeholders and local authorities. The travel cost method is used to estimate recreational demand for the KNP. The recreational value of the KNP is 103,320,074 USD annually. Results shed light on important policy issues and help to resolve conflicts among stakeholders. This calculated value is considerably higher than the annual investment and operation expenditures of the KNP. Sustainability of the important species around the lake could be achieved if the region's inhabitants are compensated by KNP visitors.", "author" : [ { "dropping-particle" : "", "family" : "G\u00fcrl\u00fck", "given" : "Serkan", "non-dropping-particle" : "", "parse-names" : false, "suffix" : "" }, { "dropping-particle" : "", "family" : "Rehber", "given" : "Erkan", "non-dropping-particle" : "", "parse-names" : false, "suffix" : "" } ], "container-title" : "Journal of Environmental Management", "id" : "ITEM-1", "issue" : "4", "issued" : { "date-parts" : [ [ "2008" ] ] }, "page" : "1350-1360", "title" : "A travel cost study to estimate recreational value for a bird refuge at Lake Manyas, Turkey", "type" : "article-journal", "volume" : "88" }, "uris" : [ "http://www.mendeley.com/documents/?uuid=ed45de0f-1c8d-434b-90d0-f5ab28ab89fb", "http://www.mendeley.com/documents/?uuid=beae52db-66bd-490b-a6b9-832153ae54af" ] } ], "mendeley" : { "formattedCitation" : "(G\u00fcrl\u00fck &amp; Rehber, 2008)", "plainTextFormattedCitation" : "(G\u00fcrl\u00fck &amp; Rehber, 2008)", "previouslyFormattedCitation" : "(G\u00fcrl\u00fck &amp; Rehber, 2008)"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Gürlük &amp; Rehber, 2008)</w:t>
      </w:r>
      <w:r w:rsidRPr="00946649">
        <w:rPr>
          <w:rFonts w:cstheme="minorHAnsi"/>
          <w:lang w:val="en-US"/>
        </w:rPr>
        <w:fldChar w:fldCharType="end"/>
      </w:r>
      <w:r w:rsidRPr="00946649">
        <w:rPr>
          <w:rFonts w:cstheme="minorHAnsi"/>
          <w:lang w:val="en-US"/>
        </w:rPr>
        <w:t xml:space="preserve"> and Albania </w:t>
      </w:r>
      <w:r w:rsidRPr="00946649">
        <w:rPr>
          <w:rFonts w:cstheme="minorHAnsi"/>
          <w:lang w:val="en-US"/>
        </w:rPr>
        <w:fldChar w:fldCharType="begin" w:fldLock="1"/>
      </w:r>
      <w:r w:rsidRPr="00946649">
        <w:rPr>
          <w:rFonts w:cstheme="minorHAnsi"/>
          <w:lang w:val="en-US"/>
        </w:rPr>
        <w:instrText>ADDIN CSL_CITATION { "citationItems" : [ { "id" : "ITEM-1", "itemData" : { "DOI" : "10.1016/j.ecoser.2014.08.006", "ISBN" : "2212-0416", "ISSN" : "22120416", "abstract" : "Albania actively promotes its World Heritage sites and other attributes of its cultural heritage, including local food and beverages, dance, tapestries and even its communist era, in its marketing efforts. Better information about the emergent tourism sector, particularly with regard to Albania's abundant potential in nurturing and capturing the value of its cultural ecosystem services, could help the country to better manage toward its economic development objectives. In this paper, results of a survey of international visitors to Mother Theresa International Airport, highlighting their expenditure patterns, activities, their assessment of their visit with a particular focus on natural and cultural tourism are reported. For example, the average additional willingness to pay to travel to Albania under current experiential conditions is \u20ac410. On average, respondents were willing to pay an additional \u20ac95 to the Albanian government to invest in Albanian natural and cultural ecosystem services. This potentially translates into an estimated \u20ac95 million per year to invest in Albania's cultural and natural heritage, or \u20ac42 million for culture and \u20ac53 million for nature. The results point to the very young stage of tourism development and may illuminate strategies to introduce international audiences to Albania through conferences or other business oriented travel.", "author" : [ { "dropping-particle" : "", "family" : "Seidl", "given" : "Andrew", "non-dropping-particle" : "", "parse-names" : false, "suffix" : "" } ], "container-title" : "Ecosystem Services", "id" : "ITEM-1", "issued" : { "date-parts" : [ [ "2014" ] ] }, "page" : "164-171", "publisher" : "Elsevier", "title" : "Cultural ecosystem services and economic development: World Heritage and early efforts at tourism in Albania", "type" : "article-journal", "volume" : "10" }, "uris" : [ "http://www.mendeley.com/documents/?uuid=ccfcef48-05d8-4aac-a346-cdc50c7f1852", "http://www.mendeley.com/documents/?uuid=f20bc3cb-984a-4d1b-924a-e9b5b4244a94" ] } ], "mendeley" : { "formattedCitation" : "(Seidl, 2014)", "plainTextFormattedCitation" : "(Seidl, 2014)", "previouslyFormattedCitation" : "(Seidl, 2014)"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Seidl, 2014)</w:t>
      </w:r>
      <w:r w:rsidRPr="00946649">
        <w:rPr>
          <w:rFonts w:cstheme="minorHAnsi"/>
          <w:lang w:val="en-US"/>
        </w:rPr>
        <w:fldChar w:fldCharType="end"/>
      </w:r>
      <w:r w:rsidRPr="00946649">
        <w:rPr>
          <w:rFonts w:cstheme="minorHAnsi"/>
          <w:lang w:val="en-US"/>
        </w:rPr>
        <w:t>.</w:t>
      </w:r>
    </w:p>
    <w:p w14:paraId="49962AF4" w14:textId="09449AA3" w:rsidR="001E43D4" w:rsidRPr="00946649" w:rsidRDefault="001E43D4" w:rsidP="001E43D4">
      <w:pPr>
        <w:rPr>
          <w:rFonts w:cstheme="minorHAnsi"/>
          <w:color w:val="F4B083" w:themeColor="accent2" w:themeTint="99"/>
          <w:lang w:val="en-US"/>
        </w:rPr>
      </w:pPr>
      <w:r w:rsidRPr="00946649">
        <w:rPr>
          <w:rFonts w:eastAsia="Cambria" w:cstheme="minorHAnsi"/>
          <w:lang w:val="en-US"/>
        </w:rPr>
        <w:t>A further value of tangible and intangible protected heritage associated with nature is that it helps to maintain cultural meanings and a sense of identity</w:t>
      </w:r>
      <w:r w:rsidRPr="00946649">
        <w:rPr>
          <w:rFonts w:eastAsia="Cambria" w:cstheme="minorHAnsi"/>
          <w:b/>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ser.2012.07.006", "ISSN" : "22120416", "author" : [ { "dropping-particle" : "", "family" : "Tengberg", "given" : "Anna", "non-dropping-particle" : "", "parse-names" : false, "suffix" : "" }, { "dropping-particle" : "", "family" : "Fredholm", "given" : "Susanne", "non-dropping-particle" : "", "parse-names" : false, "suffix" : "" }, { "dropping-particle" : "", "family" : "Eliasson", "given" : "Ingegard", "non-dropping-particle" : "", "parse-names" : false, "suffix" : "" }, { "dropping-particle" : "", "family" : "Knez", "given" : "Igor", "non-dropping-particle" : "", "parse-names" : false, "suffix" : "" }, { "dropping-particle" : "", "family" : "Saltzman", "given" : "Katarina", "non-dropping-particle" : "", "parse-names" : false, "suffix" : "" }, { "dropping-particle" : "", "family" : "Wetterberg", "given" : "Ola", "non-dropping-particle" : "", "parse-names" : false, "suffix" : "" } ], "container-title" : "Ecosystem Services", "id" : "ITEM-1", "issued" : { "date-parts" : [ [ "2012" ] ] }, "page" : "14-26", "publisher" : "Elsevier", "title" : "Cultural ecosystem services provided by landscapes: Assessment of heritage values and identity", "type" : "article-journal", "volume" : "2" }, "uris" : [ "http://www.mendeley.com/documents/?uuid=6f22b125-30ed-47d4-b91c-9edcdaa14557", "http://www.mendeley.com/documents/?uuid=0af4fa10-c945-4754-98c1-a660ec329673" ] }, { "id" : "ITEM-2", "itemData" : { "DOI" : "10.3986/AGS54409", "ISSN" : "15816613", "abstract" : "Traditional house names are a part of intangible cultural heritage. In the past, they were an important factor in identifying houses, people, and other structures, but modern social processes are decreasing their use. House names preserve the local dialect with its special features, and their motivational interpretation reflects the historical, geographical, biological, and social conditions in the countryside. This article comprehensively examines house names and presents the methods and results of collecting house names as part of various projects in Upper Carniola.", "author" : [ { "dropping-particle" : "", "family" : "Klinar", "given" : "Klemen", "non-dropping-particle" : "", "parse-names" : false, "suffix" : "" }, { "dropping-particle" : "", "family" : "Ger\u0161i\u010d", "given" : "Matja\u017e", "non-dropping-particle" : "", "parse-names" : false, "suffix" : "" } ], "container-title" : "Acta geographica Slovenica", "id" : "ITEM-2", "issue" : "2", "issued" : { "date-parts" : [ [ "2014" ] ] }, "title" : "Traditional house names as part of cultural heritage", "type" : "article-journal", "volume" : "54" }, "uris" : [ "http://www.mendeley.com/documents/?uuid=b1a6b57c-ba0e-454f-8ccc-4f13267a3fe2", "http://www.mendeley.com/documents/?uuid=7841d675-2ebc-4844-a53a-2054c17be5f0" ] } ], "mendeley" : { "formattedCitation" : "(Klinar &amp; Ger\u0161i\u010d, 2014; Tengberg et al., 2012)", "plainTextFormattedCitation" : "(Klinar &amp; Ger\u0161i\u010d, 2014; Tengberg et al., 2012)", "previouslyFormattedCitation" : "(Klinar &amp; Ger\u0161i\u010d, 2014; Tengberg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Klinar &amp; Geršič, 2014; Tengberg </w:t>
      </w:r>
      <w:r w:rsidR="00301BD0" w:rsidRPr="00301BD0">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b/>
          <w:lang w:val="en-US"/>
        </w:rPr>
        <w:t xml:space="preserve">. </w:t>
      </w:r>
      <w:r w:rsidRPr="00946649">
        <w:rPr>
          <w:rFonts w:eastAsia="Cambria" w:cstheme="minorHAnsi"/>
          <w:lang w:val="en-US"/>
        </w:rPr>
        <w:t xml:space="preserve">This can be based on the tangible material outcomes of cultural activities on landscapes (e.g., wood pastures, viticulture terraces) as well as individual species that are linked to intangible heritage such as through myths, legends, and religious practic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091-6490", "abstract" : "Cultural ecosystem services (ES) are consistently recognized but not yet adequately defined or integrated within the ES framework. A substantial body of models, methods, and data relevant to cultural services has been developed within the social and behavioral sciences before and outside of the ES approach. A selective review of work in landscape aesthetics, cultural heritage, outdoor recreation, and spiritual significance demonstrates opportunities for operationally defining cultural services in terms of socioecological models, consistent with the larger set of ES. Such models explicitly link ecological structures and functions with cultural values and benefits, facilitating communication between scientists and stakeholders and enabling economic, multicriterion, deliberative evaluation and other methods that can clarify tradeoffs and synergies involving cultural ES. Based on this approach, a common representation is offered that frames cultural services, along with all ES, by the relative contribution of relevant ecological structures and functions and by applicable social evaluation approaches. This perspective provides a foundation for merging ecological and social science epistemologies to define and integrate cultural services better within the broader ES framework.", "author" : [ { "dropping-particle" : "", "family" : "Daniel", "given" : "Terry C", "non-dropping-particle" : "", "parse-names" : false, "suffix" : "" }, { "dropping-particle" : "", "family" : "Muhar", "given" : "Andreas", "non-dropping-particle" : "", "parse-names" : false, "suffix" : "" }, { "dropping-particle" : "", "family" : "Arnberger", "given" : "Arne", "non-dropping-particle" : "", "parse-names" : false, "suffix" : "" }, { "dropping-particle" : "", "family" : "Aznar", "given" : "Olivier", "non-dropping-particle" : "", "parse-names" : false, "suffix" : "" }, { "dropping-particle" : "", "family" : "Boyd", "given" : "James W", "non-dropping-particle" : "", "parse-names" : false, "suffix" : "" }, { "dropping-particle" : "", "family" : "Chan", "given" : "Kai M A", "non-dropping-particle" : "", "parse-names" : false, "suffix" : "" }, { "dropping-particle" : "", "family" : "Costanza", "given" : "Robert", "non-dropping-particle" : "", "parse-names" : false, "suffix" : "" }, { "dropping-particle" : "", "family" : "Elmqvist", "given" : "Thomas", "non-dropping-particle" : "", "parse-names" : false, "suffix" : "" }, { "dropping-particle" : "", "family" : "Flint", "given" : "Courtney G", "non-dropping-particle" : "", "parse-names" : false, "suffix" : "" }, { "dropping-particle" : "", "family" : "Gobster", "given" : "Paul H", "non-dropping-particle" : "", "parse-names" : false, "suffix" : "" }, { "dropping-particle" : "", "family" : "Gr\u00eat-Regamey", "given" : "Adrienne", "non-dropping-particle" : "", "parse-names" : false, "suffix" : "" }, { "dropping-particle" : "", "family" : "Lave", "given" : "Rebecca", "non-dropping-particle" : "", "parse-names" : false, "suffix" : "" }, { "dropping-particle" : "", "family" : "Muhar", "given" : "Susanne", "non-dropping-particle" : "", "parse-names" : false, "suffix" : "" }, { "dropping-particle" : "", "family" : "Penker", "given" : "Marianne", "non-dropping-particle" : "", "parse-names" : false, "suffix" : "" }, { "dropping-particle" : "", "family" : "Ribe", "given" : "Robert G", "non-dropping-particle" : "", "parse-names" : false, "suffix" : "" }, { "dropping-particle" : "", "family" : "Schauppenlehner", "given" : "Thomas", "non-dropping-particle" : "", "parse-names" : false, "suffix" : "" }, { "dropping-particle" : "", "family" : "Sikor", "given" : "Thomas", "non-dropping-particle" : "", "parse-names" : false, "suffix" : "" }, { "dropping-particle" : "", "family" : "Soloviy", "given" : "Ihor", "non-dropping-particle" : "", "parse-names" : false, "suffix" : "" }, { "dropping-particle" : "", "family" : "Spierenburg", "given" : "Marja", "non-dropping-particle" : "", "parse-names" : false, "suffix" : "" }, { "dropping-particle" : "", "family" : "Taczanowska", "given" : "Karolina", "non-dropping-particle" : "", "parse-names" : false, "suffix" : "" }, { "dropping-particle" : "", "family" : "Tam", "given" : "Jordan", "non-dropping-particle" : "", "parse-names" : false, "suffix" : "" }, { "dropping-particle" : "", "family" : "Dunk", "given" : "Andreas", "non-dropping-particle" : "von der", "parse-names" : false, "suffix" : "" } ], "container-title" : "Proceedings of the National Academy of Sciences of the United States of America", "id" : "ITEM-1", "issue" : "23", "issued" : { "date-parts" : [ [ "2012", "6" ] ] }, "page" : "8812-9", "title" : "Contributions of cultural services to the ecosystem services agenda", "type" : "article-journal", "volume" : "109" }, "uris" : [ "http://www.mendeley.com/documents/?uuid=8fd5503a-befc-443e-9978-27330fa67277", "http://www.mendeley.com/documents/?uuid=2befd6e4-9b29-4b0a-a55a-b84aa4412630" ] } ], "mendeley" : { "formattedCitation" : "(Terry C Daniel et al., 2012)", "plainTextFormattedCitation" : "(Terry C Daniel et al., 2012)", "previouslyFormattedCitation" : "(Terry C Daniel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Daniel </w:t>
      </w:r>
      <w:r w:rsidR="00301BD0" w:rsidRPr="00301BD0">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xml:space="preserve">. </w:t>
      </w:r>
    </w:p>
    <w:p w14:paraId="20FA9D7F" w14:textId="1C24A1DA" w:rsidR="001E43D4" w:rsidRPr="00946649" w:rsidRDefault="001E43D4" w:rsidP="001E43D4">
      <w:pPr>
        <w:rPr>
          <w:rFonts w:eastAsia="Cambria" w:cstheme="minorHAnsi"/>
          <w:lang w:val="en-US"/>
        </w:rPr>
      </w:pPr>
      <w:r w:rsidRPr="00946649">
        <w:rPr>
          <w:rFonts w:eastAsia="Cambria" w:cstheme="minorHAnsi"/>
          <w:lang w:val="en-US"/>
        </w:rPr>
        <w:lastRenderedPageBreak/>
        <w:t xml:space="preserve">The value placed on the protection of tangible heritage linked to nature is shown in UNESCO’s World Heritage List in 2015, comprising 1,031 properties of which 22% were natural sites </w:t>
      </w:r>
      <w:r w:rsidRPr="00946649">
        <w:rPr>
          <w:rFonts w:eastAsia="Cambria" w:cstheme="minorHAnsi"/>
          <w:lang w:val="en-US"/>
        </w:rPr>
        <w:fldChar w:fldCharType="begin" w:fldLock="1"/>
      </w:r>
      <w:r>
        <w:rPr>
          <w:rFonts w:eastAsia="Cambria" w:cstheme="minorHAnsi"/>
          <w:lang w:val="en-US"/>
        </w:rPr>
        <w:instrText>ADDIN CSL_CITATION { "citationItems" : [ { "id" : "ITEM-1", "itemData" : { "DOI" : "978-2-8317-1694-7", "ISBN" : "9782831716947", "abstract" : "This study identifies and assesses the diversity of ecosystem services, and in turn the benefits that World Heritage sites can deliver to society and the economy through direct and indirect use or through inherent \u2018non-use\u2019 values. It also aims to increase awareness and understanding of the multiple services and benefits that ecosystems can provide as well as their contribution to the well-being of local, national and global communities.", "author" : [ { "dropping-particle" : "", "family" : "Osipova", "given" : "E", "non-dropping-particle" : "", "parse-names" : false, "suffix" : "" }, { "dropping-particle" : "", "family" : "Wilson", "given" : "L", "non-dropping-particle" : "", "parse-names" : false, "suffix" : "" }, { "dropping-particle" : "", "family" : "Blaney", "given" : "R", "non-dropping-particle" : "", "parse-names" : false, "suffix" : "" }, { "dropping-particle" : "", "family" : "Shi", "given" : "Y", "non-dropping-particle" : "", "parse-names" : false, "suffix" : "" }, { "dropping-particle" : "", "family" : "Fancourt", "given" : "M", "non-dropping-particle" : "", "parse-names" : false, "suffix" : "" }, { "dropping-particle" : "", "family" : "Strubel", "given" : "M", "non-dropping-particle" : "", "parse-names" : false, "suffix" : "" }, { "dropping-particle" : "", "family" : "Salvaterra", "given" : "T", "non-dropping-particle" : "", "parse-names" : false, "suffix" : "" }, { "dropping-particle" : "", "family" : "Brown", "given" : "C", "non-dropping-particle" : "", "parse-names" : false, "suffix" : "" }, { "dropping-particle" : "", "family" : "Verschuuren", "given" : "B", "non-dropping-particle" : "", "parse-names" : false, "suffix" : "" } ], "id" : "ITEM-1", "issue" : "October", "issued" : { "date-parts" : [ [ "2014" ] ] }, "number-of-pages" : "58", "title" : "The benefits of natural World Heritage: Identifying and assessing ecosystem services and benefits provided by the world\u2019s most iconic natural places.", "type" : "report" }, "uris" : [ "http://www.mendeley.com/documents/?uuid=1d238c7e-c238-4ab4-97b0-c57d664b1a39", "http://www.mendeley.com/documents/?uuid=89bdacf1-b59b-4eb5-90ad-811a9a66802f" ] } ], "mendeley" : { "formattedCitation" : "(Osipova et al., 2014a)", "plainTextFormattedCitation" : "(Osipova et al., 2014a)", "previouslyFormattedCitation" : "(Osipova et al., 2014a)" }, "properties" : {  }, "schema" : "https://github.com/citation-style-language/schema/raw/master/csl-citation.json" }</w:instrText>
      </w:r>
      <w:r w:rsidRPr="00946649">
        <w:rPr>
          <w:rFonts w:eastAsia="Cambria" w:cstheme="minorHAnsi"/>
          <w:lang w:val="en-US"/>
        </w:rPr>
        <w:fldChar w:fldCharType="separate"/>
      </w:r>
      <w:r w:rsidRPr="006A4835">
        <w:rPr>
          <w:rFonts w:eastAsia="Cambria" w:cstheme="minorHAnsi"/>
          <w:lang w:val="en-US"/>
        </w:rPr>
        <w:t xml:space="preserve">(Osipova </w:t>
      </w:r>
      <w:r w:rsidR="00301BD0" w:rsidRPr="00301BD0">
        <w:rPr>
          <w:rFonts w:eastAsia="Cambria" w:cstheme="minorHAnsi"/>
          <w:i/>
          <w:lang w:val="en-US"/>
        </w:rPr>
        <w:t>et al.</w:t>
      </w:r>
      <w:r w:rsidRPr="006A4835">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Currently, 23.5% of these protected natural sites are located in Europe and Central Asia, with an unequal distribution among subregions (see </w:t>
      </w:r>
      <w:r w:rsidRPr="00946649">
        <w:rPr>
          <w:rFonts w:eastAsia="Cambria" w:cstheme="minorHAnsi"/>
          <w:b/>
          <w:lang w:val="en-US"/>
        </w:rPr>
        <w:t>Figure 2.64</w:t>
      </w:r>
      <w:r w:rsidRPr="00946649">
        <w:rPr>
          <w:rFonts w:eastAsia="Cambria" w:cstheme="minorHAnsi"/>
          <w:lang w:val="en-US"/>
        </w:rPr>
        <w:t xml:space="preserve">). Tangible heritage linked to cultural landscapes </w:t>
      </w:r>
      <w:r>
        <w:rPr>
          <w:rFonts w:eastAsia="Cambria" w:cstheme="minorHAnsi"/>
          <w:lang w:val="en-US"/>
        </w:rPr>
        <w:t xml:space="preserve">in Western, Central and Eastern Europe </w:t>
      </w:r>
      <w:r w:rsidRPr="00946649">
        <w:rPr>
          <w:rFonts w:eastAsia="Cambria" w:cstheme="minorHAnsi"/>
          <w:lang w:val="en-US"/>
        </w:rPr>
        <w:t xml:space="preserve">is also recognized in UNESCO’s “list of cultural landscap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Besio", "given" : "M", "non-dropping-particle" : "", "parse-names" : false, "suffix" : "" } ], "container-title" : "Cultural landscapes: the challenges of conservation.", "editor" : [ { "dropping-particle" : "", "family" : "UNESCO World Heritage Centre", "given" : "", "non-dropping-particle" : "", "parse-names" : false, "suffix" : "" } ], "id" : "ITEM-1", "issued" : { "date-parts" : [ [ "2003" ] ] }, "page" : "60-68", "publisher-place" : "Paris, France", "title" : "Conservation planning: the European case of rural landscapes", "type" : "chapter" }, "uris" : [ "http://www.mendeley.com/documents/?uuid=c4aff1e3-00e0-4aba-8377-3a928cfb43d4", "http://www.mendeley.com/documents/?uuid=7a2deee8-a1ed-415f-954e-fa4b1d4276ce" ] } ], "mendeley" : { "formattedCitation" : "(Besio, 2003)", "plainTextFormattedCitation" : "(Besio, 2003)", "previouslyFormattedCitation" : "(Besio, 200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sio, 2003)</w:t>
      </w:r>
      <w:r w:rsidRPr="00946649">
        <w:rPr>
          <w:rFonts w:eastAsia="Cambria" w:cstheme="minorHAnsi"/>
          <w:lang w:val="en-US"/>
        </w:rPr>
        <w:fldChar w:fldCharType="end"/>
      </w:r>
      <w:r w:rsidRPr="00946649">
        <w:rPr>
          <w:rFonts w:eastAsia="Cambria" w:cstheme="minorHAnsi"/>
          <w:lang w:val="en-US"/>
        </w:rPr>
        <w:t xml:space="preserve">. 51% of the landscapes in the UNESCO list (i.e. 49 landscapes) are situated in Europe and Central Asia, but again with uneven distribution among subregions (see </w:t>
      </w:r>
      <w:r w:rsidRPr="00946649">
        <w:rPr>
          <w:rFonts w:eastAsia="Cambria" w:cstheme="minorHAnsi"/>
          <w:b/>
          <w:lang w:val="en-US"/>
        </w:rPr>
        <w:t>Figure 2.65</w:t>
      </w:r>
      <w:r w:rsidRPr="00946649">
        <w:rPr>
          <w:rFonts w:eastAsia="Cambria" w:cstheme="minorHAnsi"/>
          <w:lang w:val="en-US"/>
        </w:rPr>
        <w:t xml:space="preserve">). </w:t>
      </w:r>
    </w:p>
    <w:p w14:paraId="51CF198B" w14:textId="6D289358" w:rsidR="009622A1" w:rsidRPr="00E43541" w:rsidRDefault="009622A1" w:rsidP="00E43541">
      <w:pPr>
        <w:rPr>
          <w:lang w:val="en-US"/>
        </w:rPr>
      </w:pPr>
      <w:r>
        <w:rPr>
          <w:lang w:eastAsia="en-GB"/>
        </w:rPr>
        <w:drawing>
          <wp:inline distT="0" distB="0" distL="0" distR="0" wp14:anchorId="48A997B2" wp14:editId="7F19F19B">
            <wp:extent cx="5759450" cy="324485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5759450" cy="3244850"/>
                    </a:xfrm>
                    <a:prstGeom prst="rect">
                      <a:avLst/>
                    </a:prstGeom>
                  </pic:spPr>
                </pic:pic>
              </a:graphicData>
            </a:graphic>
          </wp:inline>
        </w:drawing>
      </w:r>
    </w:p>
    <w:p w14:paraId="2B950973" w14:textId="4A5443B5" w:rsidR="001E43D4" w:rsidRPr="00946649" w:rsidRDefault="001E43D4" w:rsidP="001E43D4">
      <w:pPr>
        <w:rPr>
          <w:rFonts w:eastAsia="Cambria" w:cstheme="minorHAnsi"/>
          <w:lang w:val="en-US"/>
        </w:rPr>
      </w:pPr>
      <w:r w:rsidRPr="00946649">
        <w:rPr>
          <w:rFonts w:eastAsia="Cambria" w:cstheme="minorHAnsi"/>
          <w:lang w:val="en-US"/>
        </w:rPr>
        <w:t xml:space="preserve">Yet, tangible heritage linked to European cultural landscapes is increasingly threatened by land-use intensification and abandonmen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sepol.2016.12.001", "ISBN" : "0264-8377", "ISSN" : "02648377", "author" : [ { "dropping-particle" : "", "family" : "Tieskens", "given" : "Koen", "non-dropping-particle" : "", "parse-names" : false, "suffix" : "" }, { "dropping-particle" : "", "family" : "Schulp", "given" : "C. J. E.", "non-dropping-particle" : "", "parse-names" : false, "suffix" : "" }, { "dropping-particle" : "", "family" : "Levers", "given" : "Christian.", "non-dropping-particle" : "", "parse-names" : false, "suffix" : "" }, { "dropping-particle" : "", "family" : "Kuemmerle", "given" : "Tobias", "non-dropping-particle" : "", "parse-names" : false, "suffix" : "" }, { "dropping-particle" : "", "family" : "Lieskovsk\u00fd", "given" : "Juraj", "non-dropping-particle" : "", "parse-names" : false, "suffix" : "" }, { "dropping-particle" : "", "family" : "Plieninger", "given" : "Tobias", "non-dropping-particle" : "", "parse-names" : false, "suffix" : "" }, { "dropping-particle" : "", "family" : "Verburg", "given" : "Peter. H.", "non-dropping-particle" : "", "parse-names" : false, "suffix" : "" } ], "container-title" : "Land Use Policy", "id" : "ITEM-1", "issue" : "January", "issued" : { "date-parts" : [ [ "2017" ] ] }, "title" : "Characterizing European cultural landscapes: accounting for structure, management intensity and value of agricultural and forest landscapes", "type" : "article-journal" }, "uris" : [ "http://www.mendeley.com/documents/?uuid=e3b0d93e-ba23-4e20-9197-c023a2baa2a1", "http://www.mendeley.com/documents/?uuid=e38ee671-fc97-43bd-939b-a88872ce27da" ] } ], "mendeley" : { "formattedCitation" : "(Tieskens et al., 2017)", "plainTextFormattedCitation" : "(Tieskens et al., 2017)", "previouslyFormattedCitation" : "(Tieskens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Tieskens </w:t>
      </w:r>
      <w:r w:rsidR="00301BD0" w:rsidRPr="00301BD0">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that derive from cultural, political and economic drivers of change (see Chapter 4)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sepol.2016.04.040", "ISSN" : "02648377", "author" : [ { "dropping-particle" : "", "family" : "Plieninger", "given" : "Tobias", "non-dropping-particle" : "", "parse-names" : false, "suffix" : "" }, { "dropping-particle" : "", "family" : "Draux", "given" : "H\u00e9l\u00e8ne", "non-dropping-particle" : "", "parse-names" : false, "suffix" : "" }, { "dropping-particle" : "", "family" : "Fagerholm", "given" : "Nora", "non-dropping-particle" : "", "parse-names" : false, "suffix" : "" }, { "dropping-particle" : "", "family" : "Bieling", "given" : "Claudia", "non-dropping-particle" : "", "parse-names" : false, "suffix" : "" }, { "dropping-particle" : "", "family" : "B\u00fcrgi", "given" : "Matthias", "non-dropping-particle" : "", "parse-names" : false, "suffix" : "" }, { "dropping-particle" : "", "family" : "Kizos", "given" : "Thanasis", "non-dropping-particle" : "", "parse-names" : false, "suffix" : "" }, { "dropping-particle" : "", "family" : "Kuemmerle", "given" : "Tobias", "non-dropping-particle" : "", "parse-names" : false, "suffix" : "" }, { "dropping-particle" : "", "family" : "Primdahl", "given" : "J\u00f8rgen", "non-dropping-particle" : "", "parse-names" : false, "suffix" : "" }, { "dropping-particle" : "", "family" : "Verburg", "given" : "Peter H.", "non-dropping-particle" : "", "parse-names" : false, "suffix" : "" } ], "container-title" : "Land Use Policy", "id" : "ITEM-1", "issued" : { "date-parts" : [ [ "2016", "11" ] ] }, "page" : "204-214", "title" : "The driving forces of landscape change in Europe: A systematic review of the evidence", "type" : "article-journal", "volume" : "57" }, "uris" : [ "http://www.mendeley.com/documents/?uuid=c836222d-7c1d-4837-9b12-a6aa0cacb23e", "http://www.mendeley.com/documents/?uuid=c48d55ef-080e-41ec-8efe-ce84a55ff722" ] } ], "mendeley" : { "formattedCitation" : "(Plieninger et al., 2016)", "plainTextFormattedCitation" : "(Plieninger et al., 2016)", "previouslyFormattedCitation" : "(Plieninger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Plieninger </w:t>
      </w:r>
      <w:r w:rsidR="00301BD0" w:rsidRPr="00301BD0">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The decreasing trends of the cultural and local identity associated with these landscapes, as well as the emotional attachment of Western and Central European people to these landscapes, is also acknowledged by </w:t>
      </w:r>
      <w:r w:rsidRPr="00946649">
        <w:rPr>
          <w:rFonts w:eastAsia="Cambria"/>
          <w:lang w:val="en-US"/>
        </w:rPr>
        <w:t xml:space="preserve">indigenous and local knowledge </w:t>
      </w:r>
      <w:r w:rsidRPr="00946649">
        <w:rPr>
          <w:rFonts w:eastAsia="Cambria" w:cstheme="minorHAnsi"/>
          <w:lang w:val="en-US"/>
        </w:rPr>
        <w:t>holders (</w:t>
      </w:r>
      <w:r w:rsidR="009F3B65">
        <w:rPr>
          <w:lang w:val="en-US"/>
        </w:rPr>
        <w:t>supporting material</w:t>
      </w:r>
      <w:r w:rsidRPr="00F514C8">
        <w:rPr>
          <w:rFonts w:eastAsia="Cambria" w:cstheme="minorHAnsi"/>
          <w:lang w:val="en-US"/>
        </w:rPr>
        <w:t xml:space="preserve"> </w:t>
      </w:r>
      <w:hyperlink r:id="rId299" w:history="1">
        <w:r w:rsidRPr="005600B9">
          <w:rPr>
            <w:rStyle w:val="Hyperlink"/>
            <w:rFonts w:eastAsia="Cambria" w:cstheme="minorHAnsi"/>
            <w:lang w:val="en-US"/>
          </w:rPr>
          <w:t>Appendix 2.2</w:t>
        </w:r>
      </w:hyperlink>
      <w:r w:rsidRPr="00946649">
        <w:rPr>
          <w:rFonts w:eastAsia="Cambria" w:cstheme="minorHAnsi"/>
          <w:lang w:val="en-US"/>
        </w:rPr>
        <w:t xml:space="preserve">). </w:t>
      </w:r>
    </w:p>
    <w:p w14:paraId="448EB0C3" w14:textId="1771B784" w:rsidR="00E43541" w:rsidRPr="00E43541" w:rsidRDefault="00E43541" w:rsidP="00E43541">
      <w:pPr>
        <w:rPr>
          <w:lang w:val="en-US"/>
        </w:rPr>
      </w:pPr>
      <w:r>
        <w:rPr>
          <w:lang w:eastAsia="en-GB"/>
        </w:rPr>
        <w:lastRenderedPageBreak/>
        <w:drawing>
          <wp:inline distT="0" distB="0" distL="0" distR="0" wp14:anchorId="0099F22A" wp14:editId="6CD608BA">
            <wp:extent cx="5759450" cy="4304030"/>
            <wp:effectExtent l="0" t="0" r="0"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5759450" cy="4304030"/>
                    </a:xfrm>
                    <a:prstGeom prst="rect">
                      <a:avLst/>
                    </a:prstGeom>
                  </pic:spPr>
                </pic:pic>
              </a:graphicData>
            </a:graphic>
          </wp:inline>
        </w:drawing>
      </w:r>
    </w:p>
    <w:p w14:paraId="0822B15F" w14:textId="77777777" w:rsidR="001E43D4" w:rsidRPr="00946649" w:rsidRDefault="001E43D4" w:rsidP="001E43D4">
      <w:pPr>
        <w:rPr>
          <w:rFonts w:eastAsia="Cambria" w:cstheme="minorHAnsi"/>
          <w:lang w:val="en-US"/>
        </w:rPr>
      </w:pPr>
      <w:r w:rsidRPr="00946649">
        <w:rPr>
          <w:rFonts w:eastAsia="Cambria" w:cstheme="minorHAnsi"/>
          <w:lang w:val="en-US"/>
        </w:rPr>
        <w:t xml:space="preserve">The </w:t>
      </w:r>
      <w:r w:rsidRPr="00946649">
        <w:rPr>
          <w:rFonts w:eastAsia="Cambria" w:cstheme="minorHAnsi"/>
          <w:i/>
          <w:lang w:val="en-US"/>
        </w:rPr>
        <w:t>Convention for the Safeguarding of the Intangible Cultural Heritage</w:t>
      </w:r>
      <w:r w:rsidRPr="00946649">
        <w:rPr>
          <w:rFonts w:eastAsia="Cambria" w:cstheme="minorHAnsi"/>
          <w:lang w:val="en-US"/>
        </w:rPr>
        <w:t xml:space="preserve"> is the international agreement that aims to acknowledge and protect intangible heritage Out of 130 elements of intangible heritage from countries in Europe and Central Asia currently inscribed on the List of Intangible Cultural Heritag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UNESCO", "given" : "", "non-dropping-particle" : "", "parse-names" : false, "suffix" : "" } ], "id" : "ITEM-1", "issued" : { "date-parts" : [ [ "2003" ] ] }, "publisher" : "UNESCO", "publisher-place" : "Paris, France", "title" : "Convention for the Safeguarding of Intangible Cultural Heritage", "type" : "article" }, "uris" : [ "http://www.mendeley.com/documents/?uuid=2b02e304-99cd-443f-ade0-ac9441fbad80", "http://www.mendeley.com/documents/?uuid=85101c4f-eb01-4b5e-bc04-b309db0cfd93" ] } ], "mendeley" : { "formattedCitation" : "(UNESCO, 2003)", "plainTextFormattedCitation" : "(UNESCO, 2003)", "previouslyFormattedCitation" : "(UNESCO, 200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UNESCO, 2003)</w:t>
      </w:r>
      <w:r w:rsidRPr="00946649">
        <w:rPr>
          <w:rFonts w:eastAsia="Cambria" w:cstheme="minorHAnsi"/>
          <w:lang w:val="en-US"/>
        </w:rPr>
        <w:fldChar w:fldCharType="end"/>
      </w:r>
      <w:r w:rsidRPr="00946649">
        <w:rPr>
          <w:rFonts w:eastAsia="Cambria" w:cstheme="minorHAnsi"/>
          <w:lang w:val="en-US"/>
        </w:rPr>
        <w:t xml:space="preserve">, 53 are directly linked to nature. They are linked to both the direct use of animals (e.g. falconry, and horse-riding games) and plants, or draw on the natural environment as a source of inspiration for songs, poetry and handicrafts. </w:t>
      </w:r>
    </w:p>
    <w:p w14:paraId="35FB2FE0" w14:textId="01A3CE56" w:rsidR="001E43D4" w:rsidRPr="00946649" w:rsidRDefault="001E43D4" w:rsidP="001E43D4">
      <w:pPr>
        <w:rPr>
          <w:rFonts w:eastAsia="Cambria" w:cstheme="minorHAnsi"/>
          <w:lang w:val="en-US"/>
        </w:rPr>
      </w:pPr>
      <w:r w:rsidRPr="00946649">
        <w:rPr>
          <w:rFonts w:eastAsia="Cambria" w:cstheme="minorHAnsi"/>
          <w:lang w:val="en-US"/>
        </w:rPr>
        <w:t xml:space="preserve">Despite the value and protection of intangible and tangible heritage linked to nature, it continues to be threatened. In </w:t>
      </w:r>
      <w:r>
        <w:rPr>
          <w:rFonts w:eastAsia="Cambria" w:cstheme="minorHAnsi"/>
          <w:lang w:val="en-US"/>
        </w:rPr>
        <w:t xml:space="preserve">Western, Central and Eastern </w:t>
      </w:r>
      <w:r w:rsidRPr="00946649">
        <w:rPr>
          <w:rFonts w:eastAsia="Cambria" w:cstheme="minorHAnsi"/>
          <w:lang w:val="en-US"/>
        </w:rPr>
        <w:t>Europe</w:t>
      </w:r>
      <w:r>
        <w:rPr>
          <w:rFonts w:eastAsia="Cambria" w:cstheme="minorHAnsi"/>
          <w:lang w:val="en-US"/>
        </w:rPr>
        <w:t>,</w:t>
      </w:r>
      <w:r w:rsidRPr="00946649">
        <w:rPr>
          <w:rFonts w:eastAsia="Cambria" w:cstheme="minorHAnsi"/>
          <w:lang w:val="en-US"/>
        </w:rPr>
        <w:t xml:space="preserve"> 30% of natural World Heritage sites are of significant concern </w:t>
      </w:r>
      <w:r>
        <w:rPr>
          <w:rFonts w:eastAsia="Cambria" w:cstheme="minorHAnsi"/>
          <w:lang w:val="en-US"/>
        </w:rPr>
        <w:fldChar w:fldCharType="begin" w:fldLock="1"/>
      </w:r>
      <w:r>
        <w:rPr>
          <w:rFonts w:eastAsia="Cambria" w:cstheme="minorHAnsi"/>
          <w:lang w:val="en-US"/>
        </w:rPr>
        <w:instrText>ADDIN CSL_CITATION { "citationItems" : [ { "id" : "ITEM-1", "itemData" : { "DOI" : "978-2-8317-1694-7", "ISBN" : "9782831716947", "abstract" : "This study identifies and assesses the diversity of ecosystem services, and in turn the benefits that World Heritage sites can deliver to society and the economy through direct and indirect use or through inherent \u2018non-use\u2019 values. It also aims to increase awareness and understanding of the multiple services and benefits that ecosystems can provide as well as their contribution to the well-being of local, national and global communities.", "author" : [ { "dropping-particle" : "", "family" : "Osipova", "given" : "E", "non-dropping-particle" : "", "parse-names" : false, "suffix" : "" }, { "dropping-particle" : "", "family" : "Wilson", "given" : "L", "non-dropping-particle" : "", "parse-names" : false, "suffix" : "" }, { "dropping-particle" : "", "family" : "Blaney", "given" : "R", "non-dropping-particle" : "", "parse-names" : false, "suffix" : "" }, { "dropping-particle" : "", "family" : "Shi", "given" : "Y", "non-dropping-particle" : "", "parse-names" : false, "suffix" : "" }, { "dropping-particle" : "", "family" : "Fancourt", "given" : "M", "non-dropping-particle" : "", "parse-names" : false, "suffix" : "" }, { "dropping-particle" : "", "family" : "Strubel", "given" : "M", "non-dropping-particle" : "", "parse-names" : false, "suffix" : "" }, { "dropping-particle" : "", "family" : "Salvaterra", "given" : "T", "non-dropping-particle" : "", "parse-names" : false, "suffix" : "" }, { "dropping-particle" : "", "family" : "Brown", "given" : "C", "non-dropping-particle" : "", "parse-names" : false, "suffix" : "" }, { "dropping-particle" : "", "family" : "Verschuuren", "given" : "B", "non-dropping-particle" : "", "parse-names" : false, "suffix" : "" } ], "id" : "ITEM-1", "issue" : "October", "issued" : { "date-parts" : [ [ "2014" ] ] }, "page" : "58", "title" : "The benefits of natural World Heritage: Identifying and assessing ecosystem services and benefits provided by the world\u2019s most iconic natural places.", "type" : "article-journal" }, "uris" : [ "http://www.mendeley.com/documents/?uuid=c790e30d-6382-4ae6-b95e-ab826e5ad58a" ] } ], "mendeley" : { "formattedCitation" : "(Osipova et al., 2014b)", "plainTextFormattedCitation" : "(Osipova et al., 2014b)", "previouslyFormattedCitation" : "(Osipova et al., 2014b)" }, "properties" : {  }, "schema" : "https://github.com/citation-style-language/schema/raw/master/csl-citation.json" }</w:instrText>
      </w:r>
      <w:r>
        <w:rPr>
          <w:rFonts w:eastAsia="Cambria" w:cstheme="minorHAnsi"/>
          <w:lang w:val="en-US"/>
        </w:rPr>
        <w:fldChar w:fldCharType="separate"/>
      </w:r>
      <w:r w:rsidRPr="006A4835">
        <w:rPr>
          <w:rFonts w:eastAsia="Cambria" w:cstheme="minorHAnsi"/>
          <w:lang w:val="en-US"/>
        </w:rPr>
        <w:t xml:space="preserve">(Osipova </w:t>
      </w:r>
      <w:r w:rsidR="00301BD0" w:rsidRPr="00301BD0">
        <w:rPr>
          <w:rFonts w:eastAsia="Cambria" w:cstheme="minorHAnsi"/>
          <w:i/>
          <w:lang w:val="en-US"/>
        </w:rPr>
        <w:t>et al.</w:t>
      </w:r>
      <w:r w:rsidRPr="006A4835">
        <w:rPr>
          <w:rFonts w:eastAsia="Cambria" w:cstheme="minorHAnsi"/>
          <w:lang w:val="en-US"/>
        </w:rPr>
        <w:t>, 2014)</w:t>
      </w:r>
      <w:r>
        <w:rPr>
          <w:rFonts w:eastAsia="Cambria" w:cstheme="minorHAnsi"/>
          <w:lang w:val="en-US"/>
        </w:rPr>
        <w:fldChar w:fldCharType="end"/>
      </w:r>
      <w:r w:rsidRPr="00946649">
        <w:rPr>
          <w:rFonts w:eastAsia="Cambria" w:cstheme="minorHAnsi"/>
          <w:lang w:val="en-US"/>
        </w:rPr>
        <w:t xml:space="preserve"> and five protected sacred natural sites in Europe and Central Asia are threatened (one in Central Europe, one in Eastern Europe, two in Western Europe and one in Central Asia). </w:t>
      </w:r>
    </w:p>
    <w:p w14:paraId="00687E38" w14:textId="77777777" w:rsidR="001E43D4" w:rsidRPr="00946649" w:rsidRDefault="001E43D4" w:rsidP="001E43D4">
      <w:pPr>
        <w:tabs>
          <w:tab w:val="center" w:pos="4536"/>
        </w:tabs>
        <w:spacing w:before="100" w:after="100"/>
        <w:rPr>
          <w:lang w:val="en-US"/>
        </w:rPr>
      </w:pPr>
    </w:p>
    <w:p w14:paraId="43BED5A7" w14:textId="71E731D7" w:rsidR="001E43D4" w:rsidRPr="00946649" w:rsidRDefault="001E43D4" w:rsidP="00147745">
      <w:pPr>
        <w:pStyle w:val="Heading3"/>
      </w:pPr>
      <w:bookmarkStart w:id="866" w:name="_Ref478835230"/>
      <w:bookmarkStart w:id="867" w:name="_Ref478835314"/>
      <w:bookmarkStart w:id="868" w:name="_Ref478836487"/>
      <w:bookmarkStart w:id="869" w:name="_Ref478838285"/>
      <w:bookmarkStart w:id="870" w:name="_Toc478849251"/>
      <w:bookmarkStart w:id="871" w:name="_Toc502822518"/>
      <w:bookmarkStart w:id="872" w:name="_Toc504380615"/>
      <w:bookmarkStart w:id="873" w:name="_Toc519504491"/>
      <w:r w:rsidRPr="00946649">
        <w:t>Environmental equity</w:t>
      </w:r>
      <w:bookmarkEnd w:id="866"/>
      <w:bookmarkEnd w:id="867"/>
      <w:bookmarkEnd w:id="868"/>
      <w:bookmarkEnd w:id="869"/>
      <w:bookmarkEnd w:id="870"/>
      <w:r w:rsidRPr="00946649">
        <w:t xml:space="preserve"> and justice</w:t>
      </w:r>
      <w:bookmarkEnd w:id="871"/>
      <w:bookmarkEnd w:id="872"/>
      <w:bookmarkEnd w:id="873"/>
    </w:p>
    <w:p w14:paraId="0B174110" w14:textId="354BF278" w:rsidR="001E43D4" w:rsidRPr="00946649" w:rsidRDefault="001E43D4" w:rsidP="001F0516">
      <w:pPr>
        <w:pStyle w:val="Heading4"/>
      </w:pPr>
      <w:bookmarkStart w:id="874" w:name="_Toc519504492"/>
      <w:r w:rsidRPr="00946649">
        <w:t>Framing equity and justice</w:t>
      </w:r>
      <w:bookmarkEnd w:id="874"/>
      <w:r w:rsidRPr="00946649">
        <w:t xml:space="preserve"> </w:t>
      </w:r>
    </w:p>
    <w:p w14:paraId="1627B910" w14:textId="2A5B3DA5" w:rsidR="001E43D4" w:rsidRPr="00946649" w:rsidRDefault="001E43D4" w:rsidP="001E43D4">
      <w:pPr>
        <w:rPr>
          <w:rFonts w:cstheme="minorHAnsi"/>
          <w:lang w:val="en-US"/>
        </w:rPr>
      </w:pPr>
      <w:r w:rsidRPr="00946649">
        <w:rPr>
          <w:rFonts w:eastAsia="Cambria" w:cstheme="minorHAnsi"/>
          <w:lang w:val="en-US"/>
        </w:rPr>
        <w:t xml:space="preserve">Aspects of equity and justice associated with nature’s contributions to people relate to questions of who benefits from them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7/S0376892911000506", "ISBN" : "0376-8929", "ISSN" : "0376-8929", "abstract" : "The concept of ecosystem services (ES), the benefits humans derive from ecosystems, is increasingly applied to environmental conservation, human wellbeing and poverty alleviation, and to inform the development of interventions. Payments for ecosystem services (PES) implicitly recognize the unequal distribution of the costs and benefits of maintaining ES, through monetary compensation from 'winners' to 'losers'. Some research into PES has examined how such schemes affect poverty, while other literature addresses trade-offs between different ES. However, much evolving ES literature adopts an aggregated perspective of humans and their well-being, which can disregard critical issues for poverty alleviation. This paper identifies four issues with examples from coastal ES in developing countries. First, different groups derive well-being benefits from different ES, creating winners and losers as ES, change. Second, dynamic mechanisms of access determine who can benefit. Third, individuals' contexts and needs determine how ES contribute to well-being. Fourth, aggregated analyses may neglect crucial poverty alleviation mechanisms such as cash-based livelihoods. To inform the development of ES interventions that contribute to poverty alleviation, disaggregated analysis is needed that focuses on who derives which benefits from ecosystems, and how such benefits contribute to the well-being of the poor. These issues present challenges in data availability and selection of how and at which scales to disaggregate. Disaggregation can be applied spatially, but should also include social groupings, such as gender, age and ethnicity, and is most important where inequality is greatest. Existing tools, such as stakeholder analysis and equity weights, can improve the relevance of ES research to poverty alleviation.", "author" : [ { "dropping-particle" : "", "family" : "Daw", "given" : "Tim", "non-dropping-particle" : "", "parse-names" : false, "suffix" : "" }, { "dropping-particle" : "", "family" : "Brown", "given" : "Katrina", "non-dropping-particle" : "", "parse-names" : false, "suffix" : "" }, { "dropping-particle" : "", "family" : "Rosendo", "given" : "Sergio", "non-dropping-particle" : "", "parse-names" : false, "suffix" : "" }, { "dropping-particle" : "", "family" : "Pomeroy", "given" : "Robert", "non-dropping-particle" : "", "parse-names" : false, "suffix" : "" } ], "container-title" : "Environmental Conservation", "id" : "ITEM-1", "issue" : "04", "issued" : { "date-parts" : [ [ "2011" ] ] }, "page" : "370-379", "title" : "Applying the ecosystem services concept to poverty alleviation: the need to disaggregate human well-being", "type" : "article", "volume" : "38" }, "uris" : [ "http://www.mendeley.com/documents/?uuid=4214a3ad-501b-43b6-8fbe-f753661de4f2", "http://www.mendeley.com/documents/?uuid=7f752482-9096-4203-85fc-04036823d53a" ] }, { "id" : "ITEM-2", "itemData" : { "DOI" : "http://dx.doi.org/10.1016/j.envsci.2012.10.006", "ISSN" : "1462-9011", "abstract" : "Concern over social equity dominates current debates about payments for ecosystem services and reduced deforestation and forest degradation (REDD+). Yet, despite the apprehension that these initiatives may undermine equity, the term is generally left undefined. This paper presents a systematic framework for the analysis of equity that can be used to examine how local equity is affected as the global value of ecosystem services changes. Our framework identifies three dimensions that form the content (the what) of equity. The first, distributive equity, addresses the distribution of benefits and costs. The second, procedural equity, refers to decision-making. These are linked by the third dimension, contextual equity, which incorporates the pre-existing conditions that limit or facilitate people's access to decision-making procedures, resources and, thereby, benefits. The framework then asks how these dimensions are shaped by the scale and target group of concern (who), the framing of goals with respect to equity (why), and, crucially, how the decisions about the content, target and aims of equity are taken. By spurring debate around the fundamental ethical values at stake, this framework can guide analysts, policymakers and planners towards more open and inclusive processes for defining equity, along with affirmative efforts to engage marginalised people.", "author" : [ { "dropping-particle" : "", "family" : "McDermott", "given" : "Melanie", "non-dropping-particle" : "", "parse-names" : false, "suffix" : "" }, { "dropping-particle" : "", "family" : "Mahanty", "given" : "Sango", "non-dropping-particle" : "", "parse-names" : false, "suffix" : "" }, { "dropping-particle" : "", "family" : "Schreckenberg", "given" : "Kate", "non-dropping-particle" : "", "parse-names" : false, "suffix" : "" } ], "container-title" : "Environmental Science &amp; Policy", "id" : "ITEM-2", "issued" : { "date-parts" : [ [ "2013", "11" ] ] }, "page" : "416-427", "title" : "Examining equity: A multidimensional framework for assessing equity in payments for ecosystem services", "type" : "article-journal", "volume" : "33" }, "uris" : [ "http://www.mendeley.com/documents/?uuid=6269f66b-8bdc-4227-bea0-189089f0163a", "http://www.mendeley.com/documents/?uuid=d2252224-d876-4844-9a33-2a730372d9f7" ] } ], "mendeley" : { "formattedCitation" : "(T. Daw, Brown, Rosendo, &amp; Pomeroy, 2011; McDermott, Mahanty, &amp; Schreckenberg, 2013)", "plainTextFormattedCitation" : "(T. Daw, Brown, Rosendo, &amp; Pomeroy, 2011; McDermott, Mahanty, &amp; Schreckenberg, 2013)", "previouslyFormattedCitation" : "(T. Daw, Brown, Rosendo, &amp; Pomeroy, 2011; McDermott, Mahanty, &amp; Schreckenberg,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Daw</w:t>
      </w:r>
      <w:r>
        <w:rPr>
          <w:rFonts w:cstheme="minorHAnsi"/>
          <w:lang w:val="en-US"/>
        </w:rPr>
        <w:t xml:space="preserve"> </w:t>
      </w:r>
      <w:r w:rsidR="00301BD0" w:rsidRPr="00301BD0">
        <w:rPr>
          <w:rFonts w:cstheme="minorHAnsi"/>
          <w:i/>
          <w:lang w:val="en-US"/>
        </w:rPr>
        <w:t>et al.</w:t>
      </w:r>
      <w:r w:rsidRPr="00946649">
        <w:rPr>
          <w:rFonts w:eastAsia="Cambria" w:cstheme="minorHAnsi"/>
          <w:lang w:val="en-US"/>
        </w:rPr>
        <w:t>, 2011; McDermott</w:t>
      </w:r>
      <w:r>
        <w:rPr>
          <w:rFonts w:cstheme="minorHAnsi"/>
          <w:lang w:val="en-US"/>
        </w:rPr>
        <w:t xml:space="preserve"> </w:t>
      </w:r>
      <w:r w:rsidR="00301BD0" w:rsidRPr="00301BD0">
        <w:rPr>
          <w:rFonts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who bears the costs of a change in the provision of </w:t>
      </w:r>
      <w:r w:rsidRPr="00946649">
        <w:rPr>
          <w:lang w:val="en-US"/>
        </w:rPr>
        <w:t xml:space="preserve">these contributions </w:t>
      </w:r>
      <w:r w:rsidRPr="00946649">
        <w:rPr>
          <w:rFonts w:eastAsia="Cambria" w:cstheme="minorHAnsi"/>
          <w:lang w:val="en-US"/>
        </w:rPr>
        <w:t xml:space="preserve">due to trade-off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461-0248", "abstract" : "Ecosystem management that attempts to maximize the production of one ecosystem service often results in substantial declines in the provision of other ecosystem services. For this reason, recent studies have called for increased attention to development of a theoretical understanding behind the relationships among ecosystem services. Here, we review the literature on ecosystem services and propose a typology of relationships between ecosystem services based on the role of drivers and the interactions between services. We use this typology to develop three propositions to help drive ecological science towards a better understanding of the relationships among multiple ecosystem services. Research which aims to understand the relationships among multiple ecosystem services and the mechanisms behind these relationships will improve our ability to sustainably manage landscapes to provide multiple ecosystem services.", "author" : [ { "dropping-particle" : "", "family" : "Bennett", "given" : "Elena M", "non-dropping-particle" : "", "parse-names" : false, "suffix" : "" }, { "dropping-particle" : "", "family" : "Peterson", "given" : "Garry D", "non-dropping-particle" : "", "parse-names" : false, "suffix" : "" }, { "dropping-particle" : "", "family" : "Gordon", "given" : "Line J", "non-dropping-particle" : "", "parse-names" : false, "suffix" : "" } ], "container-title" : "Ecology letters", "id" : "ITEM-1", "issue" : "12", "issued" : { "date-parts" : [ [ "2009", "12" ] ] }, "page" : "1394-404", "title" : "Understanding relationships among multiple ecosystem services.", "type" : "article-journal", "volume" : "12" }, "uris" : [ "http://www.mendeley.com/documents/?uuid=647eabce-d12f-42c1-a2b6-fef0709ab0c4", "http://www.mendeley.com/documents/?uuid=c00c8ce0-a72a-4d65-b171-43c6b16f2f5d" ] }, { "id" : "ITEM-2", "itemData" : { "ISSN" : "09593780", "abstract" : "Ecosystem services can provide a wide range of benefits for human well-being, including provisioning, regulating and cultural services and benefitting both private and public interests in different sectors of society. Biophysical, economic and social factors all make it unlikely that multiple needs will be met simultaneously without deliberate efforts, yet while there is still much interest in developing win-win outcomes there is little understanding of what is required for them to be achieved. We analysed outcomes in a wide range of case studies where ecosystem services had been used for human well-being. Using systematic mapping of the literature from 2000 to 2013, we identified 1324 potentially relevant reports, 92 of which were selected for the review, creating a database of 231 actual or potential recorded trade-offs and synergies. The analysis of these case studies highlighted significant gaps in the literature, including: a limited geographic distribution of case studies, a focus on provisioning as opposed to non-provisioning services and a lack of studies exploring the link between ecosystem service trade-offs or synergies and the ultimate impact on human well-being. Trade-offs are recorded almost three times as often as synergies and the analysis indicates that there are three significant indicators that a trade-off will occur: at least one of the stakeholders having a private interest in the natural resources available, the involvement of provisioning ecosystem services and at least one of the stakeholders acting at the local scale. There is not, however, a generalisable context for a win-win, indicating that these trade-off indicators, although highlighting where a trade-off may occur do not indicate that it is inevitable. Taking account of why trade-offs occur (e.g. from failures in management or a lack of accounting for all stakeholders) is more likely to create win-win situations than planning for a win-win from the outset. Consequently, taking a trade-offs as opposed to a win-win approach, by having an awareness of and accounting for factors that predict a trade-off (private interest, provisioning versus other ES, local stakeholder) and the reasons why trade-offs are often the outcome, it may be possible to create the synergies we seek to achieve.", "author" : [ { "dropping-particle" : "", "family" : "Howe", "given" : "Caroline", "non-dropping-particle" : "", "parse-names" : false, "suffix" : "" }, { "dropping-particle" : "", "family" : "Suich", "given" : "Helen", "non-dropping-particle" : "", "parse-names" : false, "suffix" : "" }, { "dropping-particle" : "", "family" : "Vira", "given" : "Bhaskar", "non-dropping-particle" : "", "parse-names" : false, "suffix" : "" }, { "dropping-particle" : "", "family" : "Mace", "given" : "Georgina M.", "non-dropping-particle" : "", "parse-names" : false, "suffix" : "" } ], "container-title" : "Global Environmental Change", "id" : "ITEM-2", "issued" : { "date-parts" : [ [ "2014", "9" ] ] }, "page" : "263-275", "title" : "Creating win-wins from trade-offs? Ecosystem services for human well-being: A meta-analysis of ecosystem service trade-offs and synergies in the real world", "type" : "article-journal", "volume" : "28" }, "uris" : [ "http://www.mendeley.com/documents/?uuid=86c6b737-29bc-4ff2-ada4-adc1d81acafc", "http://www.mendeley.com/documents/?uuid=519e7376-b8b2-4734-bb4d-ec9415b81914" ] } ], "mendeley" : { "formattedCitation" : "(Bennett, Peterson, &amp; Gordon, 2009; Howe, Suich, Vira, &amp; Mace, 2014)", "plainTextFormattedCitation" : "(Bennett, Peterson, &amp; Gordon, 2009; Howe, Suich, Vira, &amp; Mace, 2014)", "previouslyFormattedCitation" : "(Bennett, Peterson, &amp; Gordon, 2009; Howe, Suich, Vira, &amp; Mace,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nnett</w:t>
      </w:r>
      <w:r>
        <w:rPr>
          <w:rFonts w:cstheme="minorHAnsi"/>
          <w:lang w:val="en-US"/>
        </w:rPr>
        <w:t xml:space="preserve"> </w:t>
      </w:r>
      <w:r w:rsidR="00301BD0" w:rsidRPr="00301BD0">
        <w:rPr>
          <w:rFonts w:cstheme="minorHAnsi"/>
          <w:i/>
          <w:lang w:val="en-US"/>
        </w:rPr>
        <w:t>et al.</w:t>
      </w:r>
      <w:r w:rsidRPr="00946649">
        <w:rPr>
          <w:rFonts w:eastAsia="Cambria" w:cstheme="minorHAnsi"/>
          <w:lang w:val="en-US"/>
        </w:rPr>
        <w:t>, 2009; Howe</w:t>
      </w:r>
      <w:r>
        <w:rPr>
          <w:rFonts w:cstheme="minorHAnsi"/>
          <w:lang w:val="en-US"/>
        </w:rPr>
        <w:t xml:space="preserve"> </w:t>
      </w:r>
      <w:r w:rsidR="00301BD0" w:rsidRPr="00301BD0">
        <w:rPr>
          <w:rFonts w:cstheme="minorHAnsi"/>
          <w:i/>
          <w:lang w:val="en-US"/>
        </w:rPr>
        <w:t>et al.</w:t>
      </w:r>
      <w:r w:rsidRPr="00946649">
        <w:rPr>
          <w:rFonts w:eastAsia="Cambria" w:cstheme="minorHAnsi"/>
          <w:lang w:val="en-US"/>
        </w:rPr>
        <w:t>, 2014)</w:t>
      </w:r>
      <w:r w:rsidRPr="00946649">
        <w:rPr>
          <w:rFonts w:eastAsia="Cambria" w:cstheme="minorHAnsi"/>
          <w:lang w:val="en-US"/>
        </w:rPr>
        <w:fldChar w:fldCharType="end"/>
      </w:r>
      <w:r w:rsidRPr="00946649">
        <w:rPr>
          <w:rFonts w:eastAsia="Cambria" w:cstheme="minorHAnsi"/>
          <w:lang w:val="en-US"/>
        </w:rPr>
        <w:t xml:space="preserve">, who decides how societies influence the provision of </w:t>
      </w:r>
      <w:r w:rsidRPr="00946649">
        <w:rPr>
          <w:lang w:val="en-US"/>
        </w:rPr>
        <w:t xml:space="preserve">the contribut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cosust.2016.02.003", "ISSN" : "18773435", "author" : [ { "dropping-particle" : "", "family" : "Berb\u00e9s-Bl\u00e1zquez", "given" : "Marta", "non-dropping-particle" : "", "parse-names" : false, "suffix" : "" }, { "dropping-particle" : "", "family" : "Gonz\u00e1lez", "given" : "Jos\u00e9 A", "non-dropping-particle" : "", "parse-names" : false, "suffix" : "" }, { "dropping-particle" : "", "family" : "Pascual", "given" : "Unai", "non-dropping-particle" : "", "parse-names" : false, "suffix" : "" } ], "container-title" : "Current Opinion in Environmental Sustainability", "id" : "ITEM-1", "issued" : { "date-parts" : [ [ "2016" ] ] }, "page" : "134-143", "title" : "Towards an ecosystem services approach that addresses social power relations", "type" : "article-journal", "volume" : "19" }, "uris" : [ "http://www.mendeley.com/documents/?uuid=5b18f6fb-9c5a-4531-822d-25da35842da2", "http://www.mendeley.com/documents/?uuid=c9d1f98e-687a-467d-9156-125d35d3e66c" ] } ], "mendeley" : { "formattedCitation" : "(Berb\u00e9s-Bl\u00e1zquez, Gonz\u00e1lez, &amp; Pascual, 2016)", "plainTextFormattedCitation" : "(Berb\u00e9s-Bl\u00e1zquez, Gonz\u00e1lez, &amp; Pascual, 2016)", "previouslyFormattedCitation" : "(Berb\u00e9s-Bl\u00e1zquez, Gonz\u00e1lez, &amp; Pascu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rbés-Blázquez</w:t>
      </w:r>
      <w:r>
        <w:rPr>
          <w:rFonts w:cstheme="minorHAnsi"/>
          <w:lang w:val="en-US"/>
        </w:rPr>
        <w:t xml:space="preserve"> </w:t>
      </w:r>
      <w:r w:rsidR="00301BD0" w:rsidRPr="00301BD0">
        <w:rPr>
          <w:rFonts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who is recognized in these decisio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biocon.2017.05.014", "ISSN" : "00063207", "abstract" : "Aichi Target 11 (AT11), adopted by 193 Parties to the Convention on Biological Diversity (CBD) in 2010, states that protected areas (PAs) must be equitably managed by 2020. However, significant challenges remain in terms of actual implementation of equitable management in PAs. These challenges include, among others, the lack of a standardized approach to assess and monitor social equity and the difficulty of reducing social equity to a series of metrics. This perspective addresses these challenges and it proposes a minimum set of ten indicators for assessing and monitoring the three dimensions of social equity in protected areas: recognition, procedure and distribution. The indicators target information on social equity regarding cultural identity, statutory and customary rights, knowledge diversity; free, prior and informed consent mechanisms, full participation and transparency in decision-making, access to justice, accountability over decisions, distribution of conservation burdens, and sharing of conservation benefits. The proposed indicator system is a first step in advancing an approach to facilitate our understanding of how the different dimensions of social equity are denied or recognized in PAs globally. The proposed system would be used by practitioners to mainstream social equity indicators in PAs assessments at the site level and to report to the CBD on the \u2018equitably managed\u2019 element of AT11.", "author" : [ { "dropping-particle" : "", "family" : "Zafra-Calvo", "given" : "N.", "non-dropping-particle" : "", "parse-names" : false, "suffix" : "" }, { "dropping-particle" : "", "family" : "Pascual", "given" : "U.", "non-dropping-particle" : "", "parse-names" : false, "suffix" : "" }, { "dropping-particle" : "", "family" : "Brockington", "given" : "D.", "non-dropping-particle" : "", "parse-names" : false, "suffix" : "" }, { "dropping-particle" : "", "family" : "Coolsaet", "given" : "B.", "non-dropping-particle" : "", "parse-names" : false, "suffix" : "" }, { "dropping-particle" : "", "family" : "Cortes-Vazquez", "given" : "J. A.", "non-dropping-particle" : "", "parse-names" : false, "suffix" : "" }, { "dropping-particle" : "", "family" : "Gross-Camp", "given" : "N.", "non-dropping-particle" : "", "parse-names" : false, "suffix" : "" }, { "dropping-particle" : "", "family" : "Palomo", "given" : "I.", "non-dropping-particle" : "", "parse-names" : false, "suffix" : "" }, { "dropping-particle" : "", "family" : "Burgess", "given" : "N. D.", "non-dropping-particle" : "", "parse-names" : false, "suffix" : "" } ], "container-title" : "Biological Conservation", "id" : "ITEM-1", "issue" : "May", "issued" : { "date-parts" : [ [ "2017" ] ] }, "page" : "134-141", "publisher" : "Elsevier", "title" : "Towards an indicator system to assess equitable management in protected areas", "type" : "article-journal", "volume" : "211" }, "uris" : [ "http://www.mendeley.com/documents/?uuid=754a7ca3-487e-4211-8931-a6248092a927", "http://www.mendeley.com/documents/?uuid=19b1d830-bf11-433a-a33e-ac5c3b88c34a" ] }, { "id" : "ITEM-2", "itemData" : { "DOI" : "10.1016/j.biocon.2016.03.021", "ISBN" : "9788578110796", "ISSN" : "00063207", "abstract" : "In light of the Aichi target to manage protected areas equitably by 2020, we ask how the conservation sector should be incorporating concerns for social justice. We focus in particular on 'recognition', because it is the least well understood aspect of environmental justice, and yet highly relevant to conservation because of its concern with respect for local knowledge and cultures. In order to explore the meaning of recognition in the conservation context, we take four main steps. First, we identify four components of recognition to serve as our analytical framework: subjects of justice, the harms that constitute injustice, the mechanisms that produce injustices, and the responses to alleviate these. Secondly, we apply this framework to explore four traditions of thinking about recognition: Hegelian intersubjectivity, critical theory, southern decolonial theory, and the capabilities approach. Thirdly, we provide three case studies of conservation conflicts highlighting how different theoretical perspectives are illustrated in the claims and practices of real world conservation struggles. Fourthly, we finish the paper by drawing out some key differences between traditions of thinking, but also important areas of convergence. The convergences provide a basis for concluding that conservation should look beyond a distributive model of justice to incorporate concerns for social recognition, including careful attention to ways to pursue equality of status for local conservation stakeholders. This will require reflection on working practices and looking at forms of intercultural engagement that, for example, respect alternative ways of relating to nature and biodiversity.", "author" : [ { "dropping-particle" : "", "family" : "Martin", "given" : "Adrian", "non-dropping-particle" : "", "parse-names" : false, "suffix" : "" }, { "dropping-particle" : "", "family" : "Coolsaet", "given" : "Brendan", "non-dropping-particle" : "", "parse-names" : false, "suffix" : "" }, { "dropping-particle" : "", "family" : "Corbera", "given" : "Esteve", "non-dropping-particle" : "", "parse-names" : false, "suffix" : "" }, { "dropping-particle" : "", "family" : "Dawson", "given" : "Neil M.", "non-dropping-particle" : "", "parse-names" : false, "suffix" : "" }, { "dropping-particle" : "", "family" : "Fraser", "given" : "James A.", "non-dropping-particle" : "", "parse-names" : false, "suffix" : "" }, { "dropping-particle" : "", "family" : "Lehman", "given" : "Ina", "non-dropping-particle" : "", "parse-names" : false, "suffix" : "" }, { "dropping-particle" : "", "family" : "Rodriguez", "given" : "Ioki\u00f1e", "non-dropping-particle" : "", "parse-names" : false, "suffix" : "" } ], "container-title" : "Biological Conservation", "id" : "ITEM-2", "issued" : { "date-parts" : [ [ "2016" ] ] }, "page" : "254-261", "publisher" : "Elsevier Ltd", "title" : "Justice and conservation: The need to incorporate recognition", "type" : "article-journal", "volume" : "197" }, "uris" : [ "http://www.mendeley.com/documents/?uuid=06206e14-5111-4c48-a340-d1d7e8545b26", "http://www.mendeley.com/documents/?uuid=9c1e804b-20af-4338-bcb7-cf211411d47e" ] } ], "mendeley" : { "formattedCitation" : "(Martin et al., 2016; Zafra-Calvo et al., 2017)", "plainTextFormattedCitation" : "(Martin et al., 2016; Zafra-Calvo et al., 2017)", "previouslyFormattedCitation" : "(Martin et al., 2016; Zafra-Calvo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rtin </w:t>
      </w:r>
      <w:r w:rsidR="00301BD0" w:rsidRPr="00301BD0">
        <w:rPr>
          <w:rFonts w:eastAsia="Cambria" w:cstheme="minorHAnsi"/>
          <w:i/>
          <w:lang w:val="en-US"/>
        </w:rPr>
        <w:t>et al.</w:t>
      </w:r>
      <w:r w:rsidRPr="00946649">
        <w:rPr>
          <w:rFonts w:eastAsia="Cambria" w:cstheme="minorHAnsi"/>
          <w:lang w:val="en-US"/>
        </w:rPr>
        <w:t xml:space="preserve">, 2016; Zafra-Calvo </w:t>
      </w:r>
      <w:r w:rsidR="00301BD0" w:rsidRPr="00301BD0">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and whose needs are fulfilled by </w:t>
      </w:r>
      <w:r w:rsidRPr="00946649">
        <w:rPr>
          <w:lang w:val="en-US"/>
        </w:rPr>
        <w:t xml:space="preserve">nature’s contributions to peopl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econ.2013.06.008", "ISBN" : "0921-8009", "ISSN" : "09218009", "PMID" : "19843122", "abstract" : "A major strength of the ecosystem services (ESS) concept is that it allows a succinct description of how human well-being depends on nature, showing that the neglect of such dependencies has negative consequences on human well-being and the economy. As ESS refer to human needs and interests, values are to be considered when dealing with the concept in practice. As a result we argue that in using the concept there is a need to be clear about what different dimensions of value are involved, and be aware of ethical issues that might be associated with the concept. A systematic analysis of the ethical implications associated to the ESS concept is still lacking. We address this deficiency by scrutinising value dimensions associated with the concept, and use this to explore the associated ethical implications. We then highlight how improved transparency in the use of the ESS concept can contribute to using its strengths without succumbing to possible drawbacks arising from ethical problems. These problems concern the dangers that some uses of the concept have in obscuring certain types of value, and in masking unevenness in the distribution of costs and benefits that can arise in the management of ESS. \u00a9 2013 Elsevier B.V.", "author" : [ { "dropping-particle" : "", "family" : "Jax", "given" : "Kurt", "non-dropping-particle" : "", "parse-names" : false, "suffix" : "" }, { "dropping-particle" : "", "family" : "Barton", "given" : "David N.", "non-dropping-particle" : "", "parse-names" : false, "suffix" : "" }, { "dropping-particle" : "", "family" : "Chan", "given" : "Kai M.A.", "non-dropping-particle" : "", "parse-names" : false, "suffix" : "" }, { "dropping-particle" : "", "family" : "Groot", "given" : "Rudolf", "non-dropping-particle" : "de", "parse-names" : false, "suffix" : "" }, { "dropping-particle" : "", "family" : "Doyle", "given" : "Ulrike", "non-dropping-particle" : "", "parse-names" : false, "suffix" : "" }, { "dropping-particle" : "", "family" : "Eser", "given" : "Uta", "non-dropping-particle" : "", "parse-names" : false, "suffix" : "" }, { "dropping-particle" : "", "family" : "G\u00f6rg", "given" : "Christoph", "non-dropping-particle" : "", "parse-names" : false, "suffix" : "" }, { "dropping-particle" : "", "family" : "G\u00f3mez-Baggethun", "given" : "Erik", "non-dropping-particle" : "", "parse-names" : false, "suffix" : "" }, { "dropping-particle" : "", "family" : "Griewald", "given" : "Yuliana", "non-dropping-particle" : "", "parse-names" : false, "suffix" : "" }, { "dropping-particle" : "", "family" : "Haber", "given" : "Wolfgang", "non-dropping-particle" : "", "parse-names" : false, "suffix" : "" }, { "dropping-particle" : "", "family" : "Haines-Young", "given" : "Roy", "non-dropping-particle" : "", "parse-names" : false, "suffix" : "" }, { "dropping-particle" : "", "family" : "Heink", "given" : "Ulrich", "non-dropping-particle" : "", "parse-names" : false, "suffix" : "" }, { "dropping-particle" : "", "family" : "Jahn", "given" : "Thomas", "non-dropping-particle" : "", "parse-names" : false, "suffix" : "" }, { "dropping-particle" : "", "family" : "Joosten", "given" : "Hans", "non-dropping-particle" : "", "parse-names" : false, "suffix" : "" }, { "dropping-particle" : "", "family" : "Kerschbaumer", "given" : "Lilin", "non-dropping-particle" : "", "parse-names" : false, "suffix" : "" }, { "dropping-particle" : "", "family" : "Korn", "given" : "Horst", "non-dropping-particle" : "", "parse-names" : false, "suffix" : "" }, { "dropping-particle" : "", "family" : "Luck", "given" : "Gary W.", "non-dropping-particle" : "", "parse-names" : false, "suffix" : "" }, { "dropping-particle" : "", "family" : "Matzdorf", "given" : "Bettina", "non-dropping-particle" : "", "parse-names" : false, "suffix" : "" }, { "dropping-particle" : "", "family" : "Muraca", "given" : "Barbara", "non-dropping-particle" : "", "parse-names" : false, "suffix" : "" }, { "dropping-particle" : "", "family" : "Ne\u00dfh\u00f6ver", "given" : "Carsten", "non-dropping-particle" : "", "parse-names" : false, "suffix" : "" }, { "dropping-particle" : "", "family" : "Norton", "given" : "Bryan", "non-dropping-particle" : "", "parse-names" : false, "suffix" : "" }, { "dropping-particle" : "", "family" : "Ott", "given" : "Konrad", "non-dropping-particle" : "", "parse-names" : false, "suffix" : "" }, { "dropping-particle" : "", "family" : "Potschin", "given" : "Marion", "non-dropping-particle" : "", "parse-names" : false, "suffix" : "" }, { "dropping-particle" : "", "family" : "Rauschmayer", "given" : "Felix", "non-dropping-particle" : "", "parse-names" : false, "suffix" : "" }, { "dropping-particle" : "", "family" : "Haaren", "given" : "Christina", "non-dropping-particle" : "von", "parse-names" : false, "suffix" : "" }, { "dropping-particle" : "", "family" : "Wichmann", "given" : "Sabine", "non-dropping-particle" : "", "parse-names" : false, "suffix" : "" } ], "container-title" : "Ecological Economics", "id" : "ITEM-1", "issued" : { "date-parts" : [ [ "2013" ] ] }, "page" : "260-268", "title" : "Ecosystem services and ethics", "type" : "article-journal", "volume" : "93" }, "uris" : [ "http://www.mendeley.com/documents/?uuid=26f5321f-bab4-4697-a09a-8a9eb3587547" ] }, { "id" : "ITEM-2", "itemData" : { "ISSN" : "09218009",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u2014variously lumped together with/as cultural services\u2014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u2018cultural\u2019 benefits, full characterization of services must address non-material values through methods from diverse social sciences.", "author" : [ { "dropping-particle" : "", "family" : "Chan", "given" : "Kai M.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2", "issued" : { "date-parts" : [ [ "2012", "2" ] ] }, "page" : "8-18", "title" : "Rethinking ecosystem services to better address and navigate cultural values", "type" : "article-journal", "volume" : "74" }, "uris" : [ "http://www.mendeley.com/documents/?uuid=ea11478b-3f58-42c2-8b97-63e8c6dd880f", "http://www.mendeley.com/documents/?uuid=dde0e2e5-669e-490a-b270-6aabbf329a9b" ] } ], "mendeley" : { "formattedCitation" : "(Chan et al., 2012; Jax et al., 2013)", "plainTextFormattedCitation" : "(Chan et al., 2012; Jax et al., 2013)", "previouslyFormattedCitation" : "(Chan et al., 2012; Jax et al.,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Chan </w:t>
      </w:r>
      <w:r w:rsidR="00301BD0" w:rsidRPr="00301BD0">
        <w:rPr>
          <w:rFonts w:eastAsia="Cambria" w:cstheme="minorHAnsi"/>
          <w:i/>
          <w:lang w:val="en-US"/>
        </w:rPr>
        <w:t>et al.</w:t>
      </w:r>
      <w:r w:rsidRPr="00946649">
        <w:rPr>
          <w:rFonts w:eastAsia="Cambria" w:cstheme="minorHAnsi"/>
          <w:lang w:val="en-US"/>
        </w:rPr>
        <w:t xml:space="preserve">, 2012; Jax </w:t>
      </w:r>
      <w:r w:rsidR="00301BD0" w:rsidRPr="00301BD0">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Equity is associated with fairness and justic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257/002205103771800013", "ISBN" : "00220515", "ISSN" : "0022-0515", "PMID" : "11840389", "abstract" : "This paper evaluates numerous positive and normative theories of justice in positive terms, i.e., in terms of how accurately they describe the impartial fairness preferences of real people. In addition, the paper proposes and defends an integrated justice theory based on preferences over four distinct and sometimes conflicting forces. These forces frame the analysis of the individual theories and inspire four corresponding theoretical classes: equality and need, utilitarianism and welfare economics, equity and desert, and context. This synthesis enables one to treat justice rigorously and to reconcile results that often appear contradictory or at odds with alternative theories.", "author" : [ { "dropping-particle" : "", "family" : "Konow", "given" : "James", "non-dropping-particle" : "", "parse-names" : false, "suffix" : "" } ], "container-title" : "Journal of Economic Literature", "id" : "ITEM-1", "issue" : "4", "issued" : { "date-parts" : [ [ "2003" ] ] }, "page" : "1188-1239", "title" : "Which Is the fairest one of all? A positive analysis of justice theories", "type" : "article-journal", "volume" : "41" }, "uris" : [ "http://www.mendeley.com/documents/?uuid=0a43077e-fcf0-4ef0-888d-f1cf96bca12a", "http://www.mendeley.com/documents/?uuid=143316dd-ac4a-4920-974d-b81065b96d0d" ] }, { "id" : "ITEM-2", "itemData" : { "DOI" : "10.1016/j.ecolecon.2009.11.004", "ISSN" : "09218009", "author" : [ { "dropping-particle" : "", "family" : "Pascual", "given" : "Unai", "non-dropping-particle" : "", "parse-names" : false, "suffix" : "" }, { "dropping-particle" : "", "family" : "Muradian", "given" : "Roldan", "non-dropping-particle" : "", "parse-names" : false, "suffix" : "" }, { "dropping-particle" : "", "family" : "Rodr\u00edguez", "given" : "Luis C.", "non-dropping-particle" : "", "parse-names" : false, "suffix" : "" }, { "dropping-particle" : "", "family" : "Duraiappah", "given" : "Anantha", "non-dropping-particle" : "", "parse-names" : false, "suffix" : "" } ], "container-title" : "Ecological Economics", "id" : "ITEM-2", "issue" : "6", "issued" : { "date-parts" : [ [ "2010" ] ] }, "page" : "1237-1244", "publisher" : "Elsevier B.V.", "title" : "Exploring the links between equity and efficiency in payments for environmental services: A conceptual approach", "type" : "article-journal", "volume" : "69" }, "uris" : [ "http://www.mendeley.com/documents/?uuid=115cdc59-8f20-4235-9aed-d9db82332ebf", "http://www.mendeley.com/documents/?uuid=85844b73-16ce-4721-9472-292e9037d2c4" ] }, { "id" : "ITEM-3", "itemData" : { "DOI" : "http://dx.doi.org/10.1016/j.envsci.2012.10.006", "ISSN" : "1462-9011", "abstract" : "Concern over social equity dominates current debates about payments for ecosystem services and reduced deforestation and forest degradation (REDD+). Yet, despite the apprehension that these initiatives may undermine equity, the term is generally left undefined. This paper presents a systematic framework for the analysis of equity that can be used to examine how local equity is affected as the global value of ecosystem services changes. Our framework identifies three dimensions that form the content (the what) of equity. The first, distributive equity, addresses the distribution of benefits and costs. The second, procedural equity, refers to decision-making. These are linked by the third dimension, contextual equity, which incorporates the pre-existing conditions that limit or facilitate people's access to decision-making procedures, resources and, thereby, benefits. The framework then asks how these dimensions are shaped by the scale and target group of concern (who), the framing of goals with respect to equity (why), and, crucially, how the decisions about the content, target and aims of equity are taken. By spurring debate around the fundamental ethical values at stake, this framework can guide analysts, policymakers and planners towards more open and inclusive processes for defining equity, along with affirmative efforts to engage marginalised people.", "author" : [ { "dropping-particle" : "", "family" : "McDermott", "given" : "Melanie", "non-dropping-particle" : "", "parse-names" : false, "suffix" : "" }, { "dropping-particle" : "", "family" : "Mahanty", "given" : "Sango", "non-dropping-particle" : "", "parse-names" : false, "suffix" : "" }, { "dropping-particle" : "", "family" : "Schreckenberg", "given" : "Kate", "non-dropping-particle" : "", "parse-names" : false, "suffix" : "" } ], "container-title" : "Environmental Science &amp; Policy", "id" : "ITEM-3", "issued" : { "date-parts" : [ [ "2013", "11" ] ] }, "page" : "416-427", "title" : "Examining equity: A multidimensional framework for assessing equity in payments for ecosystem services", "type" : "article-journal", "volume" : "33" }, "uris" : [ "http://www.mendeley.com/documents/?uuid=d2252224-d876-4844-9a33-2a730372d9f7", "http://www.mendeley.com/documents/?uuid=6269f66b-8bdc-4227-bea0-189089f0163a" ] } ], "mendeley" : { "formattedCitation" : "(Konow, 2003; McDermott et al., 2013; Unai Pascual, Muradian, Rodr\u00edguez, &amp; Duraiappah, 2010)", "plainTextFormattedCitation" : "(Konow, 2003; McDermott et al., 2013; Unai Pascual, Muradian, Rodr\u00edguez, &amp; Duraiappah, 2010)", "previouslyFormattedCitation" : "(Konow, 2003; McDermott et al., 2013; Unai Pascual, Muradian, Rodr\u00edguez, &amp; Duraiappah,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Konow, 2003; McDermott </w:t>
      </w:r>
      <w:r w:rsidR="00301BD0" w:rsidRPr="00301BD0">
        <w:rPr>
          <w:rFonts w:eastAsia="Cambria" w:cstheme="minorHAnsi"/>
          <w:i/>
          <w:lang w:val="en-US"/>
        </w:rPr>
        <w:t>et al.</w:t>
      </w:r>
      <w:r w:rsidRPr="00946649">
        <w:rPr>
          <w:rFonts w:eastAsia="Cambria" w:cstheme="minorHAnsi"/>
          <w:lang w:val="en-US"/>
        </w:rPr>
        <w:t>, 2013; Pascual</w:t>
      </w:r>
      <w:r>
        <w:rPr>
          <w:rFonts w:cstheme="minorHAnsi"/>
          <w:lang w:val="en-US"/>
        </w:rPr>
        <w:t xml:space="preserve"> </w:t>
      </w:r>
      <w:r w:rsidR="00301BD0" w:rsidRPr="00301BD0">
        <w:rPr>
          <w:rFonts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w:t>
      </w:r>
      <w:r w:rsidRPr="00946649">
        <w:rPr>
          <w:rFonts w:eastAsia="Cambria" w:cstheme="minorHAnsi"/>
          <w:i/>
          <w:lang w:val="en-US"/>
        </w:rPr>
        <w:t>Fairness</w:t>
      </w:r>
      <w:r w:rsidRPr="00946649">
        <w:rPr>
          <w:rFonts w:eastAsia="Cambria" w:cstheme="minorHAnsi"/>
          <w:lang w:val="en-US"/>
        </w:rPr>
        <w:t xml:space="preserve"> is often defined as the shared, dynamically constructed view of a given social group of distributive justice </w:t>
      </w:r>
      <w:r w:rsidRPr="00946649">
        <w:rPr>
          <w:rFonts w:eastAsia="Cambria" w:cstheme="minorHAnsi"/>
          <w:lang w:val="en-US"/>
        </w:rPr>
        <w:lastRenderedPageBreak/>
        <w:fldChar w:fldCharType="begin" w:fldLock="1"/>
      </w:r>
      <w:r w:rsidRPr="00946649">
        <w:rPr>
          <w:rFonts w:eastAsia="Cambria" w:cstheme="minorHAnsi"/>
          <w:lang w:val="en-US"/>
        </w:rPr>
        <w:instrText>ADDIN CSL_CITATION { "citationItems" : [ { "id" : "ITEM-1", "itemData" : { "DOI" : "10.1007/s00355-003-0257-3", "ISSN" : "0176-1714", "abstract" : "Recently many philosophers and social choice theorists have questioned traditional welfare egalitarianism by introducing a notion of responsibility. They propose to distinguish between two sets of individual characteristics: those for which individuals are to be kept responsible and those for which they can be compensated. This approach raises the related questions of where to draw the line between these two sets of characteristics and how to operationalise the notion of \u2018\u2018responsibility-sensitive fair compensation\u2019\u2019. The answers to these questions may depend on the cultural context. We present some empirical results from questionnaire studies in Belgium, Burkina Faso and Indonesia. The notion of control seems to play an important role in determining the variables for which individuals are to be held responsible. The strong notion of \u2018\u2018full compensation\u2019\u2019 is clearly rejected in favour of more conservative distribution rules. Moreover, a large fraction of the respondents take the non-liberal position that the talented should be punished if they do not use their talents in a productive way. We find some intercultural differences. Belgian students are more in favour of redistribution. Indonesian students are the most conservative.", "author" : [ { "dropping-particle" : "", "family" : "Schokkaert", "given" : "Erik", "non-dropping-particle" : "", "parse-names" : false, "suffix" : "" }, { "dropping-particle" : "", "family" : "Devooght", "given" : "Kurt", "non-dropping-particle" : "", "parse-names" : false, "suffix" : "" } ], "container-title" : "Social Choice and Welfare", "id" : "ITEM-1", "issue" : "2", "issued" : { "date-parts" : [ [ "2003" ] ] }, "page" : "207-242", "title" : "Responsibility-sensitive fair compensation in different cultures", "type" : "article-journal", "volume" : "21" }, "uris" : [ "http://www.mendeley.com/documents/?uuid=c5d37ebe-8eb5-4a88-aca1-bfebc369039d", "http://www.mendeley.com/documents/?uuid=3020cfe9-c6bb-47f4-82ce-98190e8895fc" ] }, { "id" : "ITEM-2", "itemData" : { "DOI" : "10.1016/j.ecolecon.2009.11.004", "ISSN" : "09218009", "author" : [ { "dropping-particle" : "", "family" : "Pascual", "given" : "Unai", "non-dropping-particle" : "", "parse-names" : false, "suffix" : "" }, { "dropping-particle" : "", "family" : "Muradian", "given" : "Roldan", "non-dropping-particle" : "", "parse-names" : false, "suffix" : "" }, { "dropping-particle" : "", "family" : "Rodr\u00edguez", "given" : "Luis C.", "non-dropping-particle" : "", "parse-names" : false, "suffix" : "" }, { "dropping-particle" : "", "family" : "Duraiappah", "given" : "Anantha", "non-dropping-particle" : "", "parse-names" : false, "suffix" : "" } ], "container-title" : "Ecological Economics", "id" : "ITEM-2", "issue" : "6", "issued" : { "date-parts" : [ [ "2010" ] ] }, "page" : "1237-1244", "publisher" : "Elsevier B.V.", "title" : "Exploring the links between equity and efficiency in payments for environmental services: A conceptual approach", "type" : "article-journal", "volume" : "69" }, "uris" : [ "http://www.mendeley.com/documents/?uuid=85844b73-16ce-4721-9472-292e9037d2c4", "http://www.mendeley.com/documents/?uuid=115cdc59-8f20-4235-9aed-d9db82332ebf" ] } ], "mendeley" : { "formattedCitation" : "(Unai Pascual et al., 2010; Schokkaert &amp; Devooght, 2003)", "plainTextFormattedCitation" : "(Unai Pascual et al., 2010; Schokkaert &amp; Devooght, 2003)", "previouslyFormattedCitation" : "(Unai Pascual et al., 2010; Schokkaert &amp; Devooght, 200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Pascual </w:t>
      </w:r>
      <w:r w:rsidR="00301BD0" w:rsidRPr="00301BD0">
        <w:rPr>
          <w:rFonts w:eastAsia="Cambria" w:cstheme="minorHAnsi"/>
          <w:i/>
          <w:lang w:val="en-US"/>
        </w:rPr>
        <w:t>et al.</w:t>
      </w:r>
      <w:r w:rsidRPr="00946649">
        <w:rPr>
          <w:rFonts w:eastAsia="Cambria" w:cstheme="minorHAnsi"/>
          <w:lang w:val="en-US"/>
        </w:rPr>
        <w:t>, 2010; Schokkaert &amp; Devooght, 2003)</w:t>
      </w:r>
      <w:r w:rsidRPr="00946649">
        <w:rPr>
          <w:rFonts w:eastAsia="Cambria" w:cstheme="minorHAnsi"/>
          <w:lang w:val="en-US"/>
        </w:rPr>
        <w:fldChar w:fldCharType="end"/>
      </w:r>
      <w:r w:rsidRPr="00946649">
        <w:rPr>
          <w:rFonts w:eastAsia="Cambria" w:cstheme="minorHAnsi"/>
          <w:lang w:val="en-US"/>
        </w:rPr>
        <w:t xml:space="preserve">. </w:t>
      </w:r>
      <w:r w:rsidRPr="00946649">
        <w:rPr>
          <w:rFonts w:cstheme="minorHAnsi"/>
          <w:lang w:val="en-US"/>
        </w:rPr>
        <w:t xml:space="preserve">The term </w:t>
      </w:r>
      <w:r w:rsidRPr="00946649">
        <w:rPr>
          <w:rFonts w:cstheme="minorHAnsi"/>
          <w:i/>
          <w:lang w:val="en-US"/>
        </w:rPr>
        <w:t>justice</w:t>
      </w:r>
      <w:r w:rsidRPr="00946649">
        <w:rPr>
          <w:rFonts w:cstheme="minorHAnsi"/>
          <w:lang w:val="en-US"/>
        </w:rPr>
        <w:t xml:space="preserve"> refers here to fundamental moral rights and obligations. The term</w:t>
      </w:r>
      <w:r w:rsidRPr="00946649">
        <w:rPr>
          <w:rFonts w:cstheme="minorHAnsi"/>
          <w:i/>
          <w:lang w:val="en-US"/>
        </w:rPr>
        <w:t xml:space="preserve"> equity</w:t>
      </w:r>
      <w:r w:rsidRPr="00946649">
        <w:rPr>
          <w:rFonts w:cstheme="minorHAnsi"/>
          <w:lang w:val="en-US"/>
        </w:rPr>
        <w:t xml:space="preserve"> is used to evaluate comparatively the relationships between particular groups in society. </w:t>
      </w:r>
    </w:p>
    <w:p w14:paraId="0CF361C6" w14:textId="6195B4B3" w:rsidR="001E43D4" w:rsidRPr="00946649" w:rsidRDefault="001E43D4" w:rsidP="001E43D4">
      <w:pPr>
        <w:rPr>
          <w:rFonts w:cstheme="minorHAnsi"/>
          <w:lang w:val="en-US"/>
        </w:rPr>
      </w:pPr>
      <w:r w:rsidRPr="00946649">
        <w:rPr>
          <w:rFonts w:cstheme="minorHAnsi"/>
          <w:i/>
          <w:lang w:val="en-US"/>
        </w:rPr>
        <w:t>D</w:t>
      </w:r>
      <w:r w:rsidRPr="00946649">
        <w:rPr>
          <w:rFonts w:eastAsia="Cambria" w:cstheme="minorHAnsi"/>
          <w:i/>
          <w:lang w:val="en-US"/>
        </w:rPr>
        <w:t xml:space="preserve">istributive equity and justice </w:t>
      </w:r>
      <w:r w:rsidRPr="00946649">
        <w:rPr>
          <w:rFonts w:eastAsia="Cambria" w:cstheme="minorHAnsi"/>
          <w:lang w:val="en-US"/>
        </w:rPr>
        <w:t xml:space="preserve">focuses on the fair allocation, among individuals within a social group or among stakeholders, of costs (see </w:t>
      </w:r>
      <w:r w:rsidRPr="00946649">
        <w:rPr>
          <w:rFonts w:eastAsia="Cambria" w:cstheme="minorHAnsi"/>
          <w:b/>
          <w:lang w:val="en-US"/>
        </w:rPr>
        <w:t>Box 2.5</w:t>
      </w:r>
      <w:r w:rsidRPr="00946649">
        <w:rPr>
          <w:rFonts w:eastAsia="Cambria" w:cstheme="minorHAnsi"/>
          <w:lang w:val="en-US"/>
        </w:rPr>
        <w:t xml:space="preserve">) and benefits resulting from any management decision or ac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http://dx.doi.org/10.1016/j.envsci.2012.10.006", "ISSN" : "1462-9011", "abstract" : "Concern over social equity dominates current debates about payments for ecosystem services and reduced deforestation and forest degradation (REDD+). Yet, despite the apprehension that these initiatives may undermine equity, the term is generally left undefined. This paper presents a systematic framework for the analysis of equity that can be used to examine how local equity is affected as the global value of ecosystem services changes. Our framework identifies three dimensions that form the content (the what) of equity. The first, distributive equity, addresses the distribution of benefits and costs. The second, procedural equity, refers to decision-making. These are linked by the third dimension, contextual equity, which incorporates the pre-existing conditions that limit or facilitate people's access to decision-making procedures, resources and, thereby, benefits. The framework then asks how these dimensions are shaped by the scale and target group of concern (who), the framing of goals with respect to equity (why), and, crucially, how the decisions about the content, target and aims of equity are taken. By spurring debate around the fundamental ethical values at stake, this framework can guide analysts, policymakers and planners towards more open and inclusive processes for defining equity, along with affirmative efforts to engage marginalised people.", "author" : [ { "dropping-particle" : "", "family" : "McDermott", "given" : "Melanie", "non-dropping-particle" : "", "parse-names" : false, "suffix" : "" }, { "dropping-particle" : "", "family" : "Mahanty", "given" : "Sango", "non-dropping-particle" : "", "parse-names" : false, "suffix" : "" }, { "dropping-particle" : "", "family" : "Schreckenberg", "given" : "Kate", "non-dropping-particle" : "", "parse-names" : false, "suffix" : "" } ], "container-title" : "Environmental Science &amp; Policy", "id" : "ITEM-1", "issued" : { "date-parts" : [ [ "2013", "11" ] ] }, "page" : "416-427", "title" : "Examining equity: A multidimensional framework for assessing equity in payments for ecosystem services", "type" : "article-journal", "volume" : "33" }, "uris" : [ "http://www.mendeley.com/documents/?uuid=d2252224-d876-4844-9a33-2a730372d9f7", "http://www.mendeley.com/documents/?uuid=6269f66b-8bdc-4227-bea0-189089f0163a" ] } ], "mendeley" : { "formattedCitation" : "(McDermott et al., 2013)", "plainTextFormattedCitation" : "(McDermott et al., 2013)", "previouslyFormattedCitation" : "(McDermott et al.,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cDermott </w:t>
      </w:r>
      <w:r w:rsidR="00301BD0" w:rsidRPr="00301BD0">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w:t>
      </w:r>
      <w:r w:rsidRPr="00946649">
        <w:rPr>
          <w:rFonts w:eastAsia="Cambria" w:cstheme="minorHAnsi"/>
          <w:i/>
          <w:lang w:val="en-US"/>
        </w:rPr>
        <w:t>Procedural equity and justice</w:t>
      </w:r>
      <w:r w:rsidRPr="00946649">
        <w:rPr>
          <w:rFonts w:eastAsia="Cambria" w:cstheme="minorHAnsi"/>
          <w:lang w:val="en-US"/>
        </w:rPr>
        <w:t xml:space="preserve">, in the context of the present assessment, relates to the procedural aspects of decisions on ecosystem management. It is assessed in terms of the degree of recognition, representation, involvement and inclusiveness in decision-making of different societal groups, determined e.g. by cultural identities, level of education and gender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93/biosci/biu146", "ISSN" : "0006-3568", "abstract" : "Although conservation efforts have sometimes succeeded in meeting environmental goals at the expense of equity considerations, the changing context of conservation and a growing body of evidence increasingly suggest that equity considerations should be integrated into conservation planning and implementation. However, this approach is often perceived to be at odds with the prevailing focus on economic efficiency that characterizes many payment for ecosystem services (PES) schemes. Drawing from examples across the literature, we show how the equity impacts of PES can create positive and negative feedbacks that influence ecological outcomes. We caution against equity-blind PES, which overlooks these relationships as a result of a primary and narrow focus on economic efficiency. We call for further analysis and better engagement between the social and ecological science communities to understand the relationships and trade-offs among efficiency, equity, and ecological outcomes", "author" : [ { "dropping-particle" : "", "family" : "Pascual", "given" : "U.", "non-dropping-particle" : "", "parse-names" : false, "suffix" : "" }, { "dropping-particle" : "", "family" : "Phelps", "given" : "J.", "non-dropping-particle" : "", "parse-names" : false, "suffix" : "" }, { "dropping-particle" : "", "family" : "Garmendia", "given" : "E.", "non-dropping-particle" : "", "parse-names" : false, "suffix" : "" }, { "dropping-particle" : "", "family" : "Brown", "given" : "K.", "non-dropping-particle" : "", "parse-names" : false, "suffix" : "" }, { "dropping-particle" : "", "family" : "Corbera", "given" : "E.", "non-dropping-particle" : "", "parse-names" : false, "suffix" : "" }, { "dropping-particle" : "", "family" : "Martin", "given" : "A.", "non-dropping-particle" : "", "parse-names" : false, "suffix" : "" }, { "dropping-particle" : "", "family" : "Gomez-Baggethun", "given" : "E.", "non-dropping-particle" : "", "parse-names" : false, "suffix" : "" }, { "dropping-particle" : "", "family" : "Muradian", "given" : "R.", "non-dropping-particle" : "", "parse-names" : false, "suffix" : "" } ], "container-title" : "BioScience", "id" : "ITEM-1", "issue" : "11", "issued" : { "date-parts" : [ [ "2014" ] ] }, "page" : "1027-1036", "title" : "Social Equity Matters in Payments for Ecosystem Services", "type" : "article-journal", "volume" : "64" }, "uris" : [ "http://www.mendeley.com/documents/?uuid=d33779fd-0567-44bf-bd86-5a5a6e6d6c51", "http://www.mendeley.com/documents/?uuid=55f3d70b-f9b8-4786-966c-e425b7ce0f8a" ] }, { "id" : "ITEM-2", "itemData" : { "DOI" : "10.1016/j.cosust.2016.02.003", "ISSN" : "18773435", "author" : [ { "dropping-particle" : "", "family" : "Berb\u00e9s-Bl\u00e1zquez", "given" : "Marta", "non-dropping-particle" : "", "parse-names" : false, "suffix" : "" }, { "dropping-particle" : "", "family" : "Gonz\u00e1lez", "given" : "Jos\u00e9 A", "non-dropping-particle" : "", "parse-names" : false, "suffix" : "" }, { "dropping-particle" : "", "family" : "Pascual", "given" : "Unai", "non-dropping-particle" : "", "parse-names" : false, "suffix" : "" } ], "container-title" : "Current Opinion in Environmental Sustainability", "id" : "ITEM-2", "issued" : { "date-parts" : [ [ "2016" ] ] }, "page" : "134-143", "title" : "Towards an ecosystem services approach that addresses social power relations", "type" : "article-journal", "volume" : "19" }, "uris" : [ "http://www.mendeley.com/documents/?uuid=c9d1f98e-687a-467d-9156-125d35d3e66c", "http://www.mendeley.com/documents/?uuid=5b18f6fb-9c5a-4531-822d-25da35842da2" ] }, { "id" : "ITEM-3", "itemData" : { "DOI" : "http://dx.doi.org/10.1016/j.envsci.2012.10.006", "ISSN" : "1462-9011", "abstract" : "Concern over social equity dominates current debates about payments for ecosystem services and reduced deforestation and forest degradation (REDD+). Yet, despite the apprehension that these initiatives may undermine equity, the term is generally left undefined. This paper presents a systematic framework for the analysis of equity that can be used to examine how local equity is affected as the global value of ecosystem services changes. Our framework identifies three dimensions that form the content (the what) of equity. The first, distributive equity, addresses the distribution of benefits and costs. The second, procedural equity, refers to decision-making. These are linked by the third dimension, contextual equity, which incorporates the pre-existing conditions that limit or facilitate people's access to decision-making procedures, resources and, thereby, benefits. The framework then asks how these dimensions are shaped by the scale and target group of concern (who), the framing of goals with respect to equity (why), and, crucially, how the decisions about the content, target and aims of equity are taken. By spurring debate around the fundamental ethical values at stake, this framework can guide analysts, policymakers and planners towards more open and inclusive processes for defining equity, along with affirmative efforts to engage marginalised people.", "author" : [ { "dropping-particle" : "", "family" : "McDermott", "given" : "Melanie", "non-dropping-particle" : "", "parse-names" : false, "suffix" : "" }, { "dropping-particle" : "", "family" : "Mahanty", "given" : "Sango", "non-dropping-particle" : "", "parse-names" : false, "suffix" : "" }, { "dropping-particle" : "", "family" : "Schreckenberg", "given" : "Kate", "non-dropping-particle" : "", "parse-names" : false, "suffix" : "" } ], "container-title" : "Environmental Science &amp; Policy", "id" : "ITEM-3", "issued" : { "date-parts" : [ [ "2013", "11" ] ] }, "page" : "416-427", "title" : "Examining equity: A multidimensional framework for assessing equity in payments for ecosystem services", "type" : "article-journal", "volume" : "33" }, "uris" : [ "http://www.mendeley.com/documents/?uuid=d2252224-d876-4844-9a33-2a730372d9f7", "http://www.mendeley.com/documents/?uuid=6269f66b-8bdc-4227-bea0-189089f0163a", "http://www.mendeley.com/documents/?uuid=d43f82a3-ebd8-4cd5-9418-c922ecaab5a9" ] }, { "id" : "ITEM-4", "itemData" : { "DOI" : "10.1016/j.ecolecon.2009.11.004", "ISSN" : "09218009", "author" : [ { "dropping-particle" : "", "family" : "Pascual", "given" : "Unai", "non-dropping-particle" : "", "parse-names" : false, "suffix" : "" }, { "dropping-particle" : "", "family" : "Muradian", "given" : "Roldan", "non-dropping-particle" : "", "parse-names" :</w:instrText>
      </w:r>
      <w:r w:rsidRPr="001D4A23">
        <w:rPr>
          <w:rFonts w:eastAsia="Cambria" w:cstheme="minorHAnsi"/>
          <w:lang w:val="es-ES"/>
        </w:rPr>
        <w:instrText xml:space="preserve"> false, "suffix" : "" }, { "dropping-particle" : "", "family" : "Rodr\u00edguez", "given" : "Luis C.", "non-dropping-particle" : "", "parse-names" : false, "suffix" : "" }, { "dropping-particle" : "", "family" : "Duraiappah", "given" : "Anantha", "non-dropping-particle" : "", "parse-names" : false, "suffix" : "" } ], "container-title" : "Ecological Economics", "id" : "ITEM-4", "issue" : "6", "issued" : { "date-parts" : [ [ "2010" ] ] }, "page" : "1237-1244", "publisher" : "Elsevier B.V.", "title" : "Exploring the links between equity and efficiency in payments for environmental services: A conceptual approach", "type" : "article-journal", "volume" : "69" }, "uris" : [ "http://www.mendeley.com/documents/?uuid=85844b73-16ce-4721-9472-292e9037d2c4", "http://www.mendeley.com/documents/?uuid=115cdc59-8f20-4235-9aed-d9db82332ebf", "http://www.mendeley.com/documents/?uuid=79366ea9-9865-48c1-b562-975c3f5a6f0f" ] } ], "mendeley" : { "formattedCitation" : "(Berb\u00e9s-Bl\u00e1zquez et al., 2016; McDermott et al., 2013; U. Pascual et al., 2014; Unai Pascual et al., 2010)", "plainTextFormattedCitation" : "(Berb\u00e9s-Bl\u00e1zquez et al., 2016; McDermott et al., 2013; U. Pascual et al., 2014; Unai Pascual et al., 2010)", "previouslyFormattedCitation" : "(Berb\u00e9s-Bl\u00e1zquez et al., 2016; McDermott et al., 2013; U. Pascual et al., 2014; Unai Pascual et al., 2010)" }, "properties" : {  }, "schema" : "https://github.com/citation-style-language/schema/raw/master/csl-citation.json" }</w:instrText>
      </w:r>
      <w:r w:rsidRPr="00946649">
        <w:rPr>
          <w:rFonts w:eastAsia="Cambria" w:cstheme="minorHAnsi"/>
          <w:lang w:val="en-US"/>
        </w:rPr>
        <w:fldChar w:fldCharType="separate"/>
      </w:r>
      <w:r w:rsidRPr="001D4A23">
        <w:rPr>
          <w:rFonts w:eastAsia="Cambria" w:cstheme="minorHAnsi"/>
          <w:lang w:val="es-ES"/>
        </w:rPr>
        <w:t xml:space="preserve">(Berbés-Blázquez </w:t>
      </w:r>
      <w:r w:rsidR="00301BD0" w:rsidRPr="00301BD0">
        <w:rPr>
          <w:rFonts w:eastAsia="Cambria" w:cstheme="minorHAnsi"/>
          <w:i/>
          <w:lang w:val="es-ES"/>
        </w:rPr>
        <w:t>et al.</w:t>
      </w:r>
      <w:r w:rsidRPr="001D4A23">
        <w:rPr>
          <w:rFonts w:eastAsia="Cambria" w:cstheme="minorHAnsi"/>
          <w:lang w:val="es-ES"/>
        </w:rPr>
        <w:t xml:space="preserve">, 2016; McDermott </w:t>
      </w:r>
      <w:r w:rsidR="00301BD0" w:rsidRPr="00301BD0">
        <w:rPr>
          <w:rFonts w:eastAsia="Cambria" w:cstheme="minorHAnsi"/>
          <w:i/>
          <w:lang w:val="es-ES"/>
        </w:rPr>
        <w:t>et al.</w:t>
      </w:r>
      <w:r w:rsidRPr="001D4A23">
        <w:rPr>
          <w:rFonts w:eastAsia="Cambria" w:cstheme="minorHAnsi"/>
          <w:lang w:val="es-ES"/>
        </w:rPr>
        <w:t xml:space="preserve">, 2013; </w:t>
      </w:r>
      <w:r w:rsidRPr="00A22B17">
        <w:rPr>
          <w:rFonts w:eastAsia="Cambria" w:cstheme="minorHAnsi"/>
          <w:lang w:val="es-ES"/>
        </w:rPr>
        <w:t xml:space="preserve">Pascual </w:t>
      </w:r>
      <w:r w:rsidR="00301BD0" w:rsidRPr="00301BD0">
        <w:rPr>
          <w:rFonts w:eastAsia="Cambria" w:cstheme="minorHAnsi"/>
          <w:i/>
          <w:lang w:val="es-ES"/>
        </w:rPr>
        <w:t>et al.</w:t>
      </w:r>
      <w:r w:rsidRPr="00A22B17">
        <w:rPr>
          <w:rFonts w:eastAsia="Cambria" w:cstheme="minorHAnsi"/>
          <w:lang w:val="es-ES"/>
        </w:rPr>
        <w:t>, 2010</w:t>
      </w:r>
      <w:r>
        <w:rPr>
          <w:rFonts w:eastAsia="Cambria" w:cstheme="minorHAnsi"/>
          <w:lang w:val="es-ES"/>
        </w:rPr>
        <w:t xml:space="preserve">; </w:t>
      </w:r>
      <w:r w:rsidRPr="001D4A23">
        <w:rPr>
          <w:rFonts w:eastAsia="Cambria" w:cstheme="minorHAnsi"/>
          <w:lang w:val="es-ES"/>
        </w:rPr>
        <w:t xml:space="preserve">Pascual </w:t>
      </w:r>
      <w:r w:rsidR="00301BD0" w:rsidRPr="00301BD0">
        <w:rPr>
          <w:rFonts w:eastAsia="Cambria" w:cstheme="minorHAnsi"/>
          <w:i/>
          <w:lang w:val="es-ES"/>
        </w:rPr>
        <w:t>et al.</w:t>
      </w:r>
      <w:r w:rsidRPr="001D4A23">
        <w:rPr>
          <w:rFonts w:eastAsia="Cambria" w:cstheme="minorHAnsi"/>
          <w:lang w:val="es-ES"/>
        </w:rPr>
        <w:t>, 2014)</w:t>
      </w:r>
      <w:r w:rsidRPr="00946649">
        <w:rPr>
          <w:rFonts w:eastAsia="Cambria" w:cstheme="minorHAnsi"/>
          <w:lang w:val="en-US"/>
        </w:rPr>
        <w:fldChar w:fldCharType="end"/>
      </w:r>
      <w:r w:rsidRPr="001D4A23">
        <w:rPr>
          <w:rFonts w:eastAsia="Cambria" w:cstheme="minorHAnsi"/>
          <w:lang w:val="es-ES"/>
        </w:rPr>
        <w:t xml:space="preserve">. </w:t>
      </w:r>
      <w:r w:rsidRPr="00946649">
        <w:rPr>
          <w:rFonts w:cstheme="minorHAnsi"/>
          <w:lang w:val="en-US"/>
        </w:rPr>
        <w:t xml:space="preserve">Distributive justice and equity regarding the benefits derived from </w:t>
      </w:r>
      <w:r w:rsidRPr="00946649">
        <w:rPr>
          <w:lang w:val="en-US"/>
        </w:rPr>
        <w:t xml:space="preserve">nature’s contributions to people </w:t>
      </w:r>
      <w:r w:rsidRPr="00946649">
        <w:rPr>
          <w:rFonts w:cstheme="minorHAnsi"/>
          <w:lang w:val="en-US"/>
        </w:rPr>
        <w:t xml:space="preserve">and harms from a loss of these contributions have a spatial component, as changes in ecosystems providing them will have uneven geographical impacts linked to where beneficiaries live </w:t>
      </w:r>
      <w:r w:rsidRPr="00946649">
        <w:rPr>
          <w:rFonts w:cstheme="minorHAnsi"/>
          <w:lang w:val="en-US"/>
        </w:rPr>
        <w:fldChar w:fldCharType="begin" w:fldLock="1"/>
      </w:r>
      <w:r w:rsidRPr="00946649">
        <w:rPr>
          <w:rFonts w:cstheme="minorHAnsi"/>
          <w:lang w:val="en-US"/>
        </w:rPr>
        <w:instrText>ADDIN CSL_CITATION { "citationItems" : [ { "id" : "ITEM-1", "itemData" : { "DOI" : "10.1002/16-0188.1", "ISSN" : "15409295", "abstract" : "Around the globe, previously isolated localities are rapidly forming connections over increasing spatial extents, through the flow of ecosystem services (ES). With the intensification of human demands, systematic research on ES over distances is urgently needed. We apply a new integrated framework of telecoupling (ie socioeconomic and environmental interactions between different places) to analyze the causes, effects, agents, and dynamics of ES flows. We focus on the world's largest water-transfer project \u2013 China's South\u2013North Water Transfer Project \u2013 as a basis for discussion about the broad utility of the telecoupling framework and important implications for effective governance of ES across telecoupled human and natural systems. Integration through the use of the telecoupling framework holds promise for creating sustainable solutions and avoiding unintended negative effects across multiple systems in an interconnected world.", "author" : [ { "dropping-particle" : "", "family" : "Liu", "given" : "Jianguo", "non-dropping-particle" : "", "parse-names" : false, "suffix" : "" }, { "dropping-particle" : "", "family" : "Yang", "given" : "Wu", "non-dropping-particle" : "", "parse-names" : false, "suffix" : "" }, { "dropping-particle" : "", "family" : "Li", "given" : "Shuxin", "non-dropping-particle" : "", "parse-names" : false, "suffix" : "" } ], "container-title" : "Frontiers in Ecology and the Environment", "id" : "ITEM-1", "issue" : "1", "issued" : { "date-parts" : [ [ "2016" ] ] }, "page" : "27-36", "title" : "Framing ecosystem services in the telecoupled Anthropocene", "type" : "article-journal", "volume" : "14" }, "uris" : [ "http://www.mendeley.com/documents/?uuid=7e36792e-97c0-4521-889c-c6cc3502c08b", "http://www.mendeley.com/documents/?uuid=4c333915-73cb-41f5-99f7-32d25af0f2cc" ] } ], "mendeley" : { "formattedCitation" : "(Liu et al., 2016)", "plainTextFormattedCitation" : "(Liu et al., 2016)", "previouslyFormattedCitation" : "(Liu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Liu </w:t>
      </w:r>
      <w:r w:rsidR="00301BD0" w:rsidRPr="00301BD0">
        <w:rPr>
          <w:rFonts w:cstheme="minorHAnsi"/>
          <w:i/>
          <w:lang w:val="en-US"/>
        </w:rPr>
        <w:t>et al.</w:t>
      </w:r>
      <w:r w:rsidRPr="00946649">
        <w:rPr>
          <w:rFonts w:cstheme="minorHAnsi"/>
          <w:lang w:val="en-US"/>
        </w:rPr>
        <w:t>, 2016)</w:t>
      </w:r>
      <w:r w:rsidRPr="00946649">
        <w:rPr>
          <w:rFonts w:cstheme="minorHAnsi"/>
          <w:lang w:val="en-US"/>
        </w:rPr>
        <w:fldChar w:fldCharType="end"/>
      </w:r>
      <w:r w:rsidRPr="00946649">
        <w:rPr>
          <w:rFonts w:cstheme="minorHAnsi"/>
          <w:lang w:val="en-US"/>
        </w:rPr>
        <w:t xml:space="preserve">, see Section 2.1.2. There is also a temporal component </w:t>
      </w:r>
      <w:r w:rsidRPr="00946649">
        <w:rPr>
          <w:rFonts w:cstheme="minorHAnsi"/>
          <w:lang w:val="en-US"/>
        </w:rPr>
        <w:fldChar w:fldCharType="begin" w:fldLock="1"/>
      </w:r>
      <w:r w:rsidRPr="00946649">
        <w:rPr>
          <w:rFonts w:cstheme="minorHAnsi"/>
          <w:lang w:val="en-US"/>
        </w:rPr>
        <w:instrText>ADDIN CSL_CITATION { "citationItems" : [ { "id" : "ITEM-1", "itemData" : { "DOI" : "10.1016/j.ecolecon.2013.06.008", "ISBN" : "0921-8009", "ISSN" : "09218009", "PMID" : "19843122", "abstract" : "A major strength of the ecosystem services (ESS) concept is that it allows a succinct description of how human well-being depends on nature, showing that the neglect of such dependencies has negative consequences on human well-being and the economy. As ESS refer to human needs and interests, values are to be considered when dealing with the concept in practice. As a result we argue that in using the concept there is a need to be clear about what different dimensions of value are involved, and be aware of ethical issues that might be associated with the concept. A systematic analysis of the ethical implications associated to the ESS concept is still lacking. We address this deficiency by scrutinising value dimensions associated with the concept, and use this to explore the associated ethical implications. We then highlight how improved transparency in the use of the ESS concept can contribute to using its strengths without succumbing to possible drawbacks arising from ethical problems. These problems concern the dangers that some uses of the concept have in obscuring certain types of value, and in masking unevenness in the distribution of costs and benefits that can arise in the management of ESS. \u00a9 2013 Elsevier B.V.", "author" : [ { "dropping-particle" : "", "family" : "Jax", "given" : "Kurt", "non-dropping-particle" : "", "parse-names" : false, "suffix" : "" }, { "dropping-particle" : "", "family" : "Barton", "given" : "David N.", "non-dropping-particle" : "", "parse-names" : false, "suffix" : "" }, { "dropping-particle" : "", "family" : "Chan", "given" : "Kai M.A.", "non-dropping-particle" : "", "parse-names" : false, "suffix" : "" }, { "dropping-particle" : "", "family" : "Groot", "given" : "Rudolf", "non-dropping-particle" : "de", "parse-names" : false, "suffix" : "" }, { "dropping-particle" : "", "family" : "Doyle", "given" : "Ulrike", "non-dropping-particle" : "", "parse-names" : false, "suffix" : "" }, { "dropping-particle" : "", "family" : "Eser", "given" : "Uta", "non-dropping-particle" : "", "parse-names" : false, "suffix" : "" }, { "dropping-particle" : "", "family" : "G\u00f6rg", "given" : "Christoph", "non-dropping-particle" : "", "parse-names" : false, "suffix" : "" }, { "dropping-particle" : "", "family" : "G\u00f3mez-Baggethun", "given" : "Erik", "non-dropping-particle" : "", "parse-names" : false, "suffix" : "" }, { "dropping-particle" : "", "family" : "Griewald", "given" : "Yuliana", "non-dropping-particle" : "", "parse-names" : false, "suffix" : "" }, { "dropping-particle" : "", "family" : "Haber", "given" : "Wolfgang", "non-dropping-particle" : "", "parse-names" : false, "suffix" : "" }, { "dropping-particle" : "", "family" : "Haines-Young", "given" : "Roy", "non-dropping-particle" : "", "parse-names" : false, "suffix" : "" }, { "dropping-particle" : "", "family" : "Heink", "given" : "Ulrich", "non-dropping-particle" : "", "parse-names" : false, "suffix" : "" }, { "dropping-particle" : "", "family" : "Jahn", "given" : "Thomas", "non-dropping-particle" : "", "parse-names" : false, "suffix" : "" }, { "dropping-particle" : "", "family" : "Joosten", "given" : "Hans", "non-dropping-particle" : "", "parse-names" : false, "suffix" : "" }, { "dropping-particle" : "", "family" : "Kerschbaumer", "given" : "Lilin", "non-dropping-particle" : "", "parse-names" : false, "suffix" : "" }, { "dropping-particle" : "", "family" : "Korn", "given" : "Horst", "non-dropping-particle" : "", "parse-names" : false, "suffix" : "" }, { "dropping-particle" : "", "family" : "Luck", "given" : "Gary W.", "non-dropping-particle" : "", "parse-names" : false, "suffix" : "" }, { "dropping-particle" : "", "family" : "Matzdorf", "given" : "Bettina", "non-dropping-particle" : "", "parse-names" : false, "suffix" : "" }, { "dropping-particle" : "", "family" : "Muraca", "given" : "Barbara", "non-dropping-particle" : "", "parse-names" : false, "suffix" : "" }, { "dropping-particle" : "", "family" : "Ne\u00dfh\u00f6ver", "given" : "Carsten", "non-dropping-particle" : "", "parse-names" : false, "suffix" : "" }, { "dropping-particle" : "", "family" : "Norton", "given" : "Bryan", "non-dropping-particle" : "", "parse-names" : false, "suffix" : "" }, { "dropping-particle" : "", "family" : "Ott", "given" : "Konrad", "non-dropping-particle" : "", "parse-names" : false, "suffix" : "" }, { "dropping-particle" : "", "family" : "Potschin", "given" : "Marion", "non-dropping-particle" : "", "parse-names" : false, "suffix" : "" }, { "dropping-particle" : "", "family" : "Rauschmayer", "given" : "Felix", "non-dropping-particle" : "", "parse-names" : false, "suffix" : "" }, { "dropping-particle" : "", "family" : "Haaren", "given" : "Christina", "non-dropping-particle" : "von", "parse-names" : false, "suffix" : "" }, { "dropping-particle" : "", "family" : "Wichmann", "given" : "Sabine", "non-dropping-particle" : "", "parse-names" : false, "suffix" : "" } ], "container-title" : "Ecological Economics", "id" : "ITEM-1", "issued" : { "date-parts" : [ [ "2013" ] ] }, "page" : "260-268", "title" : "Ecosystem services and ethics", "type" : "article-journal", "volume" : "93" }, "uris" : [ "http://www.mendeley.com/documents/?uuid=26f5321f-bab4-4697-a09a-8a9eb3587547" ] } ], "mendeley" : { "formattedCitation" : "(Jax et al., 2013)", "plainTextFormattedCitation" : "(Jax et al., 2013)", "previouslyFormattedCitation" : "(Jax et al., 2013)"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Jax </w:t>
      </w:r>
      <w:r w:rsidR="00301BD0" w:rsidRPr="00301BD0">
        <w:rPr>
          <w:rFonts w:cstheme="minorHAnsi"/>
          <w:i/>
          <w:lang w:val="en-US"/>
        </w:rPr>
        <w:t>et al.</w:t>
      </w:r>
      <w:r w:rsidRPr="00946649">
        <w:rPr>
          <w:rFonts w:cstheme="minorHAnsi"/>
          <w:lang w:val="en-US"/>
        </w:rPr>
        <w:t>, 2013)</w:t>
      </w:r>
      <w:r w:rsidRPr="00946649">
        <w:rPr>
          <w:rFonts w:cstheme="minorHAnsi"/>
          <w:lang w:val="en-US"/>
        </w:rPr>
        <w:fldChar w:fldCharType="end"/>
      </w:r>
      <w:r w:rsidRPr="00946649">
        <w:rPr>
          <w:rFonts w:cstheme="minorHAnsi"/>
          <w:lang w:val="en-US"/>
        </w:rPr>
        <w:t xml:space="preserve"> as ecosystem service utilization today may destroy the basis for future service provision (Section 2.2.3.4).</w:t>
      </w:r>
    </w:p>
    <w:p w14:paraId="6FFA9CED" w14:textId="77777777" w:rsidR="001E43D4" w:rsidRPr="00946649" w:rsidRDefault="001E43D4" w:rsidP="001E43D4">
      <w:pPr>
        <w:rPr>
          <w:rFonts w:cstheme="minorHAnsi"/>
          <w:lang w:val="en-US"/>
        </w:rPr>
      </w:pPr>
    </w:p>
    <w:p w14:paraId="7C63328B" w14:textId="3B0C722D" w:rsidR="001E43D4" w:rsidRPr="00946649" w:rsidRDefault="001E43D4" w:rsidP="001F0516">
      <w:pPr>
        <w:pStyle w:val="Heading4"/>
      </w:pPr>
      <w:bookmarkStart w:id="875" w:name="_Toc519504493"/>
      <w:r w:rsidRPr="00946649">
        <w:rPr>
          <w:rFonts w:eastAsia="Cambria"/>
        </w:rPr>
        <w:t xml:space="preserve">Intra-generational </w:t>
      </w:r>
      <w:bookmarkStart w:id="876" w:name="_Ref478837334"/>
      <w:r w:rsidRPr="00946649">
        <w:rPr>
          <w:rFonts w:eastAsia="Cambria"/>
        </w:rPr>
        <w:t>d</w:t>
      </w:r>
      <w:r w:rsidRPr="00946649">
        <w:t>istributive equity and justice</w:t>
      </w:r>
      <w:bookmarkEnd w:id="876"/>
      <w:bookmarkEnd w:id="875"/>
    </w:p>
    <w:p w14:paraId="049707D8" w14:textId="77777777" w:rsidR="001E43D4" w:rsidRPr="00946649" w:rsidRDefault="001E43D4" w:rsidP="001E43D4">
      <w:pPr>
        <w:rPr>
          <w:rFonts w:eastAsia="Cambria" w:cstheme="minorHAnsi"/>
          <w:lang w:val="en-US"/>
        </w:rPr>
      </w:pPr>
      <w:r w:rsidRPr="00946649">
        <w:rPr>
          <w:rFonts w:eastAsia="Cambria" w:cstheme="minorHAnsi"/>
          <w:lang w:val="en-US"/>
        </w:rPr>
        <w:t xml:space="preserve">Nature’s material </w:t>
      </w:r>
      <w:r w:rsidRPr="00946649">
        <w:rPr>
          <w:lang w:val="en-US"/>
        </w:rPr>
        <w:t xml:space="preserve">contributions to people </w:t>
      </w:r>
      <w:r w:rsidRPr="00946649">
        <w:rPr>
          <w:rFonts w:eastAsia="Cambria" w:cstheme="minorHAnsi"/>
          <w:lang w:val="en-US"/>
        </w:rPr>
        <w:t xml:space="preserve">are often commodities traded in (global) markets. On the one hand, distributional equity and justice reflects the distribution of access to market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659/0276-4741(2002)022[0390:TUNEPA]2.0.CO;2", "ISBN" : "1895536863", "abstract" : "Exploring the Links sets out to achieve three objectives:(1) to demonstrate how human well-being is dependent on ecosystems and ecosystem services; (2) to identify barriers and drivers that prevent the poor from using these ecosystem services to improve their well-being,in essence perpetuating poverty;and (3) to identify policy response options to remove the barriers,re-design or even introduce new intervention strategies to allow the poor to improve their well-being through an ecosystem approach", "author" : [ { "dropping-particle" : "", "family" : "Duraiappah", "given" : "Anantha Kumar", "non-dropping-particle" : "", "parse-names" : false, "suffix" : "" } ], "container-title" : "Mountain Research and Development", "id" : "ITEM-1", "issued" : { "date-parts" : [ [ "2004" ] ] }, "number-of-pages" : "390-392", "title" : "Exploring the links: Human well-being, poverty, and ecosystem services", "type" : "book", "volume" : "22" }, "uris" : [ "http://www.mendeley.com/documents/?uuid=0d826ad3-1d20-4bd4-a34b-5d0cdaffb482", "http://www.mendeley.com/documents/?uuid=7e39c53f-581d-4d5d-ad65-4698bc4caf76" ] } ], "mendeley" : { "formattedCitation" : "(Duraiappah, 2004)", "plainTextFormattedCitation" : "(Duraiappah, 2004)", "previouslyFormattedCitation" : "(Duraiappah, 200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w:t>
      </w:r>
      <w:r>
        <w:rPr>
          <w:rFonts w:eastAsia="Cambria" w:cstheme="minorHAnsi"/>
          <w:lang w:val="en-US"/>
        </w:rPr>
        <w:t>UNEP</w:t>
      </w:r>
      <w:r w:rsidRPr="00946649">
        <w:rPr>
          <w:rFonts w:eastAsia="Cambria" w:cstheme="minorHAnsi"/>
          <w:lang w:val="en-US"/>
        </w:rPr>
        <w:t>, 2004)</w:t>
      </w:r>
      <w:r w:rsidRPr="00946649">
        <w:rPr>
          <w:rFonts w:eastAsia="Cambria" w:cstheme="minorHAnsi"/>
          <w:lang w:val="en-US"/>
        </w:rPr>
        <w:fldChar w:fldCharType="end"/>
      </w:r>
      <w:r w:rsidRPr="00946649">
        <w:rPr>
          <w:rFonts w:eastAsia="Cambria" w:cstheme="minorHAnsi"/>
          <w:lang w:val="en-US"/>
        </w:rPr>
        <w:t xml:space="preserve">. On the other hand, distributive equity and justice are influenced by global patterns in the distribution of benefits and costs from the production and consumption of nature’s material contributions (such as biofuels, soy for animal feed, timber, pharmaceutical products from wild and domesticated biodiversity) (Section 2.2.4). </w:t>
      </w:r>
    </w:p>
    <w:p w14:paraId="31149AFF" w14:textId="713AA2D0" w:rsidR="001E43D4" w:rsidRPr="00946649" w:rsidRDefault="001E43D4" w:rsidP="001E43D4">
      <w:pPr>
        <w:rPr>
          <w:rFonts w:eastAsia="Cambria" w:cstheme="minorHAnsi"/>
          <w:lang w:val="en-US"/>
        </w:rPr>
      </w:pPr>
      <w:r w:rsidRPr="00946649">
        <w:rPr>
          <w:rFonts w:eastAsia="Cambria" w:cstheme="minorHAnsi"/>
          <w:lang w:val="en-US"/>
        </w:rPr>
        <w:t xml:space="preserve">Whereas access to safe and adequate drinking water is generally well secured in Europe, people in Central Asia, especially children, bear disproportionate environmental threats to their health due to a lack of access to safe drinking water – with the Aral Sea region and rural areas in Tajikistan being specific problem areas (see Section 2.3.1.3)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179/oeh.2006.12.4.362", "ISSN" : "1077-3525", "abstract" : "AbstractChildren in Central Asia and the Middle East bear disproportionate environmental threats to health, of which the most widespread and serious result from poverty, malnutrition, lack of access to safe drinking water and food, and exposures to toxic chemicals. Their psychological health is threatened in several parts of this region by internal wars and strife. Many, or even most, children are regularly exposed to environmental tobacco smoke. In many of these countries, children constitute very high percentages of the population. Because children constitute the future, it is critical that these threats to their health be addressed and reduced to the greatest extent possible through both provision of safe and adequate drinking water and nutrition and reduction of exposures to environmental contaminants.", "author" : [ { "dropping-particle" : "", "family" : "Carpenter", "given" : "David O.", "non-dropping-particle" : "", "parse-names" : false, "suffix" : "" }, { "dropping-particle" : "", "family" : "El-Qaderi", "given" : "Saleh", "non-dropping-particle" : "", "parse-names" : false, "suffix" : "" }, { "dropping-particle" : "", "family" : "Fayzieva", "given" : "Dilorom", "non-dropping-particle" : "", "parse-names" : false, "suffix" : "" }, { "dropping-particle" : "", "family" : "Gilani", "given" : "Anwar H.", "non-dropping-particle" : "", "parse-names" : false, "suffix" : "" }, { "dropping-particle" : "", "family" : "Hambartsumyan", "given" : "Amelia", "non-dropping-particle" : "", "parse-names" : false, "suffix" : "" }, { "dropping-particle" : "", "family" : "Herz", "given" : "Katherine", "non-dropping-particle" : "", "parse-names" : false, "suffix" : "" }, { "dropping-particle" : "", "family" : "Isobaev", "given" : "Muzafar", "non-dropping-particle" : "", "parse-names" : false, "suffix" : "" }, { "dropping-particle" : "", "family" : "Kasymov", "given" : "Omor", "non-dropping-particle" : "", "parse-names" : false, "suffix" : "" }, { "dropping-particle" : "", "family" : "Kudyakov", "given" : "Rustam", "non-dropping-particle" : "", "parse-names" : false, "suffix" : "" }, { "dropping-particle" : "", "family" : "Majitova", "given" : "Zayra", "non-dropping-particle" : "", "parse-names" : false, "suffix" : "" }, { "dropping-particle" : "", "family" : "Mamadov", "given" : "Elshad", "non-dropping-particle" : "", "parse-names" : false, "suffix" : "" }, { "dropping-particle" : "", "family" : "Nemer", "given" : "Leda", "non-dropping-particle" : "", "parse-names" : false, "suffix" : "" }, { "dropping-particle" : "", "family" : "Revich", "given" : "Boris", "non-dropping-particle" : "", "parse-names" : false, "suffix" : "" }, { "dropping-particle" : "", "family" : "Stege", "given" : "Piper", "non-dropping-particle" : "", "parse-names" : false, "suffix" : "" }, { "dropping-particle" : "", "family" : "Suk", "given" : "William", "non-dropping-particle" : "", "parse-names" : false, "suffix" : "" }, { "dropping-particle" : "", "family" : "Upshur", "given" : "Ross", "non-dropping-particle" : "", "parse-names" : false, "suffix" : "" }, { "dropping-particle" : "", "family" : "Yilmaz", "given" : "Bayram", "non-dropping-particle" : "", "parse-names" : false, "suffix" : "" }, { "dropping-particle" : "", "family" : "Zaineh", "given" : "Kamal", "non-dropping-particle" : "", "parse-names" : false, "suffix" : "" } ], "container-title" : "International Journal of Occupational and Environmental Health", "id" : "ITEM-1", "issue" : "4", "issued" : { "date-parts" : [ [ "2006", "10" ] ] }, "page" : "362-368", "publisher" : "Taylor &amp; Francis", "title" : "Children's Environmental Health in Central Asia and the Middle East", "type" : "article-journal", "volume" : "12" }, "uris" : [ "http://www.mendeley.com/documents/?uuid=b9f1041c-09ae-46f5-a997-25369ae6bbe5", "http://www.mendeley.com/documents/?uuid=7d946335-2716-437a-a493-51a279ec3d47" ] } ], "mendeley" : { "formattedCitation" : "(D. O. Carpenter et al., 2006)", "plainTextFormattedCitation" : "(D. O. Carpenter et al., 2006)", "previouslyFormattedCitation" : "(D. O. Carpenter et al., 200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Carpenter </w:t>
      </w:r>
      <w:r w:rsidR="00301BD0" w:rsidRPr="00301BD0">
        <w:rPr>
          <w:rFonts w:eastAsia="Cambria" w:cstheme="minorHAnsi"/>
          <w:i/>
          <w:lang w:val="en-US"/>
        </w:rPr>
        <w:t>et al.</w:t>
      </w:r>
      <w:r w:rsidRPr="00946649">
        <w:rPr>
          <w:rFonts w:eastAsia="Cambria" w:cstheme="minorHAnsi"/>
          <w:lang w:val="en-US"/>
        </w:rPr>
        <w:t>, 2006)</w:t>
      </w:r>
      <w:r w:rsidRPr="00946649">
        <w:rPr>
          <w:rFonts w:eastAsia="Cambria" w:cstheme="minorHAnsi"/>
          <w:lang w:val="en-US"/>
        </w:rPr>
        <w:fldChar w:fldCharType="end"/>
      </w:r>
      <w:r w:rsidRPr="00946649">
        <w:rPr>
          <w:rFonts w:eastAsia="Cambria" w:cstheme="minorHAnsi"/>
          <w:lang w:val="en-US"/>
        </w:rPr>
        <w:t>.</w:t>
      </w:r>
    </w:p>
    <w:p w14:paraId="7E8B04F2" w14:textId="064E9796" w:rsidR="001E43D4" w:rsidRPr="00946649" w:rsidRDefault="001E43D4" w:rsidP="001E43D4">
      <w:pPr>
        <w:rPr>
          <w:rFonts w:cstheme="minorHAnsi"/>
          <w:lang w:val="en-US"/>
        </w:rPr>
      </w:pPr>
      <w:r w:rsidRPr="00946649">
        <w:rPr>
          <w:rFonts w:eastAsia="Cambria" w:cstheme="minorHAnsi"/>
          <w:lang w:val="en-US"/>
        </w:rPr>
        <w:t xml:space="preserve">Urban green space can provide different regulating contributions such as prevention of urban heat islands, air quality regulation and noise reduct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Konijnendijk", "given" : "C.C.", "non-dropping-particle" : "", "parse-names" : false, "suffix" : "" }, { "dropping-particle" : "", "family" : "Annerstedt", "given" : "M.", "non-dropping-particle" : "", "parse-names" : false, "suffix" : "" }, { "dropping-particle" : "", "family" : "Nielsen", "given" : "A.B.", "non-dropping-particle" : "", "parse-names" : false, "suffix" : "" }, { "dropping-particle" : "", "family" : "Maruthaveeran", "given" : "S.", "non-dropping-particle" : "", "parse-names" : false, "suffix" : "" } ], "id" : "ITEM-1", "issued" : { "date-parts" : [ [ "2013" ] ] }, "title" : "Benefits of Urban Parks: A systematic review", "type" : "report" }, "uris" : [ "http://www.mendeley.com/documents/?uuid=84c607b1-4219-4d15-a87b-a1682e41d4de", "http://www.mendeley.com/documents/?uuid=a6719276-a09c-49ec-9c0a-691033136f29" ] } ], "mendeley" : { "formattedCitation" : "(Konijnendijk, Annerstedt, Nielsen, &amp; Maruthaveeran, 2013)", "plainTextFormattedCitation" : "(Konijnendijk, Annerstedt, Nielsen, &amp; Maruthaveeran, 2013)", "previouslyFormattedCitation" : "(Konijnendijk, Annerstedt, Nielsen, &amp; Maruthaveeran, 2013)"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onijnendijk</w:t>
      </w:r>
      <w:r>
        <w:rPr>
          <w:rFonts w:eastAsia="Cambria" w:cstheme="minorHAnsi"/>
          <w:lang w:val="en-US"/>
        </w:rPr>
        <w:t xml:space="preserve"> </w:t>
      </w:r>
      <w:r w:rsidR="00301BD0" w:rsidRPr="00301BD0">
        <w:rPr>
          <w:rFonts w:eastAsia="Cambria" w:cstheme="minorHAnsi"/>
          <w:i/>
          <w:lang w:val="en-US"/>
        </w:rPr>
        <w:t>et al.</w:t>
      </w:r>
      <w:r w:rsidRPr="00946649">
        <w:rPr>
          <w:rFonts w:eastAsia="Cambria" w:cstheme="minorHAnsi"/>
          <w:lang w:val="en-US"/>
        </w:rPr>
        <w:t>, 2013)</w:t>
      </w:r>
      <w:r w:rsidRPr="00946649">
        <w:rPr>
          <w:rFonts w:eastAsia="Cambria" w:cstheme="minorHAnsi"/>
          <w:lang w:val="en-US"/>
        </w:rPr>
        <w:fldChar w:fldCharType="end"/>
      </w:r>
      <w:r w:rsidRPr="00946649">
        <w:rPr>
          <w:rFonts w:eastAsia="Cambria" w:cstheme="minorHAnsi"/>
          <w:lang w:val="en-US"/>
        </w:rPr>
        <w:t xml:space="preserve">. Its distribution has been shown to differ across a city resulting in lower access in residential areas with specific ethnic group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rbplan.2008.01.002", "ISBN" : "0169-2046", "ISSN" : "01692046", "abstract" : "Greenspace access in an English city was analysed using a network analysis in a geographical information system (GIS). Access for different religious and ethnic groups was compared with benchmark standards that form part of the UK government guidance on greenspace provision. Despite having nearly more than twice the recommended amount of accessible greenspace per capita, its distribution and pattern show considerable variation especially when spatially analysed with respect to ethnic and religious groups. Whilst the specific results are locally important (Indian, Hindu and Sikh groups were found to have limited access to greenspace in the city), the study shows how a GIS-based network analysis in conjunction with statistical analysis of socio-economic data can be used to analyse the equity of access to community goods and services. The results can be used to inform the local planning process and the GIS approach can be expanded into other local authority domains. The approach presented in this paper offers a generic method for quantifying the differences in the provision of community goods and services (e.g. educational, health, environmental, etc.) for a range of different societal groups (e.g. related to deprivation, disability, occupation, economic activity, household tenure and types, age and health). ?? 2008 Elsevier B.V. All rights reserved.", "author" : [ { "dropping-particle" : "", "family" : "Comber", "given" : "Alexis", "non-dropping-particle" : "", "parse-names" : false, "suffix" : "" }, { "dropping-particle" : "", "family" : "Brunsdon", "given" : "Chris", "non-dropping-particle" : "", "parse-names" : false, "suffix" : "" }, { "dropping-particle" : "", "family" : "Green", "given" : "Edmund", "non-dropping-particle" : "", "parse-names" : false, "suffix" : "" } ], "container-title" : "Landscape and Urban Planning", "id" : "ITEM-1", "issue" : "1", "issued" : { "date-parts" : [ [ "2008" ] ] }, "page" : "103-114", "title" : "Using a GIS-based network analysis to determine urban greenspace accessibility for different ethnic and religious groups", "type" : "article-journal", "volume" : "86" }, "uris" : [ "http://www.mendeley.com/documents/?uuid=f1f4c7b3-9607-4ec1-bc9a-c6eb0700edd5", "http://www.mendeley.com/documents/?uuid=d5a2fd18-3402-490c-8ab3-892390a45fb3" ] } ], "mendeley" : { "formattedCitation" : "(Comber, Brunsdon, &amp; Green, 2008)", "plainTextFormattedCitation" : "(Comber, Brunsdon, &amp; Green, 2008)", "previouslyFormattedCitation" : "(Comber, Brunsdon, &amp; Green, 2008)"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Comber</w:t>
      </w:r>
      <w:r>
        <w:rPr>
          <w:rFonts w:eastAsia="Cambria" w:cstheme="minorHAnsi"/>
          <w:lang w:val="en-US"/>
        </w:rPr>
        <w:t xml:space="preserve"> </w:t>
      </w:r>
      <w:r w:rsidR="00301BD0" w:rsidRPr="00301BD0">
        <w:rPr>
          <w:rFonts w:eastAsia="Cambria" w:cstheme="minorHAnsi"/>
          <w:i/>
          <w:lang w:val="en-US"/>
        </w:rPr>
        <w:t>et al.</w:t>
      </w:r>
      <w:r w:rsidRPr="00946649">
        <w:rPr>
          <w:rFonts w:eastAsia="Cambria" w:cstheme="minorHAnsi"/>
          <w:lang w:val="en-US"/>
        </w:rPr>
        <w:t>, 2008)</w:t>
      </w:r>
      <w:r w:rsidRPr="00946649">
        <w:rPr>
          <w:rFonts w:eastAsia="Cambria" w:cstheme="minorHAnsi"/>
          <w:lang w:val="en-US"/>
        </w:rPr>
        <w:fldChar w:fldCharType="end"/>
      </w:r>
      <w:r w:rsidRPr="00946649">
        <w:rPr>
          <w:rFonts w:eastAsia="Cambria" w:cstheme="minorHAnsi"/>
          <w:lang w:val="en-US"/>
        </w:rPr>
        <w:t xml:space="preserve"> or a high proportion of immigrant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rbplan.2013.11.016", "ISBN" : "01692046", "ISSN" : "01692046", "abstract" : "Urban green spaces (UGS) have been shown to provide a number of environmental and social benefits relevant for a higher quality of life of residents. However, population growth in cities combined with urban planning policies of (re)densification can drive the conversion of UGS into residential land. This development might result in an unequal distribution of UGS in a city. We present an analysis of UGS provisioning in Berlin, Germany in order to identify distributional inequities between UGS and population which are further discussed in light of variations in user preferences associated with demographics and immigrant status. Publicly available land use and sociodemographic data at sub-district level are applied in a GIS, dissimilarity index and cluster analysis approach. Results show that although most areas are supplied with more UGS compared to the per capita target value of 6m2, there is considerable dissimilarity by immigrant status and age. To address rising concerns about socio-environmental justice in cities and to evaluate the (dis)advantages of applying UGS threshold values for urban planning, visitor profiles and preferences of a site-specific case, the park and former city airport Berlin-Tempelhof are analyzed. Results from questionnaire surveys indicate that the identified dissimilarities on sub-district level are not the same as socio-environmental injustice in Tempelhof, but point to a mismatch of UGS and user preferences. In addition to evaluating UGS distribution, the match between quality of a park and specific cultural and age dependent user needs should be considered for successful green infrastructure planning rather than focusing on target values. ?? 2013 Elsevier B.V.", "author" : [ { "dropping-particle" : "", "family" : "Kabisch", "given" : "Nadja", "non-dropping-particle" : "", "parse-names" : false, "suffix" : "" }, { "dropping-particle" : "", "family" : "Haase", "given" : "Dagmar", "non-dropping-particle" : "", "parse-names" : false, "suffix" : "" } ], "container-title" : "Landscape and Urban Planning", "id" : "ITEM-1", "issued" : { "date-parts" : [ [ "2014" ] ] }, "page" : "129-139", "publisher" : "Elsevier B.V.", "title" : "Green justice or just green? Provision of urban green spaces in Berlin, Germany", "type" : "article-journal", "volume" : "122" }, "uris" : [ "http://www.mendeley.com/documents/?uuid=06d2db9d-bae0-4d92-8e1b-5588f86d6aac", "http://www.mendeley.com/documents/?uuid=a27a9c20-86e1-4ec9-9f1b-b762a0de5194" ] } ], "mendeley" : { "formattedCitation" : "(Kabisch &amp; Haase, 2014)", "plainTextFormattedCitation" : "(Kabisch &amp; Haase, 2014)", "previouslyFormattedCitation" : "(Kabisch &amp; Haase,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Kabisch &amp; Haase, 2014)</w:t>
      </w:r>
      <w:r w:rsidRPr="00946649">
        <w:rPr>
          <w:rFonts w:eastAsia="Cambria" w:cstheme="minorHAnsi"/>
          <w:lang w:val="en-US"/>
        </w:rPr>
        <w:fldChar w:fldCharType="end"/>
      </w:r>
      <w:r w:rsidRPr="00946649">
        <w:rPr>
          <w:rFonts w:eastAsia="Cambria" w:cstheme="minorHAnsi"/>
          <w:lang w:val="en-US"/>
        </w:rPr>
        <w:t xml:space="preserve">. </w:t>
      </w:r>
    </w:p>
    <w:p w14:paraId="3649AFBA" w14:textId="77777777" w:rsidR="001E43D4" w:rsidRPr="00946649" w:rsidRDefault="001E43D4" w:rsidP="001E43D4">
      <w:pPr>
        <w:rPr>
          <w:rFonts w:eastAsia="Cambria" w:cstheme="minorHAnsi"/>
          <w:lang w:val="en-US"/>
        </w:rPr>
      </w:pPr>
      <w:r w:rsidRPr="00946649">
        <w:rPr>
          <w:rFonts w:eastAsia="Cambria" w:cstheme="minorHAnsi"/>
          <w:lang w:val="en-US"/>
        </w:rPr>
        <w:t xml:space="preserve">Regarding flood regulation and flood protection measures (Section 2.2.1.6), a socio-economic investigation within the flood plains of England and Wales revealed significant inequalities in the distribution of flooding risk between the middle classes and less privileged groups (working classes, unemployed classes) – with inequality being especially influential in exposure to flooding risk within the tidal flood plains and in the Eastern regions of Englan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5153/sro.1570", "ISSN" : "1360-7804", "author" : [ { "dropping-particle" : "", "family" : "Fielding", "given" : "Jane", "non-dropping-particle" : "", "parse-names" : false, "suffix" : "" } ], "container-title" : "Sociological Research Online", "id" : "ITEM-1", "issue" : "4", "issued" : { "date-parts" : [ [ "2007" ] ] }, "title" : "Environmental Injustice or Just the Lie of the Land: an Investigation of the Socio-Economic Class of Those at Risk from Flooding in England and Wales", "type" : "article-journal", "volume" : "12" }, "uris" : [ "http://www.mendeley.com/documents/?uuid=d32dbcbf-511a-48e8-b073-92538c027dcb", "http://www.mendeley.com/documents/?uuid=84009333-430f-405e-a1cd-f7bf35fd25d5" ] }, { "id" : "ITEM-2", "itemData" : { "DOI" : "10.1111/j.1467-7717.2011.01270.x", "ISSN" : "03613666", "PMID" : "22092603", "abstract" : "This paper explores the environmental inequalities of living in the floodplains of England and Wales and the differences in flood awareness of those 'at risk'. An area comparison is made between an etic, objective flood risk exposure, and an emic, subjective perception of that risk by social class. In all areas except the Midlands, the working classes were more likely to reside in the floodplains; the greatest exposure inequality is seen in the North East and Anglian regions. Flood awareness in the Anglian regions was much lower than average, but there were no significant class differences. In the Thames region, despite equal flood risk exposure between classes, the most deprived displayed the least awareness of flood risk. In the North East, inequalities in the distribution of flood risk exposure accompanied inequalities in perception, resulting in the least aware and most deprived experiencing the greatest flood risk.", "author" : [ { "dropping-particle" : "", "family" : "Fielding", "given" : "Jane L.", "non-dropping-particle" : "", "parse-names" : false, "suffix" : "" } ], "container-title" : "Disasters", "id" : "ITEM-2", "issue" : "3", "issued" : { "date-parts" : [ [ "2012", "7" ] ] }, "page" : "477-494", "title" : "Inequalities in exposure and awareness of flood risk in England and Wales", "type" : "article-journal", "volume" : "36" }, "uris" : [ "http://www.mendeley.com/documents/?uuid=ab6ad57d-cebd-447f-9e8d-4c5aeb309eb2", "http://www.mendeley.com/documents/?uuid=70cbc331-2c9e-48e1-9e69-ae4ead699b2e" ] }, { "id" : "ITEM-3", "itemData" : { "DOI" : "10.5751/ES-06252-190139", "ISSN" : "1708-3087", "author" : [ { "dropping-particle" : "", "family" : "Benzie", "given" : "Magnus", "non-dropping-particle" : "", "parse-names" : false, "suffix" : "" } ], "container-title" : "Ecology and Society", "id" : "ITEM-3", "issue" : "1", "issued" : { "date-parts" : [ [ "2014" ] ] }, "page" : "art39", "publisher" : "The Resilience Alliance", "title" : "Social Justice and Adaptation in the UK", "type" : "article-journal", "volume" : "19" }, "uris" : [ "http://www.mendeley.com/documents/?uuid=2d41151b-3132-4e07-a73a-74ce805696e4", "http://www.mendeley.com/documents/?uuid=2a6bc3a9-1709-4f25-86b1-4e601c45c1c9" ] }, { "id" : "ITEM-4", "itemData" : { "DOI" : "10.1177/0261018310396149", "ISSN" : "0261-0183", "abstract" : "Flooding has only relatively recently been considered as an environmental justice issue. In this paper we focus on flooding as a distinct form of environmental risk and examine some of the key evidence and analysis that is needed to underpin an environmental justice framing of flood risk and flood impacts. We review and examine the UK situation and the body of existing research literature on flooding to fill out our understanding of the patterns of social inequality that exist in relation to both flood risk exposure and vulnerability to the diverse impacts of flooding. We then consider the various ways in which judgements might be made about the injustice or justice of these inequalities and the ways in which they are being sustained or responded to by current flood policy and practice. We conclude that there is both evidence of significant inequalities and grounds on which claims of injustice might be made, but that further work is needed to investigate each of these. The case for pursuing the framing of...", "author" : [ { "dropping-particle" : "", "family" : "Walker", "given" : "Gordon", "non-dropping-particle" : "", "parse-names" : false, "suffix" : "" }, { "dropping-particle" : "", "family" : "Burningham", "given" : "Kate", "non-dropping-particle" : "", "parse-names" : false, "suffix" : "" } ], "container-title" : "Critical Social Policy", "id" : "ITEM-4", "issue" : "2", "issued" : { "date-parts" : [ [ "2011", "5" ] ] }, "page" : "216-240", "publisher" : "SAGE PublicationsSage UK: London, England", "title" : "Flood risk, vulnerability and environmental justice: Evidence and evaluation of inequality in a UK context", "type" : "article-journal", "volume" : "31" }, "uris" : [ "http://www.mendeley.com/documents/?uuid=85370a55-86ed-4924-b87c-c70619b24c27", "http://www.mendeley.com/documents/?uuid=bbcb1214-b79f-415b-8eb8-4283fadb1baa" ] } ], "mendeley" : { "formattedCitation" : "(Benzie, 2014; J. Fielding, 2007; J. L. Fielding, 2012; Walker &amp; Burningham, 2011)", "plainTextFormattedCitation" : "(Benzie, 2014; J. Fielding, 2007; J. L. Fielding, 2012; Walker &amp; Burningham, 2011)", "previouslyFormattedCitation" : "(Benzie, 2014; J. Fielding, 2007; J. L. Fielding, 2012; Walker &amp; Burningham, 2011)"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enzie, 2014; Fielding, 2007, 2012; Walker &amp; Burningham, 2011)</w:t>
      </w:r>
      <w:r w:rsidRPr="00946649">
        <w:rPr>
          <w:rFonts w:eastAsia="Cambria" w:cstheme="minorHAnsi"/>
          <w:lang w:val="en-US"/>
        </w:rPr>
        <w:fldChar w:fldCharType="end"/>
      </w:r>
      <w:r w:rsidRPr="00946649">
        <w:rPr>
          <w:rFonts w:eastAsia="Cambria" w:cstheme="minorHAnsi"/>
          <w:lang w:val="en-US"/>
        </w:rPr>
        <w:t>.</w:t>
      </w:r>
    </w:p>
    <w:p w14:paraId="43E73721" w14:textId="3A99BD7F" w:rsidR="001E43D4" w:rsidRPr="00946649" w:rsidRDefault="001E43D4" w:rsidP="001E43D4">
      <w:pPr>
        <w:rPr>
          <w:rFonts w:eastAsia="Cambria" w:cstheme="minorHAnsi"/>
          <w:lang w:val="en-US"/>
        </w:rPr>
      </w:pPr>
      <w:r w:rsidRPr="00946649">
        <w:rPr>
          <w:lang w:val="en-US"/>
        </w:rPr>
        <w:t>Nature’s n</w:t>
      </w:r>
      <w:r w:rsidRPr="00946649">
        <w:rPr>
          <w:rFonts w:eastAsia="Cambria" w:cstheme="minorHAnsi"/>
          <w:lang w:val="en-US"/>
        </w:rPr>
        <w:t xml:space="preserve">on-material </w:t>
      </w:r>
      <w:r w:rsidRPr="00946649">
        <w:rPr>
          <w:lang w:val="en-US"/>
        </w:rPr>
        <w:t>contributions to people</w:t>
      </w:r>
      <w:r w:rsidRPr="00946649">
        <w:rPr>
          <w:rFonts w:eastAsia="Cambria" w:cstheme="minorHAnsi"/>
          <w:lang w:val="en-US"/>
        </w:rPr>
        <w:t xml:space="preserve">, in particular recreation, can be distributed unevenly across social groups. In the UK protected areas are largely enjoyed by older people and men, while minorities are underrepresented in the use of protected areas, and hence the more privileged people benefit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9", "ISBN" : "17083087", "ISSN" : "17083087", "PMID" : "66785541", "abstract" : "Public support for protected areas depends, in part, upon clear demonstrations of the importance of the ecosystem services provided by these areas. However, only a limited number of studies have examined the value of protected areas in providing these services, and even less work has assessed how equitably these benefits are distributed across society. We used on-site surveys to characterize people who derived recreational benefit from a set of areas in the United Kingdom that were originally protected for their conservation value. We found that an unrepresentative subset of society enjoyed this benefit. Site visitor populations were biased towards older people and men, and minority groups were starkly underrepresented, comprising only 1% of overall visitors. When the characteristics of visitors were examined, the more privileged sectors of society were found to have received disproportionate benefits. These biases persisted across weekday and weekend visits and whether sites were considered altogether or individually. Conservation goals will only be met if broad public support for the natural environment is engaged and maintained, for example, through nature recreation. However, our results suggest that at present a worrying disconnect exists between public conservation efforts and much of society.", "author" : [ { "dropping-particle" : "", "family" : "Booth", "given" : "Josephine E.", "non-dropping-particle" : "", "parse-names" : false, "suffix" : "" }, { "dropping-particle" : "", "family" : "Gaston", "given" : "Kevin J.", "non-dropping-particle" : "", "parse-names" : false, "suffix" : "" }, { "dropping-particle" : "", "family" : "Armsworth", "given" : "Paul R.", "non-dropping-particle" : "", "parse-names" : false, "suffix" : "" } ], "container-title" : "Ecology and Society", "id" : "ITEM-1", "issue" : "3", "issued" : { "date-parts" : [ [ "2010" ] ] }, "title" : "Who benefits from recreational use of protected areas?", "type" : "article-journal", "volume" : "15" }, "uris" : [ "http://www.mendeley.com/documents/?uuid=7a863b51-2bfe-4a4e-a0ff-f805a5ff8ec8", "http://www.mendeley.com/documents/?uuid=88e705e5-149c-40ae-949d-978259765868" ] } ], "mendeley" : { "formattedCitation" : "(Booth, Gaston, &amp; Armsworth, 2010)", "plainTextFormattedCitation" : "(Booth, Gaston, &amp; Armsworth, 2010)", "previouslyFormattedCitation" : "(Booth, Gaston, &amp; Armsworth, 2010)"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ooth</w:t>
      </w:r>
      <w:r>
        <w:rPr>
          <w:rFonts w:eastAsia="Cambria" w:cstheme="minorHAnsi"/>
          <w:lang w:val="en-US"/>
        </w:rPr>
        <w:t xml:space="preserve"> </w:t>
      </w:r>
      <w:r w:rsidR="00301BD0" w:rsidRPr="00301BD0">
        <w:rPr>
          <w:rFonts w:eastAsia="Cambria" w:cstheme="minorHAnsi"/>
          <w:i/>
          <w:lang w:val="en-US"/>
        </w:rPr>
        <w:t>et al.</w:t>
      </w:r>
      <w:r w:rsidRPr="00946649">
        <w:rPr>
          <w:rFonts w:eastAsia="Cambria" w:cstheme="minorHAnsi"/>
          <w:lang w:val="en-US"/>
        </w:rPr>
        <w:t>, 2010)</w:t>
      </w:r>
      <w:r w:rsidRPr="00946649">
        <w:rPr>
          <w:rFonts w:eastAsia="Cambria" w:cstheme="minorHAnsi"/>
          <w:lang w:val="en-US"/>
        </w:rPr>
        <w:fldChar w:fldCharType="end"/>
      </w:r>
      <w:r w:rsidRPr="00946649">
        <w:rPr>
          <w:rFonts w:eastAsia="Cambria" w:cstheme="minorHAnsi"/>
          <w:lang w:val="en-US"/>
        </w:rPr>
        <w:t xml:space="preserve">. Access to green space in cities provides opportunities for recreational experiences, but urban green space is distributed unequally within cities, leading to potential injustic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landurbplan.2008.01.002", "ISBN" : "0169-2046", "ISSN" : "01692046", "abstract" : "Greenspace access in an English city was analysed using a network analysis in a geographical information system (GIS). Access for different religious and ethnic groups was compared with benchmark standards that form part of the UK government guidance on greenspace provision. Despite having nearly more than twice the recommended amount of accessible greenspace per capita, its distribution and pattern show considerable variation especially when spatially analysed with respect to ethnic and religious groups. Whilst the specific results are locally important (Indian, Hindu and Sikh groups were found to have limited access to greenspace in the city), the study shows how a GIS-based network analysis in conjunction with statistical analysis of socio-economic data can be used to analyse the equity of access to community goods and services. The results can be used to inform the local planning process and the GIS approach can be expanded into other local authority domains. The approach presented in this paper offers a generic method for quantifying the differences in the provision of community goods and services (e.g. educational, health, environmental, etc.) for a range of different societal groups (e.g. related to deprivation, disability, occupation, economic activity, household tenure and types, age and health). ?? 2008 Elsevier B.V. All rights reserved.", "author" : [ { "dropping-particle" : "", "family" : "Comber", "given" : "Alexis", "non-dropping-particle" : "", "parse-names" : false, "suffix" : "" }, { "dropping-particle" : "", "family" : "Brunsdon", "given" : "Chris", "non-dropping-particle" : "", "parse-names" : false, "suffix" : "" }, { "dropping-particle" : "", "family" : "Green", "given" : "Edmund", "non-dropping-particle" : "", "parse-names" : false, "suffix" : "" } ], "container-title" : "Landscape and Urban Planning", "id" : "ITEM-1", "issue" : "1", "issued" : { "date-parts" : [ [ "2008" ] ] }, "page" : "103-114", "title" : "Using a GIS-based network analysis to determine urban greenspace accessibility for different ethnic and religious groups", "type" : "article-journal", "volume" : "86" }, "uris" : [ "http://www.mendeley.com/documents/?uuid=d5a2fd18-3402-490c-8ab3-892390a45fb3", "http://www.mendeley.com/documents/?uuid=f1f4c7b3-9607-4ec1-bc9a-c6eb0700edd5" ] }, { "id" : "ITEM-2", "itemData" : { "DOI" : "10.1016/j.landurbplan.2013.11.016", "ISBN" : "01692046", "ISSN" : "01692046", "abstract" : "Urban green spaces (UGS) have been shown to provide a number of environmental and social benefits relevant for a higher quality of life of residents. However, population growth in cities combined with urban planning policies of (re)densification can drive the conversion of UGS into residential land. This development might result in an unequal distribution of UGS in a city. We present an analysis of UGS provisioning in Berlin, Germany in order to identify distributional inequities between UGS and population which are further discussed in light of variations in user preferences associated with demographics and immigrant status. Publicly available land use and sociodemographic data at sub-district level are applied in a GIS, dissimilarity index and cluster analysis approach. Results show that although most areas are supplied with more UGS compared to the per capita target value of 6m2, there is considerable dissimilarity by immigrant status and age. To address rising concerns about socio-environmental justice in cities and to evaluate the (dis)advantages of applying UGS threshold values for urban planning, visitor profiles and preferences of a site-specific case, the park and former city airport Berlin-Tempelhof are analyzed. Results from questionnaire surveys indicate that the identified dissimilarities on sub-district level are not the same as socio-environmental injustice in Tempelhof, but point to a mismatch of UGS and user preferences. In addition to evaluating UGS distribution, the match between quality of a park and specific cultural and age dependent user needs should be considered for successful green infrastructure planning rather than focusing on target values. ?? 2013 Elsevier B.V.", "author" : [ { "dropping-particle" : "", "family" : "Kabisch", "given" : "Nadja", "non-dropping-particle" : "", "parse-names" : false, "suffix" : "" }, { "dropping-particle" : "", "family" : "Haase", "given" : "Dagmar", "non-dropping-particle" : "", "parse-names" : false, "suffix" : "" } ], "container-title" : "Landscape and Urban Planning", "id" : "ITEM-2", "issued" : { "date-parts" : [ [ "2014" ] ] }, "page" : "129-139", "publisher" : "Elsevier B.V.", "title" : "Green justice or just green? Provision of urban green spaces in Berlin, Germany", "type" : "article-journal", "volume" : "122" }, "uris" : [ "http://www.mendeley.com/documents/?uuid=a27a9c20-86e1-4ec9-9f1b-b762a0de5194", "http://www.mendeley.com/documents/?uuid=06d2db9d-bae0-4d92-8e1b-5588f86d6aac", "http://www.mendeley.com/documents/?uuid=f1e5ef3f-ee6b-4fc7-870e-fa36d56fb08a" ] } ], "mendeley" : { "formattedCitation" : "(Comber et al., 2008; Kabisch &amp; Haase, 2014)", "plainTextFormattedCitation" : "(Comber et al., 2008; Kabisch &amp; Haase, 2014)", "previouslyFormattedCitation" : "(Comber et al., 2008; Kabisch &amp; Haase, 201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Comber </w:t>
      </w:r>
      <w:r w:rsidR="00301BD0" w:rsidRPr="00301BD0">
        <w:rPr>
          <w:rFonts w:eastAsia="Cambria" w:cstheme="minorHAnsi"/>
          <w:i/>
          <w:lang w:val="en-US"/>
        </w:rPr>
        <w:t>et al.</w:t>
      </w:r>
      <w:r w:rsidRPr="00946649">
        <w:rPr>
          <w:rFonts w:eastAsia="Cambria" w:cstheme="minorHAnsi"/>
          <w:lang w:val="en-US"/>
        </w:rPr>
        <w:t>, 2008; Kabisch &amp; Haase, 2014)</w:t>
      </w:r>
      <w:r w:rsidRPr="00946649">
        <w:rPr>
          <w:rFonts w:eastAsia="Cambria" w:cstheme="minorHAnsi"/>
          <w:lang w:val="en-US"/>
        </w:rPr>
        <w:fldChar w:fldCharType="end"/>
      </w:r>
      <w:r w:rsidRPr="00946649">
        <w:rPr>
          <w:rFonts w:eastAsia="Cambria" w:cstheme="minorHAnsi"/>
          <w:lang w:val="en-US"/>
        </w:rPr>
        <w:t>. Access to green space in cities differs across Europe, with more green space available to residents in cities in no</w:t>
      </w:r>
      <w:r>
        <w:rPr>
          <w:rFonts w:eastAsia="Cambria" w:cstheme="minorHAnsi"/>
          <w:lang w:val="en-US"/>
        </w:rPr>
        <w:t>r</w:t>
      </w:r>
      <w:r w:rsidRPr="00946649">
        <w:rPr>
          <w:rFonts w:eastAsia="Cambria" w:cstheme="minorHAnsi"/>
          <w:lang w:val="en-US"/>
        </w:rPr>
        <w:t xml:space="preserve">thern, western and central parts of the European Union than in cities in the south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16.02.029", "ISSN" : "1470160X", "abstract" : "Urban green space (UGS) availability has become an increasingly important aspect of planning and research because of the importance of green spaces for the wellbeing of urban residents. Municipalities across the European Union (EU) use different indicators in this area. Some cities provide per-capita threshold values for urban green space (UGS); some have recommendations regarding the minimum distance to green space while others have no recommendations at all. In this study, we assess green space availability in 299 EU cities according to land use and a population data grid. The results show a diverse picture across the EU. Southern European cities show below-average availability values, which may be explained by their low forest and tree cover and reflect the history of cities in Southern Europe. Comparatively, the above-average availability values in Northern European cities are a result of not only their biophysical conditions and the presence of rich forestland in general but also of Northern European attitudes toward urban living that naturally value having forests close to home. This assessment is complemented by a detailed case study analysis of two European cities \u2013 Berlin, Germany and \u0141\u00f3d\u017a, Poland. Results showed that this approach's explanatory power depends on the data used, scale of interest, resolution of data and estimated threshold value. By comparing results using different datasets and threshold values, we discuss opportunities and limitations for developing indicators of green space availability. We conclude that UGS availability is an important indicator to navigate urban complexity to improve human health and wellbeing but is only one component of the intricate social-ecological interactions within cities.", "author" : [ { "dropping-particle" : "", "family" : "Kabisch", "given" : "Nadja", "non-dropping-particle" : "", "parse-names" : false, "suffix" : "" }, { "dropping-particle" : "", "family" : "Strohbach", "given" : "Michael", "non-dropping-particle" : "", "parse-names" : false, "suffix" : "" }, { "dropping-particle" : "", "family" : "Haase", "given" : "Dagmar", "non-dropping-particle" : "", "parse-names" : false, "suffix" : "" }, { "dropping-particle" : "", "family" : "Kronenberg", "given" : "Jakub", "non-dropping-particle" : "", "parse-names" : false, "suffix" : "" } ], "container-title" : "Ecological Indicators", "id" : "ITEM-1", "issued" : { "date-parts" : [ [ "2016" ] ] }, "publisher" : "Elsevier Ltd", "title" : "Urban green space availability in European cities", "type" : "article-journal" }, "uris" : [ "http://www.mendeley.com/documents/?uuid=346ab3e3-6400-4e2e-836f-14891b7fb5d2", "http://www.mendeley.com/documents/?uuid=aa81ea95-c9c8-4189-9f38-e2415e4cf89d" ] } ], "mendeley" : { "formattedCitation" : "(Kabisch et al., 2016)", "plainTextFormattedCitation" : "(Kabisch et al., 2016)", "previouslyFormattedCitation" : "(Kabisch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Kabisch </w:t>
      </w:r>
      <w:r w:rsidR="00301BD0" w:rsidRPr="00301BD0">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Access to green recreational areas </w:t>
      </w:r>
      <w:r w:rsidRPr="00946649">
        <w:rPr>
          <w:rFonts w:eastAsia="Cambria" w:cstheme="minorHAnsi"/>
          <w:lang w:val="en-US"/>
        </w:rPr>
        <w:lastRenderedPageBreak/>
        <w:t>reduced inequality in mental well</w:t>
      </w:r>
      <w:r w:rsidR="005F5A69">
        <w:rPr>
          <w:rFonts w:eastAsia="Cambria" w:cstheme="minorHAnsi"/>
          <w:lang w:val="en-US"/>
        </w:rPr>
        <w:t>-</w:t>
      </w:r>
      <w:r w:rsidRPr="00946649">
        <w:rPr>
          <w:rFonts w:eastAsia="Cambria" w:cstheme="minorHAnsi"/>
          <w:lang w:val="en-US"/>
        </w:rPr>
        <w:t xml:space="preserve">being in the Europe Union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1873-2607", "abstract" : "INTRODUCTION: It has been suggested that socioeconomic inequalities in health might be reduced among populations with good access to green space. However, the potential for other neighborhood characteristics to reduce socioeconomic health inequalities, or to confound the effects of green space, has not been well explored. Therefore, this study investigates which, if any, neighborhood characteristics are associated with narrower socioeconomic inequalities in mental well-being in a large, international sample of urban residents.\n\nMETHODS: The 2012 European Quality of Life Survey provided data on 21,294 urban residents from 34 European nations. Associations between mental well-being (captured by the WHO-5 scale) and level of financial strain were assessed for interaction with five different neighborhood characteristics, including reported access to recreational/green areas, financial services, transport, and cultural facilities. Multilevel regression models allowed for clustering of individuals within region and country in this cross-sectional, observational study. Data were analyzed in 2014.\n\nRESULTS: Socioeconomic inequality in mental well-being was 40% (8.1 WHO-5 points) narrower among respondents reporting good access to green/recreational areas, compared with those with poorer access. None of the other neighborhood characteristics or services were associated with narrower inequality.\n\nCONCLUSIONS: If societies cannot, or will not, narrow socioeconomic inequality, research should explore the so-called equigenic environments-those that can disrupt the usual conversion of socioeconomic inequality to health inequality. This large, international, observational study suggests that access to recreational/green areas may offer such a disruption.", "author" : [ { "dropping-particle" : "", "family" : "Mitchell", "given" : "Richard J", "non-dropping-particle" : "", "parse-names" : false, "suffix" : "" }, { "dropping-particle" : "", "family" : "Richardson", "given" : "Elizabeth A", "non-dropping-particle" : "", "parse-names" : false, "suffix" : "" }, { "dropping-particle" : "", "family" : "Shortt", "given" : "Niamh K", "non-dropping-particle" : "", "parse-names" : false, "suffix" : "" }, { "dropping-particle" : "", "family" : "Pearce", "given" : "Jamie R", "non-dropping-particle" : "", "parse-names" : false, "suffix" : "" } ], "container-title" : "American journal of preventive medicine", "id" : "ITEM-1", "issue" : "1", "issued" : { "date-parts" : [ [ "2015", "7" ] ] }, "page" : "80-4", "title" : "Neighborhood Environments and Socioeconomic Inequalities in Mental Well-Being.", "type" : "article-journal", "volume" : "49" }, "uris" : [ "http://www.mendeley.com/documents/?uuid=f99f3f1e-24b7-4e67-899e-b719ab8f5e54", "http://www.mendeley.com/documents/?uuid=06a5a6b8-9257-4ee1-b3e4-937d9fc4e0d0" ] } ], "mendeley" : { "formattedCitation" : "(R. J. Mitchell, Richardson, Shortt, &amp; Pearce, 2015)", "plainTextFormattedCitation" : "(R. J. Mitchell, Richardson, Shortt, &amp; Pearce, 2015)", "previouslyFormattedCitation" : "(R. J. Mitchell, Richardson, Shortt, &amp; Pearce,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Mitchell</w:t>
      </w:r>
      <w:r>
        <w:rPr>
          <w:rFonts w:eastAsia="Cambria" w:cstheme="minorHAnsi"/>
          <w:lang w:val="en-US"/>
        </w:rPr>
        <w:t xml:space="preserve"> </w:t>
      </w:r>
      <w:r w:rsidR="00301BD0" w:rsidRPr="00301BD0">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In Europe and Central Asia national reports to the Convention on Biological Diversity, several countries mention how health equality is influenced by human interactions with nature’s contributions and biodiversity see </w:t>
      </w:r>
      <w:r w:rsidR="009F3B65">
        <w:rPr>
          <w:lang w:val="en-US"/>
        </w:rPr>
        <w:t>supporting material</w:t>
      </w:r>
      <w:r w:rsidRPr="00F514C8">
        <w:rPr>
          <w:rFonts w:eastAsia="Cambria" w:cstheme="minorHAnsi"/>
          <w:lang w:val="en-US"/>
        </w:rPr>
        <w:t xml:space="preserve"> </w:t>
      </w:r>
      <w:hyperlink r:id="rId301" w:history="1">
        <w:r w:rsidRPr="00913CA4">
          <w:rPr>
            <w:rStyle w:val="Hyperlink"/>
            <w:rFonts w:eastAsia="Cambria" w:cstheme="minorHAnsi"/>
            <w:lang w:val="en-US"/>
          </w:rPr>
          <w:t>Appendix 2.8</w:t>
        </w:r>
      </w:hyperlink>
      <w:r w:rsidRPr="00F514C8">
        <w:rPr>
          <w:rFonts w:eastAsia="Cambria" w:cstheme="minorHAnsi"/>
          <w:lang w:val="en-US"/>
        </w:rPr>
        <w:t>).</w:t>
      </w:r>
    </w:p>
    <w:p w14:paraId="183ACE8C" w14:textId="31955980" w:rsidR="001E43D4" w:rsidRPr="00946649" w:rsidRDefault="001E43D4" w:rsidP="001E43D4">
      <w:pPr>
        <w:rPr>
          <w:rFonts w:eastAsia="Cambria" w:cstheme="minorHAnsi"/>
          <w:lang w:val="en-US"/>
        </w:rPr>
      </w:pPr>
      <w:r w:rsidRPr="00946649">
        <w:rPr>
          <w:rFonts w:eastAsia="Cambria" w:cstheme="minorHAnsi"/>
          <w:lang w:val="en-US"/>
        </w:rPr>
        <w:t xml:space="preserve">In several countries in Europe and Central Asia, people have public access to forests that provide recreational experiences, but the uneven distribution of access raises justice issues. A high level (98-100%) of forests and wooded land were reported in 2010 as available for recreational purposes in Nordic and some Baltic countries as well as in several Central Europe countries including Bosnia and Herzegovina, Slovenia and Serbia. Lower levels of availability are found in some Western European countries such as UK (46%) and France (25%)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Forest Europe", "given" : "", "non-dropping-particle" : "", "parse-names" : false, "suffix" : "" } ], "id" : "ITEM-1", "issued" : { "date-parts" : [ [ "2015" ] ] }, "title" : "State of Europe's Forests", "type" : "report" }, "uris" : [ "http://www.mendeley.com/documents/?uuid=35d34eb4-9720-4403-9b88-c02aecf4aac0", "http://www.mendeley.com/documents/?uuid=9fb6c185-f4da-48a4-95c9-e4990c440434" ] } ], "mendeley" : { "formattedCitation" : "(Forest Europe, 2015)", "plainTextFormattedCitation" : "(Forest Europe, 2015)", "previouslyFormattedCitation" : "(Forest Europe,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Forest Europe, 2015)</w:t>
      </w:r>
      <w:r w:rsidRPr="00946649">
        <w:rPr>
          <w:rFonts w:eastAsia="Cambria" w:cstheme="minorHAnsi"/>
          <w:lang w:val="en-US"/>
        </w:rPr>
        <w:fldChar w:fldCharType="end"/>
      </w:r>
      <w:r w:rsidRPr="00946649">
        <w:rPr>
          <w:rFonts w:eastAsia="Cambria" w:cstheme="minorHAnsi"/>
          <w:lang w:val="en-US"/>
        </w:rPr>
        <w:t xml:space="preserve">. The free use of some non-timber forest products is mostly allowed in Nordic countries as well as some other countries with high forest cover, and allowed to some extent in other countries. In some cases permission or payment is required (e.g. private forests in Croatia, France, UK, Turkey)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Bauer", "given" : "Josephine", "non-dropping-particle" : "", "parse-names" : false, "suffix" : "" }, { "dropping-particle" : "", "family" : "Kniivil\u00e4", "given" : "Matleena", "non-dropping-particle" : "", "parse-names" : false, "suffix" : "" }, { "dropping-particle" : "", "family" : "Schmith\u00fcsen", "given" : "Franz", "non-dropping-particle" : "", "parse-names" : false, "suffix" : "" } ], "id" : "ITEM-1", "issued" : { "date-parts" : [ [ "2004" ] ] }, "title" : "FOREST LEGISLATION IN EUROPE: HOW 23 COUNTRIES APPROACH THE OBLIGATION TO REFOREST, PUBLIC ACCESS AND USE OF NON-WOOD FOREST PRODUCTS", "type" : "report" }, "uris" : [ "http://www.mendeley.com/documents/?uuid=1f3c1105-1096-4cfe-8fa7-0079ae7f626e", "http://www.mendeley.com/documents/?uuid=a7639e47-fdf6-456c-b6c1-fd37572af737" ] } ], "mendeley" : { "formattedCitation" : "(Bauer, Kniivil\u00e4, &amp; Schmith\u00fcsen, 2004)", "plainTextFormattedCitation" : "(Bauer, Kniivil\u00e4, &amp; Schmith\u00fcsen, 2004)", "previouslyFormattedCitation" : "(Bauer, Kniivil\u00e4, &amp; Schmith\u00fcsen, 200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Bauer</w:t>
      </w:r>
      <w:r>
        <w:rPr>
          <w:rFonts w:eastAsia="Cambria" w:cstheme="minorHAnsi"/>
          <w:lang w:val="en-US"/>
        </w:rPr>
        <w:t xml:space="preserve"> </w:t>
      </w:r>
      <w:r w:rsidR="00301BD0" w:rsidRPr="00301BD0">
        <w:rPr>
          <w:rFonts w:eastAsia="Cambria" w:cstheme="minorHAnsi"/>
          <w:i/>
          <w:lang w:val="en-US"/>
        </w:rPr>
        <w:t>et al.</w:t>
      </w:r>
      <w:r w:rsidRPr="00946649">
        <w:rPr>
          <w:rFonts w:eastAsia="Cambria" w:cstheme="minorHAnsi"/>
          <w:lang w:val="en-US"/>
        </w:rPr>
        <w:t>, 2004)</w:t>
      </w:r>
      <w:r w:rsidRPr="00946649">
        <w:rPr>
          <w:rFonts w:eastAsia="Cambria" w:cstheme="minorHAnsi"/>
          <w:lang w:val="en-US"/>
        </w:rPr>
        <w:fldChar w:fldCharType="end"/>
      </w:r>
      <w:r w:rsidRPr="00946649">
        <w:rPr>
          <w:rFonts w:eastAsia="Cambria" w:cstheme="minorHAnsi"/>
          <w:lang w:val="en-US"/>
        </w:rPr>
        <w:t xml:space="preserve">. </w:t>
      </w:r>
    </w:p>
    <w:p w14:paraId="2312975E" w14:textId="5531F8B0" w:rsidR="001E43D4" w:rsidRPr="00946649" w:rsidRDefault="00E43541" w:rsidP="000226B2">
      <w:pPr>
        <w:pStyle w:val="Caption"/>
      </w:pPr>
      <w:r>
        <w:t>Box 2.5</w:t>
      </w:r>
      <w:r w:rsidR="001E43D4" w:rsidRPr="00946649">
        <w:t xml:space="preserve">: Human-wildlife conflicts (additional references can be found in </w:t>
      </w:r>
      <w:r w:rsidR="009F3B65">
        <w:t>supporting material</w:t>
      </w:r>
      <w:r w:rsidR="001E43D4" w:rsidRPr="00F514C8">
        <w:t xml:space="preserve"> </w:t>
      </w:r>
      <w:hyperlink r:id="rId302" w:history="1">
        <w:r w:rsidR="001E43D4" w:rsidRPr="005600B9">
          <w:rPr>
            <w:rStyle w:val="Hyperlink"/>
          </w:rPr>
          <w:t>Appendix 2.3</w:t>
        </w:r>
      </w:hyperlink>
      <w:r w:rsidR="001E43D4" w:rsidRPr="00946649">
        <w:t>)</w:t>
      </w:r>
      <w:r w:rsidR="00804119">
        <w:t>.</w:t>
      </w:r>
    </w:p>
    <w:p w14:paraId="1B45C811" w14:textId="72C712CB" w:rsidR="001E43D4" w:rsidRPr="00946649" w:rsidRDefault="001E43D4" w:rsidP="001E43D4">
      <w:pPr>
        <w:rPr>
          <w:rFonts w:cstheme="minorHAnsi"/>
          <w:sz w:val="20"/>
          <w:szCs w:val="20"/>
          <w:lang w:val="en-US"/>
        </w:rPr>
      </w:pPr>
      <w:r w:rsidRPr="00946649">
        <w:rPr>
          <w:rFonts w:eastAsia="Cambria" w:cstheme="minorHAnsi"/>
          <w:sz w:val="20"/>
          <w:szCs w:val="20"/>
          <w:lang w:val="en-US"/>
        </w:rPr>
        <w:t xml:space="preserve">Certain species cause human-wildlife conflicts and raise justice concerns in terms of the distribution of their damages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DOI" : "10.1016/j.biocon.2016.08.041", "ISBN" : "0006-3207", "ISSN" : "00063207", "abstract" : "Human-wildlife conflict is increasingly being recognised as containing strong elements of social conflict. The extent to which stakeholders regard a management system as being just and fair is a key social dimension of conflict. This paper investigates the perceptions of justice regarding the carnivore conflict in Norway among sheep farmers, environmentalists and indigenous reindeer herders using Q methodology. Three significant perspectives on environmental justice were identified, which we labelled the Carnivore Advocates (containing most environmentalists), the Carnivore Sceptics (containing most of the sheep farmers and reindeer herders) and the Bureaucratic Carnivore Sceptics (containing the remaining sheep farmers and a reindeer herder). The widest disagreement was over what constitutes environmental harm and environmental goods and how the costs and benefits should be distributed, indicating that fundamental differences in values and perceptions underlie the intractability of this conflict. However, the results of this study suggest that the widespread conceptualisation of justice as strictly a matter of equitable distribution of costs and benefits is incomplete. Recognition justice, in the form of acknowledging group identity, lifestyle, knowledge and viewpoints, and seeking mutual respect for differences constituted a good in itself for all stakeholders. It cannot therefore just be viewed as a means to establish equitable distribution of goods and harms. Issues related to participatory justice were also identified, but were not attributed great importance. These results confirm the common assumption that the carnivore conflict in Norway is highly polarised. Because the two poles differ fundamentally in their value perceptions regarding carnivores and how that relates to their sense of identity, we characterise the human-wildlife conflict in Norway as a ???wicked problem??? where decisions regarding the management of carnivores is going to entail political prioritisation of one viewpoint over the other.", "author" : [ { "dropping-particle" : "", "family" : "Jacobsen", "given" : "Kim S.", "non-dropping-particle" : "", "parse-names" : false, "suffix" : "" }, { "dropping-particle" : "", "family" : "Linnell", "given" : "John D C", "non-dropping-particle" : "", "parse-names" : false, "suffix" : "" } ], "container-title" : "Biological Conservation", "id" : "ITEM-1", "issued" : { "date-parts" : [ [ "2016" ] ] }, "page" : "197-206", "publisher" : "Elsevier Ltd", "title" : "Perceptions of environmental justice and the conflict surrounding large carnivore management in Norway ??? Implications for conflict management", "type" : "article-journal", "volume" : "203" }, "uris" : [ "http://www.mendeley.com/documents/?uuid=ddfc6215-2eb6-4b58-8073-1bebe5465a10", "http://www.mendeley.com/documents/?uuid=4ce5460e-7e6f-4993-aae8-7f194ecdf987" ] } ], "mendeley" : { "formattedCitation" : "(Jacobsen &amp; Linnell, 2016)", "plainTextFormattedCitation" : "(Jacobsen &amp; Linnell, 2016)", "previouslyFormattedCitation" : "(Jacobsen &amp; Linnell, 2016)"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Jacobsen &amp; Linnell, 2016)</w:t>
      </w:r>
      <w:r w:rsidRPr="00946649">
        <w:rPr>
          <w:rFonts w:eastAsia="Cambria" w:cstheme="minorHAnsi"/>
          <w:sz w:val="20"/>
          <w:szCs w:val="20"/>
          <w:lang w:val="en-US"/>
        </w:rPr>
        <w:fldChar w:fldCharType="end"/>
      </w:r>
      <w:r w:rsidRPr="00946649">
        <w:rPr>
          <w:rFonts w:eastAsia="Cambria" w:cstheme="minorHAnsi"/>
          <w:sz w:val="20"/>
          <w:szCs w:val="20"/>
          <w:lang w:val="en-US"/>
        </w:rPr>
        <w:t>. Human-wildlife conflicts in Europe and Central Asia are reported related to</w:t>
      </w:r>
      <w:r w:rsidRPr="00946649">
        <w:rPr>
          <w:rFonts w:cstheme="minorHAnsi"/>
          <w:sz w:val="20"/>
          <w:szCs w:val="20"/>
          <w:lang w:val="en-US"/>
        </w:rPr>
        <w:t xml:space="preserve"> carnivores, mainly wolves (</w:t>
      </w:r>
      <w:r w:rsidRPr="00946649">
        <w:rPr>
          <w:rFonts w:cstheme="minorHAnsi"/>
          <w:i/>
          <w:sz w:val="20"/>
          <w:szCs w:val="20"/>
          <w:lang w:val="en-US"/>
        </w:rPr>
        <w:t>Canis lupus</w:t>
      </w:r>
      <w:r w:rsidRPr="00946649">
        <w:rPr>
          <w:rFonts w:cstheme="minorHAnsi"/>
          <w:sz w:val="20"/>
          <w:szCs w:val="20"/>
          <w:lang w:val="en-US"/>
        </w:rPr>
        <w:t>), brown bears (</w:t>
      </w:r>
      <w:r w:rsidRPr="00946649">
        <w:rPr>
          <w:rFonts w:cstheme="minorHAnsi"/>
          <w:i/>
          <w:sz w:val="20"/>
          <w:szCs w:val="20"/>
          <w:lang w:val="en-US"/>
        </w:rPr>
        <w:t>Ursus arctos</w:t>
      </w:r>
      <w:r w:rsidRPr="00946649">
        <w:rPr>
          <w:rFonts w:cstheme="minorHAnsi"/>
          <w:sz w:val="20"/>
          <w:szCs w:val="20"/>
          <w:lang w:val="en-US"/>
        </w:rPr>
        <w:t>) and European lynxes (</w:t>
      </w:r>
      <w:r w:rsidRPr="00946649">
        <w:rPr>
          <w:rFonts w:cstheme="minorHAnsi"/>
          <w:i/>
          <w:sz w:val="20"/>
          <w:szCs w:val="20"/>
          <w:lang w:val="en-US"/>
        </w:rPr>
        <w:t>Lynx lynx</w:t>
      </w:r>
      <w:r w:rsidRPr="00946649">
        <w:rPr>
          <w:rFonts w:cstheme="minorHAnsi"/>
          <w:sz w:val="20"/>
          <w:szCs w:val="20"/>
          <w:lang w:val="en-US"/>
        </w:rPr>
        <w:t xml:space="preserve">) (e.g. </w:t>
      </w:r>
      <w:r w:rsidRPr="00946649">
        <w:rPr>
          <w:rFonts w:cstheme="minorHAnsi"/>
          <w:sz w:val="20"/>
          <w:szCs w:val="20"/>
          <w:lang w:val="en-US"/>
        </w:rPr>
        <w:fldChar w:fldCharType="begin" w:fldLock="1"/>
      </w:r>
      <w:r w:rsidRPr="00946649">
        <w:rPr>
          <w:rFonts w:cstheme="minorHAnsi"/>
          <w:sz w:val="20"/>
          <w:szCs w:val="20"/>
          <w:lang w:val="en-US"/>
        </w:rPr>
        <w:instrText>ADDIN CSL_CITATION { "citationItems" : [ { "id" : "ITEM-1", "itemData" : { "DOI" : "10.2192/1537-6176(2006)17[67:BBPODS]2.0.CO;2", "ISBN" : "1537-6176", "ISSN" : "1537-6176", "PMID" : "7741", "abstract" : "In 1994, we studied predation oil domestic sheep using mortality radiocollars in an area in central Norway inhabited by brown bears (Ursus arctos). The total loss among 234 radiocollared ewes in 3 herds released on summer pastures was 54, and 5 1 (94.4%) were due to bear predation. Among 337 radiocollared lambs, 37 were known to have died, 14 (42.4%) due to bear predation. Bears selected ewes over lambs, consistent with optimal foraging theory. Ewes with bells had a higher risk of being killed than ewes without bells. Selection of young ewes with male-dominated litters in spring and small lambs can partly be explained according to parental investment theory and selection for individuals that are last in the flock when attacked or chased by bears.", "author" : [ { "dropping-particle" : "", "family" : "Knarrum", "given" : "Vebj\u00f8rn", "non-dropping-particle" : "", "parse-names" : false, "suffix" : "" }, { "dropping-particle" : "", "family" : "S\u00f8rensen", "given" : "Ole J.", "non-dropping-particle" : "", "parse-names" : false, "suffix" : "" }, { "dropping-particle" : "", "family" : "Eggen", "given" : "Truls", "non-dropping-particle" : "", "parse-names" : false, "suffix" : "" }, { "dropping-particle" : "", "family" : "Kvam", "given" : "Tor", "non-dropping-particle" : "", "parse-names" : false, "suffix" : "" }, { "dropping-particle" : "", "family" : "Opseth", "given" : "Ole", "non-dropping-particle" : "", "parse-names" : false, "suffix" : "" }, { "dropping-particle" : "", "family" : "Overskaug", "given" : "Kristian", "non-dropping-particle" : "", "parse-names" : false, "suffix" : "" }, { "dropping-particle" : "", "family" : "Eidsmo", "given" : "Arnstein", "non-dropping-particle" : "", "parse-names" : false, "suffix" : "" } ], "container-title" : "Ursus", "id" : "ITEM-1", "issue" : "1", "issued" : { "date-parts" : [ [ "2006" ] ] }, "page" : "67-74", "title" : "Brown bear predation on domestic sheep in central Norway", "type" : "article-journal", "volume" : "17" }, "uris" : [ "http://www.mendeley.com/documents/?uuid=cc637de9-c205-482f-b778-b718e03bb2f9", "http://www.mendeley.com/documents/?uuid=d995439c-c6b2-464f-a2a5-8ea37b366f32" ] }, { "id" : "ITEM-2", "itemData" : { "DOI" : "10.1017/S0030605310000074", "ISBN" : "0030-6053", "ISSN" : "0030-6053", "abstract" : "Conflicts with human interests have reappeared following recovery of large carnivores in Europe. Public acceptance is higher than historically but there is a need to identify effective, acceptable techniques to facilitate coexis- tence. We present a case study of predation on livestock in Slovakia. Damage, mitigation measures and public opinion were assessed using compensation records, analysis of farm conditions, questionnaire surveys, semi-structured inter- views, diet analysis and on-farm trials of livestock-guarding dogs. Economic damage was inconsequential on a national scale but high locally: c. 80% of reported losses occurred at 12% of sheep flocks. Grey wolves Canis lupus were held responsible for four to six times more damage than brown bears Ursus arctos, although livestock occurred in only 2 of 78 wolf faeces during spring\u2013autumn, when sheep and cattle were most vulnerable. Losses to Eurasian lynx Lynx lynx were negligible. Compared to other sectors of society shepherds had the most negative attitudes, particularly towards wolves, despite compensation payments. Appropri- ate use of livestock-guarding dogs was associated with fewer losses: median loss at trial flocks with predation was 70% lower than at control flocks. We conclude that identifying vulnerable farms and targeting them for mitigation could reduce damage, although lack of motivation and awareness are obstacles. This study shows that damage levels need not be excessive despite high predator densities in human- dominated landscapes. Conflicts were unevenly distributed, with much of the variation explained by local conditions and husbandry practices, especially preventive measures. Livestock-guarding dogs are particularly appropriate where wolves are present in proximity to unfenced pastures.", "author" : [ { "dropping-particle" : "", "family" : "Rigg", "given" : "Robin", "non-dropping-particle" : "", "parse-names" : false, "suffix" : "" }, { "dropping-particle" : "", "family" : "Fin\u010fo", "given" : "Slavom\u00edr", "non-dropping-particle" : "", "parse-names" : false, "suffix" : "" }, { "dropping-particle" : "", "family" : "Wechselberger", "given" : "Maria", "non-dropping-particle" : "", "parse-names" : false, "suffix" : "" }, { "dropping-particle" : "", "family" : "Gorman", "given" : "Martyn L.", "non-dropping-particle" : "", "parse-names" : false, "suffix" : "" }, { "dropping-particle" : "", "family" : "Sillero-Zubiri", "given" : "Claudio", "non-dropping-particle" : "", "parse-names" : false, "suffix" : "" }, { "dropping-particle" : "", "family" : "Macdonald", "given" : "David W.", "non-dropping-particle" : "", "parse-names" : false, "suffix" : "" } ], "container-title" : "Oryx", "id" : "ITEM-2", "issue" : "02", "issued" : { "date-parts" : [ [ "2011" ] ] }, "page" : "272-280", "title" : "Mitigating carnivore\u2013livestock conflict in Europe: lessons from Slovakia", "type" : "article-journal", "volume" : "45" }, "uris" : [ "http://www.mendeley.com/documents/?uuid=4398a5a2-ebc3-4a19-a5c7-c93dc62863b8", "http://www.mendeley.com/documents/?uuid=3a97d4ce-89e7-4a58-9606-0a177df72b0b" ] }, { "id" : "ITEM-3", "itemData" : { "DOI" : "10.1016/j.biocon.2014.09.004", "ISBN" : "0006-3207", "ISSN" : "00063207", "abstract" : "Conserving large carnivores in multi-use landscape is a global challenge. In northern Norway the presence of Eurasian lynx (Lynx lynx) conflicts greatly with the current ways of keeping free-grazing, unguarded livestock in large carnivore habitat. In contrast to most other places in Europe, livestock (sheep Ovis aries, reindeer Rangifer tarandus) are the only ungulate prey available for lynx in this area. The relative preference by lynx for these two domestic species will strongly influence depredation pressure for the respective species. We examined predation patterns on domestic sheep in summer from 17 GPS-collared lynx that had access to both free ranging sheep and reindeer. During 1115 lynx monitoring days, we documented 47 sheep and 274 reindeer killed by lynx. Most lynx individuals selected reindeer over sheep and the probability for a kill to be a sheep increased at low reindeer densities combined with high sheep densities. Kill rates on sheep were several times lower than for reindeer and were not related to density of livestock. General avoidance and low kill rates on sheep by most lynx generated low predation pressure on sheep within the reindeer husbandry, similar to what has been observed in areas of high roe deer densities. However, even a small shift of herd location within the designated summer grazing areas for reindeer could potentially cause a significant increase in depredation on sheep locally. This is one of several studies demonstrating that the density of alternative prey can modulate kill rates on livestock, which is important to include in spatially explicit risk models of large carnivore depredation on livestock.", "author" : [ { "dropping-particle" : "", "family" : "Mattisson", "given" : "J.", "non-dropping-particle" : "", "parse-names" : false, "suffix" : "" }, { "dropping-particle" : "", "family" : "Odden", "given" : "J.", "non-dropping-particle" : "", "parse-names" : false, "suffix" : "" }, { "dropping-particle" : "", "family" : "Linnell", "given" : "J. D C", "non-dropping-particle" : "", "parse-names" : false, "suffix" : "" } ], "container-title" : "Biological Conservation", "id" : "ITEM-3", "issued" : { "date-parts" : [ [ "2015" ] ] }, "page" : "116-122", "publisher" : "Elsevier Ltd", "title" : "A catch-22 conflict: Access to semi-domestic reindeer modulates Eurasian lynx depredation on domestic sheep", "type" : "article-journal", "volume" : "179" }, "uris" : [ "http://www.mendeley.com/documents/?uuid=e0598411-d987-405a-a76b-e0dee8df0f6f", "http://www.mendeley.com/documents/?uuid=f77d8f6f-607a-4e54-a932-bc4f3385b840" ] }, { "id" : "ITEM-4", "itemData" : { "DOI" : "10.1016/j.biocon.2016.01.003", "ISBN" : "0006-3207", "ISSN" : "00063207", "abstract" : "Thanks to protection by law and increasing habitat restoration, wolves (Canis lupus) are currently re-colonizing Europe from the surviving populations of Russia, the Balkan countries, Spain and Italy, raising the need to update conservation strategies. A major conservation issue is to restore connections and gene flow among fragmented populations, thus contrasting the deleterious consequences of isolation. Wolves in Italy are expanding from the Apennines towards the Alps, crossing the Ligurian Mountains (northern Italy) and establishing connections with the Dinaric populations. Wolf expansion is threatened by poaching and incidental killings, mainly due to livestock depredations and conflicts with shepherds, which could limit the establishment of stable populations. Aiming to find out the factors affecting the use of livestock by wolves, in this study we determined the composition of wolf diet in Liguria. We examined 1457 scats collected from 2008 to 2013. Individual scats were genotyped using a non-invasive genetic procedure, and their content was determined using microscopical analyses. Wolves in Liguria consumed mainly wild ungulates (64.4%; in particular wild boar Sus scrofa and roe deer Capreolus capreolus) and, to a lesser extent, livestock (26.3%; in particular goats Capra hircus). We modeled the consumption of livestock using environmental features, wild ungulate community diversity, husbandry characteristics and wolf social organization (stable packs or dispersing individuals). Wolf diet varied according to years and seasons with an overall decrease of livestock and an increase of wild ungulate consumption, but also between packs and dispersing individuals with greater livestock consumption for the latter. The presence of stable packs, instead of dispersing wolves, the adoption of prevention measures on pastures, roe deer abundance, and the percentage of deciduous woods, reduced predation on livestock. Thus, we suggest promoting wild ungulate expansion, the use of prevention tools in pastures, and supporting wolf pack establishment, avoiding lethal control and poaching, to mitigate conflicts between wolf conservation and husbandry.", "author" : [ { "dropping-particle" : "", "family" : "Imbert", "given" : "Camille", "non-dropping-particle" : "", "parse-names" : false, "suffix" : "" }, { "dropping-particle" : "", "family" : "Caniglia", "given" : "Romolo", "non-dropping-particle" : "", "parse-names" : false, "suffix" : "" }, { "dropping-particle" : "", "family" : "Fabbri", "given" : "Elena", "non-dropping-particle" : "", "parse-names" : false, "suffix" : "" }, { "dropping-particle" : "", "family" : "Milanesi", "given" : "Pietro", "non-dropping-particle" : "", "parse-names" : false, "suffix" : "" }, { "dropping-particle" : "", "family" : "Randi", "given" : "Ettore", "non-dropping-particle" : "", "parse-names" : false, "suffix" : "" }, { "dropping-particle" : "", "family" : "Serafini", "given" : "Matteo", "non-dropping-particle" : "", "parse-names" : false, "suffix" : "" }, { "dropping-particle" : "", "family" : "Torretta", "given" : "Elisa", "non-dropping-particle" : "", "parse-names" : false, "suffix" : "" }, { "dropping-particle" : "", "family" : "Meriggi", "given" : "Alberto", "non-dropping-particle" : "", "parse-names" : false, "suffix" : "" } ], "container-title" : "Biological Conservation", "id" : "ITEM-4", "issued" : { "date-parts" : [ [ "2016" ] ] }, "page" : "156-168", "title" : "Why do wolves eat livestock?: Factors influencing wolf diet in northern Italy", "type" : "article-journal", "volume" : "195" }, "uris" : [ "http://www.mendeley.com/documents/?uuid=448f067c-5f65-4982-80f3-fe088ae18f10", "http://www.mendeley.com/documents/?uuid=8f5c8a60-18d9-41bd-acac-1a0daa0e3c60" ] } ], "mendeley" : { "formattedCitation" : "(Imbert et al., 2016; Knarrum et al., 2006; Mattisson, Odden, &amp; Linnell, 2015; Rigg et al., 2011)", "plainTextFormattedCitation" : "(Imbert et al., 2016; Knarrum et al., 2006; Mattisson, Odden, &amp; Linnell, 2015; Rigg et al., 2011)", "previouslyFormattedCitation" : "(Imbert et al., 2016; Knarrum et al., 2006; Mattisson, Odden, &amp; Linnell, 2015; Rigg et al., 2011)" }, "properties" : {  }, "schema" : "https://github.com/citation-style-language/schema/raw/master/csl-citation.json" }</w:instrText>
      </w:r>
      <w:r w:rsidRPr="00946649">
        <w:rPr>
          <w:rFonts w:cstheme="minorHAnsi"/>
          <w:sz w:val="20"/>
          <w:szCs w:val="20"/>
          <w:lang w:val="en-US"/>
        </w:rPr>
        <w:fldChar w:fldCharType="separate"/>
      </w:r>
      <w:r w:rsidRPr="00946649">
        <w:rPr>
          <w:rFonts w:cstheme="minorHAnsi"/>
          <w:sz w:val="20"/>
          <w:szCs w:val="20"/>
          <w:lang w:val="en-US"/>
        </w:rPr>
        <w:t xml:space="preserve">Imbert </w:t>
      </w:r>
      <w:r w:rsidR="00301BD0" w:rsidRPr="00301BD0">
        <w:rPr>
          <w:rFonts w:cstheme="minorHAnsi"/>
          <w:i/>
          <w:sz w:val="20"/>
          <w:szCs w:val="20"/>
          <w:lang w:val="en-US"/>
        </w:rPr>
        <w:t>et al.</w:t>
      </w:r>
      <w:r w:rsidRPr="00946649">
        <w:rPr>
          <w:rFonts w:cstheme="minorHAnsi"/>
          <w:sz w:val="20"/>
          <w:szCs w:val="20"/>
          <w:lang w:val="en-US"/>
        </w:rPr>
        <w:t xml:space="preserve">, 2016; Knarrum </w:t>
      </w:r>
      <w:r w:rsidR="00301BD0" w:rsidRPr="00301BD0">
        <w:rPr>
          <w:rFonts w:cstheme="minorHAnsi"/>
          <w:i/>
          <w:sz w:val="20"/>
          <w:szCs w:val="20"/>
          <w:lang w:val="en-US"/>
        </w:rPr>
        <w:t>et al.</w:t>
      </w:r>
      <w:r w:rsidRPr="00946649">
        <w:rPr>
          <w:rFonts w:cstheme="minorHAnsi"/>
          <w:sz w:val="20"/>
          <w:szCs w:val="20"/>
          <w:lang w:val="en-US"/>
        </w:rPr>
        <w:t>, 2006; Mattisson</w:t>
      </w:r>
      <w:r w:rsidRPr="00C149F0">
        <w:rPr>
          <w:rFonts w:cstheme="minorHAnsi"/>
          <w:sz w:val="20"/>
          <w:szCs w:val="20"/>
          <w:lang w:val="en-US"/>
        </w:rPr>
        <w:t xml:space="preserve"> </w:t>
      </w:r>
      <w:r w:rsidR="00301BD0" w:rsidRPr="00301BD0">
        <w:rPr>
          <w:rFonts w:cstheme="minorHAnsi"/>
          <w:i/>
          <w:sz w:val="20"/>
          <w:szCs w:val="20"/>
          <w:lang w:val="en-US"/>
        </w:rPr>
        <w:t>et al.</w:t>
      </w:r>
      <w:r w:rsidRPr="00946649">
        <w:rPr>
          <w:rFonts w:cstheme="minorHAnsi"/>
          <w:sz w:val="20"/>
          <w:szCs w:val="20"/>
          <w:lang w:val="en-US"/>
        </w:rPr>
        <w:t xml:space="preserve">, 2015; Rigg </w:t>
      </w:r>
      <w:r w:rsidR="00301BD0" w:rsidRPr="00301BD0">
        <w:rPr>
          <w:rFonts w:cstheme="minorHAnsi"/>
          <w:i/>
          <w:sz w:val="20"/>
          <w:szCs w:val="20"/>
          <w:lang w:val="en-US"/>
        </w:rPr>
        <w:t>et al.</w:t>
      </w:r>
      <w:r w:rsidRPr="00946649">
        <w:rPr>
          <w:rFonts w:cstheme="minorHAnsi"/>
          <w:sz w:val="20"/>
          <w:szCs w:val="20"/>
          <w:lang w:val="en-US"/>
        </w:rPr>
        <w:t>, 2011)</w:t>
      </w:r>
      <w:r w:rsidRPr="00946649">
        <w:rPr>
          <w:rFonts w:cstheme="minorHAnsi"/>
          <w:sz w:val="20"/>
          <w:szCs w:val="20"/>
          <w:lang w:val="en-US"/>
        </w:rPr>
        <w:fldChar w:fldCharType="end"/>
      </w:r>
      <w:r w:rsidRPr="00946649">
        <w:rPr>
          <w:rFonts w:cstheme="minorHAnsi"/>
          <w:sz w:val="20"/>
          <w:szCs w:val="20"/>
          <w:lang w:val="en-US"/>
        </w:rPr>
        <w:t>, although conflicts with meso-carnivores (e.g. European badgers (</w:t>
      </w:r>
      <w:r w:rsidRPr="00946649">
        <w:rPr>
          <w:rFonts w:cstheme="minorHAnsi"/>
          <w:i/>
          <w:sz w:val="20"/>
          <w:szCs w:val="20"/>
          <w:lang w:val="en-US"/>
        </w:rPr>
        <w:t>Meles meles</w:t>
      </w:r>
      <w:r w:rsidRPr="00946649">
        <w:rPr>
          <w:rFonts w:cstheme="minorHAnsi"/>
          <w:sz w:val="20"/>
          <w:szCs w:val="20"/>
          <w:lang w:val="en-US"/>
        </w:rPr>
        <w:t>) and red foxes (</w:t>
      </w:r>
      <w:r w:rsidRPr="00946649">
        <w:rPr>
          <w:rFonts w:cstheme="minorHAnsi"/>
          <w:i/>
          <w:sz w:val="20"/>
          <w:szCs w:val="20"/>
          <w:lang w:val="en-US"/>
        </w:rPr>
        <w:t>Vulpes vulpes</w:t>
      </w:r>
      <w:r w:rsidRPr="00946649">
        <w:rPr>
          <w:rFonts w:cstheme="minorHAnsi"/>
          <w:sz w:val="20"/>
          <w:szCs w:val="20"/>
          <w:lang w:val="en-US"/>
        </w:rPr>
        <w:t xml:space="preserve">)) are also reported in Western Europe </w:t>
      </w:r>
      <w:r w:rsidRPr="00946649">
        <w:rPr>
          <w:rFonts w:cstheme="minorHAnsi"/>
          <w:sz w:val="20"/>
          <w:szCs w:val="20"/>
          <w:lang w:val="en-US"/>
        </w:rPr>
        <w:fldChar w:fldCharType="begin" w:fldLock="1"/>
      </w:r>
      <w:r w:rsidRPr="00946649">
        <w:rPr>
          <w:rFonts w:cstheme="minorHAnsi"/>
          <w:sz w:val="20"/>
          <w:szCs w:val="20"/>
          <w:lang w:val="en-US"/>
        </w:rPr>
        <w:instrText>ADDIN CSL_CITATION { "citationItems" : [ { "id" : "ITEM-1", "itemData" : { "DOI" : "10.2193/2005-389", "ISBN" : "0022-541X", "ISSN" : "0022-541X", "PMID" : "16",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ABSTRACT Wild mammals cause foraging damage to crops worldwide and nonlethal methods are required for controlling such damage. Many wildlife management situations demand protection of untreated foods. We tested learned food aversion plus an odor cue as a paradigm for protecting untreated model crop items from European badgers (Meles meles). Following conditioning with a combination of ziram and clove oil, badgers avoided untreated maize cobs in presence of a clove odor cue. A clove oil control did not condition badgers. This work has been an important step before proceeding to full-scale field trials for protecting growing crops on a wider scale. (JOURNAL OF WILDLIFE MANAGEMENT 72(3):785\u2013791; 2008)", "author" : [ { "dropping-particle" : "", "family" : "Baker", "given" : "Sandra E", "non-dropping-particle" : "", "parse-names" : false, "suffix" : "" }, { "dropping-particle" : "", "family" : "Ellwood", "given" : "Stephen A", "non-dropping-particle" : "", "parse-names" : false, "suffix" : "" }, { "dropping-particle" : "", "family" : "Slater", "given" : "David", "non-dropping-particle" : "", "parse-names" : false, "suffix" : "" }, { "dropping-particle" : "", "family" : "Watkins", "given" : "Richard W", "non-dropping-particle" : "", "parse-names" : false, "suffix" : "" }, { "dropping-particle" : "", "family" : "Macdonald", "given" : "David W", "non-dropping-particle" : "", "parse-names" : false, "suffix" : "" } ], "container-title" : "Journal of Wildlife Management", "id" : "ITEM-1", "issue" : "3", "issued" : { "date-parts" : [ [ "2008" ] ] }, "page" : "785-791", "title" : "Food Aversion Plus Odor Cue Protects Crop From Wild Mammals", "type" : "article-journal", "volume" : "72" }, "uris" : [ "http://www.mendeley.com/documents/?uuid=f2e2f716-6d67-4956-9354-5f6a68361c30", "http://www.mendeley.com/documents/?uuid=38ee7633-fef3-4ac3-886b-055306eb5a95" ] }, { "id" : "ITEM-2", "itemData" : { "DOI" : "10.5751/ES-05367-180228", "ISSN" : "17083087", "abstract" : "One of the most important human-wildlife conflicts in the world is that where predators are involved. Predators may compete with us for the same resources, such as game species. As a consequence, predators have been frequently controlled by game managers, which has negatively affected many predator populations worldwide. The understanding of human-wildlife conflicts requires a multidisplicinary framework that is rarely considered. We aim to evaluate the attitudes and behavior of game managers with regard to predator management in central Spain, as well as to explore factors that lead to these attitudes and behavior. Data were gathered through face to face interviews with game managers from 59 small-game hunting estates within central Spain. Predator control was employed in 90% of the estates, but control intensity was very variable among estates. Economic interests and perceptions about predators apparently influenced variation in control intensity. The main methods employed were cage-traps and shooting, but some illegal practices (e.g., leg-hold traps or snares without stopping devices) were also admittedly used for carnivores. Most managers considered that efficacy of legal methods for control of foxes (Vulpes vulpes) was very limited. Overall, nonselective methods, such as some types of snares, were more frequently employed in commercial than in noncommercial estates. Most managers believed that predators had an important effect on prey, and therefore that not doing it would lead to smaller hunting bags. Only managers from commercial hunting estates used stronger discourses such as that hunting would be impossible without carrying out predator control, which suggests that their tolerance for predators was lower than that of managers whose main motivation was not economic. Most managers considered that predator control was effective to reduce the number of predators, but only in the short term. Therefore, they highlighted the need of maintaining predator control every year. Our results highlight the important role that both social and economic factors (even stronger than ecological factors) play driving predator control, and therefore the need of incorporating these factors when making decisions to mitigate the human-predator conflict. \u00a9 2013 by the author(s).", "author" : [ { "dropping-particle" : "", "family" : "Delibes-Mateos", "given" : "M.", "non-dropping-particle" : "", "parse-names" : false, "suffix" : "" }, { "dropping-particle" : "", "family" : "D\u00edaz-Fern\u00e1ndez", "given" : "S.", "non-dropping-particle" : "", "parse-names" : false, "suffix" : "" }, { "dropping-particle" : "", "family" : "Ferreras", "given" : "P.", "non-dropping-particle" : "", "parse-names" : false, "suffix" : "" }, { "dropping-particle" : "", "family" : "Vi\u00f1uela", "given" : "J.", "non-dropping-particle" : "", "parse-names" : false, "suffix" : "" }, { "dropping-particle" : "", "family" : "Arroyo", "given" : "B.", "non-dropping-particle" : "", "parse-names" : false, "suffix" : "" } ], "container-title" : "Ecology and Society", "id" : "ITEM-2", "issue" : "2", "issued" : { "date-parts" : [ [ "2013" ] ] }, "title" : "The role of economic and social factors driving predator control in small-game estates in central Spain", "type" : "article-journal", "volume" : "18" }, "uris" : [ "http://www.mendeley.com/documents/?uuid=30347e41-f816-42fd-b640-a7161eeadfee", "http://www.mendeley.com/documents/?uuid=e91a1640-f14a-4b49-930e-038f5c25f223" ] } ], "mendeley" : { "formattedCitation" : "(Baker, Ellwood, Slater, Watkins, &amp; Macdonald, 2008; Delibes-Mateos, D\u00edaz-Fern\u00e1ndez, Ferreras, Vi\u00f1uela, &amp; Arroyo, 2013)", "plainTextFormattedCitation" : "(Baker, Ellwood, Slater, Watkins, &amp; Macdonald, 2008; Delibes-Mateos, D\u00edaz-Fern\u00e1ndez, Ferreras, Vi\u00f1uela, &amp; Arroyo, 2013)", "previouslyFormattedCitation" : "(Baker, Ellwood, Slater, Watkins, &amp; Macdonald, 2008; Delibes-Mateos, D\u00edaz-Fern\u00e1ndez, Ferreras, Vi\u00f1uela, &amp; Arroyo, 2013)" }, "properties" : {  }, "schema" : "https://github.com/citation-style-language/schema/raw/master/csl-citation.json" }</w:instrText>
      </w:r>
      <w:r w:rsidRPr="00946649">
        <w:rPr>
          <w:rFonts w:cstheme="minorHAnsi"/>
          <w:sz w:val="20"/>
          <w:szCs w:val="20"/>
          <w:lang w:val="en-US"/>
        </w:rPr>
        <w:fldChar w:fldCharType="separate"/>
      </w:r>
      <w:r w:rsidRPr="001D4A23">
        <w:rPr>
          <w:rFonts w:cstheme="minorHAnsi"/>
          <w:sz w:val="20"/>
          <w:szCs w:val="20"/>
          <w:lang w:val="en-US"/>
        </w:rPr>
        <w:t>(Baker</w:t>
      </w:r>
      <w:r w:rsidRPr="00C149F0">
        <w:rPr>
          <w:rFonts w:cstheme="minorHAnsi"/>
          <w:sz w:val="20"/>
          <w:szCs w:val="20"/>
          <w:lang w:val="en-US"/>
        </w:rPr>
        <w:t xml:space="preserve"> </w:t>
      </w:r>
      <w:r w:rsidR="00301BD0" w:rsidRPr="00301BD0">
        <w:rPr>
          <w:rFonts w:cstheme="minorHAnsi"/>
          <w:i/>
          <w:sz w:val="20"/>
          <w:szCs w:val="20"/>
          <w:lang w:val="en-US"/>
        </w:rPr>
        <w:t>et al.</w:t>
      </w:r>
      <w:r w:rsidRPr="001D4A23">
        <w:rPr>
          <w:rFonts w:cstheme="minorHAnsi"/>
          <w:sz w:val="20"/>
          <w:szCs w:val="20"/>
          <w:lang w:val="en-US"/>
        </w:rPr>
        <w:t>, 2008; Delibes-Mateos</w:t>
      </w:r>
      <w:r w:rsidRPr="00C149F0">
        <w:rPr>
          <w:rFonts w:cstheme="minorHAnsi"/>
          <w:sz w:val="20"/>
          <w:szCs w:val="20"/>
          <w:lang w:val="en-US"/>
        </w:rPr>
        <w:t xml:space="preserve"> </w:t>
      </w:r>
      <w:r w:rsidR="00301BD0" w:rsidRPr="00301BD0">
        <w:rPr>
          <w:rFonts w:cstheme="minorHAnsi"/>
          <w:i/>
          <w:sz w:val="20"/>
          <w:szCs w:val="20"/>
          <w:lang w:val="en-US"/>
        </w:rPr>
        <w:t>et al.</w:t>
      </w:r>
      <w:r w:rsidRPr="001D4A23">
        <w:rPr>
          <w:rFonts w:cstheme="minorHAnsi"/>
          <w:sz w:val="20"/>
          <w:szCs w:val="20"/>
          <w:lang w:val="en-US"/>
        </w:rPr>
        <w:t>, 2013)</w:t>
      </w:r>
      <w:r w:rsidRPr="00946649">
        <w:rPr>
          <w:rFonts w:cstheme="minorHAnsi"/>
          <w:sz w:val="20"/>
          <w:szCs w:val="20"/>
          <w:lang w:val="en-US"/>
        </w:rPr>
        <w:fldChar w:fldCharType="end"/>
      </w:r>
      <w:r w:rsidRPr="001D4A23">
        <w:rPr>
          <w:rFonts w:cstheme="minorHAnsi"/>
          <w:sz w:val="20"/>
          <w:szCs w:val="20"/>
          <w:lang w:val="en-US"/>
        </w:rPr>
        <w:t xml:space="preserve">. </w:t>
      </w:r>
      <w:r w:rsidRPr="00946649">
        <w:rPr>
          <w:rFonts w:cstheme="minorHAnsi"/>
          <w:sz w:val="20"/>
          <w:szCs w:val="20"/>
          <w:lang w:val="en-US"/>
        </w:rPr>
        <w:t xml:space="preserve">The most frequent conflicts in Eastern, Central and Western Europe (no available data for Central Asia) are those related with damage to livestock and domestic animals </w:t>
      </w:r>
      <w:r w:rsidRPr="00946649">
        <w:rPr>
          <w:rFonts w:cstheme="minorHAnsi"/>
          <w:sz w:val="20"/>
          <w:szCs w:val="20"/>
          <w:lang w:val="en-US"/>
        </w:rPr>
        <w:fldChar w:fldCharType="begin" w:fldLock="1"/>
      </w:r>
      <w:r w:rsidRPr="00946649">
        <w:rPr>
          <w:rFonts w:cstheme="minorHAnsi"/>
          <w:sz w:val="20"/>
          <w:szCs w:val="20"/>
          <w:lang w:val="en-US"/>
        </w:rPr>
        <w:instrText>ADDIN CSL_CITATION { "citationItems" : [ { "id" : "ITEM-1", "itemData" : { "DOI" : "10.1016/j.jnc.2014.06.001", "ISBN" : "1617-1381", "ISSN" : "16171381", "abstract" : "Extensive sheep grazing in the West Carpathians is a very important management tool for the protection of the traditional landscape character of the Central European countryside, as well as providing biologically valuable habitats of pastures and meadows. In this paper we describe the main characteristics of sheep farming in the Beskydy region and test the hypothesis that large carnivores are a limiting factor for sheep grazing management of landscapes in this region, the only area of the Czech Republic where all three species of large European carnivores - the Eurasian lynx (Lynx lynx), grey wolf (Canis lupus) and brown bear (Ursus arctos) - occur. Data obtained from the monitoring of large carnivores and a questionnaire-based survey of the perspective of sheep farmers in the Beskydy region were analysed. Although the lynx is the most abundant large predator within the study area, the highest number of attacks on sheep was attributed to wolves. However, the annual frequency of attacks was very low and, moreover, an important number of the attacks could have been committed by dogs rather than wolves. From the perspective of sheep breeders, the major economic factor is a low consumer demand for sheep products, and not the presence of large carnivores. However farmers expressed a view that some level of safeguarding was needed and this should come in the form of financial compensation for damage resulting from attacks on sheep by large predators and a modification of the current system of agricultural subsidies. Subsidies for sheep breeders should respect the regional specifics including the risk arising from the presence of large carnivores and provide support for active measures to protect the livestock against them. Regarding the protection of populations of large carnivores in the Beskydy Mountains, it will be necessary to continue to monitor their presence. ?? 2014 Elsevier GmbH.", "author" : [ { "dropping-particle" : "", "family" : "Kova\u0159\u00edk", "given" : "Petr", "non-dropping-particle" : "", "parse-names" : false, "suffix" : "" }, { "dropping-particle" : "", "family" : "Kutal", "given" : "Miroslav", "non-dropping-particle" : "", "parse-names" : false, "suffix" : "" }, { "dropping-particle" : "", "family" : "Machar", "given" : "Ivo", "non-dropping-particle" : "", "parse-names" : false, "suffix" : "" } ], "container-title" : "Journal for Nature Conservation", "id" : "ITEM-1", "issue" : "5", "issued" : { "date-parts" : [ [ "2014" ] ] }, "page" : "479-486", "title" : "Sheep and wolves: Is the occurrence of large predators a limiting factor for sheep grazing in the Czech Carpathians?", "type" : "article-journal", "volume" : "22" }, "uris" : [ "http://www.mendeley.com/documents/?uuid=d7ff1d3d-03f7-4afd-8e76-186a50fb1b4e", "http://www.mendeley.com/documents/?uuid=1903972e-2e9e-4ccc-8b4f-889a7ff0c57f" ] } ], "mendeley" : { "formattedCitation" : "(Kova\u0159\u00edk, Kutal, &amp; Machar, 2014)", "plainTextFormattedCitation" : "(Kova\u0159\u00edk, Kutal, &amp; Machar, 2014)", "previouslyFormattedCitation" : "(Kova\u0159\u00edk, Kutal, &amp; Machar, 2014)" }, "properties" : {  }, "schema" : "https://github.com/citation-style-language/schema/raw/master/csl-citation.json" }</w:instrText>
      </w:r>
      <w:r w:rsidRPr="00946649">
        <w:rPr>
          <w:rFonts w:cstheme="minorHAnsi"/>
          <w:sz w:val="20"/>
          <w:szCs w:val="20"/>
          <w:lang w:val="en-US"/>
        </w:rPr>
        <w:fldChar w:fldCharType="separate"/>
      </w:r>
      <w:r w:rsidRPr="00946649">
        <w:rPr>
          <w:rFonts w:cstheme="minorHAnsi"/>
          <w:sz w:val="20"/>
          <w:szCs w:val="20"/>
          <w:lang w:val="en-US"/>
        </w:rPr>
        <w:t>(Kovařík</w:t>
      </w:r>
      <w:r w:rsidRPr="00C149F0">
        <w:rPr>
          <w:rFonts w:cstheme="minorHAnsi"/>
          <w:sz w:val="20"/>
          <w:szCs w:val="20"/>
          <w:lang w:val="en-US"/>
        </w:rPr>
        <w:t xml:space="preserve"> </w:t>
      </w:r>
      <w:r w:rsidR="00301BD0" w:rsidRPr="00301BD0">
        <w:rPr>
          <w:rFonts w:cstheme="minorHAnsi"/>
          <w:i/>
          <w:sz w:val="20"/>
          <w:szCs w:val="20"/>
          <w:lang w:val="en-US"/>
        </w:rPr>
        <w:t>et al.</w:t>
      </w:r>
      <w:r w:rsidRPr="00946649">
        <w:rPr>
          <w:rFonts w:cstheme="minorHAnsi"/>
          <w:sz w:val="20"/>
          <w:szCs w:val="20"/>
          <w:lang w:val="en-US"/>
        </w:rPr>
        <w:t>, 2014)</w:t>
      </w:r>
      <w:r w:rsidRPr="00946649">
        <w:rPr>
          <w:rFonts w:cstheme="minorHAnsi"/>
          <w:sz w:val="20"/>
          <w:szCs w:val="20"/>
          <w:lang w:val="en-US"/>
        </w:rPr>
        <w:fldChar w:fldCharType="end"/>
      </w:r>
      <w:r w:rsidRPr="00946649">
        <w:rPr>
          <w:rFonts w:cstheme="minorHAnsi"/>
          <w:sz w:val="20"/>
          <w:szCs w:val="20"/>
          <w:lang w:val="en-US"/>
        </w:rPr>
        <w:t xml:space="preserve">, damage to game species </w:t>
      </w:r>
      <w:r w:rsidRPr="00946649">
        <w:rPr>
          <w:rFonts w:cstheme="minorHAnsi"/>
          <w:sz w:val="20"/>
          <w:szCs w:val="20"/>
          <w:lang w:val="en-US"/>
        </w:rPr>
        <w:fldChar w:fldCharType="begin" w:fldLock="1"/>
      </w:r>
      <w:r w:rsidRPr="00946649">
        <w:rPr>
          <w:rFonts w:cstheme="minorHAnsi"/>
          <w:sz w:val="20"/>
          <w:szCs w:val="20"/>
          <w:lang w:val="en-US"/>
        </w:rPr>
        <w:instrText>ADDIN CSL_CITATION { "citationItems" : [ { "id" : "ITEM-1", "itemData" : { "abstract" : "The competitor release effect applied to carnivore species: how red foxes can increase in numbers when persecuted. Animal Biodiversity and Conservation, 36.1: 37\u201346. Abstract The competitor release effect applied to carnivore species: how red foxes can increase in numbers when per-secuted.\u2014 The objective of our study was to numerically simulate the population dynamics of a hypothetical community of three species of small to medium\u2013sized carnivores subjected to non\u2013selective control within the context of the competitor release effect (CRE). We applied the CRE to three carnivore species, linking interspecific competition with predator control efforts. We predicted the population response of European badger, the red fox and the pine marten to this wildlife management tool by means of numerical simulations. The theoretical res-ponses differed depending on the intrinsic rate of growth (r), although modulated by the competition coefficients. The red fox, showing the highest r value, can increase its populations despite predator control efforts if control intensity is moderate. Populations of the other two species, however, decreased with control efforts, even reaching extinction. Three additional theoretical predictions were obtained. The conclusions from the simulations were: 1) predator control can play a role in altering the carnivore communities; 2) red fox numbers can increase due to control; and 3) predator control programs should evaluate the potential of unintended effects on ecosystems. Resumen El efecto liberador de competidores aplicado a las especies de carn\u00edvoros: c\u00f3mo puede aumentar el n\u00famero de zorros cuando son perseguidos.\u2014 El objetivo de nuestro estudio consisti\u00f3 en simular num\u00e9ricamente la din\u00e1-mica de poblaciones de una comunidad hipot\u00e9tica de tres especies de carn\u00edvoros de talla peque\u00f1a y mediana sometidas a un control no selectivo en el contexto del efecto liberador de competidores. Aplicamos el modelo del efecto liberador de competidores, que relaciona la competencia interespec\u00edfica con el control de predadores, a tres especies de carn\u00edvoro. As\u00ed, pudimos predecir la respuesta de las poblaciones de tej\u00f3n, zorro y marta frente a este mecanismo de gesti\u00f3n de la fauna silvestre por medio de simulaciones num\u00e9ricas. Las respuestas te\u00f3ricas fueron distintas en funci\u00f3n de la tasa intr\u00ednseca de crecimiento (r), si bien estuvieron reguladas por los coeficientes de competencia. El zorro, con el valor de r m\u00e1s elevado, puede aumentar sus poblacione\u2026", "author" : [ { "dropping-particle" : "", "family" : "Lozano", "given" : "Jorge", "non-dropping-particle" : "", "parse-names" : false, "suffix" : "" }, { "dropping-particle" : "", "family" : "Casanovas", "given" : "Jorge G", "non-dropping-particle" : "", "parse-names" : false, "suffix" : "" }, { "dropping-particle" : "", "family" : "Zorrilla", "given" : "Juan M", "non-dropping-particle" : "", "parse-names" : false, "suffix" : "" }, { "dropping-particle" : "", "family" : "Lozano", "given" : "J", "non-dropping-particle" : "", "parse-names" : false, "suffix" : "" }, { "dropping-particle" : "", "family" : "Casanovas", "given" : "J G", "non-dropping-particle" : "", "parse-names" : false, "suffix" : "" }, { "dropping-particle" : "", "family" : "Virg\u00f3s", "given" : "E", "non-dropping-particle" : "", "parse-names" : false, "suffix" : "" }, { "dropping-particle" : "", "family" : "Zorrilla", "given" : "J M", "non-dropping-particle" : "", "parse-names" : false, "suffix" : "" } ], "container-title" : "Animal Biodiversity and Conservation", "id" : "ITEM-1", "issued" : { "date-parts" : [ [ "2013" ] ] }, "title" : "The competitor release effect applied to carnivore species: how red foxes can increase in numbers when persecuted", "type" : "article-journal", "volume" : "361" }, "uris" : [ "http://www.mendeley.com/documents/?uuid=f4dadc87-18fd-4352-a01f-d5659654fc2a", "http://www.mendeley.com/documents/?uuid=38b8ccad-5abf-4867-8988-d5cf93a48174" ] } ], "mendeley" : { "formattedCitation" : "(Lozano et al., 2013)", "plainTextFormattedCitation" : "(Lozano et al., 2013)", "previouslyFormattedCitation" : "(Lozano et al., 2013)" }, "properties" : {  }, "schema" : "https://github.com/citation-style-language/schema/raw/master/csl-citation.json" }</w:instrText>
      </w:r>
      <w:r w:rsidRPr="00946649">
        <w:rPr>
          <w:rFonts w:cstheme="minorHAnsi"/>
          <w:sz w:val="20"/>
          <w:szCs w:val="20"/>
          <w:lang w:val="en-US"/>
        </w:rPr>
        <w:fldChar w:fldCharType="separate"/>
      </w:r>
      <w:r w:rsidRPr="00946649">
        <w:rPr>
          <w:rFonts w:cstheme="minorHAnsi"/>
          <w:sz w:val="20"/>
          <w:szCs w:val="20"/>
          <w:lang w:val="en-US"/>
        </w:rPr>
        <w:t xml:space="preserve">(Lozano </w:t>
      </w:r>
      <w:r w:rsidR="00301BD0" w:rsidRPr="00301BD0">
        <w:rPr>
          <w:rFonts w:cstheme="minorHAnsi"/>
          <w:i/>
          <w:sz w:val="20"/>
          <w:szCs w:val="20"/>
          <w:lang w:val="en-US"/>
        </w:rPr>
        <w:t>et al.</w:t>
      </w:r>
      <w:r w:rsidRPr="00946649">
        <w:rPr>
          <w:rFonts w:cstheme="minorHAnsi"/>
          <w:sz w:val="20"/>
          <w:szCs w:val="20"/>
          <w:lang w:val="en-US"/>
        </w:rPr>
        <w:t>, 2013)</w:t>
      </w:r>
      <w:r w:rsidRPr="00946649">
        <w:rPr>
          <w:rFonts w:cstheme="minorHAnsi"/>
          <w:sz w:val="20"/>
          <w:szCs w:val="20"/>
          <w:lang w:val="en-US"/>
        </w:rPr>
        <w:fldChar w:fldCharType="end"/>
      </w:r>
      <w:r w:rsidRPr="00946649">
        <w:rPr>
          <w:rFonts w:cstheme="minorHAnsi"/>
          <w:sz w:val="20"/>
          <w:szCs w:val="20"/>
          <w:lang w:val="en-US"/>
        </w:rPr>
        <w:t xml:space="preserve"> and attacks on humans </w:t>
      </w:r>
      <w:r w:rsidRPr="00946649">
        <w:rPr>
          <w:rFonts w:cstheme="minorHAnsi"/>
          <w:sz w:val="20"/>
          <w:szCs w:val="20"/>
          <w:lang w:val="en-US"/>
        </w:rPr>
        <w:fldChar w:fldCharType="begin" w:fldLock="1"/>
      </w:r>
      <w:r w:rsidRPr="00946649">
        <w:rPr>
          <w:rFonts w:cstheme="minorHAnsi"/>
          <w:sz w:val="20"/>
          <w:szCs w:val="20"/>
          <w:lang w:val="en-US"/>
        </w:rPr>
        <w:instrText>ADDIN CSL_CITATION { "citationItems" : [ { "id" : "ITEM-1", "itemData" : { "DOI" : "10.1002/jwmg.822", "ISBN" : "0022-541X (Print)\\r0022-541X (Linking)", "ISSN" : "19372817", "PMID" : "25866420", "abstract" : "Encounters between Scandinavian brown bears (Ursus arctos) and humans that result in human injuries and fatalities typically coincide with den entry in October and November, and commonly occur near a den. Our aim was to determine when bears arrive at their dens, identify potential predictors of this event, document behavior and activity associated with this period, and attempt to explain the increased risk of bear-caused human injuries in this period. We analyzed global positioning system (GPS) location and activity data from brown bears in south-central Sweden, using generalized linear mixed models, statistical process control, and activity analyses. Bears arrived at their den sites between 6 October and 1 December. Timing varied by reproductive category, bear age, and year. Half of all bears significantly reduced their activity before arriving at the den area: on average 2,169 m away from the den and 1.8 days before arrival. The other half reduced their activity after arriving at the den area. The latter bears took longer time to reach hibernation activity levels, but we did not find a difference in the start date of hibernation between the 2 groups. Bears also appeared to be sensitive to disturbance in this period, with higher den abandonment rates than later in winter, particularly for males and for bears that had not visited their den sites previously. Den entry occurred from October to December, with high variability and poor predictability of its timing. Therefore, restricting hunting or other recreation activities to reduce risk of injury by bears and disturbing bears probably would be both impractical and ineffective. Our findings can be used to educate hunters about bear behavior at this time of year. Many people associate dens with an increased risk of a bear responding aggressively to disturbance to defend its den, but our results indicate that other behavioral, and possibly physiological, changes in this period also may be involved. (c) 2014 The Authors. The Journal of Wildlife Management published by The Wildlife Society.", "author" : [ { "dropping-particle" : "", "family" : "Sahl\u00e9n", "given" : "Veronica", "non-dropping-particle" : "", "parse-names" : false, "suffix" : "" }, { "dropping-particle" : "", "family" : "Friebe", "given" : "Andrea", "non-dropping-particle" : "", "parse-names" : false, "suffix" : "" }, { "dropping-particle" : "", "family" : "S\u00e6b\u00f8", "given" : "Solve", "non-dropping-particle" : "", "parse-names" : false, "suffix" : "" }, { "dropping-particle" : "", "family" : "Swenson", "given" : "Jon E.", "non-dropping-particle" : "", "parse-names" : false, "suffix" : "" }, { "dropping-particle" : "", "family" : "St\u00f8en", "given" : "Ole Gunnar", "non-dropping-particle" : "", "parse-names" : false, "suffix" : "" } ], "container-title" : "Journal of Wildlife Management", "id" : "ITEM-1", "issue" : "2", "issued" : { "date-parts" : [ [ "2015" ] ] }, "page" : "274-287", "title" : "Den entry behavior in Scandinavian brown bears: Implications for preventing human injuries", "type" : "article-journal", "volume" : "79" }, "uris" : [ "http://www.mendeley.com/documents/?uuid=829e88e9-0c0c-4932-b854-211bd9989c71", "http://www.mendeley.com/documents/?uuid=1179eb28-45b7-40f0-8eea-a812089c9a81" ] } ], "mendeley" : { "formattedCitation" : "(Sahl\u00e9n, Friebe, S\u00e6b\u00f8, Swenson, &amp; St\u00f8en, 2015)", "plainTextFormattedCitation" : "(Sahl\u00e9n, Friebe, S\u00e6b\u00f8, Swenson, &amp; St\u00f8en, 2015)", "previouslyFormattedCitation" : "(Sahl\u00e9n, Friebe, S\u00e6b\u00f8, Swenson, &amp; St\u00f8en, 2015)" }, "properties" : {  }, "schema" : "https://github.com/citation-style-language/schema/raw/master/csl-citation.json" }</w:instrText>
      </w:r>
      <w:r w:rsidRPr="00946649">
        <w:rPr>
          <w:rFonts w:cstheme="minorHAnsi"/>
          <w:sz w:val="20"/>
          <w:szCs w:val="20"/>
          <w:lang w:val="en-US"/>
        </w:rPr>
        <w:fldChar w:fldCharType="separate"/>
      </w:r>
      <w:r w:rsidRPr="00946649">
        <w:rPr>
          <w:rFonts w:cstheme="minorHAnsi"/>
          <w:sz w:val="20"/>
          <w:szCs w:val="20"/>
          <w:lang w:val="en-US"/>
        </w:rPr>
        <w:t>(Sahlén</w:t>
      </w:r>
      <w:r w:rsidRPr="00C149F0">
        <w:rPr>
          <w:rFonts w:cstheme="minorHAnsi"/>
          <w:sz w:val="20"/>
          <w:szCs w:val="20"/>
          <w:lang w:val="en-US"/>
        </w:rPr>
        <w:t xml:space="preserve"> </w:t>
      </w:r>
      <w:r w:rsidR="00301BD0" w:rsidRPr="00301BD0">
        <w:rPr>
          <w:rFonts w:cstheme="minorHAnsi"/>
          <w:i/>
          <w:sz w:val="20"/>
          <w:szCs w:val="20"/>
          <w:lang w:val="en-US"/>
        </w:rPr>
        <w:t>et al.</w:t>
      </w:r>
      <w:r w:rsidRPr="00946649">
        <w:rPr>
          <w:rFonts w:cstheme="minorHAnsi"/>
          <w:sz w:val="20"/>
          <w:szCs w:val="20"/>
          <w:lang w:val="en-US"/>
        </w:rPr>
        <w:t>, 2015)</w:t>
      </w:r>
      <w:r w:rsidRPr="00946649">
        <w:rPr>
          <w:rFonts w:cstheme="minorHAnsi"/>
          <w:sz w:val="20"/>
          <w:szCs w:val="20"/>
          <w:lang w:val="en-US"/>
        </w:rPr>
        <w:fldChar w:fldCharType="end"/>
      </w:r>
      <w:r w:rsidRPr="00946649">
        <w:rPr>
          <w:rFonts w:cstheme="minorHAnsi"/>
          <w:sz w:val="20"/>
          <w:szCs w:val="20"/>
          <w:lang w:val="en-US"/>
        </w:rPr>
        <w:t xml:space="preserve">. Other mammal species, such as </w:t>
      </w:r>
      <w:r w:rsidRPr="00946649">
        <w:rPr>
          <w:rFonts w:eastAsia="Cambria" w:cstheme="minorHAnsi"/>
          <w:sz w:val="20"/>
          <w:szCs w:val="20"/>
          <w:lang w:val="en-US"/>
        </w:rPr>
        <w:t>moose (</w:t>
      </w:r>
      <w:r w:rsidRPr="00946649">
        <w:rPr>
          <w:rFonts w:eastAsia="Cambria" w:cstheme="minorHAnsi"/>
          <w:i/>
          <w:sz w:val="20"/>
          <w:szCs w:val="20"/>
          <w:lang w:val="en-US"/>
        </w:rPr>
        <w:t>Alces alces</w:t>
      </w:r>
      <w:r w:rsidRPr="00946649">
        <w:rPr>
          <w:rFonts w:eastAsia="Cambria" w:cstheme="minorHAnsi"/>
          <w:sz w:val="20"/>
          <w:szCs w:val="20"/>
          <w:lang w:val="en-US"/>
        </w:rPr>
        <w:t xml:space="preserve">) and wild boars </w:t>
      </w:r>
      <w:r w:rsidRPr="00946649">
        <w:rPr>
          <w:rFonts w:cstheme="minorHAnsi"/>
          <w:color w:val="000000"/>
          <w:sz w:val="20"/>
          <w:szCs w:val="20"/>
          <w:shd w:val="clear" w:color="auto" w:fill="FFFFFF"/>
          <w:lang w:val="en-US"/>
        </w:rPr>
        <w:t>(</w:t>
      </w:r>
      <w:r w:rsidRPr="00946649">
        <w:rPr>
          <w:rFonts w:cstheme="minorHAnsi"/>
          <w:i/>
          <w:color w:val="000000"/>
          <w:sz w:val="20"/>
          <w:szCs w:val="20"/>
          <w:shd w:val="clear" w:color="auto" w:fill="FFFFFF"/>
          <w:lang w:val="en-US"/>
        </w:rPr>
        <w:t>Sus scrofa</w:t>
      </w:r>
      <w:r w:rsidRPr="00946649">
        <w:rPr>
          <w:rFonts w:cstheme="minorHAnsi"/>
          <w:color w:val="000000"/>
          <w:sz w:val="20"/>
          <w:szCs w:val="20"/>
          <w:shd w:val="clear" w:color="auto" w:fill="FFFFFF"/>
          <w:lang w:val="en-US"/>
        </w:rPr>
        <w:t>), cause damage to agriculture and forest plantations</w:t>
      </w:r>
      <w:r w:rsidRPr="00946649">
        <w:rPr>
          <w:rFonts w:eastAsia="Cambria" w:cstheme="minorHAnsi"/>
          <w:sz w:val="20"/>
          <w:szCs w:val="20"/>
          <w:lang w:val="en-US"/>
        </w:rPr>
        <w:t xml:space="preserve"> </w:t>
      </w:r>
      <w:r w:rsidRPr="00946649">
        <w:rPr>
          <w:rFonts w:eastAsia="Cambria" w:cstheme="minorHAnsi"/>
          <w:sz w:val="20"/>
          <w:szCs w:val="20"/>
          <w:lang w:val="en-US"/>
        </w:rPr>
        <w:fldChar w:fldCharType="begin" w:fldLock="1"/>
      </w:r>
      <w:r w:rsidRPr="00946649">
        <w:rPr>
          <w:rFonts w:eastAsia="Cambria" w:cstheme="minorHAnsi"/>
          <w:sz w:val="20"/>
          <w:szCs w:val="20"/>
          <w:lang w:val="en-US"/>
        </w:rPr>
        <w:instrText>ADDIN CSL_CITATION { "citationItems" : [ { "id" : "ITEM-1", "itemData" : { "DOI" : "10.2307/3147294", "ISBN" : "0023-7639", "ISSN" : "0023-7639, 1543-8325", "abstract" : "The moose was endangered in Finland, but under a strict control of limited usufruct rights has successfully increased its population. Landowners derive use value through hunting rights, but also face the cost of browsing damage in forest stands. We applied choice experiment method to study the heterogeneous views of landowners on moose management. The results show that the majority of respondents would prefer a lower population level. Although at the current population level, the value of bag exceeds the cost of browsing damage, even the group that had both interests preferred lower population levels. (JEL Q22)", "author" : [ { "dropping-particle" : "", "family" : "Horne", "given" : "Paula", "non-dropping-particle" : "", "parse-names" : false, "suffix" : "" }, { "dropping-particle" : "", "family" : "Pet\u00e4jist\u00f6", "given" : "Leena", "non-dropping-particle" : "", "parse-names" : false, "suffix" : "" } ], "container-title" : "Land Economics", "id" : "ITEM-1", "issue" : "4", "issued" : { "date-parts" : [ [ "2003" ] ] }, "page" : "472-482", "title" : "Preferences for alternative moose management regimes among Finnish landowners: A choice experiment approach", "type" : "article-journal", "volume" : "79" }, "uris" : [ "http://www.mendeley.com/documents/?uuid=5ed9e2d3-569f-44ee-9e73-52b48075db2c", "http://www.mendeley.com/documents/?uuid=ec492e30-d1e8-4a83-b3f3-45c7acdf6915" ] }, { "id" : "ITEM-2", "itemData" : { "DOI" : "10.1007/s10344-008-0183-x", "ISBN" : "1612-4642", "ISSN" : "16124642", "abstract" : "In many European countries, the wild boar (Sus scrofa) is often associated with crop damage. In this study, we analyse data relating to 13,276 cases of wild boar damage to agricultural crops over a 10-year period in Luxembourg (an area of 2,586 km2 in Western Europe). Results show that (1) damage is more severe in this area than in others; (2) damage to permanent grassland is far more frequent and more severe than damage to annual crops; (3) trichomatous crops such as barley are avoided; (4) damage is seasonally distributed according to type of crop; (5) damage is distributed spatially in a non-uniform manner; (6) damage intensity is significantly correlated with wild boar hunting bags, both over time and space. We suggest that wild boar management strategy should always take into account the issue of damage to agricultural crops. Our results imply that measures for preventing or reducing damage should be more targeted in time and space and that adjustments to cropping patterns should contribute towards a reduction of wild boar damage.", "author" : [ { "dropping-particle" : "", "family" : "Schley", "given" : "Laurent", "non-dropping-particle" : "", "parse-names" : false, "suffix" : "" }, { "dropping-particle" : "", "family" : "Dufr\u00eane", "given" : "Marc", "non-dropping-particle" : "", "parse-names" : false, "suffix" : "" }, { "dropping-particle" : "", "family" : "Krier", "given" : "Ady", "non-dropping-particle" : "", "parse-names" : false, "suffix" : "" }, { "dropping-particle" : "", "family" : "Frantz", "given" : "Alain C.", "non-dropping-particle" : "", "parse-names" : false, "suffix" : "" } ], "container-title" : "European Journal of Wildlife Research", "id" : "ITEM-2", "issue" : "4", "issued" : { "date-parts" : [ [ "2008" ] ] }, "page" : "589-599", "title" : "Patterns of crop damage by wild boar (Sus scrofa)in Luxembourg over a 10-year period", "type" : "article-journal", "volume" : "54" }, "uris" : [ "http://www.mendeley.com/documents/?uuid=7d680231-8cd2-4efc-848e-386c161cd62e", "http://www.mendeley.com/documents/?uuid=7ffa74c6-e33a-4438-853e-0aa772cbbb70" ] } ], "mendeley" : { "formattedCitation" : "(Horne &amp; Pet\u00e4jist\u00f6, 2003; Schley, Dufr\u00eane, Krier, &amp; Frantz, 2008)", "plainTextFormattedCitation" : "(Horne &amp; Pet\u00e4jist\u00f6, 2003; Schley, Dufr\u00eane, Krier, &amp; Frantz, 2008)", "previouslyFormattedCitation" : "(Horne &amp; Pet\u00e4jist\u00f6, 2003; Schley, Dufr\u00eane, Krier, &amp; Frantz, 2008)" }, "properties" : {  }, "schema" : "https://github.com/citation-style-language/schema/raw/master/csl-citation.json" }</w:instrText>
      </w:r>
      <w:r w:rsidRPr="00946649">
        <w:rPr>
          <w:rFonts w:eastAsia="Cambria" w:cstheme="minorHAnsi"/>
          <w:sz w:val="20"/>
          <w:szCs w:val="20"/>
          <w:lang w:val="en-US"/>
        </w:rPr>
        <w:fldChar w:fldCharType="separate"/>
      </w:r>
      <w:r w:rsidRPr="00946649">
        <w:rPr>
          <w:rFonts w:eastAsia="Cambria" w:cstheme="minorHAnsi"/>
          <w:sz w:val="20"/>
          <w:szCs w:val="20"/>
          <w:lang w:val="en-US"/>
        </w:rPr>
        <w:t>(Horne &amp; Petäjistö, 2003; Schley</w:t>
      </w:r>
      <w:r w:rsidRPr="00C149F0">
        <w:rPr>
          <w:rFonts w:eastAsia="Cambria" w:cstheme="minorHAnsi"/>
          <w:sz w:val="20"/>
          <w:szCs w:val="20"/>
          <w:lang w:val="en-US"/>
        </w:rPr>
        <w:t xml:space="preserve"> </w:t>
      </w:r>
      <w:r w:rsidR="00301BD0" w:rsidRPr="00301BD0">
        <w:rPr>
          <w:rFonts w:eastAsia="Cambria" w:cstheme="minorHAnsi"/>
          <w:i/>
          <w:sz w:val="20"/>
          <w:szCs w:val="20"/>
          <w:lang w:val="en-US"/>
        </w:rPr>
        <w:t>et al.</w:t>
      </w:r>
      <w:r w:rsidRPr="00946649">
        <w:rPr>
          <w:rFonts w:eastAsia="Cambria" w:cstheme="minorHAnsi"/>
          <w:sz w:val="20"/>
          <w:szCs w:val="20"/>
          <w:lang w:val="en-US"/>
        </w:rPr>
        <w:t>, 2008)</w:t>
      </w:r>
      <w:r w:rsidRPr="00946649">
        <w:rPr>
          <w:rFonts w:eastAsia="Cambria" w:cstheme="minorHAnsi"/>
          <w:sz w:val="20"/>
          <w:szCs w:val="20"/>
          <w:lang w:val="en-US"/>
        </w:rPr>
        <w:fldChar w:fldCharType="end"/>
      </w:r>
      <w:r w:rsidRPr="00946649">
        <w:rPr>
          <w:rFonts w:eastAsia="Cambria" w:cstheme="minorHAnsi"/>
          <w:sz w:val="20"/>
          <w:szCs w:val="20"/>
          <w:lang w:val="en-US"/>
        </w:rPr>
        <w:t xml:space="preserve">. Many alien </w:t>
      </w:r>
      <w:r w:rsidRPr="00946649">
        <w:rPr>
          <w:rFonts w:cstheme="minorHAnsi"/>
          <w:sz w:val="20"/>
          <w:szCs w:val="20"/>
          <w:lang w:val="en-US"/>
        </w:rPr>
        <w:t xml:space="preserve">insect and mite species cause nuisances as pests of agriculture, horticulture, stored products and forestry </w:t>
      </w:r>
      <w:r w:rsidRPr="00946649">
        <w:rPr>
          <w:rFonts w:cstheme="minorHAnsi"/>
          <w:sz w:val="20"/>
          <w:szCs w:val="20"/>
          <w:lang w:val="en-US"/>
        </w:rPr>
        <w:fldChar w:fldCharType="begin" w:fldLock="1"/>
      </w:r>
      <w:r w:rsidRPr="00946649">
        <w:rPr>
          <w:rFonts w:cstheme="minorHAnsi"/>
          <w:sz w:val="20"/>
          <w:szCs w:val="20"/>
          <w:lang w:val="en-US"/>
        </w:rPr>
        <w:instrText>ADDIN CSL_CITATION { "citationItems" : [ { "id" : "ITEM-1", "itemData" : { "DOI" : "10.1007/978-1-4020-8280-1_5", "author" : [ { "dropping-particle" : "", "family" : "Roques", "given" : "Alain", "non-dropping-particle" : "", "parse-names" : false, "suffix" : "" }, { "dropping-particle" : "", "family" : "Rabitsch", "given" : "Wolfgang", "non-dropping-particle" : "", "parse-names" : false, "suffix" : "" }, { "dropping-particle" : "", "family" : "Rasplus", "given" : "Jean-Yves", "non-dropping-particle" : "", "parse-names" : false, "suffix" : "" }, { "dropping-particle" : "", "family" : "Lopez-Vaamonde", "given" : "Carlos", "non-dropping-particle" : "", "parse-names" : false, "suffix" : "" }, { "dropping-particle" : "", "family" : "Nentwig", "given" : "Wolfgang", "non-dropping-particle" : "", "parse-names" : false, "suffix" : "" }, { "dropping-particle" : "", "family" : "Kenis", "given" : "Marc", "non-dropping-particle" : "", "parse-names" : false, "suffix" : "" } ], "container-title" : "Handbook of Alien Species in Europe", "id" : "ITEM-1", "issued" : { "date-parts" : [ [ "2009" ] ] }, "page" : "63-79", "publisher" : "Springer Netherlands", "publisher-place" : "Dordrecht", "title" : "Alien Terrestrial Invertebrates of Europe", "type" : "chapter" }, "uris" : [ "http://www.mendeley.com/documents/?uuid=c3526c4d-c6b2-45c0-9a2b-4bba3b440e08", "http://www.mendeley.com/documents/?uuid=a798f5e9-7442-4b32-baff-e786a8bfcd9b" ] }, { "id" : "ITEM-2", "itemData" : { "DOI" : "10.3897/biorisk.4.42", "ISBN" : "9789546425522", "ISSN" : "1313-2652", "abstract" : "This chapter reviews the effects of alien terrestrial arthropods on the economy, society and environment in Europe. Many alien insect and mite species cause serious socio-economic hazards as pests of agriculture, horticulture, stored products, forestry, &amp; human or animal health. There is relatively little information available on the exact yield &amp; financial losses due to alien agricultural &amp; forestry pests in Europe. Invasive alien arthropods can also cause environmental hazards, affecting native biodiversity through various mechanisms, including herbivory, predation, parasitism, competition for resource &amp; space, or as vectors of diseases. They can also affect ecosystem services &amp; processes through cascading effects. Alternate citation: Kenis M, Branco M (2010) Chapter 5: Impact of alien terrestrial arthropods in Europe. In: Roques A et al. (Eds) Alien terrestrial arthropods of Europe. BioRisk 4(1): 5171", "author" : [ { "dropping-particle" : "", "family" : "Kenis", "given" : "Marc", "non-dropping-particle" : "", "parse-names" : false, "suffix" : "" }, { "dropping-particle" : "", "family" : "Branco", "given" : "Manuela", "non-dropping-particle" : "", "parse-names" : false, "suffix" : "" } ], "container-title" : "BioRisk", "id" : "ITEM-2", "issue" : "1", "issued" : { "date-parts" : [ [ "2010" ] ] }, "page" : "51-71", "title" : "Impact of alien terrestrial arthropods in Europe. Chapter 5", "type" : "article-journal", "volume" : "4" }, "uris" : [ "http://www.mendeley.com/documents/?uuid=e8f2c193-8de6-481e-b1f5-c076a4ee6697", "http://www.mendeley.com/documents/?uuid=d6eee5b9-3a8b-437c-a3e8-9b6d68ba4edc" ] } ], "mendeley" : { "formattedCitation" : "(Kenis &amp; Branco, 2010; Roques et al., 2009)", "plainTextFormattedCitation" : "(Kenis &amp; Branco, 2010; Roques et al., 2009)", "previouslyFormattedCitation" : "(Kenis &amp; Branco, 2010; Roques et al., 2009)" }, "properties" : {  }, "schema" : "https://github.com/citation-style-language/schema/raw/master/csl-citation.json" }</w:instrText>
      </w:r>
      <w:r w:rsidRPr="00946649">
        <w:rPr>
          <w:rFonts w:cstheme="minorHAnsi"/>
          <w:sz w:val="20"/>
          <w:szCs w:val="20"/>
          <w:lang w:val="en-US"/>
        </w:rPr>
        <w:fldChar w:fldCharType="separate"/>
      </w:r>
      <w:r w:rsidRPr="00946649">
        <w:rPr>
          <w:rFonts w:cstheme="minorHAnsi"/>
          <w:sz w:val="20"/>
          <w:szCs w:val="20"/>
          <w:lang w:val="en-US"/>
        </w:rPr>
        <w:t xml:space="preserve">(Kenis &amp; Branco, 2010; Roques </w:t>
      </w:r>
      <w:r w:rsidR="00301BD0" w:rsidRPr="00301BD0">
        <w:rPr>
          <w:rFonts w:cstheme="minorHAnsi"/>
          <w:i/>
          <w:sz w:val="20"/>
          <w:szCs w:val="20"/>
          <w:lang w:val="en-US"/>
        </w:rPr>
        <w:t>et al.</w:t>
      </w:r>
      <w:r w:rsidRPr="00946649">
        <w:rPr>
          <w:rFonts w:cstheme="minorHAnsi"/>
          <w:sz w:val="20"/>
          <w:szCs w:val="20"/>
          <w:lang w:val="en-US"/>
        </w:rPr>
        <w:t>, 2009)</w:t>
      </w:r>
      <w:r w:rsidRPr="00946649">
        <w:rPr>
          <w:rFonts w:cstheme="minorHAnsi"/>
          <w:sz w:val="20"/>
          <w:szCs w:val="20"/>
          <w:lang w:val="en-US"/>
        </w:rPr>
        <w:fldChar w:fldCharType="end"/>
      </w:r>
      <w:r w:rsidRPr="00946649">
        <w:rPr>
          <w:rFonts w:cstheme="minorHAnsi"/>
          <w:sz w:val="20"/>
          <w:szCs w:val="20"/>
          <w:lang w:val="en-US"/>
        </w:rPr>
        <w:t>.</w:t>
      </w:r>
    </w:p>
    <w:p w14:paraId="5F1902A0" w14:textId="77777777" w:rsidR="001E43D4" w:rsidRPr="00946649" w:rsidRDefault="001E43D4" w:rsidP="001E43D4">
      <w:pPr>
        <w:rPr>
          <w:rFonts w:cstheme="minorHAnsi"/>
          <w:b/>
          <w:sz w:val="20"/>
          <w:szCs w:val="20"/>
          <w:lang w:val="en-US"/>
        </w:rPr>
      </w:pPr>
      <w:r w:rsidRPr="00946649">
        <w:rPr>
          <w:rFonts w:cstheme="minorHAnsi"/>
          <w:b/>
          <w:sz w:val="20"/>
          <w:szCs w:val="20"/>
          <w:lang w:val="en-US"/>
        </w:rPr>
        <w:t>End of Box 2.5</w:t>
      </w:r>
    </w:p>
    <w:p w14:paraId="5D8694C8" w14:textId="77777777" w:rsidR="001E43D4" w:rsidRPr="00946649" w:rsidRDefault="001E43D4" w:rsidP="001E43D4">
      <w:pPr>
        <w:rPr>
          <w:rFonts w:eastAsia="Cambria" w:cstheme="minorHAnsi"/>
          <w:b/>
          <w:sz w:val="20"/>
          <w:szCs w:val="20"/>
          <w:lang w:val="en-US"/>
        </w:rPr>
      </w:pPr>
    </w:p>
    <w:p w14:paraId="0F06A2A3" w14:textId="2554E09E" w:rsidR="001E43D4" w:rsidRPr="00946649" w:rsidRDefault="001E43D4" w:rsidP="001F0516">
      <w:pPr>
        <w:pStyle w:val="Heading4"/>
      </w:pPr>
      <w:bookmarkStart w:id="877" w:name="_Toc519504494"/>
      <w:r w:rsidRPr="00946649">
        <w:t>Intergenerational distributive equity and justice</w:t>
      </w:r>
      <w:bookmarkEnd w:id="877"/>
    </w:p>
    <w:p w14:paraId="0C9A02DC" w14:textId="394846F4" w:rsidR="001E43D4" w:rsidRPr="00946649" w:rsidRDefault="001E43D4" w:rsidP="001E43D4">
      <w:pPr>
        <w:rPr>
          <w:lang w:val="en-US"/>
        </w:rPr>
      </w:pPr>
      <w:r w:rsidRPr="00946649">
        <w:rPr>
          <w:lang w:val="en-US"/>
        </w:rPr>
        <w:t xml:space="preserve">Intergenerational equity and justice require the maintenance of resilient and productive ecosystems for the future provision of nature’s contributions to people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ISSN" : "09593780", "abstract" : "Incentive measures can internalize the external benefits of ecosystem services or, conversely, the external costs of service losses. In the last decade, preliminary steps have been taken in this direction in the form of voluntary payments for ecosystem services. Much larger financial flows may be required, however, to reverse the present trend of ecosystem degradation, making the issue of distributive justice all the more pressing. This article offers a first outline of the international regulation of ecosystem services under different principles of distributive justice. It is concluded that negative incentives, i.e. putting a price on exerting pressures on ecosystems, are better justified than positive incentives, i.e. rewarding the provision of current ecosystem services. Negative incentives do not necessarily worsen the situation of countries, since the revenues of taxation are redistributed. Whether countries become net payers or receivers under a particular incentive and redistribution scheme depends upon its underlying principle of justice.", "author" : [ { "dropping-particle" : "", "family" : "Davidson", "given" : "Marc D.", "non-dropping-particle" : "", "parse-names" : false, "suffix" : "" } ], "container-title" : "Global Environmental Change", "id" : "ITEM-1", "issue" : "4", "issued" : { "date-parts" : [ [ "2012", "10" ] ] }, "page" : "852-861", "title" : "Distributive justice in the international regulation of global ecosystem services", "type" : "article-journal", "volume" : "22" }, "uris" : [ "http://www.mendeley.com/documents/?uuid=c91eff05-ef77-4e24-8576-997a1097dd23", "http://www.mendeley.com/documents/?uuid=7775fb98-9ff4-4d05-95dc-2d8bae37600e" ] }, { "id" : "ITEM-2", "itemData" : { "author" : [ { "dropping-particle" : "", "family" : "Glotzbach", "given" : "Stefanie", "non-dropping-particle" : "", "parse-names" : false, "suffix" : "" }, { "dropping-particle" : "", "family" : "Baumg\u00e4rtner", "given" : "Stefan", "non-dropping-particle" : "", "parse-names" : false, "suffix" : "" } ], "container-title" : "Environmental Values", "id" : "ITEM-2", "issued" : { "date-parts" : [ [ "2012" ] ] }, "page" : "331-355", "title" : "The Relationship between Intragenerational and Intergenerational Ecological Justice", "type" : "article-journal", "volume" : "21" }, "uris" : [ "http://www.mendeley.com/documents/?uuid=47d11e4d-3a93-4170-9a22-ef8e6b1e1889", "http://www.mendeley.com/documents/?uuid=4fd87289-d6cd-449d-bee2-e9320214801d" ] }, { "id" : "ITEM-3", "itemData" : { "DOI" : "10.1016/j.ecolecon.2013.06.008", "ISBN" : "0921-8009", "ISSN" : "09218009", "PMID" : "19843122", "abstract" : "A major strength of the ecosystem services (ESS) concept is that it allows a succinct description of how human well-being depends on nature, showing that the neglect of such dependencies has negative consequences on human well-being and the economy. As ESS refer to human needs and interests, values are to be considered when dealing with the concept in practice. As a result we argue that in using the concept there is a need to be clear about what different dimensions of value are involved, and be aware of ethical issues that might be associated with the concept. A systematic analysis of the ethical implications associated to the ESS concept is still lacking. We address this deficiency by scrutinising value dimensions associated with the concept, and use this to explore the associated ethical implications. We then highlight how improved transparency in the use of the ESS concept can contribute to using its strengths without succumbing to possible drawbacks arising from ethical problems. These problems concern the dangers that some uses of the concept have in obscuring certain types of value, and in masking unevenness in the distribution of costs and benefits that can arise in the management of ESS. \u00a9 2013 Elsevier B.V.", "author" : [ { "dropping-particle" : "", "family" : "Jax", "given" : "Kurt", "non-dropping-particle" : "", "parse-names" : false, "suffix" : "" }, { "dropping-particle" : "", "family" : "Barton", "given" : "David N.", "non-dropping-particle" : "", "parse-names" : false, "suffix" : "" }, { "dropping-particle" : "", "family" : "Chan", "given" : "Kai M.A.", "non-dropping-particle" : "", "parse-names" : false, "suffix" : "" }, { "dropping-particle" : "", "family" : "Groot", "given" : "Rudolf", "non-dropping-particle" : "de", "parse-names" : false, "suffix" : "" }, { "dropping-particle" : "", "family" : "Doyle", "given" : "Ulrike", "non-dropping-particle" : "", "parse-names" : false, "suffix" : "" }, { "dropping-particle" : "", "family" : "Eser", "given" : "Uta", "non-dropping-particle" : "", "parse-names" : false, "suffix" : "" }, { "dropping-particle" : "", "family" : "G\u00f6rg", "given" : "Christoph", "non-dropping-particle" : "", "parse-names" : false, "suffix" : "" }, { "dropping-particle" : "", "family" : "G\u00f3mez-Baggethun", "given" : "Erik", "non-dropping-particle" : "", "parse-names" : false, "suffix" : "" }, { "dropping-particle" : "", "family" : "Griewald", "given" : "Yuliana", "non-dropping-particle" : "", "parse-names" : false, "suffix" : "" }, { "dropping-particle" : "", "family" : "Haber", "given" : "Wolfgang", "non-dropping-particle" : "", "parse-names" : false, "suffix" : "" }, { "dropping-particle" : "", "family" : "Haines-Young", "given" : "Roy", "non-dropping-particle" : "", "parse-names" : false, "suffix" : "" }, { "dropping-particle" : "", "family" : "Heink", "given" : "Ulrich", "non-dropping-particle" : "", "parse-names" : false, "suffix" : "" }, { "dropping-particle" : "", "family" : "Jahn", "given" : "Thomas", "non-dropping-particle" : "", "parse-names" : false, "suffix" : "" }, { "dropping-particle" : "", "family" : "Joosten", "given" : "Hans", "non-dropping-particle" : "", "parse-names" : false, "suffix" : "" }, { "dropping-particle" : "", "family" : "Kerschbaumer", "given" : "Lilin", "non-dropping-particle" : "", "parse-names" : false, "suffix" : "" }, { "dropping-particle" : "", "family" : "Korn", "given" : "Horst", "non-dropping-particle" : "", "parse-names" : false, "suffix" : "" }, { "dropping-particle" : "", "family" : "Luck", "given" : "Gary W.", "non-dropping-particle" : "", "parse-names" : false, "suffix" : "" }, { "dropping-particle" : "", "family" : "Matzdorf", "given" : "Bettina", "non-dropping-particle" : "", "parse-names" : false, "suffix" : "" }, { "dropping-particle" : "", "family" : "Muraca", "given" : "Barbara", "non-dropping-particle" : "", "parse-names" : false, "suffix" : "" }, { "dropping-particle" : "", "family" : "Ne\u00dfh\u00f6ver", "given" : "Carsten", "non-dropping-particle" : "", "parse-names" : false, "suffix" : "" }, { "dropping-particle" : "", "family" : "Norton", "given" : "Bryan", "non-dropping-particle" : "", "parse-names" : false, "suffix" : "" }, { "dropping-particle" : "", "family" : "Ott", "given" : "Konrad", "non-dropping-particle" : "", "parse-names" : false, "suffix" : "" }, { "dropping-particle" : "", "family" : "Potschin", "given" : "Marion", "non-dropping-particle" : "", "parse-names" : false, "suffix" : "" }, { "dropping-particle" : "", "family" : "Rauschmayer", "given" : "Felix", "non-dropping-particle" : "", "parse-names" : false, "suffix" : "" }, { "dropping-particle" : "", "family" : "Haaren", "given" : "Christina", "non-dropping-particle" : "von", "parse-names" : false, "suffix" : "" }, { "dropping-particle" : "", "family" : "Wichmann", "given" : "Sabine", "non-dropping-particle" : "", "parse-names" : false, "suffix" : "" } ], "container-title" : "Ecological Economics", "id" : "ITEM-3", "issued" : { "date-parts" : [ [ "2013" ] ] }, "page" : "260-268", "title" : "Ecosystem services and ethics", "type" : "article-journal", "volume" : "93" }, "uris" : [ "http://www.mendeley.com/documents/?uuid=26f5321f-bab4-4697-a09a-8a9eb3587547" ] } ], "mendeley" : { "formattedCitation" : "(Davidson, 2012; Glotzbach &amp; Baumg\u00e4rtner, 2012; Jax et al., 2013)", "plainTextFormattedCitation" : "(Davidson, 2012; Glotzbach &amp; Baumg\u00e4rtner, 2012; Jax et al., 2013)", "previouslyFormattedCitation" : "(Davidson, 2012; Glotzbach &amp; Baumg\u00e4rtner, 2012; Jax et al., 2013)"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 xml:space="preserve">(Davidson, 2012; Glotzbach &amp; Baumgärtner, 2012; Jax </w:t>
      </w:r>
      <w:r w:rsidR="00301BD0" w:rsidRPr="00301BD0">
        <w:rPr>
          <w:i/>
          <w:lang w:val="en-US"/>
        </w:rPr>
        <w:t>et al.</w:t>
      </w:r>
      <w:r w:rsidRPr="00946649">
        <w:rPr>
          <w:lang w:val="en-US"/>
        </w:rPr>
        <w:t>, 2013)</w:t>
      </w:r>
      <w:r w:rsidRPr="00946649">
        <w:rPr>
          <w:rFonts w:asciiTheme="majorHAnsi" w:eastAsia="Cambria" w:hAnsiTheme="majorHAnsi" w:cstheme="minorHAnsi"/>
          <w:lang w:val="en-US"/>
        </w:rPr>
        <w:fldChar w:fldCharType="end"/>
      </w:r>
      <w:r w:rsidRPr="00946649">
        <w:rPr>
          <w:lang w:val="en-US"/>
        </w:rPr>
        <w:t xml:space="preserve">. This capacity of ecosystems, “maintenance of options”, is considered an overarching contribution category. Regarding intergenerational equity there are philosophical and practical arguments for an absolute sufficientarian threshold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DOI" : "10.1080/17449620600991960", "ISSN" : "1744-9626", "author" : [ { "dropping-particle" : "", "family" : "Page", "given" : "Edward A.", "non-dropping-particle" : "", "parse-names" : false, "suffix" : "" } ], "container-title" : "Journal of Global Ethics", "id" : "ITEM-1", "issue" : "1", "issued" : { "date-parts" : [ [ "2007", "4" ] ] }, "page" : "3-20", "title" : "Justice Between Generations: Investigating a Sufficientarian Approach", "type" : "article-journal", "volume" : "3" }, "uris" : [ "http://www.mendeley.com/documents/?uuid=c4f8e502-6e40-4dc0-ac08-18867dc87713", "http://www.mendeley.com/documents/?uuid=f68b8322-5eae-4de3-a1bf-6ba994eb55f6" ] } ], "mendeley" : { "formattedCitation" : "(Page, 2007)", "plainTextFormattedCitation" : "(Page, 2007)", "previouslyFormattedCitation" : "(Page, 2007)"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Page, 2007)</w:t>
      </w:r>
      <w:r w:rsidRPr="00946649">
        <w:rPr>
          <w:rFonts w:asciiTheme="majorHAnsi" w:eastAsia="Cambria" w:hAnsiTheme="majorHAnsi" w:cstheme="minorHAnsi"/>
          <w:lang w:val="en-US"/>
        </w:rPr>
        <w:fldChar w:fldCharType="end"/>
      </w:r>
      <w:r w:rsidRPr="00946649">
        <w:rPr>
          <w:lang w:val="en-US"/>
        </w:rPr>
        <w:t xml:space="preserve">, which defines a minimum level of ecosystem services that every future person is presumed to need for good quality of life. Regarding intergenerational equity in the distribution of beneficial contributions from nature to people, the sufficientarian threshold can be translated into a criterion for society to keep a constant stock of intact ecosystems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ISSN" : "09218009", "abstract" : "This paper develops a methodology for identifying that natural capital\u2014called critical natural capital (CNC)\u2014the maintenance of which is essential for environmental sustainability. By consideration of the characteristics of natural capital, of the environmental functions that these characteristics enable natural capital to perform and of the importance of these functions to humans and the biosphere, it shows how sustainability standards in respect of these environmental functions may be derived. The difference between the current situation and these standards is termed the sustainability gap. The methodology that emerges from bringing these ideas together into a single analytical framework enables policy makers to identify the extent of current unsustainability, the principal causes of it, the elements and processes of natural capital (the CNC) which need to be maintained or restored to close the sustainability gap and the costs of so doing. The framework should therefore be of use in identifying priorities and policies for moving towards environmental sustainability.", "author" : [ { "dropping-particle" : "", "family" : "Ekins", "given" : "Paul", "non-dropping-particle" : "", "parse-names" : false, "suffix" : "" }, { "dropping-particle" : "", "family" : "Simon", "given" : "Sandrine", "non-dropping-particle" : "", "parse-names" : false, "suffix" : "" }, { "dropping-particle" : "", "family" : "Deutsch", "given" : "Lisa", "non-dropping-particle" : "", "parse-names" : false, "suffix" : "" }, { "dropping-particle" : "", "family" : "Folke", "given" : "Carl", "non-dropping-particle" : "", "parse-names" : false, "suffix" : "" }, { "dropping-particle" : "", "family" : "Groot", "given" : "Rudolf", "non-dropping-particle" : "De", "parse-names" : false, "suffix" : "" } ], "container-title" : "Ecological Economics", "id" : "ITEM-1", "issue" : "2-3", "issued" : { "date-parts" : [ [ "2003", "3" ] ] }, "page" : "165-185", "title" : "A framework for the practical application of the concepts of critical natural capital and strong sustainability", "type" : "article-journal", "volume" : "44" }, "uris" : [ "http://www.mendeley.com/documents/?uuid=a33f4d19-2e5b-4486-b9ec-6d05cfbeec2a", "http://www.mendeley.com/documents/?uuid=cc4924cf-d02f-4584-9aee-af45f7ac7ea9" ] } ], "mendeley" : { "formattedCitation" : "(Ekins, Simon, Deutsch, Folke, &amp; De Groot, 2003)", "plainTextFormattedCitation" : "(Ekins, Simon, Deutsch, Folke, &amp; De Groot, 2003)", "previouslyFormattedCitation" : "(Ekins, Simon, Deutsch, Folke, &amp; De Groot, 2003)"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Ekins</w:t>
      </w:r>
      <w:r>
        <w:rPr>
          <w:rFonts w:eastAsia="Cambria" w:cstheme="minorHAnsi"/>
          <w:lang w:val="en-US"/>
        </w:rPr>
        <w:t xml:space="preserve"> </w:t>
      </w:r>
      <w:r w:rsidR="00301BD0" w:rsidRPr="00301BD0">
        <w:rPr>
          <w:rFonts w:eastAsia="Cambria" w:cstheme="minorHAnsi"/>
          <w:i/>
          <w:lang w:val="en-US"/>
        </w:rPr>
        <w:t>et al.</w:t>
      </w:r>
      <w:r w:rsidRPr="00946649">
        <w:rPr>
          <w:lang w:val="en-US"/>
        </w:rPr>
        <w:t>, 2003)</w:t>
      </w:r>
      <w:r w:rsidRPr="00946649">
        <w:rPr>
          <w:rFonts w:asciiTheme="majorHAnsi" w:eastAsia="Cambria" w:hAnsiTheme="majorHAnsi" w:cstheme="minorHAnsi"/>
          <w:lang w:val="en-US"/>
        </w:rPr>
        <w:fldChar w:fldCharType="end"/>
      </w:r>
      <w:r w:rsidRPr="00946649">
        <w:rPr>
          <w:lang w:val="en-US"/>
        </w:rPr>
        <w:t xml:space="preserve"> and a dynamic criterion of ecosystem resilience. The first criterion has been operationalized by general principles of sustainability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ISSN" : "09218009", "abstract" : "The practical policy of issuing tradeable permits for depletion and pollution requires for its implementation the clear separation of the three basic economic goals of efficient allocation, equitable distribution, and sustainable scale. Economic theory needs to catch up with policy in recognizing that scale issues cannot be reduced to either allocation or distribution.", "author" : [ { "dropping-particle" : "", "family" : "Daly", "given" : "Herman E.", "non-dropping-particle" : "", "parse-names" : false, "suffix" : "" } ], "container-title" : "Ecological Economics", "id" : "ITEM-1", "issue" : "3", "issued" : { "date-parts" : [ [ "1992", "12" ] ] }, "page" : "185-193", "title" : "Allocation, distribution, and scale: towards an economics that is efficient, just, and sustainable", "type" : "article-journal", "volume" : "6" }, "uris" : [ "http://www.mendeley.com/documents/?uuid=1b794847-2907-4f42-b6c6-9820c0ab1d37", "http://www.mendeley.com/documents/?uuid=09f24221-2fbb-481c-8a5e-295fe921d4ca" ] } ], "mendeley" : { "formattedCitation" : "(Daly, 1992)", "plainTextFormattedCitation" : "(Daly, 1992)", "previouslyFormattedCitation" : "(Daly, 1992)"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Daly, 1992)</w:t>
      </w:r>
      <w:r w:rsidRPr="00946649">
        <w:rPr>
          <w:rFonts w:asciiTheme="majorHAnsi" w:eastAsia="Cambria" w:hAnsiTheme="majorHAnsi" w:cstheme="minorHAnsi"/>
          <w:lang w:val="en-US"/>
        </w:rPr>
        <w:fldChar w:fldCharType="end"/>
      </w:r>
      <w:r w:rsidRPr="00946649">
        <w:rPr>
          <w:lang w:val="en-US"/>
        </w:rPr>
        <w:t xml:space="preserve"> and specified principles, such as sufficiency, efficiency and persistence for the context of nature’s contributions to people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DOI" : "10.1016/j.ecoser.2017.03.019", "ISSN" : "22120416", "abstract" : "Ecosystem services and sustainability have become prominent concepts in international policy and research agendas. However, a common conceptual ground between these concepts is currently underdeveloped. In particular, a vision is missing on how to align ecosystem services with overarching sustainability goals. Originally, the ecosystem service concept focused on sustaining human well-being through biodiversity conservation. Nevertheless, studies within the field also consider appropriation beyond carrying capacities, and natural resource management that involves environmentally damaging inputs as ecosystem service provision. This brings the ecosystem service concept into conflict with the core goal of sustainability, i.e. achieving justice within ecological limits over the long term. Here, we link the ecosystem service concept to sustainability outcomes operationalized in terms of justice. Our framing positions sustainability as an overarching goal which can be achieved through seven key strategies: equitable (1) intergenerational and (2) intragenerational distribution, (3) interspecies distribution, (4) fair procedures, recognition and participation, (5) sufficiency, (6) efficiency, and (7) persistence. Applying these strategies has the potential to re-focus the ecosystem service concept towards the normative goal of sustainability. We identify research needs for each strategy and further discuss questions regarding operationalization of the strategies.", "author" : [ { "dropping-particle" : "", "family" : "Schr\u00f6ter", "given" : "Matthias", "non-dropping-particle" : "", "parse-names" : false, "suffix" : "" }, { "dropping-particle" : "", "family" : "Stumpf", "given" : "Klara H.", "non-dropping-particle" : "", "parse-names" : false, "suffix" : "" }, { "dropping-particle" : "", "family" : "Loos", "given" : "Jacqueline", "non-dropping-particle" : "", "parse-names" : false, "suffix" : "" }, { "dropping-particle" : "", "family" : "Oudenhoven", "given" : "Alexander P.E.", "non-dropping-particle" : "van", "parse-names" : false, "suffix" : "" }, { "dropping-particle" : "", "family" : "B\u00f6hnke-Henrichs", "given" : "Anne", "non-dropping-particle" : "", "parse-names" : false, "suffix" : "" }, { "dropping-particle" : "", "family" : "Abson", "given" : "David J.", "non-dropping-particle" : "", "parse-names" : false, "suffix" : "" } ], "container-title" : "Ecosystem Services", "id" : "ITEM-1", "issued" : { "date-parts" : [ [ "2017" ] ] }, "page" : "35-43", "title" : "Refocusing ecosystem services towards sustainability", "type" : "article-journal", "volume" : "25" }, "uris" : [ "http://www.mendeley.com/documents/?uuid=c006d67e-54ac-4c21-88e6-a70b1f9fa8c8", "http://www.mendeley.com/documents/?uuid=39926f19-065b-4e2f-9e67-98032411a8f8" ] } ], "mendeley" : { "formattedCitation" : "(Schr\u00f6ter et al., 2017)", "plainTextFormattedCitation" : "(Schr\u00f6ter et al., 2017)", "previouslyFormattedCitation" : "(Schr\u00f6ter et al., 2017)"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 xml:space="preserve">(Schröter </w:t>
      </w:r>
      <w:r w:rsidR="00301BD0" w:rsidRPr="00301BD0">
        <w:rPr>
          <w:i/>
          <w:lang w:val="en-US"/>
        </w:rPr>
        <w:t>et al.</w:t>
      </w:r>
      <w:r w:rsidRPr="00946649">
        <w:rPr>
          <w:lang w:val="en-US"/>
        </w:rPr>
        <w:t>, 2017)</w:t>
      </w:r>
      <w:r w:rsidRPr="00946649">
        <w:rPr>
          <w:rFonts w:asciiTheme="majorHAnsi" w:eastAsia="Cambria" w:hAnsiTheme="majorHAnsi" w:cstheme="minorHAnsi"/>
          <w:lang w:val="en-US"/>
        </w:rPr>
        <w:fldChar w:fldCharType="end"/>
      </w:r>
      <w:r w:rsidRPr="00946649">
        <w:rPr>
          <w:lang w:val="en-US"/>
        </w:rPr>
        <w:t xml:space="preserve">. The ecosystem resilience criterion captures the reliability of future provision of (life-sustaining) contributions. It has been operationalized into policy-relevant principles for enhancing the resilience of desired contributions, such as maintaining biodiversity and redundancy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ISSN" : "1543-5938", "abstract" : "Enhancing the resilience of ecosystem services (ES) that underpin human well-being is critical for meeting current and future societal needs, and requires specific governance and management policies. Using the literature, we identify seven generic policy-relevant principles for enhancing the resilience of desired ES in the face of disturbance and ongoing change in social-ecological systems (SES). These principles are (P1) maintain diversity and redundancy, (P2) manage connectivity, (P3) manage slow variables and feedbacks, (P4) foster an understanding of SES as complex adaptive systems (CAS), (P5) encourage learning and experimentation, (P6) broaden participation, and (P7) promote polycentric governance systems. We briefly define each principle, review how and when it enhances the resilience of ES, and conclude with major research gaps. In practice, the principles often co-occur and are highly interdependent. Key future needs are to better understand these interdependencies and to operationalize and apply...", "author" : [ { "dropping-particle" : "", "family" : "Biggs", "given" : "Reinette", "non-dropping-particle" : "", "parse-names" : false, "suffix" : "" }, { "dropping-particle" : "", "family" : "Schl\u00fcter", "given" : "Maja", "non-dropping-particle" : "", "parse-names" : false, "suffix" : "" }, { "dropping-particle" : "", "family" : "Biggs", "given" : "Duan", "non-dropping-particle" : "", "parse-names" : false, "suffix" : "" }, { "dropping-particle" : "", "family" : "Bohensky", "given" : "Erin L.", "non-dropping-particle" : "", "parse-names" : false, "suffix" : "" }, { "dropping-particle" : "", "family" : "BurnSilver", "given" : "Shauna", "non-dropping-particle" : "", "parse-names" : false, "suffix" : "" }, { "dropping-particle" : "", "family" : "Cundill", "given" : "Georgina", "non-dropping-particle" : "", "parse-names" : false, "suffix" : "" }, { "dropping-particle" : "", "family" : "Dakos", "given" : "Vasilis", "non-dropping-particle" : "", "parse-names" : false, "suffix" : "" }, { "dropping-particle" : "", "family" : "Daw", "given" : "Tim M.", "non-dropping-particle" : "", "parse-names" : false, "suffix" : "" }, { "dropping-particle" : "", "family" : "Evans", "given" : "Louisa S.", "non-dropping-particle" : "", "parse-names" : false, "suffix" : "" }, { "dropping-particle" : "", "family" : "Kotschy", "given" : "Karen", "non-dropping-particle" : "", "parse-names" : false, "suffix" : "" }, { "dropping-particle" : "", "family" : "Leitch", "given" : "Anne M.", "non-dropping-particle" : "", "parse-names" : false, "suffix" : "" }, { "dropping-particle" : "", "family" : "Meek", "given" : "Chanda", "non-dropping-particle" : "", "parse-names" : false, "suffix" : "" }, { "dropping-particle" : "", "family" : "Quinlan", "given" : "Allyson", "non-dropping-particle" : "", "parse-names" : false, "suffix" : "" }, { "dropping-particle" : "", "family" : "Raudsepp-Hearne", "given" : "Ciara", "non-dropping-particle" : "", "parse-names" : false, "suffix" : "" }, { "dropping-particle" : "", "family" : "Robards", "given" : "Martin D.", "non-dropping-particle" : "", "parse-names" : false, "suffix" : "" }, { "dropping-particle" : "", "family" : "Schoon", "given" : "Michael L.", "non-dropping-particle" : "", "parse-names" : false, "suffix" : "" }, { "dropping-particle" : "", "family" : "Schultz", "given" : "Lisen", "non-dropping-particle" : "", "parse-names" : false, "suffix" : "" }, { "dropping-particle" : "", "family" : "West", "given" : "Paul C.", "non-dropping-particle" : "", "parse-names" : false, "suffix" : "" } ], "container-title" : "Annual Review of Environment and Resources", "id" : "ITEM-1", "issue" : "1", "issued" : { "date-parts" : [ [ "2012", "11" ] ] }, "language" : "en", "page" : "421-448", "publisher" : "Annual Reviews", "title" : "Toward Principles for Enhancing the Resilience of Ecosystem Services", "type" : "article-journal", "volume" : "37" }, "uris" : [ "http://www.mendeley.com/documents/?uuid=6a027a7c-2903-4d5b-89b3-ae76d49fb63f", "http://www.mendeley.com/documents/?uuid=e73fc027-1890-4b66-8708-5fc8d98d152a" ] } ], "mendeley" : { "formattedCitation" : "(Biggs et al., 2012)", "plainTextFormattedCitation" : "(Biggs et al., 2012)", "previouslyFormattedCitation" : "(Biggs et al., 2012)"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 xml:space="preserve">(Biggs </w:t>
      </w:r>
      <w:r w:rsidR="00301BD0" w:rsidRPr="00301BD0">
        <w:rPr>
          <w:i/>
          <w:lang w:val="en-US"/>
        </w:rPr>
        <w:t>et al.</w:t>
      </w:r>
      <w:r w:rsidRPr="00946649">
        <w:rPr>
          <w:lang w:val="en-US"/>
        </w:rPr>
        <w:t>, 2012)</w:t>
      </w:r>
      <w:r w:rsidRPr="00946649">
        <w:rPr>
          <w:rFonts w:asciiTheme="majorHAnsi" w:eastAsia="Cambria" w:hAnsiTheme="majorHAnsi" w:cstheme="minorHAnsi"/>
          <w:lang w:val="en-US"/>
        </w:rPr>
        <w:fldChar w:fldCharType="end"/>
      </w:r>
      <w:r w:rsidRPr="00946649">
        <w:rPr>
          <w:lang w:val="en-US"/>
        </w:rPr>
        <w:t xml:space="preserve"> and into the concept of safe operating space in the global context </w:t>
      </w:r>
      <w:r w:rsidRPr="00946649">
        <w:rPr>
          <w:rFonts w:asciiTheme="majorHAnsi" w:eastAsia="Cambria" w:hAnsiTheme="majorHAnsi" w:cstheme="minorHAnsi"/>
          <w:lang w:val="en-US"/>
        </w:rPr>
        <w:fldChar w:fldCharType="begin" w:fldLock="1"/>
      </w:r>
      <w:r w:rsidRPr="00946649">
        <w:rPr>
          <w:lang w:val="en-US"/>
        </w:rPr>
        <w:instrText>ADDIN CSL_CITATION { "citationItems" : [ { "id" : "ITEM-1", "itemData" : { "ISSN" : "1476-4687", "abstract" : "Identifying and quantifying planetary boundaries that must not be transgressed could help prevent human activities from causing unacceptable environmental change, argue Johan Rockstr\u00f6m and colleagues.", "author" : [ { "dropping-particle" : "", "family" : "Rockstr\u00f6m", "given" : "Johan", "non-dropping-particle" : "", "parse-names" : false, "suffix" : "" }, { "dropping-particle" : "", "family" : "Steffen", "given" : "Will", "non-dropping-particle" : "", "parse-names" : false, "suffix" : "" }, { "dropping-particle" : "", "family" : "Noone", "given" : "Kevin", "non-dropping-particle" : "", "parse-names" : false, "suffix" : "" }, { "dropping-particle" : "", "family" : "Persson", "given" : "Asa", "non-dropping-particle" : "", "parse-names" : false, "suffix" : "" }, { "dropping-particle" : "", "family" : "Chapin", "given" : "F Stuart", "non-dropping-particle" : "", "parse-names" : false, "suffix" : "" }, { "dropping-particle" : "", "family" : "Lambin", "given" : "Eric F", "non-dropping-particle" : "", "parse-names" : false, "suffix" : "" }, { "dropping-particle" : "", "family" : "Lenton", "given" : "Timothy M", "non-dropping-particle" : "", "parse-names" : false, "suffix" : "" }, { "dropping-particle" : "", "family" : "Scheffer", "given" : "Marten", "non-dropping-particle" : "", "parse-names" : false, "suffix" : "" }, { "dropping-particle" : "", "family" : "Folke", "given" : "Carl", "non-dropping-particle" : "", "parse-names" : false, "suffix" : "" }, { "dropping-particle" : "", "family" : "Schellnhuber", "given" : "Hans Joachim", "non-dropping-particle" : "", "parse-names" : false, "suffix" : "" }, { "dropping-particle" : "", "family" : "Nykvist", "given" : "Bj\u00f6rn", "non-dropping-particle" : "", "parse-names" : false, "suffix" : "" }, { "dropping-particle" : "", "family" : "Wit", "given" : "Cynthia A", "non-dropping-particle" : "de", "parse-names" : false, "suffix" : "" }, { "dropping-particle" : "", "family" : "Hughes", "given" : "Terry", "non-dropping-particle" : "", "parse-names" : false, "suffix" : "" }, { "dropping-particle" : "", "family" : "Leeuw", "given" : "Sander", "non-dropping-particle" : "van der", "parse-names" : false, "suffix" : "" }, { "dropping-particle" : "", "family" : "Rodhe", "given" : "Henning", "non-dropping-particle" : "", "parse-names" : false, "suffix" : "" }, { "dropping-particle" : "", "family" : "S\u00f6rlin", "given" : "Sverker", "non-dropping-particle" : "", "parse-names" : false, "suffix" : "" }, { "dropping-particle" : "", "family" : "Snyder", "given" : "Peter K", "non-dropping-particle" : "", "parse-names" : false, "suffix" : "" }, { "dropping-particle" : "", "family" : "Costanza", "given" : "Robert", "non-dropping-particle" : "", "parse-names" : false, "suffix" : "" }, { "dropping-particle" : "", "family" : "Svedin", "given" : "Uno", "non-dropping-particle" : "", "parse-names" : false, "suffix" : "" }, { "dropping-particle" : "", "family" : "Falkenmark", "given" : "Malin", "non-dropping-particle" : "", "parse-names" : false, "suffix" : "" }, { "dropping-particle" : "", "family" : "Karlberg", "given" : "Louise", "non-dropping-particle" : "", "parse-names" : false, "suffix" : "" }, { "dropping-particle" : "", "family" : "Corell", "given" : "Robert W", "non-dropping-particle" : "", "parse-names" : false, "suffix" : "" }, { "dropping-particle" : "", "family" : "Fabry", "given" : "Victoria J", "non-dropping-particle" : "", "parse-names" : false, "suffix" : "" }, { "dropping-particle" : "", "family" : "Hansen", "given" : "James", "non-dropping-particle" : "", "parse-names" : false, "suffix" : "" }, { "dropping-particle" : "", "family" : "Walker", "given" : "Brian", "non-dropping-particle" : "", "parse-names" : false, "suffix" : "" }, { "dropping-particle" : "", "family" : "Liverman", "given" : "Diana", "non-dropping-particle" : "", "parse-names" : false, "suffix" : "" }, { "dropping-particle" : "", "family" : "Richardson", "given" : "Katherine", "non-dropping-particle" : "", "parse-names" : false, "suffix" : "" }, { "dropping-particle" : "", "family" : "Crutzen", "given" : "Paul", "non-dropping-particle" : "", "parse-names" : false, "suffix" : "" }, { "dropping-particle" : "", "family" : "Foley", "given" : "Jonathan A", "non-dropping-particle" : "", "parse-names" : false, "suffix" : "" } ], "container-title" : "Nature", "id" : "ITEM-1", "issue" : "7263", "issued" : { "date-parts" : [ [ "2009", "9" ] ] }, "page" : "472-5", "publisher" : "Nature Publishing Group", "title" : "A safe operating space for humanity.", "title-short" : "Nature", "type" : "article-journal", "volume" : "461" }, "uris" : [ "http://www.mendeley.com/documents/?uuid=0807b7c4-5eb7-47d1-a528-e84e95cd1f59", "http://www.mendeley.com/documents/?uuid=c9c443c4-77ca-4f08-9097-e63910ff68ea" ] }, { "id" : "ITEM-2", "itemData" : { "ISSN" : "0036-8075", "abstract" : "The planetary boundaries framework defines a safe operating space for humanity based on the intrinsic biophysical processes that regulate the stability of the Earth system. Here, we revise and update the planetary boundary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u2014climate change and biosphere integrity\u2014have been identified, each of which has the potential on its own to drive the Earth system into a new state should they be substantially and persistently transgressed.",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2", "issue" : "6223", "issued" : { "date-parts" : [ [ "2015", "1" ] ] }, "language" : "en", "page" : "1259855", "publisher" : "American Association for the Advancement of Science", "title" : "Planetary boundaries: Guiding human development on a changing planet", "type" : "article-journal", "volume" : "347" }, "uris" : [ "http://www.mendeley.com/documents/?uuid=96ec534e-999d-4283-a130-3211e756707e", "http://www.mendeley.com/documents/?uuid=16678ef5-0ad3-41b1-a25c-c29dacb84fb1" ] } ], "mendeley" : { "formattedCitation" : "(Rockstr\u00f6m et al., 2009; Steffen et al., 2015)", "plainTextFormattedCitation" : "(Rockstr\u00f6m et al., 2009; Steffen et al., 2015)", "previouslyFormattedCitation" : "(Rockstr\u00f6m et al., 2009; Steffen et al., 2015)" }, "properties" : {  }, "schema" : "https://github.com/citation-style-language/schema/raw/master/csl-citation.json" }</w:instrText>
      </w:r>
      <w:r w:rsidRPr="00946649">
        <w:rPr>
          <w:rFonts w:asciiTheme="majorHAnsi" w:eastAsia="Cambria" w:hAnsiTheme="majorHAnsi" w:cstheme="minorHAnsi"/>
          <w:lang w:val="en-US"/>
        </w:rPr>
        <w:fldChar w:fldCharType="separate"/>
      </w:r>
      <w:r w:rsidRPr="00946649">
        <w:rPr>
          <w:lang w:val="en-US"/>
        </w:rPr>
        <w:t xml:space="preserve">(Rockström </w:t>
      </w:r>
      <w:r w:rsidR="00301BD0" w:rsidRPr="00301BD0">
        <w:rPr>
          <w:i/>
          <w:lang w:val="en-US"/>
        </w:rPr>
        <w:t>et al.</w:t>
      </w:r>
      <w:r w:rsidRPr="00946649">
        <w:rPr>
          <w:lang w:val="en-US"/>
        </w:rPr>
        <w:t xml:space="preserve">, 2009; Steffen </w:t>
      </w:r>
      <w:r w:rsidR="00301BD0" w:rsidRPr="00301BD0">
        <w:rPr>
          <w:i/>
          <w:lang w:val="en-US"/>
        </w:rPr>
        <w:t>et al.</w:t>
      </w:r>
      <w:r w:rsidRPr="00946649">
        <w:rPr>
          <w:lang w:val="en-US"/>
        </w:rPr>
        <w:t>, 2015)</w:t>
      </w:r>
      <w:r w:rsidRPr="00946649">
        <w:rPr>
          <w:rFonts w:asciiTheme="majorHAnsi" w:eastAsia="Cambria" w:hAnsiTheme="majorHAnsi" w:cstheme="minorHAnsi"/>
          <w:lang w:val="en-US"/>
        </w:rPr>
        <w:fldChar w:fldCharType="end"/>
      </w:r>
      <w:r w:rsidRPr="00946649">
        <w:rPr>
          <w:lang w:val="en-US"/>
        </w:rPr>
        <w:t xml:space="preserve">. An example of putting intergenerational </w:t>
      </w:r>
      <w:r w:rsidRPr="00946649">
        <w:rPr>
          <w:lang w:val="en-US"/>
        </w:rPr>
        <w:lastRenderedPageBreak/>
        <w:t xml:space="preserve">equity into policy practice is the Swedish </w:t>
      </w:r>
      <w:r w:rsidRPr="00946649">
        <w:rPr>
          <w:i/>
          <w:lang w:val="en-US"/>
        </w:rPr>
        <w:t>generational goal</w:t>
      </w:r>
      <w:r w:rsidRPr="00946649">
        <w:rPr>
          <w:lang w:val="en-US"/>
        </w:rPr>
        <w:t xml:space="preserve"> which was adopted by the Swedish Parliament in 2010 </w:t>
      </w:r>
      <w:r>
        <w:rPr>
          <w:lang w:val="en-US"/>
        </w:rPr>
        <w:fldChar w:fldCharType="begin" w:fldLock="1"/>
      </w:r>
      <w:r>
        <w:rPr>
          <w:lang w:val="en-US"/>
        </w:rPr>
        <w:instrText>ADDIN CSL_CITATION { "citationItems" : [ { "id" : "ITEM-1", "itemData" : { "DOI" : "10.1044/leader.PPL.20012015.20", "ISSN" : "10859586", "author" : [ { "dropping-particle" : "", "family" : "MEF", "given" : "Ministry of Environment and Forests", "non-dropping-particle" : "", "parse-names" : false, "suffix" : "" } ], "id" : "ITEM-1", "issued" : { "date-parts" : [ [ "2014" ] ] }, "title" : "Fifth National Report to the Convention on Biological Diversity - Sweden", "type" : "article-journal" }, "uris" : [ "http://www.mendeley.com/documents/?uuid=4f0412ec-4c6e-4413-bdf3-4a25aebbdf35" ] } ], "mendeley" : { "formattedCitation" : "(MEF, 2014)", "plainTextFormattedCitation" : "(MEF, 2014)", "previouslyFormattedCitation" : "(MEF, 2014)" }, "properties" : {  }, "schema" : "https://github.com/citation-style-language/schema/raw/master/csl-citation.json" }</w:instrText>
      </w:r>
      <w:r>
        <w:rPr>
          <w:lang w:val="en-US"/>
        </w:rPr>
        <w:fldChar w:fldCharType="separate"/>
      </w:r>
      <w:r w:rsidRPr="0055289A">
        <w:rPr>
          <w:lang w:val="en-US"/>
        </w:rPr>
        <w:t>(</w:t>
      </w:r>
      <w:r w:rsidR="00AB3E30">
        <w:rPr>
          <w:lang w:val="en-US"/>
        </w:rPr>
        <w:t>Government of Sweden</w:t>
      </w:r>
      <w:r w:rsidRPr="0055289A">
        <w:rPr>
          <w:lang w:val="en-US"/>
        </w:rPr>
        <w:t>, 2014)</w:t>
      </w:r>
      <w:r>
        <w:rPr>
          <w:lang w:val="en-US"/>
        </w:rPr>
        <w:fldChar w:fldCharType="end"/>
      </w:r>
      <w:r w:rsidRPr="00946649">
        <w:rPr>
          <w:lang w:val="en-US"/>
        </w:rPr>
        <w:t xml:space="preserve">. The goal is to pass on to the next generation a society in which the major environmental problems have been solved, ensuring that ecosystems recover, biodiversity and the natural and cultural environment are preserved, promoted and used sustainably. </w:t>
      </w:r>
    </w:p>
    <w:p w14:paraId="0B6C7BE1" w14:textId="77777777" w:rsidR="001E43D4" w:rsidRPr="00946649" w:rsidRDefault="001E43D4" w:rsidP="001E43D4">
      <w:pPr>
        <w:rPr>
          <w:rFonts w:cstheme="minorHAnsi"/>
          <w:lang w:val="en-US"/>
        </w:rPr>
      </w:pPr>
    </w:p>
    <w:p w14:paraId="5BD924ED" w14:textId="6E0DEDB0" w:rsidR="001E43D4" w:rsidRPr="00946649" w:rsidRDefault="001E43D4" w:rsidP="001F0516">
      <w:pPr>
        <w:pStyle w:val="Heading4"/>
        <w:rPr>
          <w:rFonts w:eastAsia="Cambria"/>
        </w:rPr>
      </w:pPr>
      <w:bookmarkStart w:id="878" w:name="_Toc519504495"/>
      <w:r w:rsidRPr="00946649">
        <w:t>Procedural equity and justice</w:t>
      </w:r>
      <w:bookmarkEnd w:id="878"/>
    </w:p>
    <w:p w14:paraId="346A8F29" w14:textId="18DB29C1" w:rsidR="001E43D4" w:rsidRPr="00946649" w:rsidRDefault="001E43D4" w:rsidP="001E43D4">
      <w:pPr>
        <w:rPr>
          <w:rFonts w:cstheme="minorHAnsi"/>
          <w:lang w:val="en-US"/>
        </w:rPr>
      </w:pPr>
      <w:r w:rsidRPr="00946649">
        <w:rPr>
          <w:rFonts w:eastAsia="Cambria" w:cstheme="minorHAnsi"/>
          <w:lang w:val="en-US"/>
        </w:rPr>
        <w:t xml:space="preserve">Distributive justice regarding </w:t>
      </w:r>
      <w:r w:rsidRPr="00946649">
        <w:rPr>
          <w:lang w:val="en-US"/>
        </w:rPr>
        <w:t xml:space="preserve">nature’s contributions to people </w:t>
      </w:r>
      <w:r w:rsidRPr="00946649">
        <w:rPr>
          <w:rFonts w:eastAsia="Cambria" w:cstheme="minorHAnsi"/>
          <w:lang w:val="en-US"/>
        </w:rPr>
        <w:t xml:space="preserve">and biodiversity is linked to historical injustices, i.e. historically determined unequitable distribution of property rights on which access rights to nature’s contributions are frequently base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cosust.2016.02.003", "ISSN" : "18773435", "author" : [ { "dropping-particle" : "", "family" : "Berb\u00e9s-Bl\u00e1zquez", "given" : "Marta", "non-dropping-particle" : "", "parse-names" : false, "suffix" : "" }, { "dropping-particle" : "", "family" : "Gonz\u00e1lez", "given" : "Jos\u00e9 A", "non-dropping-particle" : "", "parse-names" : false, "suffix" : "" }, { "dropping-particle" : "", "family" : "Pascual", "given" : "Unai", "non-dropping-particle" : "", "parse-names" : false, "suffix" : "" } ], "container-title" : "Current Opinion in Environmental Sustainability", "id" : "ITEM-1", "issued" : { "date-parts" : [ [ "2016" ] ] }, "page" : "134-143", "title" : "Towards an ecosystem services approach that addresses social power relations", "type" : "article-journal", "volume" : "19" }, "uris" : [ "http://www.mendeley.com/documents/?uuid=c9d1f98e-687a-467d-9156-125d35d3e66c", "http://www.mendeley.com/documents/?uuid=5b18f6fb-9c5a-4531-822d-25da35842da2" ] } ], "mendeley" : { "formattedCitation" : "(Berb\u00e9s-Bl\u00e1zquez et al., 2016)", "plainTextFormattedCitation" : "(Berb\u00e9s-Bl\u00e1zquez et al., 2016)", "previouslyFormattedCitation" : "(Berb\u00e9s-Bl\u00e1zquez et al., 2016)"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erbés-Blázquez </w:t>
      </w:r>
      <w:r w:rsidR="00301BD0" w:rsidRPr="00301BD0">
        <w:rPr>
          <w:rFonts w:eastAsia="Cambria" w:cstheme="minorHAnsi"/>
          <w:i/>
          <w:lang w:val="en-US"/>
        </w:rPr>
        <w:t>et al.</w:t>
      </w:r>
      <w:r w:rsidRPr="00946649">
        <w:rPr>
          <w:rFonts w:eastAsia="Cambria" w:cstheme="minorHAnsi"/>
          <w:lang w:val="en-US"/>
        </w:rPr>
        <w:t>, 2016)</w:t>
      </w:r>
      <w:r w:rsidRPr="00946649">
        <w:rPr>
          <w:rFonts w:eastAsia="Cambria" w:cstheme="minorHAnsi"/>
          <w:lang w:val="en-US"/>
        </w:rPr>
        <w:fldChar w:fldCharType="end"/>
      </w:r>
      <w:r w:rsidRPr="00946649">
        <w:rPr>
          <w:rFonts w:eastAsia="Cambria" w:cstheme="minorHAnsi"/>
          <w:lang w:val="en-US"/>
        </w:rPr>
        <w:t xml:space="preserve">. Historically, certain societal groups have been absent from decision-making arenas. Indigenous and local knowledge holders, such as farmers, indigenous communities, elders and women, are frequently among those whose participation is not sought or whose perceptions of nature-society relationships might differ from those who formulate and implement policy. This “procedural inequity” can result in trade-offs between </w:t>
      </w:r>
      <w:r w:rsidRPr="00946649">
        <w:rPr>
          <w:lang w:val="en-US"/>
        </w:rPr>
        <w:t xml:space="preserve">nature’s contributions to people </w:t>
      </w:r>
      <w:r w:rsidRPr="00946649">
        <w:rPr>
          <w:rFonts w:eastAsia="Cambria" w:cstheme="minorHAnsi"/>
          <w:lang w:val="en-US"/>
        </w:rPr>
        <w:t>that contribute to the well</w:t>
      </w:r>
      <w:r w:rsidR="005F5A69">
        <w:rPr>
          <w:rFonts w:eastAsia="Cambria" w:cstheme="minorHAnsi"/>
          <w:lang w:val="en-US"/>
        </w:rPr>
        <w:t>-</w:t>
      </w:r>
      <w:r w:rsidRPr="00946649">
        <w:rPr>
          <w:rFonts w:eastAsia="Cambria" w:cstheme="minorHAnsi"/>
          <w:lang w:val="en-US"/>
        </w:rPr>
        <w:t xml:space="preserve">being of some at the expense of others’ (e.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73/pnas.1414900112", "ISBN" : "1414900112", "author" : [ { "dropping-particle" : "", "family" : "Daw", "given" : "Tim M", "non-dropping-particle" : "", "parse-names" : false, "suffix" : "" }, { "dropping-particle" : "", "family" : "Coulthard", "given" : "Sarah", "non-dropping-particle" : "", "parse-names" : false, "suffix" : "" }, { "dropping-particle" : "", "family" : "Cheung", "given" : "William W L", "non-dropping-particle" : "", "parse-names" : false, "suffix" : "" }, { "dropping-particle" : "", "family" : "Brown", "given" : "Katrina", "non-dropping-particle" : "", "parse-names" : false, "suffix" : "" }, { "dropping-particle" : "", "family" : "Abunge", "given" : "Caroline", "non-dropping-particle" : "", "parse-names" : false, "suffix" : "" }, { "dropping-particle" : "", "family" : "Galafassi", "given" : "Diego", "non-dropping-particle" : "", "parse-names" : false, "suffix" : "" } ], "id" : "ITEM-1", "issued" : { "date-parts" : [ [ "2015" ] ] }, "title" : "Evaluating taboo trade-offs in ecosystems services and human well-being", "type" : "article-journal" }, "uris" : [ "http://www.mendeley.com/documents/?uuid=d753fecb-d774-4dd9-b06d-11749af8d160", "http://www.mendeley.com/documents/?uuid=354a70ad-398d-4106-a336-a9a24a24509d" ] } ], "mendeley" : { "formattedCitation" : "(T. M. Daw et al., 2015)", "manualFormatting" : "T. M. Daw et al. (2015)", "plainTextFormattedCitation" : "(T. M. Daw et al., 2015)", "previouslyFormattedCitation" : "(T. M. Daw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Daw </w:t>
      </w:r>
      <w:r w:rsidR="00301BD0" w:rsidRPr="00301BD0">
        <w:rPr>
          <w:rFonts w:eastAsia="Cambria" w:cstheme="minorHAnsi"/>
          <w:i/>
          <w:lang w:val="en-US"/>
        </w:rPr>
        <w:t>et al.</w:t>
      </w:r>
      <w:r w:rsidR="007B0C37">
        <w:rPr>
          <w:rFonts w:eastAsia="Cambria" w:cstheme="minorHAnsi"/>
          <w:lang w:val="en-US"/>
        </w:rPr>
        <w:t xml:space="preserve">, </w:t>
      </w:r>
      <w:r w:rsidRPr="00946649">
        <w:rPr>
          <w:rFonts w:eastAsia="Cambria" w:cstheme="minorHAnsi"/>
          <w:lang w:val="en-US"/>
        </w:rPr>
        <w:t>2015</w:t>
      </w:r>
      <w:r w:rsidRPr="00946649">
        <w:rPr>
          <w:rFonts w:eastAsia="Cambria" w:cstheme="minorHAnsi"/>
          <w:lang w:val="en-US"/>
        </w:rPr>
        <w:fldChar w:fldCharType="end"/>
      </w:r>
      <w:r w:rsidRPr="00946649">
        <w:rPr>
          <w:rFonts w:eastAsia="Cambria" w:cstheme="minorHAnsi"/>
          <w:lang w:val="en-US"/>
        </w:rPr>
        <w:t xml:space="preserve">). The fact that certain social agents such as </w:t>
      </w:r>
      <w:r w:rsidRPr="00946649">
        <w:rPr>
          <w:rFonts w:eastAsia="Cambria"/>
          <w:lang w:val="en-US"/>
        </w:rPr>
        <w:t xml:space="preserve">indigenous and local knowledge </w:t>
      </w:r>
      <w:r w:rsidRPr="00946649">
        <w:rPr>
          <w:rFonts w:eastAsia="Cambria" w:cstheme="minorHAnsi"/>
          <w:lang w:val="en-US"/>
        </w:rPr>
        <w:t xml:space="preserve">holders are not represented in decision-making can entail distributional inequity in the access and use of </w:t>
      </w:r>
      <w:r w:rsidRPr="00946649">
        <w:rPr>
          <w:lang w:val="en-US"/>
        </w:rPr>
        <w:t xml:space="preserve">nature’s contributions to peopl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371/journal.pone.0132232", "author" : [ { "dropping-particle" : "", "family" : "Felipe-Lucia", "given" : "Mar\u00eda R", "non-dropping-particle" : "", "parse-names" : false, "suffix" : "" }, { "dropping-particle" : "", "family" : "Mart\u00edn-L\u00f3pez", "given" : "Berta", "non-dropping-particle" : "", "parse-names" : false, "suffix" : "" }, { "dropping-particle" : "", "family" : "Lavorel", "given" : "Sandra", "non-dropping-particle" : "", "parse-names" : false, "suffix" : "" }, { "dropping-particle" : "", "family" : "Berraquero-D\u00edaz", "given" : "Luis", "non-dropping-particle" : "", "parse-names" : false, "suffix" : "" }, { "dropping-particle" : "", "family" : "Escalera-Reyes", "given" : "Javier", "non-dropping-particle" : "", "parse-names" : false, "suffix" : "" }, { "dropping-particle" : "", "family" : "Comin", "given" : "Francisco A", "non-dropping-particle" : "", "parse-names" : false, "suffix" : "" } ], "id" : "ITEM-1", "issued" : { "date-parts" : [ [ "2015" ] ] }, "page" : "1-21", "title" : "Ecosystem Services Flows : Why Stakeholders \u2019 Power Relationships Matter", "type" : "article-journal" }, "uris" : [ "http://www.mendeley.com/documents/?uuid=4566b1e2-f8a6-4e7b-aa48-49aa3f1b2692", "http://www.mendeley.com/documents/?uuid=430d493a-ed1f-473b-a005-97a7527e808b" ] } ], "mendeley" : { "formattedCitation" : "(Felipe-Lucia et al., 2015)", "plainTextFormattedCitation" : "(Felipe-Lucia et al., 2015)", "previouslyFormattedCitation" : "(Felipe-Lucia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Felipe-Lucia </w:t>
      </w:r>
      <w:r w:rsidR="00301BD0" w:rsidRPr="00301BD0">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and can result in social conflict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22120416", "abstract" : "Land use changes induced by nature conservation regulation and management practices, especially in protected areas, often result in trade-offs between ecosystem services (ESs). Exploring trade-offs between ESs and linking them with stakeholders can help reveal the potential losers and winners of land use changes. In this paper, we demonstrate that ES trade-offs do not always go hand in hand with conflicts. The perception of local stakeholders about trade-offs between ESs at three protected sites in the Great Hungarian Plain were assessed through qualitative methods. In all areas significant conservation measures had been introduced since the 1990s resulting in land use changes. Locals (farmers at each site and inhabitants at one site) were the main \u2018losers\u2019 of the land use changes and related ES trade-offs, while there were many winners at different spatial and temporal scales. Conflicts appeared only between locals and the national park directorates, and not between locals and other beneficiaries of the new ESs. Due to scale mismatch, locals might not be in direct contact with other stakeholders, and vice versa, and therefore there is no interface between them for confrontation and negotiation. Integrating scale into the analysis also helps in advising policy instruments to minimise local-level conflicts.", "author" : [ { "dropping-particle" : "", "family" : "Kov\u00e1cs", "given" : "Eszter", "non-dropping-particle" : "", "parse-names" : false, "suffix" : "" }, { "dropping-particle" : "", "family" : "Kelemen", "given" : "Eszter", "non-dropping-particle" : "", "parse-names" : false, "suffix" : "" }, { "dropping-particle" : "", "family" : "Kal\u00f3czkai", "given" : "\u00c1gnes", "non-dropping-particle" : "", "parse-names" : false, "suffix" : "" }, { "dropping-particle" : "", "family" : "Marg\u00f3czi", "given" : "Katalin", "non-dropping-particle" : "", "parse-names" : false, "suffix" : "" }, { "dropping-particle" : "", "family" : "Pataki", "given" : "Gy\u00f6rgy", "non-dropping-particle" : "", "parse-names" : false, "suffix" : "" }, { "dropping-particle" : "", "family" : "G\u00e9bert", "given" : "Judit", "non-dropping-particle" : "", "parse-names" : false, "suffix" : "" }, { "dropping-particle" : "", "family" : "M\u00e1lovics", "given" : "Gy\u00f6rgy", "non-dropping-particle" : "", "parse-names" : false, "suffix" : "" }, { "dropping-particle" : "", "family" : "Bal\u00e1zs", "given" : "B\u00e1lint", "non-dropping-particle" : "", "parse-names" : false, "suffix" : "" }, { "dropping-particle" : "", "family" : "Roboz", "given" : "\u00c1gnes", "non-dropping-particle" : "", "parse-names" : false, "suffix" : "" }, { "dropping-particle" : "", "family" : "Krasznai Kov\u00e1cs", "given" : "Eszter", "non-dropping-particle" : "", "parse-names" : false, "suffix" : "" }, { "dropping-particle" : "", "family" : "Mih\u00f3k", "given" : "Barbara", "non-dropping-particle" : "", "parse-names" : false, "suffix" : "" } ], "container-title" : "Ecosystem Services", "id" : "ITEM-1", "issued" : { "date-parts" : [ [ "2015", "4" ] ] }, "page" : "117-127", "title" : "Understanding the links between ecosystem service trade-offs and conflicts in protected areas", "type" : "article-journal", "volume" : "12" }, "uris" : [ "http://www.mendeley.com/documents/?uuid=a3d0ccdc-fee8-453e-bca3-972152a41e3a", "http://www.mendeley.com/documents/?uuid=342442f8-b710-414e-be12-b3757ed608fd" ] } ], "mendeley" : { "formattedCitation" : "(Kov\u00e1cs et al., 2015)", "plainTextFormattedCitation" : "(Kov\u00e1cs et al., 2015)", "previouslyFormattedCitation" : "(Kov\u00e1cs et al.,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Kovács </w:t>
      </w:r>
      <w:r w:rsidR="00301BD0" w:rsidRPr="00301BD0">
        <w:rPr>
          <w:rFonts w:eastAsia="Cambria" w:cstheme="minorHAnsi"/>
          <w:i/>
          <w:lang w:val="en-US"/>
        </w:rPr>
        <w:t>et al.</w:t>
      </w:r>
      <w:r w:rsidRPr="00946649">
        <w:rPr>
          <w:rFonts w:eastAsia="Cambria" w:cstheme="minorHAnsi"/>
          <w:lang w:val="en-US"/>
        </w:rPr>
        <w:t>, 2015)</w:t>
      </w:r>
      <w:r w:rsidRPr="00946649">
        <w:rPr>
          <w:rFonts w:eastAsia="Cambria" w:cstheme="minorHAnsi"/>
          <w:lang w:val="en-US"/>
        </w:rPr>
        <w:fldChar w:fldCharType="end"/>
      </w:r>
      <w:r w:rsidRPr="00946649">
        <w:rPr>
          <w:rFonts w:eastAsia="Cambria" w:cstheme="minorHAnsi"/>
          <w:lang w:val="en-US"/>
        </w:rPr>
        <w:t xml:space="preserve">. </w:t>
      </w:r>
    </w:p>
    <w:p w14:paraId="7702E36B" w14:textId="77777777" w:rsidR="001E43D4" w:rsidRPr="00946649" w:rsidRDefault="001E43D4" w:rsidP="001E43D4">
      <w:pPr>
        <w:rPr>
          <w:rFonts w:cstheme="minorHAnsi"/>
          <w:lang w:val="en-US"/>
        </w:rPr>
      </w:pPr>
      <w:r w:rsidRPr="00946649">
        <w:rPr>
          <w:rFonts w:eastAsia="Cambria" w:cstheme="minorHAnsi"/>
          <w:lang w:val="en-US"/>
        </w:rPr>
        <w:t xml:space="preserve">The Aarhus convention on access to environmental information promotes public participation in decision-making and access to justice in environmental matters, which can be supportive to </w:t>
      </w:r>
      <w:r w:rsidRPr="00946649">
        <w:rPr>
          <w:rFonts w:cstheme="minorHAnsi"/>
          <w:lang w:val="en-US"/>
        </w:rPr>
        <w:t xml:space="preserve">procedural empowerment granted to NGOs </w:t>
      </w:r>
      <w:r w:rsidRPr="00946649">
        <w:rPr>
          <w:rFonts w:cstheme="minorHAnsi"/>
          <w:lang w:val="en-US"/>
        </w:rPr>
        <w:fldChar w:fldCharType="begin" w:fldLock="1"/>
      </w:r>
      <w:r w:rsidRPr="00946649">
        <w:rPr>
          <w:rFonts w:cstheme="minorHAnsi"/>
          <w:lang w:val="en-US"/>
        </w:rPr>
        <w:instrText>ADDIN CSL_CITATION { "citationItems" : [ { "id" : "ITEM-1", "itemData" : { "DOI" : "10.1016/j.marpol.2010.07.005", "ISBN" : "0308-597X", "ISSN" : "0308597X", "abstract" : "This paper examines the implications of environmental justice in the regime for Maritime Spatial Planning (MSP) currently developing in the European Union (EU). An 'ecosystem-based approach' to marine management is enshrined in the new Integrated Maritime Policy and Marine Strategy Framework Directive and forms the basis of MSP. This concept is intended to encompass all aspects of an ecosystem, including the human element. Yet the modes of including meaningful public participation in the decision-making process for MSP remain undetermined. At the same time, the Aarhus Convention (on access to information, public participation in decision making and access to justice in environmental matters) empowers non-governmental organisations to hold EU Member States to account. Consequently the issue of transparency will gain increased importance, as will linkages between human and environmental rights. Such public interest-based activism on the part of NGOs has the potential to enforce the developing framework for stakeholder engagement within MSP, but it also has implications worth considering regarding the appropriate role of interest-based organisations in the international political arena. ?? 2010 Elsevier Ltd.", "author" : [ { "dropping-particle" : "", "family" : "Santo", "given" : "Elizabeth M.", "non-dropping-particle" : "De", "parse-names" : false, "suffix" : "" } ], "container-title" : "Marine Policy", "id" : "ITEM-1", "issue" : "1", "issued" : { "date-parts" : [ [ "2011" ] ] }, "page" : "34-38", "publisher" : "Elsevier", "title" : "Environmental justice implications of Maritime Spatial Planning in the European Union", "type" : "article-journal", "volume" : "35" }, "uris" : [ "http://www.mendeley.com/documents/?uuid=00e2d093-8c04-463d-81a4-a3a2971058a5", "http://www.mendeley.com/documents/?uuid=5c89dd04-774c-4bae-bf51-69b13339fa48" ] } ], "mendeley" : { "formattedCitation" : "(De Santo, 2011)", "plainTextFormattedCitation" : "(De Santo, 2011)", "previouslyFormattedCitation" : "(De Santo, 201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De Santo, 2011)</w:t>
      </w:r>
      <w:r w:rsidRPr="00946649">
        <w:rPr>
          <w:rFonts w:cstheme="minorHAnsi"/>
          <w:lang w:val="en-US"/>
        </w:rPr>
        <w:fldChar w:fldCharType="end"/>
      </w:r>
      <w:r w:rsidRPr="00946649">
        <w:rPr>
          <w:rFonts w:cstheme="minorHAnsi"/>
          <w:lang w:val="en-US"/>
        </w:rPr>
        <w:t xml:space="preserve">. There are, however, large differences in terms of access to information and participation in decision-making, both nationally and regionally, with Western Europe being the most advanced </w:t>
      </w:r>
      <w:r w:rsidRPr="00946649">
        <w:rPr>
          <w:rFonts w:cstheme="minorHAnsi"/>
          <w:lang w:val="en-US"/>
        </w:rPr>
        <w:fldChar w:fldCharType="begin" w:fldLock="1"/>
      </w:r>
      <w:r w:rsidRPr="00946649">
        <w:rPr>
          <w:rFonts w:cstheme="minorHAnsi"/>
          <w:lang w:val="en-US"/>
        </w:rPr>
        <w:instrText>ADDIN CSL_CITATION { "citationItems" : [ { "id" : "ITEM-1", "itemData" : { "DOI" : "10.1016/j.landusepol.2014.12.012", "ISSN" : "02648377", "abstract" : "This paper aims to provide a global and comparative overview of Public Participation in Environmental Matters in the sense of the Aarhus convention. The method applied is an in-depth literature review in particular of research papers, legal documents, policy papers, which was implemented by means of electronic databases (Web of Science, Scopus) as well as by internet research using terms such as public participation, access to information, participation in decision-making and access to justice in combination with continent names. The results were then analysed according to the five continents. They were then divided as well as discussed regarding general aspects, access to information, access to decision-making and access to justice. The results for the five continents show regionally and nationally within the three pillars, access to information, participation in decision-making and access to justice large differences. While access to information is widely legally established within all regions on all continents, access to justice is the one sector of the three mentioned in Principle 10 of the Rio Declaration which has obtained the least reflection in legislation and implementation so far.", "author" : [ { "dropping-particle" : "", "family" : "Mauerhofer", "given" : "Volker", "non-dropping-particle" : "", "parse-names" : false, "suffix" : "" } ], "container-title" : "Land Use Policy", "id" : "ITEM-1", "issued" : { "date-parts" : [ [ "2016" ] ] }, "page" : "481-491", "title" : "Public participation in environmental matters: Compendium, challenges and chances globally", "type" : "article-journal", "volume" : "52" }, "uris" : [ "http://www.mendeley.com/documents/?uuid=dd21499f-1e42-472f-aa55-841e2ffc9beb", "http://www.mendeley.com/documents/?uuid=44fbe168-eed0-46dc-9128-0b0e71ef5b84" ] } ], "mendeley" : { "formattedCitation" : "(Mauerhofer, 2016)", "plainTextFormattedCitation" : "(Mauerhofer, 2016)", "previouslyFormattedCitation" : "(Mauerhofer,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Mauerhofer, 2016)</w:t>
      </w:r>
      <w:r w:rsidRPr="00946649">
        <w:rPr>
          <w:rFonts w:cstheme="minorHAnsi"/>
          <w:lang w:val="en-US"/>
        </w:rPr>
        <w:fldChar w:fldCharType="end"/>
      </w:r>
      <w:r w:rsidRPr="00946649">
        <w:rPr>
          <w:rFonts w:cstheme="minorHAnsi"/>
          <w:lang w:val="en-US"/>
        </w:rPr>
        <w:t xml:space="preserve">. A UK case study shows the importance of early stakeholder participation: planning proposals not involving stakeholders at an early stage came to a halt and had to be changed due to stakeholder objections </w:t>
      </w:r>
      <w:r w:rsidRPr="00946649">
        <w:rPr>
          <w:rFonts w:cstheme="minorHAnsi"/>
          <w:lang w:val="en-US"/>
        </w:rPr>
        <w:fldChar w:fldCharType="begin" w:fldLock="1"/>
      </w:r>
      <w:r w:rsidRPr="00946649">
        <w:rPr>
          <w:rFonts w:cstheme="minorHAnsi"/>
          <w:lang w:val="en-US"/>
        </w:rPr>
        <w:instrText>ADDIN CSL_CITATION { "citationItems" : [ { "id" : "ITEM-1", "itemData" : { "DOI" : "10.1007/s11355-010-0115-2", "ISBN" : "1860-1871", "ISSN" : "18601871", "abstract" : "With the shift from the formerly dominating primary production sector to the secondary and now the tertiary sector, the vast majority of the population has lost direct influence on shaping our landscape. However, public interest in landscape and environmental decision making remains active. Approaches to public participation were introduced some decades ago, but only sporadically. International declarations and conventions of strategic importance, such as the Rio Declaration on Environment and Development and the AARHUS Convention on Access to Information, Public Participation in Decision-making and Access to Justice in Environmental Matters, provide the foundation for integration in national regulations addressing public involvement in decision making. Using the Alport Valley in the Peak District National Park, UK, this case study illustrates how planning proposals that did not involve stakeholders and their opinions came to a halt and had to be changed. Through stakeholder involvement, there is now a broad consensus about the future of this landscape. As part of an iterative consultation and participation process, a long-term vision for the landscape and land management of the Alport Valley has been developed to improve the valley's special landscape character, enhance its visual and recreational attractiveness and regenerate the woodlands in ways that maximise the long-term benefit for ecology, wildlife and landscape.", "author" : [ { "dropping-particle" : "", "family" : "Lange", "given" : "Eckart", "non-dropping-particle" : "", "parse-names" : false, "suffix" : "" }, { "dropping-particle" : "", "family" : "Hehl-Lange", "given" : "Sigrid", "non-dropping-particle" : "", "parse-names" : false, "suffix" : "" } ], "container-title" : "Landscape and Ecological Engineering", "id" : "ITEM-1", "issue" : "2", "issued" : { "date-parts" : [ [ "2011" ] ] }, "page" : "223-230", "title" : "Citizen participation in the conservation and use of rural landscapes in Britain: The Alport Valley case study", "type" : "article-journal", "volume" : "7" }, "uris" : [ "http://www.mendeley.com/documents/?uuid=dbd355cf-be8c-48e2-b92d-2a874a3e53e7", "http://www.mendeley.com/documents/?uuid=b78bf255-ea21-46ff-bf87-969750d03ff3" ] } ], "mendeley" : { "formattedCitation" : "(Lange &amp; Hehl-Lange, 2011)", "plainTextFormattedCitation" : "(Lange &amp; Hehl-Lange, 2011)", "previouslyFormattedCitation" : "(Lange &amp; Hehl-Lange, 201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Lange &amp; Hehl-Lange, 2011)</w:t>
      </w:r>
      <w:r w:rsidRPr="00946649">
        <w:rPr>
          <w:rFonts w:cstheme="minorHAnsi"/>
          <w:lang w:val="en-US"/>
        </w:rPr>
        <w:fldChar w:fldCharType="end"/>
      </w:r>
      <w:r w:rsidRPr="00946649">
        <w:rPr>
          <w:rFonts w:cstheme="minorHAnsi"/>
          <w:lang w:val="en-US"/>
        </w:rPr>
        <w:t>.</w:t>
      </w:r>
    </w:p>
    <w:p w14:paraId="44DB83AC" w14:textId="66EE311E" w:rsidR="001E43D4" w:rsidRPr="00946649" w:rsidRDefault="001E43D4" w:rsidP="001E43D4">
      <w:pPr>
        <w:rPr>
          <w:rFonts w:cstheme="minorHAnsi"/>
          <w:lang w:val="en-US"/>
        </w:rPr>
      </w:pPr>
      <w:r w:rsidRPr="00946649">
        <w:rPr>
          <w:rFonts w:eastAsia="Cambria" w:cstheme="minorHAnsi"/>
          <w:lang w:val="en-US"/>
        </w:rPr>
        <w:t xml:space="preserve">Procedural justice is also influenced by levels of empowerment defined as “enhancing an individual’s or group’s capacity to make effective choices, effective in the sense of enabling them to transform those choices into desired actions and outcom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37/e596892012-001", "ISBN" : "3510", "abstract" : "This paper presents an analytic framework that can be used to measure and monitor empowerment processes and outcomes. The measuring empowerment (ME) framework, rooted in both conceptual discourse and measurement practice, illustrates how to gather data on empowerment and structure its analysis. The framework can be used to measure empowerment at both the intervention level and the country level, as a part of poverty or governance monitoring. The paper first provides a definition of empowerment and then explains how the concept can be reduced to measurable components. Empowerment is defined as a person\u2019s capacity to make effective choices; that is, as the capacity to transform choices into desired actions and outcomes. The extent or degree to which a person is empowered is influenced by personal agency (the capacity to make purposive choice) and opportunity structure (the institutional context in which choice is made). Asset endowments are used as indicators of agency. These assets may be psychological, informational, organizational, material, social, financial, or human. Opportunity structure is measured by the presence and operation of formal and informal institutions, including the laws, regulatory frameworks, and norms governing behavior. Degrees of empowerment are measured by the existence of choice, the use of choice, and the achievement of choice. Following the conceptual discussion and the presentation of the analytic framework, this paper illustrates how the ME framework can be applied, using examples from four development interventions. Each example discusses how the framework guided analysis and development of empowerment indicators. The paper also presents a draft module for measuring empowerment at the country level. The module can be used alone or be integrated into country-level poverty or governance monitoring systems that seek to add an empowerment dimension to their analysis.", "author" : [ { "dropping-particle" : "", "family" : "Alsop", "given" : "Ruth", "non-dropping-particle" : "", "parse-names" : false, "suffix" : "" }, { "dropping-particle" : "", "family" : "Heinsohn", "given" : "Nina", "non-dropping-particle" : "", "parse-names" : false, "suffix" : "" } ], "container-title" : "World Bank Policy Research Working Paper 3510", "id" : "ITEM-1", "issue" : "February", "issued" : { "date-parts" : [ [ "2005" ] ] }, "page" : "123", "title" : "Measuring empowerment in practice: Structuring analysis and framing indicators", "type" : "article-journal" }, "uris" : [ "http://www.mendeley.com/documents/?uuid=2a830df2-13fd-4ad7-a950-d3086674d428", "http://www.mendeley.com/documents/?uuid=ee1f7ccc-bfa6-473a-a9c6-051bb0d26a24" ] } ], "mendeley" : { "formattedCitation" : "(Alsop &amp; Heinsohn, 2005)", "plainTextFormattedCitation" : "(Alsop &amp; Heinsohn, 2005)", "previouslyFormattedCitation" : "(Alsop &amp; Heinsohn, 200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Alsop &amp; Heinsohn, 2005)</w:t>
      </w:r>
      <w:r w:rsidRPr="00946649">
        <w:rPr>
          <w:rFonts w:eastAsia="Cambria" w:cstheme="minorHAnsi"/>
          <w:lang w:val="en-US"/>
        </w:rPr>
        <w:fldChar w:fldCharType="end"/>
      </w:r>
      <w:r w:rsidRPr="00946649">
        <w:rPr>
          <w:rFonts w:eastAsia="Cambria" w:cstheme="minorHAnsi"/>
          <w:lang w:val="en-US"/>
        </w:rPr>
        <w:t xml:space="preserve">. Key elements of empowerment are personal agency (the capacity to make meaningful choices) and opportunity structure (the formal and informal institutional contexts within which actors operate). </w:t>
      </w:r>
      <w:r w:rsidRPr="00946649">
        <w:rPr>
          <w:rFonts w:cstheme="minorHAnsi"/>
          <w:lang w:val="en-US"/>
        </w:rPr>
        <w:t xml:space="preserve">Ecosystem management approaches have been shown to contribute to the empowerment of marginalized groups through increased knowledge and gaining a political voic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s10393-012-0791-5", "ISBN" : "1039301207", "ISSN" : "16129202", "PMID" : "22961374", "abstract" : "\u201cInternational research agendas are placing greater emphasis on the need for more sustainable development to achieve gains in global health. Research using ecosystem approaches to health, and the wider field of ecohealth, contribute to this goal, by addressing health in the context of inter-linked social and ecological systems. We review recent contributions to conceptual development of ecosystem approaches to health, with insights from their application in international development research. Various similar frameworks have emerged to apply the approach. Most predicate integration across disciplines and sectors, stakeholder participation, and an articulation of sustainability and equity to achieve relevant actions for change. Drawing on several frameworks and on case studies, a model process for application of ecosystem approaches is proposed, consisting of an iterative cycles of participatory study design, knowledge generation, intervention, and systematization of knowledge. The benefits of the research approach include innovations that improve health, evidence-based policies that reduce health risks; empowerment of marginalized groups through knowledge gained, and more effective engagement of decision makers. With improved tools to describe environmental and economic dimensions, and explicit strategies for scaling-up the use and application of research results, the field of ecohealth will help integrate both improved health and sustainability into the development agenda\u201d.", "author" : [ { "dropping-particle" : "", "family" : "Charron", "given" : "Dominique Frances", "non-dropping-particle" : "", "parse-names" : false, "suffix" : "" } ], "container-title" : "EcoHealth", "id" : "ITEM-1", "issue" : "3", "issued" : { "date-parts" : [ [ "2012" ] ] }, "page" : "256-266", "title" : "Ecosystem approaches to health for a global sustainability agenda", "type" : "article-journal", "volume" : "9" }, "uris" : [ "http://www.mendeley.com/documents/?uuid=16fb4e91-e19a-4aeb-9b4f-0656b4cff067", "http://www.mendeley.com/documents/?uuid=2f18d086-8153-4004-84fa-2a708a194c44" ] } ], "mendeley" : { "formattedCitation" : "(Charron, 2012)", "plainTextFormattedCitation" : "(Charron, 2012)", "previouslyFormattedCitation" : "(Charron,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Charron, 2012)</w:t>
      </w:r>
      <w:r w:rsidRPr="00946649">
        <w:rPr>
          <w:rFonts w:eastAsia="Cambria" w:cstheme="minorHAnsi"/>
          <w:lang w:val="en-US"/>
        </w:rPr>
        <w:fldChar w:fldCharType="end"/>
      </w:r>
      <w:r w:rsidRPr="00946649">
        <w:rPr>
          <w:rFonts w:cstheme="minorHAnsi"/>
          <w:lang w:val="en-US"/>
        </w:rPr>
        <w:t xml:space="preserve">. Deer management in Scotland through collaborative governance has the potential to help reconcile statutory obligations with stakeholder empowerment </w:t>
      </w:r>
      <w:r w:rsidRPr="00946649">
        <w:rPr>
          <w:rFonts w:cstheme="minorHAnsi"/>
          <w:lang w:val="en-US"/>
        </w:rPr>
        <w:fldChar w:fldCharType="begin" w:fldLock="1"/>
      </w:r>
      <w:r w:rsidRPr="00946649">
        <w:rPr>
          <w:rFonts w:cstheme="minorHAnsi"/>
          <w:lang w:val="en-US"/>
        </w:rPr>
        <w:instrText>ADDIN CSL_CITATION { "citationItems" : [ { "id" : "ITEM-1", "itemData" : { "DOI" : "10.1016/j.jenvman.2012.07.032", "ISBN" : "0301-4797", "ISSN" : "03014797", "PMID" : "22898708", "abstract" : "The challenges of integrated, adaptive and ecosystem management are leading government agencies to adopt participatory modes of engagement. Collaborative governance is a form of participation in which stakeholders co-produce goals and strategies and share responsibilities and resources. We assess the potential and challenges of collaborative governance as a mechanism to provide an integrated, ecosystem approach to natural resource management, using red deer in Scotland as a case study. Collaborative Deer Management Groups offer a well-established example of a 'bridging organisation', intended to reduce costs and facilitate decision making and learning across institutions and scales. We examine who initiates collaborative processes and why, what roles different actors adopt and how these factors influence the outcomes, particularly at a time of changing values, management and legislative priorities. Our findings demonstrate the need for careful consideration of where and how shared responsibility might be best implemented and sustained as state agencies often remain key to the process, despite the partnership intention. Differing interpretations between agencies and landowners of the degree of autonomy and division of responsibilities involved in 'collaboration' can create tension, while the diversity of landowner priorities brings additional challenges for defining shared goals in red deer management and in other cases. Effective maintenance depends on appropriate role allocation and adoption of responsibilities, definition of convergent values and goals, and establishing communication and trust in institutional networks. Options that may help private stakeholders offset the costs of accepting responsibility for delivering public benefits need to be explicitly addressed to build capacity and support adaptation. This study indicates that collaborative governance has the potential to help reconcile statutory obligations with stakeholder empowerment. The potential of collaboration to reduce the costs of sustainable management remains contentious and, in times of increasing resource constraints, the potential mismatch between resource investment and anticipated goals is likely to become a critical issue, which may challenge the goals and capacity of the state and existing managers. ?? 2012 Elsevier Ltd.", "author" : [ { "dropping-particle" : "", "family" : "Davies", "given" : "Althea L.", "non-dropping-particle" : "", "parse-names" : false, "suffix" : "" }, { "dropping-particle" : "", "family" : "White", "given" : "Rehema M.", "non-dropping-particle" : "", "parse-names" : false, "suffix" : "" } ], "container-title" : "Journal of Environmental Management", "id" : "ITEM-1", "issued" : { "date-parts" : [ [ "2012" ] ] }, "page" : "160-169", "publisher" : "Elsevier Ltd", "title" : "Collaboration in natural resource governance: Reconciling stakeholder expectations in deer management in Scotland", "type" : "article-journal", "volume" : "112" }, "uris" : [ "http://www.mendeley.com/documents/?uuid=bea66ed0-1673-41cd-a6e6-5b08446d33ee", "http://www.mendeley.com/documents/?uuid=97bd3faa-e26d-4746-a429-2feef709b247" ] } ], "mendeley" : { "formattedCitation" : "(Davies &amp; White, 2012)", "plainTextFormattedCitation" : "(Davies &amp; White, 2012)", "previouslyFormattedCitation" : "(Davies &amp; White,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Davies &amp; White, 2012)</w:t>
      </w:r>
      <w:r w:rsidRPr="00946649">
        <w:rPr>
          <w:rFonts w:cstheme="minorHAnsi"/>
          <w:lang w:val="en-US"/>
        </w:rPr>
        <w:fldChar w:fldCharType="end"/>
      </w:r>
      <w:r w:rsidRPr="00946649">
        <w:rPr>
          <w:rFonts w:cstheme="minorHAnsi"/>
          <w:lang w:val="en-US"/>
        </w:rPr>
        <w:t xml:space="preserve">. In Poland the institutional context of urban greening has led to social empowerment failures: society perceives other issues as more pressing, trees are perceived as a problem, and there is a lack of knowledge on the possibilities of preventing tree damage </w:t>
      </w:r>
      <w:r w:rsidRPr="00946649">
        <w:rPr>
          <w:rFonts w:cstheme="minorHAnsi"/>
          <w:lang w:val="en-US"/>
        </w:rPr>
        <w:fldChar w:fldCharType="begin" w:fldLock="1"/>
      </w:r>
      <w:r w:rsidRPr="00946649">
        <w:rPr>
          <w:rFonts w:cstheme="minorHAnsi"/>
          <w:lang w:val="en-US"/>
        </w:rPr>
        <w:instrText>ADDIN CSL_CITATION { "citationItems" : [ { "id" : "ITEM-1", "itemData" : { "DOI" : "10.1016/j.ecoser.2014.07.002", "ISBN" : "2212-0416", "ISSN" : "22120416", "abstract" : "This article investigates the institutional context of urban greening, with a particular focus on institutional failures that hinder urban ecosystems[U+05F3] capacity to provide urban inhabitants with services. It is based on a literature review and a study of expert opinions carried out in Poland (with 103 experts involved in the management of urban trees as respondents). The institutional failures covered by this article include government and social empowerment failures. The most important government failures include insufficient funds and various problems related to unprofessional maintenance of trees and its supervision. The most important social empowerment failures include lack of mobilization, related to under-appreciation of the importance of trees and disservices related to trees. While the current discourse on ecosystem services focuses on raising awareness of the benefits that nature provides, this study demonstrates that protecting urban ecosystems[U+05F3] capacity to provide us with such services requires a broad institutional reform. This need is particularly relevant in post-socialist, post-transition countries, such as Poland.", "author" : [ { "dropping-particle" : "", "family" : "Kronenberg", "given" : "Jakub", "non-dropping-particle" : "", "parse-names" : false, "suffix" : "" } ], "container-title" : "Ecosystem Services", "id" : "ITEM-1", "issued" : { "date-parts" : [ [ "2015" ] ] }, "page" : "218-227", "publisher" : "Elsevier", "title" : "Why not to green a city? Institutional barriers to preserving urban ecosystem services", "type" : "article-journal", "volume" : "12" }, "uris" : [ "http://www.mendeley.com/documents/?uuid=0d1ea33f-64b3-4bdf-a24d-a73470b3584f", "http://www.mendeley.com/documents/?uuid=eb8bc7c0-17a5-4f28-bf15-e33330bc75fb" ] } ], "mendeley" : { "formattedCitation" : "(Kronenberg, 2015)", "plainTextFormattedCitation" : "(Kronenberg, 2015)", "previouslyFormattedCitation" : "(Kronenberg, 2015)"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Kronenberg, 2015)</w:t>
      </w:r>
      <w:r w:rsidRPr="00946649">
        <w:rPr>
          <w:rFonts w:cstheme="minorHAnsi"/>
          <w:lang w:val="en-US"/>
        </w:rPr>
        <w:fldChar w:fldCharType="end"/>
      </w:r>
      <w:r w:rsidRPr="00946649">
        <w:rPr>
          <w:rFonts w:cstheme="minorHAnsi"/>
          <w:lang w:val="en-US"/>
        </w:rPr>
        <w:t xml:space="preserve">. </w:t>
      </w:r>
    </w:p>
    <w:p w14:paraId="34572471" w14:textId="77777777" w:rsidR="001E43D4" w:rsidRPr="00946649" w:rsidRDefault="001E43D4" w:rsidP="001E43D4">
      <w:pPr>
        <w:rPr>
          <w:rFonts w:eastAsia="Cambria" w:cstheme="minorHAnsi"/>
          <w:lang w:val="en-US"/>
        </w:rPr>
      </w:pPr>
    </w:p>
    <w:p w14:paraId="0E1DDD6B" w14:textId="6731B9B1" w:rsidR="001E43D4" w:rsidRPr="00946649" w:rsidRDefault="001E43D4" w:rsidP="00147745">
      <w:pPr>
        <w:pStyle w:val="Heading3"/>
      </w:pPr>
      <w:bookmarkStart w:id="879" w:name="_Toc502822519"/>
      <w:bookmarkStart w:id="880" w:name="_Toc504380616"/>
      <w:bookmarkStart w:id="881" w:name="_Toc519504496"/>
      <w:r w:rsidRPr="00946649">
        <w:t>Valuing nature’s contributions to people</w:t>
      </w:r>
      <w:bookmarkEnd w:id="879"/>
      <w:bookmarkEnd w:id="880"/>
      <w:bookmarkEnd w:id="881"/>
    </w:p>
    <w:p w14:paraId="2AC40799" w14:textId="47EF82F5" w:rsidR="001E43D4" w:rsidRPr="00946649" w:rsidRDefault="001E43D4" w:rsidP="001E43D4">
      <w:pPr>
        <w:rPr>
          <w:rFonts w:eastAsia="Cambria" w:cstheme="minorHAnsi"/>
          <w:lang w:val="en-US"/>
        </w:rPr>
      </w:pPr>
      <w:r w:rsidRPr="00946649">
        <w:rPr>
          <w:rFonts w:eastAsia="Cambria" w:cstheme="minorHAnsi"/>
          <w:lang w:val="en-US"/>
        </w:rPr>
        <w:t xml:space="preserve">The importance of </w:t>
      </w:r>
      <w:r w:rsidRPr="00946649">
        <w:rPr>
          <w:lang w:val="en-US"/>
        </w:rPr>
        <w:t xml:space="preserve">nature’s contributions to people </w:t>
      </w:r>
      <w:r w:rsidRPr="00946649">
        <w:rPr>
          <w:rFonts w:eastAsia="Cambria" w:cstheme="minorHAnsi"/>
          <w:lang w:val="en-US"/>
        </w:rPr>
        <w:t xml:space="preserve">can be measured from different value framings, including economic and socio-cultural value domain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lind.2013.03.003", "ISBN" : "1470-160X; 1872-7034", "ISSN" : "1470160X", "abstract" : "One of the key challenges for ecosystem services research is to develop a comprehensive methodological approach in which biophysical, socio-cultural and monetary value-domains can be explicitly considered and integrated into decision making processes. This paper operationalizes a methodological approach for ecosystem service assessment on the basis of value pluralism. We assessed eleven ecosystem services delivered in the Do\u00f1ana social-ecological system (SW Spain). We found that different ecosystem service trade-offs came into view depending the value-domain in which services were assessed. The use of different valuation methods uncovers the fact that methods to elicit value actually shape and define the values being elicited. In this context, the prevalence of biophysical and monetary value-domains in scientific literature entails two main concerns: (1) the ecosystem service concept reflect in a limited extent the concerns of their beneficiaries, and (2) ecosystem service assessment results are biased towards the information provided by markets at the expense of other value-articulating institutions. Recognizing the role of ecosystem service assessment methods as value-articulating institutions, we call for a methodological framework able to contemplate the multidimensional nature of ecosystem services. \u00a9 2013 Elsevier Ltd. All rights reserved.", "author" : [ { "dropping-particle" : "", "family" : "Mart\u00edn-L\u00f3pez", "given" : "Berta", "non-dropping-particle" : "", "parse-names" : false, "suffix" : "" }, { "dropping-particle" : "", "family" : "G\u00f3mez-Baggethun", "given" : "Erik", "non-dropping-particle" : "", "parse-names" : false, "suffix" : "" }, { "dropping-particle" : "", "family" : "Garc\u00eda-Llorente", "given" : "Marina", "non-dropping-particle" : "", "parse-names" : false, "suffix" : "" }, { "dropping-particle" : "", "family" : "Montes", "given" : "Carlos", "non-dropping-particle" : "", "parse-names" : false, "suffix" : "" } ], "container-title" : "Ecological Indicators", "id" : "ITEM-1", "issued" : { "date-parts" : [ [ "2014" ] ] }, "page" : "220-228", "publisher" : "Elsevier Ltd", "title" : "Trade-offs across value-domains in ecosystem services assessment", "type" : "article-journal", "volume" : "37" }, "uris" : [ "http://www.mendeley.com/documents/?uuid=f00a1d63-0b40-4f3a-8fec-a119638e8600", "http://www.mendeley.com/documents/?uuid=d03f1c2f-1261-44cc-8b1e-c28d3264b6d9" ] }, { "id" : "ITEM-2",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2", "issued" : { "date-parts" : [ [ "2017" ] ] }, "page" : "7-16", "title" : "Valuing nature's contributions to people: The IPBES approach", "type" : "article-journal" }, "uris" : [ "http://www.mendeley.com/documents/?uuid=354a43bb-df3b-44c8-9c39-92b2a5e54da4" ] } ], "mendeley" : { "formattedCitation" : "(Mart\u00edn-L\u00f3pez et al., 2014; U Pascual et al., 2017)", "plainTextFormattedCitation" : "(Mart\u00edn-L\u00f3pez et al., 2014; U Pascual et al., 2017)", "previouslyFormattedCitation" : "(Mart\u00edn-L\u00f3pez et al., 2014; U Pascual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Martín-López </w:t>
      </w:r>
      <w:r w:rsidR="00301BD0" w:rsidRPr="00301BD0">
        <w:rPr>
          <w:rFonts w:eastAsia="Cambria" w:cstheme="minorHAnsi"/>
          <w:i/>
          <w:lang w:val="en-US"/>
        </w:rPr>
        <w:t>et al.</w:t>
      </w:r>
      <w:r w:rsidRPr="00946649">
        <w:rPr>
          <w:rFonts w:eastAsia="Cambria" w:cstheme="minorHAnsi"/>
          <w:lang w:val="en-US"/>
        </w:rPr>
        <w:t xml:space="preserve">, 2014; Pascual </w:t>
      </w:r>
      <w:r w:rsidR="00301BD0" w:rsidRPr="00301BD0">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A range of valuation tools can be used to elicit the different aspects of the value of </w:t>
      </w:r>
      <w:r w:rsidRPr="00946649">
        <w:rPr>
          <w:lang w:val="en-US"/>
        </w:rPr>
        <w:t>nature’s contributions to people</w:t>
      </w:r>
      <w:r w:rsidRPr="00946649">
        <w:rPr>
          <w:rFonts w:eastAsia="Cambria" w:cstheme="minorHAnsi"/>
          <w:lang w:val="en-US"/>
        </w:rPr>
        <w:t xml:space="preserv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ser.2017.07.011", "ISSN" : "22120416", "abstract" : "\u00a9 2017 Elsevier B.V. In environmental valuation, although it is well recognised that the choice of method heavily affects the outcome, little is known on how existing valuation methods actually elicit the different values. Through the assessment of real-life applications of valuation of nature, this study tracks down the suitability of 21 valuation methods for 11 value types and assesses the methodological requirements for their operationalization. We found that different valuation methods have different suitabilities to elicit diverse value-types. Some methods are more specialized than others, but every method has blind spots, which implies risks of biased decision-making. We summarized different value-types according to three value dimensions: non-anthropocentric, relational and instrumental. No single valuation method is able to capture this full spectrum of values of nature. Covering all value dimensions requires careful selection of complementary valuation methods. This study also demonstrates that performing such an integrated valuation does not necessarily entail more resources, as for every value dimension, methods with low to medium operational requirements are available. With this study, we aim to provide guidance for selecting a complementary set of valuation methods in order to develop integrated valuation in practice that includes values of all stakeholders into environmental decision-making.", "author" : [ { "dropping-particle" : "", "family" : "Jacobs", "given" : "S.",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Dunford", "given" : "R.", "non-dropping-particle" : "", "parse-names" : false, "suffix" : "" }, { "dropping-particle" : "", "family" : "Harrison", "given" : "P.A.", "non-dropping-particle" : "", "parse-names" : false, "suffix" : "" }, { "dropping-particle" : "", "family" : "Kelemen", "given" : "E.", "non-dropping-particle" : "", "parse-names" : false, "suffix" : "" }, { "dropping-particle" : "", "family" : "Saarikoski", "given" : "H.", "non-dropping-particle" : "", "parse-names" : false, "suffix" : "" }, { "dropping-particle" : "", "family" : "Termansen", "given" : "M.", "non-dropping-particle" : "", "parse-names" : false, "suffix" : "" }, { "dropping-particle" : "", "family" : "Garc\u00eda-Llorente", "given" : "M.", "non-dropping-particle" : "", "parse-names" : false, "suffix" : "" }, { "dropping-particle" : "", "family" : "G\u00f3mez-Baggethun", "given" : "E.", "non-dropping-particle" : "", "parse-names" : false, "suffix" : "" }, { "dropping-particle" : "", "family" : "Kopperoinen", "given" : "L.", "non-dropping-particle" : "", "parse-names" : false, "suffix" : "" }, { "dropping-particle" : "", "family" : "Luque", "given" : "S.", "non-dropping-particle" : "", "parse-names" : false, "suffix" : "" }, { "dropping-particle" : "", "family" : "Palomo", "given" : "I.", "non-dropping-particle" : "", "parse-names" : false, "suffix" : "" }, { "dropping-particle" : "", "family" : "Priess", "given" : "J.A.", "non-dropping-particle" : "", "parse-names" : false, "suffix" : "" }, { "dropping-particle" : "", "family" : "Rusch", "given" : "G.M.", "non-dropping-particle" : "", "parse-names" : false, "suffix" : "" }, { "dropping-particle" : "", "family" : "Tenerelli", "given" : "P.", "non-dropping-particle" : "", "parse-names" : false, "suffix" : "" }, { "dropping-particle" : "", "family" : "Turkelboom", "given" : "F.", "non-dropping-particle" : "", "parse-names" : false, "suffix" : "" }, { "dropping-particle" : "", "family" : "Demeyer", "given" : "R.", "non-dropping-particle" : "", "parse-names" : false, "suffix" : "" }, { "dropping-particle" : "", "family" : "Hauck", "given" : "J.", "non-dropping-particle" : "", "parse-names" : false, "suffix" : "" }, { "dropping-particle" : "", "family" : "Keune", "given" : "H.", "non-dropping-particle" : "", "parse-names" : false, "suffix" : "" }, { "dropping-particle" : "", "family" : "Smith", "given" : "R.", "non-dropping-particle" : "", "parse-names" : false, "suffix" : "" } ], "container-title" : "Ecosystem Services", "id" : "ITEM-1", "issued" : { "date-parts" : [ [ "2017" ] ] }, "title" : "The means determine the end - Pursuing integrated valuation in practice", "type" : "article-journal" }, "uris" : [ "http://www.mendeley.com/documents/?uuid=2c5dd31c-81e9-43f6-b573-dd6728776e9a", "http://www.mendeley.com/documents/?uuid=73eb920a-1dc8-4dd5-aa62-61652640c269" ] } ], "mendeley" : { "formattedCitation" : "(Jacobs et al., 2017)", "plainTextFormattedCitation" : "(Jacobs et al., 2017)", "previouslyFormattedCitation" : "(Jacobs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Jacobs </w:t>
      </w:r>
      <w:r w:rsidR="00301BD0" w:rsidRPr="00301BD0">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Economic approaches are capable of eliciting the </w:t>
      </w:r>
      <w:r w:rsidRPr="00946649">
        <w:rPr>
          <w:rFonts w:eastAsia="Cambria" w:cstheme="minorHAnsi"/>
          <w:lang w:val="en-US"/>
        </w:rPr>
        <w:lastRenderedPageBreak/>
        <w:t xml:space="preserve">monetary value of these </w:t>
      </w:r>
      <w:r w:rsidRPr="00946649">
        <w:rPr>
          <w:lang w:val="en-US"/>
        </w:rPr>
        <w:t xml:space="preserve">contributions </w:t>
      </w:r>
      <w:r w:rsidRPr="00946649">
        <w:rPr>
          <w:rFonts w:eastAsia="Cambria" w:cstheme="minorHAnsi"/>
          <w:lang w:val="en-US"/>
        </w:rPr>
        <w:t xml:space="preserve">through market-based approaches (e.g. market pricing) and non-market approaches (e.g. travel cost method, hedonic pricing or stated preference methods). Other approaches avoid using monetary calculations and instead elicit both instrumental and relational values in socio-cultural metrics (e.g. preference assessment, narratives or time use method)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16/j.ecoser.2017.07.011", "ISSN" : "22120416", "abstract" : "\u00a9 2017 Elsevier B.V. In environmental valuation, although it is well recognised that the choice of method heavily affects the outcome, little is known on how existing valuation methods actually elicit the different values. Through the assessment of real-life applications of valuation of nature, this study tracks down the suitability of 21 valuation methods for 11 value types and assesses the methodological requirements for their operationalization. We found that different valuation methods have different suitabilities to elicit diverse value-types. Some methods are more specialized than others, but every method has blind spots, which implies risks of biased decision-making. We summarized different value-types according to three value dimensions: non-anthropocentric, relational and instrumental. No single valuation method is able to capture this full spectrum of values of nature. Covering all value dimensions requires careful selection of complementary valuation methods. This study also demonstrates that performing such an integrated valuation does not necessarily entail more resources, as for every value dimension, methods with low to medium operational requirements are available. With this study, we aim to provide guidance for selecting a complementary set of valuation methods in order to develop integrated valuation in practice that includes values of all stakeholders into environmental decision-making.", "author" : [ { "dropping-particle" : "", "family" : "Jacobs", "given" : "S.", "non-dropping-particle" : "", "parse-names" : false, "suffix" : "" }, { "dropping-particle" : "", "family" : "Mart\u00edn-L\u00f3pez", "given" : "B.", "non-dropping-particle" : "", "parse-names" : false, "suffix" : "" }, { "dropping-particle" : "", "family" : "Barton", "given" : "D.N.", "non-dropping-particle" : "", "parse-names" : false, "suffix" : "" }, { "dropping-particle" : "", "family" : "Dunford", "given" : "R.", "non-dropping-particle" : "", "parse-names" : false, "suffix" : "" }, { "dropping-particle" : "", "family" : "Harrison", "given" : "P.A.", "non-dropping-particle" : "", "parse-names" : false, "suffix" : "" }, { "dropping-particle" : "", "family" : "Kelemen", "given" : "E.", "non-dropping-particle" : "", "parse-names" : false, "suffix" : "" }, { "dropping-particle" : "", "family" : "Saarikoski", "given" : "H.", "non-dropping-particle" : "", "parse-names" : false, "suffix" : "" }, { "dropping-particle" : "", "family" : "Termansen", "given" : "M.", "non-dropping-particle" : "", "parse-names" : false, "suffix" : "" }, { "dropping-particle" : "", "family" : "Garc\u00eda-Llorente", "given" : "M.", "non-dropping-particle" : "", "parse-names" : false, "suffix" : "" }, { "dropping-particle" : "", "family" : "G\u00f3mez-Baggethun", "given" : "E.", "non-dropping-particle" : "", "parse-names" : false, "suffix" : "" }, { "dropping-particle" : "", "family" : "Kopperoinen", "given" : "L.", "non-dropping-particle" : "", "parse-names" : false, "suffix" : "" }, { "dropping-particle" : "", "family" : "Luque", "given" : "S.", "non-dropping-particle" : "", "parse-names" : false, "suffix" : "" }, { "dropping-particle" : "", "family" : "Palomo", "given" : "I.", "non-dropping-particle" : "", "parse-names" : false, "suffix" : "" }, { "dropping-particle" : "", "family" : "Priess", "given" : "J.A.", "non-dropping-particle" : "", "parse-names" : false, "suffix" : "" }, { "dropping-particle" : "", "family" : "Rusch", "given" : "G.M.", "non-dropping-particle" : "", "parse-names" : false, "suffix" : "" }, { "dropping-particle" : "", "family" : "Tenerelli", "given" : "P.", "non-dropping-particle" : "", "parse-names" : false, "suffix" : "" }, { "dropping-particle" : "", "family" : "Turkelboom", "given" : "F.", "non-dropping-particle" : "", "parse-names" : false, "suffix" : "" }, { "dropping-particle" : "", "family" : "Demeyer", "given" : "R.", "non-dropping-particle" : "", "parse-names" : false, "suffix" : "" }, { "dropping-particle" : "", "family" : "Hauck", "given" : "J.", "non-dropping-particle" : "", "parse-names" : false, "suffix" : "" }, { "dropping-particle" : "", "family" : "Keune", "given" : "H.", "non-dropping-particle" : "", "parse-names" : false, "suffix" : "" }, { "dropping-particle" : "", "family" : "Smith", "given" : "R.", "non-dropping-particle" : "", "parse-names" : false, "suffix" : "" } ], "container-title" : "Ecosystem Services", "id" : "ITEM-1", "issued" : { "date-parts" : [ [ "2017" ] ] }, "title" : "The means determine the end - Pursuing integrated valuation in practice", "type" : "article-journal" }, "uris" : [ "http://www.mendeley.com/documents/?uuid=2c5dd31c-81e9-43f6-b573-dd6728776e9a", "http://www.mendeley.com/documents/?uuid=73eb920a-1dc8-4dd5-aa62-61652640c269" ] } ], "mendeley" : { "formattedCitation" : "(Jacobs et al., 2017)", "plainTextFormattedCitation" : "(Jacobs et al., 2017)", "previouslyFormattedCitation" : "(Jacobs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Jacobs </w:t>
      </w:r>
      <w:r w:rsidR="00301BD0" w:rsidRPr="00301BD0">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While economic valuation is often framed in the so-called “total economic value” framework that captures use and non-use value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bstract" : "Explains in non-technical terms how economic cost-benefit analysis techniques can be applied to biodiversity loss, and how they can provide a measurement for the efficiency of conservation efforts. The author has also written \"Blueprint for a Green Economy\"", "author" : [ { "dropping-particle" : "", "family" : "Pearce", "given" : "David William", "non-dropping-particle" : "", "parse-names" : false, "suffix" : "" }, { "dropping-particle" : "", "family" : "Moran", "given" : "Dominic", "non-dropping-particle" : "", "parse-names" : false, "suffix" : "" } ], "id" : "ITEM-1", "issued" : { "date-parts" : [ [ "1994" ] ] }, "title" : "The Economic Value of Biodiversity", "type" : "book" }, "uris" : [ "http://www.mendeley.com/documents/?uuid=c745c39e-f17d-40ba-afc6-c383a9c85e60", "http://www.mendeley.com/documents/?uuid=14438041-715c-43e4-a138-6dc85e7cc187" ] } ], "mendeley" : { "formattedCitation" : "(Pearce &amp; Moran, 1994)", "plainTextFormattedCitation" : "(Pearce &amp; Moran, 1994)", "previouslyFormattedCitation" : "(Pearce &amp; Moran, 1994)"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Pearce &amp; Moran, 1994)</w:t>
      </w:r>
      <w:r w:rsidRPr="00946649">
        <w:rPr>
          <w:rFonts w:eastAsia="Cambria" w:cstheme="minorHAnsi"/>
          <w:lang w:val="en-US"/>
        </w:rPr>
        <w:fldChar w:fldCharType="end"/>
      </w:r>
      <w:r w:rsidRPr="00946649">
        <w:rPr>
          <w:rFonts w:eastAsia="Cambria" w:cstheme="minorHAnsi"/>
          <w:lang w:val="en-US"/>
        </w:rPr>
        <w:t xml:space="preserve">, social dominated valuation examines the importance, preferences or needs expressed by people towards nature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ISSN" : "09218009",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u2014variously lumped together with/as cultural services\u2014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u2018cultural\u2019 benefits, full characterization of services must address non-material values through methods from diverse social sciences.", "author" : [ { "dropping-particle" : "", "family" : "Chan", "given" : "Kai M.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1", "issued" : { "date-parts" : [ [ "2012", "2" ] ] }, "page" : "8-18", "title" : "Rethinking ecosystem services to better address and navigate cultural values", "type" : "article-journal", "volume" : "74" }, "uris" : [ "http://www.mendeley.com/documents/?uuid=ea11478b-3f58-42c2-8b97-63e8c6dd880f", "http://www.mendeley.com/documents/?uuid=dde0e2e5-669e-490a-b270-6aabbf329a9b" ] } ], "mendeley" : { "formattedCitation" : "(Chan et al., 2012)", "plainTextFormattedCitation" : "(Chan et al., 2012)", "previouslyFormattedCitation" : "(Chan et al., 2012)"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Chan </w:t>
      </w:r>
      <w:r w:rsidR="00301BD0" w:rsidRPr="00301BD0">
        <w:rPr>
          <w:rFonts w:eastAsia="Cambria" w:cstheme="minorHAnsi"/>
          <w:i/>
          <w:lang w:val="en-US"/>
        </w:rPr>
        <w:t>et al.</w:t>
      </w:r>
      <w:r w:rsidRPr="00946649">
        <w:rPr>
          <w:rFonts w:eastAsia="Cambria" w:cstheme="minorHAnsi"/>
          <w:lang w:val="en-US"/>
        </w:rPr>
        <w:t>, 2012)</w:t>
      </w:r>
      <w:r w:rsidRPr="00946649">
        <w:rPr>
          <w:rFonts w:eastAsia="Cambria" w:cstheme="minorHAnsi"/>
          <w:lang w:val="en-US"/>
        </w:rPr>
        <w:fldChar w:fldCharType="end"/>
      </w:r>
      <w:r w:rsidRPr="00946649">
        <w:rPr>
          <w:rFonts w:eastAsia="Cambria" w:cstheme="minorHAnsi"/>
          <w:lang w:val="en-US"/>
        </w:rPr>
        <w:t>. IPBES adheres to value pluralism recognizing the multiple and often conflicting valuation languages to show the multiple ways nature contributes to human well</w:t>
      </w:r>
      <w:r w:rsidR="005F5A69">
        <w:rPr>
          <w:rFonts w:eastAsia="Cambria" w:cstheme="minorHAnsi"/>
          <w:lang w:val="en-US"/>
        </w:rPr>
        <w:t>-</w:t>
      </w:r>
      <w:r w:rsidRPr="00946649">
        <w:rPr>
          <w:rFonts w:eastAsia="Cambria" w:cstheme="minorHAnsi"/>
          <w:lang w:val="en-US"/>
        </w:rPr>
        <w:t xml:space="preserve">being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author" : [ { "dropping-particle" : "", "family" : "G\u00f3mez-Baggethun", "given" : "Erik", "non-dropping-particle" : "", "parse-names" : false, "suffix" : "" }, { "dropping-particle" : "", "family" : "Mart\u00edn-L\u00f3pez", "given" : "Berta", "non-dropping-particle" : "", "parse-names" : false, "suffix" : "" } ], "chapter-number" : "11", "container-title" : "Handbook of Ecological Economics", "editor" : [ { "dropping-particle" : "", "family" : "Martinez-alier", "given" : "Joan", "non-dropping-particle" : "", "parse-names" : false, "suffix" : "" }, { "dropping-particle" : "", "family" : "Muradian", "given" : "Roldan", "non-dropping-particle" : "", "parse-names" : false, "suffix" : "" } ], "id" : "ITEM-1", "issued" : { "date-parts" : [ [ "2015" ] ] }, "page" : "260\u2013282", "publisher" : "Edward Elgar", "publisher-place" : "Cheltenham; Northampton", "title" : "Ecological economics perspectives on ecosystem services valuation", "type" : "chapter" }, "uris" : [ "http://www.mendeley.com/documents/?uuid=54238ed3-35c8-474f-a49a-ea97b0823f5d", "http://www.mendeley.com/documents/?uuid=d8eff1ac-eaa3-4a52-81f9-b60a1ea31ed4" ] } ], "mendeley" : { "formattedCitation" : "(G\u00f3mez-Baggethun &amp; Mart\u00edn-L\u00f3pez, 2015)", "manualFormatting" : "(G\u00f3mez-Baggethun &amp; Mart\u00edn-L\u00f3pez, 2015; IPBES 2016)", "plainTextFormattedCitation" : "(G\u00f3mez-Baggethun &amp; Mart\u00edn-L\u00f3pez, 2015)", "previouslyFormattedCitation" : "(G\u00f3mez-Baggethun &amp; Mart\u00edn-L\u00f3pez, 2015)"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Gómez-Baggethun &amp; Martín-López, 2015; IPBES 2016)</w:t>
      </w:r>
      <w:r w:rsidRPr="00946649">
        <w:rPr>
          <w:rFonts w:eastAsia="Cambria" w:cstheme="minorHAnsi"/>
          <w:lang w:val="en-US"/>
        </w:rPr>
        <w:fldChar w:fldCharType="end"/>
      </w:r>
      <w:r w:rsidRPr="00946649">
        <w:rPr>
          <w:rFonts w:eastAsia="Cambria" w:cstheme="minorHAnsi"/>
          <w:lang w:val="en-US"/>
        </w:rPr>
        <w:t xml:space="preserve">. Below, we provide a synthesis of the plurality of values of nature’s contributions to people across Europe and Central Asia by reviewing value evidence published over the last decade. In doing so, we advocate a value assessment framework that extends beyond conventional market-based monetary approaches to also incorporate non-market monetary and non-monetary socio-cultural values. </w:t>
      </w:r>
    </w:p>
    <w:p w14:paraId="3D643520" w14:textId="77777777" w:rsidR="001E43D4" w:rsidRPr="00946649" w:rsidRDefault="001E43D4" w:rsidP="001E43D4">
      <w:pPr>
        <w:rPr>
          <w:rFonts w:eastAsia="Cambria" w:cstheme="minorHAnsi"/>
          <w:lang w:val="en-US"/>
        </w:rPr>
      </w:pPr>
    </w:p>
    <w:p w14:paraId="4856DD79" w14:textId="0CD6BD0E" w:rsidR="001E43D4" w:rsidRPr="00946649" w:rsidRDefault="001E43D4" w:rsidP="001F0516">
      <w:pPr>
        <w:pStyle w:val="Heading4"/>
      </w:pPr>
      <w:bookmarkStart w:id="882" w:name="_Toc519504497"/>
      <w:r w:rsidRPr="00946649">
        <w:t>Market-based monetary values</w:t>
      </w:r>
      <w:bookmarkEnd w:id="882"/>
    </w:p>
    <w:p w14:paraId="477B446C" w14:textId="77777777" w:rsidR="001E43D4" w:rsidRPr="00946649" w:rsidRDefault="001E43D4" w:rsidP="001E43D4">
      <w:pPr>
        <w:rPr>
          <w:lang w:val="en-US"/>
        </w:rPr>
      </w:pPr>
      <w:r w:rsidRPr="00946649">
        <w:rPr>
          <w:rFonts w:cs="Arial"/>
          <w:color w:val="000000"/>
          <w:lang w:val="en-US"/>
        </w:rPr>
        <w:t xml:space="preserve">Market-based monetary values are predominantly focused on nature’s material </w:t>
      </w:r>
      <w:r w:rsidRPr="00946649">
        <w:rPr>
          <w:lang w:val="en-US"/>
        </w:rPr>
        <w:t>contributions to people</w:t>
      </w:r>
      <w:r w:rsidRPr="00946649">
        <w:rPr>
          <w:rFonts w:cs="Arial"/>
          <w:color w:val="000000"/>
          <w:lang w:val="en-US"/>
        </w:rPr>
        <w:t>, for which a value can usually be estimated based on market prices. For example, net profits from agricultural production (across EU-28 countries) range from $233 / ha / yr (cereals) to $916 / ha / yr (mix crop), while the annual gross value added from wood supply in forests was $255 / ha / yr (</w:t>
      </w:r>
      <w:r w:rsidRPr="00946649">
        <w:rPr>
          <w:rFonts w:cs="Arial"/>
          <w:b/>
          <w:color w:val="000000"/>
          <w:lang w:val="en-US"/>
        </w:rPr>
        <w:t>Table 2.7</w:t>
      </w:r>
      <w:r w:rsidRPr="00946649">
        <w:rPr>
          <w:rFonts w:cs="Arial"/>
          <w:color w:val="000000"/>
          <w:lang w:val="en-US"/>
        </w:rPr>
        <w:t xml:space="preserve">). Other market-based monetary values include avoided costs, replacement costs, mitigation costs, which may also be used to assess a wider range of </w:t>
      </w:r>
      <w:r w:rsidRPr="00946649">
        <w:rPr>
          <w:lang w:val="en-US"/>
        </w:rPr>
        <w:t>nature’s contributions to people</w:t>
      </w:r>
      <w:r w:rsidRPr="00946649">
        <w:rPr>
          <w:rFonts w:cs="Arial"/>
          <w:color w:val="000000"/>
          <w:lang w:val="en-US"/>
        </w:rPr>
        <w:t>.</w:t>
      </w:r>
    </w:p>
    <w:p w14:paraId="5EFCB86D" w14:textId="0C29C019" w:rsidR="001E43D4" w:rsidRPr="00946649" w:rsidRDefault="00E43541" w:rsidP="000226B2">
      <w:pPr>
        <w:pStyle w:val="Caption"/>
      </w:pPr>
      <w:r>
        <w:t>Table 2.7</w:t>
      </w:r>
      <w:r w:rsidR="001E43D4" w:rsidRPr="00946649">
        <w:rPr>
          <w:rFonts w:cs="Arial"/>
          <w:color w:val="000000"/>
        </w:rPr>
        <w:t>: Values for agriculture and forestry production</w:t>
      </w:r>
      <w:r w:rsidR="00C17E2C">
        <w:rPr>
          <w:rFonts w:cs="Arial"/>
          <w:color w:val="000000"/>
        </w:rPr>
        <w:t>.</w:t>
      </w:r>
    </w:p>
    <w:tbl>
      <w:tblPr>
        <w:tblW w:w="9000" w:type="dxa"/>
        <w:tblLayout w:type="fixed"/>
        <w:tblCellMar>
          <w:top w:w="15" w:type="dxa"/>
          <w:left w:w="15" w:type="dxa"/>
          <w:bottom w:w="15" w:type="dxa"/>
          <w:right w:w="15" w:type="dxa"/>
        </w:tblCellMar>
        <w:tblLook w:val="04A0" w:firstRow="1" w:lastRow="0" w:firstColumn="1" w:lastColumn="0" w:noHBand="0" w:noVBand="1"/>
      </w:tblPr>
      <w:tblGrid>
        <w:gridCol w:w="2240"/>
        <w:gridCol w:w="1764"/>
        <w:gridCol w:w="1665"/>
        <w:gridCol w:w="1665"/>
        <w:gridCol w:w="1666"/>
      </w:tblGrid>
      <w:tr w:rsidR="001E43D4" w:rsidRPr="00946649" w14:paraId="199F697B" w14:textId="77777777" w:rsidTr="001E43D4">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C1B98" w14:textId="77777777" w:rsidR="001E43D4" w:rsidRPr="00946649" w:rsidRDefault="001E43D4" w:rsidP="001E43D4">
            <w:pPr>
              <w:rPr>
                <w:rFonts w:cs="Arial"/>
                <w:b/>
                <w:sz w:val="18"/>
                <w:szCs w:val="20"/>
                <w:lang w:val="en-US"/>
              </w:rPr>
            </w:pPr>
            <w:r w:rsidRPr="00946649">
              <w:rPr>
                <w:rFonts w:cs="Arial"/>
                <w:b/>
                <w:color w:val="000000"/>
                <w:sz w:val="18"/>
                <w:szCs w:val="20"/>
                <w:lang w:val="en-US"/>
              </w:rPr>
              <w:t>Land Use</w:t>
            </w:r>
          </w:p>
        </w:tc>
        <w:tc>
          <w:tcPr>
            <w:tcW w:w="1764" w:type="dxa"/>
            <w:tcBorders>
              <w:top w:val="single" w:sz="8" w:space="0" w:color="000000"/>
              <w:left w:val="single" w:sz="8" w:space="0" w:color="000000"/>
              <w:bottom w:val="single" w:sz="8" w:space="0" w:color="000000"/>
              <w:right w:val="single" w:sz="8" w:space="0" w:color="000000"/>
            </w:tcBorders>
          </w:tcPr>
          <w:p w14:paraId="3CFB6292" w14:textId="77777777" w:rsidR="001E43D4" w:rsidRPr="00946649" w:rsidRDefault="001E43D4" w:rsidP="001E43D4">
            <w:pPr>
              <w:jc w:val="center"/>
              <w:rPr>
                <w:rFonts w:cs="Arial"/>
                <w:b/>
                <w:color w:val="000000"/>
                <w:sz w:val="18"/>
                <w:szCs w:val="20"/>
                <w:lang w:val="en-US"/>
              </w:rPr>
            </w:pPr>
            <w:r w:rsidRPr="00946649">
              <w:rPr>
                <w:rFonts w:cs="Arial"/>
                <w:b/>
                <w:color w:val="000000"/>
                <w:sz w:val="18"/>
                <w:szCs w:val="20"/>
                <w:lang w:val="en-US"/>
              </w:rPr>
              <w:t>Measure</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15867" w14:textId="77777777" w:rsidR="001E43D4" w:rsidRPr="00946649" w:rsidRDefault="001E43D4" w:rsidP="001E43D4">
            <w:pPr>
              <w:jc w:val="center"/>
              <w:rPr>
                <w:rFonts w:cs="Arial"/>
                <w:b/>
                <w:color w:val="000000"/>
                <w:sz w:val="18"/>
                <w:szCs w:val="20"/>
                <w:lang w:val="en-US"/>
              </w:rPr>
            </w:pPr>
            <w:r w:rsidRPr="00946649">
              <w:rPr>
                <w:rFonts w:cs="Arial"/>
                <w:b/>
                <w:color w:val="000000"/>
                <w:sz w:val="18"/>
                <w:szCs w:val="20"/>
                <w:lang w:val="en-US"/>
              </w:rPr>
              <w:t>Mean</w:t>
            </w:r>
          </w:p>
          <w:p w14:paraId="35A92755" w14:textId="77777777" w:rsidR="001E43D4" w:rsidRPr="00946649" w:rsidRDefault="001E43D4" w:rsidP="001E43D4">
            <w:pPr>
              <w:jc w:val="center"/>
              <w:rPr>
                <w:rFonts w:cs="Arial"/>
                <w:b/>
                <w:sz w:val="18"/>
                <w:szCs w:val="20"/>
                <w:lang w:val="en-US"/>
              </w:rPr>
            </w:pPr>
            <w:r w:rsidRPr="00946649">
              <w:rPr>
                <w:rFonts w:cs="Arial"/>
                <w:b/>
                <w:color w:val="000000"/>
                <w:sz w:val="18"/>
                <w:szCs w:val="20"/>
                <w:lang w:val="en-US"/>
              </w:rPr>
              <w:t>$ (2017) / ha</w:t>
            </w:r>
          </w:p>
        </w:tc>
        <w:tc>
          <w:tcPr>
            <w:tcW w:w="1665" w:type="dxa"/>
            <w:tcBorders>
              <w:top w:val="single" w:sz="8" w:space="0" w:color="000000"/>
              <w:left w:val="single" w:sz="8" w:space="0" w:color="000000"/>
              <w:bottom w:val="single" w:sz="8" w:space="0" w:color="000000"/>
              <w:right w:val="single" w:sz="8" w:space="0" w:color="000000"/>
            </w:tcBorders>
          </w:tcPr>
          <w:p w14:paraId="3556BF65" w14:textId="77777777" w:rsidR="001E43D4" w:rsidRPr="00946649" w:rsidRDefault="001E43D4" w:rsidP="001E43D4">
            <w:pPr>
              <w:jc w:val="center"/>
              <w:rPr>
                <w:rFonts w:cs="Arial"/>
                <w:b/>
                <w:color w:val="000000"/>
                <w:sz w:val="18"/>
                <w:szCs w:val="20"/>
                <w:lang w:val="en-US"/>
              </w:rPr>
            </w:pPr>
            <w:r w:rsidRPr="00946649">
              <w:rPr>
                <w:rFonts w:cs="Arial"/>
                <w:b/>
                <w:color w:val="000000"/>
                <w:sz w:val="18"/>
                <w:szCs w:val="20"/>
                <w:lang w:val="en-US"/>
              </w:rPr>
              <w:t>Min</w:t>
            </w:r>
          </w:p>
          <w:p w14:paraId="5BF96586" w14:textId="77777777" w:rsidR="001E43D4" w:rsidRPr="00946649" w:rsidRDefault="001E43D4" w:rsidP="001E43D4">
            <w:pPr>
              <w:jc w:val="center"/>
              <w:rPr>
                <w:rFonts w:cs="Arial"/>
                <w:b/>
                <w:color w:val="000000"/>
                <w:sz w:val="18"/>
                <w:szCs w:val="20"/>
                <w:lang w:val="en-US"/>
              </w:rPr>
            </w:pPr>
            <w:r w:rsidRPr="00946649">
              <w:rPr>
                <w:rFonts w:cs="Arial"/>
                <w:b/>
                <w:color w:val="000000"/>
                <w:sz w:val="18"/>
                <w:szCs w:val="20"/>
                <w:lang w:val="en-US"/>
              </w:rPr>
              <w:t>$ (2017) / ha</w:t>
            </w:r>
          </w:p>
        </w:tc>
        <w:tc>
          <w:tcPr>
            <w:tcW w:w="1666" w:type="dxa"/>
            <w:tcBorders>
              <w:top w:val="single" w:sz="8" w:space="0" w:color="000000"/>
              <w:left w:val="single" w:sz="8" w:space="0" w:color="000000"/>
              <w:bottom w:val="single" w:sz="8" w:space="0" w:color="000000"/>
              <w:right w:val="single" w:sz="8" w:space="0" w:color="000000"/>
            </w:tcBorders>
          </w:tcPr>
          <w:p w14:paraId="09B8ABBC" w14:textId="77777777" w:rsidR="001E43D4" w:rsidRPr="00946649" w:rsidRDefault="001E43D4" w:rsidP="001E43D4">
            <w:pPr>
              <w:jc w:val="center"/>
              <w:rPr>
                <w:rFonts w:cs="Arial"/>
                <w:b/>
                <w:color w:val="000000"/>
                <w:sz w:val="18"/>
                <w:szCs w:val="20"/>
                <w:lang w:val="en-US"/>
              </w:rPr>
            </w:pPr>
            <w:r w:rsidRPr="00946649">
              <w:rPr>
                <w:rFonts w:cs="Arial"/>
                <w:b/>
                <w:color w:val="000000"/>
                <w:sz w:val="18"/>
                <w:szCs w:val="20"/>
                <w:lang w:val="en-US"/>
              </w:rPr>
              <w:t>Max</w:t>
            </w:r>
          </w:p>
          <w:p w14:paraId="0CA10DE9" w14:textId="77777777" w:rsidR="001E43D4" w:rsidRPr="00946649" w:rsidRDefault="001E43D4" w:rsidP="001E43D4">
            <w:pPr>
              <w:jc w:val="center"/>
              <w:rPr>
                <w:rFonts w:cs="Arial"/>
                <w:b/>
                <w:color w:val="000000"/>
                <w:sz w:val="18"/>
                <w:szCs w:val="20"/>
                <w:lang w:val="en-US"/>
              </w:rPr>
            </w:pPr>
            <w:r w:rsidRPr="00946649">
              <w:rPr>
                <w:rFonts w:cs="Arial"/>
                <w:b/>
                <w:color w:val="000000"/>
                <w:sz w:val="18"/>
                <w:szCs w:val="20"/>
                <w:lang w:val="en-US"/>
              </w:rPr>
              <w:t>$ (2017) / ha</w:t>
            </w:r>
          </w:p>
        </w:tc>
      </w:tr>
      <w:tr w:rsidR="001E43D4" w:rsidRPr="00946649" w14:paraId="6522A01D" w14:textId="77777777" w:rsidTr="001E43D4">
        <w:trPr>
          <w:trHeight w:val="240"/>
        </w:trPr>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E5240" w14:textId="77777777" w:rsidR="001E43D4" w:rsidRPr="00946649" w:rsidRDefault="001E43D4" w:rsidP="001E43D4">
            <w:pPr>
              <w:rPr>
                <w:rFonts w:cs="Arial"/>
                <w:sz w:val="18"/>
                <w:szCs w:val="20"/>
                <w:lang w:val="en-US"/>
              </w:rPr>
            </w:pPr>
            <w:r w:rsidRPr="00946649">
              <w:rPr>
                <w:rFonts w:cs="Arial"/>
                <w:color w:val="000000"/>
                <w:sz w:val="18"/>
                <w:szCs w:val="20"/>
                <w:lang w:val="en-US"/>
              </w:rPr>
              <w:t>Cereals</w:t>
            </w:r>
            <w:r w:rsidRPr="00946649">
              <w:rPr>
                <w:rFonts w:cs="Arial"/>
                <w:color w:val="000000"/>
                <w:sz w:val="18"/>
                <w:szCs w:val="20"/>
                <w:vertAlign w:val="superscript"/>
                <w:lang w:val="en-US"/>
              </w:rPr>
              <w:t>1</w:t>
            </w:r>
          </w:p>
        </w:tc>
        <w:tc>
          <w:tcPr>
            <w:tcW w:w="1764" w:type="dxa"/>
            <w:tcBorders>
              <w:top w:val="single" w:sz="8" w:space="0" w:color="000000"/>
              <w:left w:val="single" w:sz="8" w:space="0" w:color="000000"/>
              <w:bottom w:val="single" w:sz="8" w:space="0" w:color="000000"/>
              <w:right w:val="single" w:sz="8" w:space="0" w:color="000000"/>
            </w:tcBorders>
          </w:tcPr>
          <w:p w14:paraId="3BC62E6D"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Net profit</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EFE8E2" w14:textId="77777777" w:rsidR="001E43D4" w:rsidRPr="00946649" w:rsidRDefault="001E43D4" w:rsidP="001E43D4">
            <w:pPr>
              <w:jc w:val="center"/>
              <w:rPr>
                <w:rFonts w:cs="Arial"/>
                <w:sz w:val="18"/>
                <w:szCs w:val="20"/>
                <w:lang w:val="en-US"/>
              </w:rPr>
            </w:pPr>
            <w:r w:rsidRPr="00946649">
              <w:rPr>
                <w:rFonts w:eastAsia="Times New Roman" w:cs="Arial"/>
                <w:color w:val="000000"/>
                <w:sz w:val="18"/>
                <w:szCs w:val="20"/>
                <w:lang w:val="en-US"/>
              </w:rPr>
              <w:t>233</w:t>
            </w:r>
          </w:p>
        </w:tc>
        <w:tc>
          <w:tcPr>
            <w:tcW w:w="1665" w:type="dxa"/>
            <w:tcBorders>
              <w:top w:val="single" w:sz="8" w:space="0" w:color="000000"/>
              <w:left w:val="single" w:sz="8" w:space="0" w:color="000000"/>
              <w:bottom w:val="single" w:sz="8" w:space="0" w:color="000000"/>
              <w:right w:val="single" w:sz="8" w:space="0" w:color="000000"/>
            </w:tcBorders>
            <w:vAlign w:val="bottom"/>
          </w:tcPr>
          <w:p w14:paraId="5AC60569" w14:textId="77777777"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5</w:t>
            </w:r>
          </w:p>
        </w:tc>
        <w:tc>
          <w:tcPr>
            <w:tcW w:w="1666" w:type="dxa"/>
            <w:tcBorders>
              <w:top w:val="single" w:sz="8" w:space="0" w:color="000000"/>
              <w:left w:val="single" w:sz="8" w:space="0" w:color="000000"/>
              <w:bottom w:val="single" w:sz="8" w:space="0" w:color="000000"/>
              <w:right w:val="single" w:sz="8" w:space="0" w:color="000000"/>
            </w:tcBorders>
            <w:vAlign w:val="bottom"/>
          </w:tcPr>
          <w:p w14:paraId="79CA68C7" w14:textId="77777777"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759</w:t>
            </w:r>
          </w:p>
        </w:tc>
      </w:tr>
      <w:tr w:rsidR="001E43D4" w:rsidRPr="00946649" w14:paraId="48358031" w14:textId="77777777" w:rsidTr="001E43D4">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56241" w14:textId="77777777" w:rsidR="001E43D4" w:rsidRPr="00946649" w:rsidRDefault="001E43D4" w:rsidP="001E43D4">
            <w:pPr>
              <w:rPr>
                <w:rFonts w:cs="Arial"/>
                <w:sz w:val="18"/>
                <w:szCs w:val="20"/>
                <w:lang w:val="en-US"/>
              </w:rPr>
            </w:pPr>
            <w:r w:rsidRPr="00946649">
              <w:rPr>
                <w:rFonts w:cs="Arial"/>
                <w:color w:val="000000"/>
                <w:sz w:val="18"/>
                <w:szCs w:val="20"/>
                <w:lang w:val="en-US"/>
              </w:rPr>
              <w:t>Dairy</w:t>
            </w:r>
            <w:r w:rsidRPr="00946649">
              <w:rPr>
                <w:rFonts w:cs="Arial"/>
                <w:color w:val="000000"/>
                <w:sz w:val="18"/>
                <w:szCs w:val="20"/>
                <w:vertAlign w:val="superscript"/>
                <w:lang w:val="en-US"/>
              </w:rPr>
              <w:t>1</w:t>
            </w:r>
          </w:p>
        </w:tc>
        <w:tc>
          <w:tcPr>
            <w:tcW w:w="1764" w:type="dxa"/>
            <w:tcBorders>
              <w:top w:val="single" w:sz="8" w:space="0" w:color="000000"/>
              <w:left w:val="single" w:sz="8" w:space="0" w:color="000000"/>
              <w:bottom w:val="single" w:sz="8" w:space="0" w:color="000000"/>
              <w:right w:val="single" w:sz="8" w:space="0" w:color="000000"/>
            </w:tcBorders>
          </w:tcPr>
          <w:p w14:paraId="58776321"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Net profit</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722CB37" w14:textId="77777777" w:rsidR="001E43D4" w:rsidRPr="00946649" w:rsidRDefault="001E43D4" w:rsidP="001E43D4">
            <w:pPr>
              <w:jc w:val="center"/>
              <w:rPr>
                <w:rFonts w:cs="Arial"/>
                <w:sz w:val="18"/>
                <w:szCs w:val="20"/>
                <w:lang w:val="en-US"/>
              </w:rPr>
            </w:pPr>
            <w:r w:rsidRPr="00946649">
              <w:rPr>
                <w:rFonts w:eastAsia="Times New Roman" w:cs="Arial"/>
                <w:color w:val="000000"/>
                <w:sz w:val="18"/>
                <w:szCs w:val="20"/>
                <w:lang w:val="en-US"/>
              </w:rPr>
              <w:t>718</w:t>
            </w:r>
          </w:p>
        </w:tc>
        <w:tc>
          <w:tcPr>
            <w:tcW w:w="1665" w:type="dxa"/>
            <w:tcBorders>
              <w:top w:val="single" w:sz="8" w:space="0" w:color="000000"/>
              <w:left w:val="single" w:sz="8" w:space="0" w:color="000000"/>
              <w:bottom w:val="single" w:sz="8" w:space="0" w:color="000000"/>
              <w:right w:val="single" w:sz="8" w:space="0" w:color="000000"/>
            </w:tcBorders>
            <w:vAlign w:val="bottom"/>
          </w:tcPr>
          <w:p w14:paraId="0CDB0235" w14:textId="77777777"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14</w:t>
            </w:r>
          </w:p>
        </w:tc>
        <w:tc>
          <w:tcPr>
            <w:tcW w:w="1666" w:type="dxa"/>
            <w:tcBorders>
              <w:top w:val="single" w:sz="8" w:space="0" w:color="000000"/>
              <w:left w:val="single" w:sz="8" w:space="0" w:color="000000"/>
              <w:bottom w:val="single" w:sz="8" w:space="0" w:color="000000"/>
              <w:right w:val="single" w:sz="8" w:space="0" w:color="000000"/>
            </w:tcBorders>
            <w:vAlign w:val="bottom"/>
          </w:tcPr>
          <w:p w14:paraId="48F05D3B" w14:textId="4908179F"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6</w:t>
            </w:r>
            <w:r w:rsidR="00C17E2C">
              <w:rPr>
                <w:rFonts w:eastAsia="Times New Roman" w:cs="Arial"/>
                <w:color w:val="000000"/>
                <w:sz w:val="18"/>
                <w:szCs w:val="20"/>
                <w:lang w:val="en-US"/>
              </w:rPr>
              <w:t>,</w:t>
            </w:r>
            <w:r w:rsidRPr="00946649">
              <w:rPr>
                <w:rFonts w:eastAsia="Times New Roman" w:cs="Arial"/>
                <w:color w:val="000000"/>
                <w:sz w:val="18"/>
                <w:szCs w:val="20"/>
                <w:lang w:val="en-US"/>
              </w:rPr>
              <w:t>443</w:t>
            </w:r>
          </w:p>
        </w:tc>
      </w:tr>
      <w:tr w:rsidR="001E43D4" w:rsidRPr="00946649" w14:paraId="762A2548" w14:textId="77777777" w:rsidTr="001E43D4">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83B6E2" w14:textId="77777777" w:rsidR="001E43D4" w:rsidRPr="00946649" w:rsidRDefault="001E43D4" w:rsidP="001E43D4">
            <w:pPr>
              <w:rPr>
                <w:rFonts w:cs="Arial"/>
                <w:sz w:val="18"/>
                <w:szCs w:val="20"/>
                <w:lang w:val="en-US"/>
              </w:rPr>
            </w:pPr>
            <w:r w:rsidRPr="00946649">
              <w:rPr>
                <w:rFonts w:cs="Arial"/>
                <w:color w:val="000000"/>
                <w:sz w:val="18"/>
                <w:szCs w:val="20"/>
                <w:lang w:val="en-US"/>
              </w:rPr>
              <w:t>Mixed crop</w:t>
            </w:r>
            <w:r w:rsidRPr="00946649">
              <w:rPr>
                <w:rFonts w:cs="Arial"/>
                <w:color w:val="000000"/>
                <w:sz w:val="18"/>
                <w:szCs w:val="20"/>
                <w:vertAlign w:val="superscript"/>
                <w:lang w:val="en-US"/>
              </w:rPr>
              <w:t>1</w:t>
            </w:r>
          </w:p>
        </w:tc>
        <w:tc>
          <w:tcPr>
            <w:tcW w:w="1764" w:type="dxa"/>
            <w:tcBorders>
              <w:top w:val="single" w:sz="8" w:space="0" w:color="000000"/>
              <w:left w:val="single" w:sz="8" w:space="0" w:color="000000"/>
              <w:bottom w:val="single" w:sz="8" w:space="0" w:color="000000"/>
              <w:right w:val="single" w:sz="8" w:space="0" w:color="000000"/>
            </w:tcBorders>
          </w:tcPr>
          <w:p w14:paraId="230BE933"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Net profit</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FE0EFD" w14:textId="77777777" w:rsidR="001E43D4" w:rsidRPr="00946649" w:rsidRDefault="001E43D4" w:rsidP="001E43D4">
            <w:pPr>
              <w:jc w:val="center"/>
              <w:rPr>
                <w:rFonts w:cs="Arial"/>
                <w:sz w:val="18"/>
                <w:szCs w:val="20"/>
                <w:lang w:val="en-US"/>
              </w:rPr>
            </w:pPr>
            <w:r w:rsidRPr="00946649">
              <w:rPr>
                <w:rFonts w:eastAsia="Times New Roman" w:cs="Arial"/>
                <w:color w:val="000000"/>
                <w:sz w:val="18"/>
                <w:szCs w:val="20"/>
                <w:lang w:val="en-US"/>
              </w:rPr>
              <w:t>916</w:t>
            </w:r>
          </w:p>
        </w:tc>
        <w:tc>
          <w:tcPr>
            <w:tcW w:w="1665" w:type="dxa"/>
            <w:tcBorders>
              <w:top w:val="single" w:sz="8" w:space="0" w:color="000000"/>
              <w:left w:val="single" w:sz="8" w:space="0" w:color="000000"/>
              <w:bottom w:val="single" w:sz="8" w:space="0" w:color="000000"/>
              <w:right w:val="single" w:sz="8" w:space="0" w:color="000000"/>
            </w:tcBorders>
            <w:vAlign w:val="bottom"/>
          </w:tcPr>
          <w:p w14:paraId="1F91C200" w14:textId="77777777"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243</w:t>
            </w:r>
          </w:p>
        </w:tc>
        <w:tc>
          <w:tcPr>
            <w:tcW w:w="1666" w:type="dxa"/>
            <w:tcBorders>
              <w:top w:val="single" w:sz="8" w:space="0" w:color="000000"/>
              <w:left w:val="single" w:sz="8" w:space="0" w:color="000000"/>
              <w:bottom w:val="single" w:sz="8" w:space="0" w:color="000000"/>
              <w:right w:val="single" w:sz="8" w:space="0" w:color="000000"/>
            </w:tcBorders>
            <w:vAlign w:val="bottom"/>
          </w:tcPr>
          <w:p w14:paraId="35CC356B" w14:textId="13A6C32C"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2</w:t>
            </w:r>
            <w:r w:rsidR="00C17E2C">
              <w:rPr>
                <w:rFonts w:eastAsia="Times New Roman" w:cs="Arial"/>
                <w:color w:val="000000"/>
                <w:sz w:val="18"/>
                <w:szCs w:val="20"/>
                <w:lang w:val="en-US"/>
              </w:rPr>
              <w:t>,</w:t>
            </w:r>
            <w:r w:rsidRPr="00946649">
              <w:rPr>
                <w:rFonts w:eastAsia="Times New Roman" w:cs="Arial"/>
                <w:color w:val="000000"/>
                <w:sz w:val="18"/>
                <w:szCs w:val="20"/>
                <w:lang w:val="en-US"/>
              </w:rPr>
              <w:t>870</w:t>
            </w:r>
          </w:p>
        </w:tc>
      </w:tr>
      <w:tr w:rsidR="001E43D4" w:rsidRPr="00946649" w14:paraId="0463D36B" w14:textId="77777777" w:rsidTr="001E43D4">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52C13" w14:textId="77777777" w:rsidR="001E43D4" w:rsidRPr="00946649" w:rsidRDefault="001E43D4" w:rsidP="001E43D4">
            <w:pPr>
              <w:rPr>
                <w:rFonts w:cs="Arial"/>
                <w:sz w:val="18"/>
                <w:szCs w:val="20"/>
                <w:lang w:val="en-US"/>
              </w:rPr>
            </w:pPr>
            <w:r w:rsidRPr="00946649">
              <w:rPr>
                <w:rFonts w:cs="Arial"/>
                <w:color w:val="000000"/>
                <w:sz w:val="18"/>
                <w:szCs w:val="20"/>
                <w:lang w:val="en-US"/>
              </w:rPr>
              <w:t>Sheep and Goats</w:t>
            </w:r>
            <w:r w:rsidRPr="00946649">
              <w:rPr>
                <w:rFonts w:cs="Arial"/>
                <w:color w:val="000000"/>
                <w:sz w:val="18"/>
                <w:szCs w:val="20"/>
                <w:vertAlign w:val="superscript"/>
                <w:lang w:val="en-US"/>
              </w:rPr>
              <w:t>1</w:t>
            </w:r>
          </w:p>
        </w:tc>
        <w:tc>
          <w:tcPr>
            <w:tcW w:w="1764" w:type="dxa"/>
            <w:tcBorders>
              <w:top w:val="single" w:sz="8" w:space="0" w:color="000000"/>
              <w:left w:val="single" w:sz="8" w:space="0" w:color="000000"/>
              <w:bottom w:val="single" w:sz="8" w:space="0" w:color="000000"/>
              <w:right w:val="single" w:sz="8" w:space="0" w:color="000000"/>
            </w:tcBorders>
          </w:tcPr>
          <w:p w14:paraId="77D8A48C"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Net profit</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2D9248" w14:textId="77777777" w:rsidR="001E43D4" w:rsidRPr="00946649" w:rsidRDefault="001E43D4" w:rsidP="001E43D4">
            <w:pPr>
              <w:jc w:val="center"/>
              <w:rPr>
                <w:rFonts w:cs="Arial"/>
                <w:sz w:val="18"/>
                <w:szCs w:val="20"/>
                <w:lang w:val="en-US"/>
              </w:rPr>
            </w:pPr>
            <w:r w:rsidRPr="00946649">
              <w:rPr>
                <w:rFonts w:eastAsia="Times New Roman" w:cs="Arial"/>
                <w:color w:val="000000"/>
                <w:sz w:val="18"/>
                <w:szCs w:val="20"/>
                <w:lang w:val="en-US"/>
              </w:rPr>
              <w:t>434</w:t>
            </w:r>
          </w:p>
        </w:tc>
        <w:tc>
          <w:tcPr>
            <w:tcW w:w="1665" w:type="dxa"/>
            <w:tcBorders>
              <w:top w:val="single" w:sz="8" w:space="0" w:color="000000"/>
              <w:left w:val="single" w:sz="8" w:space="0" w:color="000000"/>
              <w:bottom w:val="single" w:sz="8" w:space="0" w:color="000000"/>
              <w:right w:val="single" w:sz="8" w:space="0" w:color="000000"/>
            </w:tcBorders>
            <w:vAlign w:val="bottom"/>
          </w:tcPr>
          <w:p w14:paraId="6851C512" w14:textId="77777777"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79</w:t>
            </w:r>
          </w:p>
        </w:tc>
        <w:tc>
          <w:tcPr>
            <w:tcW w:w="1666" w:type="dxa"/>
            <w:tcBorders>
              <w:top w:val="single" w:sz="8" w:space="0" w:color="000000"/>
              <w:left w:val="single" w:sz="8" w:space="0" w:color="000000"/>
              <w:bottom w:val="single" w:sz="8" w:space="0" w:color="000000"/>
              <w:right w:val="single" w:sz="8" w:space="0" w:color="000000"/>
            </w:tcBorders>
            <w:vAlign w:val="bottom"/>
          </w:tcPr>
          <w:p w14:paraId="2402397A" w14:textId="39192CB3"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8</w:t>
            </w:r>
            <w:r w:rsidR="00C17E2C">
              <w:rPr>
                <w:rFonts w:eastAsia="Times New Roman" w:cs="Arial"/>
                <w:color w:val="000000"/>
                <w:sz w:val="18"/>
                <w:szCs w:val="20"/>
                <w:lang w:val="en-US"/>
              </w:rPr>
              <w:t>,</w:t>
            </w:r>
            <w:r w:rsidRPr="00946649">
              <w:rPr>
                <w:rFonts w:eastAsia="Times New Roman" w:cs="Arial"/>
                <w:color w:val="000000"/>
                <w:sz w:val="18"/>
                <w:szCs w:val="20"/>
                <w:lang w:val="en-US"/>
              </w:rPr>
              <w:t>438</w:t>
            </w:r>
          </w:p>
        </w:tc>
      </w:tr>
      <w:tr w:rsidR="001E43D4" w:rsidRPr="00946649" w14:paraId="22A3D387" w14:textId="77777777" w:rsidTr="001E43D4">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25809" w14:textId="77777777" w:rsidR="001E43D4" w:rsidRPr="00946649" w:rsidRDefault="001E43D4" w:rsidP="001E43D4">
            <w:pPr>
              <w:rPr>
                <w:rFonts w:cs="Arial"/>
                <w:sz w:val="18"/>
                <w:szCs w:val="20"/>
                <w:lang w:val="en-US"/>
              </w:rPr>
            </w:pPr>
            <w:r w:rsidRPr="00946649">
              <w:rPr>
                <w:rFonts w:cs="Arial"/>
                <w:color w:val="000000"/>
                <w:sz w:val="18"/>
                <w:szCs w:val="20"/>
                <w:lang w:val="en-US"/>
              </w:rPr>
              <w:t>Specialist cattle</w:t>
            </w:r>
            <w:r w:rsidRPr="00946649">
              <w:rPr>
                <w:rFonts w:cs="Arial"/>
                <w:color w:val="000000"/>
                <w:sz w:val="18"/>
                <w:szCs w:val="20"/>
                <w:vertAlign w:val="superscript"/>
                <w:lang w:val="en-US"/>
              </w:rPr>
              <w:t>1</w:t>
            </w:r>
          </w:p>
        </w:tc>
        <w:tc>
          <w:tcPr>
            <w:tcW w:w="1764" w:type="dxa"/>
            <w:tcBorders>
              <w:top w:val="single" w:sz="8" w:space="0" w:color="000000"/>
              <w:left w:val="single" w:sz="8" w:space="0" w:color="000000"/>
              <w:bottom w:val="single" w:sz="8" w:space="0" w:color="000000"/>
              <w:right w:val="single" w:sz="8" w:space="0" w:color="000000"/>
            </w:tcBorders>
          </w:tcPr>
          <w:p w14:paraId="48E81288"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Net profit</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1BCD44" w14:textId="77777777" w:rsidR="001E43D4" w:rsidRPr="00946649" w:rsidRDefault="001E43D4" w:rsidP="001E43D4">
            <w:pPr>
              <w:jc w:val="center"/>
              <w:rPr>
                <w:rFonts w:cs="Arial"/>
                <w:sz w:val="18"/>
                <w:szCs w:val="20"/>
                <w:lang w:val="en-US"/>
              </w:rPr>
            </w:pPr>
            <w:r w:rsidRPr="00946649">
              <w:rPr>
                <w:rFonts w:eastAsia="Times New Roman" w:cs="Arial"/>
                <w:color w:val="000000"/>
                <w:sz w:val="18"/>
                <w:szCs w:val="20"/>
                <w:lang w:val="en-US"/>
              </w:rPr>
              <w:t>381</w:t>
            </w:r>
          </w:p>
        </w:tc>
        <w:tc>
          <w:tcPr>
            <w:tcW w:w="1665" w:type="dxa"/>
            <w:tcBorders>
              <w:top w:val="single" w:sz="8" w:space="0" w:color="000000"/>
              <w:left w:val="single" w:sz="8" w:space="0" w:color="000000"/>
              <w:bottom w:val="single" w:sz="8" w:space="0" w:color="000000"/>
              <w:right w:val="single" w:sz="8" w:space="0" w:color="000000"/>
            </w:tcBorders>
            <w:vAlign w:val="bottom"/>
          </w:tcPr>
          <w:p w14:paraId="679E65B8" w14:textId="77777777"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55</w:t>
            </w:r>
          </w:p>
        </w:tc>
        <w:tc>
          <w:tcPr>
            <w:tcW w:w="1666" w:type="dxa"/>
            <w:tcBorders>
              <w:top w:val="single" w:sz="8" w:space="0" w:color="000000"/>
              <w:left w:val="single" w:sz="8" w:space="0" w:color="000000"/>
              <w:bottom w:val="single" w:sz="8" w:space="0" w:color="000000"/>
              <w:right w:val="single" w:sz="8" w:space="0" w:color="000000"/>
            </w:tcBorders>
            <w:vAlign w:val="bottom"/>
          </w:tcPr>
          <w:p w14:paraId="42B130A4" w14:textId="08522EA0" w:rsidR="001E43D4" w:rsidRPr="00946649" w:rsidRDefault="001E43D4" w:rsidP="001E43D4">
            <w:pPr>
              <w:jc w:val="center"/>
              <w:rPr>
                <w:rFonts w:cs="Arial"/>
                <w:color w:val="000000"/>
                <w:sz w:val="18"/>
                <w:szCs w:val="20"/>
                <w:lang w:val="en-US"/>
              </w:rPr>
            </w:pPr>
            <w:r w:rsidRPr="00946649">
              <w:rPr>
                <w:rFonts w:eastAsia="Times New Roman" w:cs="Arial"/>
                <w:color w:val="000000"/>
                <w:sz w:val="18"/>
                <w:szCs w:val="20"/>
                <w:lang w:val="en-US"/>
              </w:rPr>
              <w:t>1</w:t>
            </w:r>
            <w:r w:rsidR="00C17E2C">
              <w:rPr>
                <w:rFonts w:eastAsia="Times New Roman" w:cs="Arial"/>
                <w:color w:val="000000"/>
                <w:sz w:val="18"/>
                <w:szCs w:val="20"/>
                <w:lang w:val="en-US"/>
              </w:rPr>
              <w:t>,</w:t>
            </w:r>
            <w:r w:rsidRPr="00946649">
              <w:rPr>
                <w:rFonts w:eastAsia="Times New Roman" w:cs="Arial"/>
                <w:color w:val="000000"/>
                <w:sz w:val="18"/>
                <w:szCs w:val="20"/>
                <w:lang w:val="en-US"/>
              </w:rPr>
              <w:t>320</w:t>
            </w:r>
          </w:p>
        </w:tc>
      </w:tr>
      <w:tr w:rsidR="001E43D4" w:rsidRPr="00946649" w14:paraId="3455E9A2" w14:textId="77777777" w:rsidTr="001E43D4">
        <w:tc>
          <w:tcPr>
            <w:tcW w:w="22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6B49E" w14:textId="77777777" w:rsidR="001E43D4" w:rsidRPr="00946649" w:rsidRDefault="001E43D4" w:rsidP="001E43D4">
            <w:pPr>
              <w:rPr>
                <w:rFonts w:cs="Arial"/>
                <w:sz w:val="18"/>
                <w:szCs w:val="20"/>
                <w:lang w:val="en-US"/>
              </w:rPr>
            </w:pPr>
            <w:r w:rsidRPr="00946649">
              <w:rPr>
                <w:rFonts w:cs="Arial"/>
                <w:color w:val="000000"/>
                <w:sz w:val="18"/>
                <w:szCs w:val="20"/>
                <w:lang w:val="en-US"/>
              </w:rPr>
              <w:t>Forestry (wood supply)</w:t>
            </w:r>
            <w:r w:rsidRPr="00946649">
              <w:rPr>
                <w:rFonts w:cs="Arial"/>
                <w:color w:val="000000"/>
                <w:sz w:val="18"/>
                <w:szCs w:val="20"/>
                <w:vertAlign w:val="superscript"/>
                <w:lang w:val="en-US"/>
              </w:rPr>
              <w:t>2</w:t>
            </w:r>
          </w:p>
        </w:tc>
        <w:tc>
          <w:tcPr>
            <w:tcW w:w="1764" w:type="dxa"/>
            <w:tcBorders>
              <w:top w:val="single" w:sz="8" w:space="0" w:color="000000"/>
              <w:left w:val="single" w:sz="8" w:space="0" w:color="000000"/>
              <w:bottom w:val="single" w:sz="8" w:space="0" w:color="000000"/>
              <w:right w:val="single" w:sz="8" w:space="0" w:color="000000"/>
            </w:tcBorders>
          </w:tcPr>
          <w:p w14:paraId="707BCB51"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Gross value added</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33CBED" w14:textId="77777777" w:rsidR="001E43D4" w:rsidRPr="00946649" w:rsidRDefault="001E43D4" w:rsidP="001E43D4">
            <w:pPr>
              <w:jc w:val="center"/>
              <w:rPr>
                <w:rFonts w:cs="Arial"/>
                <w:sz w:val="18"/>
                <w:szCs w:val="20"/>
                <w:lang w:val="en-US"/>
              </w:rPr>
            </w:pPr>
            <w:r w:rsidRPr="00946649">
              <w:rPr>
                <w:rFonts w:cs="Arial"/>
                <w:sz w:val="18"/>
                <w:szCs w:val="20"/>
                <w:lang w:val="en-US"/>
              </w:rPr>
              <w:t>255</w:t>
            </w:r>
          </w:p>
        </w:tc>
        <w:tc>
          <w:tcPr>
            <w:tcW w:w="1665" w:type="dxa"/>
            <w:tcBorders>
              <w:top w:val="single" w:sz="8" w:space="0" w:color="000000"/>
              <w:left w:val="single" w:sz="8" w:space="0" w:color="000000"/>
              <w:bottom w:val="single" w:sz="8" w:space="0" w:color="000000"/>
              <w:right w:val="single" w:sz="8" w:space="0" w:color="000000"/>
            </w:tcBorders>
          </w:tcPr>
          <w:p w14:paraId="56232A6C"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14</w:t>
            </w:r>
          </w:p>
        </w:tc>
        <w:tc>
          <w:tcPr>
            <w:tcW w:w="1666" w:type="dxa"/>
            <w:tcBorders>
              <w:top w:val="single" w:sz="8" w:space="0" w:color="000000"/>
              <w:left w:val="single" w:sz="8" w:space="0" w:color="000000"/>
              <w:bottom w:val="single" w:sz="8" w:space="0" w:color="000000"/>
              <w:right w:val="single" w:sz="8" w:space="0" w:color="000000"/>
            </w:tcBorders>
          </w:tcPr>
          <w:p w14:paraId="1E1F5D95" w14:textId="77777777" w:rsidR="001E43D4" w:rsidRPr="00946649" w:rsidRDefault="001E43D4" w:rsidP="001E43D4">
            <w:pPr>
              <w:jc w:val="center"/>
              <w:rPr>
                <w:rFonts w:cs="Arial"/>
                <w:color w:val="000000"/>
                <w:sz w:val="18"/>
                <w:szCs w:val="20"/>
                <w:lang w:val="en-US"/>
              </w:rPr>
            </w:pPr>
            <w:r w:rsidRPr="00946649">
              <w:rPr>
                <w:rFonts w:cs="Arial"/>
                <w:color w:val="000000"/>
                <w:sz w:val="18"/>
                <w:szCs w:val="20"/>
                <w:lang w:val="en-US"/>
              </w:rPr>
              <w:t>891</w:t>
            </w:r>
          </w:p>
        </w:tc>
      </w:tr>
    </w:tbl>
    <w:p w14:paraId="5EF0B0C9" w14:textId="77777777" w:rsidR="001E43D4" w:rsidRPr="00946649" w:rsidRDefault="001E43D4" w:rsidP="001E43D4">
      <w:pPr>
        <w:rPr>
          <w:rFonts w:cs="Arial"/>
          <w:color w:val="000000"/>
          <w:sz w:val="16"/>
          <w:szCs w:val="16"/>
          <w:lang w:val="en-US"/>
        </w:rPr>
      </w:pPr>
      <w:r w:rsidRPr="00946649">
        <w:rPr>
          <w:rFonts w:cs="Arial"/>
          <w:color w:val="000000"/>
          <w:sz w:val="16"/>
          <w:szCs w:val="16"/>
          <w:lang w:val="en-US"/>
        </w:rPr>
        <w:t xml:space="preserve">Notes: </w:t>
      </w:r>
      <w:r w:rsidRPr="00946649">
        <w:rPr>
          <w:rFonts w:cs="Arial"/>
          <w:color w:val="000000"/>
          <w:sz w:val="16"/>
          <w:szCs w:val="16"/>
          <w:lang w:val="en-US"/>
        </w:rPr>
        <w:tab/>
      </w:r>
    </w:p>
    <w:p w14:paraId="52BAED0E" w14:textId="7DAD50E4" w:rsidR="001E43D4" w:rsidRPr="00946649" w:rsidRDefault="001E43D4" w:rsidP="001E43D4">
      <w:pPr>
        <w:rPr>
          <w:rFonts w:cs="Arial"/>
          <w:color w:val="000000"/>
          <w:sz w:val="16"/>
          <w:szCs w:val="16"/>
          <w:lang w:val="en-US"/>
        </w:rPr>
      </w:pPr>
      <w:r w:rsidRPr="00946649">
        <w:rPr>
          <w:rFonts w:cs="Arial"/>
          <w:color w:val="000000"/>
          <w:sz w:val="16"/>
          <w:szCs w:val="16"/>
          <w:lang w:val="en-US"/>
        </w:rPr>
        <w:t xml:space="preserve">1: Source: </w:t>
      </w:r>
      <w:r w:rsidRPr="00946649">
        <w:rPr>
          <w:rFonts w:cs="Arial"/>
          <w:color w:val="000000"/>
          <w:sz w:val="16"/>
          <w:szCs w:val="16"/>
          <w:lang w:val="en-US"/>
        </w:rPr>
        <w:fldChar w:fldCharType="begin" w:fldLock="1"/>
      </w:r>
      <w:r w:rsidRPr="00946649">
        <w:rPr>
          <w:rFonts w:cs="Arial"/>
          <w:color w:val="000000"/>
          <w:sz w:val="16"/>
          <w:szCs w:val="16"/>
          <w:lang w:val="en-US"/>
        </w:rPr>
        <w:instrText>ADDIN CSL_CITATION { "citationItems" : [ { "id" : "ITEM-1", "itemData" : { "author" : [ { "dropping-particle" : "", "family" : "Farm Accountancy Data Network", "given" : "", "non-dropping-particle" : "", "parse-names" : false, "suffix" : "" } ], "id" : "ITEM-1", "issued" : { "date-parts" : [ [ "2017" ] ] }, "title" : "Farm Business Survey: EU benchmarking", "type" : "webpage" }, "uris" : [ "http://www.mendeley.com/documents/?uuid=e5958fd5-eab2-40d8-b481-12dc5dbfcd88", "http://www.mendeley.com/documents/?uuid=9f3f68a0-da2c-4df1-aedb-7b9d87a5dbed" ] } ], "mendeley" : { "formattedCitation" : "(Farm Accountancy Data Network, 2017)", "plainTextFormattedCitation" : "(Farm Accountancy Data Network, 2017)", "previouslyFormattedCitation" : "(Farm Accountancy Data Network, 2017)" }, "properties" : {  }, "schema" : "https://github.com/citation-style-language/schema/raw/master/csl-citation.json" }</w:instrText>
      </w:r>
      <w:r w:rsidRPr="00946649">
        <w:rPr>
          <w:rFonts w:cs="Arial"/>
          <w:color w:val="000000"/>
          <w:sz w:val="16"/>
          <w:szCs w:val="16"/>
          <w:lang w:val="en-US"/>
        </w:rPr>
        <w:fldChar w:fldCharType="separate"/>
      </w:r>
      <w:r w:rsidRPr="00946649">
        <w:rPr>
          <w:rFonts w:cs="Arial"/>
          <w:color w:val="000000"/>
          <w:sz w:val="16"/>
          <w:szCs w:val="16"/>
          <w:lang w:val="en-US"/>
        </w:rPr>
        <w:t xml:space="preserve">Farm Accountancy Data Network </w:t>
      </w:r>
      <w:r w:rsidR="00091624">
        <w:rPr>
          <w:rFonts w:cs="Arial"/>
          <w:color w:val="000000"/>
          <w:sz w:val="16"/>
          <w:szCs w:val="16"/>
          <w:lang w:val="en-US"/>
        </w:rPr>
        <w:t>(</w:t>
      </w:r>
      <w:r w:rsidRPr="00946649">
        <w:rPr>
          <w:rFonts w:cs="Arial"/>
          <w:color w:val="000000"/>
          <w:sz w:val="16"/>
          <w:szCs w:val="16"/>
          <w:lang w:val="en-US"/>
        </w:rPr>
        <w:t>2017)</w:t>
      </w:r>
      <w:r w:rsidRPr="00946649">
        <w:rPr>
          <w:rFonts w:cs="Arial"/>
          <w:color w:val="000000"/>
          <w:sz w:val="16"/>
          <w:szCs w:val="16"/>
          <w:lang w:val="en-US"/>
        </w:rPr>
        <w:fldChar w:fldCharType="end"/>
      </w:r>
      <w:r w:rsidRPr="00946649">
        <w:rPr>
          <w:rFonts w:cs="Arial"/>
          <w:color w:val="000000"/>
          <w:sz w:val="16"/>
          <w:szCs w:val="16"/>
          <w:lang w:val="en-US"/>
        </w:rPr>
        <w:t xml:space="preserve"> </w:t>
      </w:r>
      <w:hyperlink r:id="rId303" w:history="1">
        <w:r w:rsidRPr="00946649">
          <w:rPr>
            <w:rFonts w:cs="Arial"/>
            <w:color w:val="1155CC"/>
            <w:sz w:val="16"/>
            <w:szCs w:val="16"/>
            <w:u w:val="single"/>
            <w:lang w:val="en-US"/>
          </w:rPr>
          <w:t>http://www.farmbusinesssurvey.co.uk/benchmarking/Default.aspx?module=FADN</w:t>
        </w:r>
      </w:hyperlink>
      <w:r w:rsidRPr="00946649">
        <w:rPr>
          <w:rFonts w:cs="Arial"/>
          <w:sz w:val="16"/>
          <w:szCs w:val="16"/>
          <w:lang w:val="en-US"/>
        </w:rPr>
        <w:t xml:space="preserve">. </w:t>
      </w:r>
      <w:r w:rsidRPr="00946649">
        <w:rPr>
          <w:rFonts w:cs="Arial"/>
          <w:color w:val="000000"/>
          <w:sz w:val="16"/>
          <w:szCs w:val="16"/>
          <w:lang w:val="en-US"/>
        </w:rPr>
        <w:t>Original data were converted to $ (2017) using appropriate GDP deflators and the average £ to $ exchange rate (2015)</w:t>
      </w:r>
    </w:p>
    <w:p w14:paraId="68250A59" w14:textId="056D7FB8" w:rsidR="001E43D4" w:rsidRPr="00946649" w:rsidRDefault="001E43D4" w:rsidP="001E43D4">
      <w:pPr>
        <w:rPr>
          <w:rFonts w:cs="Arial"/>
          <w:color w:val="000000"/>
          <w:sz w:val="16"/>
          <w:szCs w:val="16"/>
          <w:lang w:val="en-US"/>
        </w:rPr>
      </w:pPr>
      <w:r w:rsidRPr="00946649">
        <w:rPr>
          <w:rFonts w:cs="Arial"/>
          <w:color w:val="000000"/>
          <w:sz w:val="16"/>
          <w:szCs w:val="16"/>
          <w:lang w:val="en-US"/>
        </w:rPr>
        <w:t xml:space="preserve">2: Source: </w:t>
      </w:r>
      <w:r w:rsidRPr="009524E8">
        <w:rPr>
          <w:rFonts w:cs="Arial"/>
          <w:color w:val="000000"/>
          <w:sz w:val="16"/>
          <w:szCs w:val="16"/>
          <w:lang w:val="en-US"/>
        </w:rPr>
        <w:fldChar w:fldCharType="begin" w:fldLock="1"/>
      </w:r>
      <w:r w:rsidRPr="00360961">
        <w:rPr>
          <w:rFonts w:cs="Arial"/>
          <w:color w:val="000000"/>
          <w:sz w:val="16"/>
          <w:szCs w:val="16"/>
          <w:highlight w:val="green"/>
          <w:lang w:val="en-US"/>
        </w:rPr>
        <w:instrText>ADDIN CSL_CITATION { "citationItems" : [ { "id" : "ITEM-1", "itemData" : { "author" : [ { "dropping-particle" : "", "family" : "EUROSTAT", "given" : "", "non-dropping-particle" : "", "parse-names" : false, "suffix" : "" } ], "id" : "ITEM-1", "issued" : { "date-parts" : [ [ "2016" ] ] }, "title" : "Forests, forestry and logging", "type" : "webpage" }, "uris" : [ "http://www.mendeley.com/documents/?uuid=2d7b7f11-6c5a-49f3-87bc-749b97863543", "http://www.mendeley.com/documents/?uuid=859b1793-d591-4e8a-9b64-92e811bc86c4" ] } ], "mendeley" : { "formattedCitation" : "(EUROSTAT, 2016a)", "plainTextFormattedCitation" : "(EUROSTAT, 2016a)", "previouslyFormattedCitation" : "(EUROSTAT, 2016a)" }, "properties" : {  }, "schema" : "https://github.com/citation-style-language/schema/raw/master/csl-citation.json" }</w:instrText>
      </w:r>
      <w:r w:rsidRPr="009524E8">
        <w:rPr>
          <w:rFonts w:cs="Arial"/>
          <w:color w:val="000000"/>
          <w:sz w:val="16"/>
          <w:szCs w:val="16"/>
          <w:lang w:val="en-US"/>
        </w:rPr>
        <w:fldChar w:fldCharType="separate"/>
      </w:r>
      <w:r w:rsidRPr="009524E8">
        <w:rPr>
          <w:rFonts w:cs="Arial"/>
          <w:iCs/>
          <w:color w:val="000000"/>
          <w:sz w:val="16"/>
          <w:szCs w:val="16"/>
        </w:rPr>
        <w:t>Eurostat</w:t>
      </w:r>
      <w:r w:rsidRPr="009524E8">
        <w:rPr>
          <w:rFonts w:cs="Arial"/>
          <w:color w:val="000000"/>
          <w:sz w:val="16"/>
          <w:szCs w:val="16"/>
          <w:lang w:val="en-US"/>
        </w:rPr>
        <w:t xml:space="preserve"> </w:t>
      </w:r>
      <w:r w:rsidR="00091624" w:rsidRPr="009524E8">
        <w:rPr>
          <w:rFonts w:cs="Arial"/>
          <w:color w:val="000000"/>
          <w:sz w:val="16"/>
          <w:szCs w:val="16"/>
          <w:lang w:val="en-US"/>
        </w:rPr>
        <w:t>(</w:t>
      </w:r>
      <w:r w:rsidRPr="009524E8">
        <w:rPr>
          <w:rFonts w:cs="Arial"/>
          <w:color w:val="000000"/>
          <w:sz w:val="16"/>
          <w:szCs w:val="16"/>
          <w:lang w:val="en-US"/>
        </w:rPr>
        <w:t>2016a)</w:t>
      </w:r>
      <w:r w:rsidRPr="009524E8">
        <w:rPr>
          <w:rFonts w:cs="Arial"/>
          <w:color w:val="000000"/>
          <w:sz w:val="16"/>
          <w:szCs w:val="16"/>
          <w:lang w:val="en-US"/>
        </w:rPr>
        <w:fldChar w:fldCharType="end"/>
      </w:r>
      <w:r w:rsidRPr="00946649">
        <w:rPr>
          <w:rFonts w:cs="Arial"/>
          <w:color w:val="000000"/>
          <w:sz w:val="16"/>
          <w:szCs w:val="16"/>
          <w:lang w:val="en-US"/>
        </w:rPr>
        <w:t xml:space="preserve">. Forests, forestry and logging. </w:t>
      </w:r>
      <w:hyperlink r:id="rId304" w:anchor="file" w:history="1">
        <w:r w:rsidRPr="00946649">
          <w:rPr>
            <w:rStyle w:val="Hyperlink"/>
            <w:rFonts w:cs="Arial"/>
            <w:sz w:val="16"/>
            <w:szCs w:val="16"/>
            <w:lang w:val="en-US"/>
          </w:rPr>
          <w:t>http://ec.europa.eu/eurostat/statistics-explained/index.php/File:Economic_indicators_for_forestry_and_logging,_2005_and_2013.png#file</w:t>
        </w:r>
      </w:hyperlink>
      <w:r w:rsidRPr="00946649">
        <w:rPr>
          <w:rFonts w:cs="Arial"/>
          <w:color w:val="000000"/>
          <w:sz w:val="16"/>
          <w:szCs w:val="16"/>
          <w:lang w:val="en-US"/>
        </w:rPr>
        <w:t>. Original data were converted to $ (2017) using appropriate GDP deflators and the average € to $ exchange rate (2013).</w:t>
      </w:r>
    </w:p>
    <w:p w14:paraId="700AF77C" w14:textId="77777777" w:rsidR="001E43D4" w:rsidRPr="00946649" w:rsidRDefault="001E43D4" w:rsidP="001E43D4">
      <w:pPr>
        <w:spacing w:after="240"/>
        <w:rPr>
          <w:rFonts w:asciiTheme="majorHAnsi" w:eastAsiaTheme="majorEastAsia" w:hAnsiTheme="majorHAnsi" w:cstheme="minorHAnsi"/>
          <w:bCs/>
          <w:i/>
          <w:iCs/>
          <w:color w:val="2E74B5" w:themeColor="accent1" w:themeShade="BF"/>
          <w:lang w:val="en-US"/>
        </w:rPr>
      </w:pPr>
    </w:p>
    <w:p w14:paraId="6FC53340" w14:textId="75682A00" w:rsidR="001E43D4" w:rsidRPr="00946649" w:rsidRDefault="001E43D4" w:rsidP="001F0516">
      <w:pPr>
        <w:pStyle w:val="Heading4"/>
      </w:pPr>
      <w:bookmarkStart w:id="883" w:name="_Toc519504498"/>
      <w:r w:rsidRPr="00946649">
        <w:lastRenderedPageBreak/>
        <w:t>Non-market monetary values</w:t>
      </w:r>
      <w:bookmarkEnd w:id="883"/>
    </w:p>
    <w:p w14:paraId="7B4C0AF8" w14:textId="0D7B2B7E" w:rsidR="001E43D4" w:rsidRPr="00946649" w:rsidRDefault="001E43D4" w:rsidP="001E43D4">
      <w:pPr>
        <w:rPr>
          <w:rFonts w:cs="Arial"/>
          <w:lang w:val="en-US"/>
        </w:rPr>
      </w:pPr>
      <w:r w:rsidRPr="00946649">
        <w:rPr>
          <w:rFonts w:cs="Arial"/>
          <w:lang w:val="en-US"/>
        </w:rPr>
        <w:t xml:space="preserve">Studies reporting the non-market monetary values of </w:t>
      </w:r>
      <w:r w:rsidRPr="00946649">
        <w:rPr>
          <w:lang w:val="en-US"/>
        </w:rPr>
        <w:t xml:space="preserve">nature’s contributions to people </w:t>
      </w:r>
      <w:r w:rsidRPr="00946649">
        <w:rPr>
          <w:rFonts w:cs="Arial"/>
          <w:lang w:val="en-US"/>
        </w:rPr>
        <w:t>in Europe and Central Asia (</w:t>
      </w:r>
      <w:r w:rsidR="009F3B65">
        <w:rPr>
          <w:lang w:val="en-US"/>
        </w:rPr>
        <w:t>supporting material</w:t>
      </w:r>
      <w:r w:rsidRPr="00F514C8">
        <w:rPr>
          <w:rFonts w:cs="Arial"/>
          <w:lang w:val="en-US"/>
        </w:rPr>
        <w:t xml:space="preserve"> </w:t>
      </w:r>
      <w:hyperlink r:id="rId305" w:history="1">
        <w:r w:rsidRPr="000B7F48">
          <w:rPr>
            <w:rStyle w:val="Hyperlink"/>
            <w:rFonts w:cs="Arial"/>
            <w:lang w:val="en-US"/>
          </w:rPr>
          <w:t>Appendix 2.9</w:t>
        </w:r>
      </w:hyperlink>
      <w:r w:rsidRPr="00946649">
        <w:rPr>
          <w:rFonts w:cs="Arial"/>
          <w:lang w:val="en-US"/>
        </w:rPr>
        <w:t>) are predominantly focused on Western Europe, with very little evidence found for Eastern Europe and Central Asia (</w:t>
      </w:r>
      <w:r w:rsidRPr="00946649">
        <w:rPr>
          <w:rFonts w:cs="Arial"/>
          <w:b/>
          <w:lang w:val="en-US"/>
        </w:rPr>
        <w:t>Figure 2.66</w:t>
      </w:r>
      <w:r w:rsidRPr="00946649">
        <w:rPr>
          <w:rFonts w:cs="Arial"/>
          <w:lang w:val="en-US"/>
        </w:rPr>
        <w:t>). There was some evidence that people in Central Europe have higher (standardized Int $)</w:t>
      </w:r>
      <w:r w:rsidRPr="00946649">
        <w:rPr>
          <w:rStyle w:val="FootnoteReference"/>
          <w:rFonts w:cs="Arial"/>
          <w:lang w:val="en-US"/>
        </w:rPr>
        <w:footnoteReference w:id="22"/>
      </w:r>
      <w:r w:rsidRPr="00946649">
        <w:rPr>
          <w:rFonts w:cs="Arial"/>
          <w:lang w:val="en-US"/>
        </w:rPr>
        <w:t xml:space="preserve"> values for </w:t>
      </w:r>
      <w:r w:rsidRPr="00946649">
        <w:rPr>
          <w:lang w:val="en-US"/>
        </w:rPr>
        <w:t xml:space="preserve">contributions from nature to people </w:t>
      </w:r>
      <w:r w:rsidRPr="00946649">
        <w:rPr>
          <w:rFonts w:cs="Arial"/>
          <w:lang w:val="en-US"/>
        </w:rPr>
        <w:t>than those from Western Europe (</w:t>
      </w:r>
      <w:r w:rsidR="009F3B65">
        <w:rPr>
          <w:lang w:val="en-US"/>
        </w:rPr>
        <w:t>supporting material</w:t>
      </w:r>
      <w:r w:rsidRPr="00F514C8">
        <w:rPr>
          <w:rFonts w:cs="Arial"/>
          <w:lang w:val="en-US"/>
        </w:rPr>
        <w:t xml:space="preserve"> </w:t>
      </w:r>
      <w:hyperlink r:id="rId306" w:history="1">
        <w:r w:rsidRPr="000B7F48">
          <w:rPr>
            <w:rStyle w:val="Hyperlink"/>
            <w:rFonts w:cs="Arial"/>
            <w:lang w:val="en-US"/>
          </w:rPr>
          <w:t>Appendix 2.9</w:t>
        </w:r>
      </w:hyperlink>
      <w:r w:rsidRPr="00F514C8">
        <w:rPr>
          <w:rFonts w:cs="Arial"/>
          <w:lang w:val="en-US"/>
        </w:rPr>
        <w:t>).</w:t>
      </w:r>
      <w:r w:rsidRPr="00946649">
        <w:rPr>
          <w:rFonts w:cs="Arial"/>
          <w:lang w:val="en-US"/>
        </w:rPr>
        <w:t xml:space="preserve"> </w:t>
      </w:r>
    </w:p>
    <w:p w14:paraId="67E2DF54" w14:textId="5CD79115" w:rsidR="0028435A" w:rsidRPr="003501D8" w:rsidRDefault="0028435A" w:rsidP="003501D8">
      <w:pPr>
        <w:rPr>
          <w:lang w:val="en-US"/>
        </w:rPr>
      </w:pPr>
      <w:r>
        <w:rPr>
          <w:lang w:eastAsia="en-GB"/>
        </w:rPr>
        <w:drawing>
          <wp:inline distT="0" distB="0" distL="0" distR="0" wp14:anchorId="54E5B6BB" wp14:editId="6F4DA637">
            <wp:extent cx="5759450" cy="4609465"/>
            <wp:effectExtent l="0" t="0" r="0" b="635"/>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5759450" cy="4609465"/>
                    </a:xfrm>
                    <a:prstGeom prst="rect">
                      <a:avLst/>
                    </a:prstGeom>
                  </pic:spPr>
                </pic:pic>
              </a:graphicData>
            </a:graphic>
          </wp:inline>
        </w:drawing>
      </w:r>
    </w:p>
    <w:p w14:paraId="0871D58F" w14:textId="77777777" w:rsidR="001E43D4" w:rsidRPr="00946649" w:rsidRDefault="001E43D4" w:rsidP="001E43D4">
      <w:pPr>
        <w:rPr>
          <w:lang w:val="en-US"/>
        </w:rPr>
      </w:pPr>
      <w:r w:rsidRPr="00946649">
        <w:rPr>
          <w:rFonts w:cs="Arial"/>
          <w:lang w:val="en-US"/>
        </w:rPr>
        <w:t xml:space="preserve">Across all countries in Europe and Central Asia, nature’s regulating </w:t>
      </w:r>
      <w:r w:rsidRPr="00946649">
        <w:rPr>
          <w:lang w:val="en-US"/>
        </w:rPr>
        <w:t xml:space="preserve">contributions to people </w:t>
      </w:r>
      <w:r w:rsidRPr="00946649">
        <w:rPr>
          <w:rFonts w:cs="Arial"/>
          <w:lang w:val="en-US"/>
        </w:rPr>
        <w:t>were generally the most highly valued by people for their non-market benefits (</w:t>
      </w:r>
      <w:r w:rsidRPr="00946649">
        <w:rPr>
          <w:rFonts w:cs="Arial"/>
          <w:b/>
          <w:lang w:val="en-US"/>
        </w:rPr>
        <w:t>Table 2.8</w:t>
      </w:r>
      <w:r w:rsidRPr="00946649">
        <w:rPr>
          <w:rFonts w:cs="Arial"/>
          <w:lang w:val="en-US"/>
        </w:rPr>
        <w:t>). Regulation of organisms detrimental to humans (median value = (2017) Int $ 149 / person / yr), regulation of air quality (2017 Int $127 / person / yr) and regulation of hazardous and extreme events (2017 Int $112 / person / yr) achieved the highest values. Material and non-material contributions tended to have lower non-market values, with the exception of material and assistance (2017 Int $171 / person / yr).</w:t>
      </w:r>
    </w:p>
    <w:p w14:paraId="121A8A4C" w14:textId="6C9B22FA" w:rsidR="001E43D4" w:rsidRPr="00946649" w:rsidRDefault="001E43D4" w:rsidP="001E43D4">
      <w:pPr>
        <w:rPr>
          <w:rFonts w:cs="Arial"/>
          <w:color w:val="000000"/>
          <w:lang w:val="en-US"/>
        </w:rPr>
      </w:pPr>
      <w:r w:rsidRPr="00946649">
        <w:rPr>
          <w:rFonts w:cs="Arial"/>
          <w:lang w:val="en-US"/>
        </w:rPr>
        <w:t>Analysis also explored non-market values on a per hectare basis (</w:t>
      </w:r>
      <w:r w:rsidRPr="00946649">
        <w:rPr>
          <w:rFonts w:cs="Arial"/>
          <w:b/>
          <w:lang w:val="en-US"/>
        </w:rPr>
        <w:t>Table 2.9</w:t>
      </w:r>
      <w:r w:rsidRPr="00946649">
        <w:rPr>
          <w:rFonts w:cs="Arial"/>
          <w:lang w:val="en-US"/>
        </w:rPr>
        <w:t xml:space="preserve">), although fewer data were </w:t>
      </w:r>
      <w:r w:rsidRPr="00946649">
        <w:rPr>
          <w:rFonts w:cs="Arial"/>
          <w:color w:val="000000"/>
          <w:lang w:val="en-US"/>
        </w:rPr>
        <w:t xml:space="preserve">available for these. Again, the highest values were found for nature’s regulating </w:t>
      </w:r>
      <w:r w:rsidRPr="00946649">
        <w:rPr>
          <w:lang w:val="en-US"/>
        </w:rPr>
        <w:t>contributions to people</w:t>
      </w:r>
      <w:r w:rsidRPr="00946649">
        <w:rPr>
          <w:rFonts w:cs="Arial"/>
          <w:color w:val="000000"/>
          <w:lang w:val="en-US"/>
        </w:rPr>
        <w:t xml:space="preserve">. Regulation of freshwater and coastal water quality (2017 Int $1,965 / ha / yr) and habitat creation and maintenance (2017 Int $765 / Ha / yr). Non-material contributions, such as physical and </w:t>
      </w:r>
      <w:r w:rsidRPr="00946649">
        <w:rPr>
          <w:rFonts w:cs="Arial"/>
          <w:color w:val="000000"/>
          <w:lang w:val="en-US"/>
        </w:rPr>
        <w:lastRenderedPageBreak/>
        <w:t>psychological experiences were also highly valued (2017 Int $1,117 / Ha / yr. Across units of analysis, freshwater systems (2017 Int $867 / Ha / yr) and mountains (2017 Int $603 / Ha / yr) were most highly valued</w:t>
      </w:r>
      <w:r w:rsidRPr="00946649">
        <w:rPr>
          <w:rFonts w:cs="Arial"/>
          <w:lang w:val="en-US"/>
        </w:rPr>
        <w:t xml:space="preserve"> (</w:t>
      </w:r>
      <w:r w:rsidR="009F3B65">
        <w:rPr>
          <w:lang w:val="en-US"/>
        </w:rPr>
        <w:t>supporting material</w:t>
      </w:r>
      <w:r w:rsidRPr="00F514C8">
        <w:rPr>
          <w:rFonts w:cs="Arial"/>
          <w:lang w:val="en-US"/>
        </w:rPr>
        <w:t xml:space="preserve"> </w:t>
      </w:r>
      <w:hyperlink r:id="rId308" w:history="1">
        <w:r w:rsidRPr="000B7F48">
          <w:rPr>
            <w:rStyle w:val="Hyperlink"/>
            <w:rFonts w:cs="Arial"/>
            <w:lang w:val="en-US"/>
          </w:rPr>
          <w:t>Appendix 2.9</w:t>
        </w:r>
      </w:hyperlink>
      <w:r w:rsidRPr="00946649">
        <w:rPr>
          <w:rFonts w:cs="Arial"/>
          <w:lang w:val="en-US"/>
        </w:rPr>
        <w:t xml:space="preserve">). </w:t>
      </w:r>
    </w:p>
    <w:p w14:paraId="1F3833B1" w14:textId="20F3A53C" w:rsidR="001E43D4" w:rsidRPr="00946649" w:rsidRDefault="001E43D4" w:rsidP="001E43D4">
      <w:pPr>
        <w:rPr>
          <w:rFonts w:cs="Arial"/>
          <w:lang w:val="en-US"/>
        </w:rPr>
      </w:pPr>
      <w:r w:rsidRPr="00946649">
        <w:rPr>
          <w:rFonts w:cs="Arial"/>
          <w:color w:val="000000"/>
          <w:lang w:val="en-US"/>
        </w:rPr>
        <w:t xml:space="preserve">It should be noted that there was a wide range in the non-market values </w:t>
      </w:r>
      <w:r w:rsidRPr="00946649">
        <w:rPr>
          <w:rFonts w:cs="Arial"/>
          <w:lang w:val="en-US"/>
        </w:rPr>
        <w:t xml:space="preserve">found for each of </w:t>
      </w:r>
      <w:r w:rsidRPr="00946649">
        <w:rPr>
          <w:lang w:val="en-US"/>
        </w:rPr>
        <w:t>nature’s contributions to people</w:t>
      </w:r>
      <w:r w:rsidRPr="00946649">
        <w:rPr>
          <w:rFonts w:cs="Arial"/>
          <w:lang w:val="en-US"/>
        </w:rPr>
        <w:t xml:space="preserve"> (</w:t>
      </w:r>
      <w:r w:rsidR="003501D8">
        <w:rPr>
          <w:rFonts w:cs="Arial"/>
          <w:b/>
          <w:lang w:val="en-US"/>
        </w:rPr>
        <w:t>Table</w:t>
      </w:r>
      <w:r w:rsidRPr="00946649">
        <w:rPr>
          <w:rFonts w:cs="Arial"/>
          <w:b/>
          <w:lang w:val="en-US"/>
        </w:rPr>
        <w:t xml:space="preserve"> 2.8</w:t>
      </w:r>
      <w:r w:rsidRPr="00946649">
        <w:rPr>
          <w:rFonts w:cs="Arial"/>
          <w:lang w:val="en-US"/>
        </w:rPr>
        <w:t xml:space="preserve"> and </w:t>
      </w:r>
      <w:r w:rsidR="003501D8" w:rsidRPr="003501D8">
        <w:rPr>
          <w:rFonts w:cs="Arial"/>
          <w:b/>
          <w:lang w:val="en-US"/>
        </w:rPr>
        <w:t>Table</w:t>
      </w:r>
      <w:r w:rsidR="003501D8">
        <w:rPr>
          <w:rFonts w:cs="Arial"/>
          <w:lang w:val="en-US"/>
        </w:rPr>
        <w:t xml:space="preserve"> </w:t>
      </w:r>
      <w:r w:rsidRPr="00946649">
        <w:rPr>
          <w:rFonts w:cs="Arial"/>
          <w:b/>
          <w:lang w:val="en-US"/>
        </w:rPr>
        <w:t>2.9</w:t>
      </w:r>
      <w:r w:rsidRPr="00946649">
        <w:rPr>
          <w:rFonts w:cs="Arial"/>
          <w:lang w:val="en-US"/>
        </w:rPr>
        <w:t xml:space="preserve">). The range in values reflects differences in both the scope and size of the contribution evaluated and differences in the methods used to assess the values. Caution is therefore advised with respect to directly transferring the reported values to other policy contexts, particularly where the valuation is based on fewer than five observations. </w:t>
      </w:r>
    </w:p>
    <w:p w14:paraId="4A23DBFA" w14:textId="43AE3D91" w:rsidR="001E43D4" w:rsidRPr="00946649" w:rsidRDefault="003501D8" w:rsidP="000226B2">
      <w:pPr>
        <w:pStyle w:val="Caption"/>
      </w:pPr>
      <w:r>
        <w:t>Table 2.8</w:t>
      </w:r>
      <w:r w:rsidR="001E43D4" w:rsidRPr="00946649">
        <w:t>: Value per person of nature’s contributions to people in Europe and Central Asia (2017 Int $ / person / year).</w:t>
      </w:r>
    </w:p>
    <w:tbl>
      <w:tblPr>
        <w:tblW w:w="5000" w:type="pct"/>
        <w:tblBorders>
          <w:top w:val="single" w:sz="6" w:space="0" w:color="000000" w:themeColor="text1"/>
          <w:left w:val="single" w:sz="6" w:space="0" w:color="000000" w:themeColor="text1"/>
          <w:bottom w:val="single" w:sz="6" w:space="0" w:color="000000" w:themeColor="text1"/>
          <w:right w:val="single" w:sz="6" w:space="0" w:color="000000" w:themeColor="text1"/>
        </w:tblBorders>
        <w:tblLook w:val="04A0" w:firstRow="1" w:lastRow="0" w:firstColumn="1" w:lastColumn="0" w:noHBand="0" w:noVBand="1"/>
      </w:tblPr>
      <w:tblGrid>
        <w:gridCol w:w="602"/>
        <w:gridCol w:w="399"/>
        <w:gridCol w:w="2782"/>
        <w:gridCol w:w="1055"/>
        <w:gridCol w:w="1055"/>
        <w:gridCol w:w="1055"/>
        <w:gridCol w:w="1057"/>
        <w:gridCol w:w="1057"/>
      </w:tblGrid>
      <w:tr w:rsidR="001E43D4" w:rsidRPr="00946649" w14:paraId="024176B1" w14:textId="77777777" w:rsidTr="001E43D4">
        <w:trPr>
          <w:cantSplit/>
          <w:trHeight w:val="516"/>
        </w:trPr>
        <w:tc>
          <w:tcPr>
            <w:tcW w:w="332" w:type="pct"/>
            <w:tcBorders>
              <w:top w:val="nil"/>
              <w:left w:val="nil"/>
              <w:bottom w:val="single" w:sz="4" w:space="0" w:color="auto"/>
              <w:right w:val="single" w:sz="4" w:space="0" w:color="auto"/>
            </w:tcBorders>
            <w:textDirection w:val="tbRl"/>
          </w:tcPr>
          <w:p w14:paraId="5CBAD505" w14:textId="77777777" w:rsidR="001E43D4" w:rsidRPr="00946649" w:rsidRDefault="001E43D4" w:rsidP="001E43D4">
            <w:pPr>
              <w:ind w:left="113" w:right="113"/>
              <w:rPr>
                <w:rFonts w:eastAsia="Times New Roman" w:cs="Arial"/>
                <w:b/>
                <w:color w:val="000000"/>
                <w:lang w:val="en-US"/>
              </w:rPr>
            </w:pPr>
          </w:p>
        </w:tc>
        <w:tc>
          <w:tcPr>
            <w:tcW w:w="220" w:type="pct"/>
            <w:tcBorders>
              <w:top w:val="single" w:sz="4" w:space="0" w:color="auto"/>
              <w:left w:val="single" w:sz="4" w:space="0" w:color="auto"/>
              <w:bottom w:val="single" w:sz="6" w:space="0" w:color="000000" w:themeColor="text1"/>
              <w:right w:val="nil"/>
            </w:tcBorders>
          </w:tcPr>
          <w:p w14:paraId="068AFA6F" w14:textId="77777777" w:rsidR="001E43D4" w:rsidRPr="00946649" w:rsidRDefault="001E43D4" w:rsidP="001E43D4">
            <w:pPr>
              <w:rPr>
                <w:rFonts w:eastAsia="Times New Roman" w:cs="Arial"/>
                <w:b/>
                <w:color w:val="000000"/>
                <w:lang w:val="en-US"/>
              </w:rPr>
            </w:pPr>
          </w:p>
        </w:tc>
        <w:tc>
          <w:tcPr>
            <w:tcW w:w="1535" w:type="pct"/>
            <w:tcBorders>
              <w:top w:val="single" w:sz="6" w:space="0" w:color="000000" w:themeColor="text1"/>
              <w:left w:val="nil"/>
              <w:bottom w:val="single" w:sz="6" w:space="0" w:color="000000" w:themeColor="text1"/>
            </w:tcBorders>
            <w:shd w:val="clear" w:color="auto" w:fill="auto"/>
            <w:vAlign w:val="bottom"/>
            <w:hideMark/>
          </w:tcPr>
          <w:p w14:paraId="1CB63118" w14:textId="77777777" w:rsidR="001E43D4" w:rsidRPr="00946649" w:rsidRDefault="001E43D4" w:rsidP="00360961">
            <w:pPr>
              <w:jc w:val="left"/>
              <w:rPr>
                <w:rFonts w:eastAsia="Times New Roman" w:cs="Arial"/>
                <w:b/>
                <w:lang w:val="en-US"/>
              </w:rPr>
            </w:pPr>
            <w:r w:rsidRPr="00946649">
              <w:rPr>
                <w:rFonts w:eastAsia="Times New Roman" w:cs="Arial"/>
                <w:b/>
                <w:color w:val="000000"/>
                <w:lang w:val="en-US"/>
              </w:rPr>
              <w:t>All of Europe and Central Asia</w:t>
            </w:r>
          </w:p>
        </w:tc>
        <w:tc>
          <w:tcPr>
            <w:tcW w:w="582" w:type="pct"/>
            <w:tcBorders>
              <w:top w:val="single" w:sz="6" w:space="0" w:color="000000" w:themeColor="text1"/>
              <w:bottom w:val="single" w:sz="6" w:space="0" w:color="000000" w:themeColor="text1"/>
            </w:tcBorders>
            <w:shd w:val="clear" w:color="auto" w:fill="auto"/>
            <w:vAlign w:val="bottom"/>
            <w:hideMark/>
          </w:tcPr>
          <w:p w14:paraId="1486251C"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ean</w:t>
            </w:r>
          </w:p>
        </w:tc>
        <w:tc>
          <w:tcPr>
            <w:tcW w:w="582" w:type="pct"/>
            <w:tcBorders>
              <w:top w:val="single" w:sz="6" w:space="0" w:color="000000" w:themeColor="text1"/>
              <w:bottom w:val="single" w:sz="6" w:space="0" w:color="000000" w:themeColor="text1"/>
            </w:tcBorders>
            <w:vAlign w:val="bottom"/>
          </w:tcPr>
          <w:p w14:paraId="794A7045" w14:textId="77777777" w:rsidR="001E43D4" w:rsidRPr="00946649" w:rsidRDefault="001E43D4" w:rsidP="001E43D4">
            <w:pPr>
              <w:jc w:val="center"/>
              <w:rPr>
                <w:rFonts w:eastAsia="Times New Roman" w:cs="Arial"/>
                <w:b/>
                <w:color w:val="000000"/>
                <w:sz w:val="18"/>
                <w:szCs w:val="18"/>
                <w:lang w:val="en-US"/>
              </w:rPr>
            </w:pPr>
          </w:p>
          <w:p w14:paraId="37C203BF"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edian</w:t>
            </w:r>
          </w:p>
        </w:tc>
        <w:tc>
          <w:tcPr>
            <w:tcW w:w="582" w:type="pct"/>
            <w:tcBorders>
              <w:top w:val="single" w:sz="6" w:space="0" w:color="000000" w:themeColor="text1"/>
              <w:bottom w:val="single" w:sz="6" w:space="0" w:color="000000" w:themeColor="text1"/>
            </w:tcBorders>
            <w:shd w:val="clear" w:color="auto" w:fill="auto"/>
            <w:vAlign w:val="bottom"/>
            <w:hideMark/>
          </w:tcPr>
          <w:p w14:paraId="291699D1"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inimum</w:t>
            </w:r>
          </w:p>
        </w:tc>
        <w:tc>
          <w:tcPr>
            <w:tcW w:w="583" w:type="pct"/>
            <w:tcBorders>
              <w:top w:val="single" w:sz="6" w:space="0" w:color="000000" w:themeColor="text1"/>
              <w:bottom w:val="single" w:sz="6" w:space="0" w:color="000000" w:themeColor="text1"/>
            </w:tcBorders>
            <w:shd w:val="clear" w:color="auto" w:fill="auto"/>
            <w:vAlign w:val="bottom"/>
            <w:hideMark/>
          </w:tcPr>
          <w:p w14:paraId="6317C230"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aximum</w:t>
            </w:r>
          </w:p>
        </w:tc>
        <w:tc>
          <w:tcPr>
            <w:tcW w:w="583" w:type="pct"/>
            <w:tcBorders>
              <w:top w:val="single" w:sz="6" w:space="0" w:color="000000" w:themeColor="text1"/>
              <w:bottom w:val="single" w:sz="6" w:space="0" w:color="000000" w:themeColor="text1"/>
            </w:tcBorders>
            <w:shd w:val="clear" w:color="auto" w:fill="auto"/>
            <w:vAlign w:val="bottom"/>
            <w:hideMark/>
          </w:tcPr>
          <w:p w14:paraId="21818E6C"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N</w:t>
            </w:r>
          </w:p>
        </w:tc>
      </w:tr>
      <w:tr w:rsidR="001E43D4" w:rsidRPr="00946649" w14:paraId="37C83420" w14:textId="77777777" w:rsidTr="001E43D4">
        <w:trPr>
          <w:trHeight w:val="414"/>
        </w:trPr>
        <w:tc>
          <w:tcPr>
            <w:tcW w:w="332" w:type="pct"/>
            <w:vMerge w:val="restart"/>
            <w:tcBorders>
              <w:top w:val="single" w:sz="4" w:space="0" w:color="auto"/>
              <w:left w:val="single" w:sz="4" w:space="0" w:color="auto"/>
              <w:right w:val="single" w:sz="4" w:space="0" w:color="auto"/>
            </w:tcBorders>
            <w:textDirection w:val="tbRl"/>
            <w:vAlign w:val="center"/>
          </w:tcPr>
          <w:p w14:paraId="24731348" w14:textId="77777777" w:rsidR="001E43D4" w:rsidRPr="00946649" w:rsidRDefault="001E43D4" w:rsidP="001E43D4">
            <w:pPr>
              <w:ind w:left="113" w:right="113"/>
              <w:jc w:val="center"/>
              <w:rPr>
                <w:rFonts w:eastAsia="Times New Roman" w:cs="Arial"/>
                <w:color w:val="000000"/>
                <w:sz w:val="18"/>
                <w:szCs w:val="18"/>
                <w:lang w:val="en-US"/>
              </w:rPr>
            </w:pPr>
            <w:r w:rsidRPr="00946649">
              <w:rPr>
                <w:rFonts w:eastAsia="Times New Roman" w:cs="Arial"/>
                <w:color w:val="000000"/>
                <w:sz w:val="18"/>
                <w:szCs w:val="18"/>
                <w:lang w:val="en-US"/>
              </w:rPr>
              <w:t>REGULATING</w:t>
            </w:r>
          </w:p>
        </w:tc>
        <w:tc>
          <w:tcPr>
            <w:tcW w:w="220" w:type="pct"/>
            <w:tcBorders>
              <w:top w:val="single" w:sz="6" w:space="0" w:color="000000" w:themeColor="text1"/>
              <w:left w:val="single" w:sz="4" w:space="0" w:color="auto"/>
            </w:tcBorders>
            <w:vAlign w:val="center"/>
          </w:tcPr>
          <w:p w14:paraId="6DB786B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p>
        </w:tc>
        <w:tc>
          <w:tcPr>
            <w:tcW w:w="1535" w:type="pct"/>
            <w:tcBorders>
              <w:top w:val="single" w:sz="6" w:space="0" w:color="000000" w:themeColor="text1"/>
            </w:tcBorders>
            <w:shd w:val="clear" w:color="auto" w:fill="auto"/>
            <w:vAlign w:val="center"/>
            <w:hideMark/>
          </w:tcPr>
          <w:p w14:paraId="34B868AF"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Habitat creation and maintenance</w:t>
            </w:r>
          </w:p>
        </w:tc>
        <w:tc>
          <w:tcPr>
            <w:tcW w:w="582" w:type="pct"/>
            <w:tcBorders>
              <w:top w:val="single" w:sz="6" w:space="0" w:color="000000" w:themeColor="text1"/>
            </w:tcBorders>
            <w:shd w:val="clear" w:color="auto" w:fill="auto"/>
            <w:vAlign w:val="center"/>
            <w:hideMark/>
          </w:tcPr>
          <w:p w14:paraId="2194D69F"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4.17</w:t>
            </w:r>
          </w:p>
        </w:tc>
        <w:tc>
          <w:tcPr>
            <w:tcW w:w="582" w:type="pct"/>
            <w:tcBorders>
              <w:top w:val="single" w:sz="6" w:space="0" w:color="000000" w:themeColor="text1"/>
            </w:tcBorders>
            <w:vAlign w:val="center"/>
          </w:tcPr>
          <w:p w14:paraId="65FA4B7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1.56</w:t>
            </w:r>
          </w:p>
        </w:tc>
        <w:tc>
          <w:tcPr>
            <w:tcW w:w="582" w:type="pct"/>
            <w:tcBorders>
              <w:top w:val="single" w:sz="6" w:space="0" w:color="000000" w:themeColor="text1"/>
            </w:tcBorders>
            <w:shd w:val="clear" w:color="auto" w:fill="auto"/>
            <w:vAlign w:val="center"/>
            <w:hideMark/>
          </w:tcPr>
          <w:p w14:paraId="4E2D9C1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88</w:t>
            </w:r>
          </w:p>
        </w:tc>
        <w:tc>
          <w:tcPr>
            <w:tcW w:w="583" w:type="pct"/>
            <w:tcBorders>
              <w:top w:val="single" w:sz="6" w:space="0" w:color="000000" w:themeColor="text1"/>
            </w:tcBorders>
            <w:shd w:val="clear" w:color="auto" w:fill="auto"/>
            <w:vAlign w:val="center"/>
            <w:hideMark/>
          </w:tcPr>
          <w:p w14:paraId="46CA47B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13.58</w:t>
            </w:r>
          </w:p>
        </w:tc>
        <w:tc>
          <w:tcPr>
            <w:tcW w:w="583" w:type="pct"/>
            <w:tcBorders>
              <w:top w:val="single" w:sz="6" w:space="0" w:color="000000" w:themeColor="text1"/>
            </w:tcBorders>
            <w:shd w:val="clear" w:color="auto" w:fill="auto"/>
            <w:vAlign w:val="center"/>
            <w:hideMark/>
          </w:tcPr>
          <w:p w14:paraId="592D3E9F"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9</w:t>
            </w:r>
          </w:p>
        </w:tc>
      </w:tr>
      <w:tr w:rsidR="001E43D4" w:rsidRPr="00946649" w14:paraId="4209D11B" w14:textId="77777777" w:rsidTr="001E43D4">
        <w:trPr>
          <w:trHeight w:val="414"/>
        </w:trPr>
        <w:tc>
          <w:tcPr>
            <w:tcW w:w="332" w:type="pct"/>
            <w:vMerge/>
            <w:tcBorders>
              <w:left w:val="single" w:sz="4" w:space="0" w:color="auto"/>
              <w:right w:val="single" w:sz="4" w:space="0" w:color="auto"/>
            </w:tcBorders>
            <w:textDirection w:val="tbRl"/>
            <w:vAlign w:val="center"/>
          </w:tcPr>
          <w:p w14:paraId="16848BB7"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75F0A80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w:t>
            </w:r>
          </w:p>
        </w:tc>
        <w:tc>
          <w:tcPr>
            <w:tcW w:w="1535" w:type="pct"/>
            <w:shd w:val="clear" w:color="auto" w:fill="auto"/>
            <w:vAlign w:val="center"/>
            <w:hideMark/>
          </w:tcPr>
          <w:p w14:paraId="2C6ABF07"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Pollination and dispersal of seeds and other propagules</w:t>
            </w:r>
          </w:p>
        </w:tc>
        <w:tc>
          <w:tcPr>
            <w:tcW w:w="582" w:type="pct"/>
            <w:shd w:val="clear" w:color="auto" w:fill="auto"/>
            <w:vAlign w:val="center"/>
            <w:hideMark/>
          </w:tcPr>
          <w:p w14:paraId="162F491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3.23</w:t>
            </w:r>
          </w:p>
        </w:tc>
        <w:tc>
          <w:tcPr>
            <w:tcW w:w="582" w:type="pct"/>
            <w:vAlign w:val="center"/>
          </w:tcPr>
          <w:p w14:paraId="2F1386C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3.23</w:t>
            </w:r>
          </w:p>
        </w:tc>
        <w:tc>
          <w:tcPr>
            <w:tcW w:w="582" w:type="pct"/>
            <w:shd w:val="clear" w:color="auto" w:fill="auto"/>
            <w:vAlign w:val="center"/>
            <w:hideMark/>
          </w:tcPr>
          <w:p w14:paraId="1B26DD4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3.23</w:t>
            </w:r>
          </w:p>
        </w:tc>
        <w:tc>
          <w:tcPr>
            <w:tcW w:w="583" w:type="pct"/>
            <w:shd w:val="clear" w:color="auto" w:fill="auto"/>
            <w:vAlign w:val="center"/>
            <w:hideMark/>
          </w:tcPr>
          <w:p w14:paraId="3D02F9B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3.23</w:t>
            </w:r>
          </w:p>
        </w:tc>
        <w:tc>
          <w:tcPr>
            <w:tcW w:w="583" w:type="pct"/>
            <w:shd w:val="clear" w:color="auto" w:fill="auto"/>
            <w:vAlign w:val="center"/>
            <w:hideMark/>
          </w:tcPr>
          <w:p w14:paraId="3632483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p>
        </w:tc>
      </w:tr>
      <w:tr w:rsidR="001E43D4" w:rsidRPr="00946649" w14:paraId="2A412EF2" w14:textId="77777777" w:rsidTr="001E43D4">
        <w:trPr>
          <w:trHeight w:val="414"/>
        </w:trPr>
        <w:tc>
          <w:tcPr>
            <w:tcW w:w="332" w:type="pct"/>
            <w:vMerge/>
            <w:tcBorders>
              <w:left w:val="single" w:sz="4" w:space="0" w:color="auto"/>
              <w:right w:val="single" w:sz="4" w:space="0" w:color="auto"/>
            </w:tcBorders>
            <w:textDirection w:val="tbRl"/>
            <w:vAlign w:val="center"/>
          </w:tcPr>
          <w:p w14:paraId="0DA7D234"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7A37BCC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c>
          <w:tcPr>
            <w:tcW w:w="1535" w:type="pct"/>
            <w:shd w:val="clear" w:color="auto" w:fill="auto"/>
            <w:vAlign w:val="center"/>
            <w:hideMark/>
          </w:tcPr>
          <w:p w14:paraId="475103DE"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air quality</w:t>
            </w:r>
          </w:p>
        </w:tc>
        <w:tc>
          <w:tcPr>
            <w:tcW w:w="582" w:type="pct"/>
            <w:shd w:val="clear" w:color="auto" w:fill="auto"/>
            <w:vAlign w:val="center"/>
            <w:hideMark/>
          </w:tcPr>
          <w:p w14:paraId="0A0E27B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2.94</w:t>
            </w:r>
          </w:p>
        </w:tc>
        <w:tc>
          <w:tcPr>
            <w:tcW w:w="582" w:type="pct"/>
            <w:vAlign w:val="center"/>
          </w:tcPr>
          <w:p w14:paraId="5C15E5E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27.5</w:t>
            </w:r>
          </w:p>
        </w:tc>
        <w:tc>
          <w:tcPr>
            <w:tcW w:w="582" w:type="pct"/>
            <w:shd w:val="clear" w:color="auto" w:fill="auto"/>
            <w:vAlign w:val="center"/>
            <w:hideMark/>
          </w:tcPr>
          <w:p w14:paraId="4F20B92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0.37</w:t>
            </w:r>
          </w:p>
        </w:tc>
        <w:tc>
          <w:tcPr>
            <w:tcW w:w="583" w:type="pct"/>
            <w:shd w:val="clear" w:color="auto" w:fill="auto"/>
            <w:vAlign w:val="center"/>
            <w:hideMark/>
          </w:tcPr>
          <w:p w14:paraId="356B49B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89.86</w:t>
            </w:r>
          </w:p>
        </w:tc>
        <w:tc>
          <w:tcPr>
            <w:tcW w:w="583" w:type="pct"/>
            <w:shd w:val="clear" w:color="auto" w:fill="auto"/>
            <w:vAlign w:val="center"/>
            <w:hideMark/>
          </w:tcPr>
          <w:p w14:paraId="6FF878D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w:t>
            </w:r>
          </w:p>
        </w:tc>
      </w:tr>
      <w:tr w:rsidR="001E43D4" w:rsidRPr="00946649" w14:paraId="07C73EF2" w14:textId="77777777" w:rsidTr="001E43D4">
        <w:trPr>
          <w:trHeight w:val="414"/>
        </w:trPr>
        <w:tc>
          <w:tcPr>
            <w:tcW w:w="332" w:type="pct"/>
            <w:vMerge/>
            <w:tcBorders>
              <w:left w:val="single" w:sz="4" w:space="0" w:color="auto"/>
              <w:right w:val="single" w:sz="4" w:space="0" w:color="auto"/>
            </w:tcBorders>
            <w:textDirection w:val="tbRl"/>
            <w:vAlign w:val="center"/>
          </w:tcPr>
          <w:p w14:paraId="21B2B52F"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5FDD998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w:t>
            </w:r>
          </w:p>
        </w:tc>
        <w:tc>
          <w:tcPr>
            <w:tcW w:w="1535" w:type="pct"/>
            <w:shd w:val="clear" w:color="auto" w:fill="auto"/>
            <w:vAlign w:val="center"/>
            <w:hideMark/>
          </w:tcPr>
          <w:p w14:paraId="53588904"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climate</w:t>
            </w:r>
          </w:p>
        </w:tc>
        <w:tc>
          <w:tcPr>
            <w:tcW w:w="582" w:type="pct"/>
            <w:shd w:val="clear" w:color="auto" w:fill="auto"/>
            <w:vAlign w:val="center"/>
            <w:hideMark/>
          </w:tcPr>
          <w:p w14:paraId="068D53A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4.74</w:t>
            </w:r>
          </w:p>
        </w:tc>
        <w:tc>
          <w:tcPr>
            <w:tcW w:w="582" w:type="pct"/>
            <w:vAlign w:val="center"/>
          </w:tcPr>
          <w:p w14:paraId="76CE97B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6.41</w:t>
            </w:r>
          </w:p>
        </w:tc>
        <w:tc>
          <w:tcPr>
            <w:tcW w:w="582" w:type="pct"/>
            <w:shd w:val="clear" w:color="auto" w:fill="auto"/>
            <w:vAlign w:val="center"/>
            <w:hideMark/>
          </w:tcPr>
          <w:p w14:paraId="6E9F18D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82</w:t>
            </w:r>
          </w:p>
        </w:tc>
        <w:tc>
          <w:tcPr>
            <w:tcW w:w="583" w:type="pct"/>
            <w:shd w:val="clear" w:color="auto" w:fill="auto"/>
            <w:vAlign w:val="center"/>
            <w:hideMark/>
          </w:tcPr>
          <w:p w14:paraId="6889473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20.11</w:t>
            </w:r>
          </w:p>
        </w:tc>
        <w:tc>
          <w:tcPr>
            <w:tcW w:w="583" w:type="pct"/>
            <w:shd w:val="clear" w:color="auto" w:fill="auto"/>
            <w:vAlign w:val="center"/>
            <w:hideMark/>
          </w:tcPr>
          <w:p w14:paraId="757E426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2</w:t>
            </w:r>
          </w:p>
        </w:tc>
      </w:tr>
      <w:tr w:rsidR="001E43D4" w:rsidRPr="00946649" w14:paraId="4426F516" w14:textId="77777777" w:rsidTr="001E43D4">
        <w:trPr>
          <w:trHeight w:val="414"/>
        </w:trPr>
        <w:tc>
          <w:tcPr>
            <w:tcW w:w="332" w:type="pct"/>
            <w:vMerge/>
            <w:tcBorders>
              <w:left w:val="single" w:sz="4" w:space="0" w:color="auto"/>
              <w:right w:val="single" w:sz="4" w:space="0" w:color="auto"/>
            </w:tcBorders>
            <w:textDirection w:val="tbRl"/>
            <w:vAlign w:val="center"/>
          </w:tcPr>
          <w:p w14:paraId="01C67A66"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36523C2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w:t>
            </w:r>
          </w:p>
        </w:tc>
        <w:tc>
          <w:tcPr>
            <w:tcW w:w="1535" w:type="pct"/>
            <w:shd w:val="clear" w:color="auto" w:fill="auto"/>
            <w:vAlign w:val="center"/>
            <w:hideMark/>
          </w:tcPr>
          <w:p w14:paraId="0BDB48C5"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ocean acidification</w:t>
            </w:r>
          </w:p>
        </w:tc>
        <w:tc>
          <w:tcPr>
            <w:tcW w:w="582" w:type="pct"/>
            <w:shd w:val="clear" w:color="auto" w:fill="auto"/>
            <w:vAlign w:val="center"/>
            <w:hideMark/>
          </w:tcPr>
          <w:p w14:paraId="76835D7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2" w:type="pct"/>
            <w:vAlign w:val="center"/>
          </w:tcPr>
          <w:p w14:paraId="28A4BAE1" w14:textId="77777777" w:rsidR="001E43D4" w:rsidRPr="00946649" w:rsidRDefault="001E43D4" w:rsidP="001E43D4">
            <w:pPr>
              <w:jc w:val="center"/>
              <w:rPr>
                <w:rFonts w:eastAsia="Times New Roman" w:cs="Arial"/>
                <w:color w:val="000000"/>
                <w:sz w:val="18"/>
                <w:szCs w:val="18"/>
                <w:lang w:val="en-US"/>
              </w:rPr>
            </w:pPr>
          </w:p>
        </w:tc>
        <w:tc>
          <w:tcPr>
            <w:tcW w:w="582" w:type="pct"/>
            <w:shd w:val="clear" w:color="auto" w:fill="auto"/>
            <w:vAlign w:val="center"/>
            <w:hideMark/>
          </w:tcPr>
          <w:p w14:paraId="52A202E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shd w:val="clear" w:color="auto" w:fill="auto"/>
            <w:vAlign w:val="center"/>
            <w:hideMark/>
          </w:tcPr>
          <w:p w14:paraId="2C566ED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shd w:val="clear" w:color="auto" w:fill="auto"/>
            <w:vAlign w:val="center"/>
            <w:hideMark/>
          </w:tcPr>
          <w:p w14:paraId="0AE667C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76F2D321" w14:textId="77777777" w:rsidTr="001E43D4">
        <w:trPr>
          <w:trHeight w:val="414"/>
        </w:trPr>
        <w:tc>
          <w:tcPr>
            <w:tcW w:w="332" w:type="pct"/>
            <w:vMerge/>
            <w:tcBorders>
              <w:left w:val="single" w:sz="4" w:space="0" w:color="auto"/>
              <w:right w:val="single" w:sz="4" w:space="0" w:color="auto"/>
            </w:tcBorders>
            <w:textDirection w:val="tbRl"/>
            <w:vAlign w:val="center"/>
          </w:tcPr>
          <w:p w14:paraId="259519A5"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6405A1CF"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w:t>
            </w:r>
          </w:p>
        </w:tc>
        <w:tc>
          <w:tcPr>
            <w:tcW w:w="1535" w:type="pct"/>
            <w:shd w:val="clear" w:color="auto" w:fill="auto"/>
            <w:vAlign w:val="center"/>
            <w:hideMark/>
          </w:tcPr>
          <w:p w14:paraId="471D7E5B"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freshwater quantity, location and timing</w:t>
            </w:r>
          </w:p>
        </w:tc>
        <w:tc>
          <w:tcPr>
            <w:tcW w:w="582" w:type="pct"/>
            <w:shd w:val="clear" w:color="auto" w:fill="auto"/>
            <w:vAlign w:val="center"/>
            <w:hideMark/>
          </w:tcPr>
          <w:p w14:paraId="5185421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1.49</w:t>
            </w:r>
          </w:p>
        </w:tc>
        <w:tc>
          <w:tcPr>
            <w:tcW w:w="582" w:type="pct"/>
            <w:vAlign w:val="center"/>
          </w:tcPr>
          <w:p w14:paraId="0044A4A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6.13</w:t>
            </w:r>
          </w:p>
        </w:tc>
        <w:tc>
          <w:tcPr>
            <w:tcW w:w="582" w:type="pct"/>
            <w:shd w:val="clear" w:color="auto" w:fill="auto"/>
            <w:vAlign w:val="center"/>
            <w:hideMark/>
          </w:tcPr>
          <w:p w14:paraId="646D54A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19</w:t>
            </w:r>
          </w:p>
        </w:tc>
        <w:tc>
          <w:tcPr>
            <w:tcW w:w="583" w:type="pct"/>
            <w:shd w:val="clear" w:color="auto" w:fill="auto"/>
            <w:vAlign w:val="center"/>
            <w:hideMark/>
          </w:tcPr>
          <w:p w14:paraId="5155C7D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28.25</w:t>
            </w:r>
          </w:p>
        </w:tc>
        <w:tc>
          <w:tcPr>
            <w:tcW w:w="583" w:type="pct"/>
            <w:shd w:val="clear" w:color="auto" w:fill="auto"/>
            <w:vAlign w:val="center"/>
            <w:hideMark/>
          </w:tcPr>
          <w:p w14:paraId="62E143C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8</w:t>
            </w:r>
          </w:p>
        </w:tc>
      </w:tr>
      <w:tr w:rsidR="001E43D4" w:rsidRPr="00946649" w14:paraId="6FACADDC" w14:textId="77777777" w:rsidTr="001E43D4">
        <w:trPr>
          <w:trHeight w:val="414"/>
        </w:trPr>
        <w:tc>
          <w:tcPr>
            <w:tcW w:w="332" w:type="pct"/>
            <w:vMerge/>
            <w:tcBorders>
              <w:left w:val="single" w:sz="4" w:space="0" w:color="auto"/>
              <w:right w:val="single" w:sz="4" w:space="0" w:color="auto"/>
            </w:tcBorders>
            <w:textDirection w:val="tbRl"/>
            <w:vAlign w:val="center"/>
          </w:tcPr>
          <w:p w14:paraId="5C9A9A03"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32135D3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7</w:t>
            </w:r>
          </w:p>
        </w:tc>
        <w:tc>
          <w:tcPr>
            <w:tcW w:w="1535" w:type="pct"/>
            <w:shd w:val="clear" w:color="auto" w:fill="auto"/>
            <w:vAlign w:val="center"/>
            <w:hideMark/>
          </w:tcPr>
          <w:p w14:paraId="2BEB4DE3"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freshwater and coastal water quality</w:t>
            </w:r>
          </w:p>
        </w:tc>
        <w:tc>
          <w:tcPr>
            <w:tcW w:w="582" w:type="pct"/>
            <w:shd w:val="clear" w:color="auto" w:fill="auto"/>
            <w:vAlign w:val="center"/>
            <w:hideMark/>
          </w:tcPr>
          <w:p w14:paraId="7D17C79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4.16</w:t>
            </w:r>
          </w:p>
        </w:tc>
        <w:tc>
          <w:tcPr>
            <w:tcW w:w="582" w:type="pct"/>
            <w:vAlign w:val="center"/>
          </w:tcPr>
          <w:p w14:paraId="144FF82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5.66</w:t>
            </w:r>
          </w:p>
        </w:tc>
        <w:tc>
          <w:tcPr>
            <w:tcW w:w="582" w:type="pct"/>
            <w:shd w:val="clear" w:color="auto" w:fill="auto"/>
            <w:vAlign w:val="center"/>
            <w:hideMark/>
          </w:tcPr>
          <w:p w14:paraId="5AF0521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15</w:t>
            </w:r>
          </w:p>
        </w:tc>
        <w:tc>
          <w:tcPr>
            <w:tcW w:w="583" w:type="pct"/>
            <w:shd w:val="clear" w:color="auto" w:fill="auto"/>
            <w:vAlign w:val="center"/>
            <w:hideMark/>
          </w:tcPr>
          <w:p w14:paraId="5089958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38.3</w:t>
            </w:r>
          </w:p>
        </w:tc>
        <w:tc>
          <w:tcPr>
            <w:tcW w:w="583" w:type="pct"/>
            <w:shd w:val="clear" w:color="auto" w:fill="auto"/>
            <w:vAlign w:val="center"/>
            <w:hideMark/>
          </w:tcPr>
          <w:p w14:paraId="493ACBE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1</w:t>
            </w:r>
          </w:p>
        </w:tc>
      </w:tr>
      <w:tr w:rsidR="001E43D4" w:rsidRPr="00946649" w14:paraId="0D7C657F" w14:textId="77777777" w:rsidTr="001E43D4">
        <w:trPr>
          <w:trHeight w:val="414"/>
        </w:trPr>
        <w:tc>
          <w:tcPr>
            <w:tcW w:w="332" w:type="pct"/>
            <w:vMerge/>
            <w:tcBorders>
              <w:left w:val="single" w:sz="4" w:space="0" w:color="auto"/>
              <w:right w:val="single" w:sz="4" w:space="0" w:color="auto"/>
            </w:tcBorders>
            <w:textDirection w:val="tbRl"/>
            <w:vAlign w:val="center"/>
          </w:tcPr>
          <w:p w14:paraId="4E96CE6D"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0A7A0F0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8</w:t>
            </w:r>
          </w:p>
        </w:tc>
        <w:tc>
          <w:tcPr>
            <w:tcW w:w="1535" w:type="pct"/>
            <w:shd w:val="clear" w:color="auto" w:fill="auto"/>
            <w:vAlign w:val="center"/>
            <w:hideMark/>
          </w:tcPr>
          <w:p w14:paraId="079F5ACF"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Formation, protection and decontamination of soils and sediments</w:t>
            </w:r>
          </w:p>
        </w:tc>
        <w:tc>
          <w:tcPr>
            <w:tcW w:w="582" w:type="pct"/>
            <w:shd w:val="clear" w:color="auto" w:fill="auto"/>
            <w:vAlign w:val="center"/>
            <w:hideMark/>
          </w:tcPr>
          <w:p w14:paraId="076B73D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81</w:t>
            </w:r>
          </w:p>
        </w:tc>
        <w:tc>
          <w:tcPr>
            <w:tcW w:w="582" w:type="pct"/>
            <w:vAlign w:val="center"/>
          </w:tcPr>
          <w:p w14:paraId="4046F0B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03</w:t>
            </w:r>
          </w:p>
        </w:tc>
        <w:tc>
          <w:tcPr>
            <w:tcW w:w="582" w:type="pct"/>
            <w:shd w:val="clear" w:color="auto" w:fill="auto"/>
            <w:vAlign w:val="center"/>
            <w:hideMark/>
          </w:tcPr>
          <w:p w14:paraId="7C8E7E5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03</w:t>
            </w:r>
          </w:p>
        </w:tc>
        <w:tc>
          <w:tcPr>
            <w:tcW w:w="583" w:type="pct"/>
            <w:shd w:val="clear" w:color="auto" w:fill="auto"/>
            <w:vAlign w:val="center"/>
            <w:hideMark/>
          </w:tcPr>
          <w:p w14:paraId="0192B1B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8.33</w:t>
            </w:r>
          </w:p>
        </w:tc>
        <w:tc>
          <w:tcPr>
            <w:tcW w:w="583" w:type="pct"/>
            <w:shd w:val="clear" w:color="auto" w:fill="auto"/>
            <w:vAlign w:val="center"/>
            <w:hideMark/>
          </w:tcPr>
          <w:p w14:paraId="73B8A41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w:t>
            </w:r>
          </w:p>
        </w:tc>
      </w:tr>
      <w:tr w:rsidR="001E43D4" w:rsidRPr="00946649" w14:paraId="513E6EED" w14:textId="77777777" w:rsidTr="001E43D4">
        <w:trPr>
          <w:trHeight w:val="414"/>
        </w:trPr>
        <w:tc>
          <w:tcPr>
            <w:tcW w:w="332" w:type="pct"/>
            <w:vMerge/>
            <w:tcBorders>
              <w:left w:val="single" w:sz="4" w:space="0" w:color="auto"/>
              <w:right w:val="single" w:sz="4" w:space="0" w:color="auto"/>
            </w:tcBorders>
            <w:textDirection w:val="tbRl"/>
            <w:vAlign w:val="center"/>
          </w:tcPr>
          <w:p w14:paraId="784E754D"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bottom w:val="nil"/>
            </w:tcBorders>
            <w:vAlign w:val="center"/>
          </w:tcPr>
          <w:p w14:paraId="74F705B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w:t>
            </w:r>
          </w:p>
        </w:tc>
        <w:tc>
          <w:tcPr>
            <w:tcW w:w="1535" w:type="pct"/>
            <w:tcBorders>
              <w:bottom w:val="nil"/>
            </w:tcBorders>
            <w:shd w:val="clear" w:color="auto" w:fill="auto"/>
            <w:vAlign w:val="center"/>
            <w:hideMark/>
          </w:tcPr>
          <w:p w14:paraId="43A2B89C"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hazards and extreme events</w:t>
            </w:r>
          </w:p>
        </w:tc>
        <w:tc>
          <w:tcPr>
            <w:tcW w:w="582" w:type="pct"/>
            <w:tcBorders>
              <w:bottom w:val="nil"/>
            </w:tcBorders>
            <w:shd w:val="clear" w:color="auto" w:fill="auto"/>
            <w:vAlign w:val="center"/>
            <w:hideMark/>
          </w:tcPr>
          <w:p w14:paraId="54911A0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21.63</w:t>
            </w:r>
          </w:p>
        </w:tc>
        <w:tc>
          <w:tcPr>
            <w:tcW w:w="582" w:type="pct"/>
            <w:tcBorders>
              <w:bottom w:val="nil"/>
            </w:tcBorders>
            <w:vAlign w:val="center"/>
          </w:tcPr>
          <w:p w14:paraId="5D9F705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2.34</w:t>
            </w:r>
          </w:p>
        </w:tc>
        <w:tc>
          <w:tcPr>
            <w:tcW w:w="582" w:type="pct"/>
            <w:tcBorders>
              <w:bottom w:val="nil"/>
            </w:tcBorders>
            <w:shd w:val="clear" w:color="auto" w:fill="auto"/>
            <w:vAlign w:val="center"/>
            <w:hideMark/>
          </w:tcPr>
          <w:p w14:paraId="48A529C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07</w:t>
            </w:r>
          </w:p>
        </w:tc>
        <w:tc>
          <w:tcPr>
            <w:tcW w:w="583" w:type="pct"/>
            <w:tcBorders>
              <w:bottom w:val="nil"/>
            </w:tcBorders>
            <w:shd w:val="clear" w:color="auto" w:fill="auto"/>
            <w:vAlign w:val="center"/>
            <w:hideMark/>
          </w:tcPr>
          <w:p w14:paraId="0341447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04.58</w:t>
            </w:r>
          </w:p>
        </w:tc>
        <w:tc>
          <w:tcPr>
            <w:tcW w:w="583" w:type="pct"/>
            <w:tcBorders>
              <w:bottom w:val="nil"/>
            </w:tcBorders>
            <w:shd w:val="clear" w:color="auto" w:fill="auto"/>
            <w:vAlign w:val="center"/>
            <w:hideMark/>
          </w:tcPr>
          <w:p w14:paraId="79EB418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8</w:t>
            </w:r>
          </w:p>
        </w:tc>
      </w:tr>
      <w:tr w:rsidR="001E43D4" w:rsidRPr="00946649" w14:paraId="06933B79" w14:textId="77777777" w:rsidTr="001E43D4">
        <w:trPr>
          <w:cantSplit/>
          <w:trHeight w:val="414"/>
        </w:trPr>
        <w:tc>
          <w:tcPr>
            <w:tcW w:w="332" w:type="pct"/>
            <w:vMerge/>
            <w:tcBorders>
              <w:left w:val="single" w:sz="4" w:space="0" w:color="auto"/>
              <w:bottom w:val="single" w:sz="4" w:space="0" w:color="auto"/>
              <w:right w:val="single" w:sz="4" w:space="0" w:color="auto"/>
            </w:tcBorders>
            <w:textDirection w:val="tbRl"/>
            <w:vAlign w:val="center"/>
          </w:tcPr>
          <w:p w14:paraId="63326D8F"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top w:val="nil"/>
              <w:left w:val="single" w:sz="4" w:space="0" w:color="auto"/>
              <w:bottom w:val="single" w:sz="4" w:space="0" w:color="auto"/>
            </w:tcBorders>
            <w:vAlign w:val="center"/>
          </w:tcPr>
          <w:p w14:paraId="20A203A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w:t>
            </w:r>
          </w:p>
        </w:tc>
        <w:tc>
          <w:tcPr>
            <w:tcW w:w="1535" w:type="pct"/>
            <w:tcBorders>
              <w:top w:val="nil"/>
              <w:bottom w:val="single" w:sz="4" w:space="0" w:color="auto"/>
            </w:tcBorders>
            <w:shd w:val="clear" w:color="auto" w:fill="auto"/>
            <w:vAlign w:val="center"/>
            <w:hideMark/>
          </w:tcPr>
          <w:p w14:paraId="02721AEC"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organisms detrimental to humans</w:t>
            </w:r>
          </w:p>
        </w:tc>
        <w:tc>
          <w:tcPr>
            <w:tcW w:w="582" w:type="pct"/>
            <w:tcBorders>
              <w:top w:val="nil"/>
              <w:bottom w:val="single" w:sz="4" w:space="0" w:color="auto"/>
            </w:tcBorders>
            <w:shd w:val="clear" w:color="auto" w:fill="auto"/>
            <w:vAlign w:val="center"/>
            <w:hideMark/>
          </w:tcPr>
          <w:p w14:paraId="6E7F84A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44.31</w:t>
            </w:r>
          </w:p>
        </w:tc>
        <w:tc>
          <w:tcPr>
            <w:tcW w:w="582" w:type="pct"/>
            <w:tcBorders>
              <w:top w:val="nil"/>
              <w:bottom w:val="single" w:sz="4" w:space="0" w:color="auto"/>
            </w:tcBorders>
            <w:vAlign w:val="center"/>
          </w:tcPr>
          <w:p w14:paraId="2D101DD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49.91</w:t>
            </w:r>
          </w:p>
        </w:tc>
        <w:tc>
          <w:tcPr>
            <w:tcW w:w="582" w:type="pct"/>
            <w:tcBorders>
              <w:top w:val="nil"/>
              <w:bottom w:val="single" w:sz="4" w:space="0" w:color="auto"/>
            </w:tcBorders>
            <w:shd w:val="clear" w:color="auto" w:fill="auto"/>
            <w:vAlign w:val="center"/>
            <w:hideMark/>
          </w:tcPr>
          <w:p w14:paraId="5E55633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8</w:t>
            </w:r>
          </w:p>
        </w:tc>
        <w:tc>
          <w:tcPr>
            <w:tcW w:w="583" w:type="pct"/>
            <w:tcBorders>
              <w:top w:val="nil"/>
              <w:bottom w:val="single" w:sz="4" w:space="0" w:color="auto"/>
            </w:tcBorders>
            <w:shd w:val="clear" w:color="auto" w:fill="auto"/>
            <w:vAlign w:val="center"/>
            <w:hideMark/>
          </w:tcPr>
          <w:p w14:paraId="0CCB67CF"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81.85</w:t>
            </w:r>
          </w:p>
        </w:tc>
        <w:tc>
          <w:tcPr>
            <w:tcW w:w="583" w:type="pct"/>
            <w:tcBorders>
              <w:top w:val="nil"/>
              <w:bottom w:val="single" w:sz="4" w:space="0" w:color="auto"/>
            </w:tcBorders>
            <w:shd w:val="clear" w:color="auto" w:fill="auto"/>
            <w:vAlign w:val="center"/>
            <w:hideMark/>
          </w:tcPr>
          <w:p w14:paraId="725A203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r>
      <w:tr w:rsidR="001E43D4" w:rsidRPr="00946649" w14:paraId="21F72583" w14:textId="77777777" w:rsidTr="001E43D4">
        <w:trPr>
          <w:trHeight w:val="414"/>
        </w:trPr>
        <w:tc>
          <w:tcPr>
            <w:tcW w:w="332" w:type="pct"/>
            <w:vMerge w:val="restart"/>
            <w:tcBorders>
              <w:top w:val="single" w:sz="4" w:space="0" w:color="auto"/>
              <w:left w:val="single" w:sz="4" w:space="0" w:color="auto"/>
              <w:right w:val="single" w:sz="4" w:space="0" w:color="auto"/>
            </w:tcBorders>
            <w:textDirection w:val="tbRl"/>
            <w:vAlign w:val="center"/>
          </w:tcPr>
          <w:p w14:paraId="595D41BC" w14:textId="77777777" w:rsidR="001E43D4" w:rsidRPr="00946649" w:rsidRDefault="001E43D4" w:rsidP="001E43D4">
            <w:pPr>
              <w:ind w:left="113" w:right="113"/>
              <w:jc w:val="center"/>
              <w:rPr>
                <w:rFonts w:eastAsia="Times New Roman" w:cs="Arial"/>
                <w:color w:val="000000"/>
                <w:sz w:val="18"/>
                <w:szCs w:val="18"/>
                <w:lang w:val="en-US"/>
              </w:rPr>
            </w:pPr>
            <w:r w:rsidRPr="00946649">
              <w:rPr>
                <w:rFonts w:eastAsia="Times New Roman" w:cs="Arial"/>
                <w:color w:val="000000"/>
                <w:sz w:val="18"/>
                <w:szCs w:val="18"/>
                <w:lang w:val="en-US"/>
              </w:rPr>
              <w:t>MATERIAL</w:t>
            </w:r>
          </w:p>
        </w:tc>
        <w:tc>
          <w:tcPr>
            <w:tcW w:w="220" w:type="pct"/>
            <w:tcBorders>
              <w:top w:val="single" w:sz="4" w:space="0" w:color="auto"/>
              <w:left w:val="single" w:sz="4" w:space="0" w:color="auto"/>
              <w:bottom w:val="nil"/>
            </w:tcBorders>
            <w:vAlign w:val="center"/>
          </w:tcPr>
          <w:p w14:paraId="69AFACA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w:t>
            </w:r>
          </w:p>
        </w:tc>
        <w:tc>
          <w:tcPr>
            <w:tcW w:w="1535" w:type="pct"/>
            <w:tcBorders>
              <w:top w:val="single" w:sz="4" w:space="0" w:color="auto"/>
              <w:bottom w:val="nil"/>
            </w:tcBorders>
            <w:shd w:val="clear" w:color="auto" w:fill="auto"/>
            <w:vAlign w:val="center"/>
            <w:hideMark/>
          </w:tcPr>
          <w:p w14:paraId="137F56F7"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Energy</w:t>
            </w:r>
          </w:p>
        </w:tc>
        <w:tc>
          <w:tcPr>
            <w:tcW w:w="582" w:type="pct"/>
            <w:tcBorders>
              <w:top w:val="single" w:sz="4" w:space="0" w:color="auto"/>
              <w:bottom w:val="nil"/>
            </w:tcBorders>
            <w:shd w:val="clear" w:color="auto" w:fill="auto"/>
            <w:vAlign w:val="center"/>
            <w:hideMark/>
          </w:tcPr>
          <w:p w14:paraId="1738027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65.02</w:t>
            </w:r>
          </w:p>
        </w:tc>
        <w:tc>
          <w:tcPr>
            <w:tcW w:w="582" w:type="pct"/>
            <w:tcBorders>
              <w:top w:val="single" w:sz="4" w:space="0" w:color="auto"/>
              <w:bottom w:val="nil"/>
            </w:tcBorders>
            <w:vAlign w:val="center"/>
          </w:tcPr>
          <w:p w14:paraId="5AC38D0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75.29</w:t>
            </w:r>
          </w:p>
        </w:tc>
        <w:tc>
          <w:tcPr>
            <w:tcW w:w="582" w:type="pct"/>
            <w:tcBorders>
              <w:top w:val="single" w:sz="4" w:space="0" w:color="auto"/>
              <w:bottom w:val="nil"/>
            </w:tcBorders>
            <w:shd w:val="clear" w:color="auto" w:fill="auto"/>
            <w:vAlign w:val="center"/>
            <w:hideMark/>
          </w:tcPr>
          <w:p w14:paraId="1B066B2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78</w:t>
            </w:r>
          </w:p>
        </w:tc>
        <w:tc>
          <w:tcPr>
            <w:tcW w:w="583" w:type="pct"/>
            <w:tcBorders>
              <w:top w:val="single" w:sz="4" w:space="0" w:color="auto"/>
              <w:bottom w:val="nil"/>
            </w:tcBorders>
            <w:shd w:val="clear" w:color="auto" w:fill="auto"/>
            <w:vAlign w:val="center"/>
            <w:hideMark/>
          </w:tcPr>
          <w:p w14:paraId="6048E18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14.08</w:t>
            </w:r>
          </w:p>
        </w:tc>
        <w:tc>
          <w:tcPr>
            <w:tcW w:w="583" w:type="pct"/>
            <w:tcBorders>
              <w:top w:val="single" w:sz="4" w:space="0" w:color="auto"/>
              <w:bottom w:val="nil"/>
            </w:tcBorders>
            <w:shd w:val="clear" w:color="auto" w:fill="auto"/>
            <w:vAlign w:val="center"/>
            <w:hideMark/>
          </w:tcPr>
          <w:p w14:paraId="6700BA4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w:t>
            </w:r>
          </w:p>
        </w:tc>
      </w:tr>
      <w:tr w:rsidR="001E43D4" w:rsidRPr="00946649" w14:paraId="53346199" w14:textId="77777777" w:rsidTr="001E43D4">
        <w:trPr>
          <w:trHeight w:val="414"/>
        </w:trPr>
        <w:tc>
          <w:tcPr>
            <w:tcW w:w="332" w:type="pct"/>
            <w:vMerge/>
            <w:tcBorders>
              <w:left w:val="single" w:sz="4" w:space="0" w:color="auto"/>
              <w:right w:val="single" w:sz="4" w:space="0" w:color="auto"/>
            </w:tcBorders>
            <w:textDirection w:val="tbRl"/>
            <w:vAlign w:val="center"/>
          </w:tcPr>
          <w:p w14:paraId="2166E5C3"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top w:val="nil"/>
              <w:left w:val="single" w:sz="4" w:space="0" w:color="auto"/>
              <w:bottom w:val="nil"/>
            </w:tcBorders>
            <w:vAlign w:val="center"/>
          </w:tcPr>
          <w:p w14:paraId="0389352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2</w:t>
            </w:r>
          </w:p>
        </w:tc>
        <w:tc>
          <w:tcPr>
            <w:tcW w:w="1535" w:type="pct"/>
            <w:tcBorders>
              <w:top w:val="nil"/>
              <w:bottom w:val="nil"/>
            </w:tcBorders>
            <w:shd w:val="clear" w:color="auto" w:fill="auto"/>
            <w:vAlign w:val="center"/>
            <w:hideMark/>
          </w:tcPr>
          <w:p w14:paraId="41C894F9"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Food and feed</w:t>
            </w:r>
          </w:p>
        </w:tc>
        <w:tc>
          <w:tcPr>
            <w:tcW w:w="582" w:type="pct"/>
            <w:tcBorders>
              <w:top w:val="nil"/>
              <w:bottom w:val="nil"/>
            </w:tcBorders>
            <w:shd w:val="clear" w:color="auto" w:fill="auto"/>
            <w:vAlign w:val="center"/>
            <w:hideMark/>
          </w:tcPr>
          <w:p w14:paraId="4707E7B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3.26</w:t>
            </w:r>
          </w:p>
        </w:tc>
        <w:tc>
          <w:tcPr>
            <w:tcW w:w="582" w:type="pct"/>
            <w:tcBorders>
              <w:top w:val="nil"/>
              <w:bottom w:val="nil"/>
            </w:tcBorders>
            <w:vAlign w:val="center"/>
          </w:tcPr>
          <w:p w14:paraId="1550B6A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0.81</w:t>
            </w:r>
          </w:p>
        </w:tc>
        <w:tc>
          <w:tcPr>
            <w:tcW w:w="582" w:type="pct"/>
            <w:tcBorders>
              <w:top w:val="nil"/>
              <w:bottom w:val="nil"/>
            </w:tcBorders>
            <w:shd w:val="clear" w:color="auto" w:fill="auto"/>
            <w:vAlign w:val="center"/>
            <w:hideMark/>
          </w:tcPr>
          <w:p w14:paraId="547C5C2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95</w:t>
            </w:r>
          </w:p>
        </w:tc>
        <w:tc>
          <w:tcPr>
            <w:tcW w:w="583" w:type="pct"/>
            <w:tcBorders>
              <w:top w:val="nil"/>
              <w:bottom w:val="nil"/>
            </w:tcBorders>
            <w:shd w:val="clear" w:color="auto" w:fill="auto"/>
            <w:vAlign w:val="center"/>
            <w:hideMark/>
          </w:tcPr>
          <w:p w14:paraId="41E8B13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27.35</w:t>
            </w:r>
          </w:p>
        </w:tc>
        <w:tc>
          <w:tcPr>
            <w:tcW w:w="583" w:type="pct"/>
            <w:tcBorders>
              <w:top w:val="nil"/>
              <w:bottom w:val="nil"/>
            </w:tcBorders>
            <w:shd w:val="clear" w:color="auto" w:fill="auto"/>
            <w:vAlign w:val="center"/>
            <w:hideMark/>
          </w:tcPr>
          <w:p w14:paraId="16E4664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w:t>
            </w:r>
          </w:p>
        </w:tc>
      </w:tr>
      <w:tr w:rsidR="001E43D4" w:rsidRPr="00946649" w14:paraId="45BB4ACF" w14:textId="77777777" w:rsidTr="001E43D4">
        <w:trPr>
          <w:trHeight w:val="414"/>
        </w:trPr>
        <w:tc>
          <w:tcPr>
            <w:tcW w:w="332" w:type="pct"/>
            <w:vMerge/>
            <w:tcBorders>
              <w:left w:val="single" w:sz="4" w:space="0" w:color="auto"/>
              <w:right w:val="single" w:sz="4" w:space="0" w:color="auto"/>
            </w:tcBorders>
            <w:vAlign w:val="center"/>
          </w:tcPr>
          <w:p w14:paraId="1B910014" w14:textId="77777777" w:rsidR="001E43D4" w:rsidRPr="00946649" w:rsidRDefault="001E43D4" w:rsidP="001E43D4">
            <w:pPr>
              <w:rPr>
                <w:rFonts w:eastAsia="Times New Roman" w:cs="Arial"/>
                <w:color w:val="000000"/>
                <w:sz w:val="18"/>
                <w:szCs w:val="18"/>
                <w:lang w:val="en-US"/>
              </w:rPr>
            </w:pPr>
          </w:p>
        </w:tc>
        <w:tc>
          <w:tcPr>
            <w:tcW w:w="220" w:type="pct"/>
            <w:tcBorders>
              <w:top w:val="nil"/>
              <w:left w:val="single" w:sz="4" w:space="0" w:color="auto"/>
              <w:bottom w:val="nil"/>
            </w:tcBorders>
            <w:vAlign w:val="center"/>
          </w:tcPr>
          <w:p w14:paraId="24BCBC6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3</w:t>
            </w:r>
          </w:p>
        </w:tc>
        <w:tc>
          <w:tcPr>
            <w:tcW w:w="1535" w:type="pct"/>
            <w:tcBorders>
              <w:top w:val="nil"/>
              <w:bottom w:val="nil"/>
            </w:tcBorders>
            <w:shd w:val="clear" w:color="auto" w:fill="auto"/>
            <w:vAlign w:val="center"/>
            <w:hideMark/>
          </w:tcPr>
          <w:p w14:paraId="7794C402"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Materials and assistance</w:t>
            </w:r>
          </w:p>
        </w:tc>
        <w:tc>
          <w:tcPr>
            <w:tcW w:w="582" w:type="pct"/>
            <w:tcBorders>
              <w:top w:val="nil"/>
              <w:bottom w:val="nil"/>
            </w:tcBorders>
            <w:shd w:val="clear" w:color="auto" w:fill="auto"/>
            <w:vAlign w:val="center"/>
            <w:hideMark/>
          </w:tcPr>
          <w:p w14:paraId="213085F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80.13</w:t>
            </w:r>
          </w:p>
        </w:tc>
        <w:tc>
          <w:tcPr>
            <w:tcW w:w="582" w:type="pct"/>
            <w:tcBorders>
              <w:top w:val="nil"/>
              <w:bottom w:val="nil"/>
            </w:tcBorders>
            <w:vAlign w:val="center"/>
          </w:tcPr>
          <w:p w14:paraId="5D8F939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71.41</w:t>
            </w:r>
          </w:p>
        </w:tc>
        <w:tc>
          <w:tcPr>
            <w:tcW w:w="582" w:type="pct"/>
            <w:tcBorders>
              <w:top w:val="nil"/>
              <w:bottom w:val="nil"/>
            </w:tcBorders>
            <w:shd w:val="clear" w:color="auto" w:fill="auto"/>
            <w:vAlign w:val="center"/>
            <w:hideMark/>
          </w:tcPr>
          <w:p w14:paraId="681EF42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31</w:t>
            </w:r>
          </w:p>
        </w:tc>
        <w:tc>
          <w:tcPr>
            <w:tcW w:w="583" w:type="pct"/>
            <w:tcBorders>
              <w:top w:val="nil"/>
              <w:bottom w:val="nil"/>
            </w:tcBorders>
            <w:shd w:val="clear" w:color="auto" w:fill="auto"/>
            <w:vAlign w:val="center"/>
            <w:hideMark/>
          </w:tcPr>
          <w:p w14:paraId="0689819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777.37</w:t>
            </w:r>
          </w:p>
        </w:tc>
        <w:tc>
          <w:tcPr>
            <w:tcW w:w="583" w:type="pct"/>
            <w:tcBorders>
              <w:top w:val="nil"/>
              <w:bottom w:val="nil"/>
            </w:tcBorders>
            <w:shd w:val="clear" w:color="auto" w:fill="auto"/>
            <w:vAlign w:val="center"/>
            <w:hideMark/>
          </w:tcPr>
          <w:p w14:paraId="643E512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w:t>
            </w:r>
          </w:p>
        </w:tc>
      </w:tr>
      <w:tr w:rsidR="001E43D4" w:rsidRPr="00946649" w14:paraId="4D110670" w14:textId="77777777" w:rsidTr="001E43D4">
        <w:trPr>
          <w:trHeight w:val="414"/>
        </w:trPr>
        <w:tc>
          <w:tcPr>
            <w:tcW w:w="332" w:type="pct"/>
            <w:vMerge/>
            <w:tcBorders>
              <w:left w:val="single" w:sz="4" w:space="0" w:color="auto"/>
              <w:bottom w:val="single" w:sz="4" w:space="0" w:color="auto"/>
              <w:right w:val="single" w:sz="4" w:space="0" w:color="auto"/>
            </w:tcBorders>
            <w:textDirection w:val="tbRl"/>
          </w:tcPr>
          <w:p w14:paraId="3D31CFA6"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top w:val="nil"/>
              <w:left w:val="single" w:sz="4" w:space="0" w:color="auto"/>
              <w:bottom w:val="single" w:sz="4" w:space="0" w:color="auto"/>
            </w:tcBorders>
            <w:vAlign w:val="center"/>
          </w:tcPr>
          <w:p w14:paraId="3AF7F51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4</w:t>
            </w:r>
          </w:p>
        </w:tc>
        <w:tc>
          <w:tcPr>
            <w:tcW w:w="1535" w:type="pct"/>
            <w:tcBorders>
              <w:top w:val="nil"/>
              <w:bottom w:val="single" w:sz="4" w:space="0" w:color="auto"/>
            </w:tcBorders>
            <w:shd w:val="clear" w:color="auto" w:fill="auto"/>
            <w:vAlign w:val="center"/>
            <w:hideMark/>
          </w:tcPr>
          <w:p w14:paraId="55822867"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Medicinal, biochemical and genetic resources</w:t>
            </w:r>
          </w:p>
        </w:tc>
        <w:tc>
          <w:tcPr>
            <w:tcW w:w="582" w:type="pct"/>
            <w:tcBorders>
              <w:top w:val="nil"/>
              <w:bottom w:val="single" w:sz="4" w:space="0" w:color="auto"/>
            </w:tcBorders>
            <w:shd w:val="clear" w:color="auto" w:fill="auto"/>
            <w:vAlign w:val="center"/>
            <w:hideMark/>
          </w:tcPr>
          <w:p w14:paraId="7D54E85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38.24</w:t>
            </w:r>
          </w:p>
        </w:tc>
        <w:tc>
          <w:tcPr>
            <w:tcW w:w="582" w:type="pct"/>
            <w:tcBorders>
              <w:top w:val="nil"/>
              <w:bottom w:val="single" w:sz="4" w:space="0" w:color="auto"/>
            </w:tcBorders>
            <w:vAlign w:val="center"/>
          </w:tcPr>
          <w:p w14:paraId="3D61FAD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3.88</w:t>
            </w:r>
          </w:p>
        </w:tc>
        <w:tc>
          <w:tcPr>
            <w:tcW w:w="582" w:type="pct"/>
            <w:tcBorders>
              <w:top w:val="nil"/>
              <w:bottom w:val="single" w:sz="4" w:space="0" w:color="auto"/>
            </w:tcBorders>
            <w:shd w:val="clear" w:color="auto" w:fill="auto"/>
            <w:vAlign w:val="center"/>
            <w:hideMark/>
          </w:tcPr>
          <w:p w14:paraId="72DFFA2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45</w:t>
            </w:r>
          </w:p>
        </w:tc>
        <w:tc>
          <w:tcPr>
            <w:tcW w:w="583" w:type="pct"/>
            <w:tcBorders>
              <w:top w:val="nil"/>
              <w:bottom w:val="single" w:sz="4" w:space="0" w:color="auto"/>
            </w:tcBorders>
            <w:shd w:val="clear" w:color="auto" w:fill="auto"/>
            <w:vAlign w:val="center"/>
            <w:hideMark/>
          </w:tcPr>
          <w:p w14:paraId="158D201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844.96</w:t>
            </w:r>
          </w:p>
        </w:tc>
        <w:tc>
          <w:tcPr>
            <w:tcW w:w="583" w:type="pct"/>
            <w:tcBorders>
              <w:top w:val="nil"/>
              <w:bottom w:val="single" w:sz="4" w:space="0" w:color="auto"/>
            </w:tcBorders>
            <w:shd w:val="clear" w:color="auto" w:fill="auto"/>
            <w:vAlign w:val="center"/>
            <w:hideMark/>
          </w:tcPr>
          <w:p w14:paraId="6214A52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w:t>
            </w:r>
          </w:p>
        </w:tc>
      </w:tr>
      <w:tr w:rsidR="001E43D4" w:rsidRPr="00946649" w14:paraId="44F8E765" w14:textId="77777777" w:rsidTr="001E43D4">
        <w:trPr>
          <w:trHeight w:val="414"/>
        </w:trPr>
        <w:tc>
          <w:tcPr>
            <w:tcW w:w="332" w:type="pct"/>
            <w:vMerge w:val="restart"/>
            <w:tcBorders>
              <w:top w:val="single" w:sz="4" w:space="0" w:color="auto"/>
              <w:left w:val="single" w:sz="4" w:space="0" w:color="auto"/>
              <w:right w:val="single" w:sz="4" w:space="0" w:color="auto"/>
            </w:tcBorders>
            <w:textDirection w:val="tbRl"/>
          </w:tcPr>
          <w:p w14:paraId="2130C9C9" w14:textId="77777777" w:rsidR="001E43D4" w:rsidRPr="00946649" w:rsidRDefault="001E43D4" w:rsidP="001E43D4">
            <w:pPr>
              <w:ind w:left="113" w:right="113"/>
              <w:jc w:val="center"/>
              <w:rPr>
                <w:rFonts w:eastAsia="Times New Roman" w:cs="Arial"/>
                <w:color w:val="000000"/>
                <w:sz w:val="18"/>
                <w:szCs w:val="18"/>
                <w:lang w:val="en-US"/>
              </w:rPr>
            </w:pPr>
            <w:r w:rsidRPr="00946649">
              <w:rPr>
                <w:rFonts w:eastAsia="Times New Roman" w:cs="Arial"/>
                <w:color w:val="000000"/>
                <w:sz w:val="18"/>
                <w:szCs w:val="18"/>
                <w:lang w:val="en-US"/>
              </w:rPr>
              <w:t>NON-MATERIAL</w:t>
            </w:r>
          </w:p>
        </w:tc>
        <w:tc>
          <w:tcPr>
            <w:tcW w:w="220" w:type="pct"/>
            <w:tcBorders>
              <w:top w:val="single" w:sz="4" w:space="0" w:color="auto"/>
              <w:left w:val="single" w:sz="4" w:space="0" w:color="auto"/>
            </w:tcBorders>
            <w:vAlign w:val="center"/>
          </w:tcPr>
          <w:p w14:paraId="67B9E85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w:t>
            </w:r>
          </w:p>
        </w:tc>
        <w:tc>
          <w:tcPr>
            <w:tcW w:w="1535" w:type="pct"/>
            <w:tcBorders>
              <w:top w:val="single" w:sz="4" w:space="0" w:color="auto"/>
            </w:tcBorders>
            <w:shd w:val="clear" w:color="auto" w:fill="auto"/>
            <w:vAlign w:val="center"/>
            <w:hideMark/>
          </w:tcPr>
          <w:p w14:paraId="6213B7B5"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Learning and inspiration</w:t>
            </w:r>
          </w:p>
        </w:tc>
        <w:tc>
          <w:tcPr>
            <w:tcW w:w="582" w:type="pct"/>
            <w:tcBorders>
              <w:top w:val="single" w:sz="4" w:space="0" w:color="auto"/>
            </w:tcBorders>
            <w:shd w:val="clear" w:color="auto" w:fill="auto"/>
            <w:vAlign w:val="center"/>
            <w:hideMark/>
          </w:tcPr>
          <w:p w14:paraId="297B93F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3.16</w:t>
            </w:r>
          </w:p>
        </w:tc>
        <w:tc>
          <w:tcPr>
            <w:tcW w:w="582" w:type="pct"/>
            <w:tcBorders>
              <w:top w:val="single" w:sz="4" w:space="0" w:color="auto"/>
            </w:tcBorders>
            <w:vAlign w:val="center"/>
          </w:tcPr>
          <w:p w14:paraId="04E926B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3.16</w:t>
            </w:r>
          </w:p>
        </w:tc>
        <w:tc>
          <w:tcPr>
            <w:tcW w:w="582" w:type="pct"/>
            <w:tcBorders>
              <w:top w:val="single" w:sz="4" w:space="0" w:color="auto"/>
            </w:tcBorders>
            <w:shd w:val="clear" w:color="auto" w:fill="auto"/>
            <w:vAlign w:val="center"/>
            <w:hideMark/>
          </w:tcPr>
          <w:p w14:paraId="7F7EA06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3.16</w:t>
            </w:r>
          </w:p>
        </w:tc>
        <w:tc>
          <w:tcPr>
            <w:tcW w:w="583" w:type="pct"/>
            <w:tcBorders>
              <w:top w:val="single" w:sz="4" w:space="0" w:color="auto"/>
            </w:tcBorders>
            <w:shd w:val="clear" w:color="auto" w:fill="auto"/>
            <w:vAlign w:val="center"/>
            <w:hideMark/>
          </w:tcPr>
          <w:p w14:paraId="37DC878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3.16</w:t>
            </w:r>
          </w:p>
        </w:tc>
        <w:tc>
          <w:tcPr>
            <w:tcW w:w="583" w:type="pct"/>
            <w:tcBorders>
              <w:top w:val="single" w:sz="4" w:space="0" w:color="auto"/>
            </w:tcBorders>
            <w:shd w:val="clear" w:color="auto" w:fill="auto"/>
            <w:vAlign w:val="center"/>
            <w:hideMark/>
          </w:tcPr>
          <w:p w14:paraId="2248267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p>
        </w:tc>
      </w:tr>
      <w:tr w:rsidR="001E43D4" w:rsidRPr="00946649" w14:paraId="16C37982" w14:textId="77777777" w:rsidTr="001E43D4">
        <w:trPr>
          <w:trHeight w:val="414"/>
        </w:trPr>
        <w:tc>
          <w:tcPr>
            <w:tcW w:w="332" w:type="pct"/>
            <w:vMerge/>
            <w:tcBorders>
              <w:left w:val="single" w:sz="4" w:space="0" w:color="auto"/>
              <w:right w:val="single" w:sz="4" w:space="0" w:color="auto"/>
            </w:tcBorders>
            <w:textDirection w:val="tbRl"/>
            <w:vAlign w:val="center"/>
          </w:tcPr>
          <w:p w14:paraId="1BD1D5B3"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left w:val="single" w:sz="4" w:space="0" w:color="auto"/>
            </w:tcBorders>
            <w:vAlign w:val="center"/>
          </w:tcPr>
          <w:p w14:paraId="5BFFFCD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6</w:t>
            </w:r>
          </w:p>
        </w:tc>
        <w:tc>
          <w:tcPr>
            <w:tcW w:w="1535" w:type="pct"/>
            <w:shd w:val="clear" w:color="auto" w:fill="auto"/>
            <w:vAlign w:val="center"/>
            <w:hideMark/>
          </w:tcPr>
          <w:p w14:paraId="06944CAE"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Physical and psychological experience</w:t>
            </w:r>
          </w:p>
        </w:tc>
        <w:tc>
          <w:tcPr>
            <w:tcW w:w="582" w:type="pct"/>
            <w:shd w:val="clear" w:color="auto" w:fill="auto"/>
            <w:vAlign w:val="center"/>
            <w:hideMark/>
          </w:tcPr>
          <w:p w14:paraId="024E710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1.44</w:t>
            </w:r>
          </w:p>
        </w:tc>
        <w:tc>
          <w:tcPr>
            <w:tcW w:w="582" w:type="pct"/>
            <w:vAlign w:val="center"/>
          </w:tcPr>
          <w:p w14:paraId="1651D2E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3.57</w:t>
            </w:r>
          </w:p>
        </w:tc>
        <w:tc>
          <w:tcPr>
            <w:tcW w:w="582" w:type="pct"/>
            <w:shd w:val="clear" w:color="auto" w:fill="auto"/>
            <w:vAlign w:val="center"/>
            <w:hideMark/>
          </w:tcPr>
          <w:p w14:paraId="5C14FA2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35</w:t>
            </w:r>
          </w:p>
        </w:tc>
        <w:tc>
          <w:tcPr>
            <w:tcW w:w="583" w:type="pct"/>
            <w:shd w:val="clear" w:color="auto" w:fill="auto"/>
            <w:vAlign w:val="center"/>
            <w:hideMark/>
          </w:tcPr>
          <w:p w14:paraId="2BCE96C5" w14:textId="4B4A23B8"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r w:rsidR="000667E0">
              <w:rPr>
                <w:rFonts w:eastAsia="Times New Roman" w:cs="Arial"/>
                <w:color w:val="000000"/>
                <w:sz w:val="18"/>
                <w:szCs w:val="18"/>
                <w:lang w:val="en-US"/>
              </w:rPr>
              <w:t>,</w:t>
            </w:r>
            <w:r w:rsidRPr="00946649">
              <w:rPr>
                <w:rFonts w:eastAsia="Times New Roman" w:cs="Arial"/>
                <w:color w:val="000000"/>
                <w:sz w:val="18"/>
                <w:szCs w:val="18"/>
                <w:lang w:val="en-US"/>
              </w:rPr>
              <w:t>314.79</w:t>
            </w:r>
          </w:p>
        </w:tc>
        <w:tc>
          <w:tcPr>
            <w:tcW w:w="583" w:type="pct"/>
            <w:shd w:val="clear" w:color="auto" w:fill="auto"/>
            <w:vAlign w:val="center"/>
            <w:hideMark/>
          </w:tcPr>
          <w:p w14:paraId="2F7AD82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1</w:t>
            </w:r>
          </w:p>
        </w:tc>
      </w:tr>
      <w:tr w:rsidR="001E43D4" w:rsidRPr="00946649" w14:paraId="0BEA5BF0" w14:textId="77777777" w:rsidTr="001E43D4">
        <w:trPr>
          <w:trHeight w:val="414"/>
        </w:trPr>
        <w:tc>
          <w:tcPr>
            <w:tcW w:w="332" w:type="pct"/>
            <w:vMerge/>
            <w:tcBorders>
              <w:left w:val="single" w:sz="4" w:space="0" w:color="auto"/>
              <w:right w:val="single" w:sz="4" w:space="0" w:color="auto"/>
            </w:tcBorders>
            <w:textDirection w:val="tbRl"/>
          </w:tcPr>
          <w:p w14:paraId="6419372F"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left w:val="single" w:sz="4" w:space="0" w:color="auto"/>
            </w:tcBorders>
            <w:vAlign w:val="center"/>
          </w:tcPr>
          <w:p w14:paraId="3666E07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7</w:t>
            </w:r>
          </w:p>
        </w:tc>
        <w:tc>
          <w:tcPr>
            <w:tcW w:w="1535" w:type="pct"/>
            <w:shd w:val="clear" w:color="auto" w:fill="auto"/>
            <w:vAlign w:val="center"/>
            <w:hideMark/>
          </w:tcPr>
          <w:p w14:paraId="23BD04C7"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Supporting identities</w:t>
            </w:r>
          </w:p>
        </w:tc>
        <w:tc>
          <w:tcPr>
            <w:tcW w:w="582" w:type="pct"/>
            <w:shd w:val="clear" w:color="auto" w:fill="auto"/>
            <w:vAlign w:val="center"/>
            <w:hideMark/>
          </w:tcPr>
          <w:p w14:paraId="256D02D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27.07</w:t>
            </w:r>
          </w:p>
        </w:tc>
        <w:tc>
          <w:tcPr>
            <w:tcW w:w="582" w:type="pct"/>
            <w:vAlign w:val="center"/>
          </w:tcPr>
          <w:p w14:paraId="62129C9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3.09</w:t>
            </w:r>
          </w:p>
        </w:tc>
        <w:tc>
          <w:tcPr>
            <w:tcW w:w="582" w:type="pct"/>
            <w:shd w:val="clear" w:color="auto" w:fill="auto"/>
            <w:vAlign w:val="center"/>
            <w:hideMark/>
          </w:tcPr>
          <w:p w14:paraId="7F0E265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6</w:t>
            </w:r>
          </w:p>
        </w:tc>
        <w:tc>
          <w:tcPr>
            <w:tcW w:w="583" w:type="pct"/>
            <w:shd w:val="clear" w:color="auto" w:fill="auto"/>
            <w:vAlign w:val="center"/>
            <w:hideMark/>
          </w:tcPr>
          <w:p w14:paraId="5CE0ECFB" w14:textId="33068959"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r w:rsidR="000667E0">
              <w:rPr>
                <w:rFonts w:eastAsia="Times New Roman" w:cs="Arial"/>
                <w:color w:val="000000"/>
                <w:sz w:val="18"/>
                <w:szCs w:val="18"/>
                <w:lang w:val="en-US"/>
              </w:rPr>
              <w:t>,</w:t>
            </w:r>
            <w:r w:rsidRPr="00946649">
              <w:rPr>
                <w:rFonts w:eastAsia="Times New Roman" w:cs="Arial"/>
                <w:color w:val="000000"/>
                <w:sz w:val="18"/>
                <w:szCs w:val="18"/>
                <w:lang w:val="en-US"/>
              </w:rPr>
              <w:t>399.6</w:t>
            </w:r>
          </w:p>
        </w:tc>
        <w:tc>
          <w:tcPr>
            <w:tcW w:w="583" w:type="pct"/>
            <w:shd w:val="clear" w:color="auto" w:fill="auto"/>
            <w:vAlign w:val="center"/>
            <w:hideMark/>
          </w:tcPr>
          <w:p w14:paraId="3BF0474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2</w:t>
            </w:r>
          </w:p>
        </w:tc>
      </w:tr>
      <w:tr w:rsidR="001E43D4" w:rsidRPr="00946649" w14:paraId="28BACCAE" w14:textId="77777777" w:rsidTr="001E43D4">
        <w:trPr>
          <w:trHeight w:val="414"/>
        </w:trPr>
        <w:tc>
          <w:tcPr>
            <w:tcW w:w="332" w:type="pct"/>
            <w:vMerge/>
            <w:tcBorders>
              <w:left w:val="single" w:sz="4" w:space="0" w:color="auto"/>
              <w:bottom w:val="single" w:sz="4" w:space="0" w:color="auto"/>
              <w:right w:val="single" w:sz="4" w:space="0" w:color="auto"/>
            </w:tcBorders>
            <w:textDirection w:val="tbRl"/>
          </w:tcPr>
          <w:p w14:paraId="38D5B911"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left w:val="single" w:sz="4" w:space="0" w:color="auto"/>
            </w:tcBorders>
            <w:vAlign w:val="center"/>
          </w:tcPr>
          <w:p w14:paraId="7A29817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8</w:t>
            </w:r>
          </w:p>
        </w:tc>
        <w:tc>
          <w:tcPr>
            <w:tcW w:w="1535" w:type="pct"/>
            <w:shd w:val="clear" w:color="auto" w:fill="auto"/>
            <w:vAlign w:val="center"/>
            <w:hideMark/>
          </w:tcPr>
          <w:p w14:paraId="2558863A"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Maintenance of options</w:t>
            </w:r>
          </w:p>
        </w:tc>
        <w:tc>
          <w:tcPr>
            <w:tcW w:w="582" w:type="pct"/>
            <w:shd w:val="clear" w:color="auto" w:fill="auto"/>
            <w:vAlign w:val="center"/>
            <w:hideMark/>
          </w:tcPr>
          <w:p w14:paraId="50222A5F"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9.66</w:t>
            </w:r>
          </w:p>
        </w:tc>
        <w:tc>
          <w:tcPr>
            <w:tcW w:w="582" w:type="pct"/>
            <w:vAlign w:val="center"/>
          </w:tcPr>
          <w:p w14:paraId="49C06D6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79.39</w:t>
            </w:r>
          </w:p>
        </w:tc>
        <w:tc>
          <w:tcPr>
            <w:tcW w:w="582" w:type="pct"/>
            <w:shd w:val="clear" w:color="auto" w:fill="auto"/>
            <w:vAlign w:val="center"/>
            <w:hideMark/>
          </w:tcPr>
          <w:p w14:paraId="7632020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34</w:t>
            </w:r>
          </w:p>
        </w:tc>
        <w:tc>
          <w:tcPr>
            <w:tcW w:w="583" w:type="pct"/>
            <w:shd w:val="clear" w:color="auto" w:fill="auto"/>
            <w:vAlign w:val="center"/>
            <w:hideMark/>
          </w:tcPr>
          <w:p w14:paraId="778498D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60.13</w:t>
            </w:r>
          </w:p>
        </w:tc>
        <w:tc>
          <w:tcPr>
            <w:tcW w:w="583" w:type="pct"/>
            <w:shd w:val="clear" w:color="auto" w:fill="auto"/>
            <w:vAlign w:val="center"/>
            <w:hideMark/>
          </w:tcPr>
          <w:p w14:paraId="34E74E7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3</w:t>
            </w:r>
          </w:p>
        </w:tc>
      </w:tr>
    </w:tbl>
    <w:p w14:paraId="214AFCB0" w14:textId="537EFF48" w:rsidR="001E43D4" w:rsidRPr="00946649" w:rsidRDefault="009F3B65" w:rsidP="001E43D4">
      <w:pPr>
        <w:rPr>
          <w:rFonts w:eastAsia="Times New Roman"/>
          <w:lang w:val="en-US"/>
        </w:rPr>
      </w:pPr>
      <w:r>
        <w:rPr>
          <w:rFonts w:eastAsia="Times New Roman"/>
          <w:sz w:val="20"/>
          <w:lang w:val="en-US"/>
        </w:rPr>
        <w:t>S</w:t>
      </w:r>
      <w:r w:rsidRPr="009F3B65">
        <w:rPr>
          <w:rFonts w:eastAsia="Times New Roman"/>
          <w:sz w:val="20"/>
          <w:lang w:val="en-US"/>
        </w:rPr>
        <w:t>upporting material</w:t>
      </w:r>
      <w:r w:rsidR="001E43D4" w:rsidRPr="00F514C8">
        <w:rPr>
          <w:rFonts w:eastAsia="Times New Roman"/>
          <w:sz w:val="20"/>
          <w:lang w:val="en-US"/>
        </w:rPr>
        <w:t xml:space="preserve"> </w:t>
      </w:r>
      <w:hyperlink r:id="rId309" w:history="1">
        <w:r w:rsidR="00857F0E">
          <w:rPr>
            <w:rStyle w:val="Hyperlink"/>
            <w:rFonts w:eastAsia="Times New Roman"/>
            <w:sz w:val="20"/>
            <w:lang w:val="en-US"/>
          </w:rPr>
          <w:t>A</w:t>
        </w:r>
        <w:r w:rsidR="001E43D4" w:rsidRPr="000B7F48">
          <w:rPr>
            <w:rStyle w:val="Hyperlink"/>
            <w:rFonts w:eastAsia="Times New Roman"/>
            <w:sz w:val="20"/>
            <w:lang w:val="en-US"/>
          </w:rPr>
          <w:t>ppendix 2.9</w:t>
        </w:r>
      </w:hyperlink>
      <w:r w:rsidR="001E43D4" w:rsidRPr="00946649">
        <w:rPr>
          <w:rFonts w:eastAsia="Times New Roman"/>
          <w:sz w:val="20"/>
          <w:lang w:val="en-US"/>
        </w:rPr>
        <w:t xml:space="preserve"> provides a list of data sources.</w:t>
      </w:r>
    </w:p>
    <w:p w14:paraId="54CCBEBB" w14:textId="77777777" w:rsidR="001E43D4" w:rsidRPr="00946649" w:rsidRDefault="001E43D4" w:rsidP="001E43D4">
      <w:pPr>
        <w:rPr>
          <w:rFonts w:cs="Arial"/>
          <w:color w:val="000000"/>
          <w:lang w:val="en-US"/>
        </w:rPr>
      </w:pPr>
    </w:p>
    <w:p w14:paraId="4DBE011F" w14:textId="23BF2E87" w:rsidR="001E43D4" w:rsidRPr="00946649" w:rsidRDefault="003501D8" w:rsidP="000226B2">
      <w:pPr>
        <w:pStyle w:val="Caption"/>
      </w:pPr>
      <w:r>
        <w:lastRenderedPageBreak/>
        <w:t>Table 2.9</w:t>
      </w:r>
      <w:r w:rsidR="001E43D4" w:rsidRPr="00946649">
        <w:t>: Value per hectare of nature’s contributions to people in Europe and Central Asia (2017 Int $ / Ha / year)</w:t>
      </w:r>
      <w:r w:rsidR="000667E0">
        <w:t>.</w:t>
      </w:r>
    </w:p>
    <w:tbl>
      <w:tblPr>
        <w:tblW w:w="5000" w:type="pct"/>
        <w:tblBorders>
          <w:top w:val="single" w:sz="6" w:space="0" w:color="000000" w:themeColor="text1"/>
          <w:left w:val="single" w:sz="6" w:space="0" w:color="000000" w:themeColor="text1"/>
          <w:bottom w:val="single" w:sz="6" w:space="0" w:color="000000" w:themeColor="text1"/>
          <w:right w:val="single" w:sz="6" w:space="0" w:color="000000" w:themeColor="text1"/>
        </w:tblBorders>
        <w:tblLook w:val="04A0" w:firstRow="1" w:lastRow="0" w:firstColumn="1" w:lastColumn="0" w:noHBand="0" w:noVBand="1"/>
      </w:tblPr>
      <w:tblGrid>
        <w:gridCol w:w="601"/>
        <w:gridCol w:w="399"/>
        <w:gridCol w:w="2783"/>
        <w:gridCol w:w="1055"/>
        <w:gridCol w:w="1055"/>
        <w:gridCol w:w="1055"/>
        <w:gridCol w:w="1057"/>
        <w:gridCol w:w="1057"/>
      </w:tblGrid>
      <w:tr w:rsidR="001E43D4" w:rsidRPr="00946649" w14:paraId="2B3673D0" w14:textId="77777777" w:rsidTr="001E43D4">
        <w:trPr>
          <w:cantSplit/>
          <w:trHeight w:val="516"/>
        </w:trPr>
        <w:tc>
          <w:tcPr>
            <w:tcW w:w="332" w:type="pct"/>
            <w:tcBorders>
              <w:top w:val="nil"/>
              <w:left w:val="nil"/>
              <w:bottom w:val="single" w:sz="4" w:space="0" w:color="auto"/>
              <w:right w:val="single" w:sz="4" w:space="0" w:color="auto"/>
            </w:tcBorders>
            <w:textDirection w:val="tbRl"/>
          </w:tcPr>
          <w:p w14:paraId="0D3DDF67" w14:textId="77777777" w:rsidR="001E43D4" w:rsidRPr="00946649" w:rsidRDefault="001E43D4" w:rsidP="001E43D4">
            <w:pPr>
              <w:ind w:left="113" w:right="113"/>
              <w:rPr>
                <w:rFonts w:eastAsia="Times New Roman" w:cs="Arial"/>
                <w:b/>
                <w:color w:val="000000"/>
                <w:lang w:val="en-US"/>
              </w:rPr>
            </w:pPr>
          </w:p>
        </w:tc>
        <w:tc>
          <w:tcPr>
            <w:tcW w:w="220" w:type="pct"/>
            <w:tcBorders>
              <w:top w:val="single" w:sz="4" w:space="0" w:color="auto"/>
              <w:left w:val="single" w:sz="4" w:space="0" w:color="auto"/>
              <w:bottom w:val="single" w:sz="6" w:space="0" w:color="000000" w:themeColor="text1"/>
              <w:right w:val="nil"/>
            </w:tcBorders>
          </w:tcPr>
          <w:p w14:paraId="19B01D6E" w14:textId="77777777" w:rsidR="001E43D4" w:rsidRPr="00946649" w:rsidRDefault="001E43D4" w:rsidP="001E43D4">
            <w:pPr>
              <w:rPr>
                <w:rFonts w:eastAsia="Times New Roman" w:cs="Arial"/>
                <w:b/>
                <w:color w:val="000000"/>
                <w:lang w:val="en-US"/>
              </w:rPr>
            </w:pPr>
          </w:p>
        </w:tc>
        <w:tc>
          <w:tcPr>
            <w:tcW w:w="1536" w:type="pct"/>
            <w:tcBorders>
              <w:top w:val="single" w:sz="6" w:space="0" w:color="000000" w:themeColor="text1"/>
              <w:left w:val="nil"/>
              <w:bottom w:val="single" w:sz="6" w:space="0" w:color="000000" w:themeColor="text1"/>
            </w:tcBorders>
            <w:shd w:val="clear" w:color="auto" w:fill="auto"/>
            <w:vAlign w:val="bottom"/>
            <w:hideMark/>
          </w:tcPr>
          <w:p w14:paraId="1465C27B" w14:textId="77777777" w:rsidR="001E43D4" w:rsidRPr="00946649" w:rsidRDefault="001E43D4" w:rsidP="00360961">
            <w:pPr>
              <w:jc w:val="left"/>
              <w:rPr>
                <w:rFonts w:eastAsia="Times New Roman" w:cs="Arial"/>
                <w:b/>
                <w:lang w:val="en-US"/>
              </w:rPr>
            </w:pPr>
            <w:r w:rsidRPr="00946649">
              <w:rPr>
                <w:rFonts w:eastAsia="Times New Roman" w:cs="Arial"/>
                <w:b/>
                <w:color w:val="000000"/>
                <w:lang w:val="en-US"/>
              </w:rPr>
              <w:t>All of Europe and Central Asia</w:t>
            </w:r>
          </w:p>
        </w:tc>
        <w:tc>
          <w:tcPr>
            <w:tcW w:w="582" w:type="pct"/>
            <w:tcBorders>
              <w:top w:val="single" w:sz="6" w:space="0" w:color="000000" w:themeColor="text1"/>
              <w:bottom w:val="single" w:sz="6" w:space="0" w:color="000000" w:themeColor="text1"/>
            </w:tcBorders>
            <w:shd w:val="clear" w:color="auto" w:fill="auto"/>
            <w:vAlign w:val="bottom"/>
            <w:hideMark/>
          </w:tcPr>
          <w:p w14:paraId="1EE2A108"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ean</w:t>
            </w:r>
          </w:p>
        </w:tc>
        <w:tc>
          <w:tcPr>
            <w:tcW w:w="582" w:type="pct"/>
            <w:tcBorders>
              <w:top w:val="single" w:sz="6" w:space="0" w:color="000000" w:themeColor="text1"/>
              <w:bottom w:val="single" w:sz="6" w:space="0" w:color="000000" w:themeColor="text1"/>
            </w:tcBorders>
            <w:vAlign w:val="bottom"/>
          </w:tcPr>
          <w:p w14:paraId="77487A28"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edian</w:t>
            </w:r>
          </w:p>
        </w:tc>
        <w:tc>
          <w:tcPr>
            <w:tcW w:w="582" w:type="pct"/>
            <w:tcBorders>
              <w:top w:val="single" w:sz="6" w:space="0" w:color="000000" w:themeColor="text1"/>
              <w:bottom w:val="single" w:sz="6" w:space="0" w:color="000000" w:themeColor="text1"/>
            </w:tcBorders>
            <w:shd w:val="clear" w:color="auto" w:fill="auto"/>
            <w:vAlign w:val="bottom"/>
            <w:hideMark/>
          </w:tcPr>
          <w:p w14:paraId="328350F6"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inimum</w:t>
            </w:r>
          </w:p>
        </w:tc>
        <w:tc>
          <w:tcPr>
            <w:tcW w:w="583" w:type="pct"/>
            <w:tcBorders>
              <w:top w:val="single" w:sz="6" w:space="0" w:color="000000" w:themeColor="text1"/>
              <w:bottom w:val="single" w:sz="6" w:space="0" w:color="000000" w:themeColor="text1"/>
            </w:tcBorders>
            <w:shd w:val="clear" w:color="auto" w:fill="auto"/>
            <w:vAlign w:val="bottom"/>
            <w:hideMark/>
          </w:tcPr>
          <w:p w14:paraId="72C5ADBA"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Maximum</w:t>
            </w:r>
          </w:p>
        </w:tc>
        <w:tc>
          <w:tcPr>
            <w:tcW w:w="583" w:type="pct"/>
            <w:tcBorders>
              <w:top w:val="single" w:sz="6" w:space="0" w:color="000000" w:themeColor="text1"/>
              <w:bottom w:val="single" w:sz="6" w:space="0" w:color="000000" w:themeColor="text1"/>
            </w:tcBorders>
            <w:shd w:val="clear" w:color="auto" w:fill="auto"/>
            <w:vAlign w:val="bottom"/>
            <w:hideMark/>
          </w:tcPr>
          <w:p w14:paraId="24A6B9E6" w14:textId="77777777" w:rsidR="001E43D4" w:rsidRPr="00946649" w:rsidRDefault="001E43D4" w:rsidP="001E43D4">
            <w:pPr>
              <w:jc w:val="center"/>
              <w:rPr>
                <w:rFonts w:eastAsia="Times New Roman" w:cs="Arial"/>
                <w:b/>
                <w:color w:val="000000"/>
                <w:sz w:val="18"/>
                <w:szCs w:val="18"/>
                <w:lang w:val="en-US"/>
              </w:rPr>
            </w:pPr>
            <w:r w:rsidRPr="00946649">
              <w:rPr>
                <w:rFonts w:eastAsia="Times New Roman" w:cs="Arial"/>
                <w:b/>
                <w:color w:val="000000"/>
                <w:sz w:val="18"/>
                <w:szCs w:val="18"/>
                <w:lang w:val="en-US"/>
              </w:rPr>
              <w:t>N</w:t>
            </w:r>
          </w:p>
        </w:tc>
      </w:tr>
      <w:tr w:rsidR="001E43D4" w:rsidRPr="00946649" w14:paraId="79B2D616" w14:textId="77777777" w:rsidTr="001E43D4">
        <w:trPr>
          <w:trHeight w:val="414"/>
        </w:trPr>
        <w:tc>
          <w:tcPr>
            <w:tcW w:w="332" w:type="pct"/>
            <w:vMerge w:val="restart"/>
            <w:tcBorders>
              <w:top w:val="single" w:sz="4" w:space="0" w:color="auto"/>
              <w:left w:val="single" w:sz="4" w:space="0" w:color="auto"/>
              <w:right w:val="single" w:sz="4" w:space="0" w:color="auto"/>
            </w:tcBorders>
            <w:textDirection w:val="tbRl"/>
            <w:vAlign w:val="center"/>
          </w:tcPr>
          <w:p w14:paraId="6305C26F" w14:textId="77777777" w:rsidR="001E43D4" w:rsidRPr="00946649" w:rsidRDefault="001E43D4" w:rsidP="001E43D4">
            <w:pPr>
              <w:ind w:left="113" w:right="113"/>
              <w:jc w:val="center"/>
              <w:rPr>
                <w:rFonts w:eastAsia="Times New Roman" w:cs="Arial"/>
                <w:color w:val="000000"/>
                <w:sz w:val="18"/>
                <w:szCs w:val="18"/>
                <w:lang w:val="en-US"/>
              </w:rPr>
            </w:pPr>
            <w:r w:rsidRPr="00946649">
              <w:rPr>
                <w:rFonts w:eastAsia="Times New Roman" w:cs="Arial"/>
                <w:color w:val="000000"/>
                <w:sz w:val="18"/>
                <w:szCs w:val="18"/>
                <w:lang w:val="en-US"/>
              </w:rPr>
              <w:t>REGULATING</w:t>
            </w:r>
          </w:p>
        </w:tc>
        <w:tc>
          <w:tcPr>
            <w:tcW w:w="220" w:type="pct"/>
            <w:tcBorders>
              <w:top w:val="single" w:sz="6" w:space="0" w:color="000000" w:themeColor="text1"/>
              <w:left w:val="single" w:sz="4" w:space="0" w:color="auto"/>
            </w:tcBorders>
            <w:vAlign w:val="center"/>
          </w:tcPr>
          <w:p w14:paraId="6F010E4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p>
        </w:tc>
        <w:tc>
          <w:tcPr>
            <w:tcW w:w="1536" w:type="pct"/>
            <w:tcBorders>
              <w:top w:val="single" w:sz="6" w:space="0" w:color="000000" w:themeColor="text1"/>
            </w:tcBorders>
            <w:shd w:val="clear" w:color="auto" w:fill="auto"/>
            <w:vAlign w:val="center"/>
            <w:hideMark/>
          </w:tcPr>
          <w:p w14:paraId="168E114A"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Habitat creation and maintenance</w:t>
            </w:r>
          </w:p>
        </w:tc>
        <w:tc>
          <w:tcPr>
            <w:tcW w:w="582" w:type="pct"/>
            <w:tcBorders>
              <w:top w:val="single" w:sz="6" w:space="0" w:color="000000" w:themeColor="text1"/>
            </w:tcBorders>
            <w:shd w:val="clear" w:color="auto" w:fill="auto"/>
            <w:vAlign w:val="center"/>
            <w:hideMark/>
          </w:tcPr>
          <w:p w14:paraId="633A06A4" w14:textId="040422E2"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r w:rsidR="000667E0">
              <w:rPr>
                <w:rFonts w:eastAsia="Times New Roman" w:cs="Arial"/>
                <w:color w:val="000000"/>
                <w:sz w:val="18"/>
                <w:szCs w:val="18"/>
                <w:lang w:val="en-US"/>
              </w:rPr>
              <w:t>,</w:t>
            </w:r>
            <w:r w:rsidRPr="00946649">
              <w:rPr>
                <w:rFonts w:eastAsia="Times New Roman" w:cs="Arial"/>
                <w:color w:val="000000"/>
                <w:sz w:val="18"/>
                <w:szCs w:val="18"/>
                <w:lang w:val="en-US"/>
              </w:rPr>
              <w:t>387.5</w:t>
            </w:r>
          </w:p>
        </w:tc>
        <w:tc>
          <w:tcPr>
            <w:tcW w:w="582" w:type="pct"/>
            <w:tcBorders>
              <w:top w:val="single" w:sz="6" w:space="0" w:color="000000" w:themeColor="text1"/>
            </w:tcBorders>
            <w:vAlign w:val="center"/>
          </w:tcPr>
          <w:p w14:paraId="441DBBB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765.98</w:t>
            </w:r>
          </w:p>
        </w:tc>
        <w:tc>
          <w:tcPr>
            <w:tcW w:w="582" w:type="pct"/>
            <w:tcBorders>
              <w:top w:val="single" w:sz="6" w:space="0" w:color="000000" w:themeColor="text1"/>
            </w:tcBorders>
            <w:shd w:val="clear" w:color="auto" w:fill="auto"/>
            <w:vAlign w:val="center"/>
            <w:hideMark/>
          </w:tcPr>
          <w:p w14:paraId="43B711C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23</w:t>
            </w:r>
          </w:p>
        </w:tc>
        <w:tc>
          <w:tcPr>
            <w:tcW w:w="583" w:type="pct"/>
            <w:tcBorders>
              <w:top w:val="single" w:sz="6" w:space="0" w:color="000000" w:themeColor="text1"/>
            </w:tcBorders>
            <w:shd w:val="clear" w:color="auto" w:fill="auto"/>
            <w:vAlign w:val="center"/>
            <w:hideMark/>
          </w:tcPr>
          <w:p w14:paraId="6132D9C2" w14:textId="7CDF0A9F"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w:t>
            </w:r>
            <w:r w:rsidR="000667E0">
              <w:rPr>
                <w:rFonts w:eastAsia="Times New Roman" w:cs="Arial"/>
                <w:color w:val="000000"/>
                <w:sz w:val="18"/>
                <w:szCs w:val="18"/>
                <w:lang w:val="en-US"/>
              </w:rPr>
              <w:t>,</w:t>
            </w:r>
            <w:r w:rsidRPr="00946649">
              <w:rPr>
                <w:rFonts w:eastAsia="Times New Roman" w:cs="Arial"/>
                <w:color w:val="000000"/>
                <w:sz w:val="18"/>
                <w:szCs w:val="18"/>
                <w:lang w:val="en-US"/>
              </w:rPr>
              <w:t>955.53</w:t>
            </w:r>
          </w:p>
        </w:tc>
        <w:tc>
          <w:tcPr>
            <w:tcW w:w="583" w:type="pct"/>
            <w:tcBorders>
              <w:top w:val="single" w:sz="6" w:space="0" w:color="000000" w:themeColor="text1"/>
            </w:tcBorders>
            <w:shd w:val="clear" w:color="auto" w:fill="auto"/>
            <w:vAlign w:val="center"/>
            <w:hideMark/>
          </w:tcPr>
          <w:p w14:paraId="76D8E41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2</w:t>
            </w:r>
          </w:p>
        </w:tc>
      </w:tr>
      <w:tr w:rsidR="001E43D4" w:rsidRPr="00946649" w14:paraId="12FD4381" w14:textId="77777777" w:rsidTr="001E43D4">
        <w:trPr>
          <w:trHeight w:val="414"/>
        </w:trPr>
        <w:tc>
          <w:tcPr>
            <w:tcW w:w="332" w:type="pct"/>
            <w:vMerge/>
            <w:tcBorders>
              <w:left w:val="single" w:sz="4" w:space="0" w:color="auto"/>
              <w:right w:val="single" w:sz="4" w:space="0" w:color="auto"/>
            </w:tcBorders>
            <w:textDirection w:val="tbRl"/>
            <w:vAlign w:val="center"/>
          </w:tcPr>
          <w:p w14:paraId="5CCC0FE3"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1B8A681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w:t>
            </w:r>
          </w:p>
        </w:tc>
        <w:tc>
          <w:tcPr>
            <w:tcW w:w="1536" w:type="pct"/>
            <w:shd w:val="clear" w:color="auto" w:fill="auto"/>
            <w:vAlign w:val="center"/>
            <w:hideMark/>
          </w:tcPr>
          <w:p w14:paraId="27C7C7B2"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Pollination and dispersal of seeds and other propagules</w:t>
            </w:r>
          </w:p>
        </w:tc>
        <w:tc>
          <w:tcPr>
            <w:tcW w:w="582" w:type="pct"/>
            <w:shd w:val="clear" w:color="auto" w:fill="auto"/>
            <w:vAlign w:val="center"/>
            <w:hideMark/>
          </w:tcPr>
          <w:p w14:paraId="3644B7E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2" w:type="pct"/>
            <w:vAlign w:val="center"/>
          </w:tcPr>
          <w:p w14:paraId="054EFFC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w:t>
            </w:r>
          </w:p>
        </w:tc>
        <w:tc>
          <w:tcPr>
            <w:tcW w:w="582" w:type="pct"/>
            <w:shd w:val="clear" w:color="auto" w:fill="auto"/>
            <w:vAlign w:val="center"/>
            <w:hideMark/>
          </w:tcPr>
          <w:p w14:paraId="42B6D18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shd w:val="clear" w:color="auto" w:fill="auto"/>
            <w:vAlign w:val="center"/>
            <w:hideMark/>
          </w:tcPr>
          <w:p w14:paraId="7A91F5C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shd w:val="clear" w:color="auto" w:fill="auto"/>
            <w:vAlign w:val="center"/>
            <w:hideMark/>
          </w:tcPr>
          <w:p w14:paraId="4C8E87D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1BEEA518" w14:textId="77777777" w:rsidTr="001E43D4">
        <w:trPr>
          <w:trHeight w:val="414"/>
        </w:trPr>
        <w:tc>
          <w:tcPr>
            <w:tcW w:w="332" w:type="pct"/>
            <w:vMerge/>
            <w:tcBorders>
              <w:left w:val="single" w:sz="4" w:space="0" w:color="auto"/>
              <w:right w:val="single" w:sz="4" w:space="0" w:color="auto"/>
            </w:tcBorders>
            <w:textDirection w:val="tbRl"/>
            <w:vAlign w:val="center"/>
          </w:tcPr>
          <w:p w14:paraId="191378E4"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1B11922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c>
          <w:tcPr>
            <w:tcW w:w="1536" w:type="pct"/>
            <w:shd w:val="clear" w:color="auto" w:fill="auto"/>
            <w:vAlign w:val="center"/>
            <w:hideMark/>
          </w:tcPr>
          <w:p w14:paraId="0C21AFE7"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air quality</w:t>
            </w:r>
          </w:p>
        </w:tc>
        <w:tc>
          <w:tcPr>
            <w:tcW w:w="582" w:type="pct"/>
            <w:shd w:val="clear" w:color="auto" w:fill="auto"/>
            <w:vAlign w:val="center"/>
            <w:hideMark/>
          </w:tcPr>
          <w:p w14:paraId="0365E57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89.43</w:t>
            </w:r>
          </w:p>
        </w:tc>
        <w:tc>
          <w:tcPr>
            <w:tcW w:w="582" w:type="pct"/>
            <w:vAlign w:val="center"/>
          </w:tcPr>
          <w:p w14:paraId="7720068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289.43</w:t>
            </w:r>
          </w:p>
        </w:tc>
        <w:tc>
          <w:tcPr>
            <w:tcW w:w="582" w:type="pct"/>
            <w:shd w:val="clear" w:color="auto" w:fill="auto"/>
            <w:vAlign w:val="center"/>
            <w:hideMark/>
          </w:tcPr>
          <w:p w14:paraId="22A83BA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89.43</w:t>
            </w:r>
          </w:p>
        </w:tc>
        <w:tc>
          <w:tcPr>
            <w:tcW w:w="583" w:type="pct"/>
            <w:shd w:val="clear" w:color="auto" w:fill="auto"/>
            <w:vAlign w:val="center"/>
            <w:hideMark/>
          </w:tcPr>
          <w:p w14:paraId="2B04FC7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89.43</w:t>
            </w:r>
          </w:p>
        </w:tc>
        <w:tc>
          <w:tcPr>
            <w:tcW w:w="583" w:type="pct"/>
            <w:shd w:val="clear" w:color="auto" w:fill="auto"/>
            <w:vAlign w:val="center"/>
            <w:hideMark/>
          </w:tcPr>
          <w:p w14:paraId="79570F3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p>
        </w:tc>
      </w:tr>
      <w:tr w:rsidR="001E43D4" w:rsidRPr="00946649" w14:paraId="04F5C968" w14:textId="77777777" w:rsidTr="001E43D4">
        <w:trPr>
          <w:trHeight w:val="414"/>
        </w:trPr>
        <w:tc>
          <w:tcPr>
            <w:tcW w:w="332" w:type="pct"/>
            <w:vMerge/>
            <w:tcBorders>
              <w:left w:val="single" w:sz="4" w:space="0" w:color="auto"/>
              <w:right w:val="single" w:sz="4" w:space="0" w:color="auto"/>
            </w:tcBorders>
            <w:textDirection w:val="tbRl"/>
            <w:vAlign w:val="center"/>
          </w:tcPr>
          <w:p w14:paraId="2D40388D"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13C640D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w:t>
            </w:r>
          </w:p>
        </w:tc>
        <w:tc>
          <w:tcPr>
            <w:tcW w:w="1536" w:type="pct"/>
            <w:shd w:val="clear" w:color="auto" w:fill="auto"/>
            <w:vAlign w:val="center"/>
            <w:hideMark/>
          </w:tcPr>
          <w:p w14:paraId="37B2DDE9"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climate</w:t>
            </w:r>
          </w:p>
        </w:tc>
        <w:tc>
          <w:tcPr>
            <w:tcW w:w="582" w:type="pct"/>
            <w:shd w:val="clear" w:color="auto" w:fill="auto"/>
            <w:vAlign w:val="center"/>
            <w:hideMark/>
          </w:tcPr>
          <w:p w14:paraId="63F8110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64.53</w:t>
            </w:r>
          </w:p>
        </w:tc>
        <w:tc>
          <w:tcPr>
            <w:tcW w:w="582" w:type="pct"/>
            <w:vAlign w:val="center"/>
          </w:tcPr>
          <w:p w14:paraId="3EB139A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464.53</w:t>
            </w:r>
          </w:p>
        </w:tc>
        <w:tc>
          <w:tcPr>
            <w:tcW w:w="582" w:type="pct"/>
            <w:shd w:val="clear" w:color="auto" w:fill="auto"/>
            <w:vAlign w:val="center"/>
            <w:hideMark/>
          </w:tcPr>
          <w:p w14:paraId="2FFD201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1.67</w:t>
            </w:r>
          </w:p>
        </w:tc>
        <w:tc>
          <w:tcPr>
            <w:tcW w:w="583" w:type="pct"/>
            <w:shd w:val="clear" w:color="auto" w:fill="auto"/>
            <w:vAlign w:val="center"/>
            <w:hideMark/>
          </w:tcPr>
          <w:p w14:paraId="1CC5188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867.38</w:t>
            </w:r>
          </w:p>
        </w:tc>
        <w:tc>
          <w:tcPr>
            <w:tcW w:w="583" w:type="pct"/>
            <w:shd w:val="clear" w:color="auto" w:fill="auto"/>
            <w:vAlign w:val="center"/>
            <w:hideMark/>
          </w:tcPr>
          <w:p w14:paraId="504BBF4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w:t>
            </w:r>
          </w:p>
        </w:tc>
      </w:tr>
      <w:tr w:rsidR="001E43D4" w:rsidRPr="00946649" w14:paraId="6EA61E36" w14:textId="77777777" w:rsidTr="001E43D4">
        <w:trPr>
          <w:trHeight w:val="414"/>
        </w:trPr>
        <w:tc>
          <w:tcPr>
            <w:tcW w:w="332" w:type="pct"/>
            <w:vMerge/>
            <w:tcBorders>
              <w:left w:val="single" w:sz="4" w:space="0" w:color="auto"/>
              <w:right w:val="single" w:sz="4" w:space="0" w:color="auto"/>
            </w:tcBorders>
            <w:textDirection w:val="tbRl"/>
            <w:vAlign w:val="center"/>
          </w:tcPr>
          <w:p w14:paraId="643C609D"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7B534BF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w:t>
            </w:r>
          </w:p>
        </w:tc>
        <w:tc>
          <w:tcPr>
            <w:tcW w:w="1536" w:type="pct"/>
            <w:shd w:val="clear" w:color="auto" w:fill="auto"/>
            <w:vAlign w:val="center"/>
            <w:hideMark/>
          </w:tcPr>
          <w:p w14:paraId="45960FE8"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ocean acidification</w:t>
            </w:r>
          </w:p>
        </w:tc>
        <w:tc>
          <w:tcPr>
            <w:tcW w:w="582" w:type="pct"/>
            <w:shd w:val="clear" w:color="auto" w:fill="auto"/>
            <w:vAlign w:val="center"/>
            <w:hideMark/>
          </w:tcPr>
          <w:p w14:paraId="28ED14B8" w14:textId="77777777" w:rsidR="001E43D4" w:rsidRPr="00946649" w:rsidRDefault="001E43D4" w:rsidP="001E43D4">
            <w:pPr>
              <w:jc w:val="center"/>
              <w:rPr>
                <w:rFonts w:eastAsia="Times New Roman" w:cs="Arial"/>
                <w:color w:val="000000"/>
                <w:sz w:val="18"/>
                <w:szCs w:val="18"/>
                <w:lang w:val="en-US"/>
              </w:rPr>
            </w:pPr>
          </w:p>
        </w:tc>
        <w:tc>
          <w:tcPr>
            <w:tcW w:w="582" w:type="pct"/>
            <w:vAlign w:val="center"/>
          </w:tcPr>
          <w:p w14:paraId="2A409DBA" w14:textId="77777777" w:rsidR="001E43D4" w:rsidRPr="00946649" w:rsidRDefault="001E43D4" w:rsidP="001E43D4">
            <w:pPr>
              <w:jc w:val="center"/>
              <w:rPr>
                <w:rFonts w:eastAsia="Times New Roman" w:cs="Arial"/>
                <w:color w:val="000000"/>
                <w:sz w:val="18"/>
                <w:szCs w:val="18"/>
                <w:lang w:val="en-US"/>
              </w:rPr>
            </w:pPr>
          </w:p>
        </w:tc>
        <w:tc>
          <w:tcPr>
            <w:tcW w:w="582" w:type="pct"/>
            <w:shd w:val="clear" w:color="auto" w:fill="auto"/>
            <w:vAlign w:val="center"/>
            <w:hideMark/>
          </w:tcPr>
          <w:p w14:paraId="0BEFBBF8" w14:textId="77777777" w:rsidR="001E43D4" w:rsidRPr="00946649" w:rsidRDefault="001E43D4" w:rsidP="001E43D4">
            <w:pPr>
              <w:jc w:val="center"/>
              <w:rPr>
                <w:rFonts w:eastAsia="Times New Roman" w:cs="Arial"/>
                <w:color w:val="000000"/>
                <w:sz w:val="18"/>
                <w:szCs w:val="18"/>
                <w:lang w:val="en-US"/>
              </w:rPr>
            </w:pPr>
          </w:p>
        </w:tc>
        <w:tc>
          <w:tcPr>
            <w:tcW w:w="583" w:type="pct"/>
            <w:shd w:val="clear" w:color="auto" w:fill="auto"/>
            <w:vAlign w:val="center"/>
            <w:hideMark/>
          </w:tcPr>
          <w:p w14:paraId="070AD2F1" w14:textId="77777777" w:rsidR="001E43D4" w:rsidRPr="00946649" w:rsidRDefault="001E43D4" w:rsidP="001E43D4">
            <w:pPr>
              <w:jc w:val="center"/>
              <w:rPr>
                <w:rFonts w:eastAsia="Times New Roman" w:cs="Arial"/>
                <w:color w:val="000000"/>
                <w:sz w:val="18"/>
                <w:szCs w:val="18"/>
                <w:lang w:val="en-US"/>
              </w:rPr>
            </w:pPr>
          </w:p>
        </w:tc>
        <w:tc>
          <w:tcPr>
            <w:tcW w:w="583" w:type="pct"/>
            <w:shd w:val="clear" w:color="auto" w:fill="auto"/>
            <w:vAlign w:val="center"/>
            <w:hideMark/>
          </w:tcPr>
          <w:p w14:paraId="454B23B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78B0E1C5" w14:textId="77777777" w:rsidTr="001E43D4">
        <w:trPr>
          <w:trHeight w:val="414"/>
        </w:trPr>
        <w:tc>
          <w:tcPr>
            <w:tcW w:w="332" w:type="pct"/>
            <w:vMerge/>
            <w:tcBorders>
              <w:left w:val="single" w:sz="4" w:space="0" w:color="auto"/>
              <w:right w:val="single" w:sz="4" w:space="0" w:color="auto"/>
            </w:tcBorders>
            <w:textDirection w:val="tbRl"/>
            <w:vAlign w:val="center"/>
          </w:tcPr>
          <w:p w14:paraId="75E1EBAF"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771B925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w:t>
            </w:r>
          </w:p>
        </w:tc>
        <w:tc>
          <w:tcPr>
            <w:tcW w:w="1536" w:type="pct"/>
            <w:shd w:val="clear" w:color="auto" w:fill="auto"/>
            <w:vAlign w:val="center"/>
            <w:hideMark/>
          </w:tcPr>
          <w:p w14:paraId="77C9A729"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freshwater quantity, location and timing</w:t>
            </w:r>
          </w:p>
        </w:tc>
        <w:tc>
          <w:tcPr>
            <w:tcW w:w="582" w:type="pct"/>
            <w:shd w:val="clear" w:color="auto" w:fill="auto"/>
            <w:vAlign w:val="center"/>
            <w:hideMark/>
          </w:tcPr>
          <w:p w14:paraId="0E1EB97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7.13</w:t>
            </w:r>
          </w:p>
        </w:tc>
        <w:tc>
          <w:tcPr>
            <w:tcW w:w="582" w:type="pct"/>
            <w:vAlign w:val="center"/>
          </w:tcPr>
          <w:p w14:paraId="4BBE07E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30.71</w:t>
            </w:r>
          </w:p>
        </w:tc>
        <w:tc>
          <w:tcPr>
            <w:tcW w:w="582" w:type="pct"/>
            <w:shd w:val="clear" w:color="auto" w:fill="auto"/>
            <w:vAlign w:val="center"/>
            <w:hideMark/>
          </w:tcPr>
          <w:p w14:paraId="54415A6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5</w:t>
            </w:r>
          </w:p>
        </w:tc>
        <w:tc>
          <w:tcPr>
            <w:tcW w:w="583" w:type="pct"/>
            <w:shd w:val="clear" w:color="auto" w:fill="auto"/>
            <w:vAlign w:val="center"/>
            <w:hideMark/>
          </w:tcPr>
          <w:p w14:paraId="6A35A0B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0.18</w:t>
            </w:r>
          </w:p>
        </w:tc>
        <w:tc>
          <w:tcPr>
            <w:tcW w:w="583" w:type="pct"/>
            <w:shd w:val="clear" w:color="auto" w:fill="auto"/>
            <w:vAlign w:val="center"/>
            <w:hideMark/>
          </w:tcPr>
          <w:p w14:paraId="266480E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r>
      <w:tr w:rsidR="001E43D4" w:rsidRPr="00946649" w14:paraId="3BB8EA16" w14:textId="77777777" w:rsidTr="001E43D4">
        <w:trPr>
          <w:trHeight w:val="414"/>
        </w:trPr>
        <w:tc>
          <w:tcPr>
            <w:tcW w:w="332" w:type="pct"/>
            <w:vMerge/>
            <w:tcBorders>
              <w:left w:val="single" w:sz="4" w:space="0" w:color="auto"/>
              <w:right w:val="single" w:sz="4" w:space="0" w:color="auto"/>
            </w:tcBorders>
            <w:textDirection w:val="tbRl"/>
            <w:vAlign w:val="center"/>
          </w:tcPr>
          <w:p w14:paraId="34D23EF3"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00C5B7D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7</w:t>
            </w:r>
          </w:p>
        </w:tc>
        <w:tc>
          <w:tcPr>
            <w:tcW w:w="1536" w:type="pct"/>
            <w:shd w:val="clear" w:color="auto" w:fill="auto"/>
            <w:vAlign w:val="center"/>
            <w:hideMark/>
          </w:tcPr>
          <w:p w14:paraId="3C2A5220"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freshwater and coastal water quality</w:t>
            </w:r>
          </w:p>
        </w:tc>
        <w:tc>
          <w:tcPr>
            <w:tcW w:w="582" w:type="pct"/>
            <w:shd w:val="clear" w:color="auto" w:fill="auto"/>
            <w:vAlign w:val="center"/>
            <w:hideMark/>
          </w:tcPr>
          <w:p w14:paraId="3E9D771C" w14:textId="13940432"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r w:rsidR="000667E0">
              <w:rPr>
                <w:rFonts w:eastAsia="Times New Roman" w:cs="Arial"/>
                <w:color w:val="000000"/>
                <w:sz w:val="18"/>
                <w:szCs w:val="18"/>
                <w:lang w:val="en-US"/>
              </w:rPr>
              <w:t>,</w:t>
            </w:r>
            <w:r w:rsidRPr="00946649">
              <w:rPr>
                <w:rFonts w:eastAsia="Times New Roman" w:cs="Arial"/>
                <w:color w:val="000000"/>
                <w:sz w:val="18"/>
                <w:szCs w:val="18"/>
                <w:lang w:val="en-US"/>
              </w:rPr>
              <w:t>202.54</w:t>
            </w:r>
          </w:p>
        </w:tc>
        <w:tc>
          <w:tcPr>
            <w:tcW w:w="582" w:type="pct"/>
            <w:vAlign w:val="center"/>
          </w:tcPr>
          <w:p w14:paraId="39EF382D" w14:textId="41F45638"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1</w:t>
            </w:r>
            <w:r w:rsidR="000667E0">
              <w:rPr>
                <w:rFonts w:eastAsia="Times New Roman" w:cs="Arial"/>
                <w:color w:val="000000"/>
                <w:sz w:val="18"/>
                <w:szCs w:val="20"/>
                <w:lang w:val="en-US"/>
              </w:rPr>
              <w:t>,</w:t>
            </w:r>
            <w:r w:rsidRPr="00946649">
              <w:rPr>
                <w:rFonts w:eastAsia="Times New Roman" w:cs="Arial"/>
                <w:color w:val="000000"/>
                <w:sz w:val="18"/>
                <w:szCs w:val="20"/>
                <w:lang w:val="en-US"/>
              </w:rPr>
              <w:t>965.22</w:t>
            </w:r>
          </w:p>
        </w:tc>
        <w:tc>
          <w:tcPr>
            <w:tcW w:w="582" w:type="pct"/>
            <w:shd w:val="clear" w:color="auto" w:fill="auto"/>
            <w:vAlign w:val="center"/>
            <w:hideMark/>
          </w:tcPr>
          <w:p w14:paraId="294AE95F" w14:textId="0D3B2356"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r w:rsidR="000667E0">
              <w:rPr>
                <w:rFonts w:eastAsia="Times New Roman" w:cs="Arial"/>
                <w:color w:val="000000"/>
                <w:sz w:val="18"/>
                <w:szCs w:val="18"/>
                <w:lang w:val="en-US"/>
              </w:rPr>
              <w:t>,</w:t>
            </w:r>
            <w:r w:rsidRPr="00946649">
              <w:rPr>
                <w:rFonts w:eastAsia="Times New Roman" w:cs="Arial"/>
                <w:color w:val="000000"/>
                <w:sz w:val="18"/>
                <w:szCs w:val="18"/>
                <w:lang w:val="en-US"/>
              </w:rPr>
              <w:t>546.62</w:t>
            </w:r>
          </w:p>
        </w:tc>
        <w:tc>
          <w:tcPr>
            <w:tcW w:w="583" w:type="pct"/>
            <w:shd w:val="clear" w:color="auto" w:fill="auto"/>
            <w:vAlign w:val="center"/>
            <w:hideMark/>
          </w:tcPr>
          <w:p w14:paraId="39E79EE1" w14:textId="530FAFEB"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w:t>
            </w:r>
            <w:r w:rsidR="000667E0">
              <w:rPr>
                <w:rFonts w:eastAsia="Times New Roman" w:cs="Arial"/>
                <w:color w:val="000000"/>
                <w:sz w:val="18"/>
                <w:szCs w:val="18"/>
                <w:lang w:val="en-US"/>
              </w:rPr>
              <w:t>,</w:t>
            </w:r>
            <w:r w:rsidRPr="00946649">
              <w:rPr>
                <w:rFonts w:eastAsia="Times New Roman" w:cs="Arial"/>
                <w:color w:val="000000"/>
                <w:sz w:val="18"/>
                <w:szCs w:val="18"/>
                <w:lang w:val="en-US"/>
              </w:rPr>
              <w:t>095.77</w:t>
            </w:r>
          </w:p>
        </w:tc>
        <w:tc>
          <w:tcPr>
            <w:tcW w:w="583" w:type="pct"/>
            <w:shd w:val="clear" w:color="auto" w:fill="auto"/>
            <w:vAlign w:val="center"/>
            <w:hideMark/>
          </w:tcPr>
          <w:p w14:paraId="05C6EE8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r>
      <w:tr w:rsidR="001E43D4" w:rsidRPr="00946649" w14:paraId="5CDB40DF" w14:textId="77777777" w:rsidTr="001E43D4">
        <w:trPr>
          <w:trHeight w:val="414"/>
        </w:trPr>
        <w:tc>
          <w:tcPr>
            <w:tcW w:w="332" w:type="pct"/>
            <w:vMerge/>
            <w:tcBorders>
              <w:left w:val="single" w:sz="4" w:space="0" w:color="auto"/>
              <w:right w:val="single" w:sz="4" w:space="0" w:color="auto"/>
            </w:tcBorders>
            <w:textDirection w:val="tbRl"/>
            <w:vAlign w:val="center"/>
          </w:tcPr>
          <w:p w14:paraId="3FF9274F"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tcBorders>
            <w:vAlign w:val="center"/>
          </w:tcPr>
          <w:p w14:paraId="5465C8F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8</w:t>
            </w:r>
          </w:p>
        </w:tc>
        <w:tc>
          <w:tcPr>
            <w:tcW w:w="1536" w:type="pct"/>
            <w:shd w:val="clear" w:color="auto" w:fill="auto"/>
            <w:vAlign w:val="center"/>
            <w:hideMark/>
          </w:tcPr>
          <w:p w14:paraId="5FDB2EE0"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Formation, protection and decontamination of soils and sediments</w:t>
            </w:r>
          </w:p>
        </w:tc>
        <w:tc>
          <w:tcPr>
            <w:tcW w:w="582" w:type="pct"/>
            <w:shd w:val="clear" w:color="auto" w:fill="auto"/>
            <w:vAlign w:val="center"/>
            <w:hideMark/>
          </w:tcPr>
          <w:p w14:paraId="76A2395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2.32</w:t>
            </w:r>
          </w:p>
        </w:tc>
        <w:tc>
          <w:tcPr>
            <w:tcW w:w="582" w:type="pct"/>
            <w:vAlign w:val="center"/>
          </w:tcPr>
          <w:p w14:paraId="487EA30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32.32</w:t>
            </w:r>
          </w:p>
        </w:tc>
        <w:tc>
          <w:tcPr>
            <w:tcW w:w="582" w:type="pct"/>
            <w:shd w:val="clear" w:color="auto" w:fill="auto"/>
            <w:vAlign w:val="center"/>
            <w:hideMark/>
          </w:tcPr>
          <w:p w14:paraId="3D406CD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75</w:t>
            </w:r>
          </w:p>
        </w:tc>
        <w:tc>
          <w:tcPr>
            <w:tcW w:w="583" w:type="pct"/>
            <w:shd w:val="clear" w:color="auto" w:fill="auto"/>
            <w:vAlign w:val="center"/>
            <w:hideMark/>
          </w:tcPr>
          <w:p w14:paraId="6B9CBAF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59.89</w:t>
            </w:r>
          </w:p>
        </w:tc>
        <w:tc>
          <w:tcPr>
            <w:tcW w:w="583" w:type="pct"/>
            <w:shd w:val="clear" w:color="auto" w:fill="auto"/>
            <w:vAlign w:val="center"/>
            <w:hideMark/>
          </w:tcPr>
          <w:p w14:paraId="76BD726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w:t>
            </w:r>
          </w:p>
        </w:tc>
      </w:tr>
      <w:tr w:rsidR="001E43D4" w:rsidRPr="00946649" w14:paraId="0BC58C3B" w14:textId="77777777" w:rsidTr="001E43D4">
        <w:trPr>
          <w:trHeight w:val="414"/>
        </w:trPr>
        <w:tc>
          <w:tcPr>
            <w:tcW w:w="332" w:type="pct"/>
            <w:vMerge/>
            <w:tcBorders>
              <w:left w:val="single" w:sz="4" w:space="0" w:color="auto"/>
              <w:right w:val="single" w:sz="4" w:space="0" w:color="auto"/>
            </w:tcBorders>
            <w:textDirection w:val="tbRl"/>
            <w:vAlign w:val="center"/>
          </w:tcPr>
          <w:p w14:paraId="6254884C"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left w:val="single" w:sz="4" w:space="0" w:color="auto"/>
              <w:bottom w:val="nil"/>
            </w:tcBorders>
            <w:vAlign w:val="center"/>
          </w:tcPr>
          <w:p w14:paraId="5FFDAAE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9</w:t>
            </w:r>
          </w:p>
        </w:tc>
        <w:tc>
          <w:tcPr>
            <w:tcW w:w="1536" w:type="pct"/>
            <w:tcBorders>
              <w:bottom w:val="nil"/>
            </w:tcBorders>
            <w:shd w:val="clear" w:color="auto" w:fill="auto"/>
            <w:vAlign w:val="center"/>
            <w:hideMark/>
          </w:tcPr>
          <w:p w14:paraId="2192D503"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hazards and extreme events</w:t>
            </w:r>
          </w:p>
        </w:tc>
        <w:tc>
          <w:tcPr>
            <w:tcW w:w="582" w:type="pct"/>
            <w:tcBorders>
              <w:bottom w:val="nil"/>
            </w:tcBorders>
            <w:shd w:val="clear" w:color="auto" w:fill="auto"/>
            <w:vAlign w:val="center"/>
            <w:hideMark/>
          </w:tcPr>
          <w:p w14:paraId="19028D3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2" w:type="pct"/>
            <w:tcBorders>
              <w:bottom w:val="nil"/>
            </w:tcBorders>
            <w:vAlign w:val="center"/>
          </w:tcPr>
          <w:p w14:paraId="11EF2DA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w:t>
            </w:r>
          </w:p>
        </w:tc>
        <w:tc>
          <w:tcPr>
            <w:tcW w:w="582" w:type="pct"/>
            <w:tcBorders>
              <w:bottom w:val="nil"/>
            </w:tcBorders>
            <w:shd w:val="clear" w:color="auto" w:fill="auto"/>
            <w:vAlign w:val="center"/>
            <w:hideMark/>
          </w:tcPr>
          <w:p w14:paraId="1FB7108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bottom w:val="nil"/>
            </w:tcBorders>
            <w:shd w:val="clear" w:color="auto" w:fill="auto"/>
            <w:vAlign w:val="center"/>
            <w:hideMark/>
          </w:tcPr>
          <w:p w14:paraId="4D01A8A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bottom w:val="nil"/>
            </w:tcBorders>
            <w:shd w:val="clear" w:color="auto" w:fill="auto"/>
            <w:vAlign w:val="center"/>
            <w:hideMark/>
          </w:tcPr>
          <w:p w14:paraId="53AF6BC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2FB72AEF" w14:textId="77777777" w:rsidTr="001E43D4">
        <w:trPr>
          <w:cantSplit/>
          <w:trHeight w:val="414"/>
        </w:trPr>
        <w:tc>
          <w:tcPr>
            <w:tcW w:w="332" w:type="pct"/>
            <w:vMerge/>
            <w:tcBorders>
              <w:left w:val="single" w:sz="4" w:space="0" w:color="auto"/>
              <w:bottom w:val="single" w:sz="4" w:space="0" w:color="auto"/>
              <w:right w:val="single" w:sz="4" w:space="0" w:color="auto"/>
            </w:tcBorders>
            <w:textDirection w:val="tbRl"/>
            <w:vAlign w:val="center"/>
          </w:tcPr>
          <w:p w14:paraId="34A160FE"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top w:val="nil"/>
              <w:left w:val="single" w:sz="4" w:space="0" w:color="auto"/>
              <w:bottom w:val="single" w:sz="4" w:space="0" w:color="auto"/>
            </w:tcBorders>
            <w:vAlign w:val="center"/>
          </w:tcPr>
          <w:p w14:paraId="2E12B48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w:t>
            </w:r>
          </w:p>
        </w:tc>
        <w:tc>
          <w:tcPr>
            <w:tcW w:w="1536" w:type="pct"/>
            <w:tcBorders>
              <w:top w:val="nil"/>
              <w:bottom w:val="single" w:sz="4" w:space="0" w:color="auto"/>
            </w:tcBorders>
            <w:shd w:val="clear" w:color="auto" w:fill="auto"/>
            <w:vAlign w:val="center"/>
            <w:hideMark/>
          </w:tcPr>
          <w:p w14:paraId="1EA4B175"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Regulation of organisms detrimental to humans</w:t>
            </w:r>
          </w:p>
        </w:tc>
        <w:tc>
          <w:tcPr>
            <w:tcW w:w="582" w:type="pct"/>
            <w:tcBorders>
              <w:top w:val="nil"/>
              <w:bottom w:val="single" w:sz="4" w:space="0" w:color="auto"/>
            </w:tcBorders>
            <w:shd w:val="clear" w:color="auto" w:fill="auto"/>
            <w:vAlign w:val="center"/>
            <w:hideMark/>
          </w:tcPr>
          <w:p w14:paraId="2F38862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2" w:type="pct"/>
            <w:tcBorders>
              <w:top w:val="nil"/>
              <w:bottom w:val="single" w:sz="4" w:space="0" w:color="auto"/>
            </w:tcBorders>
            <w:vAlign w:val="center"/>
          </w:tcPr>
          <w:p w14:paraId="267E9BC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w:t>
            </w:r>
          </w:p>
        </w:tc>
        <w:tc>
          <w:tcPr>
            <w:tcW w:w="582" w:type="pct"/>
            <w:tcBorders>
              <w:top w:val="nil"/>
              <w:bottom w:val="single" w:sz="4" w:space="0" w:color="auto"/>
            </w:tcBorders>
            <w:shd w:val="clear" w:color="auto" w:fill="auto"/>
            <w:vAlign w:val="center"/>
            <w:hideMark/>
          </w:tcPr>
          <w:p w14:paraId="622AB11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top w:val="nil"/>
              <w:bottom w:val="single" w:sz="4" w:space="0" w:color="auto"/>
            </w:tcBorders>
            <w:shd w:val="clear" w:color="auto" w:fill="auto"/>
            <w:vAlign w:val="center"/>
            <w:hideMark/>
          </w:tcPr>
          <w:p w14:paraId="1AD918C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top w:val="nil"/>
              <w:bottom w:val="single" w:sz="4" w:space="0" w:color="auto"/>
            </w:tcBorders>
            <w:shd w:val="clear" w:color="auto" w:fill="auto"/>
            <w:vAlign w:val="center"/>
            <w:hideMark/>
          </w:tcPr>
          <w:p w14:paraId="1599289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249C50D5" w14:textId="77777777" w:rsidTr="001E43D4">
        <w:trPr>
          <w:trHeight w:val="414"/>
        </w:trPr>
        <w:tc>
          <w:tcPr>
            <w:tcW w:w="332" w:type="pct"/>
            <w:vMerge w:val="restart"/>
            <w:tcBorders>
              <w:top w:val="single" w:sz="4" w:space="0" w:color="auto"/>
              <w:left w:val="single" w:sz="4" w:space="0" w:color="auto"/>
              <w:right w:val="single" w:sz="4" w:space="0" w:color="auto"/>
            </w:tcBorders>
            <w:textDirection w:val="tbRl"/>
            <w:vAlign w:val="center"/>
          </w:tcPr>
          <w:p w14:paraId="20F6D2E4" w14:textId="77777777" w:rsidR="001E43D4" w:rsidRPr="00946649" w:rsidRDefault="001E43D4" w:rsidP="001E43D4">
            <w:pPr>
              <w:ind w:left="113" w:right="113"/>
              <w:jc w:val="center"/>
              <w:rPr>
                <w:rFonts w:eastAsia="Times New Roman" w:cs="Arial"/>
                <w:color w:val="000000"/>
                <w:sz w:val="18"/>
                <w:szCs w:val="18"/>
                <w:lang w:val="en-US"/>
              </w:rPr>
            </w:pPr>
            <w:r w:rsidRPr="00946649">
              <w:rPr>
                <w:rFonts w:eastAsia="Times New Roman" w:cs="Arial"/>
                <w:color w:val="000000"/>
                <w:sz w:val="18"/>
                <w:szCs w:val="18"/>
                <w:lang w:val="en-US"/>
              </w:rPr>
              <w:t>MATERIAL</w:t>
            </w:r>
          </w:p>
        </w:tc>
        <w:tc>
          <w:tcPr>
            <w:tcW w:w="220" w:type="pct"/>
            <w:tcBorders>
              <w:top w:val="single" w:sz="4" w:space="0" w:color="auto"/>
              <w:left w:val="single" w:sz="4" w:space="0" w:color="auto"/>
              <w:bottom w:val="nil"/>
            </w:tcBorders>
            <w:vAlign w:val="center"/>
          </w:tcPr>
          <w:p w14:paraId="380533E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w:t>
            </w:r>
          </w:p>
        </w:tc>
        <w:tc>
          <w:tcPr>
            <w:tcW w:w="1536" w:type="pct"/>
            <w:tcBorders>
              <w:top w:val="single" w:sz="4" w:space="0" w:color="auto"/>
              <w:bottom w:val="nil"/>
            </w:tcBorders>
            <w:shd w:val="clear" w:color="auto" w:fill="auto"/>
            <w:vAlign w:val="center"/>
            <w:hideMark/>
          </w:tcPr>
          <w:p w14:paraId="3AA595F7"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Energy</w:t>
            </w:r>
          </w:p>
        </w:tc>
        <w:tc>
          <w:tcPr>
            <w:tcW w:w="582" w:type="pct"/>
            <w:tcBorders>
              <w:top w:val="single" w:sz="4" w:space="0" w:color="auto"/>
              <w:bottom w:val="nil"/>
            </w:tcBorders>
            <w:shd w:val="clear" w:color="auto" w:fill="auto"/>
            <w:vAlign w:val="center"/>
            <w:hideMark/>
          </w:tcPr>
          <w:p w14:paraId="7D76E52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2" w:type="pct"/>
            <w:tcBorders>
              <w:top w:val="single" w:sz="4" w:space="0" w:color="auto"/>
              <w:bottom w:val="nil"/>
            </w:tcBorders>
            <w:vAlign w:val="center"/>
          </w:tcPr>
          <w:p w14:paraId="5542848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w:t>
            </w:r>
          </w:p>
        </w:tc>
        <w:tc>
          <w:tcPr>
            <w:tcW w:w="582" w:type="pct"/>
            <w:tcBorders>
              <w:top w:val="single" w:sz="4" w:space="0" w:color="auto"/>
              <w:bottom w:val="nil"/>
            </w:tcBorders>
            <w:shd w:val="clear" w:color="auto" w:fill="auto"/>
            <w:vAlign w:val="center"/>
            <w:hideMark/>
          </w:tcPr>
          <w:p w14:paraId="73E3FEA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top w:val="single" w:sz="4" w:space="0" w:color="auto"/>
              <w:bottom w:val="nil"/>
            </w:tcBorders>
            <w:shd w:val="clear" w:color="auto" w:fill="auto"/>
            <w:vAlign w:val="center"/>
            <w:hideMark/>
          </w:tcPr>
          <w:p w14:paraId="0CACEF97"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top w:val="single" w:sz="4" w:space="0" w:color="auto"/>
              <w:bottom w:val="nil"/>
            </w:tcBorders>
            <w:shd w:val="clear" w:color="auto" w:fill="auto"/>
            <w:vAlign w:val="center"/>
            <w:hideMark/>
          </w:tcPr>
          <w:p w14:paraId="617019D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0D033365" w14:textId="77777777" w:rsidTr="001E43D4">
        <w:trPr>
          <w:trHeight w:val="414"/>
        </w:trPr>
        <w:tc>
          <w:tcPr>
            <w:tcW w:w="332" w:type="pct"/>
            <w:vMerge/>
            <w:tcBorders>
              <w:left w:val="single" w:sz="4" w:space="0" w:color="auto"/>
              <w:right w:val="single" w:sz="4" w:space="0" w:color="auto"/>
            </w:tcBorders>
            <w:textDirection w:val="tbRl"/>
            <w:vAlign w:val="center"/>
          </w:tcPr>
          <w:p w14:paraId="1BD5BB4C" w14:textId="77777777" w:rsidR="001E43D4" w:rsidRPr="00946649" w:rsidRDefault="001E43D4" w:rsidP="001E43D4">
            <w:pPr>
              <w:ind w:left="113" w:right="113"/>
              <w:jc w:val="center"/>
              <w:rPr>
                <w:rFonts w:eastAsia="Times New Roman" w:cs="Arial"/>
                <w:color w:val="000000"/>
                <w:sz w:val="18"/>
                <w:szCs w:val="18"/>
                <w:lang w:val="en-US"/>
              </w:rPr>
            </w:pPr>
          </w:p>
        </w:tc>
        <w:tc>
          <w:tcPr>
            <w:tcW w:w="220" w:type="pct"/>
            <w:tcBorders>
              <w:top w:val="nil"/>
              <w:left w:val="single" w:sz="4" w:space="0" w:color="auto"/>
              <w:bottom w:val="nil"/>
            </w:tcBorders>
            <w:vAlign w:val="center"/>
          </w:tcPr>
          <w:p w14:paraId="717F03C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2</w:t>
            </w:r>
          </w:p>
        </w:tc>
        <w:tc>
          <w:tcPr>
            <w:tcW w:w="1536" w:type="pct"/>
            <w:tcBorders>
              <w:top w:val="nil"/>
              <w:bottom w:val="nil"/>
            </w:tcBorders>
            <w:shd w:val="clear" w:color="auto" w:fill="auto"/>
            <w:vAlign w:val="center"/>
            <w:hideMark/>
          </w:tcPr>
          <w:p w14:paraId="30C02FAD"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Food and feed</w:t>
            </w:r>
          </w:p>
        </w:tc>
        <w:tc>
          <w:tcPr>
            <w:tcW w:w="582" w:type="pct"/>
            <w:tcBorders>
              <w:top w:val="nil"/>
              <w:bottom w:val="nil"/>
            </w:tcBorders>
            <w:shd w:val="clear" w:color="auto" w:fill="auto"/>
            <w:vAlign w:val="center"/>
            <w:hideMark/>
          </w:tcPr>
          <w:p w14:paraId="57F1BF9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12.84</w:t>
            </w:r>
          </w:p>
        </w:tc>
        <w:tc>
          <w:tcPr>
            <w:tcW w:w="582" w:type="pct"/>
            <w:tcBorders>
              <w:top w:val="nil"/>
              <w:bottom w:val="nil"/>
            </w:tcBorders>
            <w:vAlign w:val="center"/>
          </w:tcPr>
          <w:p w14:paraId="7050B39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9.63</w:t>
            </w:r>
          </w:p>
        </w:tc>
        <w:tc>
          <w:tcPr>
            <w:tcW w:w="582" w:type="pct"/>
            <w:tcBorders>
              <w:top w:val="nil"/>
              <w:bottom w:val="nil"/>
            </w:tcBorders>
            <w:shd w:val="clear" w:color="auto" w:fill="auto"/>
            <w:vAlign w:val="center"/>
            <w:hideMark/>
          </w:tcPr>
          <w:p w14:paraId="6307761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3</w:t>
            </w:r>
          </w:p>
        </w:tc>
        <w:tc>
          <w:tcPr>
            <w:tcW w:w="583" w:type="pct"/>
            <w:tcBorders>
              <w:top w:val="nil"/>
              <w:bottom w:val="nil"/>
            </w:tcBorders>
            <w:shd w:val="clear" w:color="auto" w:fill="auto"/>
            <w:vAlign w:val="center"/>
            <w:hideMark/>
          </w:tcPr>
          <w:p w14:paraId="304AF58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27.35</w:t>
            </w:r>
          </w:p>
        </w:tc>
        <w:tc>
          <w:tcPr>
            <w:tcW w:w="583" w:type="pct"/>
            <w:tcBorders>
              <w:top w:val="nil"/>
              <w:bottom w:val="nil"/>
            </w:tcBorders>
            <w:shd w:val="clear" w:color="auto" w:fill="auto"/>
            <w:vAlign w:val="center"/>
            <w:hideMark/>
          </w:tcPr>
          <w:p w14:paraId="46BAF2D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r>
      <w:tr w:rsidR="001E43D4" w:rsidRPr="00946649" w14:paraId="270CF104" w14:textId="77777777" w:rsidTr="001E43D4">
        <w:trPr>
          <w:trHeight w:val="414"/>
        </w:trPr>
        <w:tc>
          <w:tcPr>
            <w:tcW w:w="332" w:type="pct"/>
            <w:vMerge/>
            <w:tcBorders>
              <w:left w:val="single" w:sz="4" w:space="0" w:color="auto"/>
              <w:right w:val="single" w:sz="4" w:space="0" w:color="auto"/>
            </w:tcBorders>
            <w:vAlign w:val="center"/>
          </w:tcPr>
          <w:p w14:paraId="4ED764E2" w14:textId="77777777" w:rsidR="001E43D4" w:rsidRPr="00946649" w:rsidRDefault="001E43D4" w:rsidP="001E43D4">
            <w:pPr>
              <w:rPr>
                <w:rFonts w:eastAsia="Times New Roman" w:cs="Arial"/>
                <w:color w:val="000000"/>
                <w:sz w:val="18"/>
                <w:szCs w:val="18"/>
                <w:lang w:val="en-US"/>
              </w:rPr>
            </w:pPr>
          </w:p>
        </w:tc>
        <w:tc>
          <w:tcPr>
            <w:tcW w:w="220" w:type="pct"/>
            <w:tcBorders>
              <w:top w:val="nil"/>
              <w:left w:val="single" w:sz="4" w:space="0" w:color="auto"/>
              <w:bottom w:val="nil"/>
            </w:tcBorders>
            <w:vAlign w:val="center"/>
          </w:tcPr>
          <w:p w14:paraId="38461EF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3</w:t>
            </w:r>
          </w:p>
        </w:tc>
        <w:tc>
          <w:tcPr>
            <w:tcW w:w="1536" w:type="pct"/>
            <w:tcBorders>
              <w:top w:val="nil"/>
              <w:bottom w:val="nil"/>
            </w:tcBorders>
            <w:shd w:val="clear" w:color="auto" w:fill="auto"/>
            <w:vAlign w:val="center"/>
            <w:hideMark/>
          </w:tcPr>
          <w:p w14:paraId="751F0D5F"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Materials and assistance</w:t>
            </w:r>
          </w:p>
        </w:tc>
        <w:tc>
          <w:tcPr>
            <w:tcW w:w="582" w:type="pct"/>
            <w:tcBorders>
              <w:top w:val="nil"/>
              <w:bottom w:val="nil"/>
            </w:tcBorders>
            <w:shd w:val="clear" w:color="auto" w:fill="auto"/>
            <w:vAlign w:val="center"/>
            <w:hideMark/>
          </w:tcPr>
          <w:p w14:paraId="4350EA5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66</w:t>
            </w:r>
          </w:p>
        </w:tc>
        <w:tc>
          <w:tcPr>
            <w:tcW w:w="582" w:type="pct"/>
            <w:tcBorders>
              <w:top w:val="nil"/>
              <w:bottom w:val="nil"/>
            </w:tcBorders>
            <w:vAlign w:val="center"/>
          </w:tcPr>
          <w:p w14:paraId="123A52E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0.66</w:t>
            </w:r>
          </w:p>
        </w:tc>
        <w:tc>
          <w:tcPr>
            <w:tcW w:w="582" w:type="pct"/>
            <w:tcBorders>
              <w:top w:val="nil"/>
              <w:bottom w:val="nil"/>
            </w:tcBorders>
            <w:shd w:val="clear" w:color="auto" w:fill="auto"/>
            <w:vAlign w:val="center"/>
            <w:hideMark/>
          </w:tcPr>
          <w:p w14:paraId="628A950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66</w:t>
            </w:r>
          </w:p>
        </w:tc>
        <w:tc>
          <w:tcPr>
            <w:tcW w:w="583" w:type="pct"/>
            <w:tcBorders>
              <w:top w:val="nil"/>
              <w:bottom w:val="nil"/>
            </w:tcBorders>
            <w:shd w:val="clear" w:color="auto" w:fill="auto"/>
            <w:vAlign w:val="center"/>
            <w:hideMark/>
          </w:tcPr>
          <w:p w14:paraId="7984CB3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66</w:t>
            </w:r>
          </w:p>
        </w:tc>
        <w:tc>
          <w:tcPr>
            <w:tcW w:w="583" w:type="pct"/>
            <w:tcBorders>
              <w:top w:val="nil"/>
              <w:bottom w:val="nil"/>
            </w:tcBorders>
            <w:shd w:val="clear" w:color="auto" w:fill="auto"/>
            <w:vAlign w:val="center"/>
            <w:hideMark/>
          </w:tcPr>
          <w:p w14:paraId="7675FA3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p>
        </w:tc>
      </w:tr>
      <w:tr w:rsidR="001E43D4" w:rsidRPr="00946649" w14:paraId="6F97DDED" w14:textId="77777777" w:rsidTr="001E43D4">
        <w:trPr>
          <w:trHeight w:val="414"/>
        </w:trPr>
        <w:tc>
          <w:tcPr>
            <w:tcW w:w="332" w:type="pct"/>
            <w:vMerge/>
            <w:tcBorders>
              <w:left w:val="single" w:sz="4" w:space="0" w:color="auto"/>
              <w:bottom w:val="single" w:sz="4" w:space="0" w:color="auto"/>
              <w:right w:val="single" w:sz="4" w:space="0" w:color="auto"/>
            </w:tcBorders>
            <w:textDirection w:val="tbRl"/>
          </w:tcPr>
          <w:p w14:paraId="3686E29F"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top w:val="nil"/>
              <w:left w:val="single" w:sz="4" w:space="0" w:color="auto"/>
              <w:bottom w:val="single" w:sz="4" w:space="0" w:color="auto"/>
            </w:tcBorders>
            <w:vAlign w:val="center"/>
          </w:tcPr>
          <w:p w14:paraId="6FB0C22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4</w:t>
            </w:r>
          </w:p>
        </w:tc>
        <w:tc>
          <w:tcPr>
            <w:tcW w:w="1536" w:type="pct"/>
            <w:tcBorders>
              <w:top w:val="nil"/>
              <w:bottom w:val="single" w:sz="4" w:space="0" w:color="auto"/>
            </w:tcBorders>
            <w:shd w:val="clear" w:color="auto" w:fill="auto"/>
            <w:vAlign w:val="center"/>
            <w:hideMark/>
          </w:tcPr>
          <w:p w14:paraId="6B145A0E"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Medicinal, biochemical and genetic resources</w:t>
            </w:r>
          </w:p>
        </w:tc>
        <w:tc>
          <w:tcPr>
            <w:tcW w:w="582" w:type="pct"/>
            <w:tcBorders>
              <w:top w:val="nil"/>
              <w:bottom w:val="single" w:sz="4" w:space="0" w:color="auto"/>
            </w:tcBorders>
            <w:shd w:val="clear" w:color="auto" w:fill="auto"/>
            <w:vAlign w:val="center"/>
            <w:hideMark/>
          </w:tcPr>
          <w:p w14:paraId="06CFC4D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2" w:type="pct"/>
            <w:tcBorders>
              <w:top w:val="nil"/>
              <w:bottom w:val="single" w:sz="4" w:space="0" w:color="auto"/>
            </w:tcBorders>
            <w:vAlign w:val="center"/>
          </w:tcPr>
          <w:p w14:paraId="6BBF72C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w:t>
            </w:r>
          </w:p>
        </w:tc>
        <w:tc>
          <w:tcPr>
            <w:tcW w:w="582" w:type="pct"/>
            <w:tcBorders>
              <w:top w:val="nil"/>
              <w:bottom w:val="single" w:sz="4" w:space="0" w:color="auto"/>
            </w:tcBorders>
            <w:shd w:val="clear" w:color="auto" w:fill="auto"/>
            <w:vAlign w:val="center"/>
            <w:hideMark/>
          </w:tcPr>
          <w:p w14:paraId="2AA2194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top w:val="nil"/>
              <w:bottom w:val="single" w:sz="4" w:space="0" w:color="auto"/>
            </w:tcBorders>
            <w:shd w:val="clear" w:color="auto" w:fill="auto"/>
            <w:vAlign w:val="center"/>
            <w:hideMark/>
          </w:tcPr>
          <w:p w14:paraId="27AF7C80"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w:t>
            </w:r>
          </w:p>
        </w:tc>
        <w:tc>
          <w:tcPr>
            <w:tcW w:w="583" w:type="pct"/>
            <w:tcBorders>
              <w:top w:val="nil"/>
              <w:bottom w:val="single" w:sz="4" w:space="0" w:color="auto"/>
            </w:tcBorders>
            <w:shd w:val="clear" w:color="auto" w:fill="auto"/>
            <w:vAlign w:val="center"/>
            <w:hideMark/>
          </w:tcPr>
          <w:p w14:paraId="12480296"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w:t>
            </w:r>
          </w:p>
        </w:tc>
      </w:tr>
      <w:tr w:rsidR="001E43D4" w:rsidRPr="00946649" w14:paraId="2FE73AF5" w14:textId="77777777" w:rsidTr="001E43D4">
        <w:trPr>
          <w:trHeight w:val="414"/>
        </w:trPr>
        <w:tc>
          <w:tcPr>
            <w:tcW w:w="332" w:type="pct"/>
            <w:vMerge w:val="restart"/>
            <w:tcBorders>
              <w:top w:val="single" w:sz="4" w:space="0" w:color="auto"/>
              <w:left w:val="single" w:sz="4" w:space="0" w:color="auto"/>
              <w:right w:val="single" w:sz="4" w:space="0" w:color="auto"/>
            </w:tcBorders>
            <w:textDirection w:val="tbRl"/>
          </w:tcPr>
          <w:p w14:paraId="3029B819" w14:textId="77777777" w:rsidR="001E43D4" w:rsidRPr="00946649" w:rsidRDefault="001E43D4" w:rsidP="001E43D4">
            <w:pPr>
              <w:ind w:left="113" w:right="113"/>
              <w:jc w:val="center"/>
              <w:rPr>
                <w:rFonts w:eastAsia="Times New Roman" w:cs="Arial"/>
                <w:color w:val="000000"/>
                <w:sz w:val="18"/>
                <w:szCs w:val="18"/>
                <w:lang w:val="en-US"/>
              </w:rPr>
            </w:pPr>
            <w:r w:rsidRPr="00946649">
              <w:rPr>
                <w:rFonts w:eastAsia="Times New Roman" w:cs="Arial"/>
                <w:color w:val="000000"/>
                <w:sz w:val="18"/>
                <w:szCs w:val="18"/>
                <w:lang w:val="en-US"/>
              </w:rPr>
              <w:t>NON-MATERIAL</w:t>
            </w:r>
          </w:p>
        </w:tc>
        <w:tc>
          <w:tcPr>
            <w:tcW w:w="220" w:type="pct"/>
            <w:tcBorders>
              <w:top w:val="single" w:sz="4" w:space="0" w:color="auto"/>
              <w:left w:val="single" w:sz="4" w:space="0" w:color="auto"/>
            </w:tcBorders>
            <w:vAlign w:val="center"/>
          </w:tcPr>
          <w:p w14:paraId="4B88593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5</w:t>
            </w:r>
          </w:p>
        </w:tc>
        <w:tc>
          <w:tcPr>
            <w:tcW w:w="1536" w:type="pct"/>
            <w:tcBorders>
              <w:top w:val="single" w:sz="4" w:space="0" w:color="auto"/>
            </w:tcBorders>
            <w:shd w:val="clear" w:color="auto" w:fill="auto"/>
            <w:vAlign w:val="center"/>
            <w:hideMark/>
          </w:tcPr>
          <w:p w14:paraId="48D48846"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Learning and inspiration</w:t>
            </w:r>
          </w:p>
        </w:tc>
        <w:tc>
          <w:tcPr>
            <w:tcW w:w="582" w:type="pct"/>
            <w:tcBorders>
              <w:top w:val="single" w:sz="4" w:space="0" w:color="auto"/>
            </w:tcBorders>
            <w:shd w:val="clear" w:color="auto" w:fill="auto"/>
            <w:vAlign w:val="center"/>
            <w:hideMark/>
          </w:tcPr>
          <w:p w14:paraId="1C7CBCB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7.47</w:t>
            </w:r>
          </w:p>
        </w:tc>
        <w:tc>
          <w:tcPr>
            <w:tcW w:w="582" w:type="pct"/>
            <w:tcBorders>
              <w:top w:val="single" w:sz="4" w:space="0" w:color="auto"/>
            </w:tcBorders>
            <w:vAlign w:val="center"/>
          </w:tcPr>
          <w:p w14:paraId="7860D022"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7.47</w:t>
            </w:r>
          </w:p>
        </w:tc>
        <w:tc>
          <w:tcPr>
            <w:tcW w:w="582" w:type="pct"/>
            <w:tcBorders>
              <w:top w:val="single" w:sz="4" w:space="0" w:color="auto"/>
            </w:tcBorders>
            <w:shd w:val="clear" w:color="auto" w:fill="auto"/>
            <w:vAlign w:val="center"/>
            <w:hideMark/>
          </w:tcPr>
          <w:p w14:paraId="351D9AC5"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4.62</w:t>
            </w:r>
          </w:p>
        </w:tc>
        <w:tc>
          <w:tcPr>
            <w:tcW w:w="583" w:type="pct"/>
            <w:tcBorders>
              <w:top w:val="single" w:sz="4" w:space="0" w:color="auto"/>
            </w:tcBorders>
            <w:shd w:val="clear" w:color="auto" w:fill="auto"/>
            <w:vAlign w:val="center"/>
            <w:hideMark/>
          </w:tcPr>
          <w:p w14:paraId="4BC7392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0.31</w:t>
            </w:r>
          </w:p>
        </w:tc>
        <w:tc>
          <w:tcPr>
            <w:tcW w:w="583" w:type="pct"/>
            <w:tcBorders>
              <w:top w:val="single" w:sz="4" w:space="0" w:color="auto"/>
            </w:tcBorders>
            <w:shd w:val="clear" w:color="auto" w:fill="auto"/>
            <w:vAlign w:val="center"/>
            <w:hideMark/>
          </w:tcPr>
          <w:p w14:paraId="34E77E5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w:t>
            </w:r>
          </w:p>
        </w:tc>
      </w:tr>
      <w:tr w:rsidR="001E43D4" w:rsidRPr="00946649" w14:paraId="3F1C158D" w14:textId="77777777" w:rsidTr="001E43D4">
        <w:trPr>
          <w:trHeight w:val="414"/>
        </w:trPr>
        <w:tc>
          <w:tcPr>
            <w:tcW w:w="332" w:type="pct"/>
            <w:vMerge/>
            <w:tcBorders>
              <w:left w:val="single" w:sz="4" w:space="0" w:color="auto"/>
              <w:right w:val="single" w:sz="4" w:space="0" w:color="auto"/>
            </w:tcBorders>
            <w:textDirection w:val="tbRl"/>
            <w:vAlign w:val="center"/>
          </w:tcPr>
          <w:p w14:paraId="54CD90EF"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left w:val="single" w:sz="4" w:space="0" w:color="auto"/>
            </w:tcBorders>
            <w:vAlign w:val="center"/>
          </w:tcPr>
          <w:p w14:paraId="6D3E090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6</w:t>
            </w:r>
          </w:p>
        </w:tc>
        <w:tc>
          <w:tcPr>
            <w:tcW w:w="1536" w:type="pct"/>
            <w:shd w:val="clear" w:color="auto" w:fill="auto"/>
            <w:vAlign w:val="center"/>
            <w:hideMark/>
          </w:tcPr>
          <w:p w14:paraId="7FEE0498"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Physical and psychological experience</w:t>
            </w:r>
          </w:p>
        </w:tc>
        <w:tc>
          <w:tcPr>
            <w:tcW w:w="582" w:type="pct"/>
            <w:shd w:val="clear" w:color="auto" w:fill="auto"/>
            <w:vAlign w:val="center"/>
            <w:hideMark/>
          </w:tcPr>
          <w:p w14:paraId="69334981" w14:textId="213B7D5A"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r w:rsidR="000667E0">
              <w:rPr>
                <w:rFonts w:eastAsia="Times New Roman" w:cs="Arial"/>
                <w:color w:val="000000"/>
                <w:sz w:val="18"/>
                <w:szCs w:val="18"/>
                <w:lang w:val="en-US"/>
              </w:rPr>
              <w:t>,</w:t>
            </w:r>
            <w:r w:rsidRPr="00946649">
              <w:rPr>
                <w:rFonts w:eastAsia="Times New Roman" w:cs="Arial"/>
                <w:color w:val="000000"/>
                <w:sz w:val="18"/>
                <w:szCs w:val="18"/>
                <w:lang w:val="en-US"/>
              </w:rPr>
              <w:t>473.5</w:t>
            </w:r>
          </w:p>
        </w:tc>
        <w:tc>
          <w:tcPr>
            <w:tcW w:w="582" w:type="pct"/>
            <w:vAlign w:val="center"/>
          </w:tcPr>
          <w:p w14:paraId="6F97D7AA" w14:textId="0391D88B"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1</w:t>
            </w:r>
            <w:r w:rsidR="000667E0">
              <w:rPr>
                <w:rFonts w:eastAsia="Times New Roman" w:cs="Arial"/>
                <w:color w:val="000000"/>
                <w:sz w:val="18"/>
                <w:szCs w:val="20"/>
                <w:lang w:val="en-US"/>
              </w:rPr>
              <w:t>,</w:t>
            </w:r>
            <w:r w:rsidRPr="00946649">
              <w:rPr>
                <w:rFonts w:eastAsia="Times New Roman" w:cs="Arial"/>
                <w:color w:val="000000"/>
                <w:sz w:val="18"/>
                <w:szCs w:val="20"/>
                <w:lang w:val="en-US"/>
              </w:rPr>
              <w:t>117.25</w:t>
            </w:r>
          </w:p>
        </w:tc>
        <w:tc>
          <w:tcPr>
            <w:tcW w:w="582" w:type="pct"/>
            <w:shd w:val="clear" w:color="auto" w:fill="auto"/>
            <w:vAlign w:val="center"/>
            <w:hideMark/>
          </w:tcPr>
          <w:p w14:paraId="2F3993FD"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2.33</w:t>
            </w:r>
          </w:p>
        </w:tc>
        <w:tc>
          <w:tcPr>
            <w:tcW w:w="583" w:type="pct"/>
            <w:shd w:val="clear" w:color="auto" w:fill="auto"/>
            <w:vAlign w:val="center"/>
            <w:hideMark/>
          </w:tcPr>
          <w:p w14:paraId="4EEF14DF" w14:textId="13017378"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r w:rsidR="000667E0">
              <w:rPr>
                <w:rFonts w:eastAsia="Times New Roman" w:cs="Arial"/>
                <w:color w:val="000000"/>
                <w:sz w:val="18"/>
                <w:szCs w:val="18"/>
                <w:lang w:val="en-US"/>
              </w:rPr>
              <w:t>,</w:t>
            </w:r>
            <w:r w:rsidRPr="00946649">
              <w:rPr>
                <w:rFonts w:eastAsia="Times New Roman" w:cs="Arial"/>
                <w:color w:val="000000"/>
                <w:sz w:val="18"/>
                <w:szCs w:val="18"/>
                <w:lang w:val="en-US"/>
              </w:rPr>
              <w:t>767.95</w:t>
            </w:r>
          </w:p>
        </w:tc>
        <w:tc>
          <w:tcPr>
            <w:tcW w:w="583" w:type="pct"/>
            <w:shd w:val="clear" w:color="auto" w:fill="auto"/>
            <w:vAlign w:val="center"/>
            <w:hideMark/>
          </w:tcPr>
          <w:p w14:paraId="45007F2F"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w:t>
            </w:r>
          </w:p>
        </w:tc>
      </w:tr>
      <w:tr w:rsidR="001E43D4" w:rsidRPr="00946649" w14:paraId="131F0647" w14:textId="77777777" w:rsidTr="001E43D4">
        <w:trPr>
          <w:trHeight w:val="414"/>
        </w:trPr>
        <w:tc>
          <w:tcPr>
            <w:tcW w:w="332" w:type="pct"/>
            <w:vMerge/>
            <w:tcBorders>
              <w:left w:val="single" w:sz="4" w:space="0" w:color="auto"/>
              <w:right w:val="single" w:sz="4" w:space="0" w:color="auto"/>
            </w:tcBorders>
            <w:textDirection w:val="tbRl"/>
          </w:tcPr>
          <w:p w14:paraId="33739625"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left w:val="single" w:sz="4" w:space="0" w:color="auto"/>
            </w:tcBorders>
            <w:vAlign w:val="center"/>
          </w:tcPr>
          <w:p w14:paraId="7453CDB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7</w:t>
            </w:r>
          </w:p>
        </w:tc>
        <w:tc>
          <w:tcPr>
            <w:tcW w:w="1536" w:type="pct"/>
            <w:shd w:val="clear" w:color="auto" w:fill="auto"/>
            <w:vAlign w:val="center"/>
            <w:hideMark/>
          </w:tcPr>
          <w:p w14:paraId="4E073813"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Supporting identities</w:t>
            </w:r>
          </w:p>
        </w:tc>
        <w:tc>
          <w:tcPr>
            <w:tcW w:w="582" w:type="pct"/>
            <w:shd w:val="clear" w:color="auto" w:fill="auto"/>
            <w:vAlign w:val="center"/>
            <w:hideMark/>
          </w:tcPr>
          <w:p w14:paraId="05FF080C"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684</w:t>
            </w:r>
          </w:p>
        </w:tc>
        <w:tc>
          <w:tcPr>
            <w:tcW w:w="582" w:type="pct"/>
            <w:vAlign w:val="center"/>
          </w:tcPr>
          <w:p w14:paraId="23E4715A"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658.77</w:t>
            </w:r>
          </w:p>
        </w:tc>
        <w:tc>
          <w:tcPr>
            <w:tcW w:w="582" w:type="pct"/>
            <w:shd w:val="clear" w:color="auto" w:fill="auto"/>
            <w:vAlign w:val="center"/>
            <w:hideMark/>
          </w:tcPr>
          <w:p w14:paraId="0DDD5DFE"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71</w:t>
            </w:r>
          </w:p>
        </w:tc>
        <w:tc>
          <w:tcPr>
            <w:tcW w:w="583" w:type="pct"/>
            <w:shd w:val="clear" w:color="auto" w:fill="auto"/>
            <w:vAlign w:val="center"/>
            <w:hideMark/>
          </w:tcPr>
          <w:p w14:paraId="006B9A04" w14:textId="04493C31"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w:t>
            </w:r>
            <w:r w:rsidR="000667E0">
              <w:rPr>
                <w:rFonts w:eastAsia="Times New Roman" w:cs="Arial"/>
                <w:color w:val="000000"/>
                <w:sz w:val="18"/>
                <w:szCs w:val="18"/>
                <w:lang w:val="en-US"/>
              </w:rPr>
              <w:t>,</w:t>
            </w:r>
            <w:r w:rsidRPr="00946649">
              <w:rPr>
                <w:rFonts w:eastAsia="Times New Roman" w:cs="Arial"/>
                <w:color w:val="000000"/>
                <w:sz w:val="18"/>
                <w:szCs w:val="18"/>
                <w:lang w:val="en-US"/>
              </w:rPr>
              <w:t>392.52</w:t>
            </w:r>
          </w:p>
        </w:tc>
        <w:tc>
          <w:tcPr>
            <w:tcW w:w="583" w:type="pct"/>
            <w:shd w:val="clear" w:color="auto" w:fill="auto"/>
            <w:vAlign w:val="center"/>
            <w:hideMark/>
          </w:tcPr>
          <w:p w14:paraId="3B003C8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3</w:t>
            </w:r>
          </w:p>
        </w:tc>
      </w:tr>
      <w:tr w:rsidR="001E43D4" w:rsidRPr="00946649" w14:paraId="73E33B66" w14:textId="77777777" w:rsidTr="001E43D4">
        <w:trPr>
          <w:trHeight w:val="414"/>
        </w:trPr>
        <w:tc>
          <w:tcPr>
            <w:tcW w:w="332" w:type="pct"/>
            <w:vMerge/>
            <w:tcBorders>
              <w:left w:val="single" w:sz="4" w:space="0" w:color="auto"/>
              <w:bottom w:val="single" w:sz="4" w:space="0" w:color="auto"/>
              <w:right w:val="single" w:sz="4" w:space="0" w:color="auto"/>
            </w:tcBorders>
            <w:textDirection w:val="tbRl"/>
          </w:tcPr>
          <w:p w14:paraId="28407AB5" w14:textId="77777777" w:rsidR="001E43D4" w:rsidRPr="00946649" w:rsidRDefault="001E43D4" w:rsidP="001E43D4">
            <w:pPr>
              <w:ind w:left="113" w:right="113"/>
              <w:rPr>
                <w:rFonts w:eastAsia="Times New Roman" w:cs="Arial"/>
                <w:color w:val="000000"/>
                <w:sz w:val="18"/>
                <w:szCs w:val="18"/>
                <w:lang w:val="en-US"/>
              </w:rPr>
            </w:pPr>
          </w:p>
        </w:tc>
        <w:tc>
          <w:tcPr>
            <w:tcW w:w="220" w:type="pct"/>
            <w:tcBorders>
              <w:left w:val="single" w:sz="4" w:space="0" w:color="auto"/>
            </w:tcBorders>
            <w:vAlign w:val="center"/>
          </w:tcPr>
          <w:p w14:paraId="4CB02BF9"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18</w:t>
            </w:r>
          </w:p>
        </w:tc>
        <w:tc>
          <w:tcPr>
            <w:tcW w:w="1536" w:type="pct"/>
            <w:shd w:val="clear" w:color="auto" w:fill="auto"/>
            <w:vAlign w:val="center"/>
            <w:hideMark/>
          </w:tcPr>
          <w:p w14:paraId="1D93CE78" w14:textId="77777777" w:rsidR="001E43D4" w:rsidRPr="00946649" w:rsidRDefault="001E43D4" w:rsidP="00360961">
            <w:pPr>
              <w:jc w:val="left"/>
              <w:rPr>
                <w:rFonts w:eastAsia="Times New Roman" w:cs="Arial"/>
                <w:color w:val="000000"/>
                <w:sz w:val="18"/>
                <w:szCs w:val="18"/>
                <w:lang w:val="en-US"/>
              </w:rPr>
            </w:pPr>
            <w:r w:rsidRPr="00946649">
              <w:rPr>
                <w:rFonts w:eastAsia="Times New Roman" w:cs="Arial"/>
                <w:color w:val="000000"/>
                <w:sz w:val="18"/>
                <w:szCs w:val="18"/>
                <w:lang w:val="en-US"/>
              </w:rPr>
              <w:t>Maintenance of options</w:t>
            </w:r>
          </w:p>
        </w:tc>
        <w:tc>
          <w:tcPr>
            <w:tcW w:w="582" w:type="pct"/>
            <w:shd w:val="clear" w:color="auto" w:fill="auto"/>
            <w:vAlign w:val="center"/>
            <w:hideMark/>
          </w:tcPr>
          <w:p w14:paraId="4A64915B"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8</w:t>
            </w:r>
          </w:p>
        </w:tc>
        <w:tc>
          <w:tcPr>
            <w:tcW w:w="582" w:type="pct"/>
            <w:vAlign w:val="center"/>
          </w:tcPr>
          <w:p w14:paraId="0F294001"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20"/>
                <w:lang w:val="en-US"/>
              </w:rPr>
              <w:t>0.8</w:t>
            </w:r>
          </w:p>
        </w:tc>
        <w:tc>
          <w:tcPr>
            <w:tcW w:w="582" w:type="pct"/>
            <w:shd w:val="clear" w:color="auto" w:fill="auto"/>
            <w:vAlign w:val="center"/>
            <w:hideMark/>
          </w:tcPr>
          <w:p w14:paraId="3C892813"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65</w:t>
            </w:r>
          </w:p>
        </w:tc>
        <w:tc>
          <w:tcPr>
            <w:tcW w:w="583" w:type="pct"/>
            <w:shd w:val="clear" w:color="auto" w:fill="auto"/>
            <w:vAlign w:val="center"/>
            <w:hideMark/>
          </w:tcPr>
          <w:p w14:paraId="74D34634"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0.95</w:t>
            </w:r>
          </w:p>
        </w:tc>
        <w:tc>
          <w:tcPr>
            <w:tcW w:w="583" w:type="pct"/>
            <w:shd w:val="clear" w:color="auto" w:fill="auto"/>
            <w:vAlign w:val="center"/>
            <w:hideMark/>
          </w:tcPr>
          <w:p w14:paraId="683928E8" w14:textId="77777777" w:rsidR="001E43D4" w:rsidRPr="00946649" w:rsidRDefault="001E43D4" w:rsidP="001E43D4">
            <w:pPr>
              <w:jc w:val="center"/>
              <w:rPr>
                <w:rFonts w:eastAsia="Times New Roman" w:cs="Arial"/>
                <w:color w:val="000000"/>
                <w:sz w:val="18"/>
                <w:szCs w:val="18"/>
                <w:lang w:val="en-US"/>
              </w:rPr>
            </w:pPr>
            <w:r w:rsidRPr="00946649">
              <w:rPr>
                <w:rFonts w:eastAsia="Times New Roman" w:cs="Arial"/>
                <w:color w:val="000000"/>
                <w:sz w:val="18"/>
                <w:szCs w:val="18"/>
                <w:lang w:val="en-US"/>
              </w:rPr>
              <w:t>2</w:t>
            </w:r>
          </w:p>
        </w:tc>
      </w:tr>
    </w:tbl>
    <w:p w14:paraId="6F6AA034" w14:textId="34587FE0" w:rsidR="001E43D4" w:rsidRPr="00946649" w:rsidRDefault="009F3B65" w:rsidP="001E43D4">
      <w:pPr>
        <w:rPr>
          <w:rFonts w:eastAsia="Times New Roman"/>
          <w:sz w:val="20"/>
          <w:lang w:val="en-US"/>
        </w:rPr>
      </w:pPr>
      <w:r>
        <w:rPr>
          <w:rFonts w:eastAsia="Times New Roman"/>
          <w:sz w:val="20"/>
          <w:lang w:val="en-US"/>
        </w:rPr>
        <w:t>S</w:t>
      </w:r>
      <w:r w:rsidRPr="009F3B65">
        <w:rPr>
          <w:rFonts w:eastAsia="Times New Roman"/>
          <w:sz w:val="20"/>
          <w:lang w:val="en-US"/>
        </w:rPr>
        <w:t>upporting material</w:t>
      </w:r>
      <w:r w:rsidR="001E43D4" w:rsidRPr="00F514C8">
        <w:rPr>
          <w:rFonts w:eastAsia="Times New Roman"/>
          <w:sz w:val="20"/>
          <w:lang w:val="en-US"/>
        </w:rPr>
        <w:t xml:space="preserve"> </w:t>
      </w:r>
      <w:hyperlink r:id="rId310" w:history="1">
        <w:r w:rsidR="00857F0E">
          <w:rPr>
            <w:rStyle w:val="Hyperlink"/>
            <w:rFonts w:eastAsia="Times New Roman"/>
            <w:sz w:val="20"/>
            <w:lang w:val="en-US"/>
          </w:rPr>
          <w:t>A</w:t>
        </w:r>
        <w:r w:rsidR="001E43D4" w:rsidRPr="000B7F48">
          <w:rPr>
            <w:rStyle w:val="Hyperlink"/>
            <w:rFonts w:eastAsia="Times New Roman"/>
            <w:sz w:val="20"/>
            <w:lang w:val="en-US"/>
          </w:rPr>
          <w:t>ppendix 2.9</w:t>
        </w:r>
      </w:hyperlink>
      <w:r w:rsidR="001E43D4" w:rsidRPr="00946649">
        <w:rPr>
          <w:rFonts w:eastAsia="Times New Roman"/>
          <w:sz w:val="20"/>
          <w:lang w:val="en-US"/>
        </w:rPr>
        <w:t xml:space="preserve"> provides a list of data sources.</w:t>
      </w:r>
    </w:p>
    <w:p w14:paraId="6890D74F" w14:textId="77777777" w:rsidR="001E43D4" w:rsidRPr="00946649" w:rsidRDefault="001E43D4" w:rsidP="001E43D4">
      <w:pPr>
        <w:rPr>
          <w:lang w:val="en-US"/>
        </w:rPr>
      </w:pPr>
    </w:p>
    <w:p w14:paraId="17A0EB9C" w14:textId="513CDB3D" w:rsidR="001E43D4" w:rsidRPr="00946649" w:rsidRDefault="001E43D4" w:rsidP="001F0516">
      <w:pPr>
        <w:pStyle w:val="Heading4"/>
      </w:pPr>
      <w:bookmarkStart w:id="884" w:name="_Toc519504499"/>
      <w:r w:rsidRPr="00946649">
        <w:t>Non-monetary values</w:t>
      </w:r>
      <w:bookmarkEnd w:id="884"/>
      <w:r w:rsidRPr="00946649">
        <w:t xml:space="preserve"> </w:t>
      </w:r>
    </w:p>
    <w:p w14:paraId="137B8775" w14:textId="3F8976F5" w:rsidR="001E43D4" w:rsidRDefault="001E43D4" w:rsidP="001E43D4">
      <w:pPr>
        <w:rPr>
          <w:rFonts w:cstheme="minorHAnsi"/>
          <w:lang w:val="en-US"/>
        </w:rPr>
      </w:pPr>
      <w:r w:rsidRPr="00946649">
        <w:rPr>
          <w:rFonts w:eastAsia="Cambria" w:cstheme="minorHAnsi"/>
          <w:lang w:val="en-US"/>
        </w:rPr>
        <w:t xml:space="preserve">Studies reporting social-cultural values of </w:t>
      </w:r>
      <w:r w:rsidRPr="00946649">
        <w:rPr>
          <w:lang w:val="en-US"/>
        </w:rPr>
        <w:t xml:space="preserve">nature’s contributions to people </w:t>
      </w:r>
      <w:r w:rsidRPr="00946649">
        <w:rPr>
          <w:rFonts w:eastAsia="Cambria" w:cstheme="minorHAnsi"/>
          <w:lang w:val="en-US"/>
        </w:rPr>
        <w:t xml:space="preserve">in Western Europe and Central Europe (see </w:t>
      </w:r>
      <w:r w:rsidR="009F3B65">
        <w:rPr>
          <w:lang w:val="en-US"/>
        </w:rPr>
        <w:t>supporting material</w:t>
      </w:r>
      <w:r w:rsidRPr="00F514C8">
        <w:rPr>
          <w:rFonts w:eastAsia="Cambria" w:cstheme="minorHAnsi"/>
          <w:lang w:val="en-US"/>
        </w:rPr>
        <w:t xml:space="preserve"> </w:t>
      </w:r>
      <w:hyperlink r:id="rId311" w:history="1">
        <w:r w:rsidRPr="00913CA4">
          <w:rPr>
            <w:rStyle w:val="Hyperlink"/>
            <w:rFonts w:eastAsia="Cambria" w:cstheme="minorHAnsi"/>
            <w:lang w:val="en-US"/>
          </w:rPr>
          <w:t>Appendix 2.7</w:t>
        </w:r>
      </w:hyperlink>
      <w:r w:rsidRPr="00F514C8">
        <w:rPr>
          <w:rFonts w:eastAsia="Cambria" w:cstheme="minorHAnsi"/>
          <w:lang w:val="en-US"/>
        </w:rPr>
        <w:t>) show</w:t>
      </w:r>
      <w:r w:rsidRPr="00946649">
        <w:rPr>
          <w:rFonts w:eastAsia="Cambria" w:cstheme="minorHAnsi"/>
          <w:lang w:val="en-US"/>
        </w:rPr>
        <w:t xml:space="preserve"> that non-material contributions (including physical and psychological experiences and supporting identities) are considered among the most important contributions by people in </w:t>
      </w:r>
      <w:r>
        <w:rPr>
          <w:rFonts w:eastAsia="Cambria" w:cstheme="minorHAnsi"/>
          <w:lang w:val="en-US"/>
        </w:rPr>
        <w:t xml:space="preserve">Western and Central </w:t>
      </w:r>
      <w:r w:rsidRPr="00946649">
        <w:rPr>
          <w:rFonts w:eastAsia="Cambria" w:cstheme="minorHAnsi"/>
          <w:lang w:val="en-US"/>
        </w:rPr>
        <w:t>Europe in non-monetary terms. Food and feed, an important category of material contributions, is also highly valued in social terms. Among regulating contributions, habitat maintenance and regulation of freshwater quantity and quality are also important (</w:t>
      </w:r>
      <w:r w:rsidRPr="00946649">
        <w:rPr>
          <w:rFonts w:eastAsia="Cambria" w:cstheme="minorHAnsi"/>
          <w:b/>
          <w:lang w:val="en-US"/>
        </w:rPr>
        <w:t>Figure 2.67</w:t>
      </w:r>
      <w:r w:rsidRPr="00946649">
        <w:rPr>
          <w:rFonts w:eastAsia="Cambria" w:cstheme="minorHAnsi"/>
          <w:lang w:val="en-US"/>
        </w:rPr>
        <w:t xml:space="preserve">). The highest proportion of research in social valuation of </w:t>
      </w:r>
      <w:r w:rsidRPr="00946649">
        <w:rPr>
          <w:lang w:val="en-US"/>
        </w:rPr>
        <w:t xml:space="preserve">nature’s </w:t>
      </w:r>
      <w:r w:rsidRPr="00946649">
        <w:rPr>
          <w:lang w:val="en-US"/>
        </w:rPr>
        <w:lastRenderedPageBreak/>
        <w:t xml:space="preserve">contributions to people </w:t>
      </w:r>
      <w:r w:rsidRPr="00946649">
        <w:rPr>
          <w:rFonts w:eastAsia="Cambria" w:cstheme="minorHAnsi"/>
          <w:lang w:val="en-US"/>
        </w:rPr>
        <w:t xml:space="preserve">in </w:t>
      </w:r>
      <w:r>
        <w:rPr>
          <w:rFonts w:eastAsia="Cambria" w:cstheme="minorHAnsi"/>
          <w:lang w:val="en-US"/>
        </w:rPr>
        <w:t xml:space="preserve">Western and Central </w:t>
      </w:r>
      <w:r w:rsidRPr="00946649">
        <w:rPr>
          <w:rFonts w:eastAsia="Cambria" w:cstheme="minorHAnsi"/>
          <w:lang w:val="en-US"/>
        </w:rPr>
        <w:t>Europe was undertaken in mountain grassland areas, followed by urban and semi-urban areas, cultivated areas and Mediterranean and temperate forests.</w:t>
      </w:r>
      <w:r w:rsidRPr="00946649">
        <w:rPr>
          <w:rFonts w:cstheme="minorHAnsi"/>
          <w:lang w:val="en-US"/>
        </w:rPr>
        <w:t xml:space="preserve"> </w:t>
      </w:r>
    </w:p>
    <w:p w14:paraId="17A57B6F" w14:textId="1754BD94" w:rsidR="0028435A" w:rsidRPr="00946649" w:rsidRDefault="0028435A" w:rsidP="001E43D4">
      <w:pPr>
        <w:rPr>
          <w:rFonts w:cstheme="minorHAnsi"/>
          <w:lang w:val="en-US"/>
        </w:rPr>
      </w:pPr>
      <w:r>
        <w:rPr>
          <w:lang w:eastAsia="en-GB"/>
        </w:rPr>
        <w:drawing>
          <wp:inline distT="0" distB="0" distL="0" distR="0" wp14:anchorId="28F98E97" wp14:editId="31DDE8B8">
            <wp:extent cx="5759450" cy="4748530"/>
            <wp:effectExtent l="0" t="0" r="0" b="0"/>
            <wp:docPr id="4111" name="Picture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a:stretch>
                      <a:fillRect/>
                    </a:stretch>
                  </pic:blipFill>
                  <pic:spPr>
                    <a:xfrm>
                      <a:off x="0" y="0"/>
                      <a:ext cx="5759450" cy="4748530"/>
                    </a:xfrm>
                    <a:prstGeom prst="rect">
                      <a:avLst/>
                    </a:prstGeom>
                  </pic:spPr>
                </pic:pic>
              </a:graphicData>
            </a:graphic>
          </wp:inline>
        </w:drawing>
      </w:r>
    </w:p>
    <w:p w14:paraId="57A7124A" w14:textId="77777777" w:rsidR="001E43D4" w:rsidRPr="00946649" w:rsidRDefault="001E43D4" w:rsidP="001E43D4">
      <w:pPr>
        <w:rPr>
          <w:rFonts w:eastAsia="Times New Roman"/>
          <w:lang w:val="en-US"/>
        </w:rPr>
      </w:pPr>
    </w:p>
    <w:p w14:paraId="3F7597B8" w14:textId="66ED7C03" w:rsidR="001E43D4" w:rsidRPr="00946649" w:rsidRDefault="001E43D4" w:rsidP="001F0516">
      <w:pPr>
        <w:pStyle w:val="Heading4"/>
      </w:pPr>
      <w:bookmarkStart w:id="885" w:name="_Toc519504500"/>
      <w:r w:rsidRPr="00946649">
        <w:t>Integrating values into policy</w:t>
      </w:r>
      <w:bookmarkEnd w:id="885"/>
    </w:p>
    <w:p w14:paraId="1D4A4AD5" w14:textId="77777777" w:rsidR="001E43D4" w:rsidRPr="00946649" w:rsidRDefault="001E43D4" w:rsidP="001E43D4">
      <w:pPr>
        <w:rPr>
          <w:lang w:val="en-US"/>
        </w:rPr>
      </w:pPr>
      <w:r w:rsidRPr="00946649">
        <w:rPr>
          <w:rFonts w:cs="Arial"/>
          <w:color w:val="000000"/>
          <w:lang w:val="en-US"/>
        </w:rPr>
        <w:t xml:space="preserve">Nature in Europe and Central Asia is important for making a wide range of contributions to people, to which they attach value. These values are expressed in multiple dimensions. Conventionally, nature’s material </w:t>
      </w:r>
      <w:r w:rsidRPr="00946649">
        <w:rPr>
          <w:lang w:val="en-US"/>
        </w:rPr>
        <w:t xml:space="preserve">contributions to people </w:t>
      </w:r>
      <w:r w:rsidRPr="00946649">
        <w:rPr>
          <w:rFonts w:cs="Arial"/>
          <w:color w:val="000000"/>
          <w:lang w:val="en-US"/>
        </w:rPr>
        <w:t xml:space="preserve">have been valued through market prices. Evidence from Europe and Central Asia demonstrates that regulating contributions have significant non-market monetary values, while non-material contributions were demonstrated to be the most valued by people in social-cultural terms. </w:t>
      </w:r>
    </w:p>
    <w:p w14:paraId="462590D0" w14:textId="6835C964" w:rsidR="001E43D4" w:rsidRPr="00946649" w:rsidRDefault="001E43D4" w:rsidP="001E43D4">
      <w:pPr>
        <w:rPr>
          <w:lang w:val="en-US"/>
        </w:rPr>
      </w:pPr>
      <w:r w:rsidRPr="00946649">
        <w:rPr>
          <w:rFonts w:cs="Arial"/>
          <w:color w:val="000000"/>
          <w:lang w:val="en-US"/>
        </w:rPr>
        <w:t xml:space="preserve">Assessments of </w:t>
      </w:r>
      <w:r w:rsidRPr="00946649">
        <w:rPr>
          <w:lang w:val="en-US"/>
        </w:rPr>
        <w:t xml:space="preserve">nature’s contributions to people </w:t>
      </w:r>
      <w:r w:rsidRPr="00946649">
        <w:rPr>
          <w:rFonts w:cs="Arial"/>
          <w:color w:val="000000"/>
          <w:lang w:val="en-US"/>
        </w:rPr>
        <w:t xml:space="preserve">(for example to meet the Aichi Biodiversity Targets, Sustainable Development Goals should account for this plurality of values. This conclusion goes beyond the recommendations of </w:t>
      </w:r>
      <w:r w:rsidRPr="00946649">
        <w:rPr>
          <w:rFonts w:cs="Arial"/>
          <w:color w:val="000000"/>
          <w:lang w:val="en-US"/>
        </w:rPr>
        <w:fldChar w:fldCharType="begin" w:fldLock="1"/>
      </w:r>
      <w:r w:rsidRPr="00946649">
        <w:rPr>
          <w:rFonts w:cs="Arial"/>
          <w:color w:val="000000"/>
          <w:lang w:val="en-US"/>
        </w:rPr>
        <w:instrText>ADDIN CSL_CITATION { "citationItems" : [ { "id" : "ITEM-1", "itemData" : { "author" : [ { "dropping-particle" : "", "family" : "TEEB", "given" : "", "non-dropping-particle" : "", "parse-names" : false, "suffix" : "" } ], "id" : "ITEM-1", "issued" : { "date-parts" : [ [ "2010" ] ] }, "publisher" : "Earthscan", "publisher-place" : "London", "title" : "The Economics of Ecosystems and Biodiversity: Ecological and Economic Foundations.", "type" : "article" }, "uris" : [ "http://www.mendeley.com/documents/?uuid=c1636c28-69c7-4e8f-983f-0f878a0b0ca2", "http://www.mendeley.com/documents/?uuid=d7b937f7-1ccf-4744-ac7c-c28db689c34c" ] } ], "mendeley" : { "formattedCitation" : "(TEEB, 2010)", "manualFormatting" : "TEEB (2010)", "plainTextFormattedCitation" : "(TEEB, 2010)", "previouslyFormattedCitation" : "(TEEB, 2010)" }, "properties" : {  }, "schema" : "https://github.com/citation-style-language/schema/raw/master/csl-citation.json" }</w:instrText>
      </w:r>
      <w:r w:rsidRPr="00946649">
        <w:rPr>
          <w:rFonts w:cs="Arial"/>
          <w:color w:val="000000"/>
          <w:lang w:val="en-US"/>
        </w:rPr>
        <w:fldChar w:fldCharType="separate"/>
      </w:r>
      <w:r w:rsidRPr="00946649">
        <w:rPr>
          <w:rFonts w:cs="Arial"/>
          <w:color w:val="000000"/>
          <w:lang w:val="en-US"/>
        </w:rPr>
        <w:t>TEEB (2010)</w:t>
      </w:r>
      <w:r w:rsidRPr="00946649">
        <w:rPr>
          <w:rFonts w:cs="Arial"/>
          <w:color w:val="000000"/>
          <w:lang w:val="en-US"/>
        </w:rPr>
        <w:fldChar w:fldCharType="end"/>
      </w:r>
      <w:r w:rsidRPr="00946649">
        <w:rPr>
          <w:rFonts w:cs="Arial"/>
          <w:color w:val="000000"/>
          <w:lang w:val="en-US"/>
        </w:rPr>
        <w:t xml:space="preserve">, which focused on the inclusion of non-market monetary values and concurs with ideas developed in the </w:t>
      </w:r>
      <w:r w:rsidRPr="00946649">
        <w:rPr>
          <w:rFonts w:cs="Arial"/>
          <w:color w:val="000000"/>
          <w:lang w:val="en-US"/>
        </w:rPr>
        <w:fldChar w:fldCharType="begin" w:fldLock="1"/>
      </w:r>
      <w:r w:rsidRPr="00946649">
        <w:rPr>
          <w:rFonts w:cs="Arial"/>
          <w:color w:val="000000"/>
          <w:lang w:val="en-US"/>
        </w:rPr>
        <w:instrText>ADDIN CSL_CITATION { "citationItems" : [ { "id" : "ITEM-1", "itemData" : { "author" : [ { "dropping-particle" : "", "family" : "UK NEA", "given" : "", "non-dropping-particle" : "", "parse-names" : false, "suffix" : "" } ], "id" : "ITEM-1", "issued" : { "date-parts" : [ [ "2011" ] ] }, "title" : "The UK National Ecosystem Assessment Technical Report.", "type" : "report" }, "uris" : [ "http://www.mendeley.com/documents/?uuid=0e0f4253-eb4a-4e86-baf1-21d8118ccd70", "http://www.mendeley.com/documents/?uuid=4d7e5964-72d1-4bae-b72e-3c8c91c10a8b" ] } ], "mendeley" : { "formattedCitation" : "(UK NEA, 2011)", "manualFormatting" : "UK National Ecosystem Assessment (2011)", "plainTextFormattedCitation" : "(UK NEA, 2011)", "previouslyFormattedCitation" : "(UK NEA, 2011)" }, "properties" : {  }, "schema" : "https://github.com/citation-style-language/schema/raw/master/csl-citation.json" }</w:instrText>
      </w:r>
      <w:r w:rsidRPr="00946649">
        <w:rPr>
          <w:rFonts w:cs="Arial"/>
          <w:color w:val="000000"/>
          <w:lang w:val="en-US"/>
        </w:rPr>
        <w:fldChar w:fldCharType="separate"/>
      </w:r>
      <w:r w:rsidRPr="00946649">
        <w:rPr>
          <w:rFonts w:cs="Arial"/>
          <w:color w:val="000000"/>
          <w:lang w:val="en-US"/>
        </w:rPr>
        <w:t xml:space="preserve">UK </w:t>
      </w:r>
      <w:r w:rsidR="00EE03EF">
        <w:rPr>
          <w:rFonts w:cs="Arial"/>
          <w:color w:val="000000"/>
          <w:lang w:val="en-US"/>
        </w:rPr>
        <w:t>NEA</w:t>
      </w:r>
      <w:r w:rsidRPr="00946649">
        <w:rPr>
          <w:rFonts w:cs="Arial"/>
          <w:color w:val="000000"/>
          <w:lang w:val="en-US"/>
        </w:rPr>
        <w:t xml:space="preserve"> (2011)</w:t>
      </w:r>
      <w:r w:rsidRPr="00946649">
        <w:rPr>
          <w:rFonts w:cs="Arial"/>
          <w:color w:val="000000"/>
          <w:lang w:val="en-US"/>
        </w:rPr>
        <w:fldChar w:fldCharType="end"/>
      </w:r>
      <w:r w:rsidRPr="00946649">
        <w:rPr>
          <w:rFonts w:cs="Arial"/>
          <w:color w:val="000000"/>
          <w:lang w:val="en-US"/>
        </w:rPr>
        <w:t xml:space="preserve"> and IPBES, which highlight the need to include social, cultural and shared values in decision</w:t>
      </w:r>
      <w:r>
        <w:rPr>
          <w:rFonts w:cs="Arial"/>
          <w:color w:val="000000"/>
          <w:lang w:val="en-US"/>
        </w:rPr>
        <w:t>-</w:t>
      </w:r>
      <w:r w:rsidRPr="00946649">
        <w:rPr>
          <w:rFonts w:cs="Arial"/>
          <w:color w:val="000000"/>
          <w:lang w:val="en-US"/>
        </w:rPr>
        <w:t xml:space="preserve">making through, for example, deliberation with various stakeholders </w:t>
      </w:r>
      <w:r w:rsidRPr="00946649">
        <w:rPr>
          <w:rFonts w:cs="Arial"/>
          <w:color w:val="000000"/>
          <w:lang w:val="en-US"/>
        </w:rPr>
        <w:fldChar w:fldCharType="begin" w:fldLock="1"/>
      </w:r>
      <w:r w:rsidRPr="00946649">
        <w:rPr>
          <w:rFonts w:cs="Arial"/>
          <w:color w:val="000000"/>
          <w:lang w:val="en-US"/>
        </w:rPr>
        <w:instrText>ADDIN CSL_CITATION { "citationItems" : [ { "id" : "ITEM-1", "itemData" : { "DOI" : "10.1016/j.ecolecon.2015.01.006", "ISSN" : "09218009", "abstract" : "Social valuation of ecosystem services and public policy alternatives is one of the greatest challenges facing ecological economists today. Frameworks for valuing nature increasingly include shared/social values as a distinct category of values. However, the nature of shared/social values, as well as their relationship to other values, has not yet been clearly established and empirical evidence about the importance of shared/social values for valuation of ecosystem services is lacking. To help address these theoretical and empirical limitations, this paper outlines a framework of shared/social values across five dimensions: value concept, provider, intention, scale, and elicitation process. Along these dimensions we identify seven main, non-mutually exclusive types of shared values: transcendental, cultural/societal, communal, group, deliberated and other-regarding values, and value to society. Using a case study of a recent controversial policy on forest ownership in England, we conceptualise the dynamic interplay between shared/social and individual values. The way in which social value is assessed in neoclassical economics is discussed and critiqued, followed by consideration of the relation between shared/social values and Total Economic Value, and a review of deliberative and non-monetary methods for assessing shared/social values. We conclude with a discussion of the importance of shared/social values for decision-making.", "author" : [ { "dropping-particle" : "", "family" : "Kenter", "given" : "Jasper O.", "non-dropping-particle" : "", "parse-names" : false, "suffix" : "" }, { "dropping-particle" : "", "family" : "O'Brien", "given" : "Liz", "non-dropping-particle" : "", "parse-names" : false, "suffix" : "" }, { "dropping-particle" : "", "family" : "Hockley", "given" : "Neal", "non-dropping-particle" : "", "parse-names" : false, "suffix" : "" }, { "dropping-particle" : "", "family" : "Ravenscroft", "given" : "Neil", "non-dropping-particle" : "", "parse-names" : false, "suffix" : "" }, { "dropping-particle" : "", "family" : "Fazey", "given" : "Ioan", "non-dropping-particle" : "", "parse-names" : false, "suffix" : "" }, { "dropping-particle" : "", "family" : "Irvine", "given" : "Katherine N.", "non-dropping-particle" : "", "parse-names" : false, "suffix" : "" }, { "dropping-particle" : "", "family" : "Reed", "given" : "Mark S.", "non-dropping-particle" : "", "parse-names" : false, "suffix" : "" }, { "dropping-particle" : "", "family" : "Christie", "given" : "Michael", "non-dropping-particle" : "", "parse-names" : false, "suffix" : "" }, { "dropping-particle" : "", "family" : "Brady", "given" : "Emily", "non-dropping-particle" : "", "parse-names" : false, "suffix" : "" }, { "dropping-particle" : "", "family" : "Bryce", "given" : "Rosalind", "non-dropping-particle" : "", "parse-names" : false, "suffix" : "" }, { "dropping-particle" : "", "family" : "Church", "given" : "Andrew", "non-dropping-particle" : "", "parse-names" : false, "suffix" : "" }, { "dropping-particle" : "", "family" : "Cooper", "given" : "Nigel", "non-dropping-particle" : "", "parse-names" : false, "suffix" : "" }, { "dropping-particle" : "", "family" : "Davies", "given" : "Althea", "non-dropping-particle" : "", "parse-names" : false, "suffix" : "" }, { "dropping-particle" : "", "family" : "Evely", "given" : "Anna", "non-dropping-particle" : "", "parse-names" : false, "suffix" : "" }, { "dropping-particle" : "", "family" : "Everard", "given" : "Mark", "non-dropping-particle" : "", "parse-names" : false, "suffix" : "" }, { "dropping-particle" : "", "family" : "Fish", "given" : "Robert", "non-dropping-particle" : "", "parse-names" : false, "suffix" : "" }, { "dropping-particle" : "", "family" : "Fisher", "given" : "Janet A.", "non-dropping-particle" : "", "parse-names" : false, "suffix" : "" }, { "dropping-particle" : "", "family" : "Jobstvogt", "given" : "Niels", "non-dropping-particle" : "", "parse-names" : false, "suffix" : "" }, { "dropping-particle" : "", "family" : "Molloy", "given" : "Claire", "non-dropping-particle" : "", "parse-names" : false, "suffix" : "" }, { "dropping-particle" : "", "family" : "Orchard-Webb", "given" : "Johanne", "non-dropping-particle" : "", "parse-names" : false, "suffix" : "" }, { "dropping-particle" : "", "family" : "Ranger", "given" : "Susan", "non-dropping-particle" : "", "parse-names" : false, "suffix" : "" }, { "dropping-particle" : "", "family" : "Ryan", "given" : "Mandy", "non-dropping-particle" : "", "parse-names" : false, "suffix" : "" }, { "dropping-particle" : "", "family" : "Watson", "given" : "Verity", "non-dropping-particle" : "", "parse-names" : false, "suffix" : "" }, { "dropping-particle" : "", "family" : "Williams", "given" : "Susan", "non-dropping-particle" : "", "parse-names" : false, "suffix" : "" } ], "container-title" : "Ecological Economics", "id" : "ITEM-1", "issued" : { "date-parts" : [ [ "2015", "3" ] ] }, "page" : "86-99", "title" : "What are shared and social values of ecosystems?", "type" : "article-journal", "volume" : "111" }, "uris" : [ "http://www.mendeley.com/documents/?uuid=159c3cb8-d662-47de-8c4e-754d4486eb41", "http://www.mendeley.com/documents/?uuid=0618138e-c592-4c3c-860c-fb66d6c48275" ] } ], "mendeley" : { "formattedCitation" : "(Kenter et al., 2015)", "plainTextFormattedCitation" : "(Kenter et al., 2015)", "previouslyFormattedCitation" : "(Kenter et al., 2015)" }, "properties" : {  }, "schema" : "https://github.com/citation-style-language/schema/raw/master/csl-citation.json" }</w:instrText>
      </w:r>
      <w:r w:rsidRPr="00946649">
        <w:rPr>
          <w:rFonts w:cs="Arial"/>
          <w:color w:val="000000"/>
          <w:lang w:val="en-US"/>
        </w:rPr>
        <w:fldChar w:fldCharType="separate"/>
      </w:r>
      <w:r w:rsidRPr="00946649">
        <w:rPr>
          <w:rFonts w:cs="Arial"/>
          <w:color w:val="000000"/>
          <w:lang w:val="en-US"/>
        </w:rPr>
        <w:t xml:space="preserve">(Kenter </w:t>
      </w:r>
      <w:r w:rsidR="00301BD0" w:rsidRPr="00301BD0">
        <w:rPr>
          <w:rFonts w:cs="Arial"/>
          <w:i/>
          <w:color w:val="000000"/>
          <w:lang w:val="en-US"/>
        </w:rPr>
        <w:t>et al.</w:t>
      </w:r>
      <w:r w:rsidRPr="00946649">
        <w:rPr>
          <w:rFonts w:cs="Arial"/>
          <w:color w:val="000000"/>
          <w:lang w:val="en-US"/>
        </w:rPr>
        <w:t>, 2015)</w:t>
      </w:r>
      <w:r w:rsidRPr="00946649">
        <w:rPr>
          <w:rFonts w:cs="Arial"/>
          <w:color w:val="000000"/>
          <w:lang w:val="en-US"/>
        </w:rPr>
        <w:fldChar w:fldCharType="end"/>
      </w:r>
      <w:r w:rsidRPr="00946649">
        <w:rPr>
          <w:rFonts w:cs="Arial"/>
          <w:color w:val="000000"/>
          <w:lang w:val="en-US"/>
        </w:rPr>
        <w:t xml:space="preserve">. </w:t>
      </w:r>
    </w:p>
    <w:p w14:paraId="2A3167B0" w14:textId="27A3B9E5" w:rsidR="001E43D4" w:rsidRPr="00946649" w:rsidRDefault="001E43D4" w:rsidP="001E43D4">
      <w:pPr>
        <w:rPr>
          <w:rFonts w:eastAsia="Times New Roman"/>
          <w:lang w:val="en-US"/>
        </w:rPr>
      </w:pPr>
      <w:r w:rsidRPr="00946649">
        <w:rPr>
          <w:rFonts w:cs="Arial"/>
          <w:color w:val="000000"/>
          <w:lang w:val="en-US"/>
        </w:rPr>
        <w:t xml:space="preserve">We demonstrate that alternative components of values of </w:t>
      </w:r>
      <w:r w:rsidRPr="00946649">
        <w:rPr>
          <w:lang w:val="en-US"/>
        </w:rPr>
        <w:t>nature’s contributions to people</w:t>
      </w:r>
      <w:r w:rsidRPr="00946649">
        <w:rPr>
          <w:rFonts w:cs="Arial"/>
          <w:color w:val="000000"/>
          <w:lang w:val="en-US"/>
        </w:rPr>
        <w:t xml:space="preserve"> are expressed in different units, and therefore may not be directly compared through, for example, conventional benefit-cost analysis. Thus, researchers and policymakers require novel approaches to </w:t>
      </w:r>
      <w:r w:rsidRPr="00946649">
        <w:rPr>
          <w:rFonts w:cs="Arial"/>
          <w:color w:val="000000"/>
          <w:lang w:val="en-US"/>
        </w:rPr>
        <w:lastRenderedPageBreak/>
        <w:t>integrate value plurality into decision</w:t>
      </w:r>
      <w:r>
        <w:rPr>
          <w:rFonts w:cs="Arial"/>
          <w:color w:val="000000"/>
          <w:lang w:val="en-US"/>
        </w:rPr>
        <w:t>-</w:t>
      </w:r>
      <w:r w:rsidRPr="00946649">
        <w:rPr>
          <w:rFonts w:cs="Arial"/>
          <w:color w:val="000000"/>
          <w:lang w:val="en-US"/>
        </w:rPr>
        <w:t xml:space="preserve">making </w:t>
      </w:r>
      <w:r w:rsidRPr="00946649">
        <w:rPr>
          <w:rFonts w:cs="Arial"/>
          <w:color w:val="000000"/>
          <w:lang w:val="en-US"/>
        </w:rPr>
        <w:fldChar w:fldCharType="begin" w:fldLock="1"/>
      </w:r>
      <w:r w:rsidRPr="00946649">
        <w:rPr>
          <w:rFonts w:cs="Arial"/>
          <w:color w:val="000000"/>
          <w:lang w:val="en-US"/>
        </w:rPr>
        <w:instrText>ADDIN CSL_CITATION { "citationItems" : [ { "id" : "ITEM-1", "itemData" : { "DOI" : "10.1016/j.ecoser.2016.10.006", "ISSN" : "22120416", "abstract" : "Valuation that focuses only on individual values evades the substantial collective and intersubjective meanings, significance and value from ecosystems. Shared, plural and cultural values of ecosystems constitute a diffuse and interdisciplinary field of research, covering an area that links questions around value ontology, elicitation and aggregation with questions of participation, ethics, and social justice. Synthesising understanding from various contributions to this Special Issue of Ecosystem Services, and with a particular focus on deliberation and deliberative valuation, we discuss key findings and present 35 future research questions in eight topic areas: 1) the ontology of shared values; 2) the role of catalyst and conflict points; 3) shared values and cultural ecosystem services; 4) transcendental values; 5) the process and outcomes of deliberation; 6) deliberative monetary valuation; 7) value aggregation, meta-values and \u2018rules of the game\u2019; and 8) integrating valuation methods. The results of this Special Issue and these key questions can help develop a more extensive evidence base to mature the area and develop environmental valuation into a more pluralistic, comprehensive, robust, legitimate and effective way of safeguarding ecosystems and their services for the future.", "author" : [ { "dropping-particle" : "", "family" : "Kenter", "given" : "Jasper O.", "non-dropping-particle" : "", "parse-names" : false, "suffix" : "" }, { "dropping-particle" : "", "family" : "Bryce", "given" : "Rosalind", "non-dropping-particle" : "", "parse-names" : false, "suffix" : "" }, { "dropping-particle" : "", "family" : "Christie", "given" : "Michael", "non-dropping-particle" : "", "parse-names" : false, "suffix" : "" }, { "dropping-particle" : "", "family" : "Cooper", "given" : "Nigel", "non-dropping-particle" : "", "parse-names" : false, "suffix" : "" }, { "dropping-particle" : "", "family" : "Hockley", "given" : "Neal", "non-dropping-particle" : "", "parse-names" : false, "suffix" : "" }, { "dropping-particle" : "", "family" : "Irvine", "given" : "Katherine N.", "non-dropping-particle" : "", "parse-names" : false, "suffix" : "" }, { "dropping-particle" : "", "family" : "Fazey", "given" : "Ioan", "non-dropping-particle" : "", "parse-names" : false, "suffix" : "" }, { "dropping-particle" : "", "family" : "O\u2019Brien", "given" : "Liz", "non-dropping-particle" : "", "parse-names" : false, "suffix" : "" }, { "dropping-particle" : "", "family" : "Orchard-Webb", "given" : "Johanne", "non-dropping-particle" : "", "parse-names" : false, "suffix" : "" }, { "dropping-particle" : "", "family" : "Ravenscroft", "given" : "Neil", "non-dropping-particle" : "", "parse-names" : false, "suffix" : "" }, { "dropping-particle" : "", "family" : "Raymond", "given" : "Christopher M.", "non-dropping-particle" : "", "parse-names" : false, "suffix" : "" }, { "dropping-particle" : "", "family" : "Reed", "given" : "Mark S.", "non-dropping-particle" : "", "parse-names" : false, "suffix" : "" }, { "dropping-particle" : "", "family" : "Tett", "given" : "Paul", "non-dropping-particle" : "", "parse-names" : false, "suffix" : "" }, { "dropping-particle" : "", "family" : "Watson", "given" : "Verity", "non-dropping-particle" : "", "parse-names" : false, "suffix" : "" } ], "container-title" : "Ecosystem Services", "id" : "ITEM-1", "issued" : { "date-parts" : [ [ "2016" ] ] }, "page" : "358-371", "title" : "Shared values and deliberative valuation: Future directions", "type" : "article-journal", "volume" : "21" }, "uris" : [ "http://www.mendeley.com/documents/?uuid=f3a2cbd3-4f70-4082-9412-97b056345190", "http://www.mendeley.com/documents/?uuid=5ac38dc0-a96f-403e-967f-d9152e75eb32" ] }, { "id" : "ITEM-2", "itemData" : { "DOI" : "10.1016/j.ecolecon.2012.08.012", "abstract" : "Biodiversity supports a range of ecosystems services that are of fundamental importance to people in poor countries. Economic valuation of biodiversity is important for the development of policies that protect biodiversity and alleviate poverty. This paper provides an evaluation of monetary and non-monetary techniques for assessing the value of biodiversity to people in least developed countries (LDCs). Specifically, research questions include: 1) To what extent have monetary and non-monetary techniques been used to assess the value of biodiversity and ecosystem services in LDCs? 2) What are the key methodological, practical, epistemological and policy challenges to assessing the value of biodiversity and ecosystem services in LDCs? 3) How can valuation methods be improved to allow more accurate valuation in LDCs? (C) 2012 Elsevier B.V. All rights reserved.", "author" : [ { "dropping-particle" : "", "family" : "Christie", "given" : "Mike", "non-dropping-particle" : "", "parse-names" : false, "suffix" : "" }, { "dropping-particle" : "", "family" : "Fazey", "given" : "Ioan", "non-dropping-particle" : "", "parse-names" : false, "suffix" : "" }, { "dropping-particle" : "", "family" : "Cooper", "given" : "Rob", "non-dropping-particle" : "", "parse-names" : false, "suffix" : "" }, { "dropping-particle" : "", "family" : "Hyde", "given" : "Tony", "non-dropping-particle" : "", "parse-names" : false, "suffix" : "" }, { "dropping-particle" : "", "family" : "Kenter", "given" : "Jasper O", "non-dropping-particle" : "", "parse-names" : false, "suffix" : "" } ], "container-title" : "Ecological Economics", "id" : "ITEM-2", "issued" : { "date-parts" : [ [ "2012" ] ] }, "page" : "67-78", "title" : "An evaluation of monetary and non-monetary techniques for assessing the importance of biodiversity and ecosystem services to people in countries with developing economies", "type" : "article-journal", "volume" : "83" }, "uris" : [ "http://www.mendeley.com/documents/?uuid=d3d0cd93-dddf-4592-89a6-5b00f81e86ad", "http://www.mendeley.com/documents/?uuid=b70486f7-1390-4ad0-992f-cdff18bb844e" ] }, { "id" : "ITEM-3", "itemData" : { "author" : [ { "dropping-particle" : "", "family" : "Intergovernmental Science-policy Platform on Biodiversity and Ecosystem Services", "given" : "", "non-dropping-particle" : "", "parse-names" : false, "suffix" : "" } ], "id" : "ITEM-3", "issued" : { "date-parts" : [ [ "2016" ] ] }, "title" : "IPBES/4/INF/13: Preliminary guide regarding diverse conceptualization of multiple values of nature and its benefits, including biodiversity and ecosystem functions and services (deliverable 3 (d))", "type" : "report" }, "uris" : [ "http://www.mendeley.com/documents/?uuid=8656c332-fb84-46ea-acfd-cacbc7ec7bc9" ] }, { "id" : "ITEM-4", "itemData" : { "author" : [ { "dropping-particle" : "", "family" : "UK NEA", "given" : "", "non-dropping-particle" : "", "parse-names" : false, "suffix" : "" } ], "id" : "ITEM-4", "issued" : { "date-parts" : [ [ "2011" ] ] }, "title" : "The UK National Ecosystem Assessment Technical Report.", "type" : "report" }, "uris" : [ "http://www.mendeley.com/documents/?uuid=0e0f4253-eb4a-4e86-baf1-21d8118ccd70", "http://www.mendeley.com/documents/?uuid=4d7e5964-72d1-4bae-b72e-3c8c91c10a8b" ] } ], "mendeley" : { "formattedCitation" : "(Christie, Fazey, Cooper, Hyde, &amp; Kenter, 2012; Intergovernmental Science-policy Platform on Biodiversity and Ecosystem Services, 2016; Kenter et al., 2016; UK NEA, 2011)", "manualFormatting" : "(Christie, Fazey, Cooper, Hyde, &amp; Kenter, 2012; IPBES, 2016; Kenter et al., 2016; UK NEA, 2011)", "plainTextFormattedCitation" : "(Christie, Fazey, Cooper, Hyde, &amp; Kenter, 2012; Intergovernmental Science-policy Platform on Biodiversity and Ecosystem Services, 2016; Kenter et al., 2016; UK NEA, 2011)", "previouslyFormattedCitation" : "(Christie, Fazey, Cooper, Hyde, &amp; Kenter, 2012; Intergovernmental Science-policy Platform on Biodiversity and Ecosystem Services, 2016; Kenter et al., 2016; UK NEA, 2011)" }, "properties" : {  }, "schema" : "https://github.com/citation-style-language/schema/raw/master/csl-citation.json" }</w:instrText>
      </w:r>
      <w:r w:rsidRPr="00946649">
        <w:rPr>
          <w:rFonts w:cs="Arial"/>
          <w:color w:val="000000"/>
          <w:lang w:val="en-US"/>
        </w:rPr>
        <w:fldChar w:fldCharType="separate"/>
      </w:r>
      <w:r w:rsidRPr="001D4A23">
        <w:rPr>
          <w:rFonts w:cs="Arial"/>
          <w:color w:val="000000"/>
          <w:lang w:val="en-US"/>
        </w:rPr>
        <w:t>(Christie</w:t>
      </w:r>
      <w:r>
        <w:rPr>
          <w:rFonts w:cs="Arial"/>
          <w:color w:val="000000"/>
          <w:lang w:val="en-US"/>
        </w:rPr>
        <w:t xml:space="preserve"> </w:t>
      </w:r>
      <w:r w:rsidR="00301BD0" w:rsidRPr="00301BD0">
        <w:rPr>
          <w:rFonts w:cs="Arial"/>
          <w:i/>
          <w:color w:val="000000"/>
          <w:lang w:val="en-US"/>
        </w:rPr>
        <w:t>et al.</w:t>
      </w:r>
      <w:r w:rsidRPr="001D4A23">
        <w:rPr>
          <w:rFonts w:cs="Arial"/>
          <w:color w:val="000000"/>
          <w:lang w:val="en-US"/>
        </w:rPr>
        <w:t xml:space="preserve">, 2012; IPBES, 2016; Kenter </w:t>
      </w:r>
      <w:r w:rsidR="00301BD0" w:rsidRPr="00301BD0">
        <w:rPr>
          <w:rFonts w:cs="Arial"/>
          <w:i/>
          <w:color w:val="000000"/>
          <w:lang w:val="en-US"/>
        </w:rPr>
        <w:t>et al.</w:t>
      </w:r>
      <w:r w:rsidRPr="001D4A23">
        <w:rPr>
          <w:rFonts w:cs="Arial"/>
          <w:color w:val="000000"/>
          <w:lang w:val="en-US"/>
        </w:rPr>
        <w:t xml:space="preserve">, 2016; UK </w:t>
      </w:r>
      <w:r w:rsidR="00EE03EF">
        <w:rPr>
          <w:rFonts w:cs="Arial"/>
          <w:color w:val="000000"/>
          <w:lang w:val="en-US"/>
        </w:rPr>
        <w:t>NEA</w:t>
      </w:r>
      <w:r w:rsidRPr="001D4A23">
        <w:rPr>
          <w:rFonts w:cs="Arial"/>
          <w:color w:val="000000"/>
          <w:lang w:val="en-US"/>
        </w:rPr>
        <w:t>, 2011)</w:t>
      </w:r>
      <w:r w:rsidRPr="00946649">
        <w:rPr>
          <w:rFonts w:cs="Arial"/>
          <w:color w:val="000000"/>
          <w:lang w:val="en-US"/>
        </w:rPr>
        <w:fldChar w:fldCharType="end"/>
      </w:r>
      <w:r w:rsidRPr="001D4A23">
        <w:rPr>
          <w:rFonts w:eastAsia="Times New Roman"/>
          <w:lang w:val="en-US"/>
        </w:rPr>
        <w:t xml:space="preserve">. </w:t>
      </w:r>
      <w:r w:rsidRPr="00946649">
        <w:rPr>
          <w:rFonts w:eastAsia="Times New Roman"/>
          <w:lang w:val="en-US"/>
        </w:rPr>
        <w:t xml:space="preserve">One such approach is multi-stakeholder spatial decision analysis </w:t>
      </w:r>
      <w:r>
        <w:rPr>
          <w:rFonts w:eastAsia="Times New Roman"/>
          <w:lang w:val="en-US"/>
        </w:rPr>
        <w:fldChar w:fldCharType="begin" w:fldLock="1"/>
      </w:r>
      <w:r>
        <w:rPr>
          <w:rFonts w:eastAsia="Times New Roman"/>
          <w:lang w:val="en-US"/>
        </w:rPr>
        <w:instrText>ADDIN CSL_CITATION { "citationItems" : [ { "id" : "ITEM-1", "itemData" : { "DOI" : "10.3390/su9071113", "abstract" : "10.3390/su9071113", "author" : [ { "dropping-particle" : "", "family" : "Cerreta", "given" : "M", "non-dropping-particle" : "", "parse-names" : false, "suffix" : "" }, { "dropping-particle" : "", "family" : "Panaro", "given" : "S.", "non-dropping-particle" : "", "parse-names" : false, "suffix" : "" } ], "container-title" : "Sustainability (Switzerland)", "id" : "ITEM-1", "issue" : "7", "issued" : { "date-parts" : [ [ "2017" ] ] }, "title" : "From perceived values to shared values: A Multi-Stakeholder Spatial Decision Analysis (M-SSDA) for resilient landscapes", "type" : "article-journal", "volume" : "9" }, "uris" : [ "http://www.mendeley.com/documents/?uuid=5d82fcc1-0271-4258-b84b-180661e4e4bf" ] } ], "mendeley" : { "formattedCitation" : "(Cerreta &amp; Panaro, 2017)", "plainTextFormattedCitation" : "(Cerreta &amp; Panaro, 2017)", "previouslyFormattedCitation" : "(Cerreta &amp; Panaro, 2017)" }, "properties" : {  }, "schema" : "https://github.com/citation-style-language/schema/raw/master/csl-citation.json" }</w:instrText>
      </w:r>
      <w:r>
        <w:rPr>
          <w:rFonts w:eastAsia="Times New Roman"/>
          <w:lang w:val="en-US"/>
        </w:rPr>
        <w:fldChar w:fldCharType="separate"/>
      </w:r>
      <w:r w:rsidRPr="003A5CA8">
        <w:rPr>
          <w:rFonts w:eastAsia="Times New Roman"/>
          <w:lang w:val="en-US"/>
        </w:rPr>
        <w:t>(Cerreta &amp; Panaro, 2017)</w:t>
      </w:r>
      <w:r>
        <w:rPr>
          <w:rFonts w:eastAsia="Times New Roman"/>
          <w:lang w:val="en-US"/>
        </w:rPr>
        <w:fldChar w:fldCharType="end"/>
      </w:r>
      <w:r w:rsidRPr="00946649">
        <w:rPr>
          <w:rFonts w:eastAsia="Times New Roman"/>
          <w:lang w:val="en-US"/>
        </w:rPr>
        <w:t>.</w:t>
      </w:r>
    </w:p>
    <w:p w14:paraId="44638289" w14:textId="77777777" w:rsidR="001E43D4" w:rsidRPr="00946649" w:rsidRDefault="001E43D4" w:rsidP="001E43D4">
      <w:pPr>
        <w:rPr>
          <w:rFonts w:cs="Arial"/>
          <w:color w:val="000000"/>
          <w:lang w:val="en-US"/>
        </w:rPr>
      </w:pPr>
      <w:r w:rsidRPr="00946649">
        <w:rPr>
          <w:rFonts w:cs="Arial"/>
          <w:color w:val="000000"/>
          <w:lang w:val="en-US"/>
        </w:rPr>
        <w:t xml:space="preserve">Good data on the plurality of values of </w:t>
      </w:r>
      <w:r w:rsidRPr="00946649">
        <w:rPr>
          <w:lang w:val="en-US"/>
        </w:rPr>
        <w:t>nature’s contributions to people</w:t>
      </w:r>
      <w:r w:rsidRPr="00946649">
        <w:rPr>
          <w:rFonts w:cs="Arial"/>
          <w:color w:val="000000"/>
          <w:lang w:val="en-US"/>
        </w:rPr>
        <w:t xml:space="preserve"> exist for Western Europe, but are lacking for Central and Eastern Europe and Central Asia. There needs to be a greater focus on reporting more standardized per unit values for </w:t>
      </w:r>
      <w:r w:rsidRPr="00946649">
        <w:rPr>
          <w:lang w:val="en-US"/>
        </w:rPr>
        <w:t>these contributions</w:t>
      </w:r>
      <w:r w:rsidRPr="00946649">
        <w:rPr>
          <w:rFonts w:cs="Arial"/>
          <w:color w:val="000000"/>
          <w:lang w:val="en-US"/>
        </w:rPr>
        <w:t>, where the units are clearly specified and can be compared across contributions, as this will facilitate (i) the assessment of the trade-offs of contributions between competing land uses, and (ii) the aggregation of values of contributions across the region.</w:t>
      </w:r>
    </w:p>
    <w:p w14:paraId="38939311" w14:textId="77777777" w:rsidR="001E43D4" w:rsidRPr="00946649" w:rsidRDefault="001E43D4" w:rsidP="001E43D4">
      <w:pPr>
        <w:rPr>
          <w:rFonts w:eastAsia="Cambria" w:cstheme="minorHAnsi"/>
          <w:lang w:val="en-US"/>
        </w:rPr>
      </w:pPr>
    </w:p>
    <w:p w14:paraId="107DD017" w14:textId="6E2A46B8" w:rsidR="001E43D4" w:rsidRPr="00946649" w:rsidRDefault="001E43D4" w:rsidP="007A3472">
      <w:pPr>
        <w:pStyle w:val="Heading2"/>
      </w:pPr>
      <w:bookmarkStart w:id="886" w:name="_Ref478835354"/>
      <w:bookmarkStart w:id="887" w:name="_Ref478840365"/>
      <w:bookmarkStart w:id="888" w:name="_Toc478849254"/>
      <w:bookmarkStart w:id="889" w:name="_Toc502822520"/>
      <w:bookmarkStart w:id="890" w:name="_Toc504380617"/>
      <w:bookmarkStart w:id="891" w:name="_Toc519504501"/>
      <w:r w:rsidRPr="00946649">
        <w:t>Relevance to Aichi Biodiversity Targets and Sustainable Development Goals</w:t>
      </w:r>
      <w:bookmarkEnd w:id="886"/>
      <w:bookmarkEnd w:id="887"/>
      <w:bookmarkEnd w:id="888"/>
      <w:bookmarkEnd w:id="889"/>
      <w:bookmarkEnd w:id="890"/>
      <w:bookmarkEnd w:id="891"/>
      <w:r w:rsidRPr="00946649">
        <w:t xml:space="preserve"> </w:t>
      </w:r>
    </w:p>
    <w:p w14:paraId="45A4BED3" w14:textId="34242F3C" w:rsidR="001E43D4" w:rsidRPr="00946649" w:rsidRDefault="001E43D4" w:rsidP="001E43D4">
      <w:pPr>
        <w:rPr>
          <w:rFonts w:cstheme="minorHAnsi"/>
          <w:i/>
          <w:color w:val="F4B083" w:themeColor="accent2" w:themeTint="99"/>
          <w:lang w:val="en-US"/>
        </w:rPr>
      </w:pPr>
      <w:r w:rsidRPr="00946649">
        <w:rPr>
          <w:rFonts w:cstheme="minorHAnsi"/>
          <w:lang w:val="en-US"/>
        </w:rPr>
        <w:t xml:space="preserve">Progress towards the Sustainable Development Goals (SDGs) and the Aichi Biodiversity Targets can be evaluated through the </w:t>
      </w:r>
      <w:r w:rsidRPr="00946649">
        <w:rPr>
          <w:lang w:val="en-US"/>
        </w:rPr>
        <w:t xml:space="preserve">nature’s contributions to people </w:t>
      </w:r>
      <w:r w:rsidRPr="00946649">
        <w:rPr>
          <w:rFonts w:cstheme="minorHAnsi"/>
          <w:lang w:val="en-US"/>
        </w:rPr>
        <w:t xml:space="preserve">concept </w:t>
      </w:r>
      <w:r w:rsidRPr="00946649">
        <w:rPr>
          <w:rFonts w:cstheme="minorHAnsi"/>
          <w:lang w:val="en-US"/>
        </w:rPr>
        <w:fldChar w:fldCharType="begin" w:fldLock="1"/>
      </w:r>
      <w:r w:rsidRPr="00946649">
        <w:rPr>
          <w:rFonts w:cstheme="minorHAnsi"/>
          <w:lang w:val="en-US"/>
        </w:rPr>
        <w:instrText>ADDIN CSL_CITATION { "citationItems" : [ { "id" : "ITEM-1", "itemData" : { "DOI" : "10.1016/j.envsci.2017.04.017", "ISBN" : "14629011", "ISSN" : "14629011", "abstract" : "Abstract Global sustainability policies, such as the Sustainable Development Goals (SDGs) or the Aichi Targets, aim to ensure sustainable development, including improved human well-being and the conservation of nature. Although not yet explicitly used to evaluate the progress towards sustainable development, the ecosystem service concept implies a direct link between biodiversity and human well-being. This study explores how and which ecosystem services are currently considered in the SDGs and the Aichi Targets. We also identify which information might be already available for monitoring the progress towards their goals by reviewing national ecosystem assessments. This allows the identification of the main knowledge gaps for monitoring progress towards these global sustainability targets. There is a wealth of information on all major ecosystem services categories which is directly relevant for the Aichi Targets and the SDGs. The top 25% most cited ecosystem services across both policy documents are: Natural heritage and diversity, Capture fisheries, Aquaculture, Water purification, Crops, Cultural heritage &amp;amp; diversity and Livestock. Most monitoring information recommended for the global sustainability goals, as well as in the information available from national assessments, is biased towards supply related aspects of ecosystem services flows. In contrast, there is much less information on social behaviour, use, demand and governance measures. Indicators are rarely available for all aspects of a specific ecosystem service. The national statistical bureaus currently in charge of providing observations for reporting on SDGs, could be well placed to address this bias, by integrating ecological observations with socio-economic statistics into socio-ecological indicators for ecosystem services flows. IPBES can potentially address the gaps identified in this paper by improving coverage of the different dimensions of ecosystem services flows.", "author" : [ { "dropping-particle" : "", "family" : "Geijzendorffer", "given" : "Ilse R.", "non-dropping-particle" : "", "parse-names" : false, "suffix" : "" }, { "dropping-particle" : "", "family" : "Cohen-Shacham", "given" : "Emmanuelle", "non-dropping-particle" : "", "parse-names" : false, "suffix" : "" }, { "dropping-particle" : "", "family" : "Cord", "given" : "Anna F.", "non-dropping-particle" : "", "parse-names" : false, "suffix" : "" }, { "dropping-particle" : "", "family" : "Cramer", "given" : "Wolfgang", "non-dropping-particle" : "", "parse-names" : false, "suffix" : "" }, { "dropping-particle" : "", "family" : "Guerra", "given" : "Carlos", "non-dropping-particle" : "", "parse-names" : false, "suffix" : "" }, { "dropping-particle" : "", "family" : "Mart\u00edn-L\u00f3pez", "given" : "Berta", "non-dropping-particle" : "", "parse-names" : false, "suffix" : "" } ], "container-title" : "Environmental Science &amp; Policy", "id" : "ITEM-1", "issue" : "January", "issued" : { "date-parts" : [ [ "2017" ] ] }, "page" : "40-48", "title" : "Ecosystem services in global sustainability policies", "type" : "article-journal", "volume" : "74" }, "uris" : [ "http://www.mendeley.com/documents/?uuid=ff5128c6-21cf-409e-822f-414b240b624b", "http://www.mendeley.com/documents/?uuid=07136a4a-8592-4411-aee6-13a5dfd180e2" ] } ], "mendeley" : { "formattedCitation" : "(I. R. Geijzendorffer et al., 2017)", "plainTextFormattedCitation" : "(I. R. Geijzendorffer et al., 2017)", "previouslyFormattedCitation" : "(I. R. Geijzendorffer et al., 201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9524E8">
        <w:rPr>
          <w:rFonts w:cstheme="minorHAnsi"/>
          <w:lang w:val="en-US"/>
        </w:rPr>
        <w:t xml:space="preserve">Geijzendorffer </w:t>
      </w:r>
      <w:r w:rsidRPr="0028071A">
        <w:rPr>
          <w:rFonts w:cstheme="minorHAnsi"/>
          <w:i/>
          <w:lang w:val="en-US"/>
        </w:rPr>
        <w:t>et al</w:t>
      </w:r>
      <w:r w:rsidRPr="009524E8">
        <w:rPr>
          <w:rFonts w:cstheme="minorHAnsi"/>
          <w:lang w:val="en-US"/>
        </w:rPr>
        <w:t>., 2017</w:t>
      </w:r>
      <w:r w:rsidRPr="00946649">
        <w:rPr>
          <w:rFonts w:cstheme="minorHAnsi"/>
          <w:lang w:val="en-US"/>
        </w:rPr>
        <w:t>)</w:t>
      </w:r>
      <w:r w:rsidRPr="00946649">
        <w:rPr>
          <w:rFonts w:cstheme="minorHAnsi"/>
          <w:lang w:val="en-US"/>
        </w:rPr>
        <w:fldChar w:fldCharType="end"/>
      </w:r>
      <w:r w:rsidRPr="00946649">
        <w:rPr>
          <w:rFonts w:cstheme="minorHAnsi"/>
          <w:lang w:val="en-US"/>
        </w:rPr>
        <w:t xml:space="preserve">. Considering the frequency with which specific contributions are mentioned in the strategies that contain these two sets of targets and goals, the direct relevance of </w:t>
      </w:r>
      <w:r w:rsidRPr="00946649">
        <w:rPr>
          <w:rFonts w:eastAsia="Times New Roman" w:cstheme="minorHAnsi"/>
          <w:lang w:val="en-US"/>
        </w:rPr>
        <w:t xml:space="preserve">all </w:t>
      </w:r>
      <w:r w:rsidRPr="00946649">
        <w:rPr>
          <w:rFonts w:cstheme="minorHAnsi"/>
          <w:lang w:val="en-US"/>
        </w:rPr>
        <w:t xml:space="preserve">contributions </w:t>
      </w:r>
      <w:r w:rsidRPr="00946649">
        <w:rPr>
          <w:rFonts w:eastAsia="Times New Roman" w:cstheme="minorHAnsi"/>
          <w:lang w:val="en-US"/>
        </w:rPr>
        <w:t xml:space="preserve">is clear </w:t>
      </w:r>
      <w:r w:rsidRPr="00946649">
        <w:rPr>
          <w:rFonts w:cstheme="minorHAnsi"/>
          <w:lang w:val="en-US"/>
        </w:rPr>
        <w:t xml:space="preserve">(see </w:t>
      </w:r>
      <w:r w:rsidRPr="00946649">
        <w:rPr>
          <w:rFonts w:cstheme="minorHAnsi"/>
          <w:b/>
          <w:lang w:val="en-US"/>
        </w:rPr>
        <w:t>Figure 2.68</w:t>
      </w:r>
      <w:r w:rsidRPr="00946649">
        <w:rPr>
          <w:rFonts w:cstheme="minorHAnsi"/>
          <w:lang w:val="en-US"/>
        </w:rPr>
        <w:t>)</w:t>
      </w:r>
      <w:r w:rsidRPr="00946649">
        <w:rPr>
          <w:rFonts w:eastAsia="Times New Roman" w:cstheme="minorHAnsi"/>
          <w:lang w:val="en-US"/>
        </w:rPr>
        <w:t xml:space="preserve">. </w:t>
      </w:r>
      <w:r w:rsidRPr="00946649">
        <w:rPr>
          <w:rFonts w:cstheme="minorHAnsi"/>
          <w:lang w:val="en-US"/>
        </w:rPr>
        <w:t xml:space="preserve">The top 25% most cited contributions across both strategies are the non-material contributions supporting identities (existence of species and ecosystems, and symbolic meaning of nature), the material contributions food and feed, and the regulating contributions habitat creation and maintenance and regulation of water quality (see </w:t>
      </w:r>
      <w:r w:rsidRPr="00946649">
        <w:rPr>
          <w:rFonts w:cstheme="minorHAnsi"/>
          <w:b/>
          <w:lang w:val="en-US"/>
        </w:rPr>
        <w:t>Figure 2.68</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DOI" : "10.1016/j.envsci.2017.04.017", "ISBN" : "14629011", "ISSN" : "14629011", "abstract" : "Abstract Global sustainability policies, such as the Sustainable Development Goals (SDGs) or the Aichi Targets, aim to ensure sustainable development, including improved human well-being and the conservation of nature. Although not yet explicitly used to evaluate the progress towards sustainable development, the ecosystem service concept implies a direct link between biodiversity and human well-being. This study explores how and which ecosystem services are currently considered in the SDGs and the Aichi Targets. We also identify which information might be already available for monitoring the progress towards their goals by reviewing national ecosystem assessments. This allows the identification of the main knowledge gaps for monitoring progress towards these global sustainability targets. There is a wealth of information on all major ecosystem services categories which is directly relevant for the Aichi Targets and the SDGs. The top 25% most cited ecosystem services across both policy documents are: Natural heritage and diversity, Capture fisheries, Aquaculture, Water purification, Crops, Cultural heritage &amp;amp; diversity and Livestock. Most monitoring information recommended for the global sustainability goals, as well as in the information available from national assessments, is biased towards supply related aspects of ecosystem services flows. In contrast, there is much less information on social behaviour, use, demand and governance measures. Indicators are rarely available for all aspects of a specific ecosystem service. The national statistical bureaus currently in charge of providing observations for reporting on SDGs, could be well placed to address this bias, by integrating ecological observations with socio-economic statistics into socio-ecological indicators for ecosystem services flows. IPBES can potentially address the gaps identified in this paper by improving coverage of the different dimensions of ecosystem services flows.", "author" : [ { "dropping-particle" : "", "family" : "Geijzendorffer", "given" : "Ilse R.", "non-dropping-particle" : "", "parse-names" : false, "suffix" : "" }, { "dropping-particle" : "", "family" : "Cohen-Shacham", "given" : "Emmanuelle", "non-dropping-particle" : "", "parse-names" : false, "suffix" : "" }, { "dropping-particle" : "", "family" : "Cord", "given" : "Anna F.", "non-dropping-particle" : "", "parse-names" : false, "suffix" : "" }, { "dropping-particle" : "", "family" : "Cramer", "given" : "Wolfgang", "non-dropping-particle" : "", "parse-names" : false, "suffix" : "" }, { "dropping-particle" : "", "family" : "Guerra", "given" : "Carlos", "non-dropping-particle" : "", "parse-names" : false, "suffix" : "" }, { "dropping-particle" : "", "family" : "Mart\u00edn-L\u00f3pez", "given" : "Berta", "non-dropping-particle" : "", "parse-names" : false, "suffix" : "" } ], "container-title" : "Environmental Science &amp; Policy", "id" : "ITEM-1", "issue" : "January", "issued" : { "date-parts" : [ [ "2017" ] ] }, "page" : "40-48", "title" : "Ecosystem services in global sustainability policies", "type" : "article-journal", "volume" : "74" }, "uris" : [ "http://www.mendeley.com/documents/?uuid=07136a4a-8592-4411-aee6-13a5dfd180e2", "http://www.mendeley.com/documents/?uuid=ff5128c6-21cf-409e-822f-414b240b624b" ] } ], "mendeley" : { "formattedCitation" : "(I. R. Geijzendorffer et al., 2017)", "plainTextFormattedCitation" : "(I. R. Geijzendorffer et al., 2017)", "previouslyFormattedCitation" : "(I. R. Geijzendorffer et al., 201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sidRPr="009524E8">
        <w:rPr>
          <w:rFonts w:cstheme="minorHAnsi"/>
          <w:lang w:val="en-US"/>
        </w:rPr>
        <w:t xml:space="preserve">Geijzendorffer </w:t>
      </w:r>
      <w:r w:rsidR="00301BD0" w:rsidRPr="009524E8">
        <w:rPr>
          <w:rFonts w:cstheme="minorHAnsi"/>
          <w:i/>
          <w:lang w:val="en-US"/>
        </w:rPr>
        <w:t>et al.</w:t>
      </w:r>
      <w:r w:rsidRPr="009524E8">
        <w:rPr>
          <w:rFonts w:cstheme="minorHAnsi"/>
          <w:lang w:val="en-US"/>
        </w:rPr>
        <w:t>, 2017</w:t>
      </w:r>
      <w:r w:rsidRPr="00946649">
        <w:rPr>
          <w:rFonts w:cstheme="minorHAnsi"/>
          <w:lang w:val="en-US"/>
        </w:rPr>
        <w:t>)</w:t>
      </w:r>
      <w:r w:rsidRPr="00946649">
        <w:rPr>
          <w:rFonts w:cstheme="minorHAnsi"/>
          <w:lang w:val="en-US"/>
        </w:rPr>
        <w:fldChar w:fldCharType="end"/>
      </w:r>
      <w:r w:rsidRPr="00946649">
        <w:rPr>
          <w:rFonts w:cstheme="minorHAnsi"/>
          <w:lang w:val="en-US"/>
        </w:rPr>
        <w:t>. For assessing progress towards policy goals and targets, especially Goal 2 (</w:t>
      </w:r>
      <w:r w:rsidRPr="00946649">
        <w:rPr>
          <w:rFonts w:cstheme="minorHAnsi"/>
          <w:i/>
          <w:lang w:val="en-US"/>
        </w:rPr>
        <w:t>zero hunger</w:t>
      </w:r>
      <w:r w:rsidRPr="00946649">
        <w:rPr>
          <w:rFonts w:cstheme="minorHAnsi"/>
          <w:lang w:val="en-US"/>
        </w:rPr>
        <w:t>) and Goal B of the Strategic Plan for Biodiversity 2011-2020 (</w:t>
      </w:r>
      <w:r w:rsidRPr="00946649">
        <w:rPr>
          <w:rFonts w:cstheme="minorHAnsi"/>
          <w:i/>
          <w:lang w:val="en-US"/>
        </w:rPr>
        <w:t>reduce the direct pressures on biodiversity and promote sustainable use</w:t>
      </w:r>
      <w:r w:rsidRPr="00946649">
        <w:rPr>
          <w:rFonts w:cstheme="minorHAnsi"/>
          <w:lang w:val="en-US"/>
        </w:rPr>
        <w:t xml:space="preserve">) information is required mainly on material contributions, with the latter also requiring information on regulating contributions. Information on non-material contributions are more equally needed over a range of goals and targets </w:t>
      </w:r>
      <w:r w:rsidRPr="00946649">
        <w:rPr>
          <w:rFonts w:cstheme="minorHAnsi"/>
          <w:lang w:val="en-US"/>
        </w:rPr>
        <w:fldChar w:fldCharType="begin" w:fldLock="1"/>
      </w:r>
      <w:r w:rsidRPr="00946649">
        <w:rPr>
          <w:rFonts w:cstheme="minorHAnsi"/>
          <w:lang w:val="en-US"/>
        </w:rPr>
        <w:instrText>ADDIN CSL_CITATION { "citationItems" : [ { "id" : "ITEM-1", "itemData" : { "DOI" : "10.1016/j.envsci.2017.04.017", "ISBN" : "14629011", "ISSN" : "14629011", "abstract" : "Abstract Global sustainability policies, such as the Sustainable Development Goals (SDGs) or the Aichi Targets, aim to ensure sustainable development, including improved human well-being and the conservation of nature. Although not yet explicitly used to evaluate the progress towards sustainable development, the ecosystem service concept implies a direct link between biodiversity and human well-being. This study explores how and which ecosystem services are currently considered in the SDGs and the Aichi Targets. We also identify which information might be already available for monitoring the progress towards their goals by reviewing national ecosystem assessments. This allows the identification of the main knowledge gaps for monitoring progress towards these global sustainability targets. There is a wealth of information on all major ecosystem services categories which is directly relevant for the Aichi Targets and the SDGs. The top 25% most cited ecosystem services across both policy documents are: Natural heritage and diversity, Capture fisheries, Aquaculture, Water purification, Crops, Cultural heritage &amp;amp; diversity and Livestock. Most monitoring information recommended for the global sustainability goals, as well as in the information available from national assessments, is biased towards supply related aspects of ecosystem services flows. In contrast, there is much less information on social behaviour, use, demand and governance measures. Indicators are rarely available for all aspects of a specific ecosystem service. The national statistical bureaus currently in charge of providing observations for reporting on SDGs, could be well placed to address this bias, by integrating ecological observations with socio-economic statistics into socio-ecological indicators for ecosystem services flows. IPBES can potentially address the gaps identified in this paper by improving coverage of the different dimensions of ecosystem services flows.", "author" : [ { "dropping-particle" : "", "family" : "Geijzendorffer", "given" : "Ilse R.", "non-dropping-particle" : "", "parse-names" : false, "suffix" : "" }, { "dropping-particle" : "", "family" : "Cohen-Shacham", "given" : "Emmanuelle", "non-dropping-particle" : "", "parse-names" : false, "suffix" : "" }, { "dropping-particle" : "", "family" : "Cord", "given" : "Anna F.", "non-dropping-particle" : "", "parse-names" : false, "suffix" : "" }, { "dropping-particle" : "", "family" : "Cramer", "given" : "Wolfgang", "non-dropping-particle" : "", "parse-names" : false, "suffix" : "" }, { "dropping-particle" : "", "family" : "Guerra", "given" : "Carlos", "non-dropping-particle" : "", "parse-names" : false, "suffix" : "" }, { "dropping-particle" : "", "family" : "Mart\u00edn-L\u00f3pez", "given" : "Berta", "non-dropping-particle" : "", "parse-names" : false, "suffix" : "" } ], "container-title" : "Environmental Science &amp; Policy", "id" : "ITEM-1", "issue" : "January", "issued" : { "date-parts" : [ [ "2017" ] ] }, "page" : "40-48", "title" : "Ecosystem services in global sustainability policies", "type" : "article-journal", "volume" : "74" }, "uris" : [ "http://www.mendeley.com/documents/?uuid=07136a4a-8592-4411-aee6-13a5dfd180e2", "http://www.mendeley.com/documents/?uuid=ff5128c6-21cf-409e-822f-414b240b624b" ] } ], "mendeley" : { "formattedCitation" : "(I. R. Geijzendorffer et al., 2017)", "plainTextFormattedCitation" : "(I. R. Geijzendorffer et al., 2017)", "previouslyFormattedCitation" : "(I. R. Geijzendorffer et al., 2017)"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Geijzendorffer </w:t>
      </w:r>
      <w:r w:rsidR="00301BD0" w:rsidRPr="00301BD0">
        <w:rPr>
          <w:rFonts w:cstheme="minorHAnsi"/>
          <w:i/>
          <w:lang w:val="en-US"/>
        </w:rPr>
        <w:t>et al.</w:t>
      </w:r>
      <w:r w:rsidRPr="00946649">
        <w:rPr>
          <w:rFonts w:cstheme="minorHAnsi"/>
          <w:lang w:val="en-US"/>
        </w:rPr>
        <w:t>, 2017)</w:t>
      </w:r>
      <w:r w:rsidRPr="00946649">
        <w:rPr>
          <w:rFonts w:cstheme="minorHAnsi"/>
          <w:lang w:val="en-US"/>
        </w:rPr>
        <w:fldChar w:fldCharType="end"/>
      </w:r>
      <w:r w:rsidRPr="00946649">
        <w:rPr>
          <w:rFonts w:cstheme="minorHAnsi"/>
          <w:lang w:val="en-US"/>
        </w:rPr>
        <w:t>.</w:t>
      </w:r>
    </w:p>
    <w:p w14:paraId="5C396E88" w14:textId="77777777" w:rsidR="001E43D4" w:rsidRPr="00946649" w:rsidRDefault="001E43D4" w:rsidP="001E43D4">
      <w:pPr>
        <w:rPr>
          <w:rFonts w:cstheme="minorHAnsi"/>
          <w:lang w:val="en-US"/>
        </w:rPr>
      </w:pPr>
      <w:r w:rsidRPr="00946649">
        <w:rPr>
          <w:rFonts w:cstheme="minorHAnsi"/>
          <w:lang w:val="en-US"/>
        </w:rPr>
        <w:t xml:space="preserve">To interpret whether these sustainability goals are likely to be achieved, </w:t>
      </w:r>
      <w:r w:rsidRPr="00946649">
        <w:rPr>
          <w:rFonts w:cstheme="minorHAnsi"/>
          <w:b/>
          <w:lang w:val="en-US"/>
        </w:rPr>
        <w:t xml:space="preserve">Figure 2.68 </w:t>
      </w:r>
      <w:r w:rsidRPr="00946649">
        <w:rPr>
          <w:rFonts w:cstheme="minorHAnsi"/>
          <w:lang w:val="en-US"/>
        </w:rPr>
        <w:t xml:space="preserve">combines the information depicted with the assessment of each contribution from nature to people (Section 2.2.5). </w:t>
      </w:r>
      <w:r w:rsidRPr="00946649">
        <w:rPr>
          <w:rFonts w:eastAsia="Cambria" w:cstheme="minorHAnsi"/>
          <w:lang w:val="en-US"/>
        </w:rPr>
        <w:t>According to this analysis, Europe and Central Asia is not advancing in</w:t>
      </w:r>
      <w:r w:rsidRPr="00946649">
        <w:rPr>
          <w:rFonts w:eastAsia="Cambria" w:cstheme="minorHAnsi"/>
          <w:i/>
          <w:lang w:val="en-US"/>
        </w:rPr>
        <w:t xml:space="preserve"> enhancing the benefits to all people from biodiversity and ecosystem services</w:t>
      </w:r>
      <w:r w:rsidRPr="00946649">
        <w:rPr>
          <w:rFonts w:eastAsia="Cambria" w:cstheme="minorHAnsi"/>
          <w:lang w:val="en-US"/>
        </w:rPr>
        <w:t xml:space="preserve"> (Strategic Goal D of the Strategic Plan for Biodiversity 2011-2020) because of the deteriorating status of many regulating and non-material contributions from nature to people </w:t>
      </w:r>
      <w:r w:rsidRPr="00946649">
        <w:rPr>
          <w:rFonts w:cstheme="minorHAnsi"/>
          <w:lang w:val="en-US"/>
        </w:rPr>
        <w:t xml:space="preserve">(Section 2.2.5) and because the unequal access and distribution of contributions within the region (Section 2.3.4). Finally, because the practices and knowledge of indigenous peoples and local communities in Western and Central Europe have been eroded since the 1960s, the achievement of Strategic Goal E </w:t>
      </w:r>
      <w:r w:rsidRPr="00946649">
        <w:rPr>
          <w:rFonts w:eastAsia="Cambria" w:cstheme="minorHAnsi"/>
          <w:lang w:val="en-US"/>
        </w:rPr>
        <w:t>of the Strategic Plan for Biodiversity 2011-2020</w:t>
      </w:r>
      <w:r w:rsidRPr="00946649">
        <w:rPr>
          <w:rFonts w:cstheme="minorHAnsi"/>
          <w:lang w:val="en-US"/>
        </w:rPr>
        <w:t xml:space="preserve"> (</w:t>
      </w:r>
      <w:r w:rsidRPr="00946649">
        <w:rPr>
          <w:rFonts w:cstheme="minorHAnsi"/>
          <w:i/>
          <w:lang w:val="en-US"/>
        </w:rPr>
        <w:t>enhance implementation through participatory planning, knowledge management and capacity building</w:t>
      </w:r>
      <w:r w:rsidRPr="00946649">
        <w:rPr>
          <w:rFonts w:cstheme="minorHAnsi"/>
          <w:lang w:val="en-US"/>
        </w:rPr>
        <w:t xml:space="preserve">) is threatened. However, it is worth noting that by including </w:t>
      </w:r>
      <w:r w:rsidRPr="00946649">
        <w:rPr>
          <w:rFonts w:eastAsia="Cambria"/>
          <w:lang w:val="en-US"/>
        </w:rPr>
        <w:t>indigenous and local knowledge</w:t>
      </w:r>
      <w:r w:rsidRPr="00946649">
        <w:rPr>
          <w:rFonts w:cstheme="minorHAnsi"/>
          <w:lang w:val="en-US"/>
        </w:rPr>
        <w:t xml:space="preserve">, the IPBES </w:t>
      </w:r>
      <w:r>
        <w:rPr>
          <w:rFonts w:cstheme="minorHAnsi"/>
          <w:lang w:val="en-US"/>
        </w:rPr>
        <w:t>R</w:t>
      </w:r>
      <w:r w:rsidRPr="00946649">
        <w:rPr>
          <w:rFonts w:cstheme="minorHAnsi"/>
          <w:lang w:val="en-US"/>
        </w:rPr>
        <w:t xml:space="preserve">egional </w:t>
      </w:r>
      <w:r>
        <w:rPr>
          <w:rFonts w:cstheme="minorHAnsi"/>
          <w:lang w:val="en-US"/>
        </w:rPr>
        <w:t>A</w:t>
      </w:r>
      <w:r w:rsidRPr="00946649">
        <w:rPr>
          <w:rFonts w:cstheme="minorHAnsi"/>
          <w:lang w:val="en-US"/>
        </w:rPr>
        <w:t>ssessment for Europe and Central Asia respect</w:t>
      </w:r>
      <w:r>
        <w:rPr>
          <w:rFonts w:cstheme="minorHAnsi"/>
          <w:lang w:val="en-US"/>
        </w:rPr>
        <w:t>s,</w:t>
      </w:r>
      <w:r w:rsidRPr="00946649">
        <w:rPr>
          <w:rFonts w:cstheme="minorHAnsi"/>
          <w:lang w:val="en-US"/>
        </w:rPr>
        <w:t xml:space="preserve"> and thus contribut</w:t>
      </w:r>
      <w:r>
        <w:rPr>
          <w:rFonts w:cstheme="minorHAnsi"/>
          <w:lang w:val="en-US"/>
        </w:rPr>
        <w:t>es</w:t>
      </w:r>
      <w:r w:rsidRPr="00946649">
        <w:rPr>
          <w:rFonts w:cstheme="minorHAnsi"/>
          <w:lang w:val="en-US"/>
        </w:rPr>
        <w:t xml:space="preserve"> to, the achievement of Aichi Biodiversity Target 18</w:t>
      </w:r>
      <w:r>
        <w:rPr>
          <w:rFonts w:cstheme="minorHAnsi"/>
          <w:lang w:val="en-US"/>
        </w:rPr>
        <w:t xml:space="preserve"> (</w:t>
      </w:r>
      <w:r w:rsidRPr="001D4A23">
        <w:rPr>
          <w:rFonts w:cstheme="minorHAnsi"/>
          <w:i/>
          <w:lang w:val="en-US"/>
        </w:rPr>
        <w:t>traditional knowledge respected</w:t>
      </w:r>
      <w:r>
        <w:rPr>
          <w:rFonts w:cstheme="minorHAnsi"/>
          <w:lang w:val="en-US"/>
        </w:rPr>
        <w:t>)</w:t>
      </w:r>
      <w:r w:rsidRPr="00946649">
        <w:rPr>
          <w:rFonts w:cstheme="minorHAnsi"/>
          <w:lang w:val="en-US"/>
        </w:rPr>
        <w:t xml:space="preserve">. </w:t>
      </w:r>
    </w:p>
    <w:p w14:paraId="225234FE" w14:textId="77777777" w:rsidR="001E43D4" w:rsidRPr="00946649" w:rsidRDefault="001E43D4" w:rsidP="001E43D4">
      <w:pPr>
        <w:rPr>
          <w:rFonts w:cstheme="minorHAnsi"/>
          <w:lang w:val="en-US"/>
        </w:rPr>
      </w:pPr>
      <w:r w:rsidRPr="00946649">
        <w:rPr>
          <w:rFonts w:cstheme="minorHAnsi"/>
          <w:lang w:val="en-US"/>
        </w:rPr>
        <w:t xml:space="preserve">Regarding the interlinkages between the status and trends of nature’s contributions to people and the achievement of the </w:t>
      </w:r>
      <w:r w:rsidRPr="00946649">
        <w:rPr>
          <w:rFonts w:ascii="Calibri" w:hAnsi="Calibri"/>
          <w:lang w:val="en-US"/>
        </w:rPr>
        <w:t>Sustainable Development Goals</w:t>
      </w:r>
      <w:r w:rsidRPr="00946649">
        <w:rPr>
          <w:rFonts w:cstheme="minorHAnsi"/>
          <w:lang w:val="en-US"/>
        </w:rPr>
        <w:t>, it seems that some advances have been made to accomplish those related to environmental protection (Goals 13-15). Furthermore, the active contribution of multiple contributions from nature to health is supporting the achievement of Goal 3 (</w:t>
      </w:r>
      <w:r w:rsidRPr="00946649">
        <w:rPr>
          <w:rFonts w:cstheme="minorHAnsi"/>
          <w:i/>
          <w:lang w:val="en-US"/>
        </w:rPr>
        <w:t>good health and well-being</w:t>
      </w:r>
      <w:r w:rsidRPr="00946649">
        <w:rPr>
          <w:rFonts w:cstheme="minorHAnsi"/>
          <w:lang w:val="en-US"/>
        </w:rPr>
        <w:t xml:space="preserve">). However, the impact of biofuels and agriculture expansion on increasing land grabbing rates in other regions of the world and in Eastern Europe and Central Asia due to Western European consumption (Sections 2.2.4 and 2.3.1.1) jeopardizes the possibility of achieving </w:t>
      </w:r>
      <w:r w:rsidRPr="00946649">
        <w:rPr>
          <w:rFonts w:cstheme="minorHAnsi"/>
          <w:lang w:val="en-US"/>
        </w:rPr>
        <w:lastRenderedPageBreak/>
        <w:t>Goal 2 (</w:t>
      </w:r>
      <w:r w:rsidRPr="001D4A23">
        <w:rPr>
          <w:rFonts w:cstheme="minorHAnsi"/>
          <w:i/>
          <w:lang w:val="en-US"/>
        </w:rPr>
        <w:t>zero hunger</w:t>
      </w:r>
      <w:r w:rsidRPr="00946649">
        <w:rPr>
          <w:rFonts w:cstheme="minorHAnsi"/>
          <w:lang w:val="en-US"/>
        </w:rPr>
        <w:t>), Goal 7 (</w:t>
      </w:r>
      <w:r w:rsidRPr="00946649">
        <w:rPr>
          <w:rFonts w:cstheme="minorHAnsi"/>
          <w:i/>
          <w:lang w:val="en-US"/>
        </w:rPr>
        <w:t>affordable and clean energy</w:t>
      </w:r>
      <w:r w:rsidRPr="00946649">
        <w:rPr>
          <w:rFonts w:cstheme="minorHAnsi"/>
          <w:lang w:val="en-US"/>
        </w:rPr>
        <w:t>) and Goal 12 (</w:t>
      </w:r>
      <w:r w:rsidRPr="00946649">
        <w:rPr>
          <w:rFonts w:cstheme="minorHAnsi"/>
          <w:i/>
          <w:lang w:val="en-US"/>
        </w:rPr>
        <w:t>responsible consumption and production</w:t>
      </w:r>
      <w:r w:rsidRPr="00946649">
        <w:rPr>
          <w:rFonts w:cstheme="minorHAnsi"/>
          <w:lang w:val="en-US"/>
        </w:rPr>
        <w:t xml:space="preserve">) in Europe and Central Asia. Further, future climate and land-use change are likely to exacerbate the decrease of water security (Goal 6). In fact, the number of water-stressed countries in Europe and Central Asia is projected to increase by 2030. Finally, the erosion of </w:t>
      </w:r>
      <w:r w:rsidRPr="00946649">
        <w:rPr>
          <w:rFonts w:eastAsia="Cambria"/>
          <w:lang w:val="en-US"/>
        </w:rPr>
        <w:t>indigenous and local knowledge</w:t>
      </w:r>
      <w:r w:rsidRPr="00946649">
        <w:rPr>
          <w:rFonts w:cstheme="minorHAnsi"/>
          <w:lang w:val="en-US"/>
        </w:rPr>
        <w:t xml:space="preserve"> prevents some people from acquiring the relevant knowledge and skills needed to foster sustainable development and sustainable lifestyles and, thus, threatens the accomplishment of Goal 4 (</w:t>
      </w:r>
      <w:r w:rsidRPr="00946649">
        <w:rPr>
          <w:rFonts w:cstheme="minorHAnsi"/>
          <w:i/>
          <w:lang w:val="en-US"/>
        </w:rPr>
        <w:t>quality education</w:t>
      </w:r>
      <w:r w:rsidRPr="00946649">
        <w:rPr>
          <w:rFonts w:cstheme="minorHAnsi"/>
          <w:lang w:val="en-US"/>
        </w:rPr>
        <w:t xml:space="preserve">). </w:t>
      </w:r>
    </w:p>
    <w:p w14:paraId="1905EAEB" w14:textId="7E35F76B" w:rsidR="00475552" w:rsidRPr="00475552" w:rsidRDefault="00475552" w:rsidP="00475552">
      <w:pPr>
        <w:rPr>
          <w:lang w:val="en-US"/>
        </w:rPr>
      </w:pPr>
      <w:r>
        <w:rPr>
          <w:lang w:eastAsia="en-GB"/>
        </w:rPr>
        <w:drawing>
          <wp:inline distT="0" distB="0" distL="0" distR="0" wp14:anchorId="7761AF77" wp14:editId="106AF693">
            <wp:extent cx="5759450" cy="640588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5759450" cy="6405880"/>
                    </a:xfrm>
                    <a:prstGeom prst="rect">
                      <a:avLst/>
                    </a:prstGeom>
                  </pic:spPr>
                </pic:pic>
              </a:graphicData>
            </a:graphic>
          </wp:inline>
        </w:drawing>
      </w:r>
    </w:p>
    <w:p w14:paraId="681613F8" w14:textId="77777777" w:rsidR="001E43D4" w:rsidRPr="00946649" w:rsidRDefault="001E43D4" w:rsidP="001E43D4">
      <w:pPr>
        <w:rPr>
          <w:lang w:val="en-US" w:eastAsia="ja-JP"/>
        </w:rPr>
      </w:pPr>
    </w:p>
    <w:p w14:paraId="3208ECBB" w14:textId="62275FF0" w:rsidR="001E43D4" w:rsidRPr="00946649" w:rsidRDefault="001E43D4" w:rsidP="007A3472">
      <w:pPr>
        <w:pStyle w:val="Heading2"/>
      </w:pPr>
      <w:bookmarkStart w:id="892" w:name="_Ref478738921"/>
      <w:bookmarkStart w:id="893" w:name="_Toc478849255"/>
      <w:bookmarkStart w:id="894" w:name="_Toc502822521"/>
      <w:bookmarkStart w:id="895" w:name="_Toc504380618"/>
      <w:bookmarkStart w:id="896" w:name="_Toc519504502"/>
      <w:r w:rsidRPr="00946649">
        <w:lastRenderedPageBreak/>
        <w:t>Knowledge gaps</w:t>
      </w:r>
      <w:bookmarkEnd w:id="892"/>
      <w:bookmarkEnd w:id="893"/>
      <w:bookmarkEnd w:id="894"/>
      <w:bookmarkEnd w:id="895"/>
      <w:bookmarkEnd w:id="896"/>
    </w:p>
    <w:p w14:paraId="1B6EA165" w14:textId="43A64688" w:rsidR="001E43D4" w:rsidRPr="00946649" w:rsidRDefault="001E43D4" w:rsidP="00147745">
      <w:pPr>
        <w:pStyle w:val="Heading3"/>
      </w:pPr>
      <w:bookmarkStart w:id="897" w:name="_Toc502822522"/>
      <w:bookmarkStart w:id="898" w:name="_Toc504380619"/>
      <w:bookmarkStart w:id="899" w:name="_Toc519504503"/>
      <w:r w:rsidRPr="00946649">
        <w:t>The unevenness of knowledge of nature’s contributions to people in Europe and Central Asia</w:t>
      </w:r>
      <w:bookmarkEnd w:id="897"/>
      <w:bookmarkEnd w:id="898"/>
      <w:bookmarkEnd w:id="899"/>
    </w:p>
    <w:p w14:paraId="7E3262E6" w14:textId="198AA068" w:rsidR="001E43D4" w:rsidRPr="00946649" w:rsidRDefault="001E43D4" w:rsidP="001E43D4">
      <w:pPr>
        <w:autoSpaceDE w:val="0"/>
        <w:autoSpaceDN w:val="0"/>
        <w:adjustRightInd w:val="0"/>
        <w:rPr>
          <w:rFonts w:eastAsia="Cambria" w:cstheme="minorHAnsi"/>
          <w:lang w:val="en-US"/>
        </w:rPr>
      </w:pPr>
      <w:r w:rsidRPr="00946649">
        <w:rPr>
          <w:rFonts w:eastAsia="Cambria" w:cstheme="minorHAnsi"/>
          <w:lang w:val="en-US"/>
        </w:rPr>
        <w:t xml:space="preserve">An important conclusion of this chapter’s assessment of the status and trends of </w:t>
      </w:r>
      <w:r w:rsidRPr="00946649">
        <w:rPr>
          <w:lang w:val="en-US"/>
        </w:rPr>
        <w:t xml:space="preserve">nature’s </w:t>
      </w:r>
      <w:r w:rsidRPr="00946649">
        <w:rPr>
          <w:rFonts w:cstheme="minorHAnsi"/>
          <w:lang w:val="en-US"/>
        </w:rPr>
        <w:t xml:space="preserve">contributions to people </w:t>
      </w:r>
      <w:r w:rsidRPr="00946649">
        <w:rPr>
          <w:rFonts w:eastAsia="Cambria" w:cstheme="minorHAnsi"/>
          <w:lang w:val="en-US"/>
        </w:rPr>
        <w:t xml:space="preserve">and their influence on quality of life is that, although there are thousands of publications and reports that are relevant to these contributions in Europe and Central Asia, a much smaller set of documents actually assess the status and trends of contributions. Furthermore, even fewer consider relationships between </w:t>
      </w:r>
      <w:r w:rsidRPr="00946649">
        <w:rPr>
          <w:lang w:val="en-US"/>
        </w:rPr>
        <w:t xml:space="preserve">nature’s </w:t>
      </w:r>
      <w:r w:rsidRPr="00946649">
        <w:rPr>
          <w:rFonts w:cstheme="minorHAnsi"/>
          <w:lang w:val="en-US"/>
        </w:rPr>
        <w:t>contributions to people and</w:t>
      </w:r>
      <w:r w:rsidRPr="00946649">
        <w:rPr>
          <w:rFonts w:eastAsia="Cambria" w:cstheme="minorHAnsi"/>
          <w:lang w:val="en-US"/>
        </w:rPr>
        <w:t xml:space="preserve"> good quality of life. The studies that do exist on the status and trends of </w:t>
      </w:r>
      <w:r w:rsidRPr="00946649">
        <w:rPr>
          <w:lang w:val="en-US"/>
        </w:rPr>
        <w:t xml:space="preserve">nature’s </w:t>
      </w:r>
      <w:r w:rsidRPr="00946649">
        <w:rPr>
          <w:rFonts w:cstheme="minorHAnsi"/>
          <w:lang w:val="en-US"/>
        </w:rPr>
        <w:t xml:space="preserve">contributions to people </w:t>
      </w:r>
      <w:r w:rsidRPr="00946649">
        <w:rPr>
          <w:rFonts w:eastAsia="Cambria" w:cstheme="minorHAnsi"/>
          <w:lang w:val="en-US"/>
        </w:rPr>
        <w:t xml:space="preserve">are also uneven in their coverage of the different contributions. There are more accurate data on status and trends for material contributions, especially food and feed, than some regulating and non-material contributions. National ecosystem assessments often seek to analyze a range of contributions, but many publications and reports focus on individual ones. </w:t>
      </w:r>
      <w:r w:rsidRPr="00946649">
        <w:rPr>
          <w:rFonts w:eastAsia="Yu Gothic" w:cstheme="minorHAnsi"/>
          <w:lang w:val="en-US"/>
        </w:rPr>
        <w:t xml:space="preserve">Western Europe has the most published literature on the status of </w:t>
      </w:r>
      <w:r w:rsidRPr="00946649">
        <w:rPr>
          <w:lang w:val="en-US"/>
        </w:rPr>
        <w:t xml:space="preserve">nature’s </w:t>
      </w:r>
      <w:r w:rsidRPr="00946649">
        <w:rPr>
          <w:rFonts w:cstheme="minorHAnsi"/>
          <w:lang w:val="en-US"/>
        </w:rPr>
        <w:t xml:space="preserve">contributions to people </w:t>
      </w:r>
      <w:r w:rsidRPr="00946649">
        <w:rPr>
          <w:rFonts w:eastAsia="Yu Gothic" w:cstheme="minorHAnsi"/>
          <w:lang w:val="en-US"/>
        </w:rPr>
        <w:t>and trends and their influence on the quality of life, contrasting with a very limited literature for Central Asia</w:t>
      </w:r>
      <w:r w:rsidRPr="00946649">
        <w:rPr>
          <w:rFonts w:eastAsia="Cambria" w:cstheme="minorHAnsi"/>
          <w:lang w:val="en-US"/>
        </w:rPr>
        <w:t xml:space="preserve">. Furthermore, very limited information on the status and trends in contributions is available for making comparisons between units of analysis since studies tend to focus on one or a small number of units of analysis. This conclusion, however, should be considered with caution as this chapter mostly reviewed English-language literature. </w:t>
      </w:r>
      <w:r w:rsidRPr="00946649">
        <w:rPr>
          <w:rFonts w:eastAsia="Cambria" w:cstheme="minorHAnsi"/>
          <w:i/>
          <w:lang w:val="en-US"/>
        </w:rPr>
        <w:t>The uneven coverage in the existing literature of the different contributions for nature to people and subregions of Europe and Central Asia represents a key knowledge gap identified by the chapter.</w:t>
      </w:r>
    </w:p>
    <w:p w14:paraId="6E090F22" w14:textId="729CC2E3" w:rsidR="001E43D4" w:rsidRPr="00946649" w:rsidRDefault="001E43D4" w:rsidP="001E43D4">
      <w:pPr>
        <w:autoSpaceDE w:val="0"/>
        <w:autoSpaceDN w:val="0"/>
        <w:adjustRightInd w:val="0"/>
        <w:rPr>
          <w:rFonts w:eastAsia="Cambria" w:cstheme="minorHAnsi"/>
          <w:lang w:val="en-US"/>
        </w:rPr>
      </w:pPr>
      <w:r w:rsidRPr="00946649">
        <w:rPr>
          <w:rFonts w:eastAsia="Cambria" w:cstheme="minorHAnsi"/>
          <w:lang w:val="en-US"/>
        </w:rPr>
        <w:t xml:space="preserve">The limited availability of indicators for certain of </w:t>
      </w:r>
      <w:r w:rsidRPr="00946649">
        <w:rPr>
          <w:lang w:val="en-US"/>
        </w:rPr>
        <w:t xml:space="preserve">nature’s </w:t>
      </w:r>
      <w:r w:rsidRPr="00946649">
        <w:rPr>
          <w:rFonts w:cstheme="minorHAnsi"/>
          <w:lang w:val="en-US"/>
        </w:rPr>
        <w:t>contributions to people</w:t>
      </w:r>
      <w:r w:rsidRPr="00946649">
        <w:rPr>
          <w:rFonts w:eastAsia="Cambria" w:cstheme="minorHAnsi"/>
          <w:lang w:val="en-US"/>
        </w:rPr>
        <w:t xml:space="preserve"> in </w:t>
      </w:r>
      <w:r w:rsidRPr="00946649">
        <w:rPr>
          <w:rFonts w:cstheme="minorHAnsi"/>
          <w:lang w:val="en-US"/>
        </w:rPr>
        <w:t xml:space="preserve">Europe and Central Asia </w:t>
      </w:r>
      <w:r w:rsidRPr="00946649">
        <w:rPr>
          <w:rFonts w:eastAsia="Cambria" w:cstheme="minorHAnsi"/>
          <w:lang w:val="en-US"/>
        </w:rPr>
        <w:t xml:space="preserve">is also a significant knowledge gap. Existing literature suggests indicator development for monitoring </w:t>
      </w:r>
      <w:r w:rsidRPr="00946649">
        <w:rPr>
          <w:lang w:val="en-US"/>
        </w:rPr>
        <w:t xml:space="preserve">nature’s </w:t>
      </w:r>
      <w:r w:rsidRPr="00946649">
        <w:rPr>
          <w:rFonts w:cstheme="minorHAnsi"/>
          <w:lang w:val="en-US"/>
        </w:rPr>
        <w:t xml:space="preserve">contributions to people </w:t>
      </w:r>
      <w:r w:rsidRPr="00946649">
        <w:rPr>
          <w:rFonts w:eastAsia="Cambria" w:cstheme="minorHAnsi"/>
          <w:lang w:val="en-US"/>
        </w:rPr>
        <w:t xml:space="preserve">should cover the different components of these contributions (i.e. capacity, use and value; Section 2.1.2), provide data at multiple scales and address differences in contributions use based on societal characteristics </w:t>
      </w:r>
      <w:r w:rsidRPr="00946649">
        <w:rPr>
          <w:rFonts w:eastAsia="Cambria" w:cstheme="minorHAnsi"/>
          <w:lang w:val="en-US"/>
        </w:rPr>
        <w:fldChar w:fldCharType="begin" w:fldLock="1"/>
      </w:r>
      <w:r w:rsidRPr="00946649">
        <w:rPr>
          <w:rFonts w:eastAsia="Cambria" w:cstheme="minorHAnsi"/>
          <w:lang w:val="en-US"/>
        </w:rPr>
        <w:instrText>ADDIN CSL_CITATION { "citationItems" : [ { "id" : "ITEM-1", "itemData" : { "DOI" : "10.1007/978-3-319-27288-7_3", "author" : [ { "dropping-particle" : "", "family" : "Balvanera", "given" : "Patricia", "non-dropping-particle" : "", "parse-names" : false, "suffix" : "" }, { "dropping-particle" : "", "family" : "Quijas", "given" : "Sandra", "non-dropping-particle" : "", "parse-names" : false, "suffix" : "" }, { "dropping-particle" : "", "family" : "Karp", "given" : "Daniel S.", "non-dropping-particle" : "", "parse-names" : false, "suffix" : "" }, { "dropping-particle" : "", "family" : "Ash", "given" : "Neville", "non-dropping-particle" : "", "parse-names" : false, "suffix" : "" }, { "dropping-particle" : "", "family" : "Bennett", "given" : "Elena M.", "non-dropping-particle" : "", "parse-names" : false, "suffix" : "" }, { "dropping-particle" : "", "family" : "Boumans", "given" : "Roel", "non-dropping-particle" : "", "parse-names" : false, "suffix" : "" }, { "dropping-particle" : "", "family" : "Brown", "given" : "Claire", "non-dropping-particle" : "", "parse-names" : false, "suffix" : "" }, { "dropping-particle" : "", "family" : "Chan", "given" : "Kai M. A.", "non-dropping-particle" : "", "parse-names" : false, "suffix" : "" }, { "dropping-particle" : "", "family" : "Chaplin-Kramer", "given" : "Rebecca", "non-dropping-particle" : "", "parse-names" : false, "suffix" : "" }, { "dropping-particle" : "", "family" : "Halpern", "given" : "Benjamin S.", "non-dropping-particle" : "", "parse-names" : false, "suffix" : "" }, { "dropping-particle" : "", "family" : "Honey-Ros\u00e9s", "given" : "Jordi", "non-dropping-particle" : "", "parse-names" : false, "suffix" : "" }, { "dropping-particle" : "", "family" : "Kim", "given" : "Choong-Ki", "non-dropping-particle" : "", "parse-names" : false, "suffix" : "" }, { "dropping-particle" : "", "family" : "Cramer", "given" : "Wolfgang", "non-dropping-particle" : "", "parse-names" : false, "suffix" : "" }, { "dropping-particle" : "", "family" : "Mart\u00ednez-Harms", "given" : "Maria Jos\u00e9", "non-dropping-particle" : "", "parse-names" : false, "suffix" : "" }, { "dropping-particle" : "", "family" : "Mooney", "given" : "Harold", "non-dropping-particle" : "", "parse-names" : false, "suffix" : "" }, { "dropping-particle" : "", "family" : "Mwampamba", "given" : "Tuyeni", "non-dropping-particle" : "", "parse-names" : false, "suffix" : "" }, { "dropping-particle" : "", "family" : "Nel", "given" : "Jeanne", "non-dropping-particle" : "", "parse-names" : false, "suffix" : "" }, { "dropping-particle" : "", "family" : "Polasky", "given" : "Stephen", "non-dropping-particle" : "", "parse-names" : false, "suffix" : "" }, { "dropping-particle" : "", "family" : "Reyers", "given" : "Belinda", "non-dropping-particle" : "", "parse-names" : false, "suffix" : "" }, { "dropping-particle" : "", "family" : "Roman", "given" : "Joe", "non-dropping-particle" : "", "parse-names" : false, "suffix" : "" }, { "dropping-particle" : "", "family" : "Turner", "given" : "Woody", "non-dropping-particle" : "", "parse-names" : false, "suffix" : "" }, { "dropping-particle" : "", "family" : "Scholes", "given" : "Robert J.", "non-dropping-particle" : "", "parse-names" : false, "suffix" : "" }, { "dropping-particle" : "", "family" : "Tallis", "given" : "Heather", "non-dropping-particle" : "", "parse-names" : false, "suffix" : "" }, { "dropping-particle" : "", "family" : "Thonicke", "given" : "Kirsten", "non-dropping-particle" : "", "parse-names" : false, "suffix" : "" }, { "dropping-particle" : "", "family" : "Villa", "given" : "Ferdinando", "non-dropping-particle" : "", "parse-names" : false, "suffix" : "" }, { "dropping-particle" : "", "family" : "Walpole", "given" : "Matt", "non-dropping-particle" : "", "parse-names" : false, "suffix" : "" }, { "dropping-particle" : "", "family" : "Walz", "given" : "Ariane", "non-dropping-particle" : "", "parse-names" : false, "suffix" : "" } ], "container-title" : "The GEO Handbook on Biodiversity Observation Networks", "id" : "ITEM-1", "issued" : { "date-parts" : [ [ "2017" ] ] }, "page" : "39-78", "publisher" : "Springer International Publishing", "publisher-place" : "Cham", "title" : "Ecosystem Services", "type" : "chapter" }, "uris" : [ "http://www.mendeley.com/documents/?uuid=b9fe826d-b353-4104-b38c-4d326b91e1b7", "http://www.mendeley.com/documents/?uuid=8d93adc2-9d1a-4280-934a-04de707d4623" ] } ], "mendeley" : { "formattedCitation" : "(Balvanera et al., 2017)", "plainTextFormattedCitation" : "(Balvanera et al., 2017)", "previouslyFormattedCitation" : "(Balvanera et al., 2017)" }, "properties" : {  }, "schema" : "https://github.com/citation-style-language/schema/raw/master/csl-citation.json" }</w:instrText>
      </w:r>
      <w:r w:rsidRPr="00946649">
        <w:rPr>
          <w:rFonts w:eastAsia="Cambria" w:cstheme="minorHAnsi"/>
          <w:lang w:val="en-US"/>
        </w:rPr>
        <w:fldChar w:fldCharType="separate"/>
      </w:r>
      <w:r w:rsidRPr="00946649">
        <w:rPr>
          <w:rFonts w:eastAsia="Cambria" w:cstheme="minorHAnsi"/>
          <w:lang w:val="en-US"/>
        </w:rPr>
        <w:t xml:space="preserve">(Balvanera </w:t>
      </w:r>
      <w:r w:rsidR="00301BD0" w:rsidRPr="00301BD0">
        <w:rPr>
          <w:rFonts w:eastAsia="Cambria" w:cstheme="minorHAnsi"/>
          <w:i/>
          <w:lang w:val="en-US"/>
        </w:rPr>
        <w:t>et al.</w:t>
      </w:r>
      <w:r w:rsidRPr="00946649">
        <w:rPr>
          <w:rFonts w:eastAsia="Cambria" w:cstheme="minorHAnsi"/>
          <w:lang w:val="en-US"/>
        </w:rPr>
        <w:t>, 2017)</w:t>
      </w:r>
      <w:r w:rsidRPr="00946649">
        <w:rPr>
          <w:rFonts w:eastAsia="Cambria" w:cstheme="minorHAnsi"/>
          <w:lang w:val="en-US"/>
        </w:rPr>
        <w:fldChar w:fldCharType="end"/>
      </w:r>
      <w:r w:rsidRPr="00946649">
        <w:rPr>
          <w:rFonts w:eastAsia="Cambria" w:cstheme="minorHAnsi"/>
          <w:lang w:val="en-US"/>
        </w:rPr>
        <w:t xml:space="preserve">. However, according to existing studies the </w:t>
      </w:r>
      <w:r w:rsidRPr="00946649">
        <w:rPr>
          <w:rFonts w:cstheme="minorHAnsi"/>
          <w:lang w:val="en-US"/>
        </w:rPr>
        <w:t>kind of information and indicators that are r</w:t>
      </w:r>
      <w:r w:rsidRPr="00946649">
        <w:rPr>
          <w:rFonts w:eastAsia="Times New Roman" w:cstheme="minorHAnsi"/>
          <w:lang w:val="en-US"/>
        </w:rPr>
        <w:t xml:space="preserve">ecommended </w:t>
      </w:r>
      <w:r w:rsidRPr="00946649">
        <w:rPr>
          <w:rFonts w:eastAsia="Cambria" w:cstheme="minorHAnsi"/>
          <w:lang w:val="en-US"/>
        </w:rPr>
        <w:t>for</w:t>
      </w:r>
      <w:r w:rsidRPr="00946649">
        <w:rPr>
          <w:rFonts w:eastAsia="Times New Roman" w:cstheme="minorHAnsi"/>
          <w:lang w:val="en-US"/>
        </w:rPr>
        <w:t xml:space="preserve"> monitoring progress towards the Aichi Biodiversity Targets indicates a bias towards information related to capacity of </w:t>
      </w:r>
      <w:r w:rsidRPr="00946649">
        <w:rPr>
          <w:lang w:val="en-US"/>
        </w:rPr>
        <w:t xml:space="preserve">nature’s </w:t>
      </w:r>
      <w:r w:rsidRPr="00946649">
        <w:rPr>
          <w:rFonts w:cstheme="minorHAnsi"/>
          <w:lang w:val="en-US"/>
        </w:rPr>
        <w:t>contributions to people</w:t>
      </w:r>
      <w:r w:rsidRPr="00946649">
        <w:rPr>
          <w:rFonts w:eastAsia="Times New Roman" w:cstheme="minorHAnsi"/>
          <w:lang w:val="en-US"/>
        </w:rPr>
        <w:t xml:space="preserve"> </w:t>
      </w:r>
      <w:r w:rsidRPr="00946649">
        <w:rPr>
          <w:rFonts w:eastAsia="Times New Roman" w:cstheme="minorHAnsi"/>
          <w:lang w:val="en-US"/>
        </w:rPr>
        <w:fldChar w:fldCharType="begin" w:fldLock="1"/>
      </w:r>
      <w:r w:rsidRPr="00946649">
        <w:rPr>
          <w:rFonts w:eastAsia="Times New Roman" w:cstheme="minorHAnsi"/>
          <w:lang w:val="en-US"/>
        </w:rPr>
        <w:instrText>ADDIN CSL_CITATION { "citationItems" : [ { "id" : "ITEM-1", "itemData" : { "DOI" : "10.1016/j.envsci.2017.04.017", "ISBN" : "14629011", "ISSN" : "14629011", "abstract" : "Abstract Global sustainability policies, such as the Sustainable Development Goals (SDGs) or the Aichi Targets, aim to ensure sustainable development, including improved human well-being and the conservation of nature. Although not yet explicitly used to evaluate the progress towards sustainable development, the ecosystem service concept implies a direct link between biodiversity and human well-being. This study explores how and which ecosystem services are currently considered in the SDGs and the Aichi Targets. We also identify which information might be already available for monitoring the progress towards their goals by reviewing national ecosystem assessments. This allows the identification of the main knowledge gaps for monitoring progress towards these global sustainability targets. There is a wealth of information on all major ecosystem services categories which is directly relevant for the Aichi Targets and the SDGs. The top 25% most cited ecosystem services across both policy documents are: Natural heritage and diversity, Capture fisheries, Aquaculture, Water purification, Crops, Cultural heritage &amp;amp; diversity and Livestock. Most monitoring information recommended for the global sustainability goals, as well as in the information available from national assessments, is biased towards supply related aspects of ecosystem services flows. In contrast, there is much less information on social behaviour, use, demand and governance measures. Indicators are rarely available for all aspects of a specific ecosystem service. The national statistical bureaus currently in charge of providing observations for reporting on SDGs, could be well placed to address this bias, by integrating ecological observations with socio-economic statistics into socio-ecological indicators for ecosystem services flows. IPBES can potentially address the gaps identified in this paper by improving coverage of the different dimensions of ecosystem services flows.", "author" : [ { "dropping-particle" : "", "family" : "Geijzendorffer", "given" : "Ilse R.", "non-dropping-particle" : "", "parse-names" : false, "suffix" : "" }, { "dropping-particle" : "", "family" : "Cohen-Shacham", "given" : "Emmanuelle", "non-dropping-particle" : "", "parse-names" : false, "suffix" : "" }, { "dropping-particle" : "", "family" : "Cord", "given" : "Anna F.", "non-dropping-particle" : "", "parse-names" : false, "suffix" : "" }, { "dropping-particle" : "", "family" : "Cramer", "given" : "Wolfgang", "non-dropping-particle" : "", "parse-names" : false, "suffix" : "" }, { "dropping-particle" : "", "family" : "Guerra", "given" : "Carlos", "non-dropping-particle" : "", "parse-names" : false, "suffix" : "" }, { "dropping-particle" : "", "family" : "Mart\u00edn-L\u00f3pez", "given" : "Berta", "non-dropping-particle" : "", "parse-names" : false, "suffix" : "" } ], "container-title" : "Environmental Science &amp; Policy", "id" : "ITEM-1", "issue" : "January", "issued" : { "date-parts" : [ [ "2017" ] ] }, "page" : "40-48", "title" : "Ecosystem services in global sustainability policies", "type" : "article-journal", "volume" : "74" }, "uris" : [ "http://www.mendeley.com/documents/?uuid=07136a4a-8592-4411-aee6-13a5dfd180e2", "http://www.mendeley.com/documents/?uuid=ff5128c6-21cf-409e-822f-414b240b624b" ] } ], "mendeley" : { "formattedCitation" : "(I. R. Geijzendorffer et al., 2017)", "plainTextFormattedCitation" : "(I. R. Geijzendorffer et al., 2017)", "previouslyFormattedCitation" : "(I. R. Geijzendorffer et al., 2017)" }, "properties" : {  }, "schema" : "https://github.com/citation-style-language/schema/raw/master/csl-citation.json" }</w:instrText>
      </w:r>
      <w:r w:rsidRPr="00946649">
        <w:rPr>
          <w:rFonts w:eastAsia="Times New Roman" w:cstheme="minorHAnsi"/>
          <w:lang w:val="en-US"/>
        </w:rPr>
        <w:fldChar w:fldCharType="separate"/>
      </w:r>
      <w:r w:rsidRPr="00946649">
        <w:rPr>
          <w:rFonts w:eastAsia="Times New Roman" w:cstheme="minorHAnsi"/>
          <w:lang w:val="en-US"/>
        </w:rPr>
        <w:t xml:space="preserve">(Geijzendorffer </w:t>
      </w:r>
      <w:r w:rsidR="00301BD0" w:rsidRPr="00301BD0">
        <w:rPr>
          <w:rFonts w:eastAsia="Times New Roman" w:cstheme="minorHAnsi"/>
          <w:i/>
          <w:lang w:val="en-US"/>
        </w:rPr>
        <w:t>et al.</w:t>
      </w:r>
      <w:r w:rsidRPr="00946649">
        <w:rPr>
          <w:rFonts w:eastAsia="Times New Roman" w:cstheme="minorHAnsi"/>
          <w:lang w:val="en-US"/>
        </w:rPr>
        <w:t>, 2017)</w:t>
      </w:r>
      <w:r w:rsidRPr="00946649">
        <w:rPr>
          <w:rFonts w:eastAsia="Times New Roman" w:cstheme="minorHAnsi"/>
          <w:lang w:val="en-US"/>
        </w:rPr>
        <w:fldChar w:fldCharType="end"/>
      </w:r>
      <w:r w:rsidRPr="00946649">
        <w:rPr>
          <w:rFonts w:eastAsia="Times New Roman" w:cstheme="minorHAnsi"/>
          <w:lang w:val="en-US"/>
        </w:rPr>
        <w:t xml:space="preserve">. </w:t>
      </w:r>
      <w:r w:rsidRPr="00946649">
        <w:rPr>
          <w:lang w:val="en-US"/>
        </w:rPr>
        <w:t xml:space="preserve">To implement regional and global assessment programmes of nature’s </w:t>
      </w:r>
      <w:r w:rsidRPr="00946649">
        <w:rPr>
          <w:rFonts w:cstheme="minorHAnsi"/>
          <w:lang w:val="en-US"/>
        </w:rPr>
        <w:t>contributions to people</w:t>
      </w:r>
      <w:r w:rsidRPr="00946649">
        <w:rPr>
          <w:lang w:val="en-US"/>
        </w:rPr>
        <w:t xml:space="preserve">, existing studies highlight the need for indicator data at national scale for several contributions </w:t>
      </w:r>
      <w:r w:rsidRPr="00946649">
        <w:rPr>
          <w:lang w:val="en-US"/>
        </w:rPr>
        <w:fldChar w:fldCharType="begin" w:fldLock="1"/>
      </w:r>
      <w:r w:rsidRPr="00946649">
        <w:rPr>
          <w:lang w:val="en-US"/>
        </w:rPr>
        <w:instrText>ADDIN CSL_CITATION { "citationItems" : [ { "id" : "ITEM-1", "itemData" : { "DOI" : "10.1007/978-3-319-27288-7_3", "author" : [ { "dropping-particle" : "", "family" : "Balvanera", "given" : "Patricia", "non-dropping-particle" : "", "parse-names" : false, "suffix" : "" }, { "dropping-particle" : "", "family" : "Quijas", "given" : "Sandra", "non-dropping-particle" : "", "parse-names" : false, "suffix" : "" }, { "dropping-particle" : "", "family" : "Karp", "given" : "Daniel S.", "non-dropping-particle" : "", "parse-names" : false, "suffix" : "" }, { "dropping-particle" : "", "family" : "Ash", "given" : "Neville", "non-dropping-particle" : "", "parse-names" : false, "suffix" : "" }, { "dropping-particle" : "", "family" : "Bennett", "given" : "Elena M.", "non-dropping-particle" : "", "parse-names" : false, "suffix" : "" }, { "dropping-particle" : "", "family" : "Boumans", "given" : "Roel", "non-dropping-particle" : "", "parse-names" : false, "suffix" : "" }, { "dropping-particle" : "", "family" : "Brown", "given" : "Claire", "non-dropping-particle" : "", "parse-names" : false, "suffix" : "" }, { "dropping-particle" : "", "family" : "Chan", "given" : "Kai M. A.", "non-dropping-particle" : "", "parse-names" : false, "suffix" : "" }, { "dropping-particle" : "", "family" : "Chaplin-Kramer", "given" : "Rebecca", "non-dropping-particle" : "", "parse-names" : false, "suffix" : "" }, { "dropping-particle" : "", "family" : "Halpern", "given" : "Benjamin S.", "non-dropping-particle" : "", "parse-names" : false, "suffix" : "" }, { "dropping-particle" : "", "family" : "Honey-Ros\u00e9s", "given" : "Jordi", "non-dropping-particle" : "", "parse-names" : false, "suffix" : "" }, { "dropping-particle" : "", "family" : "Kim", "given" : "Choong-Ki", "non-dropping-particle" : "", "parse-names" : false, "suffix" : "" }, { "dropping-particle" : "", "family" : "Cramer", "given" : "Wolfgang", "non-dropping-particle" : "", "parse-names" : false, "suffix" : "" }, { "dropping-particle" : "", "family" : "Mart\u00ednez-Harms", "given" : "Maria Jos\u00e9", "non-dropping-particle" : "", "parse-names" : false, "suffix" : "" }, { "dropping-particle" : "", "family" : "Mooney", "given" : "Harold", "non-dropping-particle" : "", "parse-names" : false, "suffix" : "" }, { "dropping-particle" : "", "family" : "Mwampamba", "given" : "Tuyeni", "non-dropping-particle" : "", "parse-names" : false, "suffix" : "" }, { "dropping-particle" : "", "family" : "Nel", "given" : "Jeanne", "non-dropping-particle" : "", "parse-names" : false, "suffix" : "" }, { "dropping-particle" : "", "family" : "Polasky", "given" : "Stephen", "non-dropping-particle" : "", "parse-names" : false, "suffix" : "" }, { "dropping-particle" : "", "family" : "Reyers", "given" : "Belinda", "non-dropping-particle" : "", "parse-names" : false, "suffix" : "" }, { "dropping-particle" : "", "family" : "Roman", "given" : "Joe", "non-dropping-particle" : "", "parse-names" : false, "suffix" : "" }, { "dropping-particle" : "", "family" : "Turner", "given" : "Woody", "non-dropping-particle" : "", "parse-names" : false, "suffix" : "" }, { "dropping-particle" : "", "family" : "Scholes", "given" : "Robert J.", "non-dropping-particle" : "", "parse-names" : false, "suffix" : "" }, { "dropping-particle" : "", "family" : "Tallis", "given" : "Heather", "non-dropping-particle" : "", "parse-names" : false, "suffix" : "" }, { "dropping-particle" : "", "family" : "Thonicke", "given" : "Kirsten", "non-dropping-particle" : "", "parse-names" : false, "suffix" : "" }, { "dropping-particle" : "", "family" : "Villa", "given" : "Ferdinando", "non-dropping-particle" : "", "parse-names" : false, "suffix" : "" }, { "dropping-particle" : "", "family" : "Walpole", "given" : "Matt", "non-dropping-particle" : "", "parse-names" : false, "suffix" : "" }, { "dropping-particle" : "", "family" : "Walz", "given" : "Ariane", "non-dropping-particle" : "", "parse-names" : false, "suffix" : "" } ], "container-title" : "The GEO Handbook on Biodiversity Observation Networks", "id" : "ITEM-1", "issued" : { "date-parts" : [ [ "2017" ] ] }, "page" : "39-78", "publisher" : "Springer International Publishing", "publisher-place" : "Cham", "title" : "Ecosystem Services", "type" : "chapter" }, "uris" : [ "http://www.mendeley.com/documents/?uuid=8d93adc2-9d1a-4280-934a-04de707d4623", "http://www.mendeley.com/documents/?uuid=b9fe826d-b353-4104-b38c-4d326b91e1b7" ] } ], "mendeley" : { "formattedCitation" : "(Balvanera et al., 2017)", "plainTextFormattedCitation" : "(Balvanera et al., 2017)", "previouslyFormattedCitation" : "(Balvanera et al., 2017)" }, "properties" : {  }, "schema" : "https://github.com/citation-style-language/schema/raw/master/csl-citation.json" }</w:instrText>
      </w:r>
      <w:r w:rsidRPr="00946649">
        <w:rPr>
          <w:lang w:val="en-US"/>
        </w:rPr>
        <w:fldChar w:fldCharType="separate"/>
      </w:r>
      <w:r w:rsidRPr="00946649">
        <w:rPr>
          <w:lang w:val="en-US"/>
        </w:rPr>
        <w:t xml:space="preserve">(Balvanera </w:t>
      </w:r>
      <w:r w:rsidR="00301BD0" w:rsidRPr="00301BD0">
        <w:rPr>
          <w:i/>
          <w:lang w:val="en-US"/>
        </w:rPr>
        <w:t>et al.</w:t>
      </w:r>
      <w:r w:rsidRPr="00946649">
        <w:rPr>
          <w:lang w:val="en-US"/>
        </w:rPr>
        <w:t>, 2017)</w:t>
      </w:r>
      <w:r w:rsidRPr="00946649">
        <w:rPr>
          <w:lang w:val="en-US"/>
        </w:rPr>
        <w:fldChar w:fldCharType="end"/>
      </w:r>
      <w:r w:rsidRPr="00946649">
        <w:rPr>
          <w:lang w:val="en-US"/>
        </w:rPr>
        <w:t xml:space="preserve">. However, there are few indicators suitable and with available data to monitor contributions properly at the national scale </w:t>
      </w:r>
      <w:r w:rsidRPr="00946649">
        <w:rPr>
          <w:lang w:val="en-US"/>
        </w:rPr>
        <w:fldChar w:fldCharType="begin" w:fldLock="1"/>
      </w:r>
      <w:r w:rsidRPr="00946649">
        <w:rPr>
          <w:lang w:val="en-US"/>
        </w:rPr>
        <w:instrText>ADDIN CSL_CITATION { "citationItems" : [ { "id" : "ITEM-1", "itemData" : { "author" : [ { "dropping-particle" : "", "family" : "IPBES", "given" : "", "non-dropping-particle" : "", "parse-names" : false, "suffix" : "" } ], "id" : "ITEM-1", "issued" : { "date-parts" : [ [ "2017" ] ] }, "title" : "Update on the work on knowledge and data (deliverables 1 (d) and 4 (b))", "type" : "report" }, "uris" : [ "http://www.mendeley.com/documents/?uuid=20b505f8-3c2e-4c84-a402-80afe6ebb7ac", "http://www.mendeley.com/documents/?uuid=63fecacb-3064-4e39-8227-3513342b1028" ] } ], "mendeley" : { "formattedCitation" : "(IPBES, 2017c)", "plainTextFormattedCitation" : "(IPBES, 2017c)", "previouslyFormattedCitation" : "(IPBES, 2017c)" }, "properties" : {  }, "schema" : "https://github.com/citation-style-language/schema/raw/master/csl-citation.json" }</w:instrText>
      </w:r>
      <w:r w:rsidRPr="00946649">
        <w:rPr>
          <w:lang w:val="en-US"/>
        </w:rPr>
        <w:fldChar w:fldCharType="separate"/>
      </w:r>
      <w:r w:rsidRPr="00946649">
        <w:rPr>
          <w:lang w:val="en-US"/>
        </w:rPr>
        <w:t>(IPBES, 2017</w:t>
      </w:r>
      <w:r w:rsidR="00EE03EF">
        <w:rPr>
          <w:lang w:val="en-US"/>
        </w:rPr>
        <w:t>b</w:t>
      </w:r>
      <w:r w:rsidRPr="00946649">
        <w:rPr>
          <w:lang w:val="en-US"/>
        </w:rPr>
        <w:t>)</w:t>
      </w:r>
      <w:r w:rsidRPr="00946649">
        <w:rPr>
          <w:lang w:val="en-US"/>
        </w:rPr>
        <w:fldChar w:fldCharType="end"/>
      </w:r>
      <w:r w:rsidRPr="00946649">
        <w:rPr>
          <w:lang w:val="en-US"/>
        </w:rPr>
        <w:t xml:space="preserve">. </w:t>
      </w:r>
      <w:r w:rsidRPr="00946649">
        <w:rPr>
          <w:rFonts w:eastAsia="Times New Roman" w:cstheme="minorHAnsi"/>
          <w:lang w:val="en-US"/>
        </w:rPr>
        <w:t xml:space="preserve">This chapter as a whole also confirms </w:t>
      </w:r>
      <w:r w:rsidRPr="00946649">
        <w:rPr>
          <w:rFonts w:eastAsia="Times New Roman" w:cstheme="minorHAnsi"/>
          <w:i/>
          <w:lang w:val="en-US"/>
        </w:rPr>
        <w:t xml:space="preserve">there is a knowledge gap regarding indicators on the use of </w:t>
      </w:r>
      <w:r w:rsidRPr="00946649">
        <w:rPr>
          <w:lang w:val="en-US"/>
        </w:rPr>
        <w:t xml:space="preserve">nature’s </w:t>
      </w:r>
      <w:r w:rsidRPr="00946649">
        <w:rPr>
          <w:rFonts w:cstheme="minorHAnsi"/>
          <w:lang w:val="en-US"/>
        </w:rPr>
        <w:t>contributions to people</w:t>
      </w:r>
      <w:r w:rsidRPr="00946649">
        <w:rPr>
          <w:rFonts w:eastAsia="Times New Roman" w:cstheme="minorHAnsi"/>
          <w:i/>
          <w:lang w:val="en-US"/>
        </w:rPr>
        <w:t xml:space="preserve">, demand and governance, which are less developed for the </w:t>
      </w:r>
      <w:r w:rsidRPr="00946649">
        <w:rPr>
          <w:rFonts w:cstheme="minorHAnsi"/>
          <w:i/>
          <w:lang w:val="en-US"/>
        </w:rPr>
        <w:t>Europe and Central Asia</w:t>
      </w:r>
      <w:r w:rsidRPr="00946649">
        <w:rPr>
          <w:rFonts w:eastAsia="Times New Roman" w:cstheme="minorHAnsi"/>
          <w:i/>
          <w:lang w:val="en-US"/>
        </w:rPr>
        <w:t xml:space="preserve"> region than capacity indicators</w:t>
      </w:r>
      <w:r w:rsidRPr="00946649">
        <w:rPr>
          <w:rFonts w:eastAsia="Times New Roman" w:cstheme="minorHAnsi"/>
          <w:lang w:val="en-US"/>
        </w:rPr>
        <w:t>.</w:t>
      </w:r>
    </w:p>
    <w:p w14:paraId="6C9675AC" w14:textId="68ABDFB3" w:rsidR="001E43D4" w:rsidRPr="00946649" w:rsidRDefault="001E43D4" w:rsidP="001E43D4">
      <w:pPr>
        <w:rPr>
          <w:rFonts w:cstheme="minorHAnsi"/>
          <w:lang w:val="en-US"/>
        </w:rPr>
      </w:pPr>
      <w:r w:rsidRPr="00946649">
        <w:rPr>
          <w:rFonts w:eastAsia="Cambria" w:cstheme="minorHAnsi"/>
          <w:lang w:val="en-US"/>
        </w:rPr>
        <w:t>Even when data are available,</w:t>
      </w:r>
      <w:r w:rsidRPr="00946649">
        <w:rPr>
          <w:rFonts w:eastAsia="Cambria" w:cstheme="minorHAnsi"/>
          <w:i/>
          <w:lang w:val="en-US"/>
        </w:rPr>
        <w:t xml:space="preserve"> a further knowledge gap is that data and indicators focus on certain points in time, and evidence on long-term historical and future trends is missing for many of </w:t>
      </w:r>
      <w:r w:rsidRPr="001D4A23">
        <w:rPr>
          <w:i/>
          <w:lang w:val="en-US"/>
        </w:rPr>
        <w:t xml:space="preserve">nature’s </w:t>
      </w:r>
      <w:r w:rsidRPr="001D4A23">
        <w:rPr>
          <w:rFonts w:cstheme="minorHAnsi"/>
          <w:i/>
          <w:lang w:val="en-US"/>
        </w:rPr>
        <w:t>contributions to people</w:t>
      </w:r>
      <w:r w:rsidRPr="00946649">
        <w:rPr>
          <w:rFonts w:eastAsia="Cambria" w:cstheme="minorHAnsi"/>
          <w:lang w:val="en-US"/>
        </w:rPr>
        <w:t>. F</w:t>
      </w:r>
      <w:r w:rsidRPr="00946649">
        <w:rPr>
          <w:rFonts w:cstheme="minorHAnsi"/>
          <w:lang w:val="en-US"/>
        </w:rPr>
        <w:t xml:space="preserve">or example, for physical and psychological experiences of nature, little information exists on temporal trends of recreationists and visitors to the different ecosystems and their related recreational benefits, particularly in marine systems </w:t>
      </w:r>
      <w:r w:rsidRPr="00946649">
        <w:rPr>
          <w:rFonts w:cstheme="minorHAnsi"/>
          <w:lang w:val="en-US"/>
        </w:rPr>
        <w:fldChar w:fldCharType="begin" w:fldLock="1"/>
      </w:r>
      <w:r>
        <w:rPr>
          <w:rFonts w:cstheme="minorHAnsi"/>
          <w:lang w:val="en-US"/>
        </w:rPr>
        <w:instrText>ADDIN CSL_CITATION { "citationItems" : [ { "id" : "ITEM-1", "itemData" : { "DOI" : "10.3354/meps09136", "ISBN" : "0171-8630", "ISSN" : "01718630", "abstract" : "There is a growing recognition of the need to incorporate multiple values in environmental management plans. While biological and, increasingly, economic values are considered in the design of management strategies, community or stakeholder values are not often taken into account. We mapped stakeholders' values for marine ecosystems and assessed their preferences for the location and type of marine protected areas (MPAs) around the coast of Wales (UK). Stakeholders were chosen to represent a comprehensive range of interests in the marine environment. Fourteen different types of value were identified by stakeholders. The spatial distribution of the different values attached to the marine environment was ascertained; this revealed the existence of areas where multiple values overlapped. Results indicated that areas perceived as ecologically important also possessed high heritage and leisure values. When locating MPAs, stakeholders balanced conservation needs with societal demands by protecting areas identified as ecologically important while avoiding those areas where restrictions could have a considerable impact on society. Data suggested a preference for MPAs that permitted a range of adequately regulated anthropogenic activities. The distribution of stakeholders' values and the identification of areas of multiple value help managers to understand the potential consequences of particular management strategies, and allow them to be aware of the location of areas where greater consideration is required when designing management plans, as multiple interests may overlap. Thus, mapping stakeholders' values in the marine environment provides a useful tool for identifying areas better suited for specific management regulations and for the development of comprehensive marine spatial plans, as these require the understanding of the spatial heterogeneity of the different ecosystem components including both ecological and human elements.", "author" : [ { "dropping-particle" : "", "family" : "Ruiz-Frau", "given" : "A.", "non-dropping-particle" : "", "parse-names" : false, "suffix" : "" }, { "dropping-particle" : "", "family" : "Edwards-Jones", "given" : "G.", "non-dropping-particle" : "", "parse-names" : false, "suffix" : "" }, { "dropping-particle" : "", "family" : "Kaiser", "given" : "M. J.", "non-dropping-particle" : "", "parse-names" : false, "suffix" : "" } ], "container-title" : "Marine Ecology Progress Series", "id" : "ITEM-1", "issue" : "1987", "issued" : { "date-parts" : [ [ "2011" ] ] }, "page" : "239-249", "title" : "Mapping stakeholder values for coastal zone management", "type" : "article-journal", "volume" : "434" }, "uris" : [ "http://www.mendeley.com/documents/?uuid=708c0787-3fb6-43ba-9c77-7039baeba1d3", "http://www.mendeley.com/documents/?uuid=a34561ec-3236-484e-a4d3-72b6d4bd05bb" ] }, { "id" : "ITEM-2", "itemData" : { "DOI" : "10.1016/j.ecoser.2014.09.006", "ISBN" : "2212-0416", "ISSN" : "22120416", "PMID" : "807039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2", "issued" : { "date-parts" : [ [ "2014" ] ] }, "page" : "97-110", "publisher" : "Elsevier", "title" : "Looking below the surface: The cultural ecosystem service values of UK marine protected areas (MPAs)", "type" : "article-journal", "volume" : "10" }, "uris" : [ "http://www.mendeley.com/documents/?uuid=8f6d0b91-c985-4bd3-bba6-53ade25318c5", "http://www.mendeley.com/documents/?uuid=f97405bb-1d07-4601-8bbb-7935f8cea883" ] } ], "mendeley" : { "formattedCitation" : "(Jobstvogt et al., 2014b; Ruiz-Frau, Edwards-Jones, &amp; Kaiser, 2011)", "plainTextFormattedCitation" : "(Jobstvogt et al., 2014b; Ruiz-Frau, Edwards-Jones, &amp; Kaiser, 2011)", "previouslyFormattedCitation" : "(Jobstvogt et al., 2014b; Ruiz-Frau, Edwards-Jones, &amp; Kaiser, 2011)"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Jobstvogt </w:t>
      </w:r>
      <w:r w:rsidR="00301BD0" w:rsidRPr="00301BD0">
        <w:rPr>
          <w:rFonts w:cstheme="minorHAnsi"/>
          <w:i/>
          <w:lang w:val="en-US"/>
        </w:rPr>
        <w:t>et al.</w:t>
      </w:r>
      <w:r w:rsidRPr="00946649">
        <w:rPr>
          <w:rFonts w:cstheme="minorHAnsi"/>
          <w:lang w:val="en-US"/>
        </w:rPr>
        <w:t>, 2014; Ruiz-Frau</w:t>
      </w:r>
      <w:r>
        <w:rPr>
          <w:rFonts w:cstheme="minorHAnsi"/>
          <w:lang w:val="en-US"/>
        </w:rPr>
        <w:t xml:space="preserve"> </w:t>
      </w:r>
      <w:r w:rsidR="00301BD0" w:rsidRPr="00301BD0">
        <w:rPr>
          <w:rFonts w:cstheme="minorHAnsi"/>
          <w:i/>
          <w:lang w:val="en-US"/>
        </w:rPr>
        <w:t>et al.</w:t>
      </w:r>
      <w:r w:rsidRPr="00946649">
        <w:rPr>
          <w:rFonts w:cstheme="minorHAnsi"/>
          <w:lang w:val="en-US"/>
        </w:rPr>
        <w:t>, 2011)</w:t>
      </w:r>
      <w:r w:rsidRPr="00946649">
        <w:rPr>
          <w:rFonts w:cstheme="minorHAnsi"/>
          <w:lang w:val="en-US"/>
        </w:rPr>
        <w:fldChar w:fldCharType="end"/>
      </w:r>
      <w:r w:rsidRPr="00946649">
        <w:rPr>
          <w:rFonts w:cstheme="minorHAnsi"/>
          <w:lang w:val="en-US"/>
        </w:rPr>
        <w:t xml:space="preserve"> and forests </w:t>
      </w:r>
      <w:r w:rsidRPr="00946649">
        <w:rPr>
          <w:rFonts w:cstheme="minorHAnsi"/>
          <w:lang w:val="en-US"/>
        </w:rPr>
        <w:fldChar w:fldCharType="begin" w:fldLock="1"/>
      </w:r>
      <w:r w:rsidRPr="00946649">
        <w:rPr>
          <w:rFonts w:cstheme="minorHAnsi"/>
          <w:lang w:val="en-US"/>
        </w:rPr>
        <w:instrText>ADDIN CSL_CITATION { "citationItems" : [ { "id" : "ITEM-1", "itemData" : { "DOI" : "10.1007/s11842-011-9173-z", "ISBN" : "1873-7617", "ISSN" : "18737617", "abstract" : "The income-generating dimension of berry and mushroom picking is important in many European countries or regions of countries, predominantly for rural livelihoods. Due to the role and economic potential in the utilization of non-wood forest products (NWFPs), there is a need, and also an increasing interest in, monitoring their market volume and values both at national and international levels. There is a wealth of information from different sources at the national level, but at the international level there is a need to harmonize the information. It is a major challenge for international data collection efforts to balance the need for harmo-nization of statistics without losing interesting information. This paper presents and analyses statistics on the quantity and value of two groups of marketed NWFPs: (1) mushrooms and truffles, and (2) fruits, berries and edible nuts. The statistics came from the State of Europe's Forests 2007 report and its country reports. Our paper describes the shortcomings of the statistics and identifies potential explanations for the limitations. The results from this study reveal that the usability of data on marketed mushrooms and berries varies a lot between countries. In general, the data are incomplete and not comparable among countries. Another challenge is the consistency of information on production, trade and consumption flows. Based on a Finnish example, balance sheets can be used to control the consistency and derive missing sub-components of trade flows. A regional case study of Nordic and Baltic countries and the Russian Federation illustrates potential from national household and operator surveys for complementary information.", "author" : [ { "dropping-particle" : "", "family" : "Turtiainen", "given" : "Marjut", "non-dropping-particle" : "", "parse-names" : false, "suffix" : "" }, { "dropping-particle" : "", "family" : "Nuutinen", "given" : "Tuula", "non-dropping-particle" : "", "parse-names" : false, "suffix" : "" } ], "container-title" : "Small-scale Forestry", "id" : "ITEM-1", "issue" : "1", "issued" : { "date-parts" : [ [ "2012" ] ] }, "page" : "131-145", "title" : "Evaluation of Information on Wild Berry and Mushroom Markets in European Countries", "type" : "article-journal", "volume" : "11" }, "uris" : [ "http://www.mendeley.com/documents/?uuid=80be734d-9e68-4726-93b2-d58db8f39ef5", "http://www.mendeley.com/documents/?uuid=891284aa-5c9f-4738-a941-5956a7648a0a" ] } ], "mendeley" : { "formattedCitation" : "(Turtiainen &amp; Nuutinen, 2012)", "plainTextFormattedCitation" : "(Turtiainen &amp; Nuutinen, 2012)", "previouslyFormattedCitation" : "(Turtiainen &amp; Nuutinen,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Turtiainen &amp; Nuutinen, 2012)</w:t>
      </w:r>
      <w:r w:rsidRPr="00946649">
        <w:rPr>
          <w:rFonts w:cstheme="minorHAnsi"/>
          <w:lang w:val="en-US"/>
        </w:rPr>
        <w:fldChar w:fldCharType="end"/>
      </w:r>
      <w:r w:rsidRPr="00946649">
        <w:rPr>
          <w:rFonts w:cstheme="minorHAnsi"/>
          <w:lang w:val="en-US"/>
        </w:rPr>
        <w:t xml:space="preserve">. </w:t>
      </w:r>
      <w:r w:rsidRPr="00946649">
        <w:rPr>
          <w:rFonts w:eastAsia="Cambria" w:cstheme="minorHAnsi"/>
          <w:lang w:val="en-US"/>
        </w:rPr>
        <w:t xml:space="preserve">To be able to establish future trends in </w:t>
      </w:r>
      <w:r w:rsidRPr="00946649">
        <w:rPr>
          <w:lang w:val="en-US"/>
        </w:rPr>
        <w:t xml:space="preserve">nature’s </w:t>
      </w:r>
      <w:r w:rsidRPr="00946649">
        <w:rPr>
          <w:rFonts w:cstheme="minorHAnsi"/>
          <w:lang w:val="en-US"/>
        </w:rPr>
        <w:t>contributions to people</w:t>
      </w:r>
      <w:r w:rsidRPr="00946649">
        <w:rPr>
          <w:rFonts w:eastAsia="Cambria" w:cstheme="minorHAnsi"/>
          <w:lang w:val="en-US"/>
        </w:rPr>
        <w:t xml:space="preserve">, more work on quantitative (e.g. modelling) and qualitative projections of the impacts of different drivers is needed and a consistency of methods and scenarios would facilitate comparison, within and across </w:t>
      </w:r>
      <w:r w:rsidRPr="00946649">
        <w:rPr>
          <w:rFonts w:cstheme="minorHAnsi"/>
          <w:lang w:val="en-US"/>
        </w:rPr>
        <w:t>Europe and Central Asia</w:t>
      </w:r>
      <w:r w:rsidRPr="00946649">
        <w:rPr>
          <w:lang w:val="en-US"/>
        </w:rPr>
        <w:t xml:space="preserve"> </w:t>
      </w:r>
      <w:r w:rsidRPr="00946649">
        <w:rPr>
          <w:rFonts w:eastAsia="Cambria" w:cstheme="minorHAnsi"/>
          <w:lang w:val="en-US"/>
        </w:rPr>
        <w:t>subregions (Section 2.2.6).</w:t>
      </w:r>
    </w:p>
    <w:p w14:paraId="632D3E18" w14:textId="3E86DF68" w:rsidR="001E43D4" w:rsidRPr="00946649" w:rsidRDefault="001E43D4" w:rsidP="001E43D4">
      <w:pPr>
        <w:pStyle w:val="Normal1"/>
        <w:spacing w:after="120"/>
        <w:jc w:val="both"/>
        <w:rPr>
          <w:rFonts w:asciiTheme="minorHAnsi" w:eastAsia="Cambria" w:hAnsiTheme="minorHAnsi" w:cstheme="minorHAnsi"/>
          <w:lang w:val="en-US"/>
        </w:rPr>
      </w:pPr>
      <w:r w:rsidRPr="00946649">
        <w:rPr>
          <w:rFonts w:asciiTheme="minorHAnsi" w:eastAsia="Cambria" w:hAnsiTheme="minorHAnsi" w:cstheme="minorHAnsi"/>
          <w:lang w:val="en-US"/>
        </w:rPr>
        <w:t xml:space="preserve">Existing analyses of monitoring and indicator development for </w:t>
      </w:r>
      <w:r w:rsidRPr="001D4A23">
        <w:rPr>
          <w:rFonts w:asciiTheme="minorHAnsi" w:hAnsiTheme="minorHAnsi"/>
          <w:lang w:val="en-US"/>
        </w:rPr>
        <w:t xml:space="preserve">nature’s </w:t>
      </w:r>
      <w:r w:rsidRPr="001D4A23">
        <w:rPr>
          <w:rFonts w:asciiTheme="minorHAnsi" w:hAnsiTheme="minorHAnsi" w:cstheme="minorHAnsi"/>
          <w:lang w:val="en-US"/>
        </w:rPr>
        <w:t>contributions to people</w:t>
      </w:r>
      <w:r w:rsidRPr="00946649">
        <w:rPr>
          <w:rFonts w:cstheme="minorHAnsi"/>
          <w:lang w:val="en-US"/>
        </w:rPr>
        <w:t xml:space="preserve"> </w:t>
      </w:r>
      <w:r w:rsidRPr="00946649">
        <w:rPr>
          <w:rFonts w:asciiTheme="minorHAnsi" w:eastAsia="Cambria" w:hAnsiTheme="minorHAnsi" w:cstheme="minorHAnsi"/>
          <w:lang w:val="en-US"/>
        </w:rPr>
        <w:t xml:space="preserve">identify that this should also take place at the local scale, but local indicators must be consistent with </w:t>
      </w:r>
      <w:r w:rsidRPr="00946649">
        <w:rPr>
          <w:rFonts w:asciiTheme="minorHAnsi" w:eastAsia="Cambria" w:hAnsiTheme="minorHAnsi" w:cstheme="minorHAnsi"/>
          <w:lang w:val="en-US"/>
        </w:rPr>
        <w:lastRenderedPageBreak/>
        <w:t xml:space="preserve">those at the regional and international scale in a manner that is integrated with efforts at higher levels </w:t>
      </w:r>
      <w:r w:rsidRPr="00946649">
        <w:rPr>
          <w:rFonts w:asciiTheme="minorHAnsi" w:eastAsia="Cambria" w:hAnsiTheme="minorHAnsi" w:cstheme="minorHAnsi"/>
          <w:lang w:val="en-US"/>
        </w:rPr>
        <w:fldChar w:fldCharType="begin" w:fldLock="1"/>
      </w:r>
      <w:r w:rsidRPr="00946649">
        <w:rPr>
          <w:rFonts w:asciiTheme="minorHAnsi" w:eastAsia="Cambria" w:hAnsiTheme="minorHAnsi" w:cstheme="minorHAnsi"/>
          <w:lang w:val="en-US"/>
        </w:rPr>
        <w:instrText>ADDIN CSL_CITATION { "citationItems" : [ { "id" : "ITEM-1", "itemData" : { "DOI" : "10.1007/978-3-319-27288-7_3", "author" : [ { "dropping-particle" : "", "family" : "Balvanera", "given" : "Patricia", "non-dropping-particle" : "", "parse-names" : false, "suffix" : "" }, { "dropping-particle" : "", "family" : "Quijas", "given" : "Sandra", "non-dropping-particle" : "", "parse-names" : false, "suffix" : "" }, { "dropping-particle" : "", "family" : "Karp", "given" : "Daniel S.", "non-dropping-particle" : "", "parse-names" : false, "suffix" : "" }, { "dropping-particle" : "", "family" : "Ash", "given" : "Neville", "non-dropping-particle" : "", "parse-names" : false, "suffix" : "" }, { "dropping-particle" : "", "family" : "Bennett", "given" : "Elena M.", "non-dropping-particle" : "", "parse-names" : false, "suffix" : "" }, { "dropping-particle" : "", "family" : "Boumans", "given" : "Roel", "non-dropping-particle" : "", "parse-names" : false, "suffix" : "" }, { "dropping-particle" : "", "family" : "Brown", "given" : "Claire", "non-dropping-particle" : "", "parse-names" : false, "suffix" : "" }, { "dropping-particle" : "", "family" : "Chan", "given" : "Kai M. A.", "non-dropping-particle" : "", "parse-names" : false, "suffix" : "" }, { "dropping-particle" : "", "family" : "Chaplin-Kramer", "given" : "Rebecca", "non-dropping-particle" : "", "parse-names" : false, "suffix" : "" }, { "dropping-particle" : "", "family" : "Halpern", "given" : "Benjamin S.", "non-dropping-particle" : "", "parse-names" : false, "suffix" : "" }, { "dropping-particle" : "", "family" : "Honey-Ros\u00e9s", "given" : "Jordi", "non-dropping-particle" : "", "parse-names" : false, "suffix" : "" }, { "dropping-particle" : "", "family" : "Kim", "given" : "Choong-Ki", "non-dropping-particle" : "", "parse-names" : false, "suffix" : "" }, { "dropping-particle" : "", "family" : "Cramer", "given" : "Wolfgang", "non-dropping-particle" : "", "parse-names" : false, "suffix" : "" }, { "dropping-particle" : "", "family" : "Mart\u00ednez-Harms", "given" : "Maria Jos\u00e9", "non-dropping-particle" : "", "parse-names" : false, "suffix" : "" }, { "dropping-particle" : "", "family" : "Mooney", "given" : "Harold", "non-dropping-particle" : "", "parse-names" : false, "suffix" : "" }, { "dropping-particle" : "", "family" : "Mwampamba", "given" : "Tuyeni", "non-dropping-particle" : "", "parse-names" : false, "suffix" : "" }, { "dropping-particle" : "", "family" : "Nel", "given" : "Jeanne", "non-dropping-particle" : "", "parse-names" : false, "suffix" : "" }, { "dropping-particle" : "", "family" : "Polasky", "given" : "Stephen", "non-dropping-particle" : "", "parse-names" : false, "suffix" : "" }, { "dropping-particle" : "", "family" : "Reyers", "given" : "Belinda", "non-dropping-particle" : "", "parse-names" : false, "suffix" : "" }, { "dropping-particle" : "", "family" : "Roman", "given" : "Joe", "non-dropping-particle" : "", "parse-names" : false, "suffix" : "" }, { "dropping-particle" : "", "family" : "Turner", "given" : "Woody", "non-dropping-particle" : "", "parse-names" : false, "suffix" : "" }, { "dropping-particle" : "", "family" : "Scholes", "given" : "Robert J.", "non-dropping-particle" : "", "parse-names" : false, "suffix" : "" }, { "dropping-particle" : "", "family" : "Tallis", "given" : "Heather", "non-dropping-particle" : "", "parse-names" : false, "suffix" : "" }, { "dropping-particle" : "", "family" : "Thonicke", "given" : "Kirsten", "non-dropping-particle" : "", "parse-names" : false, "suffix" : "" }, { "dropping-particle" : "", "family" : "Villa", "given" : "Ferdinando", "non-dropping-particle" : "", "parse-names" : false, "suffix" : "" }, { "dropping-particle" : "", "family" : "Walpole", "given" : "Matt", "non-dropping-particle" : "", "parse-names" : false, "suffix" : "" }, { "dropping-particle" : "", "family" : "Walz", "given" : "Ariane", "non-dropping-particle" : "", "parse-names" : false, "suffix" : "" } ], "container-title" : "The GEO Handbook on Biodiversity Observation Networks", "id" : "ITEM-1", "issued" : { "date-parts" : [ [ "2017" ] ] }, "page" : "39-78", "publisher" : "Springer International Publishing", "publisher-place" : "Cham", "title" : "Ecosystem Services", "type" : "chapter" }, "uris" : [ "http://www.mendeley.com/documents/?uuid=8d93adc2-9d1a-4280-934a-04de707d4623", "http://www.mendeley.com/documents/?uuid=b9fe826d-b353-4104-b38c-4d326b91e1b7" ] } ], "mendeley" : { "formattedCitation" : "(Balvanera et al., 2017)", "plainTextFormattedCitation" : "(Balvanera et al., 2017)", "previouslyFormattedCitation" : "(Balvanera et al., 2017)" }, "properties" : {  }, "schema" : "https://github.com/citation-style-language/schema/raw/master/csl-citation.json" }</w:instrText>
      </w:r>
      <w:r w:rsidRPr="00946649">
        <w:rPr>
          <w:rFonts w:asciiTheme="minorHAnsi" w:eastAsia="Cambria" w:hAnsiTheme="minorHAnsi" w:cstheme="minorHAnsi"/>
          <w:lang w:val="en-US"/>
        </w:rPr>
        <w:fldChar w:fldCharType="separate"/>
      </w:r>
      <w:r w:rsidRPr="00946649">
        <w:rPr>
          <w:rFonts w:asciiTheme="minorHAnsi" w:eastAsia="Cambria" w:hAnsiTheme="minorHAnsi" w:cstheme="minorHAnsi"/>
          <w:noProof/>
          <w:lang w:val="en-US"/>
        </w:rPr>
        <w:t xml:space="preserve">(Balvanera </w:t>
      </w:r>
      <w:r w:rsidR="00301BD0" w:rsidRPr="00301BD0">
        <w:rPr>
          <w:rFonts w:asciiTheme="minorHAnsi" w:eastAsia="Cambria" w:hAnsiTheme="minorHAnsi" w:cstheme="minorHAnsi"/>
          <w:i/>
          <w:noProof/>
          <w:lang w:val="en-US"/>
        </w:rPr>
        <w:t>et al.</w:t>
      </w:r>
      <w:r w:rsidRPr="00946649">
        <w:rPr>
          <w:rFonts w:asciiTheme="minorHAnsi" w:eastAsia="Cambria" w:hAnsiTheme="minorHAnsi" w:cstheme="minorHAnsi"/>
          <w:noProof/>
          <w:lang w:val="en-US"/>
        </w:rPr>
        <w:t>, 2017)</w:t>
      </w:r>
      <w:r w:rsidRPr="00946649">
        <w:rPr>
          <w:rFonts w:asciiTheme="minorHAnsi" w:eastAsia="Cambria" w:hAnsiTheme="minorHAnsi" w:cstheme="minorHAnsi"/>
          <w:lang w:val="en-US"/>
        </w:rPr>
        <w:fldChar w:fldCharType="end"/>
      </w:r>
      <w:r w:rsidRPr="00946649">
        <w:rPr>
          <w:rFonts w:asciiTheme="minorHAnsi" w:eastAsia="Cambria" w:hAnsiTheme="minorHAnsi" w:cstheme="minorHAnsi"/>
          <w:lang w:val="en-US"/>
        </w:rPr>
        <w:t xml:space="preserve">. For particular contributions, such as spiritual experiences or medicinal resources, methodological development and assessment may fit best to the local scale, due to the importance of local differences. This chapter has identified that at the local level </w:t>
      </w:r>
      <w:r w:rsidRPr="00946649">
        <w:rPr>
          <w:rFonts w:asciiTheme="minorHAnsi" w:eastAsia="Cambria" w:hAnsiTheme="minorHAnsi" w:cstheme="minorBidi"/>
          <w:lang w:val="en-US"/>
        </w:rPr>
        <w:t>indigenous and local knowledge</w:t>
      </w:r>
      <w:r w:rsidRPr="00946649">
        <w:rPr>
          <w:rFonts w:asciiTheme="minorHAnsi" w:eastAsia="Cambria" w:hAnsiTheme="minorHAnsi" w:cstheme="minorHAnsi"/>
          <w:lang w:val="en-US"/>
        </w:rPr>
        <w:t xml:space="preserve"> on the interactions between </w:t>
      </w:r>
      <w:r w:rsidRPr="001D4A23">
        <w:rPr>
          <w:rFonts w:asciiTheme="minorHAnsi" w:hAnsiTheme="minorHAnsi"/>
          <w:lang w:val="en-US"/>
        </w:rPr>
        <w:t xml:space="preserve">nature’s </w:t>
      </w:r>
      <w:r w:rsidRPr="001D4A23">
        <w:rPr>
          <w:rFonts w:asciiTheme="minorHAnsi" w:hAnsiTheme="minorHAnsi" w:cstheme="minorHAnsi"/>
          <w:lang w:val="en-US"/>
        </w:rPr>
        <w:t>contributions to people</w:t>
      </w:r>
      <w:r w:rsidRPr="00946649">
        <w:rPr>
          <w:rFonts w:asciiTheme="minorHAnsi" w:eastAsia="Cambria" w:hAnsiTheme="minorHAnsi" w:cstheme="minorHAnsi"/>
          <w:lang w:val="en-US"/>
        </w:rPr>
        <w:t xml:space="preserve"> and quality of life should be considered alongside scientific knowledge and used for setting future management policies. </w:t>
      </w:r>
      <w:r w:rsidRPr="00946649">
        <w:rPr>
          <w:rFonts w:asciiTheme="minorHAnsi" w:eastAsia="Cambria" w:hAnsiTheme="minorHAnsi" w:cstheme="minorHAnsi"/>
          <w:i/>
          <w:lang w:val="en-US"/>
        </w:rPr>
        <w:t>There is a knowledge gap, however, relating to the recording of indigenous and local knowledge and such information needs to be collected before it disappears</w:t>
      </w:r>
      <w:r w:rsidRPr="00946649">
        <w:rPr>
          <w:rFonts w:asciiTheme="minorHAnsi" w:eastAsia="Cambria" w:hAnsiTheme="minorHAnsi" w:cstheme="minorHAnsi"/>
          <w:lang w:val="en-US"/>
        </w:rPr>
        <w:t xml:space="preserve"> (see Section 2.2.3.1) for its own value and because it has a role to play in guiding societies towards sustainability. </w:t>
      </w:r>
    </w:p>
    <w:p w14:paraId="59B40D3D" w14:textId="77777777" w:rsidR="001E43D4" w:rsidRPr="00946649" w:rsidRDefault="001E43D4" w:rsidP="001E43D4">
      <w:pPr>
        <w:pStyle w:val="Normal1"/>
        <w:spacing w:after="120"/>
        <w:jc w:val="both"/>
        <w:rPr>
          <w:rFonts w:asciiTheme="minorHAnsi" w:eastAsia="Cambria" w:hAnsiTheme="minorHAnsi" w:cstheme="minorHAnsi"/>
          <w:lang w:val="en-US"/>
        </w:rPr>
      </w:pPr>
      <w:r w:rsidRPr="00946649">
        <w:rPr>
          <w:rFonts w:asciiTheme="minorHAnsi" w:eastAsia="Cambria" w:hAnsiTheme="minorHAnsi" w:cstheme="minorHAnsi"/>
          <w:lang w:val="en-US"/>
        </w:rPr>
        <w:t>This chapter has also identified specific knowledge gaps in terms of the availability of indicator data for status and trends for the following aspects of nature’s contributions to people:</w:t>
      </w:r>
    </w:p>
    <w:p w14:paraId="6B6CB3ED" w14:textId="4871C94A" w:rsidR="001E43D4" w:rsidRPr="00F514C8" w:rsidRDefault="001E43D4" w:rsidP="00E236B3">
      <w:pPr>
        <w:pStyle w:val="Normal1"/>
        <w:numPr>
          <w:ilvl w:val="0"/>
          <w:numId w:val="13"/>
        </w:numPr>
        <w:spacing w:after="120"/>
        <w:jc w:val="both"/>
        <w:rPr>
          <w:rFonts w:asciiTheme="minorHAnsi" w:eastAsia="Cambria" w:hAnsiTheme="minorHAnsi" w:cstheme="minorHAnsi"/>
          <w:lang w:val="en-US"/>
        </w:rPr>
      </w:pPr>
      <w:r w:rsidRPr="00946649">
        <w:rPr>
          <w:rFonts w:asciiTheme="minorHAnsi" w:eastAsia="Cambria" w:hAnsiTheme="minorHAnsi" w:cstheme="minorHAnsi"/>
          <w:i/>
          <w:lang w:val="en-US"/>
        </w:rPr>
        <w:t>Indicators of the trends in habitat creation and maintenance</w:t>
      </w:r>
      <w:r w:rsidRPr="00946649">
        <w:rPr>
          <w:rFonts w:asciiTheme="minorHAnsi" w:eastAsia="Cambria" w:hAnsiTheme="minorHAnsi" w:cstheme="minorHAnsi"/>
          <w:lang w:val="en-US"/>
        </w:rPr>
        <w:t xml:space="preserve">; a number of indicators can be used to evaluate its current state such as some key migratory and breeding species and their habitat and </w:t>
      </w:r>
      <w:r w:rsidRPr="00946649">
        <w:rPr>
          <w:rFonts w:asciiTheme="minorHAnsi" w:eastAsia="Cambria" w:hAnsiTheme="minorHAnsi" w:cstheme="minorBidi"/>
          <w:lang w:val="en-US"/>
        </w:rPr>
        <w:t>indigenous and local knowledge</w:t>
      </w:r>
      <w:r w:rsidRPr="00946649">
        <w:rPr>
          <w:rFonts w:asciiTheme="minorHAnsi" w:eastAsia="Cambria" w:hAnsiTheme="minorHAnsi" w:cstheme="minorHAnsi"/>
          <w:lang w:val="en-US"/>
        </w:rPr>
        <w:t xml:space="preserve"> can also be used to assess the status and trends of this contribution from nature to people</w:t>
      </w:r>
      <w:r w:rsidR="009F3B65">
        <w:rPr>
          <w:rFonts w:asciiTheme="minorHAnsi" w:eastAsia="Cambria" w:hAnsiTheme="minorHAnsi" w:cstheme="minorHAnsi"/>
          <w:lang w:val="en-US"/>
        </w:rPr>
        <w:t xml:space="preserve"> </w:t>
      </w:r>
      <w:r w:rsidRPr="00946649">
        <w:rPr>
          <w:rFonts w:asciiTheme="minorHAnsi" w:eastAsia="Cambria" w:hAnsiTheme="minorHAnsi" w:cstheme="minorHAnsi"/>
          <w:lang w:val="en-US"/>
        </w:rPr>
        <w:t xml:space="preserve">(see </w:t>
      </w:r>
      <w:r w:rsidR="009F3B65" w:rsidRPr="009F3B65">
        <w:rPr>
          <w:rFonts w:asciiTheme="minorHAnsi" w:eastAsia="Cambria" w:hAnsiTheme="minorHAnsi" w:cstheme="minorHAnsi"/>
          <w:lang w:val="en-US"/>
        </w:rPr>
        <w:t>supporting material</w:t>
      </w:r>
      <w:r w:rsidRPr="00F514C8">
        <w:rPr>
          <w:rFonts w:asciiTheme="minorHAnsi" w:eastAsia="Cambria" w:hAnsiTheme="minorHAnsi" w:cstheme="minorHAnsi"/>
          <w:lang w:val="en-US"/>
        </w:rPr>
        <w:t xml:space="preserve"> </w:t>
      </w:r>
      <w:hyperlink r:id="rId314" w:history="1">
        <w:r w:rsidRPr="005600B9">
          <w:rPr>
            <w:rStyle w:val="Hyperlink"/>
            <w:rFonts w:asciiTheme="minorHAnsi" w:eastAsia="Cambria" w:hAnsiTheme="minorHAnsi" w:cstheme="minorHAnsi"/>
            <w:lang w:val="en-US"/>
          </w:rPr>
          <w:t>Appendix 2.2</w:t>
        </w:r>
      </w:hyperlink>
      <w:r w:rsidRPr="00F514C8">
        <w:rPr>
          <w:rFonts w:asciiTheme="minorHAnsi" w:eastAsia="Cambria" w:hAnsiTheme="minorHAnsi" w:cstheme="minorHAnsi"/>
          <w:lang w:val="en-US"/>
        </w:rPr>
        <w:t xml:space="preserve">). </w:t>
      </w:r>
    </w:p>
    <w:p w14:paraId="443F71F9" w14:textId="77777777" w:rsidR="001E43D4" w:rsidRPr="00946649" w:rsidRDefault="001E43D4" w:rsidP="00E236B3">
      <w:pPr>
        <w:pStyle w:val="Normal1"/>
        <w:numPr>
          <w:ilvl w:val="0"/>
          <w:numId w:val="13"/>
        </w:numPr>
        <w:spacing w:after="120"/>
        <w:jc w:val="both"/>
        <w:rPr>
          <w:rFonts w:asciiTheme="minorHAnsi" w:hAnsiTheme="minorHAnsi" w:cstheme="minorHAnsi"/>
          <w:lang w:val="en-US"/>
        </w:rPr>
      </w:pPr>
      <w:r w:rsidRPr="00946649">
        <w:rPr>
          <w:rFonts w:asciiTheme="minorHAnsi" w:hAnsiTheme="minorHAnsi" w:cstheme="minorHAnsi"/>
          <w:i/>
          <w:lang w:val="en-US"/>
        </w:rPr>
        <w:t>The relationship between water use and water availabilit</w:t>
      </w:r>
      <w:r w:rsidRPr="00946649">
        <w:rPr>
          <w:rFonts w:asciiTheme="minorHAnsi" w:hAnsiTheme="minorHAnsi" w:cstheme="minorHAnsi"/>
          <w:lang w:val="en-US"/>
        </w:rPr>
        <w:t>y</w:t>
      </w:r>
      <w:r w:rsidRPr="00946649">
        <w:rPr>
          <w:rFonts w:asciiTheme="minorHAnsi" w:eastAsia="Cambria" w:hAnsiTheme="minorHAnsi" w:cstheme="minorHAnsi"/>
          <w:lang w:val="en-US"/>
        </w:rPr>
        <w:t xml:space="preserve">; indicator data for </w:t>
      </w:r>
      <w:r w:rsidRPr="00946649">
        <w:rPr>
          <w:rFonts w:asciiTheme="minorHAnsi" w:hAnsiTheme="minorHAnsi" w:cstheme="minorHAnsi"/>
          <w:lang w:val="en-US"/>
        </w:rPr>
        <w:t>freshwater quantity for Eastern Europe and Central Asia is also lacking.</w:t>
      </w:r>
    </w:p>
    <w:p w14:paraId="5104466E" w14:textId="77777777" w:rsidR="001E43D4" w:rsidRPr="00946649" w:rsidRDefault="001E43D4" w:rsidP="00E236B3">
      <w:pPr>
        <w:pStyle w:val="ListParagraph"/>
        <w:numPr>
          <w:ilvl w:val="0"/>
          <w:numId w:val="13"/>
        </w:numPr>
        <w:spacing w:after="120" w:line="276" w:lineRule="auto"/>
        <w:rPr>
          <w:rFonts w:eastAsia="Cambria" w:cstheme="minorHAnsi"/>
          <w:lang w:val="en-US"/>
        </w:rPr>
      </w:pPr>
      <w:r w:rsidRPr="00946649">
        <w:rPr>
          <w:rFonts w:eastAsia="Cambria" w:cstheme="minorHAnsi"/>
          <w:i/>
          <w:lang w:val="en-US"/>
        </w:rPr>
        <w:t>Soil quality;</w:t>
      </w:r>
      <w:r w:rsidRPr="00946649">
        <w:rPr>
          <w:rFonts w:eastAsia="Cambria" w:cstheme="minorHAnsi"/>
          <w:lang w:val="en-US"/>
        </w:rPr>
        <w:t xml:space="preserve"> encompassing its physical, chemical and biological components.</w:t>
      </w:r>
    </w:p>
    <w:p w14:paraId="2C0ED629" w14:textId="1195DC71" w:rsidR="001E43D4" w:rsidRPr="00946649" w:rsidRDefault="001E43D4" w:rsidP="00E236B3">
      <w:pPr>
        <w:pStyle w:val="ListParagraph"/>
        <w:numPr>
          <w:ilvl w:val="0"/>
          <w:numId w:val="13"/>
        </w:numPr>
        <w:spacing w:after="120" w:line="276" w:lineRule="auto"/>
        <w:rPr>
          <w:rFonts w:eastAsia="Cambria" w:cstheme="minorHAnsi"/>
          <w:lang w:val="en-US"/>
        </w:rPr>
      </w:pPr>
      <w:r w:rsidRPr="00946649">
        <w:rPr>
          <w:rFonts w:eastAsia="Cambria" w:cstheme="minorHAnsi"/>
          <w:i/>
          <w:lang w:val="en-US"/>
        </w:rPr>
        <w:t xml:space="preserve">Carcass removal </w:t>
      </w:r>
      <w:r w:rsidRPr="00946649">
        <w:rPr>
          <w:rFonts w:eastAsia="Cambria" w:cstheme="minorHAnsi"/>
          <w:lang w:val="en-US"/>
        </w:rPr>
        <w:t xml:space="preserve">by vertebrate and invertebrate scavengers and marine organisms </w:t>
      </w:r>
      <w:r w:rsidRPr="00E411C1">
        <w:rPr>
          <w:rFonts w:eastAsia="Cambria" w:cstheme="minorHAnsi"/>
        </w:rPr>
        <w:fldChar w:fldCharType="begin" w:fldLock="1"/>
      </w:r>
      <w:r>
        <w:rPr>
          <w:rFonts w:eastAsia="Cambria" w:cstheme="minorHAnsi"/>
        </w:rPr>
        <w:instrText>ADDIN CSL_CITATION { "citationItems" : [ { "id" : "ITEM-1", "itemData" : { "DOI" : "10.1007/s10841-011-9429-0", "ISBN" : "1366-638X", "ISSN" : "1366638X", "abstract" : "The European bone-skippers Thyreophora cynophila and Centrophlebomyia furcata (Diptera: Piophilidae) had been considered as globally extinct or extinct in Europe, respectively, until their recent rediscovery in Spain. Improved hygienic conditions in livestock management and disposal of large carcasses (the preferred breeding sites for the bone-skippers) have been implicated as the main cause for their disappearance. The decline of many European avian scavenger populations in the last centuries has also been attributed to the same cause, which has promoted the creation of the commonly named 'vulture restaurants'. Although these supplementary feeding stations are important to support scavenging bird populations, the present work demonstrates that they provide a guaranteed supply of food for rare necrophagous species like the European bone-skippers which have recently been rediscovered.", "author" : [ { "dropping-particle" : "", "family" : "Mart\u00edn-Vega", "given" : "Daniel", "non-dropping-particle" : "", "parse-names" : false, "suffix" : "" }, { "dropping-particle" : "", "family" : "Baz", "given" : "Arturo", "non-dropping-particle" : "", "parse-names" : false, "suffix" : "" } ], "container-title" : "Journal of Insect Conservation", "id" : "ITEM-1", "issue" : "5", "issued" : { "date-parts" : [ [ "2011" ] ] }, "page" : "747-753", "title" : "Could the 'vulture restaurants' be a lifeboat for the recently rediscovered bone-skippers (Diptera: Piophilidae)?", "type" : "article-journal", "volume" : "15" }, "uris" : [ "http://www.mendeley.com/documents/?uuid=288f4756-f56b-4ca8-8031-939c4eff7b86" ] }, { "id" : "ITEM-2", "itemData" : { "DOI" : "10.1093/biosci/biv101", "ISBN" : "0006-3568", "ISSN" : "15253244", "abstract" : "In recent years, exciting scientific evidence has emerged highlighting the ecological importance of dead animals (i.e., carrion) and their consumption (i.e., scavenging), to the point that we could consider this the golden age of scavenging research. We now have a considerable body of theoretical and empirical work that indicates that scavenging is fundamental to properly understanding not only food web, community, and population ecology but also evolution, biodiversity conservation, and human well-being. However, universities fail to integrate scavenging into ecological teaching, as can be judged from the lack of importance of this process in ecology textbooks. We consider this a paramount gap in ecological education, and we advocate that students should be aware of the important role that carrion and scavengers play in ecosystems. Integrating scavenging principles and applications into ecology textbooks will broaden the ecological foundation of the next generation of ecologists.", "author" : [ { "dropping-particle" : "", "family" : "Mole\u00f3n", "given" : "Marcos", "non-dropping-particle" : "", "parse-names" : false, "suffix" : "" }, { "dropping-particle" : "", "family" : "S\u00e1nchez-Zapata", "given" : "Jose A.", "non-dropping-particle" : "", "parse-names" : false, "suffix" : "" } ], "container-title" : "BioScience", "id" : "ITEM-2", "issue" : "10", "issued" : { "date-parts" : [ [ "2015" ] ] }, "page" : "1003-1010", "title" : "The Living Dead: Time to Integrate Scavenging into Ecological Teaching", "type" : "article-journal", "volume" : "65" }, "uris" : [ "http://www.mendeley.com/documents/?uuid=b1a51bfc-813b-41d3-85a6-23b90c13e9ab" ] }, { "id" : "ITEM-3", "itemData" : { "DOI" : "10.13157/arla.63.1.2016.rp8", "ISBN" : "0570-7358", "ISSN" : "0570-7358", "abstract" : "Birds of prey have been, in comparison to other avian groups, an uncommon study model, mainly due to the limitations imposed by their conservative life strategy (low population density and turnover). Nonetheless, they have attracted a strong interest from the point of view of conservation biology because many populations have been close to extinction and because of their recognised role in ecosystems as top predators and scavengers and as flagship species. Today, after more than a century of persecution, and with the exception of some vultures still very much affected by illegal poisoning, many populations of birds of prey have experienced significant recoveries in many regions of Spain and the European Mediterranean. These changes pose new challenges when addressing the conservation of raptors in the coming decades. On this basis, and from a preferentially Mediterranean perspective, we have focused our attention on the need of describing and quantifying the role of these birds as providers of both regulating (rodent pest control and removal of livestock carcasses) and cultural ecosystem services. Moreover, we revisited persisting conflicts with human interests (predation of game species) and call attention to the emergence of new conflicts with a strong social and media component such as the predation on live cattle by vultures. Also, the rampant humanization of the environment determines the need for new solutions to the growing, yet scarcely explored, problem of accidents in new infrastructures such as mortality in wind farms. Finally, we explored in depth the ecological response of birds of prey to large-scale habitat changes such as urbanisation and abandonment of marginal lands that are also expected to increase in the near future. We urgently need more scientific knowledge to provide adequate responses to the challenge of keeping healthy populations of avian predators and scavengers in a rapidly changing world.", "author" : [ { "dropping-particle" : "", "family" : "Don\u00e1zar", "given" : "Jos\u00e9 A.", "non-dropping-particle" : "", "parse-names" : false, "suffix" : "" }, { "dropping-particle" : "", "family" : "Cort\u00e9s-Avizanda", "given" : "Ainara", "non-dropping-particle" : "", "parse-names" : false, "suffix" : "" }, { "dropping-particle" : "", "family" : "Fargallo", "given" : "Juan A.", "non-dropping-particle" : "", "parse-names" : false, "suffix" : "" }, { "dropping-particle" : "", "family" : "Margalida", "given" : "Antoni", "non-dropping-particle" : "", "parse-names" : false, "suffix" : "" }, { "dropping-particle" : "", "family" : "Mole\u00f3n", "given" : "Marcos", "non-dropping-particle" : "", "parse-names" : false, "suffix" : "" }, { "dropping-particle" : "", "family" : "Morales-Reyes", "given" : "Zebensui", "non-dropping-particle" : "", "parse-names" : false, "suffix" : "" }, { "dropping-particle" : "", "family" : "Moreno-Opo", "given" : "Rub\u00e9n", "non-dropping-particle" : "", "parse-names" : false, "suffix" : "" }, { "dropping-particle" : "", "family" : "P\u00e9rez-Garc\u00eda", "given" : "Juan M.", "non-dropping-particle" : "", "parse-names" : false, "suffix" : "" }, { "dropping-particle" : "", "family" : "S\u00e1nchez-Zapata", "given" : "Jos\u00e9 A.", "non-dropping-particle" : "", "parse-names" : false, "suffix" : "" }, { "dropping-particle" : "", "family" : "Zuberogoitia", "given" : "I\u00f1igo", "non-dropping-particle" : "", "parse-names" : false, "suffix" : "" }, { "dropping-particle" : "", "family" : "Serrano", "given" : "David", "non-dropping-particle" : "", "parse-names" : false, "suffix" : "" } ], "container-title" : "Ardeola", "id" : "ITEM-3", "issue" : "1", "issued" : { "date-parts" : [ [ "2016" ] ] }, "page" : "181-234", "title" : "Roles of Raptors in a Changing World: From Flagships to Providers of Key Ecosystem Services", "type" : "article-journal", "volume" : "63" }, "uris" : [ "http://www.mendeley.com/documents/?uuid=479be271-58d7-4b22-80bb-900510e079c0" ] } ], "mendeley" : { "formattedCitation" : "(J. A. Don\u00e1zar et al., 2016b; Mart\u00edn-Vega &amp; Baz, 2011; Mole\u00f3n &amp; S\u00e1nchez-Zapata, 2015)", "plainTextFormattedCitation" : "(J. A. Don\u00e1zar et al., 2016b; Mart\u00edn-Vega &amp; Baz, 2011; Mole\u00f3n &amp; S\u00e1nchez-Zapata, 2015)", "previouslyFormattedCitation" : "(J. A. Don\u00e1zar et al., 2016b; Mart\u00edn-Vega &amp; Baz, 2011; Mole\u00f3n &amp; S\u00e1nchez-Zapata, 2015)" }, "properties" : {  }, "schema" : "https://github.com/citation-style-language/schema/raw/master/csl-citation.json" }</w:instrText>
      </w:r>
      <w:r w:rsidRPr="00E411C1">
        <w:rPr>
          <w:rFonts w:eastAsia="Cambria" w:cstheme="minorHAnsi"/>
        </w:rPr>
        <w:fldChar w:fldCharType="separate"/>
      </w:r>
      <w:r w:rsidRPr="00FF4458">
        <w:rPr>
          <w:rFonts w:eastAsia="Cambria" w:cstheme="minorHAnsi"/>
          <w:noProof/>
          <w:lang w:val="es-ES"/>
        </w:rPr>
        <w:t xml:space="preserve">(Donázar </w:t>
      </w:r>
      <w:r w:rsidR="00301BD0" w:rsidRPr="00301BD0">
        <w:rPr>
          <w:rFonts w:eastAsia="Cambria" w:cstheme="minorHAnsi"/>
          <w:i/>
          <w:noProof/>
          <w:lang w:val="es-ES"/>
        </w:rPr>
        <w:t>et al.</w:t>
      </w:r>
      <w:r w:rsidRPr="00FF4458">
        <w:rPr>
          <w:rFonts w:eastAsia="Cambria" w:cstheme="minorHAnsi"/>
          <w:noProof/>
          <w:lang w:val="es-ES"/>
        </w:rPr>
        <w:t>, 2016; Martín-Vega &amp; Baz, 2011; Moleón &amp; Sánchez-Zapata, 2015)</w:t>
      </w:r>
      <w:r w:rsidRPr="00E411C1">
        <w:rPr>
          <w:rFonts w:eastAsia="Cambria" w:cstheme="minorHAnsi"/>
        </w:rPr>
        <w:fldChar w:fldCharType="end"/>
      </w:r>
      <w:r w:rsidRPr="00946649">
        <w:rPr>
          <w:rFonts w:eastAsia="Cambria" w:cstheme="minorHAnsi"/>
          <w:lang w:val="en-US"/>
        </w:rPr>
        <w:t xml:space="preserve">. </w:t>
      </w:r>
    </w:p>
    <w:p w14:paraId="503AA176" w14:textId="77777777" w:rsidR="001E43D4" w:rsidRPr="00946649" w:rsidRDefault="001E43D4" w:rsidP="00E236B3">
      <w:pPr>
        <w:pStyle w:val="Normal1"/>
        <w:numPr>
          <w:ilvl w:val="0"/>
          <w:numId w:val="13"/>
        </w:numPr>
        <w:spacing w:after="120"/>
        <w:jc w:val="both"/>
        <w:rPr>
          <w:rFonts w:asciiTheme="minorHAnsi" w:eastAsia="Yu Gothic" w:hAnsiTheme="minorHAnsi" w:cstheme="minorHAnsi"/>
          <w:lang w:val="en-US"/>
        </w:rPr>
      </w:pPr>
      <w:r w:rsidRPr="00946649">
        <w:rPr>
          <w:rFonts w:asciiTheme="minorHAnsi" w:eastAsia="Yu Gothic" w:hAnsiTheme="minorHAnsi" w:cstheme="minorHAnsi"/>
          <w:i/>
          <w:lang w:val="en-US"/>
        </w:rPr>
        <w:t>The use of medicinal resources and plants;</w:t>
      </w:r>
      <w:r w:rsidRPr="00946649">
        <w:rPr>
          <w:rFonts w:asciiTheme="minorHAnsi" w:eastAsia="Yu Gothic" w:hAnsiTheme="minorHAnsi" w:cstheme="minorHAnsi"/>
          <w:lang w:val="en-US"/>
        </w:rPr>
        <w:t xml:space="preserve"> </w:t>
      </w:r>
      <w:r w:rsidRPr="00946649">
        <w:rPr>
          <w:rFonts w:asciiTheme="minorHAnsi" w:eastAsia="Times New Roman" w:hAnsiTheme="minorHAnsi"/>
          <w:color w:val="222222"/>
          <w:lang w:val="en-US" w:eastAsia="en-GB"/>
        </w:rPr>
        <w:t xml:space="preserve">ethnobotanical research is central to a better understanding of the medicinal potential of medicinal plants and </w:t>
      </w:r>
      <w:r w:rsidRPr="00946649">
        <w:rPr>
          <w:rFonts w:asciiTheme="minorHAnsi" w:eastAsia="Yu Gothic" w:hAnsiTheme="minorHAnsi" w:cstheme="minorHAnsi"/>
          <w:lang w:val="en-US"/>
        </w:rPr>
        <w:t>national measures and indicators need to become comparable on an international scale, regarding health, ecological, cultural, legal or socio-economic aspects.</w:t>
      </w:r>
    </w:p>
    <w:p w14:paraId="7450F90A" w14:textId="77777777" w:rsidR="001E43D4" w:rsidRPr="00946649" w:rsidRDefault="001E43D4" w:rsidP="00E236B3">
      <w:pPr>
        <w:pStyle w:val="ListParagraph"/>
        <w:numPr>
          <w:ilvl w:val="0"/>
          <w:numId w:val="13"/>
        </w:numPr>
        <w:spacing w:after="120" w:line="276" w:lineRule="auto"/>
        <w:rPr>
          <w:lang w:val="en-US"/>
        </w:rPr>
      </w:pPr>
      <w:r w:rsidRPr="00946649">
        <w:rPr>
          <w:rFonts w:eastAsia="Cambria" w:cstheme="minorHAnsi"/>
          <w:i/>
          <w:lang w:val="en-US"/>
        </w:rPr>
        <w:t>Wildlife-based tourism;</w:t>
      </w:r>
      <w:r w:rsidRPr="00946649">
        <w:rPr>
          <w:rFonts w:eastAsia="Cambria" w:cstheme="minorHAnsi"/>
          <w:lang w:val="en-US"/>
        </w:rPr>
        <w:t xml:space="preserve"> a data gap exists about accurate statistical information on the number of users developing recreational activities around wildlife (i.e. whale-watching, bird-watching).</w:t>
      </w:r>
    </w:p>
    <w:p w14:paraId="616EF848" w14:textId="77777777" w:rsidR="001E43D4" w:rsidRPr="00946649" w:rsidRDefault="001E43D4" w:rsidP="00E236B3">
      <w:pPr>
        <w:pStyle w:val="ListParagraph"/>
        <w:numPr>
          <w:ilvl w:val="0"/>
          <w:numId w:val="13"/>
        </w:numPr>
        <w:spacing w:after="120" w:line="276" w:lineRule="auto"/>
        <w:rPr>
          <w:rFonts w:cstheme="minorHAnsi"/>
          <w:lang w:val="en-US"/>
        </w:rPr>
      </w:pPr>
      <w:r w:rsidRPr="00946649">
        <w:rPr>
          <w:i/>
          <w:lang w:val="en-US"/>
        </w:rPr>
        <w:t>Supporting identities;</w:t>
      </w:r>
      <w:r w:rsidRPr="00946649">
        <w:rPr>
          <w:lang w:val="en-US"/>
        </w:rPr>
        <w:t xml:space="preserve"> there is a lack of consensus on suitable indicators but these could be developed using attitudes towards nature protection and species or ecosystem attributes or characteristics that are particularly valued for their existence (e.g. iconic, emblematic, symbolic species)</w:t>
      </w:r>
      <w:r w:rsidRPr="00946649">
        <w:rPr>
          <w:i/>
          <w:lang w:val="en-US"/>
        </w:rPr>
        <w:t xml:space="preserve"> </w:t>
      </w:r>
    </w:p>
    <w:p w14:paraId="7937C189" w14:textId="77777777" w:rsidR="001E43D4" w:rsidRPr="00946649" w:rsidRDefault="001E43D4" w:rsidP="00E236B3">
      <w:pPr>
        <w:pStyle w:val="ListParagraph"/>
        <w:numPr>
          <w:ilvl w:val="0"/>
          <w:numId w:val="13"/>
        </w:numPr>
        <w:spacing w:after="120" w:line="276" w:lineRule="auto"/>
        <w:rPr>
          <w:rFonts w:cstheme="minorHAnsi"/>
          <w:lang w:val="en-US"/>
        </w:rPr>
      </w:pPr>
      <w:r w:rsidRPr="00946649">
        <w:rPr>
          <w:i/>
          <w:lang w:val="en-US"/>
        </w:rPr>
        <w:t xml:space="preserve">Interregional flows of nature’s regulating and non-material </w:t>
      </w:r>
      <w:r w:rsidRPr="00946649">
        <w:rPr>
          <w:rFonts w:cstheme="minorHAnsi"/>
          <w:lang w:val="en-US"/>
        </w:rPr>
        <w:t>contributions to people</w:t>
      </w:r>
      <w:r w:rsidRPr="00946649">
        <w:rPr>
          <w:i/>
          <w:lang w:val="en-US"/>
        </w:rPr>
        <w:t xml:space="preserve">; </w:t>
      </w:r>
      <w:r w:rsidRPr="00946649">
        <w:rPr>
          <w:lang w:val="en-US"/>
        </w:rPr>
        <w:t xml:space="preserve">especially between </w:t>
      </w:r>
      <w:r w:rsidRPr="00946649">
        <w:rPr>
          <w:rFonts w:cstheme="minorHAnsi"/>
          <w:lang w:val="en-US"/>
        </w:rPr>
        <w:t>Europe and Central Asia and other regions of the world.</w:t>
      </w:r>
    </w:p>
    <w:p w14:paraId="6B08ADBC" w14:textId="77777777" w:rsidR="001E43D4" w:rsidRPr="00946649" w:rsidRDefault="001E43D4" w:rsidP="001E43D4">
      <w:pPr>
        <w:pStyle w:val="Normal1"/>
        <w:spacing w:after="120"/>
        <w:jc w:val="both"/>
        <w:rPr>
          <w:rFonts w:asciiTheme="minorHAnsi" w:hAnsiTheme="minorHAnsi" w:cstheme="minorHAnsi"/>
          <w:lang w:val="en-US"/>
        </w:rPr>
      </w:pPr>
      <w:r w:rsidRPr="00946649">
        <w:rPr>
          <w:rFonts w:asciiTheme="minorHAnsi" w:eastAsia="Cambria" w:hAnsiTheme="minorHAnsi" w:cstheme="minorHAnsi"/>
          <w:lang w:val="en-US"/>
        </w:rPr>
        <w:t xml:space="preserve">This chapter also highlights some </w:t>
      </w:r>
      <w:r w:rsidRPr="00946649">
        <w:rPr>
          <w:rFonts w:asciiTheme="minorHAnsi" w:eastAsia="Cambria" w:hAnsiTheme="minorHAnsi" w:cstheme="minorHAnsi"/>
          <w:i/>
          <w:lang w:val="en-US"/>
        </w:rPr>
        <w:t>significant knowledge gaps regarding the influence of nature’s contributions to people on quality of life.</w:t>
      </w:r>
      <w:r w:rsidRPr="00946649">
        <w:rPr>
          <w:rFonts w:asciiTheme="minorHAnsi" w:eastAsia="Cambria" w:hAnsiTheme="minorHAnsi" w:cstheme="minorHAnsi"/>
          <w:lang w:val="en-US"/>
        </w:rPr>
        <w:t xml:space="preserve"> In particular, despite a large number of studies on the health aspects of nature’s contributions to people in Western Europe, </w:t>
      </w:r>
      <w:r w:rsidRPr="00946649">
        <w:rPr>
          <w:rFonts w:asciiTheme="minorHAnsi" w:hAnsiTheme="minorHAnsi" w:cstheme="minorHAnsi"/>
          <w:lang w:val="en-US"/>
        </w:rPr>
        <w:t xml:space="preserve">there are still </w:t>
      </w:r>
      <w:r w:rsidRPr="00946649">
        <w:rPr>
          <w:rFonts w:asciiTheme="minorHAnsi" w:hAnsiTheme="minorHAnsi" w:cstheme="minorHAnsi"/>
          <w:i/>
          <w:lang w:val="en-US"/>
        </w:rPr>
        <w:t>knowledge gaps on nature-human health linkages</w:t>
      </w:r>
      <w:r w:rsidRPr="00946649">
        <w:rPr>
          <w:rFonts w:asciiTheme="minorHAnsi" w:hAnsiTheme="minorHAnsi" w:cstheme="minorHAnsi"/>
          <w:lang w:val="en-US"/>
        </w:rPr>
        <w:t xml:space="preserve"> in Europe and Central Asia</w:t>
      </w:r>
      <w:r w:rsidRPr="00946649">
        <w:rPr>
          <w:rFonts w:asciiTheme="minorHAnsi" w:hAnsiTheme="minorHAnsi"/>
          <w:lang w:val="en-US"/>
        </w:rPr>
        <w:t xml:space="preserve"> </w:t>
      </w:r>
      <w:r w:rsidRPr="00946649">
        <w:rPr>
          <w:rFonts w:asciiTheme="minorHAnsi" w:hAnsiTheme="minorHAnsi" w:cstheme="minorHAnsi"/>
          <w:lang w:val="en-US"/>
        </w:rPr>
        <w:t xml:space="preserve">and other regions. The current evidence base needs expanding to illuminate the scope and complexity of biodiversity-health relationships and their importance to health outcomes. More knowledge is needed on the degree to which social, cultural and economic factors influence the relationship between biodiversity, nature’s contributions to people, and human health outcomes including the ways in which socio-economic status, age, gender and ethnicity can mediate health risks and benefits of nature. Such research can help to illuminate how </w:t>
      </w:r>
      <w:r w:rsidRPr="00946649">
        <w:rPr>
          <w:rFonts w:asciiTheme="minorHAnsi" w:hAnsiTheme="minorHAnsi" w:cstheme="minorHAnsi"/>
          <w:lang w:val="en-US"/>
        </w:rPr>
        <w:lastRenderedPageBreak/>
        <w:t>health-biodiversity relationships are framed or understood by different communities or vulnerable groups.</w:t>
      </w:r>
    </w:p>
    <w:p w14:paraId="46FE06FF" w14:textId="11B78DF1" w:rsidR="001E43D4" w:rsidRPr="00946649" w:rsidRDefault="001E43D4" w:rsidP="001E43D4">
      <w:pPr>
        <w:pStyle w:val="Normal1"/>
        <w:spacing w:after="120"/>
        <w:jc w:val="both"/>
        <w:rPr>
          <w:rFonts w:asciiTheme="minorHAnsi" w:eastAsia="Cambria" w:hAnsiTheme="minorHAnsi" w:cstheme="minorHAnsi"/>
          <w:lang w:val="en-US"/>
        </w:rPr>
      </w:pPr>
      <w:r w:rsidRPr="00946649">
        <w:rPr>
          <w:rFonts w:asciiTheme="minorHAnsi" w:eastAsia="Cambria" w:hAnsiTheme="minorHAnsi" w:cstheme="minorHAnsi"/>
          <w:lang w:val="en-US"/>
        </w:rPr>
        <w:t xml:space="preserve">The analysis of the relationships between nature’s contributions to people and environmental equity and justice across </w:t>
      </w:r>
      <w:r w:rsidRPr="00946649">
        <w:rPr>
          <w:rFonts w:asciiTheme="minorHAnsi" w:hAnsiTheme="minorHAnsi" w:cstheme="minorHAnsi"/>
          <w:lang w:val="en-US"/>
        </w:rPr>
        <w:t xml:space="preserve">Europe and Central Asia has to address the </w:t>
      </w:r>
      <w:r w:rsidRPr="00946649">
        <w:rPr>
          <w:rFonts w:asciiTheme="minorHAnsi" w:hAnsiTheme="minorHAnsi"/>
          <w:lang w:val="en-US"/>
        </w:rPr>
        <w:t xml:space="preserve">different understandings in countries and communities as to what constitutes equity and justice. Partly because of these differences </w:t>
      </w:r>
      <w:r w:rsidRPr="00946649">
        <w:rPr>
          <w:rFonts w:asciiTheme="minorHAnsi" w:eastAsia="Cambria" w:hAnsiTheme="minorHAnsi" w:cstheme="minorHAnsi"/>
          <w:lang w:val="en-US"/>
        </w:rPr>
        <w:t>there is</w:t>
      </w:r>
      <w:r w:rsidRPr="00946649">
        <w:rPr>
          <w:rFonts w:asciiTheme="minorHAnsi" w:eastAsia="Cambria" w:hAnsiTheme="minorHAnsi" w:cstheme="minorHAnsi"/>
          <w:i/>
          <w:lang w:val="en-US"/>
        </w:rPr>
        <w:t xml:space="preserve"> limited understanding of the plural values of nature’s contributions to people endorsed by different societal groups and genders</w:t>
      </w:r>
      <w:r w:rsidRPr="00946649">
        <w:rPr>
          <w:rFonts w:asciiTheme="minorHAnsi" w:eastAsia="Cambria" w:hAnsiTheme="minorHAnsi" w:cstheme="minorHAnsi"/>
          <w:lang w:val="en-US"/>
        </w:rPr>
        <w:t xml:space="preserve">. Moreover, there is even less empirical evidence about the inequities emerging from the different control over and access to these contributions </w:t>
      </w:r>
      <w:r w:rsidRPr="00946649">
        <w:rPr>
          <w:rFonts w:asciiTheme="minorHAnsi" w:eastAsia="Cambria" w:hAnsiTheme="minorHAnsi" w:cstheme="minorHAnsi"/>
          <w:lang w:val="en-US"/>
        </w:rPr>
        <w:fldChar w:fldCharType="begin" w:fldLock="1"/>
      </w:r>
      <w:r w:rsidRPr="00946649">
        <w:rPr>
          <w:rFonts w:asciiTheme="minorHAnsi" w:eastAsia="Cambria" w:hAnsiTheme="minorHAnsi" w:cstheme="minorHAnsi"/>
          <w:lang w:val="en-US"/>
        </w:rPr>
        <w:instrText>ADDIN CSL_CITATION { "citationItems" : [ { "id" : "ITEM-1", "itemData" : { "DOI" : "10.1016/j.cosust.2015.03.007", "author" : [ { "dropping-particle" : "", "family" : "Bennett", "given" : "Elena M", "non-dropping-particle" : "", "parse-names" : false, "suffix" : "" }, { "dropping-particle" : "", "family" : "Cramer", "given" : "Wolfgang", "non-dropping-particle" : "", "parse-names" : false, "suffix" : "" }, { "dropping-particle" : "", "family" : "Begossi", "given" : "Alpina", "non-dropping-particle" : "", "parse-names" : false, "suffix" : "" }, { "dropping-particle" : "", "family" : "Egoh", "given" : "Benis N", "non-dropping-particle" : "", "parse-names" : false, "suffix" : "" }, { "dropping-particle" : "", "family" : "Cundill", "given" : "Georgina", "non-dropping-particle" : "", "parse-names" : false, "suffix" : "" }, { "dropping-particle" : "", "family" : "D\u0131", "given" : "Sandra", "non-dropping-particle" : "", "parse-names" : false, "suffix" : "" }, { "dropping-particle" : "", "family" : "Geijzendorffer", "given" : "Ilse R", "non-dropping-particle" : "", "parse-names" : false, "suffix" : "" }, { "dropping-particle" : "", "family" : "Krug", "given" : "Cornelia B", "non-dropping-particle" : "", "parse-names" : false, "suffix" : "" }, { "dropping-particle" : "", "family" : "Lavorel", "given" : "Sandra", "non-dropping-particle" : "", "parse-names" : false, "suffix" : "" }, { "dropping-particle" : "", "family" : "Lazos", "given" : "Elena", "non-dropping-particle" : "", "parse-names" : false, "suffix" : "" }, { "dropping-particle" : "", "family" : "Lebel", "given" : "Louis", "non-dropping-particle" : "", "parse-names" : false, "suffix" : "" }, { "dropping-particle" : "", "family" : "Mart\u0131", "given" : "Berta", "non-dropping-particle" : "", "parse-names" : false, "suffix" : "" }, { "dropping-particle" : "", "family" : "Meyfroidt", "given" : "Patrick", "non-dropping-particle" : "", "parse-names" : false, "suffix" : "" }, { "dropping-particle" : "", "family" : "Mooney", "given" : "Harold A", "non-dropping-particle" : "", "parse-names" : false, "suffix" : "" }, { "dropping-particle" : "", "family" : "Nel", "given" : "Jeanne L", "non-dropping-particle" : "", "parse-names" : false, "suffix" : "" }, { "dropping-particle" : "", "family" : "Pascual", "given" : "Unai", "non-dropping-particle" : "", "parse-names" : false, "suffix" : "" }, { "dropping-particle" : "", "family" : "Payet", "given" : "Karine", "non-dropping-particle" : "", "parse-names" : false, "suffix" : "" }, { "dropping-particle" : "", "family" : "Roebeling", "given" : "Peter", "non-dropping-particle" : "", "parse-names" : false, "suffix" : "" }, { "dropping-particle" : "", "family" : "Seppelt", "given" : "Ralf", "non-dropping-particle" : "", "parse-names" : false, "suffix" : "" }, { "dropping-particle" : "", "family" : "Solan", "given" : "Martin", "non-dropping-particle" : "", "parse-names" : false, "suffix" : "" }, { "dropping-particle" : "", "family" : "Tschakert", "given" : "Petra", "non-dropping-particle" : "", "parse-names" : false, "suffix" : "" }, { "dropping-particle" : "", "family" : "Tscharntke", "given" : "Teja", "non-dropping-particle" : "", "parse-names" : false, "suffix" : "" }, { "dropping-particle" : "", "family" : "Ii", "given" : "B L Turner", "non-dropping-particle" : "", "parse-names" : false, "suffix" : "" }, { "dropping-particle" : "", "family" : "Verburg", "given" : "Peter H", "non-dropping-particle" : "", "parse-names" : false, "suffix" : "" }, { "dropping-particle" : "", "family" : "Viglizzo", "given" : "Ernesto F", "non-dropping-particle" : "", "parse-names" : false, "suffix" : "" }, { "dropping-particle" : "", "family" : "White", "given" : "Piran C L", "non-dropping-particle" : "", "parse-names" : false, "suffix" : "" } ], "id" : "ITEM-1", "issued" : { "date-parts" : [ [ "2015" ] ] }, "page" : "76-85", "title" : "Linking biodiversity , ecosystem services , and human well-being : three challenges for designing research for", "type" : "article-journal" }, "uris" : [ "http://www.mendeley.com/documents/?uuid=6313c32c-37f8-4ba2-ba08-99e58228234e", "http://www.mendeley.com/documents/?uuid=07338964-d7a3-4ae7-b2b6-e2c1958d5647" ] } ], "mendeley" : { "formattedCitation" : "(Bennett et al., 2015)", "plainTextFormattedCitation" : "(Bennett et al., 2015)", "previouslyFormattedCitation" : "(Bennett et al., 2015)" }, "properties" : {  }, "schema" : "https://github.com/citation-style-language/schema/raw/master/csl-citation.json" }</w:instrText>
      </w:r>
      <w:r w:rsidRPr="00946649">
        <w:rPr>
          <w:rFonts w:asciiTheme="minorHAnsi" w:eastAsia="Cambria" w:hAnsiTheme="minorHAnsi" w:cstheme="minorHAnsi"/>
          <w:lang w:val="en-US"/>
        </w:rPr>
        <w:fldChar w:fldCharType="separate"/>
      </w:r>
      <w:r w:rsidRPr="00946649">
        <w:rPr>
          <w:rFonts w:asciiTheme="minorHAnsi" w:eastAsia="Cambria" w:hAnsiTheme="minorHAnsi" w:cstheme="minorHAnsi"/>
          <w:noProof/>
          <w:lang w:val="en-US"/>
        </w:rPr>
        <w:t xml:space="preserve">(Bennett </w:t>
      </w:r>
      <w:r w:rsidR="00301BD0" w:rsidRPr="00301BD0">
        <w:rPr>
          <w:rFonts w:asciiTheme="minorHAnsi" w:eastAsia="Cambria" w:hAnsiTheme="minorHAnsi" w:cstheme="minorHAnsi"/>
          <w:i/>
          <w:noProof/>
          <w:lang w:val="en-US"/>
        </w:rPr>
        <w:t>et al.</w:t>
      </w:r>
      <w:r w:rsidRPr="00946649">
        <w:rPr>
          <w:rFonts w:asciiTheme="minorHAnsi" w:eastAsia="Cambria" w:hAnsiTheme="minorHAnsi" w:cstheme="minorHAnsi"/>
          <w:noProof/>
          <w:lang w:val="en-US"/>
        </w:rPr>
        <w:t>, 2015)</w:t>
      </w:r>
      <w:r w:rsidRPr="00946649">
        <w:rPr>
          <w:rFonts w:asciiTheme="minorHAnsi" w:eastAsia="Cambria" w:hAnsiTheme="minorHAnsi" w:cstheme="minorHAnsi"/>
          <w:lang w:val="en-US"/>
        </w:rPr>
        <w:fldChar w:fldCharType="end"/>
      </w:r>
      <w:r w:rsidRPr="00946649">
        <w:rPr>
          <w:rFonts w:asciiTheme="minorHAnsi" w:eastAsia="Cambria" w:hAnsiTheme="minorHAnsi" w:cstheme="minorHAnsi"/>
          <w:lang w:val="en-US"/>
        </w:rPr>
        <w:t>. This knowledge is essential to understand fully how these contributions are likely to contribute to the quality of life of different societal groups and regions.</w:t>
      </w:r>
    </w:p>
    <w:p w14:paraId="1A5F4EAA" w14:textId="77777777" w:rsidR="001E43D4" w:rsidRPr="00946649" w:rsidRDefault="001E43D4" w:rsidP="001E43D4">
      <w:pPr>
        <w:pStyle w:val="Normal1"/>
        <w:spacing w:after="120"/>
        <w:jc w:val="both"/>
        <w:rPr>
          <w:rFonts w:asciiTheme="minorHAnsi" w:eastAsia="Cambria" w:hAnsiTheme="minorHAnsi" w:cstheme="minorHAnsi"/>
          <w:lang w:val="en-US"/>
        </w:rPr>
      </w:pPr>
    </w:p>
    <w:p w14:paraId="5559840F" w14:textId="582BAC24" w:rsidR="001E43D4" w:rsidRPr="00946649" w:rsidRDefault="001E43D4" w:rsidP="00147745">
      <w:pPr>
        <w:pStyle w:val="Heading3"/>
      </w:pPr>
      <w:bookmarkStart w:id="900" w:name="_Toc502822523"/>
      <w:bookmarkStart w:id="901" w:name="_Toc504380620"/>
      <w:bookmarkStart w:id="902" w:name="_Toc519504504"/>
      <w:r w:rsidRPr="00946649">
        <w:t>The challenges of knowledge generation on nature’s contributions to people</w:t>
      </w:r>
      <w:bookmarkEnd w:id="900"/>
      <w:bookmarkEnd w:id="901"/>
      <w:bookmarkEnd w:id="902"/>
      <w:r w:rsidRPr="00946649">
        <w:t xml:space="preserve"> </w:t>
      </w:r>
    </w:p>
    <w:p w14:paraId="662C050B" w14:textId="77777777" w:rsidR="001E43D4" w:rsidRPr="00946649" w:rsidRDefault="001E43D4" w:rsidP="001E43D4">
      <w:pPr>
        <w:autoSpaceDE w:val="0"/>
        <w:autoSpaceDN w:val="0"/>
        <w:adjustRightInd w:val="0"/>
        <w:rPr>
          <w:rFonts w:eastAsia="Cambria" w:cstheme="minorHAnsi"/>
          <w:lang w:val="en-US"/>
        </w:rPr>
      </w:pPr>
      <w:r w:rsidRPr="00946649">
        <w:rPr>
          <w:rFonts w:eastAsia="Cambria" w:cstheme="minorHAnsi"/>
          <w:lang w:val="en-US"/>
        </w:rPr>
        <w:t xml:space="preserve">This chapter has indicated that if status and trends in nature’s contributions to people and their impact on quality of life are to be better understood across </w:t>
      </w:r>
      <w:r w:rsidRPr="00946649">
        <w:rPr>
          <w:rFonts w:cstheme="minorHAnsi"/>
          <w:lang w:val="en-US"/>
        </w:rPr>
        <w:t>Europe and Central Asia,</w:t>
      </w:r>
      <w:r w:rsidRPr="00946649">
        <w:rPr>
          <w:rFonts w:eastAsia="Cambria" w:cstheme="minorHAnsi"/>
          <w:lang w:val="en-US"/>
        </w:rPr>
        <w:t xml:space="preserve"> four key changes are required in approaches to knowledge generation on these contributions.</w:t>
      </w:r>
    </w:p>
    <w:p w14:paraId="41CA6FC8" w14:textId="4C9DA878" w:rsidR="001E43D4" w:rsidRPr="00946649" w:rsidRDefault="001E43D4" w:rsidP="001E43D4">
      <w:pPr>
        <w:rPr>
          <w:rFonts w:cstheme="minorHAnsi"/>
          <w:lang w:val="en-US"/>
        </w:rPr>
      </w:pPr>
      <w:r w:rsidRPr="00946649">
        <w:rPr>
          <w:rFonts w:cstheme="minorHAnsi"/>
          <w:lang w:val="en-US"/>
        </w:rPr>
        <w:t xml:space="preserve">First, there is a need for agreed </w:t>
      </w:r>
      <w:r w:rsidRPr="00946649">
        <w:rPr>
          <w:rFonts w:cstheme="minorHAnsi"/>
          <w:i/>
          <w:lang w:val="en-US"/>
        </w:rPr>
        <w:t>methods that allow comparison of results and syntheses</w:t>
      </w:r>
      <w:r w:rsidRPr="00946649">
        <w:rPr>
          <w:rFonts w:cstheme="minorHAnsi"/>
          <w:lang w:val="en-US"/>
        </w:rPr>
        <w:t xml:space="preserve">. Each of </w:t>
      </w:r>
      <w:r w:rsidRPr="00946649">
        <w:rPr>
          <w:lang w:val="en-US"/>
        </w:rPr>
        <w:t xml:space="preserve">nature’s </w:t>
      </w:r>
      <w:r w:rsidRPr="00946649">
        <w:rPr>
          <w:rFonts w:cstheme="minorHAnsi"/>
          <w:lang w:val="en-US"/>
        </w:rPr>
        <w:t xml:space="preserve">contributions to people is often studied and described in different ways and for different units of analysis, which makes it challenging to summarize status and trends for a region. For example, for the regulation of water quality, the large uncertainty in measurements and the absence of consensus on the most appropriate methods for its quantification make its assessment difficult </w:t>
      </w:r>
      <w:r w:rsidRPr="00946649">
        <w:rPr>
          <w:rFonts w:cstheme="minorHAnsi"/>
          <w:lang w:val="en-US"/>
        </w:rPr>
        <w:fldChar w:fldCharType="begin" w:fldLock="1"/>
      </w:r>
      <w:r w:rsidRPr="00946649">
        <w:rPr>
          <w:rFonts w:cstheme="minorHAnsi"/>
          <w:lang w:val="en-US"/>
        </w:rPr>
        <w:instrText>ADDIN CSL_CITATION { "citationItems" : [ { "id" : "ITEM-1", "itemData" : { "DOI" : "10.1111/j.1365-2486.2011.02576.x", "ISSN" : "1365-2486", "abstract" : "During the last decades human activity has altered the natural cycle of nitrogen and phosphorus on a global scale, producing significant emissions to waters. In Europe, the amount of nutrients discharged from rivers to coastal waters as well as the effects of mitigation measures in place are known only partially, with no consistent temporal and spatial cover. In this study, we quantify the loads and concentration of nitrogen and phosphorus discharged in the European seas over the period 1985\u20132005, and we discuss their impact on coastal ecosystems. To support our analysis, a catchment database covering the whole of Europe was developed together with data layers of nutrients diffuse and point sources, and the statistical model green was used to estimate the annual loads of nitrogen and phosphorus discharged in all European seas. The results of this study show that during the last 20\u00a0years, Europe has discharged 4.1\u20134.8\u00a0Tg\u00a0yr\u22121 of nitrogen and 0.2\u20130.3\u00a0Tg\u00a0yr\u22121 of phosphorus to its coastal waters. We show that beside the North Sea and part of the Baltic Sea, annual nutrient exports have not changed significantly, in spite of the implementation of measures to reduce nutrient sources, and that the N\u00a0:\u00a0P ratio has increased steadily, especially in the North, Mediterranean and Atlantic seas. The response of river basins to changes in inputs was not linear, but influenced by climatic variations and nutrients previously accumulated in soils and aquifers. An analysis of the effects of European environmental policies shows that measures to reduce phosphorus were more successful that those tackling nitrogen and that policies aimed at point sources were more effective or more effectively implemented than those controlling pollution from diffuse sources. The increase of the N\u00a0:\u00a0P ratio could fuel eutrophication in N-limited coastal ecosystems, reducing biodiversity and the ecosystem's resilience to future additional anthropogenic stress, such as climate change. ", "author" : [ { "dropping-particle" : "", "family" : "Grizzetti", "given" : "Bruna", "non-dropping-particle" : "", "parse-names" : false, "suffix" : "" }, { "dropping-particle" : "", "family" : "Bouraoui", "given" : "Fay\u00e7al", "non-dropping-particle" : "", "parse-names" : false, "suffix" : "" }, { "dropping-particle" : "", "family" : "Aloe", "given" : "Alberto", "non-dropping-particle" : "", "parse-names" : false, "suffix" : "" } ], "container-title" : "Global Change Biology", "id" : "ITEM-1", "issue" : "2", "issued" : { "date-parts" : [ [ "2012", "2" ] ] }, "page" : "769-782", "title" : "Changes of nitrogen and phosphorus loads to European seas", "type" : "article-journal", "volume" : "18" }, "uris" : [ "http://www.mendeley.com/documents/?uuid=01440cc9-2fa4-4378-9406-31f56b3937ec", "http://www.mendeley.com/documents/?uuid=0df79ac0-ad8a-4036-8e2f-6a9eb91acf4b" ] }, { "id" : "ITEM-2", "itemData" : { "DOI" : "10.1016/j.ecolind.2016.05.021", "ISSN" : "1470160X", "abstract" : "Quantifying and mapping ecosystem services (ES), their indicators and their relationships is of crucial importance for environmental management. In this article, we analyze the spatial distribution of multiple-ES indicators at three locations on the pioneer fronts of the Brazilian Amazon. We identify trade-offs and synergies between six ES indicators for soil, vegetation and biodiversity characterization. We also propose spatial representations of multiple-ES indicators (vegetation carbon stocks, rates of water infiltration into soil, soil chemical quality, soil carbon stocks, biodiversity and richness in Sphingidae). Finally, we discuss three different methods to map them depending on the goals of the maps, arguing that maps lean on objective-oriented approaches. The study is based on remote sensing and sampling data from 135 sampling points. We created multiple-ES indicators maps based on Principal Component Analysis (PCA), a score of ES richness, and discrimination of land cover units. PCA is an appropriate tool for showing high correlations between indicators, nevertheless has notable limitations for visual communication. The scoring method may help mapping ES hotspots, however it fails to consider relationships among them. The land-cover-based method has the advantage of being simple and easy to interpret, still it may not consider important indicators not related to land-cover changes. We discuss the interests and limitations of these different ways to map multiple-ES indicators, regarding the final goals of the maps.", "author" : [ { "dropping-particle" : "Le", "family" : "Clec'h", "given" : "Solen", "non-dropping-particle" : "", "parse-names" : false, "suffix" : "" }, { "dropping-particle" : "", "family" : "Oszwald", "given" : "Johan", "non-dropping-particle" : "", "parse-names" : false, "suffix" : "" }, { "dropping-particle" : "", "family" : "Decaens", "given" : "Thibaud", "non-dropping-particle" : "", "parse-names" : false, "suffix" : "" }, { "dropping-particle" : "", "family" : "Desjardins", "given" : "Thierry", "non-dropping-particle" : "", "parse-names" : false, "suffix" : "" }, { "dropping-particle" : "", "family" : "Dufour", "given" : "Simon", "non-dropping-particle" : "", "parse-names" : false, "suffix" : "" }, { "dropping-particle" : "", "family" : "Grimaldi", "given" : "Michel", "non-dropping-particle" : "", "parse-names" : false, "suffix" : "" }, { "dropping-particle" : "", "family" : "Jegou", "given" : "Nicolas", "non-dropping-particle" : "", "parse-names" : false, "suffix" : "" }, { "dropping-particle" : "", "family" : "Lavelle", "given" : "Patrick", "non-dropping-particle" : "", "parse-names" : false, "suffix" : "" } ], "container-title" : "Ecological Indicators", "id" : "ITEM-2", "issued" : { "date-parts" : [ [ "2016" ] ] }, "page" : "508-521", "publisher" : "Elsevier Ltd", "title" : "Mapping multiple ecosystem services indicators: Toward an objective-oriented approach", "type" : "article-journal", "volume" : "69" }, "uris" : [ "http://www.mendeley.com/documents/?uuid=868083b9-95b7-414e-ace3-fc1cd6fcf2e0", "http://www.mendeley.com/documents/?uuid=0d01a73c-f4c9-4be3-80d5-b5e77de9cb83" ] } ], "mendeley" : { "formattedCitation" : "(Clec\u2019h et al., 2016; Bruna Grizzetti, Bouraoui, &amp; Aloe, 2012)", "plainTextFormattedCitation" : "(Clec\u2019h et al., 2016; Bruna Grizzetti, Bouraoui, &amp; Aloe, 2012)", "previouslyFormattedCitation" : "(Clec\u2019h et al., 2016; Bruna Grizzetti, Bouraoui, &amp; Aloe, 2012)"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 xml:space="preserve">(Clec’h </w:t>
      </w:r>
      <w:r w:rsidR="00301BD0" w:rsidRPr="00301BD0">
        <w:rPr>
          <w:rFonts w:cstheme="minorHAnsi"/>
          <w:i/>
          <w:lang w:val="en-US"/>
        </w:rPr>
        <w:t>et al.</w:t>
      </w:r>
      <w:r w:rsidRPr="00946649">
        <w:rPr>
          <w:rFonts w:cstheme="minorHAnsi"/>
          <w:lang w:val="en-US"/>
        </w:rPr>
        <w:t>, 2016; Grizzetti</w:t>
      </w:r>
      <w:r>
        <w:rPr>
          <w:rFonts w:cstheme="minorHAnsi"/>
          <w:lang w:val="en-US"/>
        </w:rPr>
        <w:t xml:space="preserve"> </w:t>
      </w:r>
      <w:r w:rsidR="00301BD0" w:rsidRPr="00301BD0">
        <w:rPr>
          <w:rFonts w:cstheme="minorHAnsi"/>
          <w:i/>
          <w:lang w:val="en-US"/>
        </w:rPr>
        <w:t>et al.</w:t>
      </w:r>
      <w:r w:rsidRPr="00946649">
        <w:rPr>
          <w:rFonts w:cstheme="minorHAnsi"/>
          <w:lang w:val="en-US"/>
        </w:rPr>
        <w:t>, 2012)</w:t>
      </w:r>
      <w:r w:rsidRPr="00946649">
        <w:rPr>
          <w:rFonts w:cstheme="minorHAnsi"/>
          <w:lang w:val="en-US"/>
        </w:rPr>
        <w:fldChar w:fldCharType="end"/>
      </w:r>
      <w:r w:rsidRPr="00946649">
        <w:rPr>
          <w:rFonts w:cstheme="minorHAnsi"/>
          <w:lang w:val="en-US"/>
        </w:rPr>
        <w:t xml:space="preserve">. </w:t>
      </w:r>
    </w:p>
    <w:p w14:paraId="0E2F1E01" w14:textId="43B4F508" w:rsidR="001E43D4" w:rsidRPr="00946649" w:rsidRDefault="001E43D4" w:rsidP="001E43D4">
      <w:pPr>
        <w:rPr>
          <w:rFonts w:eastAsia="Cambria" w:cstheme="minorHAnsi"/>
          <w:lang w:val="en-US"/>
        </w:rPr>
      </w:pPr>
      <w:r w:rsidRPr="00946649">
        <w:rPr>
          <w:rFonts w:cstheme="minorHAnsi"/>
          <w:lang w:val="en-US"/>
        </w:rPr>
        <w:t xml:space="preserve">Second, there is a need for </w:t>
      </w:r>
      <w:r w:rsidRPr="00946649">
        <w:rPr>
          <w:rFonts w:cstheme="minorHAnsi"/>
          <w:i/>
          <w:lang w:val="en-US"/>
        </w:rPr>
        <w:t>integrative approaches that assess the multiple benefits derived from a particular contribution from nature to people</w:t>
      </w:r>
      <w:r w:rsidRPr="00946649">
        <w:rPr>
          <w:rFonts w:cstheme="minorHAnsi"/>
          <w:lang w:val="en-US"/>
        </w:rPr>
        <w:t xml:space="preserve">. For example, it is widely recognized that pollinators and animal-pollinated plants provide benefits not only as food and feed, but also through medicinal and symbolic plants, fibres (e.g. cotton), construction materials (e.g. some timbers), aesthetically significant landscapes (e.g. flower meadows), musical instruments (e.g. bees wax used for violins), and as sources of inspiration for art, music, literature, traditions, education and technology throughout </w:t>
      </w:r>
      <w:r w:rsidRPr="00946649">
        <w:rPr>
          <w:rFonts w:eastAsia="Cambria" w:cstheme="minorHAnsi"/>
          <w:lang w:val="en-US"/>
        </w:rPr>
        <w:t>Europe and Central Asia</w:t>
      </w:r>
      <w:r w:rsidRPr="00946649">
        <w:rPr>
          <w:rFonts w:cstheme="minorHAnsi"/>
          <w:lang w:val="en-US"/>
        </w:rPr>
        <w:t xml:space="preserve"> </w:t>
      </w:r>
      <w:r w:rsidRPr="00946649">
        <w:rPr>
          <w:rFonts w:cstheme="minorHAnsi"/>
          <w:lang w:val="en-US"/>
        </w:rPr>
        <w:fldChar w:fldCharType="begin" w:fldLock="1"/>
      </w:r>
      <w:r w:rsidRPr="00946649">
        <w:rPr>
          <w:rFonts w:cstheme="minorHAnsi"/>
          <w:lang w:val="en-US"/>
        </w:rPr>
        <w:instrText>ADDIN CSL_CITATION { "citationItems" : [ { "id" : "ITEM-1", "itemData" : { "ISBN" : "9789280735680",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 "issued" : { "date-parts" : [ [ "2016" ] ] }, "number-of-pages" : "36", "publisher" : "Secretariat of the Intergovernmental Science-Policy Platform on Biodiversity and Ecosystem Services", "publisher-place" : "Bonn, Germany", "title" : "IPBES Thematic Assessment Report on Pollinators, Pollination and Food Production Summary for Policymakers", "type" : "book" }, "uris" : [ "http://www.mendeley.com/documents/?uuid=ac47d325-4d53-4dd7-a5bf-23d42700163a", "http://www.mendeley.com/documents/?uuid=40102e6c-bc78-4a36-ba7d-a3c9211d2fce" ] } ], "mendeley" : { "formattedCitation" : "(Potts et al., 2016)", "plainTextFormattedCitation" : "(Potts et al., 2016)", "previouslyFormattedCitation" : "(Potts et al., 2016)" }, "properties" : {  }, "schema" : "https://github.com/citation-style-language/schema/raw/master/csl-citation.json" }</w:instrText>
      </w:r>
      <w:r w:rsidRPr="00946649">
        <w:rPr>
          <w:rFonts w:cstheme="minorHAnsi"/>
          <w:lang w:val="en-US"/>
        </w:rPr>
        <w:fldChar w:fldCharType="separate"/>
      </w:r>
      <w:r w:rsidRPr="00946649">
        <w:rPr>
          <w:rFonts w:cstheme="minorHAnsi"/>
          <w:lang w:val="en-US"/>
        </w:rPr>
        <w:t>(</w:t>
      </w:r>
      <w:r>
        <w:rPr>
          <w:rFonts w:cstheme="minorHAnsi"/>
          <w:lang w:val="en-US"/>
        </w:rPr>
        <w:t>IPBES</w:t>
      </w:r>
      <w:r w:rsidRPr="00946649">
        <w:rPr>
          <w:rFonts w:cstheme="minorHAnsi"/>
          <w:lang w:val="en-US"/>
        </w:rPr>
        <w:t>, 2016)</w:t>
      </w:r>
      <w:r w:rsidRPr="00946649">
        <w:rPr>
          <w:rFonts w:cstheme="minorHAnsi"/>
          <w:lang w:val="en-US"/>
        </w:rPr>
        <w:fldChar w:fldCharType="end"/>
      </w:r>
      <w:r w:rsidRPr="00946649">
        <w:rPr>
          <w:rFonts w:cstheme="minorHAnsi"/>
          <w:lang w:val="en-US"/>
        </w:rPr>
        <w:t>. This information on pollinators was compiled for a specific IPBES assessment on the topic, and such evidence is not available for many other contributions from nature to people.</w:t>
      </w:r>
    </w:p>
    <w:p w14:paraId="409ED7BE" w14:textId="77777777" w:rsidR="001E43D4" w:rsidRPr="00946649" w:rsidRDefault="001E43D4" w:rsidP="001E43D4">
      <w:pPr>
        <w:rPr>
          <w:rFonts w:eastAsia="Cambria" w:cstheme="minorHAnsi"/>
          <w:lang w:val="en-US"/>
        </w:rPr>
      </w:pPr>
      <w:r w:rsidRPr="00946649">
        <w:rPr>
          <w:rFonts w:eastAsia="Cambria" w:cstheme="minorHAnsi"/>
          <w:lang w:val="en-US"/>
        </w:rPr>
        <w:t xml:space="preserve">Third, </w:t>
      </w:r>
      <w:r w:rsidRPr="00946649">
        <w:rPr>
          <w:rFonts w:cstheme="minorHAnsi"/>
          <w:lang w:val="en-US"/>
        </w:rPr>
        <w:t xml:space="preserve">there is </w:t>
      </w:r>
      <w:r w:rsidRPr="00946649">
        <w:rPr>
          <w:rFonts w:cstheme="minorHAnsi"/>
          <w:i/>
          <w:lang w:val="en-US"/>
        </w:rPr>
        <w:t>limited empirical evidence on how individual contribution from nature s to people can contribute to the different dimensions of quality of life.</w:t>
      </w:r>
      <w:r w:rsidRPr="00946649">
        <w:rPr>
          <w:rFonts w:cstheme="minorHAnsi"/>
          <w:lang w:val="en-US"/>
        </w:rPr>
        <w:t xml:space="preserve"> For example, there</w:t>
      </w:r>
      <w:r w:rsidRPr="00946649">
        <w:rPr>
          <w:rFonts w:eastAsia="Cambria" w:cstheme="minorHAnsi"/>
          <w:lang w:val="en-US"/>
        </w:rPr>
        <w:t xml:space="preserve"> is only empirical evidence in Western Europe about how nature-based tourism can contribute to physical and mental health, but comprehensive information about its contributions to food security, cultural heritage and identity is missing for the whole of Europe and Central Asia</w:t>
      </w:r>
      <w:r w:rsidRPr="00946649">
        <w:rPr>
          <w:rFonts w:cstheme="minorHAnsi"/>
          <w:lang w:val="en-US"/>
        </w:rPr>
        <w:t>.</w:t>
      </w:r>
    </w:p>
    <w:p w14:paraId="28C76386" w14:textId="77777777" w:rsidR="001E43D4" w:rsidRPr="00946649" w:rsidRDefault="001E43D4" w:rsidP="001E43D4">
      <w:pPr>
        <w:autoSpaceDE w:val="0"/>
        <w:autoSpaceDN w:val="0"/>
        <w:adjustRightInd w:val="0"/>
        <w:rPr>
          <w:rFonts w:eastAsia="Yu Gothic" w:cstheme="minorHAnsi"/>
          <w:lang w:val="en-US"/>
        </w:rPr>
      </w:pPr>
      <w:r w:rsidRPr="00946649">
        <w:rPr>
          <w:rFonts w:eastAsia="Cambria" w:cstheme="minorHAnsi"/>
          <w:lang w:val="en-US"/>
        </w:rPr>
        <w:t xml:space="preserve">Finally, </w:t>
      </w:r>
      <w:r w:rsidRPr="00946649">
        <w:rPr>
          <w:rFonts w:eastAsia="Yu Gothic" w:cstheme="minorHAnsi"/>
          <w:lang w:val="en-US"/>
        </w:rPr>
        <w:t xml:space="preserve">there is a need for </w:t>
      </w:r>
      <w:r w:rsidRPr="00946649">
        <w:rPr>
          <w:rFonts w:eastAsia="Yu Gothic" w:cstheme="minorHAnsi"/>
          <w:i/>
          <w:lang w:val="en-US"/>
        </w:rPr>
        <w:t>more integrated approaches to the development of knowledge regarding nature’s contributions to people that involve multiple social actors, including indigenous and local knowledge holders.</w:t>
      </w:r>
      <w:r w:rsidRPr="00946649">
        <w:rPr>
          <w:rFonts w:eastAsia="Yu Gothic" w:cstheme="minorHAnsi"/>
          <w:lang w:val="en-US"/>
        </w:rPr>
        <w:t xml:space="preserve"> For example, in the case of medicinal resources, there is a need for a much more rigorous multidisciplinary science-driven approach to local and traditional medicines, which also empowers the local keepers of this knowledge and their users </w:t>
      </w:r>
      <w:r w:rsidRPr="00946649">
        <w:rPr>
          <w:rFonts w:eastAsia="Yu Gothic" w:cstheme="minorHAnsi"/>
          <w:lang w:val="en-US"/>
        </w:rPr>
        <w:fldChar w:fldCharType="begin" w:fldLock="1"/>
      </w:r>
      <w:r w:rsidRPr="00946649">
        <w:rPr>
          <w:rFonts w:eastAsia="Yu Gothic" w:cstheme="minorHAnsi"/>
          <w:lang w:val="en-US"/>
        </w:rPr>
        <w:instrText>ADDIN CSL_CITATION { "citationItems" : [ { "id" : "ITEM-1", "itemData" : { "DOI" : "10.3389/fphar.2013.00092", "ISBN" : "1663-9812", "ISSN" : "16639812", "PMID" : "23898296", "abstract" : "The ethnopharmacological approach toward the understanding and appraisal of traditional and herbal medicines is characterized by the inclusions of the social as well as the natural sciences. Anthropological field-observations describing the local use of nature-derived medicines are the basis for ethnopharmacological enquiries. The multidisciplinary scientific validation of indigenous drugs is of relevance to modern societies at large and helps to sustain local health care practices. Especially with respect to therapies related to aging related, chronic and infectious diseases traditional medicines offer promising alternatives to biomedicine. Bioassays applied in ethnopharmacology represent the molecular characteristics and complexities of the disease or symptoms for which an indigenous drug is used in \"traditional\" medicine to variable depth and extent. One-dimensional in vitro approaches rarely cope with the complexity of human diseases and ignore the concept of polypharmacological synergies. The recent focus on holistic approaches and systems biology in medicinal plant research represents the trend toward the description and the understanding of complex multi-parameter systems. Ethnopharmacopoeias are non-static cultural constructs shaped by belief and knowledge systems. Intensified globalization and economic liberalism currently accelerates the interchange between local and global pharmacopoeias via international trade, television, the World Wide Web and print media. The increased infiltration of newly generated biomedical knowledge and introduction of \"foreign\" medicines into local pharmacopoeias leads to syncretic developments and generates a feedback loop. While modern and post-modern cultures and knowledge systems adapt and transform the global impact, they become more relevant for ethnopharmacology. Moreover, what is traditional, alternative or complementary medicine depends on the adopted historic-cultural perspective.", "author" : [ { "dropping-particle" : "", "family" : "Leonti", "given" : "Marco", "non-dropping-particle" : "", "parse-names" : false, "suffix" : "" }, { "dropping-particle" : "", "family" : "Casu", "given" : "Laura", "non-dropping-particle" : "", "parse-names" : false, "suffix" : "" } ], "container-title" : "Frontiers in Pharmacology", "id" : "ITEM-1", "issue" : "July", "issued" : { "date-parts" : [ [ "2013" ] ] }, "page" : "1-13", "title" : "Traditional medicines and globalization: Current and future perspectives in ethnopharmacology", "type" : "article-journal", "volume" : "4 JUL" }, "uris" : [ "http://www.mendeley.com/documents/?uuid=1541409e-5191-43f4-ac0d-afa52e160fee", "http://www.mendeley.com/documents/?uuid=e9ab35e2-3584-42e7-8dba-ab1e36779489" ] } ], "mendeley" : { "formattedCitation" : "(Leonti &amp; Casu, 2013)", "plainTextFormattedCitation" : "(Leonti &amp; Casu, 2013)", "previouslyFormattedCitation" : "(Leonti &amp; Casu, 2013)" }, "properties" : {  }, "schema" : "https://github.com/citation-style-language/schema/raw/master/csl-citation.json" }</w:instrText>
      </w:r>
      <w:r w:rsidRPr="00946649">
        <w:rPr>
          <w:rFonts w:eastAsia="Yu Gothic" w:cstheme="minorHAnsi"/>
          <w:lang w:val="en-US"/>
        </w:rPr>
        <w:fldChar w:fldCharType="separate"/>
      </w:r>
      <w:r w:rsidRPr="00946649">
        <w:rPr>
          <w:rFonts w:eastAsia="Yu Gothic" w:cstheme="minorHAnsi"/>
          <w:lang w:val="en-US"/>
        </w:rPr>
        <w:t>(Leonti &amp; Casu, 2013)</w:t>
      </w:r>
      <w:r w:rsidRPr="00946649">
        <w:rPr>
          <w:rFonts w:eastAsia="Yu Gothic" w:cstheme="minorHAnsi"/>
          <w:lang w:val="en-US"/>
        </w:rPr>
        <w:fldChar w:fldCharType="end"/>
      </w:r>
      <w:r w:rsidRPr="00946649">
        <w:rPr>
          <w:rFonts w:eastAsia="Yu Gothic" w:cstheme="minorHAnsi"/>
          <w:lang w:val="en-US"/>
        </w:rPr>
        <w:t xml:space="preserve">. More integrated research approaches would be beneficial to better explore the knowledge and health potential of medicinal plants. It is essential to ensure that bioprospecting preserves traditional knowledge systems, and works with local communities in a manner that protects those values and protects habitats and species. Involving communities in the sustainable use of biodiversity may also provide important </w:t>
      </w:r>
      <w:r w:rsidRPr="00946649">
        <w:rPr>
          <w:rFonts w:eastAsia="Yu Gothic" w:cstheme="minorHAnsi"/>
          <w:lang w:val="en-US"/>
        </w:rPr>
        <w:lastRenderedPageBreak/>
        <w:t>opportunities for local enterprise, and support the continuance of local cultural traditions. This requires direct engagement and collaboration between community organi</w:t>
      </w:r>
      <w:r>
        <w:rPr>
          <w:rFonts w:eastAsia="Yu Gothic" w:cstheme="minorHAnsi"/>
          <w:lang w:val="en-US"/>
        </w:rPr>
        <w:t>z</w:t>
      </w:r>
      <w:r w:rsidRPr="00946649">
        <w:rPr>
          <w:rFonts w:eastAsia="Yu Gothic" w:cstheme="minorHAnsi"/>
          <w:lang w:val="en-US"/>
        </w:rPr>
        <w:t>ations, biotech and pharmaceutical industries, national institutes of health and medicine, conservationists, and research funding agencies.</w:t>
      </w:r>
    </w:p>
    <w:p w14:paraId="0441DACF" w14:textId="77777777" w:rsidR="001E43D4" w:rsidRPr="00946649" w:rsidRDefault="001E43D4" w:rsidP="001E43D4">
      <w:pPr>
        <w:autoSpaceDE w:val="0"/>
        <w:autoSpaceDN w:val="0"/>
        <w:adjustRightInd w:val="0"/>
        <w:rPr>
          <w:rFonts w:eastAsia="Yu Gothic" w:cstheme="minorHAnsi"/>
          <w:lang w:val="en-US"/>
        </w:rPr>
      </w:pPr>
      <w:r w:rsidRPr="00946649">
        <w:rPr>
          <w:rFonts w:eastAsia="Yu Gothic" w:cstheme="minorHAnsi"/>
          <w:lang w:val="en-US"/>
        </w:rPr>
        <w:br w:type="page"/>
      </w:r>
    </w:p>
    <w:p w14:paraId="6D73E37B" w14:textId="7E32A879" w:rsidR="001E43D4" w:rsidRPr="00946649" w:rsidRDefault="001E43D4" w:rsidP="007A3472">
      <w:pPr>
        <w:pStyle w:val="Heading2"/>
      </w:pPr>
      <w:bookmarkStart w:id="903" w:name="_Toc502822524"/>
      <w:bookmarkStart w:id="904" w:name="_Toc504380621"/>
      <w:bookmarkStart w:id="905" w:name="_Toc519504505"/>
      <w:r w:rsidRPr="00946649">
        <w:lastRenderedPageBreak/>
        <w:t>References</w:t>
      </w:r>
      <w:bookmarkEnd w:id="903"/>
      <w:bookmarkEnd w:id="904"/>
      <w:bookmarkEnd w:id="905"/>
    </w:p>
    <w:p w14:paraId="120204E7" w14:textId="38A717FC" w:rsidR="00167C0B" w:rsidRPr="00D36414" w:rsidRDefault="001E43D4" w:rsidP="00167C0B">
      <w:pPr>
        <w:widowControl w:val="0"/>
        <w:autoSpaceDE w:val="0"/>
        <w:autoSpaceDN w:val="0"/>
        <w:adjustRightInd w:val="0"/>
        <w:spacing w:before="120"/>
        <w:ind w:left="480" w:hanging="480"/>
        <w:rPr>
          <w:rFonts w:cstheme="minorHAnsi"/>
        </w:rPr>
      </w:pPr>
      <w:r w:rsidRPr="00946649">
        <w:rPr>
          <w:lang w:val="en-US"/>
        </w:rPr>
        <w:fldChar w:fldCharType="begin" w:fldLock="1"/>
      </w:r>
      <w:r w:rsidRPr="00946649">
        <w:rPr>
          <w:lang w:val="en-US"/>
        </w:rPr>
        <w:instrText xml:space="preserve">ADDIN Mendeley Bibliography CSL_BIBLIOGRAPHY </w:instrText>
      </w:r>
      <w:r w:rsidRPr="00946649">
        <w:rPr>
          <w:lang w:val="en-US"/>
        </w:rPr>
        <w:fldChar w:fldCharType="separate"/>
      </w:r>
      <w:r w:rsidR="00167C0B" w:rsidRPr="00167C0B">
        <w:rPr>
          <w:rFonts w:cstheme="minorHAnsi"/>
        </w:rPr>
        <w:t xml:space="preserve"> </w:t>
      </w:r>
      <w:r w:rsidR="00167C0B" w:rsidRPr="00D36414">
        <w:rPr>
          <w:rFonts w:cstheme="minorHAnsi"/>
        </w:rPr>
        <w:t xml:space="preserve">Abdolvand, B., Mez, L., Winter, K., Mirsaeedi-Gloßner, S., Schütt, B., Rost, K. T., &amp; Bar, J. (2014). The dimension of water in Central Asia: Security concerns and the long road of capacity building. </w:t>
      </w:r>
      <w:r w:rsidR="00167C0B" w:rsidRPr="00D36414">
        <w:rPr>
          <w:rFonts w:cstheme="minorHAnsi"/>
          <w:i/>
          <w:iCs/>
        </w:rPr>
        <w:t>Environmental Earth Sciences</w:t>
      </w:r>
      <w:r w:rsidR="00167C0B" w:rsidRPr="00D36414">
        <w:rPr>
          <w:rFonts w:cstheme="minorHAnsi"/>
        </w:rPr>
        <w:t xml:space="preserve">, </w:t>
      </w:r>
      <w:r w:rsidR="00167C0B" w:rsidRPr="00D36414">
        <w:rPr>
          <w:rFonts w:cstheme="minorHAnsi"/>
          <w:i/>
          <w:iCs/>
        </w:rPr>
        <w:t>73</w:t>
      </w:r>
      <w:r w:rsidR="00167C0B" w:rsidRPr="00D36414">
        <w:rPr>
          <w:rFonts w:cstheme="minorHAnsi"/>
        </w:rPr>
        <w:t xml:space="preserve">(2), 897–912. </w:t>
      </w:r>
      <w:hyperlink r:id="rId315" w:history="1">
        <w:r w:rsidR="00167C0B" w:rsidRPr="00D36414">
          <w:rPr>
            <w:rStyle w:val="Hyperlink"/>
            <w:rFonts w:cstheme="minorHAnsi"/>
          </w:rPr>
          <w:t>http://doi.org/10.1007/s12665-014-3579-9</w:t>
        </w:r>
      </w:hyperlink>
      <w:r w:rsidR="00167C0B" w:rsidRPr="00D36414">
        <w:rPr>
          <w:rFonts w:cstheme="minorHAnsi"/>
        </w:rPr>
        <w:t xml:space="preserve"> </w:t>
      </w:r>
    </w:p>
    <w:p w14:paraId="7282D02E" w14:textId="45D0051E"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bdullaev, I., &amp; Rakhmatullaev, S. (2016). Setting up the agenda for water reforms in Central Asia: Does the nexus approach help? </w:t>
      </w:r>
      <w:r w:rsidRPr="00D36414">
        <w:rPr>
          <w:rFonts w:cstheme="minorHAnsi"/>
          <w:i/>
          <w:iCs/>
        </w:rPr>
        <w:t>Environmental Earth Sciences</w:t>
      </w:r>
      <w:r w:rsidRPr="00D36414">
        <w:rPr>
          <w:rFonts w:cstheme="minorHAnsi"/>
        </w:rPr>
        <w:t xml:space="preserve">, </w:t>
      </w:r>
      <w:r w:rsidRPr="00D36414">
        <w:rPr>
          <w:rFonts w:cstheme="minorHAnsi"/>
          <w:i/>
          <w:iCs/>
        </w:rPr>
        <w:t>75</w:t>
      </w:r>
      <w:r w:rsidRPr="00D36414">
        <w:rPr>
          <w:rFonts w:cstheme="minorHAnsi"/>
          <w:i/>
        </w:rPr>
        <w:t>,</w:t>
      </w:r>
      <w:r w:rsidRPr="00D36414">
        <w:rPr>
          <w:rFonts w:cstheme="minorHAnsi"/>
        </w:rPr>
        <w:t xml:space="preserve"> 870. </w:t>
      </w:r>
      <w:hyperlink r:id="rId316" w:history="1">
        <w:r w:rsidRPr="00D36414">
          <w:rPr>
            <w:rStyle w:val="Hyperlink"/>
            <w:rFonts w:cstheme="minorHAnsi"/>
          </w:rPr>
          <w:t>http://doi.org/10.1007/s12665-016-5409-8</w:t>
        </w:r>
      </w:hyperlink>
      <w:r w:rsidRPr="00D36414">
        <w:rPr>
          <w:rFonts w:cstheme="minorHAnsi"/>
        </w:rPr>
        <w:t xml:space="preserve"> </w:t>
      </w:r>
    </w:p>
    <w:p w14:paraId="1F7972BE" w14:textId="59C781D1"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cácio, V., &amp; Holmgren, M. (2014). Pathways for resilience in Mediterranean cork oak land use systems. </w:t>
      </w:r>
      <w:r w:rsidRPr="00D36414">
        <w:rPr>
          <w:rFonts w:cstheme="minorHAnsi"/>
          <w:i/>
          <w:iCs/>
        </w:rPr>
        <w:t>Annals of Forest Science</w:t>
      </w:r>
      <w:r w:rsidRPr="00D36414">
        <w:rPr>
          <w:rFonts w:cstheme="minorHAnsi"/>
        </w:rPr>
        <w:t xml:space="preserve">, </w:t>
      </w:r>
      <w:r w:rsidRPr="00D36414">
        <w:rPr>
          <w:rFonts w:cstheme="minorHAnsi"/>
          <w:i/>
          <w:iCs/>
        </w:rPr>
        <w:t>71</w:t>
      </w:r>
      <w:r w:rsidRPr="00D36414">
        <w:rPr>
          <w:rFonts w:cstheme="minorHAnsi"/>
        </w:rPr>
        <w:t xml:space="preserve">, 5–13. </w:t>
      </w:r>
      <w:hyperlink r:id="rId317" w:history="1">
        <w:r w:rsidRPr="00D36414">
          <w:rPr>
            <w:rStyle w:val="Hyperlink"/>
            <w:rFonts w:cstheme="minorHAnsi"/>
          </w:rPr>
          <w:t>http://doi.org/10.1007/s13595-012-0197-0</w:t>
        </w:r>
      </w:hyperlink>
      <w:r w:rsidRPr="00D36414">
        <w:rPr>
          <w:rFonts w:cstheme="minorHAnsi"/>
        </w:rPr>
        <w:t xml:space="preserve"> </w:t>
      </w:r>
    </w:p>
    <w:p w14:paraId="1133AA95" w14:textId="07C69A7B"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creman, M., Fisher, J., Stratford, C., Mould, D., &amp; Mountford, J. (2007). Hydrological science and wetland restoration: Some case studies from Europe. </w:t>
      </w:r>
      <w:r w:rsidRPr="00D36414">
        <w:rPr>
          <w:rFonts w:cstheme="minorHAnsi"/>
          <w:i/>
          <w:iCs/>
        </w:rPr>
        <w:t>Hydrology and Earth System Sciences</w:t>
      </w:r>
      <w:r w:rsidRPr="00D36414">
        <w:rPr>
          <w:rFonts w:cstheme="minorHAnsi"/>
        </w:rPr>
        <w:t xml:space="preserve">, </w:t>
      </w:r>
      <w:r w:rsidRPr="00D36414">
        <w:rPr>
          <w:rFonts w:cstheme="minorHAnsi"/>
          <w:i/>
          <w:iCs/>
        </w:rPr>
        <w:t>11</w:t>
      </w:r>
      <w:r w:rsidRPr="00D36414">
        <w:rPr>
          <w:rFonts w:cstheme="minorHAnsi"/>
          <w:i/>
        </w:rPr>
        <w:t>,</w:t>
      </w:r>
      <w:r w:rsidRPr="00D36414">
        <w:rPr>
          <w:rFonts w:cstheme="minorHAnsi"/>
        </w:rPr>
        <w:t xml:space="preserve"> 158–169. </w:t>
      </w:r>
      <w:hyperlink r:id="rId318" w:history="1">
        <w:r w:rsidRPr="00D36414">
          <w:rPr>
            <w:rStyle w:val="Hyperlink"/>
            <w:rFonts w:cstheme="minorHAnsi"/>
          </w:rPr>
          <w:t>http://doi.org/10.5194/hess-11-158-2007</w:t>
        </w:r>
      </w:hyperlink>
      <w:r w:rsidRPr="00D36414">
        <w:rPr>
          <w:rFonts w:cstheme="minorHAnsi"/>
        </w:rPr>
        <w:t xml:space="preserve"> </w:t>
      </w:r>
    </w:p>
    <w:p w14:paraId="0623DB8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deishvili, M. (2015). </w:t>
      </w:r>
      <w:r w:rsidRPr="00D36414">
        <w:rPr>
          <w:rFonts w:cstheme="minorHAnsi"/>
          <w:i/>
          <w:iCs/>
        </w:rPr>
        <w:t>Regional-level analysis of the outcomes of the TEEB scoping studies for the forestry sectors of Armenia, Azerbaijan and Georgia</w:t>
      </w:r>
      <w:r w:rsidRPr="00D36414">
        <w:rPr>
          <w:rFonts w:cstheme="minorHAnsi"/>
        </w:rPr>
        <w:t xml:space="preserve">. </w:t>
      </w:r>
    </w:p>
    <w:p w14:paraId="28A9121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gbenyega, O., Burgess, P. J., Cook, M., &amp; Morris, J. (2009). Application of an ecosystem function framework to perceptions of community woodlands. </w:t>
      </w:r>
      <w:r w:rsidRPr="00D36414">
        <w:rPr>
          <w:rFonts w:cstheme="minorHAnsi"/>
          <w:i/>
          <w:iCs/>
        </w:rPr>
        <w:t>Land Use Policy</w:t>
      </w:r>
      <w:r w:rsidRPr="00D36414">
        <w:rPr>
          <w:rFonts w:cstheme="minorHAnsi"/>
        </w:rPr>
        <w:t xml:space="preserve">, </w:t>
      </w:r>
      <w:r w:rsidRPr="00D36414">
        <w:rPr>
          <w:rFonts w:cstheme="minorHAnsi"/>
          <w:i/>
          <w:iCs/>
        </w:rPr>
        <w:t>26</w:t>
      </w:r>
      <w:r w:rsidRPr="00D36414">
        <w:rPr>
          <w:rFonts w:cstheme="minorHAnsi"/>
        </w:rPr>
        <w:t xml:space="preserve">(3), 551–557. </w:t>
      </w:r>
      <w:hyperlink r:id="rId319" w:history="1">
        <w:r w:rsidRPr="00D36414">
          <w:rPr>
            <w:rStyle w:val="Hyperlink"/>
            <w:rFonts w:cstheme="minorHAnsi"/>
          </w:rPr>
          <w:t>http://doi.org/10.1016/j.landusepol.2008.08.011</w:t>
        </w:r>
      </w:hyperlink>
      <w:r w:rsidRPr="00D36414">
        <w:rPr>
          <w:rFonts w:cstheme="minorHAnsi"/>
        </w:rPr>
        <w:t xml:space="preserve"> </w:t>
      </w:r>
    </w:p>
    <w:p w14:paraId="7927227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htiainen, H., Artell, J., Czajkowski, M., Hasler, B., Hasselström, L., Hyytiäinen, K., Meyerhoff, J., Smart J. C. R, Söderqvist, T., Zimmer, K., Khaleeva, J., Rastrigina, O., Tuhkanen, H. (2013). Public preferences regarding use and condition of the Baltic Sea - An international comparison informing marine policy. </w:t>
      </w:r>
      <w:r w:rsidRPr="00D36414">
        <w:rPr>
          <w:rFonts w:cstheme="minorHAnsi"/>
          <w:i/>
          <w:iCs/>
        </w:rPr>
        <w:t>Marine Policy</w:t>
      </w:r>
      <w:r w:rsidRPr="00D36414">
        <w:rPr>
          <w:rFonts w:cstheme="minorHAnsi"/>
        </w:rPr>
        <w:t xml:space="preserve">, </w:t>
      </w:r>
      <w:r w:rsidRPr="00D36414">
        <w:rPr>
          <w:rFonts w:cstheme="minorHAnsi"/>
          <w:i/>
          <w:iCs/>
        </w:rPr>
        <w:t>42</w:t>
      </w:r>
      <w:r w:rsidRPr="00D36414">
        <w:rPr>
          <w:rFonts w:cstheme="minorHAnsi"/>
        </w:rPr>
        <w:t xml:space="preserve">, 20–30. </w:t>
      </w:r>
      <w:hyperlink r:id="rId320" w:history="1">
        <w:r w:rsidRPr="00D36414">
          <w:rPr>
            <w:rStyle w:val="Hyperlink"/>
            <w:rFonts w:cstheme="minorHAnsi"/>
          </w:rPr>
          <w:t>http://doi.org/10.1016/j.marpol.2013.01.011</w:t>
        </w:r>
      </w:hyperlink>
      <w:r w:rsidRPr="00D36414">
        <w:rPr>
          <w:rFonts w:cstheme="minorHAnsi"/>
        </w:rPr>
        <w:t xml:space="preserve"> </w:t>
      </w:r>
    </w:p>
    <w:p w14:paraId="6D61241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izen, M. A., Garibaldi, L. A., Cunningham, S. A., &amp; Klein, A. M. (2009). How much does agriculture depend on pollinators? Lessons from long-term trends in crop production. </w:t>
      </w:r>
      <w:r w:rsidRPr="00D36414">
        <w:rPr>
          <w:rFonts w:cstheme="minorHAnsi"/>
          <w:i/>
          <w:iCs/>
        </w:rPr>
        <w:t>Annals of Botany 103</w:t>
      </w:r>
      <w:r w:rsidRPr="00D36414">
        <w:rPr>
          <w:rFonts w:cstheme="minorHAnsi"/>
          <w:iCs/>
        </w:rPr>
        <w:t>(9)</w:t>
      </w:r>
      <w:r w:rsidRPr="00D36414">
        <w:rPr>
          <w:rFonts w:cstheme="minorHAnsi"/>
        </w:rPr>
        <w:t xml:space="preserve">, 1579–1588. </w:t>
      </w:r>
      <w:hyperlink r:id="rId321" w:history="1">
        <w:r w:rsidRPr="00D36414">
          <w:rPr>
            <w:rStyle w:val="Hyperlink"/>
            <w:rFonts w:cstheme="minorHAnsi"/>
          </w:rPr>
          <w:t>http://doi.org/10.1093/aob/mcp076</w:t>
        </w:r>
      </w:hyperlink>
      <w:r w:rsidRPr="00D36414">
        <w:rPr>
          <w:rFonts w:cstheme="minorHAnsi"/>
        </w:rPr>
        <w:t xml:space="preserve"> </w:t>
      </w:r>
    </w:p>
    <w:p w14:paraId="42B2548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izen, M. A., &amp; Harder, L. D. (2009). The global stock of domesticated honey bees is growing slower than agricultural demand for pollination. </w:t>
      </w:r>
      <w:r w:rsidRPr="00D36414">
        <w:rPr>
          <w:rFonts w:cstheme="minorHAnsi"/>
          <w:i/>
          <w:iCs/>
        </w:rPr>
        <w:t>Current Biology</w:t>
      </w:r>
      <w:r w:rsidRPr="00D36414">
        <w:rPr>
          <w:rFonts w:cstheme="minorHAnsi"/>
          <w:i/>
        </w:rPr>
        <w:t>,</w:t>
      </w:r>
      <w:r w:rsidRPr="00D36414">
        <w:rPr>
          <w:rFonts w:cstheme="minorHAnsi"/>
        </w:rPr>
        <w:t xml:space="preserve"> </w:t>
      </w:r>
      <w:r w:rsidRPr="00D36414">
        <w:rPr>
          <w:rFonts w:cstheme="minorHAnsi"/>
          <w:i/>
        </w:rPr>
        <w:t>19</w:t>
      </w:r>
      <w:r w:rsidRPr="00D36414">
        <w:rPr>
          <w:rFonts w:cstheme="minorHAnsi"/>
        </w:rPr>
        <w:t xml:space="preserve">(11), 915–918. </w:t>
      </w:r>
      <w:hyperlink r:id="rId322" w:history="1">
        <w:r w:rsidRPr="00D36414">
          <w:rPr>
            <w:rStyle w:val="Hyperlink"/>
            <w:rFonts w:cstheme="minorHAnsi"/>
          </w:rPr>
          <w:t>http://doi.org/10.1016/j.cub.2009.03.071</w:t>
        </w:r>
      </w:hyperlink>
      <w:r w:rsidRPr="00D36414">
        <w:rPr>
          <w:rFonts w:cstheme="minorHAnsi"/>
        </w:rPr>
        <w:t xml:space="preserve"> </w:t>
      </w:r>
    </w:p>
    <w:p w14:paraId="4E60C41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kker, J. van den, Berglund, K., &amp; Berglund, O. (2016). Decline in organic matter in peatsoils. In J. Stolte, M. Tesfai, L. Øygarden, S. Kværnø, J. Keizer, F. Verheijen, P. Panagos, C. Ballabio, &amp; R. Hessel (Eds.), </w:t>
      </w:r>
      <w:r w:rsidRPr="00D36414">
        <w:rPr>
          <w:rFonts w:cstheme="minorHAnsi"/>
          <w:i/>
          <w:iCs/>
        </w:rPr>
        <w:t xml:space="preserve">Soil threats in Europe. Status, methods, drivers and effects on ecosystem services </w:t>
      </w:r>
      <w:r w:rsidRPr="00D36414">
        <w:rPr>
          <w:rFonts w:cstheme="minorHAnsi"/>
          <w:iCs/>
        </w:rPr>
        <w:t>(pp.39-54)</w:t>
      </w:r>
      <w:r w:rsidRPr="00D36414">
        <w:rPr>
          <w:rFonts w:cstheme="minorHAnsi"/>
        </w:rPr>
        <w:t xml:space="preserve">. Luxemburg: JRC Technical Reports. </w:t>
      </w:r>
    </w:p>
    <w:p w14:paraId="714F570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Alcamo, J., van Vuuren, D., Ringler, C., Cramer, W., Masui, T., Alder, J., &amp; Schulze, K. (2005). </w:t>
      </w:r>
      <w:r w:rsidRPr="00D36414">
        <w:rPr>
          <w:rFonts w:cstheme="minorHAnsi"/>
        </w:rPr>
        <w:t xml:space="preserve">Changes in nature’s balance sheet: Model-based estimates of future worldwide ecosystem services. </w:t>
      </w:r>
      <w:r w:rsidRPr="00D36414">
        <w:rPr>
          <w:rFonts w:cstheme="minorHAnsi"/>
          <w:i/>
          <w:iCs/>
        </w:rPr>
        <w:t>Ecology and Society</w:t>
      </w:r>
      <w:r w:rsidRPr="00D36414">
        <w:rPr>
          <w:rFonts w:cstheme="minorHAnsi"/>
        </w:rPr>
        <w:t xml:space="preserve">, </w:t>
      </w:r>
      <w:r w:rsidRPr="00D36414">
        <w:rPr>
          <w:rFonts w:cstheme="minorHAnsi"/>
          <w:i/>
          <w:iCs/>
        </w:rPr>
        <w:t>10</w:t>
      </w:r>
      <w:r w:rsidRPr="00D36414">
        <w:rPr>
          <w:rFonts w:cstheme="minorHAnsi"/>
        </w:rPr>
        <w:t>(2), 19.</w:t>
      </w:r>
    </w:p>
    <w:p w14:paraId="0BCBB6D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lexander, K., &amp; West, J. (2011). </w:t>
      </w:r>
      <w:r w:rsidRPr="00D36414">
        <w:rPr>
          <w:rFonts w:cstheme="minorHAnsi"/>
          <w:i/>
          <w:iCs/>
        </w:rPr>
        <w:t xml:space="preserve">Water. In </w:t>
      </w:r>
      <w:r w:rsidRPr="00D36414">
        <w:rPr>
          <w:rFonts w:cstheme="minorHAnsi"/>
        </w:rPr>
        <w:t xml:space="preserve">P. Storer, J. Cribb, &amp; K. Hosking (Eds.), </w:t>
      </w:r>
      <w:r w:rsidRPr="00D36414">
        <w:rPr>
          <w:rFonts w:cstheme="minorHAnsi"/>
          <w:i/>
          <w:iCs/>
        </w:rPr>
        <w:t>Resource efficiency in Asia and the Pacific</w:t>
      </w:r>
      <w:r w:rsidRPr="00D36414">
        <w:rPr>
          <w:rFonts w:cstheme="minorHAnsi"/>
        </w:rPr>
        <w:t xml:space="preserve"> (pp 85-104). Bangkok, Thailand: United Nations Environment Programme. </w:t>
      </w:r>
    </w:p>
    <w:p w14:paraId="2132083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llen, D., Bilz, M., Leaman, D. J., Miller, R. M., Timoshyna, A., &amp; Window, J. (2014). </w:t>
      </w:r>
      <w:r w:rsidRPr="00D36414">
        <w:rPr>
          <w:rFonts w:cstheme="minorHAnsi"/>
          <w:i/>
          <w:iCs/>
        </w:rPr>
        <w:t>European red list of medicinal plants</w:t>
      </w:r>
      <w:r w:rsidRPr="00D36414">
        <w:rPr>
          <w:rFonts w:cstheme="minorHAnsi"/>
        </w:rPr>
        <w:t xml:space="preserve">. Luxembourg: Publications Office of the European Union. </w:t>
      </w:r>
      <w:hyperlink r:id="rId323" w:history="1">
        <w:r w:rsidRPr="00D36414">
          <w:rPr>
            <w:rStyle w:val="Hyperlink"/>
            <w:rFonts w:cstheme="minorHAnsi"/>
          </w:rPr>
          <w:t>http://doi.org/10.2779/907382</w:t>
        </w:r>
      </w:hyperlink>
      <w:r w:rsidRPr="00D36414">
        <w:rPr>
          <w:rFonts w:cstheme="minorHAnsi"/>
        </w:rPr>
        <w:t xml:space="preserve"> </w:t>
      </w:r>
    </w:p>
    <w:p w14:paraId="1772AD2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llen, K. A., Lehsten, V., Hale, K., &amp; Bradshaw, R. (2016). Past and future drivers of an unmanaged carbon sink in European temperate forest. </w:t>
      </w:r>
      <w:r w:rsidRPr="00D36414">
        <w:rPr>
          <w:rFonts w:cstheme="minorHAnsi"/>
          <w:i/>
          <w:iCs/>
        </w:rPr>
        <w:t>Ecosystems</w:t>
      </w:r>
      <w:r w:rsidRPr="00D36414">
        <w:rPr>
          <w:rFonts w:cstheme="minorHAnsi"/>
        </w:rPr>
        <w:t xml:space="preserve">, </w:t>
      </w:r>
      <w:r w:rsidRPr="00D36414">
        <w:rPr>
          <w:rFonts w:cstheme="minorHAnsi"/>
          <w:i/>
          <w:iCs/>
        </w:rPr>
        <w:t>19</w:t>
      </w:r>
      <w:r w:rsidRPr="00D36414">
        <w:rPr>
          <w:rFonts w:cstheme="minorHAnsi"/>
        </w:rPr>
        <w:t xml:space="preserve">(3), 545–554. </w:t>
      </w:r>
      <w:hyperlink r:id="rId324" w:history="1">
        <w:r w:rsidRPr="00D36414">
          <w:rPr>
            <w:rStyle w:val="Hyperlink"/>
            <w:rFonts w:cstheme="minorHAnsi"/>
          </w:rPr>
          <w:t>http://doi.org/10.1007/s10021-015-9950-1</w:t>
        </w:r>
      </w:hyperlink>
      <w:r w:rsidRPr="00D36414">
        <w:rPr>
          <w:rFonts w:cstheme="minorHAnsi"/>
        </w:rPr>
        <w:t xml:space="preserve"> </w:t>
      </w:r>
    </w:p>
    <w:p w14:paraId="2568A1D5" w14:textId="77777777" w:rsidR="00167C0B" w:rsidRPr="00D36414" w:rsidRDefault="00167C0B" w:rsidP="00167C0B">
      <w:pPr>
        <w:widowControl w:val="0"/>
        <w:autoSpaceDE w:val="0"/>
        <w:autoSpaceDN w:val="0"/>
        <w:adjustRightInd w:val="0"/>
        <w:spacing w:before="120"/>
        <w:ind w:left="480" w:hanging="480"/>
        <w:rPr>
          <w:rFonts w:cstheme="minorHAnsi"/>
          <w:i/>
          <w:iCs/>
        </w:rPr>
      </w:pPr>
      <w:r w:rsidRPr="00D36414">
        <w:rPr>
          <w:rFonts w:cstheme="minorHAnsi"/>
        </w:rPr>
        <w:t xml:space="preserve">Alsop, R., &amp; Heinsohn, N. (2005). </w:t>
      </w:r>
      <w:r w:rsidRPr="00D36414">
        <w:rPr>
          <w:rFonts w:cstheme="minorHAnsi"/>
          <w:i/>
        </w:rPr>
        <w:t>Measuring empowerment in practice: Structuring analysis and framing indicators.</w:t>
      </w:r>
      <w:r w:rsidRPr="00D36414">
        <w:rPr>
          <w:rFonts w:cstheme="minorHAnsi"/>
        </w:rPr>
        <w:t xml:space="preserve"> </w:t>
      </w:r>
      <w:r w:rsidRPr="00D36414">
        <w:rPr>
          <w:rFonts w:cstheme="minorHAnsi"/>
          <w:iCs/>
        </w:rPr>
        <w:t xml:space="preserve">Retrieved from </w:t>
      </w:r>
      <w:hyperlink r:id="rId325" w:history="1">
        <w:r w:rsidRPr="00D36414">
          <w:rPr>
            <w:rStyle w:val="Hyperlink"/>
            <w:rFonts w:cstheme="minorHAnsi"/>
          </w:rPr>
          <w:t>https://elibrary.worldbank.org/doi/abs/10.1596/1813-9450-3510#</w:t>
        </w:r>
      </w:hyperlink>
      <w:r w:rsidRPr="00D36414">
        <w:rPr>
          <w:rFonts w:cstheme="minorHAnsi"/>
        </w:rPr>
        <w:t xml:space="preserve"> </w:t>
      </w:r>
    </w:p>
    <w:p w14:paraId="3A152FDC"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ngelstam, P., Grodzynskyi, M., Andersson, K., Axelsson, R., Elbakidze, M., Khoroshev, A., Kruhlov, I., &amp; Naumov, V. (2013). Measurement, collaborative learning and research for sustainable use of ecosystem services: Landscape concepts and Europe as laboratory. </w:t>
      </w:r>
      <w:r w:rsidRPr="00167C0B">
        <w:rPr>
          <w:rFonts w:cstheme="minorHAnsi"/>
          <w:i/>
          <w:iCs/>
        </w:rPr>
        <w:t>Ambio</w:t>
      </w:r>
      <w:r w:rsidRPr="00167C0B">
        <w:rPr>
          <w:rFonts w:cstheme="minorHAnsi"/>
        </w:rPr>
        <w:t xml:space="preserve">, </w:t>
      </w:r>
      <w:r w:rsidRPr="00167C0B">
        <w:rPr>
          <w:rFonts w:cstheme="minorHAnsi"/>
          <w:i/>
          <w:iCs/>
        </w:rPr>
        <w:t>42</w:t>
      </w:r>
      <w:r w:rsidRPr="00167C0B">
        <w:rPr>
          <w:rFonts w:cstheme="minorHAnsi"/>
        </w:rPr>
        <w:t xml:space="preserve">(2), 129–145. </w:t>
      </w:r>
      <w:hyperlink r:id="rId326" w:history="1">
        <w:r w:rsidRPr="00167C0B">
          <w:rPr>
            <w:rStyle w:val="Hyperlink"/>
            <w:rFonts w:cstheme="minorHAnsi"/>
          </w:rPr>
          <w:t>http://doi.org/10.1007/s13280-012-0368-0</w:t>
        </w:r>
      </w:hyperlink>
      <w:r w:rsidRPr="00167C0B">
        <w:rPr>
          <w:rFonts w:cstheme="minorHAnsi"/>
        </w:rPr>
        <w:t xml:space="preserve"> </w:t>
      </w:r>
    </w:p>
    <w:p w14:paraId="59D9EFB3"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Anić, I., Meštrović, S., &amp; Matić, S. (2012). </w:t>
      </w:r>
      <w:r w:rsidRPr="00D36414">
        <w:rPr>
          <w:rFonts w:cstheme="minorHAnsi"/>
        </w:rPr>
        <w:t xml:space="preserve">Important events in the history of forestry in Croatia. </w:t>
      </w:r>
      <w:r w:rsidRPr="00D36414">
        <w:rPr>
          <w:rFonts w:cstheme="minorHAnsi"/>
          <w:i/>
          <w:iCs/>
        </w:rPr>
        <w:t>Sumarski List</w:t>
      </w:r>
      <w:r w:rsidRPr="00D36414">
        <w:rPr>
          <w:rFonts w:cstheme="minorHAnsi"/>
        </w:rPr>
        <w:t xml:space="preserve">, </w:t>
      </w:r>
      <w:r w:rsidRPr="00D36414">
        <w:rPr>
          <w:rFonts w:cstheme="minorHAnsi"/>
          <w:i/>
          <w:iCs/>
        </w:rPr>
        <w:t>136</w:t>
      </w:r>
      <w:r w:rsidRPr="00D36414">
        <w:rPr>
          <w:rFonts w:cstheme="minorHAnsi"/>
        </w:rPr>
        <w:t xml:space="preserve">(3–4), 169–177. </w:t>
      </w:r>
    </w:p>
    <w:p w14:paraId="18CD8BA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nimesh, K. G., Carlo, G., &amp; Yoshihide, W. (2016). Measuring global water security towards sustainable development goals. </w:t>
      </w:r>
      <w:r w:rsidRPr="00D36414">
        <w:rPr>
          <w:rFonts w:cstheme="minorHAnsi"/>
          <w:i/>
          <w:iCs/>
        </w:rPr>
        <w:t>Environmental Research Letters</w:t>
      </w:r>
      <w:r w:rsidRPr="00D36414">
        <w:rPr>
          <w:rFonts w:cstheme="minorHAnsi"/>
        </w:rPr>
        <w:t xml:space="preserve">, </w:t>
      </w:r>
      <w:r w:rsidRPr="00D36414">
        <w:rPr>
          <w:rFonts w:cstheme="minorHAnsi"/>
          <w:i/>
          <w:iCs/>
        </w:rPr>
        <w:t>11</w:t>
      </w:r>
      <w:r w:rsidRPr="00D36414">
        <w:rPr>
          <w:rFonts w:cstheme="minorHAnsi"/>
        </w:rPr>
        <w:t xml:space="preserve">(12), 124015. </w:t>
      </w:r>
      <w:hyperlink r:id="rId327" w:history="1">
        <w:r w:rsidRPr="00D36414">
          <w:rPr>
            <w:rStyle w:val="Hyperlink"/>
            <w:rFonts w:cstheme="minorHAnsi"/>
          </w:rPr>
          <w:t>http://doi.org/10.1088/1748-9326/11/12/124015</w:t>
        </w:r>
      </w:hyperlink>
      <w:r w:rsidRPr="00D36414">
        <w:rPr>
          <w:rFonts w:cstheme="minorHAnsi"/>
        </w:rPr>
        <w:t xml:space="preserve"> </w:t>
      </w:r>
    </w:p>
    <w:p w14:paraId="2072850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PCOR. (2009). </w:t>
      </w:r>
      <w:r w:rsidRPr="00D36414">
        <w:rPr>
          <w:rFonts w:cstheme="minorHAnsi"/>
          <w:i/>
        </w:rPr>
        <w:t>Anuário. Yearbook</w:t>
      </w:r>
      <w:r w:rsidRPr="00D36414">
        <w:rPr>
          <w:rFonts w:cstheme="minorHAnsi"/>
        </w:rPr>
        <w:t xml:space="preserve">. Retrieved from </w:t>
      </w:r>
      <w:hyperlink r:id="rId328" w:history="1">
        <w:r w:rsidRPr="00D36414">
          <w:rPr>
            <w:rStyle w:val="Hyperlink"/>
            <w:rFonts w:cstheme="minorHAnsi"/>
          </w:rPr>
          <w:t>http://www.apcor.pt/en/portfolio-posts/apcor-year-book-2009/</w:t>
        </w:r>
      </w:hyperlink>
      <w:r w:rsidRPr="00D36414">
        <w:rPr>
          <w:rFonts w:cstheme="minorHAnsi"/>
        </w:rPr>
        <w:t xml:space="preserve"> </w:t>
      </w:r>
    </w:p>
    <w:p w14:paraId="6465C90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pril, W. G., Carvell, A. C., Isaac, N., Jitlal, M., Peyton, J., Powney, G., Roy, D., Vanbergen, A., O’Connor, R., Jones, C., Kunin, B., Breeze, T., Garratt, M., Potts, S., Harvey, M., Ansine, J., Comont, R., Lee, P., Edwards, M., Roberts, S., Morris, R, Musgrove, A., Brereton, T., Hawes, C, &amp; Roy, H. (2016). </w:t>
      </w:r>
      <w:r w:rsidRPr="00D36414">
        <w:rPr>
          <w:rFonts w:cstheme="minorHAnsi"/>
          <w:i/>
        </w:rPr>
        <w:t>Design and testing of a national pollinator and pollination monitoring framework</w:t>
      </w:r>
      <w:r w:rsidRPr="00D36414">
        <w:rPr>
          <w:rFonts w:cstheme="minorHAnsi"/>
        </w:rPr>
        <w:t xml:space="preserve">. </w:t>
      </w:r>
    </w:p>
    <w:p w14:paraId="2FDD5AC6" w14:textId="4A10488E"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ps, R., Sharp, R., &amp; Kutunova, T. (2004). </w:t>
      </w:r>
      <w:r w:rsidRPr="00D36414">
        <w:rPr>
          <w:rFonts w:cstheme="minorHAnsi"/>
          <w:i/>
          <w:iCs/>
        </w:rPr>
        <w:t>Freshwater fisheries in Central and Eastern Europe: overview report</w:t>
      </w:r>
      <w:r w:rsidRPr="00D36414">
        <w:rPr>
          <w:rFonts w:cstheme="minorHAnsi"/>
        </w:rPr>
        <w:t xml:space="preserve">. R. Aps, R. Sharp, &amp; T. Kutunova (Eds.). Warsaw, Poland: IUCN. </w:t>
      </w:r>
    </w:p>
    <w:p w14:paraId="59F019DF" w14:textId="2552E682"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raújo, R. M., Assis, J., Aguillar, R., Airoldi, L., Bárbara, I., Bartsch, I., Bekkby, T., Christie, H., Davoult, D., Derrien-Courtel, S., Fernandez, C., Fredriksen, S., Gevaert, F., Gundersen, H., Le Gal, A., Lévêque, L., Mieszkowska, N., Norderhaug, K. M., Oliveira, P., Puente, A., Rico, J. M., Rinde, E., Schubert, H., Strain, E. M., Valero, M., Viard, F, &amp; Sousa-Pinto, I. (2016). Status, trends and drivers of kelp forests in Europe: an expert assessment. </w:t>
      </w:r>
      <w:r w:rsidRPr="00D36414">
        <w:rPr>
          <w:rFonts w:cstheme="minorHAnsi"/>
          <w:i/>
          <w:iCs/>
        </w:rPr>
        <w:t>Biodiversity and Conservation</w:t>
      </w:r>
      <w:r w:rsidRPr="00D36414">
        <w:rPr>
          <w:rFonts w:cstheme="minorHAnsi"/>
        </w:rPr>
        <w:t xml:space="preserve">, </w:t>
      </w:r>
      <w:r w:rsidRPr="00D36414">
        <w:rPr>
          <w:rFonts w:cstheme="minorHAnsi"/>
          <w:i/>
          <w:iCs/>
        </w:rPr>
        <w:t>25</w:t>
      </w:r>
      <w:r w:rsidRPr="00D36414">
        <w:rPr>
          <w:rFonts w:cstheme="minorHAnsi"/>
        </w:rPr>
        <w:t xml:space="preserve">(7), 1319–1348. </w:t>
      </w:r>
      <w:hyperlink r:id="rId329" w:history="1">
        <w:r w:rsidRPr="00D36414">
          <w:rPr>
            <w:rStyle w:val="Hyperlink"/>
            <w:rFonts w:cstheme="minorHAnsi"/>
          </w:rPr>
          <w:t>http://doi.org/10.1007/s10531-016-1141-7</w:t>
        </w:r>
      </w:hyperlink>
      <w:r w:rsidRPr="00D36414">
        <w:rPr>
          <w:rFonts w:cstheme="minorHAnsi"/>
        </w:rPr>
        <w:t xml:space="preserve"> </w:t>
      </w:r>
    </w:p>
    <w:p w14:paraId="6B1D65D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rmson, D., Stringer, P., &amp; Ennos, A. R. (2012). The effect of tree shade and grass on surface and globe temperatures in an urban area. </w:t>
      </w:r>
      <w:r w:rsidRPr="00D36414">
        <w:rPr>
          <w:rFonts w:cstheme="minorHAnsi"/>
          <w:i/>
          <w:iCs/>
        </w:rPr>
        <w:t>Urban Forestry and Urban Greening</w:t>
      </w:r>
      <w:r w:rsidRPr="00D36414">
        <w:rPr>
          <w:rFonts w:cstheme="minorHAnsi"/>
        </w:rPr>
        <w:t xml:space="preserve">, </w:t>
      </w:r>
      <w:r w:rsidRPr="00D36414">
        <w:rPr>
          <w:rFonts w:cstheme="minorHAnsi"/>
          <w:i/>
          <w:iCs/>
        </w:rPr>
        <w:t>11</w:t>
      </w:r>
      <w:r w:rsidRPr="00D36414">
        <w:rPr>
          <w:rFonts w:cstheme="minorHAnsi"/>
        </w:rPr>
        <w:t xml:space="preserve">(3), 245–255. </w:t>
      </w:r>
      <w:hyperlink r:id="rId330" w:history="1">
        <w:r w:rsidRPr="00D36414">
          <w:rPr>
            <w:rStyle w:val="Hyperlink"/>
            <w:rFonts w:cstheme="minorHAnsi"/>
          </w:rPr>
          <w:t>http://doi.org/10.1016/j.ufug.2012.05.002</w:t>
        </w:r>
      </w:hyperlink>
      <w:r w:rsidRPr="00D36414">
        <w:rPr>
          <w:rFonts w:cstheme="minorHAnsi"/>
        </w:rPr>
        <w:t xml:space="preserve"> </w:t>
      </w:r>
    </w:p>
    <w:p w14:paraId="61D8BD2C" w14:textId="77777777" w:rsidR="00167C0B" w:rsidRPr="00167C0B"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Arriaza, M., Cañas-Ortega, J. F., Cañas-Madueño, J. A., &amp; Ruiz-Aviles, P. (2004). </w:t>
      </w:r>
      <w:r w:rsidRPr="00D36414">
        <w:rPr>
          <w:rFonts w:cstheme="minorHAnsi"/>
        </w:rPr>
        <w:t xml:space="preserve">Assessing the visual quality of rural landscapes. </w:t>
      </w:r>
      <w:r w:rsidRPr="00D36414">
        <w:rPr>
          <w:rFonts w:cstheme="minorHAnsi"/>
          <w:i/>
          <w:iCs/>
        </w:rPr>
        <w:t>Landscape and Urban Planning</w:t>
      </w:r>
      <w:r w:rsidRPr="00D36414">
        <w:rPr>
          <w:rFonts w:cstheme="minorHAnsi"/>
        </w:rPr>
        <w:t xml:space="preserve">, </w:t>
      </w:r>
      <w:r w:rsidRPr="00D36414">
        <w:rPr>
          <w:rFonts w:cstheme="minorHAnsi"/>
          <w:i/>
          <w:iCs/>
        </w:rPr>
        <w:t>69</w:t>
      </w:r>
      <w:r w:rsidRPr="00D36414">
        <w:rPr>
          <w:rFonts w:cstheme="minorHAnsi"/>
        </w:rPr>
        <w:t xml:space="preserve">(1), 115–125. </w:t>
      </w:r>
      <w:hyperlink r:id="rId331" w:history="1">
        <w:r w:rsidRPr="00167C0B">
          <w:rPr>
            <w:rStyle w:val="Hyperlink"/>
            <w:rFonts w:cstheme="minorHAnsi"/>
          </w:rPr>
          <w:t>http://doi.org/10.1016/j.landurbplan.2003.10.029</w:t>
        </w:r>
      </w:hyperlink>
      <w:r w:rsidRPr="00167C0B">
        <w:rPr>
          <w:rFonts w:cstheme="minorHAnsi"/>
        </w:rPr>
        <w:t xml:space="preserve"> </w:t>
      </w:r>
    </w:p>
    <w:p w14:paraId="52DE39B1"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Arrigo, K. R., van Dijken, G., &amp; Pabi, S. (2008). </w:t>
      </w:r>
      <w:r w:rsidRPr="00D36414">
        <w:rPr>
          <w:rFonts w:cstheme="minorHAnsi"/>
        </w:rPr>
        <w:t xml:space="preserve">Impact of a shrinking Arctic ice cover on marine primary production. </w:t>
      </w:r>
      <w:r w:rsidRPr="00D36414">
        <w:rPr>
          <w:rFonts w:cstheme="minorHAnsi"/>
          <w:i/>
          <w:iCs/>
        </w:rPr>
        <w:t>Geophysical Research Letters</w:t>
      </w:r>
      <w:r w:rsidRPr="00D36414">
        <w:rPr>
          <w:rFonts w:cstheme="minorHAnsi"/>
        </w:rPr>
        <w:t xml:space="preserve">, </w:t>
      </w:r>
      <w:r w:rsidRPr="00D36414">
        <w:rPr>
          <w:rFonts w:cstheme="minorHAnsi"/>
          <w:i/>
          <w:iCs/>
        </w:rPr>
        <w:t>35</w:t>
      </w:r>
      <w:r w:rsidRPr="00D36414">
        <w:rPr>
          <w:rFonts w:cstheme="minorHAnsi"/>
        </w:rPr>
        <w:t xml:space="preserve">(19), L19603. </w:t>
      </w:r>
      <w:hyperlink r:id="rId332" w:history="1">
        <w:r w:rsidRPr="00D36414">
          <w:rPr>
            <w:rStyle w:val="Hyperlink"/>
            <w:rFonts w:cstheme="minorHAnsi"/>
          </w:rPr>
          <w:t>http://doi.org/10.1029/2008GL035028</w:t>
        </w:r>
      </w:hyperlink>
      <w:r w:rsidRPr="00D36414">
        <w:rPr>
          <w:rFonts w:cstheme="minorHAnsi"/>
        </w:rPr>
        <w:t xml:space="preserve"> </w:t>
      </w:r>
    </w:p>
    <w:p w14:paraId="32582D0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rtun, E. (1990). Tekirdağ’da Hıdrellez Geleneği. </w:t>
      </w:r>
      <w:r w:rsidRPr="00D36414">
        <w:rPr>
          <w:rFonts w:cstheme="minorHAnsi"/>
          <w:iCs/>
        </w:rPr>
        <w:t>Halk Kültüründen Derlemeler [The Hidrellez Tradition in Tekirdağ. Collections from Folk Culture]</w:t>
      </w:r>
      <w:r w:rsidRPr="00D36414">
        <w:rPr>
          <w:rFonts w:cstheme="minorHAnsi"/>
        </w:rPr>
        <w:t xml:space="preserve">. </w:t>
      </w:r>
      <w:r w:rsidRPr="00D36414">
        <w:rPr>
          <w:rFonts w:cstheme="minorHAnsi"/>
          <w:i/>
        </w:rPr>
        <w:t>Hıdrellez Özel Sayısı [</w:t>
      </w:r>
      <w:r w:rsidRPr="00D36414">
        <w:rPr>
          <w:rFonts w:ascii="Calibri" w:hAnsi="Calibri" w:cs="Calibri"/>
          <w:i/>
          <w:color w:val="000000"/>
        </w:rPr>
        <w:t>Hıdrellez Special Issue</w:t>
      </w:r>
      <w:r w:rsidRPr="00D36414">
        <w:rPr>
          <w:rFonts w:cstheme="minorHAnsi"/>
          <w:i/>
        </w:rPr>
        <w:t>]</w:t>
      </w:r>
      <w:r w:rsidRPr="00D36414">
        <w:rPr>
          <w:rFonts w:cstheme="minorHAnsi"/>
        </w:rPr>
        <w:t>, 1–23.</w:t>
      </w:r>
    </w:p>
    <w:p w14:paraId="7BC4CE7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Asam, C., Hofer, H., Wolf, M., Aglas, L., &amp; Wallner, M. (2015). Tree pollen allergens - An update from a molecular perspective. </w:t>
      </w:r>
      <w:r w:rsidRPr="00D36414">
        <w:rPr>
          <w:rFonts w:cstheme="minorHAnsi"/>
          <w:i/>
          <w:iCs/>
        </w:rPr>
        <w:t>Allergy: European Journal of Allergy and Clinical Immunology</w:t>
      </w:r>
      <w:r w:rsidRPr="00D36414">
        <w:rPr>
          <w:rFonts w:cstheme="minorHAnsi"/>
        </w:rPr>
        <w:t xml:space="preserve">, </w:t>
      </w:r>
      <w:r w:rsidRPr="00D36414">
        <w:rPr>
          <w:rFonts w:cstheme="minorHAnsi"/>
          <w:i/>
          <w:iCs/>
        </w:rPr>
        <w:t>70</w:t>
      </w:r>
      <w:r w:rsidRPr="00D36414">
        <w:rPr>
          <w:rFonts w:cstheme="minorHAnsi"/>
        </w:rPr>
        <w:t xml:space="preserve">(10), 1201–1211. </w:t>
      </w:r>
      <w:hyperlink r:id="rId333" w:history="1">
        <w:r w:rsidRPr="00D36414">
          <w:rPr>
            <w:rStyle w:val="Hyperlink"/>
            <w:rFonts w:cstheme="minorHAnsi"/>
          </w:rPr>
          <w:t>http://doi.org/10.1111/all.12696</w:t>
        </w:r>
      </w:hyperlink>
      <w:r w:rsidRPr="00D36414">
        <w:rPr>
          <w:rFonts w:cstheme="minorHAnsi"/>
        </w:rPr>
        <w:t xml:space="preserve"> </w:t>
      </w:r>
    </w:p>
    <w:p w14:paraId="4832AD43"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Azcarate, F. M., Robleño, I., Seoane, J., Manzano, P., &amp; Peco, B. (2013). </w:t>
      </w:r>
      <w:r w:rsidRPr="00D36414">
        <w:rPr>
          <w:rFonts w:cstheme="minorHAnsi"/>
        </w:rPr>
        <w:t xml:space="preserve">Drove roads as local biodiversity </w:t>
      </w:r>
      <w:r w:rsidRPr="00D36414">
        <w:rPr>
          <w:rFonts w:cstheme="minorHAnsi"/>
        </w:rPr>
        <w:lastRenderedPageBreak/>
        <w:t xml:space="preserve">reservoirs: effects on landscape pattern and plant communities in a Mediterranean region. </w:t>
      </w:r>
      <w:r w:rsidRPr="00D36414">
        <w:rPr>
          <w:rFonts w:cstheme="minorHAnsi"/>
          <w:i/>
          <w:iCs/>
        </w:rPr>
        <w:t>Applied Vegetation Science</w:t>
      </w:r>
      <w:r w:rsidRPr="00D36414">
        <w:rPr>
          <w:rFonts w:cstheme="minorHAnsi"/>
        </w:rPr>
        <w:t xml:space="preserve">, </w:t>
      </w:r>
      <w:r w:rsidRPr="00D36414">
        <w:rPr>
          <w:rFonts w:cstheme="minorHAnsi"/>
          <w:i/>
          <w:iCs/>
        </w:rPr>
        <w:t>16</w:t>
      </w:r>
      <w:r w:rsidRPr="00D36414">
        <w:rPr>
          <w:rFonts w:cstheme="minorHAnsi"/>
        </w:rPr>
        <w:t xml:space="preserve">, 480–490. </w:t>
      </w:r>
      <w:hyperlink r:id="rId334" w:history="1">
        <w:r w:rsidRPr="00D36414">
          <w:rPr>
            <w:rStyle w:val="Hyperlink"/>
            <w:rFonts w:cstheme="minorHAnsi"/>
          </w:rPr>
          <w:t>http://doi.org/10.1111/avsc.12003</w:t>
        </w:r>
      </w:hyperlink>
      <w:r w:rsidRPr="00D36414">
        <w:rPr>
          <w:rFonts w:cstheme="minorHAnsi"/>
        </w:rPr>
        <w:t xml:space="preserve"> </w:t>
      </w:r>
    </w:p>
    <w:p w14:paraId="5B2DB5F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aker, S. E., Ellwood, S. A., Slater, D., Watkins, R. W., &amp; Macdonald, D. W. (2008). Food aversion plus odor cue protects crop from wild mammals. </w:t>
      </w:r>
      <w:r w:rsidRPr="00D36414">
        <w:rPr>
          <w:rFonts w:cstheme="minorHAnsi"/>
          <w:i/>
          <w:iCs/>
        </w:rPr>
        <w:t>Journal of Wildlife Management</w:t>
      </w:r>
      <w:r w:rsidRPr="00D36414">
        <w:rPr>
          <w:rFonts w:cstheme="minorHAnsi"/>
        </w:rPr>
        <w:t xml:space="preserve">, </w:t>
      </w:r>
      <w:r w:rsidRPr="00D36414">
        <w:rPr>
          <w:rFonts w:cstheme="minorHAnsi"/>
          <w:i/>
          <w:iCs/>
        </w:rPr>
        <w:t>72</w:t>
      </w:r>
      <w:r w:rsidRPr="00D36414">
        <w:rPr>
          <w:rFonts w:cstheme="minorHAnsi"/>
        </w:rPr>
        <w:t xml:space="preserve">(3), 785–791. </w:t>
      </w:r>
      <w:hyperlink r:id="rId335" w:history="1">
        <w:r w:rsidRPr="00D36414">
          <w:rPr>
            <w:rStyle w:val="Hyperlink"/>
            <w:rFonts w:cstheme="minorHAnsi"/>
          </w:rPr>
          <w:t>http://doi.org/10.2193/2005-389</w:t>
        </w:r>
      </w:hyperlink>
      <w:r w:rsidRPr="00D36414">
        <w:rPr>
          <w:rFonts w:cstheme="minorHAnsi"/>
        </w:rPr>
        <w:t xml:space="preserve"> </w:t>
      </w:r>
    </w:p>
    <w:p w14:paraId="03AB6BC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almford, A., Green, J. M. H., Anderson, M., Beresford, J., Huang, C., Naidoo, R., Walpole, M., &amp; Manica, A. (2015). Walk on the wild side: Estimating the global magnitude of visits to protected areas. </w:t>
      </w:r>
      <w:r w:rsidRPr="00D36414">
        <w:rPr>
          <w:rFonts w:cstheme="minorHAnsi"/>
          <w:i/>
          <w:iCs/>
        </w:rPr>
        <w:t>PLoS Biology</w:t>
      </w:r>
      <w:r w:rsidRPr="00D36414">
        <w:rPr>
          <w:rFonts w:cstheme="minorHAnsi"/>
        </w:rPr>
        <w:t xml:space="preserve">, </w:t>
      </w:r>
      <w:r w:rsidRPr="00D36414">
        <w:rPr>
          <w:rFonts w:cstheme="minorHAnsi"/>
          <w:i/>
          <w:iCs/>
        </w:rPr>
        <w:t>13</w:t>
      </w:r>
      <w:r w:rsidRPr="00D36414">
        <w:rPr>
          <w:rFonts w:cstheme="minorHAnsi"/>
        </w:rPr>
        <w:t xml:space="preserve">(2), e1002074. </w:t>
      </w:r>
      <w:hyperlink r:id="rId336" w:history="1">
        <w:r w:rsidRPr="00D36414">
          <w:rPr>
            <w:rStyle w:val="Hyperlink"/>
            <w:rFonts w:cstheme="minorHAnsi"/>
          </w:rPr>
          <w:t>http://doi.org/10.1371/journal.pbio.1002074</w:t>
        </w:r>
      </w:hyperlink>
      <w:r w:rsidRPr="00D36414">
        <w:rPr>
          <w:rFonts w:cstheme="minorHAnsi"/>
        </w:rPr>
        <w:t xml:space="preserve"> </w:t>
      </w:r>
    </w:p>
    <w:p w14:paraId="6253567C" w14:textId="241A12B3"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alvanera, P., Quijas, S., Karp, D. S., Ash, N., Bennett, E. M., Boumans, R., Brown, C., Chan, K. M. A., Chaplin-Kramer, R., Halpern, B. J., Honey-Rosés, J., Kim, C.-K., Cramer, W., Martínez-Harms, M. J., Mooney, H., Mwampamba, T., Nel, J., Polasky, S., Reyers, B., Roman, J., Turner, W., Scholes, R. J., Tallis, H., Thonicke, K., Villa, F., Walpole, M., &amp; Walz, A. (2017). Ecosystem services. In M. Walters &amp; R. J. Scholes (Eds.), </w:t>
      </w:r>
      <w:r w:rsidRPr="00D36414">
        <w:rPr>
          <w:rFonts w:cstheme="minorHAnsi"/>
          <w:i/>
          <w:iCs/>
        </w:rPr>
        <w:t>The GEO handbook on biodiversity observation networks</w:t>
      </w:r>
      <w:r w:rsidRPr="00D36414">
        <w:rPr>
          <w:rFonts w:cstheme="minorHAnsi"/>
        </w:rPr>
        <w:t xml:space="preserve"> (pp. 39–78). Cham: Springer International Publishing. </w:t>
      </w:r>
      <w:hyperlink r:id="rId337" w:history="1">
        <w:r w:rsidRPr="00D36414">
          <w:rPr>
            <w:rStyle w:val="Hyperlink"/>
            <w:rFonts w:cstheme="minorHAnsi"/>
          </w:rPr>
          <w:t>http://doi.org/10.1007/978-3-319-27288-7_3</w:t>
        </w:r>
      </w:hyperlink>
      <w:r w:rsidRPr="00D36414">
        <w:rPr>
          <w:rFonts w:cstheme="minorHAnsi"/>
        </w:rPr>
        <w:t xml:space="preserve"> </w:t>
      </w:r>
    </w:p>
    <w:p w14:paraId="3229CA0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arata, A. M., Rocha, F., Lopes, V., &amp; Carvalho, A. M. (2016). Conservation and sustainable uses of medicinal and aromatic plants genetic resources on the worldwide for human welfare. </w:t>
      </w:r>
      <w:r w:rsidRPr="00D36414">
        <w:rPr>
          <w:rFonts w:cstheme="minorHAnsi"/>
          <w:i/>
          <w:iCs/>
        </w:rPr>
        <w:t>Industrial Crops and Products</w:t>
      </w:r>
      <w:r w:rsidRPr="00D36414">
        <w:rPr>
          <w:rFonts w:cstheme="minorHAnsi"/>
        </w:rPr>
        <w:t xml:space="preserve">, </w:t>
      </w:r>
      <w:r w:rsidRPr="00D36414">
        <w:rPr>
          <w:rFonts w:cstheme="minorHAnsi"/>
          <w:i/>
          <w:iCs/>
        </w:rPr>
        <w:t>88</w:t>
      </w:r>
      <w:r w:rsidRPr="00D36414">
        <w:rPr>
          <w:rFonts w:cstheme="minorHAnsi"/>
        </w:rPr>
        <w:t xml:space="preserve">, 8–11. </w:t>
      </w:r>
      <w:hyperlink r:id="rId338" w:history="1">
        <w:r w:rsidRPr="00D36414">
          <w:rPr>
            <w:rStyle w:val="Hyperlink"/>
            <w:rFonts w:cstheme="minorHAnsi"/>
          </w:rPr>
          <w:t>http://doi.org/10.1016/j.indcrop.2016.02.035</w:t>
        </w:r>
      </w:hyperlink>
      <w:r w:rsidRPr="00D36414">
        <w:rPr>
          <w:rFonts w:cstheme="minorHAnsi"/>
        </w:rPr>
        <w:t xml:space="preserve"> </w:t>
      </w:r>
    </w:p>
    <w:p w14:paraId="08387FD5"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Baró, F., Chaparro, L., Gómez-Baggethun, E., Langemeyer, J., Nowak, D. J., &amp; Terradas, J. (2014). Contribution of ecosystem services to air quality and climate change mitigation policies: The case of urban forests in Barcelona, Spain. </w:t>
      </w:r>
      <w:r w:rsidRPr="00D36414">
        <w:rPr>
          <w:rFonts w:cstheme="minorHAnsi"/>
          <w:i/>
          <w:iCs/>
          <w:lang w:val="es-ES"/>
        </w:rPr>
        <w:t>Ambio</w:t>
      </w:r>
      <w:r w:rsidRPr="00D36414">
        <w:rPr>
          <w:rFonts w:cstheme="minorHAnsi"/>
          <w:lang w:val="es-ES"/>
        </w:rPr>
        <w:t xml:space="preserve">, </w:t>
      </w:r>
      <w:r w:rsidRPr="00D36414">
        <w:rPr>
          <w:rFonts w:cstheme="minorHAnsi"/>
          <w:i/>
          <w:iCs/>
          <w:lang w:val="es-ES"/>
        </w:rPr>
        <w:t>43</w:t>
      </w:r>
      <w:r w:rsidRPr="00D36414">
        <w:rPr>
          <w:rFonts w:cstheme="minorHAnsi"/>
          <w:lang w:val="es-ES"/>
        </w:rPr>
        <w:t xml:space="preserve">(4), 466–479. </w:t>
      </w:r>
      <w:hyperlink r:id="rId339" w:history="1">
        <w:r w:rsidRPr="00D36414">
          <w:rPr>
            <w:rStyle w:val="Hyperlink"/>
            <w:rFonts w:cstheme="minorHAnsi"/>
            <w:lang w:val="es-ES"/>
          </w:rPr>
          <w:t>http://doi.org/10.1007/s13280-014-0507-x</w:t>
        </w:r>
      </w:hyperlink>
      <w:r w:rsidRPr="00D36414">
        <w:rPr>
          <w:rFonts w:cstheme="minorHAnsi"/>
          <w:lang w:val="es-ES"/>
        </w:rPr>
        <w:t xml:space="preserve"> </w:t>
      </w:r>
    </w:p>
    <w:p w14:paraId="7A8CC99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Baró, F., Palomo, I., Zulian, G., Vizcaino, P., Haase, D., &amp; Gómez-Baggethun, E. (2016). </w:t>
      </w:r>
      <w:r w:rsidRPr="00D36414">
        <w:rPr>
          <w:rFonts w:cstheme="minorHAnsi"/>
        </w:rPr>
        <w:t xml:space="preserve">Mapping ecosystem service capacity, flow and demand for landscape and urban planning: A case study in the Barcelona metropolitan region. </w:t>
      </w:r>
      <w:r w:rsidRPr="00D36414">
        <w:rPr>
          <w:rFonts w:cstheme="minorHAnsi"/>
          <w:i/>
          <w:iCs/>
        </w:rPr>
        <w:t>Land Use Policy</w:t>
      </w:r>
      <w:r w:rsidRPr="00D36414">
        <w:rPr>
          <w:rFonts w:cstheme="minorHAnsi"/>
        </w:rPr>
        <w:t xml:space="preserve">, </w:t>
      </w:r>
      <w:r w:rsidRPr="00D36414">
        <w:rPr>
          <w:rFonts w:cstheme="minorHAnsi"/>
          <w:i/>
          <w:iCs/>
        </w:rPr>
        <w:t>57</w:t>
      </w:r>
      <w:r w:rsidRPr="00D36414">
        <w:rPr>
          <w:rFonts w:cstheme="minorHAnsi"/>
        </w:rPr>
        <w:t xml:space="preserve">, 405–417. </w:t>
      </w:r>
      <w:hyperlink r:id="rId340" w:history="1">
        <w:r w:rsidRPr="00D36414">
          <w:rPr>
            <w:rStyle w:val="Hyperlink"/>
            <w:rFonts w:cstheme="minorHAnsi"/>
          </w:rPr>
          <w:t>http://doi.org/10.1016/j.landusepol.2016.06.006</w:t>
        </w:r>
      </w:hyperlink>
      <w:r w:rsidRPr="00D36414">
        <w:rPr>
          <w:rFonts w:cstheme="minorHAnsi"/>
        </w:rPr>
        <w:t xml:space="preserve"> </w:t>
      </w:r>
    </w:p>
    <w:p w14:paraId="061DD2E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arua, M. (2011). Mobilizing metaphors: The popular use of keystone, flagship and umbrella species concepts. </w:t>
      </w:r>
      <w:r w:rsidRPr="00D36414">
        <w:rPr>
          <w:rFonts w:cstheme="minorHAnsi"/>
          <w:i/>
          <w:iCs/>
        </w:rPr>
        <w:t>Biodiversity and Conservation</w:t>
      </w:r>
      <w:r w:rsidRPr="00D36414">
        <w:rPr>
          <w:rFonts w:cstheme="minorHAnsi"/>
        </w:rPr>
        <w:t xml:space="preserve">, </w:t>
      </w:r>
      <w:r w:rsidRPr="00D36414">
        <w:rPr>
          <w:rFonts w:cstheme="minorHAnsi"/>
          <w:i/>
          <w:iCs/>
        </w:rPr>
        <w:t>20</w:t>
      </w:r>
      <w:r w:rsidRPr="00D36414">
        <w:rPr>
          <w:rFonts w:cstheme="minorHAnsi"/>
        </w:rPr>
        <w:t xml:space="preserve">(7), 1427–1440. </w:t>
      </w:r>
      <w:hyperlink r:id="rId341" w:history="1">
        <w:r w:rsidRPr="00D36414">
          <w:rPr>
            <w:rStyle w:val="Hyperlink"/>
            <w:rFonts w:cstheme="minorHAnsi"/>
          </w:rPr>
          <w:t>http://doi.org/10.1007/s10531-011-0035-y</w:t>
        </w:r>
      </w:hyperlink>
      <w:r w:rsidRPr="00D36414">
        <w:rPr>
          <w:rFonts w:cstheme="minorHAnsi"/>
        </w:rPr>
        <w:t xml:space="preserve"> </w:t>
      </w:r>
    </w:p>
    <w:p w14:paraId="41310BA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auer, J., Kniivilä, M., &amp; Schmithüsen, F. (2004). </w:t>
      </w:r>
      <w:r w:rsidRPr="00D36414">
        <w:rPr>
          <w:rFonts w:cstheme="minorHAnsi"/>
          <w:i/>
        </w:rPr>
        <w:t>Forest legislation in Europe: How 23 countries approach the obligation to reforest, public access and use of non-wood forest products.</w:t>
      </w:r>
      <w:r w:rsidRPr="00D36414">
        <w:rPr>
          <w:rFonts w:cstheme="minorHAnsi"/>
        </w:rPr>
        <w:t xml:space="preserve"> Geneva, Switzerland: United Nations.</w:t>
      </w:r>
    </w:p>
    <w:p w14:paraId="119841A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asley, D. W. C., McAuley, A. J., &amp; Bente, D. A. (2015). Yellow fever virus: Genetic and phenotypic diversity and implications for detection, prevention and therapy. </w:t>
      </w:r>
      <w:r w:rsidRPr="00D36414">
        <w:rPr>
          <w:rFonts w:cstheme="minorHAnsi"/>
          <w:i/>
          <w:iCs/>
        </w:rPr>
        <w:t>Antiviral Research</w:t>
      </w:r>
      <w:r w:rsidRPr="00D36414">
        <w:rPr>
          <w:rFonts w:cstheme="minorHAnsi"/>
        </w:rPr>
        <w:t xml:space="preserve">, </w:t>
      </w:r>
      <w:r w:rsidRPr="00D36414">
        <w:rPr>
          <w:rFonts w:cstheme="minorHAnsi"/>
          <w:i/>
          <w:iCs/>
        </w:rPr>
        <w:t>115</w:t>
      </w:r>
      <w:r w:rsidRPr="00D36414">
        <w:rPr>
          <w:rFonts w:cstheme="minorHAnsi"/>
        </w:rPr>
        <w:t xml:space="preserve">, 48–70. </w:t>
      </w:r>
      <w:hyperlink r:id="rId342" w:history="1">
        <w:r w:rsidRPr="00D36414">
          <w:rPr>
            <w:rStyle w:val="Hyperlink"/>
            <w:rFonts w:cstheme="minorHAnsi"/>
          </w:rPr>
          <w:t>http://doi.org/10.1016/j.antiviral.2014.12.010</w:t>
        </w:r>
      </w:hyperlink>
      <w:r w:rsidRPr="00D36414">
        <w:rPr>
          <w:rFonts w:cstheme="minorHAnsi"/>
        </w:rPr>
        <w:t xml:space="preserve"> </w:t>
      </w:r>
    </w:p>
    <w:p w14:paraId="191AC06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aumont, N. J., Austen, M. C., Atkins, J. P., Burdon, D., Degraer, S., Dentinho, T. P., Derous, S., Holm, P., Horton, T., van Ierland, E., Marboe, A. H., Starkey, D. J., Townsend, M., &amp; Zarzycki, T. (2007). Identification, definition and quantification of goods and services provided by marine biodiversity: Implications for the ecosystem approach. </w:t>
      </w:r>
      <w:r w:rsidRPr="00D36414">
        <w:rPr>
          <w:rFonts w:cstheme="minorHAnsi"/>
          <w:i/>
          <w:iCs/>
        </w:rPr>
        <w:t>Marine Pollution Bulletin</w:t>
      </w:r>
      <w:r w:rsidRPr="00D36414">
        <w:rPr>
          <w:rFonts w:cstheme="minorHAnsi"/>
        </w:rPr>
        <w:t xml:space="preserve">, </w:t>
      </w:r>
      <w:r w:rsidRPr="00D36414">
        <w:rPr>
          <w:rFonts w:cstheme="minorHAnsi"/>
          <w:i/>
          <w:iCs/>
        </w:rPr>
        <w:t>54</w:t>
      </w:r>
      <w:r w:rsidRPr="00D36414">
        <w:rPr>
          <w:rFonts w:cstheme="minorHAnsi"/>
        </w:rPr>
        <w:t xml:space="preserve">(3), 253–265. </w:t>
      </w:r>
      <w:hyperlink r:id="rId343" w:history="1">
        <w:r w:rsidRPr="00D36414">
          <w:rPr>
            <w:rStyle w:val="Hyperlink"/>
            <w:rFonts w:cstheme="minorHAnsi"/>
          </w:rPr>
          <w:t>http://doi.org/10.1016/j.marpolbul.2006.12.003</w:t>
        </w:r>
      </w:hyperlink>
      <w:r w:rsidRPr="00D36414">
        <w:rPr>
          <w:rFonts w:cstheme="minorHAnsi"/>
        </w:rPr>
        <w:t xml:space="preserve"> </w:t>
      </w:r>
    </w:p>
    <w:p w14:paraId="32537C5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ck, M. W., Heck, K. L., Able, K. W., Childers, D. L., &amp; Eggleston, D. B., Gillanders, B. M., Halpern, B., Hays, C. G., Hoshino, K., Minello, T. J., Orth, R. J., Sheridan, P. F., &amp; Weinstein, M. P. (2001). </w:t>
      </w:r>
      <w:r w:rsidRPr="00D36414">
        <w:rPr>
          <w:rFonts w:cstheme="minorHAnsi"/>
          <w:bCs/>
        </w:rPr>
        <w:t xml:space="preserve">The identification, conservation, and management of estuarine and marine nurseries for fish and invertebrates: A better understanding of the habitats that serve as nurseries for marine species </w:t>
      </w:r>
      <w:r w:rsidRPr="00D36414">
        <w:rPr>
          <w:rFonts w:cstheme="minorHAnsi"/>
          <w:bCs/>
        </w:rPr>
        <w:lastRenderedPageBreak/>
        <w:t>and the factors that create site-specific variability in nursery quality will improve conservation and management of these areas</w:t>
      </w:r>
      <w:r w:rsidRPr="00D36414">
        <w:rPr>
          <w:rFonts w:cstheme="minorHAnsi"/>
        </w:rPr>
        <w:t xml:space="preserve">. </w:t>
      </w:r>
      <w:r w:rsidRPr="00D36414">
        <w:rPr>
          <w:rFonts w:cstheme="minorHAnsi"/>
          <w:i/>
          <w:iCs/>
        </w:rPr>
        <w:t>Bioscience</w:t>
      </w:r>
      <w:r w:rsidRPr="00D36414">
        <w:rPr>
          <w:rFonts w:cstheme="minorHAnsi"/>
        </w:rPr>
        <w:t xml:space="preserve">, </w:t>
      </w:r>
      <w:r w:rsidRPr="00D36414">
        <w:rPr>
          <w:rFonts w:cstheme="minorHAnsi"/>
          <w:i/>
          <w:iCs/>
        </w:rPr>
        <w:t>51</w:t>
      </w:r>
      <w:r w:rsidRPr="00D36414">
        <w:rPr>
          <w:rFonts w:cstheme="minorHAnsi"/>
        </w:rPr>
        <w:t xml:space="preserve">(8), 633-641. </w:t>
      </w:r>
      <w:hyperlink r:id="rId344" w:history="1">
        <w:r w:rsidRPr="00D36414">
          <w:rPr>
            <w:rStyle w:val="Hyperlink"/>
            <w:rFonts w:cstheme="minorHAnsi"/>
          </w:rPr>
          <w:t>https://doi.org/10.1641/0006-3568(2001)051[0633:TICAMO]2.0.CO;2</w:t>
        </w:r>
      </w:hyperlink>
      <w:r w:rsidRPr="00D36414">
        <w:rPr>
          <w:rFonts w:cstheme="minorHAnsi"/>
        </w:rPr>
        <w:t xml:space="preserve"> </w:t>
      </w:r>
    </w:p>
    <w:p w14:paraId="47D50DE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Bell, S., Fox-Kämper</w:t>
      </w:r>
      <w:r w:rsidRPr="00D36414">
        <w:rPr>
          <w:rFonts w:cstheme="minorHAnsi"/>
          <w:bCs/>
        </w:rPr>
        <w:t>, R.</w:t>
      </w:r>
      <w:r w:rsidRPr="00D36414">
        <w:rPr>
          <w:rFonts w:cstheme="minorHAnsi"/>
        </w:rPr>
        <w:t>, Keshavarz, N., Benson</w:t>
      </w:r>
      <w:r w:rsidRPr="00D36414">
        <w:rPr>
          <w:rFonts w:cstheme="minorHAnsi"/>
          <w:bCs/>
        </w:rPr>
        <w:t>, M.</w:t>
      </w:r>
      <w:r w:rsidRPr="00D36414">
        <w:rPr>
          <w:rFonts w:cstheme="minorHAnsi"/>
        </w:rPr>
        <w:t>, Caputo</w:t>
      </w:r>
      <w:r w:rsidRPr="00D36414">
        <w:rPr>
          <w:rFonts w:cstheme="minorHAnsi"/>
          <w:bCs/>
        </w:rPr>
        <w:t>, S.</w:t>
      </w:r>
      <w:r w:rsidRPr="00D36414">
        <w:rPr>
          <w:rFonts w:cstheme="minorHAnsi"/>
        </w:rPr>
        <w:t>, Noori</w:t>
      </w:r>
      <w:r w:rsidRPr="00D36414">
        <w:rPr>
          <w:rFonts w:cstheme="minorHAnsi"/>
          <w:bCs/>
        </w:rPr>
        <w:t>, S.</w:t>
      </w:r>
      <w:r w:rsidRPr="00D36414">
        <w:rPr>
          <w:rFonts w:cstheme="minorHAnsi"/>
        </w:rPr>
        <w:t>, &amp; Voigt</w:t>
      </w:r>
      <w:r w:rsidRPr="00D36414">
        <w:rPr>
          <w:rFonts w:cstheme="minorHAnsi"/>
          <w:bCs/>
        </w:rPr>
        <w:t>. A</w:t>
      </w:r>
      <w:r w:rsidRPr="00D36414">
        <w:rPr>
          <w:rFonts w:cstheme="minorHAnsi"/>
        </w:rPr>
        <w:t xml:space="preserve">. (Eds.). (2016). </w:t>
      </w:r>
      <w:r w:rsidRPr="00D36414">
        <w:rPr>
          <w:rFonts w:cstheme="minorHAnsi"/>
          <w:i/>
          <w:iCs/>
        </w:rPr>
        <w:t>Urban allotment gardens in Europe</w:t>
      </w:r>
      <w:r w:rsidRPr="00D36414">
        <w:rPr>
          <w:rFonts w:cstheme="minorHAnsi"/>
        </w:rPr>
        <w:t>. London, UK and New York, USA: Routledge.</w:t>
      </w:r>
    </w:p>
    <w:p w14:paraId="53837F5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ll, S., Tyrväinen, L., Sievänen, T., Pröbstl, U., &amp; Simpson, M. (2007). Outdoor recreation and nature tourism: A European perspective. </w:t>
      </w:r>
      <w:r w:rsidRPr="00D36414">
        <w:rPr>
          <w:rFonts w:cstheme="minorHAnsi"/>
          <w:i/>
          <w:iCs/>
        </w:rPr>
        <w:t>Living Reviews in Landscape Research</w:t>
      </w:r>
      <w:r w:rsidRPr="00D36414">
        <w:rPr>
          <w:rFonts w:cstheme="minorHAnsi"/>
        </w:rPr>
        <w:t xml:space="preserve">, </w:t>
      </w:r>
      <w:r w:rsidRPr="00D36414">
        <w:rPr>
          <w:rFonts w:cstheme="minorHAnsi"/>
          <w:i/>
          <w:iCs/>
        </w:rPr>
        <w:t>1</w:t>
      </w:r>
      <w:r w:rsidRPr="00D36414">
        <w:rPr>
          <w:rFonts w:cstheme="minorHAnsi"/>
        </w:rPr>
        <w:t xml:space="preserve">(2). </w:t>
      </w:r>
      <w:hyperlink r:id="rId345" w:history="1">
        <w:r w:rsidRPr="00D36414">
          <w:rPr>
            <w:rStyle w:val="Hyperlink"/>
            <w:rFonts w:cstheme="minorHAnsi"/>
          </w:rPr>
          <w:t>http://doi.org/10.12942/lrlr-2007-2</w:t>
        </w:r>
      </w:hyperlink>
      <w:r w:rsidRPr="00D36414">
        <w:rPr>
          <w:rFonts w:cstheme="minorHAnsi"/>
        </w:rPr>
        <w:t xml:space="preserve"> </w:t>
      </w:r>
    </w:p>
    <w:p w14:paraId="76B9AC7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ndt, P., Barthel, S., &amp; Colding, J. (2013). Civic greening and environmental learning in public-access community gardens in Berlin. </w:t>
      </w:r>
      <w:r w:rsidRPr="00D36414">
        <w:rPr>
          <w:rFonts w:cstheme="minorHAnsi"/>
          <w:i/>
          <w:iCs/>
        </w:rPr>
        <w:t>Landscape and Urban Planning</w:t>
      </w:r>
      <w:r w:rsidRPr="00D36414">
        <w:rPr>
          <w:rFonts w:cstheme="minorHAnsi"/>
        </w:rPr>
        <w:t xml:space="preserve">, </w:t>
      </w:r>
      <w:r w:rsidRPr="00D36414">
        <w:rPr>
          <w:rFonts w:cstheme="minorHAnsi"/>
          <w:i/>
          <w:iCs/>
        </w:rPr>
        <w:t>109</w:t>
      </w:r>
      <w:r w:rsidRPr="00D36414">
        <w:rPr>
          <w:rFonts w:cstheme="minorHAnsi"/>
        </w:rPr>
        <w:t xml:space="preserve">(1), 18–30. </w:t>
      </w:r>
      <w:hyperlink r:id="rId346" w:history="1">
        <w:r w:rsidRPr="00D36414">
          <w:rPr>
            <w:rStyle w:val="Hyperlink"/>
            <w:rFonts w:cstheme="minorHAnsi"/>
          </w:rPr>
          <w:t>http://doi.org/10.1016/j.landurbplan.2012.10.003</w:t>
        </w:r>
      </w:hyperlink>
      <w:r w:rsidRPr="00D36414">
        <w:rPr>
          <w:rFonts w:cstheme="minorHAnsi"/>
        </w:rPr>
        <w:t xml:space="preserve"> </w:t>
      </w:r>
    </w:p>
    <w:p w14:paraId="4C1AF68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nnett, E. M., Cramer, W., Begossi, A., Cundill, G., Díaz, S., Egoh, B. N., Geijzendorffer, I. R., Krug, C. B., Lavorel, S., Lazos, E., Lebel, L., Martín-López, B., Meyfroidt, P., Mooney, H. A., Nel, J. L., Pascual, U., Payet, K., Harguindeguy, N. P., Peterson, G. D., Prieur-Richard, A. -H., Reyers, B., Roebeling, P., Seppelt, R., Solan, M., Tschakert, P., Tscharntke, T., Turner, B. L., Verburg, P. H., Viglizzo, E. F., White, P. C. L., &amp; Woodward, G. (2015). Linking biodiversity, ecosystem services, and human well-being: Three challenges for designing research for sustainability. </w:t>
      </w:r>
      <w:r w:rsidRPr="00D36414">
        <w:rPr>
          <w:rFonts w:cstheme="minorHAnsi"/>
          <w:i/>
        </w:rPr>
        <w:t>Current Opinion in Environmental Sustainability</w:t>
      </w:r>
      <w:r w:rsidRPr="00D36414">
        <w:rPr>
          <w:rFonts w:cstheme="minorHAnsi"/>
        </w:rPr>
        <w:t xml:space="preserve">, </w:t>
      </w:r>
      <w:r w:rsidRPr="00D36414">
        <w:rPr>
          <w:rFonts w:cstheme="minorHAnsi"/>
          <w:i/>
        </w:rPr>
        <w:t>14</w:t>
      </w:r>
      <w:r w:rsidRPr="00D36414">
        <w:rPr>
          <w:rFonts w:cstheme="minorHAnsi"/>
        </w:rPr>
        <w:t xml:space="preserve">, 76–85. </w:t>
      </w:r>
      <w:hyperlink r:id="rId347" w:history="1">
        <w:r w:rsidRPr="00D36414">
          <w:rPr>
            <w:rStyle w:val="Hyperlink"/>
            <w:rFonts w:cstheme="minorHAnsi"/>
          </w:rPr>
          <w:t>http://doi.org/10.1016/j.cosust.2015.03.007</w:t>
        </w:r>
      </w:hyperlink>
      <w:r w:rsidRPr="00D36414">
        <w:rPr>
          <w:rFonts w:cstheme="minorHAnsi"/>
        </w:rPr>
        <w:t xml:space="preserve"> </w:t>
      </w:r>
    </w:p>
    <w:p w14:paraId="416F643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nnett, E. M., Peterson, G. D., &amp; Gordon, L. J. (2009). Understanding relationships among multiple ecosystem services. </w:t>
      </w:r>
      <w:r w:rsidRPr="00D36414">
        <w:rPr>
          <w:rFonts w:cstheme="minorHAnsi"/>
          <w:i/>
          <w:iCs/>
        </w:rPr>
        <w:t>Ecology Letters</w:t>
      </w:r>
      <w:r w:rsidRPr="00D36414">
        <w:rPr>
          <w:rFonts w:cstheme="minorHAnsi"/>
        </w:rPr>
        <w:t xml:space="preserve">, </w:t>
      </w:r>
      <w:r w:rsidRPr="00D36414">
        <w:rPr>
          <w:rFonts w:cstheme="minorHAnsi"/>
          <w:i/>
          <w:iCs/>
        </w:rPr>
        <w:t>12</w:t>
      </w:r>
      <w:r w:rsidRPr="00D36414">
        <w:rPr>
          <w:rFonts w:cstheme="minorHAnsi"/>
        </w:rPr>
        <w:t xml:space="preserve">(12), 1394–1404. </w:t>
      </w:r>
      <w:hyperlink r:id="rId348" w:history="1">
        <w:r w:rsidRPr="00D36414">
          <w:rPr>
            <w:rStyle w:val="Hyperlink"/>
            <w:rFonts w:cstheme="minorHAnsi"/>
          </w:rPr>
          <w:t>http://doi.org/10.1111/j.1461-0248.2009.01387.x</w:t>
        </w:r>
      </w:hyperlink>
      <w:r w:rsidRPr="00D36414">
        <w:rPr>
          <w:rFonts w:cstheme="minorHAnsi"/>
        </w:rPr>
        <w:t xml:space="preserve"> </w:t>
      </w:r>
    </w:p>
    <w:p w14:paraId="69656CE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ntsen, N. S., &amp; Felby, C. (2012). Biomass for energy in the European Union - a review of bioenergy resource assessments. </w:t>
      </w:r>
      <w:r w:rsidRPr="00D36414">
        <w:rPr>
          <w:rFonts w:cstheme="minorHAnsi"/>
          <w:i/>
          <w:iCs/>
        </w:rPr>
        <w:t>Biotechnology for Biofuels</w:t>
      </w:r>
      <w:r w:rsidRPr="00D36414">
        <w:rPr>
          <w:rFonts w:cstheme="minorHAnsi"/>
        </w:rPr>
        <w:t xml:space="preserve">, </w:t>
      </w:r>
      <w:r w:rsidRPr="00D36414">
        <w:rPr>
          <w:rFonts w:cstheme="minorHAnsi"/>
          <w:i/>
          <w:iCs/>
        </w:rPr>
        <w:t>5</w:t>
      </w:r>
      <w:r w:rsidRPr="00D36414">
        <w:rPr>
          <w:rFonts w:cstheme="minorHAnsi"/>
        </w:rPr>
        <w:t xml:space="preserve">, 25. </w:t>
      </w:r>
      <w:hyperlink r:id="rId349" w:history="1">
        <w:r w:rsidRPr="00D36414">
          <w:rPr>
            <w:rStyle w:val="Hyperlink"/>
            <w:rFonts w:cstheme="minorHAnsi"/>
          </w:rPr>
          <w:t>http://doi.org/10.1186/1754-6834-5-25</w:t>
        </w:r>
      </w:hyperlink>
      <w:r w:rsidRPr="00D36414">
        <w:rPr>
          <w:rFonts w:cstheme="minorHAnsi"/>
        </w:rPr>
        <w:t xml:space="preserve"> </w:t>
      </w:r>
    </w:p>
    <w:p w14:paraId="730F8D3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nzie, M. (2014). Social justice and adaptation in the UK.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1), 39. </w:t>
      </w:r>
      <w:hyperlink r:id="rId350" w:history="1">
        <w:r w:rsidRPr="00D36414">
          <w:rPr>
            <w:rStyle w:val="Hyperlink"/>
            <w:rFonts w:cstheme="minorHAnsi"/>
          </w:rPr>
          <w:t>http://doi.org/10.5751/ES-06252-190139</w:t>
        </w:r>
      </w:hyperlink>
      <w:r w:rsidRPr="00D36414">
        <w:rPr>
          <w:rFonts w:cstheme="minorHAnsi"/>
        </w:rPr>
        <w:t xml:space="preserve"> </w:t>
      </w:r>
    </w:p>
    <w:p w14:paraId="36AA6D9F"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Benziger, C. P., Roth, G. A., &amp; Moran, A. E. (2016). The global burden of disease study and the preventable burden of NCD. </w:t>
      </w:r>
      <w:r w:rsidRPr="00D36414">
        <w:rPr>
          <w:rFonts w:cstheme="minorHAnsi"/>
          <w:i/>
          <w:iCs/>
          <w:lang w:val="es-ES"/>
        </w:rPr>
        <w:t>Global Heart</w:t>
      </w:r>
      <w:r w:rsidRPr="00D36414">
        <w:rPr>
          <w:rFonts w:cstheme="minorHAnsi"/>
          <w:lang w:val="es-ES"/>
        </w:rPr>
        <w:t xml:space="preserve">, </w:t>
      </w:r>
      <w:r w:rsidRPr="00D36414">
        <w:rPr>
          <w:rFonts w:cstheme="minorHAnsi"/>
          <w:i/>
          <w:iCs/>
          <w:lang w:val="es-ES"/>
        </w:rPr>
        <w:t>11</w:t>
      </w:r>
      <w:r w:rsidRPr="00D36414">
        <w:rPr>
          <w:rFonts w:cstheme="minorHAnsi"/>
          <w:lang w:val="es-ES"/>
        </w:rPr>
        <w:t xml:space="preserve">(4), 393–397. </w:t>
      </w:r>
      <w:hyperlink r:id="rId351" w:history="1">
        <w:r w:rsidRPr="00D36414">
          <w:rPr>
            <w:rStyle w:val="Hyperlink"/>
            <w:rFonts w:cstheme="minorHAnsi"/>
            <w:lang w:val="es-ES"/>
          </w:rPr>
          <w:t>http://doi.org/10.1016/j.gheart.2016.10.024</w:t>
        </w:r>
      </w:hyperlink>
      <w:r w:rsidRPr="00D36414">
        <w:rPr>
          <w:rFonts w:cstheme="minorHAnsi"/>
          <w:lang w:val="es-ES"/>
        </w:rPr>
        <w:t xml:space="preserve"> </w:t>
      </w:r>
    </w:p>
    <w:p w14:paraId="433C4E6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Berbés-Blázquez, M., González, J. A., &amp; Pascual, U. (2016). </w:t>
      </w:r>
      <w:r w:rsidRPr="00D36414">
        <w:rPr>
          <w:rFonts w:cstheme="minorHAnsi"/>
        </w:rPr>
        <w:t xml:space="preserve">Towards an ecosystem services approach that addresses social power relations. </w:t>
      </w:r>
      <w:r w:rsidRPr="00D36414">
        <w:rPr>
          <w:rFonts w:cstheme="minorHAnsi"/>
          <w:i/>
          <w:iCs/>
        </w:rPr>
        <w:t>Current Opinion in Environmental Sustainability</w:t>
      </w:r>
      <w:r w:rsidRPr="00D36414">
        <w:rPr>
          <w:rFonts w:cstheme="minorHAnsi"/>
        </w:rPr>
        <w:t xml:space="preserve">, </w:t>
      </w:r>
      <w:r w:rsidRPr="00D36414">
        <w:rPr>
          <w:rFonts w:cstheme="minorHAnsi"/>
          <w:i/>
          <w:iCs/>
        </w:rPr>
        <w:t>19</w:t>
      </w:r>
      <w:r w:rsidRPr="00D36414">
        <w:rPr>
          <w:rFonts w:cstheme="minorHAnsi"/>
        </w:rPr>
        <w:t xml:space="preserve">, 134–143. </w:t>
      </w:r>
      <w:hyperlink r:id="rId352" w:history="1">
        <w:r w:rsidRPr="00D36414">
          <w:rPr>
            <w:rStyle w:val="Hyperlink"/>
            <w:rFonts w:cstheme="minorHAnsi"/>
          </w:rPr>
          <w:t>http://doi.org/10.1016/j.cosust.2016.02.003</w:t>
        </w:r>
      </w:hyperlink>
      <w:r w:rsidRPr="00D36414">
        <w:rPr>
          <w:rFonts w:cstheme="minorHAnsi"/>
        </w:rPr>
        <w:t xml:space="preserve"> </w:t>
      </w:r>
    </w:p>
    <w:p w14:paraId="7B98462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rkes, F., Kislalioglu, M., Folke, C., &amp; Gadgil, M. (1998). Exploring the basic ecological unit: Ecosystem-like concepts in traditional societies. </w:t>
      </w:r>
      <w:r w:rsidRPr="00D36414">
        <w:rPr>
          <w:rFonts w:cstheme="minorHAnsi"/>
          <w:i/>
          <w:iCs/>
        </w:rPr>
        <w:t>Ecosystems</w:t>
      </w:r>
      <w:r w:rsidRPr="00D36414">
        <w:rPr>
          <w:rFonts w:cstheme="minorHAnsi"/>
        </w:rPr>
        <w:t xml:space="preserve">, </w:t>
      </w:r>
      <w:r w:rsidRPr="00D36414">
        <w:rPr>
          <w:rFonts w:cstheme="minorHAnsi"/>
          <w:i/>
          <w:iCs/>
        </w:rPr>
        <w:t>1</w:t>
      </w:r>
      <w:r w:rsidRPr="00D36414">
        <w:rPr>
          <w:rFonts w:cstheme="minorHAnsi"/>
        </w:rPr>
        <w:t xml:space="preserve">(5), 409–415. </w:t>
      </w:r>
      <w:hyperlink r:id="rId353" w:history="1">
        <w:r w:rsidRPr="00D36414">
          <w:rPr>
            <w:rStyle w:val="Hyperlink"/>
            <w:rFonts w:cstheme="minorHAnsi"/>
          </w:rPr>
          <w:t>http://doi.org/10.1007/s100219900034</w:t>
        </w:r>
      </w:hyperlink>
      <w:r w:rsidRPr="00D36414">
        <w:rPr>
          <w:rFonts w:cstheme="minorHAnsi"/>
        </w:rPr>
        <w:t xml:space="preserve"> </w:t>
      </w:r>
    </w:p>
    <w:p w14:paraId="1BC8B26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rnstein, A. (2015). Biodiversity and biomedical discovery. In </w:t>
      </w:r>
      <w:r w:rsidRPr="00D36414">
        <w:rPr>
          <w:rFonts w:cstheme="minorHAnsi"/>
          <w:bCs/>
        </w:rPr>
        <w:t>WHO &amp; CBD</w:t>
      </w:r>
      <w:r w:rsidRPr="00D36414">
        <w:rPr>
          <w:rFonts w:cstheme="minorHAnsi"/>
        </w:rPr>
        <w:t xml:space="preserve">, </w:t>
      </w:r>
      <w:r w:rsidRPr="00D36414">
        <w:rPr>
          <w:rFonts w:cstheme="minorHAnsi"/>
          <w:bCs/>
          <w:i/>
        </w:rPr>
        <w:t>Connecting global priorities: Biodiversity and human health:</w:t>
      </w:r>
      <w:r w:rsidRPr="00D36414">
        <w:rPr>
          <w:rFonts w:cstheme="minorHAnsi"/>
          <w:b/>
          <w:bCs/>
        </w:rPr>
        <w:t xml:space="preserve"> </w:t>
      </w:r>
      <w:r w:rsidRPr="00D36414">
        <w:rPr>
          <w:rFonts w:cstheme="minorHAnsi"/>
          <w:i/>
          <w:iCs/>
        </w:rPr>
        <w:t xml:space="preserve">A state of knowledge review </w:t>
      </w:r>
      <w:r w:rsidRPr="00D36414">
        <w:rPr>
          <w:rFonts w:cstheme="minorHAnsi"/>
          <w:bCs/>
        </w:rPr>
        <w:t>(pp. 164-169)</w:t>
      </w:r>
      <w:r w:rsidRPr="00D36414">
        <w:rPr>
          <w:rFonts w:cstheme="minorHAnsi"/>
        </w:rPr>
        <w:t xml:space="preserve">. </w:t>
      </w:r>
      <w:hyperlink r:id="rId354" w:history="1">
        <w:r w:rsidRPr="00D36414">
          <w:rPr>
            <w:rStyle w:val="Hyperlink"/>
            <w:rFonts w:cstheme="minorHAnsi"/>
          </w:rPr>
          <w:t>http://doi.org/10.13140/RG.2.1.3679.6565</w:t>
        </w:r>
      </w:hyperlink>
      <w:r w:rsidRPr="00D36414">
        <w:rPr>
          <w:rFonts w:cstheme="minorHAnsi"/>
        </w:rPr>
        <w:t xml:space="preserve"> </w:t>
      </w:r>
    </w:p>
    <w:p w14:paraId="7D7181C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rthold, P., Fiedler, W., Schlenker, R., &amp; Querner, U. (1998). 25-year study of the population development of Central European songbirds: A general decline, most evident in long-distance migrants. </w:t>
      </w:r>
      <w:r w:rsidRPr="00D36414">
        <w:rPr>
          <w:rFonts w:cstheme="minorHAnsi"/>
          <w:i/>
        </w:rPr>
        <w:t>Naturwissenschaften</w:t>
      </w:r>
      <w:r w:rsidRPr="00D36414">
        <w:rPr>
          <w:rFonts w:cstheme="minorHAnsi"/>
        </w:rPr>
        <w:t xml:space="preserve"> </w:t>
      </w:r>
      <w:r w:rsidRPr="00D36414">
        <w:rPr>
          <w:rFonts w:cstheme="minorHAnsi"/>
          <w:i/>
          <w:iCs/>
        </w:rPr>
        <w:t>85</w:t>
      </w:r>
      <w:r w:rsidRPr="00D36414">
        <w:rPr>
          <w:rFonts w:cstheme="minorHAnsi"/>
        </w:rPr>
        <w:t xml:space="preserve">, 350–353. </w:t>
      </w:r>
      <w:hyperlink r:id="rId355" w:history="1">
        <w:r w:rsidRPr="00D36414">
          <w:rPr>
            <w:rStyle w:val="Hyperlink"/>
            <w:rFonts w:cstheme="minorHAnsi"/>
          </w:rPr>
          <w:t>http://doi.org/10.1007/s001140050514</w:t>
        </w:r>
      </w:hyperlink>
      <w:r w:rsidRPr="00D36414">
        <w:rPr>
          <w:rFonts w:cstheme="minorHAnsi"/>
        </w:rPr>
        <w:t xml:space="preserve"> </w:t>
      </w:r>
    </w:p>
    <w:p w14:paraId="068C46A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ertocci, I., Araújo, R., Oliveira, P., &amp; Sousa-Pinto, I. (2015). Potential effects of kelp species on local fisheries.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 1216–1226. </w:t>
      </w:r>
      <w:hyperlink r:id="rId356" w:history="1">
        <w:r w:rsidRPr="00D36414">
          <w:rPr>
            <w:rStyle w:val="Hyperlink"/>
            <w:rFonts w:cstheme="minorHAnsi"/>
          </w:rPr>
          <w:t>http://doi.org/10.1111/1365-2664.12483</w:t>
        </w:r>
      </w:hyperlink>
      <w:r w:rsidRPr="00D36414">
        <w:rPr>
          <w:rFonts w:cstheme="minorHAnsi"/>
        </w:rPr>
        <w:t xml:space="preserve"> </w:t>
      </w:r>
    </w:p>
    <w:p w14:paraId="4E8001B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Besio, M. (2003). Conservation planning: The European case of rural landscapes. In </w:t>
      </w:r>
      <w:r w:rsidRPr="00D36414">
        <w:rPr>
          <w:rFonts w:cstheme="minorHAnsi"/>
          <w:i/>
          <w:iCs/>
        </w:rPr>
        <w:t>Cultural landscapes: The challenges of conservation</w:t>
      </w:r>
      <w:r w:rsidRPr="00D36414">
        <w:rPr>
          <w:rFonts w:cstheme="minorHAnsi"/>
        </w:rPr>
        <w:t xml:space="preserve"> (pp. 60–68). Paris, France: UNESCO. </w:t>
      </w:r>
    </w:p>
    <w:p w14:paraId="1FCF6D8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iggs, R., Schlüter, M., Biggs, D., Bohensky, E. L., BurnSilver, S., Cundill, G., Dakos, V., Daw, T. M., Evans, L. S., Kotschy, K., Leitch, A. M., Meek, C., Quinlan, A., Raudsepp-Hearne, C., Robards, M. D., Schoon, M. L., Schultz, L., &amp; West, P. C. (2012). Toward principles for enhancing the resilience of ecosystem services. </w:t>
      </w:r>
      <w:r w:rsidRPr="00D36414">
        <w:rPr>
          <w:rFonts w:cstheme="minorHAnsi"/>
          <w:i/>
          <w:iCs/>
        </w:rPr>
        <w:t>Annual Review of Environment and Resources</w:t>
      </w:r>
      <w:r w:rsidRPr="00D36414">
        <w:rPr>
          <w:rFonts w:cstheme="minorHAnsi"/>
        </w:rPr>
        <w:t xml:space="preserve">, </w:t>
      </w:r>
      <w:r w:rsidRPr="00D36414">
        <w:rPr>
          <w:rFonts w:cstheme="minorHAnsi"/>
          <w:i/>
          <w:iCs/>
        </w:rPr>
        <w:t>37</w:t>
      </w:r>
      <w:r w:rsidRPr="00D36414">
        <w:rPr>
          <w:rFonts w:cstheme="minorHAnsi"/>
        </w:rPr>
        <w:t xml:space="preserve">(1), 421–448. </w:t>
      </w:r>
      <w:hyperlink r:id="rId357" w:history="1">
        <w:r w:rsidRPr="00D36414">
          <w:rPr>
            <w:rStyle w:val="Hyperlink"/>
            <w:rFonts w:cstheme="minorHAnsi"/>
          </w:rPr>
          <w:t>http://doi.org/10.1146/annurev-environ-051211-123836</w:t>
        </w:r>
      </w:hyperlink>
      <w:r w:rsidRPr="00D36414">
        <w:rPr>
          <w:rFonts w:cstheme="minorHAnsi"/>
        </w:rPr>
        <w:t xml:space="preserve"> </w:t>
      </w:r>
    </w:p>
    <w:p w14:paraId="73AA956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ioforsk. (2012). </w:t>
      </w:r>
      <w:r w:rsidRPr="00D36414">
        <w:rPr>
          <w:rFonts w:cstheme="minorHAnsi"/>
          <w:i/>
        </w:rPr>
        <w:t>The Norwegian seaweed industry</w:t>
      </w:r>
      <w:r w:rsidRPr="00D36414">
        <w:rPr>
          <w:rFonts w:cstheme="minorHAnsi"/>
        </w:rPr>
        <w:t xml:space="preserve">. </w:t>
      </w:r>
    </w:p>
    <w:p w14:paraId="7232B92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izikova, L., Nijnik, M., &amp; Kluvankova-Oravska, T. (2012). Sustaining multifunctional forestry through the developing of social capital and promoting participation: A case of multiethnic mountain communities. </w:t>
      </w:r>
      <w:r w:rsidRPr="00D36414">
        <w:rPr>
          <w:rFonts w:cstheme="minorHAnsi"/>
          <w:i/>
          <w:iCs/>
        </w:rPr>
        <w:t>Small-Scale Forestry</w:t>
      </w:r>
      <w:r w:rsidRPr="00D36414">
        <w:rPr>
          <w:rFonts w:cstheme="minorHAnsi"/>
        </w:rPr>
        <w:t xml:space="preserve">, </w:t>
      </w:r>
      <w:r w:rsidRPr="00D36414">
        <w:rPr>
          <w:rFonts w:cstheme="minorHAnsi"/>
          <w:i/>
          <w:iCs/>
        </w:rPr>
        <w:t>11</w:t>
      </w:r>
      <w:r w:rsidRPr="00D36414">
        <w:rPr>
          <w:rFonts w:cstheme="minorHAnsi"/>
        </w:rPr>
        <w:t xml:space="preserve">(3), 301–319. </w:t>
      </w:r>
      <w:hyperlink r:id="rId358" w:history="1">
        <w:r w:rsidRPr="00D36414">
          <w:rPr>
            <w:rStyle w:val="Hyperlink"/>
            <w:rFonts w:cstheme="minorHAnsi"/>
          </w:rPr>
          <w:t>http://doi.org/10.1007/s11842-011-9185-8</w:t>
        </w:r>
      </w:hyperlink>
      <w:r w:rsidRPr="00D36414">
        <w:rPr>
          <w:rFonts w:cstheme="minorHAnsi"/>
        </w:rPr>
        <w:t xml:space="preserve"> </w:t>
      </w:r>
    </w:p>
    <w:p w14:paraId="1EF60F7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lackwell, M. S. A., &amp; Pilgrim, E. S. (2011). Ecosystem services delivered by small-scale wetlands. </w:t>
      </w:r>
      <w:r w:rsidRPr="00D36414">
        <w:rPr>
          <w:rFonts w:cstheme="minorHAnsi"/>
          <w:i/>
          <w:iCs/>
        </w:rPr>
        <w:t>Hydrological Sciences Journal</w:t>
      </w:r>
      <w:r w:rsidRPr="00D36414">
        <w:rPr>
          <w:rFonts w:cstheme="minorHAnsi"/>
        </w:rPr>
        <w:t xml:space="preserve">, </w:t>
      </w:r>
      <w:r w:rsidRPr="00D36414">
        <w:rPr>
          <w:rFonts w:cstheme="minorHAnsi"/>
          <w:i/>
          <w:iCs/>
        </w:rPr>
        <w:t>56</w:t>
      </w:r>
      <w:r w:rsidRPr="00D36414">
        <w:rPr>
          <w:rFonts w:cstheme="minorHAnsi"/>
        </w:rPr>
        <w:t xml:space="preserve">(8), 1467–1484. </w:t>
      </w:r>
      <w:hyperlink r:id="rId359" w:history="1">
        <w:r w:rsidRPr="00D36414">
          <w:rPr>
            <w:rStyle w:val="Hyperlink"/>
            <w:rFonts w:cstheme="minorHAnsi"/>
          </w:rPr>
          <w:t>http://doi.org/10.1080/02626667.2011.630317</w:t>
        </w:r>
      </w:hyperlink>
      <w:r w:rsidRPr="00D36414">
        <w:rPr>
          <w:rFonts w:cstheme="minorHAnsi"/>
        </w:rPr>
        <w:t xml:space="preserve"> </w:t>
      </w:r>
    </w:p>
    <w:p w14:paraId="60BC43A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lanco, G. (2014). Can livestock carrion availability influence diet of wintering red kites? Implications of sanitary policies in ecosystem services and conservation. </w:t>
      </w:r>
      <w:r w:rsidRPr="00D36414">
        <w:rPr>
          <w:rFonts w:cstheme="minorHAnsi"/>
          <w:i/>
          <w:iCs/>
        </w:rPr>
        <w:t>Population Ecology</w:t>
      </w:r>
      <w:r w:rsidRPr="00D36414">
        <w:rPr>
          <w:rFonts w:cstheme="minorHAnsi"/>
        </w:rPr>
        <w:t xml:space="preserve">, </w:t>
      </w:r>
      <w:r w:rsidRPr="00D36414">
        <w:rPr>
          <w:rFonts w:cstheme="minorHAnsi"/>
          <w:i/>
          <w:iCs/>
        </w:rPr>
        <w:t>56</w:t>
      </w:r>
      <w:r w:rsidRPr="00D36414">
        <w:rPr>
          <w:rFonts w:cstheme="minorHAnsi"/>
        </w:rPr>
        <w:t xml:space="preserve">(4), 593–604. </w:t>
      </w:r>
      <w:hyperlink r:id="rId360" w:history="1">
        <w:r w:rsidRPr="00D36414">
          <w:rPr>
            <w:rStyle w:val="Hyperlink"/>
            <w:rFonts w:cstheme="minorHAnsi"/>
          </w:rPr>
          <w:t>http://doi.org/10.1007/s10144-014-0445-2</w:t>
        </w:r>
      </w:hyperlink>
      <w:r w:rsidRPr="00D36414">
        <w:rPr>
          <w:rFonts w:cstheme="minorHAnsi"/>
        </w:rPr>
        <w:t xml:space="preserve"> </w:t>
      </w:r>
    </w:p>
    <w:p w14:paraId="317BA44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Bocharnikov, V., Laletin, A., Angelstam, P., Domashov, I., Elbakidze, M., Kaspruk, O., Sayadyan, H., Solovyi, I., Shukurov, E., Urushadze, T. (2012). Russia, Ukraine, the Caucasus, and Central Asia. In J. Parrotta &amp; R. Trosper (Eds.), </w:t>
      </w:r>
      <w:r w:rsidRPr="00D36414">
        <w:rPr>
          <w:rFonts w:cstheme="minorHAnsi"/>
          <w:i/>
        </w:rPr>
        <w:t>Traditional forest-related knowledge</w:t>
      </w:r>
      <w:r w:rsidRPr="00D36414">
        <w:rPr>
          <w:rFonts w:cstheme="minorHAnsi"/>
        </w:rPr>
        <w:t xml:space="preserve"> (pp. 251–279). Dordrecht, The Netherlands: Springer. </w:t>
      </w:r>
      <w:hyperlink r:id="rId361" w:history="1">
        <w:r w:rsidRPr="00D36414">
          <w:rPr>
            <w:rStyle w:val="Hyperlink"/>
            <w:rFonts w:cstheme="minorHAnsi"/>
          </w:rPr>
          <w:t>http://doi.org/10.1007/978-94-007-2144-9_7</w:t>
        </w:r>
      </w:hyperlink>
      <w:r w:rsidRPr="00D36414">
        <w:rPr>
          <w:rFonts w:cstheme="minorHAnsi"/>
        </w:rPr>
        <w:t xml:space="preserve"> </w:t>
      </w:r>
    </w:p>
    <w:p w14:paraId="6F59E60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erema, A., Rebelo, A. J., Bodi, M. B., Esler, K. J., &amp; Meire, P. (2017). Are ecosystem services adequately quantified? </w:t>
      </w:r>
      <w:r w:rsidRPr="00D36414">
        <w:rPr>
          <w:rFonts w:cstheme="minorHAnsi"/>
          <w:i/>
          <w:iCs/>
        </w:rPr>
        <w:t>Journal of Applied Ecology, 54</w:t>
      </w:r>
      <w:r w:rsidRPr="00D36414">
        <w:rPr>
          <w:rFonts w:cstheme="minorHAnsi"/>
          <w:iCs/>
        </w:rPr>
        <w:t>(2), 358-370</w:t>
      </w:r>
      <w:r w:rsidRPr="00D36414">
        <w:rPr>
          <w:rFonts w:cstheme="minorHAnsi"/>
        </w:rPr>
        <w:t xml:space="preserve">. </w:t>
      </w:r>
      <w:hyperlink r:id="rId362" w:history="1">
        <w:r w:rsidRPr="00D36414">
          <w:rPr>
            <w:rStyle w:val="Hyperlink"/>
            <w:rFonts w:cstheme="minorHAnsi"/>
          </w:rPr>
          <w:t>http://doi.org/10.1111/1365-2664.12696</w:t>
        </w:r>
      </w:hyperlink>
      <w:r w:rsidRPr="00D36414">
        <w:rPr>
          <w:rFonts w:cstheme="minorHAnsi"/>
        </w:rPr>
        <w:t xml:space="preserve"> </w:t>
      </w:r>
    </w:p>
    <w:p w14:paraId="66DA50C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lund, P., &amp; Hunhammar, S. (1999). Ecosystem services in urban areas. </w:t>
      </w:r>
      <w:r w:rsidRPr="00D36414">
        <w:rPr>
          <w:rFonts w:cstheme="minorHAnsi"/>
          <w:i/>
          <w:iCs/>
        </w:rPr>
        <w:t>Ecological Economics</w:t>
      </w:r>
      <w:r w:rsidRPr="00D36414">
        <w:rPr>
          <w:rFonts w:cstheme="minorHAnsi"/>
        </w:rPr>
        <w:t xml:space="preserve">, </w:t>
      </w:r>
      <w:r w:rsidRPr="00D36414">
        <w:rPr>
          <w:rFonts w:cstheme="minorHAnsi"/>
          <w:i/>
          <w:iCs/>
        </w:rPr>
        <w:t>29</w:t>
      </w:r>
      <w:r w:rsidRPr="00D36414">
        <w:rPr>
          <w:rFonts w:cstheme="minorHAnsi"/>
        </w:rPr>
        <w:t xml:space="preserve">(2), 293–301. </w:t>
      </w:r>
      <w:hyperlink r:id="rId363" w:history="1">
        <w:r w:rsidRPr="00D36414">
          <w:rPr>
            <w:rStyle w:val="Hyperlink"/>
            <w:rFonts w:cstheme="minorHAnsi"/>
          </w:rPr>
          <w:t>http://doi.org/10.1016/S0921-8009(99)00013-0</w:t>
        </w:r>
      </w:hyperlink>
      <w:r w:rsidRPr="00D36414">
        <w:rPr>
          <w:rFonts w:cstheme="minorHAnsi"/>
        </w:rPr>
        <w:t xml:space="preserve"> </w:t>
      </w:r>
    </w:p>
    <w:p w14:paraId="605A42B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lzoni, L., Rosà, R., Cagnacci, F., &amp; Rizzoli, A. (2012). Effect of deer density on tick infestation of rodents and the hazard of tick-borne encephalitis. II: Population and infection models. </w:t>
      </w:r>
      <w:r w:rsidRPr="00D36414">
        <w:rPr>
          <w:rFonts w:cstheme="minorHAnsi"/>
          <w:i/>
          <w:iCs/>
        </w:rPr>
        <w:t>International Journal for Parasitology</w:t>
      </w:r>
      <w:r w:rsidRPr="00D36414">
        <w:rPr>
          <w:rFonts w:cstheme="minorHAnsi"/>
        </w:rPr>
        <w:t xml:space="preserve">, </w:t>
      </w:r>
      <w:r w:rsidRPr="00D36414">
        <w:rPr>
          <w:rFonts w:cstheme="minorHAnsi"/>
          <w:i/>
          <w:iCs/>
        </w:rPr>
        <w:t>42</w:t>
      </w:r>
      <w:r w:rsidRPr="00D36414">
        <w:rPr>
          <w:rFonts w:cstheme="minorHAnsi"/>
        </w:rPr>
        <w:t xml:space="preserve">(4), 373–381. </w:t>
      </w:r>
      <w:hyperlink r:id="rId364" w:history="1">
        <w:r w:rsidRPr="00D36414">
          <w:rPr>
            <w:rStyle w:val="Hyperlink"/>
            <w:rFonts w:cstheme="minorHAnsi"/>
          </w:rPr>
          <w:t>http://doi.org/10.1016/j.ijpara.2012.02.006</w:t>
        </w:r>
      </w:hyperlink>
      <w:r w:rsidRPr="00D36414">
        <w:rPr>
          <w:rFonts w:cstheme="minorHAnsi"/>
        </w:rPr>
        <w:t xml:space="preserve"> </w:t>
      </w:r>
    </w:p>
    <w:p w14:paraId="01BDCDC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mbelli, P., Howe, C. J., &amp; Bertocchini, F. (2017). Polyethylene bio-degradation by caterpillars of the wax moth </w:t>
      </w:r>
      <w:r w:rsidRPr="00D36414">
        <w:rPr>
          <w:rFonts w:cstheme="minorHAnsi"/>
          <w:i/>
        </w:rPr>
        <w:t>Galleria mellonella</w:t>
      </w:r>
      <w:r w:rsidRPr="00D36414">
        <w:rPr>
          <w:rFonts w:cstheme="minorHAnsi"/>
        </w:rPr>
        <w:t xml:space="preserve">. </w:t>
      </w:r>
      <w:r w:rsidRPr="00D36414">
        <w:rPr>
          <w:rFonts w:cstheme="minorHAnsi"/>
          <w:i/>
          <w:iCs/>
        </w:rPr>
        <w:t>Current Biology</w:t>
      </w:r>
      <w:r w:rsidRPr="00D36414">
        <w:rPr>
          <w:rFonts w:cstheme="minorHAnsi"/>
        </w:rPr>
        <w:t xml:space="preserve">, </w:t>
      </w:r>
      <w:r w:rsidRPr="00D36414">
        <w:rPr>
          <w:rFonts w:cstheme="minorHAnsi"/>
          <w:i/>
          <w:iCs/>
        </w:rPr>
        <w:t>27</w:t>
      </w:r>
      <w:r w:rsidRPr="00D36414">
        <w:rPr>
          <w:rFonts w:cstheme="minorHAnsi"/>
        </w:rPr>
        <w:t xml:space="preserve">(8), R292–R293. </w:t>
      </w:r>
      <w:hyperlink r:id="rId365" w:history="1">
        <w:r w:rsidRPr="00D36414">
          <w:rPr>
            <w:rStyle w:val="Hyperlink"/>
            <w:rFonts w:cstheme="minorHAnsi"/>
          </w:rPr>
          <w:t>http://doi.org/10.1016/j.cub.2017.02.060</w:t>
        </w:r>
      </w:hyperlink>
      <w:r w:rsidRPr="00D36414">
        <w:rPr>
          <w:rFonts w:cstheme="minorHAnsi"/>
        </w:rPr>
        <w:t xml:space="preserve"> </w:t>
      </w:r>
    </w:p>
    <w:p w14:paraId="698B413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oth, J. E., Gaston, K. J., &amp; Armsworth, P. R. (2010). Who benefits from recreational use of protected areas? </w:t>
      </w:r>
      <w:r w:rsidRPr="00D36414">
        <w:rPr>
          <w:rFonts w:cstheme="minorHAnsi"/>
          <w:i/>
          <w:iCs/>
        </w:rPr>
        <w:t>Ecology and Society</w:t>
      </w:r>
      <w:r w:rsidRPr="00D36414">
        <w:rPr>
          <w:rFonts w:cstheme="minorHAnsi"/>
        </w:rPr>
        <w:t xml:space="preserve">, </w:t>
      </w:r>
      <w:r w:rsidRPr="00D36414">
        <w:rPr>
          <w:rFonts w:cstheme="minorHAnsi"/>
          <w:i/>
          <w:iCs/>
        </w:rPr>
        <w:t>15</w:t>
      </w:r>
      <w:r w:rsidRPr="00D36414">
        <w:rPr>
          <w:rFonts w:cstheme="minorHAnsi"/>
        </w:rPr>
        <w:t>(3), 19.</w:t>
      </w:r>
    </w:p>
    <w:p w14:paraId="1E51247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rrelli, P., Ballabio, C., Panagos, P., &amp; Montanarella, L. (2014). Wind erosion susceptibility of European soils. </w:t>
      </w:r>
      <w:r w:rsidRPr="00D36414">
        <w:rPr>
          <w:rFonts w:cstheme="minorHAnsi"/>
          <w:i/>
          <w:iCs/>
        </w:rPr>
        <w:t>Geoderma</w:t>
      </w:r>
      <w:r w:rsidRPr="00D36414">
        <w:rPr>
          <w:rFonts w:cstheme="minorHAnsi"/>
        </w:rPr>
        <w:t xml:space="preserve">, </w:t>
      </w:r>
      <w:r w:rsidRPr="00D36414">
        <w:rPr>
          <w:rFonts w:cstheme="minorHAnsi"/>
          <w:i/>
          <w:iCs/>
        </w:rPr>
        <w:t>232</w:t>
      </w:r>
      <w:r w:rsidRPr="00D36414">
        <w:rPr>
          <w:rFonts w:cstheme="minorHAnsi"/>
        </w:rPr>
        <w:t>–</w:t>
      </w:r>
      <w:r w:rsidRPr="00D36414">
        <w:rPr>
          <w:rFonts w:cstheme="minorHAnsi"/>
          <w:i/>
          <w:iCs/>
        </w:rPr>
        <w:t>234</w:t>
      </w:r>
      <w:r w:rsidRPr="00D36414">
        <w:rPr>
          <w:rFonts w:cstheme="minorHAnsi"/>
        </w:rPr>
        <w:t xml:space="preserve">, 471–478. </w:t>
      </w:r>
      <w:hyperlink r:id="rId366" w:history="1">
        <w:r w:rsidRPr="00D36414">
          <w:rPr>
            <w:rStyle w:val="Hyperlink"/>
            <w:rFonts w:cstheme="minorHAnsi"/>
          </w:rPr>
          <w:t>http://doi.org/10.1016/j.geoderma.2014.06.008</w:t>
        </w:r>
      </w:hyperlink>
      <w:r w:rsidRPr="00D36414">
        <w:rPr>
          <w:rFonts w:cstheme="minorHAnsi"/>
        </w:rPr>
        <w:t xml:space="preserve"> </w:t>
      </w:r>
    </w:p>
    <w:p w14:paraId="29EF9E2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rucke, M., Moore, D., Cranston, G., Gracey, K., Iha, K., Larson, J., Lazarus, E., Morales, J. C., Wackernagel, M., &amp; Galli, A. (2013). Accounting for demand and supply of the biosphere’s regenerative capacity: The national footprint accounts’ underlying methodology and framework. </w:t>
      </w:r>
      <w:r w:rsidRPr="00D36414">
        <w:rPr>
          <w:rFonts w:cstheme="minorHAnsi"/>
          <w:i/>
          <w:iCs/>
        </w:rPr>
        <w:t>Ecological Indicators</w:t>
      </w:r>
      <w:r w:rsidRPr="00D36414">
        <w:rPr>
          <w:rFonts w:cstheme="minorHAnsi"/>
        </w:rPr>
        <w:t xml:space="preserve">, </w:t>
      </w:r>
      <w:r w:rsidRPr="00D36414">
        <w:rPr>
          <w:rFonts w:cstheme="minorHAnsi"/>
          <w:i/>
          <w:iCs/>
        </w:rPr>
        <w:t>24</w:t>
      </w:r>
      <w:r w:rsidRPr="00D36414">
        <w:rPr>
          <w:rFonts w:cstheme="minorHAnsi"/>
        </w:rPr>
        <w:t xml:space="preserve">, 518–533. </w:t>
      </w:r>
      <w:hyperlink r:id="rId367" w:history="1">
        <w:r w:rsidRPr="00D36414">
          <w:rPr>
            <w:rStyle w:val="Hyperlink"/>
            <w:rFonts w:cstheme="minorHAnsi"/>
          </w:rPr>
          <w:t>http://doi.org/10.1016/j.ecolind.2012.08.005</w:t>
        </w:r>
      </w:hyperlink>
      <w:r w:rsidRPr="00D36414">
        <w:rPr>
          <w:rFonts w:cstheme="minorHAnsi"/>
        </w:rPr>
        <w:t xml:space="preserve"> </w:t>
      </w:r>
    </w:p>
    <w:p w14:paraId="6893F4B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stedt, G., Mustonen, M., &amp; Gong, P. (2016). Increasing forest biomass supply in northern Europe – countrywide estimates and economic perspectives. </w:t>
      </w:r>
      <w:r w:rsidRPr="00D36414">
        <w:rPr>
          <w:rFonts w:cstheme="minorHAnsi"/>
          <w:i/>
          <w:iCs/>
        </w:rPr>
        <w:t>Scandinavian Journal of Forest Research</w:t>
      </w:r>
      <w:r w:rsidRPr="00D36414">
        <w:rPr>
          <w:rFonts w:cstheme="minorHAnsi"/>
        </w:rPr>
        <w:t xml:space="preserve">, </w:t>
      </w:r>
      <w:r w:rsidRPr="00D36414">
        <w:rPr>
          <w:rFonts w:cstheme="minorHAnsi"/>
          <w:i/>
          <w:iCs/>
        </w:rPr>
        <w:lastRenderedPageBreak/>
        <w:t>31</w:t>
      </w:r>
      <w:r w:rsidRPr="00D36414">
        <w:rPr>
          <w:rFonts w:cstheme="minorHAnsi"/>
        </w:rPr>
        <w:t xml:space="preserve">(3), 314–322. </w:t>
      </w:r>
      <w:hyperlink r:id="rId368" w:history="1">
        <w:r w:rsidRPr="00D36414">
          <w:rPr>
            <w:rStyle w:val="Hyperlink"/>
            <w:rFonts w:cstheme="minorHAnsi"/>
          </w:rPr>
          <w:t>http://doi.org/10.1080/02827581.2015.1089930</w:t>
        </w:r>
      </w:hyperlink>
      <w:r w:rsidRPr="00D36414">
        <w:rPr>
          <w:rFonts w:cstheme="minorHAnsi"/>
        </w:rPr>
        <w:t xml:space="preserve"> </w:t>
      </w:r>
    </w:p>
    <w:p w14:paraId="0F21196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Boström, C., Baden, S., Bockelmann, A. -C., Dromph, K., Fredriksen, S., Gustafsson, C., Krause-Jensen, D., Möller, T., Nielsen, S. L., Olesen, B., Olsen, J., Pihl, L., &amp; Rinde, E. (2014). Distribution, structure and function of Nordic eelgrass (</w:t>
      </w:r>
      <w:r w:rsidRPr="00D36414">
        <w:rPr>
          <w:rFonts w:cstheme="minorHAnsi"/>
          <w:i/>
        </w:rPr>
        <w:t>Zostera marina</w:t>
      </w:r>
      <w:r w:rsidRPr="00D36414">
        <w:rPr>
          <w:rFonts w:cstheme="minorHAnsi"/>
        </w:rPr>
        <w:t xml:space="preserve">) ecosystems: implications for coastal management and conservation. </w:t>
      </w:r>
      <w:r w:rsidRPr="00D36414">
        <w:rPr>
          <w:rFonts w:cstheme="minorHAnsi"/>
          <w:i/>
          <w:iCs/>
        </w:rPr>
        <w:t>Aquatic Conservation: Marine and Freshwater Systems,</w:t>
      </w:r>
      <w:r w:rsidRPr="00D36414">
        <w:rPr>
          <w:rFonts w:cstheme="minorHAnsi"/>
        </w:rPr>
        <w:t xml:space="preserve"> </w:t>
      </w:r>
      <w:r w:rsidRPr="00D36414">
        <w:rPr>
          <w:rFonts w:cstheme="minorHAnsi"/>
          <w:i/>
          <w:iCs/>
        </w:rPr>
        <w:t>24</w:t>
      </w:r>
      <w:r w:rsidRPr="00D36414">
        <w:rPr>
          <w:rFonts w:cstheme="minorHAnsi"/>
        </w:rPr>
        <w:t xml:space="preserve">, 410–434. </w:t>
      </w:r>
      <w:hyperlink r:id="rId369" w:history="1">
        <w:r w:rsidRPr="00D36414">
          <w:rPr>
            <w:rStyle w:val="Hyperlink"/>
            <w:rFonts w:cstheme="minorHAnsi"/>
          </w:rPr>
          <w:t>http://doi.org/10.1002/aqc.2424</w:t>
        </w:r>
      </w:hyperlink>
      <w:r w:rsidRPr="00D36414">
        <w:rPr>
          <w:rFonts w:cstheme="minorHAnsi"/>
        </w:rPr>
        <w:t xml:space="preserve"> </w:t>
      </w:r>
    </w:p>
    <w:p w14:paraId="03D87257"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Bottalico, F., Chirici, G., Giannetti, F., De Marco, A., Nocentini, S., Paoletti, E., Salbitano, F.,</w:t>
      </w:r>
      <w:r w:rsidRPr="00167C0B">
        <w:rPr>
          <w:rFonts w:cstheme="minorHAnsi"/>
          <w:vertAlign w:val="superscript"/>
        </w:rPr>
        <w:t xml:space="preserve"> </w:t>
      </w:r>
      <w:r w:rsidRPr="00167C0B">
        <w:rPr>
          <w:rFonts w:cstheme="minorHAnsi"/>
        </w:rPr>
        <w:t xml:space="preserve">Sanesi, G., Serenelli, C., &amp; Travaglini, D. (2016). </w:t>
      </w:r>
      <w:r w:rsidRPr="00D36414">
        <w:rPr>
          <w:rFonts w:cstheme="minorHAnsi"/>
        </w:rPr>
        <w:t xml:space="preserve">Air pollution removal by green infrastructures and urban forests in the city of Florence. </w:t>
      </w:r>
      <w:r w:rsidRPr="00D36414">
        <w:rPr>
          <w:rFonts w:cstheme="minorHAnsi"/>
          <w:i/>
          <w:iCs/>
        </w:rPr>
        <w:t>Agriculture and Agricultural Science Procedia</w:t>
      </w:r>
      <w:r w:rsidRPr="00D36414">
        <w:rPr>
          <w:rFonts w:cstheme="minorHAnsi"/>
        </w:rPr>
        <w:t xml:space="preserve">, </w:t>
      </w:r>
      <w:r w:rsidRPr="00D36414">
        <w:rPr>
          <w:rFonts w:cstheme="minorHAnsi"/>
          <w:i/>
          <w:iCs/>
        </w:rPr>
        <w:t>8</w:t>
      </w:r>
      <w:r w:rsidRPr="00D36414">
        <w:rPr>
          <w:rFonts w:cstheme="minorHAnsi"/>
        </w:rPr>
        <w:t xml:space="preserve">, 243–251. </w:t>
      </w:r>
      <w:hyperlink r:id="rId370" w:history="1">
        <w:r w:rsidRPr="00D36414">
          <w:rPr>
            <w:rStyle w:val="Hyperlink"/>
            <w:rFonts w:cstheme="minorHAnsi"/>
          </w:rPr>
          <w:t>http://doi.org/10.1016/j.aaspro.2016.02.099</w:t>
        </w:r>
      </w:hyperlink>
      <w:r w:rsidRPr="00D36414">
        <w:rPr>
          <w:rFonts w:cstheme="minorHAnsi"/>
        </w:rPr>
        <w:t xml:space="preserve"> </w:t>
      </w:r>
    </w:p>
    <w:p w14:paraId="21A738F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udouresque, C. F., Bernard, G., Pergent, G., Shili, A., &amp; Verlaque, M. (2009). Regression of Mediterranean seagrasses caused by natural processes and anthropogenic disturbances and stress: A critical review. </w:t>
      </w:r>
      <w:r w:rsidRPr="00D36414">
        <w:rPr>
          <w:rFonts w:cstheme="minorHAnsi"/>
          <w:i/>
          <w:iCs/>
        </w:rPr>
        <w:t>Botanica Marina, 52</w:t>
      </w:r>
      <w:r w:rsidRPr="00D36414">
        <w:rPr>
          <w:rFonts w:cstheme="minorHAnsi"/>
          <w:iCs/>
        </w:rPr>
        <w:t>(5), 395-418</w:t>
      </w:r>
      <w:r w:rsidRPr="00D36414">
        <w:rPr>
          <w:rFonts w:cstheme="minorHAnsi"/>
        </w:rPr>
        <w:t xml:space="preserve">. </w:t>
      </w:r>
      <w:hyperlink r:id="rId371" w:history="1">
        <w:r w:rsidRPr="00D36414">
          <w:rPr>
            <w:rStyle w:val="Hyperlink"/>
            <w:rFonts w:cstheme="minorHAnsi"/>
          </w:rPr>
          <w:t>http://doi.org/10.1515/BOT.2009.057</w:t>
        </w:r>
      </w:hyperlink>
      <w:r w:rsidRPr="00D36414">
        <w:rPr>
          <w:rFonts w:cstheme="minorHAnsi"/>
        </w:rPr>
        <w:t xml:space="preserve"> </w:t>
      </w:r>
    </w:p>
    <w:p w14:paraId="2742236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uget, C., Lassauce, A., &amp; Jonsell, M. (2012). Effects of fuelwood harvesting on biodiversity — a review focused on the situation in Europe. </w:t>
      </w:r>
      <w:r w:rsidRPr="00D36414">
        <w:rPr>
          <w:rFonts w:cstheme="minorHAnsi"/>
          <w:i/>
          <w:iCs/>
        </w:rPr>
        <w:t>Canadian Journal of Forest Research</w:t>
      </w:r>
      <w:r w:rsidRPr="00D36414">
        <w:rPr>
          <w:rFonts w:cstheme="minorHAnsi"/>
        </w:rPr>
        <w:t xml:space="preserve">, </w:t>
      </w:r>
      <w:r w:rsidRPr="00D36414">
        <w:rPr>
          <w:rFonts w:cstheme="minorHAnsi"/>
          <w:i/>
          <w:iCs/>
        </w:rPr>
        <w:t>42</w:t>
      </w:r>
      <w:r w:rsidRPr="00D36414">
        <w:rPr>
          <w:rFonts w:cstheme="minorHAnsi"/>
        </w:rPr>
        <w:t xml:space="preserve">(8), 1421–1432. </w:t>
      </w:r>
      <w:hyperlink r:id="rId372" w:history="1">
        <w:r w:rsidRPr="00D36414">
          <w:rPr>
            <w:rStyle w:val="Hyperlink"/>
            <w:rFonts w:cstheme="minorHAnsi"/>
          </w:rPr>
          <w:t>http://doi.org/10.1139/x2012-078</w:t>
        </w:r>
      </w:hyperlink>
      <w:r w:rsidRPr="00D36414">
        <w:rPr>
          <w:rFonts w:cstheme="minorHAnsi"/>
        </w:rPr>
        <w:t xml:space="preserve"> </w:t>
      </w:r>
    </w:p>
    <w:p w14:paraId="2F54993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uraoui, F., &amp; Grizzetti, B. (2014). Modelling mitigation options to reduce diffuse nitrogen water pollution from agriculture. </w:t>
      </w:r>
      <w:r w:rsidRPr="00D36414">
        <w:rPr>
          <w:rFonts w:cstheme="minorHAnsi"/>
          <w:i/>
          <w:iCs/>
        </w:rPr>
        <w:t>Science of the Total Environment</w:t>
      </w:r>
      <w:r w:rsidRPr="00D36414">
        <w:rPr>
          <w:rFonts w:cstheme="minorHAnsi"/>
        </w:rPr>
        <w:t xml:space="preserve">, </w:t>
      </w:r>
      <w:r w:rsidRPr="00D36414">
        <w:rPr>
          <w:rFonts w:cstheme="minorHAnsi"/>
          <w:i/>
          <w:iCs/>
        </w:rPr>
        <w:t>468-469</w:t>
      </w:r>
      <w:r w:rsidRPr="00D36414">
        <w:rPr>
          <w:rFonts w:cstheme="minorHAnsi"/>
        </w:rPr>
        <w:t xml:space="preserve">, 1267–1277. </w:t>
      </w:r>
      <w:hyperlink r:id="rId373" w:history="1">
        <w:r w:rsidRPr="00D36414">
          <w:rPr>
            <w:rStyle w:val="Hyperlink"/>
            <w:rFonts w:cstheme="minorHAnsi"/>
          </w:rPr>
          <w:t>http://doi.org/10.1016/j.scitotenv.2013.07.066</w:t>
        </w:r>
      </w:hyperlink>
      <w:r w:rsidRPr="00D36414">
        <w:rPr>
          <w:rFonts w:cstheme="minorHAnsi"/>
        </w:rPr>
        <w:t xml:space="preserve"> </w:t>
      </w:r>
    </w:p>
    <w:p w14:paraId="5B87477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owler, D. E., Buyung-Ali, L. M., Knight, T. M., &amp; Pullin, A. S. (2010). A systematic review of evidence for the added benefits to health of exposure to natural environments. </w:t>
      </w:r>
      <w:r w:rsidRPr="00D36414">
        <w:rPr>
          <w:rFonts w:cstheme="minorHAnsi"/>
          <w:i/>
          <w:iCs/>
        </w:rPr>
        <w:t>BMC Public Health</w:t>
      </w:r>
      <w:r w:rsidRPr="00D36414">
        <w:rPr>
          <w:rFonts w:cstheme="minorHAnsi"/>
        </w:rPr>
        <w:t xml:space="preserve">, </w:t>
      </w:r>
      <w:r w:rsidRPr="00D36414">
        <w:rPr>
          <w:rFonts w:cstheme="minorHAnsi"/>
          <w:i/>
          <w:iCs/>
        </w:rPr>
        <w:t>10</w:t>
      </w:r>
      <w:r w:rsidRPr="00D36414">
        <w:rPr>
          <w:rFonts w:cstheme="minorHAnsi"/>
          <w:i/>
        </w:rPr>
        <w:t>,</w:t>
      </w:r>
      <w:r w:rsidRPr="00D36414">
        <w:rPr>
          <w:rFonts w:cstheme="minorHAnsi"/>
        </w:rPr>
        <w:t xml:space="preserve"> 456. </w:t>
      </w:r>
      <w:hyperlink r:id="rId374" w:history="1">
        <w:r w:rsidRPr="00D36414">
          <w:rPr>
            <w:rStyle w:val="Hyperlink"/>
            <w:rFonts w:cstheme="minorHAnsi"/>
          </w:rPr>
          <w:t>http://doi.org/10.1186/147-2458-10-456</w:t>
        </w:r>
      </w:hyperlink>
      <w:r w:rsidRPr="00D36414">
        <w:rPr>
          <w:rFonts w:cstheme="minorHAnsi"/>
        </w:rPr>
        <w:t xml:space="preserve"> </w:t>
      </w:r>
    </w:p>
    <w:p w14:paraId="6FCDBB0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radshaw, C. J. A., Sodhi, N. S., Peh, K. S. H., &amp; Brook, B. W. (2007). Global evidence that deforestation amplifies flood risk and severity in the developing world.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11), 2379–2395. </w:t>
      </w:r>
      <w:hyperlink r:id="rId375" w:history="1">
        <w:r w:rsidRPr="00D36414">
          <w:rPr>
            <w:rStyle w:val="Hyperlink"/>
            <w:rFonts w:cstheme="minorHAnsi"/>
          </w:rPr>
          <w:t>http://doi.org/10.1111/j.1365-2486.2007.01446.x</w:t>
        </w:r>
      </w:hyperlink>
      <w:r w:rsidRPr="00D36414">
        <w:rPr>
          <w:rFonts w:cstheme="minorHAnsi"/>
        </w:rPr>
        <w:t xml:space="preserve"> </w:t>
      </w:r>
    </w:p>
    <w:p w14:paraId="428D061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reckle, S. W., &amp; Wucherer, W. (2006). Vegetation of the Pamir (Tajikistan): Land use and desertification problems. In E. Spehn, C. Körner, &amp; M. Liberman (Eds.), </w:t>
      </w:r>
      <w:r w:rsidRPr="00D36414">
        <w:rPr>
          <w:rFonts w:cstheme="minorHAnsi"/>
          <w:i/>
          <w:iCs/>
        </w:rPr>
        <w:t>Land-use change and mounatin biodiversity</w:t>
      </w:r>
      <w:r w:rsidRPr="00D36414">
        <w:rPr>
          <w:rFonts w:cstheme="minorHAnsi"/>
        </w:rPr>
        <w:t xml:space="preserve"> (pp. 239–251). Boca Raton, USA: CRC Press.</w:t>
      </w:r>
    </w:p>
    <w:p w14:paraId="372F4E4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reeze, T. D., Vaissière, B. E., Bommarco, R., Petanidou, T., Seraphides, N., Kozák, L., Scheper, J., Biesmeijer, J. C., Kleijn, D., Gyldenkærne, S., Moretti, M., Holzschuh, A., Steffan-Dewenter, I., Stout, J. C., Pärtel, M., Zobel, M., &amp; Potts, S. G. (2014). Agricultural policies exacerbate honeybee pollination service supply-demand mismatches across Europe.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1), e82996. </w:t>
      </w:r>
      <w:hyperlink r:id="rId376" w:history="1">
        <w:r w:rsidRPr="00D36414">
          <w:rPr>
            <w:rStyle w:val="Hyperlink"/>
            <w:rFonts w:cstheme="minorHAnsi"/>
          </w:rPr>
          <w:t>http://doi.org/10.1371/journal.pone.0082996</w:t>
        </w:r>
      </w:hyperlink>
      <w:r w:rsidRPr="00D36414">
        <w:rPr>
          <w:rFonts w:cstheme="minorHAnsi"/>
        </w:rPr>
        <w:t xml:space="preserve"> </w:t>
      </w:r>
    </w:p>
    <w:p w14:paraId="2CDB2D9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reuste, J. H., &amp; Artmann, M. (2015). Allotment gardens contribute to urban ecosystem service: Case study Salzburg, Austria. </w:t>
      </w:r>
      <w:r w:rsidRPr="00D36414">
        <w:rPr>
          <w:rFonts w:cstheme="minorHAnsi"/>
          <w:i/>
          <w:iCs/>
        </w:rPr>
        <w:t>Journal of Urban Planning and Development</w:t>
      </w:r>
      <w:r w:rsidRPr="00D36414">
        <w:rPr>
          <w:rFonts w:cstheme="minorHAnsi"/>
        </w:rPr>
        <w:t xml:space="preserve">, </w:t>
      </w:r>
      <w:r w:rsidRPr="00D36414">
        <w:rPr>
          <w:rFonts w:cstheme="minorHAnsi"/>
          <w:i/>
          <w:iCs/>
        </w:rPr>
        <w:t>141</w:t>
      </w:r>
      <w:r w:rsidRPr="00D36414">
        <w:rPr>
          <w:rFonts w:cstheme="minorHAnsi"/>
        </w:rPr>
        <w:t xml:space="preserve">(3), A5014005. </w:t>
      </w:r>
      <w:hyperlink r:id="rId377" w:history="1">
        <w:r w:rsidRPr="00D36414">
          <w:rPr>
            <w:rStyle w:val="Hyperlink"/>
            <w:rFonts w:cstheme="minorHAnsi"/>
          </w:rPr>
          <w:t>http://doi.org/10.1061/(asce)up.1943-5444.0000264</w:t>
        </w:r>
      </w:hyperlink>
      <w:r w:rsidRPr="00D36414">
        <w:rPr>
          <w:rFonts w:cstheme="minorHAnsi"/>
        </w:rPr>
        <w:t xml:space="preserve"> </w:t>
      </w:r>
    </w:p>
    <w:p w14:paraId="6F72043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D36414">
        <w:rPr>
          <w:rFonts w:cstheme="minorHAnsi"/>
          <w:i/>
          <w:iCs/>
        </w:rPr>
        <w:t>Scientific Data</w:t>
      </w:r>
      <w:r w:rsidRPr="00D36414">
        <w:rPr>
          <w:rFonts w:cstheme="minorHAnsi"/>
        </w:rPr>
        <w:t xml:space="preserve">, </w:t>
      </w:r>
      <w:r w:rsidRPr="00D36414">
        <w:rPr>
          <w:rFonts w:cstheme="minorHAnsi"/>
          <w:i/>
          <w:iCs/>
        </w:rPr>
        <w:t>3</w:t>
      </w:r>
      <w:r w:rsidRPr="00D36414">
        <w:rPr>
          <w:rFonts w:cstheme="minorHAnsi"/>
        </w:rPr>
        <w:t xml:space="preserve">, 160007. </w:t>
      </w:r>
      <w:hyperlink r:id="rId378" w:history="1">
        <w:r w:rsidRPr="00D36414">
          <w:rPr>
            <w:rStyle w:val="Hyperlink"/>
            <w:rFonts w:cstheme="minorHAnsi"/>
          </w:rPr>
          <w:t>http://doi.org/10.1038/sdata.2016.7</w:t>
        </w:r>
      </w:hyperlink>
      <w:r w:rsidRPr="00D36414">
        <w:rPr>
          <w:rFonts w:cstheme="minorHAnsi"/>
        </w:rPr>
        <w:t xml:space="preserve"> </w:t>
      </w:r>
    </w:p>
    <w:p w14:paraId="041817C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uapet, P., Gullström, M., &amp; Björk, M. (2013). Photosynthetic activity of seagrasses and macroalgae in temperate shallow waters can alter seawater pH and total inorganic carbon content at the scale </w:t>
      </w:r>
      <w:r w:rsidRPr="00D36414">
        <w:rPr>
          <w:rFonts w:cstheme="minorHAnsi"/>
        </w:rPr>
        <w:lastRenderedPageBreak/>
        <w:t xml:space="preserve">of a coastal embayment. </w:t>
      </w:r>
      <w:r w:rsidRPr="00D36414">
        <w:rPr>
          <w:rFonts w:cstheme="minorHAnsi"/>
          <w:i/>
          <w:iCs/>
        </w:rPr>
        <w:t>Marine and Freshwater Research</w:t>
      </w:r>
      <w:r w:rsidRPr="00D36414">
        <w:rPr>
          <w:rFonts w:cstheme="minorHAnsi"/>
        </w:rPr>
        <w:t xml:space="preserve">, </w:t>
      </w:r>
      <w:r w:rsidRPr="00D36414">
        <w:rPr>
          <w:rFonts w:cstheme="minorHAnsi"/>
          <w:i/>
          <w:iCs/>
        </w:rPr>
        <w:t>64</w:t>
      </w:r>
      <w:r w:rsidRPr="00D36414">
        <w:rPr>
          <w:rFonts w:cstheme="minorHAnsi"/>
        </w:rPr>
        <w:t xml:space="preserve">(11), 1040–1048. </w:t>
      </w:r>
      <w:hyperlink r:id="rId379" w:history="1">
        <w:r w:rsidRPr="00D36414">
          <w:rPr>
            <w:rStyle w:val="Hyperlink"/>
            <w:rFonts w:cstheme="minorHAnsi"/>
          </w:rPr>
          <w:t>http://doi.org/10.1071/MF12124</w:t>
        </w:r>
      </w:hyperlink>
      <w:r w:rsidRPr="00D36414">
        <w:rPr>
          <w:rFonts w:cstheme="minorHAnsi"/>
        </w:rPr>
        <w:t xml:space="preserve"> </w:t>
      </w:r>
    </w:p>
    <w:p w14:paraId="2B54317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ugalho, M. N., Caldeira, M. C., Pereira, J. S., Aronson, J., &amp; Pausas, J. G. (2011). Mediterranean cork oak savannas require human use to sustain biodiversity and ecosystem services. </w:t>
      </w:r>
      <w:r w:rsidRPr="00D36414">
        <w:rPr>
          <w:rFonts w:cstheme="minorHAnsi"/>
          <w:i/>
          <w:iCs/>
        </w:rPr>
        <w:t>Frontiers in Ecology and the Environment</w:t>
      </w:r>
      <w:r w:rsidRPr="00D36414">
        <w:rPr>
          <w:rFonts w:cstheme="minorHAnsi"/>
        </w:rPr>
        <w:t xml:space="preserve">, </w:t>
      </w:r>
      <w:r w:rsidRPr="00D36414">
        <w:rPr>
          <w:rFonts w:cstheme="minorHAnsi"/>
          <w:i/>
          <w:iCs/>
        </w:rPr>
        <w:t>9</w:t>
      </w:r>
      <w:r w:rsidRPr="00D36414">
        <w:rPr>
          <w:rFonts w:cstheme="minorHAnsi"/>
        </w:rPr>
        <w:t xml:space="preserve">(5), 278–286. </w:t>
      </w:r>
      <w:hyperlink r:id="rId380" w:history="1">
        <w:r w:rsidRPr="00D36414">
          <w:rPr>
            <w:rStyle w:val="Hyperlink"/>
            <w:rFonts w:cstheme="minorHAnsi"/>
          </w:rPr>
          <w:t>http://doi.org/10.1890/100084</w:t>
        </w:r>
      </w:hyperlink>
      <w:r w:rsidRPr="00D36414">
        <w:rPr>
          <w:rFonts w:cstheme="minorHAnsi"/>
        </w:rPr>
        <w:t xml:space="preserve"> </w:t>
      </w:r>
    </w:p>
    <w:p w14:paraId="57F965D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uhlmann, E., Wolfgramm, B., Maselli, D., Hurni, H., Sanginov, S. R., &amp; Liniger, H. P. (2010). Geographic information system-based decision support for soil conservation planning in Tajikistan. </w:t>
      </w:r>
      <w:r w:rsidRPr="00D36414">
        <w:rPr>
          <w:rFonts w:cstheme="minorHAnsi"/>
          <w:i/>
          <w:iCs/>
        </w:rPr>
        <w:t>Journal of Soil and Water Conservation</w:t>
      </w:r>
      <w:r w:rsidRPr="00D36414">
        <w:rPr>
          <w:rFonts w:cstheme="minorHAnsi"/>
        </w:rPr>
        <w:t xml:space="preserve">, </w:t>
      </w:r>
      <w:r w:rsidRPr="00D36414">
        <w:rPr>
          <w:rFonts w:cstheme="minorHAnsi"/>
          <w:i/>
          <w:iCs/>
        </w:rPr>
        <w:t>65</w:t>
      </w:r>
      <w:r w:rsidRPr="00D36414">
        <w:rPr>
          <w:rFonts w:cstheme="minorHAnsi"/>
        </w:rPr>
        <w:t xml:space="preserve">(3), 151–159. </w:t>
      </w:r>
      <w:hyperlink r:id="rId381" w:history="1">
        <w:r w:rsidRPr="00D36414">
          <w:rPr>
            <w:rStyle w:val="Hyperlink"/>
            <w:rFonts w:cstheme="minorHAnsi"/>
          </w:rPr>
          <w:t>http://doi.org/10.2489/jswc.65.3.151</w:t>
        </w:r>
      </w:hyperlink>
      <w:r w:rsidRPr="00D36414">
        <w:rPr>
          <w:rFonts w:cstheme="minorHAnsi"/>
        </w:rPr>
        <w:t xml:space="preserve"> </w:t>
      </w:r>
    </w:p>
    <w:p w14:paraId="15C5906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ukvareva, E. N., Grunewald, K., Bobylev, S. N., Zamolodchikov, D. G., Zimenko, A. V., &amp; Bastian, O. (2015). The current state of knowledge of ecosystems and ecosystem services in Russia: A status report. </w:t>
      </w:r>
      <w:r w:rsidRPr="00D36414">
        <w:rPr>
          <w:rFonts w:cstheme="minorHAnsi"/>
          <w:i/>
          <w:iCs/>
        </w:rPr>
        <w:t>Ambio</w:t>
      </w:r>
      <w:r w:rsidRPr="00D36414">
        <w:rPr>
          <w:rFonts w:cstheme="minorHAnsi"/>
        </w:rPr>
        <w:t xml:space="preserve">, </w:t>
      </w:r>
      <w:r w:rsidRPr="00D36414">
        <w:rPr>
          <w:rFonts w:cstheme="minorHAnsi"/>
          <w:i/>
          <w:iCs/>
        </w:rPr>
        <w:t>44</w:t>
      </w:r>
      <w:r w:rsidRPr="00D36414">
        <w:rPr>
          <w:rFonts w:cstheme="minorHAnsi"/>
        </w:rPr>
        <w:t xml:space="preserve">(6), 491–507. </w:t>
      </w:r>
      <w:hyperlink r:id="rId382" w:history="1">
        <w:r w:rsidRPr="00D36414">
          <w:rPr>
            <w:rStyle w:val="Hyperlink"/>
            <w:rFonts w:cstheme="minorHAnsi"/>
          </w:rPr>
          <w:t>http://doi.org/10.1007/s13280-015-0674-4</w:t>
        </w:r>
      </w:hyperlink>
      <w:r w:rsidRPr="00D36414">
        <w:rPr>
          <w:rFonts w:cstheme="minorHAnsi"/>
        </w:rPr>
        <w:t xml:space="preserve"> </w:t>
      </w:r>
    </w:p>
    <w:p w14:paraId="57416CF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urkhard, B., Kandziora, M., Hou, Y., &amp; Müller, F. (2014). Ecosystem service potentials, flows and demands-concepts for spatial localisation, indication and quantification. </w:t>
      </w:r>
      <w:r w:rsidRPr="00D36414">
        <w:rPr>
          <w:rFonts w:cstheme="minorHAnsi"/>
          <w:i/>
          <w:iCs/>
        </w:rPr>
        <w:t>Landscape Online</w:t>
      </w:r>
      <w:r w:rsidRPr="00D36414">
        <w:rPr>
          <w:rFonts w:cstheme="minorHAnsi"/>
        </w:rPr>
        <w:t xml:space="preserve">, </w:t>
      </w:r>
      <w:r w:rsidRPr="00D36414">
        <w:rPr>
          <w:rFonts w:cstheme="minorHAnsi"/>
          <w:i/>
          <w:iCs/>
        </w:rPr>
        <w:t>34</w:t>
      </w:r>
      <w:r w:rsidRPr="00D36414">
        <w:rPr>
          <w:rFonts w:cstheme="minorHAnsi"/>
        </w:rPr>
        <w:t xml:space="preserve">(1), 1–32. </w:t>
      </w:r>
      <w:hyperlink r:id="rId383" w:history="1">
        <w:r w:rsidRPr="00D36414">
          <w:rPr>
            <w:rStyle w:val="Hyperlink"/>
            <w:rFonts w:cstheme="minorHAnsi"/>
          </w:rPr>
          <w:t>http://doi.org/10.3097/LO.201434</w:t>
        </w:r>
      </w:hyperlink>
      <w:r w:rsidRPr="00D36414">
        <w:rPr>
          <w:rFonts w:cstheme="minorHAnsi"/>
        </w:rPr>
        <w:t xml:space="preserve"> </w:t>
      </w:r>
    </w:p>
    <w:p w14:paraId="03FE771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Buyck, C., Dudley, N., Furuta, N., Pedrot, C., Renaud, F., &amp; Sudmeier-Rieux, K. (2015). </w:t>
      </w:r>
      <w:r w:rsidRPr="00D36414">
        <w:rPr>
          <w:rFonts w:cstheme="minorHAnsi"/>
          <w:i/>
          <w:iCs/>
        </w:rPr>
        <w:t>Protected areas as tools for disaster risk reduction. A handbook for practitioners</w:t>
      </w:r>
      <w:r w:rsidRPr="00D36414">
        <w:rPr>
          <w:rFonts w:cstheme="minorHAnsi"/>
        </w:rPr>
        <w:t xml:space="preserve">. </w:t>
      </w:r>
      <w:hyperlink r:id="rId384" w:history="1">
        <w:r w:rsidRPr="00D36414">
          <w:rPr>
            <w:rStyle w:val="Hyperlink"/>
            <w:rFonts w:cstheme="minorHAnsi"/>
          </w:rPr>
          <w:t>http://doi.org/10.1073/pnas.0703993104</w:t>
        </w:r>
      </w:hyperlink>
      <w:r w:rsidRPr="00D36414">
        <w:rPr>
          <w:rFonts w:cstheme="minorHAnsi"/>
        </w:rPr>
        <w:t xml:space="preserve"> </w:t>
      </w:r>
    </w:p>
    <w:p w14:paraId="542B265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Çağlarirmak, N. (2011). Edible mushrooms: An alternative food item. </w:t>
      </w:r>
      <w:r w:rsidRPr="00D36414">
        <w:rPr>
          <w:rFonts w:cstheme="minorHAnsi"/>
          <w:i/>
          <w:iCs/>
        </w:rPr>
        <w:t>Proceedings of the 7th international conference on mushroom biology and mushroom products</w:t>
      </w:r>
      <w:r w:rsidRPr="00D36414">
        <w:rPr>
          <w:rFonts w:cstheme="minorHAnsi"/>
        </w:rPr>
        <w:t xml:space="preserve">, 548–554. </w:t>
      </w:r>
    </w:p>
    <w:p w14:paraId="1669A20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i, X., McKinney, D., &amp; Rosegrant, M. (2003). Sustainability analysis for irrigation water management in the Aral Sea region. </w:t>
      </w:r>
      <w:r w:rsidRPr="00D36414">
        <w:rPr>
          <w:rFonts w:cstheme="minorHAnsi"/>
          <w:i/>
          <w:iCs/>
        </w:rPr>
        <w:t>Agricultural Systems</w:t>
      </w:r>
      <w:r w:rsidRPr="00D36414">
        <w:rPr>
          <w:rFonts w:cstheme="minorHAnsi"/>
        </w:rPr>
        <w:t xml:space="preserve">, </w:t>
      </w:r>
      <w:r w:rsidRPr="00D36414">
        <w:rPr>
          <w:rFonts w:cstheme="minorHAnsi"/>
          <w:i/>
          <w:iCs/>
        </w:rPr>
        <w:t>76</w:t>
      </w:r>
      <w:r w:rsidRPr="00D36414">
        <w:rPr>
          <w:rFonts w:cstheme="minorHAnsi"/>
          <w:iCs/>
        </w:rPr>
        <w:t>(3)</w:t>
      </w:r>
      <w:r w:rsidRPr="00D36414">
        <w:rPr>
          <w:rFonts w:cstheme="minorHAnsi"/>
        </w:rPr>
        <w:t xml:space="preserve">, 1043–1066. </w:t>
      </w:r>
      <w:hyperlink r:id="rId385" w:history="1">
        <w:r w:rsidRPr="00D36414">
          <w:rPr>
            <w:rStyle w:val="Hyperlink"/>
            <w:rFonts w:cstheme="minorHAnsi"/>
          </w:rPr>
          <w:t>http://doi.org/10.1016/S0308-521X(02)00028-8</w:t>
        </w:r>
      </w:hyperlink>
      <w:r w:rsidRPr="00D36414">
        <w:rPr>
          <w:rFonts w:cstheme="minorHAnsi"/>
        </w:rPr>
        <w:t xml:space="preserve"> </w:t>
      </w:r>
    </w:p>
    <w:p w14:paraId="6D7AC88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mps-Calvet, M., Langemeyer, J., Calvet-Mir, L., &amp; Gómez-Baggethun, E. (2015). Ecosystem services provided by urban gardens in Barcelona, Spain: Insights for policy and planning. </w:t>
      </w:r>
      <w:r w:rsidRPr="00D36414">
        <w:rPr>
          <w:rFonts w:cstheme="minorHAnsi"/>
          <w:i/>
          <w:iCs/>
        </w:rPr>
        <w:t>Environmental Science &amp; Policy</w:t>
      </w:r>
      <w:r w:rsidRPr="00D36414">
        <w:rPr>
          <w:rFonts w:cstheme="minorHAnsi"/>
        </w:rPr>
        <w:t xml:space="preserve">, </w:t>
      </w:r>
      <w:r w:rsidRPr="00D36414">
        <w:rPr>
          <w:rFonts w:cstheme="minorHAnsi"/>
          <w:i/>
          <w:iCs/>
        </w:rPr>
        <w:t>62</w:t>
      </w:r>
      <w:r w:rsidRPr="00D36414">
        <w:rPr>
          <w:rFonts w:cstheme="minorHAnsi"/>
        </w:rPr>
        <w:t xml:space="preserve">, 14–23. </w:t>
      </w:r>
      <w:hyperlink r:id="rId386" w:history="1">
        <w:r w:rsidRPr="00D36414">
          <w:rPr>
            <w:rStyle w:val="Hyperlink"/>
            <w:rFonts w:cstheme="minorHAnsi"/>
          </w:rPr>
          <w:t>http://doi.org/10.1016/j.envsci.2016.01.007</w:t>
        </w:r>
      </w:hyperlink>
      <w:r w:rsidRPr="00D36414">
        <w:rPr>
          <w:rFonts w:cstheme="minorHAnsi"/>
        </w:rPr>
        <w:t xml:space="preserve"> </w:t>
      </w:r>
    </w:p>
    <w:p w14:paraId="1A6AD96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priel, P. (2013). Trends in organic carbon and nitrogen contents in agricultural soils in Bavaria (south Germany) between 1986 and 2007. </w:t>
      </w:r>
      <w:r w:rsidRPr="00D36414">
        <w:rPr>
          <w:rFonts w:cstheme="minorHAnsi"/>
          <w:i/>
          <w:iCs/>
        </w:rPr>
        <w:t>European Journal of Soil Science</w:t>
      </w:r>
      <w:r w:rsidRPr="00D36414">
        <w:rPr>
          <w:rFonts w:cstheme="minorHAnsi"/>
        </w:rPr>
        <w:t xml:space="preserve">, </w:t>
      </w:r>
      <w:r w:rsidRPr="00D36414">
        <w:rPr>
          <w:rFonts w:cstheme="minorHAnsi"/>
          <w:i/>
          <w:iCs/>
        </w:rPr>
        <w:t>64</w:t>
      </w:r>
      <w:r w:rsidRPr="00D36414">
        <w:rPr>
          <w:rFonts w:cstheme="minorHAnsi"/>
        </w:rPr>
        <w:t xml:space="preserve">, 445–454. </w:t>
      </w:r>
      <w:hyperlink r:id="rId387" w:history="1">
        <w:r w:rsidRPr="00D36414">
          <w:rPr>
            <w:rStyle w:val="Hyperlink"/>
            <w:rFonts w:cstheme="minorHAnsi"/>
          </w:rPr>
          <w:t>http://doi.org/10.1111/ejss.12054</w:t>
        </w:r>
      </w:hyperlink>
      <w:r w:rsidRPr="00D36414">
        <w:rPr>
          <w:rFonts w:cstheme="minorHAnsi"/>
        </w:rPr>
        <w:t xml:space="preserve"> </w:t>
      </w:r>
    </w:p>
    <w:p w14:paraId="1023047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raveli, H. (2000). A comparative analysis on intensification and extensification in Mediterranean agriculture: Dilemmas for LFAs policy. </w:t>
      </w:r>
      <w:r w:rsidRPr="00D36414">
        <w:rPr>
          <w:rFonts w:cstheme="minorHAnsi"/>
          <w:i/>
          <w:iCs/>
        </w:rPr>
        <w:t>Journal of Rural Studies</w:t>
      </w:r>
      <w:r w:rsidRPr="00D36414">
        <w:rPr>
          <w:rFonts w:cstheme="minorHAnsi"/>
        </w:rPr>
        <w:t xml:space="preserve">, </w:t>
      </w:r>
      <w:r w:rsidRPr="00D36414">
        <w:rPr>
          <w:rFonts w:cstheme="minorHAnsi"/>
          <w:i/>
          <w:iCs/>
        </w:rPr>
        <w:t>16</w:t>
      </w:r>
      <w:r w:rsidRPr="00D36414">
        <w:rPr>
          <w:rFonts w:cstheme="minorHAnsi"/>
        </w:rPr>
        <w:t xml:space="preserve">(2), 231–242. </w:t>
      </w:r>
      <w:hyperlink r:id="rId388" w:history="1">
        <w:r w:rsidRPr="00D36414">
          <w:rPr>
            <w:rStyle w:val="Hyperlink"/>
            <w:rFonts w:cstheme="minorHAnsi"/>
          </w:rPr>
          <w:t>http://doi.org/10.1016/S0743-0167(99)00050-9</w:t>
        </w:r>
      </w:hyperlink>
      <w:r w:rsidRPr="00D36414">
        <w:rPr>
          <w:rFonts w:cstheme="minorHAnsi"/>
        </w:rPr>
        <w:t xml:space="preserve"> </w:t>
      </w:r>
    </w:p>
    <w:p w14:paraId="2A6FC82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rlsson, J., Eriksson, L. O., Ohman, K., &amp; Nordstrom, E.-M. (2015). Combining scientific and stakeholder knowledge in future scenario development - A forest landscape case study in northern Sweden. </w:t>
      </w:r>
      <w:r w:rsidRPr="00D36414">
        <w:rPr>
          <w:rFonts w:cstheme="minorHAnsi"/>
          <w:i/>
          <w:iCs/>
        </w:rPr>
        <w:t>Forest Policy and Economics</w:t>
      </w:r>
      <w:r w:rsidRPr="00D36414">
        <w:rPr>
          <w:rFonts w:cstheme="minorHAnsi"/>
        </w:rPr>
        <w:t xml:space="preserve">, </w:t>
      </w:r>
      <w:r w:rsidRPr="00D36414">
        <w:rPr>
          <w:rFonts w:cstheme="minorHAnsi"/>
          <w:i/>
          <w:iCs/>
        </w:rPr>
        <w:t>61</w:t>
      </w:r>
      <w:r w:rsidRPr="00D36414">
        <w:rPr>
          <w:rFonts w:cstheme="minorHAnsi"/>
        </w:rPr>
        <w:t xml:space="preserve">, 122–134. </w:t>
      </w:r>
      <w:hyperlink r:id="rId389" w:history="1">
        <w:r w:rsidRPr="00D36414">
          <w:rPr>
            <w:rStyle w:val="Hyperlink"/>
            <w:rFonts w:cstheme="minorHAnsi"/>
          </w:rPr>
          <w:t>http://doi.org/10.1016/j.forpol.2015.08.008</w:t>
        </w:r>
      </w:hyperlink>
      <w:r w:rsidRPr="00D36414">
        <w:rPr>
          <w:rFonts w:cstheme="minorHAnsi"/>
        </w:rPr>
        <w:t xml:space="preserve"> </w:t>
      </w:r>
    </w:p>
    <w:p w14:paraId="1D5DBE4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rmona, C. P., Azcárate, F. M., Oteros-rozas, E., González, J. A., &amp; Peco, B. (2013). Assessing the effects of seasonal grazing on holm oak regeneration: Implications for the conservation of Mediterranean dehesas. </w:t>
      </w:r>
      <w:r w:rsidRPr="00D36414">
        <w:rPr>
          <w:rFonts w:cstheme="minorHAnsi"/>
          <w:i/>
          <w:iCs/>
        </w:rPr>
        <w:t>Biological Conservation</w:t>
      </w:r>
      <w:r w:rsidRPr="00D36414">
        <w:rPr>
          <w:rFonts w:cstheme="minorHAnsi"/>
        </w:rPr>
        <w:t xml:space="preserve">, </w:t>
      </w:r>
      <w:r w:rsidRPr="00D36414">
        <w:rPr>
          <w:rFonts w:cstheme="minorHAnsi"/>
          <w:i/>
          <w:iCs/>
        </w:rPr>
        <w:t>159</w:t>
      </w:r>
      <w:r w:rsidRPr="00D36414">
        <w:rPr>
          <w:rFonts w:cstheme="minorHAnsi"/>
        </w:rPr>
        <w:t xml:space="preserve">, 240–247. </w:t>
      </w:r>
      <w:hyperlink r:id="rId390" w:history="1">
        <w:r w:rsidRPr="00D36414">
          <w:rPr>
            <w:rStyle w:val="Hyperlink"/>
            <w:rFonts w:cstheme="minorHAnsi"/>
          </w:rPr>
          <w:t>http://doi.org/10.1016/j.biocon.2012.11.015</w:t>
        </w:r>
      </w:hyperlink>
      <w:r w:rsidRPr="00D36414">
        <w:rPr>
          <w:rFonts w:cstheme="minorHAnsi"/>
        </w:rPr>
        <w:t xml:space="preserve"> </w:t>
      </w:r>
    </w:p>
    <w:p w14:paraId="305A9D2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rpenter, D. O., El-Qaderi, S., Fayzieva, D., Gilani, A. H., Hambartsumyan, A., Herz, K., Isobaev, M., Kasymov, O., Kudyakov, R., Majitova, Z., Mamadov, E., Nemer, L., Revich, B., Stege, P., Suk, W., Upshur, R., Yilmaz, B., &amp; Zaineh, K. (2006). Children’s environmental health in Central Asia and the Middle East. </w:t>
      </w:r>
      <w:r w:rsidRPr="00D36414">
        <w:rPr>
          <w:rFonts w:cstheme="minorHAnsi"/>
          <w:i/>
          <w:iCs/>
        </w:rPr>
        <w:t>International Journal of Occupational and Environmental Health</w:t>
      </w:r>
      <w:r w:rsidRPr="00D36414">
        <w:rPr>
          <w:rFonts w:cstheme="minorHAnsi"/>
        </w:rPr>
        <w:t xml:space="preserve">, </w:t>
      </w:r>
      <w:r w:rsidRPr="00D36414">
        <w:rPr>
          <w:rFonts w:cstheme="minorHAnsi"/>
          <w:i/>
          <w:iCs/>
        </w:rPr>
        <w:t>12</w:t>
      </w:r>
      <w:r w:rsidRPr="00D36414">
        <w:rPr>
          <w:rFonts w:cstheme="minorHAnsi"/>
        </w:rPr>
        <w:t>(4), 362–</w:t>
      </w:r>
      <w:r w:rsidRPr="00D36414">
        <w:rPr>
          <w:rFonts w:cstheme="minorHAnsi"/>
        </w:rPr>
        <w:lastRenderedPageBreak/>
        <w:t xml:space="preserve">368. </w:t>
      </w:r>
      <w:hyperlink r:id="rId391" w:history="1">
        <w:r w:rsidRPr="00D36414">
          <w:rPr>
            <w:rStyle w:val="Hyperlink"/>
            <w:rFonts w:cstheme="minorHAnsi"/>
          </w:rPr>
          <w:t>http://doi.org/10.1179/oeh.2006.12.4.362</w:t>
        </w:r>
      </w:hyperlink>
      <w:r w:rsidRPr="00D36414">
        <w:rPr>
          <w:rFonts w:cstheme="minorHAnsi"/>
        </w:rPr>
        <w:t xml:space="preserve"> </w:t>
      </w:r>
    </w:p>
    <w:p w14:paraId="1F4B29A6"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Carpenter, G., Kleinjans, R., Villasante, S., &amp; O’Leary, B. C. (2016). Landing the blame: The influence of EU Member States on quota setting. </w:t>
      </w:r>
      <w:r w:rsidRPr="00D36414">
        <w:rPr>
          <w:rFonts w:cstheme="minorHAnsi"/>
          <w:i/>
          <w:iCs/>
          <w:lang w:val="es-ES"/>
        </w:rPr>
        <w:t>Marine Policy</w:t>
      </w:r>
      <w:r w:rsidRPr="00D36414">
        <w:rPr>
          <w:rFonts w:cstheme="minorHAnsi"/>
          <w:lang w:val="es-ES"/>
        </w:rPr>
        <w:t xml:space="preserve">, </w:t>
      </w:r>
      <w:r w:rsidRPr="00D36414">
        <w:rPr>
          <w:rFonts w:cstheme="minorHAnsi"/>
          <w:i/>
          <w:iCs/>
          <w:lang w:val="es-ES"/>
        </w:rPr>
        <w:t>64</w:t>
      </w:r>
      <w:r w:rsidRPr="00D36414">
        <w:rPr>
          <w:rFonts w:cstheme="minorHAnsi"/>
          <w:lang w:val="es-ES"/>
        </w:rPr>
        <w:t xml:space="preserve">, 9–15. </w:t>
      </w:r>
      <w:hyperlink r:id="rId392" w:history="1">
        <w:r w:rsidRPr="00D36414">
          <w:rPr>
            <w:rStyle w:val="Hyperlink"/>
            <w:rFonts w:cstheme="minorHAnsi"/>
            <w:lang w:val="es-ES"/>
          </w:rPr>
          <w:t>http://doi.org/10.1016/j.marpol.2015.11.001</w:t>
        </w:r>
      </w:hyperlink>
      <w:r w:rsidRPr="00D36414">
        <w:rPr>
          <w:rFonts w:cstheme="minorHAnsi"/>
          <w:lang w:val="es-ES"/>
        </w:rPr>
        <w:t xml:space="preserve"> </w:t>
      </w:r>
    </w:p>
    <w:p w14:paraId="2189884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Carrete, M., Sanchez-Zapata, J. A., Benitez, J. R., Lobon, M., &amp; Donazar, J. A. (2009). </w:t>
      </w:r>
      <w:r w:rsidRPr="00D36414">
        <w:rPr>
          <w:rFonts w:cstheme="minorHAnsi"/>
        </w:rPr>
        <w:t xml:space="preserve">Large scale risk-assessment of wind-farms on population viability of a globally endangered long-lived raptor. </w:t>
      </w:r>
      <w:r w:rsidRPr="00D36414">
        <w:rPr>
          <w:rFonts w:cstheme="minorHAnsi"/>
          <w:i/>
        </w:rPr>
        <w:t>Biological Conservation, 142</w:t>
      </w:r>
      <w:r w:rsidRPr="00D36414">
        <w:rPr>
          <w:rFonts w:cstheme="minorHAnsi"/>
        </w:rPr>
        <w:t xml:space="preserve">(12), 2954-2961. </w:t>
      </w:r>
      <w:hyperlink r:id="rId393" w:history="1">
        <w:r w:rsidRPr="00D36414">
          <w:rPr>
            <w:rStyle w:val="Hyperlink"/>
            <w:rFonts w:cstheme="minorHAnsi"/>
          </w:rPr>
          <w:t>http://doi.org/10.1016/j.biocon.2009.07.027</w:t>
        </w:r>
      </w:hyperlink>
      <w:r w:rsidRPr="00D36414">
        <w:rPr>
          <w:rFonts w:cstheme="minorHAnsi"/>
        </w:rPr>
        <w:t xml:space="preserve"> </w:t>
      </w:r>
    </w:p>
    <w:p w14:paraId="343E678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rvalho, A. M., &amp; Frazão-Moreira, A. (2011). Importance of local knowledge in plant resources management and conservation in two protected areas from Trás-os-Montes, Portugal. </w:t>
      </w:r>
      <w:r w:rsidRPr="00D36414">
        <w:rPr>
          <w:rFonts w:cstheme="minorHAnsi"/>
          <w:i/>
          <w:iCs/>
        </w:rPr>
        <w:t>Journal of Ethnobiology and Ethnomedicine</w:t>
      </w:r>
      <w:r w:rsidRPr="00D36414">
        <w:rPr>
          <w:rFonts w:cstheme="minorHAnsi"/>
        </w:rPr>
        <w:t xml:space="preserve">, </w:t>
      </w:r>
      <w:r w:rsidRPr="00D36414">
        <w:rPr>
          <w:rFonts w:cstheme="minorHAnsi"/>
          <w:i/>
          <w:iCs/>
        </w:rPr>
        <w:t>7</w:t>
      </w:r>
      <w:r w:rsidRPr="00D36414">
        <w:rPr>
          <w:rFonts w:cstheme="minorHAnsi"/>
        </w:rPr>
        <w:t xml:space="preserve">, 36. </w:t>
      </w:r>
      <w:hyperlink r:id="rId394" w:history="1">
        <w:r w:rsidRPr="00D36414">
          <w:rPr>
            <w:rStyle w:val="Hyperlink"/>
            <w:rFonts w:cstheme="minorHAnsi"/>
          </w:rPr>
          <w:t>http://doi.org/10.1186/1746-4269-7-36</w:t>
        </w:r>
      </w:hyperlink>
      <w:r w:rsidRPr="00D36414">
        <w:rPr>
          <w:rFonts w:cstheme="minorHAnsi"/>
        </w:rPr>
        <w:t xml:space="preserve"> </w:t>
      </w:r>
    </w:p>
    <w:p w14:paraId="5917A94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rvalho, A. M., &amp; Morales, R. (2010). Persistence of wild food and wild medicinal plant knowledge in a northeastern region of Portugal. In M. Pardo de Santayana, A. Pieroni, &amp; R. Puri (Eds.), </w:t>
      </w:r>
      <w:r w:rsidRPr="00D36414">
        <w:rPr>
          <w:rFonts w:cstheme="minorHAnsi"/>
          <w:i/>
          <w:iCs/>
        </w:rPr>
        <w:t>Ethnobotany in the new era: People, health and wild plant resources</w:t>
      </w:r>
      <w:r w:rsidRPr="00D36414">
        <w:rPr>
          <w:rFonts w:cstheme="minorHAnsi"/>
        </w:rPr>
        <w:t xml:space="preserve"> (pp. 147–171). New York, USA and Oxford, UK: Bergham. </w:t>
      </w:r>
    </w:p>
    <w:p w14:paraId="7BC5B17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sado-Arzuaga, I., Madariaga, I., &amp; Onaindia, M. (2013). Perception, demand and user contribution to ecosystem services in the Bilbao metropolitan greenbelt. </w:t>
      </w:r>
      <w:r w:rsidRPr="00D36414">
        <w:rPr>
          <w:rFonts w:cstheme="minorHAnsi"/>
          <w:i/>
          <w:iCs/>
        </w:rPr>
        <w:t>Journal of Environmental Management</w:t>
      </w:r>
      <w:r w:rsidRPr="00D36414">
        <w:rPr>
          <w:rFonts w:cstheme="minorHAnsi"/>
        </w:rPr>
        <w:t xml:space="preserve">, </w:t>
      </w:r>
      <w:r w:rsidRPr="00D36414">
        <w:rPr>
          <w:rFonts w:cstheme="minorHAnsi"/>
          <w:i/>
          <w:iCs/>
        </w:rPr>
        <w:t>129</w:t>
      </w:r>
      <w:r w:rsidRPr="00D36414">
        <w:rPr>
          <w:rFonts w:cstheme="minorHAnsi"/>
        </w:rPr>
        <w:t xml:space="preserve">, 33–43. </w:t>
      </w:r>
      <w:hyperlink r:id="rId395" w:history="1">
        <w:r w:rsidRPr="00D36414">
          <w:rPr>
            <w:rStyle w:val="Hyperlink"/>
            <w:rFonts w:cstheme="minorHAnsi"/>
          </w:rPr>
          <w:t>http://doi.org/10.1016/j.jenvman.2013.05.059</w:t>
        </w:r>
      </w:hyperlink>
      <w:r w:rsidRPr="00D36414">
        <w:rPr>
          <w:rFonts w:cstheme="minorHAnsi"/>
        </w:rPr>
        <w:t xml:space="preserve"> </w:t>
      </w:r>
    </w:p>
    <w:p w14:paraId="6A36875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sal, G., Sánchez-carnero, N., Sánchez-rodríguez, E., &amp; Freire, J. (2011). Estuarine, coastal and shelf science remote sensing with SPOT-4 for mapping kelp forests in turbid waters on the south European Atlantic shelf. </w:t>
      </w:r>
      <w:r w:rsidRPr="00D36414">
        <w:rPr>
          <w:rFonts w:cstheme="minorHAnsi"/>
          <w:i/>
          <w:iCs/>
        </w:rPr>
        <w:t>Estuarine, Coastal and Shelf Science</w:t>
      </w:r>
      <w:r w:rsidRPr="00D36414">
        <w:rPr>
          <w:rFonts w:cstheme="minorHAnsi"/>
        </w:rPr>
        <w:t xml:space="preserve">, </w:t>
      </w:r>
      <w:r w:rsidRPr="00D36414">
        <w:rPr>
          <w:rFonts w:cstheme="minorHAnsi"/>
          <w:i/>
          <w:iCs/>
        </w:rPr>
        <w:t>91</w:t>
      </w:r>
      <w:r w:rsidRPr="00D36414">
        <w:rPr>
          <w:rFonts w:cstheme="minorHAnsi"/>
        </w:rPr>
        <w:t xml:space="preserve">(3), 371–378. </w:t>
      </w:r>
      <w:hyperlink r:id="rId396" w:history="1">
        <w:r w:rsidRPr="00D36414">
          <w:rPr>
            <w:rStyle w:val="Hyperlink"/>
            <w:rFonts w:cstheme="minorHAnsi"/>
          </w:rPr>
          <w:t>http://doi.org/10.1016/j.ecss.2010.10.024</w:t>
        </w:r>
      </w:hyperlink>
      <w:r w:rsidRPr="00D36414">
        <w:rPr>
          <w:rFonts w:cstheme="minorHAnsi"/>
        </w:rPr>
        <w:t xml:space="preserve"> </w:t>
      </w:r>
    </w:p>
    <w:p w14:paraId="48F3BFF2" w14:textId="77777777" w:rsidR="00167C0B" w:rsidRPr="00D36414" w:rsidRDefault="00167C0B" w:rsidP="00167C0B">
      <w:pPr>
        <w:widowControl w:val="0"/>
        <w:autoSpaceDE w:val="0"/>
        <w:autoSpaceDN w:val="0"/>
        <w:adjustRightInd w:val="0"/>
        <w:spacing w:before="120"/>
        <w:ind w:left="480" w:hanging="480"/>
        <w:rPr>
          <w:rFonts w:cstheme="minorHAnsi"/>
          <w:lang w:val="pt-PT"/>
        </w:rPr>
      </w:pPr>
      <w:r w:rsidRPr="00167C0B">
        <w:rPr>
          <w:rFonts w:cstheme="minorHAnsi"/>
        </w:rPr>
        <w:t xml:space="preserve">Casalegno, S., Inger, R., DeSilvey, C., &amp; Gaston, K. J. (2013). </w:t>
      </w:r>
      <w:r w:rsidRPr="00D36414">
        <w:rPr>
          <w:rFonts w:cstheme="minorHAnsi"/>
        </w:rPr>
        <w:t xml:space="preserve">Spatial covariance between aesthetic value &amp; other ecosystem Services. </w:t>
      </w:r>
      <w:r w:rsidRPr="00D36414">
        <w:rPr>
          <w:rFonts w:cstheme="minorHAnsi"/>
          <w:i/>
          <w:iCs/>
        </w:rPr>
        <w:t>PLoS ONE</w:t>
      </w:r>
      <w:r w:rsidRPr="00D36414">
        <w:rPr>
          <w:rFonts w:cstheme="minorHAnsi"/>
        </w:rPr>
        <w:t xml:space="preserve">, </w:t>
      </w:r>
      <w:r w:rsidRPr="00D36414">
        <w:rPr>
          <w:rFonts w:cstheme="minorHAnsi"/>
          <w:i/>
          <w:iCs/>
        </w:rPr>
        <w:t>8</w:t>
      </w:r>
      <w:r w:rsidRPr="00D36414">
        <w:rPr>
          <w:rFonts w:cstheme="minorHAnsi"/>
        </w:rPr>
        <w:t xml:space="preserve">(6), </w:t>
      </w:r>
      <w:r w:rsidRPr="00D36414">
        <w:rPr>
          <w:rFonts w:cstheme="minorHAnsi"/>
          <w:lang w:val="pt-PT"/>
        </w:rPr>
        <w:t>e68437</w:t>
      </w:r>
      <w:r w:rsidRPr="00D36414">
        <w:rPr>
          <w:rFonts w:cstheme="minorHAnsi"/>
        </w:rPr>
        <w:t xml:space="preserve">. </w:t>
      </w:r>
      <w:hyperlink r:id="rId397" w:history="1">
        <w:r w:rsidRPr="00D36414">
          <w:rPr>
            <w:rStyle w:val="Hyperlink"/>
            <w:rFonts w:cstheme="minorHAnsi"/>
          </w:rPr>
          <w:t>http://doi.org/10.1371/journal.pone.0068437</w:t>
        </w:r>
      </w:hyperlink>
      <w:r w:rsidRPr="00D36414">
        <w:rPr>
          <w:rFonts w:cstheme="minorHAnsi"/>
        </w:rPr>
        <w:t xml:space="preserve"> </w:t>
      </w:r>
    </w:p>
    <w:p w14:paraId="4A17737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ausarano, H. J., Doraiswamy, P. C., Muratova, N., Pachikin, K., McCarty, G. W., Akhmedov, B., &amp; Williams, J. R. (2011). Improved modeling of soil organic carbon in a semiarid region of Central East Kazakhstan using EPIC. </w:t>
      </w:r>
      <w:r w:rsidRPr="00D36414">
        <w:rPr>
          <w:rFonts w:cstheme="minorHAnsi"/>
          <w:i/>
          <w:iCs/>
        </w:rPr>
        <w:t>Agronomy for Sustainable Development</w:t>
      </w:r>
      <w:r w:rsidRPr="00D36414">
        <w:rPr>
          <w:rFonts w:cstheme="minorHAnsi"/>
        </w:rPr>
        <w:t xml:space="preserve">, </w:t>
      </w:r>
      <w:r w:rsidRPr="00D36414">
        <w:rPr>
          <w:rFonts w:cstheme="minorHAnsi"/>
          <w:i/>
          <w:iCs/>
        </w:rPr>
        <w:t>31</w:t>
      </w:r>
      <w:r w:rsidRPr="00D36414">
        <w:rPr>
          <w:rFonts w:cstheme="minorHAnsi"/>
        </w:rPr>
        <w:t xml:space="preserve">(2), 275–286. </w:t>
      </w:r>
      <w:hyperlink r:id="rId398" w:history="1">
        <w:r w:rsidRPr="00D36414">
          <w:rPr>
            <w:rStyle w:val="Hyperlink"/>
            <w:rFonts w:cstheme="minorHAnsi"/>
          </w:rPr>
          <w:t>http://doi.org/10.1051/agro/2010028</w:t>
        </w:r>
      </w:hyperlink>
      <w:r w:rsidRPr="00D36414">
        <w:rPr>
          <w:rFonts w:cstheme="minorHAnsi"/>
        </w:rPr>
        <w:t xml:space="preserve"> </w:t>
      </w:r>
    </w:p>
    <w:p w14:paraId="00B674A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erreta, M., &amp; Panaro, S. (2017). From perceived values to shared values: A multi-stakeholder spatial decision analysis (M-SSDA) for resilient landscapes. </w:t>
      </w:r>
      <w:r w:rsidRPr="00D36414">
        <w:rPr>
          <w:rFonts w:cstheme="minorHAnsi"/>
          <w:i/>
          <w:iCs/>
        </w:rPr>
        <w:t>Sustainability</w:t>
      </w:r>
      <w:r w:rsidRPr="00D36414">
        <w:rPr>
          <w:rFonts w:cstheme="minorHAnsi"/>
        </w:rPr>
        <w:t xml:space="preserve">, </w:t>
      </w:r>
      <w:r w:rsidRPr="00D36414">
        <w:rPr>
          <w:rFonts w:cstheme="minorHAnsi"/>
          <w:i/>
          <w:iCs/>
        </w:rPr>
        <w:t>9</w:t>
      </w:r>
      <w:r w:rsidRPr="00D36414">
        <w:rPr>
          <w:rFonts w:cstheme="minorHAnsi"/>
        </w:rPr>
        <w:t xml:space="preserve">(7), 1113. </w:t>
      </w:r>
      <w:hyperlink r:id="rId399" w:history="1">
        <w:r w:rsidRPr="00D36414">
          <w:rPr>
            <w:rStyle w:val="Hyperlink"/>
            <w:rFonts w:cstheme="minorHAnsi"/>
          </w:rPr>
          <w:t>http://doi.org/10.3390/su9071113</w:t>
        </w:r>
      </w:hyperlink>
      <w:r w:rsidRPr="00D36414">
        <w:rPr>
          <w:rFonts w:cstheme="minorHAnsi"/>
        </w:rPr>
        <w:t xml:space="preserve"> </w:t>
      </w:r>
    </w:p>
    <w:p w14:paraId="72A6EAC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an, K. M. A., Satterfield, T., &amp; Goldstein, J. (2012). Rethinking ecosystem services to better address and navigate cultural values. </w:t>
      </w:r>
      <w:r w:rsidRPr="00D36414">
        <w:rPr>
          <w:rFonts w:cstheme="minorHAnsi"/>
          <w:i/>
          <w:iCs/>
        </w:rPr>
        <w:t>Ecological Economics</w:t>
      </w:r>
      <w:r w:rsidRPr="00D36414">
        <w:rPr>
          <w:rFonts w:cstheme="minorHAnsi"/>
        </w:rPr>
        <w:t xml:space="preserve">, </w:t>
      </w:r>
      <w:r w:rsidRPr="00D36414">
        <w:rPr>
          <w:rFonts w:cstheme="minorHAnsi"/>
          <w:i/>
          <w:iCs/>
        </w:rPr>
        <w:t>74</w:t>
      </w:r>
      <w:r w:rsidRPr="00D36414">
        <w:rPr>
          <w:rFonts w:cstheme="minorHAnsi"/>
        </w:rPr>
        <w:t xml:space="preserve">, 8–18. </w:t>
      </w:r>
      <w:hyperlink r:id="rId400" w:history="1">
        <w:r w:rsidRPr="00D36414">
          <w:rPr>
            <w:rStyle w:val="Hyperlink"/>
            <w:rFonts w:cstheme="minorHAnsi"/>
          </w:rPr>
          <w:t>http://doi.org/10.1016/j.ecolecon.2011.11.011</w:t>
        </w:r>
      </w:hyperlink>
      <w:r w:rsidRPr="00D36414">
        <w:rPr>
          <w:rFonts w:cstheme="minorHAnsi"/>
        </w:rPr>
        <w:t xml:space="preserve"> </w:t>
      </w:r>
    </w:p>
    <w:p w14:paraId="0889137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aplin-Kramer, R., Dombeck, E., Gerber, J., Knuth, K. A., Mueller, N. D., Mueller, M., Ziv, G., &amp; Klein, A. -M. (2014). Global malnutrition overlaps with pollinator-dependent micronutrient production. </w:t>
      </w:r>
      <w:r w:rsidRPr="00D36414">
        <w:rPr>
          <w:rFonts w:cstheme="minorHAnsi"/>
          <w:i/>
        </w:rPr>
        <w:t>Proceedings of the Royal Society B: Biological Sciences, 281</w:t>
      </w:r>
      <w:r w:rsidRPr="00D36414">
        <w:rPr>
          <w:rFonts w:cstheme="minorHAnsi"/>
        </w:rPr>
        <w:t xml:space="preserve">(1794), 20141799. </w:t>
      </w:r>
      <w:hyperlink r:id="rId401" w:history="1">
        <w:r w:rsidRPr="00D36414">
          <w:rPr>
            <w:rStyle w:val="Hyperlink"/>
            <w:rFonts w:cstheme="minorHAnsi"/>
          </w:rPr>
          <w:t>http://doi.org/10.1098/rspb.2014.1799</w:t>
        </w:r>
      </w:hyperlink>
      <w:r w:rsidRPr="00D36414">
        <w:rPr>
          <w:rFonts w:cstheme="minorHAnsi"/>
        </w:rPr>
        <w:t xml:space="preserve"> </w:t>
      </w:r>
    </w:p>
    <w:p w14:paraId="0DBD369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apron, G., Kaczensky, P., Linnell, J. D. C., von Arx, M., Huber, D., Andren, H., Lopez-Bao, J. V., Adamec, M., Alvares, F., Anders, O., Bal iauskas, L., Balys, V., Bed , P., Bego, F., Blanco, J. C., Breitenmoser, U., Broseth, H., Bufka, L., Bunikyte, R., Ciucci, P., Dutsov, A., Engleder, T., Fuxjager, C., Groff, C., Holmala, K., Hoxha, B., Iliopoulos, Y., Ionescu, O., Jeremi , J., Jerina, K., Kluth, G., Knauer, F., Kojola, I., Kos, I., Krofel, M., Kubala, J., Kunovac, S., Kusak, J., Kutal, M., Liberg, O., Maji , A., Mannil, P., </w:t>
      </w:r>
      <w:r w:rsidRPr="00D36414">
        <w:rPr>
          <w:rFonts w:cstheme="minorHAnsi"/>
        </w:rPr>
        <w:lastRenderedPageBreak/>
        <w:t xml:space="preserve">Manz, R., Marboutin, E., Marucco, F., Melovski, D., Mersini, K., Mertzanis, Y., Mys ajek, R. W., Nowak, S., Odden, J., Ozolins, J., Palomero, G., Paunovi , M., Persson, J., Potočnik, H., Quenette, P.-Y., Rauer, G., Reinhardt, I., Rigg, R., Ryser, A., Salvatori, V., Skrbin ek, T., Stojanov, A., Swenson, J. E., Szemethy, L., Trajce, A., Tsingarska-Sedefcheva, E., Va a, M., Veeroja, R., Wabakken, P., Wolfl, M., Wolfl, S., Zimmermann, F., Zlatanova, D., &amp; Boitani, L. (2014). Recovery of large carnivores in Europe’s modern human-dominated landscapes. </w:t>
      </w:r>
      <w:r w:rsidRPr="00D36414">
        <w:rPr>
          <w:rFonts w:cstheme="minorHAnsi"/>
          <w:i/>
          <w:iCs/>
        </w:rPr>
        <w:t>Science</w:t>
      </w:r>
      <w:r w:rsidRPr="00D36414">
        <w:rPr>
          <w:rFonts w:cstheme="minorHAnsi"/>
        </w:rPr>
        <w:t xml:space="preserve">, </w:t>
      </w:r>
      <w:r w:rsidRPr="00D36414">
        <w:rPr>
          <w:rFonts w:cstheme="minorHAnsi"/>
          <w:i/>
          <w:iCs/>
        </w:rPr>
        <w:t>346</w:t>
      </w:r>
      <w:r w:rsidRPr="00D36414">
        <w:rPr>
          <w:rFonts w:cstheme="minorHAnsi"/>
        </w:rPr>
        <w:t xml:space="preserve">(6216), 1517–1519. </w:t>
      </w:r>
      <w:hyperlink r:id="rId402" w:history="1">
        <w:r w:rsidRPr="00D36414">
          <w:rPr>
            <w:rStyle w:val="Hyperlink"/>
            <w:rFonts w:cstheme="minorHAnsi"/>
          </w:rPr>
          <w:t>http://doi.org/10.1126/science.1257553</w:t>
        </w:r>
      </w:hyperlink>
      <w:r w:rsidRPr="00D36414">
        <w:rPr>
          <w:rFonts w:cstheme="minorHAnsi"/>
        </w:rPr>
        <w:t xml:space="preserve"> </w:t>
      </w:r>
    </w:p>
    <w:p w14:paraId="2EE32D3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arron, D. F. (2012). Ecosystem approaches to health for a global sustainability agenda. </w:t>
      </w:r>
      <w:r w:rsidRPr="00D36414">
        <w:rPr>
          <w:rFonts w:cstheme="minorHAnsi"/>
          <w:i/>
          <w:iCs/>
        </w:rPr>
        <w:t>EcoHealth</w:t>
      </w:r>
      <w:r w:rsidRPr="00D36414">
        <w:rPr>
          <w:rFonts w:cstheme="minorHAnsi"/>
        </w:rPr>
        <w:t xml:space="preserve">, </w:t>
      </w:r>
      <w:r w:rsidRPr="00D36414">
        <w:rPr>
          <w:rFonts w:cstheme="minorHAnsi"/>
          <w:i/>
          <w:iCs/>
        </w:rPr>
        <w:t>9</w:t>
      </w:r>
      <w:r w:rsidRPr="00D36414">
        <w:rPr>
          <w:rFonts w:cstheme="minorHAnsi"/>
        </w:rPr>
        <w:t xml:space="preserve">(3), 256–266. </w:t>
      </w:r>
      <w:hyperlink r:id="rId403" w:history="1">
        <w:r w:rsidRPr="00D36414">
          <w:rPr>
            <w:rStyle w:val="Hyperlink"/>
            <w:rFonts w:cstheme="minorHAnsi"/>
          </w:rPr>
          <w:t>http://doi.org/10.1007/s10393-012-0791-5</w:t>
        </w:r>
      </w:hyperlink>
      <w:r w:rsidRPr="00D36414">
        <w:rPr>
          <w:rFonts w:cstheme="minorHAnsi"/>
        </w:rPr>
        <w:t xml:space="preserve"> </w:t>
      </w:r>
    </w:p>
    <w:p w14:paraId="5C49ACC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eminée, A., Sala, E., Pastor, J., Bodilis, P., Thiriet, P., Mangialajo, L., Cottalorda, J. -M., &amp; Francour, P. (2013). Nursery value of Cystoseira forests for Mediterranean rocky reef fishes. </w:t>
      </w:r>
      <w:r w:rsidRPr="00D36414">
        <w:rPr>
          <w:rFonts w:cstheme="minorHAnsi"/>
          <w:i/>
          <w:iCs/>
        </w:rPr>
        <w:t>Journal of Experimental Marine Biology and Ecology</w:t>
      </w:r>
      <w:r w:rsidRPr="00D36414">
        <w:rPr>
          <w:rFonts w:cstheme="minorHAnsi"/>
        </w:rPr>
        <w:t xml:space="preserve">, </w:t>
      </w:r>
      <w:r w:rsidRPr="00D36414">
        <w:rPr>
          <w:rFonts w:cstheme="minorHAnsi"/>
          <w:i/>
          <w:iCs/>
        </w:rPr>
        <w:t>442</w:t>
      </w:r>
      <w:r w:rsidRPr="00D36414">
        <w:rPr>
          <w:rFonts w:cstheme="minorHAnsi"/>
        </w:rPr>
        <w:t xml:space="preserve">, 70–79. </w:t>
      </w:r>
      <w:hyperlink r:id="rId404" w:history="1">
        <w:r w:rsidRPr="00D36414">
          <w:rPr>
            <w:rStyle w:val="Hyperlink"/>
            <w:rFonts w:cstheme="minorHAnsi"/>
          </w:rPr>
          <w:t>http://doi.org/10.1016/j.jembe.2013.02.003</w:t>
        </w:r>
      </w:hyperlink>
      <w:r w:rsidRPr="00D36414">
        <w:rPr>
          <w:rFonts w:cstheme="minorHAnsi"/>
        </w:rPr>
        <w:t xml:space="preserve"> </w:t>
      </w:r>
    </w:p>
    <w:p w14:paraId="11774C4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eung, W. W. L., Pinnegar, J., Merino, G., Jones, M.C. and Barange, M. (2012). Review of climate change impacts on marine fisheries in the UK and Ireland. </w:t>
      </w:r>
      <w:r w:rsidRPr="00D36414">
        <w:rPr>
          <w:rFonts w:cstheme="minorHAnsi"/>
          <w:i/>
          <w:iCs/>
        </w:rPr>
        <w:t>Marine and Freshwater Ecosystems</w:t>
      </w:r>
      <w:r w:rsidRPr="00D36414">
        <w:rPr>
          <w:rFonts w:cstheme="minorHAnsi"/>
        </w:rPr>
        <w:t xml:space="preserve">, </w:t>
      </w:r>
      <w:r w:rsidRPr="00D36414">
        <w:rPr>
          <w:rFonts w:cstheme="minorHAnsi"/>
          <w:i/>
          <w:iCs/>
        </w:rPr>
        <w:t>22</w:t>
      </w:r>
      <w:r w:rsidRPr="00D36414">
        <w:rPr>
          <w:rFonts w:cstheme="minorHAnsi"/>
        </w:rPr>
        <w:t xml:space="preserve">(3), 368–388. </w:t>
      </w:r>
      <w:hyperlink r:id="rId405" w:history="1">
        <w:r w:rsidRPr="00D36414">
          <w:rPr>
            <w:rStyle w:val="Hyperlink"/>
            <w:rFonts w:cstheme="minorHAnsi"/>
          </w:rPr>
          <w:t>http://doi.org/10.1002/aqc.2248</w:t>
        </w:r>
      </w:hyperlink>
      <w:r w:rsidRPr="00D36414">
        <w:rPr>
          <w:rFonts w:cstheme="minorHAnsi"/>
        </w:rPr>
        <w:t xml:space="preserve"> </w:t>
      </w:r>
    </w:p>
    <w:p w14:paraId="28B619C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iesura, A. (2004). The role of urban parks for the sustainable city. </w:t>
      </w:r>
      <w:r w:rsidRPr="00D36414">
        <w:rPr>
          <w:rFonts w:cstheme="minorHAnsi"/>
          <w:i/>
          <w:iCs/>
        </w:rPr>
        <w:t>Landscape and Urban Planning</w:t>
      </w:r>
      <w:r w:rsidRPr="00D36414">
        <w:rPr>
          <w:rFonts w:cstheme="minorHAnsi"/>
        </w:rPr>
        <w:t xml:space="preserve">, </w:t>
      </w:r>
      <w:r w:rsidRPr="00D36414">
        <w:rPr>
          <w:rFonts w:cstheme="minorHAnsi"/>
          <w:i/>
          <w:iCs/>
        </w:rPr>
        <w:t>68</w:t>
      </w:r>
      <w:r w:rsidRPr="00D36414">
        <w:rPr>
          <w:rFonts w:cstheme="minorHAnsi"/>
        </w:rPr>
        <w:t xml:space="preserve">(1), 129–138. </w:t>
      </w:r>
      <w:hyperlink r:id="rId406" w:history="1">
        <w:r w:rsidRPr="00D36414">
          <w:rPr>
            <w:rStyle w:val="Hyperlink"/>
            <w:rFonts w:cstheme="minorHAnsi"/>
          </w:rPr>
          <w:t>http://doi.org/10.1016/j.landurbplan.2003.08.003</w:t>
        </w:r>
      </w:hyperlink>
      <w:r w:rsidRPr="00D36414">
        <w:rPr>
          <w:rFonts w:cstheme="minorHAnsi"/>
        </w:rPr>
        <w:t xml:space="preserve"> </w:t>
      </w:r>
    </w:p>
    <w:p w14:paraId="6D07ED4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mura, D. J., Howe, G. T., Anderson, P. D., &amp; St Clair, J. B. (2010). Adaptation of trees, forests and forestry to climate change. </w:t>
      </w:r>
      <w:r w:rsidRPr="00D36414">
        <w:rPr>
          <w:rFonts w:cstheme="minorHAnsi"/>
          <w:i/>
          <w:iCs/>
        </w:rPr>
        <w:t>Sylwan</w:t>
      </w:r>
      <w:r w:rsidRPr="00D36414">
        <w:rPr>
          <w:rFonts w:cstheme="minorHAnsi"/>
        </w:rPr>
        <w:t xml:space="preserve">, </w:t>
      </w:r>
      <w:r w:rsidRPr="00D36414">
        <w:rPr>
          <w:rFonts w:cstheme="minorHAnsi"/>
          <w:i/>
          <w:iCs/>
        </w:rPr>
        <w:t>154</w:t>
      </w:r>
      <w:r w:rsidRPr="00D36414">
        <w:rPr>
          <w:rFonts w:cstheme="minorHAnsi"/>
        </w:rPr>
        <w:t xml:space="preserve">(9), 587–602. </w:t>
      </w:r>
    </w:p>
    <w:p w14:paraId="64261AD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ristanell, A., Vogl-Lukasser, B., Vogl, C., &amp; Gütler, M. (2010). The cultural significance of wild gathered plant species in Kartitsch (eastern Tyrol, Austria) and the influence of socio-economic changes on local gathering practices. In M. Pardo-de-Santayana, A. Pieroni, &amp; R. K. Puri (Eds.), </w:t>
      </w:r>
      <w:r w:rsidRPr="00D36414">
        <w:rPr>
          <w:rFonts w:cstheme="minorHAnsi"/>
          <w:i/>
          <w:iCs/>
        </w:rPr>
        <w:t>Ethnobotany in the new Europe: People, health, and wild plant resources.</w:t>
      </w:r>
      <w:r w:rsidRPr="00D36414">
        <w:rPr>
          <w:rFonts w:cstheme="minorHAnsi"/>
        </w:rPr>
        <w:t xml:space="preserve"> (pp. 51–75). New York, USA: Berghahn Books. </w:t>
      </w:r>
    </w:p>
    <w:p w14:paraId="24E0EC3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hristie, M., Fazey, I., Cooper, R., Hyde, T., &amp; Kenter, J. O. (2012). An evaluation of monetary and non-monetary techniques for assessing the importance of biodiversity and ecosystem services to people in countries with developing economies. </w:t>
      </w:r>
      <w:r w:rsidRPr="00D36414">
        <w:rPr>
          <w:rFonts w:cstheme="minorHAnsi"/>
          <w:i/>
          <w:iCs/>
        </w:rPr>
        <w:t>Ecological Economics</w:t>
      </w:r>
      <w:r w:rsidRPr="00D36414">
        <w:rPr>
          <w:rFonts w:cstheme="minorHAnsi"/>
        </w:rPr>
        <w:t xml:space="preserve">, </w:t>
      </w:r>
      <w:r w:rsidRPr="00D36414">
        <w:rPr>
          <w:rFonts w:cstheme="minorHAnsi"/>
          <w:i/>
          <w:iCs/>
        </w:rPr>
        <w:t>83</w:t>
      </w:r>
      <w:r w:rsidRPr="00D36414">
        <w:rPr>
          <w:rFonts w:cstheme="minorHAnsi"/>
        </w:rPr>
        <w:t xml:space="preserve">, 67–78. </w:t>
      </w:r>
      <w:hyperlink r:id="rId407" w:history="1">
        <w:r w:rsidRPr="00D36414">
          <w:rPr>
            <w:rStyle w:val="Hyperlink"/>
            <w:rFonts w:cstheme="minorHAnsi"/>
          </w:rPr>
          <w:t>http://doi.org/10.1016/j.ecolecon.2012.08.012</w:t>
        </w:r>
      </w:hyperlink>
      <w:r w:rsidRPr="00D36414">
        <w:rPr>
          <w:rFonts w:cstheme="minorHAnsi"/>
        </w:rPr>
        <w:t xml:space="preserve"> </w:t>
      </w:r>
    </w:p>
    <w:p w14:paraId="63D3F89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iais, P., Schelhaas, M. J., Zaehle, S., Piao, S. L., Cescatti, A., Liski, J., Luyssaert, S., Le-Maire, G., Schulze, E. -D., Bouriaud, O., Freibauer, A., Valentini, R., Nabuurs, G. J. (2008). Carbon accumulation in European forests. </w:t>
      </w:r>
      <w:r w:rsidRPr="00D36414">
        <w:rPr>
          <w:rFonts w:cstheme="minorHAnsi"/>
          <w:i/>
          <w:iCs/>
        </w:rPr>
        <w:t>Nature Geosciences</w:t>
      </w:r>
      <w:r w:rsidRPr="00D36414">
        <w:rPr>
          <w:rFonts w:cstheme="minorHAnsi"/>
        </w:rPr>
        <w:t xml:space="preserve">, </w:t>
      </w:r>
      <w:r w:rsidRPr="00D36414">
        <w:rPr>
          <w:rFonts w:cstheme="minorHAnsi"/>
          <w:i/>
          <w:iCs/>
        </w:rPr>
        <w:t>16</w:t>
      </w:r>
      <w:r w:rsidRPr="00D36414">
        <w:rPr>
          <w:rFonts w:cstheme="minorHAnsi"/>
        </w:rPr>
        <w:t xml:space="preserve">(4), 1555–1574. </w:t>
      </w:r>
      <w:hyperlink r:id="rId408" w:history="1">
        <w:r w:rsidRPr="00D36414">
          <w:rPr>
            <w:rStyle w:val="Hyperlink"/>
            <w:rFonts w:cstheme="minorHAnsi"/>
          </w:rPr>
          <w:t>http://doi.org/10.1038/ngeo233</w:t>
        </w:r>
      </w:hyperlink>
      <w:r w:rsidRPr="00D36414">
        <w:rPr>
          <w:rFonts w:cstheme="minorHAnsi"/>
        </w:rPr>
        <w:t xml:space="preserve"> </w:t>
      </w:r>
    </w:p>
    <w:p w14:paraId="55F397A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Ćirović, D., Penezić, A., &amp; Krofel, M. (2016). Jackals as cleaners: Ecosystem services provided by a mesocarnivore in human-dominated landscapes. </w:t>
      </w:r>
      <w:r w:rsidRPr="00D36414">
        <w:rPr>
          <w:rFonts w:cstheme="minorHAnsi"/>
          <w:i/>
          <w:iCs/>
        </w:rPr>
        <w:t>Biological Conservation</w:t>
      </w:r>
      <w:r w:rsidRPr="00D36414">
        <w:rPr>
          <w:rFonts w:cstheme="minorHAnsi"/>
        </w:rPr>
        <w:t xml:space="preserve">, </w:t>
      </w:r>
      <w:r w:rsidRPr="00D36414">
        <w:rPr>
          <w:rFonts w:cstheme="minorHAnsi"/>
          <w:i/>
          <w:iCs/>
        </w:rPr>
        <w:t>199</w:t>
      </w:r>
      <w:r w:rsidRPr="00D36414">
        <w:rPr>
          <w:rFonts w:cstheme="minorHAnsi"/>
        </w:rPr>
        <w:t xml:space="preserve">, 51–55. </w:t>
      </w:r>
      <w:hyperlink r:id="rId409" w:history="1">
        <w:r w:rsidRPr="00D36414">
          <w:rPr>
            <w:rStyle w:val="Hyperlink"/>
            <w:rFonts w:cstheme="minorHAnsi"/>
          </w:rPr>
          <w:t>http://doi.org/10.1016/j.biocon.2016.04.027</w:t>
        </w:r>
      </w:hyperlink>
      <w:r w:rsidRPr="00D36414">
        <w:rPr>
          <w:rFonts w:cstheme="minorHAnsi"/>
        </w:rPr>
        <w:t xml:space="preserve"> </w:t>
      </w:r>
    </w:p>
    <w:p w14:paraId="7D0EF99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lark, N. E., Lovell, R., Wheeler, B. W., Higgins, S. L., Depledge, M. H., &amp; Norris, K. (2014). Biodiversity, cultural pathways, and human health: A framework. </w:t>
      </w:r>
      <w:r w:rsidRPr="00D36414">
        <w:rPr>
          <w:rFonts w:cstheme="minorHAnsi"/>
          <w:i/>
          <w:iCs/>
        </w:rPr>
        <w:t>Trends in Ecology and Evolution</w:t>
      </w:r>
      <w:r w:rsidRPr="00D36414">
        <w:rPr>
          <w:rFonts w:cstheme="minorHAnsi"/>
        </w:rPr>
        <w:t xml:space="preserve">, </w:t>
      </w:r>
      <w:r w:rsidRPr="00D36414">
        <w:rPr>
          <w:rFonts w:cstheme="minorHAnsi"/>
          <w:i/>
          <w:iCs/>
        </w:rPr>
        <w:t>29</w:t>
      </w:r>
      <w:r w:rsidRPr="00D36414">
        <w:rPr>
          <w:rFonts w:cstheme="minorHAnsi"/>
        </w:rPr>
        <w:t xml:space="preserve">(4), 198–204. </w:t>
      </w:r>
      <w:hyperlink r:id="rId410" w:history="1">
        <w:r w:rsidRPr="00D36414">
          <w:rPr>
            <w:rStyle w:val="Hyperlink"/>
            <w:rFonts w:cstheme="minorHAnsi"/>
          </w:rPr>
          <w:t>http://doi.org/10.1016/j.tree.2014.01.009</w:t>
        </w:r>
      </w:hyperlink>
      <w:r w:rsidRPr="00D36414">
        <w:rPr>
          <w:rFonts w:cstheme="minorHAnsi"/>
        </w:rPr>
        <w:t xml:space="preserve"> </w:t>
      </w:r>
    </w:p>
    <w:p w14:paraId="428976E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lec’h, S. Le, Oszwald, J., Decaens, T., Desjardins, T., Dufour, S., Grimaldi, M., Jegou, N., &amp; Lavelle, P. (2016). Mapping multiple ecosystem services indicators: Toward an objective-oriented approach. </w:t>
      </w:r>
      <w:r w:rsidRPr="00D36414">
        <w:rPr>
          <w:rFonts w:cstheme="minorHAnsi"/>
          <w:i/>
          <w:iCs/>
        </w:rPr>
        <w:t>Ecological Indicators</w:t>
      </w:r>
      <w:r w:rsidRPr="00D36414">
        <w:rPr>
          <w:rFonts w:cstheme="minorHAnsi"/>
        </w:rPr>
        <w:t xml:space="preserve">, </w:t>
      </w:r>
      <w:r w:rsidRPr="00D36414">
        <w:rPr>
          <w:rFonts w:cstheme="minorHAnsi"/>
          <w:i/>
          <w:iCs/>
        </w:rPr>
        <w:t>69</w:t>
      </w:r>
      <w:r w:rsidRPr="00D36414">
        <w:rPr>
          <w:rFonts w:cstheme="minorHAnsi"/>
        </w:rPr>
        <w:t xml:space="preserve">, 508–521. </w:t>
      </w:r>
      <w:hyperlink r:id="rId411" w:history="1">
        <w:r w:rsidRPr="00D36414">
          <w:rPr>
            <w:rStyle w:val="Hyperlink"/>
            <w:rFonts w:cstheme="minorHAnsi"/>
          </w:rPr>
          <w:t>http://doi.org/10.1016/j.ecolind.2016.05.021</w:t>
        </w:r>
      </w:hyperlink>
      <w:r w:rsidRPr="00D36414">
        <w:rPr>
          <w:rFonts w:cstheme="minorHAnsi"/>
        </w:rPr>
        <w:t xml:space="preserve"> </w:t>
      </w:r>
    </w:p>
    <w:p w14:paraId="2EA3A1E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olding, J., Barthel, S., Bendt, P., Snep, R., van der Knaap, W., &amp; Ernstson, H. (2013). Urban green commons: Insights on urban common property systems. </w:t>
      </w:r>
      <w:r w:rsidRPr="00D36414">
        <w:rPr>
          <w:rFonts w:cstheme="minorHAnsi"/>
          <w:i/>
          <w:iCs/>
        </w:rPr>
        <w:t xml:space="preserve">Global Environmental Change-Human </w:t>
      </w:r>
      <w:r w:rsidRPr="00D36414">
        <w:rPr>
          <w:rFonts w:cstheme="minorHAnsi"/>
          <w:i/>
          <w:iCs/>
        </w:rPr>
        <w:lastRenderedPageBreak/>
        <w:t>and Policy Dimensions</w:t>
      </w:r>
      <w:r w:rsidRPr="00D36414">
        <w:rPr>
          <w:rFonts w:cstheme="minorHAnsi"/>
        </w:rPr>
        <w:t xml:space="preserve">, </w:t>
      </w:r>
      <w:r w:rsidRPr="00D36414">
        <w:rPr>
          <w:rFonts w:cstheme="minorHAnsi"/>
          <w:i/>
          <w:iCs/>
        </w:rPr>
        <w:t>23</w:t>
      </w:r>
      <w:r w:rsidRPr="00D36414">
        <w:rPr>
          <w:rFonts w:cstheme="minorHAnsi"/>
        </w:rPr>
        <w:t xml:space="preserve">(5), 1039–1051. </w:t>
      </w:r>
      <w:hyperlink r:id="rId412" w:history="1">
        <w:r w:rsidRPr="00D36414">
          <w:rPr>
            <w:rStyle w:val="Hyperlink"/>
            <w:rFonts w:cstheme="minorHAnsi"/>
          </w:rPr>
          <w:t>http://doi.org/10.1016/j.gloenvcha.2013.05.006</w:t>
        </w:r>
      </w:hyperlink>
      <w:r w:rsidRPr="00D36414">
        <w:rPr>
          <w:rFonts w:cstheme="minorHAnsi"/>
        </w:rPr>
        <w:t xml:space="preserve"> </w:t>
      </w:r>
    </w:p>
    <w:p w14:paraId="568641C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omber, A., Brunsdon, C., &amp; Green, E. (2008). Using a GIS-based network analysis to determine urban greenspace accessibility for different ethnic and religious groups. </w:t>
      </w:r>
      <w:r w:rsidRPr="00D36414">
        <w:rPr>
          <w:rFonts w:cstheme="minorHAnsi"/>
          <w:i/>
          <w:iCs/>
        </w:rPr>
        <w:t>Landscape and Urban Planning</w:t>
      </w:r>
      <w:r w:rsidRPr="00D36414">
        <w:rPr>
          <w:rFonts w:cstheme="minorHAnsi"/>
        </w:rPr>
        <w:t xml:space="preserve">, </w:t>
      </w:r>
      <w:r w:rsidRPr="00D36414">
        <w:rPr>
          <w:rFonts w:cstheme="minorHAnsi"/>
          <w:i/>
          <w:iCs/>
        </w:rPr>
        <w:t>86</w:t>
      </w:r>
      <w:r w:rsidRPr="00D36414">
        <w:rPr>
          <w:rFonts w:cstheme="minorHAnsi"/>
        </w:rPr>
        <w:t xml:space="preserve">(1), 103–114. </w:t>
      </w:r>
      <w:hyperlink r:id="rId413" w:history="1">
        <w:r w:rsidRPr="00D36414">
          <w:rPr>
            <w:rStyle w:val="Hyperlink"/>
            <w:rFonts w:cstheme="minorHAnsi"/>
          </w:rPr>
          <w:t>http://doi.org/10.1016/j.landurbplan.2008.01.002</w:t>
        </w:r>
      </w:hyperlink>
      <w:r w:rsidRPr="00D36414">
        <w:rPr>
          <w:rFonts w:cstheme="minorHAnsi"/>
        </w:rPr>
        <w:t xml:space="preserve"> </w:t>
      </w:r>
    </w:p>
    <w:p w14:paraId="77955D1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onrad, C., Kaiser, B. O., &amp; Lamers, J. P. A. (2016). Quantifying water volumes of small lakes in the inner Aral Sea Basin, Central Asia, and their potential for reaching water and food security. </w:t>
      </w:r>
      <w:r w:rsidRPr="00D36414">
        <w:rPr>
          <w:rFonts w:cstheme="minorHAnsi"/>
          <w:i/>
          <w:iCs/>
        </w:rPr>
        <w:t>Environmental Earth Sciences</w:t>
      </w:r>
      <w:r w:rsidRPr="00D36414">
        <w:rPr>
          <w:rFonts w:cstheme="minorHAnsi"/>
        </w:rPr>
        <w:t xml:space="preserve">, </w:t>
      </w:r>
      <w:r w:rsidRPr="00D36414">
        <w:rPr>
          <w:rFonts w:cstheme="minorHAnsi"/>
          <w:i/>
          <w:iCs/>
        </w:rPr>
        <w:t>75</w:t>
      </w:r>
      <w:r w:rsidRPr="00D36414">
        <w:rPr>
          <w:rFonts w:cstheme="minorHAnsi"/>
        </w:rPr>
        <w:t xml:space="preserve">, 952. </w:t>
      </w:r>
      <w:hyperlink r:id="rId414" w:history="1">
        <w:r w:rsidRPr="00D36414">
          <w:rPr>
            <w:rStyle w:val="Hyperlink"/>
            <w:rFonts w:cstheme="minorHAnsi"/>
          </w:rPr>
          <w:t>http://doi.org/10.1007/s12665-016-5753-8</w:t>
        </w:r>
      </w:hyperlink>
      <w:r w:rsidRPr="00D36414">
        <w:rPr>
          <w:rFonts w:cstheme="minorHAnsi"/>
        </w:rPr>
        <w:t xml:space="preserve"> </w:t>
      </w:r>
    </w:p>
    <w:p w14:paraId="3821C66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ordier, M., Pérez Agúndez, J. A., O’Connor, M., Rochette, S., &amp; Hecq, W. (2011). Quantification of interdependencies between economic systems and ecosystem services: An input-output model applied to the Seine estuary. </w:t>
      </w:r>
      <w:r w:rsidRPr="00D36414">
        <w:rPr>
          <w:rFonts w:cstheme="minorHAnsi"/>
          <w:i/>
          <w:iCs/>
        </w:rPr>
        <w:t>Ecological Economics</w:t>
      </w:r>
      <w:r w:rsidRPr="00D36414">
        <w:rPr>
          <w:rFonts w:cstheme="minorHAnsi"/>
        </w:rPr>
        <w:t xml:space="preserve">, </w:t>
      </w:r>
      <w:r w:rsidRPr="00D36414">
        <w:rPr>
          <w:rFonts w:cstheme="minorHAnsi"/>
          <w:i/>
          <w:iCs/>
        </w:rPr>
        <w:t>70</w:t>
      </w:r>
      <w:r w:rsidRPr="00D36414">
        <w:rPr>
          <w:rFonts w:cstheme="minorHAnsi"/>
        </w:rPr>
        <w:t xml:space="preserve">(9), 1660–1671. </w:t>
      </w:r>
      <w:hyperlink r:id="rId415" w:history="1">
        <w:r w:rsidRPr="00D36414">
          <w:rPr>
            <w:rStyle w:val="Hyperlink"/>
            <w:rFonts w:cstheme="minorHAnsi"/>
          </w:rPr>
          <w:t>http://doi.org/10.1016/j.ecolecon.2011.04.009</w:t>
        </w:r>
      </w:hyperlink>
      <w:r w:rsidRPr="00D36414">
        <w:rPr>
          <w:rFonts w:cstheme="minorHAnsi"/>
        </w:rPr>
        <w:t xml:space="preserve"> </w:t>
      </w:r>
    </w:p>
    <w:p w14:paraId="02C51EF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ornwall, C. E., Hepburn, C. D., McGraw, C. M., Currie, K. I., Pilditch, C. A., Hunter, K. A., Boyd, P. W., &amp; Hurd, C. L. (2013). Diurnal fluctuations in seawater pH influence the response of a calcifying macroalga to ocean acidification.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0</w:t>
      </w:r>
      <w:r w:rsidRPr="00D36414">
        <w:rPr>
          <w:rFonts w:cstheme="minorHAnsi"/>
        </w:rPr>
        <w:t xml:space="preserve">(1772), 20132201. </w:t>
      </w:r>
      <w:hyperlink r:id="rId416" w:history="1">
        <w:r w:rsidRPr="00D36414">
          <w:rPr>
            <w:rStyle w:val="Hyperlink"/>
            <w:rFonts w:cstheme="minorHAnsi"/>
          </w:rPr>
          <w:t>http://doi.org/10.1098/rspb.2013.2201</w:t>
        </w:r>
      </w:hyperlink>
      <w:r w:rsidRPr="00D36414">
        <w:rPr>
          <w:rFonts w:cstheme="minorHAnsi"/>
        </w:rPr>
        <w:t xml:space="preserve"> </w:t>
      </w:r>
    </w:p>
    <w:p w14:paraId="5F425A8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ornwall, C. E., Pilditch, C. A., Hepburn, C. D., &amp; Hurd, C. L. (2015). Canopy macroalgae influence understorey corallines’ metabolic control of near-surface pH and oxygen concentration. </w:t>
      </w:r>
      <w:r w:rsidRPr="00D36414">
        <w:rPr>
          <w:rFonts w:cstheme="minorHAnsi"/>
          <w:i/>
          <w:iCs/>
        </w:rPr>
        <w:t>Marine Ecology Progress Series</w:t>
      </w:r>
      <w:r w:rsidRPr="00D36414">
        <w:rPr>
          <w:rFonts w:cstheme="minorHAnsi"/>
        </w:rPr>
        <w:t xml:space="preserve">, </w:t>
      </w:r>
      <w:r w:rsidRPr="00D36414">
        <w:rPr>
          <w:rFonts w:cstheme="minorHAnsi"/>
          <w:i/>
          <w:iCs/>
        </w:rPr>
        <w:t>525</w:t>
      </w:r>
      <w:r w:rsidRPr="00D36414">
        <w:rPr>
          <w:rFonts w:cstheme="minorHAnsi"/>
        </w:rPr>
        <w:t xml:space="preserve">, 81–95. </w:t>
      </w:r>
      <w:hyperlink r:id="rId417" w:history="1">
        <w:r w:rsidRPr="00D36414">
          <w:rPr>
            <w:rStyle w:val="Hyperlink"/>
            <w:rFonts w:cstheme="minorHAnsi"/>
          </w:rPr>
          <w:t>http://doi.org/10.3354/meps11190</w:t>
        </w:r>
      </w:hyperlink>
      <w:r w:rsidRPr="00D36414">
        <w:rPr>
          <w:rFonts w:cstheme="minorHAnsi"/>
        </w:rPr>
        <w:t xml:space="preserve"> </w:t>
      </w:r>
    </w:p>
    <w:p w14:paraId="0F98A52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Cornwall, C. E., Revill, A. T., Hall-Spencer, J. M., Milazzo, M., Raven, J. A., &amp; Hurd, C. L. (2017). Inorganic carbon physiology underpins macroalgal responses to elevated CO</w:t>
      </w:r>
      <w:r w:rsidRPr="00D36414">
        <w:rPr>
          <w:rFonts w:cstheme="minorHAnsi"/>
          <w:vertAlign w:val="subscript"/>
        </w:rPr>
        <w:t>2</w:t>
      </w:r>
      <w:r w:rsidRPr="00D36414">
        <w:rPr>
          <w:rFonts w:cstheme="minorHAnsi"/>
        </w:rPr>
        <w:t xml:space="preserve">. </w:t>
      </w:r>
      <w:r w:rsidRPr="00D36414">
        <w:rPr>
          <w:rFonts w:cstheme="minorHAnsi"/>
          <w:i/>
        </w:rPr>
        <w:t>Scientific Reports</w:t>
      </w:r>
      <w:r w:rsidRPr="00D36414">
        <w:rPr>
          <w:rFonts w:cstheme="minorHAnsi"/>
        </w:rPr>
        <w:t xml:space="preserve">, </w:t>
      </w:r>
      <w:r w:rsidRPr="00D36414">
        <w:rPr>
          <w:rFonts w:cstheme="minorHAnsi"/>
          <w:i/>
          <w:iCs/>
        </w:rPr>
        <w:t>7</w:t>
      </w:r>
      <w:r w:rsidRPr="00D36414">
        <w:rPr>
          <w:rFonts w:cstheme="minorHAnsi"/>
        </w:rPr>
        <w:t xml:space="preserve">, 46297. </w:t>
      </w:r>
      <w:hyperlink r:id="rId418" w:history="1">
        <w:r w:rsidRPr="00D36414">
          <w:rPr>
            <w:rStyle w:val="Hyperlink"/>
            <w:rFonts w:cstheme="minorHAnsi"/>
          </w:rPr>
          <w:t>http://doi.org/10.1038/srep46297</w:t>
        </w:r>
      </w:hyperlink>
      <w:r w:rsidRPr="00D36414">
        <w:rPr>
          <w:rFonts w:cstheme="minorHAnsi"/>
        </w:rPr>
        <w:t xml:space="preserve"> </w:t>
      </w:r>
    </w:p>
    <w:p w14:paraId="6E03753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Cunha, S. (1997). Hunting of rare and endangered fauna in the mountains of post-Soviet Central Asia. </w:t>
      </w:r>
      <w:r w:rsidRPr="00D36414">
        <w:rPr>
          <w:rFonts w:cstheme="minorHAnsi"/>
          <w:i/>
        </w:rPr>
        <w:t xml:space="preserve">Proceedings of the </w:t>
      </w:r>
      <w:r w:rsidRPr="00D36414">
        <w:rPr>
          <w:rFonts w:cstheme="minorHAnsi"/>
          <w:i/>
          <w:iCs/>
        </w:rPr>
        <w:t>Eighth International Snow Leopard Symposium, Islamabad, Pakistan</w:t>
      </w:r>
      <w:r w:rsidRPr="00D36414">
        <w:rPr>
          <w:rFonts w:cstheme="minorHAnsi"/>
        </w:rPr>
        <w:t xml:space="preserve">. </w:t>
      </w:r>
    </w:p>
    <w:p w14:paraId="15B3DE5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fnomilis, I., Hoefnagels, R., Pratama, Y. W., Schott, D. L., Lodewijks, G., &amp; Junginger, M. (2017). Review of solid and liquid biofuel demand and supply in northwest Europe towards 2030 – A comparison of national and regional projections. </w:t>
      </w:r>
      <w:r w:rsidRPr="00D36414">
        <w:rPr>
          <w:rFonts w:cstheme="minorHAnsi"/>
          <w:i/>
          <w:iCs/>
        </w:rPr>
        <w:t>Renewable and Sustainable Energy Reviews</w:t>
      </w:r>
      <w:r w:rsidRPr="00D36414">
        <w:rPr>
          <w:rFonts w:cstheme="minorHAnsi"/>
        </w:rPr>
        <w:t xml:space="preserve">, </w:t>
      </w:r>
      <w:r w:rsidRPr="00D36414">
        <w:rPr>
          <w:rFonts w:cstheme="minorHAnsi"/>
          <w:i/>
          <w:iCs/>
        </w:rPr>
        <w:t>78</w:t>
      </w:r>
      <w:r w:rsidRPr="00D36414">
        <w:rPr>
          <w:rFonts w:cstheme="minorHAnsi"/>
        </w:rPr>
        <w:t xml:space="preserve">, 31–45. </w:t>
      </w:r>
      <w:hyperlink r:id="rId419" w:history="1">
        <w:r w:rsidRPr="00D36414">
          <w:rPr>
            <w:rStyle w:val="Hyperlink"/>
            <w:rFonts w:cstheme="minorHAnsi"/>
          </w:rPr>
          <w:t>http://doi.org/10.1016/j.rser.2017.04.108</w:t>
        </w:r>
      </w:hyperlink>
      <w:r w:rsidRPr="00D36414">
        <w:rPr>
          <w:rFonts w:cstheme="minorHAnsi"/>
        </w:rPr>
        <w:t xml:space="preserve"> </w:t>
      </w:r>
    </w:p>
    <w:p w14:paraId="3064E40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ly, H. E. (1992). Allocation, distribution, and scale: towards an economics that is efficient, just, and sustainable. </w:t>
      </w:r>
      <w:r w:rsidRPr="00D36414">
        <w:rPr>
          <w:rFonts w:cstheme="minorHAnsi"/>
          <w:i/>
          <w:iCs/>
        </w:rPr>
        <w:t>Ecological Economics</w:t>
      </w:r>
      <w:r w:rsidRPr="00D36414">
        <w:rPr>
          <w:rFonts w:cstheme="minorHAnsi"/>
        </w:rPr>
        <w:t xml:space="preserve">, </w:t>
      </w:r>
      <w:r w:rsidRPr="00D36414">
        <w:rPr>
          <w:rFonts w:cstheme="minorHAnsi"/>
          <w:i/>
          <w:iCs/>
        </w:rPr>
        <w:t>6</w:t>
      </w:r>
      <w:r w:rsidRPr="00D36414">
        <w:rPr>
          <w:rFonts w:cstheme="minorHAnsi"/>
        </w:rPr>
        <w:t xml:space="preserve">(3), 185–193. </w:t>
      </w:r>
    </w:p>
    <w:p w14:paraId="298BC9A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niel, T. C. (2001). Aesthetic preference and ecological sustainability. In S. R. J. Sheppard, &amp; H. W. Harshaw (Eds.), </w:t>
      </w:r>
      <w:r w:rsidRPr="00D36414">
        <w:rPr>
          <w:rFonts w:cstheme="minorHAnsi"/>
          <w:i/>
          <w:iCs/>
        </w:rPr>
        <w:t>Forests and landscapes: linking ecology, sustainability and aesthetics</w:t>
      </w:r>
      <w:r w:rsidRPr="00D36414">
        <w:rPr>
          <w:rFonts w:cstheme="minorHAnsi"/>
        </w:rPr>
        <w:t xml:space="preserve"> (pp. 15–29). Wallingford, UK: Centre for Agriculture and Bioscience International. </w:t>
      </w:r>
      <w:hyperlink r:id="rId420" w:history="1">
        <w:r w:rsidRPr="00D36414">
          <w:rPr>
            <w:rStyle w:val="Hyperlink"/>
            <w:rFonts w:cstheme="minorHAnsi"/>
          </w:rPr>
          <w:t>http://doi.org/10.1079/9780851995007.0015</w:t>
        </w:r>
      </w:hyperlink>
      <w:r w:rsidRPr="00D36414">
        <w:rPr>
          <w:rFonts w:cstheme="minorHAnsi"/>
        </w:rPr>
        <w:t xml:space="preserve"> </w:t>
      </w:r>
    </w:p>
    <w:p w14:paraId="72C352C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niel, T. C., Muhar, A., Arnberger, A., Aznar, O., Boyd, J. W., Chan, K. M. A., Costanza, R., Elmqvist, T., Flint, C. G., Gobster, P. H., Grêt-Regamey, A., Lave, R., Muhar, S., Penker, M., Ribe, R. G., Schauppenlehner, T., Sikor, T., Soloviy, I., Spierenburg, M., Taczanowska, K., Tam, J., &amp; von der Dunk, A. (2012). Contributions of cultural services to the ecosystem services agenda.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9</w:t>
      </w:r>
      <w:r w:rsidRPr="00D36414">
        <w:rPr>
          <w:rFonts w:cstheme="minorHAnsi"/>
        </w:rPr>
        <w:t xml:space="preserve">(23), 8812–8819. </w:t>
      </w:r>
      <w:hyperlink r:id="rId421" w:history="1">
        <w:r w:rsidRPr="00D36414">
          <w:rPr>
            <w:rStyle w:val="Hyperlink"/>
            <w:rFonts w:cstheme="minorHAnsi"/>
          </w:rPr>
          <w:t>https://doi.org/10.1073/pnas.1114773109</w:t>
        </w:r>
      </w:hyperlink>
      <w:r w:rsidRPr="00D36414">
        <w:rPr>
          <w:rFonts w:cstheme="minorHAnsi"/>
        </w:rPr>
        <w:t xml:space="preserve"> </w:t>
      </w:r>
    </w:p>
    <w:p w14:paraId="4A4C3B1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vidson, M. D. (2012). Distributive justice in the international regulation of global ecosystem services.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4), 852–861. </w:t>
      </w:r>
      <w:hyperlink r:id="rId422" w:history="1">
        <w:r w:rsidRPr="00D36414">
          <w:rPr>
            <w:rStyle w:val="Hyperlink"/>
            <w:rFonts w:cstheme="minorHAnsi"/>
          </w:rPr>
          <w:t>https://doi.org/10.1016/j.gloenvcha.2012.06.004</w:t>
        </w:r>
      </w:hyperlink>
      <w:r w:rsidRPr="00D36414">
        <w:rPr>
          <w:rFonts w:cstheme="minorHAnsi"/>
        </w:rPr>
        <w:t xml:space="preserve"> </w:t>
      </w:r>
    </w:p>
    <w:p w14:paraId="6984D40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vies, A. L., &amp; White, R. M. (2012). Collaboration in natural resource governance: Reconciling stakeholder expectations in deer management in Scotland. </w:t>
      </w:r>
      <w:r w:rsidRPr="00D36414">
        <w:rPr>
          <w:rFonts w:cstheme="minorHAnsi"/>
          <w:i/>
          <w:iCs/>
        </w:rPr>
        <w:t xml:space="preserve">Journal of Environmental </w:t>
      </w:r>
      <w:r w:rsidRPr="00D36414">
        <w:rPr>
          <w:rFonts w:cstheme="minorHAnsi"/>
          <w:i/>
          <w:iCs/>
        </w:rPr>
        <w:lastRenderedPageBreak/>
        <w:t>Management</w:t>
      </w:r>
      <w:r w:rsidRPr="00D36414">
        <w:rPr>
          <w:rFonts w:cstheme="minorHAnsi"/>
        </w:rPr>
        <w:t xml:space="preserve">, </w:t>
      </w:r>
      <w:r w:rsidRPr="00D36414">
        <w:rPr>
          <w:rFonts w:cstheme="minorHAnsi"/>
          <w:i/>
          <w:iCs/>
        </w:rPr>
        <w:t>112</w:t>
      </w:r>
      <w:r w:rsidRPr="00D36414">
        <w:rPr>
          <w:rFonts w:cstheme="minorHAnsi"/>
        </w:rPr>
        <w:t xml:space="preserve">, 160–169. </w:t>
      </w:r>
      <w:hyperlink r:id="rId423" w:history="1">
        <w:r w:rsidRPr="00D36414">
          <w:rPr>
            <w:rStyle w:val="Hyperlink"/>
            <w:rFonts w:cstheme="minorHAnsi"/>
          </w:rPr>
          <w:t>http://doi.org/10.1016/j.jenvman.2012.07.032</w:t>
        </w:r>
      </w:hyperlink>
      <w:r w:rsidRPr="00D36414">
        <w:rPr>
          <w:rFonts w:cstheme="minorHAnsi"/>
        </w:rPr>
        <w:t xml:space="preserve"> </w:t>
      </w:r>
    </w:p>
    <w:p w14:paraId="27C6DA2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vis, A., &amp; Wagner, J. R. (2003). Who knows? On the importance of identifying “experts” when researching local ecological knowledge. </w:t>
      </w:r>
      <w:r w:rsidRPr="00D36414">
        <w:rPr>
          <w:rFonts w:cstheme="minorHAnsi"/>
          <w:i/>
          <w:iCs/>
        </w:rPr>
        <w:t>Human Ecology</w:t>
      </w:r>
      <w:r w:rsidRPr="00D36414">
        <w:rPr>
          <w:rFonts w:cstheme="minorHAnsi"/>
        </w:rPr>
        <w:t xml:space="preserve">, </w:t>
      </w:r>
      <w:r w:rsidRPr="00D36414">
        <w:rPr>
          <w:rFonts w:cstheme="minorHAnsi"/>
          <w:i/>
          <w:iCs/>
        </w:rPr>
        <w:t>31</w:t>
      </w:r>
      <w:r w:rsidRPr="00D36414">
        <w:rPr>
          <w:rFonts w:cstheme="minorHAnsi"/>
        </w:rPr>
        <w:t xml:space="preserve">(3), 463–489. </w:t>
      </w:r>
      <w:hyperlink r:id="rId424" w:history="1">
        <w:r w:rsidRPr="00D36414">
          <w:rPr>
            <w:rStyle w:val="Hyperlink"/>
            <w:rFonts w:cstheme="minorHAnsi"/>
          </w:rPr>
          <w:t>https://doi.org/10.1023/A:1025075923297</w:t>
        </w:r>
      </w:hyperlink>
      <w:r w:rsidRPr="00D36414">
        <w:rPr>
          <w:rFonts w:cstheme="minorHAnsi"/>
        </w:rPr>
        <w:t xml:space="preserve"> </w:t>
      </w:r>
    </w:p>
    <w:p w14:paraId="12AABF5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w, T., Brown, K., Rosendo, S., &amp; Pomeroy, R. (2011). Applying the ecosystem services concept to poverty alleviation: the need to disaggregate human well-being. </w:t>
      </w:r>
      <w:r w:rsidRPr="00D36414">
        <w:rPr>
          <w:rFonts w:cstheme="minorHAnsi"/>
          <w:i/>
          <w:iCs/>
        </w:rPr>
        <w:t>Environmental Conservation, 38</w:t>
      </w:r>
      <w:r w:rsidRPr="00D36414">
        <w:rPr>
          <w:rFonts w:cstheme="minorHAnsi"/>
          <w:iCs/>
        </w:rPr>
        <w:t>(4), 370-379</w:t>
      </w:r>
      <w:r w:rsidRPr="00D36414">
        <w:rPr>
          <w:rFonts w:cstheme="minorHAnsi"/>
        </w:rPr>
        <w:t xml:space="preserve">. </w:t>
      </w:r>
      <w:hyperlink r:id="rId425" w:history="1">
        <w:r w:rsidRPr="00D36414">
          <w:rPr>
            <w:rStyle w:val="Hyperlink"/>
            <w:rFonts w:cstheme="minorHAnsi"/>
          </w:rPr>
          <w:t>http://doi.org/10.1017/S0376892911000506</w:t>
        </w:r>
      </w:hyperlink>
      <w:r w:rsidRPr="00D36414">
        <w:rPr>
          <w:rFonts w:cstheme="minorHAnsi"/>
        </w:rPr>
        <w:t xml:space="preserve"> </w:t>
      </w:r>
    </w:p>
    <w:p w14:paraId="3B7B2B8C" w14:textId="2200DF16"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w, T. M., Coulthard, S., Cheung, W. W. L., Brown, K., Abunge, C., Galafassi, D., Peterson, G. D., McClanahan, T. R., Omukoto, J. O., &amp; Munyi, L. (2015). Evaluating taboo trade-offs in ecosystems services and human well-being. </w:t>
      </w:r>
      <w:r w:rsidRPr="00D36414">
        <w:rPr>
          <w:rFonts w:cstheme="minorHAnsi"/>
          <w:i/>
        </w:rPr>
        <w:t>Proceedings of the National Academy of Sciences of the United States of America, 112</w:t>
      </w:r>
      <w:r w:rsidRPr="00D36414">
        <w:rPr>
          <w:rFonts w:cstheme="minorHAnsi"/>
        </w:rPr>
        <w:t xml:space="preserve">(22), 6949-6954. </w:t>
      </w:r>
      <w:hyperlink r:id="rId426" w:history="1">
        <w:r w:rsidRPr="00D36414">
          <w:rPr>
            <w:rStyle w:val="Hyperlink"/>
            <w:rFonts w:cstheme="minorHAnsi"/>
          </w:rPr>
          <w:t>http://doi.org/10.1073/pnas.1414900112</w:t>
        </w:r>
      </w:hyperlink>
      <w:r w:rsidRPr="00D36414">
        <w:rPr>
          <w:rFonts w:cstheme="minorHAnsi"/>
        </w:rPr>
        <w:t xml:space="preserve"> </w:t>
      </w:r>
    </w:p>
    <w:p w14:paraId="7F42638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awson, R. J., Dickson, M. E., Nicholls, R. J., Hall, J. W., Walkden, M. J. A., Stansby, P. K., Mokrech, M., Richards, J., Zhou, J., Milligan, J., Jordan, A., Pearson, S., Rees, J., Bates, P. D., Koukoulas, S., &amp; Watkinson, A. R. (2009). Integrated analysis of risks of coastal flooding and cliff erosion under scenarios of long term change. </w:t>
      </w:r>
      <w:r w:rsidRPr="00D36414">
        <w:rPr>
          <w:rFonts w:cstheme="minorHAnsi"/>
          <w:i/>
          <w:iCs/>
        </w:rPr>
        <w:t>Climatic Change</w:t>
      </w:r>
      <w:r w:rsidRPr="00D36414">
        <w:rPr>
          <w:rFonts w:cstheme="minorHAnsi"/>
        </w:rPr>
        <w:t xml:space="preserve">, </w:t>
      </w:r>
      <w:r w:rsidRPr="00D36414">
        <w:rPr>
          <w:rFonts w:cstheme="minorHAnsi"/>
          <w:i/>
          <w:iCs/>
        </w:rPr>
        <w:t>95</w:t>
      </w:r>
      <w:r w:rsidRPr="00D36414">
        <w:rPr>
          <w:rFonts w:cstheme="minorHAnsi"/>
        </w:rPr>
        <w:t xml:space="preserve">(1–2), 249–288. </w:t>
      </w:r>
      <w:hyperlink r:id="rId427" w:history="1">
        <w:r w:rsidRPr="00D36414">
          <w:rPr>
            <w:rStyle w:val="Hyperlink"/>
            <w:rFonts w:cstheme="minorHAnsi"/>
          </w:rPr>
          <w:t>http://doi.org/10.1007/s10584-008-9532-8</w:t>
        </w:r>
      </w:hyperlink>
      <w:r w:rsidRPr="00D36414">
        <w:rPr>
          <w:rFonts w:cstheme="minorHAnsi"/>
        </w:rPr>
        <w:t xml:space="preserve"> </w:t>
      </w:r>
    </w:p>
    <w:p w14:paraId="30F087A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 Fraiture, C., Giordano, M., &amp; Liao, Y. (2008). Biofuels and implications for agricultural water use: blue impacts of green energy. </w:t>
      </w:r>
      <w:r w:rsidRPr="00D36414">
        <w:rPr>
          <w:rFonts w:cstheme="minorHAnsi"/>
          <w:i/>
          <w:iCs/>
        </w:rPr>
        <w:t xml:space="preserve">Water Policy, 10, </w:t>
      </w:r>
      <w:r w:rsidRPr="00D36414">
        <w:rPr>
          <w:rFonts w:cstheme="minorHAnsi"/>
          <w:iCs/>
        </w:rPr>
        <w:t>67-81</w:t>
      </w:r>
      <w:r w:rsidRPr="00D36414">
        <w:rPr>
          <w:rFonts w:cstheme="minorHAnsi"/>
        </w:rPr>
        <w:t xml:space="preserve">. </w:t>
      </w:r>
      <w:hyperlink r:id="rId428" w:history="1">
        <w:r w:rsidRPr="00D36414">
          <w:rPr>
            <w:rStyle w:val="Hyperlink"/>
            <w:rFonts w:cstheme="minorHAnsi"/>
          </w:rPr>
          <w:t>http://doi.org/10.2166/wp.2008.054</w:t>
        </w:r>
      </w:hyperlink>
      <w:r w:rsidRPr="00D36414">
        <w:rPr>
          <w:rFonts w:cstheme="minorHAnsi"/>
        </w:rPr>
        <w:t xml:space="preserve"> </w:t>
      </w:r>
    </w:p>
    <w:p w14:paraId="1690333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 Knegt, B. (Ed.). (2014). </w:t>
      </w:r>
      <w:r w:rsidRPr="00D36414">
        <w:rPr>
          <w:rFonts w:cstheme="minorHAnsi"/>
          <w:i/>
          <w:iCs/>
        </w:rPr>
        <w:t>Graadmeter diensten van n atuur: Vraag, aanbod, gebruik en trend van goederen en diensten uit ecosystemen in Nederland [Indicating services from nature: Demand, supply, use and trends of goods and services from ecosystems in The Netherlands]</w:t>
      </w:r>
      <w:r w:rsidRPr="00D36414">
        <w:rPr>
          <w:rFonts w:cstheme="minorHAnsi"/>
        </w:rPr>
        <w:t>.</w:t>
      </w:r>
    </w:p>
    <w:p w14:paraId="35086A0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 Santo, E. M. (2011). Environmental justice implications of maritime spatial planning in the European Union. </w:t>
      </w:r>
      <w:r w:rsidRPr="00D36414">
        <w:rPr>
          <w:rFonts w:cstheme="minorHAnsi"/>
          <w:i/>
          <w:iCs/>
        </w:rPr>
        <w:t>Marine Policy</w:t>
      </w:r>
      <w:r w:rsidRPr="00D36414">
        <w:rPr>
          <w:rFonts w:cstheme="minorHAnsi"/>
        </w:rPr>
        <w:t xml:space="preserve">, </w:t>
      </w:r>
      <w:r w:rsidRPr="00D36414">
        <w:rPr>
          <w:rFonts w:cstheme="minorHAnsi"/>
          <w:i/>
          <w:iCs/>
        </w:rPr>
        <w:t>35</w:t>
      </w:r>
      <w:r w:rsidRPr="00D36414">
        <w:rPr>
          <w:rFonts w:cstheme="minorHAnsi"/>
        </w:rPr>
        <w:t xml:space="preserve">(1), 34–38. </w:t>
      </w:r>
      <w:hyperlink r:id="rId429" w:history="1">
        <w:r w:rsidRPr="00D36414">
          <w:rPr>
            <w:rStyle w:val="Hyperlink"/>
            <w:rFonts w:cstheme="minorHAnsi"/>
          </w:rPr>
          <w:t>http://doi.org/10.1016/j.marpol.2010.07.005</w:t>
        </w:r>
      </w:hyperlink>
      <w:r w:rsidRPr="00D36414">
        <w:rPr>
          <w:rFonts w:cstheme="minorHAnsi"/>
        </w:rPr>
        <w:t xml:space="preserve"> </w:t>
      </w:r>
    </w:p>
    <w:p w14:paraId="1ED8E4E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 Schutter, O. (2014). </w:t>
      </w:r>
      <w:r w:rsidRPr="00D36414">
        <w:rPr>
          <w:rFonts w:cstheme="minorHAnsi"/>
          <w:i/>
          <w:iCs/>
        </w:rPr>
        <w:t>Report of the Special Rapporteur on the right to food, Olivier De Schutter: Final report: The transformative potential of the right to food</w:t>
      </w:r>
      <w:r w:rsidRPr="00D36414">
        <w:rPr>
          <w:rFonts w:cstheme="minorHAnsi"/>
        </w:rPr>
        <w:t xml:space="preserve">. </w:t>
      </w:r>
    </w:p>
    <w:p w14:paraId="01D2B25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de Vries, S. C., van de Ven, G. W. J., van Ittersum, M. K., &amp; Giller, K. E. (2010). </w:t>
      </w:r>
      <w:r w:rsidRPr="00D36414">
        <w:rPr>
          <w:rFonts w:cstheme="minorHAnsi"/>
        </w:rPr>
        <w:t xml:space="preserve">Resource use efficiency and environmental performance of nine major biofuel crops, processed by first-generation conversion techniques. </w:t>
      </w:r>
      <w:r w:rsidRPr="00D36414">
        <w:rPr>
          <w:rFonts w:cstheme="minorHAnsi"/>
          <w:i/>
          <w:iCs/>
        </w:rPr>
        <w:t>Biomass and Bioenergy</w:t>
      </w:r>
      <w:r w:rsidRPr="00D36414">
        <w:rPr>
          <w:rFonts w:cstheme="minorHAnsi"/>
        </w:rPr>
        <w:t xml:space="preserve">, </w:t>
      </w:r>
      <w:r w:rsidRPr="00D36414">
        <w:rPr>
          <w:rFonts w:cstheme="minorHAnsi"/>
          <w:i/>
          <w:iCs/>
        </w:rPr>
        <w:t>34</w:t>
      </w:r>
      <w:r w:rsidRPr="00D36414">
        <w:rPr>
          <w:rFonts w:cstheme="minorHAnsi"/>
        </w:rPr>
        <w:t xml:space="preserve">(5), 588–601. </w:t>
      </w:r>
      <w:hyperlink r:id="rId430" w:history="1">
        <w:r w:rsidRPr="00D36414">
          <w:rPr>
            <w:rStyle w:val="Hyperlink"/>
            <w:rFonts w:cstheme="minorHAnsi"/>
          </w:rPr>
          <w:t>http://doi.org/10.1016/j.biombioe.2010.01.001</w:t>
        </w:r>
      </w:hyperlink>
      <w:r w:rsidRPr="00D36414">
        <w:rPr>
          <w:rFonts w:cstheme="minorHAnsi"/>
        </w:rPr>
        <w:t xml:space="preserve"> </w:t>
      </w:r>
    </w:p>
    <w:p w14:paraId="0B10521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inet, S., Ieronymidou, C., McRae, L., Burfield, I. J., Foppen, R. P. Collen, B., &amp; Böhm, M. (2013). </w:t>
      </w:r>
      <w:r w:rsidRPr="00D36414">
        <w:rPr>
          <w:rFonts w:cstheme="minorHAnsi"/>
          <w:i/>
          <w:iCs/>
        </w:rPr>
        <w:t>Wildlife comeback in Europe: The recovery of selected mammal and bird species</w:t>
      </w:r>
      <w:r w:rsidRPr="00D36414">
        <w:rPr>
          <w:rFonts w:cstheme="minorHAnsi"/>
        </w:rPr>
        <w:t xml:space="preserve">. London, UK: The Zoological Society of London. </w:t>
      </w:r>
    </w:p>
    <w:p w14:paraId="0C2A868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libes-Mateos, M., Díaz-Fernández, S., Ferreras, P., Viñuela, J., &amp; Arroyo, B. (2013). The role of economic and social factors driving predator control in small-game estates in central Spain.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2), 28. </w:t>
      </w:r>
      <w:hyperlink r:id="rId431" w:history="1">
        <w:r w:rsidRPr="00D36414">
          <w:rPr>
            <w:rStyle w:val="Hyperlink"/>
            <w:rFonts w:cstheme="minorHAnsi"/>
          </w:rPr>
          <w:t>http://doi.org/10.5751/ES-05367-180228</w:t>
        </w:r>
      </w:hyperlink>
      <w:r w:rsidRPr="00D36414">
        <w:rPr>
          <w:rFonts w:cstheme="minorHAnsi"/>
        </w:rPr>
        <w:t xml:space="preserve"> </w:t>
      </w:r>
    </w:p>
    <w:p w14:paraId="567742F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merdzhiev, D., Hristov, H., Dobrev, D., Angelov, I., &amp; Kurtev, M. (2014). Long-term population status, breeding parameters and limiting factors of the griffon vulture (Gyps fulvus Hablizl, 1783) population in the eastern Rhodopes, Bulgaria. </w:t>
      </w:r>
      <w:r w:rsidRPr="00D36414">
        <w:rPr>
          <w:rFonts w:cstheme="minorHAnsi"/>
          <w:i/>
          <w:iCs/>
        </w:rPr>
        <w:t>Acta Zoologica Bulgarica</w:t>
      </w:r>
      <w:r w:rsidRPr="00D36414">
        <w:rPr>
          <w:rFonts w:cstheme="minorHAnsi"/>
        </w:rPr>
        <w:t xml:space="preserve">, </w:t>
      </w:r>
      <w:r w:rsidRPr="00D36414">
        <w:rPr>
          <w:rFonts w:cstheme="minorHAnsi"/>
          <w:i/>
          <w:iCs/>
        </w:rPr>
        <w:t>66</w:t>
      </w:r>
      <w:r w:rsidRPr="00D36414">
        <w:rPr>
          <w:rFonts w:cstheme="minorHAnsi"/>
        </w:rPr>
        <w:t xml:space="preserve">(3), 373–384. </w:t>
      </w:r>
    </w:p>
    <w:p w14:paraId="38510A8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meter, L. (2017). Biodiversity and ecosystem services of hardwood floodplain forests: Past, present and future from the perspective of local communities in west Ukraine. In M. Roué &amp; Z. Molná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p. 6–19). Paris, France: UNESCO. </w:t>
      </w:r>
    </w:p>
    <w:p w14:paraId="180E89BC" w14:textId="67525770"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DeVault, T. L., Beasley, J. C., Olson, Z. H., Moleón, M., &amp; Carrete, M. (2016). Ecosystem services provided by avian scavengers. In </w:t>
      </w:r>
      <w:r w:rsidRPr="00D36414">
        <w:rPr>
          <w:rFonts w:cstheme="minorHAnsi"/>
          <w:iCs/>
        </w:rPr>
        <w:t xml:space="preserve">C. H. Şekercioğlu, D. G. Wenny, &amp; C. J. Whelan (Eds.), </w:t>
      </w:r>
      <w:r w:rsidRPr="00D36414">
        <w:rPr>
          <w:rFonts w:cstheme="minorHAnsi"/>
          <w:i/>
          <w:iCs/>
        </w:rPr>
        <w:t xml:space="preserve">Why Birds Matter: Avian Ecological Function and Ecosystem Services </w:t>
      </w:r>
      <w:r w:rsidRPr="00D36414">
        <w:rPr>
          <w:rFonts w:cstheme="minorHAnsi"/>
          <w:iCs/>
        </w:rPr>
        <w:t>(pp. 235-270). Chicago, USA: University of Chicago Press.</w:t>
      </w:r>
      <w:r w:rsidRPr="00D36414">
        <w:rPr>
          <w:rFonts w:cstheme="minorHAnsi"/>
        </w:rPr>
        <w:t xml:space="preserve"> </w:t>
      </w:r>
    </w:p>
    <w:p w14:paraId="00C6A1D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eVault, T. L., Rhodes Jr, O. E., &amp; Shivik, J. A. (2003). Scavenging by vertebrates: behavioral, ecological, and evolutionary perspectives on an important energy transfer pathway in terrestrial ecosystems. </w:t>
      </w:r>
      <w:r w:rsidRPr="00D36414">
        <w:rPr>
          <w:rFonts w:cstheme="minorHAnsi"/>
          <w:i/>
        </w:rPr>
        <w:t>Oikos, 102</w:t>
      </w:r>
      <w:r w:rsidRPr="00D36414">
        <w:rPr>
          <w:rFonts w:cstheme="minorHAnsi"/>
        </w:rPr>
        <w:t xml:space="preserve">(2), 225-234. </w:t>
      </w:r>
      <w:hyperlink r:id="rId432" w:history="1">
        <w:r w:rsidRPr="00D36414">
          <w:rPr>
            <w:rStyle w:val="Hyperlink"/>
            <w:rFonts w:cstheme="minorHAnsi"/>
          </w:rPr>
          <w:t>http://doi.org/10.1034/j.1600-0706.2003.12378.x</w:t>
        </w:r>
      </w:hyperlink>
      <w:r w:rsidRPr="00D36414">
        <w:rPr>
          <w:rFonts w:cstheme="minorHAnsi"/>
        </w:rPr>
        <w:t xml:space="preserve"> </w:t>
      </w:r>
    </w:p>
    <w:p w14:paraId="5F3BF6A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ixon, M. J. R., Loh, J., Davidson, N. C., Beltrame, C., Freeman, R., &amp; Walpole, M. (2016). Tracking global change in ecosystem area: The wetland extent trends index. </w:t>
      </w:r>
      <w:r w:rsidRPr="00D36414">
        <w:rPr>
          <w:rFonts w:cstheme="minorHAnsi"/>
          <w:i/>
          <w:iCs/>
        </w:rPr>
        <w:t>Biological Conservation</w:t>
      </w:r>
      <w:r w:rsidRPr="00D36414">
        <w:rPr>
          <w:rFonts w:cstheme="minorHAnsi"/>
        </w:rPr>
        <w:t xml:space="preserve">, </w:t>
      </w:r>
      <w:r w:rsidRPr="00D36414">
        <w:rPr>
          <w:rFonts w:cstheme="minorHAnsi"/>
          <w:i/>
          <w:iCs/>
        </w:rPr>
        <w:t>193</w:t>
      </w:r>
      <w:r w:rsidRPr="00D36414">
        <w:rPr>
          <w:rFonts w:cstheme="minorHAnsi"/>
        </w:rPr>
        <w:t xml:space="preserve">, 27–35. </w:t>
      </w:r>
      <w:hyperlink r:id="rId433" w:history="1">
        <w:r w:rsidRPr="00D36414">
          <w:rPr>
            <w:rStyle w:val="Hyperlink"/>
            <w:rFonts w:cstheme="minorHAnsi"/>
          </w:rPr>
          <w:t>http://doi.org/10.1016/j.biocon.2015.10.023</w:t>
        </w:r>
      </w:hyperlink>
      <w:r w:rsidRPr="00D36414">
        <w:rPr>
          <w:rFonts w:cstheme="minorHAnsi"/>
        </w:rPr>
        <w:t xml:space="preserve"> </w:t>
      </w:r>
    </w:p>
    <w:p w14:paraId="1A71F89A"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Dolman, A. J., Shvidenko, A., Schepaschenko, D., Ciais, P., Tchebakova, N., Chen, T., </w:t>
      </w:r>
      <w:r w:rsidRPr="00D36414">
        <w:rPr>
          <w:rFonts w:cstheme="minorHAnsi"/>
          <w:bCs/>
        </w:rPr>
        <w:t xml:space="preserve">van der Molen, M. K., Marchesini, L. B., Maximov, T. C., Maksyutov, S., &amp; </w:t>
      </w:r>
      <w:r w:rsidRPr="00D36414">
        <w:rPr>
          <w:rFonts w:cstheme="minorHAnsi"/>
        </w:rPr>
        <w:t xml:space="preserve">Schulze, E.-D. (2012). An estimate of the terrestrial carbon budget of Russia using inventory-based, eddy covariance and inversion methods. </w:t>
      </w:r>
      <w:r w:rsidRPr="00D36414">
        <w:rPr>
          <w:rFonts w:cstheme="minorHAnsi"/>
          <w:i/>
          <w:iCs/>
          <w:lang w:val="es-ES"/>
        </w:rPr>
        <w:t>Biogeosciences</w:t>
      </w:r>
      <w:r w:rsidRPr="00D36414">
        <w:rPr>
          <w:rFonts w:cstheme="minorHAnsi"/>
          <w:lang w:val="es-ES"/>
        </w:rPr>
        <w:t xml:space="preserve">, </w:t>
      </w:r>
      <w:r w:rsidRPr="00D36414">
        <w:rPr>
          <w:rFonts w:cstheme="minorHAnsi"/>
          <w:i/>
          <w:iCs/>
          <w:lang w:val="es-ES"/>
        </w:rPr>
        <w:t>9</w:t>
      </w:r>
      <w:r w:rsidRPr="00D36414">
        <w:rPr>
          <w:rFonts w:cstheme="minorHAnsi"/>
          <w:lang w:val="es-ES"/>
        </w:rPr>
        <w:t xml:space="preserve">(12), 5323–5340. </w:t>
      </w:r>
      <w:hyperlink r:id="rId434" w:history="1">
        <w:r w:rsidRPr="00D36414">
          <w:rPr>
            <w:rStyle w:val="Hyperlink"/>
            <w:rFonts w:cstheme="minorHAnsi"/>
            <w:lang w:val="es-ES"/>
          </w:rPr>
          <w:t>http://doi.org/10.5194/bg-9-5323-2012</w:t>
        </w:r>
      </w:hyperlink>
      <w:r w:rsidRPr="00D36414">
        <w:rPr>
          <w:rFonts w:cstheme="minorHAnsi"/>
          <w:lang w:val="es-ES"/>
        </w:rPr>
        <w:t xml:space="preserve"> </w:t>
      </w:r>
    </w:p>
    <w:p w14:paraId="215AF707" w14:textId="60C34A0F"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Donázar, J. A., Cortés-Avizanda, A., Fargallo, J. A., Margalida, A., Moleón, M., Morales-Reyes, Z., Moreno-Opo, R., Pérez-García, J. M., Sánchez-Zapata, J. A., Zuberogoitia, I., &amp; Serrano, D. (2016). </w:t>
      </w:r>
      <w:r w:rsidRPr="00D36414">
        <w:rPr>
          <w:rFonts w:cstheme="minorHAnsi"/>
        </w:rPr>
        <w:t xml:space="preserve">Roles of raptors in a changing world: From flagships to providers of key ecosystem services. </w:t>
      </w:r>
      <w:r w:rsidRPr="00D36414">
        <w:rPr>
          <w:rFonts w:cstheme="minorHAnsi"/>
          <w:i/>
          <w:iCs/>
          <w:lang w:val="es-ES"/>
        </w:rPr>
        <w:t>Ardeola</w:t>
      </w:r>
      <w:r w:rsidRPr="00D36414">
        <w:rPr>
          <w:rFonts w:cstheme="minorHAnsi"/>
          <w:lang w:val="es-ES"/>
        </w:rPr>
        <w:t xml:space="preserve">, </w:t>
      </w:r>
      <w:r w:rsidRPr="00D36414">
        <w:rPr>
          <w:rFonts w:cstheme="minorHAnsi"/>
          <w:i/>
          <w:iCs/>
          <w:lang w:val="es-ES"/>
        </w:rPr>
        <w:t>63</w:t>
      </w:r>
      <w:r w:rsidRPr="00D36414">
        <w:rPr>
          <w:rFonts w:cstheme="minorHAnsi"/>
          <w:lang w:val="es-ES"/>
        </w:rPr>
        <w:t xml:space="preserve">(1), 181–234. </w:t>
      </w:r>
      <w:hyperlink r:id="rId435" w:history="1">
        <w:r w:rsidRPr="00D36414">
          <w:rPr>
            <w:rStyle w:val="Hyperlink"/>
            <w:rFonts w:cstheme="minorHAnsi"/>
            <w:lang w:val="es-ES"/>
          </w:rPr>
          <w:t>http://doi.org/10.13157/arla.63.1.2016.rp8</w:t>
        </w:r>
      </w:hyperlink>
      <w:r w:rsidRPr="00D36414">
        <w:rPr>
          <w:rFonts w:cstheme="minorHAnsi"/>
          <w:lang w:val="es-ES"/>
        </w:rPr>
        <w:t xml:space="preserve"> </w:t>
      </w:r>
    </w:p>
    <w:p w14:paraId="39C37B2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Donázar, J. A., Margalida, A., Carrete, M., &amp; Sánchez-Zapata, J. A. (2009). </w:t>
      </w:r>
      <w:r w:rsidRPr="00D36414">
        <w:rPr>
          <w:rFonts w:cstheme="minorHAnsi"/>
        </w:rPr>
        <w:t xml:space="preserve">Too sanitary for vultures. </w:t>
      </w:r>
      <w:r w:rsidRPr="00D36414">
        <w:rPr>
          <w:rFonts w:cstheme="minorHAnsi"/>
          <w:i/>
          <w:iCs/>
        </w:rPr>
        <w:t>Science</w:t>
      </w:r>
      <w:r w:rsidRPr="00D36414">
        <w:rPr>
          <w:rFonts w:cstheme="minorHAnsi"/>
        </w:rPr>
        <w:t xml:space="preserve">, </w:t>
      </w:r>
      <w:r w:rsidRPr="00D36414">
        <w:rPr>
          <w:rFonts w:cstheme="minorHAnsi"/>
          <w:i/>
          <w:iCs/>
        </w:rPr>
        <w:t>326</w:t>
      </w:r>
      <w:r w:rsidRPr="00D36414">
        <w:rPr>
          <w:rFonts w:cstheme="minorHAnsi"/>
        </w:rPr>
        <w:t xml:space="preserve">(5953), 664. </w:t>
      </w:r>
      <w:hyperlink r:id="rId436" w:history="1">
        <w:r w:rsidRPr="00D36414">
          <w:rPr>
            <w:rStyle w:val="Hyperlink"/>
            <w:rFonts w:cstheme="minorHAnsi"/>
          </w:rPr>
          <w:t>http://doi.org/10.1126/science.326_664a</w:t>
        </w:r>
      </w:hyperlink>
      <w:r w:rsidRPr="00D36414">
        <w:rPr>
          <w:rFonts w:cstheme="minorHAnsi"/>
        </w:rPr>
        <w:t xml:space="preserve"> </w:t>
      </w:r>
    </w:p>
    <w:p w14:paraId="1B59003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ramstad, W. E., Tveit, M. S., Fjellstad, W. J., &amp; Fry, G. L. A. (2006). Relationships between visual landscape preferences and map-based indicators of landscape structure. </w:t>
      </w:r>
      <w:r w:rsidRPr="00D36414">
        <w:rPr>
          <w:rFonts w:cstheme="minorHAnsi"/>
          <w:i/>
          <w:iCs/>
        </w:rPr>
        <w:t>Landscape and Urban Planning</w:t>
      </w:r>
      <w:r w:rsidRPr="00D36414">
        <w:rPr>
          <w:rFonts w:cstheme="minorHAnsi"/>
        </w:rPr>
        <w:t xml:space="preserve">, </w:t>
      </w:r>
      <w:r w:rsidRPr="00D36414">
        <w:rPr>
          <w:rFonts w:cstheme="minorHAnsi"/>
          <w:i/>
          <w:iCs/>
        </w:rPr>
        <w:t>78</w:t>
      </w:r>
      <w:r w:rsidRPr="00D36414">
        <w:rPr>
          <w:rFonts w:cstheme="minorHAnsi"/>
        </w:rPr>
        <w:t xml:space="preserve">(4), 465–474. </w:t>
      </w:r>
      <w:hyperlink r:id="rId437" w:history="1">
        <w:r w:rsidRPr="00D36414">
          <w:rPr>
            <w:rStyle w:val="Hyperlink"/>
            <w:rFonts w:cstheme="minorHAnsi"/>
          </w:rPr>
          <w:t>http://doi.org/10.1016/j.landurbplan.2005.12.006</w:t>
        </w:r>
      </w:hyperlink>
      <w:r w:rsidRPr="00D36414">
        <w:rPr>
          <w:rFonts w:cstheme="minorHAnsi"/>
        </w:rPr>
        <w:t xml:space="preserve"> </w:t>
      </w:r>
    </w:p>
    <w:p w14:paraId="406AA89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ubois, U., &amp; Meier, H. (2016). Energy affordability and energy inequality in Europe: Implications for policymaking. </w:t>
      </w:r>
      <w:r w:rsidRPr="00D36414">
        <w:rPr>
          <w:rFonts w:cstheme="minorHAnsi"/>
          <w:i/>
          <w:iCs/>
        </w:rPr>
        <w:t>Energy Research &amp; Social Science</w:t>
      </w:r>
      <w:r w:rsidRPr="00D36414">
        <w:rPr>
          <w:rFonts w:cstheme="minorHAnsi"/>
        </w:rPr>
        <w:t xml:space="preserve">, </w:t>
      </w:r>
      <w:r w:rsidRPr="00D36414">
        <w:rPr>
          <w:rFonts w:cstheme="minorHAnsi"/>
          <w:i/>
          <w:iCs/>
        </w:rPr>
        <w:t>18</w:t>
      </w:r>
      <w:r w:rsidRPr="00D36414">
        <w:rPr>
          <w:rFonts w:cstheme="minorHAnsi"/>
        </w:rPr>
        <w:t xml:space="preserve">, 21–35. </w:t>
      </w:r>
      <w:hyperlink r:id="rId438" w:history="1">
        <w:r w:rsidRPr="00D36414">
          <w:rPr>
            <w:rStyle w:val="Hyperlink"/>
            <w:rFonts w:cstheme="minorHAnsi"/>
          </w:rPr>
          <w:t>http://doi.org/10.1016/j.erss.2016.04.015</w:t>
        </w:r>
      </w:hyperlink>
      <w:r w:rsidRPr="00D36414">
        <w:rPr>
          <w:rFonts w:cstheme="minorHAnsi"/>
        </w:rPr>
        <w:t xml:space="preserve"> </w:t>
      </w:r>
    </w:p>
    <w:p w14:paraId="56D22B1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Dupont, H., Mihoub, J. B., Bobbé, S., &amp; Sarrazin, F. (2012). Modelling carcass disposal practices: Implications for the management of an ecological service provided by vultures. </w:t>
      </w:r>
      <w:r w:rsidRPr="00D36414">
        <w:rPr>
          <w:rFonts w:cstheme="minorHAnsi"/>
          <w:i/>
          <w:iCs/>
        </w:rPr>
        <w:t>Journal of Applied Ecology</w:t>
      </w:r>
      <w:r w:rsidRPr="00D36414">
        <w:rPr>
          <w:rFonts w:cstheme="minorHAnsi"/>
        </w:rPr>
        <w:t xml:space="preserve">, </w:t>
      </w:r>
      <w:r w:rsidRPr="00D36414">
        <w:rPr>
          <w:rFonts w:cstheme="minorHAnsi"/>
          <w:i/>
          <w:iCs/>
        </w:rPr>
        <w:t>49</w:t>
      </w:r>
      <w:r w:rsidRPr="00D36414">
        <w:rPr>
          <w:rFonts w:cstheme="minorHAnsi"/>
        </w:rPr>
        <w:t xml:space="preserve">(2), 404–411. </w:t>
      </w:r>
      <w:hyperlink r:id="rId439" w:history="1">
        <w:r w:rsidRPr="00D36414">
          <w:rPr>
            <w:rStyle w:val="Hyperlink"/>
            <w:rFonts w:cstheme="minorHAnsi"/>
          </w:rPr>
          <w:t>http://doi.org/10.1111/j.1365-2664.2012.02111.x</w:t>
        </w:r>
      </w:hyperlink>
      <w:r w:rsidRPr="00D36414">
        <w:rPr>
          <w:rFonts w:cstheme="minorHAnsi"/>
        </w:rPr>
        <w:t xml:space="preserve"> </w:t>
      </w:r>
    </w:p>
    <w:p w14:paraId="57CC6F8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Dury, M., Hambuckers, A., Warnant, P., Henrot, A., Favre, E., Ouberdous, M., &amp; François, L. (2011). Responses of European forest ecosystems to 21</w:t>
      </w:r>
      <w:r w:rsidRPr="00D36414">
        <w:rPr>
          <w:rFonts w:cstheme="minorHAnsi"/>
          <w:vertAlign w:val="superscript"/>
        </w:rPr>
        <w:t>st</w:t>
      </w:r>
      <w:r w:rsidRPr="00D36414">
        <w:rPr>
          <w:rFonts w:cstheme="minorHAnsi"/>
        </w:rPr>
        <w:t xml:space="preserve"> century climate: assessing changes in interannual variability and fire intensity. </w:t>
      </w:r>
      <w:r w:rsidRPr="00D36414">
        <w:rPr>
          <w:rFonts w:cstheme="minorHAnsi"/>
          <w:i/>
          <w:iCs/>
        </w:rPr>
        <w:t>iForest</w:t>
      </w:r>
      <w:r w:rsidRPr="00D36414">
        <w:rPr>
          <w:rFonts w:cstheme="minorHAnsi"/>
        </w:rPr>
        <w:t xml:space="preserve">, </w:t>
      </w:r>
      <w:r w:rsidRPr="00D36414">
        <w:rPr>
          <w:rFonts w:cstheme="minorHAnsi"/>
          <w:i/>
          <w:iCs/>
        </w:rPr>
        <w:t>4</w:t>
      </w:r>
      <w:r w:rsidRPr="00D36414">
        <w:rPr>
          <w:rFonts w:cstheme="minorHAnsi"/>
        </w:rPr>
        <w:t xml:space="preserve">(2), 82–99. </w:t>
      </w:r>
      <w:hyperlink r:id="rId440" w:history="1">
        <w:r w:rsidRPr="00D36414">
          <w:rPr>
            <w:rStyle w:val="Hyperlink"/>
            <w:rFonts w:cstheme="minorHAnsi"/>
          </w:rPr>
          <w:t>http://doi.org/10.3832/ifor0572-004</w:t>
        </w:r>
      </w:hyperlink>
      <w:r w:rsidRPr="00D36414">
        <w:rPr>
          <w:rFonts w:cstheme="minorHAnsi"/>
        </w:rPr>
        <w:t xml:space="preserve"> </w:t>
      </w:r>
    </w:p>
    <w:p w14:paraId="58DF0A7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der, R., &amp; Arnberger, A. (2016). How heterogeneous are adolescents’ preferences for natural and semi-natural riverscapes as recreational settings? </w:t>
      </w:r>
      <w:r w:rsidRPr="00D36414">
        <w:rPr>
          <w:rFonts w:cstheme="minorHAnsi"/>
          <w:i/>
          <w:iCs/>
        </w:rPr>
        <w:t>Landscape Research, 41</w:t>
      </w:r>
      <w:r w:rsidRPr="00D36414">
        <w:rPr>
          <w:rFonts w:cstheme="minorHAnsi"/>
          <w:iCs/>
        </w:rPr>
        <w:t>(5), 555-568</w:t>
      </w:r>
      <w:r w:rsidRPr="00D36414">
        <w:rPr>
          <w:rFonts w:cstheme="minorHAnsi"/>
        </w:rPr>
        <w:t xml:space="preserve">. </w:t>
      </w:r>
      <w:hyperlink r:id="rId441" w:history="1">
        <w:r w:rsidRPr="00D36414">
          <w:rPr>
            <w:rStyle w:val="Hyperlink"/>
            <w:rFonts w:cstheme="minorHAnsi"/>
          </w:rPr>
          <w:t>http://doi.org/10.1080/01426397.2015.1117063</w:t>
        </w:r>
      </w:hyperlink>
      <w:r w:rsidRPr="00D36414">
        <w:rPr>
          <w:rFonts w:cstheme="minorHAnsi"/>
        </w:rPr>
        <w:t xml:space="preserve"> </w:t>
      </w:r>
    </w:p>
    <w:p w14:paraId="7FA09C0A" w14:textId="77777777" w:rsidR="00167C0B" w:rsidRPr="00D36414" w:rsidRDefault="00167C0B" w:rsidP="00167C0B">
      <w:pPr>
        <w:widowControl w:val="0"/>
        <w:autoSpaceDE w:val="0"/>
        <w:autoSpaceDN w:val="0"/>
        <w:adjustRightInd w:val="0"/>
        <w:spacing w:before="120"/>
        <w:ind w:left="480" w:hanging="480"/>
        <w:rPr>
          <w:rFonts w:cstheme="minorHAnsi"/>
          <w:lang w:val="pt-PT"/>
        </w:rPr>
      </w:pPr>
      <w:r w:rsidRPr="00D36414">
        <w:rPr>
          <w:rFonts w:cstheme="minorHAnsi"/>
        </w:rPr>
        <w:t xml:space="preserve">Edmondson, J. L., Stott, I., Davies, Z. G., Gaston, K. J., &amp; Leake, J. R. (2016). Soil surface temperatures reveal moderation of the urban heat island effect by trees and shrubs.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rPr>
        <w:t xml:space="preserve">, 33708. </w:t>
      </w:r>
      <w:hyperlink r:id="rId442" w:history="1">
        <w:r w:rsidRPr="00D36414">
          <w:rPr>
            <w:rStyle w:val="Hyperlink"/>
            <w:rFonts w:cstheme="minorHAnsi"/>
          </w:rPr>
          <w:t>http://doi.org/</w:t>
        </w:r>
        <w:r w:rsidRPr="00D36414">
          <w:rPr>
            <w:rStyle w:val="Hyperlink"/>
            <w:rFonts w:cstheme="minorHAnsi"/>
            <w:lang w:val="pt-PT"/>
          </w:rPr>
          <w:t>10.1038/srep33708</w:t>
        </w:r>
      </w:hyperlink>
      <w:r w:rsidRPr="00D36414">
        <w:rPr>
          <w:rFonts w:cstheme="minorHAnsi"/>
          <w:lang w:val="pt-PT"/>
        </w:rPr>
        <w:t xml:space="preserve"> </w:t>
      </w:r>
    </w:p>
    <w:p w14:paraId="4F8F29A9" w14:textId="77777777" w:rsidR="00167C0B" w:rsidRPr="00D36414" w:rsidRDefault="00167C0B" w:rsidP="00167C0B">
      <w:pPr>
        <w:widowControl w:val="0"/>
        <w:autoSpaceDE w:val="0"/>
        <w:autoSpaceDN w:val="0"/>
        <w:adjustRightInd w:val="0"/>
        <w:spacing w:before="120"/>
        <w:ind w:left="480" w:hanging="480"/>
        <w:rPr>
          <w:rFonts w:cstheme="minorHAnsi"/>
          <w:i/>
        </w:rPr>
      </w:pPr>
      <w:r w:rsidRPr="00D36414">
        <w:rPr>
          <w:rFonts w:cstheme="minorHAnsi"/>
        </w:rPr>
        <w:t xml:space="preserve">EEA. (2011). </w:t>
      </w:r>
      <w:r w:rsidRPr="00D36414">
        <w:rPr>
          <w:rFonts w:cstheme="minorHAnsi"/>
          <w:i/>
        </w:rPr>
        <w:t xml:space="preserve">Water exploitation index. </w:t>
      </w:r>
      <w:r w:rsidRPr="00D36414">
        <w:rPr>
          <w:rFonts w:cstheme="minorHAnsi"/>
        </w:rPr>
        <w:t xml:space="preserve">Retrieved from </w:t>
      </w:r>
      <w:hyperlink r:id="rId443" w:anchor="tab-metadata" w:history="1">
        <w:r w:rsidRPr="00D36414">
          <w:rPr>
            <w:rStyle w:val="Hyperlink"/>
            <w:rFonts w:cstheme="minorHAnsi"/>
          </w:rPr>
          <w:t>https://www.eea.europa.eu/data-and-maps/figures/water-exploitation-index-wei-4#tab-metadata</w:t>
        </w:r>
      </w:hyperlink>
      <w:r w:rsidRPr="00D36414">
        <w:rPr>
          <w:rFonts w:cstheme="minorHAnsi"/>
          <w:i/>
        </w:rPr>
        <w:t xml:space="preserve"> </w:t>
      </w:r>
    </w:p>
    <w:p w14:paraId="423E265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5a). </w:t>
      </w:r>
      <w:r w:rsidRPr="00D36414">
        <w:rPr>
          <w:rFonts w:cstheme="minorHAnsi"/>
          <w:i/>
          <w:iCs/>
        </w:rPr>
        <w:t>Air quality in Europe - 2015 report.</w:t>
      </w:r>
      <w:r w:rsidRPr="00D36414">
        <w:rPr>
          <w:rFonts w:cstheme="minorHAnsi"/>
        </w:rPr>
        <w:t xml:space="preserve"> </w:t>
      </w:r>
      <w:hyperlink r:id="rId444" w:history="1">
        <w:r w:rsidRPr="00D36414">
          <w:rPr>
            <w:rStyle w:val="Hyperlink"/>
            <w:rFonts w:cstheme="minorHAnsi"/>
          </w:rPr>
          <w:t>http://doi.org/10.2800/62459</w:t>
        </w:r>
      </w:hyperlink>
      <w:r w:rsidRPr="00D36414">
        <w:rPr>
          <w:rFonts w:cstheme="minorHAnsi"/>
        </w:rPr>
        <w:t xml:space="preserve"> </w:t>
      </w:r>
    </w:p>
    <w:p w14:paraId="6550B6CF" w14:textId="77777777" w:rsidR="00167C0B" w:rsidRPr="00D36414" w:rsidRDefault="00167C0B" w:rsidP="00167C0B">
      <w:pPr>
        <w:widowControl w:val="0"/>
        <w:autoSpaceDE w:val="0"/>
        <w:autoSpaceDN w:val="0"/>
        <w:adjustRightInd w:val="0"/>
        <w:spacing w:before="120"/>
        <w:ind w:left="480" w:hanging="480"/>
        <w:rPr>
          <w:rFonts w:cstheme="minorHAnsi"/>
          <w:i/>
          <w:iCs/>
        </w:rPr>
      </w:pPr>
      <w:r w:rsidRPr="00D36414">
        <w:rPr>
          <w:rFonts w:cstheme="minorHAnsi"/>
        </w:rPr>
        <w:lastRenderedPageBreak/>
        <w:t xml:space="preserve">EEA. (2015b). </w:t>
      </w:r>
      <w:r w:rsidRPr="00D36414">
        <w:rPr>
          <w:rFonts w:cstheme="minorHAnsi"/>
          <w:i/>
          <w:iCs/>
        </w:rPr>
        <w:t xml:space="preserve">Global megatrends assessment - Extended background analysis. </w:t>
      </w:r>
      <w:r w:rsidRPr="00D36414">
        <w:rPr>
          <w:rFonts w:cstheme="minorHAnsi"/>
          <w:iCs/>
        </w:rPr>
        <w:t xml:space="preserve">Retrieved from </w:t>
      </w:r>
      <w:hyperlink r:id="rId445" w:history="1">
        <w:r w:rsidRPr="00D36414">
          <w:rPr>
            <w:rStyle w:val="Hyperlink"/>
            <w:rFonts w:cstheme="minorHAnsi"/>
            <w:iCs/>
          </w:rPr>
          <w:t>https://www.eea.europa.eu/publications/global-megatrends-assessment-extended-background-analysis</w:t>
        </w:r>
      </w:hyperlink>
      <w:r w:rsidRPr="00D36414">
        <w:rPr>
          <w:rFonts w:cstheme="minorHAnsi"/>
          <w:i/>
          <w:iCs/>
        </w:rPr>
        <w:t xml:space="preserve"> </w:t>
      </w:r>
    </w:p>
    <w:p w14:paraId="648204A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5c). </w:t>
      </w:r>
      <w:r w:rsidRPr="00D36414">
        <w:rPr>
          <w:rFonts w:cstheme="minorHAnsi"/>
          <w:i/>
        </w:rPr>
        <w:t>Nutrients in transitional, coastal and marine water</w:t>
      </w:r>
      <w:r w:rsidRPr="00D36414">
        <w:rPr>
          <w:rFonts w:cstheme="minorHAnsi"/>
        </w:rPr>
        <w:t xml:space="preserve">. Retrieved from </w:t>
      </w:r>
      <w:hyperlink r:id="rId446" w:history="1">
        <w:r w:rsidRPr="00D36414">
          <w:rPr>
            <w:rStyle w:val="Hyperlink"/>
            <w:rFonts w:cstheme="minorHAnsi"/>
          </w:rPr>
          <w:t>https://www.eea.europa.eu/data-and-maps/indicators/nutrients-in-transitional-coastal-and-3/assessment</w:t>
        </w:r>
      </w:hyperlink>
      <w:r w:rsidRPr="00D36414">
        <w:rPr>
          <w:rFonts w:cstheme="minorHAnsi"/>
        </w:rPr>
        <w:t xml:space="preserve"> </w:t>
      </w:r>
    </w:p>
    <w:p w14:paraId="6AFA6D1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5d). </w:t>
      </w:r>
      <w:r w:rsidRPr="00D36414">
        <w:rPr>
          <w:rFonts w:cstheme="minorHAnsi"/>
          <w:i/>
        </w:rPr>
        <w:t>SOER 2015. Freshwater quality — nutrients in rivers</w:t>
      </w:r>
      <w:r w:rsidRPr="00D36414">
        <w:rPr>
          <w:rFonts w:cstheme="minorHAnsi"/>
        </w:rPr>
        <w:t xml:space="preserve">. Retrieved from </w:t>
      </w:r>
      <w:hyperlink r:id="rId447" w:history="1">
        <w:r w:rsidRPr="00D36414">
          <w:rPr>
            <w:rStyle w:val="Hyperlink"/>
            <w:rFonts w:cstheme="minorHAnsi"/>
          </w:rPr>
          <w:t>https://www.eea.europa.eu/soer-2015/countries-comparison/freshwater</w:t>
        </w:r>
      </w:hyperlink>
      <w:r w:rsidRPr="00D36414">
        <w:rPr>
          <w:rFonts w:cstheme="minorHAnsi"/>
        </w:rPr>
        <w:t xml:space="preserve"> </w:t>
      </w:r>
    </w:p>
    <w:p w14:paraId="2438CC9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5e). </w:t>
      </w:r>
      <w:r w:rsidRPr="00D36414">
        <w:rPr>
          <w:rFonts w:cstheme="minorHAnsi"/>
          <w:i/>
          <w:iCs/>
        </w:rPr>
        <w:t>The European Environment — state and outlook 2015: synthesis report</w:t>
      </w:r>
      <w:r w:rsidRPr="00D36414">
        <w:rPr>
          <w:rFonts w:cstheme="minorHAnsi"/>
        </w:rPr>
        <w:t xml:space="preserve">. Copenhagen: European Environment Agency. </w:t>
      </w:r>
      <w:hyperlink r:id="rId448" w:history="1">
        <w:r w:rsidRPr="00D36414">
          <w:rPr>
            <w:rStyle w:val="Hyperlink"/>
            <w:rFonts w:cstheme="minorHAnsi"/>
          </w:rPr>
          <w:t>http://doi.org/10.2800/944899</w:t>
        </w:r>
      </w:hyperlink>
      <w:r w:rsidRPr="00D36414">
        <w:rPr>
          <w:rFonts w:cstheme="minorHAnsi"/>
        </w:rPr>
        <w:t xml:space="preserve"> </w:t>
      </w:r>
    </w:p>
    <w:p w14:paraId="320CF18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a). </w:t>
      </w:r>
      <w:r w:rsidRPr="00D36414">
        <w:rPr>
          <w:rFonts w:cstheme="minorHAnsi"/>
          <w:i/>
          <w:iCs/>
        </w:rPr>
        <w:t>Air Quality in Europe - 2016 report</w:t>
      </w:r>
      <w:r w:rsidRPr="00D36414">
        <w:rPr>
          <w:rFonts w:cstheme="minorHAnsi"/>
        </w:rPr>
        <w:t xml:space="preserve">. </w:t>
      </w:r>
      <w:hyperlink r:id="rId449" w:history="1">
        <w:r w:rsidRPr="00D36414">
          <w:rPr>
            <w:rStyle w:val="Hyperlink"/>
            <w:rFonts w:cstheme="minorHAnsi"/>
          </w:rPr>
          <w:t>http://doi.org/10.2800/80982</w:t>
        </w:r>
      </w:hyperlink>
      <w:r w:rsidRPr="00D36414">
        <w:rPr>
          <w:rFonts w:cstheme="minorHAnsi"/>
        </w:rPr>
        <w:t xml:space="preserve"> </w:t>
      </w:r>
    </w:p>
    <w:p w14:paraId="359B995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b). </w:t>
      </w:r>
      <w:r w:rsidRPr="00D36414">
        <w:rPr>
          <w:rFonts w:cstheme="minorHAnsi"/>
          <w:i/>
        </w:rPr>
        <w:t>European past floods</w:t>
      </w:r>
      <w:r w:rsidRPr="00D36414">
        <w:rPr>
          <w:rFonts w:cstheme="minorHAnsi"/>
        </w:rPr>
        <w:t xml:space="preserve">. Retrieved from </w:t>
      </w:r>
      <w:hyperlink r:id="rId450" w:history="1">
        <w:r w:rsidRPr="00D36414">
          <w:rPr>
            <w:rStyle w:val="Hyperlink"/>
            <w:rFonts w:cstheme="minorHAnsi"/>
          </w:rPr>
          <w:t>https://www.eea.europa.eu/data-and-maps/data/european-past-floods</w:t>
        </w:r>
      </w:hyperlink>
      <w:r w:rsidRPr="00D36414">
        <w:rPr>
          <w:rFonts w:cstheme="minorHAnsi"/>
        </w:rPr>
        <w:t xml:space="preserve"> </w:t>
      </w:r>
    </w:p>
    <w:p w14:paraId="2D57A19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c). </w:t>
      </w:r>
      <w:r w:rsidRPr="00D36414">
        <w:rPr>
          <w:rFonts w:cstheme="minorHAnsi"/>
          <w:i/>
          <w:iCs/>
        </w:rPr>
        <w:t>Mapping and assessing the condition of Europe’s ecosystems: progress and challenges</w:t>
      </w:r>
      <w:r w:rsidRPr="00D36414">
        <w:rPr>
          <w:rFonts w:cstheme="minorHAnsi"/>
        </w:rPr>
        <w:t xml:space="preserve">. </w:t>
      </w:r>
      <w:hyperlink r:id="rId451" w:history="1">
        <w:r w:rsidRPr="00D36414">
          <w:rPr>
            <w:rStyle w:val="Hyperlink"/>
            <w:rFonts w:cstheme="minorHAnsi"/>
          </w:rPr>
          <w:t>http://doi.org/10.2779/12398</w:t>
        </w:r>
      </w:hyperlink>
      <w:r w:rsidRPr="00D36414">
        <w:rPr>
          <w:rFonts w:cstheme="minorHAnsi"/>
        </w:rPr>
        <w:t xml:space="preserve"> </w:t>
      </w:r>
    </w:p>
    <w:p w14:paraId="15DFBE2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d). </w:t>
      </w:r>
      <w:r w:rsidRPr="00D36414">
        <w:rPr>
          <w:rFonts w:cstheme="minorHAnsi"/>
          <w:i/>
        </w:rPr>
        <w:t>Meteorological and hydrological droughts</w:t>
      </w:r>
      <w:r w:rsidRPr="00D36414">
        <w:rPr>
          <w:rFonts w:cstheme="minorHAnsi"/>
        </w:rPr>
        <w:t xml:space="preserve">. Retrieved from </w:t>
      </w:r>
      <w:hyperlink r:id="rId452" w:history="1">
        <w:r w:rsidRPr="00D36414">
          <w:rPr>
            <w:rStyle w:val="Hyperlink"/>
            <w:rFonts w:cstheme="minorHAnsi"/>
          </w:rPr>
          <w:t>https://www.eea.europa.eu/data-and-maps/indicators/river-flow-drought-2</w:t>
        </w:r>
      </w:hyperlink>
      <w:r w:rsidRPr="00D36414">
        <w:rPr>
          <w:rFonts w:cstheme="minorHAnsi"/>
        </w:rPr>
        <w:t xml:space="preserve"> </w:t>
      </w:r>
    </w:p>
    <w:p w14:paraId="438FC2C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e). </w:t>
      </w:r>
      <w:r w:rsidRPr="00D36414">
        <w:rPr>
          <w:rFonts w:cstheme="minorHAnsi"/>
          <w:i/>
          <w:iCs/>
        </w:rPr>
        <w:t>Quality of Europe’s water for people’s use has improved, but challenges remain to keep it clean and healthy</w:t>
      </w:r>
      <w:r w:rsidRPr="00D36414">
        <w:rPr>
          <w:rFonts w:cstheme="minorHAnsi"/>
        </w:rPr>
        <w:t xml:space="preserve">. </w:t>
      </w:r>
      <w:hyperlink r:id="rId453" w:history="1">
        <w:r w:rsidRPr="00D36414">
          <w:rPr>
            <w:rStyle w:val="Hyperlink"/>
            <w:rFonts w:cstheme="minorHAnsi"/>
          </w:rPr>
          <w:t>https://www.eea.europa.eu/highlights/quality-of-europes-water-for</w:t>
        </w:r>
      </w:hyperlink>
      <w:r w:rsidRPr="00D36414">
        <w:rPr>
          <w:rFonts w:cstheme="minorHAnsi"/>
        </w:rPr>
        <w:t xml:space="preserve"> </w:t>
      </w:r>
    </w:p>
    <w:p w14:paraId="7D2F29F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f). </w:t>
      </w:r>
      <w:r w:rsidRPr="00D36414">
        <w:rPr>
          <w:rFonts w:cstheme="minorHAnsi"/>
          <w:i/>
        </w:rPr>
        <w:t>Use of freshwater resources</w:t>
      </w:r>
      <w:r w:rsidRPr="00D36414">
        <w:rPr>
          <w:rFonts w:cstheme="minorHAnsi"/>
        </w:rPr>
        <w:t xml:space="preserve">. Retrieved from </w:t>
      </w:r>
      <w:hyperlink r:id="rId454" w:history="1">
        <w:r w:rsidRPr="00D36414">
          <w:rPr>
            <w:rStyle w:val="Hyperlink"/>
            <w:rFonts w:cstheme="minorHAnsi"/>
          </w:rPr>
          <w:t>https://www.eea.europa.eu/data-and-maps/indicators/use-of-freshwater-resources-2/assessment-2</w:t>
        </w:r>
      </w:hyperlink>
      <w:r w:rsidRPr="00D36414">
        <w:rPr>
          <w:rFonts w:cstheme="minorHAnsi"/>
        </w:rPr>
        <w:t xml:space="preserve"> </w:t>
      </w:r>
    </w:p>
    <w:p w14:paraId="156B0B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EA. (2016g). </w:t>
      </w:r>
      <w:r w:rsidRPr="00D36414">
        <w:rPr>
          <w:rFonts w:cstheme="minorHAnsi"/>
          <w:i/>
        </w:rPr>
        <w:t>Water Exploitation Index plus (WEI+) for summer and urban morphological zones (UMZ)</w:t>
      </w:r>
      <w:r w:rsidRPr="00D36414">
        <w:rPr>
          <w:rFonts w:cstheme="minorHAnsi"/>
        </w:rPr>
        <w:t xml:space="preserve">. </w:t>
      </w:r>
      <w:r w:rsidRPr="00D36414">
        <w:rPr>
          <w:rFonts w:cstheme="minorHAnsi"/>
          <w:iCs/>
        </w:rPr>
        <w:t xml:space="preserve">Retrieved from </w:t>
      </w:r>
      <w:hyperlink r:id="rId455" w:history="1">
        <w:r w:rsidRPr="00D36414">
          <w:rPr>
            <w:rStyle w:val="Hyperlink"/>
            <w:rFonts w:cstheme="minorHAnsi"/>
            <w:iCs/>
          </w:rPr>
          <w:t>https://www.eea.europa.eu/data-and-maps/figures/water-exploitation-index-plus-wei/fancybox.html</w:t>
        </w:r>
      </w:hyperlink>
      <w:r w:rsidRPr="00D36414">
        <w:rPr>
          <w:rFonts w:cstheme="minorHAnsi"/>
          <w:iCs/>
        </w:rPr>
        <w:t xml:space="preserve"> </w:t>
      </w:r>
    </w:p>
    <w:p w14:paraId="4699B59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fferth, T., Banerjee, M., Paul, N. W., Abdelfatah, S., Arend, J., Elhassan, G., Hamdoun, S., Hamm, R., Hong, C., Kadioglu, O., </w:t>
      </w:r>
      <w:bookmarkStart w:id="906" w:name="bau0011"/>
      <w:r w:rsidRPr="00D36414">
        <w:rPr>
          <w:rFonts w:cstheme="minorHAnsi"/>
        </w:rPr>
        <w:t>Naß</w:t>
      </w:r>
      <w:bookmarkEnd w:id="906"/>
      <w:r w:rsidRPr="00D36414">
        <w:rPr>
          <w:rFonts w:cstheme="minorHAnsi"/>
        </w:rPr>
        <w:t xml:space="preserve">, J., Ochwangi, D., Ooko, E., Ozenver, N., Saeed, M. E. M., Schneider, M., Seo, E. J., Wu, C. F., Yan, G., Zeino, M., Zhao, Q., Abu-Darwish, M. S., Andersch, K., Alexie, G., Bessarab, D., Bhakta-Guha, D., Bolzani, V., Dapat, E., Donenko, F. V., Efferth, M., Greten, H. J., Gunatilaka, L., Hussein, A. A., Karadeniz, A., Khalid, H. E., Kuete, V., Lee, I. S., Liu, L., Midiwo, J., Mora, R., Nakagawa, H., Ngassapa, O., Noysang, C., Omosa, L. K., Roland, F. H., Shahat, A. A., Saab, A., Saeed, E. M., Shan, L., Titinchi, S. J. J., Problems, D., Publication, S., Pullin, A., Frampton, G., &amp; Jongman, R. Titinchi, S. J. J. (2016). Biopiracy of natural products and good bioprospecting practice. </w:t>
      </w:r>
      <w:r w:rsidRPr="00D36414">
        <w:rPr>
          <w:rFonts w:cstheme="minorHAnsi"/>
          <w:i/>
          <w:iCs/>
        </w:rPr>
        <w:t>Phytomedicine</w:t>
      </w:r>
      <w:r w:rsidRPr="00D36414">
        <w:rPr>
          <w:rFonts w:cstheme="minorHAnsi"/>
        </w:rPr>
        <w:t xml:space="preserve">, </w:t>
      </w:r>
      <w:r w:rsidRPr="00D36414">
        <w:rPr>
          <w:rFonts w:cstheme="minorHAnsi"/>
          <w:i/>
          <w:iCs/>
        </w:rPr>
        <w:t>23</w:t>
      </w:r>
      <w:r w:rsidRPr="00D36414">
        <w:rPr>
          <w:rFonts w:cstheme="minorHAnsi"/>
        </w:rPr>
        <w:t xml:space="preserve">(2), 166–173. </w:t>
      </w:r>
      <w:hyperlink r:id="rId456" w:history="1">
        <w:r w:rsidRPr="00D36414">
          <w:rPr>
            <w:rStyle w:val="Hyperlink"/>
            <w:rFonts w:cstheme="minorHAnsi"/>
          </w:rPr>
          <w:t>http://doi.org/10.1016/j.phymed.2015.12.006</w:t>
        </w:r>
      </w:hyperlink>
      <w:r w:rsidRPr="00D36414">
        <w:rPr>
          <w:rFonts w:cstheme="minorHAnsi"/>
        </w:rPr>
        <w:t xml:space="preserve"> </w:t>
      </w:r>
    </w:p>
    <w:p w14:paraId="11D72FD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froymson, R. A., Dale, V. H., Kline, K. L., McBride, A. C., Bielicki, J. M., Smith, R. L., Parish, E. S., Schweizer, P. E., &amp; Shaw, D. M. (2013). Environmental indicators of biofuel sustainability: What about context? </w:t>
      </w:r>
      <w:r w:rsidRPr="00D36414">
        <w:rPr>
          <w:rFonts w:cstheme="minorHAnsi"/>
          <w:i/>
          <w:iCs/>
        </w:rPr>
        <w:t>Environmental Management</w:t>
      </w:r>
      <w:r w:rsidRPr="00D36414">
        <w:rPr>
          <w:rFonts w:cstheme="minorHAnsi"/>
        </w:rPr>
        <w:t xml:space="preserve">, </w:t>
      </w:r>
      <w:r w:rsidRPr="00D36414">
        <w:rPr>
          <w:rFonts w:cstheme="minorHAnsi"/>
          <w:i/>
          <w:iCs/>
        </w:rPr>
        <w:t>51</w:t>
      </w:r>
      <w:r w:rsidRPr="00D36414">
        <w:rPr>
          <w:rFonts w:cstheme="minorHAnsi"/>
        </w:rPr>
        <w:t xml:space="preserve">(2), 291–306. </w:t>
      </w:r>
      <w:hyperlink r:id="rId457" w:history="1">
        <w:r w:rsidRPr="00D36414">
          <w:rPr>
            <w:rStyle w:val="Hyperlink"/>
            <w:rFonts w:cstheme="minorHAnsi"/>
          </w:rPr>
          <w:t>http://doi.org/10.1007/s00267-012-9907-5</w:t>
        </w:r>
      </w:hyperlink>
      <w:r w:rsidRPr="00D36414">
        <w:rPr>
          <w:rFonts w:cstheme="minorHAnsi"/>
        </w:rPr>
        <w:t xml:space="preserve"> </w:t>
      </w:r>
    </w:p>
    <w:p w14:paraId="07529BA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ggers, J., Tröltzsch, K., Falcucci, A., Maiorana, L., Verburg, P. H., Framstad, E., Louette, G., Maes, D., Nagy, S., Ozinga, W., &amp; Delbaere, B. (2009). Is biofuel policy harming biodiversity in Europe? </w:t>
      </w:r>
      <w:r w:rsidRPr="00D36414">
        <w:rPr>
          <w:rFonts w:cstheme="minorHAnsi"/>
          <w:i/>
          <w:iCs/>
        </w:rPr>
        <w:t>GCB Bioenergy</w:t>
      </w:r>
      <w:r w:rsidRPr="00D36414">
        <w:rPr>
          <w:rFonts w:cstheme="minorHAnsi"/>
        </w:rPr>
        <w:t xml:space="preserve">, </w:t>
      </w:r>
      <w:r w:rsidRPr="00D36414">
        <w:rPr>
          <w:rFonts w:cstheme="minorHAnsi"/>
          <w:i/>
          <w:iCs/>
        </w:rPr>
        <w:t>1</w:t>
      </w:r>
      <w:r w:rsidRPr="00D36414">
        <w:rPr>
          <w:rFonts w:cstheme="minorHAnsi"/>
        </w:rPr>
        <w:t xml:space="preserve">(1), 18–34. </w:t>
      </w:r>
      <w:hyperlink r:id="rId458" w:history="1">
        <w:r w:rsidRPr="00D36414">
          <w:rPr>
            <w:rStyle w:val="Hyperlink"/>
            <w:rFonts w:cstheme="minorHAnsi"/>
          </w:rPr>
          <w:t>http://doi.org/10.1111/j.1757-1707.2009.01002.x</w:t>
        </w:r>
      </w:hyperlink>
      <w:r w:rsidRPr="00D36414">
        <w:rPr>
          <w:rFonts w:cstheme="minorHAnsi"/>
        </w:rPr>
        <w:t xml:space="preserve"> </w:t>
      </w:r>
    </w:p>
    <w:p w14:paraId="072B168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kins, P., Simon, S., Deutsch, L., Folke, C., &amp; De Groot, R. (2003). A framework for the practical application of the concepts of critical natural capital and strong sustainability. </w:t>
      </w:r>
      <w:r w:rsidRPr="00D36414">
        <w:rPr>
          <w:rFonts w:cstheme="minorHAnsi"/>
          <w:i/>
          <w:iCs/>
        </w:rPr>
        <w:t xml:space="preserve">Ecological </w:t>
      </w:r>
      <w:r w:rsidRPr="00D36414">
        <w:rPr>
          <w:rFonts w:cstheme="minorHAnsi"/>
          <w:i/>
          <w:iCs/>
        </w:rPr>
        <w:lastRenderedPageBreak/>
        <w:t>Economics</w:t>
      </w:r>
      <w:r w:rsidRPr="00D36414">
        <w:rPr>
          <w:rFonts w:cstheme="minorHAnsi"/>
        </w:rPr>
        <w:t xml:space="preserve">, </w:t>
      </w:r>
      <w:r w:rsidRPr="00D36414">
        <w:rPr>
          <w:rFonts w:cstheme="minorHAnsi"/>
          <w:i/>
          <w:iCs/>
        </w:rPr>
        <w:t>44</w:t>
      </w:r>
      <w:r w:rsidRPr="00D36414">
        <w:rPr>
          <w:rFonts w:cstheme="minorHAnsi"/>
        </w:rPr>
        <w:t xml:space="preserve">(2–3), 165–185. </w:t>
      </w:r>
      <w:hyperlink r:id="rId459" w:history="1">
        <w:r w:rsidRPr="00D36414">
          <w:rPr>
            <w:rStyle w:val="Hyperlink"/>
            <w:rFonts w:cstheme="minorHAnsi"/>
          </w:rPr>
          <w:t>http://doi.org/10.1016/S0921-8009(02)00272-0</w:t>
        </w:r>
      </w:hyperlink>
      <w:r w:rsidRPr="00D36414">
        <w:rPr>
          <w:rFonts w:cstheme="minorHAnsi"/>
        </w:rPr>
        <w:t xml:space="preserve"> </w:t>
      </w:r>
    </w:p>
    <w:p w14:paraId="1B0B713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kor, M. (2014). The growing use of herbal medicines: Issues relating to adverse reactions and challenges in monitoring safety. </w:t>
      </w:r>
      <w:r w:rsidRPr="00D36414">
        <w:rPr>
          <w:rFonts w:cstheme="minorHAnsi"/>
          <w:i/>
          <w:iCs/>
        </w:rPr>
        <w:t>Frontiers in Pharmacology</w:t>
      </w:r>
      <w:r w:rsidRPr="00D36414">
        <w:rPr>
          <w:rFonts w:cstheme="minorHAnsi"/>
        </w:rPr>
        <w:t xml:space="preserve">, </w:t>
      </w:r>
      <w:r w:rsidRPr="00D36414">
        <w:rPr>
          <w:rFonts w:cstheme="minorHAnsi"/>
          <w:i/>
          <w:iCs/>
        </w:rPr>
        <w:t xml:space="preserve">4, </w:t>
      </w:r>
      <w:r w:rsidRPr="00D36414">
        <w:rPr>
          <w:rFonts w:cstheme="minorHAnsi"/>
          <w:iCs/>
        </w:rPr>
        <w:t>177</w:t>
      </w:r>
      <w:r w:rsidRPr="00D36414">
        <w:rPr>
          <w:rFonts w:cstheme="minorHAnsi"/>
        </w:rPr>
        <w:t xml:space="preserve">. </w:t>
      </w:r>
      <w:hyperlink r:id="rId460" w:history="1">
        <w:r w:rsidRPr="00D36414">
          <w:rPr>
            <w:rStyle w:val="Hyperlink"/>
            <w:rFonts w:cstheme="minorHAnsi"/>
          </w:rPr>
          <w:t>http://doi.org/10.3389/fphar.2013.00177</w:t>
        </w:r>
      </w:hyperlink>
      <w:r w:rsidRPr="00D36414">
        <w:rPr>
          <w:rFonts w:cstheme="minorHAnsi"/>
        </w:rPr>
        <w:t xml:space="preserve"> </w:t>
      </w:r>
    </w:p>
    <w:p w14:paraId="210210D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lbakidze, M., Angelstam, P., &amp; Axelsson, R. (2007). Sustainable forest management as an approach to regional development in the Russian Federation: State and trends in Kovdozersky model forest in the Barents region. </w:t>
      </w:r>
      <w:r w:rsidRPr="00D36414">
        <w:rPr>
          <w:rFonts w:cstheme="minorHAnsi"/>
          <w:i/>
          <w:iCs/>
        </w:rPr>
        <w:t>Scandinavian Journal of Forest Research</w:t>
      </w:r>
      <w:r w:rsidRPr="00D36414">
        <w:rPr>
          <w:rFonts w:cstheme="minorHAnsi"/>
        </w:rPr>
        <w:t xml:space="preserve">, </w:t>
      </w:r>
      <w:r w:rsidRPr="00D36414">
        <w:rPr>
          <w:rFonts w:cstheme="minorHAnsi"/>
          <w:i/>
          <w:iCs/>
        </w:rPr>
        <w:t>22</w:t>
      </w:r>
      <w:r w:rsidRPr="00D36414">
        <w:rPr>
          <w:rFonts w:cstheme="minorHAnsi"/>
        </w:rPr>
        <w:t xml:space="preserve">(6), 568–581. </w:t>
      </w:r>
      <w:hyperlink r:id="rId461" w:history="1">
        <w:r w:rsidRPr="00D36414">
          <w:rPr>
            <w:rStyle w:val="Hyperlink"/>
            <w:rFonts w:cstheme="minorHAnsi"/>
          </w:rPr>
          <w:t>http://doi.org/10.1080/02827580701804179</w:t>
        </w:r>
      </w:hyperlink>
      <w:r w:rsidRPr="00D36414">
        <w:rPr>
          <w:rFonts w:cstheme="minorHAnsi"/>
        </w:rPr>
        <w:t xml:space="preserve"> </w:t>
      </w:r>
    </w:p>
    <w:p w14:paraId="674D9A4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liotout, B., Lecuyer, P., &amp; Duriez, O. (2007). Premiers résultats sur la biologie de reproduction du vautour moine Aegypius monachus en France [First results on the breeding biology of the monk vulture Aegypius monachus in France]. </w:t>
      </w:r>
      <w:r w:rsidRPr="00D36414">
        <w:rPr>
          <w:rFonts w:cstheme="minorHAnsi"/>
          <w:i/>
          <w:iCs/>
        </w:rPr>
        <w:t>Alauda</w:t>
      </w:r>
      <w:r w:rsidRPr="00D36414">
        <w:rPr>
          <w:rFonts w:cstheme="minorHAnsi"/>
        </w:rPr>
        <w:t xml:space="preserve">, </w:t>
      </w:r>
      <w:r w:rsidRPr="00D36414">
        <w:rPr>
          <w:rFonts w:cstheme="minorHAnsi"/>
          <w:i/>
          <w:iCs/>
        </w:rPr>
        <w:t>75</w:t>
      </w:r>
      <w:r w:rsidRPr="00D36414">
        <w:rPr>
          <w:rFonts w:cstheme="minorHAnsi"/>
        </w:rPr>
        <w:t xml:space="preserve">(3), 253–264. </w:t>
      </w:r>
    </w:p>
    <w:p w14:paraId="2724147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M-DAT. (2017). </w:t>
      </w:r>
      <w:r w:rsidRPr="00D36414">
        <w:rPr>
          <w:rFonts w:cstheme="minorHAnsi"/>
          <w:i/>
          <w:iCs/>
        </w:rPr>
        <w:t>EM-DAT: The Emergency Events Database. Credit D. Guha-Sapir</w:t>
      </w:r>
      <w:r w:rsidRPr="00D36414">
        <w:rPr>
          <w:rFonts w:cstheme="minorHAnsi"/>
        </w:rPr>
        <w:t xml:space="preserve">. Retrieved from </w:t>
      </w:r>
      <w:hyperlink r:id="rId462" w:history="1">
        <w:r w:rsidRPr="00D36414">
          <w:rPr>
            <w:rStyle w:val="Hyperlink"/>
            <w:rFonts w:cstheme="minorHAnsi"/>
          </w:rPr>
          <w:t>http://www.emdat.be/</w:t>
        </w:r>
      </w:hyperlink>
      <w:r w:rsidRPr="00D36414">
        <w:rPr>
          <w:rFonts w:cstheme="minorHAnsi"/>
          <w:b/>
        </w:rPr>
        <w:t xml:space="preserve"> </w:t>
      </w:r>
    </w:p>
    <w:p w14:paraId="2E3128E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rb, K., Krausmann, F., Gaube, V., Gingrich, S., Bondeau, A., Fischer-Kowalski, M., &amp; Haberl, H. (2009a). Analyzing the global human appropriation of net primary production — processes, trajectories, implications. An introduction. </w:t>
      </w:r>
      <w:r w:rsidRPr="00D36414">
        <w:rPr>
          <w:rFonts w:cstheme="minorHAnsi"/>
          <w:i/>
          <w:iCs/>
        </w:rPr>
        <w:t>Ecological Economics</w:t>
      </w:r>
      <w:r w:rsidRPr="00D36414">
        <w:rPr>
          <w:rFonts w:cstheme="minorHAnsi"/>
        </w:rPr>
        <w:t xml:space="preserve">, </w:t>
      </w:r>
      <w:r w:rsidRPr="00D36414">
        <w:rPr>
          <w:rFonts w:cstheme="minorHAnsi"/>
          <w:i/>
          <w:iCs/>
        </w:rPr>
        <w:t>69</w:t>
      </w:r>
      <w:r w:rsidRPr="00D36414">
        <w:rPr>
          <w:rFonts w:cstheme="minorHAnsi"/>
        </w:rPr>
        <w:t xml:space="preserve">(2), 250–259. </w:t>
      </w:r>
      <w:hyperlink r:id="rId463" w:history="1">
        <w:r w:rsidRPr="00D36414">
          <w:rPr>
            <w:rStyle w:val="Hyperlink"/>
            <w:rFonts w:cstheme="minorHAnsi"/>
          </w:rPr>
          <w:t>http://doi.org/10.1016/j.ecolecon.2009.07.001</w:t>
        </w:r>
      </w:hyperlink>
      <w:r w:rsidRPr="00D36414">
        <w:rPr>
          <w:rFonts w:cstheme="minorHAnsi"/>
        </w:rPr>
        <w:t xml:space="preserve"> </w:t>
      </w:r>
    </w:p>
    <w:p w14:paraId="2EFB682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rb, K., Krausmann, F., Lucht, W., &amp; Haberl, H. (2009b). Embodied HANPP: Mapping the spatial disconnect between global biomass production and consumption. </w:t>
      </w:r>
      <w:r w:rsidRPr="00D36414">
        <w:rPr>
          <w:rFonts w:cstheme="minorHAnsi"/>
          <w:i/>
          <w:iCs/>
        </w:rPr>
        <w:t>Ecological Economics</w:t>
      </w:r>
      <w:r w:rsidRPr="00D36414">
        <w:rPr>
          <w:rFonts w:cstheme="minorHAnsi"/>
        </w:rPr>
        <w:t xml:space="preserve">, </w:t>
      </w:r>
      <w:r w:rsidRPr="00D36414">
        <w:rPr>
          <w:rFonts w:cstheme="minorHAnsi"/>
          <w:i/>
          <w:iCs/>
        </w:rPr>
        <w:t>69</w:t>
      </w:r>
      <w:r w:rsidRPr="00D36414">
        <w:rPr>
          <w:rFonts w:cstheme="minorHAnsi"/>
        </w:rPr>
        <w:t xml:space="preserve">(2), 328–334. </w:t>
      </w:r>
      <w:hyperlink r:id="rId464" w:history="1">
        <w:r w:rsidRPr="00D36414">
          <w:rPr>
            <w:rStyle w:val="Hyperlink"/>
            <w:rFonts w:cstheme="minorHAnsi"/>
          </w:rPr>
          <w:t>http://doi.org/10.1016/j.ecolecon.2009.06.025</w:t>
        </w:r>
      </w:hyperlink>
      <w:r w:rsidRPr="00D36414">
        <w:rPr>
          <w:rFonts w:cstheme="minorHAnsi"/>
        </w:rPr>
        <w:t xml:space="preserve"> </w:t>
      </w:r>
    </w:p>
    <w:p w14:paraId="7DD6B2F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1). </w:t>
      </w:r>
      <w:r w:rsidRPr="00D36414">
        <w:rPr>
          <w:rFonts w:cstheme="minorHAnsi"/>
          <w:i/>
          <w:iCs/>
        </w:rPr>
        <w:t>A European assessment of the provision of ecosystem services - Towards an atlas of ecosystem services</w:t>
      </w:r>
      <w:r w:rsidRPr="00D36414">
        <w:rPr>
          <w:rFonts w:cstheme="minorHAnsi"/>
        </w:rPr>
        <w:t xml:space="preserve">. </w:t>
      </w:r>
      <w:r w:rsidRPr="00D36414">
        <w:rPr>
          <w:rFonts w:cstheme="minorHAnsi"/>
          <w:i/>
          <w:iCs/>
        </w:rPr>
        <w:t>Joint Research Centre, Publications Office of the European Union</w:t>
      </w:r>
      <w:r w:rsidRPr="00D36414">
        <w:rPr>
          <w:rFonts w:cstheme="minorHAnsi"/>
        </w:rPr>
        <w:t xml:space="preserve"> (Vol. JRC63505). </w:t>
      </w:r>
      <w:hyperlink r:id="rId465" w:history="1">
        <w:r w:rsidRPr="00D36414">
          <w:rPr>
            <w:rStyle w:val="Hyperlink"/>
            <w:rFonts w:cstheme="minorHAnsi"/>
          </w:rPr>
          <w:t>http://doi.org/10.2788/63557</w:t>
        </w:r>
      </w:hyperlink>
      <w:r w:rsidRPr="00D36414">
        <w:rPr>
          <w:rFonts w:cstheme="minorHAnsi"/>
        </w:rPr>
        <w:t xml:space="preserve"> </w:t>
      </w:r>
    </w:p>
    <w:p w14:paraId="309DC7E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3). </w:t>
      </w:r>
      <w:r w:rsidRPr="00D36414">
        <w:rPr>
          <w:rFonts w:cstheme="minorHAnsi"/>
          <w:i/>
          <w:iCs/>
        </w:rPr>
        <w:t>The impact of EU consumption on deforestation: Comprehensive analysis of the impact of EU consumption on deforestation</w:t>
      </w:r>
      <w:r w:rsidRPr="00D36414">
        <w:rPr>
          <w:rFonts w:cstheme="minorHAnsi"/>
        </w:rPr>
        <w:t xml:space="preserve">. </w:t>
      </w:r>
      <w:hyperlink r:id="rId466" w:history="1">
        <w:r w:rsidRPr="00D36414">
          <w:rPr>
            <w:rStyle w:val="Hyperlink"/>
            <w:rFonts w:cstheme="minorHAnsi"/>
          </w:rPr>
          <w:t>http://doi.org/10.2779/822269</w:t>
        </w:r>
      </w:hyperlink>
      <w:r w:rsidRPr="00D36414">
        <w:rPr>
          <w:rFonts w:cstheme="minorHAnsi"/>
        </w:rPr>
        <w:t xml:space="preserve"> </w:t>
      </w:r>
    </w:p>
    <w:p w14:paraId="300A34F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4a). </w:t>
      </w:r>
      <w:r w:rsidRPr="00D36414">
        <w:rPr>
          <w:rFonts w:cstheme="minorHAnsi"/>
          <w:i/>
          <w:iCs/>
        </w:rPr>
        <w:t>In-depth study of European energy security</w:t>
      </w:r>
      <w:r w:rsidRPr="00D36414">
        <w:rPr>
          <w:rFonts w:cstheme="minorHAnsi"/>
        </w:rPr>
        <w:t>.</w:t>
      </w:r>
    </w:p>
    <w:p w14:paraId="129FD2D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4b). </w:t>
      </w:r>
      <w:r w:rsidRPr="00D36414">
        <w:rPr>
          <w:rFonts w:cstheme="minorHAnsi"/>
          <w:i/>
          <w:iCs/>
        </w:rPr>
        <w:t>Mapping and assessment of ecosystems and their services. Indicators for ecosystem assessments under Action 5 of the EU Biodiversity Strategy to 2020. 2nd report</w:t>
      </w:r>
      <w:r w:rsidRPr="00D36414">
        <w:rPr>
          <w:rFonts w:cstheme="minorHAnsi"/>
        </w:rPr>
        <w:t xml:space="preserve">. </w:t>
      </w:r>
      <w:hyperlink r:id="rId467" w:history="1">
        <w:r w:rsidRPr="00D36414">
          <w:rPr>
            <w:rStyle w:val="Hyperlink"/>
            <w:rFonts w:cstheme="minorHAnsi"/>
          </w:rPr>
          <w:t>http://doi.org/10.2779/75203</w:t>
        </w:r>
      </w:hyperlink>
      <w:r w:rsidRPr="00D36414">
        <w:rPr>
          <w:rFonts w:cstheme="minorHAnsi"/>
        </w:rPr>
        <w:t xml:space="preserve"> </w:t>
      </w:r>
    </w:p>
    <w:p w14:paraId="1868181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5a). </w:t>
      </w:r>
      <w:r w:rsidRPr="00D36414">
        <w:rPr>
          <w:rFonts w:cstheme="minorHAnsi"/>
          <w:i/>
          <w:iCs/>
        </w:rPr>
        <w:t>Attitudes of Europeans towards biodiversity</w:t>
      </w:r>
      <w:r w:rsidRPr="00D36414">
        <w:rPr>
          <w:rFonts w:cstheme="minorHAnsi"/>
        </w:rPr>
        <w:t xml:space="preserve">. </w:t>
      </w:r>
      <w:r w:rsidRPr="00D36414">
        <w:rPr>
          <w:rFonts w:cstheme="minorHAnsi"/>
          <w:i/>
          <w:iCs/>
        </w:rPr>
        <w:t>Special Eurobarometer 436</w:t>
      </w:r>
      <w:r w:rsidRPr="00D36414">
        <w:rPr>
          <w:rFonts w:cstheme="minorHAnsi"/>
        </w:rPr>
        <w:t>.</w:t>
      </w:r>
    </w:p>
    <w:p w14:paraId="6C6FD9C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5b). </w:t>
      </w:r>
      <w:r w:rsidRPr="00D36414">
        <w:rPr>
          <w:rFonts w:cstheme="minorHAnsi"/>
          <w:i/>
          <w:iCs/>
        </w:rPr>
        <w:t>Mapping and Assessment of Ecosystems and their Services: Trends in ecosystems and ecosystem services in the European Union between 2000 and 2010</w:t>
      </w:r>
      <w:r w:rsidRPr="00D36414">
        <w:rPr>
          <w:rFonts w:cstheme="minorHAnsi"/>
        </w:rPr>
        <w:t xml:space="preserve">. </w:t>
      </w:r>
      <w:hyperlink r:id="rId468" w:history="1">
        <w:r w:rsidRPr="00D36414">
          <w:rPr>
            <w:rStyle w:val="Hyperlink"/>
            <w:rFonts w:cstheme="minorHAnsi"/>
          </w:rPr>
          <w:t>http://doi.org/10.2788/341839</w:t>
        </w:r>
      </w:hyperlink>
      <w:r w:rsidRPr="00D36414">
        <w:rPr>
          <w:rFonts w:cstheme="minorHAnsi"/>
        </w:rPr>
        <w:t xml:space="preserve"> </w:t>
      </w:r>
    </w:p>
    <w:p w14:paraId="1A01A6F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pean Commission. (2015c). </w:t>
      </w:r>
      <w:r w:rsidRPr="00D36414">
        <w:rPr>
          <w:rFonts w:cstheme="minorHAnsi"/>
          <w:i/>
          <w:iCs/>
        </w:rPr>
        <w:t>Towards an EU research and innovation policy agenda for nature-based solutions &amp; re-naturing cities</w:t>
      </w:r>
      <w:r w:rsidRPr="00D36414">
        <w:rPr>
          <w:rFonts w:cstheme="minorHAnsi"/>
        </w:rPr>
        <w:t xml:space="preserve">. </w:t>
      </w:r>
      <w:hyperlink r:id="rId469" w:history="1">
        <w:r w:rsidRPr="00D36414">
          <w:rPr>
            <w:rStyle w:val="Hyperlink"/>
            <w:rFonts w:cstheme="minorHAnsi"/>
          </w:rPr>
          <w:t>http://doi.org/10.2777/765301</w:t>
        </w:r>
      </w:hyperlink>
      <w:r w:rsidRPr="00D36414">
        <w:rPr>
          <w:rFonts w:cstheme="minorHAnsi"/>
        </w:rPr>
        <w:t xml:space="preserve"> </w:t>
      </w:r>
    </w:p>
    <w:p w14:paraId="4C6E3FB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iCs/>
        </w:rPr>
        <w:t>European Commission</w:t>
      </w:r>
      <w:r w:rsidRPr="00D36414">
        <w:rPr>
          <w:rFonts w:cstheme="minorHAnsi"/>
        </w:rPr>
        <w:t xml:space="preserve">. (2016a). </w:t>
      </w:r>
      <w:r w:rsidRPr="00D36414">
        <w:rPr>
          <w:rFonts w:cstheme="minorHAnsi"/>
          <w:i/>
        </w:rPr>
        <w:t xml:space="preserve">Flash Eurobarometer 432. Preferences of Europeans towards tourism. </w:t>
      </w:r>
      <w:hyperlink r:id="rId470" w:history="1">
        <w:r w:rsidRPr="00D36414">
          <w:rPr>
            <w:rStyle w:val="Hyperlink"/>
            <w:rFonts w:cstheme="minorHAnsi"/>
          </w:rPr>
          <w:t>http://doi.org/10.2873/91884</w:t>
        </w:r>
      </w:hyperlink>
      <w:r w:rsidRPr="00D36414">
        <w:rPr>
          <w:rFonts w:cstheme="minorHAnsi"/>
        </w:rPr>
        <w:t xml:space="preserve"> </w:t>
      </w:r>
    </w:p>
    <w:p w14:paraId="3C8E68D4" w14:textId="11707219"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iCs/>
        </w:rPr>
        <w:t>European Commission.</w:t>
      </w:r>
      <w:r w:rsidRPr="00D36414">
        <w:rPr>
          <w:rFonts w:cstheme="minorHAnsi"/>
        </w:rPr>
        <w:t xml:space="preserve"> (2016b). </w:t>
      </w:r>
      <w:r w:rsidRPr="00D36414">
        <w:rPr>
          <w:rFonts w:cstheme="minorHAnsi"/>
          <w:i/>
        </w:rPr>
        <w:t>Global soil biodiversity atlas.</w:t>
      </w:r>
      <w:r w:rsidRPr="00D36414">
        <w:rPr>
          <w:rFonts w:cstheme="minorHAnsi"/>
        </w:rPr>
        <w:t xml:space="preserve"> </w:t>
      </w:r>
      <w:hyperlink r:id="rId471" w:history="1">
        <w:r w:rsidRPr="00D36414">
          <w:rPr>
            <w:rStyle w:val="Hyperlink"/>
            <w:rFonts w:cstheme="minorHAnsi"/>
          </w:rPr>
          <w:t>http://doi.org/10.2788/2613</w:t>
        </w:r>
      </w:hyperlink>
      <w:r w:rsidRPr="00D36414">
        <w:rPr>
          <w:rFonts w:cstheme="minorHAnsi"/>
        </w:rPr>
        <w:t xml:space="preserve"> </w:t>
      </w:r>
    </w:p>
    <w:p w14:paraId="3E586CB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stat. (2016a). </w:t>
      </w:r>
      <w:r w:rsidRPr="00D36414">
        <w:rPr>
          <w:rFonts w:cstheme="minorHAnsi"/>
          <w:i/>
        </w:rPr>
        <w:t>Forests, forestry and logging</w:t>
      </w:r>
      <w:r w:rsidRPr="00D36414">
        <w:rPr>
          <w:rFonts w:cstheme="minorHAnsi"/>
        </w:rPr>
        <w:t xml:space="preserve">. Retrieved from </w:t>
      </w:r>
      <w:hyperlink r:id="rId472" w:history="1">
        <w:r w:rsidRPr="00D36414">
          <w:rPr>
            <w:rStyle w:val="Hyperlink"/>
            <w:rFonts w:cstheme="minorHAnsi"/>
          </w:rPr>
          <w:t>http://ec.europa.eu/eurostat/statistics-explained/index.php/Forests,_forestry_and_logging</w:t>
        </w:r>
      </w:hyperlink>
      <w:r w:rsidRPr="00D36414">
        <w:rPr>
          <w:rFonts w:cstheme="minorHAnsi"/>
        </w:rPr>
        <w:t xml:space="preserve"> </w:t>
      </w:r>
    </w:p>
    <w:p w14:paraId="614EE72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Eurostat. (2016b). </w:t>
      </w:r>
      <w:r w:rsidRPr="00D36414">
        <w:rPr>
          <w:rFonts w:cstheme="minorHAnsi"/>
          <w:i/>
        </w:rPr>
        <w:t>Fresh water abstraction by source</w:t>
      </w:r>
      <w:r w:rsidRPr="00D36414">
        <w:rPr>
          <w:rFonts w:cstheme="minorHAnsi"/>
        </w:rPr>
        <w:t xml:space="preserve">. Retrieved from </w:t>
      </w:r>
      <w:hyperlink r:id="rId473" w:history="1">
        <w:r w:rsidRPr="00D36414">
          <w:rPr>
            <w:rStyle w:val="Hyperlink"/>
            <w:rFonts w:cstheme="minorHAnsi"/>
          </w:rPr>
          <w:t>http://ec.europa.eu/eurostat/web/products-datasets/-/ten00002</w:t>
        </w:r>
      </w:hyperlink>
      <w:r w:rsidRPr="00D36414">
        <w:rPr>
          <w:rFonts w:cstheme="minorHAnsi"/>
        </w:rPr>
        <w:t xml:space="preserve"> </w:t>
      </w:r>
    </w:p>
    <w:p w14:paraId="2B06414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Eurostat. (2017). </w:t>
      </w:r>
      <w:r w:rsidRPr="00D36414">
        <w:rPr>
          <w:rFonts w:cstheme="minorHAnsi"/>
          <w:i/>
        </w:rPr>
        <w:t>Database - Eurostat</w:t>
      </w:r>
      <w:r w:rsidRPr="00D36414">
        <w:rPr>
          <w:rFonts w:cstheme="minorHAnsi"/>
        </w:rPr>
        <w:t xml:space="preserve">. Retrieved December 18, 2017, from </w:t>
      </w:r>
      <w:hyperlink r:id="rId474" w:history="1">
        <w:r w:rsidRPr="00D36414">
          <w:rPr>
            <w:rStyle w:val="Hyperlink"/>
            <w:rFonts w:cstheme="minorHAnsi"/>
          </w:rPr>
          <w:t>http://ec.europa.eu/eurostat/data/database</w:t>
        </w:r>
      </w:hyperlink>
      <w:r w:rsidRPr="00D36414">
        <w:rPr>
          <w:rFonts w:cstheme="minorHAnsi"/>
        </w:rPr>
        <w:t xml:space="preserve"> </w:t>
      </w:r>
    </w:p>
    <w:p w14:paraId="2A03C5B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ith, D. P. (1992). Conservation evaluation and phylogenetic diversity. </w:t>
      </w:r>
      <w:r w:rsidRPr="00D36414">
        <w:rPr>
          <w:rFonts w:cstheme="minorHAnsi"/>
          <w:i/>
          <w:iCs/>
        </w:rPr>
        <w:t>Biological Conservation</w:t>
      </w:r>
      <w:r w:rsidRPr="00D36414">
        <w:rPr>
          <w:rFonts w:cstheme="minorHAnsi"/>
        </w:rPr>
        <w:t xml:space="preserve">, </w:t>
      </w:r>
      <w:r w:rsidRPr="00D36414">
        <w:rPr>
          <w:rFonts w:cstheme="minorHAnsi"/>
          <w:i/>
          <w:iCs/>
        </w:rPr>
        <w:t>61</w:t>
      </w:r>
      <w:r w:rsidRPr="00D36414">
        <w:rPr>
          <w:rFonts w:cstheme="minorHAnsi"/>
        </w:rPr>
        <w:t xml:space="preserve">(1), 1–10. </w:t>
      </w:r>
      <w:hyperlink r:id="rId475" w:history="1">
        <w:r w:rsidRPr="00D36414">
          <w:rPr>
            <w:rStyle w:val="Hyperlink"/>
            <w:rFonts w:cstheme="minorHAnsi"/>
          </w:rPr>
          <w:t>http://doi.org/10.1016/0006-3207(92)91201-3</w:t>
        </w:r>
      </w:hyperlink>
      <w:r w:rsidRPr="00D36414">
        <w:rPr>
          <w:rFonts w:cstheme="minorHAnsi"/>
        </w:rPr>
        <w:t xml:space="preserve"> </w:t>
      </w:r>
    </w:p>
    <w:p w14:paraId="6DC4034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ith, D. P. (2016). A general model for biodiversity and its value. In J. Garson, A. Plutynski, &amp; S. Sarkar (Eds.), </w:t>
      </w:r>
      <w:r w:rsidRPr="00D36414">
        <w:rPr>
          <w:rFonts w:cstheme="minorHAnsi"/>
          <w:i/>
          <w:iCs/>
        </w:rPr>
        <w:t>The Routledge handbook of philosophy of biodiversity</w:t>
      </w:r>
      <w:r w:rsidRPr="00D36414">
        <w:rPr>
          <w:rFonts w:cstheme="minorHAnsi"/>
        </w:rPr>
        <w:t xml:space="preserve">. London, UK and New York, USA: Routledge. </w:t>
      </w:r>
      <w:hyperlink r:id="rId476" w:history="1">
        <w:r w:rsidRPr="00D36414">
          <w:rPr>
            <w:rStyle w:val="Hyperlink"/>
            <w:rFonts w:cstheme="minorHAnsi"/>
          </w:rPr>
          <w:t>http://doi.org/10.4324/9781315530215</w:t>
        </w:r>
      </w:hyperlink>
      <w:r w:rsidRPr="00D36414">
        <w:rPr>
          <w:rFonts w:cstheme="minorHAnsi"/>
        </w:rPr>
        <w:t xml:space="preserve"> </w:t>
      </w:r>
    </w:p>
    <w:p w14:paraId="13BE647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1995). </w:t>
      </w:r>
      <w:r w:rsidRPr="00D36414">
        <w:rPr>
          <w:rFonts w:cstheme="minorHAnsi"/>
          <w:i/>
          <w:iCs/>
        </w:rPr>
        <w:t>Non-wood forest products</w:t>
      </w:r>
      <w:r w:rsidRPr="00D36414">
        <w:rPr>
          <w:rFonts w:cstheme="minorHAnsi"/>
        </w:rPr>
        <w:t xml:space="preserve">. Retrieved from </w:t>
      </w:r>
      <w:hyperlink r:id="rId477" w:history="1">
        <w:r w:rsidRPr="00D36414">
          <w:rPr>
            <w:rStyle w:val="Hyperlink"/>
            <w:rFonts w:cstheme="minorHAnsi"/>
          </w:rPr>
          <w:t>http://www.fao.org/forestry/nwfp/en/</w:t>
        </w:r>
      </w:hyperlink>
      <w:r w:rsidRPr="00D36414">
        <w:rPr>
          <w:rFonts w:cstheme="minorHAnsi"/>
        </w:rPr>
        <w:t xml:space="preserve"> </w:t>
      </w:r>
    </w:p>
    <w:p w14:paraId="0A208FA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05). </w:t>
      </w:r>
      <w:r w:rsidRPr="00D36414">
        <w:rPr>
          <w:rFonts w:cstheme="minorHAnsi"/>
          <w:i/>
          <w:iCs/>
        </w:rPr>
        <w:t>Trade in Medicinal Plants</w:t>
      </w:r>
      <w:r w:rsidRPr="00D36414">
        <w:rPr>
          <w:rFonts w:cstheme="minorHAnsi"/>
        </w:rPr>
        <w:t xml:space="preserve">. Retrieved from </w:t>
      </w:r>
      <w:hyperlink r:id="rId478" w:history="1">
        <w:r w:rsidRPr="00D36414">
          <w:rPr>
            <w:rStyle w:val="Hyperlink"/>
            <w:rFonts w:cstheme="minorHAnsi"/>
          </w:rPr>
          <w:t>http://www.fao.org/docrep/008/af285e/af285e00.htm</w:t>
        </w:r>
      </w:hyperlink>
      <w:r w:rsidRPr="00D36414">
        <w:rPr>
          <w:rFonts w:cstheme="minorHAnsi"/>
        </w:rPr>
        <w:t xml:space="preserve"> </w:t>
      </w:r>
    </w:p>
    <w:p w14:paraId="1E34E26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3). </w:t>
      </w:r>
      <w:r w:rsidRPr="00D36414">
        <w:rPr>
          <w:rFonts w:cstheme="minorHAnsi"/>
          <w:i/>
          <w:iCs/>
        </w:rPr>
        <w:t>Irrigation in Central Asia in figures. AQUASTAT Survey – 2012</w:t>
      </w:r>
      <w:r w:rsidRPr="00D36414">
        <w:rPr>
          <w:rFonts w:cstheme="minorHAnsi"/>
        </w:rPr>
        <w:t xml:space="preserve">. Retrieved from </w:t>
      </w:r>
      <w:hyperlink r:id="rId479" w:history="1">
        <w:r w:rsidRPr="00D36414">
          <w:rPr>
            <w:rStyle w:val="Hyperlink"/>
            <w:rFonts w:cstheme="minorHAnsi"/>
          </w:rPr>
          <w:t>http://www.fao.org/3/a-i3289e.pdf</w:t>
        </w:r>
      </w:hyperlink>
      <w:r w:rsidRPr="00D36414">
        <w:rPr>
          <w:rFonts w:cstheme="minorHAnsi"/>
        </w:rPr>
        <w:t xml:space="preserve"> </w:t>
      </w:r>
    </w:p>
    <w:p w14:paraId="6DDD406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4a). </w:t>
      </w:r>
      <w:r w:rsidRPr="00D36414">
        <w:rPr>
          <w:rFonts w:cstheme="minorHAnsi"/>
          <w:i/>
          <w:iCs/>
        </w:rPr>
        <w:t>The state of world fisheries and aquaculture</w:t>
      </w:r>
      <w:r w:rsidRPr="00D36414">
        <w:rPr>
          <w:rFonts w:cstheme="minorHAnsi"/>
        </w:rPr>
        <w:t xml:space="preserve">. Retrieved from </w:t>
      </w:r>
      <w:hyperlink r:id="rId480" w:history="1">
        <w:r w:rsidRPr="00D36414">
          <w:rPr>
            <w:rStyle w:val="Hyperlink"/>
            <w:rFonts w:cstheme="minorHAnsi"/>
          </w:rPr>
          <w:t>http://www.fao.org/fishery/sofia/en</w:t>
        </w:r>
      </w:hyperlink>
      <w:r w:rsidRPr="00D36414">
        <w:rPr>
          <w:rFonts w:cstheme="minorHAnsi"/>
        </w:rPr>
        <w:t xml:space="preserve"> </w:t>
      </w:r>
    </w:p>
    <w:p w14:paraId="5BFBE2B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4b). </w:t>
      </w:r>
      <w:r w:rsidRPr="00D36414">
        <w:rPr>
          <w:rFonts w:cstheme="minorHAnsi"/>
          <w:i/>
          <w:iCs/>
        </w:rPr>
        <w:t>The water-energy-food nexus. A new approach in support of food security and sustainable agriculture</w:t>
      </w:r>
      <w:r w:rsidRPr="00D36414">
        <w:rPr>
          <w:rFonts w:cstheme="minorHAnsi"/>
        </w:rPr>
        <w:t xml:space="preserve">. Retrieved from </w:t>
      </w:r>
      <w:hyperlink r:id="rId481" w:history="1">
        <w:r w:rsidRPr="00D36414">
          <w:rPr>
            <w:rStyle w:val="Hyperlink"/>
            <w:rFonts w:cstheme="minorHAnsi"/>
          </w:rPr>
          <w:t>http://www.fao.org/3/a-bl496e.pdf</w:t>
        </w:r>
      </w:hyperlink>
      <w:r w:rsidRPr="00D36414">
        <w:rPr>
          <w:rFonts w:cstheme="minorHAnsi"/>
        </w:rPr>
        <w:t xml:space="preserve"> </w:t>
      </w:r>
    </w:p>
    <w:p w14:paraId="69347A2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5a). </w:t>
      </w:r>
      <w:r w:rsidRPr="00D36414">
        <w:rPr>
          <w:rFonts w:cstheme="minorHAnsi"/>
          <w:i/>
          <w:iCs/>
        </w:rPr>
        <w:t xml:space="preserve">Forest Resources Assessment Working Paper 180: Terms and Definitions. </w:t>
      </w:r>
      <w:r w:rsidRPr="00D36414">
        <w:rPr>
          <w:rFonts w:cstheme="minorHAnsi"/>
          <w:iCs/>
        </w:rPr>
        <w:t>Rome, Italy: FAO</w:t>
      </w:r>
      <w:r w:rsidRPr="00D36414">
        <w:rPr>
          <w:rFonts w:cstheme="minorHAnsi"/>
        </w:rPr>
        <w:t xml:space="preserve">. Retrieved from </w:t>
      </w:r>
      <w:hyperlink r:id="rId482" w:history="1">
        <w:r w:rsidRPr="00D36414">
          <w:rPr>
            <w:rStyle w:val="Hyperlink"/>
            <w:rFonts w:cstheme="minorHAnsi"/>
          </w:rPr>
          <w:t>http://www.fao.org/docrep/017/ap862e/ap862e00.pdf</w:t>
        </w:r>
      </w:hyperlink>
    </w:p>
    <w:p w14:paraId="1D3E88C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5b). </w:t>
      </w:r>
      <w:r w:rsidRPr="00D36414">
        <w:rPr>
          <w:rFonts w:cstheme="minorHAnsi"/>
          <w:i/>
          <w:iCs/>
        </w:rPr>
        <w:t xml:space="preserve">Status of the world’s soil resources (SWSR) – Main report. </w:t>
      </w:r>
      <w:r w:rsidRPr="00D36414">
        <w:rPr>
          <w:rFonts w:cstheme="minorHAnsi"/>
        </w:rPr>
        <w:t xml:space="preserve">Retrieved from </w:t>
      </w:r>
      <w:hyperlink r:id="rId483" w:history="1">
        <w:r w:rsidRPr="00D36414">
          <w:rPr>
            <w:rStyle w:val="Hyperlink"/>
            <w:rFonts w:cstheme="minorHAnsi"/>
          </w:rPr>
          <w:t>http://www.fao.org/global-soil-partnership/resources/highlights/detail/en/c/215220/</w:t>
        </w:r>
      </w:hyperlink>
    </w:p>
    <w:p w14:paraId="0311072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5c). </w:t>
      </w:r>
      <w:r w:rsidRPr="00D36414">
        <w:rPr>
          <w:rFonts w:cstheme="minorHAnsi"/>
          <w:i/>
          <w:iCs/>
        </w:rPr>
        <w:t>The Global Forest Resources Assessment</w:t>
      </w:r>
      <w:r w:rsidRPr="00D36414">
        <w:rPr>
          <w:rFonts w:cstheme="minorHAnsi"/>
        </w:rPr>
        <w:t xml:space="preserve">. Retrieved from </w:t>
      </w:r>
      <w:hyperlink r:id="rId484" w:history="1">
        <w:r w:rsidRPr="00D36414">
          <w:rPr>
            <w:rStyle w:val="Hyperlink"/>
            <w:rFonts w:cstheme="minorHAnsi"/>
          </w:rPr>
          <w:t>http://www.fao.org/forest-resources-assessment/en/</w:t>
        </w:r>
      </w:hyperlink>
      <w:r w:rsidRPr="00D36414">
        <w:rPr>
          <w:rFonts w:cstheme="minorHAnsi"/>
        </w:rPr>
        <w:t xml:space="preserve"> </w:t>
      </w:r>
    </w:p>
    <w:p w14:paraId="3F4BBE4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6). </w:t>
      </w:r>
      <w:r w:rsidRPr="00D36414">
        <w:rPr>
          <w:rFonts w:cstheme="minorHAnsi"/>
          <w:i/>
          <w:iCs/>
        </w:rPr>
        <w:t>AQUASTAT main database</w:t>
      </w:r>
      <w:r w:rsidRPr="00D36414">
        <w:rPr>
          <w:rFonts w:cstheme="minorHAnsi"/>
        </w:rPr>
        <w:t xml:space="preserve">. Retrieved from </w:t>
      </w:r>
      <w:hyperlink r:id="rId485" w:history="1">
        <w:r w:rsidRPr="00D36414">
          <w:rPr>
            <w:rStyle w:val="Hyperlink"/>
            <w:rFonts w:cstheme="minorHAnsi"/>
          </w:rPr>
          <w:t>http://www.fao.org/nr/water/aquastat/main/index.stm</w:t>
        </w:r>
      </w:hyperlink>
      <w:r w:rsidRPr="00D36414">
        <w:rPr>
          <w:rFonts w:cstheme="minorHAnsi"/>
        </w:rPr>
        <w:t xml:space="preserve"> </w:t>
      </w:r>
    </w:p>
    <w:p w14:paraId="57D08217" w14:textId="7A6BD9AB"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O. (2017). </w:t>
      </w:r>
      <w:r w:rsidRPr="00D36414">
        <w:rPr>
          <w:rFonts w:cstheme="minorHAnsi"/>
          <w:i/>
        </w:rPr>
        <w:t>FAOSTAT</w:t>
      </w:r>
      <w:r w:rsidRPr="00D36414">
        <w:rPr>
          <w:rFonts w:cstheme="minorHAnsi"/>
        </w:rPr>
        <w:t xml:space="preserve">. Retrieved December 18, 2017, from </w:t>
      </w:r>
      <w:hyperlink r:id="rId486" w:anchor="home" w:history="1">
        <w:r w:rsidRPr="00D36414">
          <w:rPr>
            <w:rStyle w:val="Hyperlink"/>
            <w:rFonts w:cstheme="minorHAnsi"/>
          </w:rPr>
          <w:t>http://www.fao.org/faostat/en/#home</w:t>
        </w:r>
      </w:hyperlink>
      <w:r w:rsidRPr="00D36414">
        <w:rPr>
          <w:rFonts w:cstheme="minorHAnsi"/>
        </w:rPr>
        <w:t xml:space="preserve"> </w:t>
      </w:r>
    </w:p>
    <w:p w14:paraId="751B8F5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arm Accountancy Data Network. (2017). </w:t>
      </w:r>
      <w:r w:rsidRPr="00D36414">
        <w:rPr>
          <w:rFonts w:cstheme="minorHAnsi"/>
          <w:i/>
        </w:rPr>
        <w:t>Farm business survey: EU benchmarking</w:t>
      </w:r>
      <w:r w:rsidRPr="00D36414">
        <w:rPr>
          <w:rFonts w:cstheme="minorHAnsi"/>
        </w:rPr>
        <w:t xml:space="preserve">. </w:t>
      </w:r>
    </w:p>
    <w:p w14:paraId="3D56AE0F" w14:textId="77777777" w:rsidR="00167C0B" w:rsidRPr="00167C0B"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FEFAC. (2017). The European Feed Manufacturers’ Federation. </w:t>
      </w:r>
      <w:r w:rsidRPr="00167C0B">
        <w:rPr>
          <w:rFonts w:cstheme="minorHAnsi"/>
          <w:lang w:val="es-ES"/>
        </w:rPr>
        <w:t>Retrieved September 12, 2017, from </w:t>
      </w:r>
      <w:hyperlink r:id="rId487" w:history="1">
        <w:r w:rsidRPr="00167C0B">
          <w:rPr>
            <w:rStyle w:val="Hyperlink"/>
            <w:rFonts w:cstheme="minorHAnsi"/>
            <w:lang w:val="es-ES"/>
          </w:rPr>
          <w:t>http://www.fefac.eu/publications.aspx?CategoryID=2061&amp;EntryID=10802</w:t>
        </w:r>
      </w:hyperlink>
      <w:r w:rsidRPr="00167C0B">
        <w:rPr>
          <w:rFonts w:cstheme="minorHAnsi"/>
          <w:lang w:val="es-ES"/>
        </w:rPr>
        <w:t xml:space="preserve"> </w:t>
      </w:r>
    </w:p>
    <w:p w14:paraId="41604ACB"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Felipe-Lucia, M. R., Martín-López, B., Lavorel, S., Berraquero-Díaz, L., Escalera-Reyes, J., &amp; Comin, F. A. (2015). </w:t>
      </w:r>
      <w:r w:rsidRPr="00D36414">
        <w:rPr>
          <w:rFonts w:cstheme="minorHAnsi"/>
        </w:rPr>
        <w:t xml:space="preserve">Ecosystem services flows: Why stakeholders’ power relationships matter. </w:t>
      </w:r>
      <w:r w:rsidRPr="00D36414">
        <w:rPr>
          <w:rFonts w:cstheme="minorHAnsi"/>
          <w:i/>
        </w:rPr>
        <w:t>PLoS ONE, 10</w:t>
      </w:r>
      <w:r w:rsidRPr="00D36414">
        <w:rPr>
          <w:rFonts w:cstheme="minorHAnsi"/>
        </w:rPr>
        <w:t xml:space="preserve">(7), e0132232. </w:t>
      </w:r>
      <w:hyperlink r:id="rId488" w:history="1">
        <w:r w:rsidRPr="00167C0B">
          <w:rPr>
            <w:rStyle w:val="Hyperlink"/>
            <w:rFonts w:cstheme="minorHAnsi"/>
          </w:rPr>
          <w:t>http://doi.org/10.1371/journal.pone.0132232</w:t>
        </w:r>
      </w:hyperlink>
      <w:r w:rsidRPr="00167C0B">
        <w:rPr>
          <w:rFonts w:cstheme="minorHAnsi"/>
        </w:rPr>
        <w:t xml:space="preserve"> </w:t>
      </w:r>
    </w:p>
    <w:p w14:paraId="2622235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Fernández-Giménez, M. E., &amp; Fillat Estaque, F. (2012). </w:t>
      </w:r>
      <w:r w:rsidRPr="00D36414">
        <w:rPr>
          <w:rFonts w:cstheme="minorHAnsi"/>
        </w:rPr>
        <w:t xml:space="preserve">Pyrenean pastoralists’ ecological knowledge: Documentation and application to natural resource management and adaptation. </w:t>
      </w:r>
      <w:r w:rsidRPr="00D36414">
        <w:rPr>
          <w:rFonts w:cstheme="minorHAnsi"/>
          <w:i/>
          <w:iCs/>
        </w:rPr>
        <w:t>Human Ecology</w:t>
      </w:r>
      <w:r w:rsidRPr="00D36414">
        <w:rPr>
          <w:rFonts w:cstheme="minorHAnsi"/>
        </w:rPr>
        <w:t xml:space="preserve">, </w:t>
      </w:r>
      <w:r w:rsidRPr="00D36414">
        <w:rPr>
          <w:rFonts w:cstheme="minorHAnsi"/>
          <w:i/>
          <w:iCs/>
        </w:rPr>
        <w:t>40</w:t>
      </w:r>
      <w:r w:rsidRPr="00D36414">
        <w:rPr>
          <w:rFonts w:cstheme="minorHAnsi"/>
        </w:rPr>
        <w:t xml:space="preserve">(2), 287–300. </w:t>
      </w:r>
      <w:hyperlink r:id="rId489" w:history="1">
        <w:r w:rsidRPr="00D36414">
          <w:rPr>
            <w:rStyle w:val="Hyperlink"/>
            <w:rFonts w:cstheme="minorHAnsi"/>
          </w:rPr>
          <w:t>http://doi.org/10.1007/s10745-012-9463-x</w:t>
        </w:r>
      </w:hyperlink>
      <w:r w:rsidRPr="00D36414">
        <w:rPr>
          <w:rFonts w:cstheme="minorHAnsi"/>
        </w:rPr>
        <w:t xml:space="preserve"> </w:t>
      </w:r>
    </w:p>
    <w:p w14:paraId="06B19E8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ielding, J. (2007). Environmental injustice or just the lie of the land: An investigation of the socio-economic class of those at risk from flooding in England and Wales. </w:t>
      </w:r>
      <w:r w:rsidRPr="00D36414">
        <w:rPr>
          <w:rFonts w:cstheme="minorHAnsi"/>
          <w:i/>
          <w:iCs/>
        </w:rPr>
        <w:t>Sociological Research Online</w:t>
      </w:r>
      <w:r w:rsidRPr="00D36414">
        <w:rPr>
          <w:rFonts w:cstheme="minorHAnsi"/>
        </w:rPr>
        <w:t xml:space="preserve">, </w:t>
      </w:r>
      <w:r w:rsidRPr="00D36414">
        <w:rPr>
          <w:rFonts w:cstheme="minorHAnsi"/>
          <w:i/>
          <w:iCs/>
        </w:rPr>
        <w:t>12</w:t>
      </w:r>
      <w:r w:rsidRPr="00D36414">
        <w:rPr>
          <w:rFonts w:cstheme="minorHAnsi"/>
        </w:rPr>
        <w:t xml:space="preserve">(4), 1-23. </w:t>
      </w:r>
      <w:hyperlink r:id="rId490" w:history="1">
        <w:r w:rsidRPr="00D36414">
          <w:rPr>
            <w:rStyle w:val="Hyperlink"/>
            <w:rFonts w:cstheme="minorHAnsi"/>
          </w:rPr>
          <w:t>http://doi.org/10.5153/sro.1570</w:t>
        </w:r>
      </w:hyperlink>
      <w:r w:rsidRPr="00D36414">
        <w:rPr>
          <w:rFonts w:cstheme="minorHAnsi"/>
        </w:rPr>
        <w:t xml:space="preserve"> </w:t>
      </w:r>
    </w:p>
    <w:p w14:paraId="671BCBE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ielding, J. L. (2012). Inequalities in exposure and awareness of flood risk in England and Wales. </w:t>
      </w:r>
      <w:r w:rsidRPr="00D36414">
        <w:rPr>
          <w:rFonts w:cstheme="minorHAnsi"/>
          <w:i/>
          <w:iCs/>
        </w:rPr>
        <w:lastRenderedPageBreak/>
        <w:t>Disasters</w:t>
      </w:r>
      <w:r w:rsidRPr="00D36414">
        <w:rPr>
          <w:rFonts w:cstheme="minorHAnsi"/>
        </w:rPr>
        <w:t xml:space="preserve">, </w:t>
      </w:r>
      <w:r w:rsidRPr="00D36414">
        <w:rPr>
          <w:rFonts w:cstheme="minorHAnsi"/>
          <w:i/>
          <w:iCs/>
        </w:rPr>
        <w:t>36</w:t>
      </w:r>
      <w:r w:rsidRPr="00D36414">
        <w:rPr>
          <w:rFonts w:cstheme="minorHAnsi"/>
        </w:rPr>
        <w:t xml:space="preserve">(3), 477–494. </w:t>
      </w:r>
      <w:hyperlink r:id="rId491" w:history="1">
        <w:r w:rsidRPr="00D36414">
          <w:rPr>
            <w:rStyle w:val="Hyperlink"/>
            <w:rFonts w:cstheme="minorHAnsi"/>
          </w:rPr>
          <w:t>http://doi.org/10.1111/j.1467-7717.2011.01270.x</w:t>
        </w:r>
      </w:hyperlink>
      <w:r w:rsidRPr="00D36414">
        <w:rPr>
          <w:rFonts w:cstheme="minorHAnsi"/>
        </w:rPr>
        <w:t xml:space="preserve"> </w:t>
      </w:r>
    </w:p>
    <w:p w14:paraId="306955F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ischer, G., Nachtergaele, F. O., Prieler, S., Teixeira, E., Toth, G., van Velthuizen, H., Verelst, L., &amp; Wiberg, D. (2012). </w:t>
      </w:r>
      <w:r w:rsidRPr="00D36414">
        <w:rPr>
          <w:rFonts w:cstheme="minorHAnsi"/>
          <w:i/>
        </w:rPr>
        <w:t>GAEZ v3.0: Model documentation</w:t>
      </w:r>
      <w:r w:rsidRPr="00D36414">
        <w:rPr>
          <w:rFonts w:cstheme="minorHAnsi"/>
        </w:rPr>
        <w:t xml:space="preserve">. </w:t>
      </w:r>
    </w:p>
    <w:p w14:paraId="5414062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LERMONECA. (2015). </w:t>
      </w:r>
      <w:r w:rsidRPr="00D36414">
        <w:rPr>
          <w:rFonts w:cstheme="minorHAnsi"/>
          <w:i/>
          <w:iCs/>
        </w:rPr>
        <w:t>The state of the environment in Central Asia: Illustrations of selected environmental themes and indicators</w:t>
      </w:r>
      <w:r w:rsidRPr="00D36414">
        <w:rPr>
          <w:rFonts w:cstheme="minorHAnsi"/>
        </w:rPr>
        <w:t xml:space="preserve">. </w:t>
      </w:r>
    </w:p>
    <w:p w14:paraId="1F3BDD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letcher, R., Baulcomb, C., Hall, C., &amp; Hussain, S. (2014). Revealing marine cultural ecosystem services in the Black Sea. </w:t>
      </w:r>
      <w:r w:rsidRPr="00D36414">
        <w:rPr>
          <w:rFonts w:cstheme="minorHAnsi"/>
          <w:i/>
          <w:iCs/>
        </w:rPr>
        <w:t>Marine Policy</w:t>
      </w:r>
      <w:r w:rsidRPr="00D36414">
        <w:rPr>
          <w:rFonts w:cstheme="minorHAnsi"/>
        </w:rPr>
        <w:t xml:space="preserve">, </w:t>
      </w:r>
      <w:r w:rsidRPr="00D36414">
        <w:rPr>
          <w:rFonts w:cstheme="minorHAnsi"/>
          <w:i/>
          <w:iCs/>
        </w:rPr>
        <w:t>50</w:t>
      </w:r>
      <w:r w:rsidRPr="00D36414">
        <w:rPr>
          <w:rFonts w:cstheme="minorHAnsi"/>
        </w:rPr>
        <w:t xml:space="preserve">, 151–161. </w:t>
      </w:r>
      <w:hyperlink r:id="rId492" w:history="1">
        <w:r w:rsidRPr="00D36414">
          <w:rPr>
            <w:rStyle w:val="Hyperlink"/>
            <w:rFonts w:cstheme="minorHAnsi"/>
          </w:rPr>
          <w:t>http://doi.org/10.1016/j.marpol.2014.05.001</w:t>
        </w:r>
      </w:hyperlink>
      <w:r w:rsidRPr="00D36414">
        <w:rPr>
          <w:rFonts w:cstheme="minorHAnsi"/>
        </w:rPr>
        <w:t xml:space="preserve"> </w:t>
      </w:r>
    </w:p>
    <w:p w14:paraId="56A1FD17" w14:textId="62E67CAF"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orest Europe. (2015). </w:t>
      </w:r>
      <w:r w:rsidRPr="00D36414">
        <w:rPr>
          <w:rFonts w:cstheme="minorHAnsi"/>
          <w:i/>
          <w:iCs/>
        </w:rPr>
        <w:t>State of Europe’s forests 2015 report</w:t>
      </w:r>
      <w:r w:rsidRPr="00D36414">
        <w:rPr>
          <w:rFonts w:cstheme="minorHAnsi"/>
        </w:rPr>
        <w:t xml:space="preserve">. </w:t>
      </w:r>
    </w:p>
    <w:p w14:paraId="1F77361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orsius, M., Anttila, S., Arvola, L., Bergström, I., Hakola, H., Heikkinen, H., Helenius, J., Hyvärinen, M., Jylhä, K., Karjalainen, J., Keskinen, T., Laine, K., Nikinmaa, E., Peltonen-Sainio, P., Rankinen, K., Reinikainen, M., Setälä, H., &amp; Vuorenmaa, J. (2013). Impacts and adaptation options of climate change on ecosystem services in Finland: a model based study. </w:t>
      </w:r>
      <w:r w:rsidRPr="00D36414">
        <w:rPr>
          <w:rFonts w:cstheme="minorHAnsi"/>
          <w:i/>
          <w:iCs/>
        </w:rPr>
        <w:t>Current Opinion in Environmental Sustainability</w:t>
      </w:r>
      <w:r w:rsidRPr="00D36414">
        <w:rPr>
          <w:rFonts w:cstheme="minorHAnsi"/>
        </w:rPr>
        <w:t xml:space="preserve">, </w:t>
      </w:r>
      <w:r w:rsidRPr="00D36414">
        <w:rPr>
          <w:rFonts w:cstheme="minorHAnsi"/>
          <w:i/>
          <w:iCs/>
        </w:rPr>
        <w:t>5</w:t>
      </w:r>
      <w:r w:rsidRPr="00D36414">
        <w:rPr>
          <w:rFonts w:cstheme="minorHAnsi"/>
        </w:rPr>
        <w:t xml:space="preserve">(1), 26–40. </w:t>
      </w:r>
      <w:hyperlink r:id="rId493" w:history="1">
        <w:r w:rsidRPr="00D36414">
          <w:rPr>
            <w:rStyle w:val="Hyperlink"/>
            <w:rFonts w:cstheme="minorHAnsi"/>
          </w:rPr>
          <w:t>http://doi.org/10.1016/j.cosust.2013.01.001</w:t>
        </w:r>
      </w:hyperlink>
      <w:r w:rsidRPr="00D36414">
        <w:rPr>
          <w:rFonts w:cstheme="minorHAnsi"/>
        </w:rPr>
        <w:t xml:space="preserve"> </w:t>
      </w:r>
    </w:p>
    <w:p w14:paraId="3B630F4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rank, S., Fürst, C., Koschke, L., Witt, A., &amp; Makeschin, F. (2013). Assessment of landscape aesthetics—Validation of a landscape metrics-based assessment by visual estimation of the scenic beauty. </w:t>
      </w:r>
      <w:r w:rsidRPr="00D36414">
        <w:rPr>
          <w:rFonts w:cstheme="minorHAnsi"/>
          <w:i/>
          <w:iCs/>
        </w:rPr>
        <w:t>Ecological Indicators</w:t>
      </w:r>
      <w:r w:rsidRPr="00D36414">
        <w:rPr>
          <w:rFonts w:cstheme="minorHAnsi"/>
        </w:rPr>
        <w:t xml:space="preserve">, </w:t>
      </w:r>
      <w:r w:rsidRPr="00D36414">
        <w:rPr>
          <w:rFonts w:cstheme="minorHAnsi"/>
          <w:i/>
          <w:iCs/>
        </w:rPr>
        <w:t>32</w:t>
      </w:r>
      <w:r w:rsidRPr="00D36414">
        <w:rPr>
          <w:rFonts w:cstheme="minorHAnsi"/>
        </w:rPr>
        <w:t xml:space="preserve">, 222–231. </w:t>
      </w:r>
      <w:hyperlink r:id="rId494" w:history="1">
        <w:r w:rsidRPr="00D36414">
          <w:rPr>
            <w:rStyle w:val="Hyperlink"/>
            <w:rFonts w:cstheme="minorHAnsi"/>
          </w:rPr>
          <w:t>http://doi.org/10.1016/j.ecolind.2013.03.026</w:t>
        </w:r>
      </w:hyperlink>
      <w:r w:rsidRPr="00D36414">
        <w:rPr>
          <w:rFonts w:cstheme="minorHAnsi"/>
        </w:rPr>
        <w:t xml:space="preserve"> </w:t>
      </w:r>
    </w:p>
    <w:p w14:paraId="624E31D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ridl, J., Urbanc, M., &amp; Pipan, P. (2009). The importance of teachers’ perception of space in education. </w:t>
      </w:r>
      <w:r w:rsidRPr="00D36414">
        <w:rPr>
          <w:rFonts w:cstheme="minorHAnsi"/>
          <w:i/>
          <w:iCs/>
        </w:rPr>
        <w:t>Acta Geographica Slovenica</w:t>
      </w:r>
      <w:r w:rsidRPr="00D36414">
        <w:rPr>
          <w:rFonts w:cstheme="minorHAnsi"/>
        </w:rPr>
        <w:t xml:space="preserve">, </w:t>
      </w:r>
      <w:r w:rsidRPr="00D36414">
        <w:rPr>
          <w:rFonts w:cstheme="minorHAnsi"/>
          <w:i/>
          <w:iCs/>
        </w:rPr>
        <w:t>49</w:t>
      </w:r>
      <w:r w:rsidRPr="00D36414">
        <w:rPr>
          <w:rFonts w:cstheme="minorHAnsi"/>
        </w:rPr>
        <w:t xml:space="preserve">(2), 365–392. </w:t>
      </w:r>
      <w:hyperlink r:id="rId495" w:history="1">
        <w:r w:rsidRPr="00D36414">
          <w:rPr>
            <w:rStyle w:val="Hyperlink"/>
            <w:rFonts w:cstheme="minorHAnsi"/>
          </w:rPr>
          <w:t>http://doi.org/10.3986/AGS49205</w:t>
        </w:r>
      </w:hyperlink>
      <w:r w:rsidRPr="00D36414">
        <w:rPr>
          <w:rFonts w:cstheme="minorHAnsi"/>
        </w:rPr>
        <w:t xml:space="preserve"> </w:t>
      </w:r>
    </w:p>
    <w:p w14:paraId="6CDA180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uchs, R., Schulp, C. J. E., Hengeveld, G. M., Verburg, P. H., Clevers, J. G. P. W., Schelhaas, M. -J., &amp; Herold, M. (2016). Assessing the influence of historic net and gross land changes on the carbon fluxes of Europe.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7), 2526–2539. </w:t>
      </w:r>
      <w:hyperlink r:id="rId496" w:history="1">
        <w:r w:rsidRPr="00D36414">
          <w:rPr>
            <w:rStyle w:val="Hyperlink"/>
            <w:rFonts w:cstheme="minorHAnsi"/>
          </w:rPr>
          <w:t>http://doi.org/10.1111/gcb.13191</w:t>
        </w:r>
      </w:hyperlink>
      <w:r w:rsidRPr="00D36414">
        <w:rPr>
          <w:rFonts w:cstheme="minorHAnsi"/>
        </w:rPr>
        <w:t xml:space="preserve"> </w:t>
      </w:r>
    </w:p>
    <w:p w14:paraId="05D7F2F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Fuller, R. A., Irvine, K. N., Devine-Wright, P., Warren, P. H., &amp; Gaston, K. J. (2007). Psychological benefits of greenspace increase with biodiversity. </w:t>
      </w:r>
      <w:r w:rsidRPr="00D36414">
        <w:rPr>
          <w:rFonts w:cstheme="minorHAnsi"/>
          <w:i/>
          <w:iCs/>
        </w:rPr>
        <w:t>Biology Letters</w:t>
      </w:r>
      <w:r w:rsidRPr="00D36414">
        <w:rPr>
          <w:rFonts w:cstheme="minorHAnsi"/>
        </w:rPr>
        <w:t xml:space="preserve">, </w:t>
      </w:r>
      <w:r w:rsidRPr="00D36414">
        <w:rPr>
          <w:rFonts w:cstheme="minorHAnsi"/>
          <w:i/>
          <w:iCs/>
        </w:rPr>
        <w:t>3</w:t>
      </w:r>
      <w:r w:rsidRPr="00D36414">
        <w:rPr>
          <w:rFonts w:cstheme="minorHAnsi"/>
        </w:rPr>
        <w:t xml:space="preserve">, 390-394. </w:t>
      </w:r>
      <w:hyperlink r:id="rId497" w:history="1">
        <w:r w:rsidRPr="00D36414">
          <w:rPr>
            <w:rStyle w:val="Hyperlink"/>
            <w:rFonts w:cstheme="minorHAnsi"/>
          </w:rPr>
          <w:t>http://doi.org/10.1098/rsbl.2007.0149</w:t>
        </w:r>
      </w:hyperlink>
      <w:r w:rsidRPr="00D36414">
        <w:rPr>
          <w:rFonts w:cstheme="minorHAnsi"/>
        </w:rPr>
        <w:t xml:space="preserve"> </w:t>
      </w:r>
    </w:p>
    <w:p w14:paraId="48900F3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alvin, K. A. (2008). Responses of pastoralists to land fragmentation: Social capital, connectivity, and resilience. In K. A. Galvin, R.S. Reid, R. H. Behnke Jr, &amp; N.T. Hobbs (Eds), </w:t>
      </w:r>
      <w:r w:rsidRPr="00D36414">
        <w:rPr>
          <w:rFonts w:cstheme="minorHAnsi"/>
          <w:i/>
        </w:rPr>
        <w:t xml:space="preserve">Fragmentation in semi-arid and arid landscapes </w:t>
      </w:r>
      <w:r w:rsidRPr="00D36414">
        <w:rPr>
          <w:rFonts w:cstheme="minorHAnsi"/>
        </w:rPr>
        <w:t xml:space="preserve">(pp. 369–389). Dordrecht, The Netherlands: Springer. </w:t>
      </w:r>
    </w:p>
    <w:p w14:paraId="59A5BBD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arcía-Llorente, M., Martín-López, B., Iniesta-Arandia, I., López-Santiago, C. A., Aguilera, P. A., &amp; Montes, C. (2012). The role of multi-functionality in social preferences toward semi-arid rural landscapes: An ecosystem service approach. </w:t>
      </w:r>
      <w:r w:rsidRPr="00D36414">
        <w:rPr>
          <w:rFonts w:cstheme="minorHAnsi"/>
          <w:i/>
          <w:iCs/>
        </w:rPr>
        <w:t>Environmental Science and Policy</w:t>
      </w:r>
      <w:r w:rsidRPr="00D36414">
        <w:rPr>
          <w:rFonts w:cstheme="minorHAnsi"/>
        </w:rPr>
        <w:t xml:space="preserve">, </w:t>
      </w:r>
      <w:r w:rsidRPr="00D36414">
        <w:rPr>
          <w:rFonts w:cstheme="minorHAnsi"/>
          <w:i/>
          <w:iCs/>
        </w:rPr>
        <w:t>19</w:t>
      </w:r>
      <w:r w:rsidRPr="00D36414">
        <w:rPr>
          <w:rFonts w:cstheme="minorHAnsi"/>
        </w:rPr>
        <w:t>–</w:t>
      </w:r>
      <w:r w:rsidRPr="00D36414">
        <w:rPr>
          <w:rFonts w:cstheme="minorHAnsi"/>
          <w:i/>
          <w:iCs/>
        </w:rPr>
        <w:t>20</w:t>
      </w:r>
      <w:r w:rsidRPr="00D36414">
        <w:rPr>
          <w:rFonts w:cstheme="minorHAnsi"/>
        </w:rPr>
        <w:t xml:space="preserve">, 136–146. </w:t>
      </w:r>
      <w:hyperlink r:id="rId498" w:history="1">
        <w:r w:rsidRPr="00D36414">
          <w:rPr>
            <w:rStyle w:val="Hyperlink"/>
            <w:rFonts w:cstheme="minorHAnsi"/>
          </w:rPr>
          <w:t>http://doi.org/10.1016/j.envsci.2012.01.006</w:t>
        </w:r>
      </w:hyperlink>
      <w:r w:rsidRPr="00D36414">
        <w:rPr>
          <w:rFonts w:cstheme="minorHAnsi"/>
        </w:rPr>
        <w:t xml:space="preserve"> </w:t>
      </w:r>
    </w:p>
    <w:p w14:paraId="46247D7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ascon, C., Brooks, T. M., Contreras-MacBeath, T., Heard, N., Konstant, W., Lamoreux, J., Launay, F., Maunder, M., Mittermeier, R., Molur, S., Al Mubarak, A., Parr, M., Rhodin, A., Ry, A., &amp; Vié, J.-C. (2015). The importance and benefits of species. </w:t>
      </w:r>
      <w:r w:rsidRPr="00D36414">
        <w:rPr>
          <w:rFonts w:cstheme="minorHAnsi"/>
          <w:i/>
          <w:iCs/>
        </w:rPr>
        <w:t>Current Biology</w:t>
      </w:r>
      <w:r w:rsidRPr="00D36414">
        <w:rPr>
          <w:rFonts w:cstheme="minorHAnsi"/>
        </w:rPr>
        <w:t xml:space="preserve">, </w:t>
      </w:r>
      <w:r w:rsidRPr="00D36414">
        <w:rPr>
          <w:rFonts w:cstheme="minorHAnsi"/>
          <w:i/>
          <w:iCs/>
        </w:rPr>
        <w:t>25</w:t>
      </w:r>
      <w:r w:rsidRPr="00D36414">
        <w:rPr>
          <w:rFonts w:cstheme="minorHAnsi"/>
        </w:rPr>
        <w:t xml:space="preserve">(10), R431–R438. </w:t>
      </w:r>
      <w:hyperlink r:id="rId499" w:history="1">
        <w:r w:rsidRPr="00D36414">
          <w:rPr>
            <w:rStyle w:val="Hyperlink"/>
            <w:rFonts w:cstheme="minorHAnsi"/>
          </w:rPr>
          <w:t>http://doi.org/10.1016/J.CUB.2015.03.041</w:t>
        </w:r>
      </w:hyperlink>
      <w:r w:rsidRPr="00D36414">
        <w:rPr>
          <w:rFonts w:cstheme="minorHAnsi"/>
        </w:rPr>
        <w:t xml:space="preserve"> </w:t>
      </w:r>
    </w:p>
    <w:p w14:paraId="00EE7EA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authier, S., Bernier, P., Kuuluvainen, T., Shvidenko, A. Z., &amp; Schepaschenko, D. G. (2015). Boreal forest health and global change. </w:t>
      </w:r>
      <w:r w:rsidRPr="00D36414">
        <w:rPr>
          <w:rFonts w:cstheme="minorHAnsi"/>
          <w:i/>
          <w:iCs/>
        </w:rPr>
        <w:t>Science</w:t>
      </w:r>
      <w:r w:rsidRPr="00D36414">
        <w:rPr>
          <w:rFonts w:cstheme="minorHAnsi"/>
        </w:rPr>
        <w:t xml:space="preserve">, </w:t>
      </w:r>
      <w:r w:rsidRPr="00D36414">
        <w:rPr>
          <w:rFonts w:cstheme="minorHAnsi"/>
          <w:i/>
          <w:iCs/>
        </w:rPr>
        <w:t>349</w:t>
      </w:r>
      <w:r w:rsidRPr="00D36414">
        <w:rPr>
          <w:rFonts w:cstheme="minorHAnsi"/>
        </w:rPr>
        <w:t xml:space="preserve">(6250), 819–822. </w:t>
      </w:r>
      <w:hyperlink r:id="rId500" w:history="1">
        <w:r w:rsidRPr="00D36414">
          <w:rPr>
            <w:rStyle w:val="Hyperlink"/>
            <w:rFonts w:cstheme="minorHAnsi"/>
          </w:rPr>
          <w:t>http://doi.org/10.1126/science.aaa9092</w:t>
        </w:r>
      </w:hyperlink>
      <w:r w:rsidRPr="00D36414">
        <w:rPr>
          <w:rFonts w:cstheme="minorHAnsi"/>
        </w:rPr>
        <w:t xml:space="preserve"> </w:t>
      </w:r>
    </w:p>
    <w:p w14:paraId="587D6B2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ehring, T. M., VerCauteren, K. C., &amp; Landry, J.-M. (2010). Livestock protection dogs in the 21st century: Is an ancient tool relevant to modern conservation challenges? </w:t>
      </w:r>
      <w:r w:rsidRPr="00D36414">
        <w:rPr>
          <w:rFonts w:cstheme="minorHAnsi"/>
          <w:i/>
          <w:iCs/>
        </w:rPr>
        <w:t>BioScience</w:t>
      </w:r>
      <w:r w:rsidRPr="00D36414">
        <w:rPr>
          <w:rFonts w:cstheme="minorHAnsi"/>
        </w:rPr>
        <w:t xml:space="preserve">, </w:t>
      </w:r>
      <w:r w:rsidRPr="00D36414">
        <w:rPr>
          <w:rFonts w:cstheme="minorHAnsi"/>
          <w:i/>
          <w:iCs/>
        </w:rPr>
        <w:t>60</w:t>
      </w:r>
      <w:r w:rsidRPr="00D36414">
        <w:rPr>
          <w:rFonts w:cstheme="minorHAnsi"/>
        </w:rPr>
        <w:t xml:space="preserve">(4), 299–308. </w:t>
      </w:r>
      <w:hyperlink r:id="rId501" w:history="1">
        <w:r w:rsidRPr="00D36414">
          <w:rPr>
            <w:rStyle w:val="Hyperlink"/>
            <w:rFonts w:cstheme="minorHAnsi"/>
          </w:rPr>
          <w:t>http://doi.org/10.1525/bio.2010.60.4.8</w:t>
        </w:r>
      </w:hyperlink>
      <w:r w:rsidRPr="00D36414">
        <w:rPr>
          <w:rFonts w:cstheme="minorHAnsi"/>
        </w:rPr>
        <w:t xml:space="preserve"> </w:t>
      </w:r>
    </w:p>
    <w:p w14:paraId="5E85015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eijzendorffer, I., Galewski, T., Guelmami, A., Perennou, C., Popoff, N., &amp; Grillas. (in press). Mediterranean wetlands: A gradient from natural resilience to a fragile social-ecosystem. In M. </w:t>
      </w:r>
      <w:r w:rsidRPr="00D36414">
        <w:rPr>
          <w:rFonts w:cstheme="minorHAnsi"/>
        </w:rPr>
        <w:lastRenderedPageBreak/>
        <w:t xml:space="preserve">Schröter, A. Bonn, S. Klotz, R. Seppelt, &amp; C. Baessler (Eds.), </w:t>
      </w:r>
      <w:r w:rsidRPr="00D36414">
        <w:rPr>
          <w:rFonts w:cstheme="minorHAnsi"/>
          <w:i/>
        </w:rPr>
        <w:t>Atlas of ecosystem services: Drivers, risks, and societal responses</w:t>
      </w:r>
      <w:r w:rsidRPr="00D36414">
        <w:rPr>
          <w:rFonts w:cstheme="minorHAnsi"/>
        </w:rPr>
        <w:t xml:space="preserve">. Leipzig, Germany: Springer. </w:t>
      </w:r>
    </w:p>
    <w:p w14:paraId="2F90B50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eijzendorffer, I. R., Cohen-Shacham, E., Cord, A. F., Cramer, W., Guerra, C., &amp; Martín-López, B. (2017). Ecosystem services in global sustainability policies. </w:t>
      </w:r>
      <w:r w:rsidRPr="00D36414">
        <w:rPr>
          <w:rFonts w:cstheme="minorHAnsi"/>
          <w:i/>
          <w:iCs/>
        </w:rPr>
        <w:t>Environmental Science &amp; Policy</w:t>
      </w:r>
      <w:r w:rsidRPr="00D36414">
        <w:rPr>
          <w:rFonts w:cstheme="minorHAnsi"/>
        </w:rPr>
        <w:t xml:space="preserve">, </w:t>
      </w:r>
      <w:r w:rsidRPr="00D36414">
        <w:rPr>
          <w:rFonts w:cstheme="minorHAnsi"/>
          <w:i/>
          <w:iCs/>
        </w:rPr>
        <w:t>7</w:t>
      </w:r>
      <w:r w:rsidRPr="00D36414">
        <w:rPr>
          <w:rFonts w:cstheme="minorHAnsi"/>
          <w:i/>
        </w:rPr>
        <w:t>4</w:t>
      </w:r>
      <w:r w:rsidRPr="00D36414">
        <w:rPr>
          <w:rFonts w:cstheme="minorHAnsi"/>
        </w:rPr>
        <w:t xml:space="preserve">, 40–48. </w:t>
      </w:r>
      <w:hyperlink r:id="rId502" w:history="1">
        <w:r w:rsidRPr="00D36414">
          <w:rPr>
            <w:rStyle w:val="Hyperlink"/>
            <w:rFonts w:cstheme="minorHAnsi"/>
          </w:rPr>
          <w:t>http://doi.org/10.1016/j.envsci.2017.04.017</w:t>
        </w:r>
      </w:hyperlink>
      <w:r w:rsidRPr="00D36414">
        <w:rPr>
          <w:rFonts w:cstheme="minorHAnsi"/>
        </w:rPr>
        <w:t xml:space="preserve"> </w:t>
      </w:r>
    </w:p>
    <w:p w14:paraId="5D7CB7C3"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Gerbens-Leenes, P. W., van Lienden, A. R., Hoekstra, A. Y., &amp; van der Meer, T. H. (2012). </w:t>
      </w:r>
      <w:r w:rsidRPr="00D36414">
        <w:rPr>
          <w:rFonts w:cstheme="minorHAnsi"/>
        </w:rPr>
        <w:t xml:space="preserve">Biofuel scenarios in a water perspective: The global blue and green water footprint of road transport in 2030.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3), 764–775. </w:t>
      </w:r>
      <w:hyperlink r:id="rId503" w:history="1">
        <w:r w:rsidRPr="00D36414">
          <w:rPr>
            <w:rStyle w:val="Hyperlink"/>
            <w:rFonts w:cstheme="minorHAnsi"/>
          </w:rPr>
          <w:t>http://doi.org/10.1016/j.gloenvcha.2012.04.001</w:t>
        </w:r>
      </w:hyperlink>
      <w:r w:rsidRPr="00D36414">
        <w:rPr>
          <w:rFonts w:cstheme="minorHAnsi"/>
        </w:rPr>
        <w:t xml:space="preserve"> </w:t>
      </w:r>
    </w:p>
    <w:p w14:paraId="14A289D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ilroy, J. J., Gill, J. A., Butchart, S. H. M., Jones, V. R., &amp; Franco, A. M. A. (2016). Migratory diversity predicts population declines in birds. </w:t>
      </w:r>
      <w:r w:rsidRPr="00D36414">
        <w:rPr>
          <w:rFonts w:cstheme="minorHAnsi"/>
          <w:i/>
          <w:iCs/>
        </w:rPr>
        <w:t>Ecology Letters</w:t>
      </w:r>
      <w:r w:rsidRPr="00D36414">
        <w:rPr>
          <w:rFonts w:cstheme="minorHAnsi"/>
        </w:rPr>
        <w:t xml:space="preserve">, </w:t>
      </w:r>
      <w:r w:rsidRPr="00D36414">
        <w:rPr>
          <w:rFonts w:cstheme="minorHAnsi"/>
          <w:i/>
          <w:iCs/>
        </w:rPr>
        <w:t>19</w:t>
      </w:r>
      <w:r w:rsidRPr="00D36414">
        <w:rPr>
          <w:rFonts w:cstheme="minorHAnsi"/>
        </w:rPr>
        <w:t xml:space="preserve">, 308–317. </w:t>
      </w:r>
      <w:hyperlink r:id="rId504" w:history="1">
        <w:r w:rsidRPr="00D36414">
          <w:rPr>
            <w:rStyle w:val="Hyperlink"/>
            <w:rFonts w:cstheme="minorHAnsi"/>
          </w:rPr>
          <w:t>http://doi.org/10.1111/ele.12569</w:t>
        </w:r>
      </w:hyperlink>
      <w:r w:rsidRPr="00D36414">
        <w:rPr>
          <w:rFonts w:cstheme="minorHAnsi"/>
        </w:rPr>
        <w:t xml:space="preserve"> </w:t>
      </w:r>
    </w:p>
    <w:p w14:paraId="3A8F847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lobal Footprint Network. (2017). </w:t>
      </w:r>
      <w:r w:rsidRPr="00D36414">
        <w:rPr>
          <w:rFonts w:cstheme="minorHAnsi"/>
          <w:i/>
        </w:rPr>
        <w:t>National footprint accounts, 2017 edition</w:t>
      </w:r>
      <w:r w:rsidRPr="00D36414">
        <w:rPr>
          <w:rFonts w:cstheme="minorHAnsi"/>
        </w:rPr>
        <w:t xml:space="preserve">. </w:t>
      </w:r>
    </w:p>
    <w:p w14:paraId="2EDA2812"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lotzbach, S., &amp; Baumgärtner, S. (2012). The Relationship between Intragenerational and Intergenerational Ecological Justice. </w:t>
      </w:r>
      <w:r w:rsidRPr="00167C0B">
        <w:rPr>
          <w:rFonts w:cstheme="minorHAnsi"/>
          <w:i/>
          <w:iCs/>
        </w:rPr>
        <w:t>Environmental Values</w:t>
      </w:r>
      <w:r w:rsidRPr="00167C0B">
        <w:rPr>
          <w:rFonts w:cstheme="minorHAnsi"/>
        </w:rPr>
        <w:t xml:space="preserve">, </w:t>
      </w:r>
      <w:r w:rsidRPr="00167C0B">
        <w:rPr>
          <w:rFonts w:cstheme="minorHAnsi"/>
          <w:i/>
          <w:iCs/>
        </w:rPr>
        <w:t>21</w:t>
      </w:r>
      <w:r w:rsidRPr="00167C0B">
        <w:rPr>
          <w:rFonts w:cstheme="minorHAnsi"/>
        </w:rPr>
        <w:t xml:space="preserve">, 331–355. </w:t>
      </w:r>
      <w:hyperlink r:id="rId505" w:history="1">
        <w:r w:rsidRPr="00167C0B">
          <w:rPr>
            <w:rStyle w:val="Hyperlink"/>
            <w:rFonts w:cstheme="minorHAnsi"/>
          </w:rPr>
          <w:t>http://doi.org/10.3197/096327112X13400390126055</w:t>
        </w:r>
      </w:hyperlink>
      <w:r w:rsidRPr="00167C0B">
        <w:rPr>
          <w:rFonts w:cstheme="minorHAnsi"/>
        </w:rPr>
        <w:t xml:space="preserve"> </w:t>
      </w:r>
    </w:p>
    <w:p w14:paraId="023FF5A9"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Goidts, E., &amp; Wesemael, B. Van. </w:t>
      </w:r>
      <w:r w:rsidRPr="00D36414">
        <w:rPr>
          <w:rFonts w:cstheme="minorHAnsi"/>
        </w:rPr>
        <w:t xml:space="preserve">(2007). Regional assessment of soil organic carbon changes under agriculture in southern Belgium (1955 – 2005). </w:t>
      </w:r>
      <w:r w:rsidRPr="00D36414">
        <w:rPr>
          <w:rFonts w:cstheme="minorHAnsi"/>
          <w:i/>
          <w:iCs/>
        </w:rPr>
        <w:t>Geoderma</w:t>
      </w:r>
      <w:r w:rsidRPr="00D36414">
        <w:rPr>
          <w:rFonts w:cstheme="minorHAnsi"/>
        </w:rPr>
        <w:t xml:space="preserve">, </w:t>
      </w:r>
      <w:r w:rsidRPr="00D36414">
        <w:rPr>
          <w:rFonts w:cstheme="minorHAnsi"/>
          <w:i/>
          <w:iCs/>
        </w:rPr>
        <w:t>141</w:t>
      </w:r>
      <w:r w:rsidRPr="00D36414">
        <w:rPr>
          <w:rFonts w:cstheme="minorHAnsi"/>
        </w:rPr>
        <w:t xml:space="preserve">, 341–354. </w:t>
      </w:r>
      <w:hyperlink r:id="rId506" w:history="1">
        <w:r w:rsidRPr="00D36414">
          <w:rPr>
            <w:rStyle w:val="Hyperlink"/>
            <w:rFonts w:cstheme="minorHAnsi"/>
          </w:rPr>
          <w:t>http://doi.org/10.1016/j.geoderma.2007.06.013</w:t>
        </w:r>
      </w:hyperlink>
      <w:r w:rsidRPr="00D36414">
        <w:rPr>
          <w:rFonts w:cstheme="minorHAnsi"/>
        </w:rPr>
        <w:t xml:space="preserve"> </w:t>
      </w:r>
    </w:p>
    <w:p w14:paraId="6AC013E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olosov, V. N., Gennadiev, A. N., Olson, K. R., Markelov, M. V., Zhidkin, A. P., Chendev, Y. G., &amp; Kovach, R. G. (2011). Spatial and temporal features of soil erosion in the forest-steppe zone of the east-European Plain. </w:t>
      </w:r>
      <w:r w:rsidRPr="00D36414">
        <w:rPr>
          <w:rFonts w:cstheme="minorHAnsi"/>
          <w:i/>
          <w:iCs/>
        </w:rPr>
        <w:t>Eurasian Soil Science</w:t>
      </w:r>
      <w:r w:rsidRPr="00D36414">
        <w:rPr>
          <w:rFonts w:cstheme="minorHAnsi"/>
        </w:rPr>
        <w:t xml:space="preserve">, </w:t>
      </w:r>
      <w:r w:rsidRPr="00D36414">
        <w:rPr>
          <w:rFonts w:cstheme="minorHAnsi"/>
          <w:i/>
          <w:iCs/>
        </w:rPr>
        <w:t>44</w:t>
      </w:r>
      <w:r w:rsidRPr="00D36414">
        <w:rPr>
          <w:rFonts w:cstheme="minorHAnsi"/>
        </w:rPr>
        <w:t xml:space="preserve">(7), 794–801. </w:t>
      </w:r>
      <w:hyperlink r:id="rId507" w:history="1">
        <w:r w:rsidRPr="00D36414">
          <w:rPr>
            <w:rStyle w:val="Hyperlink"/>
            <w:rFonts w:cstheme="minorHAnsi"/>
          </w:rPr>
          <w:t>http://doi.org/10.1134/S1064229311070064</w:t>
        </w:r>
      </w:hyperlink>
      <w:r w:rsidRPr="00D36414">
        <w:rPr>
          <w:rFonts w:cstheme="minorHAnsi"/>
        </w:rPr>
        <w:t xml:space="preserve"> </w:t>
      </w:r>
    </w:p>
    <w:p w14:paraId="65C992D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ómez-Baggethun, E., &amp; Martín-López, B. (2015). Ecological economics perspectives on ecosystem services valuation. In J. Martinez-alier &amp; R. Muradian (Eds.), </w:t>
      </w:r>
      <w:r w:rsidRPr="00D36414">
        <w:rPr>
          <w:rFonts w:cstheme="minorHAnsi"/>
          <w:i/>
          <w:iCs/>
        </w:rPr>
        <w:t>Handbook of ecological economics</w:t>
      </w:r>
      <w:r w:rsidRPr="00D36414">
        <w:rPr>
          <w:rFonts w:cstheme="minorHAnsi"/>
        </w:rPr>
        <w:t xml:space="preserve"> (pp. 260–282). Cheltenham, UK and Northampton, USA: Edward Elgar Publishing Limited.</w:t>
      </w:r>
    </w:p>
    <w:p w14:paraId="01140D5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orenflo, L. J., Romaine, S., Mittermeier, R. a., &amp; Walker-Painemilla, K. (2012). Co-occurrence of linguistic and biological diversity in biodiversity hotspots and high biodiversity wilderness area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9</w:t>
      </w:r>
      <w:r w:rsidRPr="00D36414">
        <w:rPr>
          <w:rFonts w:cstheme="minorHAnsi"/>
        </w:rPr>
        <w:t xml:space="preserve">(21), 8032–8037. </w:t>
      </w:r>
      <w:hyperlink r:id="rId508" w:history="1">
        <w:r w:rsidRPr="00D36414">
          <w:rPr>
            <w:rStyle w:val="Hyperlink"/>
            <w:rFonts w:cstheme="minorHAnsi"/>
          </w:rPr>
          <w:t>http://doi.org/10.1073/pnas.1117511109</w:t>
        </w:r>
      </w:hyperlink>
      <w:r w:rsidRPr="00D36414">
        <w:rPr>
          <w:rFonts w:cstheme="minorHAnsi"/>
        </w:rPr>
        <w:t xml:space="preserve"> </w:t>
      </w:r>
    </w:p>
    <w:p w14:paraId="795183E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overnment of Sweden. (2014). </w:t>
      </w:r>
      <w:r w:rsidRPr="00D36414">
        <w:rPr>
          <w:rFonts w:cstheme="minorHAnsi"/>
          <w:i/>
        </w:rPr>
        <w:t>Fifth national report to the Convention on Biological Diversity</w:t>
      </w:r>
      <w:r w:rsidRPr="00D36414">
        <w:rPr>
          <w:rFonts w:cstheme="minorHAnsi"/>
        </w:rPr>
        <w:t xml:space="preserve">. Retrieved from </w:t>
      </w:r>
      <w:hyperlink r:id="rId509" w:history="1">
        <w:r w:rsidRPr="00D36414">
          <w:rPr>
            <w:rStyle w:val="Hyperlink"/>
            <w:rFonts w:cstheme="minorHAnsi"/>
          </w:rPr>
          <w:t>https://www.cbd.int/reports/search</w:t>
        </w:r>
      </w:hyperlink>
      <w:r w:rsidRPr="00D36414">
        <w:rPr>
          <w:rFonts w:cstheme="minorHAnsi"/>
        </w:rPr>
        <w:t xml:space="preserve"> </w:t>
      </w:r>
    </w:p>
    <w:p w14:paraId="473DE39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AIN. (2016). The global farmland grab in 2016: How big, how bad? Retrieved from </w:t>
      </w:r>
      <w:r w:rsidRPr="00D36414">
        <w:rPr>
          <w:rFonts w:cstheme="minorHAnsi"/>
          <w:iCs/>
        </w:rPr>
        <w:t>https://www.organicconsumers.org</w:t>
      </w:r>
      <w:r w:rsidRPr="00D36414">
        <w:rPr>
          <w:rFonts w:cstheme="minorHAnsi"/>
        </w:rPr>
        <w:t xml:space="preserve"> </w:t>
      </w:r>
    </w:p>
    <w:p w14:paraId="2C51504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all, J., &amp; Hall-Spencer, J. M. (2003). Problems facing maerl conservation in Brittany. </w:t>
      </w:r>
      <w:r w:rsidRPr="00D36414">
        <w:rPr>
          <w:rFonts w:cstheme="minorHAnsi"/>
          <w:i/>
        </w:rPr>
        <w:t xml:space="preserve">Aquatic Conservation: Marine and Freshwater Ecosystems, </w:t>
      </w:r>
      <w:r w:rsidRPr="00D36414">
        <w:rPr>
          <w:rFonts w:cstheme="minorHAnsi"/>
        </w:rPr>
        <w:t xml:space="preserve">13, S55–S64. </w:t>
      </w:r>
      <w:hyperlink r:id="rId510" w:history="1">
        <w:r w:rsidRPr="00D36414">
          <w:rPr>
            <w:rStyle w:val="Hyperlink"/>
            <w:rFonts w:cstheme="minorHAnsi"/>
          </w:rPr>
          <w:t>http://doi.org/10.1002/aqc.568</w:t>
        </w:r>
      </w:hyperlink>
      <w:r w:rsidRPr="00D36414">
        <w:rPr>
          <w:rFonts w:cstheme="minorHAnsi"/>
        </w:rPr>
        <w:t xml:space="preserve"> </w:t>
      </w:r>
    </w:p>
    <w:p w14:paraId="4680A820"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Green, R. E., Donázar, J. A., Sánchez-Zapata, J. A., &amp; Margalida, A. (2016). </w:t>
      </w:r>
      <w:r w:rsidRPr="00D36414">
        <w:rPr>
          <w:rFonts w:cstheme="minorHAnsi"/>
        </w:rPr>
        <w:t xml:space="preserve">Potential threat to Eurasian griffon vultures in Spain from veterinary use of the drug diclofenac. </w:t>
      </w:r>
      <w:r w:rsidRPr="00D36414">
        <w:rPr>
          <w:rFonts w:cstheme="minorHAnsi"/>
          <w:i/>
          <w:iCs/>
        </w:rPr>
        <w:t>Journal of Applied Ecology</w:t>
      </w:r>
      <w:r w:rsidRPr="00D36414">
        <w:rPr>
          <w:rFonts w:cstheme="minorHAnsi"/>
        </w:rPr>
        <w:t xml:space="preserve">, </w:t>
      </w:r>
      <w:r w:rsidRPr="00D36414">
        <w:rPr>
          <w:rFonts w:cstheme="minorHAnsi"/>
          <w:i/>
          <w:iCs/>
        </w:rPr>
        <w:t>53</w:t>
      </w:r>
      <w:r w:rsidRPr="00D36414">
        <w:rPr>
          <w:rFonts w:cstheme="minorHAnsi"/>
        </w:rPr>
        <w:t xml:space="preserve">(4), 993–1003. </w:t>
      </w:r>
      <w:hyperlink r:id="rId511" w:history="1">
        <w:r w:rsidRPr="00D36414">
          <w:rPr>
            <w:rStyle w:val="Hyperlink"/>
            <w:rFonts w:cstheme="minorHAnsi"/>
          </w:rPr>
          <w:t>http://doi.org/10.1111/1365-2664.12663</w:t>
        </w:r>
      </w:hyperlink>
      <w:r w:rsidRPr="00D36414">
        <w:rPr>
          <w:rFonts w:cstheme="minorHAnsi"/>
        </w:rPr>
        <w:t xml:space="preserve"> </w:t>
      </w:r>
    </w:p>
    <w:p w14:paraId="50BEBDA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illi, G., Nikodinoska, N., Paletto, A., &amp; De Meo, I. (2015). Stakeholders’ preferences and economic value of forest ecosystem services: An example in the Italian Alps. </w:t>
      </w:r>
      <w:r w:rsidRPr="00D36414">
        <w:rPr>
          <w:rFonts w:cstheme="minorHAnsi"/>
          <w:i/>
          <w:iCs/>
        </w:rPr>
        <w:t>Baltic Forestry</w:t>
      </w:r>
      <w:r w:rsidRPr="00D36414">
        <w:rPr>
          <w:rFonts w:cstheme="minorHAnsi"/>
        </w:rPr>
        <w:t xml:space="preserve">, </w:t>
      </w:r>
      <w:r w:rsidRPr="00D36414">
        <w:rPr>
          <w:rFonts w:cstheme="minorHAnsi"/>
          <w:i/>
          <w:iCs/>
        </w:rPr>
        <w:t>21</w:t>
      </w:r>
      <w:r w:rsidRPr="00D36414">
        <w:rPr>
          <w:rFonts w:cstheme="minorHAnsi"/>
        </w:rPr>
        <w:t xml:space="preserve">(2), 298–307. </w:t>
      </w:r>
    </w:p>
    <w:p w14:paraId="407E63F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izzetti, B., Bouraoui, F., &amp; Aloe, A. (2012). Changes of nitrogen and phosphorus loads to European </w:t>
      </w:r>
      <w:r w:rsidRPr="00D36414">
        <w:rPr>
          <w:rFonts w:cstheme="minorHAnsi"/>
        </w:rPr>
        <w:lastRenderedPageBreak/>
        <w:t xml:space="preserve">seas.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2), 769–782. </w:t>
      </w:r>
      <w:hyperlink r:id="rId512" w:history="1">
        <w:r w:rsidRPr="00D36414">
          <w:rPr>
            <w:rStyle w:val="Hyperlink"/>
            <w:rFonts w:cstheme="minorHAnsi"/>
          </w:rPr>
          <w:t>http://doi.org/10.1111/j.1365-2486.2011.02576.x</w:t>
        </w:r>
      </w:hyperlink>
      <w:r w:rsidRPr="00D36414">
        <w:rPr>
          <w:rFonts w:cstheme="minorHAnsi"/>
        </w:rPr>
        <w:t xml:space="preserve"> </w:t>
      </w:r>
    </w:p>
    <w:p w14:paraId="4BCDF2B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izzetti, B., Pistocchi, A., Liquete, C., Udias, A., Bouraoui, F., &amp; van de Bund, W. (2017). Human pressures and ecological status of European rivers. </w:t>
      </w:r>
      <w:r w:rsidRPr="00D36414">
        <w:rPr>
          <w:rFonts w:cstheme="minorHAnsi"/>
          <w:i/>
          <w:iCs/>
        </w:rPr>
        <w:t>Scientific Reports</w:t>
      </w:r>
      <w:r w:rsidRPr="00D36414">
        <w:rPr>
          <w:rFonts w:cstheme="minorHAnsi"/>
        </w:rPr>
        <w:t xml:space="preserve">, </w:t>
      </w:r>
      <w:r w:rsidRPr="00D36414">
        <w:rPr>
          <w:rFonts w:cstheme="minorHAnsi"/>
          <w:i/>
          <w:iCs/>
        </w:rPr>
        <w:t>7</w:t>
      </w:r>
      <w:r w:rsidRPr="00D36414">
        <w:rPr>
          <w:rFonts w:cstheme="minorHAnsi"/>
        </w:rPr>
        <w:t xml:space="preserve">(1), 205. </w:t>
      </w:r>
      <w:hyperlink r:id="rId513" w:history="1">
        <w:r w:rsidRPr="00D36414">
          <w:rPr>
            <w:rStyle w:val="Hyperlink"/>
            <w:rFonts w:cstheme="minorHAnsi"/>
          </w:rPr>
          <w:t>http://doi.org/10.1038/s41598-017-00324-3</w:t>
        </w:r>
      </w:hyperlink>
      <w:r w:rsidRPr="00D36414">
        <w:rPr>
          <w:rFonts w:cstheme="minorHAnsi"/>
        </w:rPr>
        <w:t xml:space="preserve"> </w:t>
      </w:r>
    </w:p>
    <w:p w14:paraId="36E442B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oot, R. de, Ramakrishnan, P. S., Berg, A. van de, Kulenthran, T., Muller, S., Pitt, D., Wascher, D., Wijesuriya, G. (2005). Cultural and amenity services. In </w:t>
      </w:r>
      <w:r w:rsidRPr="00D36414">
        <w:rPr>
          <w:rFonts w:cstheme="minorHAnsi"/>
          <w:i/>
        </w:rPr>
        <w:t xml:space="preserve">Millennium Ecosystem Assessment: </w:t>
      </w:r>
      <w:r w:rsidRPr="00D36414">
        <w:rPr>
          <w:rFonts w:cstheme="minorHAnsi"/>
          <w:i/>
          <w:iCs/>
        </w:rPr>
        <w:t>Current state and trends, volume 1</w:t>
      </w:r>
      <w:r w:rsidRPr="00D36414">
        <w:rPr>
          <w:rFonts w:cstheme="minorHAnsi"/>
        </w:rPr>
        <w:t xml:space="preserve"> (pp. 457–476). Washington DC, USA: Island Press. </w:t>
      </w:r>
    </w:p>
    <w:p w14:paraId="6DE0858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ote, R., Samson, R., Alonso, R., Amorim, J. H., Cariñanos, P., Churkina, G., Fares, S., Thiec, D. Le, Niinemets, Ü., Mikkelsen, T. N., Paoletti, E., Tiwary, A., &amp; Calfapietra, C. (2016). Functional traits of urban trees: Air pollution mitigation potential. </w:t>
      </w:r>
      <w:r w:rsidRPr="00D36414">
        <w:rPr>
          <w:rFonts w:cstheme="minorHAnsi"/>
          <w:i/>
          <w:iCs/>
        </w:rPr>
        <w:t>Frontiers in Ecology and the Environment</w:t>
      </w:r>
      <w:r w:rsidRPr="00D36414">
        <w:rPr>
          <w:rFonts w:cstheme="minorHAnsi"/>
        </w:rPr>
        <w:t xml:space="preserve">, </w:t>
      </w:r>
      <w:r w:rsidRPr="00D36414">
        <w:rPr>
          <w:rFonts w:cstheme="minorHAnsi"/>
          <w:i/>
          <w:iCs/>
        </w:rPr>
        <w:t>14</w:t>
      </w:r>
      <w:r w:rsidRPr="00D36414">
        <w:rPr>
          <w:rFonts w:cstheme="minorHAnsi"/>
        </w:rPr>
        <w:t xml:space="preserve">(10), 543–550. </w:t>
      </w:r>
      <w:hyperlink r:id="rId514" w:history="1">
        <w:r w:rsidRPr="00D36414">
          <w:rPr>
            <w:rStyle w:val="Hyperlink"/>
            <w:rFonts w:cstheme="minorHAnsi"/>
          </w:rPr>
          <w:t>http://doi.org/10.1002/fee.1426</w:t>
        </w:r>
      </w:hyperlink>
      <w:r w:rsidRPr="00D36414">
        <w:rPr>
          <w:rFonts w:cstheme="minorHAnsi"/>
        </w:rPr>
        <w:t xml:space="preserve"> </w:t>
      </w:r>
    </w:p>
    <w:p w14:paraId="597063F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rubač, B., Velevski, M., &amp; Avukatov, V. (2014). Long-term population decrease and recent breeding performance of the Egyptian vulture </w:t>
      </w:r>
      <w:r w:rsidRPr="00D36414">
        <w:rPr>
          <w:rFonts w:cstheme="minorHAnsi"/>
          <w:i/>
        </w:rPr>
        <w:t>Neophron percnopterus</w:t>
      </w:r>
      <w:r w:rsidRPr="00D36414">
        <w:rPr>
          <w:rFonts w:cstheme="minorHAnsi"/>
        </w:rPr>
        <w:t xml:space="preserve"> in Macedonia. </w:t>
      </w:r>
      <w:r w:rsidRPr="00D36414">
        <w:rPr>
          <w:rFonts w:cstheme="minorHAnsi"/>
          <w:i/>
          <w:iCs/>
        </w:rPr>
        <w:t>North-Western Journal of Zoology</w:t>
      </w:r>
      <w:r w:rsidRPr="00D36414">
        <w:rPr>
          <w:rFonts w:cstheme="minorHAnsi"/>
        </w:rPr>
        <w:t xml:space="preserve">, </w:t>
      </w:r>
      <w:r w:rsidRPr="00D36414">
        <w:rPr>
          <w:rFonts w:cstheme="minorHAnsi"/>
          <w:i/>
          <w:iCs/>
        </w:rPr>
        <w:t>10</w:t>
      </w:r>
      <w:r w:rsidRPr="00D36414">
        <w:rPr>
          <w:rFonts w:cstheme="minorHAnsi"/>
        </w:rPr>
        <w:t xml:space="preserve">(1), 25–35. </w:t>
      </w:r>
    </w:p>
    <w:p w14:paraId="47B7CA61"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ubbay, S., Sanders, N., Haynes, T., Janssen, J. A. M., Rodwell, J. R., Nieto, A., García Criado, M., Beal, S., Borg, J., Kennedy, M., Micu, D., Otero, M., Saunders, G., &amp; Calix, M. (2016). </w:t>
      </w:r>
      <w:r w:rsidRPr="00D36414">
        <w:rPr>
          <w:rFonts w:cstheme="minorHAnsi"/>
          <w:i/>
          <w:iCs/>
        </w:rPr>
        <w:t>European red list of habitats. Part 1. Marine habitats</w:t>
      </w:r>
      <w:r w:rsidRPr="00D36414">
        <w:rPr>
          <w:rFonts w:cstheme="minorHAnsi"/>
        </w:rPr>
        <w:t xml:space="preserve">. Luxembourg: Publications Office of the European Union. </w:t>
      </w:r>
      <w:hyperlink r:id="rId515" w:history="1">
        <w:r w:rsidRPr="00167C0B">
          <w:rPr>
            <w:rStyle w:val="Hyperlink"/>
            <w:rFonts w:cstheme="minorHAnsi"/>
          </w:rPr>
          <w:t>http://doi.org/10.2779/032638</w:t>
        </w:r>
      </w:hyperlink>
      <w:r w:rsidRPr="00167C0B">
        <w:rPr>
          <w:rFonts w:cstheme="minorHAnsi"/>
        </w:rPr>
        <w:t xml:space="preserve"> </w:t>
      </w:r>
    </w:p>
    <w:p w14:paraId="70DBC84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Guerra, C. A., Maes, J., Geijzendorffer, I., &amp; Metzger, M. J. (2016). </w:t>
      </w:r>
      <w:r w:rsidRPr="00D36414">
        <w:rPr>
          <w:rFonts w:cstheme="minorHAnsi"/>
        </w:rPr>
        <w:t xml:space="preserve">An assessment of soil erosion prevention by vegetation in Mediterranean Europe: Current trends of ecosystem service provision. </w:t>
      </w:r>
      <w:r w:rsidRPr="00D36414">
        <w:rPr>
          <w:rFonts w:cstheme="minorHAnsi"/>
          <w:i/>
          <w:iCs/>
        </w:rPr>
        <w:t xml:space="preserve">Ecological Indicators, 60, </w:t>
      </w:r>
      <w:r w:rsidRPr="00D36414">
        <w:rPr>
          <w:rFonts w:cstheme="minorHAnsi"/>
          <w:iCs/>
        </w:rPr>
        <w:t>213-222</w:t>
      </w:r>
      <w:r w:rsidRPr="00D36414">
        <w:rPr>
          <w:rFonts w:cstheme="minorHAnsi"/>
        </w:rPr>
        <w:t xml:space="preserve">. </w:t>
      </w:r>
      <w:hyperlink r:id="rId516" w:history="1">
        <w:r w:rsidRPr="00D36414">
          <w:rPr>
            <w:rStyle w:val="Hyperlink"/>
            <w:rFonts w:cstheme="minorHAnsi"/>
          </w:rPr>
          <w:t>http://doi.org/10.1016/j.ecolind.2015.06.043</w:t>
        </w:r>
      </w:hyperlink>
      <w:r w:rsidRPr="00D36414">
        <w:rPr>
          <w:rFonts w:cstheme="minorHAnsi"/>
        </w:rPr>
        <w:t xml:space="preserve"> </w:t>
      </w:r>
    </w:p>
    <w:p w14:paraId="3A9FFC6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undersen, V. S., &amp; Frivold, L. H. (2008). Public preferences for forest structures: A review of quantitative surveys from Finland, Norway and Sweden. </w:t>
      </w:r>
      <w:r w:rsidRPr="00D36414">
        <w:rPr>
          <w:rFonts w:cstheme="minorHAnsi"/>
          <w:i/>
          <w:iCs/>
        </w:rPr>
        <w:t>Urban Forestry and Urban Greening</w:t>
      </w:r>
      <w:r w:rsidRPr="00D36414">
        <w:rPr>
          <w:rFonts w:cstheme="minorHAnsi"/>
        </w:rPr>
        <w:t xml:space="preserve">, </w:t>
      </w:r>
      <w:r w:rsidRPr="00D36414">
        <w:rPr>
          <w:rFonts w:cstheme="minorHAnsi"/>
          <w:i/>
          <w:iCs/>
        </w:rPr>
        <w:t>7</w:t>
      </w:r>
      <w:r w:rsidRPr="00D36414">
        <w:rPr>
          <w:rFonts w:cstheme="minorHAnsi"/>
        </w:rPr>
        <w:t xml:space="preserve">(4), 241–258. </w:t>
      </w:r>
      <w:hyperlink r:id="rId517" w:history="1">
        <w:r w:rsidRPr="00D36414">
          <w:rPr>
            <w:rStyle w:val="Hyperlink"/>
            <w:rFonts w:cstheme="minorHAnsi"/>
          </w:rPr>
          <w:t>http://doi.org/10.1016/j.ufug.2008.05.001</w:t>
        </w:r>
      </w:hyperlink>
      <w:r w:rsidRPr="00D36414">
        <w:rPr>
          <w:rFonts w:cstheme="minorHAnsi"/>
        </w:rPr>
        <w:t xml:space="preserve"> </w:t>
      </w:r>
    </w:p>
    <w:p w14:paraId="26A1D6F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upta, R., Kienzler, K., Martius, C., Mirzabaev, T., Oweis, T., de Pauw, E., Qadir, M., Shideed, K., Sommer, R., Thomas, R., Sayre, K., Carli, C., Saparov, A., Bekenov, M., Sanginov, S., Nepesov, M., Kramov, R. (2009). </w:t>
      </w:r>
      <w:r w:rsidRPr="00D36414">
        <w:rPr>
          <w:rFonts w:cstheme="minorHAnsi"/>
          <w:i/>
          <w:iCs/>
        </w:rPr>
        <w:t>Research Prospectus: A Vision for Sustainable Land Management Research in Central Asia. ICARDA Central Asia and Caucasus Program. Sustainable Agriculture in Central Asia and the Caucasus Series No.1</w:t>
      </w:r>
      <w:r w:rsidRPr="00D36414">
        <w:rPr>
          <w:rFonts w:cstheme="minorHAnsi"/>
        </w:rPr>
        <w:t xml:space="preserve">. Tashkent, Uzbekistan: CGIAR-PFU. </w:t>
      </w:r>
    </w:p>
    <w:p w14:paraId="29C00D9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Gürlük, S., &amp; Rehber, E. (2008). A travel cost study to estimate recreational value for a bird refuge at Lake Manyas, Turkey. </w:t>
      </w:r>
      <w:r w:rsidRPr="00D36414">
        <w:rPr>
          <w:rFonts w:cstheme="minorHAnsi"/>
          <w:i/>
          <w:iCs/>
        </w:rPr>
        <w:t>Journal of Environmental Management</w:t>
      </w:r>
      <w:r w:rsidRPr="00D36414">
        <w:rPr>
          <w:rFonts w:cstheme="minorHAnsi"/>
        </w:rPr>
        <w:t xml:space="preserve">, </w:t>
      </w:r>
      <w:r w:rsidRPr="00D36414">
        <w:rPr>
          <w:rFonts w:cstheme="minorHAnsi"/>
          <w:i/>
          <w:iCs/>
        </w:rPr>
        <w:t>88</w:t>
      </w:r>
      <w:r w:rsidRPr="00D36414">
        <w:rPr>
          <w:rFonts w:cstheme="minorHAnsi"/>
        </w:rPr>
        <w:t xml:space="preserve">(4), 1350–1360. </w:t>
      </w:r>
      <w:hyperlink r:id="rId518" w:history="1">
        <w:r w:rsidRPr="00D36414">
          <w:rPr>
            <w:rStyle w:val="Hyperlink"/>
            <w:rFonts w:cstheme="minorHAnsi"/>
          </w:rPr>
          <w:t>http://doi.org/10.1016/j.jenvman.2007.07.017</w:t>
        </w:r>
      </w:hyperlink>
      <w:r w:rsidRPr="00D36414">
        <w:rPr>
          <w:rFonts w:cstheme="minorHAnsi"/>
        </w:rPr>
        <w:t xml:space="preserve"> </w:t>
      </w:r>
    </w:p>
    <w:p w14:paraId="47D5D6C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ase, D., Schwarz, N., Strohbach, M., Kroll, F., &amp; Seppelt, R. (2012). Synergies, trade-offs, and losses of ecosystem services in urban regions: An integrated multiscale framework applied to the Leipzig-Halle region, Germany. </w:t>
      </w:r>
      <w:r w:rsidRPr="00D36414">
        <w:rPr>
          <w:rFonts w:cstheme="minorHAnsi"/>
          <w:i/>
          <w:iCs/>
        </w:rPr>
        <w:t>Ecology and Society</w:t>
      </w:r>
      <w:r w:rsidRPr="00D36414">
        <w:rPr>
          <w:rFonts w:cstheme="minorHAnsi"/>
        </w:rPr>
        <w:t xml:space="preserve">, </w:t>
      </w:r>
      <w:r w:rsidRPr="00D36414">
        <w:rPr>
          <w:rFonts w:cstheme="minorHAnsi"/>
          <w:i/>
          <w:iCs/>
        </w:rPr>
        <w:t>17</w:t>
      </w:r>
      <w:r w:rsidRPr="00D36414">
        <w:rPr>
          <w:rFonts w:cstheme="minorHAnsi"/>
        </w:rPr>
        <w:t xml:space="preserve">(3), 22. </w:t>
      </w:r>
      <w:hyperlink r:id="rId519" w:history="1">
        <w:r w:rsidRPr="00D36414">
          <w:rPr>
            <w:rStyle w:val="Hyperlink"/>
            <w:rFonts w:cstheme="minorHAnsi"/>
          </w:rPr>
          <w:t>http://doi.org/10.5751/ES-04853-170322</w:t>
        </w:r>
      </w:hyperlink>
      <w:r w:rsidRPr="00D36414">
        <w:rPr>
          <w:rFonts w:cstheme="minorHAnsi"/>
        </w:rPr>
        <w:t xml:space="preserve"> </w:t>
      </w:r>
    </w:p>
    <w:p w14:paraId="719DA5B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berl, H., Erb, K.-H., Krausmann, F., Bondeau, A., Lauk, C., Müller, C., Plutzar, C., &amp; Steinberger, J. K. (2011). Global bioenergy potentials from agricultural land in 2050: Sensitivity to climate change, diets and yields. </w:t>
      </w:r>
      <w:r w:rsidRPr="00D36414">
        <w:rPr>
          <w:rFonts w:cstheme="minorHAnsi"/>
          <w:i/>
          <w:iCs/>
        </w:rPr>
        <w:t>Biomass and Bioenergy</w:t>
      </w:r>
      <w:r w:rsidRPr="00D36414">
        <w:rPr>
          <w:rFonts w:cstheme="minorHAnsi"/>
        </w:rPr>
        <w:t xml:space="preserve">, </w:t>
      </w:r>
      <w:r w:rsidRPr="00D36414">
        <w:rPr>
          <w:rFonts w:cstheme="minorHAnsi"/>
          <w:i/>
          <w:iCs/>
        </w:rPr>
        <w:t>35</w:t>
      </w:r>
      <w:r w:rsidRPr="00D36414">
        <w:rPr>
          <w:rFonts w:cstheme="minorHAnsi"/>
        </w:rPr>
        <w:t xml:space="preserve">(12), 4753–4769. </w:t>
      </w:r>
      <w:hyperlink r:id="rId520" w:history="1">
        <w:r w:rsidRPr="00D36414">
          <w:rPr>
            <w:rStyle w:val="Hyperlink"/>
            <w:rFonts w:cstheme="minorHAnsi"/>
          </w:rPr>
          <w:t>http://doi.org/10.1016/j.biombioe.2011.04.035</w:t>
        </w:r>
      </w:hyperlink>
      <w:r w:rsidRPr="00D36414">
        <w:rPr>
          <w:rFonts w:cstheme="minorHAnsi"/>
        </w:rPr>
        <w:t xml:space="preserve"> </w:t>
      </w:r>
    </w:p>
    <w:p w14:paraId="47EAA53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gg, W., Braun, L. N., Weber, M., &amp; Becht, M. (2006). Runoff modelling in glacierized Central Asian catchments for present-day and future climate. </w:t>
      </w:r>
      <w:r w:rsidRPr="00D36414">
        <w:rPr>
          <w:rFonts w:cstheme="minorHAnsi"/>
          <w:i/>
          <w:iCs/>
        </w:rPr>
        <w:t>Nordic Hydrology</w:t>
      </w:r>
      <w:r w:rsidRPr="00D36414">
        <w:rPr>
          <w:rFonts w:cstheme="minorHAnsi"/>
        </w:rPr>
        <w:t xml:space="preserve">, </w:t>
      </w:r>
      <w:r w:rsidRPr="00D36414">
        <w:rPr>
          <w:rFonts w:cstheme="minorHAnsi"/>
          <w:i/>
          <w:iCs/>
        </w:rPr>
        <w:t>37</w:t>
      </w:r>
      <w:r w:rsidRPr="00D36414">
        <w:rPr>
          <w:rFonts w:cstheme="minorHAnsi"/>
        </w:rPr>
        <w:t xml:space="preserve">, 93–105. </w:t>
      </w:r>
      <w:hyperlink r:id="rId521" w:history="1">
        <w:r w:rsidRPr="00D36414">
          <w:rPr>
            <w:rStyle w:val="Hyperlink"/>
            <w:rFonts w:cstheme="minorHAnsi"/>
          </w:rPr>
          <w:t>http://doi.org/10.2166/nh.2006.001</w:t>
        </w:r>
      </w:hyperlink>
      <w:r w:rsidRPr="00D36414">
        <w:rPr>
          <w:rFonts w:cstheme="minorHAnsi"/>
        </w:rPr>
        <w:t xml:space="preserve"> </w:t>
      </w:r>
    </w:p>
    <w:p w14:paraId="0FD0D2B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Haines-Young, R., Potschin, M., &amp; Kienast, F. (2012). Indicators of ecosystem service potential at European scales: Mapping marginal changes and trade-offs. </w:t>
      </w:r>
      <w:r w:rsidRPr="00D36414">
        <w:rPr>
          <w:rFonts w:cstheme="minorHAnsi"/>
          <w:i/>
          <w:iCs/>
        </w:rPr>
        <w:t>Ecological Indicators</w:t>
      </w:r>
      <w:r w:rsidRPr="00D36414">
        <w:rPr>
          <w:rFonts w:cstheme="minorHAnsi"/>
        </w:rPr>
        <w:t xml:space="preserve">, </w:t>
      </w:r>
      <w:r w:rsidRPr="00D36414">
        <w:rPr>
          <w:rFonts w:cstheme="minorHAnsi"/>
          <w:i/>
          <w:iCs/>
        </w:rPr>
        <w:t>21</w:t>
      </w:r>
      <w:r w:rsidRPr="00D36414">
        <w:rPr>
          <w:rFonts w:cstheme="minorHAnsi"/>
        </w:rPr>
        <w:t xml:space="preserve">, 39–53. </w:t>
      </w:r>
      <w:hyperlink r:id="rId522" w:history="1">
        <w:r w:rsidRPr="00D36414">
          <w:rPr>
            <w:rStyle w:val="Hyperlink"/>
            <w:rFonts w:cstheme="minorHAnsi"/>
          </w:rPr>
          <w:t>http://doi.org/10.1016/j.ecolind.2011.09.004</w:t>
        </w:r>
      </w:hyperlink>
      <w:r w:rsidRPr="00D36414">
        <w:rPr>
          <w:rFonts w:cstheme="minorHAnsi"/>
        </w:rPr>
        <w:t xml:space="preserve"> </w:t>
      </w:r>
    </w:p>
    <w:p w14:paraId="5930CF5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inz-Renetzeder, C., Schneidergruber, A., Kuttner, M., &amp; Wrbka, T. (2015). Assessing the potential supply of landscape services to support ecological restoration of degraded landscapes: A case study in the Austrian-Hungarian trans-boundary region of Lake Neusiedl. </w:t>
      </w:r>
      <w:r w:rsidRPr="00D36414">
        <w:rPr>
          <w:rFonts w:cstheme="minorHAnsi"/>
          <w:i/>
          <w:iCs/>
        </w:rPr>
        <w:t>Ecological Modelling</w:t>
      </w:r>
      <w:r w:rsidRPr="00D36414">
        <w:rPr>
          <w:rFonts w:cstheme="minorHAnsi"/>
        </w:rPr>
        <w:t xml:space="preserve">, </w:t>
      </w:r>
      <w:r w:rsidRPr="00D36414">
        <w:rPr>
          <w:rFonts w:cstheme="minorHAnsi"/>
          <w:i/>
          <w:iCs/>
        </w:rPr>
        <w:t>295</w:t>
      </w:r>
      <w:r w:rsidRPr="00D36414">
        <w:rPr>
          <w:rFonts w:cstheme="minorHAnsi"/>
        </w:rPr>
        <w:t xml:space="preserve">, 196–206. </w:t>
      </w:r>
      <w:hyperlink r:id="rId523" w:history="1">
        <w:r w:rsidRPr="00D36414">
          <w:rPr>
            <w:rStyle w:val="Hyperlink"/>
            <w:rFonts w:cstheme="minorHAnsi"/>
          </w:rPr>
          <w:t>http://doi.org/10.1016/j.ecolmodel.2014.07.001</w:t>
        </w:r>
      </w:hyperlink>
      <w:r w:rsidRPr="00D36414">
        <w:rPr>
          <w:rFonts w:cstheme="minorHAnsi"/>
        </w:rPr>
        <w:t xml:space="preserve"> </w:t>
      </w:r>
    </w:p>
    <w:p w14:paraId="408EDEB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jat, S., O’Connor, M., &amp; Kosatsky, T. (2010). Health effects of hot weather: from awareness of risk factors to effective health protection. </w:t>
      </w:r>
      <w:r w:rsidRPr="00D36414">
        <w:rPr>
          <w:rFonts w:cstheme="minorHAnsi"/>
          <w:i/>
          <w:iCs/>
        </w:rPr>
        <w:t>The Lancet</w:t>
      </w:r>
      <w:r w:rsidRPr="00D36414">
        <w:rPr>
          <w:rFonts w:cstheme="minorHAnsi"/>
        </w:rPr>
        <w:t xml:space="preserve">, </w:t>
      </w:r>
      <w:r w:rsidRPr="00D36414">
        <w:rPr>
          <w:rFonts w:cstheme="minorHAnsi"/>
          <w:i/>
          <w:iCs/>
        </w:rPr>
        <w:t>375</w:t>
      </w:r>
      <w:r w:rsidRPr="00D36414">
        <w:rPr>
          <w:rFonts w:cstheme="minorHAnsi"/>
        </w:rPr>
        <w:t xml:space="preserve">(9717), 856–863. </w:t>
      </w:r>
      <w:hyperlink r:id="rId524" w:history="1">
        <w:r w:rsidRPr="00D36414">
          <w:rPr>
            <w:rStyle w:val="Hyperlink"/>
            <w:rFonts w:cstheme="minorHAnsi"/>
          </w:rPr>
          <w:t>http://doi.org/10.1016/S0140-6736(09)61711-6</w:t>
        </w:r>
      </w:hyperlink>
      <w:r w:rsidRPr="00D36414">
        <w:rPr>
          <w:rFonts w:cstheme="minorHAnsi"/>
        </w:rPr>
        <w:t xml:space="preserve"> </w:t>
      </w:r>
    </w:p>
    <w:p w14:paraId="4402454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ll-Spencer, J., &amp; Bamber, R. (2007). Effects of salmon farming on benthic Crustacea. </w:t>
      </w:r>
      <w:r w:rsidRPr="00D36414">
        <w:rPr>
          <w:rFonts w:cstheme="minorHAnsi"/>
          <w:i/>
          <w:iCs/>
        </w:rPr>
        <w:t>Ciencias Marinas</w:t>
      </w:r>
      <w:r w:rsidRPr="00D36414">
        <w:rPr>
          <w:rFonts w:cstheme="minorHAnsi"/>
        </w:rPr>
        <w:t xml:space="preserve">, </w:t>
      </w:r>
      <w:r w:rsidRPr="00D36414">
        <w:rPr>
          <w:rFonts w:cstheme="minorHAnsi"/>
          <w:i/>
          <w:iCs/>
        </w:rPr>
        <w:t>33</w:t>
      </w:r>
      <w:r w:rsidRPr="00D36414">
        <w:rPr>
          <w:rFonts w:cstheme="minorHAnsi"/>
        </w:rPr>
        <w:t xml:space="preserve">, 353–366. </w:t>
      </w:r>
      <w:hyperlink r:id="rId525" w:history="1">
        <w:r w:rsidRPr="00D36414">
          <w:rPr>
            <w:rStyle w:val="Hyperlink"/>
            <w:rFonts w:cstheme="minorHAnsi"/>
          </w:rPr>
          <w:t>http://doi.org/10.7773/cm.v33i4.1166</w:t>
        </w:r>
      </w:hyperlink>
      <w:r w:rsidRPr="00D36414">
        <w:rPr>
          <w:rFonts w:cstheme="minorHAnsi"/>
        </w:rPr>
        <w:t xml:space="preserve"> </w:t>
      </w:r>
    </w:p>
    <w:p w14:paraId="262997B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ll-Spencer, J. M., Kelly, J., &amp; Maggs, C. A. (2008). </w:t>
      </w:r>
      <w:r w:rsidRPr="00D36414">
        <w:rPr>
          <w:rFonts w:cstheme="minorHAnsi"/>
          <w:i/>
          <w:iCs/>
        </w:rPr>
        <w:t>Assessment of maerl beds in the OSPAR area and the development of a monitoring program</w:t>
      </w:r>
      <w:r w:rsidRPr="00D36414">
        <w:rPr>
          <w:rFonts w:cstheme="minorHAnsi"/>
        </w:rPr>
        <w:t xml:space="preserve">. </w:t>
      </w:r>
    </w:p>
    <w:p w14:paraId="24AEA4F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nsen, K., &amp; Malmaeus, M. (2016). Ecosystem services in Swedish forests. </w:t>
      </w:r>
      <w:r w:rsidRPr="00D36414">
        <w:rPr>
          <w:rFonts w:cstheme="minorHAnsi"/>
          <w:i/>
          <w:iCs/>
        </w:rPr>
        <w:t>Scandinavian Journal of Forest Research</w:t>
      </w:r>
      <w:r w:rsidRPr="00D36414">
        <w:rPr>
          <w:rFonts w:cstheme="minorHAnsi"/>
        </w:rPr>
        <w:t xml:space="preserve">, </w:t>
      </w:r>
      <w:r w:rsidRPr="00D36414">
        <w:rPr>
          <w:rFonts w:cstheme="minorHAnsi"/>
          <w:i/>
        </w:rPr>
        <w:t>31</w:t>
      </w:r>
      <w:r w:rsidRPr="00D36414">
        <w:rPr>
          <w:rFonts w:cstheme="minorHAnsi"/>
        </w:rPr>
        <w:t xml:space="preserve">(6), 626–640. </w:t>
      </w:r>
      <w:hyperlink r:id="rId526" w:history="1">
        <w:r w:rsidRPr="00D36414">
          <w:rPr>
            <w:rStyle w:val="Hyperlink"/>
            <w:rFonts w:cstheme="minorHAnsi"/>
          </w:rPr>
          <w:t>http://doi.org/10.1080/02827581.2016.1164888</w:t>
        </w:r>
      </w:hyperlink>
      <w:r w:rsidRPr="00D36414">
        <w:rPr>
          <w:rFonts w:cstheme="minorHAnsi"/>
        </w:rPr>
        <w:t xml:space="preserve"> </w:t>
      </w:r>
    </w:p>
    <w:p w14:paraId="5AFB953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nski, I., von Hertzen, L., Fyhrquist, N., Koskinen, K., Torppa, K., Laatikainen, T., Karisola, P., Auvinen, P., Paulin, L., Makela, M. J., Vartiainen, E., Kosunen, T. U., Alenius, H., &amp; Haahtela, T. (2012). Environmental biodiversity, human microbiota, and allergy are interrelated.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9</w:t>
      </w:r>
      <w:r w:rsidRPr="00D36414">
        <w:rPr>
          <w:rFonts w:cstheme="minorHAnsi"/>
        </w:rPr>
        <w:t xml:space="preserve">(21), 8334–8339. </w:t>
      </w:r>
      <w:hyperlink r:id="rId527" w:history="1">
        <w:r w:rsidRPr="00D36414">
          <w:rPr>
            <w:rStyle w:val="Hyperlink"/>
            <w:rFonts w:cstheme="minorHAnsi"/>
          </w:rPr>
          <w:t>http://doi.org/10.1073/pnas.1205624109</w:t>
        </w:r>
      </w:hyperlink>
      <w:r w:rsidRPr="00D36414">
        <w:rPr>
          <w:rFonts w:cstheme="minorHAnsi"/>
        </w:rPr>
        <w:t xml:space="preserve"> </w:t>
      </w:r>
    </w:p>
    <w:p w14:paraId="0099022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que, U., Blum, P., da Silva, P. F., Andersen, P., Pilz, J., Chalov, S. R., Malet, J.-P., Auflič, M. J., Andres, N., Poyiadji, E., Lamas, P. C., Zhang, W., Peshevski, I., Pétursson, H. G., Kurt, T., Dobrev, N., García-Davalillo, J. C., Halkia, M., Ferri, S., Gaprindashvili, G., Engström, J., &amp; Keellings, D. (2016). Fatal landslides in Europe. </w:t>
      </w:r>
      <w:r w:rsidRPr="00D36414">
        <w:rPr>
          <w:rFonts w:cstheme="minorHAnsi"/>
          <w:i/>
          <w:iCs/>
        </w:rPr>
        <w:t>Landslides</w:t>
      </w:r>
      <w:r w:rsidRPr="00D36414">
        <w:rPr>
          <w:rFonts w:cstheme="minorHAnsi"/>
        </w:rPr>
        <w:t xml:space="preserve">, </w:t>
      </w:r>
      <w:r w:rsidRPr="00D36414">
        <w:rPr>
          <w:rFonts w:cstheme="minorHAnsi"/>
          <w:i/>
          <w:iCs/>
        </w:rPr>
        <w:t>13</w:t>
      </w:r>
      <w:r w:rsidRPr="00D36414">
        <w:rPr>
          <w:rFonts w:cstheme="minorHAnsi"/>
        </w:rPr>
        <w:t xml:space="preserve">(6), 1545–1554. </w:t>
      </w:r>
      <w:hyperlink r:id="rId528" w:history="1">
        <w:r w:rsidRPr="00D36414">
          <w:rPr>
            <w:rStyle w:val="Hyperlink"/>
            <w:rFonts w:cstheme="minorHAnsi"/>
          </w:rPr>
          <w:t>http://doi.org/10.1007/s10346-016-0689-3</w:t>
        </w:r>
      </w:hyperlink>
      <w:r w:rsidRPr="00D36414">
        <w:rPr>
          <w:rFonts w:cstheme="minorHAnsi"/>
        </w:rPr>
        <w:t xml:space="preserve"> </w:t>
      </w:r>
    </w:p>
    <w:p w14:paraId="08F4667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rmon, D., &amp; Loh, J. (2010). The index of linguistic diversity: A new quantitative measure of trends in the status of the world ’s languages. </w:t>
      </w:r>
      <w:r w:rsidRPr="00D36414">
        <w:rPr>
          <w:rFonts w:cstheme="minorHAnsi"/>
          <w:i/>
          <w:iCs/>
        </w:rPr>
        <w:t>Language Documentation &amp; Conservation</w:t>
      </w:r>
      <w:r w:rsidRPr="00D36414">
        <w:rPr>
          <w:rFonts w:cstheme="minorHAnsi"/>
        </w:rPr>
        <w:t xml:space="preserve">, </w:t>
      </w:r>
      <w:r w:rsidRPr="00D36414">
        <w:rPr>
          <w:rFonts w:cstheme="minorHAnsi"/>
          <w:i/>
          <w:iCs/>
        </w:rPr>
        <w:t>4</w:t>
      </w:r>
      <w:r w:rsidRPr="00D36414">
        <w:rPr>
          <w:rFonts w:cstheme="minorHAnsi"/>
        </w:rPr>
        <w:t xml:space="preserve">, 97–151. </w:t>
      </w:r>
    </w:p>
    <w:p w14:paraId="230BA3F9" w14:textId="20CD70C8"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rtig, T., Mitchell, R., de Vries, S., &amp; Frumkin, H. (2014). Nature and health. </w:t>
      </w:r>
      <w:r w:rsidRPr="00D36414">
        <w:rPr>
          <w:rFonts w:cstheme="minorHAnsi"/>
          <w:i/>
          <w:iCs/>
        </w:rPr>
        <w:t>Annual Review of Public Health</w:t>
      </w:r>
      <w:r w:rsidRPr="00D36414">
        <w:rPr>
          <w:rFonts w:cstheme="minorHAnsi"/>
        </w:rPr>
        <w:t xml:space="preserve">, </w:t>
      </w:r>
      <w:r w:rsidRPr="00D36414">
        <w:rPr>
          <w:rFonts w:cstheme="minorHAnsi"/>
          <w:i/>
          <w:iCs/>
        </w:rPr>
        <w:t>35</w:t>
      </w:r>
      <w:r w:rsidRPr="00D36414">
        <w:rPr>
          <w:rFonts w:cstheme="minorHAnsi"/>
        </w:rPr>
        <w:t xml:space="preserve">, 207–28. </w:t>
      </w:r>
    </w:p>
    <w:p w14:paraId="109E440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rvey, M., &amp; Pilgrim, S. (2011). The new competition for land: Food, energy, and climate change. </w:t>
      </w:r>
      <w:r w:rsidRPr="00D36414">
        <w:rPr>
          <w:rFonts w:cstheme="minorHAnsi"/>
          <w:i/>
          <w:iCs/>
        </w:rPr>
        <w:t>Food Policy</w:t>
      </w:r>
      <w:r w:rsidRPr="00D36414">
        <w:rPr>
          <w:rFonts w:cstheme="minorHAnsi"/>
        </w:rPr>
        <w:t xml:space="preserve">, </w:t>
      </w:r>
      <w:r w:rsidRPr="00D36414">
        <w:rPr>
          <w:rFonts w:cstheme="minorHAnsi"/>
          <w:i/>
          <w:iCs/>
        </w:rPr>
        <w:t>36</w:t>
      </w:r>
      <w:r w:rsidRPr="00D36414">
        <w:rPr>
          <w:rFonts w:cstheme="minorHAnsi"/>
        </w:rPr>
        <w:t xml:space="preserve">(Suppl.), S40–S51. </w:t>
      </w:r>
      <w:hyperlink r:id="rId529" w:history="1">
        <w:r w:rsidRPr="00D36414">
          <w:rPr>
            <w:rStyle w:val="Hyperlink"/>
            <w:rFonts w:cstheme="minorHAnsi"/>
          </w:rPr>
          <w:t>http://doi.org/10.1016/j.foodpol.2010.11.009</w:t>
        </w:r>
      </w:hyperlink>
      <w:r w:rsidRPr="00D36414">
        <w:rPr>
          <w:rFonts w:cstheme="minorHAnsi"/>
        </w:rPr>
        <w:t xml:space="preserve"> </w:t>
      </w:r>
    </w:p>
    <w:p w14:paraId="22A4F4C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rwood, A. R., Lovett, A. A., &amp; Turner, J. A. (2015). Customising virtual globe tours to enhance community awareness of local landscape benefits. </w:t>
      </w:r>
      <w:r w:rsidRPr="00D36414">
        <w:rPr>
          <w:rFonts w:cstheme="minorHAnsi"/>
          <w:i/>
          <w:iCs/>
        </w:rPr>
        <w:t>Landscape and Urban Planning</w:t>
      </w:r>
      <w:r w:rsidRPr="00D36414">
        <w:rPr>
          <w:rFonts w:cstheme="minorHAnsi"/>
        </w:rPr>
        <w:t xml:space="preserve">, </w:t>
      </w:r>
      <w:r w:rsidRPr="00D36414">
        <w:rPr>
          <w:rFonts w:cstheme="minorHAnsi"/>
          <w:i/>
          <w:iCs/>
        </w:rPr>
        <w:t>142</w:t>
      </w:r>
      <w:r w:rsidRPr="00D36414">
        <w:rPr>
          <w:rFonts w:cstheme="minorHAnsi"/>
        </w:rPr>
        <w:t xml:space="preserve">, 106–119. </w:t>
      </w:r>
      <w:hyperlink r:id="rId530" w:history="1">
        <w:r w:rsidRPr="00D36414">
          <w:rPr>
            <w:rStyle w:val="Hyperlink"/>
            <w:rFonts w:cstheme="minorHAnsi"/>
          </w:rPr>
          <w:t>http://doi.org/10.1016/j.landurbplan.2015.08.008</w:t>
        </w:r>
      </w:hyperlink>
      <w:r w:rsidRPr="00D36414">
        <w:rPr>
          <w:rFonts w:cstheme="minorHAnsi"/>
        </w:rPr>
        <w:t xml:space="preserve"> </w:t>
      </w:r>
    </w:p>
    <w:p w14:paraId="2D4F873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slinger, A., Breu, T., Hurni, H., &amp; Maselli, D. (2007). Opportunities and risks in reconciling conservation and development in a post-Soviet setting: The example of the Tajik National Park. </w:t>
      </w:r>
      <w:r w:rsidRPr="00D36414">
        <w:rPr>
          <w:rFonts w:cstheme="minorHAnsi"/>
          <w:i/>
          <w:iCs/>
        </w:rPr>
        <w:t>International Journal of Biodiversity Science, Ecosystems Services &amp; Management</w:t>
      </w:r>
      <w:r w:rsidRPr="00D36414">
        <w:rPr>
          <w:rFonts w:cstheme="minorHAnsi"/>
        </w:rPr>
        <w:t xml:space="preserve">, </w:t>
      </w:r>
      <w:r w:rsidRPr="00D36414">
        <w:rPr>
          <w:rFonts w:cstheme="minorHAnsi"/>
          <w:i/>
          <w:iCs/>
        </w:rPr>
        <w:t>3</w:t>
      </w:r>
      <w:r w:rsidRPr="00D36414">
        <w:rPr>
          <w:rFonts w:cstheme="minorHAnsi"/>
        </w:rPr>
        <w:t xml:space="preserve">(3), 157–169. </w:t>
      </w:r>
      <w:hyperlink r:id="rId531" w:history="1">
        <w:r w:rsidRPr="00D36414">
          <w:rPr>
            <w:rStyle w:val="Hyperlink"/>
            <w:rFonts w:cstheme="minorHAnsi"/>
          </w:rPr>
          <w:t>http://doi.org/10.1080/17451590709618170</w:t>
        </w:r>
      </w:hyperlink>
      <w:r w:rsidRPr="00D36414">
        <w:rPr>
          <w:rFonts w:cstheme="minorHAnsi"/>
        </w:rPr>
        <w:t xml:space="preserve"> </w:t>
      </w:r>
    </w:p>
    <w:p w14:paraId="5F042AE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usner, V. H., Brown, G., &amp; Lægreid, E. (2014). Effects of land tenure and protected areas on ecosystem services and land use preferences in Norway. </w:t>
      </w:r>
      <w:r w:rsidRPr="00D36414">
        <w:rPr>
          <w:rFonts w:cstheme="minorHAnsi"/>
          <w:i/>
          <w:iCs/>
        </w:rPr>
        <w:t>Land Use Policy</w:t>
      </w:r>
      <w:r w:rsidRPr="00D36414">
        <w:rPr>
          <w:rFonts w:cstheme="minorHAnsi"/>
        </w:rPr>
        <w:t xml:space="preserve">, </w:t>
      </w:r>
      <w:r w:rsidRPr="00D36414">
        <w:rPr>
          <w:rFonts w:cstheme="minorHAnsi"/>
          <w:i/>
          <w:iCs/>
        </w:rPr>
        <w:t>49</w:t>
      </w:r>
      <w:r w:rsidRPr="00D36414">
        <w:rPr>
          <w:rFonts w:cstheme="minorHAnsi"/>
        </w:rPr>
        <w:t xml:space="preserve">, 446–461. </w:t>
      </w:r>
      <w:hyperlink r:id="rId532" w:history="1">
        <w:r w:rsidRPr="00D36414">
          <w:rPr>
            <w:rStyle w:val="Hyperlink"/>
            <w:rFonts w:cstheme="minorHAnsi"/>
          </w:rPr>
          <w:t>http://doi.org/10.1016/j.landusepol.2015.08.018</w:t>
        </w:r>
      </w:hyperlink>
      <w:r w:rsidRPr="00D36414">
        <w:rPr>
          <w:rFonts w:cstheme="minorHAnsi"/>
        </w:rPr>
        <w:t xml:space="preserve"> </w:t>
      </w:r>
    </w:p>
    <w:p w14:paraId="3DEECC2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avlík, P., Schneider, U. A., Schmid, E., Böttcher, H., Fritz, S., Skalský, R., Aoki, K., Cara, S. De, </w:t>
      </w:r>
      <w:r w:rsidRPr="00D36414">
        <w:rPr>
          <w:rFonts w:cstheme="minorHAnsi"/>
        </w:rPr>
        <w:lastRenderedPageBreak/>
        <w:t xml:space="preserve">Kindermann, G., Kraxner, F., Leduc, S., McCallum, I., Mosnier, A., Sauer, T., &amp; Obersteiner, M. (2011). Global land-use implications of first and second generation biofuel targets. </w:t>
      </w:r>
      <w:r w:rsidRPr="00D36414">
        <w:rPr>
          <w:rFonts w:cstheme="minorHAnsi"/>
          <w:i/>
          <w:iCs/>
        </w:rPr>
        <w:t>Energy Policy</w:t>
      </w:r>
      <w:r w:rsidRPr="00D36414">
        <w:rPr>
          <w:rFonts w:cstheme="minorHAnsi"/>
        </w:rPr>
        <w:t xml:space="preserve">, </w:t>
      </w:r>
      <w:r w:rsidRPr="00D36414">
        <w:rPr>
          <w:rFonts w:cstheme="minorHAnsi"/>
          <w:i/>
          <w:iCs/>
        </w:rPr>
        <w:t>39</w:t>
      </w:r>
      <w:r w:rsidRPr="00D36414">
        <w:rPr>
          <w:rFonts w:cstheme="minorHAnsi"/>
        </w:rPr>
        <w:t xml:space="preserve">(10), 5690–5702. </w:t>
      </w:r>
      <w:hyperlink r:id="rId533" w:history="1">
        <w:r w:rsidRPr="00D36414">
          <w:rPr>
            <w:rStyle w:val="Hyperlink"/>
            <w:rFonts w:cstheme="minorHAnsi"/>
          </w:rPr>
          <w:t>http://doi.org/10.1016/j.enpol.2010.03.030</w:t>
        </w:r>
      </w:hyperlink>
      <w:r w:rsidRPr="00D36414">
        <w:rPr>
          <w:rFonts w:cstheme="minorHAnsi"/>
        </w:rPr>
        <w:t xml:space="preserve"> </w:t>
      </w:r>
    </w:p>
    <w:p w14:paraId="0D1AC97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ikkinen, J., Ketoja, E., Nuutinen, V., &amp; Regina, K. (2013). Declining trend of carbon in Finnish cropland soils in 1974-2009.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iCs/>
        </w:rPr>
        <w:t>(5)</w:t>
      </w:r>
      <w:r w:rsidRPr="00D36414">
        <w:rPr>
          <w:rFonts w:cstheme="minorHAnsi"/>
        </w:rPr>
        <w:t xml:space="preserve">, 1456–1469. </w:t>
      </w:r>
      <w:hyperlink r:id="rId534" w:history="1">
        <w:r w:rsidRPr="00D36414">
          <w:rPr>
            <w:rStyle w:val="Hyperlink"/>
            <w:rFonts w:cstheme="minorHAnsi"/>
          </w:rPr>
          <w:t>http://doi.org/10.1111/gcb.12137</w:t>
        </w:r>
      </w:hyperlink>
      <w:r w:rsidRPr="00D36414">
        <w:rPr>
          <w:rFonts w:cstheme="minorHAnsi"/>
        </w:rPr>
        <w:t xml:space="preserve"> </w:t>
      </w:r>
    </w:p>
    <w:p w14:paraId="57AE9C4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in, T., Schwarz, U., Habersack, H., Nichersu, I., Preiner, S., Willby, N., &amp; Weigelhofer, G. (2016). Current status and restoration options for floodplains along the Danube River. </w:t>
      </w:r>
      <w:r w:rsidRPr="00D36414">
        <w:rPr>
          <w:rFonts w:cstheme="minorHAnsi"/>
          <w:i/>
          <w:iCs/>
        </w:rPr>
        <w:t>The Science of the Total Environment</w:t>
      </w:r>
      <w:r w:rsidRPr="00D36414">
        <w:rPr>
          <w:rFonts w:cstheme="minorHAnsi"/>
        </w:rPr>
        <w:t xml:space="preserve">, </w:t>
      </w:r>
      <w:r w:rsidRPr="00D36414">
        <w:rPr>
          <w:rFonts w:cstheme="minorHAnsi"/>
          <w:i/>
          <w:iCs/>
        </w:rPr>
        <w:t>543</w:t>
      </w:r>
      <w:r w:rsidRPr="00D36414">
        <w:rPr>
          <w:rFonts w:cstheme="minorHAnsi"/>
        </w:rPr>
        <w:t xml:space="preserve">, 778–790. </w:t>
      </w:r>
      <w:hyperlink r:id="rId535" w:history="1">
        <w:r w:rsidRPr="00D36414">
          <w:rPr>
            <w:rStyle w:val="Hyperlink"/>
            <w:rFonts w:cstheme="minorHAnsi"/>
          </w:rPr>
          <w:t>http://doi.org/10.1016/j.scitotenv.2015.09.073</w:t>
        </w:r>
      </w:hyperlink>
      <w:r w:rsidRPr="00D36414">
        <w:rPr>
          <w:rFonts w:cstheme="minorHAnsi"/>
        </w:rPr>
        <w:t xml:space="preserve"> </w:t>
      </w:r>
    </w:p>
    <w:p w14:paraId="60AE8B1D" w14:textId="18FDCA72"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inrichs, M., &amp; Jäger, A. K. (Eds.). (2015). </w:t>
      </w:r>
      <w:r w:rsidRPr="00D36414">
        <w:rPr>
          <w:rFonts w:cstheme="minorHAnsi"/>
          <w:i/>
          <w:iCs/>
        </w:rPr>
        <w:t>Ethnopharmacology</w:t>
      </w:r>
      <w:r w:rsidRPr="00D36414">
        <w:rPr>
          <w:rFonts w:cstheme="minorHAnsi"/>
        </w:rPr>
        <w:t xml:space="preserve">. Chichester, UK: Wiley Blackwell. </w:t>
      </w:r>
    </w:p>
    <w:p w14:paraId="231BB54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intz, M. D., Hagemeier-Klose, M., &amp; Wagner, K. (2012). Towards a risk governance culture in flood policy-findings from the implementation of the “floods directive” in Germany. </w:t>
      </w:r>
      <w:r w:rsidRPr="00D36414">
        <w:rPr>
          <w:rFonts w:cstheme="minorHAnsi"/>
          <w:i/>
          <w:iCs/>
        </w:rPr>
        <w:t>Water</w:t>
      </w:r>
      <w:r w:rsidRPr="00D36414">
        <w:rPr>
          <w:rFonts w:cstheme="minorHAnsi"/>
        </w:rPr>
        <w:t xml:space="preserve">, </w:t>
      </w:r>
      <w:r w:rsidRPr="00D36414">
        <w:rPr>
          <w:rFonts w:cstheme="minorHAnsi"/>
          <w:i/>
          <w:iCs/>
        </w:rPr>
        <w:t>4</w:t>
      </w:r>
      <w:r w:rsidRPr="00D36414">
        <w:rPr>
          <w:rFonts w:cstheme="minorHAnsi"/>
        </w:rPr>
        <w:t xml:space="preserve">(1), 135–156. </w:t>
      </w:r>
      <w:hyperlink r:id="rId536" w:history="1">
        <w:r w:rsidRPr="00D36414">
          <w:rPr>
            <w:rStyle w:val="Hyperlink"/>
            <w:rFonts w:cstheme="minorHAnsi"/>
          </w:rPr>
          <w:t>http://doi.org/10.3390/w4010135</w:t>
        </w:r>
      </w:hyperlink>
      <w:r w:rsidRPr="00D36414">
        <w:rPr>
          <w:rFonts w:cstheme="minorHAnsi"/>
        </w:rPr>
        <w:t xml:space="preserve"> </w:t>
      </w:r>
    </w:p>
    <w:p w14:paraId="7905FAD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llmann, F., &amp; Verburg, P. H. (2010). Impact assessment of the European biofuel directive on land use and biodiversity. </w:t>
      </w:r>
      <w:r w:rsidRPr="00D36414">
        <w:rPr>
          <w:rFonts w:cstheme="minorHAnsi"/>
          <w:i/>
          <w:iCs/>
        </w:rPr>
        <w:t>Journal of Environmental Management</w:t>
      </w:r>
      <w:r w:rsidRPr="00D36414">
        <w:rPr>
          <w:rFonts w:cstheme="minorHAnsi"/>
        </w:rPr>
        <w:t xml:space="preserve">, </w:t>
      </w:r>
      <w:r w:rsidRPr="00D36414">
        <w:rPr>
          <w:rFonts w:cstheme="minorHAnsi"/>
          <w:i/>
          <w:iCs/>
        </w:rPr>
        <w:t>91</w:t>
      </w:r>
      <w:r w:rsidRPr="00D36414">
        <w:rPr>
          <w:rFonts w:cstheme="minorHAnsi"/>
        </w:rPr>
        <w:t xml:space="preserve">(6), 1389–1396. </w:t>
      </w:r>
      <w:hyperlink r:id="rId537" w:history="1">
        <w:r w:rsidRPr="00D36414">
          <w:rPr>
            <w:rStyle w:val="Hyperlink"/>
            <w:rFonts w:cstheme="minorHAnsi"/>
          </w:rPr>
          <w:t>http://doi.org/10.1016/j.jenvman.2010.02.022</w:t>
        </w:r>
      </w:hyperlink>
      <w:r w:rsidRPr="00D36414">
        <w:rPr>
          <w:rFonts w:cstheme="minorHAnsi"/>
        </w:rPr>
        <w:t xml:space="preserve"> </w:t>
      </w:r>
    </w:p>
    <w:p w14:paraId="7574338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llmann, F., &amp; Verburg, P. H. (2011). Spatially explicit modelling of biofuel crops in Europe. </w:t>
      </w:r>
      <w:r w:rsidRPr="00D36414">
        <w:rPr>
          <w:rFonts w:cstheme="minorHAnsi"/>
          <w:i/>
          <w:iCs/>
        </w:rPr>
        <w:t>Biomass and Bioenergy</w:t>
      </w:r>
      <w:r w:rsidRPr="00D36414">
        <w:rPr>
          <w:rFonts w:cstheme="minorHAnsi"/>
        </w:rPr>
        <w:t xml:space="preserve">, </w:t>
      </w:r>
      <w:r w:rsidRPr="00D36414">
        <w:rPr>
          <w:rFonts w:cstheme="minorHAnsi"/>
          <w:i/>
          <w:iCs/>
        </w:rPr>
        <w:t>35</w:t>
      </w:r>
      <w:r w:rsidRPr="00D36414">
        <w:rPr>
          <w:rFonts w:cstheme="minorHAnsi"/>
        </w:rPr>
        <w:t xml:space="preserve">(6), 2411–2424. </w:t>
      </w:r>
      <w:hyperlink r:id="rId538" w:history="1">
        <w:r w:rsidRPr="00D36414">
          <w:rPr>
            <w:rStyle w:val="Hyperlink"/>
            <w:rFonts w:cstheme="minorHAnsi"/>
          </w:rPr>
          <w:t>http://doi.org/10.1016/j.biombioe.2008.09.003</w:t>
        </w:r>
      </w:hyperlink>
      <w:r w:rsidRPr="00D36414">
        <w:rPr>
          <w:rFonts w:cstheme="minorHAnsi"/>
        </w:rPr>
        <w:t xml:space="preserve"> </w:t>
      </w:r>
    </w:p>
    <w:p w14:paraId="05EAFD1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nders, S., Persson, U. M., &amp; Kastner, T. (2015). Trading forests: land-use change and carbon emissions embodied in production and exports of forest-risk commodities. </w:t>
      </w:r>
      <w:r w:rsidRPr="00D36414">
        <w:rPr>
          <w:rFonts w:cstheme="minorHAnsi"/>
          <w:i/>
          <w:iCs/>
        </w:rPr>
        <w:t>Environmental Research Letters</w:t>
      </w:r>
      <w:r w:rsidRPr="00D36414">
        <w:rPr>
          <w:rFonts w:cstheme="minorHAnsi"/>
        </w:rPr>
        <w:t xml:space="preserve">, </w:t>
      </w:r>
      <w:r w:rsidRPr="00D36414">
        <w:rPr>
          <w:rFonts w:cstheme="minorHAnsi"/>
          <w:i/>
          <w:iCs/>
        </w:rPr>
        <w:t>10</w:t>
      </w:r>
      <w:r w:rsidRPr="00D36414">
        <w:rPr>
          <w:rFonts w:cstheme="minorHAnsi"/>
        </w:rPr>
        <w:t xml:space="preserve">(12), 125012. </w:t>
      </w:r>
      <w:hyperlink r:id="rId539" w:history="1">
        <w:r w:rsidRPr="00D36414">
          <w:rPr>
            <w:rStyle w:val="Hyperlink"/>
            <w:rFonts w:cstheme="minorHAnsi"/>
          </w:rPr>
          <w:t>http://doi.org/10.1088/1748-9326/10/12/125012</w:t>
        </w:r>
      </w:hyperlink>
      <w:r w:rsidRPr="00D36414">
        <w:rPr>
          <w:rFonts w:cstheme="minorHAnsi"/>
        </w:rPr>
        <w:t xml:space="preserve"> </w:t>
      </w:r>
    </w:p>
    <w:p w14:paraId="22FC5D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endriks, I. E., Olsen, Y. S., Ramajo, L., Basso, L., Steckbauer, A., Moore, T. S., Howard, J., &amp; Duarte, C. M. (2014). Photosynthetic activity buffers ocean acidification in seagrass meadows. </w:t>
      </w:r>
      <w:r w:rsidRPr="00D36414">
        <w:rPr>
          <w:rFonts w:cstheme="minorHAnsi"/>
          <w:i/>
          <w:iCs/>
        </w:rPr>
        <w:t xml:space="preserve">Biogeosciences 11, </w:t>
      </w:r>
      <w:r w:rsidRPr="00D36414">
        <w:rPr>
          <w:rFonts w:cstheme="minorHAnsi"/>
          <w:iCs/>
        </w:rPr>
        <w:t>333-346</w:t>
      </w:r>
      <w:r w:rsidRPr="00D36414">
        <w:rPr>
          <w:rFonts w:cstheme="minorHAnsi"/>
        </w:rPr>
        <w:t xml:space="preserve">. </w:t>
      </w:r>
      <w:hyperlink r:id="rId540" w:history="1">
        <w:r w:rsidRPr="00D36414">
          <w:rPr>
            <w:rStyle w:val="Hyperlink"/>
            <w:rFonts w:cstheme="minorHAnsi"/>
          </w:rPr>
          <w:t>http://doi.org/10.5194/bg-11-333-2014</w:t>
        </w:r>
      </w:hyperlink>
      <w:r w:rsidRPr="00D36414">
        <w:rPr>
          <w:rFonts w:cstheme="minorHAnsi"/>
        </w:rPr>
        <w:t xml:space="preserve"> </w:t>
      </w:r>
    </w:p>
    <w:p w14:paraId="46908BC7"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Hernández-Morcillo, M., Hoberg, J., Oteros-Rozas, E., Plieninger, T., Gómez-Baggethun, E., &amp; Reyes-García, V. (2014). </w:t>
      </w:r>
      <w:r w:rsidRPr="00D36414">
        <w:rPr>
          <w:rFonts w:cstheme="minorHAnsi"/>
        </w:rPr>
        <w:t xml:space="preserve">Traditional ecological knowledge in Europe: Status quo and insights for the environmental policy agenda. </w:t>
      </w:r>
      <w:r w:rsidRPr="00D36414">
        <w:rPr>
          <w:rFonts w:cstheme="minorHAnsi"/>
          <w:i/>
          <w:iCs/>
        </w:rPr>
        <w:t>Environment: Science and Policy for Sustainable Development</w:t>
      </w:r>
      <w:r w:rsidRPr="00D36414">
        <w:rPr>
          <w:rFonts w:cstheme="minorHAnsi"/>
        </w:rPr>
        <w:t xml:space="preserve">, </w:t>
      </w:r>
      <w:r w:rsidRPr="00D36414">
        <w:rPr>
          <w:rFonts w:cstheme="minorHAnsi"/>
          <w:i/>
          <w:iCs/>
        </w:rPr>
        <w:t>56</w:t>
      </w:r>
      <w:r w:rsidRPr="00D36414">
        <w:rPr>
          <w:rFonts w:cstheme="minorHAnsi"/>
        </w:rPr>
        <w:t xml:space="preserve">(1), 3–17. </w:t>
      </w:r>
      <w:hyperlink r:id="rId541" w:history="1">
        <w:r w:rsidRPr="00D36414">
          <w:rPr>
            <w:rStyle w:val="Hyperlink"/>
            <w:rFonts w:cstheme="minorHAnsi"/>
          </w:rPr>
          <w:t>http://doi.org/10.1080/00139157.2014.861673</w:t>
        </w:r>
      </w:hyperlink>
      <w:r w:rsidRPr="00D36414">
        <w:rPr>
          <w:rFonts w:cstheme="minorHAnsi"/>
        </w:rPr>
        <w:t xml:space="preserve"> </w:t>
      </w:r>
    </w:p>
    <w:p w14:paraId="324F1CB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ilborn, R., &amp; Ovando, D. (2014). Reflections on the success of traditional fisheries management. </w:t>
      </w:r>
      <w:r w:rsidRPr="00D36414">
        <w:rPr>
          <w:rFonts w:cstheme="minorHAnsi"/>
          <w:i/>
          <w:iCs/>
        </w:rPr>
        <w:t>ICES Journal of Marine Science</w:t>
      </w:r>
      <w:r w:rsidRPr="00D36414">
        <w:rPr>
          <w:rFonts w:cstheme="minorHAnsi"/>
        </w:rPr>
        <w:t xml:space="preserve">, </w:t>
      </w:r>
      <w:r w:rsidRPr="00D36414">
        <w:rPr>
          <w:rFonts w:cstheme="minorHAnsi"/>
          <w:i/>
          <w:iCs/>
        </w:rPr>
        <w:t>71</w:t>
      </w:r>
      <w:r w:rsidRPr="00D36414">
        <w:rPr>
          <w:rFonts w:cstheme="minorHAnsi"/>
        </w:rPr>
        <w:t xml:space="preserve">(5), 1040–1046. </w:t>
      </w:r>
      <w:hyperlink r:id="rId542" w:history="1">
        <w:r w:rsidRPr="00D36414">
          <w:rPr>
            <w:rStyle w:val="Hyperlink"/>
            <w:rFonts w:cstheme="minorHAnsi"/>
          </w:rPr>
          <w:t>http://doi.org/10.1093/icesjms/fsu034</w:t>
        </w:r>
      </w:hyperlink>
      <w:r w:rsidRPr="00D36414">
        <w:rPr>
          <w:rFonts w:cstheme="minorHAnsi"/>
        </w:rPr>
        <w:t xml:space="preserve"> </w:t>
      </w:r>
    </w:p>
    <w:p w14:paraId="200EA1D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illel, D., &amp; Rosenzweig, C. (2008). Biodiversity and food production. In E. Chivian &amp; A. Bernstein (Eds.), </w:t>
      </w:r>
      <w:r w:rsidRPr="00D36414">
        <w:rPr>
          <w:rFonts w:cstheme="minorHAnsi"/>
          <w:i/>
          <w:iCs/>
        </w:rPr>
        <w:t>Sustaining life: How human health depends on biodiversity</w:t>
      </w:r>
      <w:r w:rsidRPr="00D36414">
        <w:rPr>
          <w:rFonts w:cstheme="minorHAnsi"/>
        </w:rPr>
        <w:t xml:space="preserve"> (pp. 325–381). New York, USA: Oxford University Press. </w:t>
      </w:r>
    </w:p>
    <w:p w14:paraId="6C64198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dgkin-Hunter. (2015). Agricultural biodiversity and food security. In </w:t>
      </w:r>
      <w:r w:rsidRPr="00D36414">
        <w:rPr>
          <w:rFonts w:cstheme="minorHAnsi"/>
          <w:bCs/>
        </w:rPr>
        <w:t>WHO &amp; CBD</w:t>
      </w:r>
      <w:r w:rsidRPr="00D36414">
        <w:rPr>
          <w:rFonts w:cstheme="minorHAnsi"/>
        </w:rPr>
        <w:t xml:space="preserve">, </w:t>
      </w:r>
      <w:r w:rsidRPr="00D36414">
        <w:rPr>
          <w:rFonts w:cstheme="minorHAnsi"/>
          <w:bCs/>
          <w:i/>
        </w:rPr>
        <w:t>Connecting global priorities: Biodiversity and human health:</w:t>
      </w:r>
      <w:r w:rsidRPr="00D36414">
        <w:rPr>
          <w:rFonts w:cstheme="minorHAnsi"/>
          <w:b/>
          <w:bCs/>
        </w:rPr>
        <w:t xml:space="preserve"> </w:t>
      </w:r>
      <w:r w:rsidRPr="00D36414">
        <w:rPr>
          <w:rFonts w:cstheme="minorHAnsi"/>
          <w:i/>
          <w:iCs/>
        </w:rPr>
        <w:t>A state of knowledge review</w:t>
      </w:r>
      <w:r w:rsidRPr="00D36414">
        <w:rPr>
          <w:rFonts w:cstheme="minorHAnsi"/>
          <w:b/>
          <w:bCs/>
        </w:rPr>
        <w:t xml:space="preserve"> </w:t>
      </w:r>
      <w:r w:rsidRPr="00D36414">
        <w:rPr>
          <w:rFonts w:cstheme="minorHAnsi"/>
          <w:bCs/>
        </w:rPr>
        <w:t>(pp. 75-95).</w:t>
      </w:r>
      <w:r w:rsidRPr="00D36414">
        <w:rPr>
          <w:rFonts w:cstheme="minorHAnsi"/>
        </w:rPr>
        <w:t xml:space="preserve"> </w:t>
      </w:r>
      <w:hyperlink r:id="rId543" w:history="1">
        <w:r w:rsidRPr="00D36414">
          <w:rPr>
            <w:rStyle w:val="Hyperlink"/>
            <w:rFonts w:cstheme="minorHAnsi"/>
          </w:rPr>
          <w:t>http://doi.org/10.13140/RG.2.1.3679.6565</w:t>
        </w:r>
      </w:hyperlink>
      <w:r w:rsidRPr="00D36414">
        <w:rPr>
          <w:rFonts w:cstheme="minorHAnsi"/>
        </w:rPr>
        <w:t xml:space="preserve"> </w:t>
      </w:r>
    </w:p>
    <w:p w14:paraId="57357C5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lland, J. M. (2004). The environmental consequences of adopting conservation tillage in Europe: reviewing the evidence. </w:t>
      </w:r>
      <w:r w:rsidRPr="00D36414">
        <w:rPr>
          <w:rFonts w:cstheme="minorHAnsi"/>
          <w:i/>
          <w:iCs/>
        </w:rPr>
        <w:t>Agriculture Ecosystems &amp; Environment</w:t>
      </w:r>
      <w:r w:rsidRPr="00D36414">
        <w:rPr>
          <w:rFonts w:cstheme="minorHAnsi"/>
        </w:rPr>
        <w:t xml:space="preserve">, </w:t>
      </w:r>
      <w:r w:rsidRPr="00D36414">
        <w:rPr>
          <w:rFonts w:cstheme="minorHAnsi"/>
          <w:i/>
          <w:iCs/>
        </w:rPr>
        <w:t>103</w:t>
      </w:r>
      <w:r w:rsidRPr="00D36414">
        <w:rPr>
          <w:rFonts w:cstheme="minorHAnsi"/>
        </w:rPr>
        <w:t xml:space="preserve">(1), 1–25. </w:t>
      </w:r>
      <w:hyperlink r:id="rId544" w:history="1">
        <w:r w:rsidRPr="00D36414">
          <w:rPr>
            <w:rStyle w:val="Hyperlink"/>
            <w:rFonts w:cstheme="minorHAnsi"/>
          </w:rPr>
          <w:t>http://doi.org/10.1016/j.agee.2003.12.018</w:t>
        </w:r>
      </w:hyperlink>
      <w:r w:rsidRPr="00D36414">
        <w:rPr>
          <w:rFonts w:cstheme="minorHAnsi"/>
        </w:rPr>
        <w:t xml:space="preserve"> </w:t>
      </w:r>
    </w:p>
    <w:p w14:paraId="39EFAC9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rne, P., &amp; Petäjistö, L. (2003). Preferences for alternative moose management regimes among Finnish landowners: A choice experiment approach. </w:t>
      </w:r>
      <w:r w:rsidRPr="00D36414">
        <w:rPr>
          <w:rFonts w:cstheme="minorHAnsi"/>
          <w:i/>
          <w:iCs/>
        </w:rPr>
        <w:t>Land Economics</w:t>
      </w:r>
      <w:r w:rsidRPr="00D36414">
        <w:rPr>
          <w:rFonts w:cstheme="minorHAnsi"/>
        </w:rPr>
        <w:t xml:space="preserve">, </w:t>
      </w:r>
      <w:r w:rsidRPr="00D36414">
        <w:rPr>
          <w:rFonts w:cstheme="minorHAnsi"/>
          <w:i/>
          <w:iCs/>
        </w:rPr>
        <w:t>79</w:t>
      </w:r>
      <w:r w:rsidRPr="00D36414">
        <w:rPr>
          <w:rFonts w:cstheme="minorHAnsi"/>
        </w:rPr>
        <w:t xml:space="preserve">(4), 472–482. </w:t>
      </w:r>
      <w:hyperlink r:id="rId545" w:history="1">
        <w:r w:rsidRPr="00D36414">
          <w:rPr>
            <w:rStyle w:val="Hyperlink"/>
            <w:rFonts w:cstheme="minorHAnsi"/>
          </w:rPr>
          <w:t>http://doi.org/10.2307/3147294</w:t>
        </w:r>
      </w:hyperlink>
      <w:r w:rsidRPr="00D36414">
        <w:rPr>
          <w:rFonts w:cstheme="minorHAnsi"/>
        </w:rPr>
        <w:t xml:space="preserve"> </w:t>
      </w:r>
    </w:p>
    <w:p w14:paraId="3ABDAD7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rnigold, K., Lake, I., &amp; Dolman, P. (2016). Recreational use of the countryside: No evidence that high </w:t>
      </w:r>
      <w:r w:rsidRPr="00D36414">
        <w:rPr>
          <w:rFonts w:cstheme="minorHAnsi"/>
        </w:rPr>
        <w:lastRenderedPageBreak/>
        <w:t xml:space="preserve">nature value enhances a key ecosystem service. </w:t>
      </w:r>
      <w:r w:rsidRPr="00D36414">
        <w:rPr>
          <w:rFonts w:cstheme="minorHAnsi"/>
          <w:i/>
          <w:iCs/>
        </w:rPr>
        <w:t>PLoS ONE</w:t>
      </w:r>
      <w:r w:rsidRPr="00D36414">
        <w:rPr>
          <w:rFonts w:cstheme="minorHAnsi"/>
        </w:rPr>
        <w:t xml:space="preserve">, </w:t>
      </w:r>
      <w:r w:rsidRPr="00D36414">
        <w:rPr>
          <w:rFonts w:cstheme="minorHAnsi"/>
          <w:i/>
          <w:iCs/>
        </w:rPr>
        <w:t>11</w:t>
      </w:r>
      <w:r w:rsidRPr="00D36414">
        <w:rPr>
          <w:rFonts w:cstheme="minorHAnsi"/>
        </w:rPr>
        <w:t xml:space="preserve">(11), e0165043. </w:t>
      </w:r>
      <w:hyperlink r:id="rId546" w:history="1">
        <w:r w:rsidRPr="00D36414">
          <w:rPr>
            <w:rStyle w:val="Hyperlink"/>
            <w:rFonts w:cstheme="minorHAnsi"/>
          </w:rPr>
          <w:t>http://doi.org/10.1371/journal.pone.0165043</w:t>
        </w:r>
      </w:hyperlink>
      <w:r w:rsidRPr="00D36414">
        <w:rPr>
          <w:rFonts w:cstheme="minorHAnsi"/>
        </w:rPr>
        <w:t xml:space="preserve"> </w:t>
      </w:r>
    </w:p>
    <w:p w14:paraId="19B3C0E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rwitz, P., &amp; Kretsch C. (2015). Contribution of biodiversity and green spaces to mental and physical fitness, and cultural dimensions of health. In </w:t>
      </w:r>
      <w:r w:rsidRPr="00D36414">
        <w:rPr>
          <w:rFonts w:cstheme="minorHAnsi"/>
          <w:bCs/>
        </w:rPr>
        <w:t>WHO &amp; CBD</w:t>
      </w:r>
      <w:r w:rsidRPr="00D36414">
        <w:rPr>
          <w:rFonts w:cstheme="minorHAnsi"/>
        </w:rPr>
        <w:t xml:space="preserve">, </w:t>
      </w:r>
      <w:r w:rsidRPr="00D36414">
        <w:rPr>
          <w:rFonts w:cstheme="minorHAnsi"/>
          <w:bCs/>
          <w:i/>
        </w:rPr>
        <w:t>Connecting global priorities: Biodiversity and human health:</w:t>
      </w:r>
      <w:r w:rsidRPr="00D36414">
        <w:rPr>
          <w:rFonts w:cstheme="minorHAnsi"/>
          <w:b/>
          <w:bCs/>
        </w:rPr>
        <w:t xml:space="preserve"> </w:t>
      </w:r>
      <w:r w:rsidRPr="00D36414">
        <w:rPr>
          <w:rFonts w:cstheme="minorHAnsi"/>
          <w:i/>
          <w:iCs/>
        </w:rPr>
        <w:t>A state of knowledge review</w:t>
      </w:r>
      <w:r w:rsidRPr="00D36414">
        <w:rPr>
          <w:rFonts w:cstheme="minorHAnsi"/>
          <w:bCs/>
        </w:rPr>
        <w:t xml:space="preserve"> (pp. 200-220)</w:t>
      </w:r>
      <w:r w:rsidRPr="00D36414">
        <w:rPr>
          <w:rFonts w:cstheme="minorHAnsi"/>
        </w:rPr>
        <w:t xml:space="preserve">. </w:t>
      </w:r>
      <w:hyperlink r:id="rId547" w:history="1">
        <w:r w:rsidRPr="00D36414">
          <w:rPr>
            <w:rStyle w:val="Hyperlink"/>
            <w:rFonts w:cstheme="minorHAnsi"/>
          </w:rPr>
          <w:t>http://doi.org/10.13140/RG.2.1.3679.6565</w:t>
        </w:r>
      </w:hyperlink>
      <w:r w:rsidRPr="00D36414">
        <w:rPr>
          <w:rFonts w:cstheme="minorHAnsi"/>
        </w:rPr>
        <w:t xml:space="preserve"> </w:t>
      </w:r>
    </w:p>
    <w:p w14:paraId="1FFC83F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we, C., Suich, H., Vira, B., &amp; Mace, G. M. (2014). Creating win-wins from trade-offs? Ecosystem services for human well-being: A meta-analysis of ecosystem service trade-offs and synergies in the real world. </w:t>
      </w:r>
      <w:r w:rsidRPr="00D36414">
        <w:rPr>
          <w:rFonts w:cstheme="minorHAnsi"/>
          <w:i/>
          <w:iCs/>
        </w:rPr>
        <w:t>Global Environmental Change</w:t>
      </w:r>
      <w:r w:rsidRPr="00D36414">
        <w:rPr>
          <w:rFonts w:cstheme="minorHAnsi"/>
        </w:rPr>
        <w:t xml:space="preserve">, </w:t>
      </w:r>
      <w:r w:rsidRPr="00D36414">
        <w:rPr>
          <w:rFonts w:cstheme="minorHAnsi"/>
          <w:i/>
          <w:iCs/>
        </w:rPr>
        <w:t>28</w:t>
      </w:r>
      <w:r w:rsidRPr="00D36414">
        <w:rPr>
          <w:rFonts w:cstheme="minorHAnsi"/>
        </w:rPr>
        <w:t xml:space="preserve">, 263–275. </w:t>
      </w:r>
      <w:hyperlink r:id="rId548" w:history="1">
        <w:r w:rsidRPr="00D36414">
          <w:rPr>
            <w:rStyle w:val="Hyperlink"/>
            <w:rFonts w:cstheme="minorHAnsi"/>
          </w:rPr>
          <w:t>http://doi.org/10.1016/j.gloenvcha.2014.07.005</w:t>
        </w:r>
      </w:hyperlink>
      <w:r w:rsidRPr="00D36414">
        <w:rPr>
          <w:rFonts w:cstheme="minorHAnsi"/>
        </w:rPr>
        <w:t xml:space="preserve"> </w:t>
      </w:r>
    </w:p>
    <w:p w14:paraId="355F3BA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wley, P. (2011). Landscape aesthetics: Assessing the general publics’ preferences towards rural landscapes. </w:t>
      </w:r>
      <w:r w:rsidRPr="00D36414">
        <w:rPr>
          <w:rFonts w:cstheme="minorHAnsi"/>
          <w:i/>
          <w:iCs/>
        </w:rPr>
        <w:t>Ecological Economics</w:t>
      </w:r>
      <w:r w:rsidRPr="00D36414">
        <w:rPr>
          <w:rFonts w:cstheme="minorHAnsi"/>
        </w:rPr>
        <w:t xml:space="preserve">, </w:t>
      </w:r>
      <w:r w:rsidRPr="00D36414">
        <w:rPr>
          <w:rFonts w:cstheme="minorHAnsi"/>
          <w:i/>
          <w:iCs/>
        </w:rPr>
        <w:t>72</w:t>
      </w:r>
      <w:r w:rsidRPr="00D36414">
        <w:rPr>
          <w:rFonts w:cstheme="minorHAnsi"/>
        </w:rPr>
        <w:t xml:space="preserve">, 161–169. </w:t>
      </w:r>
      <w:hyperlink r:id="rId549" w:history="1">
        <w:r w:rsidRPr="00D36414">
          <w:rPr>
            <w:rStyle w:val="Hyperlink"/>
            <w:rFonts w:cstheme="minorHAnsi"/>
          </w:rPr>
          <w:t>http://doi.org/10.1016/j.ecolecon.2011.09.026</w:t>
        </w:r>
      </w:hyperlink>
      <w:r w:rsidRPr="00D36414">
        <w:rPr>
          <w:rFonts w:cstheme="minorHAnsi"/>
        </w:rPr>
        <w:t xml:space="preserve"> </w:t>
      </w:r>
    </w:p>
    <w:p w14:paraId="217F390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owley, P., Donoghue, C. O., &amp; Hynes, S. (2012). Exploring public preferences for traditional farming landscapes. </w:t>
      </w:r>
      <w:r w:rsidRPr="00D36414">
        <w:rPr>
          <w:rFonts w:cstheme="minorHAnsi"/>
          <w:i/>
          <w:iCs/>
        </w:rPr>
        <w:t>Landscape and Urban Planning</w:t>
      </w:r>
      <w:r w:rsidRPr="00D36414">
        <w:rPr>
          <w:rFonts w:cstheme="minorHAnsi"/>
        </w:rPr>
        <w:t xml:space="preserve">, </w:t>
      </w:r>
      <w:r w:rsidRPr="00D36414">
        <w:rPr>
          <w:rFonts w:cstheme="minorHAnsi"/>
          <w:i/>
          <w:iCs/>
        </w:rPr>
        <w:t>104</w:t>
      </w:r>
      <w:r w:rsidRPr="00D36414">
        <w:rPr>
          <w:rFonts w:cstheme="minorHAnsi"/>
        </w:rPr>
        <w:t xml:space="preserve">(1), 66–74. </w:t>
      </w:r>
      <w:hyperlink r:id="rId550" w:history="1">
        <w:r w:rsidRPr="00D36414">
          <w:rPr>
            <w:rStyle w:val="Hyperlink"/>
            <w:rFonts w:cstheme="minorHAnsi"/>
          </w:rPr>
          <w:t>http://doi.org/10.1016/j.landurbplan.2011.09.006</w:t>
        </w:r>
      </w:hyperlink>
      <w:r w:rsidRPr="00D36414">
        <w:rPr>
          <w:rFonts w:cstheme="minorHAnsi"/>
        </w:rPr>
        <w:t xml:space="preserve"> </w:t>
      </w:r>
    </w:p>
    <w:p w14:paraId="28BA809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unter-Burlingame-Remans. (2015). Biodiversity and Nutrition. In </w:t>
      </w:r>
      <w:r w:rsidRPr="00D36414">
        <w:rPr>
          <w:rFonts w:cstheme="minorHAnsi"/>
          <w:bCs/>
        </w:rPr>
        <w:t>WHO &amp; CBD</w:t>
      </w:r>
      <w:r w:rsidRPr="00D36414">
        <w:rPr>
          <w:rFonts w:cstheme="minorHAnsi"/>
        </w:rPr>
        <w:t xml:space="preserve">, </w:t>
      </w:r>
      <w:r w:rsidRPr="00D36414">
        <w:rPr>
          <w:rFonts w:cstheme="minorHAnsi"/>
          <w:bCs/>
          <w:i/>
        </w:rPr>
        <w:t>Connecting global priorities: Biodiversity and human health:</w:t>
      </w:r>
      <w:r w:rsidRPr="00D36414">
        <w:rPr>
          <w:rFonts w:cstheme="minorHAnsi"/>
          <w:b/>
          <w:bCs/>
        </w:rPr>
        <w:t xml:space="preserve"> </w:t>
      </w:r>
      <w:r w:rsidRPr="00D36414">
        <w:rPr>
          <w:rFonts w:cstheme="minorHAnsi"/>
          <w:i/>
          <w:iCs/>
        </w:rPr>
        <w:t>A state of knowledge review</w:t>
      </w:r>
      <w:r w:rsidRPr="00D36414">
        <w:rPr>
          <w:rFonts w:cstheme="minorHAnsi"/>
          <w:b/>
          <w:bCs/>
        </w:rPr>
        <w:t xml:space="preserve"> </w:t>
      </w:r>
      <w:r w:rsidRPr="00D36414">
        <w:rPr>
          <w:rFonts w:cstheme="minorHAnsi"/>
          <w:bCs/>
        </w:rPr>
        <w:t>(pp. 97-129)</w:t>
      </w:r>
      <w:r w:rsidRPr="00D36414">
        <w:rPr>
          <w:rFonts w:cstheme="minorHAnsi"/>
        </w:rPr>
        <w:t xml:space="preserve">. </w:t>
      </w:r>
      <w:hyperlink r:id="rId551" w:history="1">
        <w:r w:rsidRPr="00D36414">
          <w:rPr>
            <w:rStyle w:val="Hyperlink"/>
            <w:rFonts w:cstheme="minorHAnsi"/>
          </w:rPr>
          <w:t>http://doi.org/10.13140/RG.2.1.3679.6565</w:t>
        </w:r>
      </w:hyperlink>
      <w:r w:rsidRPr="00D36414">
        <w:rPr>
          <w:rFonts w:cstheme="minorHAnsi"/>
        </w:rPr>
        <w:t xml:space="preserve"> </w:t>
      </w:r>
    </w:p>
    <w:p w14:paraId="15E4785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unziker, M., Felber, P., Gehring, K., Buchecker, M., Bauer, N., &amp; Kienast, F. (2008). Evaluation of Landscape Change by Different Social Groups. </w:t>
      </w:r>
      <w:r w:rsidRPr="00D36414">
        <w:rPr>
          <w:rFonts w:cstheme="minorHAnsi"/>
          <w:i/>
          <w:iCs/>
        </w:rPr>
        <w:t>Mountain Research and Development</w:t>
      </w:r>
      <w:r w:rsidRPr="00D36414">
        <w:rPr>
          <w:rFonts w:cstheme="minorHAnsi"/>
        </w:rPr>
        <w:t xml:space="preserve">, </w:t>
      </w:r>
      <w:r w:rsidRPr="00D36414">
        <w:rPr>
          <w:rFonts w:cstheme="minorHAnsi"/>
          <w:i/>
          <w:iCs/>
        </w:rPr>
        <w:t>28</w:t>
      </w:r>
      <w:r w:rsidRPr="00D36414">
        <w:rPr>
          <w:rFonts w:cstheme="minorHAnsi"/>
        </w:rPr>
        <w:t xml:space="preserve">(2), 140–147. </w:t>
      </w:r>
      <w:hyperlink r:id="rId552" w:history="1">
        <w:r w:rsidRPr="00D36414">
          <w:rPr>
            <w:rStyle w:val="Hyperlink"/>
            <w:rFonts w:cstheme="minorHAnsi"/>
          </w:rPr>
          <w:t>http://doi.org/10.1659/mrd.0952</w:t>
        </w:r>
      </w:hyperlink>
      <w:r w:rsidRPr="00D36414">
        <w:rPr>
          <w:rFonts w:cstheme="minorHAnsi"/>
        </w:rPr>
        <w:t xml:space="preserve"> </w:t>
      </w:r>
    </w:p>
    <w:p w14:paraId="78E9D77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urd, C. L. (2015). Slow-flow habitats as refugia for coastal calcifiers from ocean acidification. </w:t>
      </w:r>
      <w:r w:rsidRPr="00D36414">
        <w:rPr>
          <w:rFonts w:cstheme="minorHAnsi"/>
          <w:i/>
          <w:iCs/>
        </w:rPr>
        <w:t>Journal of Phycology</w:t>
      </w:r>
      <w:r w:rsidRPr="00D36414">
        <w:rPr>
          <w:rFonts w:cstheme="minorHAnsi"/>
        </w:rPr>
        <w:t xml:space="preserve">, </w:t>
      </w:r>
      <w:r w:rsidRPr="00D36414">
        <w:rPr>
          <w:rFonts w:cstheme="minorHAnsi"/>
          <w:i/>
          <w:iCs/>
        </w:rPr>
        <w:t>51</w:t>
      </w:r>
      <w:r w:rsidRPr="00D36414">
        <w:rPr>
          <w:rFonts w:cstheme="minorHAnsi"/>
        </w:rPr>
        <w:t xml:space="preserve">(4), 599–605. </w:t>
      </w:r>
      <w:hyperlink r:id="rId553" w:history="1">
        <w:r w:rsidRPr="00D36414">
          <w:rPr>
            <w:rStyle w:val="Hyperlink"/>
            <w:rFonts w:cstheme="minorHAnsi"/>
          </w:rPr>
          <w:t>http://doi.org/10.1111/jpy.12307</w:t>
        </w:r>
      </w:hyperlink>
      <w:r w:rsidRPr="00D36414">
        <w:rPr>
          <w:rFonts w:cstheme="minorHAnsi"/>
          <w:b/>
        </w:rPr>
        <w:t xml:space="preserve"> </w:t>
      </w:r>
    </w:p>
    <w:p w14:paraId="3DFB774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Hussey, K., &amp; Pittock, J. (2012). The energy-water nexus: Managing the links between energy and water for a sustainable future. </w:t>
      </w:r>
      <w:r w:rsidRPr="00D36414">
        <w:rPr>
          <w:rFonts w:cstheme="minorHAnsi"/>
          <w:i/>
          <w:iCs/>
        </w:rPr>
        <w:t>Ecology and Society</w:t>
      </w:r>
      <w:r w:rsidRPr="00D36414">
        <w:rPr>
          <w:rFonts w:cstheme="minorHAnsi"/>
        </w:rPr>
        <w:t xml:space="preserve">, </w:t>
      </w:r>
      <w:r w:rsidRPr="00D36414">
        <w:rPr>
          <w:rFonts w:cstheme="minorHAnsi"/>
          <w:i/>
          <w:iCs/>
        </w:rPr>
        <w:t>17</w:t>
      </w:r>
      <w:r w:rsidRPr="00D36414">
        <w:rPr>
          <w:rFonts w:cstheme="minorHAnsi"/>
        </w:rPr>
        <w:t xml:space="preserve">(1). </w:t>
      </w:r>
      <w:hyperlink r:id="rId554" w:history="1">
        <w:r w:rsidRPr="00D36414">
          <w:rPr>
            <w:rStyle w:val="Hyperlink"/>
            <w:rFonts w:cstheme="minorHAnsi"/>
          </w:rPr>
          <w:t>http://doi.org/10.5751/ES-04641-170131</w:t>
        </w:r>
      </w:hyperlink>
      <w:r w:rsidRPr="00D36414">
        <w:rPr>
          <w:rFonts w:cstheme="minorHAnsi"/>
        </w:rPr>
        <w:t xml:space="preserve"> </w:t>
      </w:r>
    </w:p>
    <w:p w14:paraId="731B9543" w14:textId="17904E7D"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CES Working Group for Baltic Salmon and Sea trout. (2013). </w:t>
      </w:r>
      <w:r w:rsidRPr="00D36414">
        <w:rPr>
          <w:rFonts w:cstheme="minorHAnsi"/>
          <w:i/>
        </w:rPr>
        <w:t>Abundance of salmon spawners and smolt. HELCOM Core Indicator Report.</w:t>
      </w:r>
      <w:r w:rsidRPr="00D36414">
        <w:rPr>
          <w:rFonts w:cstheme="minorHAnsi"/>
        </w:rPr>
        <w:t xml:space="preserve"> </w:t>
      </w:r>
    </w:p>
    <w:p w14:paraId="043A2D9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iCs/>
        </w:rPr>
        <w:t>IEA</w:t>
      </w:r>
      <w:r w:rsidRPr="00D36414">
        <w:rPr>
          <w:rFonts w:cstheme="minorHAnsi"/>
        </w:rPr>
        <w:t xml:space="preserve">. (2004). </w:t>
      </w:r>
      <w:r w:rsidRPr="00D36414">
        <w:rPr>
          <w:rFonts w:cstheme="minorHAnsi"/>
          <w:i/>
          <w:iCs/>
        </w:rPr>
        <w:t xml:space="preserve">World Energy Outlook 2004. </w:t>
      </w:r>
      <w:r w:rsidRPr="00D36414">
        <w:rPr>
          <w:rFonts w:cstheme="minorHAnsi"/>
          <w:iCs/>
        </w:rPr>
        <w:t xml:space="preserve">Paris, France: </w:t>
      </w:r>
      <w:r w:rsidRPr="00D36414">
        <w:rPr>
          <w:rFonts w:cstheme="minorHAnsi"/>
        </w:rPr>
        <w:t xml:space="preserve">OECD Publishing. </w:t>
      </w:r>
      <w:hyperlink r:id="rId555" w:history="1">
        <w:r w:rsidRPr="00D36414">
          <w:rPr>
            <w:rStyle w:val="Hyperlink"/>
            <w:rFonts w:cstheme="minorHAnsi"/>
          </w:rPr>
          <w:t>http://doi.org/10.1787/weo-2004-en</w:t>
        </w:r>
      </w:hyperlink>
      <w:r w:rsidRPr="00D36414">
        <w:rPr>
          <w:rFonts w:cstheme="minorHAnsi"/>
        </w:rPr>
        <w:t xml:space="preserve"> </w:t>
      </w:r>
    </w:p>
    <w:p w14:paraId="46F2E1D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EA/OECD. (2015). </w:t>
      </w:r>
      <w:r w:rsidRPr="00D36414">
        <w:rPr>
          <w:rFonts w:cstheme="minorHAnsi"/>
          <w:i/>
          <w:iCs/>
        </w:rPr>
        <w:t>Eastern Europe, Caucasus and Central Asia</w:t>
      </w:r>
      <w:r w:rsidRPr="00D36414">
        <w:rPr>
          <w:rFonts w:cstheme="minorHAnsi"/>
        </w:rPr>
        <w:t xml:space="preserve">. Retrieved from </w:t>
      </w:r>
      <w:hyperlink r:id="rId556" w:history="1">
        <w:r w:rsidRPr="00D36414">
          <w:rPr>
            <w:rStyle w:val="Hyperlink"/>
            <w:rFonts w:cstheme="minorHAnsi"/>
          </w:rPr>
          <w:t>https://www.iea.org/publications</w:t>
        </w:r>
      </w:hyperlink>
      <w:r w:rsidRPr="00D36414">
        <w:rPr>
          <w:rFonts w:cstheme="minorHAnsi"/>
        </w:rPr>
        <w:t xml:space="preserve"> </w:t>
      </w:r>
    </w:p>
    <w:p w14:paraId="6ECE46CC" w14:textId="1D20F2B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EA/OECD. (2016). </w:t>
      </w:r>
      <w:r w:rsidRPr="00D36414">
        <w:rPr>
          <w:rFonts w:cstheme="minorHAnsi"/>
          <w:i/>
          <w:iCs/>
        </w:rPr>
        <w:t>World Energy Statistics 2016</w:t>
      </w:r>
      <w:r w:rsidRPr="00D36414">
        <w:rPr>
          <w:rFonts w:cstheme="minorHAnsi"/>
        </w:rPr>
        <w:t xml:space="preserve">. Retrieved from </w:t>
      </w:r>
      <w:hyperlink r:id="rId557" w:history="1">
        <w:r w:rsidRPr="00D36414">
          <w:rPr>
            <w:rStyle w:val="Hyperlink"/>
            <w:rFonts w:cstheme="minorHAnsi"/>
          </w:rPr>
          <w:t>https://www.iea.org/publications</w:t>
        </w:r>
      </w:hyperlink>
      <w:r w:rsidRPr="00D36414">
        <w:rPr>
          <w:rFonts w:cstheme="minorHAnsi"/>
        </w:rPr>
        <w:t xml:space="preserve"> </w:t>
      </w:r>
    </w:p>
    <w:p w14:paraId="7A7EF691"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167C0B">
        <w:rPr>
          <w:rFonts w:cstheme="minorHAnsi"/>
        </w:rPr>
        <w:t xml:space="preserve">Imbert, C., Caniglia, R., Fabbri, E., Milanesi, P., Randi, E., Serafini, M., Torretta, E., &amp; Meriggi, A. (2016). </w:t>
      </w:r>
      <w:r w:rsidRPr="00D36414">
        <w:rPr>
          <w:rFonts w:cstheme="minorHAnsi"/>
        </w:rPr>
        <w:t xml:space="preserve">Why do wolves eat livestock?: Factors influencing wolf diet in northern Italy. </w:t>
      </w:r>
      <w:r w:rsidRPr="00D36414">
        <w:rPr>
          <w:rFonts w:cstheme="minorHAnsi"/>
          <w:i/>
          <w:iCs/>
          <w:lang w:val="es-ES"/>
        </w:rPr>
        <w:t>Biological Conservation</w:t>
      </w:r>
      <w:r w:rsidRPr="00D36414">
        <w:rPr>
          <w:rFonts w:cstheme="minorHAnsi"/>
          <w:lang w:val="es-ES"/>
        </w:rPr>
        <w:t xml:space="preserve">, </w:t>
      </w:r>
      <w:r w:rsidRPr="00D36414">
        <w:rPr>
          <w:rFonts w:cstheme="minorHAnsi"/>
          <w:i/>
          <w:iCs/>
          <w:lang w:val="es-ES"/>
        </w:rPr>
        <w:t>195</w:t>
      </w:r>
      <w:r w:rsidRPr="00D36414">
        <w:rPr>
          <w:rFonts w:cstheme="minorHAnsi"/>
          <w:lang w:val="es-ES"/>
        </w:rPr>
        <w:t xml:space="preserve">, 156–168. </w:t>
      </w:r>
      <w:hyperlink r:id="rId558" w:history="1">
        <w:r w:rsidRPr="00D36414">
          <w:rPr>
            <w:rStyle w:val="Hyperlink"/>
            <w:rFonts w:cstheme="minorHAnsi"/>
            <w:lang w:val="es-ES"/>
          </w:rPr>
          <w:t>http://doi.org/10.1016/j.biocon.2016.01.003</w:t>
        </w:r>
      </w:hyperlink>
      <w:r w:rsidRPr="00D36414">
        <w:rPr>
          <w:rFonts w:cstheme="minorHAnsi"/>
          <w:lang w:val="es-ES"/>
        </w:rPr>
        <w:t xml:space="preserve"> </w:t>
      </w:r>
    </w:p>
    <w:p w14:paraId="73C61F9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Iniesta-Arandia, I., García del Amo, D., García-Nieto, A. P., Piñeiro, C., Montes, C., &amp; Martín-López, B. (2014). </w:t>
      </w:r>
      <w:r w:rsidRPr="00D36414">
        <w:rPr>
          <w:rFonts w:cstheme="minorHAnsi"/>
        </w:rPr>
        <w:t xml:space="preserve">Factors influencing local ecological knowledge maintenance in Mediterranean watersheds: Insights for conservation policies, </w:t>
      </w:r>
      <w:r w:rsidRPr="00D36414">
        <w:rPr>
          <w:rFonts w:cstheme="minorHAnsi"/>
          <w:i/>
          <w:iCs/>
        </w:rPr>
        <w:t>Ambio, 44</w:t>
      </w:r>
      <w:r w:rsidRPr="00D36414">
        <w:rPr>
          <w:rFonts w:cstheme="minorHAnsi"/>
          <w:iCs/>
        </w:rPr>
        <w:t>(4), 285-296</w:t>
      </w:r>
      <w:r w:rsidRPr="00D36414">
        <w:rPr>
          <w:rFonts w:cstheme="minorHAnsi"/>
        </w:rPr>
        <w:t xml:space="preserve">. </w:t>
      </w:r>
      <w:hyperlink r:id="rId559" w:history="1">
        <w:r w:rsidRPr="00D36414">
          <w:rPr>
            <w:rStyle w:val="Hyperlink"/>
            <w:rFonts w:cstheme="minorHAnsi"/>
          </w:rPr>
          <w:t>http://doi.org/10.1007/s13280-014-0556-1</w:t>
        </w:r>
      </w:hyperlink>
      <w:r w:rsidRPr="00D36414">
        <w:rPr>
          <w:rFonts w:cstheme="minorHAnsi"/>
        </w:rPr>
        <w:t xml:space="preserve"> </w:t>
      </w:r>
    </w:p>
    <w:p w14:paraId="12B7F5D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PBES. (2015). </w:t>
      </w:r>
      <w:r w:rsidRPr="00D36414">
        <w:rPr>
          <w:rFonts w:cstheme="minorHAnsi"/>
          <w:i/>
          <w:iCs/>
        </w:rPr>
        <w:t>IPBES/4/INF/13: Preliminary guide regarding diverse conceptualization of multiple values of nature and its benefits, including biodiversity and ecosystem functions and services (deliverable 3 (d))</w:t>
      </w:r>
      <w:r w:rsidRPr="00D36414">
        <w:rPr>
          <w:rFonts w:cstheme="minorHAnsi"/>
        </w:rPr>
        <w:t xml:space="preserve">. Retrieved from </w:t>
      </w:r>
      <w:hyperlink r:id="rId560" w:history="1">
        <w:r w:rsidRPr="00D36414">
          <w:rPr>
            <w:rStyle w:val="Hyperlink"/>
            <w:rFonts w:cstheme="minorHAnsi"/>
          </w:rPr>
          <w:t>https://www.ipbes.net/event/ipbes-4-plenary</w:t>
        </w:r>
      </w:hyperlink>
      <w:r w:rsidRPr="00D36414">
        <w:rPr>
          <w:rFonts w:cstheme="minorHAnsi"/>
        </w:rPr>
        <w:t xml:space="preserve"> </w:t>
      </w:r>
    </w:p>
    <w:p w14:paraId="365F4CA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IPBES. (2016). </w:t>
      </w:r>
      <w:r w:rsidRPr="00D36414">
        <w:rPr>
          <w:rFonts w:cstheme="minorHAnsi"/>
          <w:i/>
          <w:iCs/>
        </w:rPr>
        <w:t>Summary for policymakers of the assessment report of the Intergovernmental Science-Policy Platform on Biodiversity and Ecosystem Services on pollinators, pollination and food production</w:t>
      </w:r>
      <w:r w:rsidRPr="00D36414">
        <w:rPr>
          <w:rFonts w:cstheme="minorHAnsi"/>
        </w:rPr>
        <w:t>.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 (Eds.). Bonn, Germany: Secretariat of the Intergovernmental Science-Policy Platform on Biodiversity and Ecosystem Services.</w:t>
      </w:r>
    </w:p>
    <w:p w14:paraId="010BFC0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PBES. (2017a). </w:t>
      </w:r>
      <w:r w:rsidRPr="00D36414">
        <w:rPr>
          <w:rFonts w:cstheme="minorHAnsi"/>
          <w:i/>
          <w:iCs/>
        </w:rPr>
        <w:t>IPBES/5/INF/24: Update on the classification of nature’s contributions to people by the Intergovernmental Science-Policy Platform on Biodiversity and Ecosystem Services</w:t>
      </w:r>
      <w:r w:rsidRPr="00D36414">
        <w:rPr>
          <w:rFonts w:cstheme="minorHAnsi"/>
        </w:rPr>
        <w:t xml:space="preserve">. Retrieved from </w:t>
      </w:r>
      <w:hyperlink r:id="rId561" w:history="1">
        <w:r w:rsidRPr="00D36414">
          <w:rPr>
            <w:rStyle w:val="Hyperlink"/>
            <w:rFonts w:cstheme="minorHAnsi"/>
          </w:rPr>
          <w:t>https://www.ipbes.net/event/ipbes-5-plenary</w:t>
        </w:r>
      </w:hyperlink>
      <w:r w:rsidRPr="00D36414">
        <w:rPr>
          <w:rFonts w:cstheme="minorHAnsi"/>
        </w:rPr>
        <w:t xml:space="preserve"> </w:t>
      </w:r>
    </w:p>
    <w:p w14:paraId="43CF96B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PBES. (2017b). </w:t>
      </w:r>
      <w:r w:rsidRPr="00D36414">
        <w:rPr>
          <w:rFonts w:cstheme="minorHAnsi"/>
          <w:i/>
        </w:rPr>
        <w:t xml:space="preserve">IPBES/5/INF/5: </w:t>
      </w:r>
      <w:r w:rsidRPr="00D36414">
        <w:rPr>
          <w:rFonts w:cstheme="minorHAnsi"/>
          <w:i/>
          <w:iCs/>
        </w:rPr>
        <w:t>Update on the work on knowledge and data (deliverables 1 (d) and 4 (b))</w:t>
      </w:r>
      <w:r w:rsidRPr="00D36414">
        <w:rPr>
          <w:rFonts w:cstheme="minorHAnsi"/>
        </w:rPr>
        <w:t xml:space="preserve">. Retrieved from </w:t>
      </w:r>
      <w:hyperlink r:id="rId562" w:history="1">
        <w:r w:rsidRPr="00D36414">
          <w:rPr>
            <w:rStyle w:val="Hyperlink"/>
            <w:rFonts w:cstheme="minorHAnsi"/>
          </w:rPr>
          <w:t>https://www.ipbes.net/event/ipbes-5-plenary</w:t>
        </w:r>
      </w:hyperlink>
      <w:r w:rsidRPr="00D36414">
        <w:rPr>
          <w:rFonts w:cstheme="minorHAnsi"/>
        </w:rPr>
        <w:t xml:space="preserve"> </w:t>
      </w:r>
    </w:p>
    <w:p w14:paraId="0DD4E676" w14:textId="77777777" w:rsidR="00167C0B" w:rsidRPr="00D36414" w:rsidRDefault="00167C0B" w:rsidP="00167C0B">
      <w:pPr>
        <w:widowControl w:val="0"/>
        <w:autoSpaceDE w:val="0"/>
        <w:autoSpaceDN w:val="0"/>
        <w:adjustRightInd w:val="0"/>
        <w:spacing w:before="120"/>
        <w:ind w:left="480" w:hanging="480"/>
        <w:rPr>
          <w:rFonts w:cstheme="minorHAnsi"/>
          <w:b/>
          <w:color w:val="FF0000"/>
        </w:rPr>
      </w:pPr>
      <w:r w:rsidRPr="00D36414">
        <w:rPr>
          <w:rFonts w:cstheme="minorHAnsi"/>
        </w:rPr>
        <w:t xml:space="preserve">IUCN. (2014). </w:t>
      </w:r>
      <w:r w:rsidRPr="00D36414">
        <w:rPr>
          <w:rFonts w:cstheme="minorHAnsi"/>
          <w:i/>
        </w:rPr>
        <w:t>Europe’s big five selected!</w:t>
      </w:r>
      <w:r w:rsidRPr="00D36414">
        <w:rPr>
          <w:rFonts w:cstheme="minorHAnsi"/>
        </w:rPr>
        <w:t xml:space="preserve"> Retrieved from </w:t>
      </w:r>
      <w:hyperlink r:id="rId563" w:history="1">
        <w:r w:rsidRPr="00D36414">
          <w:rPr>
            <w:rStyle w:val="Hyperlink"/>
            <w:rFonts w:cstheme="minorHAnsi"/>
          </w:rPr>
          <w:t>http://www.iucnredlist.org/news/europes-big-five-selected</w:t>
        </w:r>
      </w:hyperlink>
      <w:r w:rsidRPr="00D36414">
        <w:rPr>
          <w:rFonts w:cstheme="minorHAnsi"/>
        </w:rPr>
        <w:t xml:space="preserve"> </w:t>
      </w:r>
    </w:p>
    <w:p w14:paraId="3B99F9D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UCN. (2017). </w:t>
      </w:r>
      <w:r w:rsidRPr="00D36414">
        <w:rPr>
          <w:rFonts w:cstheme="minorHAnsi"/>
          <w:i/>
        </w:rPr>
        <w:t xml:space="preserve">Protected areas categories. </w:t>
      </w:r>
      <w:r w:rsidRPr="00D36414">
        <w:rPr>
          <w:rFonts w:cstheme="minorHAnsi"/>
        </w:rPr>
        <w:t xml:space="preserve">Retrieved from </w:t>
      </w:r>
      <w:hyperlink r:id="rId564" w:history="1">
        <w:r w:rsidRPr="00D36414">
          <w:rPr>
            <w:rStyle w:val="Hyperlink"/>
            <w:rFonts w:cstheme="minorHAnsi"/>
          </w:rPr>
          <w:t>https://www.iucn.org/theme/protected-areas/about/protected-area-categories</w:t>
        </w:r>
      </w:hyperlink>
      <w:r w:rsidRPr="00D36414">
        <w:rPr>
          <w:rFonts w:cstheme="minorHAnsi"/>
        </w:rPr>
        <w:t xml:space="preserve"> </w:t>
      </w:r>
    </w:p>
    <w:p w14:paraId="1D13413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Ivascu, C., &amp; Rakosy, L. (2017). Biocultural adaptations and traditional ecological knowledge in a historical village from Maramureș Land, Romania. In M. Roué &amp; Z. Molná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p. 21–41). Paris, France: UNESCO. </w:t>
      </w:r>
    </w:p>
    <w:p w14:paraId="06B9C21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ckson, E., Rowden, A., Attrill, M., Bossey, S., &amp; Jones, M. (2001). The importance of seagrass beds as a habitat for fishery species. In R. N. Gibson &amp; M. Barnes (Eds.), </w:t>
      </w:r>
      <w:r w:rsidRPr="00D36414">
        <w:rPr>
          <w:rFonts w:cstheme="minorHAnsi"/>
          <w:i/>
          <w:iCs/>
        </w:rPr>
        <w:t>Oceanography and Marine Biology: An Annual Review</w:t>
      </w:r>
      <w:r w:rsidRPr="00D36414">
        <w:rPr>
          <w:rFonts w:cstheme="minorHAnsi"/>
        </w:rPr>
        <w:t xml:space="preserve"> (pp. 269-304). Millport, UK: Taylor &amp; Francis. </w:t>
      </w:r>
    </w:p>
    <w:p w14:paraId="1F57771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ckson, L. E., Daniel, J., McCorkle, B., Sears, A., &amp; Bush, K. F. (2013). Linking ecosystem services and human health: the Eco-Health Relationship Browser. </w:t>
      </w:r>
      <w:r w:rsidRPr="00D36414">
        <w:rPr>
          <w:rFonts w:cstheme="minorHAnsi"/>
          <w:i/>
          <w:iCs/>
        </w:rPr>
        <w:t>International Journal of Public Health</w:t>
      </w:r>
      <w:r w:rsidRPr="00D36414">
        <w:rPr>
          <w:rFonts w:cstheme="minorHAnsi"/>
        </w:rPr>
        <w:t xml:space="preserve">, </w:t>
      </w:r>
      <w:r w:rsidRPr="00D36414">
        <w:rPr>
          <w:rFonts w:cstheme="minorHAnsi"/>
          <w:i/>
          <w:iCs/>
        </w:rPr>
        <w:t>58</w:t>
      </w:r>
      <w:r w:rsidRPr="00D36414">
        <w:rPr>
          <w:rFonts w:cstheme="minorHAnsi"/>
        </w:rPr>
        <w:t xml:space="preserve">(5), 747–55. </w:t>
      </w:r>
      <w:hyperlink r:id="rId565" w:history="1">
        <w:r w:rsidRPr="00D36414">
          <w:rPr>
            <w:rStyle w:val="Hyperlink"/>
            <w:rFonts w:cstheme="minorHAnsi"/>
          </w:rPr>
          <w:t>http://doi.org/10.1007/s00038-013-0482-1</w:t>
        </w:r>
      </w:hyperlink>
      <w:r w:rsidRPr="00D36414">
        <w:rPr>
          <w:rFonts w:cstheme="minorHAnsi"/>
        </w:rPr>
        <w:t xml:space="preserve"> </w:t>
      </w:r>
    </w:p>
    <w:p w14:paraId="797FC66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cobs, S., Martín-López, B., Barton, D. N., Dunford, R., Harrison, P. A., Kelemen, E., Saarikoski, H., Termansen, M., García-Llorente, M., Gómez-Baggethun, E., Kopperoinen, L., Luque, S., Palomo, I., Priess, J. A., Rusch, G. M., Tenerelli, P., Turkelboom, F., Demeyer, R., Hauck, J., Keune, H., &amp;Smith, R. (2017). The means determine the end - Pursuing integrated valuation in practice. </w:t>
      </w:r>
      <w:r w:rsidRPr="00D36414">
        <w:rPr>
          <w:rFonts w:cstheme="minorHAnsi"/>
          <w:i/>
          <w:iCs/>
        </w:rPr>
        <w:t>Ecosystem Services</w:t>
      </w:r>
      <w:r w:rsidRPr="00D36414">
        <w:rPr>
          <w:rFonts w:cstheme="minorHAnsi"/>
        </w:rPr>
        <w:t xml:space="preserve">. </w:t>
      </w:r>
      <w:hyperlink r:id="rId566" w:history="1">
        <w:r w:rsidRPr="00D36414">
          <w:rPr>
            <w:rStyle w:val="Hyperlink"/>
            <w:rFonts w:cstheme="minorHAnsi"/>
          </w:rPr>
          <w:t>http://doi.org/10.1016/j.ecoser.2017.07.011</w:t>
        </w:r>
      </w:hyperlink>
      <w:r w:rsidRPr="00D36414">
        <w:rPr>
          <w:rFonts w:cstheme="minorHAnsi"/>
        </w:rPr>
        <w:t xml:space="preserve"> </w:t>
      </w:r>
    </w:p>
    <w:p w14:paraId="35EB479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cobsen, K. S., &amp; Linnell, J. D. C. (2016). Perceptions of environmental justice and the conflict surrounding large carnivore management in Norway - Implications for conflict management. </w:t>
      </w:r>
      <w:r w:rsidRPr="00D36414">
        <w:rPr>
          <w:rFonts w:cstheme="minorHAnsi"/>
          <w:i/>
          <w:iCs/>
        </w:rPr>
        <w:t>Biological Conservation</w:t>
      </w:r>
      <w:r w:rsidRPr="00D36414">
        <w:rPr>
          <w:rFonts w:cstheme="minorHAnsi"/>
        </w:rPr>
        <w:t xml:space="preserve">, </w:t>
      </w:r>
      <w:r w:rsidRPr="00D36414">
        <w:rPr>
          <w:rFonts w:cstheme="minorHAnsi"/>
          <w:i/>
          <w:iCs/>
        </w:rPr>
        <w:t>203</w:t>
      </w:r>
      <w:r w:rsidRPr="00D36414">
        <w:rPr>
          <w:rFonts w:cstheme="minorHAnsi"/>
        </w:rPr>
        <w:t xml:space="preserve">, 197–206. </w:t>
      </w:r>
      <w:hyperlink r:id="rId567" w:history="1">
        <w:r w:rsidRPr="00D36414">
          <w:rPr>
            <w:rStyle w:val="Hyperlink"/>
            <w:rFonts w:cstheme="minorHAnsi"/>
          </w:rPr>
          <w:t>http://doi.org/10.1016/j.biocon.2016.08.041</w:t>
        </w:r>
      </w:hyperlink>
      <w:r w:rsidRPr="00D36414">
        <w:rPr>
          <w:rFonts w:cstheme="minorHAnsi"/>
        </w:rPr>
        <w:t xml:space="preserve"> </w:t>
      </w:r>
    </w:p>
    <w:p w14:paraId="1E26548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lilov, S. M., Keskinen, M., Varis, O., Amer, S., &amp; Ward, F. A. (2016). Managing the water-energy-food nexus: Gains and losses from new water development in Amu Darya River Basin. </w:t>
      </w:r>
      <w:r w:rsidRPr="00D36414">
        <w:rPr>
          <w:rFonts w:cstheme="minorHAnsi"/>
          <w:i/>
          <w:iCs/>
        </w:rPr>
        <w:t>Journal of Hydrology</w:t>
      </w:r>
      <w:r w:rsidRPr="00D36414">
        <w:rPr>
          <w:rFonts w:cstheme="minorHAnsi"/>
        </w:rPr>
        <w:t xml:space="preserve">, </w:t>
      </w:r>
      <w:r w:rsidRPr="00D36414">
        <w:rPr>
          <w:rFonts w:cstheme="minorHAnsi"/>
          <w:i/>
          <w:iCs/>
        </w:rPr>
        <w:t>539</w:t>
      </w:r>
      <w:r w:rsidRPr="00D36414">
        <w:rPr>
          <w:rFonts w:cstheme="minorHAnsi"/>
        </w:rPr>
        <w:t xml:space="preserve">, 648–661. </w:t>
      </w:r>
      <w:hyperlink r:id="rId568" w:history="1">
        <w:r w:rsidRPr="00D36414">
          <w:rPr>
            <w:rStyle w:val="Hyperlink"/>
            <w:rFonts w:cstheme="minorHAnsi"/>
          </w:rPr>
          <w:t>http://doi.org/10.1016/j.jhydrol.2016.05.071</w:t>
        </w:r>
      </w:hyperlink>
      <w:r w:rsidRPr="00D36414">
        <w:rPr>
          <w:rFonts w:cstheme="minorHAnsi"/>
        </w:rPr>
        <w:t xml:space="preserve"> </w:t>
      </w:r>
    </w:p>
    <w:p w14:paraId="3F85B5B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nhäll, S. (2015). Review on urban vegetation and particle air pollution - Deposition and dispersion. </w:t>
      </w:r>
      <w:r w:rsidRPr="00D36414">
        <w:rPr>
          <w:rFonts w:cstheme="minorHAnsi"/>
          <w:i/>
          <w:iCs/>
        </w:rPr>
        <w:t>Atmospheric Environment</w:t>
      </w:r>
      <w:r w:rsidRPr="00D36414">
        <w:rPr>
          <w:rFonts w:cstheme="minorHAnsi"/>
        </w:rPr>
        <w:t xml:space="preserve">, </w:t>
      </w:r>
      <w:r w:rsidRPr="00D36414">
        <w:rPr>
          <w:rFonts w:cstheme="minorHAnsi"/>
          <w:i/>
          <w:iCs/>
        </w:rPr>
        <w:t>105</w:t>
      </w:r>
      <w:r w:rsidRPr="00D36414">
        <w:rPr>
          <w:rFonts w:cstheme="minorHAnsi"/>
        </w:rPr>
        <w:t xml:space="preserve">, 130–137. </w:t>
      </w:r>
      <w:hyperlink r:id="rId569" w:history="1">
        <w:r w:rsidRPr="00D36414">
          <w:rPr>
            <w:rStyle w:val="Hyperlink"/>
            <w:rFonts w:cstheme="minorHAnsi"/>
          </w:rPr>
          <w:t>http://doi.org/10.1016/j.atmosenv.2015.01.052</w:t>
        </w:r>
      </w:hyperlink>
      <w:r w:rsidRPr="00D36414">
        <w:rPr>
          <w:rFonts w:cstheme="minorHAnsi"/>
        </w:rPr>
        <w:t xml:space="preserve"> </w:t>
      </w:r>
    </w:p>
    <w:p w14:paraId="079995F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nssens, I. A., Freibauer, A., Ciais, P., Smith, P., Nabuurs, G., Folberth, G., </w:t>
      </w:r>
      <w:r w:rsidRPr="00D36414">
        <w:rPr>
          <w:rFonts w:cstheme="minorHAnsi"/>
          <w:bCs/>
        </w:rPr>
        <w:t>Schlamadinger, B., Hutjes, R. W. A., Ceulemans, R., Schulze, E. -D., Valentini, R., &amp;</w:t>
      </w:r>
      <w:r w:rsidRPr="00D36414">
        <w:rPr>
          <w:rFonts w:cstheme="minorHAnsi"/>
        </w:rPr>
        <w:t xml:space="preserve"> Dolman, A. J. (2003). Europe’s terrestrial biosphere anthropogenic CO</w:t>
      </w:r>
      <w:r w:rsidRPr="00D36414">
        <w:rPr>
          <w:rFonts w:cstheme="minorHAnsi"/>
          <w:vertAlign w:val="subscript"/>
        </w:rPr>
        <w:t>2</w:t>
      </w:r>
      <w:r w:rsidRPr="00D36414">
        <w:rPr>
          <w:rFonts w:cstheme="minorHAnsi"/>
        </w:rPr>
        <w:t xml:space="preserve"> emissions. </w:t>
      </w:r>
      <w:r w:rsidRPr="00D36414">
        <w:rPr>
          <w:rFonts w:cstheme="minorHAnsi"/>
          <w:i/>
          <w:iCs/>
        </w:rPr>
        <w:t>Science</w:t>
      </w:r>
      <w:r w:rsidRPr="00D36414">
        <w:rPr>
          <w:rFonts w:cstheme="minorHAnsi"/>
        </w:rPr>
        <w:t xml:space="preserve">, </w:t>
      </w:r>
      <w:r w:rsidRPr="00D36414">
        <w:rPr>
          <w:rFonts w:cstheme="minorHAnsi"/>
          <w:i/>
          <w:iCs/>
        </w:rPr>
        <w:t>300</w:t>
      </w:r>
      <w:r w:rsidRPr="00D36414">
        <w:rPr>
          <w:rFonts w:cstheme="minorHAnsi"/>
        </w:rPr>
        <w:t xml:space="preserve">(5625), 1538–1542. </w:t>
      </w:r>
      <w:hyperlink r:id="rId570" w:history="1">
        <w:r w:rsidRPr="00D36414">
          <w:rPr>
            <w:rStyle w:val="Hyperlink"/>
            <w:rFonts w:cstheme="minorHAnsi"/>
          </w:rPr>
          <w:t>http://doi.org/10.1126/science.1083592</w:t>
        </w:r>
      </w:hyperlink>
      <w:r w:rsidRPr="00D36414">
        <w:rPr>
          <w:rFonts w:cstheme="minorHAnsi"/>
        </w:rPr>
        <w:t xml:space="preserve"> </w:t>
      </w:r>
    </w:p>
    <w:p w14:paraId="2A1BB03A" w14:textId="39EE7DE0"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Jansson, R., Nilsson, C., Keskitalo, E. C. H., Vlasova, T., Sutinen, M.-L., Moen, J., Stuart Chapin III, F., Bråthen, K. A., Cabeza, M., Callaghan, T. V, van Oort, B., Dannevig, H., Bay-Larsen, I. A., Ims, R. A., Aspholm, P. E., Stuart Chapin III, F., Bråthen, K. A., Cabeza, M., Callaghan, T. V, van Oort, B., Dannevig, H., Bay-Larsen, I. A., Ims, R. A., Aspholm, P. E., Stuart Chapin III, F., Bråthen, K. A., Cabeza, M., Callaghan, T. V, van Oort, B., Dannevig, H., Bay-Larsen, I. A., Ims, R. A., &amp; Aspholm, P. E. (2015). Future changes in the supply of goods and services from natural ecosystems: Prospects for the European North. </w:t>
      </w:r>
      <w:r w:rsidRPr="00D36414">
        <w:rPr>
          <w:rFonts w:cstheme="minorHAnsi"/>
          <w:i/>
          <w:iCs/>
        </w:rPr>
        <w:t>Ecology and Society</w:t>
      </w:r>
      <w:r w:rsidRPr="00D36414">
        <w:rPr>
          <w:rFonts w:cstheme="minorHAnsi"/>
        </w:rPr>
        <w:t xml:space="preserve">, </w:t>
      </w:r>
      <w:r w:rsidRPr="00D36414">
        <w:rPr>
          <w:rFonts w:cstheme="minorHAnsi"/>
          <w:i/>
          <w:iCs/>
        </w:rPr>
        <w:t>20</w:t>
      </w:r>
      <w:r w:rsidRPr="00D36414">
        <w:rPr>
          <w:rFonts w:cstheme="minorHAnsi"/>
        </w:rPr>
        <w:t xml:space="preserve">(3), 32. </w:t>
      </w:r>
      <w:hyperlink r:id="rId571" w:history="1">
        <w:r w:rsidRPr="00D36414">
          <w:rPr>
            <w:rStyle w:val="Hyperlink"/>
            <w:rFonts w:cstheme="minorHAnsi"/>
          </w:rPr>
          <w:t>http://doi.org/10.5751/ES-07607-200332</w:t>
        </w:r>
      </w:hyperlink>
      <w:r w:rsidRPr="00D36414">
        <w:rPr>
          <w:rFonts w:cstheme="minorHAnsi"/>
        </w:rPr>
        <w:t xml:space="preserve"> </w:t>
      </w:r>
    </w:p>
    <w:p w14:paraId="0344661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äppinen, J.-P., &amp; Heliölä, J. (Eds.). (2015). </w:t>
      </w:r>
      <w:r w:rsidRPr="00D36414">
        <w:rPr>
          <w:rFonts w:cstheme="minorHAnsi"/>
          <w:i/>
          <w:iCs/>
        </w:rPr>
        <w:t>Towards a sustainable and genuinely green economy. The value and social significance of ecosystem services in Finland (TEEB for Finland)</w:t>
      </w:r>
      <w:r w:rsidRPr="00D36414">
        <w:rPr>
          <w:rFonts w:cstheme="minorHAnsi"/>
        </w:rPr>
        <w:t>. Helsinki, Finland: Ministry of the Environment.</w:t>
      </w:r>
    </w:p>
    <w:p w14:paraId="720CF24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x, K., Barton, D. N., Chan, K. M. A., de Groot, R., Doyle, U., Eser, U., Görg, C., Gómez-Baggethun, E., Griewald, Y., Haber, W., Haines-Young, R., Heink, U., Jahn, T., Joosten, H., Kerschbaumer, L., Korn, H., Luck, G. W., Matzdorf, B., Muraca, B., Neßhöver, C., Norton, B., Ott, K., Potschin, M., Rauschmayer, F., von Haaren, C., &amp; Wichmann, S. (2013). Ecosystem services and ethics. </w:t>
      </w:r>
      <w:r w:rsidRPr="00D36414">
        <w:rPr>
          <w:rFonts w:cstheme="minorHAnsi"/>
          <w:i/>
          <w:iCs/>
        </w:rPr>
        <w:t>Ecological Economics</w:t>
      </w:r>
      <w:r w:rsidRPr="00D36414">
        <w:rPr>
          <w:rFonts w:cstheme="minorHAnsi"/>
        </w:rPr>
        <w:t xml:space="preserve">, </w:t>
      </w:r>
      <w:r w:rsidRPr="00D36414">
        <w:rPr>
          <w:rFonts w:cstheme="minorHAnsi"/>
          <w:i/>
          <w:iCs/>
        </w:rPr>
        <w:t>93</w:t>
      </w:r>
      <w:r w:rsidRPr="00D36414">
        <w:rPr>
          <w:rFonts w:cstheme="minorHAnsi"/>
        </w:rPr>
        <w:t xml:space="preserve">, 260–268. </w:t>
      </w:r>
      <w:hyperlink r:id="rId572" w:history="1">
        <w:r w:rsidRPr="00D36414">
          <w:rPr>
            <w:rStyle w:val="Hyperlink"/>
            <w:rFonts w:cstheme="minorHAnsi"/>
          </w:rPr>
          <w:t>http://doi.org/10.1016/j.ecolecon.2013.06.008</w:t>
        </w:r>
      </w:hyperlink>
      <w:r w:rsidRPr="00D36414">
        <w:rPr>
          <w:rFonts w:cstheme="minorHAnsi"/>
        </w:rPr>
        <w:t xml:space="preserve"> </w:t>
      </w:r>
    </w:p>
    <w:p w14:paraId="75B7153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ay, M., Peters, K., Buijs, A. E., Gentin, S., Kloek, M. E., &amp; O’Brien, L. (2012). Towards access for all? Policy and research on access of ethnic minority groups to natural areas in four European countries. </w:t>
      </w:r>
      <w:r w:rsidRPr="00D36414">
        <w:rPr>
          <w:rFonts w:cstheme="minorHAnsi"/>
          <w:i/>
          <w:iCs/>
        </w:rPr>
        <w:t>Forest Policy and Economics</w:t>
      </w:r>
      <w:r w:rsidRPr="00D36414">
        <w:rPr>
          <w:rFonts w:cstheme="minorHAnsi"/>
        </w:rPr>
        <w:t xml:space="preserve">, </w:t>
      </w:r>
      <w:r w:rsidRPr="00D36414">
        <w:rPr>
          <w:rFonts w:cstheme="minorHAnsi"/>
          <w:i/>
          <w:iCs/>
        </w:rPr>
        <w:t>19</w:t>
      </w:r>
      <w:r w:rsidRPr="00D36414">
        <w:rPr>
          <w:rFonts w:cstheme="minorHAnsi"/>
        </w:rPr>
        <w:t xml:space="preserve">, 4–11. </w:t>
      </w:r>
      <w:hyperlink r:id="rId573" w:history="1">
        <w:r w:rsidRPr="00D36414">
          <w:rPr>
            <w:rStyle w:val="Hyperlink"/>
            <w:rFonts w:cstheme="minorHAnsi"/>
          </w:rPr>
          <w:t>http://doi.org/10.1016/j.forpol.2011.12.008</w:t>
        </w:r>
      </w:hyperlink>
      <w:r w:rsidRPr="00D36414">
        <w:rPr>
          <w:rFonts w:cstheme="minorHAnsi"/>
        </w:rPr>
        <w:t xml:space="preserve"> </w:t>
      </w:r>
    </w:p>
    <w:p w14:paraId="0BB5A8C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ensena, S., Mazhitova, Z., &amp; Zetterstrom, R. (1997). Environmental pollution and child health in the Aral Sea region in Kazakhstan. </w:t>
      </w:r>
      <w:r w:rsidRPr="00D36414">
        <w:rPr>
          <w:rFonts w:cstheme="minorHAnsi"/>
          <w:i/>
          <w:iCs/>
        </w:rPr>
        <w:t>Science of the Total Environment</w:t>
      </w:r>
      <w:r w:rsidRPr="00D36414">
        <w:rPr>
          <w:rFonts w:cstheme="minorHAnsi"/>
        </w:rPr>
        <w:t xml:space="preserve">, </w:t>
      </w:r>
      <w:r w:rsidRPr="00D36414">
        <w:rPr>
          <w:rFonts w:cstheme="minorHAnsi"/>
          <w:i/>
          <w:iCs/>
        </w:rPr>
        <w:t>206</w:t>
      </w:r>
      <w:r w:rsidRPr="00D36414">
        <w:rPr>
          <w:rFonts w:cstheme="minorHAnsi"/>
        </w:rPr>
        <w:t xml:space="preserve">(2–3), 187–193. </w:t>
      </w:r>
    </w:p>
    <w:p w14:paraId="5318FDB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NCC. (2007). </w:t>
      </w:r>
      <w:r w:rsidRPr="00D36414">
        <w:rPr>
          <w:rFonts w:cstheme="minorHAnsi"/>
          <w:i/>
          <w:iCs/>
        </w:rPr>
        <w:t>Second Report by the UK under Article 17 on the implementation of the Habitats Directive from January 2001 to December 2006</w:t>
      </w:r>
      <w:r w:rsidRPr="00D36414">
        <w:rPr>
          <w:rFonts w:cstheme="minorHAnsi"/>
        </w:rPr>
        <w:t xml:space="preserve">. </w:t>
      </w:r>
    </w:p>
    <w:p w14:paraId="00CA0F0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obstvogt, N., Watson, V., &amp; Kenter, J. O. (2014). Looking below the surface: The cultural ecosystem service values of UK marine protected areas (MPAs). </w:t>
      </w:r>
      <w:r w:rsidRPr="00D36414">
        <w:rPr>
          <w:rFonts w:cstheme="minorHAnsi"/>
          <w:i/>
          <w:iCs/>
        </w:rPr>
        <w:t>Ecosystem Services</w:t>
      </w:r>
      <w:r w:rsidRPr="00D36414">
        <w:rPr>
          <w:rFonts w:cstheme="minorHAnsi"/>
        </w:rPr>
        <w:t xml:space="preserve">, </w:t>
      </w:r>
      <w:r w:rsidRPr="00D36414">
        <w:rPr>
          <w:rFonts w:cstheme="minorHAnsi"/>
          <w:i/>
          <w:iCs/>
        </w:rPr>
        <w:t>10</w:t>
      </w:r>
      <w:r w:rsidRPr="00D36414">
        <w:rPr>
          <w:rFonts w:cstheme="minorHAnsi"/>
        </w:rPr>
        <w:t xml:space="preserve">, 97–110. </w:t>
      </w:r>
      <w:hyperlink r:id="rId574" w:history="1">
        <w:r w:rsidRPr="00D36414">
          <w:rPr>
            <w:rStyle w:val="Hyperlink"/>
            <w:rFonts w:cstheme="minorHAnsi"/>
          </w:rPr>
          <w:t>http://doi.org/10.1016/j.ecoser.2014.09.006</w:t>
        </w:r>
      </w:hyperlink>
      <w:r w:rsidRPr="00D36414">
        <w:rPr>
          <w:rFonts w:cstheme="minorHAnsi"/>
        </w:rPr>
        <w:t xml:space="preserve"> </w:t>
      </w:r>
    </w:p>
    <w:p w14:paraId="62AF463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ohann, E. (2007). Traditional forest management under the influence of science and industry: The story of the alpine cultural landscapes. </w:t>
      </w:r>
      <w:r w:rsidRPr="00D36414">
        <w:rPr>
          <w:rFonts w:cstheme="minorHAnsi"/>
          <w:i/>
          <w:iCs/>
        </w:rPr>
        <w:t>Forest Ecology and Management</w:t>
      </w:r>
      <w:r w:rsidRPr="00D36414">
        <w:rPr>
          <w:rFonts w:cstheme="minorHAnsi"/>
        </w:rPr>
        <w:t xml:space="preserve">, </w:t>
      </w:r>
      <w:r w:rsidRPr="00D36414">
        <w:rPr>
          <w:rFonts w:cstheme="minorHAnsi"/>
          <w:i/>
          <w:iCs/>
        </w:rPr>
        <w:t>249</w:t>
      </w:r>
      <w:r w:rsidRPr="00D36414">
        <w:rPr>
          <w:rFonts w:cstheme="minorHAnsi"/>
        </w:rPr>
        <w:t xml:space="preserve">(1–2), 54–62. </w:t>
      </w:r>
      <w:hyperlink r:id="rId575" w:history="1">
        <w:r w:rsidRPr="00D36414">
          <w:rPr>
            <w:rStyle w:val="Hyperlink"/>
            <w:rFonts w:cstheme="minorHAnsi"/>
          </w:rPr>
          <w:t>http://doi.org/10.1016/j.foreco.2007.04.049</w:t>
        </w:r>
      </w:hyperlink>
      <w:r w:rsidRPr="00D36414">
        <w:rPr>
          <w:rFonts w:cstheme="minorHAnsi"/>
        </w:rPr>
        <w:t xml:space="preserve"> </w:t>
      </w:r>
    </w:p>
    <w:p w14:paraId="7924F76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ohnston, J. L., Fanzo, J. C., &amp; Bogil, B. (2014). Understanding sustainable diets: A descriptive analysis of the determinants and processes that influence diets and their impact on health, food security and environmental sustainability. </w:t>
      </w:r>
      <w:r w:rsidRPr="00D36414">
        <w:rPr>
          <w:rFonts w:cstheme="minorHAnsi"/>
          <w:i/>
          <w:iCs/>
        </w:rPr>
        <w:t>Advances in Nutrition</w:t>
      </w:r>
      <w:r w:rsidRPr="00D36414">
        <w:rPr>
          <w:rFonts w:cstheme="minorHAnsi"/>
        </w:rPr>
        <w:t xml:space="preserve">, </w:t>
      </w:r>
      <w:r w:rsidRPr="00D36414">
        <w:rPr>
          <w:rFonts w:cstheme="minorHAnsi"/>
          <w:i/>
          <w:iCs/>
        </w:rPr>
        <w:t>5</w:t>
      </w:r>
      <w:r w:rsidRPr="00D36414">
        <w:rPr>
          <w:rFonts w:cstheme="minorHAnsi"/>
        </w:rPr>
        <w:t xml:space="preserve">(4), 418–429. </w:t>
      </w:r>
      <w:hyperlink r:id="rId576" w:history="1">
        <w:r w:rsidRPr="00D36414">
          <w:rPr>
            <w:rStyle w:val="Hyperlink"/>
            <w:rFonts w:cstheme="minorHAnsi"/>
          </w:rPr>
          <w:t>http://doi.org/10.3945/an.113.005553</w:t>
        </w:r>
      </w:hyperlink>
      <w:r w:rsidRPr="00D36414">
        <w:rPr>
          <w:rFonts w:cstheme="minorHAnsi"/>
        </w:rPr>
        <w:t xml:space="preserve"> </w:t>
      </w:r>
    </w:p>
    <w:p w14:paraId="1A333C4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ones, A., Panagos, P., Barcelo, S., &amp; Bouraoui, F. (2012). </w:t>
      </w:r>
      <w:r w:rsidRPr="00D36414">
        <w:rPr>
          <w:rFonts w:cstheme="minorHAnsi"/>
          <w:i/>
          <w:iCs/>
        </w:rPr>
        <w:t>The state of soil in Europe</w:t>
      </w:r>
      <w:r w:rsidRPr="00D36414">
        <w:rPr>
          <w:rFonts w:cstheme="minorHAnsi"/>
        </w:rPr>
        <w:t xml:space="preserve">. </w:t>
      </w:r>
      <w:hyperlink r:id="rId577" w:history="1">
        <w:r w:rsidRPr="00D36414">
          <w:rPr>
            <w:rStyle w:val="Hyperlink"/>
            <w:rFonts w:cstheme="minorHAnsi"/>
          </w:rPr>
          <w:t>http://doi.org/10.2788/77361</w:t>
        </w:r>
      </w:hyperlink>
      <w:r w:rsidRPr="00D36414">
        <w:rPr>
          <w:rFonts w:cstheme="minorHAnsi"/>
        </w:rPr>
        <w:t xml:space="preserve"> </w:t>
      </w:r>
    </w:p>
    <w:p w14:paraId="3A9C22F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ones, L., Provins, A., Holland, M., Mills, G., Hayes, F., Emmett, B., Hall, J., Sheppard, L., Smith, R., Sutton, M., Hicks, K., Ashmore, M., Haines-Young, R., &amp; Harper-Simmonds, L. (2014). A review and application of the evidence for nitrogen impacts on ecosystem services. </w:t>
      </w:r>
      <w:r w:rsidRPr="00D36414">
        <w:rPr>
          <w:rFonts w:cstheme="minorHAnsi"/>
          <w:i/>
          <w:iCs/>
        </w:rPr>
        <w:t>Ecosystem Services</w:t>
      </w:r>
      <w:r w:rsidRPr="00D36414">
        <w:rPr>
          <w:rFonts w:cstheme="minorHAnsi"/>
        </w:rPr>
        <w:t xml:space="preserve">, </w:t>
      </w:r>
      <w:r w:rsidRPr="00D36414">
        <w:rPr>
          <w:rFonts w:cstheme="minorHAnsi"/>
          <w:i/>
          <w:iCs/>
        </w:rPr>
        <w:t>7</w:t>
      </w:r>
      <w:r w:rsidRPr="00D36414">
        <w:rPr>
          <w:rFonts w:cstheme="minorHAnsi"/>
        </w:rPr>
        <w:t xml:space="preserve">, 76–88. </w:t>
      </w:r>
      <w:hyperlink r:id="rId578" w:history="1">
        <w:r w:rsidRPr="00D36414">
          <w:rPr>
            <w:rStyle w:val="Hyperlink"/>
            <w:rFonts w:cstheme="minorHAnsi"/>
          </w:rPr>
          <w:t>http://doi.org/10.1016/j.ecoser.2013.09.001</w:t>
        </w:r>
      </w:hyperlink>
      <w:r w:rsidRPr="00D36414">
        <w:rPr>
          <w:rFonts w:cstheme="minorHAnsi"/>
        </w:rPr>
        <w:t xml:space="preserve"> </w:t>
      </w:r>
    </w:p>
    <w:p w14:paraId="12F66042" w14:textId="77777777" w:rsidR="00167C0B" w:rsidRPr="00D36414" w:rsidRDefault="00167C0B" w:rsidP="00167C0B">
      <w:pPr>
        <w:widowControl w:val="0"/>
        <w:autoSpaceDE w:val="0"/>
        <w:autoSpaceDN w:val="0"/>
        <w:adjustRightInd w:val="0"/>
        <w:spacing w:before="120"/>
        <w:ind w:left="480" w:hanging="480"/>
        <w:rPr>
          <w:rFonts w:cstheme="minorHAnsi"/>
          <w:i/>
          <w:iCs/>
        </w:rPr>
      </w:pPr>
      <w:r w:rsidRPr="00D36414">
        <w:rPr>
          <w:rFonts w:cstheme="minorHAnsi"/>
        </w:rPr>
        <w:t xml:space="preserve">Jonsson, L., Uddstål, R., Försöksparker, V., &amp; Lantbruksuniversitet, S. (2002). </w:t>
      </w:r>
      <w:r w:rsidRPr="00D36414">
        <w:rPr>
          <w:rFonts w:cstheme="minorHAnsi"/>
          <w:i/>
          <w:iCs/>
        </w:rPr>
        <w:t>En beskrivning av den svenska skogsbärbranschen [</w:t>
      </w:r>
      <w:r w:rsidRPr="00D36414">
        <w:rPr>
          <w:rFonts w:cstheme="minorHAnsi"/>
          <w:bCs/>
          <w:i/>
          <w:iCs/>
          <w:lang w:val="en"/>
        </w:rPr>
        <w:t>A description of the Swedish forest berry industry</w:t>
      </w:r>
      <w:r w:rsidRPr="00D36414">
        <w:rPr>
          <w:rFonts w:cstheme="minorHAnsi"/>
          <w:i/>
          <w:iCs/>
        </w:rPr>
        <w:t>]</w:t>
      </w:r>
      <w:r w:rsidRPr="00D36414">
        <w:rPr>
          <w:rFonts w:cstheme="minorHAnsi"/>
        </w:rPr>
        <w:t xml:space="preserve">. </w:t>
      </w:r>
    </w:p>
    <w:p w14:paraId="10D7877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onsson, R. (2013). How to cope with changing demand conditions - The Swedish forest sector as a case study: an analysis of major drivers of change in the use of wood resources. </w:t>
      </w:r>
      <w:r w:rsidRPr="00D36414">
        <w:rPr>
          <w:rFonts w:cstheme="minorHAnsi"/>
          <w:i/>
          <w:iCs/>
        </w:rPr>
        <w:t>Canadian Journal of Forest Research</w:t>
      </w:r>
      <w:r w:rsidRPr="00D36414">
        <w:rPr>
          <w:rFonts w:cstheme="minorHAnsi"/>
        </w:rPr>
        <w:t xml:space="preserve">, </w:t>
      </w:r>
      <w:r w:rsidRPr="00D36414">
        <w:rPr>
          <w:rFonts w:cstheme="minorHAnsi"/>
          <w:i/>
          <w:iCs/>
        </w:rPr>
        <w:t>43</w:t>
      </w:r>
      <w:r w:rsidRPr="00D36414">
        <w:rPr>
          <w:rFonts w:cstheme="minorHAnsi"/>
          <w:i/>
        </w:rPr>
        <w:t>,</w:t>
      </w:r>
      <w:r w:rsidRPr="00D36414">
        <w:rPr>
          <w:rFonts w:cstheme="minorHAnsi"/>
        </w:rPr>
        <w:t xml:space="preserve"> 405–418. </w:t>
      </w:r>
      <w:hyperlink r:id="rId579" w:history="1">
        <w:r w:rsidRPr="00D36414">
          <w:rPr>
            <w:rStyle w:val="Hyperlink"/>
            <w:rFonts w:cstheme="minorHAnsi"/>
          </w:rPr>
          <w:t>http://doi.org/10.1139/cjfr-2012-0139</w:t>
        </w:r>
      </w:hyperlink>
      <w:r w:rsidRPr="00D36414">
        <w:rPr>
          <w:rFonts w:cstheme="minorHAnsi"/>
        </w:rPr>
        <w:t xml:space="preserve"> </w:t>
      </w:r>
    </w:p>
    <w:p w14:paraId="37759323"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lastRenderedPageBreak/>
        <w:t xml:space="preserve">Joppa, L. N., &amp; Pfaff, A. (2009). High and far: Biases in the location of protected areas.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4</w:t>
      </w:r>
      <w:r w:rsidRPr="00D36414">
        <w:rPr>
          <w:rFonts w:cstheme="minorHAnsi"/>
          <w:lang w:val="es-ES"/>
        </w:rPr>
        <w:t xml:space="preserve">(12), e8273. </w:t>
      </w:r>
      <w:hyperlink r:id="rId580" w:history="1">
        <w:r w:rsidRPr="00D36414">
          <w:rPr>
            <w:rStyle w:val="Hyperlink"/>
            <w:rFonts w:cstheme="minorHAnsi"/>
            <w:lang w:val="es-ES"/>
          </w:rPr>
          <w:t>http://doi.org/10.1371/journal.pone.0008273</w:t>
        </w:r>
      </w:hyperlink>
      <w:r w:rsidRPr="00D36414">
        <w:rPr>
          <w:rFonts w:cstheme="minorHAnsi"/>
          <w:lang w:val="es-ES"/>
        </w:rPr>
        <w:t xml:space="preserve"> </w:t>
      </w:r>
    </w:p>
    <w:p w14:paraId="349A7F8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Jorda, G., Marba, N., &amp; Duarte, C. M. (2012). </w:t>
      </w:r>
      <w:r w:rsidRPr="00D36414">
        <w:rPr>
          <w:rFonts w:cstheme="minorHAnsi"/>
        </w:rPr>
        <w:t xml:space="preserve">Mediterranean seagrass vulnerable to regional climate warming. </w:t>
      </w:r>
      <w:r w:rsidRPr="00D36414">
        <w:rPr>
          <w:rFonts w:cstheme="minorHAnsi"/>
          <w:i/>
          <w:iCs/>
        </w:rPr>
        <w:t>Nature Climate Change</w:t>
      </w:r>
      <w:r w:rsidRPr="00D36414">
        <w:rPr>
          <w:rFonts w:cstheme="minorHAnsi"/>
        </w:rPr>
        <w:t xml:space="preserve">, </w:t>
      </w:r>
      <w:r w:rsidRPr="00D36414">
        <w:rPr>
          <w:rFonts w:cstheme="minorHAnsi"/>
          <w:i/>
          <w:iCs/>
        </w:rPr>
        <w:t>2</w:t>
      </w:r>
      <w:r w:rsidRPr="00D36414">
        <w:rPr>
          <w:rFonts w:cstheme="minorHAnsi"/>
        </w:rPr>
        <w:t xml:space="preserve">(11), 821–824. </w:t>
      </w:r>
      <w:hyperlink r:id="rId581" w:history="1">
        <w:r w:rsidRPr="00D36414">
          <w:rPr>
            <w:rStyle w:val="Hyperlink"/>
            <w:rFonts w:cstheme="minorHAnsi"/>
          </w:rPr>
          <w:t>http://doi.org/10.1038/NCLIMATE1533</w:t>
        </w:r>
      </w:hyperlink>
      <w:r w:rsidRPr="00D36414">
        <w:rPr>
          <w:rFonts w:cstheme="minorHAnsi"/>
        </w:rPr>
        <w:t xml:space="preserve"> </w:t>
      </w:r>
    </w:p>
    <w:p w14:paraId="261C3C4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Jueterbock, A., Tyberghein, L., Verbruggen, H., Coyer, J. A., Olsen, J. L., &amp; Hoarau, G. (2013). Climate change impact on seaweed meadow distribution in the North Atlantic rocky intertidal. </w:t>
      </w:r>
      <w:r w:rsidRPr="00D36414">
        <w:rPr>
          <w:rFonts w:cstheme="minorHAnsi"/>
          <w:i/>
          <w:iCs/>
        </w:rPr>
        <w:t>Ecology and Evolution</w:t>
      </w:r>
      <w:r w:rsidRPr="00D36414">
        <w:rPr>
          <w:rFonts w:cstheme="minorHAnsi"/>
        </w:rPr>
        <w:t xml:space="preserve">, </w:t>
      </w:r>
      <w:r w:rsidRPr="00D36414">
        <w:rPr>
          <w:rFonts w:cstheme="minorHAnsi"/>
          <w:i/>
          <w:iCs/>
        </w:rPr>
        <w:t>3</w:t>
      </w:r>
      <w:r w:rsidRPr="00D36414">
        <w:rPr>
          <w:rFonts w:cstheme="minorHAnsi"/>
        </w:rPr>
        <w:t xml:space="preserve">(5), 1356–1373. </w:t>
      </w:r>
      <w:hyperlink r:id="rId582" w:history="1">
        <w:r w:rsidRPr="00D36414">
          <w:rPr>
            <w:rStyle w:val="Hyperlink"/>
            <w:rFonts w:cstheme="minorHAnsi"/>
          </w:rPr>
          <w:t>http://doi.org/10.1002/ece3.541</w:t>
        </w:r>
      </w:hyperlink>
      <w:r w:rsidRPr="00D36414">
        <w:rPr>
          <w:rFonts w:cstheme="minorHAnsi"/>
        </w:rPr>
        <w:t xml:space="preserve"> </w:t>
      </w:r>
    </w:p>
    <w:p w14:paraId="2440895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bisch, N., &amp; Haase, D. (2013). Green spaces of European cities revisited for 1990-2006. </w:t>
      </w:r>
      <w:r w:rsidRPr="00D36414">
        <w:rPr>
          <w:rFonts w:cstheme="minorHAnsi"/>
          <w:i/>
          <w:iCs/>
        </w:rPr>
        <w:t>Landscape and Urban Planning</w:t>
      </w:r>
      <w:r w:rsidRPr="00D36414">
        <w:rPr>
          <w:rFonts w:cstheme="minorHAnsi"/>
        </w:rPr>
        <w:t xml:space="preserve">, </w:t>
      </w:r>
      <w:r w:rsidRPr="00D36414">
        <w:rPr>
          <w:rFonts w:cstheme="minorHAnsi"/>
          <w:i/>
          <w:iCs/>
        </w:rPr>
        <w:t>110</w:t>
      </w:r>
      <w:r w:rsidRPr="00D36414">
        <w:rPr>
          <w:rFonts w:cstheme="minorHAnsi"/>
        </w:rPr>
        <w:t xml:space="preserve">(1), 113–122. </w:t>
      </w:r>
      <w:hyperlink r:id="rId583" w:history="1">
        <w:r w:rsidRPr="00D36414">
          <w:rPr>
            <w:rStyle w:val="Hyperlink"/>
            <w:rFonts w:cstheme="minorHAnsi"/>
          </w:rPr>
          <w:t>http://doi.org/10.1016/j.landurbplan.2012.10.017</w:t>
        </w:r>
      </w:hyperlink>
      <w:r w:rsidRPr="00D36414">
        <w:rPr>
          <w:rFonts w:cstheme="minorHAnsi"/>
        </w:rPr>
        <w:t xml:space="preserve"> </w:t>
      </w:r>
    </w:p>
    <w:p w14:paraId="5AE2A95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bisch, N., &amp; Haase, D. (2014). Green justice or just green? Provision of urban green spaces in Berlin, Germany. </w:t>
      </w:r>
      <w:r w:rsidRPr="00D36414">
        <w:rPr>
          <w:rFonts w:cstheme="minorHAnsi"/>
          <w:i/>
          <w:iCs/>
        </w:rPr>
        <w:t>Landscape and Urban Planning</w:t>
      </w:r>
      <w:r w:rsidRPr="00D36414">
        <w:rPr>
          <w:rFonts w:cstheme="minorHAnsi"/>
        </w:rPr>
        <w:t xml:space="preserve">, </w:t>
      </w:r>
      <w:r w:rsidRPr="00D36414">
        <w:rPr>
          <w:rFonts w:cstheme="minorHAnsi"/>
          <w:i/>
          <w:iCs/>
        </w:rPr>
        <w:t>122</w:t>
      </w:r>
      <w:r w:rsidRPr="00D36414">
        <w:rPr>
          <w:rFonts w:cstheme="minorHAnsi"/>
        </w:rPr>
        <w:t xml:space="preserve">, 129–139. </w:t>
      </w:r>
      <w:hyperlink r:id="rId584" w:history="1">
        <w:r w:rsidRPr="00D36414">
          <w:rPr>
            <w:rStyle w:val="Hyperlink"/>
            <w:rFonts w:cstheme="minorHAnsi"/>
          </w:rPr>
          <w:t>http://doi.org/10.1016/j.landurbplan.2013.11.016</w:t>
        </w:r>
      </w:hyperlink>
      <w:r w:rsidRPr="00D36414">
        <w:rPr>
          <w:rFonts w:cstheme="minorHAnsi"/>
        </w:rPr>
        <w:t xml:space="preserve"> </w:t>
      </w:r>
    </w:p>
    <w:p w14:paraId="448893A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bisch, N., Strohbach, M., Haase, D., &amp; Kronenberg, J. (2016). Urban green space availability in European cities. </w:t>
      </w:r>
      <w:r w:rsidRPr="00D36414">
        <w:rPr>
          <w:rFonts w:cstheme="minorHAnsi"/>
          <w:i/>
          <w:iCs/>
        </w:rPr>
        <w:t>Ecological Indicators</w:t>
      </w:r>
      <w:r w:rsidRPr="00D36414">
        <w:rPr>
          <w:rFonts w:cstheme="minorHAnsi"/>
        </w:rPr>
        <w:t xml:space="preserve">. </w:t>
      </w:r>
      <w:hyperlink r:id="rId585" w:history="1">
        <w:r w:rsidRPr="00D36414">
          <w:rPr>
            <w:rStyle w:val="Hyperlink"/>
            <w:rFonts w:cstheme="minorHAnsi"/>
          </w:rPr>
          <w:t>http://doi.org/10.1016/j.ecolind.2016.02.029</w:t>
        </w:r>
      </w:hyperlink>
      <w:r w:rsidRPr="00D36414">
        <w:rPr>
          <w:rFonts w:cstheme="minorHAnsi"/>
        </w:rPr>
        <w:t xml:space="preserve"> </w:t>
      </w:r>
    </w:p>
    <w:p w14:paraId="4694537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in, J.-H., Larondelle, N., Haase, D., &amp; Kaczorowska, A. (2016). Exploring local consequences of two land-use alternatives for the supply of urban ecosystem services in Stockholm year 2050. </w:t>
      </w:r>
      <w:r w:rsidRPr="00D36414">
        <w:rPr>
          <w:rFonts w:cstheme="minorHAnsi"/>
          <w:i/>
          <w:iCs/>
        </w:rPr>
        <w:t>Ecological Indicators</w:t>
      </w:r>
      <w:r w:rsidRPr="00D36414">
        <w:rPr>
          <w:rFonts w:cstheme="minorHAnsi"/>
        </w:rPr>
        <w:t xml:space="preserve">, </w:t>
      </w:r>
      <w:r w:rsidRPr="00D36414">
        <w:rPr>
          <w:rFonts w:cstheme="minorHAnsi"/>
          <w:i/>
          <w:iCs/>
        </w:rPr>
        <w:t>70</w:t>
      </w:r>
      <w:r w:rsidRPr="00D36414">
        <w:rPr>
          <w:rFonts w:cstheme="minorHAnsi"/>
        </w:rPr>
        <w:t xml:space="preserve">, 615–629. </w:t>
      </w:r>
      <w:hyperlink r:id="rId586" w:history="1">
        <w:r w:rsidRPr="00D36414">
          <w:rPr>
            <w:rStyle w:val="Hyperlink"/>
            <w:rFonts w:cstheme="minorHAnsi"/>
          </w:rPr>
          <w:t>http://doi.org/10.1016/j.ecolind.2016.02.062</w:t>
        </w:r>
      </w:hyperlink>
      <w:r w:rsidRPr="00D36414">
        <w:rPr>
          <w:rFonts w:cstheme="minorHAnsi"/>
        </w:rPr>
        <w:t xml:space="preserve"> </w:t>
      </w:r>
    </w:p>
    <w:p w14:paraId="4352DD1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ltenborn, B. P., &amp; Bjerke, T. (2002). Association between environmental value orientations and landscape preferences. </w:t>
      </w:r>
      <w:r w:rsidRPr="00D36414">
        <w:rPr>
          <w:rFonts w:cstheme="minorHAnsi"/>
          <w:i/>
          <w:iCs/>
        </w:rPr>
        <w:t>Landscape and Urban Planning</w:t>
      </w:r>
      <w:r w:rsidRPr="00D36414">
        <w:rPr>
          <w:rFonts w:cstheme="minorHAnsi"/>
        </w:rPr>
        <w:t xml:space="preserve">, </w:t>
      </w:r>
      <w:r w:rsidRPr="00D36414">
        <w:rPr>
          <w:rFonts w:cstheme="minorHAnsi"/>
          <w:i/>
          <w:iCs/>
        </w:rPr>
        <w:t>59</w:t>
      </w:r>
      <w:r w:rsidRPr="00D36414">
        <w:rPr>
          <w:rFonts w:cstheme="minorHAnsi"/>
        </w:rPr>
        <w:t xml:space="preserve">(1), 1–11. </w:t>
      </w:r>
      <w:hyperlink r:id="rId587" w:history="1">
        <w:r w:rsidRPr="00D36414">
          <w:rPr>
            <w:rStyle w:val="Hyperlink"/>
            <w:rFonts w:cstheme="minorHAnsi"/>
          </w:rPr>
          <w:t>http://doi.org/10.1016/S0169-2046(01)00243-2</w:t>
        </w:r>
      </w:hyperlink>
      <w:r w:rsidRPr="00D36414">
        <w:rPr>
          <w:rFonts w:cstheme="minorHAnsi"/>
        </w:rPr>
        <w:t xml:space="preserve"> </w:t>
      </w:r>
    </w:p>
    <w:p w14:paraId="5CF9760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menos, N. A., Moore, G., &amp; Hall-spencer, J. M. (2004). Nursery-area function of maerl grounds for juvenile queen scallops </w:t>
      </w:r>
      <w:r w:rsidRPr="00D36414">
        <w:rPr>
          <w:rFonts w:cstheme="minorHAnsi"/>
          <w:i/>
        </w:rPr>
        <w:t>Aequipecten opercularis</w:t>
      </w:r>
      <w:r w:rsidRPr="00D36414">
        <w:rPr>
          <w:rFonts w:cstheme="minorHAnsi"/>
        </w:rPr>
        <w:t xml:space="preserve"> and other invertebrates. </w:t>
      </w:r>
      <w:r w:rsidRPr="00D36414">
        <w:rPr>
          <w:rFonts w:cstheme="minorHAnsi"/>
          <w:i/>
          <w:iCs/>
        </w:rPr>
        <w:t>Marine Ecology Progress Series</w:t>
      </w:r>
      <w:r w:rsidRPr="00D36414">
        <w:rPr>
          <w:rFonts w:cstheme="minorHAnsi"/>
        </w:rPr>
        <w:t xml:space="preserve">, </w:t>
      </w:r>
      <w:r w:rsidRPr="00D36414">
        <w:rPr>
          <w:rFonts w:cstheme="minorHAnsi"/>
          <w:i/>
          <w:iCs/>
        </w:rPr>
        <w:t>274</w:t>
      </w:r>
      <w:r w:rsidRPr="00D36414">
        <w:rPr>
          <w:rFonts w:cstheme="minorHAnsi"/>
        </w:rPr>
        <w:t xml:space="preserve">, 183–189. </w:t>
      </w:r>
      <w:hyperlink r:id="rId588" w:history="1">
        <w:r w:rsidRPr="00D36414">
          <w:rPr>
            <w:rStyle w:val="Hyperlink"/>
            <w:rFonts w:cstheme="minorHAnsi"/>
          </w:rPr>
          <w:t>http://doi.org/10.3354/meps274183</w:t>
        </w:r>
      </w:hyperlink>
      <w:r w:rsidRPr="00D36414">
        <w:rPr>
          <w:rFonts w:cstheme="minorHAnsi"/>
        </w:rPr>
        <w:t xml:space="preserve"> </w:t>
      </w:r>
    </w:p>
    <w:p w14:paraId="6932CCB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ndiyoti, D. (2007). Introduction. In D. Kandiyoti (Ed.), </w:t>
      </w:r>
      <w:r w:rsidRPr="00D36414">
        <w:rPr>
          <w:rFonts w:cstheme="minorHAnsi"/>
          <w:i/>
          <w:iCs/>
        </w:rPr>
        <w:t>The cotton sector in Central Asia, proceedings of a conference held at SOAS University of London 3–4 November 2005</w:t>
      </w:r>
      <w:r w:rsidRPr="00D36414">
        <w:rPr>
          <w:rFonts w:cstheme="minorHAnsi"/>
        </w:rPr>
        <w:t xml:space="preserve"> (pp. 1–11). </w:t>
      </w:r>
    </w:p>
    <w:p w14:paraId="5CE4ED03"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ngas, K., &amp; Markkanen, P. (2001). Factors affecting participation in wild berry picking by rural and urban dwellers. </w:t>
      </w:r>
      <w:r w:rsidRPr="00167C0B">
        <w:rPr>
          <w:rFonts w:cstheme="minorHAnsi"/>
          <w:i/>
          <w:iCs/>
        </w:rPr>
        <w:t>Silva Fennica</w:t>
      </w:r>
      <w:r w:rsidRPr="00167C0B">
        <w:rPr>
          <w:rFonts w:cstheme="minorHAnsi"/>
        </w:rPr>
        <w:t xml:space="preserve">, </w:t>
      </w:r>
      <w:r w:rsidRPr="00167C0B">
        <w:rPr>
          <w:rFonts w:cstheme="minorHAnsi"/>
          <w:i/>
          <w:iCs/>
        </w:rPr>
        <w:t>35</w:t>
      </w:r>
      <w:r w:rsidRPr="00167C0B">
        <w:rPr>
          <w:rFonts w:cstheme="minorHAnsi"/>
        </w:rPr>
        <w:t xml:space="preserve">(4), 582. </w:t>
      </w:r>
      <w:hyperlink r:id="rId589" w:history="1">
        <w:r w:rsidRPr="00167C0B">
          <w:rPr>
            <w:rStyle w:val="Hyperlink"/>
            <w:rFonts w:cstheme="minorHAnsi"/>
          </w:rPr>
          <w:t>http://doi.org/10.14214/sf.582</w:t>
        </w:r>
      </w:hyperlink>
      <w:r w:rsidRPr="00167C0B">
        <w:rPr>
          <w:rFonts w:cstheme="minorHAnsi"/>
        </w:rPr>
        <w:t xml:space="preserve"> </w:t>
      </w:r>
    </w:p>
    <w:p w14:paraId="55656614"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Kaplan, R., &amp; Kaplan, S. (1989). </w:t>
      </w:r>
      <w:r w:rsidRPr="00D36414">
        <w:rPr>
          <w:rFonts w:cstheme="minorHAnsi"/>
          <w:i/>
          <w:iCs/>
        </w:rPr>
        <w:t>The Experience of Nature.</w:t>
      </w:r>
      <w:r w:rsidRPr="00D36414">
        <w:rPr>
          <w:rFonts w:cstheme="minorHAnsi"/>
        </w:rPr>
        <w:t xml:space="preserve"> Cambridge, UK: Cambridge University Press. </w:t>
      </w:r>
    </w:p>
    <w:p w14:paraId="2E09ECE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rabulut, A., Egoh, B. N., Lanzanova, D., Grizzetti, B., Bidoglio, G., Pagliero, L., Bouraoui, F., Aloe, A., Reynaud, A., Maes, J., Vandecasteele, I., &amp; Mubareka, S. (2016). Mapping water provisioning services to support the ecosystem–water–food–energy nexus in the Danube river basin. </w:t>
      </w:r>
      <w:r w:rsidRPr="00D36414">
        <w:rPr>
          <w:rFonts w:cstheme="minorHAnsi"/>
          <w:i/>
          <w:iCs/>
        </w:rPr>
        <w:t>Ecosystem Services</w:t>
      </w:r>
      <w:r w:rsidRPr="00D36414">
        <w:rPr>
          <w:rFonts w:cstheme="minorHAnsi"/>
        </w:rPr>
        <w:t xml:space="preserve">, </w:t>
      </w:r>
      <w:r w:rsidRPr="00D36414">
        <w:rPr>
          <w:rFonts w:cstheme="minorHAnsi"/>
          <w:i/>
          <w:iCs/>
        </w:rPr>
        <w:t>17</w:t>
      </w:r>
      <w:r w:rsidRPr="00D36414">
        <w:rPr>
          <w:rFonts w:cstheme="minorHAnsi"/>
        </w:rPr>
        <w:t xml:space="preserve">, 278–292. </w:t>
      </w:r>
      <w:hyperlink r:id="rId590" w:history="1">
        <w:r w:rsidRPr="00D36414">
          <w:rPr>
            <w:rStyle w:val="Hyperlink"/>
            <w:rFonts w:cstheme="minorHAnsi"/>
          </w:rPr>
          <w:t>http://doi.org/10.1016/j.ecoser.2015.08.002</w:t>
        </w:r>
      </w:hyperlink>
      <w:r w:rsidRPr="00D36414">
        <w:rPr>
          <w:rFonts w:cstheme="minorHAnsi"/>
        </w:rPr>
        <w:t xml:space="preserve"> </w:t>
      </w:r>
    </w:p>
    <w:p w14:paraId="4DD11E8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radeniz, N., Tırıl, A., &amp; Baylan, E. (2009). Wetland management in Turkey: Problems, achievements and perspectives, </w:t>
      </w:r>
      <w:r w:rsidRPr="00D36414">
        <w:rPr>
          <w:rFonts w:cstheme="minorHAnsi"/>
          <w:i/>
        </w:rPr>
        <w:t xml:space="preserve">African Journal of Agricultural Research, </w:t>
      </w:r>
      <w:r w:rsidRPr="00D36414">
        <w:rPr>
          <w:rFonts w:cstheme="minorHAnsi"/>
          <w:i/>
          <w:iCs/>
        </w:rPr>
        <w:t>4</w:t>
      </w:r>
      <w:r w:rsidRPr="00D36414">
        <w:rPr>
          <w:rFonts w:cstheme="minorHAnsi"/>
        </w:rPr>
        <w:t xml:space="preserve">(11), 1106–1119. </w:t>
      </w:r>
    </w:p>
    <w:p w14:paraId="6A8CC9A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resh, W. B., &amp; Formenty, P. (2015). Infectious diseases. In </w:t>
      </w:r>
      <w:r w:rsidRPr="00D36414">
        <w:rPr>
          <w:rFonts w:cstheme="minorHAnsi"/>
          <w:bCs/>
        </w:rPr>
        <w:t>WHO &amp; CBD</w:t>
      </w:r>
      <w:r w:rsidRPr="00D36414">
        <w:rPr>
          <w:rFonts w:cstheme="minorHAnsi"/>
        </w:rPr>
        <w:t xml:space="preserve">, </w:t>
      </w:r>
      <w:r w:rsidRPr="00D36414">
        <w:rPr>
          <w:rFonts w:cstheme="minorHAnsi"/>
          <w:bCs/>
          <w:i/>
        </w:rPr>
        <w:t>Connecting global priorities: Biodiversity and human health:</w:t>
      </w:r>
      <w:r w:rsidRPr="00D36414">
        <w:rPr>
          <w:rFonts w:cstheme="minorHAnsi"/>
          <w:b/>
          <w:bCs/>
        </w:rPr>
        <w:t xml:space="preserve"> </w:t>
      </w:r>
      <w:r w:rsidRPr="00D36414">
        <w:rPr>
          <w:rFonts w:cstheme="minorHAnsi"/>
          <w:i/>
          <w:iCs/>
        </w:rPr>
        <w:t>A state of knowledge review</w:t>
      </w:r>
      <w:r w:rsidRPr="00D36414">
        <w:rPr>
          <w:rFonts w:cstheme="minorHAnsi"/>
          <w:b/>
          <w:bCs/>
        </w:rPr>
        <w:t xml:space="preserve"> </w:t>
      </w:r>
      <w:r w:rsidRPr="00D36414">
        <w:rPr>
          <w:rFonts w:cstheme="minorHAnsi"/>
          <w:bCs/>
        </w:rPr>
        <w:t>(pp. 130-149)</w:t>
      </w:r>
      <w:r w:rsidRPr="00D36414">
        <w:rPr>
          <w:rFonts w:cstheme="minorHAnsi"/>
        </w:rPr>
        <w:t xml:space="preserve">. </w:t>
      </w:r>
      <w:hyperlink r:id="rId591" w:history="1">
        <w:r w:rsidRPr="00D36414">
          <w:rPr>
            <w:rStyle w:val="Hyperlink"/>
            <w:rFonts w:cstheme="minorHAnsi"/>
          </w:rPr>
          <w:t>http://doi.org/10.13140/RG.2.1.3679.6565</w:t>
        </w:r>
      </w:hyperlink>
      <w:r w:rsidRPr="00D36414">
        <w:rPr>
          <w:rFonts w:cstheme="minorHAnsi"/>
        </w:rPr>
        <w:t xml:space="preserve"> </w:t>
      </w:r>
    </w:p>
    <w:p w14:paraId="3620F6B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rlen, D. L., Mausbach, M. J., Doran, J. W., Cline, R. G., Harris, R. F., &amp; Schuman, G. E. (1997). Soil quality: A concept, definition, and framework for evaluation. </w:t>
      </w:r>
      <w:r w:rsidRPr="00D36414">
        <w:rPr>
          <w:rFonts w:cstheme="minorHAnsi"/>
          <w:i/>
          <w:iCs/>
        </w:rPr>
        <w:t>Soil Science Society America Journal</w:t>
      </w:r>
      <w:r w:rsidRPr="00D36414">
        <w:rPr>
          <w:rFonts w:cstheme="minorHAnsi"/>
        </w:rPr>
        <w:t xml:space="preserve">, </w:t>
      </w:r>
      <w:r w:rsidRPr="00D36414">
        <w:rPr>
          <w:rFonts w:cstheme="minorHAnsi"/>
          <w:i/>
          <w:iCs/>
        </w:rPr>
        <w:t>61</w:t>
      </w:r>
      <w:r w:rsidRPr="00D36414">
        <w:rPr>
          <w:rFonts w:cstheme="minorHAnsi"/>
        </w:rPr>
        <w:t xml:space="preserve">, 4–10. </w:t>
      </w:r>
      <w:hyperlink r:id="rId592" w:history="1">
        <w:r w:rsidRPr="00D36414">
          <w:rPr>
            <w:rStyle w:val="Hyperlink"/>
            <w:rFonts w:cstheme="minorHAnsi"/>
          </w:rPr>
          <w:t>http://doi.org/10.2136/sssaj1997.03615995006100010001x</w:t>
        </w:r>
      </w:hyperlink>
      <w:r w:rsidRPr="00D36414">
        <w:rPr>
          <w:rFonts w:cstheme="minorHAnsi"/>
        </w:rPr>
        <w:t xml:space="preserve"> </w:t>
      </w:r>
    </w:p>
    <w:p w14:paraId="29A6A02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rlsson, J., &amp; Sjöström, M. (2008). Direct use values and passive use values: Implications for </w:t>
      </w:r>
      <w:r w:rsidRPr="00D36414">
        <w:rPr>
          <w:rFonts w:cstheme="minorHAnsi"/>
        </w:rPr>
        <w:lastRenderedPageBreak/>
        <w:t xml:space="preserve">conservation of large carnivores. </w:t>
      </w:r>
      <w:r w:rsidRPr="00D36414">
        <w:rPr>
          <w:rFonts w:cstheme="minorHAnsi"/>
          <w:i/>
          <w:iCs/>
        </w:rPr>
        <w:t>Biodiversity and Conservation</w:t>
      </w:r>
      <w:r w:rsidRPr="00D36414">
        <w:rPr>
          <w:rFonts w:cstheme="minorHAnsi"/>
        </w:rPr>
        <w:t xml:space="preserve">, </w:t>
      </w:r>
      <w:r w:rsidRPr="00D36414">
        <w:rPr>
          <w:rFonts w:cstheme="minorHAnsi"/>
          <w:i/>
          <w:iCs/>
        </w:rPr>
        <w:t>17</w:t>
      </w:r>
      <w:r w:rsidRPr="00D36414">
        <w:rPr>
          <w:rFonts w:cstheme="minorHAnsi"/>
        </w:rPr>
        <w:t xml:space="preserve">(4), 883–891. http://doi.org/10.1007/s10531-008-9334-3 </w:t>
      </w:r>
    </w:p>
    <w:p w14:paraId="785ADCC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ssam, K.-A., Karamkhudoeva, M., Ruelle, M., &amp; Baumflek, M. (2010). Medicinal plant use and health sovereignty: Findings from the Tajik and Afghan Pamirs. </w:t>
      </w:r>
      <w:r w:rsidRPr="00D36414">
        <w:rPr>
          <w:rFonts w:cstheme="minorHAnsi"/>
          <w:i/>
          <w:iCs/>
        </w:rPr>
        <w:t>Human Ecology</w:t>
      </w:r>
      <w:r w:rsidRPr="00D36414">
        <w:rPr>
          <w:rFonts w:cstheme="minorHAnsi"/>
        </w:rPr>
        <w:t xml:space="preserve">, </w:t>
      </w:r>
      <w:r w:rsidRPr="00D36414">
        <w:rPr>
          <w:rFonts w:cstheme="minorHAnsi"/>
          <w:i/>
          <w:iCs/>
        </w:rPr>
        <w:t>38</w:t>
      </w:r>
      <w:r w:rsidRPr="00D36414">
        <w:rPr>
          <w:rFonts w:cstheme="minorHAnsi"/>
        </w:rPr>
        <w:t xml:space="preserve">(6), 817–829. </w:t>
      </w:r>
      <w:hyperlink r:id="rId593" w:history="1">
        <w:r w:rsidRPr="00D36414">
          <w:rPr>
            <w:rStyle w:val="Hyperlink"/>
            <w:rFonts w:cstheme="minorHAnsi"/>
          </w:rPr>
          <w:t>http://doi.org/10.1007/s10745-010-9356-9</w:t>
        </w:r>
      </w:hyperlink>
      <w:r w:rsidRPr="00D36414">
        <w:rPr>
          <w:rFonts w:cstheme="minorHAnsi"/>
          <w:b/>
        </w:rPr>
        <w:t xml:space="preserve"> </w:t>
      </w:r>
    </w:p>
    <w:p w14:paraId="50D555C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stner, T., Erb, K.-H., &amp; Haberl, H. (2014). Rapid growth in agricultural trade: effects on global area efficiency and the role of management. </w:t>
      </w:r>
      <w:r w:rsidRPr="00D36414">
        <w:rPr>
          <w:rFonts w:cstheme="minorHAnsi"/>
          <w:i/>
          <w:iCs/>
        </w:rPr>
        <w:t>Environmental Research Letters</w:t>
      </w:r>
      <w:r w:rsidRPr="00D36414">
        <w:rPr>
          <w:rFonts w:cstheme="minorHAnsi"/>
        </w:rPr>
        <w:t xml:space="preserve">, </w:t>
      </w:r>
      <w:r w:rsidRPr="00D36414">
        <w:rPr>
          <w:rFonts w:cstheme="minorHAnsi"/>
          <w:i/>
          <w:iCs/>
        </w:rPr>
        <w:t>9</w:t>
      </w:r>
      <w:r w:rsidRPr="00D36414">
        <w:rPr>
          <w:rFonts w:cstheme="minorHAnsi"/>
        </w:rPr>
        <w:t xml:space="preserve">(3), 34015. </w:t>
      </w:r>
      <w:hyperlink r:id="rId594" w:history="1">
        <w:r w:rsidRPr="00D36414">
          <w:rPr>
            <w:rStyle w:val="Hyperlink"/>
            <w:rFonts w:cstheme="minorHAnsi"/>
          </w:rPr>
          <w:t>http://doi.org/10.1088/1748-9326/9/3/034015</w:t>
        </w:r>
      </w:hyperlink>
      <w:r w:rsidRPr="00D36414">
        <w:rPr>
          <w:rFonts w:cstheme="minorHAnsi"/>
        </w:rPr>
        <w:t xml:space="preserve"> </w:t>
      </w:r>
    </w:p>
    <w:p w14:paraId="23487AD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stner, T., Erb, K.-H., &amp; Haberl, H. (2015). Global human appropriation of net primary production for biomass consumption in the European Union, 1986-2007. </w:t>
      </w:r>
      <w:r w:rsidRPr="00D36414">
        <w:rPr>
          <w:rFonts w:cstheme="minorHAnsi"/>
          <w:i/>
          <w:iCs/>
        </w:rPr>
        <w:t>Journal of Industrial Ecology</w:t>
      </w:r>
      <w:r w:rsidRPr="00D36414">
        <w:rPr>
          <w:rFonts w:cstheme="minorHAnsi"/>
        </w:rPr>
        <w:t xml:space="preserve">, </w:t>
      </w:r>
      <w:r w:rsidRPr="00D36414">
        <w:rPr>
          <w:rFonts w:cstheme="minorHAnsi"/>
          <w:i/>
          <w:iCs/>
        </w:rPr>
        <w:t>19</w:t>
      </w:r>
      <w:r w:rsidRPr="00D36414">
        <w:rPr>
          <w:rFonts w:cstheme="minorHAnsi"/>
        </w:rPr>
        <w:t xml:space="preserve">(5), 825–836. </w:t>
      </w:r>
      <w:hyperlink r:id="rId595" w:history="1">
        <w:r w:rsidRPr="00D36414">
          <w:rPr>
            <w:rStyle w:val="Hyperlink"/>
            <w:rFonts w:cstheme="minorHAnsi"/>
          </w:rPr>
          <w:t>http://doi.org/10.1111/jiec.12238</w:t>
        </w:r>
      </w:hyperlink>
      <w:r w:rsidRPr="00D36414">
        <w:rPr>
          <w:rFonts w:cstheme="minorHAnsi"/>
        </w:rPr>
        <w:t xml:space="preserve"> </w:t>
      </w:r>
    </w:p>
    <w:p w14:paraId="2E9DC29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stner, T., Erb, K.-H., &amp; Nonhebel, S. (2011). International wood trade and forest change: A global analysis. </w:t>
      </w:r>
      <w:r w:rsidRPr="00D36414">
        <w:rPr>
          <w:rFonts w:cstheme="minorHAnsi"/>
          <w:i/>
          <w:iCs/>
        </w:rPr>
        <w:t>Global Environmental Change</w:t>
      </w:r>
      <w:r w:rsidRPr="00D36414">
        <w:rPr>
          <w:rFonts w:cstheme="minorHAnsi"/>
        </w:rPr>
        <w:t xml:space="preserve">, </w:t>
      </w:r>
      <w:r w:rsidRPr="00D36414">
        <w:rPr>
          <w:rFonts w:cstheme="minorHAnsi"/>
          <w:i/>
          <w:iCs/>
        </w:rPr>
        <w:t>21</w:t>
      </w:r>
      <w:r w:rsidRPr="00D36414">
        <w:rPr>
          <w:rFonts w:cstheme="minorHAnsi"/>
        </w:rPr>
        <w:t xml:space="preserve">(3), 947–956. </w:t>
      </w:r>
      <w:hyperlink r:id="rId596" w:history="1">
        <w:r w:rsidRPr="00D36414">
          <w:rPr>
            <w:rStyle w:val="Hyperlink"/>
            <w:rFonts w:cstheme="minorHAnsi"/>
          </w:rPr>
          <w:t>http://doi.org/10.1016/j.gloenvcha.2011.05.003</w:t>
        </w:r>
      </w:hyperlink>
      <w:r w:rsidRPr="00D36414">
        <w:rPr>
          <w:rFonts w:cstheme="minorHAnsi"/>
        </w:rPr>
        <w:t xml:space="preserve"> </w:t>
      </w:r>
    </w:p>
    <w:p w14:paraId="753E893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ayranli, B., Scholz, M., Mustafa, A., &amp; Hedmark, Å. (2010). Carbon storage and fluxes within freshwater wetlands: A critical review. </w:t>
      </w:r>
      <w:r w:rsidRPr="00D36414">
        <w:rPr>
          <w:rFonts w:cstheme="minorHAnsi"/>
          <w:i/>
          <w:iCs/>
        </w:rPr>
        <w:t>Wetlands</w:t>
      </w:r>
      <w:r w:rsidRPr="00D36414">
        <w:rPr>
          <w:rFonts w:cstheme="minorHAnsi"/>
        </w:rPr>
        <w:t xml:space="preserve">, </w:t>
      </w:r>
      <w:r w:rsidRPr="00D36414">
        <w:rPr>
          <w:rFonts w:cstheme="minorHAnsi"/>
          <w:i/>
          <w:iCs/>
        </w:rPr>
        <w:t>30</w:t>
      </w:r>
      <w:r w:rsidRPr="00D36414">
        <w:rPr>
          <w:rFonts w:cstheme="minorHAnsi"/>
        </w:rPr>
        <w:t xml:space="preserve">(1), 111–124. </w:t>
      </w:r>
      <w:hyperlink r:id="rId597" w:history="1">
        <w:r w:rsidRPr="00D36414">
          <w:rPr>
            <w:rStyle w:val="Hyperlink"/>
            <w:rFonts w:cstheme="minorHAnsi"/>
          </w:rPr>
          <w:t>http://doi.org/10.1007/s13157-009-0003-4</w:t>
        </w:r>
      </w:hyperlink>
      <w:r w:rsidRPr="00D36414">
        <w:rPr>
          <w:rFonts w:cstheme="minorHAnsi"/>
        </w:rPr>
        <w:t xml:space="preserve"> </w:t>
      </w:r>
    </w:p>
    <w:p w14:paraId="7B241BC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edem, H., Cohen, C., Messika, I., Einav, M., Pilosof, S., &amp; Hawlena, H. (2014). Multiple effects of host-species diversity on coexisting host-specific and host-opportunistic microbes. </w:t>
      </w:r>
      <w:r w:rsidRPr="00D36414">
        <w:rPr>
          <w:rFonts w:cstheme="minorHAnsi"/>
          <w:i/>
          <w:iCs/>
        </w:rPr>
        <w:t>Ecology</w:t>
      </w:r>
      <w:r w:rsidRPr="00D36414">
        <w:rPr>
          <w:rFonts w:cstheme="minorHAnsi"/>
        </w:rPr>
        <w:t xml:space="preserve">, </w:t>
      </w:r>
      <w:r w:rsidRPr="00D36414">
        <w:rPr>
          <w:rFonts w:cstheme="minorHAnsi"/>
          <w:i/>
          <w:iCs/>
        </w:rPr>
        <w:t>95</w:t>
      </w:r>
      <w:r w:rsidRPr="00D36414">
        <w:rPr>
          <w:rFonts w:cstheme="minorHAnsi"/>
        </w:rPr>
        <w:t xml:space="preserve">(5), 1173–1183. </w:t>
      </w:r>
      <w:hyperlink r:id="rId598" w:history="1">
        <w:r w:rsidRPr="00D36414">
          <w:rPr>
            <w:rStyle w:val="Hyperlink"/>
            <w:rFonts w:cstheme="minorHAnsi"/>
          </w:rPr>
          <w:t>http://doi.org/10.1890/13-0678.1</w:t>
        </w:r>
      </w:hyperlink>
      <w:r w:rsidRPr="00D36414">
        <w:rPr>
          <w:rFonts w:cstheme="minorHAnsi"/>
        </w:rPr>
        <w:t xml:space="preserve"> </w:t>
      </w:r>
    </w:p>
    <w:p w14:paraId="334AEF6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eenleyside, C., Beaufoy, G., Tucker, G., &amp; Jones, G. (2014). </w:t>
      </w:r>
      <w:r w:rsidRPr="00D36414">
        <w:rPr>
          <w:rFonts w:cstheme="minorHAnsi"/>
          <w:i/>
          <w:iCs/>
        </w:rPr>
        <w:t>High nature value farming throughout EU-27 and its financial support under the CAP</w:t>
      </w:r>
      <w:r w:rsidRPr="00D36414">
        <w:rPr>
          <w:rFonts w:cstheme="minorHAnsi"/>
        </w:rPr>
        <w:t xml:space="preserve">. </w:t>
      </w:r>
    </w:p>
    <w:p w14:paraId="5CCFD06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enis, M., &amp; Branco, M. (2010). Impact of alien terrestrial arthropods in Europe. Chapter 5. </w:t>
      </w:r>
      <w:r w:rsidRPr="00D36414">
        <w:rPr>
          <w:rFonts w:cstheme="minorHAnsi"/>
          <w:i/>
          <w:iCs/>
        </w:rPr>
        <w:t>BioRisk</w:t>
      </w:r>
      <w:r w:rsidRPr="00D36414">
        <w:rPr>
          <w:rFonts w:cstheme="minorHAnsi"/>
        </w:rPr>
        <w:t xml:space="preserve">, </w:t>
      </w:r>
      <w:r w:rsidRPr="00D36414">
        <w:rPr>
          <w:rFonts w:cstheme="minorHAnsi"/>
          <w:i/>
          <w:iCs/>
        </w:rPr>
        <w:t>4</w:t>
      </w:r>
      <w:r w:rsidRPr="00D36414">
        <w:rPr>
          <w:rFonts w:cstheme="minorHAnsi"/>
        </w:rPr>
        <w:t xml:space="preserve">(1), 51–71. </w:t>
      </w:r>
      <w:hyperlink r:id="rId599" w:history="1">
        <w:r w:rsidRPr="00D36414">
          <w:rPr>
            <w:rStyle w:val="Hyperlink"/>
            <w:rFonts w:cstheme="minorHAnsi"/>
          </w:rPr>
          <w:t>http://doi.org/10.3897/biorisk.4.42</w:t>
        </w:r>
      </w:hyperlink>
      <w:r w:rsidRPr="00D36414">
        <w:rPr>
          <w:rFonts w:cstheme="minorHAnsi"/>
        </w:rPr>
        <w:t xml:space="preserve"> </w:t>
      </w:r>
    </w:p>
    <w:p w14:paraId="2B7A2AC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enter, J. O., Bryce, R., Christie, M., Cooper, N., Hockley, N., Irvine, K. N., Fazey, I., O’Brien, L., Orchard-Webb, J., Ravenscroft, N., Raymond, C. M., Reed, M. S., Tett, P., &amp; Watson, V. (2016). Shared values and deliberative valuation: Future directions. </w:t>
      </w:r>
      <w:r w:rsidRPr="00D36414">
        <w:rPr>
          <w:rFonts w:cstheme="minorHAnsi"/>
          <w:i/>
          <w:iCs/>
        </w:rPr>
        <w:t>Ecosystem Services</w:t>
      </w:r>
      <w:r w:rsidRPr="00D36414">
        <w:rPr>
          <w:rFonts w:cstheme="minorHAnsi"/>
        </w:rPr>
        <w:t xml:space="preserve">, </w:t>
      </w:r>
      <w:r w:rsidRPr="00D36414">
        <w:rPr>
          <w:rFonts w:cstheme="minorHAnsi"/>
          <w:i/>
          <w:iCs/>
        </w:rPr>
        <w:t>21</w:t>
      </w:r>
      <w:r w:rsidRPr="00D36414">
        <w:rPr>
          <w:rFonts w:cstheme="minorHAnsi"/>
        </w:rPr>
        <w:t xml:space="preserve">, 358–371. </w:t>
      </w:r>
      <w:hyperlink r:id="rId600" w:history="1">
        <w:r w:rsidRPr="00D36414">
          <w:rPr>
            <w:rStyle w:val="Hyperlink"/>
            <w:rFonts w:cstheme="minorHAnsi"/>
          </w:rPr>
          <w:t>http://doi.org/10.1016/j.ecoser.2016.10.006</w:t>
        </w:r>
      </w:hyperlink>
      <w:r w:rsidRPr="00D36414">
        <w:rPr>
          <w:rFonts w:cstheme="minorHAnsi"/>
        </w:rPr>
        <w:t xml:space="preserve"> </w:t>
      </w:r>
    </w:p>
    <w:p w14:paraId="08C6D7D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enter, J. O., O’Brien, L., Hockley, N., Ravenscroft, N., Fazey, I., Irvine, K. N., Reed, M. S., Christie, M., Brady, E., Bryce, R., Church, A., Cooper, N., Davies, A., Evely, A., Everard, M., Fish, R., Fisher, J. A., Jobstvogt, N., Molloy, C., Orchard-Webb, J., Ranger, S., Ryan, M., Watson, V., &amp; Williams, S. (2015). What are shared and social values of ecosystems? </w:t>
      </w:r>
      <w:r w:rsidRPr="00D36414">
        <w:rPr>
          <w:rFonts w:cstheme="minorHAnsi"/>
          <w:i/>
          <w:iCs/>
        </w:rPr>
        <w:t>Ecological Economics</w:t>
      </w:r>
      <w:r w:rsidRPr="00D36414">
        <w:rPr>
          <w:rFonts w:cstheme="minorHAnsi"/>
        </w:rPr>
        <w:t xml:space="preserve">, </w:t>
      </w:r>
      <w:r w:rsidRPr="00D36414">
        <w:rPr>
          <w:rFonts w:cstheme="minorHAnsi"/>
          <w:i/>
          <w:iCs/>
        </w:rPr>
        <w:t>111</w:t>
      </w:r>
      <w:r w:rsidRPr="00D36414">
        <w:rPr>
          <w:rFonts w:cstheme="minorHAnsi"/>
        </w:rPr>
        <w:t xml:space="preserve">, 86–99. </w:t>
      </w:r>
      <w:hyperlink r:id="rId601" w:history="1">
        <w:r w:rsidRPr="00D36414">
          <w:rPr>
            <w:rStyle w:val="Hyperlink"/>
            <w:rFonts w:cstheme="minorHAnsi"/>
          </w:rPr>
          <w:t>http://doi.org/10.1016/j.ecolecon.2015.01.006</w:t>
        </w:r>
      </w:hyperlink>
      <w:r w:rsidRPr="00D36414">
        <w:rPr>
          <w:rFonts w:cstheme="minorHAnsi"/>
        </w:rPr>
        <w:t xml:space="preserve"> </w:t>
      </w:r>
    </w:p>
    <w:p w14:paraId="4F53805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err, J. T., Pindar, A., Galpern, P., Packer, L., Potts, S. G., Roberts, S. M., Rasmont, P., Schweiger, O., Colla, S. R., Richardson, L. L., Wagner, D. L., Gall, L. F., Sikes, D. S., &amp; Pantoja, A. (2015). Climate change impacts on bumblebees converge across continents. </w:t>
      </w:r>
      <w:r w:rsidRPr="00D36414">
        <w:rPr>
          <w:rFonts w:cstheme="minorHAnsi"/>
          <w:i/>
          <w:iCs/>
        </w:rPr>
        <w:t>Science</w:t>
      </w:r>
      <w:r w:rsidRPr="00D36414">
        <w:rPr>
          <w:rFonts w:cstheme="minorHAnsi"/>
        </w:rPr>
        <w:t xml:space="preserve">, </w:t>
      </w:r>
      <w:r w:rsidRPr="00D36414">
        <w:rPr>
          <w:rFonts w:cstheme="minorHAnsi"/>
          <w:i/>
          <w:iCs/>
        </w:rPr>
        <w:t>349</w:t>
      </w:r>
      <w:r w:rsidRPr="00D36414">
        <w:rPr>
          <w:rFonts w:cstheme="minorHAnsi"/>
        </w:rPr>
        <w:t xml:space="preserve">(6244), 177–180. </w:t>
      </w:r>
      <w:hyperlink r:id="rId602" w:history="1">
        <w:r w:rsidRPr="00D36414">
          <w:rPr>
            <w:rStyle w:val="Hyperlink"/>
            <w:rFonts w:cstheme="minorHAnsi"/>
          </w:rPr>
          <w:t>http://doi.org/10.1126/science.aaa7031</w:t>
        </w:r>
      </w:hyperlink>
      <w:r w:rsidRPr="00D36414">
        <w:rPr>
          <w:rFonts w:cstheme="minorHAnsi"/>
        </w:rPr>
        <w:t xml:space="preserve"> </w:t>
      </w:r>
    </w:p>
    <w:p w14:paraId="516F61A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halil, H., Ecke, F., Evander, M., Magnusson, M., &amp; Hörnfeldt, B. (2016). Declining ecosystem health and the dilution effect. </w:t>
      </w:r>
      <w:r w:rsidRPr="00D36414">
        <w:rPr>
          <w:rFonts w:cstheme="minorHAnsi"/>
          <w:i/>
          <w:iCs/>
        </w:rPr>
        <w:t>Scientific Reports</w:t>
      </w:r>
      <w:r w:rsidRPr="00D36414">
        <w:rPr>
          <w:rFonts w:cstheme="minorHAnsi"/>
        </w:rPr>
        <w:t xml:space="preserve">, </w:t>
      </w:r>
      <w:r w:rsidRPr="00D36414">
        <w:rPr>
          <w:rFonts w:cstheme="minorHAnsi"/>
          <w:i/>
        </w:rPr>
        <w:t>6</w:t>
      </w:r>
      <w:r w:rsidRPr="00D36414">
        <w:rPr>
          <w:rFonts w:cstheme="minorHAnsi"/>
        </w:rPr>
        <w:t xml:space="preserve">, 31314. </w:t>
      </w:r>
      <w:hyperlink r:id="rId603" w:history="1">
        <w:r w:rsidRPr="00D36414">
          <w:rPr>
            <w:rStyle w:val="Hyperlink"/>
            <w:rFonts w:cstheme="minorHAnsi"/>
          </w:rPr>
          <w:t>http://doi.org/10.1038/srep31314</w:t>
        </w:r>
      </w:hyperlink>
      <w:r w:rsidRPr="00D36414">
        <w:rPr>
          <w:rFonts w:cstheme="minorHAnsi"/>
        </w:rPr>
        <w:t xml:space="preserve"> </w:t>
      </w:r>
    </w:p>
    <w:p w14:paraId="3901E13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ikvidze, Z., &amp; Tevzadze, G. (2015). Loss of traditional knowledge aggravates wolf–human conflict in Georgia (Caucasus) in the wake of socio-economic change. </w:t>
      </w:r>
      <w:r w:rsidRPr="00D36414">
        <w:rPr>
          <w:rFonts w:cstheme="minorHAnsi"/>
          <w:i/>
          <w:iCs/>
        </w:rPr>
        <w:t>Ambio</w:t>
      </w:r>
      <w:r w:rsidRPr="00D36414">
        <w:rPr>
          <w:rFonts w:cstheme="minorHAnsi"/>
        </w:rPr>
        <w:t xml:space="preserve">, </w:t>
      </w:r>
      <w:r w:rsidRPr="00D36414">
        <w:rPr>
          <w:rFonts w:cstheme="minorHAnsi"/>
          <w:i/>
          <w:iCs/>
        </w:rPr>
        <w:t>44</w:t>
      </w:r>
      <w:r w:rsidRPr="00D36414">
        <w:rPr>
          <w:rFonts w:cstheme="minorHAnsi"/>
        </w:rPr>
        <w:t xml:space="preserve">(5), 452–457. </w:t>
      </w:r>
      <w:hyperlink r:id="rId604" w:history="1">
        <w:r w:rsidRPr="00D36414">
          <w:rPr>
            <w:rStyle w:val="Hyperlink"/>
            <w:rFonts w:cstheme="minorHAnsi"/>
          </w:rPr>
          <w:t>http://doi.org/10.1007/s13280-014-0580-1</w:t>
        </w:r>
      </w:hyperlink>
      <w:r w:rsidRPr="00D36414">
        <w:rPr>
          <w:rFonts w:cstheme="minorHAnsi"/>
        </w:rPr>
        <w:t xml:space="preserve"> </w:t>
      </w:r>
    </w:p>
    <w:p w14:paraId="1828DE0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Kirazli, C., &amp; Yamac, E. (2013). Population size and breeding success of the cinereous Vulture, Aegypius monachus, in a newly found breeding area in western Anatolia (Aves: Falconiformes). </w:t>
      </w:r>
      <w:r w:rsidRPr="00D36414">
        <w:rPr>
          <w:rFonts w:cstheme="minorHAnsi"/>
          <w:i/>
          <w:iCs/>
        </w:rPr>
        <w:t>Zoology in the Middle East</w:t>
      </w:r>
      <w:r w:rsidRPr="00D36414">
        <w:rPr>
          <w:rFonts w:cstheme="minorHAnsi"/>
        </w:rPr>
        <w:t xml:space="preserve">, </w:t>
      </w:r>
      <w:r w:rsidRPr="00D36414">
        <w:rPr>
          <w:rFonts w:cstheme="minorHAnsi"/>
          <w:i/>
          <w:iCs/>
        </w:rPr>
        <w:t>59</w:t>
      </w:r>
      <w:r w:rsidRPr="00D36414">
        <w:rPr>
          <w:rFonts w:cstheme="minorHAnsi"/>
        </w:rPr>
        <w:t xml:space="preserve">(4), 289–296. </w:t>
      </w:r>
      <w:hyperlink r:id="rId605" w:history="1">
        <w:r w:rsidRPr="00D36414">
          <w:rPr>
            <w:rStyle w:val="Hyperlink"/>
            <w:rFonts w:cstheme="minorHAnsi"/>
          </w:rPr>
          <w:t>http://doi.org/10.1080/09397140.2013.868129</w:t>
        </w:r>
      </w:hyperlink>
      <w:r w:rsidRPr="00D36414">
        <w:rPr>
          <w:rFonts w:cstheme="minorHAnsi"/>
        </w:rPr>
        <w:t xml:space="preserve"> </w:t>
      </w:r>
    </w:p>
    <w:p w14:paraId="72D9B7F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is, J., Barta, S., Elekes, L., Engi, L., Fegyver, T., Kecskeméti, J., Lajkó, L., &amp; Szabó, J. (2017). Traditional herders’ knowledge and worldview and their role in managing biodiversity and ecosystem-services of extensive pastures. In M. Roué &amp; Z. Molná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p. 57–71). Paris, France: UNESCO. </w:t>
      </w:r>
    </w:p>
    <w:p w14:paraId="25732BE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itzes, J., &amp; Wackernagel, M. (2009). Answers to common questions in ecological footprint accounting. </w:t>
      </w:r>
      <w:r w:rsidRPr="00D36414">
        <w:rPr>
          <w:rFonts w:cstheme="minorHAnsi"/>
          <w:i/>
          <w:iCs/>
        </w:rPr>
        <w:t>Ecological Indicators</w:t>
      </w:r>
      <w:r w:rsidRPr="00D36414">
        <w:rPr>
          <w:rFonts w:cstheme="minorHAnsi"/>
        </w:rPr>
        <w:t xml:space="preserve">, </w:t>
      </w:r>
      <w:r w:rsidRPr="00D36414">
        <w:rPr>
          <w:rFonts w:cstheme="minorHAnsi"/>
          <w:i/>
          <w:iCs/>
        </w:rPr>
        <w:t>9</w:t>
      </w:r>
      <w:r w:rsidRPr="00D36414">
        <w:rPr>
          <w:rFonts w:cstheme="minorHAnsi"/>
        </w:rPr>
        <w:t xml:space="preserve">(4), 812–817. </w:t>
      </w:r>
      <w:hyperlink r:id="rId606" w:history="1">
        <w:r w:rsidRPr="00D36414">
          <w:rPr>
            <w:rStyle w:val="Hyperlink"/>
            <w:rFonts w:cstheme="minorHAnsi"/>
          </w:rPr>
          <w:t>http://doi.org/10.1016/j.ecolind.2008.09.014</w:t>
        </w:r>
      </w:hyperlink>
      <w:r w:rsidRPr="00D36414">
        <w:rPr>
          <w:rFonts w:cstheme="minorHAnsi"/>
        </w:rPr>
        <w:t xml:space="preserve"> </w:t>
      </w:r>
    </w:p>
    <w:p w14:paraId="4E6877D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izmaz, M. (2003). Policies to promote sustainable forest operations and utilization of non-wood forest products. In </w:t>
      </w:r>
      <w:r w:rsidRPr="00D36414">
        <w:rPr>
          <w:rFonts w:cstheme="minorHAnsi"/>
          <w:i/>
        </w:rPr>
        <w:t>Harvesting of non-wood forest products</w:t>
      </w:r>
      <w:r w:rsidRPr="00D36414">
        <w:rPr>
          <w:rFonts w:cstheme="minorHAnsi"/>
        </w:rPr>
        <w:t xml:space="preserve"> (pp. 97-112). </w:t>
      </w:r>
    </w:p>
    <w:p w14:paraId="18CB3A8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izos, T., Plieninger, T., &amp; Schaich, H. (2013). “Instead of 40 sheep there are 400”: Traditional grazing practices and landscape change in western Lesvos, Greece. </w:t>
      </w:r>
      <w:r w:rsidRPr="00D36414">
        <w:rPr>
          <w:rFonts w:cstheme="minorHAnsi"/>
          <w:i/>
          <w:iCs/>
        </w:rPr>
        <w:t>Landscape Research</w:t>
      </w:r>
      <w:r w:rsidRPr="00D36414">
        <w:rPr>
          <w:rFonts w:cstheme="minorHAnsi"/>
        </w:rPr>
        <w:t xml:space="preserve">, </w:t>
      </w:r>
      <w:r w:rsidRPr="00D36414">
        <w:rPr>
          <w:rFonts w:cstheme="minorHAnsi"/>
          <w:i/>
          <w:iCs/>
        </w:rPr>
        <w:t>38</w:t>
      </w:r>
      <w:r w:rsidRPr="00D36414">
        <w:rPr>
          <w:rFonts w:cstheme="minorHAnsi"/>
        </w:rPr>
        <w:t xml:space="preserve">(4), 476–498. </w:t>
      </w:r>
      <w:hyperlink r:id="rId607" w:history="1">
        <w:r w:rsidRPr="00D36414">
          <w:rPr>
            <w:rStyle w:val="Hyperlink"/>
            <w:rFonts w:cstheme="minorHAnsi"/>
          </w:rPr>
          <w:t>http://doi.org/10.1080/01426397.2013.783905</w:t>
        </w:r>
      </w:hyperlink>
      <w:r w:rsidRPr="00D36414">
        <w:rPr>
          <w:rFonts w:cstheme="minorHAnsi"/>
        </w:rPr>
        <w:t xml:space="preserve"> </w:t>
      </w:r>
    </w:p>
    <w:p w14:paraId="4791B77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lein, A.-M., Vaissière, B. E., Cane, J. H., Steffan-Dewenter, I., Cunningham, S. A., Kremen, C., &amp; Tscharntke, T. (2007). Importance of pollinators in changing landscapes for world crop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4</w:t>
      </w:r>
      <w:r w:rsidRPr="00D36414">
        <w:rPr>
          <w:rFonts w:cstheme="minorHAnsi"/>
        </w:rPr>
        <w:t xml:space="preserve">(1608), 303-313. </w:t>
      </w:r>
      <w:hyperlink r:id="rId608" w:history="1">
        <w:r w:rsidRPr="00D36414">
          <w:rPr>
            <w:rStyle w:val="Hyperlink"/>
            <w:rFonts w:cstheme="minorHAnsi"/>
          </w:rPr>
          <w:t>http://doi.org/10.1098/rspb.2006.3721</w:t>
        </w:r>
      </w:hyperlink>
      <w:r w:rsidRPr="00D36414">
        <w:rPr>
          <w:rFonts w:cstheme="minorHAnsi"/>
        </w:rPr>
        <w:t xml:space="preserve"> </w:t>
      </w:r>
    </w:p>
    <w:p w14:paraId="3C39442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linar, K., &amp; Geršič, M. (2014). Traditional house names as part of cultural heritage. </w:t>
      </w:r>
      <w:r w:rsidRPr="00D36414">
        <w:rPr>
          <w:rFonts w:cstheme="minorHAnsi"/>
          <w:i/>
          <w:iCs/>
        </w:rPr>
        <w:t>Acta Geographica Slovenica</w:t>
      </w:r>
      <w:r w:rsidRPr="00D36414">
        <w:rPr>
          <w:rFonts w:cstheme="minorHAnsi"/>
        </w:rPr>
        <w:t xml:space="preserve">, </w:t>
      </w:r>
      <w:r w:rsidRPr="00D36414">
        <w:rPr>
          <w:rFonts w:cstheme="minorHAnsi"/>
          <w:i/>
          <w:iCs/>
        </w:rPr>
        <w:t>54</w:t>
      </w:r>
      <w:r w:rsidRPr="00D36414">
        <w:rPr>
          <w:rFonts w:cstheme="minorHAnsi"/>
        </w:rPr>
        <w:t xml:space="preserve">(2). </w:t>
      </w:r>
      <w:hyperlink r:id="rId609" w:history="1">
        <w:r w:rsidRPr="00D36414">
          <w:rPr>
            <w:rStyle w:val="Hyperlink"/>
            <w:rFonts w:cstheme="minorHAnsi"/>
          </w:rPr>
          <w:t>http://doi.org/10.3986/AGS54409</w:t>
        </w:r>
      </w:hyperlink>
      <w:r w:rsidRPr="00D36414">
        <w:rPr>
          <w:rFonts w:cstheme="minorHAnsi"/>
        </w:rPr>
        <w:t xml:space="preserve"> </w:t>
      </w:r>
    </w:p>
    <w:p w14:paraId="7BF93F4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narrum, V., Sørensen, O. J., Eggen, T., Kvam, T., Opseth, O., Overskaug, K., &amp; Eidsmo, A. (2006). Brown bear predation on domestic sheep in central Norway. </w:t>
      </w:r>
      <w:r w:rsidRPr="00D36414">
        <w:rPr>
          <w:rFonts w:cstheme="minorHAnsi"/>
          <w:i/>
          <w:iCs/>
        </w:rPr>
        <w:t>Ursus</w:t>
      </w:r>
      <w:r w:rsidRPr="00D36414">
        <w:rPr>
          <w:rFonts w:cstheme="minorHAnsi"/>
        </w:rPr>
        <w:t xml:space="preserve">, </w:t>
      </w:r>
      <w:r w:rsidRPr="00D36414">
        <w:rPr>
          <w:rFonts w:cstheme="minorHAnsi"/>
          <w:i/>
          <w:iCs/>
        </w:rPr>
        <w:t>17</w:t>
      </w:r>
      <w:r w:rsidRPr="00D36414">
        <w:rPr>
          <w:rFonts w:cstheme="minorHAnsi"/>
        </w:rPr>
        <w:t xml:space="preserve">(1), 67–74. </w:t>
      </w:r>
      <w:hyperlink r:id="rId610" w:history="1">
        <w:r w:rsidRPr="00D36414">
          <w:rPr>
            <w:rStyle w:val="Hyperlink"/>
            <w:rFonts w:cstheme="minorHAnsi"/>
          </w:rPr>
          <w:t>http://doi.org/10.2192/1537-6176(2006)17[67:BBPODS]2.0.CO;2</w:t>
        </w:r>
      </w:hyperlink>
      <w:r w:rsidRPr="00D36414">
        <w:rPr>
          <w:rFonts w:cstheme="minorHAnsi"/>
        </w:rPr>
        <w:t xml:space="preserve"> </w:t>
      </w:r>
    </w:p>
    <w:p w14:paraId="23FE355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Köbbing, J. F., Thevs, N., &amp; Zerbe, S. (2013). The utilisation of reed (</w:t>
      </w:r>
      <w:r w:rsidRPr="00D36414">
        <w:rPr>
          <w:rFonts w:cstheme="minorHAnsi"/>
          <w:i/>
        </w:rPr>
        <w:t>Phragmites australis</w:t>
      </w:r>
      <w:r w:rsidRPr="00D36414">
        <w:rPr>
          <w:rFonts w:cstheme="minorHAnsi"/>
        </w:rPr>
        <w:t xml:space="preserve">): A review. </w:t>
      </w:r>
      <w:r w:rsidRPr="00D36414">
        <w:rPr>
          <w:rFonts w:cstheme="minorHAnsi"/>
          <w:i/>
          <w:iCs/>
        </w:rPr>
        <w:t>Mires and Peat</w:t>
      </w:r>
      <w:r w:rsidRPr="00D36414">
        <w:rPr>
          <w:rFonts w:cstheme="minorHAnsi"/>
        </w:rPr>
        <w:t xml:space="preserve">, </w:t>
      </w:r>
      <w:r w:rsidRPr="00D36414">
        <w:rPr>
          <w:rFonts w:cstheme="minorHAnsi"/>
          <w:i/>
          <w:iCs/>
        </w:rPr>
        <w:t>13</w:t>
      </w:r>
      <w:r w:rsidRPr="00D36414">
        <w:rPr>
          <w:rFonts w:cstheme="minorHAnsi"/>
        </w:rPr>
        <w:t>, 1–14.</w:t>
      </w:r>
    </w:p>
    <w:p w14:paraId="6A51A98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onijnendijk, C. C., Annerstedt, M., Nielsen, A. B., &amp; Maruthaveeran, S. (2013). </w:t>
      </w:r>
      <w:r w:rsidRPr="00D36414">
        <w:rPr>
          <w:rFonts w:cstheme="minorHAnsi"/>
          <w:i/>
          <w:iCs/>
        </w:rPr>
        <w:t>Benefits of urban parks: A systematic review</w:t>
      </w:r>
      <w:r w:rsidRPr="00D36414">
        <w:rPr>
          <w:rFonts w:cstheme="minorHAnsi"/>
        </w:rPr>
        <w:t>.</w:t>
      </w:r>
    </w:p>
    <w:p w14:paraId="59E1156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onow, J. (2003). Which Is the fairest one of all? A positive analysis of justice theories. </w:t>
      </w:r>
      <w:r w:rsidRPr="00D36414">
        <w:rPr>
          <w:rFonts w:cstheme="minorHAnsi"/>
          <w:i/>
          <w:iCs/>
        </w:rPr>
        <w:t>Journal of Economic Literature</w:t>
      </w:r>
      <w:r w:rsidRPr="00D36414">
        <w:rPr>
          <w:rFonts w:cstheme="minorHAnsi"/>
        </w:rPr>
        <w:t xml:space="preserve">, </w:t>
      </w:r>
      <w:r w:rsidRPr="00D36414">
        <w:rPr>
          <w:rFonts w:cstheme="minorHAnsi"/>
          <w:i/>
          <w:iCs/>
        </w:rPr>
        <w:t>41</w:t>
      </w:r>
      <w:r w:rsidRPr="00D36414">
        <w:rPr>
          <w:rFonts w:cstheme="minorHAnsi"/>
        </w:rPr>
        <w:t xml:space="preserve">(4), 1188–1239. </w:t>
      </w:r>
      <w:hyperlink r:id="rId611" w:history="1">
        <w:r w:rsidRPr="00D36414">
          <w:rPr>
            <w:rStyle w:val="Hyperlink"/>
            <w:rFonts w:cstheme="minorHAnsi"/>
          </w:rPr>
          <w:t>http://doi.org/10.1257/002205103771800013</w:t>
        </w:r>
      </w:hyperlink>
      <w:r w:rsidRPr="00D36414">
        <w:rPr>
          <w:rFonts w:cstheme="minorHAnsi"/>
        </w:rPr>
        <w:t xml:space="preserve"> </w:t>
      </w:r>
    </w:p>
    <w:p w14:paraId="2AFEF23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ovács, E., Kelemen, E., Kalóczkai, Á., Margóczi, K., Pataki, G., Gébert, J., Málovics, G., Balázs, B., Roboz, Á., Krasznai Kovács, E., &amp; Mihók, B. (2015). Understanding the links between ecosystem service trade-offs and conflicts in protected areas. </w:t>
      </w:r>
      <w:r w:rsidRPr="00D36414">
        <w:rPr>
          <w:rFonts w:cstheme="minorHAnsi"/>
          <w:i/>
          <w:iCs/>
        </w:rPr>
        <w:t>Ecosystem Services</w:t>
      </w:r>
      <w:r w:rsidRPr="00D36414">
        <w:rPr>
          <w:rFonts w:cstheme="minorHAnsi"/>
        </w:rPr>
        <w:t xml:space="preserve">, </w:t>
      </w:r>
      <w:r w:rsidRPr="00D36414">
        <w:rPr>
          <w:rFonts w:cstheme="minorHAnsi"/>
          <w:i/>
          <w:iCs/>
        </w:rPr>
        <w:t>12</w:t>
      </w:r>
      <w:r w:rsidRPr="00D36414">
        <w:rPr>
          <w:rFonts w:cstheme="minorHAnsi"/>
        </w:rPr>
        <w:t xml:space="preserve">, 117–127. </w:t>
      </w:r>
      <w:hyperlink r:id="rId612" w:history="1">
        <w:r w:rsidRPr="00D36414">
          <w:rPr>
            <w:rStyle w:val="Hyperlink"/>
            <w:rFonts w:cstheme="minorHAnsi"/>
          </w:rPr>
          <w:t>http://doi.org/10.1016/j.ecoser.2014.09.012</w:t>
        </w:r>
      </w:hyperlink>
      <w:r w:rsidRPr="00D36414">
        <w:rPr>
          <w:rFonts w:cstheme="minorHAnsi"/>
        </w:rPr>
        <w:t xml:space="preserve"> </w:t>
      </w:r>
    </w:p>
    <w:p w14:paraId="119E69F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ovařík, P., Kutal, M., &amp; Machar, I. (2014). Sheep and wolves: Is the occurrence of large predators a limiting factor for sheep grazing in the Czech Carpathians? </w:t>
      </w:r>
      <w:r w:rsidRPr="00D36414">
        <w:rPr>
          <w:rFonts w:cstheme="minorHAnsi"/>
          <w:i/>
          <w:iCs/>
        </w:rPr>
        <w:t>Journal for Nature Conservation</w:t>
      </w:r>
      <w:r w:rsidRPr="00D36414">
        <w:rPr>
          <w:rFonts w:cstheme="minorHAnsi"/>
        </w:rPr>
        <w:t xml:space="preserve">, </w:t>
      </w:r>
      <w:r w:rsidRPr="00D36414">
        <w:rPr>
          <w:rFonts w:cstheme="minorHAnsi"/>
          <w:i/>
          <w:iCs/>
        </w:rPr>
        <w:t>22</w:t>
      </w:r>
      <w:r w:rsidRPr="00D36414">
        <w:rPr>
          <w:rFonts w:cstheme="minorHAnsi"/>
        </w:rPr>
        <w:t xml:space="preserve">(5), 479–486. </w:t>
      </w:r>
      <w:hyperlink r:id="rId613" w:history="1">
        <w:r w:rsidRPr="00D36414">
          <w:rPr>
            <w:rStyle w:val="Hyperlink"/>
            <w:rFonts w:cstheme="minorHAnsi"/>
          </w:rPr>
          <w:t>http://doi.org/10.1016/j.jnc.2014.06.001</w:t>
        </w:r>
      </w:hyperlink>
      <w:r w:rsidRPr="00D36414">
        <w:rPr>
          <w:rFonts w:cstheme="minorHAnsi"/>
        </w:rPr>
        <w:t xml:space="preserve"> </w:t>
      </w:r>
    </w:p>
    <w:p w14:paraId="05530D1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ovats, R., Valentini, R., Bouwer, L. M., Georgopoulou, E., Jacob, D., Martin, E., Rounsevell, M., &amp; Soussana, J.-F. (2014). Europe. In V. R. Barros, C. B. Field, D. J. Dokken, M. D. Mastrandrea, K. J. Mach, T. E. Billir, M. Chatterjee, M., K. L. Ebi, Y. O. Estrada, R. C. Genova, B. Girma, E. S. Kissel, A. N. Levy, S. MacCracken, P. R. Mastrandrea, &amp; L. L. White (Eds.), </w:t>
      </w:r>
      <w:r w:rsidRPr="00D36414">
        <w:rPr>
          <w:rFonts w:cstheme="minorHAnsi"/>
          <w:i/>
          <w:iCs/>
        </w:rPr>
        <w:t>Climate change 2014: Impacts, adaptation, and vulnerability. Part B: Regional aspects. Contribution of working group II to the fifth assessment report of the Intergovernmental Panel on Climate Change</w:t>
      </w:r>
      <w:r w:rsidRPr="00D36414">
        <w:rPr>
          <w:rFonts w:cstheme="minorHAnsi"/>
        </w:rPr>
        <w:t xml:space="preserve"> (pp. 1267–1327). </w:t>
      </w:r>
      <w:r w:rsidRPr="00D36414">
        <w:rPr>
          <w:rFonts w:cstheme="minorHAnsi"/>
        </w:rPr>
        <w:lastRenderedPageBreak/>
        <w:t>Cambridge, United Kingdom: Cambridge University Press.</w:t>
      </w:r>
    </w:p>
    <w:p w14:paraId="5E2A946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aemer, R., Prishchepov, A. V., Müller, D., Kuemmerle, T., Radeloff, V. C., Dara, A., Terekhov, A., &amp; Frühauf, M. (2015). Long-term agricultural land-cover change and potential for cropland expansion in the former virgin lands area of Kazakhstan. </w:t>
      </w:r>
      <w:r w:rsidRPr="00D36414">
        <w:rPr>
          <w:rFonts w:cstheme="minorHAnsi"/>
          <w:i/>
          <w:iCs/>
        </w:rPr>
        <w:t>Environmental Research Letters</w:t>
      </w:r>
      <w:r w:rsidRPr="00D36414">
        <w:rPr>
          <w:rFonts w:cstheme="minorHAnsi"/>
        </w:rPr>
        <w:t xml:space="preserve">, </w:t>
      </w:r>
      <w:r w:rsidRPr="00D36414">
        <w:rPr>
          <w:rFonts w:cstheme="minorHAnsi"/>
          <w:i/>
          <w:iCs/>
        </w:rPr>
        <w:t>10</w:t>
      </w:r>
      <w:r w:rsidRPr="00D36414">
        <w:rPr>
          <w:rFonts w:cstheme="minorHAnsi"/>
        </w:rPr>
        <w:t xml:space="preserve">(5), 54012. </w:t>
      </w:r>
      <w:hyperlink r:id="rId614" w:history="1">
        <w:r w:rsidRPr="00D36414">
          <w:rPr>
            <w:rStyle w:val="Hyperlink"/>
            <w:rFonts w:cstheme="minorHAnsi"/>
          </w:rPr>
          <w:t>http://doi.org/10.1088/1748-9326/10/5/054012</w:t>
        </w:r>
      </w:hyperlink>
      <w:r w:rsidRPr="00D36414">
        <w:rPr>
          <w:rFonts w:cstheme="minorHAnsi"/>
        </w:rPr>
        <w:t xml:space="preserve"> </w:t>
      </w:r>
    </w:p>
    <w:p w14:paraId="228B49B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ause-Jensen, D., &amp; Duarte, C. M. (2014). Expansion of vegetated coastal ecosystems in the future Arctic. </w:t>
      </w:r>
      <w:r w:rsidRPr="00D36414">
        <w:rPr>
          <w:rFonts w:cstheme="minorHAnsi"/>
          <w:i/>
          <w:iCs/>
        </w:rPr>
        <w:t>Frontiers in Marine Science</w:t>
      </w:r>
      <w:r w:rsidRPr="00D36414">
        <w:rPr>
          <w:rFonts w:cstheme="minorHAnsi"/>
        </w:rPr>
        <w:t xml:space="preserve">, </w:t>
      </w:r>
      <w:r w:rsidRPr="00D36414">
        <w:rPr>
          <w:rFonts w:cstheme="minorHAnsi"/>
          <w:i/>
          <w:iCs/>
        </w:rPr>
        <w:t>1</w:t>
      </w:r>
      <w:r w:rsidRPr="00D36414">
        <w:rPr>
          <w:rFonts w:cstheme="minorHAnsi"/>
        </w:rPr>
        <w:t xml:space="preserve">, 77. </w:t>
      </w:r>
      <w:hyperlink r:id="rId615" w:history="1">
        <w:r w:rsidRPr="00D36414">
          <w:rPr>
            <w:rStyle w:val="Hyperlink"/>
            <w:rFonts w:cstheme="minorHAnsi"/>
          </w:rPr>
          <w:t>http://doi.org/10.3389/fmars.2014.00077</w:t>
        </w:r>
      </w:hyperlink>
      <w:r w:rsidRPr="00D36414">
        <w:rPr>
          <w:rFonts w:cstheme="minorHAnsi"/>
        </w:rPr>
        <w:t xml:space="preserve"> </w:t>
      </w:r>
    </w:p>
    <w:p w14:paraId="5497003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ause-Jensen, D., Duarte, C. M., Hendriks, I. E., Meire, L., Blicher, M. E., Marbà, N., &amp; Sejr, M. K. (2015). Macroalgae contribute to nested mosaics of pH variability in a subarctic fjord. </w:t>
      </w:r>
      <w:r w:rsidRPr="00D36414">
        <w:rPr>
          <w:rFonts w:cstheme="minorHAnsi"/>
          <w:i/>
        </w:rPr>
        <w:t>Biogeosciences</w:t>
      </w:r>
      <w:r w:rsidRPr="00D36414">
        <w:rPr>
          <w:rFonts w:cstheme="minorHAnsi"/>
        </w:rPr>
        <w:t xml:space="preserve">, </w:t>
      </w:r>
      <w:r w:rsidRPr="00D36414">
        <w:rPr>
          <w:rFonts w:cstheme="minorHAnsi"/>
          <w:i/>
          <w:iCs/>
        </w:rPr>
        <w:t>12</w:t>
      </w:r>
      <w:r w:rsidRPr="00D36414">
        <w:rPr>
          <w:rFonts w:cstheme="minorHAnsi"/>
        </w:rPr>
        <w:t xml:space="preserve">(16), 4895–4911. </w:t>
      </w:r>
      <w:hyperlink r:id="rId616" w:history="1">
        <w:r w:rsidRPr="00D36414">
          <w:rPr>
            <w:rStyle w:val="Hyperlink"/>
            <w:rFonts w:cstheme="minorHAnsi"/>
          </w:rPr>
          <w:t>http://doi.org/10.5194/bg-12-4895-2015</w:t>
        </w:r>
      </w:hyperlink>
      <w:r w:rsidRPr="00D36414">
        <w:rPr>
          <w:rFonts w:cstheme="minorHAnsi"/>
        </w:rPr>
        <w:t xml:space="preserve"> </w:t>
      </w:r>
    </w:p>
    <w:p w14:paraId="3FEF191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ause-Jensen, D., Marbà, N., Sanz-Martin, M., Hendriks, I. E., Thyrring, J., Carstensen, J., Sejr, M. K., &amp; Duarte, C. M. (2016). Long photoperiods sustain high pH in Arctic kelp forests. </w:t>
      </w:r>
      <w:r w:rsidRPr="00D36414">
        <w:rPr>
          <w:rFonts w:cstheme="minorHAnsi"/>
          <w:i/>
          <w:iCs/>
        </w:rPr>
        <w:t>Science Advances</w:t>
      </w:r>
      <w:r w:rsidRPr="00D36414">
        <w:rPr>
          <w:rFonts w:cstheme="minorHAnsi"/>
        </w:rPr>
        <w:t xml:space="preserve">, </w:t>
      </w:r>
      <w:r w:rsidRPr="00D36414">
        <w:rPr>
          <w:rFonts w:cstheme="minorHAnsi"/>
          <w:i/>
          <w:iCs/>
        </w:rPr>
        <w:t>2</w:t>
      </w:r>
      <w:r w:rsidRPr="00D36414">
        <w:rPr>
          <w:rFonts w:cstheme="minorHAnsi"/>
        </w:rPr>
        <w:t xml:space="preserve">(12). e1501938. </w:t>
      </w:r>
      <w:hyperlink r:id="rId617" w:history="1">
        <w:r w:rsidRPr="00D36414">
          <w:rPr>
            <w:rStyle w:val="Hyperlink"/>
            <w:rFonts w:cstheme="minorHAnsi"/>
          </w:rPr>
          <w:t>http://doi.org/10.1126/sciadv.1501938</w:t>
        </w:r>
      </w:hyperlink>
      <w:r w:rsidRPr="00D36414">
        <w:rPr>
          <w:rFonts w:cstheme="minorHAnsi"/>
        </w:rPr>
        <w:t xml:space="preserve"> </w:t>
      </w:r>
    </w:p>
    <w:p w14:paraId="52A15CA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eft, S., Eckstein, D., Dorsch, L., &amp; Fischer, L. (2016). </w:t>
      </w:r>
      <w:r w:rsidRPr="00D36414">
        <w:rPr>
          <w:rFonts w:cstheme="minorHAnsi"/>
          <w:i/>
          <w:iCs/>
        </w:rPr>
        <w:t>Global climate risk index 2016: Who suffers most from extreme weather events? Weather-related loss events in 2014 and 1995 to 2014</w:t>
      </w:r>
      <w:r w:rsidRPr="00D36414">
        <w:rPr>
          <w:rFonts w:cstheme="minorHAnsi"/>
        </w:rPr>
        <w:t xml:space="preserve">. </w:t>
      </w:r>
    </w:p>
    <w:p w14:paraId="136CEE8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oeker, K. J., Kordas, R. L., Crim, R., Hendriks, I. E., Ramajo, L., Singh, G. S., Duarte, C. M., &amp; Gattuso, J.-P. (2013). Impacts of ocean acidification on marine organisms: quantifying sensitivities and interaction with warming.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6), 1884–1896. </w:t>
      </w:r>
      <w:hyperlink r:id="rId618" w:history="1">
        <w:r w:rsidRPr="00D36414">
          <w:rPr>
            <w:rStyle w:val="Hyperlink"/>
            <w:rFonts w:cstheme="minorHAnsi"/>
          </w:rPr>
          <w:t>http://doi.org/10.1111/gcb.12179</w:t>
        </w:r>
      </w:hyperlink>
      <w:r w:rsidRPr="00D36414">
        <w:rPr>
          <w:rFonts w:cstheme="minorHAnsi"/>
        </w:rPr>
        <w:t xml:space="preserve"> </w:t>
      </w:r>
    </w:p>
    <w:p w14:paraId="5506914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onenberg, J. (2014). Viable alternatives for large-scale unsustainable projects in developing countries: The case of the Kumtor gold mine in Kyrgyzstan. </w:t>
      </w:r>
      <w:r w:rsidRPr="00D36414">
        <w:rPr>
          <w:rFonts w:cstheme="minorHAnsi"/>
          <w:i/>
          <w:iCs/>
        </w:rPr>
        <w:t>Sustainable Development</w:t>
      </w:r>
      <w:r w:rsidRPr="00D36414">
        <w:rPr>
          <w:rFonts w:cstheme="minorHAnsi"/>
        </w:rPr>
        <w:t xml:space="preserve">, </w:t>
      </w:r>
      <w:r w:rsidRPr="00D36414">
        <w:rPr>
          <w:rFonts w:cstheme="minorHAnsi"/>
          <w:i/>
          <w:iCs/>
        </w:rPr>
        <w:t>22</w:t>
      </w:r>
      <w:r w:rsidRPr="00D36414">
        <w:rPr>
          <w:rFonts w:cstheme="minorHAnsi"/>
        </w:rPr>
        <w:t xml:space="preserve">(4), 253–264. </w:t>
      </w:r>
      <w:hyperlink r:id="rId619" w:history="1">
        <w:r w:rsidRPr="00D36414">
          <w:rPr>
            <w:rStyle w:val="Hyperlink"/>
            <w:rFonts w:cstheme="minorHAnsi"/>
          </w:rPr>
          <w:t>http://doi.org/10.1002/sd.1529</w:t>
        </w:r>
      </w:hyperlink>
      <w:r w:rsidRPr="00D36414">
        <w:rPr>
          <w:rFonts w:cstheme="minorHAnsi"/>
        </w:rPr>
        <w:t xml:space="preserve"> </w:t>
      </w:r>
    </w:p>
    <w:p w14:paraId="7800E08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onenberg, J. (2015). Why not to green a city? Institutional barriers to preserving urban ecosystem services. </w:t>
      </w:r>
      <w:r w:rsidRPr="00D36414">
        <w:rPr>
          <w:rFonts w:cstheme="minorHAnsi"/>
          <w:i/>
          <w:iCs/>
        </w:rPr>
        <w:t>Ecosystem Services</w:t>
      </w:r>
      <w:r w:rsidRPr="00D36414">
        <w:rPr>
          <w:rFonts w:cstheme="minorHAnsi"/>
        </w:rPr>
        <w:t xml:space="preserve">, </w:t>
      </w:r>
      <w:r w:rsidRPr="00D36414">
        <w:rPr>
          <w:rFonts w:cstheme="minorHAnsi"/>
          <w:i/>
          <w:iCs/>
        </w:rPr>
        <w:t>12</w:t>
      </w:r>
      <w:r w:rsidRPr="00D36414">
        <w:rPr>
          <w:rFonts w:cstheme="minorHAnsi"/>
        </w:rPr>
        <w:t xml:space="preserve">, 218–227. </w:t>
      </w:r>
      <w:hyperlink r:id="rId620" w:history="1">
        <w:r w:rsidRPr="00D36414">
          <w:rPr>
            <w:rStyle w:val="Hyperlink"/>
            <w:rFonts w:cstheme="minorHAnsi"/>
          </w:rPr>
          <w:t>http://doi.org/10.1016/j.ecoser.2014.07.002</w:t>
        </w:r>
      </w:hyperlink>
      <w:r w:rsidRPr="00D36414">
        <w:rPr>
          <w:rFonts w:cstheme="minorHAnsi"/>
        </w:rPr>
        <w:t xml:space="preserve"> </w:t>
      </w:r>
    </w:p>
    <w:p w14:paraId="54B3A08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rutilla, J. V. (1967). Conservation reconsidered. </w:t>
      </w:r>
      <w:r w:rsidRPr="00D36414">
        <w:rPr>
          <w:rFonts w:cstheme="minorHAnsi"/>
          <w:i/>
          <w:iCs/>
        </w:rPr>
        <w:t>The American Economic Review</w:t>
      </w:r>
      <w:r w:rsidRPr="00D36414">
        <w:rPr>
          <w:rFonts w:cstheme="minorHAnsi"/>
        </w:rPr>
        <w:t xml:space="preserve">, </w:t>
      </w:r>
      <w:r w:rsidRPr="00D36414">
        <w:rPr>
          <w:rFonts w:cstheme="minorHAnsi"/>
          <w:i/>
          <w:iCs/>
        </w:rPr>
        <w:t>57</w:t>
      </w:r>
      <w:r w:rsidRPr="00D36414">
        <w:rPr>
          <w:rFonts w:cstheme="minorHAnsi"/>
        </w:rPr>
        <w:t xml:space="preserve">(4), 777–786. </w:t>
      </w:r>
    </w:p>
    <w:p w14:paraId="0A21EEC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uemmerle, T., Olofsson, P., Chaskovskyy, O., Baumann, M., Ostapowicz, K., Woodcock, C. E., Houghton, R. A., Hostert, P., Keeton, W. S., &amp; Radeloff, V. C. (2011). Post-Soviet farmland abandonment, forest recovery, and carbon sequestration in western Ukraine. </w:t>
      </w:r>
      <w:r w:rsidRPr="00D36414">
        <w:rPr>
          <w:rFonts w:cstheme="minorHAnsi"/>
          <w:i/>
          <w:iCs/>
        </w:rPr>
        <w:t>Global Change Biology</w:t>
      </w:r>
      <w:r w:rsidRPr="00D36414">
        <w:rPr>
          <w:rFonts w:cstheme="minorHAnsi"/>
        </w:rPr>
        <w:t xml:space="preserve">, </w:t>
      </w:r>
      <w:r w:rsidRPr="00D36414">
        <w:rPr>
          <w:rFonts w:cstheme="minorHAnsi"/>
          <w:i/>
          <w:iCs/>
        </w:rPr>
        <w:t>17</w:t>
      </w:r>
      <w:r w:rsidRPr="00D36414">
        <w:rPr>
          <w:rFonts w:cstheme="minorHAnsi"/>
        </w:rPr>
        <w:t xml:space="preserve">(3), 1335–1349. </w:t>
      </w:r>
      <w:hyperlink r:id="rId621" w:history="1">
        <w:r w:rsidRPr="00D36414">
          <w:rPr>
            <w:rStyle w:val="Hyperlink"/>
            <w:rFonts w:cstheme="minorHAnsi"/>
          </w:rPr>
          <w:t>http://doi.org/10.1111/j.1365-2486.2010.02333.x</w:t>
        </w:r>
      </w:hyperlink>
      <w:r w:rsidRPr="00D36414">
        <w:rPr>
          <w:rFonts w:cstheme="minorHAnsi"/>
        </w:rPr>
        <w:t xml:space="preserve"> </w:t>
      </w:r>
    </w:p>
    <w:p w14:paraId="52D10CD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ulikov, M., Schickhoff, U., &amp; Borchardt, P. (2016). Spatial and seasonal dynamics of soil loss ratio in mountain rangelands of south-western Kyrgyzstan. </w:t>
      </w:r>
      <w:r w:rsidRPr="00D36414">
        <w:rPr>
          <w:rFonts w:cstheme="minorHAnsi"/>
          <w:i/>
          <w:iCs/>
        </w:rPr>
        <w:t>Journal of Mountain Science</w:t>
      </w:r>
      <w:r w:rsidRPr="00D36414">
        <w:rPr>
          <w:rFonts w:cstheme="minorHAnsi"/>
        </w:rPr>
        <w:t xml:space="preserve">, </w:t>
      </w:r>
      <w:r w:rsidRPr="00D36414">
        <w:rPr>
          <w:rFonts w:cstheme="minorHAnsi"/>
          <w:i/>
          <w:iCs/>
        </w:rPr>
        <w:t>13</w:t>
      </w:r>
      <w:r w:rsidRPr="00D36414">
        <w:rPr>
          <w:rFonts w:cstheme="minorHAnsi"/>
        </w:rPr>
        <w:t xml:space="preserve">(2), 316–329. </w:t>
      </w:r>
      <w:hyperlink r:id="rId622" w:history="1">
        <w:r w:rsidRPr="00D36414">
          <w:rPr>
            <w:rStyle w:val="Hyperlink"/>
            <w:rFonts w:cstheme="minorHAnsi"/>
          </w:rPr>
          <w:t>http://doi.org/10.1007/s11629-014-3393-6</w:t>
        </w:r>
      </w:hyperlink>
      <w:r w:rsidRPr="00D36414">
        <w:rPr>
          <w:rFonts w:cstheme="minorHAnsi"/>
        </w:rPr>
        <w:t xml:space="preserve"> </w:t>
      </w:r>
    </w:p>
    <w:p w14:paraId="38E5C2A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umar, R., Tol, S., McInnes, R. J., Everard, M., &amp; Kulindwa, A. A. (2017). </w:t>
      </w:r>
      <w:r w:rsidRPr="00D36414">
        <w:rPr>
          <w:rFonts w:cstheme="minorHAnsi"/>
          <w:i/>
        </w:rPr>
        <w:t>Wetlands for disaster risk reduction: Effective choices for resilient communities.</w:t>
      </w:r>
      <w:r w:rsidRPr="00D36414">
        <w:rPr>
          <w:rFonts w:cstheme="minorHAnsi"/>
        </w:rPr>
        <w:t xml:space="preserve"> </w:t>
      </w:r>
      <w:r w:rsidRPr="00D36414">
        <w:rPr>
          <w:rFonts w:cstheme="minorHAnsi"/>
          <w:i/>
          <w:iCs/>
        </w:rPr>
        <w:t>Ramsar policy brief 1.</w:t>
      </w:r>
      <w:r w:rsidRPr="00D36414">
        <w:rPr>
          <w:rFonts w:cstheme="minorHAnsi"/>
        </w:rPr>
        <w:t xml:space="preserve"> Gland, Switzerland: Ramsar Convention Secretariat. </w:t>
      </w:r>
    </w:p>
    <w:p w14:paraId="6169963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ummu, M., Guillaume, J. H. A., de Moel, H., Eisner, S., Flörke, M., Porkka, M., Siebert, S., Veldkamp, T. I. E., &amp; Ward, P. J. (2016). The world’s road to water scarcity: shortage and stress in the 20th century and pathways towards sustainability.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rPr>
        <w:t xml:space="preserve">, 38495. </w:t>
      </w:r>
      <w:hyperlink r:id="rId623" w:history="1">
        <w:r w:rsidRPr="00D36414">
          <w:rPr>
            <w:rStyle w:val="Hyperlink"/>
            <w:rFonts w:cstheme="minorHAnsi"/>
          </w:rPr>
          <w:t>http://doi.org/10.1038/srep38495</w:t>
        </w:r>
      </w:hyperlink>
      <w:r w:rsidRPr="00D36414">
        <w:rPr>
          <w:rFonts w:cstheme="minorHAnsi"/>
        </w:rPr>
        <w:t xml:space="preserve"> </w:t>
      </w:r>
    </w:p>
    <w:p w14:paraId="2AB4F7D4"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Kurganova, I., Lopes de Gerenyu, V., &amp; Kuzyakov, Y. (2015). Large-scale carbon sequestration in post-agrogenic ecosystems in Russia and Kazakhstan. </w:t>
      </w:r>
      <w:r w:rsidRPr="00167C0B">
        <w:rPr>
          <w:rFonts w:cstheme="minorHAnsi"/>
          <w:i/>
          <w:iCs/>
        </w:rPr>
        <w:t>Catena</w:t>
      </w:r>
      <w:r w:rsidRPr="00167C0B">
        <w:rPr>
          <w:rFonts w:cstheme="minorHAnsi"/>
        </w:rPr>
        <w:t xml:space="preserve">, </w:t>
      </w:r>
      <w:r w:rsidRPr="00167C0B">
        <w:rPr>
          <w:rFonts w:cstheme="minorHAnsi"/>
          <w:i/>
          <w:iCs/>
        </w:rPr>
        <w:t>133</w:t>
      </w:r>
      <w:r w:rsidRPr="00167C0B">
        <w:rPr>
          <w:rFonts w:cstheme="minorHAnsi"/>
        </w:rPr>
        <w:t xml:space="preserve">, 461–466. </w:t>
      </w:r>
      <w:hyperlink r:id="rId624" w:history="1">
        <w:r w:rsidRPr="00167C0B">
          <w:rPr>
            <w:rStyle w:val="Hyperlink"/>
            <w:rFonts w:cstheme="minorHAnsi"/>
          </w:rPr>
          <w:t>http://doi.org/10.1016/j.catena.2015.06.002</w:t>
        </w:r>
      </w:hyperlink>
      <w:r w:rsidRPr="00167C0B">
        <w:rPr>
          <w:rFonts w:cstheme="minorHAnsi"/>
        </w:rPr>
        <w:t xml:space="preserve"> </w:t>
      </w:r>
    </w:p>
    <w:p w14:paraId="7B9441CD"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lastRenderedPageBreak/>
        <w:t xml:space="preserve">Lagos, L., &amp; Bárcena, F. (2015). </w:t>
      </w:r>
      <w:r w:rsidRPr="00D36414">
        <w:rPr>
          <w:rFonts w:cstheme="minorHAnsi"/>
        </w:rPr>
        <w:t xml:space="preserve">EU sanitary regulation on livestock disposal: Implications for the diet of wolves. </w:t>
      </w:r>
      <w:r w:rsidRPr="00D36414">
        <w:rPr>
          <w:rFonts w:cstheme="minorHAnsi"/>
          <w:i/>
          <w:iCs/>
        </w:rPr>
        <w:t>Environmental Management</w:t>
      </w:r>
      <w:r w:rsidRPr="00D36414">
        <w:rPr>
          <w:rFonts w:cstheme="minorHAnsi"/>
        </w:rPr>
        <w:t xml:space="preserve">, </w:t>
      </w:r>
      <w:r w:rsidRPr="00D36414">
        <w:rPr>
          <w:rFonts w:cstheme="minorHAnsi"/>
          <w:i/>
          <w:iCs/>
        </w:rPr>
        <w:t>56</w:t>
      </w:r>
      <w:r w:rsidRPr="00D36414">
        <w:rPr>
          <w:rFonts w:cstheme="minorHAnsi"/>
        </w:rPr>
        <w:t xml:space="preserve">(4), 890–902. </w:t>
      </w:r>
      <w:hyperlink r:id="rId625" w:history="1">
        <w:r w:rsidRPr="00D36414">
          <w:rPr>
            <w:rStyle w:val="Hyperlink"/>
            <w:rFonts w:cstheme="minorHAnsi"/>
          </w:rPr>
          <w:t>http://doi.org/10.1007/s00267-015-0571-4</w:t>
        </w:r>
      </w:hyperlink>
      <w:r w:rsidRPr="00D36414">
        <w:rPr>
          <w:rFonts w:cstheme="minorHAnsi"/>
        </w:rPr>
        <w:t xml:space="preserve"> </w:t>
      </w:r>
    </w:p>
    <w:p w14:paraId="01AD41C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al, R. (2001a). Potential of desertification control to sequester carbon and mitigate the greenhouse effect. </w:t>
      </w:r>
      <w:r w:rsidRPr="00D36414">
        <w:rPr>
          <w:rFonts w:cstheme="minorHAnsi"/>
          <w:i/>
          <w:iCs/>
        </w:rPr>
        <w:t>Climatic Change</w:t>
      </w:r>
      <w:r w:rsidRPr="00D36414">
        <w:rPr>
          <w:rFonts w:cstheme="minorHAnsi"/>
        </w:rPr>
        <w:t xml:space="preserve">, </w:t>
      </w:r>
      <w:r w:rsidRPr="00D36414">
        <w:rPr>
          <w:rFonts w:cstheme="minorHAnsi"/>
          <w:i/>
          <w:iCs/>
        </w:rPr>
        <w:t>51</w:t>
      </w:r>
      <w:r w:rsidRPr="00D36414">
        <w:rPr>
          <w:rFonts w:cstheme="minorHAnsi"/>
        </w:rPr>
        <w:t xml:space="preserve">(1), 35–72. </w:t>
      </w:r>
      <w:hyperlink r:id="rId626" w:history="1">
        <w:r w:rsidRPr="00D36414">
          <w:rPr>
            <w:rStyle w:val="Hyperlink"/>
            <w:rFonts w:cstheme="minorHAnsi"/>
          </w:rPr>
          <w:t>http://doi.org/10.1023/A:1017529816140</w:t>
        </w:r>
      </w:hyperlink>
      <w:r w:rsidRPr="00D36414">
        <w:rPr>
          <w:rFonts w:cstheme="minorHAnsi"/>
        </w:rPr>
        <w:t xml:space="preserve"> </w:t>
      </w:r>
    </w:p>
    <w:p w14:paraId="6EC001F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al, R. (2001b). Soil degradation by erosion. </w:t>
      </w:r>
      <w:r w:rsidRPr="00D36414">
        <w:rPr>
          <w:rFonts w:cstheme="minorHAnsi"/>
          <w:i/>
          <w:iCs/>
        </w:rPr>
        <w:t>Land Degradation &amp; Development</w:t>
      </w:r>
      <w:r w:rsidRPr="00D36414">
        <w:rPr>
          <w:rFonts w:cstheme="minorHAnsi"/>
        </w:rPr>
        <w:t xml:space="preserve">, </w:t>
      </w:r>
      <w:r w:rsidRPr="00D36414">
        <w:rPr>
          <w:rFonts w:cstheme="minorHAnsi"/>
          <w:i/>
          <w:iCs/>
        </w:rPr>
        <w:t>12</w:t>
      </w:r>
      <w:r w:rsidRPr="00D36414">
        <w:rPr>
          <w:rFonts w:cstheme="minorHAnsi"/>
        </w:rPr>
        <w:t xml:space="preserve">, 519–539. </w:t>
      </w:r>
      <w:hyperlink r:id="rId627" w:history="1">
        <w:r w:rsidRPr="00D36414">
          <w:rPr>
            <w:rStyle w:val="Hyperlink"/>
            <w:rFonts w:cstheme="minorHAnsi"/>
          </w:rPr>
          <w:t>http://doi.org/10.1002/ldr.472</w:t>
        </w:r>
      </w:hyperlink>
      <w:r w:rsidRPr="00D36414">
        <w:rPr>
          <w:rFonts w:cstheme="minorHAnsi"/>
        </w:rPr>
        <w:t xml:space="preserve"> </w:t>
      </w:r>
    </w:p>
    <w:p w14:paraId="571963A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ange, E., &amp; Hehl-Lange, S. (2011). Citizen participation in the conservation and use of rural landscapes in Britain: The Alport Valley case study. </w:t>
      </w:r>
      <w:r w:rsidRPr="00D36414">
        <w:rPr>
          <w:rFonts w:cstheme="minorHAnsi"/>
          <w:i/>
          <w:iCs/>
        </w:rPr>
        <w:t>Landscape and Ecological Engineering</w:t>
      </w:r>
      <w:r w:rsidRPr="00D36414">
        <w:rPr>
          <w:rFonts w:cstheme="minorHAnsi"/>
        </w:rPr>
        <w:t xml:space="preserve">, </w:t>
      </w:r>
      <w:r w:rsidRPr="00D36414">
        <w:rPr>
          <w:rFonts w:cstheme="minorHAnsi"/>
          <w:i/>
          <w:iCs/>
        </w:rPr>
        <w:t>7</w:t>
      </w:r>
      <w:r w:rsidRPr="00D36414">
        <w:rPr>
          <w:rFonts w:cstheme="minorHAnsi"/>
        </w:rPr>
        <w:t xml:space="preserve">(2), 223–230. </w:t>
      </w:r>
      <w:hyperlink r:id="rId628" w:history="1">
        <w:r w:rsidRPr="00D36414">
          <w:rPr>
            <w:rStyle w:val="Hyperlink"/>
            <w:rFonts w:cstheme="minorHAnsi"/>
          </w:rPr>
          <w:t>http://doi.org/10.1007/s11355-010-0115-2</w:t>
        </w:r>
      </w:hyperlink>
      <w:r w:rsidRPr="00D36414">
        <w:rPr>
          <w:rFonts w:cstheme="minorHAnsi"/>
        </w:rPr>
        <w:t xml:space="preserve"> </w:t>
      </w:r>
    </w:p>
    <w:p w14:paraId="04113B0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angemeyer, J., Baro, F., Roebeling, P., &amp; Gómez-Baggethun, E. (2015). Contrasting values of cultural ecosystem services in urban areas: The case of park Montjuic in Barcelona. </w:t>
      </w:r>
      <w:r w:rsidRPr="00D36414">
        <w:rPr>
          <w:rFonts w:cstheme="minorHAnsi"/>
          <w:i/>
          <w:iCs/>
        </w:rPr>
        <w:t>Ecosystem Services</w:t>
      </w:r>
      <w:r w:rsidRPr="00D36414">
        <w:rPr>
          <w:rFonts w:cstheme="minorHAnsi"/>
        </w:rPr>
        <w:t xml:space="preserve">, </w:t>
      </w:r>
      <w:r w:rsidRPr="00D36414">
        <w:rPr>
          <w:rFonts w:cstheme="minorHAnsi"/>
          <w:i/>
          <w:iCs/>
        </w:rPr>
        <w:t>12</w:t>
      </w:r>
      <w:r w:rsidRPr="00D36414">
        <w:rPr>
          <w:rFonts w:cstheme="minorHAnsi"/>
        </w:rPr>
        <w:t xml:space="preserve">, 178–186. </w:t>
      </w:r>
      <w:hyperlink r:id="rId629" w:history="1">
        <w:r w:rsidRPr="00D36414">
          <w:rPr>
            <w:rStyle w:val="Hyperlink"/>
            <w:rFonts w:cstheme="minorHAnsi"/>
          </w:rPr>
          <w:t>http://doi.org/10.1016/j.ecoser.2014.11.016</w:t>
        </w:r>
      </w:hyperlink>
      <w:r w:rsidRPr="00D36414">
        <w:rPr>
          <w:rFonts w:cstheme="minorHAnsi"/>
        </w:rPr>
        <w:t xml:space="preserve"> </w:t>
      </w:r>
    </w:p>
    <w:p w14:paraId="2411BC2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arondelle, N., Haase, D., &amp; Kabisch, N. (2014). Mapping the diversity of regulating ecosystem services in European cities. </w:t>
      </w:r>
      <w:r w:rsidRPr="00D36414">
        <w:rPr>
          <w:rFonts w:cstheme="minorHAnsi"/>
          <w:i/>
          <w:iCs/>
        </w:rPr>
        <w:t>Global Environmental Change</w:t>
      </w:r>
      <w:r w:rsidRPr="00D36414">
        <w:rPr>
          <w:rFonts w:cstheme="minorHAnsi"/>
        </w:rPr>
        <w:t xml:space="preserve">, </w:t>
      </w:r>
      <w:r w:rsidRPr="00D36414">
        <w:rPr>
          <w:rFonts w:cstheme="minorHAnsi"/>
          <w:i/>
          <w:iCs/>
        </w:rPr>
        <w:t>26</w:t>
      </w:r>
      <w:r w:rsidRPr="00D36414">
        <w:rPr>
          <w:rFonts w:cstheme="minorHAnsi"/>
        </w:rPr>
        <w:t xml:space="preserve">(1), 119–129. </w:t>
      </w:r>
      <w:hyperlink r:id="rId630" w:history="1">
        <w:r w:rsidRPr="00D36414">
          <w:rPr>
            <w:rStyle w:val="Hyperlink"/>
            <w:rFonts w:cstheme="minorHAnsi"/>
          </w:rPr>
          <w:t>http://doi.org/10.1016/j.gloenvcha.2014.04.008</w:t>
        </w:r>
      </w:hyperlink>
      <w:r w:rsidRPr="00D36414">
        <w:rPr>
          <w:rFonts w:cstheme="minorHAnsi"/>
        </w:rPr>
        <w:t xml:space="preserve"> </w:t>
      </w:r>
    </w:p>
    <w:p w14:paraId="576C0AB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avalle, C., Micale, F., Houston, T. D., Camia, A., Hiederer, R., Lazar, C., Conte, C., Amatulli, G., &amp; Genovese, G. (2009). Climate change in Europe. 3. Impact on agriculture and forestry. A review. </w:t>
      </w:r>
      <w:r w:rsidRPr="00D36414">
        <w:rPr>
          <w:rFonts w:cstheme="minorHAnsi"/>
          <w:i/>
          <w:iCs/>
        </w:rPr>
        <w:t>Agronomy for Sustainable Development</w:t>
      </w:r>
      <w:r w:rsidRPr="00D36414">
        <w:rPr>
          <w:rFonts w:cstheme="minorHAnsi"/>
        </w:rPr>
        <w:t xml:space="preserve">, </w:t>
      </w:r>
      <w:r w:rsidRPr="00D36414">
        <w:rPr>
          <w:rFonts w:cstheme="minorHAnsi"/>
          <w:i/>
          <w:iCs/>
        </w:rPr>
        <w:t>29</w:t>
      </w:r>
      <w:r w:rsidRPr="00D36414">
        <w:rPr>
          <w:rFonts w:cstheme="minorHAnsi"/>
        </w:rPr>
        <w:t xml:space="preserve">(3), 433–446. </w:t>
      </w:r>
      <w:hyperlink r:id="rId631" w:history="1">
        <w:r w:rsidRPr="00D36414">
          <w:rPr>
            <w:rStyle w:val="Hyperlink"/>
            <w:rFonts w:cstheme="minorHAnsi"/>
          </w:rPr>
          <w:t>http://doi.org/10.1051/agro/2008068</w:t>
        </w:r>
      </w:hyperlink>
      <w:r w:rsidRPr="00D36414">
        <w:rPr>
          <w:rFonts w:cstheme="minorHAnsi"/>
        </w:rPr>
        <w:t xml:space="preserve"> </w:t>
      </w:r>
    </w:p>
    <w:p w14:paraId="66E50E69"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Lavrillier, A., Gabyshev, S., &amp; Rojo, M. (2016). The sable for Evenk reindeer herders in southeastern Siberia: Interplaying drivers of changes on biodiversity and ecosystem services – Climate change, worldwide market economy, and extractive industries. In M. Roué &amp; Z. Molna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p. 111–128). </w:t>
      </w:r>
      <w:r w:rsidRPr="00D36414">
        <w:rPr>
          <w:rFonts w:cstheme="minorHAnsi"/>
          <w:lang w:val="es-ES"/>
        </w:rPr>
        <w:t xml:space="preserve">Paris, France: UNESCO. </w:t>
      </w:r>
    </w:p>
    <w:p w14:paraId="7C66C7DA" w14:textId="77777777" w:rsidR="00167C0B" w:rsidRPr="00D36414" w:rsidRDefault="00167C0B" w:rsidP="00167C0B">
      <w:pPr>
        <w:widowControl w:val="0"/>
        <w:autoSpaceDE w:val="0"/>
        <w:autoSpaceDN w:val="0"/>
        <w:adjustRightInd w:val="0"/>
        <w:spacing w:before="120"/>
        <w:ind w:left="480" w:hanging="480"/>
        <w:rPr>
          <w:rFonts w:cstheme="minorHAnsi"/>
          <w:i/>
          <w:iCs/>
        </w:rPr>
      </w:pPr>
      <w:r w:rsidRPr="00D36414">
        <w:rPr>
          <w:rFonts w:cstheme="minorHAnsi"/>
          <w:lang w:val="es-ES"/>
        </w:rPr>
        <w:t xml:space="preserve">Le, Q. B., Nkonya, E., &amp; Mirzabaev, A. (2014). </w:t>
      </w:r>
      <w:r w:rsidRPr="00D36414">
        <w:rPr>
          <w:rFonts w:cstheme="minorHAnsi"/>
          <w:iCs/>
        </w:rPr>
        <w:t xml:space="preserve">Biomass productivity-based mapping of global land degradation hotspots. In: E. Nkonya, A. Mirzabaev, &amp; J. von Braun (Eds.), </w:t>
      </w:r>
      <w:r w:rsidRPr="00D36414">
        <w:rPr>
          <w:rFonts w:cstheme="minorHAnsi"/>
          <w:i/>
          <w:iCs/>
        </w:rPr>
        <w:t xml:space="preserve">Economics of Land Degradation and Improvement – A Global Assessment for Sustainable Development </w:t>
      </w:r>
      <w:r w:rsidRPr="00D36414">
        <w:rPr>
          <w:rFonts w:cstheme="minorHAnsi"/>
          <w:iCs/>
        </w:rPr>
        <w:t>(pp. 55-84)</w:t>
      </w:r>
      <w:r w:rsidRPr="00D36414">
        <w:rPr>
          <w:rFonts w:cstheme="minorHAnsi"/>
        </w:rPr>
        <w:t>. Bonn, Germany: Springer.</w:t>
      </w:r>
    </w:p>
    <w:p w14:paraId="0E0E041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e Bissonnais, Y., &amp; Arrouays, D. (1997). Aggregate stability and assessment of soil crustability and erodibility: II. Application to humic loamy soils with various organic carbon contents. </w:t>
      </w:r>
      <w:r w:rsidRPr="00D36414">
        <w:rPr>
          <w:rFonts w:cstheme="minorHAnsi"/>
          <w:i/>
          <w:iCs/>
        </w:rPr>
        <w:t>European Journal of Soil Science</w:t>
      </w:r>
      <w:r w:rsidRPr="00D36414">
        <w:rPr>
          <w:rFonts w:cstheme="minorHAnsi"/>
        </w:rPr>
        <w:t xml:space="preserve">, </w:t>
      </w:r>
      <w:r w:rsidRPr="00D36414">
        <w:rPr>
          <w:rFonts w:cstheme="minorHAnsi"/>
          <w:i/>
          <w:iCs/>
        </w:rPr>
        <w:t>48</w:t>
      </w:r>
      <w:r w:rsidRPr="00D36414">
        <w:rPr>
          <w:rFonts w:cstheme="minorHAnsi"/>
        </w:rPr>
        <w:t xml:space="preserve">(1), 39–48. </w:t>
      </w:r>
      <w:hyperlink r:id="rId632" w:history="1">
        <w:r w:rsidRPr="00D36414">
          <w:rPr>
            <w:rStyle w:val="Hyperlink"/>
            <w:rFonts w:cstheme="minorHAnsi"/>
          </w:rPr>
          <w:t>http://doi.org/10.1111/j.1365-2389.1997.tb00183.x</w:t>
        </w:r>
      </w:hyperlink>
      <w:r w:rsidRPr="00D36414">
        <w:rPr>
          <w:rFonts w:cstheme="minorHAnsi"/>
        </w:rPr>
        <w:t xml:space="preserve"> </w:t>
      </w:r>
    </w:p>
    <w:p w14:paraId="4AC0813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ee, A. C. K., &amp; Maheswaran, R. (2011). The health benefits of urban green spaces: a review of the evidence. </w:t>
      </w:r>
      <w:r w:rsidRPr="00D36414">
        <w:rPr>
          <w:rFonts w:cstheme="minorHAnsi"/>
          <w:i/>
          <w:iCs/>
        </w:rPr>
        <w:t>Journal of Public Health</w:t>
      </w:r>
      <w:r w:rsidRPr="00D36414">
        <w:rPr>
          <w:rFonts w:cstheme="minorHAnsi"/>
        </w:rPr>
        <w:t xml:space="preserve">, </w:t>
      </w:r>
      <w:r w:rsidRPr="00D36414">
        <w:rPr>
          <w:rFonts w:cstheme="minorHAnsi"/>
          <w:i/>
          <w:iCs/>
        </w:rPr>
        <w:t>33</w:t>
      </w:r>
      <w:r w:rsidRPr="00D36414">
        <w:rPr>
          <w:rFonts w:cstheme="minorHAnsi"/>
        </w:rPr>
        <w:t xml:space="preserve">(2), 212–22. </w:t>
      </w:r>
      <w:hyperlink r:id="rId633" w:history="1">
        <w:r w:rsidRPr="00D36414">
          <w:rPr>
            <w:rStyle w:val="Hyperlink"/>
            <w:rFonts w:cstheme="minorHAnsi"/>
          </w:rPr>
          <w:t>http://doi.org/10.1093/pubmed/fdq068</w:t>
        </w:r>
      </w:hyperlink>
      <w:r w:rsidRPr="00D36414">
        <w:rPr>
          <w:rFonts w:cstheme="minorHAnsi"/>
        </w:rPr>
        <w:t xml:space="preserve"> </w:t>
      </w:r>
    </w:p>
    <w:p w14:paraId="5629C2B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emasson, A. J., Fletcher, S., Hall-Spencer, J. M., &amp; Knights, A. M. (2017). Linking the biological impacts of ocean acidification on oysters to changes in ecosystem services: A review. </w:t>
      </w:r>
      <w:r w:rsidRPr="00D36414">
        <w:rPr>
          <w:rFonts w:cstheme="minorHAnsi"/>
          <w:i/>
          <w:iCs/>
        </w:rPr>
        <w:t>Journal of Experimental Marine Biology and Ecology</w:t>
      </w:r>
      <w:r w:rsidRPr="00D36414">
        <w:rPr>
          <w:rFonts w:cstheme="minorHAnsi"/>
        </w:rPr>
        <w:t xml:space="preserve">, </w:t>
      </w:r>
      <w:r w:rsidRPr="00D36414">
        <w:rPr>
          <w:rFonts w:cstheme="minorHAnsi"/>
          <w:i/>
          <w:iCs/>
        </w:rPr>
        <w:t>492</w:t>
      </w:r>
      <w:r w:rsidRPr="00D36414">
        <w:rPr>
          <w:rFonts w:cstheme="minorHAnsi"/>
        </w:rPr>
        <w:t xml:space="preserve">(Suppl.), 49–62. </w:t>
      </w:r>
      <w:hyperlink r:id="rId634" w:history="1">
        <w:r w:rsidRPr="00D36414">
          <w:rPr>
            <w:rStyle w:val="Hyperlink"/>
            <w:rFonts w:cstheme="minorHAnsi"/>
          </w:rPr>
          <w:t>http://doi.org/10.1016/j.jembe.2017.01.019</w:t>
        </w:r>
      </w:hyperlink>
      <w:r w:rsidRPr="00D36414">
        <w:rPr>
          <w:rFonts w:cstheme="minorHAnsi"/>
        </w:rPr>
        <w:t xml:space="preserve"> </w:t>
      </w:r>
    </w:p>
    <w:p w14:paraId="1B1EE47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eonti, M., &amp; Casu, L. (2013). Traditional medicines and globalization: Current and future perspectives in ethnopharmacology. </w:t>
      </w:r>
      <w:r w:rsidRPr="00D36414">
        <w:rPr>
          <w:rFonts w:cstheme="minorHAnsi"/>
          <w:i/>
          <w:iCs/>
        </w:rPr>
        <w:t>Frontiers in Pharmacology</w:t>
      </w:r>
      <w:r w:rsidRPr="00D36414">
        <w:rPr>
          <w:rFonts w:cstheme="minorHAnsi"/>
        </w:rPr>
        <w:t xml:space="preserve">, </w:t>
      </w:r>
      <w:r w:rsidRPr="00D36414">
        <w:rPr>
          <w:rFonts w:cstheme="minorHAnsi"/>
          <w:i/>
          <w:iCs/>
        </w:rPr>
        <w:t>4</w:t>
      </w:r>
      <w:r w:rsidRPr="00D36414">
        <w:rPr>
          <w:rFonts w:cstheme="minorHAnsi"/>
        </w:rPr>
        <w:t>(92)</w:t>
      </w:r>
      <w:r w:rsidRPr="00D36414">
        <w:rPr>
          <w:rFonts w:cstheme="minorHAnsi"/>
          <w:i/>
          <w:iCs/>
        </w:rPr>
        <w:t>, 1-13</w:t>
      </w:r>
      <w:r w:rsidRPr="00D36414">
        <w:rPr>
          <w:rFonts w:cstheme="minorHAnsi"/>
        </w:rPr>
        <w:t xml:space="preserve">. </w:t>
      </w:r>
      <w:hyperlink r:id="rId635" w:history="1">
        <w:r w:rsidRPr="00D36414">
          <w:rPr>
            <w:rStyle w:val="Hyperlink"/>
            <w:rFonts w:cstheme="minorHAnsi"/>
          </w:rPr>
          <w:t>http://doi.org/10.3389/fphar.2013.00092</w:t>
        </w:r>
      </w:hyperlink>
      <w:r w:rsidRPr="00D36414">
        <w:rPr>
          <w:rFonts w:cstheme="minorHAnsi"/>
        </w:rPr>
        <w:t xml:space="preserve"> </w:t>
      </w:r>
    </w:p>
    <w:p w14:paraId="0B3016E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eonti, M., &amp; Verpoorte, R. (2017). Traditional Mediterranean and European herbal medicines. </w:t>
      </w:r>
      <w:r w:rsidRPr="00D36414">
        <w:rPr>
          <w:rFonts w:cstheme="minorHAnsi"/>
          <w:i/>
          <w:iCs/>
        </w:rPr>
        <w:t>Journal of Ethnopharmacology</w:t>
      </w:r>
      <w:r w:rsidRPr="00D36414">
        <w:rPr>
          <w:rFonts w:cstheme="minorHAnsi"/>
        </w:rPr>
        <w:t xml:space="preserve">, </w:t>
      </w:r>
      <w:r w:rsidRPr="00D36414">
        <w:rPr>
          <w:rFonts w:cstheme="minorHAnsi"/>
          <w:i/>
          <w:iCs/>
        </w:rPr>
        <w:t>199</w:t>
      </w:r>
      <w:r w:rsidRPr="00D36414">
        <w:rPr>
          <w:rFonts w:cstheme="minorHAnsi"/>
        </w:rPr>
        <w:t xml:space="preserve">, 161–167. </w:t>
      </w:r>
      <w:hyperlink r:id="rId636" w:history="1">
        <w:r w:rsidRPr="00D36414">
          <w:rPr>
            <w:rStyle w:val="Hyperlink"/>
            <w:rFonts w:cstheme="minorHAnsi"/>
          </w:rPr>
          <w:t>http://doi.org/10.1016/j.jep.2017.01.052</w:t>
        </w:r>
      </w:hyperlink>
      <w:r w:rsidRPr="00D36414">
        <w:rPr>
          <w:rFonts w:cstheme="minorHAnsi"/>
        </w:rPr>
        <w:t xml:space="preserve"> </w:t>
      </w:r>
    </w:p>
    <w:p w14:paraId="4EEB7C0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Leuzinger, S., Vogt, R., &amp; Körner, C. (2010). Tree surface temperature in an urban environment. </w:t>
      </w:r>
      <w:r w:rsidRPr="00D36414">
        <w:rPr>
          <w:rFonts w:cstheme="minorHAnsi"/>
          <w:i/>
          <w:iCs/>
        </w:rPr>
        <w:t>Agricultural and Forest Meteorology</w:t>
      </w:r>
      <w:r w:rsidRPr="00D36414">
        <w:rPr>
          <w:rFonts w:cstheme="minorHAnsi"/>
        </w:rPr>
        <w:t xml:space="preserve">, </w:t>
      </w:r>
      <w:r w:rsidRPr="00D36414">
        <w:rPr>
          <w:rFonts w:cstheme="minorHAnsi"/>
          <w:i/>
          <w:iCs/>
        </w:rPr>
        <w:t>150</w:t>
      </w:r>
      <w:r w:rsidRPr="00D36414">
        <w:rPr>
          <w:rFonts w:cstheme="minorHAnsi"/>
        </w:rPr>
        <w:t xml:space="preserve">(1), 56–62. </w:t>
      </w:r>
      <w:hyperlink r:id="rId637" w:history="1">
        <w:r w:rsidRPr="00D36414">
          <w:rPr>
            <w:rStyle w:val="Hyperlink"/>
            <w:rFonts w:cstheme="minorHAnsi"/>
          </w:rPr>
          <w:t>http://doi.org/10.1016/j.agrformet.2009.08.006</w:t>
        </w:r>
      </w:hyperlink>
      <w:r w:rsidRPr="00D36414">
        <w:rPr>
          <w:rFonts w:cstheme="minorHAnsi"/>
        </w:rPr>
        <w:t xml:space="preserve"> </w:t>
      </w:r>
    </w:p>
    <w:p w14:paraId="3B02DA4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bralato, S., Coll, M., Tudela, S., Palomera, I., &amp; Pranovi, F. (2008). Novel index for quantification of ecosystem effects of fishing as removal of secondary production. </w:t>
      </w:r>
      <w:r w:rsidRPr="00D36414">
        <w:rPr>
          <w:rFonts w:cstheme="minorHAnsi"/>
          <w:i/>
          <w:iCs/>
        </w:rPr>
        <w:t>Marine Ecology Progress Series</w:t>
      </w:r>
      <w:r w:rsidRPr="00D36414">
        <w:rPr>
          <w:rFonts w:cstheme="minorHAnsi"/>
        </w:rPr>
        <w:t xml:space="preserve">, </w:t>
      </w:r>
      <w:r w:rsidRPr="00D36414">
        <w:rPr>
          <w:rFonts w:cstheme="minorHAnsi"/>
          <w:i/>
          <w:iCs/>
        </w:rPr>
        <w:t>355</w:t>
      </w:r>
      <w:r w:rsidRPr="00D36414">
        <w:rPr>
          <w:rFonts w:cstheme="minorHAnsi"/>
        </w:rPr>
        <w:t xml:space="preserve">, 107–129. </w:t>
      </w:r>
      <w:hyperlink r:id="rId638" w:history="1">
        <w:r w:rsidRPr="00D36414">
          <w:rPr>
            <w:rStyle w:val="Hyperlink"/>
            <w:rFonts w:cstheme="minorHAnsi"/>
          </w:rPr>
          <w:t>http://doi.org/10.3354/meps07224</w:t>
        </w:r>
      </w:hyperlink>
      <w:r w:rsidRPr="00D36414">
        <w:rPr>
          <w:rFonts w:cstheme="minorHAnsi"/>
        </w:rPr>
        <w:t xml:space="preserve"> </w:t>
      </w:r>
    </w:p>
    <w:p w14:paraId="777CFB0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ndemann-Matthies, P., Briegel, R., Schüpbach, B., &amp; Junge, X. (2010). Aesthetic preference for a Swiss alpine landscape: The impact of different agricultural land-use with different biodiversity. </w:t>
      </w:r>
      <w:r w:rsidRPr="00D36414">
        <w:rPr>
          <w:rFonts w:cstheme="minorHAnsi"/>
          <w:i/>
          <w:iCs/>
        </w:rPr>
        <w:t>Landscape and Urban Planning</w:t>
      </w:r>
      <w:r w:rsidRPr="00D36414">
        <w:rPr>
          <w:rFonts w:cstheme="minorHAnsi"/>
        </w:rPr>
        <w:t xml:space="preserve">, </w:t>
      </w:r>
      <w:r w:rsidRPr="00D36414">
        <w:rPr>
          <w:rFonts w:cstheme="minorHAnsi"/>
          <w:i/>
          <w:iCs/>
        </w:rPr>
        <w:t>98</w:t>
      </w:r>
      <w:r w:rsidRPr="00D36414">
        <w:rPr>
          <w:rFonts w:cstheme="minorHAnsi"/>
        </w:rPr>
        <w:t xml:space="preserve">(2), 99–109. </w:t>
      </w:r>
      <w:hyperlink r:id="rId639" w:history="1">
        <w:r w:rsidRPr="00D36414">
          <w:rPr>
            <w:rStyle w:val="Hyperlink"/>
            <w:rFonts w:cstheme="minorHAnsi"/>
          </w:rPr>
          <w:t>http://doi.org/10.1016/j.landurbplan.2010.07.015</w:t>
        </w:r>
      </w:hyperlink>
      <w:r w:rsidRPr="00D36414">
        <w:rPr>
          <w:rFonts w:cstheme="minorHAnsi"/>
        </w:rPr>
        <w:t xml:space="preserve"> </w:t>
      </w:r>
    </w:p>
    <w:p w14:paraId="10B6696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nnell, J. D. C., &amp; Lescureux, N. (2015). </w:t>
      </w:r>
      <w:r w:rsidRPr="00D36414">
        <w:rPr>
          <w:rFonts w:cstheme="minorHAnsi"/>
          <w:i/>
          <w:iCs/>
        </w:rPr>
        <w:t>Livestock guarding dogs: Cultural heritage icons with a new relevance for mitigating conservation conflicts</w:t>
      </w:r>
      <w:r w:rsidRPr="00D36414">
        <w:rPr>
          <w:rFonts w:cstheme="minorHAnsi"/>
        </w:rPr>
        <w:t xml:space="preserve">. Trondheim, Norway: Norwegian Institute for Nature Research (NINA). </w:t>
      </w:r>
    </w:p>
    <w:p w14:paraId="40F72B1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oubimtseva, E. (2015). A multi-scale assessment of human vulnerability to climate change in the Aral Sea basin. </w:t>
      </w:r>
      <w:r w:rsidRPr="00D36414">
        <w:rPr>
          <w:rFonts w:cstheme="minorHAnsi"/>
          <w:i/>
          <w:iCs/>
        </w:rPr>
        <w:t>Environmental Earth Sciences</w:t>
      </w:r>
      <w:r w:rsidRPr="00D36414">
        <w:rPr>
          <w:rFonts w:cstheme="minorHAnsi"/>
        </w:rPr>
        <w:t xml:space="preserve">, </w:t>
      </w:r>
      <w:r w:rsidRPr="00D36414">
        <w:rPr>
          <w:rFonts w:cstheme="minorHAnsi"/>
          <w:i/>
          <w:iCs/>
        </w:rPr>
        <w:t>73</w:t>
      </w:r>
      <w:r w:rsidRPr="00D36414">
        <w:rPr>
          <w:rFonts w:cstheme="minorHAnsi"/>
        </w:rPr>
        <w:t xml:space="preserve">(2), 719–729. </w:t>
      </w:r>
      <w:hyperlink r:id="rId640" w:history="1">
        <w:r w:rsidRPr="00D36414">
          <w:rPr>
            <w:rStyle w:val="Hyperlink"/>
            <w:rFonts w:cstheme="minorHAnsi"/>
          </w:rPr>
          <w:t>http://doi.org/10.1007/s12665-014-3104-1</w:t>
        </w:r>
      </w:hyperlink>
      <w:r w:rsidRPr="00D36414">
        <w:rPr>
          <w:rFonts w:cstheme="minorHAnsi"/>
        </w:rPr>
        <w:t xml:space="preserve"> </w:t>
      </w:r>
    </w:p>
    <w:p w14:paraId="653C65B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quete, C., Cid, N., Lanzanova, D., Grizzetti, B., &amp; Reynaud, A. (2016a). Perspectives on the link between ecosystem services and biodiversity: The assessment of the nursery function. </w:t>
      </w:r>
      <w:r w:rsidRPr="00D36414">
        <w:rPr>
          <w:rFonts w:cstheme="minorHAnsi"/>
          <w:i/>
          <w:iCs/>
        </w:rPr>
        <w:t>Ecological Indicators</w:t>
      </w:r>
      <w:r w:rsidRPr="00D36414">
        <w:rPr>
          <w:rFonts w:cstheme="minorHAnsi"/>
        </w:rPr>
        <w:t xml:space="preserve">, </w:t>
      </w:r>
      <w:r w:rsidRPr="00D36414">
        <w:rPr>
          <w:rFonts w:cstheme="minorHAnsi"/>
          <w:i/>
          <w:iCs/>
        </w:rPr>
        <w:t>63</w:t>
      </w:r>
      <w:r w:rsidRPr="00D36414">
        <w:rPr>
          <w:rFonts w:cstheme="minorHAnsi"/>
        </w:rPr>
        <w:t xml:space="preserve">, 249–257. </w:t>
      </w:r>
      <w:hyperlink r:id="rId641" w:history="1">
        <w:r w:rsidRPr="00D36414">
          <w:rPr>
            <w:rStyle w:val="Hyperlink"/>
            <w:rFonts w:cstheme="minorHAnsi"/>
          </w:rPr>
          <w:t>http://doi.org/10.1016/j.ecolind.2015.11.058</w:t>
        </w:r>
      </w:hyperlink>
      <w:r w:rsidRPr="00D36414">
        <w:rPr>
          <w:rFonts w:cstheme="minorHAnsi"/>
        </w:rPr>
        <w:t xml:space="preserve"> </w:t>
      </w:r>
    </w:p>
    <w:p w14:paraId="5918352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quete, C., Piroddi, C., Macías, D., Druon, J.-N., &amp; Zulian, G. (2016b). Ecosystem services sustainability in the Mediterranean Sea: Assessment of status and trends using multiple modelling approaches.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rPr>
        <w:t xml:space="preserve">, 34162. </w:t>
      </w:r>
      <w:hyperlink r:id="rId642" w:history="1">
        <w:r w:rsidRPr="00D36414">
          <w:rPr>
            <w:rStyle w:val="Hyperlink"/>
            <w:rFonts w:cstheme="minorHAnsi"/>
          </w:rPr>
          <w:t>http://doi.org/10.1038/srep34162</w:t>
        </w:r>
      </w:hyperlink>
      <w:r w:rsidRPr="00D36414">
        <w:rPr>
          <w:rFonts w:cstheme="minorHAnsi"/>
        </w:rPr>
        <w:t xml:space="preserve"> </w:t>
      </w:r>
    </w:p>
    <w:p w14:paraId="10BC71D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iu, J., Yang, W., &amp; Li, S. (2016). Framing ecosystem services in the telecoupled Anthropocene. </w:t>
      </w:r>
      <w:r w:rsidRPr="00D36414">
        <w:rPr>
          <w:rFonts w:cstheme="minorHAnsi"/>
          <w:i/>
          <w:iCs/>
        </w:rPr>
        <w:t>Frontiers in Ecology and the Environment</w:t>
      </w:r>
      <w:r w:rsidRPr="00D36414">
        <w:rPr>
          <w:rFonts w:cstheme="minorHAnsi"/>
        </w:rPr>
        <w:t xml:space="preserve">, </w:t>
      </w:r>
      <w:r w:rsidRPr="00D36414">
        <w:rPr>
          <w:rFonts w:cstheme="minorHAnsi"/>
          <w:i/>
          <w:iCs/>
        </w:rPr>
        <w:t>14</w:t>
      </w:r>
      <w:r w:rsidRPr="00D36414">
        <w:rPr>
          <w:rFonts w:cstheme="minorHAnsi"/>
        </w:rPr>
        <w:t xml:space="preserve">(1), 27–36. </w:t>
      </w:r>
      <w:hyperlink r:id="rId643" w:history="1">
        <w:r w:rsidRPr="00D36414">
          <w:rPr>
            <w:rStyle w:val="Hyperlink"/>
            <w:rFonts w:cstheme="minorHAnsi"/>
          </w:rPr>
          <w:t>http://doi.org/10.1002/16-0188.1</w:t>
        </w:r>
      </w:hyperlink>
      <w:r w:rsidRPr="00D36414">
        <w:rPr>
          <w:rFonts w:cstheme="minorHAnsi"/>
        </w:rPr>
        <w:t xml:space="preserve"> </w:t>
      </w:r>
    </w:p>
    <w:p w14:paraId="2868EA7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orencova, E., Frelichova, J., Nelson, E., &amp; Vackar, D. (2013). Past and future impacts of land use and climate change on agricultural ecosystem services in the Czech Republic. </w:t>
      </w:r>
      <w:r w:rsidRPr="00D36414">
        <w:rPr>
          <w:rFonts w:cstheme="minorHAnsi"/>
          <w:i/>
          <w:iCs/>
        </w:rPr>
        <w:t>Land Use Policy</w:t>
      </w:r>
      <w:r w:rsidRPr="00D36414">
        <w:rPr>
          <w:rFonts w:cstheme="minorHAnsi"/>
        </w:rPr>
        <w:t xml:space="preserve">, </w:t>
      </w:r>
      <w:r w:rsidRPr="00D36414">
        <w:rPr>
          <w:rFonts w:cstheme="minorHAnsi"/>
          <w:i/>
          <w:iCs/>
        </w:rPr>
        <w:t>33</w:t>
      </w:r>
      <w:r w:rsidRPr="00D36414">
        <w:rPr>
          <w:rFonts w:cstheme="minorHAnsi"/>
        </w:rPr>
        <w:t xml:space="preserve">, 183–194. </w:t>
      </w:r>
      <w:hyperlink r:id="rId644" w:history="1">
        <w:r w:rsidRPr="00D36414">
          <w:rPr>
            <w:rStyle w:val="Hyperlink"/>
            <w:rFonts w:cstheme="minorHAnsi"/>
          </w:rPr>
          <w:t>http://doi.org/10.1016/j.landusepol.2012.12.012</w:t>
        </w:r>
      </w:hyperlink>
      <w:r w:rsidRPr="00D36414">
        <w:rPr>
          <w:rFonts w:cstheme="minorHAnsi"/>
        </w:rPr>
        <w:t xml:space="preserve"> </w:t>
      </w:r>
    </w:p>
    <w:p w14:paraId="5BF71C56"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Lorenz, K., &amp; Lal, R. (2016). Soil organic carbon – An appropriate indicator to monitor trends of land and soil degradation within the SDG framework? </w:t>
      </w:r>
      <w:r w:rsidRPr="00D36414">
        <w:rPr>
          <w:rFonts w:cstheme="minorHAnsi"/>
          <w:lang w:val="es-ES"/>
        </w:rPr>
        <w:t xml:space="preserve">Dessau-Roßlau, Germany: Umweltbundesamt. </w:t>
      </w:r>
    </w:p>
    <w:p w14:paraId="3206F1E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Lozano, J., Casanovas, J. G., Zorrilla, J. M., Lozano, J., Casanovas, J. G., Virgós, E., &amp; Zorrilla, J. M. (2013). </w:t>
      </w:r>
      <w:r w:rsidRPr="00D36414">
        <w:rPr>
          <w:rFonts w:cstheme="minorHAnsi"/>
        </w:rPr>
        <w:t xml:space="preserve">The competitor release effect applied to carnivore species: How red foxes can increase in numbers when persecuted. </w:t>
      </w:r>
      <w:r w:rsidRPr="00D36414">
        <w:rPr>
          <w:rFonts w:cstheme="minorHAnsi"/>
          <w:i/>
          <w:iCs/>
        </w:rPr>
        <w:t>Animal Biodiversity and Conservation</w:t>
      </w:r>
      <w:r w:rsidRPr="00D36414">
        <w:rPr>
          <w:rFonts w:cstheme="minorHAnsi"/>
        </w:rPr>
        <w:t xml:space="preserve">, </w:t>
      </w:r>
      <w:r w:rsidRPr="00D36414">
        <w:rPr>
          <w:rFonts w:cstheme="minorHAnsi"/>
          <w:i/>
          <w:iCs/>
        </w:rPr>
        <w:t>36</w:t>
      </w:r>
      <w:r w:rsidRPr="00D36414">
        <w:rPr>
          <w:rFonts w:cstheme="minorHAnsi"/>
          <w:iCs/>
        </w:rPr>
        <w:t>(1), 37-46</w:t>
      </w:r>
      <w:r w:rsidRPr="00D36414">
        <w:rPr>
          <w:rFonts w:cstheme="minorHAnsi"/>
        </w:rPr>
        <w:t xml:space="preserve">. </w:t>
      </w:r>
    </w:p>
    <w:p w14:paraId="4F7BCD0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Lozej, Š. L. (2013). Paša in predelava mleka v planinah Triglavskega narodnega parka: Kulturna dediščina in aktualna vprašanja. </w:t>
      </w:r>
      <w:r w:rsidRPr="00D36414">
        <w:rPr>
          <w:rFonts w:cstheme="minorHAnsi"/>
          <w:bCs/>
        </w:rPr>
        <w:t>[Grazing and dairying in the mountain pastures of Triglav National Park: cultural heritage and current questions]</w:t>
      </w:r>
      <w:r w:rsidRPr="00D36414">
        <w:rPr>
          <w:rFonts w:cstheme="minorHAnsi"/>
        </w:rPr>
        <w:t xml:space="preserve">. </w:t>
      </w:r>
      <w:r w:rsidRPr="00D36414">
        <w:rPr>
          <w:rFonts w:cstheme="minorHAnsi"/>
          <w:i/>
          <w:iCs/>
        </w:rPr>
        <w:t>Traditiones</w:t>
      </w:r>
      <w:r w:rsidRPr="00D36414">
        <w:rPr>
          <w:rFonts w:cstheme="minorHAnsi"/>
        </w:rPr>
        <w:t xml:space="preserve">, </w:t>
      </w:r>
      <w:r w:rsidRPr="00D36414">
        <w:rPr>
          <w:rFonts w:cstheme="minorHAnsi"/>
          <w:i/>
          <w:iCs/>
        </w:rPr>
        <w:t>42</w:t>
      </w:r>
      <w:r w:rsidRPr="00D36414">
        <w:rPr>
          <w:rFonts w:cstheme="minorHAnsi"/>
        </w:rPr>
        <w:t xml:space="preserve">(2), 49–68. </w:t>
      </w:r>
      <w:hyperlink r:id="rId645" w:history="1">
        <w:r w:rsidRPr="00D36414">
          <w:rPr>
            <w:rStyle w:val="Hyperlink"/>
            <w:rFonts w:cstheme="minorHAnsi"/>
          </w:rPr>
          <w:t>http://doi.org/10.3986/traditio2013420203</w:t>
        </w:r>
      </w:hyperlink>
      <w:r w:rsidRPr="00D36414">
        <w:rPr>
          <w:rFonts w:cstheme="minorHAnsi"/>
        </w:rPr>
        <w:t xml:space="preserve"> </w:t>
      </w:r>
    </w:p>
    <w:p w14:paraId="5B75DE7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Łuczaj, Ł., Köhler, P., Pirożnikow, E., Graniszewska, M., Pieroni, A., &amp; Gervasi, T. (2013). Wild edible plants of Belarus: from Rostafiński’s questionnaire of 1883 to the present. </w:t>
      </w:r>
      <w:r w:rsidRPr="00D36414">
        <w:rPr>
          <w:rFonts w:cstheme="minorHAnsi"/>
          <w:i/>
          <w:iCs/>
        </w:rPr>
        <w:t>Journal of Ethnobiology and Ethnomedicine</w:t>
      </w:r>
      <w:r w:rsidRPr="00D36414">
        <w:rPr>
          <w:rFonts w:cstheme="minorHAnsi"/>
        </w:rPr>
        <w:t xml:space="preserve">, </w:t>
      </w:r>
      <w:r w:rsidRPr="00D36414">
        <w:rPr>
          <w:rFonts w:cstheme="minorHAnsi"/>
          <w:i/>
          <w:iCs/>
        </w:rPr>
        <w:t>9</w:t>
      </w:r>
      <w:r w:rsidRPr="00D36414">
        <w:rPr>
          <w:rFonts w:cstheme="minorHAnsi"/>
        </w:rPr>
        <w:t xml:space="preserve">(1), 21. </w:t>
      </w:r>
      <w:hyperlink r:id="rId646" w:history="1">
        <w:r w:rsidRPr="00D36414">
          <w:rPr>
            <w:rStyle w:val="Hyperlink"/>
            <w:rFonts w:cstheme="minorHAnsi"/>
          </w:rPr>
          <w:t>http://doi.org/10.1186/1746-4269-9-21</w:t>
        </w:r>
      </w:hyperlink>
      <w:r w:rsidRPr="00D36414">
        <w:rPr>
          <w:rFonts w:cstheme="minorHAnsi"/>
        </w:rPr>
        <w:t xml:space="preserve"> </w:t>
      </w:r>
    </w:p>
    <w:p w14:paraId="53E428F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Łuczaj, Ł., Pieroni, A., Tardío, J., Pardo-de-Santayana, M., Sõukand, R., Svanberg, I., &amp; Kalle, R. (2012). Wild food plant use in 21st century Europe: the disappearance of old traditions and the search for new cuisines involving wild edibles. </w:t>
      </w:r>
      <w:r w:rsidRPr="00D36414">
        <w:rPr>
          <w:rFonts w:cstheme="minorHAnsi"/>
          <w:i/>
          <w:iCs/>
        </w:rPr>
        <w:t>Acta Societatis Botanicorum Poloniae</w:t>
      </w:r>
      <w:r w:rsidRPr="00D36414">
        <w:rPr>
          <w:rFonts w:cstheme="minorHAnsi"/>
        </w:rPr>
        <w:t xml:space="preserve">, </w:t>
      </w:r>
      <w:r w:rsidRPr="00D36414">
        <w:rPr>
          <w:rFonts w:cstheme="minorHAnsi"/>
          <w:i/>
          <w:iCs/>
        </w:rPr>
        <w:t>81</w:t>
      </w:r>
      <w:r w:rsidRPr="00D36414">
        <w:rPr>
          <w:rFonts w:cstheme="minorHAnsi"/>
        </w:rPr>
        <w:t xml:space="preserve">(4), 359–370. </w:t>
      </w:r>
      <w:hyperlink r:id="rId647" w:history="1">
        <w:r w:rsidRPr="00D36414">
          <w:rPr>
            <w:rStyle w:val="Hyperlink"/>
            <w:rFonts w:cstheme="minorHAnsi"/>
          </w:rPr>
          <w:t>http://doi.org/10.5586/asbp.2012.031</w:t>
        </w:r>
      </w:hyperlink>
      <w:r w:rsidRPr="00D36414">
        <w:rPr>
          <w:rFonts w:cstheme="minorHAnsi"/>
        </w:rPr>
        <w:t xml:space="preserve"> </w:t>
      </w:r>
    </w:p>
    <w:p w14:paraId="73035162"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lastRenderedPageBreak/>
        <w:t xml:space="preserve">Łuczaj, Ł., Stawarczyk, K., Kosiek, T., Pietras, M., &amp; Kujawa, A. (2015). Wild food plants and fungi used by Ukrainians in the western part of the Maramureş region in Romania. </w:t>
      </w:r>
      <w:r w:rsidRPr="00D36414">
        <w:rPr>
          <w:rFonts w:cstheme="minorHAnsi"/>
          <w:i/>
          <w:iCs/>
          <w:lang w:val="es-ES"/>
        </w:rPr>
        <w:t>Acta Societatis Botanicorum Poloniae</w:t>
      </w:r>
      <w:r w:rsidRPr="00D36414">
        <w:rPr>
          <w:rFonts w:cstheme="minorHAnsi"/>
          <w:lang w:val="es-ES"/>
        </w:rPr>
        <w:t xml:space="preserve">, </w:t>
      </w:r>
      <w:r w:rsidRPr="00D36414">
        <w:rPr>
          <w:rFonts w:cstheme="minorHAnsi"/>
          <w:i/>
          <w:iCs/>
          <w:lang w:val="es-ES"/>
        </w:rPr>
        <w:t>84</w:t>
      </w:r>
      <w:r w:rsidRPr="00D36414">
        <w:rPr>
          <w:rFonts w:cstheme="minorHAnsi"/>
          <w:lang w:val="es-ES"/>
        </w:rPr>
        <w:t xml:space="preserve">(3), 339–346. </w:t>
      </w:r>
      <w:hyperlink r:id="rId648" w:history="1">
        <w:r w:rsidRPr="00D36414">
          <w:rPr>
            <w:rStyle w:val="Hyperlink"/>
            <w:rFonts w:cstheme="minorHAnsi"/>
            <w:lang w:val="es-ES"/>
          </w:rPr>
          <w:t>http://doi.org/10.5586/asbp.2015.029</w:t>
        </w:r>
      </w:hyperlink>
      <w:r w:rsidRPr="00D36414">
        <w:rPr>
          <w:rFonts w:cstheme="minorHAnsi"/>
          <w:lang w:val="es-ES"/>
        </w:rPr>
        <w:t xml:space="preserve"> </w:t>
      </w:r>
    </w:p>
    <w:p w14:paraId="6156006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Lugato, E., Bampa, F., Panagos, P., Montanarella, L., &amp; Jones, A. (2014). </w:t>
      </w:r>
      <w:r w:rsidRPr="00D36414">
        <w:rPr>
          <w:rFonts w:cstheme="minorHAnsi"/>
        </w:rPr>
        <w:t xml:space="preserve">Potential carbon sequestration of European arable soils estimated by modelling a comprehensive set of management practices. </w:t>
      </w:r>
      <w:r w:rsidRPr="00D36414">
        <w:rPr>
          <w:rFonts w:cstheme="minorHAnsi"/>
          <w:i/>
          <w:iCs/>
        </w:rPr>
        <w:t>Global Change Biology, 20</w:t>
      </w:r>
      <w:r w:rsidRPr="00D36414">
        <w:rPr>
          <w:rFonts w:cstheme="minorHAnsi"/>
          <w:iCs/>
        </w:rPr>
        <w:t>(11), 3557-3567</w:t>
      </w:r>
      <w:r w:rsidRPr="00D36414">
        <w:rPr>
          <w:rFonts w:cstheme="minorHAnsi"/>
        </w:rPr>
        <w:t xml:space="preserve">. </w:t>
      </w:r>
      <w:hyperlink r:id="rId649" w:history="1">
        <w:r w:rsidRPr="00D36414">
          <w:rPr>
            <w:rStyle w:val="Hyperlink"/>
            <w:rFonts w:cstheme="minorHAnsi"/>
          </w:rPr>
          <w:t>http://doi.org/10.1111/gcb.12551</w:t>
        </w:r>
      </w:hyperlink>
      <w:r w:rsidRPr="00D36414">
        <w:rPr>
          <w:rFonts w:cstheme="minorHAnsi"/>
        </w:rPr>
        <w:t xml:space="preserve"> </w:t>
      </w:r>
    </w:p>
    <w:p w14:paraId="3B5A6D8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Lutz, S. R., Mallucci, S., Diamantini, E., Majone, B., Bellin, A., &amp; Merz, R. (2016). Hydroclimatic and water quality trends across three Mediterranean river basins. </w:t>
      </w:r>
      <w:r w:rsidRPr="00D36414">
        <w:rPr>
          <w:rFonts w:cstheme="minorHAnsi"/>
          <w:i/>
          <w:iCs/>
        </w:rPr>
        <w:t>Science of the Total Environment</w:t>
      </w:r>
      <w:r w:rsidRPr="00D36414">
        <w:rPr>
          <w:rFonts w:cstheme="minorHAnsi"/>
        </w:rPr>
        <w:t xml:space="preserve">, </w:t>
      </w:r>
      <w:r w:rsidRPr="00D36414">
        <w:rPr>
          <w:rFonts w:cstheme="minorHAnsi"/>
          <w:i/>
          <w:iCs/>
        </w:rPr>
        <w:t>571</w:t>
      </w:r>
      <w:r w:rsidRPr="00D36414">
        <w:rPr>
          <w:rFonts w:cstheme="minorHAnsi"/>
        </w:rPr>
        <w:t xml:space="preserve">, 1392–1406. </w:t>
      </w:r>
      <w:hyperlink r:id="rId650" w:history="1">
        <w:r w:rsidRPr="00D36414">
          <w:rPr>
            <w:rStyle w:val="Hyperlink"/>
            <w:rFonts w:cstheme="minorHAnsi"/>
          </w:rPr>
          <w:t>http://doi.org/10.1016/j.scitotenv.2016.07.102</w:t>
        </w:r>
      </w:hyperlink>
      <w:r w:rsidRPr="00D36414">
        <w:rPr>
          <w:rFonts w:cstheme="minorHAnsi"/>
        </w:rPr>
        <w:t xml:space="preserve"> </w:t>
      </w:r>
    </w:p>
    <w:p w14:paraId="17287C0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ffi, L. (2005). Linguistic, cultural, and biological diversity. </w:t>
      </w:r>
      <w:r w:rsidRPr="00D36414">
        <w:rPr>
          <w:rFonts w:cstheme="minorHAnsi"/>
          <w:i/>
          <w:iCs/>
        </w:rPr>
        <w:t>Annual Review of Anthropology</w:t>
      </w:r>
      <w:r w:rsidRPr="00D36414">
        <w:rPr>
          <w:rFonts w:cstheme="minorHAnsi"/>
        </w:rPr>
        <w:t xml:space="preserve">, </w:t>
      </w:r>
      <w:r w:rsidRPr="00D36414">
        <w:rPr>
          <w:rFonts w:cstheme="minorHAnsi"/>
          <w:i/>
          <w:iCs/>
        </w:rPr>
        <w:t>34</w:t>
      </w:r>
      <w:r w:rsidRPr="00D36414">
        <w:rPr>
          <w:rFonts w:cstheme="minorHAnsi"/>
        </w:rPr>
        <w:t xml:space="preserve">(1), 599–617. </w:t>
      </w:r>
      <w:hyperlink r:id="rId651" w:history="1">
        <w:r w:rsidRPr="00D36414">
          <w:rPr>
            <w:rStyle w:val="Hyperlink"/>
            <w:rFonts w:cstheme="minorHAnsi"/>
          </w:rPr>
          <w:t>http://doi.org/10.1146/annurev.anthro.34.081804.120437</w:t>
        </w:r>
      </w:hyperlink>
      <w:r w:rsidRPr="00D36414">
        <w:rPr>
          <w:rFonts w:cstheme="minorHAnsi"/>
        </w:rPr>
        <w:t xml:space="preserve"> </w:t>
      </w:r>
    </w:p>
    <w:p w14:paraId="072BFEC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kó, A., Kocsis, M., Barna, G., &amp; Tóth, G. (2017). </w:t>
      </w:r>
      <w:r w:rsidRPr="00D36414">
        <w:rPr>
          <w:rFonts w:cstheme="minorHAnsi"/>
          <w:i/>
          <w:iCs/>
        </w:rPr>
        <w:t>Mapping the storing and filtering capacity of European soils</w:t>
      </w:r>
      <w:r w:rsidRPr="00D36414">
        <w:rPr>
          <w:rFonts w:cstheme="minorHAnsi"/>
        </w:rPr>
        <w:t xml:space="preserve">. </w:t>
      </w:r>
      <w:r w:rsidRPr="00D36414">
        <w:rPr>
          <w:rFonts w:cstheme="minorHAnsi"/>
          <w:lang w:val="pt-PT"/>
        </w:rPr>
        <w:t>Luxembourg: Publications Office of the European Union</w:t>
      </w:r>
      <w:r w:rsidRPr="00D36414">
        <w:rPr>
          <w:rFonts w:cstheme="minorHAnsi"/>
        </w:rPr>
        <w:t xml:space="preserve">. </w:t>
      </w:r>
      <w:hyperlink r:id="rId652" w:history="1">
        <w:r w:rsidRPr="00D36414">
          <w:rPr>
            <w:rStyle w:val="Hyperlink"/>
            <w:rFonts w:cstheme="minorHAnsi"/>
          </w:rPr>
          <w:t>http://doi.org/</w:t>
        </w:r>
        <w:r w:rsidRPr="00D36414">
          <w:rPr>
            <w:rStyle w:val="Hyperlink"/>
            <w:rFonts w:cstheme="minorHAnsi"/>
            <w:lang w:val="pt-PT"/>
          </w:rPr>
          <w:t>10.2788/49218</w:t>
        </w:r>
      </w:hyperlink>
      <w:r w:rsidRPr="00D36414">
        <w:rPr>
          <w:rFonts w:cstheme="minorHAnsi"/>
        </w:rPr>
        <w:t xml:space="preserve"> </w:t>
      </w:r>
    </w:p>
    <w:p w14:paraId="3DD9DC07" w14:textId="77777777" w:rsidR="00167C0B" w:rsidRPr="00D36414" w:rsidRDefault="00167C0B" w:rsidP="00167C0B">
      <w:pPr>
        <w:widowControl w:val="0"/>
        <w:autoSpaceDE w:val="0"/>
        <w:autoSpaceDN w:val="0"/>
        <w:adjustRightInd w:val="0"/>
        <w:spacing w:before="120"/>
        <w:ind w:left="480" w:hanging="480"/>
        <w:rPr>
          <w:rFonts w:cstheme="minorHAnsi"/>
          <w:lang w:val="pt-PT"/>
        </w:rPr>
      </w:pPr>
      <w:r w:rsidRPr="00D36414">
        <w:rPr>
          <w:rFonts w:cstheme="minorHAnsi"/>
        </w:rPr>
        <w:t xml:space="preserve">Mallarch, J. -M., Papayannis, T., &amp; </w:t>
      </w:r>
      <w:r w:rsidRPr="00D36414">
        <w:rPr>
          <w:rFonts w:cstheme="minorHAnsi"/>
          <w:lang w:val="pt-PT"/>
        </w:rPr>
        <w:t>Väisänen, R.</w:t>
      </w:r>
      <w:r w:rsidRPr="00D36414">
        <w:rPr>
          <w:rFonts w:cstheme="minorHAnsi"/>
        </w:rPr>
        <w:t xml:space="preserve"> (Eds.). (2012). </w:t>
      </w:r>
      <w:r w:rsidRPr="00D36414">
        <w:rPr>
          <w:rFonts w:cstheme="minorHAnsi"/>
          <w:i/>
          <w:iCs/>
        </w:rPr>
        <w:t>The diversity of sacred lands in Europe: Proceedings of the third workshop of the Delos initiative – Inari/Aanaar 2010.</w:t>
      </w:r>
      <w:r w:rsidRPr="00D36414">
        <w:rPr>
          <w:rFonts w:cstheme="minorHAnsi"/>
        </w:rPr>
        <w:t xml:space="preserve"> </w:t>
      </w:r>
      <w:r w:rsidRPr="00D36414">
        <w:rPr>
          <w:rFonts w:cstheme="minorHAnsi"/>
          <w:lang w:val="pt-PT"/>
        </w:rPr>
        <w:t>Gland, Switzerland: IUCN and Vantaa, Finland: Metsähallitus Natural Heritage Services.</w:t>
      </w:r>
    </w:p>
    <w:p w14:paraId="69DADA2C" w14:textId="6EB5D986"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anes, F., Marando, F., Capotorti, G., Blasi, C., Salvatori, E., Fusaro, L., Ciancarella, L., Mircea, M., Marchetti, M., Chirichi, G.,&amp; Munafò, M. (2016). </w:t>
      </w:r>
      <w:r w:rsidRPr="00D36414">
        <w:rPr>
          <w:rFonts w:cstheme="minorHAnsi"/>
        </w:rPr>
        <w:t>Regulating ecosystem services of forests in ten Italian metropolitan cities: Air quality improvement by PM</w:t>
      </w:r>
      <w:r w:rsidRPr="00D36414">
        <w:rPr>
          <w:rFonts w:cstheme="minorHAnsi"/>
          <w:vertAlign w:val="subscript"/>
        </w:rPr>
        <w:t>10</w:t>
      </w:r>
      <w:r w:rsidRPr="00D36414">
        <w:rPr>
          <w:rFonts w:cstheme="minorHAnsi"/>
        </w:rPr>
        <w:t xml:space="preserve"> and O</w:t>
      </w:r>
      <w:r w:rsidRPr="00D36414">
        <w:rPr>
          <w:rFonts w:cstheme="minorHAnsi"/>
          <w:vertAlign w:val="subscript"/>
        </w:rPr>
        <w:t>3</w:t>
      </w:r>
      <w:r w:rsidRPr="00D36414">
        <w:rPr>
          <w:rFonts w:cstheme="minorHAnsi"/>
        </w:rPr>
        <w:t xml:space="preserve"> removal. </w:t>
      </w:r>
      <w:r w:rsidRPr="00D36414">
        <w:rPr>
          <w:rFonts w:cstheme="minorHAnsi"/>
          <w:i/>
          <w:iCs/>
        </w:rPr>
        <w:t>Ecological Indicators</w:t>
      </w:r>
      <w:r w:rsidRPr="00D36414">
        <w:rPr>
          <w:rFonts w:cstheme="minorHAnsi"/>
        </w:rPr>
        <w:t xml:space="preserve">, </w:t>
      </w:r>
      <w:r w:rsidRPr="00D36414">
        <w:rPr>
          <w:rFonts w:cstheme="minorHAnsi"/>
          <w:i/>
          <w:iCs/>
        </w:rPr>
        <w:t>67</w:t>
      </w:r>
      <w:r w:rsidRPr="00D36414">
        <w:rPr>
          <w:rFonts w:cstheme="minorHAnsi"/>
        </w:rPr>
        <w:t xml:space="preserve">, 425–440. </w:t>
      </w:r>
      <w:hyperlink r:id="rId653" w:history="1">
        <w:r w:rsidRPr="00D36414">
          <w:rPr>
            <w:rStyle w:val="Hyperlink"/>
            <w:rFonts w:cstheme="minorHAnsi"/>
          </w:rPr>
          <w:t>http://doi.org/10.1016/j.ecolind.2016.03.009</w:t>
        </w:r>
      </w:hyperlink>
      <w:r w:rsidRPr="00D36414">
        <w:rPr>
          <w:rFonts w:cstheme="minorHAnsi"/>
        </w:rPr>
        <w:t xml:space="preserve"> </w:t>
      </w:r>
    </w:p>
    <w:p w14:paraId="0BF0BDD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ngialajo, L., Gianni, F., Airoldi, L., Bartolini, F., Francour, P., Meinesz, A., Thibaut, T., &amp; Ballesteros, E. (2013). </w:t>
      </w:r>
      <w:r w:rsidRPr="00D36414">
        <w:rPr>
          <w:rFonts w:cstheme="minorHAnsi"/>
          <w:i/>
        </w:rPr>
        <w:t>Conservation and restoration of Cystoseira forests in the Mediterranean Sea: The role of marine protected areas</w:t>
      </w:r>
      <w:r w:rsidRPr="00D36414">
        <w:rPr>
          <w:rFonts w:cstheme="minorHAnsi"/>
        </w:rPr>
        <w:t xml:space="preserve">. Retrieved from </w:t>
      </w:r>
      <w:hyperlink r:id="rId654" w:history="1">
        <w:r w:rsidRPr="00D36414">
          <w:rPr>
            <w:rStyle w:val="Hyperlink"/>
            <w:rFonts w:cstheme="minorHAnsi"/>
          </w:rPr>
          <w:t>https://www.researchgate.net/profile/Patrice_Francour/publication/268278685_Conservation_and_restoration_of_Cystoseira_forests_in_the_Mediterranean_sea_the_role_of_marine_protected_areas/links/54678b220cf2f5eb18036bee/Conservation-and-restoration-of-Cystoseira-forests-in-the-Mediterranean-sea-the-role-of-marine-protected-areas.pdf</w:t>
        </w:r>
      </w:hyperlink>
      <w:r w:rsidRPr="00D36414">
        <w:rPr>
          <w:rFonts w:cstheme="minorHAnsi"/>
        </w:rPr>
        <w:t xml:space="preserve"> </w:t>
      </w:r>
    </w:p>
    <w:p w14:paraId="2DAF1A73"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Manzano, P., &amp; Malo, J. E. (2006). </w:t>
      </w:r>
      <w:r w:rsidRPr="00D36414">
        <w:rPr>
          <w:rFonts w:cstheme="minorHAnsi"/>
        </w:rPr>
        <w:t xml:space="preserve">Extreme long-distance seed dispersal via sheep. </w:t>
      </w:r>
      <w:r w:rsidRPr="00D36414">
        <w:rPr>
          <w:rFonts w:cstheme="minorHAnsi"/>
          <w:i/>
        </w:rPr>
        <w:t xml:space="preserve">Frontiers in Ecology and the Environment, 4, </w:t>
      </w:r>
      <w:r w:rsidRPr="00D36414">
        <w:rPr>
          <w:rFonts w:cstheme="minorHAnsi"/>
        </w:rPr>
        <w:t xml:space="preserve">244-248. </w:t>
      </w:r>
      <w:hyperlink r:id="rId655" w:history="1">
        <w:r w:rsidRPr="00D36414">
          <w:rPr>
            <w:rStyle w:val="Hyperlink"/>
            <w:rFonts w:cstheme="minorHAnsi"/>
          </w:rPr>
          <w:t>http://doi.org/10.1016/10.1890/1540-9295(2006)004[0244:ELSDVS]2.0.CO;2</w:t>
        </w:r>
      </w:hyperlink>
      <w:r w:rsidRPr="00D36414">
        <w:rPr>
          <w:rFonts w:cstheme="minorHAnsi"/>
        </w:rPr>
        <w:t xml:space="preserve"> </w:t>
      </w:r>
    </w:p>
    <w:p w14:paraId="31967C9A"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Marando, F., Salvatori, E., Fusaro, L., &amp; Manes, F. (2016). </w:t>
      </w:r>
      <w:r w:rsidRPr="00D36414">
        <w:rPr>
          <w:rFonts w:cstheme="minorHAnsi"/>
        </w:rPr>
        <w:t>Removal of PM</w:t>
      </w:r>
      <w:r w:rsidRPr="00D36414">
        <w:rPr>
          <w:rFonts w:cstheme="minorHAnsi"/>
          <w:vertAlign w:val="subscript"/>
        </w:rPr>
        <w:t>10</w:t>
      </w:r>
      <w:r w:rsidRPr="00D36414">
        <w:rPr>
          <w:rFonts w:cstheme="minorHAnsi"/>
        </w:rPr>
        <w:t xml:space="preserve"> by forests as a nature-based solution for air quality improvement in the Metropolitan city of Rome. </w:t>
      </w:r>
      <w:r w:rsidRPr="00D36414">
        <w:rPr>
          <w:rFonts w:cstheme="minorHAnsi"/>
          <w:i/>
          <w:iCs/>
        </w:rPr>
        <w:t>Forests</w:t>
      </w:r>
      <w:r w:rsidRPr="00D36414">
        <w:rPr>
          <w:rFonts w:cstheme="minorHAnsi"/>
        </w:rPr>
        <w:t xml:space="preserve">, </w:t>
      </w:r>
      <w:r w:rsidRPr="00D36414">
        <w:rPr>
          <w:rFonts w:cstheme="minorHAnsi"/>
          <w:i/>
          <w:iCs/>
        </w:rPr>
        <w:t>7</w:t>
      </w:r>
      <w:r w:rsidRPr="00D36414">
        <w:rPr>
          <w:rFonts w:cstheme="minorHAnsi"/>
        </w:rPr>
        <w:t xml:space="preserve">(7), 150. </w:t>
      </w:r>
      <w:hyperlink r:id="rId656" w:history="1">
        <w:r w:rsidRPr="00D36414">
          <w:rPr>
            <w:rStyle w:val="Hyperlink"/>
            <w:rFonts w:cstheme="minorHAnsi"/>
          </w:rPr>
          <w:t>http://doi.org/10.3390/f7070150</w:t>
        </w:r>
      </w:hyperlink>
      <w:r w:rsidRPr="00D36414">
        <w:rPr>
          <w:rFonts w:cstheme="minorHAnsi"/>
        </w:rPr>
        <w:t xml:space="preserve"> </w:t>
      </w:r>
    </w:p>
    <w:p w14:paraId="7536FD1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rgalida, A., Bogliani, G., Bowden, C. G. R., Donázar, J. A., Genero, F., Gilbert, M., Karesh, W. B., Kock, R., Lubroth, J., Manteca, X., Naidoo, V., Neimanis, A., Sánchez-Zapata, J. A., Taggart, M. A., Vaarten, J., Yon, L., Kuiken, T., &amp; Green, R. E. (2014a). One health approach to use of veterinary pharmaceuticals. </w:t>
      </w:r>
      <w:r w:rsidRPr="00D36414">
        <w:rPr>
          <w:rFonts w:cstheme="minorHAnsi"/>
          <w:i/>
          <w:iCs/>
        </w:rPr>
        <w:t>Science</w:t>
      </w:r>
      <w:r w:rsidRPr="00D36414">
        <w:rPr>
          <w:rFonts w:cstheme="minorHAnsi"/>
        </w:rPr>
        <w:t xml:space="preserve">, </w:t>
      </w:r>
      <w:r w:rsidRPr="00D36414">
        <w:rPr>
          <w:rFonts w:cstheme="minorHAnsi"/>
          <w:i/>
          <w:iCs/>
        </w:rPr>
        <w:t>346</w:t>
      </w:r>
      <w:r w:rsidRPr="00D36414">
        <w:rPr>
          <w:rFonts w:cstheme="minorHAnsi"/>
        </w:rPr>
        <w:t xml:space="preserve">(6215), 1296–1298. </w:t>
      </w:r>
      <w:hyperlink r:id="rId657" w:history="1">
        <w:r w:rsidRPr="00D36414">
          <w:rPr>
            <w:rStyle w:val="Hyperlink"/>
            <w:rFonts w:cstheme="minorHAnsi"/>
          </w:rPr>
          <w:t>http://doi.org/10.1126/science.1260260</w:t>
        </w:r>
      </w:hyperlink>
      <w:r w:rsidRPr="00D36414">
        <w:rPr>
          <w:rFonts w:cstheme="minorHAnsi"/>
        </w:rPr>
        <w:t xml:space="preserve"> </w:t>
      </w:r>
    </w:p>
    <w:p w14:paraId="5997E000"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167C0B">
        <w:rPr>
          <w:rFonts w:cstheme="minorHAnsi"/>
        </w:rPr>
        <w:t xml:space="preserve">Margalida, A., &amp; Colomer, M. À. (2012). </w:t>
      </w:r>
      <w:r w:rsidRPr="00D36414">
        <w:rPr>
          <w:rFonts w:cstheme="minorHAnsi"/>
        </w:rPr>
        <w:t xml:space="preserve">Modelling the effects of sanitary policies on European vulture conservation. </w:t>
      </w:r>
      <w:r w:rsidRPr="00D36414">
        <w:rPr>
          <w:rFonts w:cstheme="minorHAnsi"/>
          <w:i/>
          <w:iCs/>
          <w:lang w:val="es-ES"/>
        </w:rPr>
        <w:t>Scientific Reports</w:t>
      </w:r>
      <w:r w:rsidRPr="00D36414">
        <w:rPr>
          <w:rFonts w:cstheme="minorHAnsi"/>
          <w:lang w:val="es-ES"/>
        </w:rPr>
        <w:t xml:space="preserve">, </w:t>
      </w:r>
      <w:r w:rsidRPr="00D36414">
        <w:rPr>
          <w:rFonts w:cstheme="minorHAnsi"/>
          <w:i/>
          <w:iCs/>
          <w:lang w:val="es-ES"/>
        </w:rPr>
        <w:t>2</w:t>
      </w:r>
      <w:r w:rsidRPr="00D36414">
        <w:rPr>
          <w:rFonts w:cstheme="minorHAnsi"/>
          <w:lang w:val="es-ES"/>
        </w:rPr>
        <w:t xml:space="preserve">(1), 753. </w:t>
      </w:r>
      <w:hyperlink r:id="rId658" w:history="1">
        <w:r w:rsidRPr="00D36414">
          <w:rPr>
            <w:rStyle w:val="Hyperlink"/>
            <w:rFonts w:cstheme="minorHAnsi"/>
            <w:lang w:val="es-ES"/>
          </w:rPr>
          <w:t>http://doi.org/10.1038/srep00753</w:t>
        </w:r>
      </w:hyperlink>
      <w:r w:rsidRPr="00D36414">
        <w:rPr>
          <w:rFonts w:cstheme="minorHAnsi"/>
          <w:lang w:val="es-ES"/>
        </w:rPr>
        <w:t xml:space="preserve"> </w:t>
      </w:r>
    </w:p>
    <w:p w14:paraId="3279440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argalida, A., Donázar, J. A., Carrete, M., &amp; Sánchez-Zapata, J. A. (2010). </w:t>
      </w:r>
      <w:r w:rsidRPr="00D36414">
        <w:rPr>
          <w:rFonts w:cstheme="minorHAnsi"/>
        </w:rPr>
        <w:t xml:space="preserve">Sanitary versus environmental policies: Fitting together two pieces of the puzzle of European vulture conservation. </w:t>
      </w:r>
      <w:r w:rsidRPr="00D36414">
        <w:rPr>
          <w:rFonts w:cstheme="minorHAnsi"/>
          <w:i/>
          <w:iCs/>
        </w:rPr>
        <w:t>Journal of Applied Ecology</w:t>
      </w:r>
      <w:r w:rsidRPr="00D36414">
        <w:rPr>
          <w:rFonts w:cstheme="minorHAnsi"/>
        </w:rPr>
        <w:t xml:space="preserve">, </w:t>
      </w:r>
      <w:r w:rsidRPr="00D36414">
        <w:rPr>
          <w:rFonts w:cstheme="minorHAnsi"/>
          <w:i/>
          <w:iCs/>
        </w:rPr>
        <w:t>47</w:t>
      </w:r>
      <w:r w:rsidRPr="00D36414">
        <w:rPr>
          <w:rFonts w:cstheme="minorHAnsi"/>
        </w:rPr>
        <w:t xml:space="preserve">(4), 931–935. </w:t>
      </w:r>
      <w:hyperlink r:id="rId659" w:history="1">
        <w:r w:rsidRPr="00D36414">
          <w:rPr>
            <w:rStyle w:val="Hyperlink"/>
            <w:rFonts w:cstheme="minorHAnsi"/>
          </w:rPr>
          <w:t>http://doi.org/10.1111/j.1365-2664.2010.01835.x</w:t>
        </w:r>
      </w:hyperlink>
      <w:r w:rsidRPr="00D36414">
        <w:rPr>
          <w:rFonts w:cstheme="minorHAnsi"/>
        </w:rPr>
        <w:t xml:space="preserve"> </w:t>
      </w:r>
    </w:p>
    <w:p w14:paraId="7133AD30"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Margalida, A., &amp; Moleón, M. (2016). Toward carrion-free ecosystems? </w:t>
      </w:r>
      <w:r w:rsidRPr="00D36414">
        <w:rPr>
          <w:rFonts w:cstheme="minorHAnsi"/>
          <w:i/>
          <w:iCs/>
        </w:rPr>
        <w:t>Frontiers in Ecology and the Environment</w:t>
      </w:r>
      <w:r w:rsidRPr="00D36414">
        <w:rPr>
          <w:rFonts w:cstheme="minorHAnsi"/>
        </w:rPr>
        <w:t xml:space="preserve">, </w:t>
      </w:r>
      <w:r w:rsidRPr="00D36414">
        <w:rPr>
          <w:rFonts w:cstheme="minorHAnsi"/>
          <w:i/>
          <w:iCs/>
        </w:rPr>
        <w:t>14</w:t>
      </w:r>
      <w:r w:rsidRPr="00D36414">
        <w:rPr>
          <w:rFonts w:cstheme="minorHAnsi"/>
        </w:rPr>
        <w:t xml:space="preserve">(4), 183–184. </w:t>
      </w:r>
      <w:hyperlink r:id="rId660" w:history="1">
        <w:r w:rsidRPr="00167C0B">
          <w:rPr>
            <w:rStyle w:val="Hyperlink"/>
            <w:rFonts w:cstheme="minorHAnsi"/>
          </w:rPr>
          <w:t>http://doi.org/10.1002/fee.1261</w:t>
        </w:r>
      </w:hyperlink>
      <w:r w:rsidRPr="00167C0B">
        <w:rPr>
          <w:rFonts w:cstheme="minorHAnsi"/>
        </w:rPr>
        <w:t xml:space="preserve"> </w:t>
      </w:r>
    </w:p>
    <w:p w14:paraId="6687F2D0"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Margalida, A., Sánchez-Zapata, J. A., Blanco, G., Hiraldo, F., &amp; Donázar, J. A. (2014b). </w:t>
      </w:r>
      <w:r w:rsidRPr="00D36414">
        <w:rPr>
          <w:rFonts w:cstheme="minorHAnsi"/>
        </w:rPr>
        <w:t xml:space="preserve">Diclofenac approval as a threat to Spanish vultures. </w:t>
      </w:r>
      <w:r w:rsidRPr="00D36414">
        <w:rPr>
          <w:rFonts w:cstheme="minorHAnsi"/>
          <w:i/>
          <w:iCs/>
        </w:rPr>
        <w:t>Conservation Biology</w:t>
      </w:r>
      <w:r w:rsidRPr="00D36414">
        <w:rPr>
          <w:rFonts w:cstheme="minorHAnsi"/>
        </w:rPr>
        <w:t xml:space="preserve">, </w:t>
      </w:r>
      <w:r w:rsidRPr="00D36414">
        <w:rPr>
          <w:rFonts w:cstheme="minorHAnsi"/>
          <w:i/>
          <w:iCs/>
        </w:rPr>
        <w:t>28</w:t>
      </w:r>
      <w:r w:rsidRPr="00D36414">
        <w:rPr>
          <w:rFonts w:cstheme="minorHAnsi"/>
        </w:rPr>
        <w:t xml:space="preserve">(3), 631–632. </w:t>
      </w:r>
      <w:hyperlink r:id="rId661" w:history="1">
        <w:r w:rsidRPr="00D36414">
          <w:rPr>
            <w:rStyle w:val="Hyperlink"/>
            <w:rFonts w:cstheme="minorHAnsi"/>
          </w:rPr>
          <w:t>http://doi.org/10.1111/cobi.12271</w:t>
        </w:r>
      </w:hyperlink>
      <w:r w:rsidRPr="00D36414">
        <w:rPr>
          <w:rFonts w:cstheme="minorHAnsi"/>
        </w:rPr>
        <w:t xml:space="preserve"> </w:t>
      </w:r>
    </w:p>
    <w:p w14:paraId="087AF074" w14:textId="77777777" w:rsidR="00167C0B" w:rsidRPr="00D36414" w:rsidRDefault="00167C0B" w:rsidP="00167C0B">
      <w:pPr>
        <w:widowControl w:val="0"/>
        <w:autoSpaceDE w:val="0"/>
        <w:autoSpaceDN w:val="0"/>
        <w:adjustRightInd w:val="0"/>
        <w:spacing w:before="120"/>
        <w:ind w:left="480" w:hanging="480"/>
        <w:rPr>
          <w:rFonts w:cstheme="minorHAnsi"/>
          <w:lang w:val="pt-PT"/>
        </w:rPr>
      </w:pPr>
      <w:r w:rsidRPr="00D36414">
        <w:rPr>
          <w:rFonts w:cstheme="minorHAnsi"/>
        </w:rPr>
        <w:t xml:space="preserve">Markus-Johansson, M., Mesquita, B., Nemeth, A., Dimovski, M., Monnier, C., &amp; Kiss-Parciu Szentendre, P. (2010). </w:t>
      </w:r>
      <w:r w:rsidRPr="00D36414">
        <w:rPr>
          <w:rFonts w:cstheme="minorHAnsi"/>
          <w:i/>
        </w:rPr>
        <w:t>Illegal Logging in South Eastern Europe.</w:t>
      </w:r>
      <w:r w:rsidRPr="00D36414">
        <w:rPr>
          <w:rFonts w:cstheme="minorHAnsi"/>
        </w:rPr>
        <w:t xml:space="preserve"> </w:t>
      </w:r>
      <w:r w:rsidRPr="00D36414">
        <w:rPr>
          <w:rFonts w:cstheme="minorHAnsi"/>
          <w:lang w:val="pt-PT"/>
        </w:rPr>
        <w:t xml:space="preserve">Szentendre, Hungary: </w:t>
      </w:r>
      <w:r w:rsidRPr="00D36414">
        <w:rPr>
          <w:rFonts w:cstheme="minorHAnsi"/>
          <w:lang w:val="es-ES"/>
        </w:rPr>
        <w:t xml:space="preserve">Regional Environmental Center. </w:t>
      </w:r>
    </w:p>
    <w:p w14:paraId="6F675247"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artín-López, B., Gómez-Baggethun, E., García-Llorente, M., &amp; Montes, C. (2014). </w:t>
      </w:r>
      <w:r w:rsidRPr="00D36414">
        <w:rPr>
          <w:rFonts w:cstheme="minorHAnsi"/>
        </w:rPr>
        <w:t xml:space="preserve">Trade-offs across value-domains in ecosystem services assessment. </w:t>
      </w:r>
      <w:r w:rsidRPr="00D36414">
        <w:rPr>
          <w:rFonts w:cstheme="minorHAnsi"/>
          <w:i/>
          <w:iCs/>
        </w:rPr>
        <w:t>Ecological Indicators</w:t>
      </w:r>
      <w:r w:rsidRPr="00D36414">
        <w:rPr>
          <w:rFonts w:cstheme="minorHAnsi"/>
        </w:rPr>
        <w:t xml:space="preserve">, </w:t>
      </w:r>
      <w:r w:rsidRPr="00D36414">
        <w:rPr>
          <w:rFonts w:cstheme="minorHAnsi"/>
          <w:i/>
          <w:iCs/>
        </w:rPr>
        <w:t>37</w:t>
      </w:r>
      <w:r w:rsidRPr="00D36414">
        <w:rPr>
          <w:rFonts w:cstheme="minorHAnsi"/>
        </w:rPr>
        <w:t xml:space="preserve">, 220–228. </w:t>
      </w:r>
      <w:hyperlink r:id="rId662" w:history="1">
        <w:r w:rsidRPr="00167C0B">
          <w:rPr>
            <w:rStyle w:val="Hyperlink"/>
            <w:rFonts w:cstheme="minorHAnsi"/>
          </w:rPr>
          <w:t>http://doi.org/10.1016/j.ecolind.2013.03.003</w:t>
        </w:r>
      </w:hyperlink>
      <w:r w:rsidRPr="00167C0B">
        <w:rPr>
          <w:rFonts w:cstheme="minorHAnsi"/>
        </w:rPr>
        <w:t xml:space="preserve"> </w:t>
      </w:r>
    </w:p>
    <w:p w14:paraId="69CC5A36"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artín-López, B., Gómez-Baggethun, E., Lomas, P. L., &amp; Montes, C. (2009). </w:t>
      </w:r>
      <w:r w:rsidRPr="00D36414">
        <w:rPr>
          <w:rFonts w:cstheme="minorHAnsi"/>
        </w:rPr>
        <w:t xml:space="preserve">Effects of spatial and temporal scales on cultural services valuation. </w:t>
      </w:r>
      <w:r w:rsidRPr="00D36414">
        <w:rPr>
          <w:rFonts w:cstheme="minorHAnsi"/>
          <w:i/>
          <w:iCs/>
          <w:lang w:val="es-ES"/>
        </w:rPr>
        <w:t>Journal of Environmental Management</w:t>
      </w:r>
      <w:r w:rsidRPr="00D36414">
        <w:rPr>
          <w:rFonts w:cstheme="minorHAnsi"/>
          <w:lang w:val="es-ES"/>
        </w:rPr>
        <w:t xml:space="preserve">, </w:t>
      </w:r>
      <w:r w:rsidRPr="00D36414">
        <w:rPr>
          <w:rFonts w:cstheme="minorHAnsi"/>
          <w:i/>
          <w:iCs/>
          <w:lang w:val="es-ES"/>
        </w:rPr>
        <w:t>90</w:t>
      </w:r>
      <w:r w:rsidRPr="00D36414">
        <w:rPr>
          <w:rFonts w:cstheme="minorHAnsi"/>
          <w:lang w:val="es-ES"/>
        </w:rPr>
        <w:t xml:space="preserve">(2), 1050–1059. </w:t>
      </w:r>
      <w:hyperlink r:id="rId663" w:history="1">
        <w:r w:rsidRPr="00D36414">
          <w:rPr>
            <w:rStyle w:val="Hyperlink"/>
            <w:rFonts w:cstheme="minorHAnsi"/>
            <w:lang w:val="es-ES"/>
          </w:rPr>
          <w:t>http://doi.org/10.1016/j.jenvman.2008.03.013</w:t>
        </w:r>
      </w:hyperlink>
      <w:r w:rsidRPr="00D36414">
        <w:rPr>
          <w:rFonts w:cstheme="minorHAnsi"/>
          <w:lang w:val="es-ES"/>
        </w:rPr>
        <w:t xml:space="preserve"> </w:t>
      </w:r>
    </w:p>
    <w:p w14:paraId="5FADC38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artín-Lopez, B., Iniesta-Arandia, I., Garcia-Llorente, M., Palomo, I., Casado-Arzuaga, I., Del Amo, D. G., Gomez-Baggethun, E., Oteros-Rozas, E., Palacios-Agundez, I., Willaarts, B., Gonzalez, J. A., Santos-Martin, F., Onaindia, M., Lopez-Santiago, C., &amp; Montes, C. (2012). </w:t>
      </w:r>
      <w:r w:rsidRPr="00D36414">
        <w:rPr>
          <w:rFonts w:cstheme="minorHAnsi"/>
        </w:rPr>
        <w:t xml:space="preserve">Uncovering ecosystem service bundles through social preferences.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6). </w:t>
      </w:r>
      <w:hyperlink r:id="rId664" w:history="1">
        <w:r w:rsidRPr="00D36414">
          <w:rPr>
            <w:rStyle w:val="Hyperlink"/>
            <w:rFonts w:cstheme="minorHAnsi"/>
          </w:rPr>
          <w:t>http://doi.org/10.1371/journal.pone.0038970</w:t>
        </w:r>
      </w:hyperlink>
      <w:r w:rsidRPr="00D36414">
        <w:rPr>
          <w:rFonts w:cstheme="minorHAnsi"/>
        </w:rPr>
        <w:t xml:space="preserve"> </w:t>
      </w:r>
    </w:p>
    <w:p w14:paraId="2832D9D3"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Martín-López, B., Montes, C., &amp; Benayas, J. (2007). </w:t>
      </w:r>
      <w:r w:rsidRPr="00D36414">
        <w:rPr>
          <w:rFonts w:cstheme="minorHAnsi"/>
        </w:rPr>
        <w:t xml:space="preserve">The non-economic motives behind the willingness to pay for biodiversity conservation. </w:t>
      </w:r>
      <w:r w:rsidRPr="00D36414">
        <w:rPr>
          <w:rFonts w:cstheme="minorHAnsi"/>
          <w:i/>
          <w:iCs/>
        </w:rPr>
        <w:t>Biological Conservation</w:t>
      </w:r>
      <w:r w:rsidRPr="00D36414">
        <w:rPr>
          <w:rFonts w:cstheme="minorHAnsi"/>
        </w:rPr>
        <w:t xml:space="preserve">, </w:t>
      </w:r>
      <w:r w:rsidRPr="00D36414">
        <w:rPr>
          <w:rFonts w:cstheme="minorHAnsi"/>
          <w:i/>
          <w:iCs/>
        </w:rPr>
        <w:t>139</w:t>
      </w:r>
      <w:r w:rsidRPr="00D36414">
        <w:rPr>
          <w:rFonts w:cstheme="minorHAnsi"/>
        </w:rPr>
        <w:t xml:space="preserve">(1), 67–82. </w:t>
      </w:r>
      <w:hyperlink r:id="rId665" w:history="1">
        <w:r w:rsidRPr="00D36414">
          <w:rPr>
            <w:rStyle w:val="Hyperlink"/>
            <w:rFonts w:cstheme="minorHAnsi"/>
          </w:rPr>
          <w:t>http://doi.org/10.1016/j.biocon.2007.06.005</w:t>
        </w:r>
      </w:hyperlink>
      <w:r w:rsidRPr="00D36414">
        <w:rPr>
          <w:rFonts w:cstheme="minorHAnsi"/>
        </w:rPr>
        <w:t xml:space="preserve"> </w:t>
      </w:r>
    </w:p>
    <w:p w14:paraId="41DB4DF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rtín-López, B., Montes, C., &amp; Benayas, J. (2008). Economic valuation of biodiversity conservation: the meaning of numbers. </w:t>
      </w:r>
      <w:r w:rsidRPr="00D36414">
        <w:rPr>
          <w:rFonts w:cstheme="minorHAnsi"/>
          <w:i/>
          <w:iCs/>
        </w:rPr>
        <w:t>Conservation Biology</w:t>
      </w:r>
      <w:r w:rsidRPr="00D36414">
        <w:rPr>
          <w:rFonts w:cstheme="minorHAnsi"/>
        </w:rPr>
        <w:t xml:space="preserve">, </w:t>
      </w:r>
      <w:r w:rsidRPr="00D36414">
        <w:rPr>
          <w:rFonts w:cstheme="minorHAnsi"/>
          <w:i/>
          <w:iCs/>
        </w:rPr>
        <w:t>22</w:t>
      </w:r>
      <w:r w:rsidRPr="00D36414">
        <w:rPr>
          <w:rFonts w:cstheme="minorHAnsi"/>
        </w:rPr>
        <w:t xml:space="preserve">(3), 624–35. </w:t>
      </w:r>
      <w:hyperlink r:id="rId666" w:history="1">
        <w:r w:rsidRPr="00D36414">
          <w:rPr>
            <w:rStyle w:val="Hyperlink"/>
            <w:rFonts w:cstheme="minorHAnsi"/>
          </w:rPr>
          <w:t>http://doi.org/10.1016/10.1111/j.1523-1739.2008.00921.x</w:t>
        </w:r>
      </w:hyperlink>
      <w:r w:rsidRPr="00D36414">
        <w:rPr>
          <w:rFonts w:cstheme="minorHAnsi"/>
        </w:rPr>
        <w:t xml:space="preserve"> </w:t>
      </w:r>
    </w:p>
    <w:p w14:paraId="1549EBA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rtín-Vega, D., &amp; Baz, A. (2011). Could the “vulture restaurants” be a lifeboat for the recently rediscovered bone-skippers (Diptera: Piophilidae)? </w:t>
      </w:r>
      <w:r w:rsidRPr="00D36414">
        <w:rPr>
          <w:rFonts w:cstheme="minorHAnsi"/>
          <w:i/>
          <w:iCs/>
        </w:rPr>
        <w:t>Journal of Insect Conservation</w:t>
      </w:r>
      <w:r w:rsidRPr="00D36414">
        <w:rPr>
          <w:rFonts w:cstheme="minorHAnsi"/>
        </w:rPr>
        <w:t xml:space="preserve">, </w:t>
      </w:r>
      <w:r w:rsidRPr="00D36414">
        <w:rPr>
          <w:rFonts w:cstheme="minorHAnsi"/>
          <w:i/>
          <w:iCs/>
        </w:rPr>
        <w:t>15</w:t>
      </w:r>
      <w:r w:rsidRPr="00D36414">
        <w:rPr>
          <w:rFonts w:cstheme="minorHAnsi"/>
        </w:rPr>
        <w:t xml:space="preserve">(5), 747–753. </w:t>
      </w:r>
      <w:hyperlink r:id="rId667" w:history="1">
        <w:r w:rsidRPr="00D36414">
          <w:rPr>
            <w:rStyle w:val="Hyperlink"/>
            <w:rFonts w:cstheme="minorHAnsi"/>
          </w:rPr>
          <w:t>http://doi.org/10.1007/s10841-011-9429-0</w:t>
        </w:r>
      </w:hyperlink>
      <w:r w:rsidRPr="00D36414">
        <w:rPr>
          <w:rFonts w:cstheme="minorHAnsi"/>
        </w:rPr>
        <w:t xml:space="preserve"> </w:t>
      </w:r>
    </w:p>
    <w:p w14:paraId="4FE2E626"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rtin, A., Coolsaet, B., Corbera, E., Dawson, N. M., Fraser, J. A., Lehman, I., &amp; Rodriguez, I. (2016). Justice and conservation: The need to incorporate recognition. </w:t>
      </w:r>
      <w:r w:rsidRPr="00D36414">
        <w:rPr>
          <w:rFonts w:cstheme="minorHAnsi"/>
          <w:i/>
          <w:iCs/>
        </w:rPr>
        <w:t>Biological Conservation</w:t>
      </w:r>
      <w:r w:rsidRPr="00D36414">
        <w:rPr>
          <w:rFonts w:cstheme="minorHAnsi"/>
        </w:rPr>
        <w:t xml:space="preserve">, </w:t>
      </w:r>
      <w:r w:rsidRPr="00D36414">
        <w:rPr>
          <w:rFonts w:cstheme="minorHAnsi"/>
          <w:i/>
          <w:iCs/>
        </w:rPr>
        <w:t>197</w:t>
      </w:r>
      <w:r w:rsidRPr="00D36414">
        <w:rPr>
          <w:rFonts w:cstheme="minorHAnsi"/>
        </w:rPr>
        <w:t xml:space="preserve">, 254–261. </w:t>
      </w:r>
      <w:hyperlink r:id="rId668" w:history="1">
        <w:r w:rsidRPr="00167C0B">
          <w:rPr>
            <w:rStyle w:val="Hyperlink"/>
            <w:rFonts w:cstheme="minorHAnsi"/>
          </w:rPr>
          <w:t>http://doi.org/10.1016/j.biocon.2016.03.021</w:t>
        </w:r>
      </w:hyperlink>
      <w:r w:rsidRPr="00167C0B">
        <w:rPr>
          <w:rFonts w:cstheme="minorHAnsi"/>
        </w:rPr>
        <w:t xml:space="preserve"> </w:t>
      </w:r>
    </w:p>
    <w:p w14:paraId="4EA41047"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artínez de Aragón, J., Riera, P., Giergiczny, M., &amp; Colinas, C. (2011). </w:t>
      </w:r>
      <w:r w:rsidRPr="00D36414">
        <w:rPr>
          <w:rFonts w:cstheme="minorHAnsi"/>
        </w:rPr>
        <w:t xml:space="preserve">Value of wild mushroom picking as an environmental service. </w:t>
      </w:r>
      <w:r w:rsidRPr="00D36414">
        <w:rPr>
          <w:rFonts w:cstheme="minorHAnsi"/>
          <w:i/>
          <w:iCs/>
        </w:rPr>
        <w:t>Forest Policy and Economics</w:t>
      </w:r>
      <w:r w:rsidRPr="00D36414">
        <w:rPr>
          <w:rFonts w:cstheme="minorHAnsi"/>
        </w:rPr>
        <w:t xml:space="preserve">, </w:t>
      </w:r>
      <w:r w:rsidRPr="00D36414">
        <w:rPr>
          <w:rFonts w:cstheme="minorHAnsi"/>
          <w:i/>
          <w:iCs/>
        </w:rPr>
        <w:t>13</w:t>
      </w:r>
      <w:r w:rsidRPr="00D36414">
        <w:rPr>
          <w:rFonts w:cstheme="minorHAnsi"/>
        </w:rPr>
        <w:t xml:space="preserve">(6), 419–424. </w:t>
      </w:r>
      <w:hyperlink r:id="rId669" w:history="1">
        <w:r w:rsidRPr="00167C0B">
          <w:rPr>
            <w:rStyle w:val="Hyperlink"/>
            <w:rFonts w:cstheme="minorHAnsi"/>
          </w:rPr>
          <w:t>http://doi.org/10.1016/j.forpol.2011.05.003</w:t>
        </w:r>
      </w:hyperlink>
      <w:r w:rsidRPr="00167C0B">
        <w:rPr>
          <w:rFonts w:cstheme="minorHAnsi"/>
        </w:rPr>
        <w:t xml:space="preserve"> </w:t>
      </w:r>
    </w:p>
    <w:p w14:paraId="071150C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ateo-Tomás, P., Olea, P. P., Moleón, M., Vicente, J., Botella, F., Selva, N., Viñuela, J., &amp; Sánchez-Zapata, J. A. (2015). </w:t>
      </w:r>
      <w:r w:rsidRPr="00D36414">
        <w:rPr>
          <w:rFonts w:cstheme="minorHAnsi"/>
        </w:rPr>
        <w:t xml:space="preserve">From regional to global patterns in vertebrate scavenger communities subsidized by big game hunting. </w:t>
      </w:r>
      <w:r w:rsidRPr="00D36414">
        <w:rPr>
          <w:rFonts w:cstheme="minorHAnsi"/>
          <w:i/>
          <w:iCs/>
        </w:rPr>
        <w:t>Diversity and Distributions</w:t>
      </w:r>
      <w:r w:rsidRPr="00D36414">
        <w:rPr>
          <w:rFonts w:cstheme="minorHAnsi"/>
        </w:rPr>
        <w:t xml:space="preserve">, </w:t>
      </w:r>
      <w:r w:rsidRPr="00D36414">
        <w:rPr>
          <w:rFonts w:cstheme="minorHAnsi"/>
          <w:i/>
          <w:iCs/>
        </w:rPr>
        <w:t>21</w:t>
      </w:r>
      <w:r w:rsidRPr="00D36414">
        <w:rPr>
          <w:rFonts w:cstheme="minorHAnsi"/>
        </w:rPr>
        <w:t xml:space="preserve">(8), 913–924. </w:t>
      </w:r>
      <w:hyperlink r:id="rId670" w:history="1">
        <w:r w:rsidRPr="00D36414">
          <w:rPr>
            <w:rStyle w:val="Hyperlink"/>
            <w:rFonts w:cstheme="minorHAnsi"/>
          </w:rPr>
          <w:t>http://doi.org/10.1111/ddi.12330</w:t>
        </w:r>
      </w:hyperlink>
      <w:r w:rsidRPr="00D36414">
        <w:rPr>
          <w:rFonts w:cstheme="minorHAnsi"/>
        </w:rPr>
        <w:t xml:space="preserve"> </w:t>
      </w:r>
    </w:p>
    <w:p w14:paraId="3E54CC1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teo-Tomás, P., Olea, P. P., Sánchez-Barbudo, I. S., &amp; Mateo, R. (2012). Alleviating human-wildlife conflicts: Identifying the causes and mapping the risk of illegal poisoning of wild fauna. </w:t>
      </w:r>
      <w:r w:rsidRPr="00D36414">
        <w:rPr>
          <w:rFonts w:cstheme="minorHAnsi"/>
          <w:i/>
          <w:iCs/>
        </w:rPr>
        <w:t>Journal of Applied Ecology</w:t>
      </w:r>
      <w:r w:rsidRPr="00D36414">
        <w:rPr>
          <w:rFonts w:cstheme="minorHAnsi"/>
        </w:rPr>
        <w:t xml:space="preserve">, </w:t>
      </w:r>
      <w:r w:rsidRPr="00D36414">
        <w:rPr>
          <w:rFonts w:cstheme="minorHAnsi"/>
          <w:i/>
          <w:iCs/>
        </w:rPr>
        <w:t>49</w:t>
      </w:r>
      <w:r w:rsidRPr="00D36414">
        <w:rPr>
          <w:rFonts w:cstheme="minorHAnsi"/>
        </w:rPr>
        <w:t xml:space="preserve">(2), 376–385. </w:t>
      </w:r>
      <w:hyperlink r:id="rId671" w:history="1">
        <w:r w:rsidRPr="00D36414">
          <w:rPr>
            <w:rStyle w:val="Hyperlink"/>
            <w:rFonts w:cstheme="minorHAnsi"/>
          </w:rPr>
          <w:t>http://doi.org/10.1111/j.1365-2664.2012.02119.x</w:t>
        </w:r>
      </w:hyperlink>
      <w:r w:rsidRPr="00D36414">
        <w:rPr>
          <w:rFonts w:cstheme="minorHAnsi"/>
        </w:rPr>
        <w:t xml:space="preserve"> </w:t>
      </w:r>
    </w:p>
    <w:p w14:paraId="56267A7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ttisson, J., Odden, J., &amp; Linnell, J. D. C. (2015). A catch-22 conflict: Access to semi-domestic reindeer modulates Eurasian lynx depredation on domestic sheep. </w:t>
      </w:r>
      <w:r w:rsidRPr="00D36414">
        <w:rPr>
          <w:rFonts w:cstheme="minorHAnsi"/>
          <w:i/>
          <w:iCs/>
        </w:rPr>
        <w:t>Biological Conservation</w:t>
      </w:r>
      <w:r w:rsidRPr="00D36414">
        <w:rPr>
          <w:rFonts w:cstheme="minorHAnsi"/>
        </w:rPr>
        <w:t xml:space="preserve">, </w:t>
      </w:r>
      <w:r w:rsidRPr="00D36414">
        <w:rPr>
          <w:rFonts w:cstheme="minorHAnsi"/>
          <w:i/>
          <w:iCs/>
        </w:rPr>
        <w:t>179</w:t>
      </w:r>
      <w:r w:rsidRPr="00D36414">
        <w:rPr>
          <w:rFonts w:cstheme="minorHAnsi"/>
        </w:rPr>
        <w:t xml:space="preserve">, 116–122. </w:t>
      </w:r>
      <w:hyperlink r:id="rId672" w:history="1">
        <w:r w:rsidRPr="00D36414">
          <w:rPr>
            <w:rStyle w:val="Hyperlink"/>
            <w:rFonts w:cstheme="minorHAnsi"/>
          </w:rPr>
          <w:t>http://doi.org/10.1016/j.biocon.2014.09.004</w:t>
        </w:r>
      </w:hyperlink>
      <w:r w:rsidRPr="00D36414">
        <w:rPr>
          <w:rFonts w:cstheme="minorHAnsi"/>
        </w:rPr>
        <w:t xml:space="preserve"> </w:t>
      </w:r>
    </w:p>
    <w:p w14:paraId="1D357848" w14:textId="41B13813"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ttsson, B. J., &amp; Vacik, H. (2017). Prospects for stakeholder coordination by protected-area managers in Europe. </w:t>
      </w:r>
      <w:r w:rsidRPr="00D36414">
        <w:rPr>
          <w:rFonts w:cstheme="minorHAnsi"/>
          <w:i/>
          <w:iCs/>
        </w:rPr>
        <w:t>Conservation Biology, 32</w:t>
      </w:r>
      <w:r w:rsidRPr="00D36414">
        <w:rPr>
          <w:rFonts w:cstheme="minorHAnsi"/>
          <w:iCs/>
        </w:rPr>
        <w:t>(1), 98-108</w:t>
      </w:r>
      <w:r w:rsidRPr="00D36414">
        <w:rPr>
          <w:rFonts w:cstheme="minorHAnsi"/>
          <w:i/>
          <w:iCs/>
        </w:rPr>
        <w:t xml:space="preserve">. </w:t>
      </w:r>
      <w:hyperlink r:id="rId673" w:history="1">
        <w:r w:rsidRPr="00D36414">
          <w:rPr>
            <w:rStyle w:val="Hyperlink"/>
            <w:rFonts w:cstheme="minorHAnsi"/>
            <w:iCs/>
          </w:rPr>
          <w:t>https://onlinelibrary.wiley.com/doi/abs/10.1111/cobi.12966</w:t>
        </w:r>
      </w:hyperlink>
      <w:r w:rsidRPr="00D36414">
        <w:rPr>
          <w:rFonts w:cstheme="minorHAnsi"/>
          <w:iCs/>
        </w:rPr>
        <w:t xml:space="preserve"> </w:t>
      </w:r>
    </w:p>
    <w:p w14:paraId="2754337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uerhofer, V. (2016). Public participation in environmental matters: Compendium, challenges and chances globally. </w:t>
      </w:r>
      <w:r w:rsidRPr="00D36414">
        <w:rPr>
          <w:rFonts w:cstheme="minorHAnsi"/>
          <w:i/>
          <w:iCs/>
        </w:rPr>
        <w:t>Land Use Policy</w:t>
      </w:r>
      <w:r w:rsidRPr="00D36414">
        <w:rPr>
          <w:rFonts w:cstheme="minorHAnsi"/>
        </w:rPr>
        <w:t xml:space="preserve">, </w:t>
      </w:r>
      <w:r w:rsidRPr="00D36414">
        <w:rPr>
          <w:rFonts w:cstheme="minorHAnsi"/>
          <w:i/>
          <w:iCs/>
        </w:rPr>
        <w:t>52</w:t>
      </w:r>
      <w:r w:rsidRPr="00D36414">
        <w:rPr>
          <w:rFonts w:cstheme="minorHAnsi"/>
        </w:rPr>
        <w:t xml:space="preserve">, 481–491. </w:t>
      </w:r>
      <w:hyperlink r:id="rId674" w:history="1">
        <w:r w:rsidRPr="00D36414">
          <w:rPr>
            <w:rStyle w:val="Hyperlink"/>
            <w:rFonts w:cstheme="minorHAnsi"/>
          </w:rPr>
          <w:t>http://doi.org/10.1016/j.landusepol.2014.12.012</w:t>
        </w:r>
      </w:hyperlink>
      <w:r w:rsidRPr="00D36414">
        <w:rPr>
          <w:rFonts w:cstheme="minorHAnsi"/>
        </w:rPr>
        <w:t xml:space="preserve"> </w:t>
      </w:r>
    </w:p>
    <w:p w14:paraId="6446C60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vsar, R., Japelj, A., &amp; Kovač, M. (2013). Trade-offs between fire prevention and provision of ecosystem services in Slovenia. </w:t>
      </w:r>
      <w:r w:rsidRPr="00D36414">
        <w:rPr>
          <w:rFonts w:cstheme="minorHAnsi"/>
          <w:i/>
          <w:iCs/>
        </w:rPr>
        <w:t>Forest Policy and Economics</w:t>
      </w:r>
      <w:r w:rsidRPr="00D36414">
        <w:rPr>
          <w:rFonts w:cstheme="minorHAnsi"/>
        </w:rPr>
        <w:t xml:space="preserve">, </w:t>
      </w:r>
      <w:r w:rsidRPr="00D36414">
        <w:rPr>
          <w:rFonts w:cstheme="minorHAnsi"/>
          <w:i/>
          <w:iCs/>
        </w:rPr>
        <w:t>29</w:t>
      </w:r>
      <w:r w:rsidRPr="00D36414">
        <w:rPr>
          <w:rFonts w:cstheme="minorHAnsi"/>
        </w:rPr>
        <w:t xml:space="preserve">, 62–69. </w:t>
      </w:r>
      <w:hyperlink r:id="rId675" w:history="1">
        <w:r w:rsidRPr="00D36414">
          <w:rPr>
            <w:rStyle w:val="Hyperlink"/>
            <w:rFonts w:cstheme="minorHAnsi"/>
          </w:rPr>
          <w:t>http://doi.org/10.1016/j.forpol.2012.10.011</w:t>
        </w:r>
      </w:hyperlink>
      <w:r w:rsidRPr="00D36414">
        <w:rPr>
          <w:rFonts w:cstheme="minorHAnsi"/>
        </w:rPr>
        <w:t xml:space="preserve"> </w:t>
      </w:r>
    </w:p>
    <w:p w14:paraId="0A28C38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ayer, A. L., Kauppi, P. E., Angelstam, P. K., Zhang, Y., &amp; Tikka, P. M. (2005). Importing timber, exporting ecological impact. </w:t>
      </w:r>
      <w:r w:rsidRPr="00D36414">
        <w:rPr>
          <w:rFonts w:cstheme="minorHAnsi"/>
          <w:i/>
          <w:iCs/>
        </w:rPr>
        <w:t>Science</w:t>
      </w:r>
      <w:r w:rsidRPr="00D36414">
        <w:rPr>
          <w:rFonts w:cstheme="minorHAnsi"/>
        </w:rPr>
        <w:t xml:space="preserve">, </w:t>
      </w:r>
      <w:r w:rsidRPr="00D36414">
        <w:rPr>
          <w:rFonts w:cstheme="minorHAnsi"/>
          <w:i/>
          <w:iCs/>
        </w:rPr>
        <w:t>308</w:t>
      </w:r>
      <w:r w:rsidRPr="00D36414">
        <w:rPr>
          <w:rFonts w:cstheme="minorHAnsi"/>
        </w:rPr>
        <w:t xml:space="preserve">(5720), 359–360. </w:t>
      </w:r>
      <w:hyperlink r:id="rId676" w:history="1">
        <w:r w:rsidRPr="00D36414">
          <w:rPr>
            <w:rStyle w:val="Hyperlink"/>
            <w:rFonts w:cstheme="minorHAnsi"/>
          </w:rPr>
          <w:t>http://doi.org/10.1126/science.1109476</w:t>
        </w:r>
      </w:hyperlink>
      <w:r w:rsidRPr="00D36414">
        <w:rPr>
          <w:rFonts w:cstheme="minorHAnsi"/>
        </w:rPr>
        <w:t xml:space="preserve"> </w:t>
      </w:r>
    </w:p>
    <w:p w14:paraId="58E2E877"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Maynou, F., Sbrana, M., Sartor, P., Maravelias, C., Kavadas, S., Damalas, D., Cartes, J. E., &amp; Osio, G. (2011). </w:t>
      </w:r>
      <w:r w:rsidRPr="00D36414">
        <w:rPr>
          <w:rFonts w:cstheme="minorHAnsi"/>
        </w:rPr>
        <w:t xml:space="preserve">Estimating trends of population decline in long-lived marine species in the Mediterranean Sea based on fishers’ perceptions. </w:t>
      </w:r>
      <w:r w:rsidRPr="00D36414">
        <w:rPr>
          <w:rFonts w:cstheme="minorHAnsi"/>
          <w:i/>
          <w:iCs/>
        </w:rPr>
        <w:t>PLoS ONE</w:t>
      </w:r>
      <w:r w:rsidRPr="00D36414">
        <w:rPr>
          <w:rFonts w:cstheme="minorHAnsi"/>
        </w:rPr>
        <w:t xml:space="preserve">, </w:t>
      </w:r>
      <w:r w:rsidRPr="00D36414">
        <w:rPr>
          <w:rFonts w:cstheme="minorHAnsi"/>
          <w:i/>
          <w:iCs/>
        </w:rPr>
        <w:t>6</w:t>
      </w:r>
      <w:r w:rsidRPr="00D36414">
        <w:rPr>
          <w:rFonts w:cstheme="minorHAnsi"/>
        </w:rPr>
        <w:t xml:space="preserve">(7), e21818. </w:t>
      </w:r>
      <w:hyperlink r:id="rId677" w:history="1">
        <w:r w:rsidRPr="00D36414">
          <w:rPr>
            <w:rStyle w:val="Hyperlink"/>
            <w:rFonts w:cstheme="minorHAnsi"/>
          </w:rPr>
          <w:t>http://doi.org/10.1371/journal.pone.0021818</w:t>
        </w:r>
      </w:hyperlink>
      <w:r w:rsidRPr="00D36414">
        <w:rPr>
          <w:rFonts w:cstheme="minorHAnsi"/>
        </w:rPr>
        <w:t xml:space="preserve"> </w:t>
      </w:r>
    </w:p>
    <w:p w14:paraId="13FCFAD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cBride, A. C., Dale, V. H., Baskaran, L. M., Downing, M. E., Eaton, L. M., Efroymson, R. A., Garten, C. T., Kline, K. L., Jager, H. I., Mulholland, P. J., Parish, E. S., Schweizer, P. E., &amp; Storey, J. M. (2011). Indicators to support environmental sustainability of bioenergy systems. </w:t>
      </w:r>
      <w:r w:rsidRPr="00D36414">
        <w:rPr>
          <w:rFonts w:cstheme="minorHAnsi"/>
          <w:i/>
          <w:iCs/>
        </w:rPr>
        <w:t>Ecological Indicators</w:t>
      </w:r>
      <w:r w:rsidRPr="00D36414">
        <w:rPr>
          <w:rFonts w:cstheme="minorHAnsi"/>
        </w:rPr>
        <w:t xml:space="preserve">, </w:t>
      </w:r>
      <w:r w:rsidRPr="00D36414">
        <w:rPr>
          <w:rFonts w:cstheme="minorHAnsi"/>
          <w:i/>
          <w:iCs/>
        </w:rPr>
        <w:t>11</w:t>
      </w:r>
      <w:r w:rsidRPr="00D36414">
        <w:rPr>
          <w:rFonts w:cstheme="minorHAnsi"/>
        </w:rPr>
        <w:t xml:space="preserve">(5), 1277–1289. </w:t>
      </w:r>
      <w:hyperlink r:id="rId678" w:history="1">
        <w:r w:rsidRPr="00D36414">
          <w:rPr>
            <w:rStyle w:val="Hyperlink"/>
            <w:rFonts w:cstheme="minorHAnsi"/>
          </w:rPr>
          <w:t>http://doi.org/10.1016/j.ecolind.2011.01.010</w:t>
        </w:r>
      </w:hyperlink>
      <w:r w:rsidRPr="00D36414">
        <w:rPr>
          <w:rFonts w:cstheme="minorHAnsi"/>
        </w:rPr>
        <w:t xml:space="preserve"> </w:t>
      </w:r>
    </w:p>
    <w:p w14:paraId="6B2EF8B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ccloskey, R. M., &amp; Unsworth, R. K. F. (2015). Decreasing seagrass density negatively influences associated fauna. </w:t>
      </w:r>
      <w:r w:rsidRPr="00D36414">
        <w:rPr>
          <w:rFonts w:cstheme="minorHAnsi"/>
          <w:i/>
          <w:iCs/>
        </w:rPr>
        <w:t xml:space="preserve">PeerJ, 3, </w:t>
      </w:r>
      <w:r w:rsidRPr="00D36414">
        <w:rPr>
          <w:rFonts w:cstheme="minorHAnsi"/>
          <w:iCs/>
        </w:rPr>
        <w:t>e1053</w:t>
      </w:r>
      <w:r w:rsidRPr="00D36414">
        <w:rPr>
          <w:rFonts w:cstheme="minorHAnsi"/>
        </w:rPr>
        <w:t xml:space="preserve">. </w:t>
      </w:r>
      <w:hyperlink r:id="rId679" w:history="1">
        <w:r w:rsidRPr="00D36414">
          <w:rPr>
            <w:rStyle w:val="Hyperlink"/>
            <w:rFonts w:cstheme="minorHAnsi"/>
          </w:rPr>
          <w:t>http://doi.org/10.7717/peerj.1053</w:t>
        </w:r>
      </w:hyperlink>
      <w:r w:rsidRPr="00D36414">
        <w:rPr>
          <w:rFonts w:cstheme="minorHAnsi"/>
        </w:rPr>
        <w:t xml:space="preserve"> </w:t>
      </w:r>
    </w:p>
    <w:p w14:paraId="0409828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cDermott, M., Mahanty, S., &amp; Schreckenberg, K. (2013). Examining equity: A multidimensional framework for assessing equity in payments for ecosystem services. </w:t>
      </w:r>
      <w:r w:rsidRPr="00D36414">
        <w:rPr>
          <w:rFonts w:cstheme="minorHAnsi"/>
          <w:i/>
          <w:iCs/>
        </w:rPr>
        <w:t>Environmental Science &amp; Policy</w:t>
      </w:r>
      <w:r w:rsidRPr="00D36414">
        <w:rPr>
          <w:rFonts w:cstheme="minorHAnsi"/>
        </w:rPr>
        <w:t xml:space="preserve">, </w:t>
      </w:r>
      <w:r w:rsidRPr="00D36414">
        <w:rPr>
          <w:rFonts w:cstheme="minorHAnsi"/>
          <w:i/>
          <w:iCs/>
        </w:rPr>
        <w:t>33</w:t>
      </w:r>
      <w:r w:rsidRPr="00D36414">
        <w:rPr>
          <w:rFonts w:cstheme="minorHAnsi"/>
        </w:rPr>
        <w:t xml:space="preserve">, 416–427. </w:t>
      </w:r>
      <w:hyperlink r:id="rId680" w:history="1">
        <w:r w:rsidRPr="00D36414">
          <w:rPr>
            <w:rStyle w:val="Hyperlink"/>
            <w:rFonts w:cstheme="minorHAnsi"/>
          </w:rPr>
          <w:t>http://doi.org/10.1016/j.envsci.2012.10.006</w:t>
        </w:r>
      </w:hyperlink>
      <w:r w:rsidRPr="00D36414">
        <w:rPr>
          <w:rFonts w:cstheme="minorHAnsi"/>
        </w:rPr>
        <w:t xml:space="preserve"> </w:t>
      </w:r>
    </w:p>
    <w:p w14:paraId="7BE1C929" w14:textId="7EB5CBD0"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CPFE, UNECE, &amp; FAO. (2007). </w:t>
      </w:r>
      <w:r w:rsidRPr="00D36414">
        <w:rPr>
          <w:rFonts w:cstheme="minorHAnsi"/>
          <w:i/>
          <w:iCs/>
        </w:rPr>
        <w:t>State of Europe’s forests 2007</w:t>
      </w:r>
      <w:r w:rsidRPr="00D36414">
        <w:rPr>
          <w:rFonts w:cstheme="minorHAnsi"/>
        </w:rPr>
        <w:t xml:space="preserve">. </w:t>
      </w:r>
      <w:r w:rsidRPr="00D36414">
        <w:rPr>
          <w:rFonts w:cstheme="minorHAnsi"/>
          <w:i/>
          <w:iCs/>
        </w:rPr>
        <w:t>The MCPFE report on sustainable forest management in Europe</w:t>
      </w:r>
      <w:r w:rsidRPr="00D36414">
        <w:rPr>
          <w:rFonts w:cstheme="minorHAnsi"/>
        </w:rPr>
        <w:t xml:space="preserve">. Retrieved from </w:t>
      </w:r>
      <w:hyperlink r:id="rId681" w:history="1">
        <w:r w:rsidRPr="00D36414">
          <w:rPr>
            <w:rStyle w:val="Hyperlink"/>
            <w:rFonts w:cstheme="minorHAnsi"/>
          </w:rPr>
          <w:t>https://www.unece.org/fileadmin/DAM/timber/publications/State_of_europes_forests_2007.pdf</w:t>
        </w:r>
      </w:hyperlink>
      <w:r w:rsidRPr="00D36414">
        <w:rPr>
          <w:rFonts w:cstheme="minorHAnsi"/>
        </w:rPr>
        <w:t xml:space="preserve"> </w:t>
      </w:r>
    </w:p>
    <w:p w14:paraId="27DC890D" w14:textId="5459FA19" w:rsidR="00E236B3" w:rsidRDefault="00E236B3" w:rsidP="00167C0B">
      <w:pPr>
        <w:widowControl w:val="0"/>
        <w:autoSpaceDE w:val="0"/>
        <w:autoSpaceDN w:val="0"/>
        <w:adjustRightInd w:val="0"/>
        <w:spacing w:before="120"/>
        <w:ind w:left="480" w:hanging="480"/>
        <w:rPr>
          <w:rFonts w:cstheme="minorHAnsi"/>
        </w:rPr>
      </w:pPr>
      <w:r w:rsidRPr="00D36414">
        <w:rPr>
          <w:rFonts w:cstheme="minorHAnsi"/>
        </w:rPr>
        <w:t xml:space="preserve">MEA. (2005). </w:t>
      </w:r>
      <w:r w:rsidRPr="00D36414">
        <w:rPr>
          <w:rFonts w:cstheme="minorHAnsi"/>
          <w:i/>
          <w:iCs/>
        </w:rPr>
        <w:t>Ecosystems and human well-being: Synthesis</w:t>
      </w:r>
      <w:r w:rsidRPr="00D36414">
        <w:rPr>
          <w:rFonts w:cstheme="minorHAnsi"/>
        </w:rPr>
        <w:t>. Washington, DC, USA: Island Press.</w:t>
      </w:r>
    </w:p>
    <w:p w14:paraId="1FEF32B7" w14:textId="33CF0416"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eyer, M. A., &amp; Leckert, F. S. (2017). A systematic review of the conceptual differences of environmental assessment and ecosystem service studies of biofuel and bioenergy production. </w:t>
      </w:r>
      <w:r w:rsidRPr="00D36414">
        <w:rPr>
          <w:rFonts w:cstheme="minorHAnsi"/>
          <w:i/>
          <w:iCs/>
        </w:rPr>
        <w:t>Biomass and Bioenergy</w:t>
      </w:r>
      <w:r w:rsidRPr="00D36414">
        <w:rPr>
          <w:rFonts w:cstheme="minorHAnsi"/>
        </w:rPr>
        <w:t xml:space="preserve">. </w:t>
      </w:r>
      <w:hyperlink r:id="rId682" w:history="1">
        <w:r w:rsidRPr="00D36414">
          <w:rPr>
            <w:rStyle w:val="Hyperlink"/>
            <w:rFonts w:cstheme="minorHAnsi"/>
          </w:rPr>
          <w:t>http://doi.org/10.1016/j.biombioe.2017.05.003</w:t>
        </w:r>
      </w:hyperlink>
      <w:r w:rsidRPr="00D36414">
        <w:rPr>
          <w:rFonts w:cstheme="minorHAnsi"/>
        </w:rPr>
        <w:t xml:space="preserve"> </w:t>
      </w:r>
    </w:p>
    <w:p w14:paraId="3679640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eyer, M. A., Seppelt, R., Witing, F., &amp; Priess, J. A. (2016). Making environmental assessments of biomass production systems comparable worldwide. </w:t>
      </w:r>
      <w:r w:rsidRPr="00D36414">
        <w:rPr>
          <w:rFonts w:cstheme="minorHAnsi"/>
          <w:i/>
          <w:iCs/>
        </w:rPr>
        <w:t>Environmental Research Letters</w:t>
      </w:r>
      <w:r w:rsidRPr="00D36414">
        <w:rPr>
          <w:rFonts w:cstheme="minorHAnsi"/>
        </w:rPr>
        <w:t xml:space="preserve">, </w:t>
      </w:r>
      <w:r w:rsidRPr="00D36414">
        <w:rPr>
          <w:rFonts w:cstheme="minorHAnsi"/>
          <w:i/>
          <w:iCs/>
        </w:rPr>
        <w:t>11</w:t>
      </w:r>
      <w:r w:rsidRPr="00D36414">
        <w:rPr>
          <w:rFonts w:cstheme="minorHAnsi"/>
        </w:rPr>
        <w:t xml:space="preserve">(3), 34005. </w:t>
      </w:r>
      <w:hyperlink r:id="rId683" w:history="1">
        <w:r w:rsidRPr="00D36414">
          <w:rPr>
            <w:rStyle w:val="Hyperlink"/>
            <w:rFonts w:cstheme="minorHAnsi"/>
          </w:rPr>
          <w:t>http://doi.org/10.1088/1748-9326/11/3/034005</w:t>
        </w:r>
      </w:hyperlink>
      <w:r w:rsidRPr="00D36414">
        <w:rPr>
          <w:rFonts w:cstheme="minorHAnsi"/>
        </w:rPr>
        <w:t xml:space="preserve"> </w:t>
      </w:r>
    </w:p>
    <w:p w14:paraId="69FF60A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ichelozzi, P., Accetta, G., De Sario, M., D’Ippoliti, D., Marino, C., Baccini, M., Biggeri, A., Anderson, H. R., Katsouyanni, K., Ballester, F., Bisanti, L., Cadum, E., Forsberg, B., Forastiere, F., Goodman, P. G., Hojs, A., Kirchmayer, U., Medina, S., Paldy, A., Schindler, C., Sunyer, J., &amp; Perucci, C. A. (2009). High temperature and hospitalizations for cardiovascular and respiratory causes in 12 European cities. </w:t>
      </w:r>
      <w:r w:rsidRPr="00D36414">
        <w:rPr>
          <w:rFonts w:cstheme="minorHAnsi"/>
          <w:i/>
          <w:iCs/>
        </w:rPr>
        <w:t>American Journal of Respiratory and Critical Care Medicine</w:t>
      </w:r>
      <w:r w:rsidRPr="00D36414">
        <w:rPr>
          <w:rFonts w:cstheme="minorHAnsi"/>
        </w:rPr>
        <w:t xml:space="preserve">, </w:t>
      </w:r>
      <w:r w:rsidRPr="00D36414">
        <w:rPr>
          <w:rFonts w:cstheme="minorHAnsi"/>
          <w:i/>
          <w:iCs/>
        </w:rPr>
        <w:t>179</w:t>
      </w:r>
      <w:r w:rsidRPr="00D36414">
        <w:rPr>
          <w:rFonts w:cstheme="minorHAnsi"/>
        </w:rPr>
        <w:t xml:space="preserve">(5), 383–389. </w:t>
      </w:r>
      <w:hyperlink r:id="rId684" w:history="1">
        <w:r w:rsidRPr="00D36414">
          <w:rPr>
            <w:rStyle w:val="Hyperlink"/>
            <w:rFonts w:cstheme="minorHAnsi"/>
          </w:rPr>
          <w:t>http://doi.org/10.1164/rccm.200802-217OC</w:t>
        </w:r>
      </w:hyperlink>
      <w:r w:rsidRPr="00D36414">
        <w:rPr>
          <w:rFonts w:cstheme="minorHAnsi"/>
        </w:rPr>
        <w:t xml:space="preserve"> </w:t>
      </w:r>
    </w:p>
    <w:p w14:paraId="052C713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Micklin, P. (2007). The Aral Sea disaster. </w:t>
      </w:r>
      <w:r w:rsidRPr="00D36414">
        <w:rPr>
          <w:rFonts w:cstheme="minorHAnsi"/>
          <w:i/>
        </w:rPr>
        <w:t>Annual Review of Earth and Planetary Sciences,</w:t>
      </w:r>
      <w:r w:rsidRPr="00D36414">
        <w:rPr>
          <w:rFonts w:cstheme="minorHAnsi"/>
        </w:rPr>
        <w:t xml:space="preserve"> </w:t>
      </w:r>
      <w:r w:rsidRPr="00D36414">
        <w:rPr>
          <w:rFonts w:cstheme="minorHAnsi"/>
          <w:i/>
          <w:iCs/>
        </w:rPr>
        <w:t>35</w:t>
      </w:r>
      <w:r w:rsidRPr="00D36414">
        <w:rPr>
          <w:rFonts w:cstheme="minorHAnsi"/>
        </w:rPr>
        <w:t xml:space="preserve">, 47–72. </w:t>
      </w:r>
      <w:hyperlink r:id="rId685" w:history="1">
        <w:r w:rsidRPr="00D36414">
          <w:rPr>
            <w:rStyle w:val="Hyperlink"/>
            <w:rFonts w:cstheme="minorHAnsi"/>
          </w:rPr>
          <w:t>http://doi.org/10.1146/annurev.earth.35.031306.140120</w:t>
        </w:r>
      </w:hyperlink>
      <w:r w:rsidRPr="00D36414">
        <w:rPr>
          <w:rFonts w:cstheme="minorHAnsi"/>
        </w:rPr>
        <w:t xml:space="preserve"> </w:t>
      </w:r>
    </w:p>
    <w:p w14:paraId="14FF1BF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iddelboe, A. L., &amp; Hansen, P. J. (2007). Direct effects of pH and inorganic carbon on macroalgal photosynthesis and growth. </w:t>
      </w:r>
      <w:r w:rsidRPr="00D36414">
        <w:rPr>
          <w:rFonts w:cstheme="minorHAnsi"/>
          <w:i/>
          <w:iCs/>
        </w:rPr>
        <w:t>Marine Biology Research</w:t>
      </w:r>
      <w:r w:rsidRPr="00D36414">
        <w:rPr>
          <w:rFonts w:cstheme="minorHAnsi"/>
        </w:rPr>
        <w:t xml:space="preserve">, </w:t>
      </w:r>
      <w:r w:rsidRPr="00D36414">
        <w:rPr>
          <w:rFonts w:cstheme="minorHAnsi"/>
          <w:i/>
          <w:iCs/>
        </w:rPr>
        <w:t>3</w:t>
      </w:r>
      <w:r w:rsidRPr="00D36414">
        <w:rPr>
          <w:rFonts w:cstheme="minorHAnsi"/>
        </w:rPr>
        <w:t xml:space="preserve">(3), 134–144. </w:t>
      </w:r>
      <w:hyperlink r:id="rId686" w:history="1">
        <w:r w:rsidRPr="00D36414">
          <w:rPr>
            <w:rStyle w:val="Hyperlink"/>
            <w:rFonts w:cstheme="minorHAnsi"/>
          </w:rPr>
          <w:t>http://doi.org/10.1080/17451000701320556</w:t>
        </w:r>
      </w:hyperlink>
      <w:r w:rsidRPr="00D36414">
        <w:rPr>
          <w:rFonts w:cstheme="minorHAnsi"/>
        </w:rPr>
        <w:t xml:space="preserve"> </w:t>
      </w:r>
    </w:p>
    <w:p w14:paraId="427E4C43" w14:textId="3098FF7F"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itchell, G. R., Biscaia, S., Mahendra, V. S., &amp; Mateus, A. (2016). High value materials from the forests. </w:t>
      </w:r>
      <w:r w:rsidRPr="00D36414">
        <w:rPr>
          <w:rFonts w:cstheme="minorHAnsi"/>
          <w:i/>
          <w:iCs/>
        </w:rPr>
        <w:t>Advances in Materials Physics and Chemistry</w:t>
      </w:r>
      <w:r w:rsidRPr="00D36414">
        <w:rPr>
          <w:rFonts w:cstheme="minorHAnsi"/>
          <w:i/>
        </w:rPr>
        <w:t>, 6,</w:t>
      </w:r>
      <w:r w:rsidRPr="00D36414">
        <w:rPr>
          <w:rFonts w:cstheme="minorHAnsi"/>
        </w:rPr>
        <w:t xml:space="preserve"> 54–60. </w:t>
      </w:r>
      <w:hyperlink r:id="rId687" w:history="1">
        <w:r w:rsidRPr="00D36414">
          <w:rPr>
            <w:rStyle w:val="Hyperlink"/>
            <w:rFonts w:cstheme="minorHAnsi"/>
          </w:rPr>
          <w:t>http://dx.doi.org/10.4236/ampc.2016.63006</w:t>
        </w:r>
      </w:hyperlink>
      <w:r w:rsidRPr="00D36414">
        <w:rPr>
          <w:rFonts w:cstheme="minorHAnsi"/>
        </w:rPr>
        <w:t xml:space="preserve"> </w:t>
      </w:r>
    </w:p>
    <w:p w14:paraId="024086E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itchell, R. J., Richardson, E. A., Shortt, N. K., &amp; Pearce, J. R. (2015). Neighborhood environments and socioeconomic inequalities in mental well-being. </w:t>
      </w:r>
      <w:r w:rsidRPr="00D36414">
        <w:rPr>
          <w:rFonts w:cstheme="minorHAnsi"/>
          <w:i/>
          <w:iCs/>
        </w:rPr>
        <w:t>American Journal of Preventive Medicine</w:t>
      </w:r>
      <w:r w:rsidRPr="00D36414">
        <w:rPr>
          <w:rFonts w:cstheme="minorHAnsi"/>
        </w:rPr>
        <w:t xml:space="preserve">, </w:t>
      </w:r>
      <w:r w:rsidRPr="00D36414">
        <w:rPr>
          <w:rFonts w:cstheme="minorHAnsi"/>
          <w:i/>
          <w:iCs/>
        </w:rPr>
        <w:t>49</w:t>
      </w:r>
      <w:r w:rsidRPr="00D36414">
        <w:rPr>
          <w:rFonts w:cstheme="minorHAnsi"/>
        </w:rPr>
        <w:t xml:space="preserve">(1), 80–4. </w:t>
      </w:r>
      <w:hyperlink r:id="rId688" w:history="1">
        <w:r w:rsidRPr="00D36414">
          <w:rPr>
            <w:rStyle w:val="Hyperlink"/>
            <w:rFonts w:cstheme="minorHAnsi"/>
          </w:rPr>
          <w:t>http://doi.org/10.1016/j.amepre.2015.01.017</w:t>
        </w:r>
      </w:hyperlink>
      <w:r w:rsidRPr="00D36414">
        <w:rPr>
          <w:rFonts w:cstheme="minorHAnsi"/>
        </w:rPr>
        <w:t xml:space="preserve"> </w:t>
      </w:r>
    </w:p>
    <w:p w14:paraId="0084EAB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iura, S., Amacher, M., Hofer, T., San-Miguel-Ayanz, J., Ernawati, &amp; Thackway, R. (2015). Protective functions and ecosystem services of global forests in the past quarter-century. </w:t>
      </w:r>
      <w:r w:rsidRPr="00D36414">
        <w:rPr>
          <w:rFonts w:cstheme="minorHAnsi"/>
          <w:i/>
          <w:iCs/>
        </w:rPr>
        <w:t>Forest Ecology and Management</w:t>
      </w:r>
      <w:r w:rsidRPr="00D36414">
        <w:rPr>
          <w:rFonts w:cstheme="minorHAnsi"/>
        </w:rPr>
        <w:t xml:space="preserve">, </w:t>
      </w:r>
      <w:r w:rsidRPr="00D36414">
        <w:rPr>
          <w:rFonts w:cstheme="minorHAnsi"/>
          <w:i/>
          <w:iCs/>
        </w:rPr>
        <w:t>352</w:t>
      </w:r>
      <w:r w:rsidRPr="00D36414">
        <w:rPr>
          <w:rFonts w:cstheme="minorHAnsi"/>
        </w:rPr>
        <w:t xml:space="preserve">, 35–46. </w:t>
      </w:r>
      <w:hyperlink r:id="rId689" w:history="1">
        <w:r w:rsidRPr="00D36414">
          <w:rPr>
            <w:rStyle w:val="Hyperlink"/>
            <w:rFonts w:cstheme="minorHAnsi"/>
          </w:rPr>
          <w:t>http://doi.org/10.1016/j.foreco.2015.03.039</w:t>
        </w:r>
      </w:hyperlink>
      <w:r w:rsidRPr="00D36414">
        <w:rPr>
          <w:rFonts w:cstheme="minorHAnsi"/>
        </w:rPr>
        <w:t xml:space="preserve"> </w:t>
      </w:r>
    </w:p>
    <w:p w14:paraId="062E6128"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ocior, E., &amp; Kruse, M. (2016). Educational values and services of ecosystems and landscapes – An overview. </w:t>
      </w:r>
      <w:r w:rsidRPr="00167C0B">
        <w:rPr>
          <w:rFonts w:cstheme="minorHAnsi"/>
          <w:i/>
          <w:iCs/>
        </w:rPr>
        <w:t>Ecological Indicators</w:t>
      </w:r>
      <w:r w:rsidRPr="00167C0B">
        <w:rPr>
          <w:rFonts w:cstheme="minorHAnsi"/>
        </w:rPr>
        <w:t xml:space="preserve">, </w:t>
      </w:r>
      <w:r w:rsidRPr="00167C0B">
        <w:rPr>
          <w:rFonts w:cstheme="minorHAnsi"/>
          <w:i/>
          <w:iCs/>
        </w:rPr>
        <w:t>60</w:t>
      </w:r>
      <w:r w:rsidRPr="00167C0B">
        <w:rPr>
          <w:rFonts w:cstheme="minorHAnsi"/>
        </w:rPr>
        <w:t xml:space="preserve">, 137–151. </w:t>
      </w:r>
      <w:hyperlink r:id="rId690" w:history="1">
        <w:r w:rsidRPr="00167C0B">
          <w:rPr>
            <w:rStyle w:val="Hyperlink"/>
            <w:rFonts w:cstheme="minorHAnsi"/>
          </w:rPr>
          <w:t>http://doi.org/10.1016/j.ecolind.2015.06.031</w:t>
        </w:r>
      </w:hyperlink>
      <w:r w:rsidRPr="00167C0B">
        <w:rPr>
          <w:rFonts w:cstheme="minorHAnsi"/>
        </w:rPr>
        <w:t xml:space="preserve"> </w:t>
      </w:r>
    </w:p>
    <w:p w14:paraId="3C51F5BF"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167C0B">
        <w:rPr>
          <w:rFonts w:cstheme="minorHAnsi"/>
        </w:rPr>
        <w:t xml:space="preserve">Moleón, M., &amp; Sánchez-Zapata, J. A. (2015). </w:t>
      </w:r>
      <w:r w:rsidRPr="00D36414">
        <w:rPr>
          <w:rFonts w:cstheme="minorHAnsi"/>
        </w:rPr>
        <w:t xml:space="preserve">The living dead: Time to integrate scavenging into ecological teaching. </w:t>
      </w:r>
      <w:r w:rsidRPr="00D36414">
        <w:rPr>
          <w:rFonts w:cstheme="minorHAnsi"/>
          <w:i/>
          <w:iCs/>
          <w:lang w:val="es-ES"/>
        </w:rPr>
        <w:t>BioScience</w:t>
      </w:r>
      <w:r w:rsidRPr="00D36414">
        <w:rPr>
          <w:rFonts w:cstheme="minorHAnsi"/>
          <w:lang w:val="es-ES"/>
        </w:rPr>
        <w:t xml:space="preserve">, </w:t>
      </w:r>
      <w:r w:rsidRPr="00D36414">
        <w:rPr>
          <w:rFonts w:cstheme="minorHAnsi"/>
          <w:i/>
          <w:iCs/>
          <w:lang w:val="es-ES"/>
        </w:rPr>
        <w:t>65</w:t>
      </w:r>
      <w:r w:rsidRPr="00D36414">
        <w:rPr>
          <w:rFonts w:cstheme="minorHAnsi"/>
          <w:lang w:val="es-ES"/>
        </w:rPr>
        <w:t xml:space="preserve">(10), 1003–1010. </w:t>
      </w:r>
      <w:hyperlink r:id="rId691" w:history="1">
        <w:r w:rsidRPr="00D36414">
          <w:rPr>
            <w:rStyle w:val="Hyperlink"/>
            <w:rFonts w:cstheme="minorHAnsi"/>
            <w:lang w:val="es-ES"/>
          </w:rPr>
          <w:t>http://doi.org/10.1093/biosci/biv101</w:t>
        </w:r>
      </w:hyperlink>
      <w:r w:rsidRPr="00D36414">
        <w:rPr>
          <w:rFonts w:cstheme="minorHAnsi"/>
          <w:lang w:val="es-ES"/>
        </w:rPr>
        <w:t xml:space="preserve"> </w:t>
      </w:r>
    </w:p>
    <w:p w14:paraId="2F4D6C4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oleón, M., Sánchez-Zapata, J. A., Selva, N., Donázar, J. A., &amp; Owen-Smith, N. (2014). </w:t>
      </w:r>
      <w:r w:rsidRPr="00D36414">
        <w:rPr>
          <w:rFonts w:cstheme="minorHAnsi"/>
        </w:rPr>
        <w:t xml:space="preserve">Inter-specific interactions linking predation and scavenging in terrestrial vertebrate assemblages. </w:t>
      </w:r>
      <w:r w:rsidRPr="00D36414">
        <w:rPr>
          <w:rFonts w:cstheme="minorHAnsi"/>
          <w:i/>
          <w:iCs/>
        </w:rPr>
        <w:t>Biological Reviews</w:t>
      </w:r>
      <w:r w:rsidRPr="00D36414">
        <w:rPr>
          <w:rFonts w:cstheme="minorHAnsi"/>
        </w:rPr>
        <w:t xml:space="preserve">, </w:t>
      </w:r>
      <w:r w:rsidRPr="00D36414">
        <w:rPr>
          <w:rFonts w:cstheme="minorHAnsi"/>
          <w:i/>
          <w:iCs/>
        </w:rPr>
        <w:t>89</w:t>
      </w:r>
      <w:r w:rsidRPr="00D36414">
        <w:rPr>
          <w:rFonts w:cstheme="minorHAnsi"/>
        </w:rPr>
        <w:t xml:space="preserve">(4), 1042–1054. </w:t>
      </w:r>
      <w:hyperlink r:id="rId692" w:history="1">
        <w:r w:rsidRPr="00D36414">
          <w:rPr>
            <w:rStyle w:val="Hyperlink"/>
            <w:rFonts w:cstheme="minorHAnsi"/>
          </w:rPr>
          <w:t>http://doi.org/10.1111/brv.12097</w:t>
        </w:r>
      </w:hyperlink>
      <w:r w:rsidRPr="00D36414">
        <w:rPr>
          <w:rFonts w:cstheme="minorHAnsi"/>
        </w:rPr>
        <w:t xml:space="preserve"> </w:t>
      </w:r>
    </w:p>
    <w:p w14:paraId="483F74D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olnár, Z. (2014). Perception and management of spatio-temporal pasture heterogeneity by Hungarian herders. </w:t>
      </w:r>
      <w:r w:rsidRPr="00D36414">
        <w:rPr>
          <w:rFonts w:cstheme="minorHAnsi"/>
          <w:i/>
          <w:iCs/>
        </w:rPr>
        <w:t>Rangeland Ecology &amp; Management</w:t>
      </w:r>
      <w:r w:rsidRPr="00D36414">
        <w:rPr>
          <w:rFonts w:cstheme="minorHAnsi"/>
        </w:rPr>
        <w:t xml:space="preserve">, </w:t>
      </w:r>
      <w:r w:rsidRPr="00D36414">
        <w:rPr>
          <w:rFonts w:cstheme="minorHAnsi"/>
          <w:i/>
          <w:iCs/>
        </w:rPr>
        <w:t>67</w:t>
      </w:r>
      <w:r w:rsidRPr="00D36414">
        <w:rPr>
          <w:rFonts w:cstheme="minorHAnsi"/>
        </w:rPr>
        <w:t xml:space="preserve">(2), 107–118. </w:t>
      </w:r>
      <w:hyperlink r:id="rId693" w:history="1">
        <w:r w:rsidRPr="00D36414">
          <w:rPr>
            <w:rStyle w:val="Hyperlink"/>
            <w:rFonts w:cstheme="minorHAnsi"/>
          </w:rPr>
          <w:t>http://doi.org/10.2111/REM-D-13-00082.1</w:t>
        </w:r>
      </w:hyperlink>
      <w:r w:rsidRPr="00D36414">
        <w:rPr>
          <w:rFonts w:cstheme="minorHAnsi"/>
        </w:rPr>
        <w:t xml:space="preserve"> </w:t>
      </w:r>
    </w:p>
    <w:p w14:paraId="4572843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olnár, Z., Safian, L., Mate, J., Barta, S., Suto, D. P., Molnar, A., &amp; Varga, A. (2017). “It does matter who leans on the stick”: Hungarian herders’ perspectives on biodiversity, ecosystem services and their drivers. In M. Roué &amp; Z. Molná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p. 42–56). Paris, France: UNESCO. </w:t>
      </w:r>
    </w:p>
    <w:p w14:paraId="55482F70" w14:textId="6AADF23E"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ontanarella, L., Pennock, D. J., McKenzie, N. J., Badraoui, M., Chude, V., Baptista, I., Mamo, T., Yemefack, M., Singh Aulakh, M., Yagi, K., Young Hong, S., Vijarnsorn, P., Zhang, G.-L., Arrouays, D., Black, H., Krasilnikov, P., Sobocká, J., Alegre, J., Henriquez, C. R., Mendonça-Santos, M. L., Taboada, M., Espinosa-Victoria, D., AlShankiti, A., AlaviPanah, S. K., Elsheikh, E. A. E., Hempel, J., Camps Arbestain, M., Nachtergaele, F., &amp; Vargas, R. (2015). World’s soils are under threat. </w:t>
      </w:r>
      <w:r w:rsidRPr="00D36414">
        <w:rPr>
          <w:rFonts w:cstheme="minorHAnsi"/>
          <w:i/>
          <w:iCs/>
        </w:rPr>
        <w:t>SOIL</w:t>
      </w:r>
      <w:r w:rsidRPr="00D36414">
        <w:rPr>
          <w:rFonts w:cstheme="minorHAnsi"/>
        </w:rPr>
        <w:t xml:space="preserve">, </w:t>
      </w:r>
      <w:r w:rsidRPr="00D36414">
        <w:rPr>
          <w:rFonts w:cstheme="minorHAnsi"/>
          <w:i/>
          <w:iCs/>
        </w:rPr>
        <w:t>2</w:t>
      </w:r>
      <w:r w:rsidRPr="00D36414">
        <w:rPr>
          <w:rFonts w:cstheme="minorHAnsi"/>
          <w:i/>
        </w:rPr>
        <w:t>,</w:t>
      </w:r>
      <w:r w:rsidRPr="00D36414">
        <w:rPr>
          <w:rFonts w:cstheme="minorHAnsi"/>
        </w:rPr>
        <w:t xml:space="preserve"> 79-82. </w:t>
      </w:r>
      <w:hyperlink r:id="rId694" w:history="1">
        <w:r w:rsidRPr="00D36414">
          <w:rPr>
            <w:rStyle w:val="Hyperlink"/>
            <w:rFonts w:cstheme="minorHAnsi"/>
          </w:rPr>
          <w:t>http://doi.org/10.5194/soild-2-1263-2015</w:t>
        </w:r>
      </w:hyperlink>
      <w:r w:rsidRPr="00D36414">
        <w:rPr>
          <w:rFonts w:cstheme="minorHAnsi"/>
        </w:rPr>
        <w:t xml:space="preserve"> </w:t>
      </w:r>
    </w:p>
    <w:p w14:paraId="4D50D1A0"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Moore, P. G. (2003). Seals and fisheries in the Clyde Sea area (Scotland): traditional knowledge informs science. </w:t>
      </w:r>
      <w:r w:rsidRPr="00D36414">
        <w:rPr>
          <w:rFonts w:cstheme="minorHAnsi"/>
          <w:i/>
          <w:iCs/>
          <w:lang w:val="es-ES"/>
        </w:rPr>
        <w:t>Fisheries Research</w:t>
      </w:r>
      <w:r w:rsidRPr="00D36414">
        <w:rPr>
          <w:rFonts w:cstheme="minorHAnsi"/>
          <w:lang w:val="es-ES"/>
        </w:rPr>
        <w:t xml:space="preserve">, </w:t>
      </w:r>
      <w:r w:rsidRPr="00D36414">
        <w:rPr>
          <w:rFonts w:cstheme="minorHAnsi"/>
          <w:i/>
          <w:iCs/>
          <w:lang w:val="es-ES"/>
        </w:rPr>
        <w:t>63</w:t>
      </w:r>
      <w:r w:rsidRPr="00D36414">
        <w:rPr>
          <w:rFonts w:cstheme="minorHAnsi"/>
          <w:lang w:val="es-ES"/>
        </w:rPr>
        <w:t xml:space="preserve">(1), 51–61. </w:t>
      </w:r>
      <w:hyperlink r:id="rId695" w:history="1">
        <w:r w:rsidRPr="00D36414">
          <w:rPr>
            <w:rStyle w:val="Hyperlink"/>
            <w:rFonts w:cstheme="minorHAnsi"/>
            <w:lang w:val="es-ES"/>
          </w:rPr>
          <w:t>http://doi.org/10.1016/S0165-7836(03)00003-1</w:t>
        </w:r>
      </w:hyperlink>
      <w:r w:rsidRPr="00D36414">
        <w:rPr>
          <w:rFonts w:cstheme="minorHAnsi"/>
          <w:lang w:val="es-ES"/>
        </w:rPr>
        <w:t xml:space="preserve"> </w:t>
      </w:r>
    </w:p>
    <w:p w14:paraId="3086BD38"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orales-Reyes, Z., Martín-López, B., Moleón, M., Mateo-Tomás, P., Botella, F., Margalida, A., Donázar, J. A., Blanco, G., Pérez, I., &amp; Sánchez-Zapata, J. A. (2017a). </w:t>
      </w:r>
      <w:r w:rsidRPr="00D36414">
        <w:rPr>
          <w:rFonts w:cstheme="minorHAnsi"/>
        </w:rPr>
        <w:t xml:space="preserve">Farmer perceptions of the ecosystem services provided by scavengers: What, who, and to whom. </w:t>
      </w:r>
      <w:r w:rsidRPr="00D36414">
        <w:rPr>
          <w:rFonts w:cstheme="minorHAnsi"/>
          <w:i/>
          <w:iCs/>
          <w:lang w:val="es-ES"/>
        </w:rPr>
        <w:t>Conservation Letters</w:t>
      </w:r>
      <w:r w:rsidRPr="00D36414">
        <w:rPr>
          <w:rFonts w:cstheme="minorHAnsi"/>
          <w:lang w:val="es-ES"/>
        </w:rPr>
        <w:t xml:space="preserve">. </w:t>
      </w:r>
      <w:hyperlink r:id="rId696" w:history="1">
        <w:r w:rsidRPr="00D36414">
          <w:rPr>
            <w:rStyle w:val="Hyperlink"/>
            <w:rFonts w:cstheme="minorHAnsi"/>
            <w:lang w:val="es-ES"/>
          </w:rPr>
          <w:t>http://doi.org/10.1111/conl.12392</w:t>
        </w:r>
      </w:hyperlink>
      <w:r w:rsidRPr="00D36414">
        <w:rPr>
          <w:rFonts w:cstheme="minorHAnsi"/>
          <w:lang w:val="es-ES"/>
        </w:rPr>
        <w:t xml:space="preserve"> </w:t>
      </w:r>
    </w:p>
    <w:p w14:paraId="3C15DBDF"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orales-Reyes, Z., Pérez-García, J. M., Moleón, M., Botella, F., Carrete, M., Donázar, J. A., Cortés-Avizanda, A., Arrondo, E., Moreno-Opo, R., Jiménez, J., Maralida, A., &amp; Sánchez-Zapata, J. A. </w:t>
      </w:r>
      <w:r w:rsidRPr="00D36414">
        <w:rPr>
          <w:rFonts w:cstheme="minorHAnsi"/>
          <w:lang w:val="es-ES"/>
        </w:rPr>
        <w:lastRenderedPageBreak/>
        <w:t xml:space="preserve">(2017b). </w:t>
      </w:r>
      <w:r w:rsidRPr="00D36414">
        <w:rPr>
          <w:rFonts w:cstheme="minorHAnsi"/>
        </w:rPr>
        <w:t xml:space="preserve">Evaluation of the network of protection areas for the feeding of scavengers in Spain: from biodiversity conservation to greenhouse gas emission savings. </w:t>
      </w:r>
      <w:r w:rsidRPr="00D36414">
        <w:rPr>
          <w:rFonts w:cstheme="minorHAnsi"/>
          <w:i/>
          <w:iCs/>
          <w:lang w:val="es-ES"/>
        </w:rPr>
        <w:t>Journal of Applied Ecology</w:t>
      </w:r>
      <w:r w:rsidRPr="00D36414">
        <w:rPr>
          <w:rFonts w:cstheme="minorHAnsi"/>
          <w:lang w:val="es-ES"/>
        </w:rPr>
        <w:t xml:space="preserve">, </w:t>
      </w:r>
      <w:r w:rsidRPr="00D36414">
        <w:rPr>
          <w:rFonts w:cstheme="minorHAnsi"/>
          <w:i/>
          <w:iCs/>
          <w:lang w:val="es-ES"/>
        </w:rPr>
        <w:t>54</w:t>
      </w:r>
      <w:r w:rsidRPr="00D36414">
        <w:rPr>
          <w:rFonts w:cstheme="minorHAnsi"/>
          <w:lang w:val="es-ES"/>
        </w:rPr>
        <w:t xml:space="preserve">(4), 1120–1129. </w:t>
      </w:r>
      <w:hyperlink r:id="rId697" w:history="1">
        <w:r w:rsidRPr="00D36414">
          <w:rPr>
            <w:rStyle w:val="Hyperlink"/>
            <w:rFonts w:cstheme="minorHAnsi"/>
            <w:lang w:val="es-ES"/>
          </w:rPr>
          <w:t>http://doi.org/10.1111/1365-2664.12833</w:t>
        </w:r>
      </w:hyperlink>
      <w:r w:rsidRPr="00D36414">
        <w:rPr>
          <w:rFonts w:cstheme="minorHAnsi"/>
          <w:lang w:val="es-ES"/>
        </w:rPr>
        <w:t xml:space="preserve"> </w:t>
      </w:r>
    </w:p>
    <w:p w14:paraId="2DA0BB47"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orales-Reyes, Z., Pérez-García, J. M., Moleón, M., Botella, F., Carrete, M., Lazcano, C., Moreno-Opo, R., Margalida, A., Donázar, J. A., &amp; Sánchez-Zapata, J. A. (2015). </w:t>
      </w:r>
      <w:r w:rsidRPr="00D36414">
        <w:rPr>
          <w:rFonts w:cstheme="minorHAnsi"/>
        </w:rPr>
        <w:t xml:space="preserve">Supplanting ecosystem services provided by scavengers raises greenhouse gas emissions. </w:t>
      </w:r>
      <w:r w:rsidRPr="00D36414">
        <w:rPr>
          <w:rFonts w:cstheme="minorHAnsi"/>
          <w:i/>
          <w:iCs/>
          <w:lang w:val="es-ES"/>
        </w:rPr>
        <w:t>Scientific Reports</w:t>
      </w:r>
      <w:r w:rsidRPr="00D36414">
        <w:rPr>
          <w:rFonts w:cstheme="minorHAnsi"/>
          <w:lang w:val="es-ES"/>
        </w:rPr>
        <w:t xml:space="preserve">, </w:t>
      </w:r>
      <w:r w:rsidRPr="00D36414">
        <w:rPr>
          <w:rFonts w:cstheme="minorHAnsi"/>
          <w:i/>
          <w:iCs/>
          <w:lang w:val="es-ES"/>
        </w:rPr>
        <w:t>5</w:t>
      </w:r>
      <w:r w:rsidRPr="00D36414">
        <w:rPr>
          <w:rFonts w:cstheme="minorHAnsi"/>
          <w:lang w:val="es-ES"/>
        </w:rPr>
        <w:t xml:space="preserve">(1), 7811. </w:t>
      </w:r>
      <w:hyperlink r:id="rId698" w:history="1">
        <w:r w:rsidRPr="00D36414">
          <w:rPr>
            <w:rStyle w:val="Hyperlink"/>
            <w:rFonts w:cstheme="minorHAnsi"/>
            <w:lang w:val="es-ES"/>
          </w:rPr>
          <w:t>http://doi.org/10.1038/srep07811</w:t>
        </w:r>
      </w:hyperlink>
      <w:r w:rsidRPr="00D36414">
        <w:rPr>
          <w:rFonts w:cstheme="minorHAnsi"/>
          <w:lang w:val="es-ES"/>
        </w:rPr>
        <w:t xml:space="preserve"> </w:t>
      </w:r>
    </w:p>
    <w:p w14:paraId="0A3D4E4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orales-Reyes, Z., Sánchez-Zapata, J. A., Sebastián-González, E., Botella, F., Carrete, M., &amp; Moleón, M. (2017c). </w:t>
      </w:r>
      <w:r w:rsidRPr="00D36414">
        <w:rPr>
          <w:rFonts w:cstheme="minorHAnsi"/>
        </w:rPr>
        <w:t xml:space="preserve">Scavenging efficiency and red fox abundance in Mediterranean mountains with and without vultures. </w:t>
      </w:r>
      <w:r w:rsidRPr="00D36414">
        <w:rPr>
          <w:rFonts w:cstheme="minorHAnsi"/>
          <w:i/>
          <w:iCs/>
        </w:rPr>
        <w:t>Acta Oecologica</w:t>
      </w:r>
      <w:r w:rsidRPr="00D36414">
        <w:rPr>
          <w:rFonts w:cstheme="minorHAnsi"/>
        </w:rPr>
        <w:t xml:space="preserve">, </w:t>
      </w:r>
      <w:r w:rsidRPr="00D36414">
        <w:rPr>
          <w:rFonts w:cstheme="minorHAnsi"/>
          <w:i/>
          <w:iCs/>
        </w:rPr>
        <w:t>79</w:t>
      </w:r>
      <w:r w:rsidRPr="00D36414">
        <w:rPr>
          <w:rFonts w:cstheme="minorHAnsi"/>
        </w:rPr>
        <w:t xml:space="preserve">, 81–88. </w:t>
      </w:r>
      <w:hyperlink r:id="rId699" w:history="1">
        <w:r w:rsidRPr="00D36414">
          <w:rPr>
            <w:rStyle w:val="Hyperlink"/>
            <w:rFonts w:cstheme="minorHAnsi"/>
          </w:rPr>
          <w:t>http://doi.org/10.1016/j.actao.2016.12.012</w:t>
        </w:r>
      </w:hyperlink>
      <w:r w:rsidRPr="00D36414">
        <w:rPr>
          <w:rFonts w:cstheme="minorHAnsi"/>
        </w:rPr>
        <w:t xml:space="preserve"> </w:t>
      </w:r>
    </w:p>
    <w:p w14:paraId="6CF128E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ortberg, U., Haas, J., Zetterberg, A., Franklin, J. P., Jonsson, D., &amp; Deal, B. (2013). Urban ecosystems and sustainable urban development-analysing and assessing interacting systems in the Stockholm region. </w:t>
      </w:r>
      <w:r w:rsidRPr="00D36414">
        <w:rPr>
          <w:rFonts w:cstheme="minorHAnsi"/>
          <w:i/>
          <w:iCs/>
        </w:rPr>
        <w:t>Urban Ecosystems</w:t>
      </w:r>
      <w:r w:rsidRPr="00D36414">
        <w:rPr>
          <w:rFonts w:cstheme="minorHAnsi"/>
        </w:rPr>
        <w:t xml:space="preserve">, </w:t>
      </w:r>
      <w:r w:rsidRPr="00D36414">
        <w:rPr>
          <w:rFonts w:cstheme="minorHAnsi"/>
          <w:i/>
          <w:iCs/>
        </w:rPr>
        <w:t>16</w:t>
      </w:r>
      <w:r w:rsidRPr="00D36414">
        <w:rPr>
          <w:rFonts w:cstheme="minorHAnsi"/>
        </w:rPr>
        <w:t xml:space="preserve">(4), 763–782. </w:t>
      </w:r>
      <w:hyperlink r:id="rId700" w:history="1">
        <w:r w:rsidRPr="00D36414">
          <w:rPr>
            <w:rStyle w:val="Hyperlink"/>
            <w:rFonts w:cstheme="minorHAnsi"/>
          </w:rPr>
          <w:t>http://doi.org/10.1007/s11252-012-0270-3</w:t>
        </w:r>
      </w:hyperlink>
      <w:r w:rsidRPr="00D36414">
        <w:rPr>
          <w:rFonts w:cstheme="minorHAnsi"/>
        </w:rPr>
        <w:t xml:space="preserve"> </w:t>
      </w:r>
    </w:p>
    <w:p w14:paraId="7ABAEC5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oseley, C. (2010). </w:t>
      </w:r>
      <w:r w:rsidRPr="00D36414">
        <w:rPr>
          <w:rFonts w:cstheme="minorHAnsi"/>
          <w:i/>
          <w:iCs/>
        </w:rPr>
        <w:t>Atlas of the world’s languages in danger</w:t>
      </w:r>
      <w:r w:rsidRPr="00D36414">
        <w:rPr>
          <w:rFonts w:cstheme="minorHAnsi"/>
        </w:rPr>
        <w:t xml:space="preserve">. Paris, France: UNESCO. </w:t>
      </w:r>
    </w:p>
    <w:p w14:paraId="700A08A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rozik, K. (2016). Assessment of retention potential changes as an element of suburbanization monitoring on example of an ungauged catchment in Poznań Metropolitan Area (Poland). </w:t>
      </w:r>
      <w:r w:rsidRPr="00D36414">
        <w:rPr>
          <w:rFonts w:cstheme="minorHAnsi"/>
          <w:i/>
        </w:rPr>
        <w:t>Rocznik Ochrona Środowiska [Annual Set the Environment Protection], 18,</w:t>
      </w:r>
      <w:r w:rsidRPr="00D36414">
        <w:rPr>
          <w:rFonts w:cstheme="minorHAnsi"/>
        </w:rPr>
        <w:t xml:space="preserve"> 188-200. </w:t>
      </w:r>
    </w:p>
    <w:p w14:paraId="4BFA7496"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Mueller, L., Schindler, U., AxelBehrendt, &amp; Eulenstein, F. (2014). The Muencheberg soil quality rating for assessing the quality of global farmland. In L. Mueller, A. Saparov, &amp; G. Lischeid (Eds.), </w:t>
      </w:r>
      <w:r w:rsidRPr="00D36414">
        <w:rPr>
          <w:rFonts w:cstheme="minorHAnsi"/>
          <w:i/>
        </w:rPr>
        <w:t xml:space="preserve">Novel measurement and assessment tools for monitoring and management of land and water resources in agricultural landscapes of Central Asia </w:t>
      </w:r>
      <w:r w:rsidRPr="00D36414">
        <w:rPr>
          <w:rFonts w:cstheme="minorHAnsi"/>
        </w:rPr>
        <w:t xml:space="preserve">(pp. 235-248). </w:t>
      </w:r>
      <w:r w:rsidRPr="00D36414">
        <w:rPr>
          <w:rFonts w:cstheme="minorHAnsi"/>
          <w:lang w:val="es-ES"/>
        </w:rPr>
        <w:t xml:space="preserve">Switzerland: Springer. </w:t>
      </w:r>
      <w:hyperlink r:id="rId701" w:history="1">
        <w:r w:rsidRPr="00D36414">
          <w:rPr>
            <w:rStyle w:val="Hyperlink"/>
            <w:rFonts w:cstheme="minorHAnsi"/>
            <w:lang w:val="es-ES"/>
          </w:rPr>
          <w:t>http://doi.org/10.1007/978-3-319-01017-5</w:t>
        </w:r>
      </w:hyperlink>
      <w:r w:rsidRPr="00D36414">
        <w:rPr>
          <w:rFonts w:cstheme="minorHAnsi"/>
          <w:lang w:val="es-ES"/>
        </w:rPr>
        <w:t xml:space="preserve"> </w:t>
      </w:r>
    </w:p>
    <w:p w14:paraId="625785D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Murillas-Maza, A., Virto, J., Gallastegui, M. C., González, P., &amp; Fernández-Macho, J. (2011). </w:t>
      </w:r>
      <w:r w:rsidRPr="00D36414">
        <w:rPr>
          <w:rFonts w:cstheme="minorHAnsi"/>
        </w:rPr>
        <w:t xml:space="preserve">The value of open ocean ecosystems: A case study for the Spanish exclusive economic zone. </w:t>
      </w:r>
      <w:r w:rsidRPr="00D36414">
        <w:rPr>
          <w:rFonts w:cstheme="minorHAnsi"/>
          <w:i/>
          <w:iCs/>
        </w:rPr>
        <w:t>Natural Resources Forum</w:t>
      </w:r>
      <w:r w:rsidRPr="00D36414">
        <w:rPr>
          <w:rFonts w:cstheme="minorHAnsi"/>
          <w:i/>
        </w:rPr>
        <w:t>,</w:t>
      </w:r>
      <w:r w:rsidRPr="00D36414">
        <w:rPr>
          <w:rFonts w:cstheme="minorHAnsi"/>
        </w:rPr>
        <w:t xml:space="preserve"> </w:t>
      </w:r>
      <w:r w:rsidRPr="00D36414">
        <w:rPr>
          <w:rFonts w:cstheme="minorHAnsi"/>
          <w:i/>
        </w:rPr>
        <w:t>2</w:t>
      </w:r>
      <w:r w:rsidRPr="00D36414">
        <w:rPr>
          <w:rFonts w:cstheme="minorHAnsi"/>
        </w:rPr>
        <w:t xml:space="preserve">(2), 122–133. </w:t>
      </w:r>
      <w:hyperlink r:id="rId702" w:history="1">
        <w:r w:rsidRPr="00D36414">
          <w:rPr>
            <w:rStyle w:val="Hyperlink"/>
            <w:rFonts w:cstheme="minorHAnsi"/>
          </w:rPr>
          <w:t>http://doi.org/10.1111/j.1477-8947.2011.01383.x</w:t>
        </w:r>
      </w:hyperlink>
      <w:r w:rsidRPr="00D36414">
        <w:rPr>
          <w:rFonts w:cstheme="minorHAnsi"/>
        </w:rPr>
        <w:t xml:space="preserve"> </w:t>
      </w:r>
    </w:p>
    <w:p w14:paraId="52B58F4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ustaeva, N., Wyes, H., Mohr, B., &amp; Kayumov, A. (2015). </w:t>
      </w:r>
      <w:r w:rsidRPr="00D36414">
        <w:rPr>
          <w:rFonts w:cstheme="minorHAnsi"/>
          <w:i/>
          <w:iCs/>
        </w:rPr>
        <w:t>Tajikistan: Country situation assessment - Working paper</w:t>
      </w:r>
      <w:r w:rsidRPr="00D36414">
        <w:rPr>
          <w:rFonts w:cstheme="minorHAnsi"/>
        </w:rPr>
        <w:t xml:space="preserve">. </w:t>
      </w:r>
    </w:p>
    <w:p w14:paraId="1A463CE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WO. (2012). </w:t>
      </w:r>
      <w:r w:rsidRPr="00D36414">
        <w:rPr>
          <w:rFonts w:cstheme="minorHAnsi"/>
          <w:i/>
          <w:iCs/>
        </w:rPr>
        <w:t>Mediterranean wetlands outlook 2012. First technical report</w:t>
      </w:r>
      <w:r w:rsidRPr="00D36414">
        <w:rPr>
          <w:rFonts w:cstheme="minorHAnsi"/>
        </w:rPr>
        <w:t xml:space="preserve">. </w:t>
      </w:r>
    </w:p>
    <w:p w14:paraId="139C61C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Myers, S. S., &amp; Patz, J. A. (2009). Emerging threats to human health from global environmental change. </w:t>
      </w:r>
      <w:r w:rsidRPr="00D36414">
        <w:rPr>
          <w:rFonts w:cstheme="minorHAnsi"/>
          <w:i/>
          <w:iCs/>
        </w:rPr>
        <w:t>Annual Review of Environment and Resources</w:t>
      </w:r>
      <w:r w:rsidRPr="00D36414">
        <w:rPr>
          <w:rFonts w:cstheme="minorHAnsi"/>
        </w:rPr>
        <w:t xml:space="preserve">, </w:t>
      </w:r>
      <w:r w:rsidRPr="00D36414">
        <w:rPr>
          <w:rFonts w:cstheme="minorHAnsi"/>
          <w:i/>
          <w:iCs/>
        </w:rPr>
        <w:t>34</w:t>
      </w:r>
      <w:r w:rsidRPr="00D36414">
        <w:rPr>
          <w:rFonts w:cstheme="minorHAnsi"/>
        </w:rPr>
        <w:t xml:space="preserve">(1), 223–252. </w:t>
      </w:r>
      <w:hyperlink r:id="rId703" w:history="1">
        <w:r w:rsidRPr="00D36414">
          <w:rPr>
            <w:rStyle w:val="Hyperlink"/>
            <w:rFonts w:cstheme="minorHAnsi"/>
          </w:rPr>
          <w:t>http://doi.org/10.1146/annurev.environ.033108.102650</w:t>
        </w:r>
      </w:hyperlink>
      <w:r w:rsidRPr="00D36414">
        <w:rPr>
          <w:rFonts w:cstheme="minorHAnsi"/>
        </w:rPr>
        <w:t xml:space="preserve"> </w:t>
      </w:r>
    </w:p>
    <w:p w14:paraId="715F2D8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abhan, G. P. (2001). Cultural perceptions of ecological interactions: An “endangered people’s” contribution to the conservation of biological and linguistic diversity. In L. Maffi (Ed.), </w:t>
      </w:r>
      <w:r w:rsidRPr="00D36414">
        <w:rPr>
          <w:rFonts w:cstheme="minorHAnsi"/>
          <w:i/>
          <w:iCs/>
        </w:rPr>
        <w:t>On biocultural diversity: Linking language, knowledge and the environment</w:t>
      </w:r>
      <w:r w:rsidRPr="00D36414">
        <w:rPr>
          <w:rFonts w:cstheme="minorHAnsi"/>
        </w:rPr>
        <w:t xml:space="preserve"> (pp. 145–156). Washington, DC, USA and London, UK: Smithson. Institution Press. </w:t>
      </w:r>
    </w:p>
    <w:p w14:paraId="6B61D2D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achtergaele, F., Petri, M., Biancalani, R., van Lynden, G., &amp; van Velthuizen, H. (2010). Global land degradation information system (GLADIS). Beta version. Retrieved from </w:t>
      </w:r>
      <w:hyperlink r:id="rId704" w:history="1">
        <w:r w:rsidRPr="00D36414">
          <w:rPr>
            <w:rStyle w:val="Hyperlink"/>
            <w:rFonts w:cstheme="minorHAnsi"/>
          </w:rPr>
          <w:t>http://www.fao.org/nr/lada/gladis/glad_ind/</w:t>
        </w:r>
      </w:hyperlink>
      <w:r w:rsidRPr="00D36414">
        <w:rPr>
          <w:rFonts w:cstheme="minorHAnsi"/>
        </w:rPr>
        <w:t xml:space="preserve"> </w:t>
      </w:r>
    </w:p>
    <w:p w14:paraId="22E2F48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akicenovic, N., &amp; Swart, R. (2000). </w:t>
      </w:r>
      <w:r w:rsidRPr="00D36414">
        <w:rPr>
          <w:rFonts w:cstheme="minorHAnsi"/>
          <w:i/>
          <w:iCs/>
        </w:rPr>
        <w:t>Special report on emission scenarios</w:t>
      </w:r>
      <w:r w:rsidRPr="00D36414">
        <w:rPr>
          <w:rFonts w:cstheme="minorHAnsi"/>
        </w:rPr>
        <w:t xml:space="preserve">. Cambridge, UK: Cambridge University Press. </w:t>
      </w:r>
    </w:p>
    <w:p w14:paraId="77CA9D5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elson, G. C., Rosegrant, M. W., Koo, J., Robertson, R., Sulser, T., Zhu, T., Ringler, C., Msangi, S., Palazzo, </w:t>
      </w:r>
      <w:r w:rsidRPr="00D36414">
        <w:rPr>
          <w:rFonts w:cstheme="minorHAnsi"/>
        </w:rPr>
        <w:lastRenderedPageBreak/>
        <w:t xml:space="preserve">A., Batka, M., Magalhaes, M., Valmonte-Santos, R., Ewing, M., &amp; Lee, D. R. (2009). </w:t>
      </w:r>
      <w:r w:rsidRPr="00D36414">
        <w:rPr>
          <w:rFonts w:cstheme="minorHAnsi"/>
          <w:bCs/>
          <w:i/>
        </w:rPr>
        <w:t>Climate change: Impact on agriculture and costs of adaptation</w:t>
      </w:r>
      <w:r w:rsidRPr="00D36414">
        <w:rPr>
          <w:rFonts w:cstheme="minorHAnsi"/>
          <w:i/>
        </w:rPr>
        <w:t xml:space="preserve">. </w:t>
      </w:r>
      <w:r w:rsidRPr="00D36414">
        <w:rPr>
          <w:rFonts w:cstheme="minorHAnsi"/>
        </w:rPr>
        <w:t xml:space="preserve">Washington, DC, USA: International </w:t>
      </w:r>
      <w:r w:rsidRPr="00D36414">
        <w:rPr>
          <w:rFonts w:cstheme="minorHAnsi"/>
          <w:iCs/>
        </w:rPr>
        <w:t>Food Policy Research Institute</w:t>
      </w:r>
      <w:r w:rsidRPr="00D36414">
        <w:rPr>
          <w:rFonts w:cstheme="minorHAnsi"/>
        </w:rPr>
        <w:t xml:space="preserve">. </w:t>
      </w:r>
      <w:hyperlink r:id="rId705" w:history="1">
        <w:r w:rsidRPr="00D36414">
          <w:rPr>
            <w:rStyle w:val="Hyperlink"/>
            <w:rFonts w:cstheme="minorHAnsi"/>
          </w:rPr>
          <w:t>http://doi.org/10.2499/0896295354</w:t>
        </w:r>
      </w:hyperlink>
      <w:r w:rsidRPr="00D36414">
        <w:rPr>
          <w:rFonts w:cstheme="minorHAnsi"/>
        </w:rPr>
        <w:t xml:space="preserve"> </w:t>
      </w:r>
    </w:p>
    <w:p w14:paraId="3303712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elson, G. C., Rosegrant, M. W., Palazzo, A., Gray, I., Ingersoll, C., Robertson, R., Tokgoz, S., Zhu, T., Sulser, T. B., Ringler, C., Msangi, S., &amp; You, L. (2010). </w:t>
      </w:r>
      <w:r w:rsidRPr="00D36414">
        <w:rPr>
          <w:rFonts w:cstheme="minorHAnsi"/>
          <w:i/>
          <w:iCs/>
        </w:rPr>
        <w:t>Food security, farming, and climate change to 2050: Scenarios, results, policy options</w:t>
      </w:r>
      <w:r w:rsidRPr="00D36414">
        <w:rPr>
          <w:rFonts w:cstheme="minorHAnsi"/>
        </w:rPr>
        <w:t xml:space="preserve">. </w:t>
      </w:r>
      <w:r w:rsidRPr="00D36414">
        <w:rPr>
          <w:rFonts w:cstheme="minorHAnsi"/>
          <w:i/>
          <w:iCs/>
        </w:rPr>
        <w:t>Research reports IFPRI</w:t>
      </w:r>
      <w:r w:rsidRPr="00D36414">
        <w:rPr>
          <w:rFonts w:cstheme="minorHAnsi"/>
        </w:rPr>
        <w:t>. http://doi.org/10.2499/9780896291867</w:t>
      </w:r>
    </w:p>
    <w:p w14:paraId="26185E3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etalgae. (2012). </w:t>
      </w:r>
      <w:r w:rsidRPr="00D36414">
        <w:rPr>
          <w:rFonts w:cstheme="minorHAnsi"/>
          <w:i/>
          <w:iCs/>
        </w:rPr>
        <w:t>Seaweed industry in Europe</w:t>
      </w:r>
      <w:r w:rsidRPr="00D36414">
        <w:rPr>
          <w:rFonts w:cstheme="minorHAnsi"/>
        </w:rPr>
        <w:t>.</w:t>
      </w:r>
    </w:p>
    <w:p w14:paraId="0FE2A87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ewman, D. J., &amp; Cragg, G. M. (2016). Natural products as sources of new drugs from 1981 to 2014. </w:t>
      </w:r>
      <w:r w:rsidRPr="00D36414">
        <w:rPr>
          <w:rFonts w:cstheme="minorHAnsi"/>
          <w:i/>
          <w:iCs/>
        </w:rPr>
        <w:t>Journal of Natural Products</w:t>
      </w:r>
      <w:r w:rsidRPr="00D36414">
        <w:rPr>
          <w:rFonts w:cstheme="minorHAnsi"/>
        </w:rPr>
        <w:t xml:space="preserve">, </w:t>
      </w:r>
      <w:r w:rsidRPr="00D36414">
        <w:rPr>
          <w:rFonts w:cstheme="minorHAnsi"/>
          <w:i/>
          <w:iCs/>
        </w:rPr>
        <w:t>79</w:t>
      </w:r>
      <w:r w:rsidRPr="00D36414">
        <w:rPr>
          <w:rFonts w:cstheme="minorHAnsi"/>
        </w:rPr>
        <w:t xml:space="preserve">(3), 629–661. </w:t>
      </w:r>
      <w:hyperlink r:id="rId706" w:history="1">
        <w:r w:rsidRPr="00D36414">
          <w:rPr>
            <w:rStyle w:val="Hyperlink"/>
            <w:rFonts w:cstheme="minorHAnsi"/>
          </w:rPr>
          <w:t>http://doi.org/10.1021/acs.jnatprod.5b01055</w:t>
        </w:r>
      </w:hyperlink>
      <w:r w:rsidRPr="00D36414">
        <w:rPr>
          <w:rFonts w:cstheme="minorHAnsi"/>
        </w:rPr>
        <w:t xml:space="preserve"> </w:t>
      </w:r>
    </w:p>
    <w:p w14:paraId="056694B6" w14:textId="63D67C6F"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ieto, A., Roberts, S. P. M., Kemp, J., Rasmont, P., Kuhlmann, M., García Criado, M., Biesmeijer, J. C., Bogusch, P., Dathe, H. H., De la Rúa, P., De Meulemeester, T., Dehon, M., Dewulf, A., Ortiz-Sánchez, F. J., Lhomme, P., Pauly, A., Potts, S.G., Praz, C., Quaranta, M., Radchenko, V. G., Scheuchl, E., Smit, J., Straka, J., Terzo, M., Tomozii, B., Window, J., &amp; Michez, D. (2014). </w:t>
      </w:r>
      <w:r w:rsidRPr="00D36414">
        <w:rPr>
          <w:rFonts w:cstheme="minorHAnsi"/>
          <w:i/>
          <w:iCs/>
        </w:rPr>
        <w:t>European red list of bees</w:t>
      </w:r>
      <w:r w:rsidRPr="00D36414">
        <w:rPr>
          <w:rFonts w:cstheme="minorHAnsi"/>
        </w:rPr>
        <w:t xml:space="preserve">. Luxembourg: Publications Office of the European Union. </w:t>
      </w:r>
      <w:hyperlink r:id="rId707" w:history="1">
        <w:r w:rsidRPr="00D36414">
          <w:rPr>
            <w:rStyle w:val="Hyperlink"/>
            <w:rFonts w:cstheme="minorHAnsi"/>
          </w:rPr>
          <w:t>http://doi.org/10.2779/77003</w:t>
        </w:r>
      </w:hyperlink>
      <w:r w:rsidRPr="00D36414">
        <w:rPr>
          <w:rFonts w:cstheme="minorHAnsi"/>
        </w:rPr>
        <w:t xml:space="preserve"> </w:t>
      </w:r>
    </w:p>
    <w:p w14:paraId="4B63C0A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Nurbekov, A., Akramkhanov, A., Kassam, A., Sydyk, D., Ziyadaullaev, Z., &amp; Lamers, J. P. A. (2016). Conservation agriculture for combating land degradation in Central Asia: A synthesis. </w:t>
      </w:r>
      <w:r w:rsidRPr="00D36414">
        <w:rPr>
          <w:rFonts w:cstheme="minorHAnsi"/>
          <w:i/>
          <w:iCs/>
        </w:rPr>
        <w:t>Aims Agriculture and Food</w:t>
      </w:r>
      <w:r w:rsidRPr="00D36414">
        <w:rPr>
          <w:rFonts w:cstheme="minorHAnsi"/>
        </w:rPr>
        <w:t xml:space="preserve">, </w:t>
      </w:r>
      <w:r w:rsidRPr="00D36414">
        <w:rPr>
          <w:rFonts w:cstheme="minorHAnsi"/>
          <w:i/>
          <w:iCs/>
        </w:rPr>
        <w:t>1</w:t>
      </w:r>
      <w:r w:rsidRPr="00D36414">
        <w:rPr>
          <w:rFonts w:cstheme="minorHAnsi"/>
        </w:rPr>
        <w:t xml:space="preserve">(2), 144–156. </w:t>
      </w:r>
      <w:hyperlink r:id="rId708" w:history="1">
        <w:r w:rsidRPr="00D36414">
          <w:rPr>
            <w:rStyle w:val="Hyperlink"/>
            <w:rFonts w:cstheme="minorHAnsi"/>
          </w:rPr>
          <w:t>http://doi.org/10.3934/agrfood.2016.2.144</w:t>
        </w:r>
      </w:hyperlink>
      <w:r w:rsidRPr="00D36414">
        <w:rPr>
          <w:rFonts w:cstheme="minorHAnsi"/>
        </w:rPr>
        <w:t xml:space="preserve"> </w:t>
      </w:r>
    </w:p>
    <w:p w14:paraId="4CE31C9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de, Å., Fry, G., Tveit, M. S., Messager, P., &amp; Miller, D. (2009). Indicators of perceived naturalness as drivers of landscape preference. </w:t>
      </w:r>
      <w:r w:rsidRPr="00D36414">
        <w:rPr>
          <w:rFonts w:cstheme="minorHAnsi"/>
          <w:i/>
          <w:iCs/>
        </w:rPr>
        <w:t>Journal of Environmental Management</w:t>
      </w:r>
      <w:r w:rsidRPr="00D36414">
        <w:rPr>
          <w:rFonts w:cstheme="minorHAnsi"/>
        </w:rPr>
        <w:t xml:space="preserve">, </w:t>
      </w:r>
      <w:r w:rsidRPr="00D36414">
        <w:rPr>
          <w:rFonts w:cstheme="minorHAnsi"/>
          <w:i/>
          <w:iCs/>
        </w:rPr>
        <w:t>90</w:t>
      </w:r>
      <w:r w:rsidRPr="00D36414">
        <w:rPr>
          <w:rFonts w:cstheme="minorHAnsi"/>
        </w:rPr>
        <w:t xml:space="preserve">(1), 375–383. </w:t>
      </w:r>
      <w:hyperlink r:id="rId709" w:history="1">
        <w:r w:rsidRPr="00D36414">
          <w:rPr>
            <w:rStyle w:val="Hyperlink"/>
            <w:rFonts w:cstheme="minorHAnsi"/>
          </w:rPr>
          <w:t>http://doi.org/10.1016/j.jenvman.2007.10.013</w:t>
        </w:r>
      </w:hyperlink>
      <w:r w:rsidRPr="00D36414">
        <w:rPr>
          <w:rFonts w:cstheme="minorHAnsi"/>
        </w:rPr>
        <w:t xml:space="preserve"> </w:t>
      </w:r>
    </w:p>
    <w:p w14:paraId="3FCC96B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ECD-FAO. (2016). </w:t>
      </w:r>
      <w:r w:rsidRPr="00D36414">
        <w:rPr>
          <w:rFonts w:cstheme="minorHAnsi"/>
          <w:i/>
          <w:iCs/>
        </w:rPr>
        <w:t>OECD-FAO agricultural outlook 2016-2025</w:t>
      </w:r>
      <w:r w:rsidRPr="00D36414">
        <w:rPr>
          <w:rFonts w:cstheme="minorHAnsi"/>
        </w:rPr>
        <w:t xml:space="preserve">. </w:t>
      </w:r>
      <w:hyperlink r:id="rId710" w:history="1">
        <w:r w:rsidRPr="00D36414">
          <w:rPr>
            <w:rStyle w:val="Hyperlink"/>
            <w:rFonts w:cstheme="minorHAnsi"/>
          </w:rPr>
          <w:t>http://doi.org/10.1787/agr_outlook-2016-en</w:t>
        </w:r>
      </w:hyperlink>
      <w:r w:rsidRPr="00D36414">
        <w:rPr>
          <w:rFonts w:cstheme="minorHAnsi"/>
        </w:rPr>
        <w:t xml:space="preserve"> </w:t>
      </w:r>
    </w:p>
    <w:p w14:paraId="26BF87E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ECD. (2017). World development indicators. Retrieved December 12, 2017, from </w:t>
      </w:r>
      <w:hyperlink r:id="rId711" w:history="1">
        <w:r w:rsidRPr="00D36414">
          <w:rPr>
            <w:rStyle w:val="Hyperlink"/>
            <w:rFonts w:cstheme="minorHAnsi"/>
          </w:rPr>
          <w:t>http://stats.oecd.org/</w:t>
        </w:r>
      </w:hyperlink>
      <w:r w:rsidRPr="00D36414">
        <w:rPr>
          <w:rFonts w:cstheme="minorHAnsi"/>
        </w:rPr>
        <w:t xml:space="preserve"> </w:t>
      </w:r>
    </w:p>
    <w:p w14:paraId="1CCCBDE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gada, D. L., Keesing, F., &amp; Virani, M. Z. (2012). Dropping dead: Causes and consequences of vulture population declines worldwide. </w:t>
      </w:r>
      <w:r w:rsidRPr="00D36414">
        <w:rPr>
          <w:rFonts w:cstheme="minorHAnsi"/>
          <w:i/>
          <w:iCs/>
        </w:rPr>
        <w:t>Annals of the New York Academy of Sciences</w:t>
      </w:r>
      <w:r w:rsidRPr="00D36414">
        <w:rPr>
          <w:rFonts w:cstheme="minorHAnsi"/>
        </w:rPr>
        <w:t xml:space="preserve">, </w:t>
      </w:r>
      <w:r w:rsidRPr="00D36414">
        <w:rPr>
          <w:rFonts w:cstheme="minorHAnsi"/>
          <w:i/>
          <w:iCs/>
        </w:rPr>
        <w:t>1249</w:t>
      </w:r>
      <w:r w:rsidRPr="00D36414">
        <w:rPr>
          <w:rFonts w:cstheme="minorHAnsi"/>
        </w:rPr>
        <w:t xml:space="preserve">(1), 57–71. </w:t>
      </w:r>
      <w:hyperlink r:id="rId712" w:history="1">
        <w:r w:rsidRPr="00D36414">
          <w:rPr>
            <w:rStyle w:val="Hyperlink"/>
            <w:rFonts w:cstheme="minorHAnsi"/>
          </w:rPr>
          <w:t>http://doi.org/10.1111/j.1749-6632.2011.06293.x</w:t>
        </w:r>
      </w:hyperlink>
      <w:r w:rsidRPr="00D36414">
        <w:rPr>
          <w:rFonts w:cstheme="minorHAnsi"/>
        </w:rPr>
        <w:t xml:space="preserve"> </w:t>
      </w:r>
    </w:p>
    <w:p w14:paraId="759ED1E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lchev, A., Novenko, E., Desherevskaya, O., Krasnorutskaya, K., &amp; Kurbatova, J. (2009). Effects of climatic changes on carbon dioxide and water vapor fluxes in boreal forest ecosystems of European part of Russia. </w:t>
      </w:r>
      <w:r w:rsidRPr="00D36414">
        <w:rPr>
          <w:rFonts w:cstheme="minorHAnsi"/>
          <w:i/>
          <w:iCs/>
        </w:rPr>
        <w:t>Environmental Research Letters</w:t>
      </w:r>
      <w:r w:rsidRPr="00D36414">
        <w:rPr>
          <w:rFonts w:cstheme="minorHAnsi"/>
        </w:rPr>
        <w:t xml:space="preserve">, </w:t>
      </w:r>
      <w:r w:rsidRPr="00D36414">
        <w:rPr>
          <w:rFonts w:cstheme="minorHAnsi"/>
          <w:i/>
          <w:iCs/>
        </w:rPr>
        <w:t>4</w:t>
      </w:r>
      <w:r w:rsidRPr="00D36414">
        <w:rPr>
          <w:rFonts w:cstheme="minorHAnsi"/>
        </w:rPr>
        <w:t xml:space="preserve">(4), 45007. </w:t>
      </w:r>
      <w:hyperlink r:id="rId713" w:history="1">
        <w:r w:rsidRPr="00D36414">
          <w:rPr>
            <w:rStyle w:val="Hyperlink"/>
            <w:rFonts w:cstheme="minorHAnsi"/>
          </w:rPr>
          <w:t>http://doi.org/10.1088/1748-9326/4/4/045007</w:t>
        </w:r>
      </w:hyperlink>
      <w:r w:rsidRPr="00D36414">
        <w:rPr>
          <w:rFonts w:cstheme="minorHAnsi"/>
        </w:rPr>
        <w:t xml:space="preserve"> </w:t>
      </w:r>
    </w:p>
    <w:p w14:paraId="68E6D26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lea, P. P., &amp; Mateo-Tomás, P. (2009). The role of traditional farming practices in ecosystem conservation: The case of transhumance and vultures. </w:t>
      </w:r>
      <w:r w:rsidRPr="00D36414">
        <w:rPr>
          <w:rFonts w:cstheme="minorHAnsi"/>
          <w:i/>
          <w:iCs/>
        </w:rPr>
        <w:t>Biological Conservation</w:t>
      </w:r>
      <w:r w:rsidRPr="00D36414">
        <w:rPr>
          <w:rFonts w:cstheme="minorHAnsi"/>
        </w:rPr>
        <w:t xml:space="preserve">, </w:t>
      </w:r>
      <w:r w:rsidRPr="00D36414">
        <w:rPr>
          <w:rFonts w:cstheme="minorHAnsi"/>
          <w:i/>
          <w:iCs/>
        </w:rPr>
        <w:t>142</w:t>
      </w:r>
      <w:r w:rsidRPr="00D36414">
        <w:rPr>
          <w:rFonts w:cstheme="minorHAnsi"/>
        </w:rPr>
        <w:t xml:space="preserve">(8), 1844–1853. </w:t>
      </w:r>
      <w:hyperlink r:id="rId714" w:history="1">
        <w:r w:rsidRPr="00D36414">
          <w:rPr>
            <w:rStyle w:val="Hyperlink"/>
            <w:rFonts w:cstheme="minorHAnsi"/>
          </w:rPr>
          <w:t>http://doi.org/10.1016/j.biocon.2009.03.024</w:t>
        </w:r>
      </w:hyperlink>
      <w:r w:rsidRPr="00D36414">
        <w:rPr>
          <w:rFonts w:cstheme="minorHAnsi"/>
        </w:rPr>
        <w:t xml:space="preserve"> </w:t>
      </w:r>
    </w:p>
    <w:p w14:paraId="7A2354D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llerton, J., Winfree, R., &amp; Tarrant, S. (2011). How many flowering plants are pollinated by animals? </w:t>
      </w:r>
      <w:r w:rsidRPr="00D36414">
        <w:rPr>
          <w:rFonts w:cstheme="minorHAnsi"/>
          <w:i/>
          <w:iCs/>
        </w:rPr>
        <w:t>Oikos</w:t>
      </w:r>
      <w:r w:rsidRPr="00D36414">
        <w:rPr>
          <w:rFonts w:cstheme="minorHAnsi"/>
        </w:rPr>
        <w:t xml:space="preserve">, </w:t>
      </w:r>
      <w:r w:rsidRPr="00D36414">
        <w:rPr>
          <w:rFonts w:cstheme="minorHAnsi"/>
          <w:i/>
          <w:iCs/>
        </w:rPr>
        <w:t>120</w:t>
      </w:r>
      <w:r w:rsidRPr="00D36414">
        <w:rPr>
          <w:rFonts w:cstheme="minorHAnsi"/>
        </w:rPr>
        <w:t xml:space="preserve">(3), 321–326. </w:t>
      </w:r>
      <w:hyperlink r:id="rId715" w:history="1">
        <w:r w:rsidRPr="00D36414">
          <w:rPr>
            <w:rStyle w:val="Hyperlink"/>
            <w:rFonts w:cstheme="minorHAnsi"/>
          </w:rPr>
          <w:t>http://doi.org/10.1111/j.1600-0706.2010.18644.x</w:t>
        </w:r>
      </w:hyperlink>
      <w:r w:rsidRPr="00D36414">
        <w:rPr>
          <w:rFonts w:cstheme="minorHAnsi"/>
        </w:rPr>
        <w:t xml:space="preserve"> </w:t>
      </w:r>
    </w:p>
    <w:p w14:paraId="387BCE7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lsson, O., Bolin, A., Smith, H. G., &amp; Lonsdorf, E. V. (2015). Modeling pollinating bee visitation rates in heterogeneous landscapes from foraging theory. </w:t>
      </w:r>
      <w:r w:rsidRPr="00D36414">
        <w:rPr>
          <w:rFonts w:cstheme="minorHAnsi"/>
          <w:i/>
          <w:iCs/>
        </w:rPr>
        <w:t>Ecological Modelling</w:t>
      </w:r>
      <w:r w:rsidRPr="00D36414">
        <w:rPr>
          <w:rFonts w:cstheme="minorHAnsi"/>
        </w:rPr>
        <w:t xml:space="preserve">, </w:t>
      </w:r>
      <w:r w:rsidRPr="00D36414">
        <w:rPr>
          <w:rFonts w:cstheme="minorHAnsi"/>
          <w:i/>
          <w:iCs/>
        </w:rPr>
        <w:t>316</w:t>
      </w:r>
      <w:r w:rsidRPr="00D36414">
        <w:rPr>
          <w:rFonts w:cstheme="minorHAnsi"/>
        </w:rPr>
        <w:t xml:space="preserve">, 133–143. </w:t>
      </w:r>
      <w:hyperlink r:id="rId716" w:history="1">
        <w:r w:rsidRPr="00D36414">
          <w:rPr>
            <w:rStyle w:val="Hyperlink"/>
            <w:rFonts w:cstheme="minorHAnsi"/>
          </w:rPr>
          <w:t>http://doi.org/10.1016/j.ecolmodel.2015.08.009</w:t>
        </w:r>
      </w:hyperlink>
      <w:r w:rsidRPr="00D36414">
        <w:rPr>
          <w:rFonts w:cstheme="minorHAnsi"/>
        </w:rPr>
        <w:t xml:space="preserve"> </w:t>
      </w:r>
    </w:p>
    <w:p w14:paraId="00ACBB5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lsson, P., &amp; Folke, C. (2001). Local ecological knowledge and institutional dynamics for ecosystem </w:t>
      </w:r>
      <w:r w:rsidRPr="00D36414">
        <w:rPr>
          <w:rFonts w:cstheme="minorHAnsi"/>
        </w:rPr>
        <w:lastRenderedPageBreak/>
        <w:t xml:space="preserve">management: A study of Lake Racken watershed, Sweden. </w:t>
      </w:r>
      <w:r w:rsidRPr="00D36414">
        <w:rPr>
          <w:rFonts w:cstheme="minorHAnsi"/>
          <w:i/>
          <w:iCs/>
        </w:rPr>
        <w:t>Ecosystems</w:t>
      </w:r>
      <w:r w:rsidRPr="00D36414">
        <w:rPr>
          <w:rFonts w:cstheme="minorHAnsi"/>
        </w:rPr>
        <w:t xml:space="preserve">, </w:t>
      </w:r>
      <w:r w:rsidRPr="00D36414">
        <w:rPr>
          <w:rFonts w:cstheme="minorHAnsi"/>
          <w:i/>
          <w:iCs/>
        </w:rPr>
        <w:t>4</w:t>
      </w:r>
      <w:r w:rsidRPr="00D36414">
        <w:rPr>
          <w:rFonts w:cstheme="minorHAnsi"/>
        </w:rPr>
        <w:t xml:space="preserve">(2), 85–104. </w:t>
      </w:r>
      <w:hyperlink r:id="rId717" w:history="1">
        <w:r w:rsidRPr="00D36414">
          <w:rPr>
            <w:rStyle w:val="Hyperlink"/>
            <w:rFonts w:cstheme="minorHAnsi"/>
          </w:rPr>
          <w:t>http://doi.org/10.1007/s100210000061</w:t>
        </w:r>
      </w:hyperlink>
      <w:r w:rsidRPr="00D36414">
        <w:rPr>
          <w:rFonts w:cstheme="minorHAnsi"/>
        </w:rPr>
        <w:t xml:space="preserve"> </w:t>
      </w:r>
    </w:p>
    <w:p w14:paraId="7D9AF79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sipova, E., Wilson, L., Blaney, R., Shi, Y., Fancourt, M., Strubel, M., Salvaterra, T., Brown, C., &amp; Verschuuren, B. (2014). </w:t>
      </w:r>
      <w:r w:rsidRPr="00D36414">
        <w:rPr>
          <w:rFonts w:cstheme="minorHAnsi"/>
          <w:i/>
          <w:iCs/>
        </w:rPr>
        <w:t xml:space="preserve">The benefits of natural world heritage: identifying and assessing ecosystem services and benefits provided by the world’s most iconic natural places. </w:t>
      </w:r>
      <w:r w:rsidRPr="00D36414">
        <w:rPr>
          <w:rFonts w:cstheme="minorHAnsi"/>
          <w:iCs/>
        </w:rPr>
        <w:t>Gland, Switzerland: IUCN.</w:t>
      </w:r>
      <w:r w:rsidRPr="00D36414">
        <w:rPr>
          <w:rFonts w:cstheme="minorHAnsi"/>
        </w:rPr>
        <w:t xml:space="preserve"> </w:t>
      </w:r>
    </w:p>
    <w:p w14:paraId="3D18CAD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SPAR. (2010). </w:t>
      </w:r>
      <w:r w:rsidRPr="00D36414">
        <w:rPr>
          <w:rFonts w:cstheme="minorHAnsi"/>
          <w:i/>
          <w:iCs/>
        </w:rPr>
        <w:t>Quality Status Report 2010</w:t>
      </w:r>
      <w:r w:rsidRPr="00D36414">
        <w:rPr>
          <w:rFonts w:cstheme="minorHAnsi"/>
        </w:rPr>
        <w:t xml:space="preserve">. </w:t>
      </w:r>
    </w:p>
    <w:p w14:paraId="7B2AC35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stfeld, R. S., &amp; Keesing, F. (2012). Effects of host diversity on infectious disease. </w:t>
      </w:r>
      <w:r w:rsidRPr="00D36414">
        <w:rPr>
          <w:rFonts w:cstheme="minorHAnsi"/>
          <w:i/>
          <w:iCs/>
        </w:rPr>
        <w:t>Annual Review of Ecology, Evolution, and Systematics</w:t>
      </w:r>
      <w:r w:rsidRPr="00D36414">
        <w:rPr>
          <w:rFonts w:cstheme="minorHAnsi"/>
        </w:rPr>
        <w:t xml:space="preserve">, </w:t>
      </w:r>
      <w:r w:rsidRPr="00D36414">
        <w:rPr>
          <w:rFonts w:cstheme="minorHAnsi"/>
          <w:i/>
          <w:iCs/>
        </w:rPr>
        <w:t>43</w:t>
      </w:r>
      <w:r w:rsidRPr="00D36414">
        <w:rPr>
          <w:rFonts w:cstheme="minorHAnsi"/>
        </w:rPr>
        <w:t xml:space="preserve">(1), 157–182. </w:t>
      </w:r>
      <w:hyperlink r:id="rId718" w:history="1">
        <w:r w:rsidRPr="00D36414">
          <w:rPr>
            <w:rStyle w:val="Hyperlink"/>
            <w:rFonts w:cstheme="minorHAnsi"/>
          </w:rPr>
          <w:t>http://doi.org/10.1146/annurev-ecolsys-102710-145022</w:t>
        </w:r>
      </w:hyperlink>
      <w:r w:rsidRPr="00D36414">
        <w:rPr>
          <w:rFonts w:cstheme="minorHAnsi"/>
        </w:rPr>
        <w:t xml:space="preserve"> </w:t>
      </w:r>
    </w:p>
    <w:p w14:paraId="3295D380" w14:textId="304F3E2B" w:rsidR="00167C0B" w:rsidRPr="006826C3"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Otčenášek, J. (2013). </w:t>
      </w:r>
      <w:r w:rsidRPr="00D36414">
        <w:rPr>
          <w:rFonts w:cstheme="minorHAnsi"/>
          <w:i/>
          <w:iCs/>
        </w:rPr>
        <w:t>Traditional food in the Central Europe: History and changes</w:t>
      </w:r>
      <w:r w:rsidRPr="00D36414">
        <w:rPr>
          <w:rFonts w:cstheme="minorHAnsi"/>
        </w:rPr>
        <w:t xml:space="preserve">. </w:t>
      </w:r>
      <w:r w:rsidR="00AE7DF7" w:rsidRPr="006826C3">
        <w:rPr>
          <w:rFonts w:cstheme="minorHAnsi"/>
          <w:lang w:val="es-ES"/>
        </w:rPr>
        <w:t xml:space="preserve">Retrieved from </w:t>
      </w:r>
      <w:hyperlink r:id="rId719" w:history="1">
        <w:r w:rsidR="00AE7DF7" w:rsidRPr="006826C3">
          <w:rPr>
            <w:rStyle w:val="Hyperlink"/>
            <w:rFonts w:cstheme="minorHAnsi"/>
            <w:lang w:val="es-ES"/>
          </w:rPr>
          <w:t>https://books.google.de/books/about/Traditional_Food_in_the_Central_Europe.html?id=LCXvoAEACAAJ&amp;redir_esc=y</w:t>
        </w:r>
      </w:hyperlink>
      <w:r w:rsidR="00AE7DF7" w:rsidRPr="006826C3">
        <w:rPr>
          <w:rFonts w:cstheme="minorHAnsi"/>
          <w:lang w:val="es-ES"/>
        </w:rPr>
        <w:t xml:space="preserve"> </w:t>
      </w:r>
    </w:p>
    <w:p w14:paraId="38DFB42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Oteros-Rozas, E., González, J. A., Martín-López, B., López, C. A., &amp; Montes, C. (2012). </w:t>
      </w:r>
      <w:r w:rsidRPr="00D36414">
        <w:rPr>
          <w:rFonts w:cstheme="minorHAnsi"/>
        </w:rPr>
        <w:t xml:space="preserve">Ecosystem services and social – ecological resilience in transhumance cultural landscapes: learning from the past, looking for a future. In T. Plieninger &amp; C. Bieling (Eds.), </w:t>
      </w:r>
      <w:r w:rsidRPr="00D36414">
        <w:rPr>
          <w:rFonts w:cstheme="minorHAnsi"/>
          <w:i/>
          <w:iCs/>
        </w:rPr>
        <w:t>Resilience and the cultural landscape</w:t>
      </w:r>
      <w:r w:rsidRPr="00D36414">
        <w:rPr>
          <w:rFonts w:cstheme="minorHAnsi"/>
        </w:rPr>
        <w:t xml:space="preserve"> (pp. 242–260). New York, USA: Cambridge University Press. </w:t>
      </w:r>
    </w:p>
    <w:p w14:paraId="790E65F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Oteros-Rozas, E., Martín-López, B., Fagerholm, N., Bieling, C., &amp; Plieninger, T. (2017). Using social media photos to explore the relation between cultural ecosystem services and landscape features across five European sites. </w:t>
      </w:r>
      <w:r w:rsidRPr="00D36414">
        <w:rPr>
          <w:rFonts w:cstheme="minorHAnsi"/>
          <w:i/>
          <w:iCs/>
        </w:rPr>
        <w:t>Ecological Indicators, in press</w:t>
      </w:r>
      <w:r w:rsidRPr="00D36414">
        <w:rPr>
          <w:rFonts w:cstheme="minorHAnsi"/>
        </w:rPr>
        <w:t xml:space="preserve">. </w:t>
      </w:r>
      <w:hyperlink r:id="rId720" w:history="1">
        <w:r w:rsidRPr="00D36414">
          <w:rPr>
            <w:rStyle w:val="Hyperlink"/>
            <w:rFonts w:cstheme="minorHAnsi"/>
          </w:rPr>
          <w:t>http://doi.org/10.1016/j.ecolind.2017.02.009</w:t>
        </w:r>
      </w:hyperlink>
      <w:r w:rsidRPr="00D36414">
        <w:rPr>
          <w:rFonts w:cstheme="minorHAnsi"/>
        </w:rPr>
        <w:t xml:space="preserve"> </w:t>
      </w:r>
    </w:p>
    <w:p w14:paraId="386BEC30"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Oteros-Rozas, E., Martin-Lopez, B., Gonzalez, J. A., Plieninger, T., Lopez, C. A., &amp; Montes, C. (2014). Socio-cultural valuation of ecosystem services in a transhumance social-ecological network. </w:t>
      </w:r>
      <w:r w:rsidRPr="00D36414">
        <w:rPr>
          <w:rFonts w:cstheme="minorHAnsi"/>
          <w:i/>
          <w:iCs/>
          <w:lang w:val="es-ES"/>
        </w:rPr>
        <w:t>Regional Environmental Change</w:t>
      </w:r>
      <w:r w:rsidRPr="00D36414">
        <w:rPr>
          <w:rFonts w:cstheme="minorHAnsi"/>
          <w:lang w:val="es-ES"/>
        </w:rPr>
        <w:t xml:space="preserve">, </w:t>
      </w:r>
      <w:r w:rsidRPr="00D36414">
        <w:rPr>
          <w:rFonts w:cstheme="minorHAnsi"/>
          <w:i/>
          <w:iCs/>
          <w:lang w:val="es-ES"/>
        </w:rPr>
        <w:t>14</w:t>
      </w:r>
      <w:r w:rsidRPr="00D36414">
        <w:rPr>
          <w:rFonts w:cstheme="minorHAnsi"/>
          <w:lang w:val="es-ES"/>
        </w:rPr>
        <w:t xml:space="preserve">(4), 1269–1289. </w:t>
      </w:r>
      <w:hyperlink r:id="rId721" w:history="1">
        <w:r w:rsidRPr="00D36414">
          <w:rPr>
            <w:rStyle w:val="Hyperlink"/>
            <w:rFonts w:cstheme="minorHAnsi"/>
            <w:lang w:val="es-ES"/>
          </w:rPr>
          <w:t>http://doi.org/10.1007/s10113-013-0571-y</w:t>
        </w:r>
      </w:hyperlink>
      <w:r w:rsidRPr="00D36414">
        <w:rPr>
          <w:rFonts w:cstheme="minorHAnsi"/>
          <w:lang w:val="es-ES"/>
        </w:rPr>
        <w:t xml:space="preserve"> </w:t>
      </w:r>
    </w:p>
    <w:p w14:paraId="1F50AD5B"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Oteros-Rozas, E., Martín-López, B., López, C. A., Palomo, I., &amp; González, J. A. (2013a). </w:t>
      </w:r>
      <w:r w:rsidRPr="00D36414">
        <w:rPr>
          <w:rFonts w:cstheme="minorHAnsi"/>
        </w:rPr>
        <w:t xml:space="preserve">Envisioning the future of transhumant pastoralism through participatory scenario planning: a case study in Spain. </w:t>
      </w:r>
      <w:r w:rsidRPr="00D36414">
        <w:rPr>
          <w:rFonts w:cstheme="minorHAnsi"/>
          <w:i/>
          <w:iCs/>
          <w:lang w:val="es-ES"/>
        </w:rPr>
        <w:t>The Rangeland Journal</w:t>
      </w:r>
      <w:r w:rsidRPr="00D36414">
        <w:rPr>
          <w:rFonts w:cstheme="minorHAnsi"/>
          <w:lang w:val="es-ES"/>
        </w:rPr>
        <w:t xml:space="preserve">, </w:t>
      </w:r>
      <w:r w:rsidRPr="00D36414">
        <w:rPr>
          <w:rFonts w:cstheme="minorHAnsi"/>
          <w:i/>
          <w:iCs/>
          <w:lang w:val="es-ES"/>
        </w:rPr>
        <w:t>35</w:t>
      </w:r>
      <w:r w:rsidRPr="00D36414">
        <w:rPr>
          <w:rFonts w:cstheme="minorHAnsi"/>
          <w:lang w:val="es-ES"/>
        </w:rPr>
        <w:t xml:space="preserve">(3), 251-272. </w:t>
      </w:r>
      <w:hyperlink r:id="rId722" w:history="1">
        <w:r w:rsidRPr="00D36414">
          <w:rPr>
            <w:rStyle w:val="Hyperlink"/>
            <w:rFonts w:cstheme="minorHAnsi"/>
            <w:lang w:val="es-ES"/>
          </w:rPr>
          <w:t>http://doi.org/10.1071/RJ12092</w:t>
        </w:r>
      </w:hyperlink>
      <w:r w:rsidRPr="00D36414">
        <w:rPr>
          <w:rFonts w:cstheme="minorHAnsi"/>
          <w:lang w:val="es-ES"/>
        </w:rPr>
        <w:t xml:space="preserve"> </w:t>
      </w:r>
    </w:p>
    <w:p w14:paraId="75172D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Oteros-Rozas, E., Ontillera-Sánchez, R., Sanosa, P., Gómez-Baggethun, E., Reyes-García, V., &amp; González, J. A. (2013b). </w:t>
      </w:r>
      <w:r w:rsidRPr="00D36414">
        <w:rPr>
          <w:rFonts w:cstheme="minorHAnsi"/>
        </w:rPr>
        <w:t xml:space="preserve">Traditional ecological knowledge among transhumant pastoralists in Mediterranean Spain.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3), art33. </w:t>
      </w:r>
      <w:hyperlink r:id="rId723" w:history="1">
        <w:r w:rsidRPr="00D36414">
          <w:rPr>
            <w:rStyle w:val="Hyperlink"/>
            <w:rFonts w:cstheme="minorHAnsi"/>
          </w:rPr>
          <w:t>http://doi.org/10.5751/ES-05597-180333</w:t>
        </w:r>
      </w:hyperlink>
      <w:r w:rsidRPr="00D36414">
        <w:rPr>
          <w:rFonts w:cstheme="minorHAnsi"/>
        </w:rPr>
        <w:t xml:space="preserve"> </w:t>
      </w:r>
    </w:p>
    <w:p w14:paraId="152E507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ge, E. A. (2007). Justice between generations: Investigating a sufficientarian approach. </w:t>
      </w:r>
      <w:r w:rsidRPr="00D36414">
        <w:rPr>
          <w:rFonts w:cstheme="minorHAnsi"/>
          <w:i/>
          <w:iCs/>
        </w:rPr>
        <w:t>Journal of Global Ethics</w:t>
      </w:r>
      <w:r w:rsidRPr="00D36414">
        <w:rPr>
          <w:rFonts w:cstheme="minorHAnsi"/>
        </w:rPr>
        <w:t xml:space="preserve">, </w:t>
      </w:r>
      <w:r w:rsidRPr="00D36414">
        <w:rPr>
          <w:rFonts w:cstheme="minorHAnsi"/>
          <w:i/>
          <w:iCs/>
        </w:rPr>
        <w:t>3</w:t>
      </w:r>
      <w:r w:rsidRPr="00D36414">
        <w:rPr>
          <w:rFonts w:cstheme="minorHAnsi"/>
        </w:rPr>
        <w:t xml:space="preserve">(1), 3–20. </w:t>
      </w:r>
      <w:hyperlink r:id="rId724" w:history="1">
        <w:r w:rsidRPr="00D36414">
          <w:rPr>
            <w:rStyle w:val="Hyperlink"/>
            <w:rFonts w:cstheme="minorHAnsi"/>
          </w:rPr>
          <w:t>http://doi.org/10.1080/17449620600991960</w:t>
        </w:r>
      </w:hyperlink>
      <w:r w:rsidRPr="00D36414">
        <w:rPr>
          <w:rFonts w:cstheme="minorHAnsi"/>
        </w:rPr>
        <w:t xml:space="preserve"> </w:t>
      </w:r>
    </w:p>
    <w:p w14:paraId="2CD131E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k, M., Türker, M. F., &amp; Öztürk, A. (2010). Total economic value of forest resources in Turkey. </w:t>
      </w:r>
      <w:r w:rsidRPr="00D36414">
        <w:rPr>
          <w:rFonts w:cstheme="minorHAnsi"/>
          <w:i/>
          <w:iCs/>
        </w:rPr>
        <w:t>African Journal of Agricultural Research</w:t>
      </w:r>
      <w:r w:rsidRPr="00D36414">
        <w:rPr>
          <w:rFonts w:cstheme="minorHAnsi"/>
        </w:rPr>
        <w:t xml:space="preserve">, </w:t>
      </w:r>
      <w:r w:rsidRPr="00D36414">
        <w:rPr>
          <w:rFonts w:cstheme="minorHAnsi"/>
          <w:i/>
          <w:iCs/>
        </w:rPr>
        <w:t>5</w:t>
      </w:r>
      <w:r w:rsidRPr="00D36414">
        <w:rPr>
          <w:rFonts w:cstheme="minorHAnsi"/>
        </w:rPr>
        <w:t xml:space="preserve">(15), 1908–1916. </w:t>
      </w:r>
      <w:hyperlink r:id="rId725" w:history="1">
        <w:r w:rsidRPr="00D36414">
          <w:rPr>
            <w:rStyle w:val="Hyperlink"/>
            <w:rFonts w:cstheme="minorHAnsi"/>
          </w:rPr>
          <w:t>http://doi.org/10.5897/AJAR10.018</w:t>
        </w:r>
      </w:hyperlink>
      <w:r w:rsidRPr="00D36414">
        <w:rPr>
          <w:rFonts w:cstheme="minorHAnsi"/>
        </w:rPr>
        <w:t xml:space="preserve"> </w:t>
      </w:r>
    </w:p>
    <w:p w14:paraId="70745AD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nagos, P., Borrelli, P., Meusburger, K., Alewell, C., Lugato, E., &amp; Montanarella, L. (2015a). Estimating the soil erosion cover-management factor at the European scale. </w:t>
      </w:r>
      <w:r w:rsidRPr="00D36414">
        <w:rPr>
          <w:rFonts w:cstheme="minorHAnsi"/>
          <w:i/>
          <w:iCs/>
        </w:rPr>
        <w:t>Land Use Policy</w:t>
      </w:r>
      <w:r w:rsidRPr="00D36414">
        <w:rPr>
          <w:rFonts w:cstheme="minorHAnsi"/>
        </w:rPr>
        <w:t xml:space="preserve">, </w:t>
      </w:r>
      <w:r w:rsidRPr="00D36414">
        <w:rPr>
          <w:rFonts w:cstheme="minorHAnsi"/>
          <w:i/>
          <w:iCs/>
        </w:rPr>
        <w:t>48</w:t>
      </w:r>
      <w:r w:rsidRPr="00D36414">
        <w:rPr>
          <w:rFonts w:cstheme="minorHAnsi"/>
        </w:rPr>
        <w:t xml:space="preserve">, 38–50. </w:t>
      </w:r>
      <w:hyperlink r:id="rId726" w:history="1">
        <w:r w:rsidRPr="00D36414">
          <w:rPr>
            <w:rStyle w:val="Hyperlink"/>
            <w:rFonts w:cstheme="minorHAnsi"/>
          </w:rPr>
          <w:t>http://doi.org/10.1016/j.landusepol.2015.05.021</w:t>
        </w:r>
      </w:hyperlink>
      <w:r w:rsidRPr="00D36414">
        <w:rPr>
          <w:rFonts w:cstheme="minorHAnsi"/>
        </w:rPr>
        <w:t xml:space="preserve"> </w:t>
      </w:r>
    </w:p>
    <w:p w14:paraId="3ACE91F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nagos, P., Borrelli, P., Poesen, J., Ballabio, C., Lugato, E., Meusburger, K., Montanarella, L., &amp; Alewell, C. (2015b). The new assessment of soil loss by water erosion in Europe. </w:t>
      </w:r>
      <w:r w:rsidRPr="00D36414">
        <w:rPr>
          <w:rFonts w:cstheme="minorHAnsi"/>
          <w:i/>
          <w:iCs/>
        </w:rPr>
        <w:t>Environmental Science &amp; Policy</w:t>
      </w:r>
      <w:r w:rsidRPr="00D36414">
        <w:rPr>
          <w:rFonts w:cstheme="minorHAnsi"/>
        </w:rPr>
        <w:t xml:space="preserve">, </w:t>
      </w:r>
      <w:r w:rsidRPr="00D36414">
        <w:rPr>
          <w:rFonts w:cstheme="minorHAnsi"/>
          <w:i/>
          <w:iCs/>
        </w:rPr>
        <w:t>54</w:t>
      </w:r>
      <w:r w:rsidRPr="00D36414">
        <w:rPr>
          <w:rFonts w:cstheme="minorHAnsi"/>
        </w:rPr>
        <w:t xml:space="preserve">, 438–447. </w:t>
      </w:r>
      <w:hyperlink r:id="rId727" w:history="1">
        <w:r w:rsidRPr="00D36414">
          <w:rPr>
            <w:rStyle w:val="Hyperlink"/>
            <w:rFonts w:cstheme="minorHAnsi"/>
          </w:rPr>
          <w:t>http://doi.org/10.1016/j.envsci.2015.08.012</w:t>
        </w:r>
      </w:hyperlink>
      <w:r w:rsidRPr="00D36414">
        <w:rPr>
          <w:rFonts w:cstheme="minorHAnsi"/>
        </w:rPr>
        <w:t xml:space="preserve"> </w:t>
      </w:r>
    </w:p>
    <w:p w14:paraId="21C3C90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nagos, P., Imeson, A., Meusburger, K., Borrelli, P., Poesen, J., &amp; Alewell, C. (2016). Soil conservation in Europe: Wish or reality? </w:t>
      </w:r>
      <w:r w:rsidRPr="00D36414">
        <w:rPr>
          <w:rFonts w:cstheme="minorHAnsi"/>
          <w:i/>
          <w:iCs/>
        </w:rPr>
        <w:t>Land Degradation and Development</w:t>
      </w:r>
      <w:r w:rsidRPr="00D36414">
        <w:rPr>
          <w:rFonts w:cstheme="minorHAnsi"/>
        </w:rPr>
        <w:t xml:space="preserve">, </w:t>
      </w:r>
      <w:r w:rsidRPr="00D36414">
        <w:rPr>
          <w:rFonts w:cstheme="minorHAnsi"/>
          <w:i/>
          <w:iCs/>
        </w:rPr>
        <w:t>27</w:t>
      </w:r>
      <w:r w:rsidRPr="00D36414">
        <w:rPr>
          <w:rFonts w:cstheme="minorHAnsi"/>
        </w:rPr>
        <w:t xml:space="preserve">(6), 1547–1551. </w:t>
      </w:r>
      <w:hyperlink r:id="rId728" w:history="1">
        <w:r w:rsidRPr="00D36414">
          <w:rPr>
            <w:rStyle w:val="Hyperlink"/>
            <w:rFonts w:cstheme="minorHAnsi"/>
          </w:rPr>
          <w:t>http://doi.org/10.1002/ldr.2538</w:t>
        </w:r>
      </w:hyperlink>
      <w:r w:rsidRPr="00D36414">
        <w:rPr>
          <w:rFonts w:cstheme="minorHAnsi"/>
        </w:rPr>
        <w:t xml:space="preserve"> </w:t>
      </w:r>
    </w:p>
    <w:p w14:paraId="6F036F13"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Paracchini, M. L., Zulian, G., Kopperoinen, L., Maes, J., Schägner, J. P., Termansen, M., Zandersen, M., Perez-Soba, M., Scholefield, P. A., &amp; Bidoglio, G. (2014). Mapping cultural ecosystem services: A framework to assess the potential for outdoor recreation across the EU. </w:t>
      </w:r>
      <w:r w:rsidRPr="00D36414">
        <w:rPr>
          <w:rFonts w:cstheme="minorHAnsi"/>
          <w:i/>
          <w:iCs/>
          <w:lang w:val="es-ES"/>
        </w:rPr>
        <w:t>Ecological Indicators</w:t>
      </w:r>
      <w:r w:rsidRPr="00D36414">
        <w:rPr>
          <w:rFonts w:cstheme="minorHAnsi"/>
          <w:lang w:val="es-ES"/>
        </w:rPr>
        <w:t xml:space="preserve">, </w:t>
      </w:r>
      <w:r w:rsidRPr="00D36414">
        <w:rPr>
          <w:rFonts w:cstheme="minorHAnsi"/>
          <w:i/>
          <w:iCs/>
          <w:lang w:val="es-ES"/>
        </w:rPr>
        <w:t>45</w:t>
      </w:r>
      <w:r w:rsidRPr="00D36414">
        <w:rPr>
          <w:rFonts w:cstheme="minorHAnsi"/>
          <w:lang w:val="es-ES"/>
        </w:rPr>
        <w:t xml:space="preserve">, 371–385. </w:t>
      </w:r>
      <w:hyperlink r:id="rId729" w:history="1">
        <w:r w:rsidRPr="00D36414">
          <w:rPr>
            <w:rStyle w:val="Hyperlink"/>
            <w:rFonts w:cstheme="minorHAnsi"/>
            <w:lang w:val="es-ES"/>
          </w:rPr>
          <w:t>http://doi.org/10.1016/j.ecolind.2014.04.018</w:t>
        </w:r>
      </w:hyperlink>
      <w:r w:rsidRPr="00D36414">
        <w:rPr>
          <w:rFonts w:cstheme="minorHAnsi"/>
          <w:lang w:val="es-ES"/>
        </w:rPr>
        <w:t xml:space="preserve"> </w:t>
      </w:r>
    </w:p>
    <w:p w14:paraId="71C916D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Pardo-de-Santayana, M., Pieroni, A., &amp; Puri, R. K. (2010). </w:t>
      </w:r>
      <w:r w:rsidRPr="00D36414">
        <w:rPr>
          <w:rFonts w:cstheme="minorHAnsi"/>
        </w:rPr>
        <w:t xml:space="preserve">The ethnobotany of Europe, past and present. In M. Pardo-de-Santayana, A. Pieroni, &amp; R. K. Puri (Eds.), </w:t>
      </w:r>
      <w:r w:rsidRPr="00D36414">
        <w:rPr>
          <w:rFonts w:cstheme="minorHAnsi"/>
          <w:i/>
          <w:iCs/>
        </w:rPr>
        <w:t>The Ethnobotany in the new Europe: People, health and wild plant resources</w:t>
      </w:r>
      <w:r w:rsidRPr="00D36414">
        <w:rPr>
          <w:rFonts w:cstheme="minorHAnsi"/>
        </w:rPr>
        <w:t xml:space="preserve"> (pp. 1–15). New York, USA: Berghahn Books. </w:t>
      </w:r>
    </w:p>
    <w:p w14:paraId="4A7D7E4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rrotta, J. A., &amp; Agnoletti, M. (2007). Traditional forest knowledge: Challenges and opportunities. </w:t>
      </w:r>
      <w:r w:rsidRPr="00D36414">
        <w:rPr>
          <w:rFonts w:cstheme="minorHAnsi"/>
          <w:i/>
          <w:iCs/>
        </w:rPr>
        <w:t>Forest Ecology and Management, 249</w:t>
      </w:r>
      <w:r w:rsidRPr="00D36414">
        <w:rPr>
          <w:rFonts w:cstheme="minorHAnsi"/>
          <w:iCs/>
        </w:rPr>
        <w:t>(1-2), 1-4</w:t>
      </w:r>
      <w:r w:rsidRPr="00D36414">
        <w:rPr>
          <w:rFonts w:cstheme="minorHAnsi"/>
        </w:rPr>
        <w:t xml:space="preserve">. </w:t>
      </w:r>
      <w:hyperlink r:id="rId730" w:history="1">
        <w:r w:rsidRPr="00D36414">
          <w:rPr>
            <w:rStyle w:val="Hyperlink"/>
            <w:rFonts w:cstheme="minorHAnsi"/>
          </w:rPr>
          <w:t>http://doi.org/10.1016/j.foreco.2007.05.022</w:t>
        </w:r>
      </w:hyperlink>
      <w:r w:rsidRPr="00D36414">
        <w:rPr>
          <w:rFonts w:cstheme="minorHAnsi"/>
        </w:rPr>
        <w:t xml:space="preserve"> </w:t>
      </w:r>
    </w:p>
    <w:p w14:paraId="4B628412"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Pascual, U., Balv</w:t>
      </w:r>
      <w:r w:rsidRPr="009D52F1">
        <w:rPr>
          <w:rFonts w:cstheme="minorHAnsi"/>
        </w:rPr>
        <w:t xml:space="preserve">anera, P., Diaz, S., Pataki, G., Roth, E., Stenseke, M., Watson, R. T., </w:t>
      </w:r>
      <w:hyperlink r:id="rId731" w:anchor="!" w:history="1">
        <w:r w:rsidRPr="009D52F1">
          <w:rPr>
            <w:rStyle w:val="Hyperlink"/>
            <w:rFonts w:cstheme="minorHAnsi"/>
            <w:color w:val="auto"/>
          </w:rPr>
          <w:t xml:space="preserve">Başak Dessane, E., </w:t>
        </w:r>
      </w:hyperlink>
      <w:hyperlink r:id="rId732" w:anchor="!" w:history="1">
        <w:r w:rsidRPr="009D52F1">
          <w:rPr>
            <w:rStyle w:val="Hyperlink"/>
            <w:rFonts w:cstheme="minorHAnsi"/>
            <w:color w:val="auto"/>
          </w:rPr>
          <w:t xml:space="preserve">Islar, M., </w:t>
        </w:r>
      </w:hyperlink>
      <w:r w:rsidRPr="009D52F1">
        <w:rPr>
          <w:rFonts w:cstheme="minorHAnsi"/>
        </w:rPr>
        <w:t xml:space="preserve">Kelemen, E., </w:t>
      </w:r>
      <w:hyperlink r:id="rId733" w:anchor="!" w:history="1">
        <w:r w:rsidRPr="009D52F1">
          <w:rPr>
            <w:rStyle w:val="Hyperlink"/>
            <w:rFonts w:cstheme="minorHAnsi"/>
            <w:color w:val="auto"/>
          </w:rPr>
          <w:t xml:space="preserve">Maris, V., </w:t>
        </w:r>
      </w:hyperlink>
      <w:hyperlink r:id="rId734" w:anchor="!" w:history="1">
        <w:r w:rsidRPr="009D52F1">
          <w:rPr>
            <w:rStyle w:val="Hyperlink"/>
            <w:rFonts w:cstheme="minorHAnsi"/>
            <w:color w:val="auto"/>
          </w:rPr>
          <w:t xml:space="preserve">Quaas, M., </w:t>
        </w:r>
      </w:hyperlink>
      <w:hyperlink r:id="rId735" w:anchor="!" w:history="1">
        <w:r w:rsidRPr="009D52F1">
          <w:rPr>
            <w:rStyle w:val="Hyperlink"/>
            <w:rFonts w:cstheme="minorHAnsi"/>
            <w:color w:val="auto"/>
          </w:rPr>
          <w:t xml:space="preserve">Subramanian, S. M., </w:t>
        </w:r>
      </w:hyperlink>
      <w:hyperlink r:id="rId736" w:anchor="!" w:history="1">
        <w:r w:rsidRPr="009D52F1">
          <w:rPr>
            <w:rStyle w:val="Hyperlink"/>
            <w:rFonts w:cstheme="minorHAnsi"/>
            <w:color w:val="auto"/>
          </w:rPr>
          <w:t xml:space="preserve">Wittmer, H., </w:t>
        </w:r>
      </w:hyperlink>
      <w:hyperlink r:id="rId737" w:anchor="!" w:history="1">
        <w:r w:rsidRPr="009D52F1">
          <w:rPr>
            <w:rStyle w:val="Hyperlink"/>
            <w:rFonts w:cstheme="minorHAnsi"/>
            <w:color w:val="auto"/>
          </w:rPr>
          <w:t xml:space="preserve">Adlan, A., </w:t>
        </w:r>
      </w:hyperlink>
      <w:hyperlink r:id="rId738" w:anchor="!" w:history="1">
        <w:r w:rsidRPr="009D52F1">
          <w:rPr>
            <w:rStyle w:val="Hyperlink"/>
            <w:rFonts w:cstheme="minorHAnsi"/>
            <w:color w:val="auto"/>
          </w:rPr>
          <w:t>Ahn, S.</w:t>
        </w:r>
      </w:hyperlink>
      <w:r w:rsidRPr="009D52F1">
        <w:rPr>
          <w:rFonts w:cstheme="minorHAnsi"/>
        </w:rPr>
        <w:t xml:space="preserve"> </w:t>
      </w:r>
      <w:hyperlink r:id="rId739" w:anchor="!" w:history="1">
        <w:r w:rsidRPr="009D52F1">
          <w:rPr>
            <w:rStyle w:val="Hyperlink"/>
            <w:rFonts w:cstheme="minorHAnsi"/>
            <w:color w:val="auto"/>
          </w:rPr>
          <w:t xml:space="preserve">Al-Hafedh, Y. S., </w:t>
        </w:r>
      </w:hyperlink>
      <w:hyperlink r:id="rId740" w:anchor="!" w:history="1">
        <w:r w:rsidRPr="009D52F1">
          <w:rPr>
            <w:rStyle w:val="Hyperlink"/>
            <w:rFonts w:cstheme="minorHAnsi"/>
            <w:color w:val="auto"/>
          </w:rPr>
          <w:t xml:space="preserve">Amankwah, E., </w:t>
        </w:r>
      </w:hyperlink>
      <w:hyperlink r:id="rId741" w:anchor="!" w:history="1">
        <w:r w:rsidRPr="009D52F1">
          <w:rPr>
            <w:rStyle w:val="Hyperlink"/>
            <w:rFonts w:cstheme="minorHAnsi"/>
            <w:color w:val="auto"/>
          </w:rPr>
          <w:t xml:space="preserve">Asah, S. T., </w:t>
        </w:r>
      </w:hyperlink>
      <w:hyperlink r:id="rId742" w:anchor="!" w:history="1">
        <w:r w:rsidRPr="009D52F1">
          <w:rPr>
            <w:rStyle w:val="Hyperlink"/>
            <w:rFonts w:cstheme="minorHAnsi"/>
            <w:color w:val="auto"/>
          </w:rPr>
          <w:t xml:space="preserve">Berry, P., </w:t>
        </w:r>
      </w:hyperlink>
      <w:hyperlink r:id="rId743" w:anchor="!" w:history="1">
        <w:r w:rsidRPr="009D52F1">
          <w:rPr>
            <w:rStyle w:val="Hyperlink"/>
            <w:rFonts w:cstheme="minorHAnsi"/>
            <w:color w:val="auto"/>
          </w:rPr>
          <w:t xml:space="preserve">Bilgin, A., </w:t>
        </w:r>
      </w:hyperlink>
      <w:hyperlink r:id="rId744" w:anchor="!" w:history="1">
        <w:r w:rsidRPr="009D52F1">
          <w:rPr>
            <w:rStyle w:val="Hyperlink"/>
            <w:rFonts w:cstheme="minorHAnsi"/>
            <w:color w:val="auto"/>
          </w:rPr>
          <w:t xml:space="preserve">Breslow, S. J. </w:t>
        </w:r>
      </w:hyperlink>
      <w:hyperlink r:id="rId745" w:anchor="!" w:history="1">
        <w:r w:rsidRPr="009D52F1">
          <w:rPr>
            <w:rStyle w:val="Hyperlink"/>
            <w:rFonts w:cstheme="minorHAnsi"/>
            <w:color w:val="auto"/>
          </w:rPr>
          <w:t xml:space="preserve">Bullock, C., </w:t>
        </w:r>
      </w:hyperlink>
      <w:hyperlink r:id="rId746" w:anchor="!" w:history="1">
        <w:r w:rsidRPr="009D52F1">
          <w:rPr>
            <w:rStyle w:val="Hyperlink"/>
            <w:rFonts w:cstheme="minorHAnsi"/>
            <w:color w:val="auto"/>
          </w:rPr>
          <w:t>Cáceres, D.</w:t>
        </w:r>
      </w:hyperlink>
      <w:r w:rsidRPr="009D52F1">
        <w:rPr>
          <w:rFonts w:cstheme="minorHAnsi"/>
        </w:rPr>
        <w:t xml:space="preserve">, </w:t>
      </w:r>
      <w:hyperlink r:id="rId747" w:anchor="!" w:history="1">
        <w:r w:rsidRPr="009D52F1">
          <w:rPr>
            <w:rStyle w:val="Hyperlink"/>
            <w:rFonts w:cstheme="minorHAnsi"/>
            <w:color w:val="auto"/>
          </w:rPr>
          <w:t xml:space="preserve">Daly-Hassen, H., </w:t>
        </w:r>
      </w:hyperlink>
      <w:hyperlink r:id="rId748" w:anchor="!" w:history="1">
        <w:r w:rsidRPr="009D52F1">
          <w:rPr>
            <w:rStyle w:val="Hyperlink"/>
            <w:rFonts w:cstheme="minorHAnsi"/>
            <w:color w:val="auto"/>
          </w:rPr>
          <w:t xml:space="preserve">Figueroa, E., </w:t>
        </w:r>
      </w:hyperlink>
      <w:hyperlink r:id="rId749" w:anchor="!" w:history="1">
        <w:r w:rsidRPr="009D52F1">
          <w:rPr>
            <w:rStyle w:val="Hyperlink"/>
            <w:rFonts w:cstheme="minorHAnsi"/>
            <w:color w:val="auto"/>
          </w:rPr>
          <w:t xml:space="preserve">Golden, C. D., </w:t>
        </w:r>
      </w:hyperlink>
      <w:hyperlink r:id="rId750" w:anchor="!" w:history="1">
        <w:r w:rsidRPr="009D52F1">
          <w:rPr>
            <w:rStyle w:val="Hyperlink"/>
            <w:rFonts w:cstheme="minorHAnsi"/>
            <w:color w:val="auto"/>
          </w:rPr>
          <w:t xml:space="preserve">Gómez-Baggethun, E., </w:t>
        </w:r>
      </w:hyperlink>
      <w:hyperlink r:id="rId751" w:anchor="!" w:history="1">
        <w:r w:rsidRPr="009D52F1">
          <w:rPr>
            <w:rStyle w:val="Hyperlink"/>
            <w:rFonts w:cstheme="minorHAnsi"/>
            <w:color w:val="auto"/>
          </w:rPr>
          <w:t xml:space="preserve">González-Jiménez, D., </w:t>
        </w:r>
      </w:hyperlink>
      <w:hyperlink r:id="rId752" w:anchor="!" w:history="1">
        <w:r w:rsidRPr="009D52F1">
          <w:rPr>
            <w:rStyle w:val="Hyperlink"/>
            <w:rFonts w:cstheme="minorHAnsi"/>
            <w:color w:val="auto"/>
          </w:rPr>
          <w:t xml:space="preserve">Houdet, J., </w:t>
        </w:r>
      </w:hyperlink>
      <w:hyperlink r:id="rId753" w:anchor="!" w:history="1">
        <w:r w:rsidRPr="009D52F1">
          <w:rPr>
            <w:rStyle w:val="Hyperlink"/>
            <w:rFonts w:cstheme="minorHAnsi"/>
            <w:color w:val="auto"/>
          </w:rPr>
          <w:t xml:space="preserve">Keune, H., </w:t>
        </w:r>
      </w:hyperlink>
      <w:hyperlink r:id="rId754" w:anchor="!" w:history="1">
        <w:r w:rsidRPr="009D52F1">
          <w:rPr>
            <w:rStyle w:val="Hyperlink"/>
            <w:rFonts w:cstheme="minorHAnsi"/>
            <w:color w:val="auto"/>
          </w:rPr>
          <w:t xml:space="preserve">Kumar, R., </w:t>
        </w:r>
      </w:hyperlink>
      <w:hyperlink r:id="rId755" w:anchor="!" w:history="1">
        <w:r w:rsidRPr="009D52F1">
          <w:rPr>
            <w:rStyle w:val="Hyperlink"/>
            <w:rFonts w:cstheme="minorHAnsi"/>
            <w:color w:val="auto"/>
          </w:rPr>
          <w:t xml:space="preserve">Ma, K., </w:t>
        </w:r>
      </w:hyperlink>
      <w:hyperlink r:id="rId756" w:anchor="!" w:history="1">
        <w:r w:rsidRPr="009D52F1">
          <w:rPr>
            <w:rStyle w:val="Hyperlink"/>
            <w:rFonts w:cstheme="minorHAnsi"/>
            <w:color w:val="auto"/>
          </w:rPr>
          <w:t xml:space="preserve">May, P. H., </w:t>
        </w:r>
      </w:hyperlink>
      <w:hyperlink r:id="rId757" w:anchor="!" w:history="1">
        <w:r w:rsidRPr="009D52F1">
          <w:rPr>
            <w:rStyle w:val="Hyperlink"/>
            <w:rFonts w:cstheme="minorHAnsi"/>
            <w:color w:val="auto"/>
          </w:rPr>
          <w:t xml:space="preserve">Mead, A., </w:t>
        </w:r>
      </w:hyperlink>
      <w:hyperlink r:id="rId758" w:anchor="!" w:history="1">
        <w:r w:rsidRPr="009D52F1">
          <w:rPr>
            <w:rStyle w:val="Hyperlink"/>
            <w:rFonts w:cstheme="minorHAnsi"/>
            <w:color w:val="auto"/>
          </w:rPr>
          <w:t xml:space="preserve">O’Farrell, P., </w:t>
        </w:r>
      </w:hyperlink>
      <w:hyperlink r:id="rId759" w:anchor="!" w:history="1">
        <w:r w:rsidRPr="009D52F1">
          <w:rPr>
            <w:rStyle w:val="Hyperlink"/>
            <w:rFonts w:cstheme="minorHAnsi"/>
            <w:color w:val="auto"/>
          </w:rPr>
          <w:t xml:space="preserve">Pandit, R., </w:t>
        </w:r>
      </w:hyperlink>
      <w:hyperlink r:id="rId760" w:anchor="!" w:history="1">
        <w:r w:rsidRPr="009D52F1">
          <w:rPr>
            <w:rStyle w:val="Hyperlink"/>
            <w:rFonts w:cstheme="minorHAnsi"/>
            <w:color w:val="auto"/>
          </w:rPr>
          <w:t xml:space="preserve">Pengue, W., </w:t>
        </w:r>
      </w:hyperlink>
      <w:hyperlink r:id="rId761" w:anchor="!" w:history="1">
        <w:r w:rsidRPr="009D52F1">
          <w:rPr>
            <w:rStyle w:val="Hyperlink"/>
            <w:rFonts w:cstheme="minorHAnsi"/>
            <w:color w:val="auto"/>
          </w:rPr>
          <w:t xml:space="preserve">Pichis-Madruga, R., </w:t>
        </w:r>
      </w:hyperlink>
      <w:hyperlink r:id="rId762" w:anchor="!" w:history="1">
        <w:r w:rsidRPr="009D52F1">
          <w:rPr>
            <w:rStyle w:val="Hyperlink"/>
            <w:rFonts w:cstheme="minorHAnsi"/>
            <w:color w:val="auto"/>
          </w:rPr>
          <w:t xml:space="preserve">Popa, F., </w:t>
        </w:r>
      </w:hyperlink>
      <w:hyperlink r:id="rId763" w:anchor="!" w:history="1">
        <w:r w:rsidRPr="009D52F1">
          <w:rPr>
            <w:rStyle w:val="Hyperlink"/>
            <w:rFonts w:cstheme="minorHAnsi"/>
            <w:color w:val="auto"/>
          </w:rPr>
          <w:t xml:space="preserve">Preston, S., </w:t>
        </w:r>
      </w:hyperlink>
      <w:hyperlink r:id="rId764" w:anchor="!" w:history="1">
        <w:r w:rsidRPr="009D52F1">
          <w:rPr>
            <w:rStyle w:val="Hyperlink"/>
            <w:rFonts w:cstheme="minorHAnsi"/>
            <w:color w:val="auto"/>
          </w:rPr>
          <w:t xml:space="preserve">Pacheco-Balanza, D., </w:t>
        </w:r>
      </w:hyperlink>
      <w:hyperlink r:id="rId765" w:anchor="!" w:history="1">
        <w:r w:rsidRPr="009D52F1">
          <w:rPr>
            <w:rStyle w:val="Hyperlink"/>
            <w:rFonts w:cstheme="minorHAnsi"/>
            <w:color w:val="auto"/>
          </w:rPr>
          <w:t xml:space="preserve">Saarikoski, H., </w:t>
        </w:r>
      </w:hyperlink>
      <w:hyperlink r:id="rId766" w:anchor="!" w:history="1">
        <w:r w:rsidRPr="009D52F1">
          <w:rPr>
            <w:rStyle w:val="Hyperlink"/>
            <w:rFonts w:cstheme="minorHAnsi"/>
            <w:color w:val="auto"/>
          </w:rPr>
          <w:t xml:space="preserve">Strassburg, B. B., </w:t>
        </w:r>
      </w:hyperlink>
      <w:hyperlink r:id="rId767" w:anchor="!" w:history="1">
        <w:r w:rsidRPr="009D52F1">
          <w:rPr>
            <w:rStyle w:val="Hyperlink"/>
            <w:rFonts w:cstheme="minorHAnsi"/>
            <w:color w:val="auto"/>
          </w:rPr>
          <w:t xml:space="preserve">van den Belt, M., </w:t>
        </w:r>
      </w:hyperlink>
      <w:hyperlink r:id="rId768" w:anchor="!" w:history="1">
        <w:r w:rsidRPr="009D52F1">
          <w:rPr>
            <w:rStyle w:val="Hyperlink"/>
            <w:rFonts w:cstheme="minorHAnsi"/>
            <w:color w:val="auto"/>
          </w:rPr>
          <w:t xml:space="preserve">Verma, M., </w:t>
        </w:r>
      </w:hyperlink>
      <w:hyperlink r:id="rId769" w:anchor="!" w:history="1">
        <w:r w:rsidRPr="009D52F1">
          <w:rPr>
            <w:rStyle w:val="Hyperlink"/>
            <w:rFonts w:cstheme="minorHAnsi"/>
            <w:color w:val="auto"/>
          </w:rPr>
          <w:t xml:space="preserve">Wickson, F., </w:t>
        </w:r>
      </w:hyperlink>
      <w:r w:rsidRPr="009D52F1">
        <w:rPr>
          <w:rFonts w:cstheme="minorHAnsi"/>
        </w:rPr>
        <w:t xml:space="preserve">&amp; </w:t>
      </w:r>
      <w:hyperlink r:id="rId770" w:anchor="!" w:history="1">
        <w:r w:rsidRPr="009D52F1">
          <w:rPr>
            <w:rStyle w:val="Hyperlink"/>
            <w:rFonts w:cstheme="minorHAnsi"/>
            <w:color w:val="auto"/>
          </w:rPr>
          <w:t>Yagi</w:t>
        </w:r>
      </w:hyperlink>
      <w:r w:rsidRPr="009D52F1">
        <w:rPr>
          <w:rFonts w:cstheme="minorHAnsi"/>
        </w:rPr>
        <w:t>, N. (2017).</w:t>
      </w:r>
      <w:r w:rsidRPr="00D36414">
        <w:rPr>
          <w:rFonts w:cstheme="minorHAnsi"/>
        </w:rPr>
        <w:t xml:space="preserve"> Valuing nature’s contributions to people: The IPBES approach. </w:t>
      </w:r>
      <w:r w:rsidRPr="00D36414">
        <w:rPr>
          <w:rFonts w:cstheme="minorHAnsi"/>
          <w:i/>
          <w:iCs/>
        </w:rPr>
        <w:t>Current Opinion in Environmental Sustainability, 26</w:t>
      </w:r>
      <w:r w:rsidRPr="00D36414">
        <w:rPr>
          <w:rFonts w:cstheme="minorHAnsi"/>
        </w:rPr>
        <w:t xml:space="preserve">, 7–16. </w:t>
      </w:r>
      <w:hyperlink r:id="rId771" w:history="1">
        <w:r w:rsidRPr="00167C0B">
          <w:rPr>
            <w:rStyle w:val="Hyperlink"/>
            <w:rFonts w:cstheme="minorHAnsi"/>
          </w:rPr>
          <w:t>http://doi.org/10.1016/j.cosust.2016.12.006</w:t>
        </w:r>
      </w:hyperlink>
      <w:r w:rsidRPr="00167C0B">
        <w:rPr>
          <w:rFonts w:cstheme="minorHAnsi"/>
        </w:rPr>
        <w:t xml:space="preserve"> </w:t>
      </w:r>
    </w:p>
    <w:p w14:paraId="1D71804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Pascual, U., Muradian, R., Rodríguez, L. C., &amp; Duraiappah, A. (2010). </w:t>
      </w:r>
      <w:r w:rsidRPr="00D36414">
        <w:rPr>
          <w:rFonts w:cstheme="minorHAnsi"/>
        </w:rPr>
        <w:t xml:space="preserve">Exploring the links between equity and efficiency in payments for environmental services: A conceptual approach. </w:t>
      </w:r>
      <w:r w:rsidRPr="00D36414">
        <w:rPr>
          <w:rFonts w:cstheme="minorHAnsi"/>
          <w:i/>
          <w:iCs/>
        </w:rPr>
        <w:t>Ecological Economics</w:t>
      </w:r>
      <w:r w:rsidRPr="00D36414">
        <w:rPr>
          <w:rFonts w:cstheme="minorHAnsi"/>
        </w:rPr>
        <w:t xml:space="preserve">, </w:t>
      </w:r>
      <w:r w:rsidRPr="00D36414">
        <w:rPr>
          <w:rFonts w:cstheme="minorHAnsi"/>
          <w:i/>
          <w:iCs/>
        </w:rPr>
        <w:t>69</w:t>
      </w:r>
      <w:r w:rsidRPr="00D36414">
        <w:rPr>
          <w:rFonts w:cstheme="minorHAnsi"/>
        </w:rPr>
        <w:t xml:space="preserve">(6), 1237–1244. </w:t>
      </w:r>
      <w:hyperlink r:id="rId772" w:history="1">
        <w:r w:rsidRPr="00D36414">
          <w:rPr>
            <w:rStyle w:val="Hyperlink"/>
            <w:rFonts w:cstheme="minorHAnsi"/>
          </w:rPr>
          <w:t>http://doi.org/10.1016/j.ecolecon.2009.11.004</w:t>
        </w:r>
      </w:hyperlink>
      <w:r w:rsidRPr="00D36414">
        <w:rPr>
          <w:rFonts w:cstheme="minorHAnsi"/>
        </w:rPr>
        <w:t xml:space="preserve"> </w:t>
      </w:r>
    </w:p>
    <w:p w14:paraId="2653FB0B" w14:textId="77777777" w:rsidR="00167C0B" w:rsidRPr="00167C0B"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Pascual, U., Phelps, J., Garmendia, E., Brown, K., Corbera, E., Martin, A., Gomez-Baggethun, E., &amp; Muradian, R. (2014). Social equity matters in payments for ecosystem services. </w:t>
      </w:r>
      <w:r w:rsidRPr="00167C0B">
        <w:rPr>
          <w:rFonts w:cstheme="minorHAnsi"/>
          <w:i/>
          <w:iCs/>
          <w:lang w:val="es-ES"/>
        </w:rPr>
        <w:t>BioScience</w:t>
      </w:r>
      <w:r w:rsidRPr="00167C0B">
        <w:rPr>
          <w:rFonts w:cstheme="minorHAnsi"/>
          <w:lang w:val="es-ES"/>
        </w:rPr>
        <w:t xml:space="preserve">, </w:t>
      </w:r>
      <w:r w:rsidRPr="00167C0B">
        <w:rPr>
          <w:rFonts w:cstheme="minorHAnsi"/>
          <w:i/>
          <w:iCs/>
          <w:lang w:val="es-ES"/>
        </w:rPr>
        <w:t>64</w:t>
      </w:r>
      <w:r w:rsidRPr="00167C0B">
        <w:rPr>
          <w:rFonts w:cstheme="minorHAnsi"/>
          <w:lang w:val="es-ES"/>
        </w:rPr>
        <w:t xml:space="preserve">(11), 1027–1036. </w:t>
      </w:r>
      <w:hyperlink r:id="rId773" w:history="1">
        <w:r w:rsidRPr="00167C0B">
          <w:rPr>
            <w:rStyle w:val="Hyperlink"/>
            <w:rFonts w:cstheme="minorHAnsi"/>
            <w:lang w:val="es-ES"/>
          </w:rPr>
          <w:t>http://doi.org/10.1093/biosci/biu146</w:t>
        </w:r>
      </w:hyperlink>
      <w:r w:rsidRPr="00167C0B">
        <w:rPr>
          <w:rFonts w:cstheme="minorHAnsi"/>
          <w:lang w:val="es-ES"/>
        </w:rPr>
        <w:t xml:space="preserve"> </w:t>
      </w:r>
    </w:p>
    <w:p w14:paraId="7ED28C2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Pausas, J. G., Llovet, J., Rodrigo, A., &amp; Vallejo, R. (2008). </w:t>
      </w:r>
      <w:r w:rsidRPr="00D36414">
        <w:rPr>
          <w:rFonts w:cstheme="minorHAnsi"/>
        </w:rPr>
        <w:t xml:space="preserve">Are wildfires a disaster in the Mediterranean basin? – A review. </w:t>
      </w:r>
      <w:r w:rsidRPr="00D36414">
        <w:rPr>
          <w:rFonts w:cstheme="minorHAnsi"/>
          <w:i/>
          <w:iCs/>
        </w:rPr>
        <w:t>International Journal of Wildland Fire</w:t>
      </w:r>
      <w:r w:rsidRPr="00D36414">
        <w:rPr>
          <w:rFonts w:cstheme="minorHAnsi"/>
        </w:rPr>
        <w:t xml:space="preserve">, </w:t>
      </w:r>
      <w:r w:rsidRPr="00D36414">
        <w:rPr>
          <w:rFonts w:cstheme="minorHAnsi"/>
          <w:i/>
          <w:iCs/>
        </w:rPr>
        <w:t>17</w:t>
      </w:r>
      <w:r w:rsidRPr="00D36414">
        <w:rPr>
          <w:rFonts w:cstheme="minorHAnsi"/>
        </w:rPr>
        <w:t xml:space="preserve">(6), 713. </w:t>
      </w:r>
      <w:hyperlink r:id="rId774" w:history="1">
        <w:r w:rsidRPr="00D36414">
          <w:rPr>
            <w:rStyle w:val="Hyperlink"/>
            <w:rFonts w:cstheme="minorHAnsi"/>
          </w:rPr>
          <w:t>http://doi.org/10.1071/WF07151</w:t>
        </w:r>
      </w:hyperlink>
      <w:r w:rsidRPr="00D36414">
        <w:rPr>
          <w:rFonts w:cstheme="minorHAnsi"/>
        </w:rPr>
        <w:t xml:space="preserve"> </w:t>
      </w:r>
    </w:p>
    <w:p w14:paraId="6E57354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wera, L., Verner, V., Termote, C., Kandakov, A., &amp; Karabaev, N. (2016). Medical ethnobotany of herbal practitioners in the Turkestan Range, southwestern Kyrgyzstan. </w:t>
      </w:r>
      <w:hyperlink r:id="rId775" w:history="1">
        <w:r w:rsidRPr="00D36414">
          <w:rPr>
            <w:rStyle w:val="Hyperlink"/>
            <w:rFonts w:cstheme="minorHAnsi"/>
          </w:rPr>
          <w:t>http://doi.org/10.5586/asbp.3483</w:t>
        </w:r>
      </w:hyperlink>
      <w:r w:rsidRPr="00D36414">
        <w:rPr>
          <w:rFonts w:cstheme="minorHAnsi"/>
        </w:rPr>
        <w:t xml:space="preserve"> </w:t>
      </w:r>
    </w:p>
    <w:p w14:paraId="22A44D9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ayyappallimana, U., &amp; Subramanian, S. (2015). Traditional medicine. In WHO &amp; CBD, </w:t>
      </w:r>
      <w:r w:rsidRPr="00D36414">
        <w:rPr>
          <w:rFonts w:cstheme="minorHAnsi"/>
          <w:i/>
          <w:iCs/>
        </w:rPr>
        <w:t>Connecting global priorities: Biodiversity and human health: A state of knowledge review</w:t>
      </w:r>
      <w:r w:rsidRPr="00D36414">
        <w:rPr>
          <w:rFonts w:cstheme="minorHAnsi"/>
        </w:rPr>
        <w:t xml:space="preserve"> (pp. 180-199). </w:t>
      </w:r>
      <w:hyperlink r:id="rId776" w:history="1">
        <w:r w:rsidRPr="00D36414">
          <w:rPr>
            <w:rStyle w:val="Hyperlink"/>
            <w:rFonts w:cstheme="minorHAnsi"/>
          </w:rPr>
          <w:t>http://doi.org/10.13140/RG.2.1.3679.6565</w:t>
        </w:r>
      </w:hyperlink>
      <w:r w:rsidRPr="00D36414">
        <w:rPr>
          <w:rFonts w:cstheme="minorHAnsi"/>
        </w:rPr>
        <w:t xml:space="preserve"> </w:t>
      </w:r>
    </w:p>
    <w:p w14:paraId="1441A7D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earce, D. W., &amp; Moran, D. (1994). </w:t>
      </w:r>
      <w:r w:rsidRPr="00D36414">
        <w:rPr>
          <w:rFonts w:cstheme="minorHAnsi"/>
          <w:i/>
          <w:iCs/>
        </w:rPr>
        <w:t>The Economic Value of Biodiversity</w:t>
      </w:r>
      <w:r w:rsidRPr="00D36414">
        <w:rPr>
          <w:rFonts w:cstheme="minorHAnsi"/>
        </w:rPr>
        <w:t xml:space="preserve">. London, UK: Earthscan Publications. </w:t>
      </w:r>
    </w:p>
    <w:p w14:paraId="35D0EB5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ehlivanov, L., Fikova, R., Ivanova, N., Nevena, R., Kazakov, S., Pavlova, M., &amp; Doncheva, S. (2014). Analysis of ecosystem services of wetlands along the Bulgarian section of the Danube river. </w:t>
      </w:r>
      <w:r w:rsidRPr="00D36414">
        <w:rPr>
          <w:rFonts w:cstheme="minorHAnsi"/>
          <w:i/>
          <w:iCs/>
        </w:rPr>
        <w:t>Acta Zoologica Bulgarica</w:t>
      </w:r>
      <w:r w:rsidRPr="00D36414">
        <w:rPr>
          <w:rFonts w:cstheme="minorHAnsi"/>
        </w:rPr>
        <w:t xml:space="preserve">, </w:t>
      </w:r>
      <w:r w:rsidRPr="00D36414">
        <w:rPr>
          <w:rFonts w:cstheme="minorHAnsi"/>
          <w:i/>
          <w:iCs/>
        </w:rPr>
        <w:t>66</w:t>
      </w:r>
      <w:r w:rsidRPr="00D36414">
        <w:rPr>
          <w:rFonts w:cstheme="minorHAnsi"/>
        </w:rPr>
        <w:t xml:space="preserve">(Suppl.), 103–107. </w:t>
      </w:r>
    </w:p>
    <w:p w14:paraId="2AE0B18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elkonen, P.; Mustonen, M., Asikainen, A., Egnell, G., Kant, P., Leduc, S., &amp; Pettenella, D. (2014). </w:t>
      </w:r>
      <w:r w:rsidRPr="00D36414">
        <w:rPr>
          <w:rFonts w:cstheme="minorHAnsi"/>
          <w:i/>
          <w:iCs/>
        </w:rPr>
        <w:t>Forest Bioenergy for Europe</w:t>
      </w:r>
      <w:r w:rsidRPr="00D36414">
        <w:rPr>
          <w:rFonts w:cstheme="minorHAnsi"/>
        </w:rPr>
        <w:t xml:space="preserve">. </w:t>
      </w:r>
    </w:p>
    <w:p w14:paraId="09079B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Pettit, L. R., Smart, C. W., Hart, M. B., Milazzo, M., &amp; Hall-Spencer, J. M. (2015). Seaweed fails to prevent ocean acidification impact on foraminifera along a shallow-water CO</w:t>
      </w:r>
      <w:r w:rsidRPr="00D36414">
        <w:rPr>
          <w:rFonts w:cstheme="minorHAnsi"/>
          <w:vertAlign w:val="subscript"/>
        </w:rPr>
        <w:t>2</w:t>
      </w:r>
      <w:r w:rsidRPr="00D36414">
        <w:rPr>
          <w:rFonts w:cstheme="minorHAnsi"/>
        </w:rPr>
        <w:t xml:space="preserve"> gradient. </w:t>
      </w:r>
      <w:r w:rsidRPr="00D36414">
        <w:rPr>
          <w:rFonts w:cstheme="minorHAnsi"/>
          <w:i/>
          <w:iCs/>
        </w:rPr>
        <w:t xml:space="preserve">Ecology and </w:t>
      </w:r>
      <w:r w:rsidRPr="00D36414">
        <w:rPr>
          <w:rFonts w:cstheme="minorHAnsi"/>
          <w:i/>
          <w:iCs/>
        </w:rPr>
        <w:lastRenderedPageBreak/>
        <w:t>Evolution</w:t>
      </w:r>
      <w:r w:rsidRPr="00D36414">
        <w:rPr>
          <w:rFonts w:cstheme="minorHAnsi"/>
        </w:rPr>
        <w:t xml:space="preserve">, </w:t>
      </w:r>
      <w:r w:rsidRPr="00D36414">
        <w:rPr>
          <w:rFonts w:cstheme="minorHAnsi"/>
          <w:i/>
          <w:iCs/>
        </w:rPr>
        <w:t>5</w:t>
      </w:r>
      <w:r w:rsidRPr="00D36414">
        <w:rPr>
          <w:rFonts w:cstheme="minorHAnsi"/>
        </w:rPr>
        <w:t xml:space="preserve">(9), 1784–1793. </w:t>
      </w:r>
      <w:hyperlink r:id="rId777" w:history="1">
        <w:r w:rsidRPr="00D36414">
          <w:rPr>
            <w:rStyle w:val="Hyperlink"/>
            <w:rFonts w:cstheme="minorHAnsi"/>
          </w:rPr>
          <w:t>http://doi.org/10.1002/ece3.1475</w:t>
        </w:r>
      </w:hyperlink>
      <w:r w:rsidRPr="00D36414">
        <w:rPr>
          <w:rFonts w:cstheme="minorHAnsi"/>
        </w:rPr>
        <w:t xml:space="preserve"> </w:t>
      </w:r>
    </w:p>
    <w:p w14:paraId="03D9E9D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ieroni, A., Rexhepi, B., Nedelcheva, A., Hajdari, A., Mustafa, B., Kolosova, V., Cianfaglione, K., &amp; Quave, C. L. (2013). One century later: the folk botanical knowledge of the last remaining Albanians of the upper Reka Valley, Mount Korab, western Macedonia. </w:t>
      </w:r>
      <w:r w:rsidRPr="00D36414">
        <w:rPr>
          <w:rFonts w:cstheme="minorHAnsi"/>
          <w:i/>
          <w:iCs/>
        </w:rPr>
        <w:t>Journal of Ethnobiology and Ethnomedicine</w:t>
      </w:r>
      <w:r w:rsidRPr="00D36414">
        <w:rPr>
          <w:rFonts w:cstheme="minorHAnsi"/>
        </w:rPr>
        <w:t xml:space="preserve">, </w:t>
      </w:r>
      <w:r w:rsidRPr="00D36414">
        <w:rPr>
          <w:rFonts w:cstheme="minorHAnsi"/>
          <w:i/>
          <w:iCs/>
        </w:rPr>
        <w:t>9</w:t>
      </w:r>
      <w:r w:rsidRPr="00D36414">
        <w:rPr>
          <w:rFonts w:cstheme="minorHAnsi"/>
        </w:rPr>
        <w:t xml:space="preserve">, 22. </w:t>
      </w:r>
      <w:hyperlink r:id="rId778" w:history="1">
        <w:r w:rsidRPr="00D36414">
          <w:rPr>
            <w:rStyle w:val="Hyperlink"/>
            <w:rFonts w:cstheme="minorHAnsi"/>
          </w:rPr>
          <w:t>http://doi.org/10.1186/1746-4269-9-22</w:t>
        </w:r>
      </w:hyperlink>
      <w:r w:rsidRPr="00D36414">
        <w:rPr>
          <w:rFonts w:cstheme="minorHAnsi"/>
        </w:rPr>
        <w:t xml:space="preserve"> </w:t>
      </w:r>
    </w:p>
    <w:p w14:paraId="59ECAFA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ietilä, M., &amp; Fagerholm, N. (2016). Visitors’ place-based evaluations of unacceptable tourism impacts in Oulanka National Park, Finland. </w:t>
      </w:r>
      <w:r w:rsidRPr="00D36414">
        <w:rPr>
          <w:rFonts w:cstheme="minorHAnsi"/>
          <w:i/>
          <w:iCs/>
        </w:rPr>
        <w:t>Tourism Geographies</w:t>
      </w:r>
      <w:r w:rsidRPr="00D36414">
        <w:rPr>
          <w:rFonts w:cstheme="minorHAnsi"/>
        </w:rPr>
        <w:t xml:space="preserve">, </w:t>
      </w:r>
      <w:r w:rsidRPr="00D36414">
        <w:rPr>
          <w:rFonts w:cstheme="minorHAnsi"/>
          <w:i/>
          <w:iCs/>
        </w:rPr>
        <w:t>18</w:t>
      </w:r>
      <w:r w:rsidRPr="00D36414">
        <w:rPr>
          <w:rFonts w:cstheme="minorHAnsi"/>
        </w:rPr>
        <w:t xml:space="preserve">(3), 258–279. </w:t>
      </w:r>
      <w:hyperlink r:id="rId779" w:history="1">
        <w:r w:rsidRPr="00D36414">
          <w:rPr>
            <w:rStyle w:val="Hyperlink"/>
            <w:rFonts w:cstheme="minorHAnsi"/>
          </w:rPr>
          <w:t>http://doi.org/10.1080/14616688.2016.1169313</w:t>
        </w:r>
      </w:hyperlink>
      <w:r w:rsidRPr="00D36414">
        <w:rPr>
          <w:rFonts w:cstheme="minorHAnsi"/>
        </w:rPr>
        <w:t xml:space="preserve"> </w:t>
      </w:r>
    </w:p>
    <w:p w14:paraId="681C602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ilgrim, S. E., Cullen, L. C., Smith, D. J., &amp; Pretty, J. (2008). Ecological knowledge is lost in wealthier communities and countries. </w:t>
      </w:r>
      <w:r w:rsidRPr="00D36414">
        <w:rPr>
          <w:rFonts w:cstheme="minorHAnsi"/>
          <w:i/>
          <w:iCs/>
        </w:rPr>
        <w:t>Environmental Science &amp; Technology</w:t>
      </w:r>
      <w:r w:rsidRPr="00D36414">
        <w:rPr>
          <w:rFonts w:cstheme="minorHAnsi"/>
        </w:rPr>
        <w:t xml:space="preserve">, </w:t>
      </w:r>
      <w:r w:rsidRPr="00D36414">
        <w:rPr>
          <w:rFonts w:cstheme="minorHAnsi"/>
          <w:i/>
          <w:iCs/>
        </w:rPr>
        <w:t>42</w:t>
      </w:r>
      <w:r w:rsidRPr="00D36414">
        <w:rPr>
          <w:rFonts w:cstheme="minorHAnsi"/>
        </w:rPr>
        <w:t xml:space="preserve">(4), 1004–1009. </w:t>
      </w:r>
    </w:p>
    <w:p w14:paraId="23A0BB7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iper, R. (2017). Drugs from bugs: The next blockbuster medicine could be lurking inside an insect. Retrieved from </w:t>
      </w:r>
      <w:hyperlink r:id="rId780" w:history="1">
        <w:r w:rsidRPr="00D36414">
          <w:rPr>
            <w:rStyle w:val="Hyperlink"/>
            <w:rFonts w:cstheme="minorHAnsi"/>
          </w:rPr>
          <w:t>www.theconversation.com</w:t>
        </w:r>
      </w:hyperlink>
      <w:r w:rsidRPr="00D36414">
        <w:rPr>
          <w:rFonts w:cstheme="minorHAnsi"/>
        </w:rPr>
        <w:t xml:space="preserve"> </w:t>
      </w:r>
    </w:p>
    <w:p w14:paraId="68457AA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lieninger, T., Draux, H., Fagerholm, N., Bieling, C., Bürgi, M., Kizos, T., Kuemmerle, T., Primdahl, J., &amp; Verburg, P. H. (2016). The driving forces of landscape change in Europe: A systematic review of the evidence. </w:t>
      </w:r>
      <w:r w:rsidRPr="00D36414">
        <w:rPr>
          <w:rFonts w:cstheme="minorHAnsi"/>
          <w:i/>
          <w:iCs/>
        </w:rPr>
        <w:t>Land Use Policy</w:t>
      </w:r>
      <w:r w:rsidRPr="00D36414">
        <w:rPr>
          <w:rFonts w:cstheme="minorHAnsi"/>
        </w:rPr>
        <w:t xml:space="preserve">, </w:t>
      </w:r>
      <w:r w:rsidRPr="00D36414">
        <w:rPr>
          <w:rFonts w:cstheme="minorHAnsi"/>
          <w:i/>
          <w:iCs/>
        </w:rPr>
        <w:t>57</w:t>
      </w:r>
      <w:r w:rsidRPr="00D36414">
        <w:rPr>
          <w:rFonts w:cstheme="minorHAnsi"/>
        </w:rPr>
        <w:t xml:space="preserve">, 204–214. </w:t>
      </w:r>
      <w:hyperlink r:id="rId781" w:history="1">
        <w:r w:rsidRPr="00D36414">
          <w:rPr>
            <w:rStyle w:val="Hyperlink"/>
            <w:rFonts w:cstheme="minorHAnsi"/>
          </w:rPr>
          <w:t>http://doi.org/10.1016/j.landusepol.2016.04.040</w:t>
        </w:r>
      </w:hyperlink>
      <w:r w:rsidRPr="00D36414">
        <w:rPr>
          <w:rFonts w:cstheme="minorHAnsi"/>
        </w:rPr>
        <w:t xml:space="preserve"> </w:t>
      </w:r>
    </w:p>
    <w:p w14:paraId="4C7F6D7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lieninger, T., Hartel, T., Martín-López, B., Beaufoy, G., Bergmeier, E., Kirby, K., Montero, M. J., Moreno, G., Oteros-Rozas, E., &amp; Van Uytvanck, J. (2015). Wood-pastures of Europe: Geographic coverage, social-ecological values, conservation management, and policy implications. </w:t>
      </w:r>
      <w:r w:rsidRPr="00D36414">
        <w:rPr>
          <w:rFonts w:cstheme="minorHAnsi"/>
          <w:i/>
          <w:iCs/>
        </w:rPr>
        <w:t>Biological Conservation</w:t>
      </w:r>
      <w:r w:rsidRPr="00D36414">
        <w:rPr>
          <w:rFonts w:cstheme="minorHAnsi"/>
        </w:rPr>
        <w:t xml:space="preserve">, </w:t>
      </w:r>
      <w:r w:rsidRPr="00D36414">
        <w:rPr>
          <w:rFonts w:cstheme="minorHAnsi"/>
          <w:i/>
          <w:iCs/>
        </w:rPr>
        <w:t>190</w:t>
      </w:r>
      <w:r w:rsidRPr="00D36414">
        <w:rPr>
          <w:rFonts w:cstheme="minorHAnsi"/>
        </w:rPr>
        <w:t xml:space="preserve">, 70–79. </w:t>
      </w:r>
      <w:hyperlink r:id="rId782" w:history="1">
        <w:r w:rsidRPr="00D36414">
          <w:rPr>
            <w:rStyle w:val="Hyperlink"/>
            <w:rFonts w:cstheme="minorHAnsi"/>
          </w:rPr>
          <w:t>http://doi.org/10.1016/j.biocon.2015.05.014</w:t>
        </w:r>
      </w:hyperlink>
      <w:r w:rsidRPr="00D36414">
        <w:rPr>
          <w:rFonts w:cstheme="minorHAnsi"/>
        </w:rPr>
        <w:t xml:space="preserve"> </w:t>
      </w:r>
    </w:p>
    <w:p w14:paraId="4F97B11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ollock, L. J., Thuiller, W., &amp; Jetz, W. (2017). Large conservation gains possible for global biodiversity facets. </w:t>
      </w:r>
      <w:r w:rsidRPr="00D36414">
        <w:rPr>
          <w:rFonts w:cstheme="minorHAnsi"/>
          <w:i/>
          <w:iCs/>
        </w:rPr>
        <w:t>Nature</w:t>
      </w:r>
      <w:r w:rsidRPr="00D36414">
        <w:rPr>
          <w:rFonts w:cstheme="minorHAnsi"/>
        </w:rPr>
        <w:t xml:space="preserve">, </w:t>
      </w:r>
      <w:r w:rsidRPr="00D36414">
        <w:rPr>
          <w:rFonts w:cstheme="minorHAnsi"/>
          <w:i/>
          <w:iCs/>
        </w:rPr>
        <w:t>546</w:t>
      </w:r>
      <w:r w:rsidRPr="00D36414">
        <w:rPr>
          <w:rFonts w:cstheme="minorHAnsi"/>
        </w:rPr>
        <w:t xml:space="preserve">(7656), 141–144. </w:t>
      </w:r>
      <w:hyperlink r:id="rId783" w:history="1">
        <w:r w:rsidRPr="00D36414">
          <w:rPr>
            <w:rStyle w:val="Hyperlink"/>
            <w:rFonts w:cstheme="minorHAnsi"/>
          </w:rPr>
          <w:t>http://doi.org/10.1038/nature22368</w:t>
        </w:r>
      </w:hyperlink>
      <w:r w:rsidRPr="00D36414">
        <w:rPr>
          <w:rFonts w:cstheme="minorHAnsi"/>
        </w:rPr>
        <w:t xml:space="preserve"> </w:t>
      </w:r>
    </w:p>
    <w:p w14:paraId="0972B6E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opkin, B. M., Adair, L. S., &amp; Ng, S. W. (2011). Global nutrition transition and the pandemic of obesity in developing countries. </w:t>
      </w:r>
      <w:r w:rsidRPr="00D36414">
        <w:rPr>
          <w:rFonts w:cstheme="minorHAnsi"/>
          <w:i/>
        </w:rPr>
        <w:t>Nutrition Reviews</w:t>
      </w:r>
      <w:r w:rsidRPr="00D36414">
        <w:rPr>
          <w:rFonts w:cstheme="minorHAnsi"/>
        </w:rPr>
        <w:t xml:space="preserve">, </w:t>
      </w:r>
      <w:r w:rsidRPr="00D36414">
        <w:rPr>
          <w:rFonts w:cstheme="minorHAnsi"/>
          <w:i/>
          <w:iCs/>
        </w:rPr>
        <w:t>70</w:t>
      </w:r>
      <w:r w:rsidRPr="00D36414">
        <w:rPr>
          <w:rFonts w:cstheme="minorHAnsi"/>
        </w:rPr>
        <w:t xml:space="preserve">(1), 3–21. </w:t>
      </w:r>
      <w:hyperlink r:id="rId784" w:history="1">
        <w:r w:rsidRPr="00D36414">
          <w:rPr>
            <w:rStyle w:val="Hyperlink"/>
            <w:rFonts w:cstheme="minorHAnsi"/>
          </w:rPr>
          <w:t>http://doi.org/10.1111/j.1753-4887.2011.00456.x</w:t>
        </w:r>
      </w:hyperlink>
      <w:r w:rsidRPr="00D36414">
        <w:rPr>
          <w:rFonts w:cstheme="minorHAnsi"/>
        </w:rPr>
        <w:t xml:space="preserve"> </w:t>
      </w:r>
    </w:p>
    <w:p w14:paraId="10DF57B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opova, E. E., Yool, A., Coward, A. C., Dupont, F., Deal, C., Elliott, S., Hunke, E., Jin. M., Steele. M., &amp; Zhang, J. (2012). What controls primary production in the Arctic Ocean? Results from an intercomparison of five general circulation models with biogeochemistry. </w:t>
      </w:r>
      <w:r w:rsidRPr="00D36414">
        <w:rPr>
          <w:rFonts w:cstheme="minorHAnsi"/>
          <w:i/>
          <w:iCs/>
        </w:rPr>
        <w:t>Journal of Geophysical Research: Oceans</w:t>
      </w:r>
      <w:r w:rsidRPr="00D36414">
        <w:rPr>
          <w:rFonts w:cstheme="minorHAnsi"/>
        </w:rPr>
        <w:t xml:space="preserve">, </w:t>
      </w:r>
      <w:r w:rsidRPr="00D36414">
        <w:rPr>
          <w:rFonts w:cstheme="minorHAnsi"/>
          <w:i/>
          <w:iCs/>
        </w:rPr>
        <w:t>117</w:t>
      </w:r>
      <w:r w:rsidRPr="00D36414">
        <w:rPr>
          <w:rFonts w:cstheme="minorHAnsi"/>
        </w:rPr>
        <w:t xml:space="preserve">(C8). </w:t>
      </w:r>
      <w:hyperlink r:id="rId785" w:history="1">
        <w:r w:rsidRPr="00D36414">
          <w:rPr>
            <w:rStyle w:val="Hyperlink"/>
            <w:rFonts w:cstheme="minorHAnsi"/>
          </w:rPr>
          <w:t>http://doi.org/10.1029/2011JC007112</w:t>
        </w:r>
      </w:hyperlink>
      <w:r w:rsidRPr="00D36414">
        <w:rPr>
          <w:rFonts w:cstheme="minorHAnsi"/>
        </w:rPr>
        <w:t xml:space="preserve"> </w:t>
      </w:r>
    </w:p>
    <w:p w14:paraId="6334F03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opp, J., Lakner, Z., Harangi-Rákos, M., &amp; Fári, M. (2014). The effect of bioenergy expansion: Food, energy, and environment. </w:t>
      </w:r>
      <w:r w:rsidRPr="00D36414">
        <w:rPr>
          <w:rFonts w:cstheme="minorHAnsi"/>
          <w:i/>
          <w:iCs/>
        </w:rPr>
        <w:t xml:space="preserve">Renewable and Sustainable Energy Reviews, 32, </w:t>
      </w:r>
      <w:r w:rsidRPr="00D36414">
        <w:rPr>
          <w:rFonts w:cstheme="minorHAnsi"/>
          <w:iCs/>
        </w:rPr>
        <w:t>559-578</w:t>
      </w:r>
      <w:r w:rsidRPr="00D36414">
        <w:rPr>
          <w:rFonts w:cstheme="minorHAnsi"/>
        </w:rPr>
        <w:t xml:space="preserve">. </w:t>
      </w:r>
      <w:hyperlink r:id="rId786" w:history="1">
        <w:r w:rsidRPr="00D36414">
          <w:rPr>
            <w:rStyle w:val="Hyperlink"/>
            <w:rFonts w:cstheme="minorHAnsi"/>
          </w:rPr>
          <w:t>http://doi.org/10.1016/j.rser.2014.01.056</w:t>
        </w:r>
      </w:hyperlink>
      <w:r w:rsidRPr="00D36414">
        <w:rPr>
          <w:rFonts w:cstheme="minorHAnsi"/>
        </w:rPr>
        <w:t xml:space="preserve"> </w:t>
      </w:r>
    </w:p>
    <w:p w14:paraId="00F0DEB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Pullin, A., Frampton, G., &amp; Jongman, R. (2016). Selecting appropriate methods of knowledge synthesis to inform biodiversity policy. </w:t>
      </w:r>
      <w:r w:rsidRPr="00D36414">
        <w:rPr>
          <w:rFonts w:cstheme="minorHAnsi"/>
          <w:i/>
        </w:rPr>
        <w:t>Biodiversity and Conservation, 25</w:t>
      </w:r>
      <w:r w:rsidRPr="00D36414">
        <w:rPr>
          <w:rFonts w:cstheme="minorHAnsi"/>
        </w:rPr>
        <w:t xml:space="preserve">(7), 1285–1300. </w:t>
      </w:r>
      <w:hyperlink r:id="rId787" w:history="1">
        <w:r w:rsidRPr="00D36414">
          <w:rPr>
            <w:rStyle w:val="Hyperlink"/>
            <w:rFonts w:cstheme="minorHAnsi"/>
          </w:rPr>
          <w:t>http://doi.org/10.1007/s10531-016-1131-9</w:t>
        </w:r>
      </w:hyperlink>
      <w:r w:rsidRPr="00D36414">
        <w:rPr>
          <w:rFonts w:cstheme="minorHAnsi"/>
        </w:rPr>
        <w:t xml:space="preserve"> </w:t>
      </w:r>
    </w:p>
    <w:p w14:paraId="339D5080"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Qi, J., Bobushev, T., Kulmatov, R., Groisman, P., &amp; Gutman, G. (2012). Addressing global change challenges for Central Asian socio-ecosystems. </w:t>
      </w:r>
      <w:r w:rsidRPr="00D36414">
        <w:rPr>
          <w:rFonts w:cstheme="minorHAnsi"/>
          <w:i/>
        </w:rPr>
        <w:t xml:space="preserve">Frontiers of Earth Science, </w:t>
      </w:r>
      <w:r w:rsidRPr="00D36414">
        <w:rPr>
          <w:rFonts w:cstheme="minorHAnsi"/>
        </w:rPr>
        <w:t xml:space="preserve">6(2), 115- 121. </w:t>
      </w:r>
      <w:hyperlink r:id="rId788" w:history="1">
        <w:r w:rsidRPr="00167C0B">
          <w:rPr>
            <w:rStyle w:val="Hyperlink"/>
            <w:rFonts w:cstheme="minorHAnsi"/>
          </w:rPr>
          <w:t>http://doi.org/10.1007/s11707-012-0320-4</w:t>
        </w:r>
      </w:hyperlink>
      <w:r w:rsidRPr="00167C0B">
        <w:rPr>
          <w:rFonts w:cstheme="minorHAnsi"/>
        </w:rPr>
        <w:t xml:space="preserve"> </w:t>
      </w:r>
    </w:p>
    <w:p w14:paraId="35260A8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Quave, C. L., Pardo-De-Santayana, M., &amp; Pieroni, A. (2012). </w:t>
      </w:r>
      <w:r w:rsidRPr="00D36414">
        <w:rPr>
          <w:rFonts w:cstheme="minorHAnsi"/>
        </w:rPr>
        <w:t xml:space="preserve">Medical ethnobotany in Europe: From field ethnography to a more culturally sensitive evidence-based cam? </w:t>
      </w:r>
      <w:r w:rsidRPr="00D36414">
        <w:rPr>
          <w:rFonts w:cstheme="minorHAnsi"/>
          <w:i/>
          <w:iCs/>
        </w:rPr>
        <w:t>Evidence-Based Complementary and Alternative Medicine</w:t>
      </w:r>
      <w:r w:rsidRPr="00D36414">
        <w:rPr>
          <w:rFonts w:cstheme="minorHAnsi"/>
        </w:rPr>
        <w:t xml:space="preserve">, </w:t>
      </w:r>
      <w:r w:rsidRPr="00D36414">
        <w:rPr>
          <w:rFonts w:cstheme="minorHAnsi"/>
          <w:i/>
          <w:iCs/>
        </w:rPr>
        <w:t xml:space="preserve">2012, </w:t>
      </w:r>
      <w:r w:rsidRPr="00D36414">
        <w:rPr>
          <w:rFonts w:cstheme="minorHAnsi"/>
          <w:iCs/>
        </w:rPr>
        <w:t>156846</w:t>
      </w:r>
      <w:r w:rsidRPr="00D36414">
        <w:rPr>
          <w:rFonts w:cstheme="minorHAnsi"/>
        </w:rPr>
        <w:t xml:space="preserve">. </w:t>
      </w:r>
      <w:hyperlink r:id="rId789" w:history="1">
        <w:r w:rsidRPr="00D36414">
          <w:rPr>
            <w:rStyle w:val="Hyperlink"/>
            <w:rFonts w:cstheme="minorHAnsi"/>
          </w:rPr>
          <w:t>http://doi.org/10.1155/2012/156846</w:t>
        </w:r>
      </w:hyperlink>
      <w:r w:rsidRPr="00D36414">
        <w:rPr>
          <w:rFonts w:cstheme="minorHAnsi"/>
        </w:rPr>
        <w:t xml:space="preserve"> </w:t>
      </w:r>
    </w:p>
    <w:p w14:paraId="0F6FB69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Queenan, K. (2017). Roadmap to a one health agenda 2030. </w:t>
      </w:r>
      <w:r w:rsidRPr="00D36414">
        <w:rPr>
          <w:rFonts w:cstheme="minorHAnsi"/>
          <w:i/>
          <w:iCs/>
        </w:rPr>
        <w:t>CAB Reviews: Perspectives in Agriculture, Veterinary Science, Nutrition and Natural Resources</w:t>
      </w:r>
      <w:r w:rsidRPr="00D36414">
        <w:rPr>
          <w:rFonts w:cstheme="minorHAnsi"/>
        </w:rPr>
        <w:t xml:space="preserve">, </w:t>
      </w:r>
      <w:r w:rsidRPr="00D36414">
        <w:rPr>
          <w:rFonts w:cstheme="minorHAnsi"/>
          <w:i/>
          <w:iCs/>
        </w:rPr>
        <w:t>12</w:t>
      </w:r>
      <w:r w:rsidRPr="00D36414">
        <w:rPr>
          <w:rFonts w:cstheme="minorHAnsi"/>
        </w:rPr>
        <w:t xml:space="preserve">(14). </w:t>
      </w:r>
      <w:hyperlink r:id="rId790" w:history="1">
        <w:r w:rsidRPr="00D36414">
          <w:rPr>
            <w:rStyle w:val="Hyperlink"/>
            <w:rFonts w:cstheme="minorHAnsi"/>
          </w:rPr>
          <w:t>http://doi.org/10.1079/PAVSNNR201712014</w:t>
        </w:r>
      </w:hyperlink>
      <w:r w:rsidRPr="00D36414">
        <w:rPr>
          <w:rFonts w:cstheme="minorHAnsi"/>
        </w:rPr>
        <w:t xml:space="preserve"> </w:t>
      </w:r>
    </w:p>
    <w:p w14:paraId="4BBC047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Quetier, F., Lavorel, S. Thuiller, W. and Davies, I. (2007). Plant-trait-based modeling assessment of ecosystem-service sensitivity to land-use change. </w:t>
      </w:r>
      <w:r w:rsidRPr="00D36414">
        <w:rPr>
          <w:rFonts w:cstheme="minorHAnsi"/>
          <w:i/>
          <w:iCs/>
        </w:rPr>
        <w:t>Ecological Applications</w:t>
      </w:r>
      <w:r w:rsidRPr="00D36414">
        <w:rPr>
          <w:rFonts w:cstheme="minorHAnsi"/>
        </w:rPr>
        <w:t xml:space="preserve">, </w:t>
      </w:r>
      <w:r w:rsidRPr="00D36414">
        <w:rPr>
          <w:rFonts w:cstheme="minorHAnsi"/>
          <w:i/>
          <w:iCs/>
        </w:rPr>
        <w:t>17</w:t>
      </w:r>
      <w:r w:rsidRPr="00D36414">
        <w:rPr>
          <w:rFonts w:cstheme="minorHAnsi"/>
        </w:rPr>
        <w:t xml:space="preserve">, 2377–2386. </w:t>
      </w:r>
      <w:hyperlink r:id="rId791" w:history="1">
        <w:r w:rsidRPr="00D36414">
          <w:rPr>
            <w:rStyle w:val="Hyperlink"/>
            <w:rFonts w:cstheme="minorHAnsi"/>
          </w:rPr>
          <w:t>http://doi.org/10.1890/06-0750.1</w:t>
        </w:r>
      </w:hyperlink>
      <w:r w:rsidRPr="00D36414">
        <w:rPr>
          <w:rFonts w:cstheme="minorHAnsi"/>
        </w:rPr>
        <w:t xml:space="preserve"> </w:t>
      </w:r>
    </w:p>
    <w:p w14:paraId="0703863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akhmatullaev, S., Huneau, F., Le Coustumer, P., Motelica-Heino, M., &amp; Bakiev, M. (2010). Facts and perspectives of water reservoirs in Central Asia: A special focus on Uzbekistan. </w:t>
      </w:r>
      <w:r w:rsidRPr="00D36414">
        <w:rPr>
          <w:rFonts w:cstheme="minorHAnsi"/>
          <w:i/>
          <w:iCs/>
        </w:rPr>
        <w:t>Water</w:t>
      </w:r>
      <w:r w:rsidRPr="00D36414">
        <w:rPr>
          <w:rFonts w:cstheme="minorHAnsi"/>
        </w:rPr>
        <w:t xml:space="preserve">, </w:t>
      </w:r>
      <w:r w:rsidRPr="00D36414">
        <w:rPr>
          <w:rFonts w:cstheme="minorHAnsi"/>
          <w:i/>
          <w:iCs/>
        </w:rPr>
        <w:t>2</w:t>
      </w:r>
      <w:r w:rsidRPr="00D36414">
        <w:rPr>
          <w:rFonts w:cstheme="minorHAnsi"/>
        </w:rPr>
        <w:t xml:space="preserve">(2), 307–320. </w:t>
      </w:r>
      <w:hyperlink r:id="rId792" w:history="1">
        <w:r w:rsidRPr="00D36414">
          <w:rPr>
            <w:rStyle w:val="Hyperlink"/>
            <w:rFonts w:cstheme="minorHAnsi"/>
          </w:rPr>
          <w:t>http://doi.org/10.3390/w2020307</w:t>
        </w:r>
      </w:hyperlink>
      <w:r w:rsidRPr="00D36414">
        <w:rPr>
          <w:rFonts w:cstheme="minorHAnsi"/>
        </w:rPr>
        <w:t xml:space="preserve"> </w:t>
      </w:r>
    </w:p>
    <w:p w14:paraId="2D4079E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all, E., Bieling, C., Zytynska, S., &amp; Haase, D. (2017). Exploring city-wide patterns of cultural ecosystem service perceptions and use. </w:t>
      </w:r>
      <w:r w:rsidRPr="00D36414">
        <w:rPr>
          <w:rFonts w:cstheme="minorHAnsi"/>
          <w:i/>
          <w:iCs/>
        </w:rPr>
        <w:t>Ecological Indicators</w:t>
      </w:r>
      <w:r w:rsidRPr="00D36414">
        <w:rPr>
          <w:rFonts w:cstheme="minorHAnsi"/>
        </w:rPr>
        <w:t xml:space="preserve">, </w:t>
      </w:r>
      <w:r w:rsidRPr="00D36414">
        <w:rPr>
          <w:rFonts w:cstheme="minorHAnsi"/>
          <w:i/>
          <w:iCs/>
        </w:rPr>
        <w:t>77</w:t>
      </w:r>
      <w:r w:rsidRPr="00D36414">
        <w:rPr>
          <w:rFonts w:cstheme="minorHAnsi"/>
        </w:rPr>
        <w:t xml:space="preserve">, 80–95. </w:t>
      </w:r>
      <w:hyperlink r:id="rId793" w:history="1">
        <w:r w:rsidRPr="00D36414">
          <w:rPr>
            <w:rStyle w:val="Hyperlink"/>
            <w:rFonts w:cstheme="minorHAnsi"/>
          </w:rPr>
          <w:t>http://doi.org/10.1016/j.ecolind.2017.02.001</w:t>
        </w:r>
      </w:hyperlink>
      <w:r w:rsidRPr="00D36414">
        <w:rPr>
          <w:rFonts w:cstheme="minorHAnsi"/>
        </w:rPr>
        <w:t xml:space="preserve"> </w:t>
      </w:r>
    </w:p>
    <w:p w14:paraId="1D91FDF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andolph, S. E., &amp; Dobson, A. D. M. (2012). Pangloss revisited: a critique of the dilution effect and the biodiversity-buffers-disease paradigm. </w:t>
      </w:r>
      <w:r w:rsidRPr="00D36414">
        <w:rPr>
          <w:rFonts w:cstheme="minorHAnsi"/>
          <w:i/>
          <w:iCs/>
        </w:rPr>
        <w:t>Parasitology</w:t>
      </w:r>
      <w:r w:rsidRPr="00D36414">
        <w:rPr>
          <w:rFonts w:cstheme="minorHAnsi"/>
        </w:rPr>
        <w:t xml:space="preserve">, </w:t>
      </w:r>
      <w:r w:rsidRPr="00D36414">
        <w:rPr>
          <w:rFonts w:cstheme="minorHAnsi"/>
          <w:i/>
          <w:iCs/>
        </w:rPr>
        <w:t>139</w:t>
      </w:r>
      <w:r w:rsidRPr="00D36414">
        <w:rPr>
          <w:rFonts w:cstheme="minorHAnsi"/>
        </w:rPr>
        <w:t xml:space="preserve">(7), 847–863. </w:t>
      </w:r>
      <w:hyperlink r:id="rId794" w:history="1">
        <w:r w:rsidRPr="00D36414">
          <w:rPr>
            <w:rStyle w:val="Hyperlink"/>
            <w:rFonts w:cstheme="minorHAnsi"/>
          </w:rPr>
          <w:t>http://doi.org/10.1017/S0031182012000200</w:t>
        </w:r>
      </w:hyperlink>
      <w:r w:rsidRPr="00D36414">
        <w:rPr>
          <w:rFonts w:cstheme="minorHAnsi"/>
        </w:rPr>
        <w:t xml:space="preserve"> </w:t>
      </w:r>
    </w:p>
    <w:p w14:paraId="04C8E58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ead, P., &amp; Fernandes, T. (2003). Management of environmental impacts of marine aquaculture in Europe. </w:t>
      </w:r>
      <w:r w:rsidRPr="00D36414">
        <w:rPr>
          <w:rFonts w:cstheme="minorHAnsi"/>
          <w:i/>
          <w:iCs/>
        </w:rPr>
        <w:t>Aquaculture</w:t>
      </w:r>
      <w:r w:rsidRPr="00D36414">
        <w:rPr>
          <w:rFonts w:cstheme="minorHAnsi"/>
        </w:rPr>
        <w:t xml:space="preserve">, </w:t>
      </w:r>
      <w:r w:rsidRPr="00D36414">
        <w:rPr>
          <w:rFonts w:cstheme="minorHAnsi"/>
          <w:i/>
          <w:iCs/>
        </w:rPr>
        <w:t>226</w:t>
      </w:r>
      <w:r w:rsidRPr="00D36414">
        <w:rPr>
          <w:rFonts w:cstheme="minorHAnsi"/>
        </w:rPr>
        <w:t xml:space="preserve">(1–4), 139–163. </w:t>
      </w:r>
      <w:hyperlink r:id="rId795" w:history="1">
        <w:r w:rsidRPr="00D36414">
          <w:rPr>
            <w:rStyle w:val="Hyperlink"/>
            <w:rFonts w:cstheme="minorHAnsi"/>
          </w:rPr>
          <w:t>http://doi.org/10.1016/S0044-8486(03)00474-5</w:t>
        </w:r>
      </w:hyperlink>
      <w:r w:rsidRPr="00D36414">
        <w:rPr>
          <w:rFonts w:cstheme="minorHAnsi"/>
        </w:rPr>
        <w:t xml:space="preserve"> </w:t>
      </w:r>
    </w:p>
    <w:p w14:paraId="2A19CB4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eed, D. W. (2002). Reinforcing flood-risk estimation. </w:t>
      </w:r>
      <w:r w:rsidRPr="00D36414">
        <w:rPr>
          <w:rFonts w:cstheme="minorHAnsi"/>
          <w:i/>
          <w:iCs/>
        </w:rPr>
        <w:t>Philosophical Transactions of the Royal Society A, 360</w:t>
      </w:r>
      <w:r w:rsidRPr="00D36414">
        <w:rPr>
          <w:rFonts w:cstheme="minorHAnsi"/>
        </w:rPr>
        <w:t xml:space="preserve">, 1373–1387. </w:t>
      </w:r>
      <w:hyperlink r:id="rId796" w:history="1">
        <w:r w:rsidRPr="00D36414">
          <w:rPr>
            <w:rStyle w:val="Hyperlink"/>
            <w:rFonts w:cstheme="minorHAnsi"/>
          </w:rPr>
          <w:t>http://doi.org/10.1098/rsta.2002.1005</w:t>
        </w:r>
      </w:hyperlink>
      <w:r w:rsidRPr="00D36414">
        <w:rPr>
          <w:rFonts w:cstheme="minorHAnsi"/>
        </w:rPr>
        <w:t xml:space="preserve"> </w:t>
      </w:r>
    </w:p>
    <w:p w14:paraId="3A99145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emme, R. P., Schröter, M., &amp; Hein, L. (2014). Developing spatial biophysical accounting for multiple ecosystem services. </w:t>
      </w:r>
      <w:r w:rsidRPr="00D36414">
        <w:rPr>
          <w:rFonts w:cstheme="minorHAnsi"/>
          <w:i/>
          <w:iCs/>
        </w:rPr>
        <w:t>Ecosystem Services</w:t>
      </w:r>
      <w:r w:rsidRPr="00D36414">
        <w:rPr>
          <w:rFonts w:cstheme="minorHAnsi"/>
        </w:rPr>
        <w:t xml:space="preserve">, </w:t>
      </w:r>
      <w:r w:rsidRPr="00D36414">
        <w:rPr>
          <w:rFonts w:cstheme="minorHAnsi"/>
          <w:i/>
          <w:iCs/>
        </w:rPr>
        <w:t>10</w:t>
      </w:r>
      <w:r w:rsidRPr="00D36414">
        <w:rPr>
          <w:rFonts w:cstheme="minorHAnsi"/>
        </w:rPr>
        <w:t xml:space="preserve">, 6–18. </w:t>
      </w:r>
      <w:hyperlink r:id="rId797" w:history="1">
        <w:r w:rsidRPr="00D36414">
          <w:rPr>
            <w:rStyle w:val="Hyperlink"/>
            <w:rFonts w:cstheme="minorHAnsi"/>
          </w:rPr>
          <w:t>http://doi.org/10.1016/j.ecoser.2014.07.006</w:t>
        </w:r>
      </w:hyperlink>
      <w:r w:rsidRPr="00D36414">
        <w:rPr>
          <w:rFonts w:cstheme="minorHAnsi"/>
        </w:rPr>
        <w:t xml:space="preserve"> </w:t>
      </w:r>
    </w:p>
    <w:p w14:paraId="1DAE903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essurreição, A., Gibbons, J., Kaiser, M., Dentinho, T. P., Zarzycki, T., Bentley, C., Austen, M., Burdon, D., Atkins, J., Santos, R. S., &amp; Edwards-Jones, G. (2012). Different cultures, different values: The role of cultural variation in public’s WTP for marine species conservation. </w:t>
      </w:r>
      <w:r w:rsidRPr="00D36414">
        <w:rPr>
          <w:rFonts w:cstheme="minorHAnsi"/>
          <w:i/>
          <w:iCs/>
        </w:rPr>
        <w:t>Biological Conservation</w:t>
      </w:r>
      <w:r w:rsidRPr="00D36414">
        <w:rPr>
          <w:rFonts w:cstheme="minorHAnsi"/>
        </w:rPr>
        <w:t xml:space="preserve">, </w:t>
      </w:r>
      <w:r w:rsidRPr="00D36414">
        <w:rPr>
          <w:rFonts w:cstheme="minorHAnsi"/>
          <w:i/>
          <w:iCs/>
        </w:rPr>
        <w:t>145</w:t>
      </w:r>
      <w:r w:rsidRPr="00D36414">
        <w:rPr>
          <w:rFonts w:cstheme="minorHAnsi"/>
        </w:rPr>
        <w:t xml:space="preserve">(1), 148–159. </w:t>
      </w:r>
      <w:hyperlink r:id="rId798" w:history="1">
        <w:r w:rsidRPr="00D36414">
          <w:rPr>
            <w:rStyle w:val="Hyperlink"/>
            <w:rFonts w:cstheme="minorHAnsi"/>
          </w:rPr>
          <w:t>http://doi.org/10.1016/j.biocon.2011.10.026</w:t>
        </w:r>
      </w:hyperlink>
      <w:r w:rsidRPr="00D36414">
        <w:rPr>
          <w:rFonts w:cstheme="minorHAnsi"/>
        </w:rPr>
        <w:t xml:space="preserve"> </w:t>
      </w:r>
    </w:p>
    <w:p w14:paraId="4CDE9D4A" w14:textId="77777777" w:rsidR="00167C0B" w:rsidRPr="00167C0B"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Reyers, B., Polasky, S., Tallis, H., Mooney, H. A., &amp; Larigauderie, A. (2012). </w:t>
      </w:r>
      <w:r w:rsidRPr="00167C0B">
        <w:rPr>
          <w:rFonts w:cstheme="minorHAnsi"/>
          <w:lang w:val="es-ES"/>
        </w:rPr>
        <w:t xml:space="preserve">Finding common ground for biodiversity and ecosystem services. </w:t>
      </w:r>
      <w:r w:rsidRPr="00167C0B">
        <w:rPr>
          <w:rFonts w:cstheme="minorHAnsi"/>
          <w:i/>
          <w:iCs/>
          <w:lang w:val="es-ES"/>
        </w:rPr>
        <w:t>Bioscience</w:t>
      </w:r>
      <w:r w:rsidRPr="00167C0B">
        <w:rPr>
          <w:rFonts w:cstheme="minorHAnsi"/>
          <w:lang w:val="es-ES"/>
        </w:rPr>
        <w:t xml:space="preserve">, </w:t>
      </w:r>
      <w:r w:rsidRPr="00167C0B">
        <w:rPr>
          <w:rFonts w:cstheme="minorHAnsi"/>
          <w:i/>
          <w:iCs/>
          <w:lang w:val="es-ES"/>
        </w:rPr>
        <w:t>62</w:t>
      </w:r>
      <w:r w:rsidRPr="00167C0B">
        <w:rPr>
          <w:rFonts w:cstheme="minorHAnsi"/>
          <w:lang w:val="es-ES"/>
        </w:rPr>
        <w:t xml:space="preserve">(5), 503–507. </w:t>
      </w:r>
      <w:hyperlink r:id="rId799" w:history="1">
        <w:r w:rsidRPr="00167C0B">
          <w:rPr>
            <w:rStyle w:val="Hyperlink"/>
            <w:rFonts w:cstheme="minorHAnsi"/>
            <w:lang w:val="es-ES"/>
          </w:rPr>
          <w:t>http://doi.org/10.1525/bio.2012.62.5.12</w:t>
        </w:r>
      </w:hyperlink>
      <w:r w:rsidRPr="00167C0B">
        <w:rPr>
          <w:rFonts w:cstheme="minorHAnsi"/>
          <w:lang w:val="es-ES"/>
        </w:rPr>
        <w:t xml:space="preserve"> </w:t>
      </w:r>
    </w:p>
    <w:p w14:paraId="1344F288"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Reyes-García, V., Menendez-Baceta, G., Aceituno-Mata, L., Acosta-Naranjo, R., Calvet-Mir, L., Domínguez, P., Garnatje, T., Gomez-Baggethun, E., Molina-Bustamante, M., Molina, M., Rodriguez-Franco, R., Serrasolses, G., Valls, J., &amp; Pardo-de-Santayana, M. (2015). </w:t>
      </w:r>
      <w:r w:rsidRPr="00D36414">
        <w:rPr>
          <w:rFonts w:cstheme="minorHAnsi"/>
        </w:rPr>
        <w:t xml:space="preserve">From famine foods to delicatessen: Interpreting trends in the use of wild edible plants through cultural ecosystem services. </w:t>
      </w:r>
      <w:r w:rsidRPr="00D36414">
        <w:rPr>
          <w:rFonts w:cstheme="minorHAnsi"/>
          <w:i/>
          <w:iCs/>
          <w:lang w:val="es-ES"/>
        </w:rPr>
        <w:t>Ecological Economics</w:t>
      </w:r>
      <w:r w:rsidRPr="00D36414">
        <w:rPr>
          <w:rFonts w:cstheme="minorHAnsi"/>
          <w:lang w:val="es-ES"/>
        </w:rPr>
        <w:t xml:space="preserve">, </w:t>
      </w:r>
      <w:r w:rsidRPr="00D36414">
        <w:rPr>
          <w:rFonts w:cstheme="minorHAnsi"/>
          <w:i/>
          <w:iCs/>
          <w:lang w:val="es-ES"/>
        </w:rPr>
        <w:t>120</w:t>
      </w:r>
      <w:r w:rsidRPr="00D36414">
        <w:rPr>
          <w:rFonts w:cstheme="minorHAnsi"/>
          <w:lang w:val="es-ES"/>
        </w:rPr>
        <w:t xml:space="preserve">, 303–311. </w:t>
      </w:r>
      <w:hyperlink r:id="rId800" w:history="1">
        <w:r w:rsidRPr="00D36414">
          <w:rPr>
            <w:rStyle w:val="Hyperlink"/>
            <w:rFonts w:cstheme="minorHAnsi"/>
            <w:lang w:val="es-ES"/>
          </w:rPr>
          <w:t>http://doi.org/10.1016/j.ecolecon.2015.11.003</w:t>
        </w:r>
      </w:hyperlink>
      <w:r w:rsidRPr="00D36414">
        <w:rPr>
          <w:rFonts w:cstheme="minorHAnsi"/>
          <w:lang w:val="es-ES"/>
        </w:rPr>
        <w:t xml:space="preserve"> </w:t>
      </w:r>
    </w:p>
    <w:p w14:paraId="57190C4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Reyes-García, V., Vila, S., Aceituno-Mata, L., Calvet-Mir, L., Garnatje, T., Jesch, A., Lastra, J. J., Parada, M., Rigat, M., Valles, J., &amp; Pardo-de-Santayana, M. (2010). </w:t>
      </w:r>
      <w:r w:rsidRPr="00D36414">
        <w:rPr>
          <w:rFonts w:cstheme="minorHAnsi"/>
        </w:rPr>
        <w:t xml:space="preserve">Gendered homegardens: A study in three mountain areas of the Iberian Peninsula. </w:t>
      </w:r>
      <w:r w:rsidRPr="00D36414">
        <w:rPr>
          <w:rFonts w:cstheme="minorHAnsi"/>
          <w:i/>
          <w:iCs/>
        </w:rPr>
        <w:t>Economic Botany</w:t>
      </w:r>
      <w:r w:rsidRPr="00D36414">
        <w:rPr>
          <w:rFonts w:cstheme="minorHAnsi"/>
        </w:rPr>
        <w:t xml:space="preserve">, </w:t>
      </w:r>
      <w:r w:rsidRPr="00D36414">
        <w:rPr>
          <w:rFonts w:cstheme="minorHAnsi"/>
          <w:i/>
          <w:iCs/>
        </w:rPr>
        <w:t>64</w:t>
      </w:r>
      <w:r w:rsidRPr="00D36414">
        <w:rPr>
          <w:rFonts w:cstheme="minorHAnsi"/>
        </w:rPr>
        <w:t xml:space="preserve">, 235–247. </w:t>
      </w:r>
      <w:hyperlink r:id="rId801" w:history="1">
        <w:r w:rsidRPr="00D36414">
          <w:rPr>
            <w:rStyle w:val="Hyperlink"/>
            <w:rFonts w:cstheme="minorHAnsi"/>
          </w:rPr>
          <w:t>http://doi.org/10.1007/s12231-010-9124-1</w:t>
        </w:r>
      </w:hyperlink>
      <w:r w:rsidRPr="00D36414">
        <w:rPr>
          <w:rFonts w:cstheme="minorHAnsi"/>
        </w:rPr>
        <w:t xml:space="preserve"> </w:t>
      </w:r>
    </w:p>
    <w:p w14:paraId="76F97E9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icketts, T. H., &amp; Lonsdorf, E. (2013). Mapping the margin: Comparing marginal values of tropical forest remnants for pollination services. </w:t>
      </w:r>
      <w:r w:rsidRPr="00D36414">
        <w:rPr>
          <w:rFonts w:cstheme="minorHAnsi"/>
          <w:i/>
          <w:iCs/>
        </w:rPr>
        <w:t>Ecological Applications</w:t>
      </w:r>
      <w:r w:rsidRPr="00D36414">
        <w:rPr>
          <w:rFonts w:cstheme="minorHAnsi"/>
        </w:rPr>
        <w:t xml:space="preserve">, </w:t>
      </w:r>
      <w:r w:rsidRPr="00D36414">
        <w:rPr>
          <w:rFonts w:cstheme="minorHAnsi"/>
          <w:i/>
          <w:iCs/>
        </w:rPr>
        <w:t>23</w:t>
      </w:r>
      <w:r w:rsidRPr="00D36414">
        <w:rPr>
          <w:rFonts w:cstheme="minorHAnsi"/>
        </w:rPr>
        <w:t xml:space="preserve">(5), 1113–1123. </w:t>
      </w:r>
      <w:hyperlink r:id="rId802" w:history="1">
        <w:r w:rsidRPr="00D36414">
          <w:rPr>
            <w:rStyle w:val="Hyperlink"/>
            <w:rFonts w:cstheme="minorHAnsi"/>
          </w:rPr>
          <w:t>http://doi.org/10.1890/12-1600.1</w:t>
        </w:r>
      </w:hyperlink>
      <w:r w:rsidRPr="00D36414">
        <w:rPr>
          <w:rFonts w:cstheme="minorHAnsi"/>
        </w:rPr>
        <w:t xml:space="preserve"> </w:t>
      </w:r>
    </w:p>
    <w:p w14:paraId="5C7B90B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igg, R., Finďo, S., Wechselberger, M., Gorman, M. L., Sillero-Zubiri, C., &amp; Macdonald, D. W. (2011). Mitigating carnivore–livestock conflict in Europe: Lessons from Slovakia. </w:t>
      </w:r>
      <w:r w:rsidRPr="00D36414">
        <w:rPr>
          <w:rFonts w:cstheme="minorHAnsi"/>
          <w:i/>
          <w:iCs/>
        </w:rPr>
        <w:t>Oryx</w:t>
      </w:r>
      <w:r w:rsidRPr="00D36414">
        <w:rPr>
          <w:rFonts w:cstheme="minorHAnsi"/>
        </w:rPr>
        <w:t xml:space="preserve">, </w:t>
      </w:r>
      <w:r w:rsidRPr="00D36414">
        <w:rPr>
          <w:rFonts w:cstheme="minorHAnsi"/>
          <w:i/>
          <w:iCs/>
        </w:rPr>
        <w:t>45</w:t>
      </w:r>
      <w:r w:rsidRPr="00D36414">
        <w:rPr>
          <w:rFonts w:cstheme="minorHAnsi"/>
        </w:rPr>
        <w:t xml:space="preserve">(2), 272–280. </w:t>
      </w:r>
      <w:hyperlink r:id="rId803" w:history="1">
        <w:r w:rsidRPr="00D36414">
          <w:rPr>
            <w:rStyle w:val="Hyperlink"/>
            <w:rFonts w:cstheme="minorHAnsi"/>
          </w:rPr>
          <w:t>http://doi.org/10.1017/S0030605310000074</w:t>
        </w:r>
      </w:hyperlink>
      <w:r w:rsidRPr="00D36414">
        <w:rPr>
          <w:rFonts w:cstheme="minorHAnsi"/>
        </w:rPr>
        <w:t xml:space="preserve"> </w:t>
      </w:r>
    </w:p>
    <w:p w14:paraId="0B6CDA5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Roberge, J. M., Laudon, H., Björkman, C., Ranius, T., Sandström, C., Felton, A., Sténs, A., Nordin, A., Granström, A., Widemo, F., Bergh, J., Sonesson, J., Stenlid, J., &amp; Lundmark, T. (2016). Socio-ecological implications of modifying rotation lengths in forestry. </w:t>
      </w:r>
      <w:r w:rsidRPr="00D36414">
        <w:rPr>
          <w:rFonts w:cstheme="minorHAnsi"/>
          <w:i/>
          <w:iCs/>
        </w:rPr>
        <w:t>Ambio</w:t>
      </w:r>
      <w:r w:rsidRPr="00D36414">
        <w:rPr>
          <w:rFonts w:cstheme="minorHAnsi"/>
        </w:rPr>
        <w:t xml:space="preserve">, </w:t>
      </w:r>
      <w:r w:rsidRPr="00D36414">
        <w:rPr>
          <w:rFonts w:cstheme="minorHAnsi"/>
          <w:i/>
          <w:iCs/>
        </w:rPr>
        <w:t>45</w:t>
      </w:r>
      <w:r w:rsidRPr="00D36414">
        <w:rPr>
          <w:rFonts w:cstheme="minorHAnsi"/>
        </w:rPr>
        <w:t xml:space="preserve">, 109–123. </w:t>
      </w:r>
      <w:hyperlink r:id="rId804" w:history="1">
        <w:r w:rsidRPr="00D36414">
          <w:rPr>
            <w:rStyle w:val="Hyperlink"/>
            <w:rFonts w:cstheme="minorHAnsi"/>
          </w:rPr>
          <w:t>http://doi.org/10.1007/s13280-015-0747-4</w:t>
        </w:r>
      </w:hyperlink>
      <w:r w:rsidRPr="00D36414">
        <w:rPr>
          <w:rFonts w:cstheme="minorHAnsi"/>
        </w:rPr>
        <w:t xml:space="preserve"> </w:t>
      </w:r>
    </w:p>
    <w:p w14:paraId="69FFEA4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oberti di Sarsina, P. (2007). The social demand for a medicine focused on the person: The contribution of CAM to healthcare and healthgenesis. </w:t>
      </w:r>
      <w:r w:rsidRPr="00D36414">
        <w:rPr>
          <w:rFonts w:cstheme="minorHAnsi"/>
          <w:i/>
          <w:iCs/>
        </w:rPr>
        <w:t>Evidence-Based Complementary and Alternative Medicine</w:t>
      </w:r>
      <w:r w:rsidRPr="00D36414">
        <w:rPr>
          <w:rFonts w:cstheme="minorHAnsi"/>
        </w:rPr>
        <w:t xml:space="preserve">, </w:t>
      </w:r>
      <w:r w:rsidRPr="00D36414">
        <w:rPr>
          <w:rFonts w:cstheme="minorHAnsi"/>
          <w:i/>
          <w:iCs/>
        </w:rPr>
        <w:t>4</w:t>
      </w:r>
      <w:r w:rsidRPr="00D36414">
        <w:rPr>
          <w:rFonts w:cstheme="minorHAnsi"/>
        </w:rPr>
        <w:t xml:space="preserve">(Suppl.), 45–51. </w:t>
      </w:r>
      <w:hyperlink r:id="rId805" w:history="1">
        <w:r w:rsidRPr="00D36414">
          <w:rPr>
            <w:rStyle w:val="Hyperlink"/>
            <w:rFonts w:cstheme="minorHAnsi"/>
          </w:rPr>
          <w:t>http://doi.org/10.1093/ecam/nem094</w:t>
        </w:r>
      </w:hyperlink>
      <w:r w:rsidRPr="00D36414">
        <w:rPr>
          <w:rFonts w:cstheme="minorHAnsi"/>
        </w:rPr>
        <w:t xml:space="preserve"> </w:t>
      </w:r>
    </w:p>
    <w:p w14:paraId="19CAAC7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ockström, J., Steffen, W., Noone, K., Persson, A., Chapin, F. S., Lambin, E. F., Lenton, T. M., Scheffer, M., Folke, C., Schellnhuber, H. J., Nykvist, B., de Wit, C. A., Hughes, T., van der Leeuw, S., Rodhe, H., Sörlin, S., Snyder, P. K., Costanza, R., Svedin, U., Falkenmark, M., Karlberg, L., Corell, R. W., Fabry, V. J., Hansen, J., Walker, B., Liverman, D., Richardson, K., Crutzen, P., &amp; Foley, J. A. (2009). A safe operating space for humanity. </w:t>
      </w:r>
      <w:r w:rsidRPr="00D36414">
        <w:rPr>
          <w:rFonts w:cstheme="minorHAnsi"/>
          <w:i/>
          <w:iCs/>
        </w:rPr>
        <w:t>Nature</w:t>
      </w:r>
      <w:r w:rsidRPr="00D36414">
        <w:rPr>
          <w:rFonts w:cstheme="minorHAnsi"/>
        </w:rPr>
        <w:t xml:space="preserve">, </w:t>
      </w:r>
      <w:r w:rsidRPr="00D36414">
        <w:rPr>
          <w:rFonts w:cstheme="minorHAnsi"/>
          <w:i/>
          <w:iCs/>
        </w:rPr>
        <w:t>461</w:t>
      </w:r>
      <w:r w:rsidRPr="00D36414">
        <w:rPr>
          <w:rFonts w:cstheme="minorHAnsi"/>
        </w:rPr>
        <w:t xml:space="preserve">(7263), 472–475. </w:t>
      </w:r>
      <w:hyperlink r:id="rId806" w:history="1">
        <w:r w:rsidRPr="00D36414">
          <w:rPr>
            <w:rStyle w:val="Hyperlink"/>
            <w:rFonts w:cstheme="minorHAnsi"/>
          </w:rPr>
          <w:t>http://doi.org/10.1038/461472a</w:t>
        </w:r>
      </w:hyperlink>
      <w:r w:rsidRPr="00D36414">
        <w:rPr>
          <w:rFonts w:cstheme="minorHAnsi"/>
        </w:rPr>
        <w:t xml:space="preserve"> </w:t>
      </w:r>
    </w:p>
    <w:p w14:paraId="0F47E7F8"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Roleda, M. Y., Cornwall, C. E., Feng, Y., McGraw, C. M., Smith, A. M., &amp; Hurd, C. L. (2015). Effect of ocean acidification and pH fluctuations on the growth and development of coralline algal recruits, and an associated benthic algal assemblage.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10</w:t>
      </w:r>
      <w:r w:rsidRPr="00D36414">
        <w:rPr>
          <w:rFonts w:cstheme="minorHAnsi"/>
          <w:lang w:val="es-ES"/>
        </w:rPr>
        <w:t xml:space="preserve">(10), e0140394. </w:t>
      </w:r>
    </w:p>
    <w:p w14:paraId="549ABD2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Romagosa, F., Eagles, P. F. J., &amp; Lemieux, C. J. (2015). </w:t>
      </w:r>
      <w:r w:rsidRPr="00D36414">
        <w:rPr>
          <w:rFonts w:cstheme="minorHAnsi"/>
        </w:rPr>
        <w:t xml:space="preserve">From the inside out to the outside in: Exploring the role of parks and protected areas as providers of human health and well-being. </w:t>
      </w:r>
      <w:r w:rsidRPr="00D36414">
        <w:rPr>
          <w:rFonts w:cstheme="minorHAnsi"/>
          <w:i/>
          <w:iCs/>
        </w:rPr>
        <w:t>Journal of Outdoor Recreation and Tourism</w:t>
      </w:r>
      <w:r w:rsidRPr="00D36414">
        <w:rPr>
          <w:rFonts w:cstheme="minorHAnsi"/>
        </w:rPr>
        <w:t xml:space="preserve">, </w:t>
      </w:r>
      <w:r w:rsidRPr="00D36414">
        <w:rPr>
          <w:rFonts w:cstheme="minorHAnsi"/>
          <w:i/>
          <w:iCs/>
        </w:rPr>
        <w:t>10</w:t>
      </w:r>
      <w:r w:rsidRPr="00D36414">
        <w:rPr>
          <w:rFonts w:cstheme="minorHAnsi"/>
        </w:rPr>
        <w:t xml:space="preserve">, 70–77. </w:t>
      </w:r>
      <w:hyperlink r:id="rId807" w:history="1">
        <w:r w:rsidRPr="00D36414">
          <w:rPr>
            <w:rStyle w:val="Hyperlink"/>
            <w:rFonts w:cstheme="minorHAnsi"/>
          </w:rPr>
          <w:t>http://doi.org/10.1016/j.jort.2015.06.009</w:t>
        </w:r>
      </w:hyperlink>
      <w:r w:rsidRPr="00D36414">
        <w:rPr>
          <w:rFonts w:cstheme="minorHAnsi"/>
        </w:rPr>
        <w:t xml:space="preserve"> </w:t>
      </w:r>
    </w:p>
    <w:p w14:paraId="4F586E5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ook, G. A. W., &amp; Knight, R. (2015). Environmental microbial diversity and noncommunicable diseases. In </w:t>
      </w:r>
      <w:r w:rsidRPr="00D36414">
        <w:rPr>
          <w:rFonts w:cstheme="minorHAnsi"/>
          <w:bCs/>
        </w:rPr>
        <w:t>WHO &amp; CBD</w:t>
      </w:r>
      <w:r w:rsidRPr="00D36414">
        <w:rPr>
          <w:rFonts w:cstheme="minorHAnsi"/>
        </w:rPr>
        <w:t xml:space="preserve">, </w:t>
      </w:r>
      <w:r w:rsidRPr="00D36414">
        <w:rPr>
          <w:rFonts w:cstheme="minorHAnsi"/>
          <w:bCs/>
          <w:i/>
        </w:rPr>
        <w:t>Connecting global priorities: Biodiversity and human health:</w:t>
      </w:r>
      <w:r w:rsidRPr="00D36414">
        <w:rPr>
          <w:rFonts w:cstheme="minorHAnsi"/>
          <w:b/>
          <w:bCs/>
        </w:rPr>
        <w:t xml:space="preserve"> </w:t>
      </w:r>
      <w:r w:rsidRPr="00D36414">
        <w:rPr>
          <w:rFonts w:cstheme="minorHAnsi"/>
          <w:i/>
          <w:iCs/>
        </w:rPr>
        <w:t>A state of knowledge review</w:t>
      </w:r>
      <w:r w:rsidRPr="00D36414">
        <w:rPr>
          <w:rFonts w:cstheme="minorHAnsi"/>
          <w:b/>
          <w:bCs/>
        </w:rPr>
        <w:t xml:space="preserve"> </w:t>
      </w:r>
      <w:r w:rsidRPr="00D36414">
        <w:rPr>
          <w:rFonts w:cstheme="minorHAnsi"/>
          <w:bCs/>
        </w:rPr>
        <w:t>(pp. 150-163)</w:t>
      </w:r>
      <w:r w:rsidRPr="00D36414">
        <w:rPr>
          <w:rFonts w:cstheme="minorHAnsi"/>
        </w:rPr>
        <w:t xml:space="preserve">. </w:t>
      </w:r>
      <w:hyperlink r:id="rId808" w:history="1">
        <w:r w:rsidRPr="00D36414">
          <w:rPr>
            <w:rStyle w:val="Hyperlink"/>
            <w:rFonts w:cstheme="minorHAnsi"/>
          </w:rPr>
          <w:t>http://doi.org/10.13140/RG.2.1.3679.6565</w:t>
        </w:r>
      </w:hyperlink>
      <w:r w:rsidRPr="00D36414">
        <w:rPr>
          <w:rFonts w:cstheme="minorHAnsi"/>
        </w:rPr>
        <w:t xml:space="preserve"> </w:t>
      </w:r>
    </w:p>
    <w:p w14:paraId="0E8EF22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oques, A., Rabitsch, W., Rasplus, J.-Y., Lopez-Vaamonde, C., Nentwig, W., &amp; Kenis, M. (2009). Alien terrestrial invertebrates of Europe. In DAISIE, </w:t>
      </w:r>
      <w:r w:rsidRPr="00D36414">
        <w:rPr>
          <w:rFonts w:cstheme="minorHAnsi"/>
          <w:i/>
          <w:iCs/>
        </w:rPr>
        <w:t>Handbook of alien species in Europe</w:t>
      </w:r>
      <w:r w:rsidRPr="00D36414">
        <w:rPr>
          <w:rFonts w:cstheme="minorHAnsi"/>
        </w:rPr>
        <w:t xml:space="preserve"> (pp. 63–79). Dordrecht, The Netherlands: Springer. </w:t>
      </w:r>
      <w:hyperlink r:id="rId809" w:history="1">
        <w:r w:rsidRPr="00D36414">
          <w:rPr>
            <w:rStyle w:val="Hyperlink"/>
            <w:rFonts w:cstheme="minorHAnsi"/>
          </w:rPr>
          <w:t>http://doi.org/10.1007/978-1-4020-8280-1_5</w:t>
        </w:r>
      </w:hyperlink>
      <w:r w:rsidRPr="00D36414">
        <w:rPr>
          <w:rFonts w:cstheme="minorHAnsi"/>
        </w:rPr>
        <w:t xml:space="preserve"> </w:t>
      </w:r>
    </w:p>
    <w:p w14:paraId="1CEB97A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otherham, I. D. (2007). The implications of perceptions and cultural knowledge loss for the management of wooded landscapes: A UK case-study. </w:t>
      </w:r>
      <w:r w:rsidRPr="00D36414">
        <w:rPr>
          <w:rFonts w:cstheme="minorHAnsi"/>
          <w:i/>
          <w:iCs/>
        </w:rPr>
        <w:t>Forest Ecology and Management</w:t>
      </w:r>
      <w:r w:rsidRPr="00D36414">
        <w:rPr>
          <w:rFonts w:cstheme="minorHAnsi"/>
        </w:rPr>
        <w:t xml:space="preserve">, </w:t>
      </w:r>
      <w:r w:rsidRPr="00D36414">
        <w:rPr>
          <w:rFonts w:cstheme="minorHAnsi"/>
          <w:i/>
          <w:iCs/>
        </w:rPr>
        <w:t>249</w:t>
      </w:r>
      <w:r w:rsidRPr="00D36414">
        <w:rPr>
          <w:rFonts w:cstheme="minorHAnsi"/>
        </w:rPr>
        <w:t xml:space="preserve">(1–2), 100–115. </w:t>
      </w:r>
      <w:hyperlink r:id="rId810" w:history="1">
        <w:r w:rsidRPr="00D36414">
          <w:rPr>
            <w:rStyle w:val="Hyperlink"/>
            <w:rFonts w:cstheme="minorHAnsi"/>
          </w:rPr>
          <w:t>http://doi.org/10.1016/j.foreco.2007.05.030</w:t>
        </w:r>
      </w:hyperlink>
      <w:r w:rsidRPr="00D36414">
        <w:rPr>
          <w:rFonts w:cstheme="minorHAnsi"/>
        </w:rPr>
        <w:t xml:space="preserve"> </w:t>
      </w:r>
    </w:p>
    <w:p w14:paraId="1524EBC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oué, M., &amp; Molnár, Z. (Eds.). (2016).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aris, France: UNESCO. </w:t>
      </w:r>
    </w:p>
    <w:p w14:paraId="4477226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uiz-Frau, A., Edwards-Jones, G., &amp; Kaiser, M. J. (2011). Mapping stakeholder values for coastal zone management. </w:t>
      </w:r>
      <w:r w:rsidRPr="00D36414">
        <w:rPr>
          <w:rFonts w:cstheme="minorHAnsi"/>
          <w:i/>
          <w:iCs/>
        </w:rPr>
        <w:t>Marine Ecology Progress Series</w:t>
      </w:r>
      <w:r w:rsidRPr="00D36414">
        <w:rPr>
          <w:rFonts w:cstheme="minorHAnsi"/>
        </w:rPr>
        <w:t xml:space="preserve">, </w:t>
      </w:r>
      <w:r w:rsidRPr="00D36414">
        <w:rPr>
          <w:rFonts w:cstheme="minorHAnsi"/>
          <w:i/>
          <w:iCs/>
        </w:rPr>
        <w:t>434</w:t>
      </w:r>
      <w:r w:rsidRPr="00D36414">
        <w:rPr>
          <w:rFonts w:cstheme="minorHAnsi"/>
          <w:i/>
        </w:rPr>
        <w:t>,</w:t>
      </w:r>
      <w:r w:rsidRPr="00D36414">
        <w:rPr>
          <w:rFonts w:cstheme="minorHAnsi"/>
        </w:rPr>
        <w:t xml:space="preserve"> 239–249. </w:t>
      </w:r>
      <w:hyperlink r:id="rId811" w:history="1">
        <w:r w:rsidRPr="00D36414">
          <w:rPr>
            <w:rStyle w:val="Hyperlink"/>
            <w:rFonts w:cstheme="minorHAnsi"/>
          </w:rPr>
          <w:t>http://doi.org/10.3354/meps09136</w:t>
        </w:r>
      </w:hyperlink>
      <w:r w:rsidRPr="00D36414">
        <w:rPr>
          <w:rFonts w:cstheme="minorHAnsi"/>
        </w:rPr>
        <w:t xml:space="preserve"> </w:t>
      </w:r>
    </w:p>
    <w:p w14:paraId="296F270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ulli, M. C., Bellomi, D., Cazzoli, A., De Carolis, G., &amp; D’Odorico, P. (2016). The water-land-food nexus of first-generation biofuels.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rPr>
        <w:t xml:space="preserve">, 22521. </w:t>
      </w:r>
      <w:hyperlink r:id="rId812" w:history="1">
        <w:r w:rsidRPr="00D36414">
          <w:rPr>
            <w:rStyle w:val="Hyperlink"/>
            <w:rFonts w:cstheme="minorHAnsi"/>
          </w:rPr>
          <w:t>http://doi.org/10.1038/srep22521</w:t>
        </w:r>
      </w:hyperlink>
      <w:r w:rsidRPr="00D36414">
        <w:rPr>
          <w:rFonts w:cstheme="minorHAnsi"/>
        </w:rPr>
        <w:t xml:space="preserve"> </w:t>
      </w:r>
    </w:p>
    <w:p w14:paraId="2839031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ulli, M. C., Saviori, A., &amp; D’Odorico, P. (2013). Global land and water grabb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3), 892–897. </w:t>
      </w:r>
      <w:hyperlink r:id="rId813" w:history="1">
        <w:r w:rsidRPr="00D36414">
          <w:rPr>
            <w:rStyle w:val="Hyperlink"/>
            <w:rFonts w:cstheme="minorHAnsi"/>
          </w:rPr>
          <w:t>http://doi.org/10.1073/pnas.1213163110</w:t>
        </w:r>
      </w:hyperlink>
      <w:r w:rsidRPr="00D36414">
        <w:rPr>
          <w:rFonts w:cstheme="minorHAnsi"/>
        </w:rPr>
        <w:t xml:space="preserve"> </w:t>
      </w:r>
    </w:p>
    <w:p w14:paraId="2E37A6F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uokolainen, L., Paalanen, L., Karkman, A., Laatikainen, T., von Hertzen, L., Vlasoff, T., Markelova, O., Masyuk, V., Auvinen, P., Paulin, L., Alenius, H., Fyhrquist, N., Hanski, I., Mäkelä, M. J., Zilber, E., Jousilahti, P., Vartiainen, E., &amp; Haahtela, T. (2017). Significant disparities in allergy prevalence and microbiota between the young people in Finnish and Russian Karelia. </w:t>
      </w:r>
      <w:r w:rsidRPr="00D36414">
        <w:rPr>
          <w:rFonts w:cstheme="minorHAnsi"/>
          <w:i/>
          <w:iCs/>
        </w:rPr>
        <w:t>Clinical and Experimental Allergy</w:t>
      </w:r>
      <w:r w:rsidRPr="00D36414">
        <w:rPr>
          <w:rFonts w:cstheme="minorHAnsi"/>
        </w:rPr>
        <w:t xml:space="preserve">, </w:t>
      </w:r>
      <w:r w:rsidRPr="00D36414">
        <w:rPr>
          <w:rFonts w:cstheme="minorHAnsi"/>
          <w:i/>
          <w:iCs/>
        </w:rPr>
        <w:t>47</w:t>
      </w:r>
      <w:r w:rsidRPr="00D36414">
        <w:rPr>
          <w:rFonts w:cstheme="minorHAnsi"/>
        </w:rPr>
        <w:t xml:space="preserve">(5), 665–674. </w:t>
      </w:r>
      <w:hyperlink r:id="rId814" w:history="1">
        <w:r w:rsidRPr="00D36414">
          <w:rPr>
            <w:rStyle w:val="Hyperlink"/>
            <w:rFonts w:cstheme="minorHAnsi"/>
          </w:rPr>
          <w:t>http://doi.org/10.1111/cea.12895</w:t>
        </w:r>
      </w:hyperlink>
      <w:r w:rsidRPr="00D36414">
        <w:rPr>
          <w:rFonts w:cstheme="minorHAnsi"/>
        </w:rPr>
        <w:t xml:space="preserve"> </w:t>
      </w:r>
    </w:p>
    <w:p w14:paraId="280D8BB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Ruskule, A., Nikodemus, O., Kasparinskis, R., Bell, S., &amp; Urtane, I. (2013). The perception of abandoned farmland by local people and experts: Landscape value and perspectives on future land use. </w:t>
      </w:r>
      <w:r w:rsidRPr="00D36414">
        <w:rPr>
          <w:rFonts w:cstheme="minorHAnsi"/>
          <w:i/>
          <w:iCs/>
        </w:rPr>
        <w:t>Landscape and Urban Planning</w:t>
      </w:r>
      <w:r w:rsidRPr="00D36414">
        <w:rPr>
          <w:rFonts w:cstheme="minorHAnsi"/>
        </w:rPr>
        <w:t xml:space="preserve">, </w:t>
      </w:r>
      <w:r w:rsidRPr="00D36414">
        <w:rPr>
          <w:rFonts w:cstheme="minorHAnsi"/>
          <w:i/>
          <w:iCs/>
        </w:rPr>
        <w:t>115</w:t>
      </w:r>
      <w:r w:rsidRPr="00D36414">
        <w:rPr>
          <w:rFonts w:cstheme="minorHAnsi"/>
        </w:rPr>
        <w:t xml:space="preserve">, 49–61. </w:t>
      </w:r>
      <w:hyperlink r:id="rId815" w:history="1">
        <w:r w:rsidRPr="00D36414">
          <w:rPr>
            <w:rStyle w:val="Hyperlink"/>
            <w:rFonts w:cstheme="minorHAnsi"/>
          </w:rPr>
          <w:t>http://doi.org/10.1016/j.landurbplan.2013.03.012</w:t>
        </w:r>
      </w:hyperlink>
      <w:r w:rsidRPr="00D36414">
        <w:rPr>
          <w:rFonts w:cstheme="minorHAnsi"/>
        </w:rPr>
        <w:t xml:space="preserve"> </w:t>
      </w:r>
    </w:p>
    <w:p w14:paraId="2AB54BC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uyts, S. C., Ampoorter, E., Coipan, E. C., Baeten, L., Heylen, D., Sprong, H., Matthysen, E., &amp; Verheyen, K. (2016). Diversifying forest communities may change Lyme disease risk: Extra dimension to the dilution effect in Europe. </w:t>
      </w:r>
      <w:r w:rsidRPr="00D36414">
        <w:rPr>
          <w:rFonts w:cstheme="minorHAnsi"/>
          <w:i/>
          <w:iCs/>
        </w:rPr>
        <w:t>Parasitology</w:t>
      </w:r>
      <w:r w:rsidRPr="00D36414">
        <w:rPr>
          <w:rFonts w:cstheme="minorHAnsi"/>
        </w:rPr>
        <w:t xml:space="preserve">, </w:t>
      </w:r>
      <w:r w:rsidRPr="00D36414">
        <w:rPr>
          <w:rFonts w:cstheme="minorHAnsi"/>
          <w:i/>
          <w:iCs/>
        </w:rPr>
        <w:t>143</w:t>
      </w:r>
      <w:r w:rsidRPr="00D36414">
        <w:rPr>
          <w:rFonts w:cstheme="minorHAnsi"/>
        </w:rPr>
        <w:t xml:space="preserve">(10), 1310–1319. </w:t>
      </w:r>
      <w:hyperlink r:id="rId816" w:history="1">
        <w:r w:rsidRPr="00D36414">
          <w:rPr>
            <w:rStyle w:val="Hyperlink"/>
            <w:rFonts w:cstheme="minorHAnsi"/>
          </w:rPr>
          <w:t>http://doi.org/10.1017/S0031182016000688</w:t>
        </w:r>
      </w:hyperlink>
      <w:r w:rsidRPr="00D36414">
        <w:rPr>
          <w:rFonts w:cstheme="minorHAnsi"/>
        </w:rPr>
        <w:t xml:space="preserve"> </w:t>
      </w:r>
    </w:p>
    <w:p w14:paraId="08293E3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Rzadkowski, S., &amp; Kalinowski, M. (2013). Harvesting of non-wood forest products in Poland and their resources an overview. In </w:t>
      </w:r>
      <w:r w:rsidRPr="00D36414">
        <w:rPr>
          <w:rFonts w:cstheme="minorHAnsi"/>
          <w:i/>
          <w:iCs/>
        </w:rPr>
        <w:t>Harvesting of non-wood forest products</w:t>
      </w:r>
      <w:r w:rsidRPr="00D36414">
        <w:rPr>
          <w:rFonts w:cstheme="minorHAnsi"/>
        </w:rPr>
        <w:t xml:space="preserve"> (pp. 133–138). </w:t>
      </w:r>
    </w:p>
    <w:p w14:paraId="3145199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æbø, A., Popek, R., Nawrot, B., Hanslin, H. M., Gawronska, H., &amp; Gawronski, S. W. (2012). Plant species differences in particulate matter accumulation on leaf surfaces. </w:t>
      </w:r>
      <w:r w:rsidRPr="00D36414">
        <w:rPr>
          <w:rFonts w:cstheme="minorHAnsi"/>
          <w:i/>
          <w:iCs/>
        </w:rPr>
        <w:t>Science of the Total Environment</w:t>
      </w:r>
      <w:r w:rsidRPr="00D36414">
        <w:rPr>
          <w:rFonts w:cstheme="minorHAnsi"/>
        </w:rPr>
        <w:t xml:space="preserve">, </w:t>
      </w:r>
      <w:r w:rsidRPr="00D36414">
        <w:rPr>
          <w:rFonts w:cstheme="minorHAnsi"/>
          <w:i/>
          <w:iCs/>
        </w:rPr>
        <w:t>427</w:t>
      </w:r>
      <w:r w:rsidRPr="00D36414">
        <w:rPr>
          <w:rFonts w:cstheme="minorHAnsi"/>
        </w:rPr>
        <w:t>–</w:t>
      </w:r>
      <w:r w:rsidRPr="00D36414">
        <w:rPr>
          <w:rFonts w:cstheme="minorHAnsi"/>
          <w:i/>
          <w:iCs/>
        </w:rPr>
        <w:t>428</w:t>
      </w:r>
      <w:r w:rsidRPr="00D36414">
        <w:rPr>
          <w:rFonts w:cstheme="minorHAnsi"/>
        </w:rPr>
        <w:t xml:space="preserve">, 347–354. </w:t>
      </w:r>
      <w:hyperlink r:id="rId817" w:history="1">
        <w:r w:rsidRPr="00D36414">
          <w:rPr>
            <w:rStyle w:val="Hyperlink"/>
            <w:rFonts w:cstheme="minorHAnsi"/>
          </w:rPr>
          <w:t>http://doi.org/10.1016/j.scitotenv.2012.03.084</w:t>
        </w:r>
      </w:hyperlink>
      <w:r w:rsidRPr="00D36414">
        <w:rPr>
          <w:rFonts w:cstheme="minorHAnsi"/>
        </w:rPr>
        <w:t xml:space="preserve"> </w:t>
      </w:r>
    </w:p>
    <w:p w14:paraId="42F3FD5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AEPF, UNEP, &amp; UNDP. (2012). </w:t>
      </w:r>
      <w:r w:rsidRPr="00D36414">
        <w:rPr>
          <w:rFonts w:cstheme="minorHAnsi"/>
          <w:i/>
          <w:iCs/>
        </w:rPr>
        <w:t>The national report on the state of the environment of the Kyrgyz Republic for 2006-2011</w:t>
      </w:r>
      <w:r w:rsidRPr="00D36414">
        <w:rPr>
          <w:rFonts w:cstheme="minorHAnsi"/>
        </w:rPr>
        <w:t xml:space="preserve">. </w:t>
      </w:r>
    </w:p>
    <w:p w14:paraId="2549D42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ahlén, V., Friebe, A., Sæbø, S., Swenson, J. E., &amp; Støen, O. G. (2015). Den entry behavior in Scandinavian brown bears: Implications for preventing human injuries. </w:t>
      </w:r>
      <w:r w:rsidRPr="00D36414">
        <w:rPr>
          <w:rFonts w:cstheme="minorHAnsi"/>
          <w:i/>
          <w:iCs/>
        </w:rPr>
        <w:t>Journal of Wildlife Management</w:t>
      </w:r>
      <w:r w:rsidRPr="00D36414">
        <w:rPr>
          <w:rFonts w:cstheme="minorHAnsi"/>
        </w:rPr>
        <w:t xml:space="preserve">, </w:t>
      </w:r>
      <w:r w:rsidRPr="00D36414">
        <w:rPr>
          <w:rFonts w:cstheme="minorHAnsi"/>
          <w:i/>
          <w:iCs/>
        </w:rPr>
        <w:t>79</w:t>
      </w:r>
      <w:r w:rsidRPr="00D36414">
        <w:rPr>
          <w:rFonts w:cstheme="minorHAnsi"/>
        </w:rPr>
        <w:t xml:space="preserve">(2), 274–287. </w:t>
      </w:r>
      <w:hyperlink r:id="rId818" w:history="1">
        <w:r w:rsidRPr="00D36414">
          <w:rPr>
            <w:rStyle w:val="Hyperlink"/>
            <w:rFonts w:cstheme="minorHAnsi"/>
          </w:rPr>
          <w:t>http://doi.org/10.1002/jwmg.822</w:t>
        </w:r>
      </w:hyperlink>
      <w:r w:rsidRPr="00D36414">
        <w:rPr>
          <w:rFonts w:cstheme="minorHAnsi"/>
        </w:rPr>
        <w:t xml:space="preserve"> </w:t>
      </w:r>
    </w:p>
    <w:p w14:paraId="1C5BEFAD"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Sánchez-Mata, M. D., &amp; Tardío, J. (2016). </w:t>
      </w:r>
      <w:r w:rsidRPr="00D36414">
        <w:rPr>
          <w:rFonts w:cstheme="minorHAnsi"/>
          <w:i/>
          <w:iCs/>
        </w:rPr>
        <w:t>Mediterranean wild edible plants: Ethnobotany and food composition</w:t>
      </w:r>
      <w:r w:rsidRPr="00D36414">
        <w:rPr>
          <w:rFonts w:cstheme="minorHAnsi"/>
        </w:rPr>
        <w:t xml:space="preserve">. </w:t>
      </w:r>
      <w:r w:rsidRPr="00D36414">
        <w:rPr>
          <w:rFonts w:cstheme="minorHAnsi"/>
          <w:lang w:val="es-ES"/>
        </w:rPr>
        <w:t xml:space="preserve">New York, USA: Springer. </w:t>
      </w:r>
    </w:p>
    <w:p w14:paraId="0E0672BA" w14:textId="77777777" w:rsidR="00167C0B" w:rsidRPr="00D36414" w:rsidRDefault="00167C0B" w:rsidP="00167C0B">
      <w:pPr>
        <w:widowControl w:val="0"/>
        <w:autoSpaceDE w:val="0"/>
        <w:autoSpaceDN w:val="0"/>
        <w:adjustRightInd w:val="0"/>
        <w:spacing w:before="120"/>
        <w:ind w:left="480" w:hanging="480"/>
        <w:rPr>
          <w:rFonts w:eastAsiaTheme="minorEastAsia" w:cstheme="minorHAnsi"/>
        </w:rPr>
      </w:pPr>
      <w:r w:rsidRPr="00D36414">
        <w:rPr>
          <w:rFonts w:eastAsiaTheme="minorEastAsia" w:cstheme="minorHAnsi"/>
          <w:lang w:val="es-ES"/>
        </w:rPr>
        <w:t xml:space="preserve">Sánchez-Zapata, J. A., Clavero, M., Carrete, M., DeVault, T. L., Hermoso, V., Losada, M. A., Polo, M. J., Sánchez-Navarro, S., Pérez-García, J. M., Botella, F., Ibáñez, C., &amp; Donázar, J. A. (2016). </w:t>
      </w:r>
      <w:r w:rsidRPr="00D36414">
        <w:rPr>
          <w:rFonts w:eastAsiaTheme="minorEastAsia" w:cstheme="minorHAnsi"/>
        </w:rPr>
        <w:t xml:space="preserve">Effects of renewable energy production and infrastructure on wildlife. In R. Mateo, B. Arroyo, &amp; J. T. García (Eds.), </w:t>
      </w:r>
      <w:r w:rsidRPr="00D36414">
        <w:rPr>
          <w:rFonts w:eastAsiaTheme="minorEastAsia" w:cstheme="minorHAnsi"/>
          <w:i/>
          <w:iCs/>
        </w:rPr>
        <w:t>Current trends in wildlife research</w:t>
      </w:r>
      <w:r w:rsidRPr="00D36414">
        <w:rPr>
          <w:rFonts w:eastAsiaTheme="minorEastAsia" w:cstheme="minorHAnsi"/>
        </w:rPr>
        <w:t xml:space="preserve"> (pp. 97–123). Cham, Switzerland: Springer International Publishing.</w:t>
      </w:r>
    </w:p>
    <w:p w14:paraId="286C09DC"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anderson, F. J., Donald, P. F., Pain, D. J., Burfield, I. J., &amp; van Bommel, F. P. J. (2006). Long-term population declines in Afro-Palearctic migrant birds. </w:t>
      </w:r>
      <w:r w:rsidRPr="00D36414">
        <w:rPr>
          <w:rFonts w:cstheme="minorHAnsi"/>
          <w:i/>
          <w:iCs/>
        </w:rPr>
        <w:t>Biological Conservation</w:t>
      </w:r>
      <w:r w:rsidRPr="00D36414">
        <w:rPr>
          <w:rFonts w:cstheme="minorHAnsi"/>
        </w:rPr>
        <w:t xml:space="preserve">, </w:t>
      </w:r>
      <w:r w:rsidRPr="00D36414">
        <w:rPr>
          <w:rFonts w:cstheme="minorHAnsi"/>
          <w:i/>
          <w:iCs/>
        </w:rPr>
        <w:t>131</w:t>
      </w:r>
      <w:r w:rsidRPr="00D36414">
        <w:rPr>
          <w:rFonts w:cstheme="minorHAnsi"/>
        </w:rPr>
        <w:t xml:space="preserve">(1), 93–105. </w:t>
      </w:r>
      <w:hyperlink r:id="rId819" w:history="1">
        <w:r w:rsidRPr="00167C0B">
          <w:rPr>
            <w:rStyle w:val="Hyperlink"/>
            <w:rFonts w:cstheme="minorHAnsi"/>
          </w:rPr>
          <w:t>http://doi.org/10.1016/j.biocon.2006.02.008</w:t>
        </w:r>
      </w:hyperlink>
      <w:r w:rsidRPr="00167C0B">
        <w:rPr>
          <w:rFonts w:cstheme="minorHAnsi"/>
        </w:rPr>
        <w:t xml:space="preserve"> </w:t>
      </w:r>
    </w:p>
    <w:p w14:paraId="53C310E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Santos-Martín, F., Martín-López, B., García-Llorente, M., Aguado, M., Benayas, J., &amp; Montes, C. (2013). </w:t>
      </w:r>
      <w:r w:rsidRPr="00D36414">
        <w:rPr>
          <w:rFonts w:cstheme="minorHAnsi"/>
        </w:rPr>
        <w:t xml:space="preserve">Unraveling the relationships between ecosystems and human wellbeing in Spain. </w:t>
      </w:r>
      <w:r w:rsidRPr="00D36414">
        <w:rPr>
          <w:rFonts w:cstheme="minorHAnsi"/>
          <w:i/>
          <w:iCs/>
        </w:rPr>
        <w:t>PLoS ONE</w:t>
      </w:r>
      <w:r w:rsidRPr="00D36414">
        <w:rPr>
          <w:rFonts w:cstheme="minorHAnsi"/>
        </w:rPr>
        <w:t xml:space="preserve">, </w:t>
      </w:r>
      <w:r w:rsidRPr="00D36414">
        <w:rPr>
          <w:rFonts w:cstheme="minorHAnsi"/>
          <w:i/>
          <w:iCs/>
        </w:rPr>
        <w:t>8</w:t>
      </w:r>
      <w:r w:rsidRPr="00D36414">
        <w:rPr>
          <w:rFonts w:cstheme="minorHAnsi"/>
        </w:rPr>
        <w:t xml:space="preserve">(9), e73249. </w:t>
      </w:r>
      <w:hyperlink r:id="rId820" w:history="1">
        <w:r w:rsidRPr="00D36414">
          <w:rPr>
            <w:rStyle w:val="Hyperlink"/>
            <w:rFonts w:cstheme="minorHAnsi"/>
          </w:rPr>
          <w:t>http://doi.org/10.1371/journal.pone.0073249</w:t>
        </w:r>
      </w:hyperlink>
      <w:r w:rsidRPr="00D36414">
        <w:rPr>
          <w:rFonts w:cstheme="minorHAnsi"/>
        </w:rPr>
        <w:t xml:space="preserve"> </w:t>
      </w:r>
    </w:p>
    <w:p w14:paraId="7D6CD29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ierhorn, F., Müller, D., Beringer, T., Prishchepov, A. V., Kuemmerle, T., &amp; Balmann, A. (2013). Post-Soviet cropland abandonment and carbon sequestration in European Russia, Ukraine, and Belarus. </w:t>
      </w:r>
      <w:r w:rsidRPr="00D36414">
        <w:rPr>
          <w:rFonts w:cstheme="minorHAnsi"/>
          <w:i/>
          <w:iCs/>
        </w:rPr>
        <w:t>Global Biogeochemical Cycles</w:t>
      </w:r>
      <w:r w:rsidRPr="00D36414">
        <w:rPr>
          <w:rFonts w:cstheme="minorHAnsi"/>
        </w:rPr>
        <w:t xml:space="preserve">, </w:t>
      </w:r>
      <w:r w:rsidRPr="00D36414">
        <w:rPr>
          <w:rFonts w:cstheme="minorHAnsi"/>
          <w:i/>
          <w:iCs/>
        </w:rPr>
        <w:t>27</w:t>
      </w:r>
      <w:r w:rsidRPr="00D36414">
        <w:rPr>
          <w:rFonts w:cstheme="minorHAnsi"/>
        </w:rPr>
        <w:t xml:space="preserve">(4), 1175–1185. </w:t>
      </w:r>
      <w:hyperlink r:id="rId821" w:history="1">
        <w:r w:rsidRPr="00D36414">
          <w:rPr>
            <w:rStyle w:val="Hyperlink"/>
            <w:rFonts w:cstheme="minorHAnsi"/>
          </w:rPr>
          <w:t>http://doi.org/10.1002/2013GB004654</w:t>
        </w:r>
      </w:hyperlink>
      <w:r w:rsidRPr="00D36414">
        <w:rPr>
          <w:rFonts w:cstheme="minorHAnsi"/>
        </w:rPr>
        <w:t xml:space="preserve"> </w:t>
      </w:r>
    </w:p>
    <w:p w14:paraId="52D81F8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irpke, U., Hölzler, S., Leitinger, G., Bacher, M., Tappeiner, U., &amp; Tasser, E. (2013). Can we model the scenic beauty of an alpine landscape? </w:t>
      </w:r>
      <w:r w:rsidRPr="00D36414">
        <w:rPr>
          <w:rFonts w:cstheme="minorHAnsi"/>
          <w:i/>
          <w:iCs/>
        </w:rPr>
        <w:t>Sustainability (Switzerland)</w:t>
      </w:r>
      <w:r w:rsidRPr="00D36414">
        <w:rPr>
          <w:rFonts w:cstheme="minorHAnsi"/>
        </w:rPr>
        <w:t xml:space="preserve">, </w:t>
      </w:r>
      <w:r w:rsidRPr="00D36414">
        <w:rPr>
          <w:rFonts w:cstheme="minorHAnsi"/>
          <w:i/>
          <w:iCs/>
        </w:rPr>
        <w:t>5</w:t>
      </w:r>
      <w:r w:rsidRPr="00D36414">
        <w:rPr>
          <w:rFonts w:cstheme="minorHAnsi"/>
        </w:rPr>
        <w:t xml:space="preserve">(3), 1080–1094. </w:t>
      </w:r>
      <w:hyperlink r:id="rId822" w:history="1">
        <w:r w:rsidRPr="00D36414">
          <w:rPr>
            <w:rStyle w:val="Hyperlink"/>
            <w:rFonts w:cstheme="minorHAnsi"/>
          </w:rPr>
          <w:t>http://doi.org/10.3390/su5031080</w:t>
        </w:r>
      </w:hyperlink>
      <w:r w:rsidRPr="00D36414">
        <w:rPr>
          <w:rFonts w:cstheme="minorHAnsi"/>
        </w:rPr>
        <w:t xml:space="preserve"> </w:t>
      </w:r>
    </w:p>
    <w:p w14:paraId="483D95A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legel, J., Breuer, G., &amp; Rupf, R. (2015). Local insects as flagship species to promote nature conservation? A survey among primary school children on their attitudes toward invertebrates. </w:t>
      </w:r>
      <w:r w:rsidRPr="00D36414">
        <w:rPr>
          <w:rFonts w:cstheme="minorHAnsi"/>
          <w:i/>
          <w:iCs/>
        </w:rPr>
        <w:t>Anthrozoos</w:t>
      </w:r>
      <w:r w:rsidRPr="00D36414">
        <w:rPr>
          <w:rFonts w:cstheme="minorHAnsi"/>
        </w:rPr>
        <w:t xml:space="preserve">, </w:t>
      </w:r>
      <w:r w:rsidRPr="00D36414">
        <w:rPr>
          <w:rFonts w:cstheme="minorHAnsi"/>
          <w:i/>
          <w:iCs/>
        </w:rPr>
        <w:t>28</w:t>
      </w:r>
      <w:r w:rsidRPr="00D36414">
        <w:rPr>
          <w:rFonts w:cstheme="minorHAnsi"/>
        </w:rPr>
        <w:t xml:space="preserve">(2), 229–245. </w:t>
      </w:r>
      <w:hyperlink r:id="rId823" w:history="1">
        <w:r w:rsidRPr="00D36414">
          <w:rPr>
            <w:rStyle w:val="Hyperlink"/>
            <w:rFonts w:cstheme="minorHAnsi"/>
          </w:rPr>
          <w:t>http://doi.org/10.2752/089279315x14219211661732</w:t>
        </w:r>
      </w:hyperlink>
      <w:r w:rsidRPr="00D36414">
        <w:rPr>
          <w:rFonts w:cstheme="minorHAnsi"/>
        </w:rPr>
        <w:t xml:space="preserve"> </w:t>
      </w:r>
    </w:p>
    <w:p w14:paraId="7DA399F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Schley, L., Dufrêne, M., Krier, A., &amp; Frantz, A. C. (2008). Patterns of crop damage by wild boar (</w:t>
      </w:r>
      <w:r w:rsidRPr="00D36414">
        <w:rPr>
          <w:rFonts w:cstheme="minorHAnsi"/>
          <w:i/>
        </w:rPr>
        <w:t>Sus scrofa</w:t>
      </w:r>
      <w:r w:rsidRPr="00D36414">
        <w:rPr>
          <w:rFonts w:cstheme="minorHAnsi"/>
        </w:rPr>
        <w:t xml:space="preserve">) in Luxembourg over a 10-year period. </w:t>
      </w:r>
      <w:r w:rsidRPr="00D36414">
        <w:rPr>
          <w:rFonts w:cstheme="minorHAnsi"/>
          <w:i/>
          <w:iCs/>
        </w:rPr>
        <w:t>European Journal of Wildlife Research</w:t>
      </w:r>
      <w:r w:rsidRPr="00D36414">
        <w:rPr>
          <w:rFonts w:cstheme="minorHAnsi"/>
        </w:rPr>
        <w:t xml:space="preserve">, </w:t>
      </w:r>
      <w:r w:rsidRPr="00D36414">
        <w:rPr>
          <w:rFonts w:cstheme="minorHAnsi"/>
          <w:i/>
          <w:iCs/>
        </w:rPr>
        <w:t>54</w:t>
      </w:r>
      <w:r w:rsidRPr="00D36414">
        <w:rPr>
          <w:rFonts w:cstheme="minorHAnsi"/>
        </w:rPr>
        <w:t xml:space="preserve">(4), 589–599. </w:t>
      </w:r>
      <w:hyperlink r:id="rId824" w:history="1">
        <w:r w:rsidRPr="00D36414">
          <w:rPr>
            <w:rStyle w:val="Hyperlink"/>
            <w:rFonts w:cstheme="minorHAnsi"/>
          </w:rPr>
          <w:t>http://doi.org/10.1007/s10344-008-0183-x</w:t>
        </w:r>
      </w:hyperlink>
      <w:r w:rsidRPr="00D36414">
        <w:rPr>
          <w:rFonts w:cstheme="minorHAnsi"/>
        </w:rPr>
        <w:t xml:space="preserve"> </w:t>
      </w:r>
    </w:p>
    <w:p w14:paraId="085742B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Schmalz, B., Kruse, M., Kiesel, J., Müller, F., &amp; Fohrer, N. (2016). Water-related ecosystem services in western Siberian lowland basins - Analysing and mapping spatial and seasonal effects on regulating services based on ecohydrological modelling results. </w:t>
      </w:r>
      <w:r w:rsidRPr="00D36414">
        <w:rPr>
          <w:rFonts w:cstheme="minorHAnsi"/>
          <w:i/>
          <w:iCs/>
        </w:rPr>
        <w:t>Ecological Indicators</w:t>
      </w:r>
      <w:r w:rsidRPr="00D36414">
        <w:rPr>
          <w:rFonts w:cstheme="minorHAnsi"/>
        </w:rPr>
        <w:t xml:space="preserve">, </w:t>
      </w:r>
      <w:r w:rsidRPr="00D36414">
        <w:rPr>
          <w:rFonts w:cstheme="minorHAnsi"/>
          <w:i/>
          <w:iCs/>
        </w:rPr>
        <w:t>71</w:t>
      </w:r>
      <w:r w:rsidRPr="00D36414">
        <w:rPr>
          <w:rFonts w:cstheme="minorHAnsi"/>
        </w:rPr>
        <w:t xml:space="preserve">, 55–65. </w:t>
      </w:r>
      <w:hyperlink r:id="rId825" w:history="1">
        <w:r w:rsidRPr="00D36414">
          <w:rPr>
            <w:rStyle w:val="Hyperlink"/>
            <w:rFonts w:cstheme="minorHAnsi"/>
          </w:rPr>
          <w:t>http://doi.org/10.1016/j.ecolind.2016.06.050</w:t>
        </w:r>
      </w:hyperlink>
      <w:r w:rsidRPr="00D36414">
        <w:rPr>
          <w:rFonts w:cstheme="minorHAnsi"/>
        </w:rPr>
        <w:t xml:space="preserve"> </w:t>
      </w:r>
    </w:p>
    <w:p w14:paraId="16A7758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mitz, C., Biewald, A., Lotze-Campen, H., Popp, A., Dietrich, J. P., Bodirsky, B., Krause, M., &amp; Weindl, I. (2012). Trading more food: Implications for land use, greenhouse gas emissions, and the food system.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1), 189–209. </w:t>
      </w:r>
      <w:hyperlink r:id="rId826" w:history="1">
        <w:r w:rsidRPr="00D36414">
          <w:rPr>
            <w:rStyle w:val="Hyperlink"/>
            <w:rFonts w:cstheme="minorHAnsi"/>
          </w:rPr>
          <w:t>http://doi.org/10.1016/j.gloenvcha.2011.09.013</w:t>
        </w:r>
      </w:hyperlink>
      <w:r w:rsidRPr="00D36414">
        <w:rPr>
          <w:rFonts w:cstheme="minorHAnsi"/>
        </w:rPr>
        <w:t xml:space="preserve"> </w:t>
      </w:r>
    </w:p>
    <w:p w14:paraId="31543FA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okkaert, E., &amp; Devooght, K. (2003). Responsibility-sensitive fair compensation in different cultures. </w:t>
      </w:r>
      <w:r w:rsidRPr="00D36414">
        <w:rPr>
          <w:rFonts w:cstheme="minorHAnsi"/>
          <w:i/>
          <w:iCs/>
        </w:rPr>
        <w:t>Social Choice and Welfare</w:t>
      </w:r>
      <w:r w:rsidRPr="00D36414">
        <w:rPr>
          <w:rFonts w:cstheme="minorHAnsi"/>
        </w:rPr>
        <w:t xml:space="preserve">, </w:t>
      </w:r>
      <w:r w:rsidRPr="00D36414">
        <w:rPr>
          <w:rFonts w:cstheme="minorHAnsi"/>
          <w:i/>
          <w:iCs/>
        </w:rPr>
        <w:t>21</w:t>
      </w:r>
      <w:r w:rsidRPr="00D36414">
        <w:rPr>
          <w:rFonts w:cstheme="minorHAnsi"/>
        </w:rPr>
        <w:t xml:space="preserve">(2), 207–242. </w:t>
      </w:r>
      <w:hyperlink r:id="rId827" w:history="1">
        <w:r w:rsidRPr="00D36414">
          <w:rPr>
            <w:rStyle w:val="Hyperlink"/>
            <w:rFonts w:cstheme="minorHAnsi"/>
          </w:rPr>
          <w:t>http://doi.org/10.1007/s00355-003-0257-3</w:t>
        </w:r>
      </w:hyperlink>
      <w:r w:rsidRPr="00D36414">
        <w:rPr>
          <w:rFonts w:cstheme="minorHAnsi"/>
        </w:rPr>
        <w:t xml:space="preserve"> </w:t>
      </w:r>
    </w:p>
    <w:p w14:paraId="081A45A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röter, M., Stumpf, K. H., Loos, J., van Oudenhoven, A. P. E., Böhnke-Henrichs, A., &amp; Abson, D. J. (2017). Refocusing ecosystem services towards sustainability. </w:t>
      </w:r>
      <w:r w:rsidRPr="00D36414">
        <w:rPr>
          <w:rFonts w:cstheme="minorHAnsi"/>
          <w:i/>
          <w:iCs/>
        </w:rPr>
        <w:t>Ecosystem Services</w:t>
      </w:r>
      <w:r w:rsidRPr="00D36414">
        <w:rPr>
          <w:rFonts w:cstheme="minorHAnsi"/>
        </w:rPr>
        <w:t xml:space="preserve">, </w:t>
      </w:r>
      <w:r w:rsidRPr="00D36414">
        <w:rPr>
          <w:rFonts w:cstheme="minorHAnsi"/>
          <w:i/>
          <w:iCs/>
        </w:rPr>
        <w:t>25</w:t>
      </w:r>
      <w:r w:rsidRPr="00D36414">
        <w:rPr>
          <w:rFonts w:cstheme="minorHAnsi"/>
        </w:rPr>
        <w:t xml:space="preserve">, 35–43. </w:t>
      </w:r>
      <w:hyperlink r:id="rId828" w:history="1">
        <w:r w:rsidRPr="00D36414">
          <w:rPr>
            <w:rStyle w:val="Hyperlink"/>
            <w:rFonts w:cstheme="minorHAnsi"/>
          </w:rPr>
          <w:t>http://doi.org/10.1016/j.ecoser.2017.03.019</w:t>
        </w:r>
      </w:hyperlink>
      <w:r w:rsidRPr="00D36414">
        <w:rPr>
          <w:rFonts w:cstheme="minorHAnsi"/>
        </w:rPr>
        <w:t xml:space="preserve"> </w:t>
      </w:r>
    </w:p>
    <w:p w14:paraId="72EDFD2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ulp, C. J. E., Lautenbach, S., &amp; Verburg, P. H. (2014a). Quantifying and mapping ecosystem services: Demand and supply of pollination in the European Union. </w:t>
      </w:r>
      <w:r w:rsidRPr="00D36414">
        <w:rPr>
          <w:rFonts w:cstheme="minorHAnsi"/>
          <w:i/>
          <w:iCs/>
        </w:rPr>
        <w:t>Ecological Indicators</w:t>
      </w:r>
      <w:r w:rsidRPr="00D36414">
        <w:rPr>
          <w:rFonts w:cstheme="minorHAnsi"/>
        </w:rPr>
        <w:t xml:space="preserve">, </w:t>
      </w:r>
      <w:r w:rsidRPr="00D36414">
        <w:rPr>
          <w:rFonts w:cstheme="minorHAnsi"/>
          <w:i/>
          <w:iCs/>
        </w:rPr>
        <w:t>36</w:t>
      </w:r>
      <w:r w:rsidRPr="00D36414">
        <w:rPr>
          <w:rFonts w:cstheme="minorHAnsi"/>
        </w:rPr>
        <w:t xml:space="preserve">, 131–141. </w:t>
      </w:r>
      <w:hyperlink r:id="rId829" w:history="1">
        <w:r w:rsidRPr="00D36414">
          <w:rPr>
            <w:rStyle w:val="Hyperlink"/>
            <w:rFonts w:cstheme="minorHAnsi"/>
          </w:rPr>
          <w:t>http://doi.org/10.1016/j.ecolind.2013.07.014</w:t>
        </w:r>
      </w:hyperlink>
      <w:r w:rsidRPr="00D36414">
        <w:rPr>
          <w:rFonts w:cstheme="minorHAnsi"/>
        </w:rPr>
        <w:t xml:space="preserve"> </w:t>
      </w:r>
    </w:p>
    <w:p w14:paraId="2F161FA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ulp, C. J. E., Thuiller, W., &amp; Verburg, P. H. (2014b). Wild food in Europe: A synthesis of knowledge and data of terrestrial wild food as an ecosystem service. </w:t>
      </w:r>
      <w:r w:rsidRPr="00D36414">
        <w:rPr>
          <w:rFonts w:cstheme="minorHAnsi"/>
          <w:i/>
          <w:iCs/>
        </w:rPr>
        <w:t>Ecological Economics</w:t>
      </w:r>
      <w:r w:rsidRPr="00D36414">
        <w:rPr>
          <w:rFonts w:cstheme="minorHAnsi"/>
        </w:rPr>
        <w:t xml:space="preserve">, </w:t>
      </w:r>
      <w:r w:rsidRPr="00D36414">
        <w:rPr>
          <w:rFonts w:cstheme="minorHAnsi"/>
          <w:i/>
          <w:iCs/>
        </w:rPr>
        <w:t>105</w:t>
      </w:r>
      <w:r w:rsidRPr="00D36414">
        <w:rPr>
          <w:rFonts w:cstheme="minorHAnsi"/>
        </w:rPr>
        <w:t xml:space="preserve">, 292–305. </w:t>
      </w:r>
      <w:hyperlink r:id="rId830" w:history="1">
        <w:r w:rsidRPr="00D36414">
          <w:rPr>
            <w:rStyle w:val="Hyperlink"/>
            <w:rFonts w:cstheme="minorHAnsi"/>
          </w:rPr>
          <w:t>http://doi.org/10.1016/j.ecolecon.2014.06.018</w:t>
        </w:r>
      </w:hyperlink>
      <w:r w:rsidRPr="00D36414">
        <w:rPr>
          <w:rFonts w:cstheme="minorHAnsi"/>
        </w:rPr>
        <w:t xml:space="preserve"> </w:t>
      </w:r>
    </w:p>
    <w:p w14:paraId="7EC8489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ulp, C. J. E., Van Teeffelen, A. J. A., Tucker, G., &amp; Verburg, P. H. (2016). A quantitative assessment of policy options for no net loss of biodiversity and ecosystem services in the European Union. </w:t>
      </w:r>
      <w:r w:rsidRPr="00D36414">
        <w:rPr>
          <w:rFonts w:cstheme="minorHAnsi"/>
          <w:i/>
          <w:iCs/>
        </w:rPr>
        <w:t>Land Use Policy</w:t>
      </w:r>
      <w:r w:rsidRPr="00D36414">
        <w:rPr>
          <w:rFonts w:cstheme="minorHAnsi"/>
        </w:rPr>
        <w:t xml:space="preserve">, </w:t>
      </w:r>
      <w:r w:rsidRPr="00D36414">
        <w:rPr>
          <w:rFonts w:cstheme="minorHAnsi"/>
          <w:i/>
          <w:iCs/>
        </w:rPr>
        <w:t>57</w:t>
      </w:r>
      <w:r w:rsidRPr="00D36414">
        <w:rPr>
          <w:rFonts w:cstheme="minorHAnsi"/>
        </w:rPr>
        <w:t xml:space="preserve">, 151–163. </w:t>
      </w:r>
      <w:hyperlink r:id="rId831" w:history="1">
        <w:r w:rsidRPr="00D36414">
          <w:rPr>
            <w:rStyle w:val="Hyperlink"/>
            <w:rFonts w:cstheme="minorHAnsi"/>
          </w:rPr>
          <w:t>http://doi.org/10.1016/j.landusepol.2016.05.018</w:t>
        </w:r>
      </w:hyperlink>
      <w:r w:rsidRPr="00D36414">
        <w:rPr>
          <w:rFonts w:cstheme="minorHAnsi"/>
        </w:rPr>
        <w:t xml:space="preserve"> </w:t>
      </w:r>
    </w:p>
    <w:p w14:paraId="6494BDC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chulze, E. D., Ciais, P., Luyssaert, S., Schrumpf, M., Janssens, I. A., Thiruchittampalam, B., Theloke, J., Saurat, M., Bringezu, S., Lelieveld, J., Lohila, A., Rebmann, C., Jung, M., Bastviken, D., Abril, G., Grassi, G., Leip, A., Freibauer, A., Kutsch, W., Don, A., Nieschulze, J., Börner, A., Gash, J. H., &amp; Dolman, A. J. (2010). The European carbon balance. Part 4: Integration of carbon and other trace-gas fluxes. </w:t>
      </w:r>
      <w:r w:rsidRPr="00D36414">
        <w:rPr>
          <w:rFonts w:cstheme="minorHAnsi"/>
          <w:i/>
          <w:iCs/>
        </w:rPr>
        <w:t>Global Change Biology, 16</w:t>
      </w:r>
      <w:r w:rsidRPr="00D36414">
        <w:rPr>
          <w:rFonts w:cstheme="minorHAnsi"/>
          <w:iCs/>
        </w:rPr>
        <w:t>(5), 1451-1469</w:t>
      </w:r>
      <w:r w:rsidRPr="00D36414">
        <w:rPr>
          <w:rFonts w:cstheme="minorHAnsi"/>
        </w:rPr>
        <w:t xml:space="preserve">. </w:t>
      </w:r>
      <w:hyperlink r:id="rId832" w:history="1">
        <w:r w:rsidRPr="00D36414">
          <w:rPr>
            <w:rStyle w:val="Hyperlink"/>
            <w:rFonts w:cstheme="minorHAnsi"/>
          </w:rPr>
          <w:t>http://doi.org/10.1111/j.1365-2486.2010.02215.x</w:t>
        </w:r>
      </w:hyperlink>
      <w:r w:rsidRPr="00D36414">
        <w:rPr>
          <w:rFonts w:cstheme="minorHAnsi"/>
        </w:rPr>
        <w:t xml:space="preserve"> </w:t>
      </w:r>
    </w:p>
    <w:p w14:paraId="3941C36D"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Schulze, E. D., Luyssaert, S., Ciais, P., Freibauer, A., Janssens, I. A., Soussana, J. F., Smith, P., Grace, J., Levin, I., Thiruchittampalam, B., Heimann, M., Dolman, A. J., Valentini, R., Bousquet, P., Peylin, P., Peters, W., Rödenbeck, C., Etiope, G., Vuichard, N., Wattenbach, M., Nabuurs, G. J., Poussi, Z., Nieschulze, J., Gash, J. H., &amp; the CarboEurope team. (2009). Importance of methane and nitrous oxide for Europe’s terrestrial greenhouse-gas balance. </w:t>
      </w:r>
      <w:r w:rsidRPr="00D36414">
        <w:rPr>
          <w:rFonts w:cstheme="minorHAnsi"/>
          <w:i/>
          <w:iCs/>
          <w:lang w:val="es-ES"/>
        </w:rPr>
        <w:t>Nature Geoscience</w:t>
      </w:r>
      <w:r w:rsidRPr="00D36414">
        <w:rPr>
          <w:rFonts w:cstheme="minorHAnsi"/>
          <w:lang w:val="es-ES"/>
        </w:rPr>
        <w:t xml:space="preserve">, </w:t>
      </w:r>
      <w:r w:rsidRPr="00D36414">
        <w:rPr>
          <w:rFonts w:cstheme="minorHAnsi"/>
          <w:i/>
          <w:iCs/>
          <w:lang w:val="es-ES"/>
        </w:rPr>
        <w:t>2</w:t>
      </w:r>
      <w:r w:rsidRPr="00D36414">
        <w:rPr>
          <w:rFonts w:cstheme="minorHAnsi"/>
          <w:lang w:val="es-ES"/>
        </w:rPr>
        <w:t xml:space="preserve">(12), 842–850. </w:t>
      </w:r>
      <w:hyperlink r:id="rId833" w:history="1">
        <w:r w:rsidRPr="00D36414">
          <w:rPr>
            <w:rStyle w:val="Hyperlink"/>
            <w:rFonts w:cstheme="minorHAnsi"/>
            <w:lang w:val="es-ES"/>
          </w:rPr>
          <w:t>http://doi.org/10.1038/ngeo686</w:t>
        </w:r>
      </w:hyperlink>
      <w:r w:rsidRPr="00D36414">
        <w:rPr>
          <w:rFonts w:cstheme="minorHAnsi"/>
          <w:lang w:val="es-ES"/>
        </w:rPr>
        <w:t xml:space="preserve"> </w:t>
      </w:r>
    </w:p>
    <w:p w14:paraId="2AF30CA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Sebastián-González, E., Moleón, M., Gibert, J. P., Botella, F., Mateo-Tomás, P., Olea, P. P., Guimarães Jr, P. R., &amp; Sánchez-Zapata, J. (2015). </w:t>
      </w:r>
      <w:r w:rsidRPr="00D36414">
        <w:rPr>
          <w:rFonts w:cstheme="minorHAnsi"/>
        </w:rPr>
        <w:t xml:space="preserve">Nested species-rich networks of scavenging vertebrates support high levels of interspecific competition. </w:t>
      </w:r>
      <w:r w:rsidRPr="00D36414">
        <w:rPr>
          <w:rFonts w:cstheme="minorHAnsi"/>
          <w:i/>
          <w:iCs/>
        </w:rPr>
        <w:t>Ecology</w:t>
      </w:r>
      <w:r w:rsidRPr="00D36414">
        <w:rPr>
          <w:rFonts w:cstheme="minorHAnsi"/>
        </w:rPr>
        <w:t xml:space="preserve">, </w:t>
      </w:r>
      <w:r w:rsidRPr="00D36414">
        <w:rPr>
          <w:rFonts w:cstheme="minorHAnsi"/>
          <w:i/>
          <w:iCs/>
        </w:rPr>
        <w:t>97</w:t>
      </w:r>
      <w:r w:rsidRPr="00D36414">
        <w:rPr>
          <w:rFonts w:cstheme="minorHAnsi"/>
        </w:rPr>
        <w:t xml:space="preserve">(1), 95–105. </w:t>
      </w:r>
      <w:hyperlink r:id="rId834" w:history="1">
        <w:r w:rsidRPr="00D36414">
          <w:rPr>
            <w:rStyle w:val="Hyperlink"/>
            <w:rFonts w:cstheme="minorHAnsi"/>
          </w:rPr>
          <w:t>http://doi.org/10.1890/15-0212.1</w:t>
        </w:r>
      </w:hyperlink>
      <w:r w:rsidRPr="00D36414">
        <w:rPr>
          <w:rFonts w:cstheme="minorHAnsi"/>
        </w:rPr>
        <w:t xml:space="preserve"> </w:t>
      </w:r>
    </w:p>
    <w:p w14:paraId="49395DA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eeland, K., &amp; Staniszewski, P. (2007). Indicators for a European cross-country state-of-the-art assessment of non-timber forest products and services. </w:t>
      </w:r>
      <w:r w:rsidRPr="00D36414">
        <w:rPr>
          <w:rFonts w:cstheme="minorHAnsi"/>
          <w:i/>
          <w:iCs/>
        </w:rPr>
        <w:t>Small-Scale Forestry</w:t>
      </w:r>
      <w:r w:rsidRPr="00D36414">
        <w:rPr>
          <w:rFonts w:cstheme="minorHAnsi"/>
        </w:rPr>
        <w:t xml:space="preserve">, </w:t>
      </w:r>
      <w:r w:rsidRPr="00D36414">
        <w:rPr>
          <w:rFonts w:cstheme="minorHAnsi"/>
          <w:i/>
          <w:iCs/>
        </w:rPr>
        <w:t>6</w:t>
      </w:r>
      <w:r w:rsidRPr="00D36414">
        <w:rPr>
          <w:rFonts w:cstheme="minorHAnsi"/>
        </w:rPr>
        <w:t xml:space="preserve">(4), 411–422. </w:t>
      </w:r>
      <w:hyperlink r:id="rId835" w:history="1">
        <w:r w:rsidRPr="00D36414">
          <w:rPr>
            <w:rStyle w:val="Hyperlink"/>
            <w:rFonts w:cstheme="minorHAnsi"/>
          </w:rPr>
          <w:t>http://doi.org/10.1007/s11842-007-9029-8</w:t>
        </w:r>
      </w:hyperlink>
      <w:r w:rsidRPr="00D36414">
        <w:rPr>
          <w:rFonts w:cstheme="minorHAnsi"/>
        </w:rPr>
        <w:t xml:space="preserve"> </w:t>
      </w:r>
    </w:p>
    <w:p w14:paraId="38C99FB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eidl, A. (2014). Cultural ecosystem services and economic development: World heritage and early efforts at tourism in Albania. </w:t>
      </w:r>
      <w:r w:rsidRPr="00D36414">
        <w:rPr>
          <w:rFonts w:cstheme="minorHAnsi"/>
          <w:i/>
          <w:iCs/>
        </w:rPr>
        <w:t>Ecosystem Services</w:t>
      </w:r>
      <w:r w:rsidRPr="00D36414">
        <w:rPr>
          <w:rFonts w:cstheme="minorHAnsi"/>
        </w:rPr>
        <w:t xml:space="preserve">, </w:t>
      </w:r>
      <w:r w:rsidRPr="00D36414">
        <w:rPr>
          <w:rFonts w:cstheme="minorHAnsi"/>
          <w:i/>
          <w:iCs/>
        </w:rPr>
        <w:t>10</w:t>
      </w:r>
      <w:r w:rsidRPr="00D36414">
        <w:rPr>
          <w:rFonts w:cstheme="minorHAnsi"/>
        </w:rPr>
        <w:t xml:space="preserve">, 164–171. </w:t>
      </w:r>
      <w:hyperlink r:id="rId836" w:history="1">
        <w:r w:rsidRPr="00D36414">
          <w:rPr>
            <w:rStyle w:val="Hyperlink"/>
            <w:rFonts w:cstheme="minorHAnsi"/>
          </w:rPr>
          <w:t>http://doi.org/10.1016/j.ecoser.2014.08.006</w:t>
        </w:r>
      </w:hyperlink>
      <w:r w:rsidRPr="00D36414">
        <w:rPr>
          <w:rFonts w:cstheme="minorHAnsi"/>
        </w:rPr>
        <w:t xml:space="preserve"> </w:t>
      </w:r>
    </w:p>
    <w:p w14:paraId="2A01DC9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ekercioglu, C. H., Daily, G. C., &amp; Ehrlich, P. R. (2004). Ecosystem consequences of bird declin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1</w:t>
      </w:r>
      <w:r w:rsidRPr="00D36414">
        <w:rPr>
          <w:rFonts w:cstheme="minorHAnsi"/>
        </w:rPr>
        <w:t xml:space="preserve">(52), 18042–18047. </w:t>
      </w:r>
      <w:hyperlink r:id="rId837" w:history="1">
        <w:r w:rsidRPr="00D36414">
          <w:rPr>
            <w:rStyle w:val="Hyperlink"/>
            <w:rFonts w:cstheme="minorHAnsi"/>
          </w:rPr>
          <w:t>http://doi.org/10.1073/pnas.0408049101</w:t>
        </w:r>
      </w:hyperlink>
      <w:r w:rsidRPr="00D36414">
        <w:rPr>
          <w:rFonts w:cstheme="minorHAnsi"/>
        </w:rPr>
        <w:t xml:space="preserve"> </w:t>
      </w:r>
    </w:p>
    <w:p w14:paraId="247973C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etälä, H., Viippola, V., Rantalainen, A.-L., Pennanen, A., &amp; Yli-Pelkonen, V. (2013). Does urban vegetation mitigate air pollution in northern conditions? </w:t>
      </w:r>
      <w:r w:rsidRPr="00D36414">
        <w:rPr>
          <w:rFonts w:cstheme="minorHAnsi"/>
          <w:i/>
          <w:iCs/>
        </w:rPr>
        <w:t>Environmental Pollution</w:t>
      </w:r>
      <w:r w:rsidRPr="00D36414">
        <w:rPr>
          <w:rFonts w:cstheme="minorHAnsi"/>
        </w:rPr>
        <w:t xml:space="preserve">, </w:t>
      </w:r>
      <w:r w:rsidRPr="00D36414">
        <w:rPr>
          <w:rFonts w:cstheme="minorHAnsi"/>
          <w:i/>
          <w:iCs/>
        </w:rPr>
        <w:t>183</w:t>
      </w:r>
      <w:r w:rsidRPr="00D36414">
        <w:rPr>
          <w:rFonts w:cstheme="minorHAnsi"/>
        </w:rPr>
        <w:t xml:space="preserve">, 104–112. </w:t>
      </w:r>
      <w:hyperlink r:id="rId838" w:history="1">
        <w:r w:rsidRPr="00D36414">
          <w:rPr>
            <w:rStyle w:val="Hyperlink"/>
            <w:rFonts w:cstheme="minorHAnsi"/>
          </w:rPr>
          <w:t>http://doi.org/10.1016/j.envpol.2012.11.010</w:t>
        </w:r>
      </w:hyperlink>
      <w:r w:rsidRPr="00D36414">
        <w:rPr>
          <w:rFonts w:cstheme="minorHAnsi"/>
        </w:rPr>
        <w:t xml:space="preserve"> </w:t>
      </w:r>
    </w:p>
    <w:p w14:paraId="625ADBE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evenant, M., &amp; Antrop, M. (2009). Cognitive attributes and aesthetic preferences in assessment and differentiation of landscapes. </w:t>
      </w:r>
      <w:r w:rsidRPr="00D36414">
        <w:rPr>
          <w:rFonts w:cstheme="minorHAnsi"/>
          <w:i/>
          <w:iCs/>
        </w:rPr>
        <w:t>Journal of Environmental Management</w:t>
      </w:r>
      <w:r w:rsidRPr="00D36414">
        <w:rPr>
          <w:rFonts w:cstheme="minorHAnsi"/>
        </w:rPr>
        <w:t xml:space="preserve">, </w:t>
      </w:r>
      <w:r w:rsidRPr="00D36414">
        <w:rPr>
          <w:rFonts w:cstheme="minorHAnsi"/>
          <w:i/>
          <w:iCs/>
        </w:rPr>
        <w:t>90</w:t>
      </w:r>
      <w:r w:rsidRPr="00D36414">
        <w:rPr>
          <w:rFonts w:cstheme="minorHAnsi"/>
        </w:rPr>
        <w:t xml:space="preserve">(9), 2889–2899. </w:t>
      </w:r>
      <w:hyperlink r:id="rId839" w:history="1">
        <w:r w:rsidRPr="00D36414">
          <w:rPr>
            <w:rStyle w:val="Hyperlink"/>
            <w:rFonts w:cstheme="minorHAnsi"/>
          </w:rPr>
          <w:t>http://doi.org/10.1016/j.jenvman.2007.10.016</w:t>
        </w:r>
      </w:hyperlink>
      <w:r w:rsidRPr="00D36414">
        <w:rPr>
          <w:rFonts w:cstheme="minorHAnsi"/>
        </w:rPr>
        <w:t xml:space="preserve"> </w:t>
      </w:r>
    </w:p>
    <w:p w14:paraId="52B3F60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hahgedanova, M., Burt, T. P., &amp; Davies, T. D. (1997). Some aspects of the three‐dimensional heat island in Moscow. </w:t>
      </w:r>
      <w:r w:rsidRPr="00D36414">
        <w:rPr>
          <w:rFonts w:cstheme="minorHAnsi"/>
          <w:i/>
          <w:iCs/>
        </w:rPr>
        <w:t>International Journal of Climatology</w:t>
      </w:r>
      <w:r w:rsidRPr="00D36414">
        <w:rPr>
          <w:rFonts w:cstheme="minorHAnsi"/>
        </w:rPr>
        <w:t xml:space="preserve">, </w:t>
      </w:r>
      <w:r w:rsidRPr="00D36414">
        <w:rPr>
          <w:rFonts w:cstheme="minorHAnsi"/>
          <w:i/>
          <w:iCs/>
        </w:rPr>
        <w:t>17</w:t>
      </w:r>
      <w:r w:rsidRPr="00D36414">
        <w:rPr>
          <w:rFonts w:cstheme="minorHAnsi"/>
        </w:rPr>
        <w:t xml:space="preserve">, 1451–1465. </w:t>
      </w:r>
      <w:hyperlink r:id="rId840" w:history="1">
        <w:r w:rsidRPr="00D36414">
          <w:rPr>
            <w:rStyle w:val="Hyperlink"/>
            <w:rFonts w:cstheme="minorHAnsi"/>
          </w:rPr>
          <w:t>http://doi.org/10.1002/(SICI)1097-0088(19971115)17:13&lt;1451::AID-JOC201&gt;3.0.CO;2-Z</w:t>
        </w:r>
      </w:hyperlink>
      <w:r w:rsidRPr="00D36414">
        <w:rPr>
          <w:rFonts w:cstheme="minorHAnsi"/>
        </w:rPr>
        <w:t xml:space="preserve"> </w:t>
      </w:r>
    </w:p>
    <w:p w14:paraId="5CF15536" w14:textId="77777777" w:rsidR="00167C0B" w:rsidRPr="00D36414" w:rsidRDefault="00167C0B" w:rsidP="00167C0B">
      <w:pPr>
        <w:widowControl w:val="0"/>
        <w:autoSpaceDE w:val="0"/>
        <w:autoSpaceDN w:val="0"/>
        <w:adjustRightInd w:val="0"/>
        <w:spacing w:before="120"/>
        <w:ind w:left="480" w:hanging="480"/>
        <w:rPr>
          <w:rFonts w:cstheme="minorHAnsi"/>
          <w:lang w:val="es-ES"/>
        </w:rPr>
      </w:pPr>
      <w:r w:rsidRPr="00D36414">
        <w:rPr>
          <w:rFonts w:cstheme="minorHAnsi"/>
        </w:rPr>
        <w:t xml:space="preserve">Shanin, V. N., Komarov, A. S., Mikhailov, A. V., &amp; Bykhovets, S. S. (2011). Modelling carbon and nitrogen dynamics in forest ecosystems of central Russia under different climate change scenarios and forest management regimes. </w:t>
      </w:r>
      <w:r w:rsidRPr="00D36414">
        <w:rPr>
          <w:rFonts w:cstheme="minorHAnsi"/>
          <w:i/>
          <w:iCs/>
          <w:lang w:val="es-ES"/>
        </w:rPr>
        <w:t>Ecological Modelling</w:t>
      </w:r>
      <w:r w:rsidRPr="00D36414">
        <w:rPr>
          <w:rFonts w:cstheme="minorHAnsi"/>
          <w:lang w:val="es-ES"/>
        </w:rPr>
        <w:t xml:space="preserve">, </w:t>
      </w:r>
      <w:r w:rsidRPr="00D36414">
        <w:rPr>
          <w:rFonts w:cstheme="minorHAnsi"/>
          <w:i/>
          <w:iCs/>
          <w:lang w:val="es-ES"/>
        </w:rPr>
        <w:t>222</w:t>
      </w:r>
      <w:r w:rsidRPr="00D36414">
        <w:rPr>
          <w:rFonts w:cstheme="minorHAnsi"/>
          <w:lang w:val="es-ES"/>
        </w:rPr>
        <w:t xml:space="preserve">(14), 2262–2275. </w:t>
      </w:r>
      <w:hyperlink r:id="rId841" w:history="1">
        <w:r w:rsidRPr="00D36414">
          <w:rPr>
            <w:rStyle w:val="Hyperlink"/>
            <w:rFonts w:cstheme="minorHAnsi"/>
            <w:lang w:val="es-ES"/>
          </w:rPr>
          <w:t>http://doi.org/10.1016/j.ecolmodel.2010.11.009</w:t>
        </w:r>
      </w:hyperlink>
      <w:r w:rsidRPr="00D36414">
        <w:rPr>
          <w:rFonts w:cstheme="minorHAnsi"/>
          <w:lang w:val="es-ES"/>
        </w:rPr>
        <w:t xml:space="preserve"> </w:t>
      </w:r>
    </w:p>
    <w:p w14:paraId="315ED21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Skoulikidis, N. T., Sabater, S., Datry, T., Morais, M. M., Buffagni, A., Dorflinger, G., Zogaris, S., Sanchez-Montoya, M. D., Bonada, N., Kalogianni, E., Rosado, J., Vardakas, L., De Girolamo, A. M., &amp; Tockner, K. (2017). </w:t>
      </w:r>
      <w:r w:rsidRPr="00D36414">
        <w:rPr>
          <w:rFonts w:cstheme="minorHAnsi"/>
        </w:rPr>
        <w:t xml:space="preserve">Non-perennial Mediterranean rivers in Europe: Status, pressures, and challenges for research and management. </w:t>
      </w:r>
      <w:r w:rsidRPr="00D36414">
        <w:rPr>
          <w:rFonts w:cstheme="minorHAnsi"/>
          <w:i/>
          <w:iCs/>
        </w:rPr>
        <w:t>Science of the Total Environment</w:t>
      </w:r>
      <w:r w:rsidRPr="00D36414">
        <w:rPr>
          <w:rFonts w:cstheme="minorHAnsi"/>
        </w:rPr>
        <w:t xml:space="preserve">, </w:t>
      </w:r>
      <w:r w:rsidRPr="00D36414">
        <w:rPr>
          <w:rFonts w:cstheme="minorHAnsi"/>
          <w:i/>
          <w:iCs/>
        </w:rPr>
        <w:t>577</w:t>
      </w:r>
      <w:r w:rsidRPr="00D36414">
        <w:rPr>
          <w:rFonts w:cstheme="minorHAnsi"/>
        </w:rPr>
        <w:t xml:space="preserve">, 1–18. </w:t>
      </w:r>
      <w:hyperlink r:id="rId842" w:history="1">
        <w:r w:rsidRPr="00D36414">
          <w:rPr>
            <w:rStyle w:val="Hyperlink"/>
            <w:rFonts w:cstheme="minorHAnsi"/>
          </w:rPr>
          <w:t>http://doi.org/10.1016/j.scitotenv.2016.10.147</w:t>
        </w:r>
      </w:hyperlink>
      <w:r w:rsidRPr="00D36414">
        <w:rPr>
          <w:rFonts w:cstheme="minorHAnsi"/>
        </w:rPr>
        <w:t xml:space="preserve"> </w:t>
      </w:r>
    </w:p>
    <w:p w14:paraId="1DAE44D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male, D. A., Burrows, M. T., Moore, P., O’Connor, N., &amp; Hawkins, S. J. (2013). Threats and knowledge gaps for ecosystem services provided by kelp forests: A northeast Atlantic perspective. </w:t>
      </w:r>
      <w:r w:rsidRPr="00D36414">
        <w:rPr>
          <w:rFonts w:cstheme="minorHAnsi"/>
          <w:i/>
          <w:iCs/>
        </w:rPr>
        <w:t>Ecology and Evolution</w:t>
      </w:r>
      <w:r w:rsidRPr="00D36414">
        <w:rPr>
          <w:rFonts w:cstheme="minorHAnsi"/>
        </w:rPr>
        <w:t xml:space="preserve">, </w:t>
      </w:r>
      <w:r w:rsidRPr="00D36414">
        <w:rPr>
          <w:rFonts w:cstheme="minorHAnsi"/>
          <w:i/>
          <w:iCs/>
        </w:rPr>
        <w:t>3</w:t>
      </w:r>
      <w:r w:rsidRPr="00D36414">
        <w:rPr>
          <w:rFonts w:cstheme="minorHAnsi"/>
        </w:rPr>
        <w:t xml:space="preserve">(11), 4016–4038. </w:t>
      </w:r>
      <w:hyperlink r:id="rId843" w:history="1">
        <w:r w:rsidRPr="00D36414">
          <w:rPr>
            <w:rStyle w:val="Hyperlink"/>
            <w:rFonts w:cstheme="minorHAnsi"/>
          </w:rPr>
          <w:t>http://doi.org/10.1002/ece3.774</w:t>
        </w:r>
      </w:hyperlink>
      <w:r w:rsidRPr="00D36414">
        <w:rPr>
          <w:rFonts w:cstheme="minorHAnsi"/>
        </w:rPr>
        <w:t xml:space="preserve"> </w:t>
      </w:r>
    </w:p>
    <w:p w14:paraId="41931A4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Šmid Hribar, M., Bole, D., &amp; Urbanc, M. (2015). Javno in skupno dobro v kulturni pokrajini [Public and common good in cultural landscapes]. </w:t>
      </w:r>
      <w:r w:rsidRPr="00D36414">
        <w:rPr>
          <w:rFonts w:cstheme="minorHAnsi"/>
          <w:i/>
          <w:iCs/>
        </w:rPr>
        <w:t>Geografski Vestnik [Geographic News]</w:t>
      </w:r>
      <w:r w:rsidRPr="00D36414">
        <w:rPr>
          <w:rFonts w:cstheme="minorHAnsi"/>
        </w:rPr>
        <w:t xml:space="preserve">, </w:t>
      </w:r>
      <w:r w:rsidRPr="00D36414">
        <w:rPr>
          <w:rFonts w:cstheme="minorHAnsi"/>
          <w:i/>
          <w:iCs/>
        </w:rPr>
        <w:t>87</w:t>
      </w:r>
      <w:r w:rsidRPr="00D36414">
        <w:rPr>
          <w:rFonts w:cstheme="minorHAnsi"/>
        </w:rPr>
        <w:t xml:space="preserve">(2), 43–57. </w:t>
      </w:r>
      <w:hyperlink r:id="rId844" w:history="1">
        <w:r w:rsidRPr="00D36414">
          <w:rPr>
            <w:rStyle w:val="Hyperlink"/>
            <w:rFonts w:cstheme="minorHAnsi"/>
          </w:rPr>
          <w:t>http://doi.org/10.3986/GV87203</w:t>
        </w:r>
      </w:hyperlink>
      <w:r w:rsidRPr="00D36414">
        <w:rPr>
          <w:rStyle w:val="Hyperlink"/>
          <w:rFonts w:cstheme="minorHAnsi"/>
        </w:rPr>
        <w:t xml:space="preserve"> </w:t>
      </w:r>
    </w:p>
    <w:p w14:paraId="43642ED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Šmid Hribar, M., &amp; Urbanc, M. (2016). The nexus between landscape elements and traditional practices for cultural landscape management. In M. Agnoletti &amp; F. Emanueli (Eds.), </w:t>
      </w:r>
      <w:r w:rsidRPr="00D36414">
        <w:rPr>
          <w:rFonts w:cstheme="minorHAnsi"/>
          <w:i/>
        </w:rPr>
        <w:t>Biocultural diversity in Europe</w:t>
      </w:r>
      <w:r w:rsidRPr="00D36414">
        <w:rPr>
          <w:rFonts w:cstheme="minorHAnsi"/>
        </w:rPr>
        <w:t xml:space="preserve"> (pp. 523–537). Switzerland: Springer. </w:t>
      </w:r>
      <w:hyperlink r:id="rId845" w:history="1">
        <w:r w:rsidRPr="00D36414">
          <w:rPr>
            <w:rStyle w:val="Hyperlink"/>
            <w:rFonts w:cstheme="minorHAnsi"/>
          </w:rPr>
          <w:t>http://doi.org/10.1007/978-3-319-26315-1_28</w:t>
        </w:r>
      </w:hyperlink>
      <w:r w:rsidRPr="00D36414">
        <w:rPr>
          <w:rFonts w:cstheme="minorHAnsi"/>
        </w:rPr>
        <w:t xml:space="preserve"> </w:t>
      </w:r>
    </w:p>
    <w:p w14:paraId="7566FE5F" w14:textId="77777777" w:rsidR="00167C0B" w:rsidRPr="00167C0B"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mrekar, A., Šmid Hribar, M., &amp; Erhartic, B. (2016). Stakeholder conflicts in the Tivoli, Rožnik hill, and Šiška hill protected landscape area. </w:t>
      </w:r>
      <w:r w:rsidRPr="00167C0B">
        <w:rPr>
          <w:rFonts w:cstheme="minorHAnsi"/>
          <w:i/>
          <w:iCs/>
        </w:rPr>
        <w:t>Acta Geographica Slovenica</w:t>
      </w:r>
      <w:r w:rsidRPr="00167C0B">
        <w:rPr>
          <w:rFonts w:cstheme="minorHAnsi"/>
        </w:rPr>
        <w:t xml:space="preserve">, </w:t>
      </w:r>
      <w:r w:rsidRPr="00167C0B">
        <w:rPr>
          <w:rFonts w:cstheme="minorHAnsi"/>
          <w:i/>
          <w:iCs/>
        </w:rPr>
        <w:t>56</w:t>
      </w:r>
      <w:r w:rsidRPr="00167C0B">
        <w:rPr>
          <w:rFonts w:cstheme="minorHAnsi"/>
        </w:rPr>
        <w:t xml:space="preserve">(2), 305–319. </w:t>
      </w:r>
      <w:hyperlink r:id="rId846" w:history="1">
        <w:r w:rsidRPr="00167C0B">
          <w:rPr>
            <w:rStyle w:val="Hyperlink"/>
            <w:rFonts w:cstheme="minorHAnsi"/>
          </w:rPr>
          <w:t>http://doi.org/10.3986/AGS.895</w:t>
        </w:r>
      </w:hyperlink>
      <w:r w:rsidRPr="00167C0B">
        <w:rPr>
          <w:rFonts w:cstheme="minorHAnsi"/>
        </w:rPr>
        <w:t xml:space="preserve"> </w:t>
      </w:r>
    </w:p>
    <w:p w14:paraId="0B3968CB" w14:textId="77777777" w:rsidR="00167C0B" w:rsidRPr="00D36414"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Solín, Ľ., Feranec, J., &amp; Nováček, J. (2011). </w:t>
      </w:r>
      <w:r w:rsidRPr="00D36414">
        <w:rPr>
          <w:rFonts w:cstheme="minorHAnsi"/>
        </w:rPr>
        <w:t xml:space="preserve">Land cover changes in small catchments in Slovakia during 1990-2006 and their effects on frequency of flood events. </w:t>
      </w:r>
      <w:r w:rsidRPr="00D36414">
        <w:rPr>
          <w:rFonts w:cstheme="minorHAnsi"/>
          <w:i/>
          <w:iCs/>
        </w:rPr>
        <w:t>Natural Hazards</w:t>
      </w:r>
      <w:r w:rsidRPr="00D36414">
        <w:rPr>
          <w:rFonts w:cstheme="minorHAnsi"/>
        </w:rPr>
        <w:t xml:space="preserve">, </w:t>
      </w:r>
      <w:r w:rsidRPr="00D36414">
        <w:rPr>
          <w:rFonts w:cstheme="minorHAnsi"/>
          <w:i/>
          <w:iCs/>
        </w:rPr>
        <w:t>56</w:t>
      </w:r>
      <w:r w:rsidRPr="00D36414">
        <w:rPr>
          <w:rFonts w:cstheme="minorHAnsi"/>
        </w:rPr>
        <w:t xml:space="preserve">(1), 195–214. </w:t>
      </w:r>
      <w:hyperlink r:id="rId847" w:history="1">
        <w:r w:rsidRPr="00D36414">
          <w:rPr>
            <w:rStyle w:val="Hyperlink"/>
            <w:rFonts w:cstheme="minorHAnsi"/>
          </w:rPr>
          <w:t>http://doi.org/10.1007/s11069-010-9562-1</w:t>
        </w:r>
      </w:hyperlink>
      <w:r w:rsidRPr="00D36414">
        <w:rPr>
          <w:rFonts w:cstheme="minorHAnsi"/>
        </w:rPr>
        <w:t xml:space="preserve"> </w:t>
      </w:r>
    </w:p>
    <w:p w14:paraId="3475E4F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ommer, R., &amp; de Pauw, E. (2011). Organic carbon in soils of Central Asia - Status quo and potentials for sequestration. </w:t>
      </w:r>
      <w:r w:rsidRPr="00D36414">
        <w:rPr>
          <w:rFonts w:cstheme="minorHAnsi"/>
          <w:i/>
          <w:iCs/>
        </w:rPr>
        <w:t>Plant and Soil</w:t>
      </w:r>
      <w:r w:rsidRPr="00D36414">
        <w:rPr>
          <w:rFonts w:cstheme="minorHAnsi"/>
        </w:rPr>
        <w:t xml:space="preserve">, </w:t>
      </w:r>
      <w:r w:rsidRPr="00D36414">
        <w:rPr>
          <w:rFonts w:cstheme="minorHAnsi"/>
          <w:i/>
          <w:iCs/>
        </w:rPr>
        <w:t>338</w:t>
      </w:r>
      <w:r w:rsidRPr="00D36414">
        <w:rPr>
          <w:rFonts w:cstheme="minorHAnsi"/>
        </w:rPr>
        <w:t xml:space="preserve">(1), 273–288. </w:t>
      </w:r>
      <w:hyperlink r:id="rId848" w:history="1">
        <w:r w:rsidRPr="00D36414">
          <w:rPr>
            <w:rStyle w:val="Hyperlink"/>
            <w:rFonts w:cstheme="minorHAnsi"/>
          </w:rPr>
          <w:t>http://doi.org/10.1007/s11104-010-0479-y</w:t>
        </w:r>
      </w:hyperlink>
      <w:r w:rsidRPr="00D36414">
        <w:rPr>
          <w:rFonts w:cstheme="minorHAnsi"/>
        </w:rPr>
        <w:t xml:space="preserve"> </w:t>
      </w:r>
    </w:p>
    <w:p w14:paraId="29DE0B4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org, A., Bolch, T., Stoffel, M., Solomina, O., &amp; Beniston, M. (2012). Climate change impacts on glaciers and runoff in Tien Shan (Central Asia). </w:t>
      </w:r>
      <w:r w:rsidRPr="00D36414">
        <w:rPr>
          <w:rFonts w:cstheme="minorHAnsi"/>
          <w:i/>
          <w:iCs/>
        </w:rPr>
        <w:t>Nature Climate Change</w:t>
      </w:r>
      <w:r w:rsidRPr="00D36414">
        <w:rPr>
          <w:rFonts w:cstheme="minorHAnsi"/>
        </w:rPr>
        <w:t xml:space="preserve">, </w:t>
      </w:r>
      <w:r w:rsidRPr="00D36414">
        <w:rPr>
          <w:rFonts w:cstheme="minorHAnsi"/>
          <w:i/>
          <w:iCs/>
        </w:rPr>
        <w:t>2</w:t>
      </w:r>
      <w:r w:rsidRPr="00D36414">
        <w:rPr>
          <w:rFonts w:cstheme="minorHAnsi"/>
        </w:rPr>
        <w:t xml:space="preserve">(10), 725–731. </w:t>
      </w:r>
      <w:hyperlink r:id="rId849" w:history="1">
        <w:r w:rsidRPr="00D36414">
          <w:rPr>
            <w:rStyle w:val="Hyperlink"/>
            <w:rFonts w:cstheme="minorHAnsi"/>
          </w:rPr>
          <w:t>http://doi.org/10.1038/nclimate1592</w:t>
        </w:r>
      </w:hyperlink>
      <w:r w:rsidRPr="00D36414">
        <w:rPr>
          <w:rFonts w:cstheme="minorHAnsi"/>
        </w:rPr>
        <w:t xml:space="preserve"> </w:t>
      </w:r>
    </w:p>
    <w:p w14:paraId="4662C4E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Sorokin, A., Bryzzhev, A., Strokov, A., Mirzabaev, A., Johnson, T., &amp; Kiselev, S. V. (2016). The economics of land degradation in Russia. In E. Nkonya, A. Mirzabaev, &amp; J. von Braun (Eds.), </w:t>
      </w:r>
      <w:r w:rsidRPr="00D36414">
        <w:rPr>
          <w:rFonts w:cstheme="minorHAnsi"/>
          <w:i/>
          <w:iCs/>
        </w:rPr>
        <w:t>Economics of land degradation and improvement – A global assessment for sustainable development</w:t>
      </w:r>
      <w:r w:rsidRPr="00D36414">
        <w:rPr>
          <w:rFonts w:cstheme="minorHAnsi"/>
        </w:rPr>
        <w:t xml:space="preserve"> (pp. 541–576). Switzerland: Springer. </w:t>
      </w:r>
      <w:hyperlink r:id="rId850" w:history="1">
        <w:r w:rsidRPr="00D36414">
          <w:rPr>
            <w:rStyle w:val="Hyperlink"/>
            <w:rFonts w:cstheme="minorHAnsi"/>
          </w:rPr>
          <w:t>http://doi.org/10.1007/978-3-319-19168-3</w:t>
        </w:r>
      </w:hyperlink>
      <w:r w:rsidRPr="00D36414">
        <w:rPr>
          <w:rFonts w:cstheme="minorHAnsi"/>
        </w:rPr>
        <w:t xml:space="preserve"> </w:t>
      </w:r>
    </w:p>
    <w:p w14:paraId="5628E1A1"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orrenti, S. (2017). </w:t>
      </w:r>
      <w:r w:rsidRPr="00D36414">
        <w:rPr>
          <w:rFonts w:cstheme="minorHAnsi"/>
          <w:i/>
          <w:iCs/>
        </w:rPr>
        <w:t>Non-wood forest products in international statistical systems</w:t>
      </w:r>
      <w:r w:rsidRPr="00D36414">
        <w:rPr>
          <w:rFonts w:cstheme="minorHAnsi"/>
        </w:rPr>
        <w:t xml:space="preserve">. </w:t>
      </w:r>
    </w:p>
    <w:p w14:paraId="7964C62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panish NEA. (2013). </w:t>
      </w:r>
      <w:r w:rsidRPr="00D36414">
        <w:rPr>
          <w:rFonts w:cstheme="minorHAnsi"/>
          <w:i/>
        </w:rPr>
        <w:t xml:space="preserve">Spanish </w:t>
      </w:r>
      <w:r w:rsidRPr="00D36414">
        <w:rPr>
          <w:rFonts w:cstheme="minorHAnsi"/>
          <w:i/>
          <w:iCs/>
        </w:rPr>
        <w:t>National Ecosystem Assessment</w:t>
      </w:r>
      <w:r w:rsidRPr="00D36414">
        <w:rPr>
          <w:rFonts w:cstheme="minorHAnsi"/>
          <w:i/>
        </w:rPr>
        <w:t xml:space="preserve">: </w:t>
      </w:r>
      <w:r w:rsidRPr="00D36414">
        <w:rPr>
          <w:rFonts w:cstheme="minorHAnsi"/>
          <w:i/>
          <w:iCs/>
        </w:rPr>
        <w:t>Ecosystems and biodiversity for human wellbeing</w:t>
      </w:r>
      <w:r w:rsidRPr="00D36414">
        <w:rPr>
          <w:rFonts w:cstheme="minorHAnsi"/>
        </w:rPr>
        <w:t xml:space="preserve">. Madrid, Spain: Biodiversity Foundation of the Ministry of Environment. </w:t>
      </w:r>
    </w:p>
    <w:p w14:paraId="2A13099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ahl, K., Hisdal, H., Hannaford, J., Tallaksen, L. M., van Lanen, H. A. J., Sauquet, E., Demuth, S., Fendekova, M., &amp; Jódar, J. (2010). Streamflow trends in Europe: evidence from a dataset of near-natural catchments. </w:t>
      </w:r>
      <w:r w:rsidRPr="00D36414">
        <w:rPr>
          <w:rFonts w:cstheme="minorHAnsi"/>
          <w:i/>
          <w:iCs/>
        </w:rPr>
        <w:t>Hydrology and Earth System Sciences</w:t>
      </w:r>
      <w:r w:rsidRPr="00D36414">
        <w:rPr>
          <w:rFonts w:cstheme="minorHAnsi"/>
        </w:rPr>
        <w:t xml:space="preserve">, </w:t>
      </w:r>
      <w:r w:rsidRPr="00D36414">
        <w:rPr>
          <w:rFonts w:cstheme="minorHAnsi"/>
          <w:i/>
          <w:iCs/>
        </w:rPr>
        <w:t>14</w:t>
      </w:r>
      <w:r w:rsidRPr="00D36414">
        <w:rPr>
          <w:rFonts w:cstheme="minorHAnsi"/>
        </w:rPr>
        <w:t xml:space="preserve">(12), 2367–2382. </w:t>
      </w:r>
      <w:hyperlink r:id="rId851" w:history="1">
        <w:r w:rsidRPr="00D36414">
          <w:rPr>
            <w:rStyle w:val="Hyperlink"/>
            <w:rFonts w:cstheme="minorHAnsi"/>
          </w:rPr>
          <w:t>http://doi.org/10.5194/hess-14-2367-2010</w:t>
        </w:r>
      </w:hyperlink>
      <w:r w:rsidRPr="00D36414">
        <w:rPr>
          <w:rFonts w:cstheme="minorHAnsi"/>
        </w:rPr>
        <w:t xml:space="preserve"> </w:t>
      </w:r>
    </w:p>
    <w:p w14:paraId="3763682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ahl, K., Tallaksen, L. M., Hannaford, J., &amp; van Lanen, H. A. J. (2012). Filling the white space on maps of European runoff trends: estimates from a multi-model ensemble. </w:t>
      </w:r>
      <w:r w:rsidRPr="00D36414">
        <w:rPr>
          <w:rFonts w:cstheme="minorHAnsi"/>
          <w:i/>
          <w:iCs/>
        </w:rPr>
        <w:t>Hydrology and Earth System Sciences</w:t>
      </w:r>
      <w:r w:rsidRPr="00D36414">
        <w:rPr>
          <w:rFonts w:cstheme="minorHAnsi"/>
        </w:rPr>
        <w:t xml:space="preserve">, </w:t>
      </w:r>
      <w:r w:rsidRPr="00D36414">
        <w:rPr>
          <w:rFonts w:cstheme="minorHAnsi"/>
          <w:i/>
          <w:iCs/>
        </w:rPr>
        <w:t>16</w:t>
      </w:r>
      <w:r w:rsidRPr="00D36414">
        <w:rPr>
          <w:rFonts w:cstheme="minorHAnsi"/>
        </w:rPr>
        <w:t xml:space="preserve">(7), 2035–2047. </w:t>
      </w:r>
      <w:hyperlink r:id="rId852" w:history="1">
        <w:r w:rsidRPr="00D36414">
          <w:rPr>
            <w:rStyle w:val="Hyperlink"/>
            <w:rFonts w:cstheme="minorHAnsi"/>
          </w:rPr>
          <w:t>http://doi.org/10.5194/hess-16-2035-2012</w:t>
        </w:r>
      </w:hyperlink>
      <w:r w:rsidRPr="00D36414">
        <w:rPr>
          <w:rFonts w:cstheme="minorHAnsi"/>
        </w:rPr>
        <w:t xml:space="preserve"> </w:t>
      </w:r>
    </w:p>
    <w:p w14:paraId="7BA0786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åhlberg, S., &amp; Svanberg, I. (2011). Catching basking ide, Leuciscus idus (L.), in the Baltic Sea. </w:t>
      </w:r>
      <w:r w:rsidRPr="00D36414">
        <w:rPr>
          <w:rFonts w:cstheme="minorHAnsi"/>
          <w:i/>
          <w:iCs/>
        </w:rPr>
        <w:t>Journal of Northern Studies</w:t>
      </w:r>
      <w:r w:rsidRPr="00D36414">
        <w:rPr>
          <w:rFonts w:cstheme="minorHAnsi"/>
        </w:rPr>
        <w:t xml:space="preserve">, </w:t>
      </w:r>
      <w:r w:rsidRPr="00D36414">
        <w:rPr>
          <w:rFonts w:cstheme="minorHAnsi"/>
          <w:i/>
          <w:iCs/>
        </w:rPr>
        <w:t>5</w:t>
      </w:r>
      <w:r w:rsidRPr="00D36414">
        <w:rPr>
          <w:rFonts w:cstheme="minorHAnsi"/>
        </w:rPr>
        <w:t xml:space="preserve">(2), 87–104. </w:t>
      </w:r>
    </w:p>
    <w:p w14:paraId="5637595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effen, W., Richardson, K., Rockstrom, J., Cornell, S. E., Fetzer, I., Bennett, E. M., Biggs, R., Carpenter, S. R., de Vries, W., de Wit, C. A., Folke, C., Gerten, D., Heinke, J., Mace, G. M., Persson, L. M., Ramanathan, V., Reyers, B., &amp; Sorlin, S. (2015). Planetary boundaries: Guiding human development on a changing planet. </w:t>
      </w:r>
      <w:r w:rsidRPr="00D36414">
        <w:rPr>
          <w:rFonts w:cstheme="minorHAnsi"/>
          <w:i/>
          <w:iCs/>
        </w:rPr>
        <w:t>Science</w:t>
      </w:r>
      <w:r w:rsidRPr="00D36414">
        <w:rPr>
          <w:rFonts w:cstheme="minorHAnsi"/>
        </w:rPr>
        <w:t xml:space="preserve">, </w:t>
      </w:r>
      <w:r w:rsidRPr="00D36414">
        <w:rPr>
          <w:rFonts w:cstheme="minorHAnsi"/>
          <w:i/>
          <w:iCs/>
        </w:rPr>
        <w:t>347</w:t>
      </w:r>
      <w:r w:rsidRPr="00D36414">
        <w:rPr>
          <w:rFonts w:cstheme="minorHAnsi"/>
        </w:rPr>
        <w:t xml:space="preserve">(6223), 1259855. </w:t>
      </w:r>
      <w:hyperlink r:id="rId853" w:history="1">
        <w:r w:rsidRPr="00D36414">
          <w:rPr>
            <w:rStyle w:val="Hyperlink"/>
            <w:rFonts w:cstheme="minorHAnsi"/>
          </w:rPr>
          <w:t>http://doi.org/10.1126/science.1259855</w:t>
        </w:r>
      </w:hyperlink>
      <w:r w:rsidRPr="00D36414">
        <w:rPr>
          <w:rFonts w:cstheme="minorHAnsi"/>
        </w:rPr>
        <w:t xml:space="preserve"> </w:t>
      </w:r>
    </w:p>
    <w:p w14:paraId="246B1D53" w14:textId="6564A241"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einbrecher, R., Smiatek, G., Köble, R., Seufert, G., Theloke, J., Hauff, K., Ciccioli, P., Vautard, R., &amp; Curci, G. (2009). Intra- and inter-annual variability of VOC emissions from natural and semi-natural vegetation in Europe and neighbouring countries. </w:t>
      </w:r>
      <w:r w:rsidRPr="00D36414">
        <w:rPr>
          <w:rFonts w:cstheme="minorHAnsi"/>
          <w:i/>
          <w:iCs/>
        </w:rPr>
        <w:t>Atmospheric Environment</w:t>
      </w:r>
      <w:r w:rsidRPr="00D36414">
        <w:rPr>
          <w:rFonts w:cstheme="minorHAnsi"/>
        </w:rPr>
        <w:t xml:space="preserve">, </w:t>
      </w:r>
      <w:r w:rsidRPr="00D36414">
        <w:rPr>
          <w:rFonts w:cstheme="minorHAnsi"/>
          <w:i/>
          <w:iCs/>
        </w:rPr>
        <w:t>43</w:t>
      </w:r>
      <w:r w:rsidRPr="00D36414">
        <w:rPr>
          <w:rFonts w:cstheme="minorHAnsi"/>
        </w:rPr>
        <w:t xml:space="preserve">(7), 1380–1391. </w:t>
      </w:r>
      <w:hyperlink r:id="rId854" w:history="1">
        <w:r w:rsidRPr="00D36414">
          <w:rPr>
            <w:rStyle w:val="Hyperlink"/>
            <w:rFonts w:cstheme="minorHAnsi"/>
          </w:rPr>
          <w:t>http://doi.org/10.1016/j.atmosenv.2008.09.072</w:t>
        </w:r>
      </w:hyperlink>
      <w:r w:rsidRPr="00D36414">
        <w:rPr>
          <w:rFonts w:cstheme="minorHAnsi"/>
        </w:rPr>
        <w:t xml:space="preserve"> </w:t>
      </w:r>
    </w:p>
    <w:p w14:paraId="3C50ADE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éns, A., Bjärstig, T., Nordström, E. M., Sandström, C., Fries, C., &amp; Johansson, J. (2016). In the eye of the stakeholder: The challenges of governing social forest values. </w:t>
      </w:r>
      <w:r w:rsidRPr="00D36414">
        <w:rPr>
          <w:rFonts w:cstheme="minorHAnsi"/>
          <w:i/>
          <w:iCs/>
        </w:rPr>
        <w:t>Ambio</w:t>
      </w:r>
      <w:r w:rsidRPr="00D36414">
        <w:rPr>
          <w:rFonts w:cstheme="minorHAnsi"/>
        </w:rPr>
        <w:t xml:space="preserve">, </w:t>
      </w:r>
      <w:r w:rsidRPr="00D36414">
        <w:rPr>
          <w:rFonts w:cstheme="minorHAnsi"/>
          <w:i/>
          <w:iCs/>
        </w:rPr>
        <w:t>45</w:t>
      </w:r>
      <w:r w:rsidRPr="00D36414">
        <w:rPr>
          <w:rFonts w:cstheme="minorHAnsi"/>
        </w:rPr>
        <w:t xml:space="preserve">, 87–99. </w:t>
      </w:r>
      <w:hyperlink r:id="rId855" w:history="1">
        <w:r w:rsidRPr="00D36414">
          <w:rPr>
            <w:rStyle w:val="Hyperlink"/>
            <w:rFonts w:cstheme="minorHAnsi"/>
          </w:rPr>
          <w:t>http://doi.org/10.1007/s13280-015-0745-6</w:t>
        </w:r>
      </w:hyperlink>
      <w:r w:rsidRPr="00D36414">
        <w:rPr>
          <w:rFonts w:cstheme="minorHAnsi"/>
        </w:rPr>
        <w:t xml:space="preserve"> </w:t>
      </w:r>
    </w:p>
    <w:p w14:paraId="7E2C4BF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offel, M., &amp; Huggel, C. (2012). Effects of climate change on mass movements in mountain environments. </w:t>
      </w:r>
      <w:r w:rsidRPr="00D36414">
        <w:rPr>
          <w:rFonts w:cstheme="minorHAnsi"/>
          <w:i/>
          <w:iCs/>
        </w:rPr>
        <w:t>Progress in Physical Geography</w:t>
      </w:r>
      <w:r w:rsidRPr="00D36414">
        <w:rPr>
          <w:rFonts w:cstheme="minorHAnsi"/>
        </w:rPr>
        <w:t xml:space="preserve">, </w:t>
      </w:r>
      <w:r w:rsidRPr="00D36414">
        <w:rPr>
          <w:rFonts w:cstheme="minorHAnsi"/>
          <w:i/>
          <w:iCs/>
        </w:rPr>
        <w:t>36</w:t>
      </w:r>
      <w:r w:rsidRPr="00D36414">
        <w:rPr>
          <w:rFonts w:cstheme="minorHAnsi"/>
        </w:rPr>
        <w:t xml:space="preserve">(3), 421–439. </w:t>
      </w:r>
      <w:hyperlink r:id="rId856" w:history="1">
        <w:r w:rsidRPr="00D36414">
          <w:rPr>
            <w:rStyle w:val="Hyperlink"/>
            <w:rFonts w:cstheme="minorHAnsi"/>
          </w:rPr>
          <w:t>http://doi.org/10.1177/0309133312441010</w:t>
        </w:r>
      </w:hyperlink>
      <w:r w:rsidRPr="00D36414">
        <w:rPr>
          <w:rFonts w:cstheme="minorHAnsi"/>
        </w:rPr>
        <w:t xml:space="preserve"> </w:t>
      </w:r>
    </w:p>
    <w:p w14:paraId="046AFC6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olbovoi V., M. I. (2002). </w:t>
      </w:r>
      <w:r w:rsidRPr="00D36414">
        <w:rPr>
          <w:rFonts w:cstheme="minorHAnsi"/>
          <w:i/>
        </w:rPr>
        <w:t>Land Resources of Russia (CD-ROM).</w:t>
      </w:r>
      <w:r w:rsidRPr="00D36414">
        <w:rPr>
          <w:rFonts w:cstheme="minorHAnsi"/>
        </w:rPr>
        <w:t xml:space="preserve"> Laxenburg, Austria: International Institute for Applied Systems Analysis and the Russian Academy of Science. </w:t>
      </w:r>
    </w:p>
    <w:p w14:paraId="1762B65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olte, J., Tesfai, M., Keizer, J., Øygarden, L., Kværnø, S., Verheijen, F., Panagos, P., Ballabio, C., &amp; Hessel, R. (2015). </w:t>
      </w:r>
      <w:r w:rsidRPr="00D36414">
        <w:rPr>
          <w:rFonts w:cstheme="minorHAnsi"/>
          <w:i/>
          <w:iCs/>
        </w:rPr>
        <w:t>Soil threats in Europe</w:t>
      </w:r>
      <w:r w:rsidRPr="00D36414">
        <w:rPr>
          <w:rFonts w:cstheme="minorHAnsi"/>
        </w:rPr>
        <w:t xml:space="preserve">. Luxembourg: Publications Office of the European Union. </w:t>
      </w:r>
      <w:hyperlink r:id="rId857" w:history="1">
        <w:r w:rsidRPr="00D36414">
          <w:rPr>
            <w:rStyle w:val="Hyperlink"/>
            <w:rFonts w:cstheme="minorHAnsi"/>
          </w:rPr>
          <w:t>http://doi.org/10.2788/828742</w:t>
        </w:r>
      </w:hyperlink>
      <w:r w:rsidRPr="00D36414">
        <w:rPr>
          <w:rFonts w:cstheme="minorHAnsi"/>
        </w:rPr>
        <w:t xml:space="preserve"> </w:t>
      </w:r>
    </w:p>
    <w:p w14:paraId="40FA122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one, D., Ritz, K., Griffiths, B. G., Orgiazzi, A., &amp; Creamer, R. E. (2016). Selection of biological indicators appropriate for European soil monitoring. </w:t>
      </w:r>
      <w:r w:rsidRPr="00D36414">
        <w:rPr>
          <w:rFonts w:cstheme="minorHAnsi"/>
          <w:i/>
          <w:iCs/>
        </w:rPr>
        <w:t>Applied Soil Ecology</w:t>
      </w:r>
      <w:r w:rsidRPr="00D36414">
        <w:rPr>
          <w:rFonts w:cstheme="minorHAnsi"/>
        </w:rPr>
        <w:t xml:space="preserve">, </w:t>
      </w:r>
      <w:r w:rsidRPr="00D36414">
        <w:rPr>
          <w:rFonts w:cstheme="minorHAnsi"/>
          <w:i/>
          <w:iCs/>
        </w:rPr>
        <w:t>97</w:t>
      </w:r>
      <w:r w:rsidRPr="00D36414">
        <w:rPr>
          <w:rFonts w:cstheme="minorHAnsi"/>
        </w:rPr>
        <w:t xml:space="preserve">, 12–22. </w:t>
      </w:r>
      <w:hyperlink r:id="rId858" w:history="1">
        <w:r w:rsidRPr="00D36414">
          <w:rPr>
            <w:rStyle w:val="Hyperlink"/>
            <w:rFonts w:cstheme="minorHAnsi"/>
          </w:rPr>
          <w:t>http://doi.org/10.1016/j.apsoil.2015.08.005</w:t>
        </w:r>
      </w:hyperlink>
      <w:r w:rsidRPr="00D36414">
        <w:rPr>
          <w:rFonts w:cstheme="minorHAnsi"/>
        </w:rPr>
        <w:t xml:space="preserve"> </w:t>
      </w:r>
    </w:p>
    <w:p w14:paraId="5497473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øttrup, J. G., Stenberg, C., Dahl, K., Kristensen, L. D., &amp; Richardson, K. (2014). Restoration of a temperate reef: Effects on the fish community. </w:t>
      </w:r>
      <w:r w:rsidRPr="00D36414">
        <w:rPr>
          <w:rFonts w:cstheme="minorHAnsi"/>
          <w:i/>
          <w:iCs/>
        </w:rPr>
        <w:t>Open Journal of Ecology</w:t>
      </w:r>
      <w:r w:rsidRPr="00D36414">
        <w:rPr>
          <w:rFonts w:cstheme="minorHAnsi"/>
        </w:rPr>
        <w:t xml:space="preserve">, </w:t>
      </w:r>
      <w:r w:rsidRPr="00D36414">
        <w:rPr>
          <w:rFonts w:cstheme="minorHAnsi"/>
          <w:i/>
          <w:iCs/>
        </w:rPr>
        <w:t>4</w:t>
      </w:r>
      <w:r w:rsidRPr="00D36414">
        <w:rPr>
          <w:rFonts w:cstheme="minorHAnsi"/>
        </w:rPr>
        <w:t xml:space="preserve">, 1045–1059. </w:t>
      </w:r>
    </w:p>
    <w:p w14:paraId="4A95170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oyneva-Gärtner M. P., S., &amp; Uzunov, B.A. (2015). An ethno biological glance on globalization impact </w:t>
      </w:r>
      <w:r w:rsidRPr="00D36414">
        <w:rPr>
          <w:rFonts w:cstheme="minorHAnsi"/>
        </w:rPr>
        <w:lastRenderedPageBreak/>
        <w:t xml:space="preserve">on the traditional use of algae and fungi as food in Bulgaria. </w:t>
      </w:r>
      <w:r w:rsidRPr="00D36414">
        <w:rPr>
          <w:rFonts w:cstheme="minorHAnsi"/>
          <w:i/>
          <w:iCs/>
        </w:rPr>
        <w:t>Journal of Nutrition &amp; Food Sciences</w:t>
      </w:r>
      <w:r w:rsidRPr="00D36414">
        <w:rPr>
          <w:rFonts w:cstheme="minorHAnsi"/>
        </w:rPr>
        <w:t xml:space="preserve">, </w:t>
      </w:r>
      <w:r w:rsidRPr="00D36414">
        <w:rPr>
          <w:rFonts w:cstheme="minorHAnsi"/>
          <w:i/>
          <w:iCs/>
        </w:rPr>
        <w:t>5</w:t>
      </w:r>
      <w:r w:rsidRPr="00D36414">
        <w:rPr>
          <w:rFonts w:cstheme="minorHAnsi"/>
        </w:rPr>
        <w:t xml:space="preserve">(5). </w:t>
      </w:r>
      <w:hyperlink r:id="rId859" w:history="1">
        <w:r w:rsidRPr="00D36414">
          <w:rPr>
            <w:rStyle w:val="Hyperlink"/>
            <w:rFonts w:cstheme="minorHAnsi"/>
          </w:rPr>
          <w:t>http://doi.org/10.4172/2155-9600.1000413</w:t>
        </w:r>
      </w:hyperlink>
      <w:r w:rsidRPr="00D36414">
        <w:rPr>
          <w:rFonts w:cstheme="minorHAnsi"/>
        </w:rPr>
        <w:t xml:space="preserve"> </w:t>
      </w:r>
    </w:p>
    <w:p w14:paraId="54A0300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turck, J., Poortinga, A., &amp; Verburg, P. H. (2014). Mapping ecosystem services: The supply and demand of flood regulation services in Europe. </w:t>
      </w:r>
      <w:r w:rsidRPr="00D36414">
        <w:rPr>
          <w:rFonts w:cstheme="minorHAnsi"/>
          <w:i/>
          <w:iCs/>
        </w:rPr>
        <w:t>Ecological Indicators</w:t>
      </w:r>
      <w:r w:rsidRPr="00D36414">
        <w:rPr>
          <w:rFonts w:cstheme="minorHAnsi"/>
        </w:rPr>
        <w:t xml:space="preserve">, </w:t>
      </w:r>
      <w:r w:rsidRPr="00D36414">
        <w:rPr>
          <w:rFonts w:cstheme="minorHAnsi"/>
          <w:i/>
          <w:iCs/>
        </w:rPr>
        <w:t>38</w:t>
      </w:r>
      <w:r w:rsidRPr="00D36414">
        <w:rPr>
          <w:rFonts w:cstheme="minorHAnsi"/>
        </w:rPr>
        <w:t xml:space="preserve">, 198–211. </w:t>
      </w:r>
      <w:hyperlink r:id="rId860" w:history="1">
        <w:r w:rsidRPr="00D36414">
          <w:rPr>
            <w:rStyle w:val="Hyperlink"/>
            <w:rFonts w:cstheme="minorHAnsi"/>
          </w:rPr>
          <w:t>http://doi.org/10.1016/j.ecolind.2013.11.010</w:t>
        </w:r>
      </w:hyperlink>
      <w:r w:rsidRPr="00D36414">
        <w:rPr>
          <w:rFonts w:cstheme="minorHAnsi"/>
        </w:rPr>
        <w:t xml:space="preserve"> </w:t>
      </w:r>
    </w:p>
    <w:p w14:paraId="205FF60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urová, D., Pinto-Correia, T., &amp; Marušák, R. (2013). Visual complexity and the montado do matter: landscape pattern preferences of user groups in Alentejo, Portugal. </w:t>
      </w:r>
      <w:r w:rsidRPr="00D36414">
        <w:rPr>
          <w:rFonts w:cstheme="minorHAnsi"/>
          <w:i/>
          <w:iCs/>
        </w:rPr>
        <w:t>Annals of Forest Science</w:t>
      </w:r>
      <w:r w:rsidRPr="00D36414">
        <w:rPr>
          <w:rFonts w:cstheme="minorHAnsi"/>
        </w:rPr>
        <w:t xml:space="preserve">, </w:t>
      </w:r>
      <w:r w:rsidRPr="00D36414">
        <w:rPr>
          <w:rFonts w:cstheme="minorHAnsi"/>
          <w:i/>
          <w:iCs/>
        </w:rPr>
        <w:t>71</w:t>
      </w:r>
      <w:r w:rsidRPr="00D36414">
        <w:rPr>
          <w:rFonts w:cstheme="minorHAnsi"/>
        </w:rPr>
        <w:t xml:space="preserve">(1), 15–24. </w:t>
      </w:r>
      <w:hyperlink r:id="rId861" w:history="1">
        <w:r w:rsidRPr="00D36414">
          <w:rPr>
            <w:rStyle w:val="Hyperlink"/>
            <w:rFonts w:cstheme="minorHAnsi"/>
          </w:rPr>
          <w:t>http://doi.org/10.1007/s13595-013-0330-8</w:t>
        </w:r>
      </w:hyperlink>
      <w:r w:rsidRPr="00D36414">
        <w:rPr>
          <w:rFonts w:cstheme="minorHAnsi"/>
        </w:rPr>
        <w:t xml:space="preserve"> </w:t>
      </w:r>
    </w:p>
    <w:p w14:paraId="1C6F4BAF" w14:textId="5DF37CA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utton, W.R., Srivastava, J.P. and Neumann, J. E. (2013). </w:t>
      </w:r>
      <w:r w:rsidRPr="00D36414">
        <w:rPr>
          <w:rFonts w:cstheme="minorHAnsi"/>
          <w:i/>
          <w:iCs/>
        </w:rPr>
        <w:t>Looking beyond the horizon: How climate change impacts and adaptation responses will reshape agriculture in Eastern Europe and Central Asia</w:t>
      </w:r>
      <w:r w:rsidRPr="00D36414">
        <w:rPr>
          <w:rFonts w:cstheme="minorHAnsi"/>
        </w:rPr>
        <w:t xml:space="preserve">. Washington, DC, USA: World Bank. </w:t>
      </w:r>
    </w:p>
    <w:p w14:paraId="74B72ED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Sychev, V. G., Yefremov, E. N., &amp; Romanenkov, V. A. (2016). Monitoring of soil fertility (agroecological monitoring). In L. Mueller, A. K. Sheudshen, &amp; F. Eulenstein (Eds.), </w:t>
      </w:r>
      <w:r w:rsidRPr="00D36414">
        <w:rPr>
          <w:rFonts w:cstheme="minorHAnsi"/>
          <w:i/>
          <w:iCs/>
        </w:rPr>
        <w:t>Novel methods for monitoring and managing land and water resources in Siberia</w:t>
      </w:r>
      <w:r w:rsidRPr="00D36414">
        <w:rPr>
          <w:rFonts w:cstheme="minorHAnsi"/>
        </w:rPr>
        <w:t xml:space="preserve"> (pp. 541–561). Switzerland: Springer. </w:t>
      </w:r>
      <w:hyperlink r:id="rId862" w:history="1">
        <w:r w:rsidRPr="00D36414">
          <w:rPr>
            <w:rStyle w:val="Hyperlink"/>
            <w:rFonts w:cstheme="minorHAnsi"/>
          </w:rPr>
          <w:t>http://doi.org/10.1007/978-3-319-24409-9_24</w:t>
        </w:r>
      </w:hyperlink>
      <w:r w:rsidRPr="00D36414">
        <w:rPr>
          <w:rFonts w:cstheme="minorHAnsi"/>
        </w:rPr>
        <w:t xml:space="preserve"> </w:t>
      </w:r>
    </w:p>
    <w:p w14:paraId="328C1B9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allis, M., Taylor, G., Sinnett, D., &amp; Freer-Smith, P. (2011). Estimating the removal of atmospheric particulate pollution by the urban tree canopy of London, under current and future environments. </w:t>
      </w:r>
      <w:r w:rsidRPr="00D36414">
        <w:rPr>
          <w:rFonts w:cstheme="minorHAnsi"/>
          <w:i/>
          <w:iCs/>
        </w:rPr>
        <w:t>Landscape and Urban Planning</w:t>
      </w:r>
      <w:r w:rsidRPr="00D36414">
        <w:rPr>
          <w:rFonts w:cstheme="minorHAnsi"/>
        </w:rPr>
        <w:t xml:space="preserve">, </w:t>
      </w:r>
      <w:r w:rsidRPr="00D36414">
        <w:rPr>
          <w:rFonts w:cstheme="minorHAnsi"/>
          <w:i/>
          <w:iCs/>
        </w:rPr>
        <w:t>103</w:t>
      </w:r>
      <w:r w:rsidRPr="00D36414">
        <w:rPr>
          <w:rFonts w:cstheme="minorHAnsi"/>
        </w:rPr>
        <w:t xml:space="preserve">(2), 129–138. </w:t>
      </w:r>
      <w:hyperlink r:id="rId863" w:history="1">
        <w:r w:rsidRPr="00D36414">
          <w:rPr>
            <w:rStyle w:val="Hyperlink"/>
            <w:rFonts w:cstheme="minorHAnsi"/>
          </w:rPr>
          <w:t>http://doi.org/10.1016/j.landurbplan.2011.07.003</w:t>
        </w:r>
      </w:hyperlink>
      <w:r w:rsidRPr="00D36414">
        <w:rPr>
          <w:rFonts w:cstheme="minorHAnsi"/>
        </w:rPr>
        <w:t xml:space="preserve"> </w:t>
      </w:r>
    </w:p>
    <w:p w14:paraId="440C0A1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EEB. (2010). </w:t>
      </w:r>
      <w:r w:rsidRPr="00D36414">
        <w:rPr>
          <w:rFonts w:cstheme="minorHAnsi"/>
          <w:i/>
        </w:rPr>
        <w:t xml:space="preserve">The economics of ecosystems and biodiversity: Ecological and economic foundations. </w:t>
      </w:r>
      <w:r w:rsidRPr="00D36414">
        <w:rPr>
          <w:rFonts w:cstheme="minorHAnsi"/>
        </w:rPr>
        <w:t xml:space="preserve">London, UK: Earthscan. </w:t>
      </w:r>
    </w:p>
    <w:p w14:paraId="1CECB73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elesca, L., Belluscio, A., Criscoli, A., Ardizzone, G., Apostolaki, E. T., Fraschetti, S., Gristina, M., Knittweis, L., Martin, C. S., Pergent, G., Alagna, A., Badalamenti, F., Garofalo, G., Gerakaris, V., Louise Pace, M., Pergent-Martini, C., &amp; Salomidi, M. (2015). Seagrass meadows (Posidonia oceanica) distribution and trajectories of change. </w:t>
      </w:r>
      <w:r w:rsidRPr="00D36414">
        <w:rPr>
          <w:rFonts w:cstheme="minorHAnsi"/>
          <w:i/>
        </w:rPr>
        <w:t xml:space="preserve">Scientific Reports. </w:t>
      </w:r>
      <w:r w:rsidRPr="00D36414">
        <w:rPr>
          <w:rFonts w:cstheme="minorHAnsi"/>
          <w:i/>
          <w:iCs/>
        </w:rPr>
        <w:t>5</w:t>
      </w:r>
      <w:r w:rsidRPr="00D36414">
        <w:rPr>
          <w:rFonts w:cstheme="minorHAnsi"/>
        </w:rPr>
        <w:t xml:space="preserve">, 12505. </w:t>
      </w:r>
      <w:hyperlink r:id="rId864" w:history="1">
        <w:r w:rsidRPr="00D36414">
          <w:rPr>
            <w:rStyle w:val="Hyperlink"/>
            <w:rFonts w:cstheme="minorHAnsi"/>
          </w:rPr>
          <w:t>http://doi.org/10.1038/srep12505</w:t>
        </w:r>
      </w:hyperlink>
      <w:r w:rsidRPr="00D36414">
        <w:rPr>
          <w:rFonts w:cstheme="minorHAnsi"/>
        </w:rPr>
        <w:t xml:space="preserve"> </w:t>
      </w:r>
    </w:p>
    <w:p w14:paraId="403E0AD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en Brink, P., Mutafoglu, K., Schweitzer, J., Kettunen, M., Kuipers, Y., Emonts, M., Tyrväinen, L., Hujala, T., &amp; Ojala, A. (2016). The health and social benefits of nature and biodiversity protection. A report for the European Commission (ENV.B.3/ETU/2014/0039). </w:t>
      </w:r>
      <w:hyperlink r:id="rId865" w:history="1">
        <w:r w:rsidRPr="00D36414">
          <w:rPr>
            <w:rStyle w:val="Hyperlink"/>
            <w:rFonts w:cstheme="minorHAnsi"/>
          </w:rPr>
          <w:t>http://doi.org/10.13140/RG.2.1.4312.2807</w:t>
        </w:r>
      </w:hyperlink>
      <w:r w:rsidRPr="00D36414">
        <w:rPr>
          <w:rFonts w:cstheme="minorHAnsi"/>
        </w:rPr>
        <w:t xml:space="preserve"> </w:t>
      </w:r>
    </w:p>
    <w:p w14:paraId="273344C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engberg, A., Fredholm, S., Eliasson, I., Knez, I., Saltzman, K., &amp; Wetterberg, O. (2012). Cultural ecosystem services provided by landscapes: Assessment of heritage values and identity. </w:t>
      </w:r>
      <w:r w:rsidRPr="00D36414">
        <w:rPr>
          <w:rFonts w:cstheme="minorHAnsi"/>
          <w:i/>
          <w:iCs/>
        </w:rPr>
        <w:t>Ecosystem Services</w:t>
      </w:r>
      <w:r w:rsidRPr="00D36414">
        <w:rPr>
          <w:rFonts w:cstheme="minorHAnsi"/>
        </w:rPr>
        <w:t xml:space="preserve">, </w:t>
      </w:r>
      <w:r w:rsidRPr="00D36414">
        <w:rPr>
          <w:rFonts w:cstheme="minorHAnsi"/>
          <w:i/>
          <w:iCs/>
        </w:rPr>
        <w:t>2</w:t>
      </w:r>
      <w:r w:rsidRPr="00D36414">
        <w:rPr>
          <w:rFonts w:cstheme="minorHAnsi"/>
        </w:rPr>
        <w:t xml:space="preserve">, 14–26. </w:t>
      </w:r>
      <w:hyperlink r:id="rId866" w:history="1">
        <w:r w:rsidRPr="00D36414">
          <w:rPr>
            <w:rStyle w:val="Hyperlink"/>
            <w:rFonts w:cstheme="minorHAnsi"/>
          </w:rPr>
          <w:t>http://doi.org/10.1016/j.ecoser.2012.07.006</w:t>
        </w:r>
      </w:hyperlink>
      <w:r w:rsidRPr="00D36414">
        <w:rPr>
          <w:rFonts w:cstheme="minorHAnsi"/>
        </w:rPr>
        <w:t xml:space="preserve"> </w:t>
      </w:r>
    </w:p>
    <w:p w14:paraId="466F676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ieskens, K., Schulp, C. J. E., Levers, C., Kuemmerle, T., Lieskovský, J., Plieninger, T., &amp; Verburg, P. H. (2017). Characterizing European cultural landscapes: Accounting for structure, management intensity and value of agricultural and forest landscapes. </w:t>
      </w:r>
      <w:r w:rsidRPr="00D36414">
        <w:rPr>
          <w:rFonts w:cstheme="minorHAnsi"/>
          <w:i/>
          <w:iCs/>
        </w:rPr>
        <w:t>Land Use Policy, 62</w:t>
      </w:r>
      <w:r w:rsidRPr="00D36414">
        <w:rPr>
          <w:rFonts w:cstheme="minorHAnsi"/>
        </w:rPr>
        <w:t xml:space="preserve">, 29-39. </w:t>
      </w:r>
      <w:hyperlink r:id="rId867" w:history="1">
        <w:r w:rsidRPr="00D36414">
          <w:rPr>
            <w:rStyle w:val="Hyperlink"/>
            <w:rFonts w:cstheme="minorHAnsi"/>
          </w:rPr>
          <w:t>http://doi.org/10.1016/j.landusepol.2016.12.001</w:t>
        </w:r>
      </w:hyperlink>
      <w:r w:rsidRPr="00D36414">
        <w:rPr>
          <w:rFonts w:cstheme="minorHAnsi"/>
        </w:rPr>
        <w:t xml:space="preserve"> </w:t>
      </w:r>
    </w:p>
    <w:p w14:paraId="3ADF894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ilman, D., Socolow, R., Foley, J. a, Hill, J., Larson, E., Lynd, L., Pacala, S., Reilly, J., Searchiner, T., Somerville, C., &amp; Williams, R. (2009). Beneficial biofuels—The food, energy, and environment trilemma. </w:t>
      </w:r>
      <w:r w:rsidRPr="00D36414">
        <w:rPr>
          <w:rFonts w:cstheme="minorHAnsi"/>
          <w:i/>
          <w:iCs/>
        </w:rPr>
        <w:t>Science</w:t>
      </w:r>
      <w:r w:rsidRPr="00D36414">
        <w:rPr>
          <w:rFonts w:cstheme="minorHAnsi"/>
        </w:rPr>
        <w:t xml:space="preserve">, </w:t>
      </w:r>
      <w:r w:rsidRPr="00D36414">
        <w:rPr>
          <w:rFonts w:cstheme="minorHAnsi"/>
          <w:i/>
          <w:iCs/>
        </w:rPr>
        <w:t>325</w:t>
      </w:r>
      <w:r w:rsidRPr="00D36414">
        <w:rPr>
          <w:rFonts w:cstheme="minorHAnsi"/>
        </w:rPr>
        <w:t xml:space="preserve">(5938), 270–271. </w:t>
      </w:r>
      <w:hyperlink r:id="rId868" w:history="1">
        <w:r w:rsidRPr="00D36414">
          <w:rPr>
            <w:rStyle w:val="Hyperlink"/>
            <w:rFonts w:cstheme="minorHAnsi"/>
          </w:rPr>
          <w:t>http://doi.org/10.1126/science.1177970</w:t>
        </w:r>
      </w:hyperlink>
      <w:r w:rsidRPr="00D36414">
        <w:rPr>
          <w:rFonts w:cstheme="minorHAnsi"/>
        </w:rPr>
        <w:t xml:space="preserve"> </w:t>
      </w:r>
    </w:p>
    <w:p w14:paraId="63B9F584" w14:textId="77777777" w:rsidR="00BC1D00" w:rsidRPr="00D36414" w:rsidRDefault="00BC1D00" w:rsidP="00BC1D00">
      <w:pPr>
        <w:widowControl w:val="0"/>
        <w:autoSpaceDE w:val="0"/>
        <w:autoSpaceDN w:val="0"/>
        <w:adjustRightInd w:val="0"/>
        <w:spacing w:before="120"/>
        <w:ind w:left="480" w:hanging="480"/>
        <w:rPr>
          <w:rFonts w:cstheme="minorHAnsi"/>
        </w:rPr>
      </w:pPr>
      <w:r w:rsidRPr="00D36414">
        <w:rPr>
          <w:rFonts w:cstheme="minorHAnsi"/>
        </w:rPr>
        <w:t xml:space="preserve">TNC. (n.d.). The atlas of global conservation. Retrieved January 1, 2017, from </w:t>
      </w:r>
      <w:hyperlink r:id="rId869" w:history="1">
        <w:r w:rsidRPr="00D36414">
          <w:rPr>
            <w:rStyle w:val="Hyperlink"/>
            <w:rFonts w:cstheme="minorHAnsi"/>
          </w:rPr>
          <w:t>http://maps.tnc.org/globalmaps.html</w:t>
        </w:r>
      </w:hyperlink>
      <w:r w:rsidRPr="00D36414">
        <w:rPr>
          <w:rFonts w:cstheme="minorHAnsi"/>
        </w:rPr>
        <w:t xml:space="preserve"> </w:t>
      </w:r>
    </w:p>
    <w:p w14:paraId="700CC3C2" w14:textId="77777777" w:rsidR="00BC1D00" w:rsidRDefault="00BC1D00" w:rsidP="00BC1D00">
      <w:pPr>
        <w:widowControl w:val="0"/>
        <w:autoSpaceDE w:val="0"/>
        <w:autoSpaceDN w:val="0"/>
        <w:adjustRightInd w:val="0"/>
        <w:spacing w:before="120"/>
        <w:ind w:left="480" w:hanging="480"/>
        <w:rPr>
          <w:rFonts w:cstheme="minorHAnsi"/>
        </w:rPr>
      </w:pPr>
      <w:r w:rsidRPr="00D36414">
        <w:rPr>
          <w:rFonts w:cstheme="minorHAnsi"/>
        </w:rPr>
        <w:t xml:space="preserve">TNI. (2016). Land grabbing and land concentration in Europe. A Research Brief. </w:t>
      </w:r>
      <w:r>
        <w:rPr>
          <w:rFonts w:cstheme="minorHAnsi"/>
        </w:rPr>
        <w:t xml:space="preserve">Retrieved from </w:t>
      </w:r>
      <w:hyperlink r:id="rId870" w:history="1">
        <w:r w:rsidRPr="00AE7DF7">
          <w:rPr>
            <w:rStyle w:val="Hyperlink"/>
          </w:rPr>
          <w:t>https://www.tni.org/files/publication-downloads/landgrabbingeurope_a5-2.pdf</w:t>
        </w:r>
      </w:hyperlink>
    </w:p>
    <w:p w14:paraId="2CA249FA" w14:textId="6B47C269"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oivonen, A. L., Roth, E., Navrud, S., Gudbergsson, G., Appelblad, H., Bengtsson, B., &amp; Tuunainen, P. (2004). The economic value of recreational fisheries in Nordic countries. </w:t>
      </w:r>
      <w:r w:rsidRPr="00D36414">
        <w:rPr>
          <w:rFonts w:cstheme="minorHAnsi"/>
          <w:i/>
          <w:iCs/>
        </w:rPr>
        <w:t>Fisheries Management and Ecology</w:t>
      </w:r>
      <w:r w:rsidRPr="00D36414">
        <w:rPr>
          <w:rFonts w:cstheme="minorHAnsi"/>
        </w:rPr>
        <w:t xml:space="preserve">, </w:t>
      </w:r>
      <w:r w:rsidRPr="00D36414">
        <w:rPr>
          <w:rFonts w:cstheme="minorHAnsi"/>
          <w:i/>
          <w:iCs/>
        </w:rPr>
        <w:t>11</w:t>
      </w:r>
      <w:r w:rsidRPr="00D36414">
        <w:rPr>
          <w:rFonts w:cstheme="minorHAnsi"/>
        </w:rPr>
        <w:t xml:space="preserve">(1), 1–14. </w:t>
      </w:r>
      <w:hyperlink r:id="rId871" w:history="1">
        <w:r w:rsidRPr="00D36414">
          <w:rPr>
            <w:rStyle w:val="Hyperlink"/>
            <w:rFonts w:cstheme="minorHAnsi"/>
          </w:rPr>
          <w:t>http://doi.org/10.1046/j.1365-2400.2003.00376.x</w:t>
        </w:r>
      </w:hyperlink>
      <w:r w:rsidRPr="00D36414">
        <w:rPr>
          <w:rFonts w:cstheme="minorHAnsi"/>
        </w:rPr>
        <w:t xml:space="preserve"> </w:t>
      </w:r>
    </w:p>
    <w:p w14:paraId="68FCC5D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orralba, M., Fagerholm, N., Burgess, P. J., Moreno, G., &amp; Plieninger, T. (2016). Do European agroforestry systems enhance biodiversity and ecosystem services? A meta-analysis. </w:t>
      </w:r>
      <w:r w:rsidRPr="00D36414">
        <w:rPr>
          <w:rFonts w:cstheme="minorHAnsi"/>
          <w:i/>
          <w:iCs/>
        </w:rPr>
        <w:t>Agriculture, Ecosystems and Environment</w:t>
      </w:r>
      <w:r w:rsidRPr="00D36414">
        <w:rPr>
          <w:rFonts w:cstheme="minorHAnsi"/>
        </w:rPr>
        <w:t xml:space="preserve">, </w:t>
      </w:r>
      <w:r w:rsidRPr="00D36414">
        <w:rPr>
          <w:rFonts w:cstheme="minorHAnsi"/>
          <w:i/>
          <w:iCs/>
        </w:rPr>
        <w:t>230</w:t>
      </w:r>
      <w:r w:rsidRPr="00D36414">
        <w:rPr>
          <w:rFonts w:cstheme="minorHAnsi"/>
        </w:rPr>
        <w:t xml:space="preserve">, 150–161. </w:t>
      </w:r>
      <w:hyperlink r:id="rId872" w:history="1">
        <w:r w:rsidRPr="00D36414">
          <w:rPr>
            <w:rStyle w:val="Hyperlink"/>
            <w:rFonts w:cstheme="minorHAnsi"/>
          </w:rPr>
          <w:t>http://doi.org/10.1016/j.agee.2016.06.002</w:t>
        </w:r>
      </w:hyperlink>
      <w:r w:rsidRPr="00D36414">
        <w:rPr>
          <w:rFonts w:cstheme="minorHAnsi"/>
        </w:rPr>
        <w:t xml:space="preserve"> </w:t>
      </w:r>
    </w:p>
    <w:p w14:paraId="443F015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óth, G., Gardi, C., Bódis, K., Ivits, É., Aksoy, E., Jones, A., Jeffrey, S., Petursdottir, T., &amp; Montanarella, L. (2013). Continental-scale assessment of provisioning soil functions in Europe. </w:t>
      </w:r>
      <w:r w:rsidRPr="00D36414">
        <w:rPr>
          <w:rFonts w:cstheme="minorHAnsi"/>
          <w:i/>
          <w:iCs/>
        </w:rPr>
        <w:t>Ecological Processes</w:t>
      </w:r>
      <w:r w:rsidRPr="00D36414">
        <w:rPr>
          <w:rFonts w:cstheme="minorHAnsi"/>
        </w:rPr>
        <w:t xml:space="preserve">, </w:t>
      </w:r>
      <w:r w:rsidRPr="00D36414">
        <w:rPr>
          <w:rFonts w:cstheme="minorHAnsi"/>
          <w:i/>
          <w:iCs/>
        </w:rPr>
        <w:t>2</w:t>
      </w:r>
      <w:r w:rsidRPr="00D36414">
        <w:rPr>
          <w:rFonts w:cstheme="minorHAnsi"/>
        </w:rPr>
        <w:t xml:space="preserve">, 32. </w:t>
      </w:r>
      <w:hyperlink r:id="rId873" w:history="1">
        <w:r w:rsidRPr="00D36414">
          <w:rPr>
            <w:rStyle w:val="Hyperlink"/>
            <w:rFonts w:cstheme="minorHAnsi"/>
          </w:rPr>
          <w:t>http://doi.org/10.1186/2192-1709-2-32</w:t>
        </w:r>
      </w:hyperlink>
      <w:r w:rsidRPr="00D36414">
        <w:rPr>
          <w:rFonts w:cstheme="minorHAnsi"/>
        </w:rPr>
        <w:t xml:space="preserve"> </w:t>
      </w:r>
    </w:p>
    <w:p w14:paraId="4023CCA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ribot, A., Mouquet, N., Villéger, S., Raymond, M., Hoff, F., Boissery, P., Holon, F., &amp; Deter, J. (2016). Taxonomic and functional diversity increase the aesthetic value of coralligenous reefs. </w:t>
      </w:r>
      <w:r w:rsidRPr="00D36414">
        <w:rPr>
          <w:rFonts w:cstheme="minorHAnsi"/>
          <w:i/>
          <w:iCs/>
        </w:rPr>
        <w:t>Scientific Reports, 6</w:t>
      </w:r>
      <w:r w:rsidRPr="00D36414">
        <w:rPr>
          <w:rFonts w:cstheme="minorHAnsi"/>
        </w:rPr>
        <w:t xml:space="preserve">, 34229. </w:t>
      </w:r>
      <w:hyperlink r:id="rId874" w:history="1">
        <w:r w:rsidRPr="00D36414">
          <w:rPr>
            <w:rStyle w:val="Hyperlink"/>
            <w:rFonts w:cstheme="minorHAnsi"/>
          </w:rPr>
          <w:t>http://doi.org/10.1038/srep34229</w:t>
        </w:r>
      </w:hyperlink>
      <w:r w:rsidRPr="00D36414">
        <w:rPr>
          <w:rFonts w:cstheme="minorHAnsi"/>
        </w:rPr>
        <w:t xml:space="preserve"> </w:t>
      </w:r>
    </w:p>
    <w:p w14:paraId="386E551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urtiainen, M., &amp; Nuutinen, T. (2012). Evaluation of information on wild berry and mushroom markets in European countries. </w:t>
      </w:r>
      <w:r w:rsidRPr="00D36414">
        <w:rPr>
          <w:rFonts w:cstheme="minorHAnsi"/>
          <w:i/>
          <w:iCs/>
        </w:rPr>
        <w:t>Small-Scale Forestry</w:t>
      </w:r>
      <w:r w:rsidRPr="00D36414">
        <w:rPr>
          <w:rFonts w:cstheme="minorHAnsi"/>
        </w:rPr>
        <w:t xml:space="preserve">, </w:t>
      </w:r>
      <w:r w:rsidRPr="00D36414">
        <w:rPr>
          <w:rFonts w:cstheme="minorHAnsi"/>
          <w:i/>
          <w:iCs/>
        </w:rPr>
        <w:t>11</w:t>
      </w:r>
      <w:r w:rsidRPr="00D36414">
        <w:rPr>
          <w:rFonts w:cstheme="minorHAnsi"/>
        </w:rPr>
        <w:t xml:space="preserve">(1), 131–145. </w:t>
      </w:r>
      <w:hyperlink r:id="rId875" w:history="1">
        <w:r w:rsidRPr="00D36414">
          <w:rPr>
            <w:rStyle w:val="Hyperlink"/>
            <w:rFonts w:cstheme="minorHAnsi"/>
          </w:rPr>
          <w:t>http://doi.org/10.1007/s11842-011-9173-z</w:t>
        </w:r>
      </w:hyperlink>
      <w:r w:rsidRPr="00D36414">
        <w:rPr>
          <w:rFonts w:cstheme="minorHAnsi"/>
        </w:rPr>
        <w:t xml:space="preserve"> </w:t>
      </w:r>
    </w:p>
    <w:p w14:paraId="7BC439C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Tveit, M., Ode, Å., &amp; Fry, G. (2006). Key concepts in a framework for analysing visual landscape character. </w:t>
      </w:r>
      <w:r w:rsidRPr="00D36414">
        <w:rPr>
          <w:rFonts w:cstheme="minorHAnsi"/>
          <w:i/>
          <w:iCs/>
        </w:rPr>
        <w:t>Landscape Research</w:t>
      </w:r>
      <w:r w:rsidRPr="00D36414">
        <w:rPr>
          <w:rFonts w:cstheme="minorHAnsi"/>
        </w:rPr>
        <w:t xml:space="preserve">, </w:t>
      </w:r>
      <w:r w:rsidRPr="00D36414">
        <w:rPr>
          <w:rFonts w:cstheme="minorHAnsi"/>
          <w:i/>
          <w:iCs/>
        </w:rPr>
        <w:t>31</w:t>
      </w:r>
      <w:r w:rsidRPr="00D36414">
        <w:rPr>
          <w:rFonts w:cstheme="minorHAnsi"/>
        </w:rPr>
        <w:t xml:space="preserve">(3), 229–255. </w:t>
      </w:r>
    </w:p>
    <w:p w14:paraId="31EAB93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ca, S. (2007). Türk Toplumunda Hıdrellez [Hidrellez in Turkish society]. </w:t>
      </w:r>
      <w:r w:rsidRPr="00D36414">
        <w:rPr>
          <w:rFonts w:cstheme="minorHAnsi"/>
          <w:i/>
          <w:iCs/>
        </w:rPr>
        <w:t>Atatürk Üniversitesi Türkiyat Araştırmaları Enstitüsü Dergisi [Ataturk University Journal of Turkic Studies]</w:t>
      </w:r>
      <w:r w:rsidRPr="00D36414">
        <w:rPr>
          <w:rFonts w:cstheme="minorHAnsi"/>
        </w:rPr>
        <w:t xml:space="preserve">, </w:t>
      </w:r>
      <w:r w:rsidRPr="00D36414">
        <w:rPr>
          <w:rFonts w:cstheme="minorHAnsi"/>
          <w:i/>
          <w:iCs/>
        </w:rPr>
        <w:t>34</w:t>
      </w:r>
      <w:r w:rsidRPr="00D36414">
        <w:rPr>
          <w:rFonts w:cstheme="minorHAnsi"/>
        </w:rPr>
        <w:t>, 113–138.</w:t>
      </w:r>
    </w:p>
    <w:p w14:paraId="14CFD53D" w14:textId="77777777" w:rsidR="00167C0B" w:rsidRPr="00D36414" w:rsidRDefault="00167C0B" w:rsidP="00167C0B">
      <w:pPr>
        <w:widowControl w:val="0"/>
        <w:autoSpaceDE w:val="0"/>
        <w:autoSpaceDN w:val="0"/>
        <w:adjustRightInd w:val="0"/>
        <w:spacing w:before="120"/>
        <w:ind w:left="480" w:hanging="480"/>
        <w:rPr>
          <w:rFonts w:cstheme="minorHAnsi"/>
          <w:i/>
          <w:iCs/>
        </w:rPr>
      </w:pPr>
      <w:r w:rsidRPr="00D36414">
        <w:rPr>
          <w:rFonts w:cstheme="minorHAnsi"/>
        </w:rPr>
        <w:t xml:space="preserve">UK NEA. (2011). </w:t>
      </w:r>
      <w:r w:rsidRPr="00D36414">
        <w:rPr>
          <w:rFonts w:cstheme="minorHAnsi"/>
          <w:i/>
          <w:iCs/>
        </w:rPr>
        <w:t xml:space="preserve">The UK National Ecosystem Assessment: Technical report. </w:t>
      </w:r>
      <w:r w:rsidRPr="00D36414">
        <w:rPr>
          <w:rFonts w:cstheme="minorHAnsi"/>
        </w:rPr>
        <w:t xml:space="preserve">Cambridge, UK: UNEP-WCMC. </w:t>
      </w:r>
    </w:p>
    <w:p w14:paraId="0434345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lbrich, K., Schweiger, O., Klotz, S., &amp; Settele, J. (2015). Biodiversity impacts of climate change - the PRONAS software as educational tool. </w:t>
      </w:r>
      <w:r w:rsidRPr="00D36414">
        <w:rPr>
          <w:rFonts w:cstheme="minorHAnsi"/>
          <w:i/>
          <w:iCs/>
        </w:rPr>
        <w:t>Web Ecology</w:t>
      </w:r>
      <w:r w:rsidRPr="00D36414">
        <w:rPr>
          <w:rFonts w:cstheme="minorHAnsi"/>
        </w:rPr>
        <w:t xml:space="preserve">, </w:t>
      </w:r>
      <w:r w:rsidRPr="00D36414">
        <w:rPr>
          <w:rFonts w:cstheme="minorHAnsi"/>
          <w:i/>
          <w:iCs/>
        </w:rPr>
        <w:t>15</w:t>
      </w:r>
      <w:r w:rsidRPr="00D36414">
        <w:rPr>
          <w:rFonts w:cstheme="minorHAnsi"/>
        </w:rPr>
        <w:t xml:space="preserve">, 49–58. </w:t>
      </w:r>
      <w:hyperlink r:id="rId876" w:history="1">
        <w:r w:rsidRPr="00D36414">
          <w:rPr>
            <w:rStyle w:val="Hyperlink"/>
            <w:rFonts w:cstheme="minorHAnsi"/>
          </w:rPr>
          <w:t>http://doi.org/10.5194/we-15-49-2015</w:t>
        </w:r>
      </w:hyperlink>
      <w:r w:rsidRPr="00D36414">
        <w:rPr>
          <w:rFonts w:cstheme="minorHAnsi"/>
        </w:rPr>
        <w:t xml:space="preserve"> </w:t>
      </w:r>
    </w:p>
    <w:p w14:paraId="61C9BE4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Water. (2011). </w:t>
      </w:r>
      <w:r w:rsidRPr="00D36414">
        <w:rPr>
          <w:rFonts w:cstheme="minorHAnsi"/>
          <w:i/>
          <w:iCs/>
        </w:rPr>
        <w:t>Water quality</w:t>
      </w:r>
      <w:r w:rsidRPr="00D36414">
        <w:rPr>
          <w:rFonts w:cstheme="minorHAnsi"/>
        </w:rPr>
        <w:t xml:space="preserve">. </w:t>
      </w:r>
      <w:r w:rsidRPr="00D36414">
        <w:rPr>
          <w:rFonts w:cstheme="minorHAnsi"/>
          <w:i/>
          <w:iCs/>
        </w:rPr>
        <w:t>Policy Brief</w:t>
      </w:r>
      <w:r w:rsidRPr="00D36414">
        <w:rPr>
          <w:rFonts w:cstheme="minorHAnsi"/>
        </w:rPr>
        <w:t xml:space="preserve">. </w:t>
      </w:r>
    </w:p>
    <w:p w14:paraId="1394C81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Water. (2013). </w:t>
      </w:r>
      <w:r w:rsidRPr="00D36414">
        <w:rPr>
          <w:rFonts w:cstheme="minorHAnsi"/>
          <w:i/>
          <w:iCs/>
        </w:rPr>
        <w:t>Water security and the global water agenda</w:t>
      </w:r>
      <w:r w:rsidRPr="00D36414">
        <w:rPr>
          <w:rFonts w:cstheme="minorHAnsi"/>
        </w:rPr>
        <w:t xml:space="preserve">. </w:t>
      </w:r>
      <w:r w:rsidRPr="00D36414">
        <w:rPr>
          <w:rFonts w:cstheme="minorHAnsi"/>
          <w:i/>
          <w:iCs/>
        </w:rPr>
        <w:t>Analytical Brief</w:t>
      </w:r>
      <w:r w:rsidRPr="00D36414">
        <w:rPr>
          <w:rFonts w:cstheme="minorHAnsi"/>
        </w:rPr>
        <w:t xml:space="preserve">. </w:t>
      </w:r>
      <w:hyperlink r:id="rId877" w:history="1">
        <w:r w:rsidRPr="00D36414">
          <w:rPr>
            <w:rStyle w:val="Hyperlink"/>
            <w:rFonts w:cstheme="minorHAnsi"/>
          </w:rPr>
          <w:t>http://doi.org/10.1016/0022-1694(68)90080-2</w:t>
        </w:r>
      </w:hyperlink>
      <w:r w:rsidRPr="00D36414">
        <w:rPr>
          <w:rFonts w:cstheme="minorHAnsi"/>
        </w:rPr>
        <w:t xml:space="preserve"> </w:t>
      </w:r>
    </w:p>
    <w:p w14:paraId="4DCCD33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EP. (1999). </w:t>
      </w:r>
      <w:r w:rsidRPr="00D36414">
        <w:rPr>
          <w:rFonts w:cstheme="minorHAnsi"/>
          <w:i/>
          <w:iCs/>
        </w:rPr>
        <w:t>Cultural and spiritual values of biodiversity</w:t>
      </w:r>
      <w:r w:rsidRPr="00D36414">
        <w:rPr>
          <w:rFonts w:cstheme="minorHAnsi"/>
        </w:rPr>
        <w:t xml:space="preserve">. </w:t>
      </w:r>
    </w:p>
    <w:p w14:paraId="45D02CB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EP. (2004). </w:t>
      </w:r>
      <w:r w:rsidRPr="00D36414">
        <w:rPr>
          <w:rFonts w:cstheme="minorHAnsi"/>
          <w:i/>
          <w:iCs/>
        </w:rPr>
        <w:t>Exploring the links: Human well-being, poverty, and ecosystem services</w:t>
      </w:r>
      <w:r w:rsidRPr="00D36414">
        <w:rPr>
          <w:rFonts w:cstheme="minorHAnsi"/>
        </w:rPr>
        <w:t xml:space="preserve">. </w:t>
      </w:r>
      <w:r w:rsidRPr="00D36414">
        <w:rPr>
          <w:rFonts w:cstheme="minorHAnsi"/>
          <w:i/>
          <w:iCs/>
        </w:rPr>
        <w:t>Mountain Research and Development</w:t>
      </w:r>
      <w:r w:rsidRPr="00D36414">
        <w:rPr>
          <w:rFonts w:cstheme="minorHAnsi"/>
          <w:i/>
        </w:rPr>
        <w:t xml:space="preserve"> (Vol. 22)</w:t>
      </w:r>
      <w:r w:rsidRPr="00D36414">
        <w:rPr>
          <w:rFonts w:cstheme="minorHAnsi"/>
        </w:rPr>
        <w:t>.</w:t>
      </w:r>
    </w:p>
    <w:p w14:paraId="5E51323D" w14:textId="47C4F61F"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EP-WCMC, &amp; IUCN. (2016). </w:t>
      </w:r>
      <w:r w:rsidRPr="00D36414">
        <w:rPr>
          <w:rFonts w:cstheme="minorHAnsi"/>
          <w:i/>
          <w:iCs/>
        </w:rPr>
        <w:t>Protected planet report 2016</w:t>
      </w:r>
      <w:r w:rsidRPr="00D36414">
        <w:rPr>
          <w:rFonts w:cstheme="minorHAnsi"/>
        </w:rPr>
        <w:t xml:space="preserve">. </w:t>
      </w:r>
    </w:p>
    <w:p w14:paraId="6C01375B" w14:textId="0152E88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EP &amp; UNECE. (2016). </w:t>
      </w:r>
      <w:r w:rsidRPr="00D36414">
        <w:rPr>
          <w:rFonts w:cstheme="minorHAnsi"/>
          <w:i/>
          <w:iCs/>
        </w:rPr>
        <w:t>GEO-6 - Assessment for the pan-European region</w:t>
      </w:r>
      <w:r w:rsidRPr="00D36414">
        <w:rPr>
          <w:rFonts w:cstheme="minorHAnsi"/>
        </w:rPr>
        <w:t xml:space="preserve">. Nairobi, Kenya: United Nations Environment Programme. </w:t>
      </w:r>
    </w:p>
    <w:p w14:paraId="05B59F2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ESCO. (n.d.). </w:t>
      </w:r>
      <w:r w:rsidRPr="00D36414">
        <w:rPr>
          <w:rFonts w:cstheme="minorHAnsi"/>
          <w:i/>
        </w:rPr>
        <w:t>UNESCO Atlas of the world’s languages in danger.</w:t>
      </w:r>
      <w:r w:rsidRPr="00D36414">
        <w:rPr>
          <w:rFonts w:cstheme="minorHAnsi"/>
        </w:rPr>
        <w:t xml:space="preserve"> Retrieved November 1, 2015, from </w:t>
      </w:r>
      <w:hyperlink r:id="rId878" w:history="1">
        <w:r w:rsidRPr="00D36414">
          <w:rPr>
            <w:rStyle w:val="Hyperlink"/>
            <w:rFonts w:cstheme="minorHAnsi"/>
          </w:rPr>
          <w:t>http://www.unesco.org/languages-atlas/</w:t>
        </w:r>
      </w:hyperlink>
      <w:r w:rsidRPr="00D36414">
        <w:rPr>
          <w:rStyle w:val="Hyperlink"/>
          <w:rFonts w:cstheme="minorHAnsi"/>
        </w:rPr>
        <w:t xml:space="preserve"> </w:t>
      </w:r>
    </w:p>
    <w:p w14:paraId="23A7C089" w14:textId="7608CF14"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ESCO. (2003). Convention for the safeguarding of intangible cultural heritage. Retrieved from </w:t>
      </w:r>
      <w:hyperlink r:id="rId879" w:history="1">
        <w:r w:rsidRPr="00D36414">
          <w:rPr>
            <w:rStyle w:val="Hyperlink"/>
            <w:rFonts w:cstheme="minorHAnsi"/>
          </w:rPr>
          <w:t>https://ich.unesco.org/en/convention</w:t>
        </w:r>
      </w:hyperlink>
      <w:r w:rsidRPr="00D36414">
        <w:rPr>
          <w:rFonts w:cstheme="minorHAnsi"/>
        </w:rPr>
        <w:t xml:space="preserve"> </w:t>
      </w:r>
    </w:p>
    <w:p w14:paraId="75921D0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FCCC. (2014). National greenhouse gas inventory data for the period 1990–2013. Note by the secretariat. Retrieved from </w:t>
      </w:r>
      <w:hyperlink r:id="rId880" w:history="1">
        <w:r w:rsidRPr="00D36414">
          <w:rPr>
            <w:rStyle w:val="Hyperlink"/>
            <w:rFonts w:cstheme="minorHAnsi"/>
          </w:rPr>
          <w:t>http://unfccc.int/documentation/documents/advanced_search/items/6911.php?priref=600008730</w:t>
        </w:r>
      </w:hyperlink>
      <w:r w:rsidRPr="00D36414">
        <w:rPr>
          <w:rFonts w:cstheme="minorHAnsi"/>
        </w:rPr>
        <w:t xml:space="preserve"> </w:t>
      </w:r>
    </w:p>
    <w:p w14:paraId="0170D73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NICEF. (2014). </w:t>
      </w:r>
      <w:r w:rsidRPr="00D36414">
        <w:rPr>
          <w:rFonts w:cstheme="minorHAnsi"/>
          <w:i/>
          <w:iCs/>
        </w:rPr>
        <w:t>Children of the recession. The impact of the economic crisis on the child well-being in rich countries</w:t>
      </w:r>
      <w:r w:rsidRPr="00D36414">
        <w:rPr>
          <w:rFonts w:cstheme="minorHAnsi"/>
        </w:rPr>
        <w:t xml:space="preserve">. </w:t>
      </w:r>
      <w:r w:rsidRPr="00D36414">
        <w:rPr>
          <w:rFonts w:cstheme="minorHAnsi"/>
          <w:i/>
          <w:iCs/>
        </w:rPr>
        <w:t>Innocenti report card 12. Children in the developed world</w:t>
      </w:r>
      <w:r w:rsidRPr="00D36414">
        <w:rPr>
          <w:rFonts w:cstheme="minorHAnsi"/>
        </w:rPr>
        <w:t xml:space="preserve">. </w:t>
      </w:r>
    </w:p>
    <w:p w14:paraId="60FDE11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US Energy Information Administration. (2017). International Energy Statistics - Biofuels. </w:t>
      </w:r>
    </w:p>
    <w:p w14:paraId="06B1872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lin, H., Peters, D., Van den Berg, M., Frank, S., Havlik, P., Forsell, N., &amp; Hamelinck, C. (2015). </w:t>
      </w:r>
      <w:r w:rsidRPr="00D36414">
        <w:rPr>
          <w:rFonts w:cstheme="minorHAnsi"/>
          <w:i/>
          <w:iCs/>
        </w:rPr>
        <w:t>The land use change impact of biofuels consumed in the EU quantification of area and greenhouse gas impacts</w:t>
      </w:r>
      <w:r w:rsidRPr="00D36414">
        <w:rPr>
          <w:rFonts w:cstheme="minorHAnsi"/>
        </w:rPr>
        <w:t xml:space="preserve">. </w:t>
      </w:r>
    </w:p>
    <w:p w14:paraId="639AA6E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Van den Berg, A. E., &amp; Koole, S. L. (2006). </w:t>
      </w:r>
      <w:r w:rsidRPr="00D36414">
        <w:rPr>
          <w:rFonts w:cstheme="minorHAnsi"/>
        </w:rPr>
        <w:t xml:space="preserve">New wilderness in the Netherlands: An investigation of visual preferences for nature development landscapes. </w:t>
      </w:r>
      <w:r w:rsidRPr="00D36414">
        <w:rPr>
          <w:rFonts w:cstheme="minorHAnsi"/>
          <w:i/>
          <w:iCs/>
        </w:rPr>
        <w:t>Landscape and Urban Planning</w:t>
      </w:r>
      <w:r w:rsidRPr="00D36414">
        <w:rPr>
          <w:rFonts w:cstheme="minorHAnsi"/>
        </w:rPr>
        <w:t xml:space="preserve">, </w:t>
      </w:r>
      <w:r w:rsidRPr="00D36414">
        <w:rPr>
          <w:rFonts w:cstheme="minorHAnsi"/>
          <w:i/>
          <w:iCs/>
        </w:rPr>
        <w:t>78</w:t>
      </w:r>
      <w:r w:rsidRPr="00D36414">
        <w:rPr>
          <w:rFonts w:cstheme="minorHAnsi"/>
        </w:rPr>
        <w:t xml:space="preserve">(4), 362–372. </w:t>
      </w:r>
      <w:hyperlink r:id="rId881" w:history="1">
        <w:r w:rsidRPr="00D36414">
          <w:rPr>
            <w:rStyle w:val="Hyperlink"/>
            <w:rFonts w:cstheme="minorHAnsi"/>
          </w:rPr>
          <w:t>http://doi.org/10.1016/j.landurbplan.2005.11.006</w:t>
        </w:r>
      </w:hyperlink>
      <w:r w:rsidRPr="00D36414">
        <w:rPr>
          <w:rFonts w:cstheme="minorHAnsi"/>
        </w:rPr>
        <w:t xml:space="preserve"> </w:t>
      </w:r>
    </w:p>
    <w:p w14:paraId="3F01CD8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n Den Berg, M., Wendel-Vos, W., Van Poppel, M., Kemper, H., Van Mechelen, W., &amp; Maas, J. (2015). Health benefits of green spaces in the living environment: A systematic review of epidemiological studies. </w:t>
      </w:r>
      <w:r w:rsidRPr="00D36414">
        <w:rPr>
          <w:rFonts w:cstheme="minorHAnsi"/>
          <w:i/>
          <w:iCs/>
        </w:rPr>
        <w:t>Urban Forestry &amp; Urban Greening</w:t>
      </w:r>
      <w:r w:rsidRPr="00D36414">
        <w:rPr>
          <w:rFonts w:cstheme="minorHAnsi"/>
        </w:rPr>
        <w:t xml:space="preserve">, </w:t>
      </w:r>
      <w:r w:rsidRPr="00D36414">
        <w:rPr>
          <w:rFonts w:cstheme="minorHAnsi"/>
          <w:i/>
          <w:iCs/>
        </w:rPr>
        <w:t>14</w:t>
      </w:r>
      <w:r w:rsidRPr="00D36414">
        <w:rPr>
          <w:rFonts w:cstheme="minorHAnsi"/>
        </w:rPr>
        <w:t xml:space="preserve">(4), 806–816. </w:t>
      </w:r>
      <w:hyperlink r:id="rId882" w:history="1">
        <w:r w:rsidRPr="00D36414">
          <w:rPr>
            <w:rStyle w:val="Hyperlink"/>
            <w:rFonts w:cstheme="minorHAnsi"/>
          </w:rPr>
          <w:t>http://doi.org/10.1016/j.ufug.2015.07.008</w:t>
        </w:r>
      </w:hyperlink>
      <w:r w:rsidRPr="00D36414">
        <w:rPr>
          <w:rFonts w:cstheme="minorHAnsi"/>
        </w:rPr>
        <w:t xml:space="preserve"> </w:t>
      </w:r>
    </w:p>
    <w:p w14:paraId="433767B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n der Ploeg, J. D., Franco, J. C., &amp; Borras, S. M. (2015). Land concentration and land grabbing in Europe: A preliminary analysis. </w:t>
      </w:r>
      <w:r w:rsidRPr="00D36414">
        <w:rPr>
          <w:rFonts w:cstheme="minorHAnsi"/>
          <w:i/>
          <w:iCs/>
        </w:rPr>
        <w:t>Canadian Journal of Development Studies / Revue Canadienne D’études Du Développement</w:t>
      </w:r>
      <w:r w:rsidRPr="00D36414">
        <w:rPr>
          <w:rFonts w:cstheme="minorHAnsi"/>
        </w:rPr>
        <w:t xml:space="preserve">, </w:t>
      </w:r>
      <w:r w:rsidRPr="00D36414">
        <w:rPr>
          <w:rFonts w:cstheme="minorHAnsi"/>
          <w:i/>
          <w:iCs/>
        </w:rPr>
        <w:t>36</w:t>
      </w:r>
      <w:r w:rsidRPr="00D36414">
        <w:rPr>
          <w:rFonts w:cstheme="minorHAnsi"/>
        </w:rPr>
        <w:t xml:space="preserve">(2), 147–162. </w:t>
      </w:r>
      <w:hyperlink r:id="rId883" w:history="1">
        <w:r w:rsidRPr="00D36414">
          <w:rPr>
            <w:rStyle w:val="Hyperlink"/>
            <w:rFonts w:cstheme="minorHAnsi"/>
          </w:rPr>
          <w:t>http://doi.org/10.1080/02255189.2015.1027673</w:t>
        </w:r>
      </w:hyperlink>
      <w:r w:rsidRPr="00D36414">
        <w:rPr>
          <w:rFonts w:cstheme="minorHAnsi"/>
        </w:rPr>
        <w:t xml:space="preserve"> </w:t>
      </w:r>
    </w:p>
    <w:p w14:paraId="3F9210D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n Oudenhoven, F., &amp; Haider, J. (2015). </w:t>
      </w:r>
      <w:r w:rsidRPr="00D36414">
        <w:rPr>
          <w:rFonts w:cstheme="minorHAnsi"/>
          <w:i/>
          <w:iCs/>
        </w:rPr>
        <w:t>With our own hands: A celebration of food and life in the Pamir Mountains of Afghanistan and Tajikistan</w:t>
      </w:r>
      <w:r w:rsidRPr="00D36414">
        <w:rPr>
          <w:rFonts w:cstheme="minorHAnsi"/>
        </w:rPr>
        <w:t xml:space="preserve">. Utrecht, The Netherlands: LM Publishers. </w:t>
      </w:r>
    </w:p>
    <w:p w14:paraId="619C3D7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n Swaay, C., Cuttelod, A., Collins, S., Maes, D., Munguira, M. L., Šašić, M., Settele, J., Verovnik, R., Verstrael, T., Warren, M., Wiemers, M., &amp; Wynhoff, I. (2010). </w:t>
      </w:r>
      <w:r w:rsidRPr="00D36414">
        <w:rPr>
          <w:rFonts w:cstheme="minorHAnsi"/>
          <w:i/>
          <w:iCs/>
        </w:rPr>
        <w:t>European red list of butterflies</w:t>
      </w:r>
      <w:r w:rsidRPr="00D36414">
        <w:rPr>
          <w:rFonts w:cstheme="minorHAnsi"/>
        </w:rPr>
        <w:t xml:space="preserve">. Luxembourg: Publications Office of the European Union. </w:t>
      </w:r>
      <w:hyperlink r:id="rId884" w:history="1">
        <w:r w:rsidRPr="00D36414">
          <w:rPr>
            <w:rStyle w:val="Hyperlink"/>
            <w:rFonts w:cstheme="minorHAnsi"/>
          </w:rPr>
          <w:t>http://doi.org/10.2779/83897</w:t>
        </w:r>
      </w:hyperlink>
      <w:r w:rsidRPr="00D36414">
        <w:rPr>
          <w:rFonts w:cstheme="minorHAnsi"/>
        </w:rPr>
        <w:t xml:space="preserve"> </w:t>
      </w:r>
    </w:p>
    <w:p w14:paraId="41EF4E7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n Wijnen, H. J., Rutgers, M., Schouten, A. J., Mulder, C., de Zwart, D., &amp; Breure, A. M. (2012). How to calculate the spatial distribution of ecosystem services - Natural attenuation as example from The Netherlands. </w:t>
      </w:r>
      <w:r w:rsidRPr="00D36414">
        <w:rPr>
          <w:rFonts w:cstheme="minorHAnsi"/>
          <w:i/>
          <w:iCs/>
        </w:rPr>
        <w:t>Science of the Total Environment</w:t>
      </w:r>
      <w:r w:rsidRPr="00D36414">
        <w:rPr>
          <w:rFonts w:cstheme="minorHAnsi"/>
        </w:rPr>
        <w:t xml:space="preserve">, </w:t>
      </w:r>
      <w:r w:rsidRPr="00D36414">
        <w:rPr>
          <w:rFonts w:cstheme="minorHAnsi"/>
          <w:i/>
          <w:iCs/>
        </w:rPr>
        <w:t>415</w:t>
      </w:r>
      <w:r w:rsidRPr="00D36414">
        <w:rPr>
          <w:rFonts w:cstheme="minorHAnsi"/>
        </w:rPr>
        <w:t xml:space="preserve">, 49–55. </w:t>
      </w:r>
      <w:hyperlink r:id="rId885" w:history="1">
        <w:r w:rsidRPr="00D36414">
          <w:rPr>
            <w:rStyle w:val="Hyperlink"/>
            <w:rFonts w:cstheme="minorHAnsi"/>
          </w:rPr>
          <w:t>http://doi.org/10.1016/j.scitotenv.2011.05.058</w:t>
        </w:r>
      </w:hyperlink>
      <w:r w:rsidRPr="00D36414">
        <w:rPr>
          <w:rFonts w:cstheme="minorHAnsi"/>
        </w:rPr>
        <w:t xml:space="preserve"> </w:t>
      </w:r>
    </w:p>
    <w:p w14:paraId="14A1AFE1" w14:textId="77777777" w:rsidR="00167C0B" w:rsidRPr="00167C0B" w:rsidRDefault="00167C0B" w:rsidP="00167C0B">
      <w:pPr>
        <w:widowControl w:val="0"/>
        <w:autoSpaceDE w:val="0"/>
        <w:autoSpaceDN w:val="0"/>
        <w:adjustRightInd w:val="0"/>
        <w:spacing w:before="120"/>
        <w:ind w:left="480" w:hanging="480"/>
        <w:rPr>
          <w:rFonts w:cstheme="minorHAnsi"/>
        </w:rPr>
      </w:pPr>
      <w:r w:rsidRPr="00167C0B">
        <w:rPr>
          <w:rFonts w:cstheme="minorHAnsi"/>
        </w:rPr>
        <w:t xml:space="preserve">Van Zanten, B. T., Van Berkel, D. B., Meentemeyer, R. K., Smith, J. W., Tieskens, T. F., &amp; Verburg, P. H. (2016). </w:t>
      </w:r>
      <w:r w:rsidRPr="00D36414">
        <w:rPr>
          <w:rFonts w:cstheme="minorHAnsi"/>
        </w:rPr>
        <w:t xml:space="preserve">Continental scale quantification of landscape values using social media data. </w:t>
      </w:r>
      <w:r w:rsidRPr="00D36414">
        <w:rPr>
          <w:rFonts w:cstheme="minorHAnsi"/>
          <w:i/>
        </w:rPr>
        <w:t>Proceedings of the National Academy of Sciences of the United States of America</w:t>
      </w:r>
      <w:r w:rsidRPr="00D36414">
        <w:rPr>
          <w:rFonts w:cstheme="minorHAnsi"/>
        </w:rPr>
        <w:t xml:space="preserve">, </w:t>
      </w:r>
      <w:r w:rsidRPr="00D36414">
        <w:rPr>
          <w:rFonts w:cstheme="minorHAnsi"/>
          <w:i/>
        </w:rPr>
        <w:t>113</w:t>
      </w:r>
      <w:r w:rsidRPr="00D36414">
        <w:rPr>
          <w:rFonts w:cstheme="minorHAnsi"/>
        </w:rPr>
        <w:t xml:space="preserve">(46), 12974-12979. </w:t>
      </w:r>
      <w:hyperlink r:id="rId886" w:history="1">
        <w:r w:rsidRPr="00167C0B">
          <w:rPr>
            <w:rStyle w:val="Hyperlink"/>
            <w:rFonts w:cstheme="minorHAnsi"/>
          </w:rPr>
          <w:t>http://doi.org/10.1073/pnas.1614158113</w:t>
        </w:r>
      </w:hyperlink>
      <w:r w:rsidRPr="00167C0B">
        <w:rPr>
          <w:rFonts w:cstheme="minorHAnsi"/>
        </w:rPr>
        <w:t xml:space="preserve"> </w:t>
      </w:r>
    </w:p>
    <w:p w14:paraId="19E50842"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Van Zanten, B. T., Verburg, P. H., Koetse, M. J., &amp; Van Beukering, P. J. H. (2014). </w:t>
      </w:r>
      <w:r w:rsidRPr="00D36414">
        <w:rPr>
          <w:rFonts w:cstheme="minorHAnsi"/>
        </w:rPr>
        <w:t xml:space="preserve">Preferences for European agrarian landscapes: A meta-analysis of case studies. </w:t>
      </w:r>
      <w:r w:rsidRPr="00D36414">
        <w:rPr>
          <w:rFonts w:cstheme="minorHAnsi"/>
          <w:i/>
          <w:iCs/>
        </w:rPr>
        <w:t>Landscape and Urban Planning</w:t>
      </w:r>
      <w:r w:rsidRPr="00D36414">
        <w:rPr>
          <w:rFonts w:cstheme="minorHAnsi"/>
        </w:rPr>
        <w:t xml:space="preserve">, </w:t>
      </w:r>
      <w:r w:rsidRPr="00D36414">
        <w:rPr>
          <w:rFonts w:cstheme="minorHAnsi"/>
          <w:i/>
          <w:iCs/>
        </w:rPr>
        <w:t>132</w:t>
      </w:r>
      <w:r w:rsidRPr="00D36414">
        <w:rPr>
          <w:rFonts w:cstheme="minorHAnsi"/>
        </w:rPr>
        <w:t xml:space="preserve">, 89–101. </w:t>
      </w:r>
      <w:hyperlink r:id="rId887" w:history="1">
        <w:r w:rsidRPr="00D36414">
          <w:rPr>
            <w:rStyle w:val="Hyperlink"/>
            <w:rFonts w:cstheme="minorHAnsi"/>
          </w:rPr>
          <w:t>http://doi.org/10.1016/j.landurbplan.2014.08.012</w:t>
        </w:r>
      </w:hyperlink>
      <w:r w:rsidRPr="00D36414">
        <w:rPr>
          <w:rFonts w:cstheme="minorHAnsi"/>
        </w:rPr>
        <w:t xml:space="preserve"> </w:t>
      </w:r>
    </w:p>
    <w:p w14:paraId="027A845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arga, A., &amp; Molnár, Z. (2014). The role of traditional ecological knowledge in managing wood-pastures. In T. Hartel &amp; T. Plieninger (Eds.), </w:t>
      </w:r>
      <w:r w:rsidRPr="00D36414">
        <w:rPr>
          <w:rFonts w:cstheme="minorHAnsi"/>
          <w:i/>
          <w:iCs/>
        </w:rPr>
        <w:t>European wood-pastures in transition: A social–ecological approach.</w:t>
      </w:r>
      <w:r w:rsidRPr="00D36414">
        <w:rPr>
          <w:rFonts w:cstheme="minorHAnsi"/>
        </w:rPr>
        <w:t xml:space="preserve"> (pp. 185–202.). Abingdon, UK and New York, USA: Earthscan. </w:t>
      </w:r>
    </w:p>
    <w:p w14:paraId="31332E6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erkerk, P. J., Mavsar, R., Giergiczny, M., Lindner, M., Edwards, D., &amp; Schelhaas, M. J. (2014). Assessing impacts of intensified biomass production and biodiversity protection on ecosystem services provided by European forests. </w:t>
      </w:r>
      <w:r w:rsidRPr="00D36414">
        <w:rPr>
          <w:rFonts w:cstheme="minorHAnsi"/>
          <w:i/>
          <w:iCs/>
        </w:rPr>
        <w:t>Ecosystem Services</w:t>
      </w:r>
      <w:r w:rsidRPr="00D36414">
        <w:rPr>
          <w:rFonts w:cstheme="minorHAnsi"/>
        </w:rPr>
        <w:t xml:space="preserve">, </w:t>
      </w:r>
      <w:r w:rsidRPr="00D36414">
        <w:rPr>
          <w:rFonts w:cstheme="minorHAnsi"/>
          <w:i/>
          <w:iCs/>
        </w:rPr>
        <w:t>9</w:t>
      </w:r>
      <w:r w:rsidRPr="00D36414">
        <w:rPr>
          <w:rFonts w:cstheme="minorHAnsi"/>
        </w:rPr>
        <w:t xml:space="preserve">, 155–165. </w:t>
      </w:r>
      <w:hyperlink r:id="rId888" w:history="1">
        <w:r w:rsidRPr="00D36414">
          <w:rPr>
            <w:rStyle w:val="Hyperlink"/>
            <w:rFonts w:cstheme="minorHAnsi"/>
          </w:rPr>
          <w:t>http://doi.org/10.1016/j.ecoser.2014.06.004</w:t>
        </w:r>
      </w:hyperlink>
      <w:r w:rsidRPr="00D36414">
        <w:rPr>
          <w:rFonts w:cstheme="minorHAnsi"/>
        </w:rPr>
        <w:t xml:space="preserve"> </w:t>
      </w:r>
    </w:p>
    <w:p w14:paraId="138825D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erschuuren, B. (2006). An overview of cultural and spiritual values in ecosystem management and </w:t>
      </w:r>
      <w:r w:rsidRPr="00D36414">
        <w:rPr>
          <w:rFonts w:cstheme="minorHAnsi"/>
        </w:rPr>
        <w:lastRenderedPageBreak/>
        <w:t>conservation strategies.</w:t>
      </w:r>
    </w:p>
    <w:p w14:paraId="6920CD0C"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erschuuren, B., Wild, R., Mcneely, J., &amp; Oviedo, G. (2010). </w:t>
      </w:r>
      <w:r w:rsidRPr="00D36414">
        <w:rPr>
          <w:rFonts w:cstheme="minorHAnsi"/>
          <w:i/>
          <w:iCs/>
        </w:rPr>
        <w:t>Sacred natural sites: Conserving nature and culture</w:t>
      </w:r>
      <w:r w:rsidRPr="00D36414">
        <w:rPr>
          <w:rFonts w:cstheme="minorHAnsi"/>
        </w:rPr>
        <w:t>. B. Verschuuren, R. Wild, J. Mcneely, &amp; G. Oviedo (Eds.). Abingdon, UK: Earthscan.</w:t>
      </w:r>
    </w:p>
    <w:p w14:paraId="2A672FA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lang w:val="es-ES"/>
        </w:rPr>
        <w:t xml:space="preserve">Vesterinen, J., Pouta, E., Huhtala, A., &amp; Neuvonen, M. (2010). </w:t>
      </w:r>
      <w:r w:rsidRPr="00D36414">
        <w:rPr>
          <w:rFonts w:cstheme="minorHAnsi"/>
        </w:rPr>
        <w:t xml:space="preserve">Impacts of changes in water quality on recreation behavior and benefits in Finland. </w:t>
      </w:r>
      <w:r w:rsidRPr="00D36414">
        <w:rPr>
          <w:rFonts w:cstheme="minorHAnsi"/>
          <w:i/>
          <w:iCs/>
        </w:rPr>
        <w:t>Journal of Environmental Management</w:t>
      </w:r>
      <w:r w:rsidRPr="00D36414">
        <w:rPr>
          <w:rFonts w:cstheme="minorHAnsi"/>
        </w:rPr>
        <w:t xml:space="preserve">, </w:t>
      </w:r>
      <w:r w:rsidRPr="00D36414">
        <w:rPr>
          <w:rFonts w:cstheme="minorHAnsi"/>
          <w:i/>
          <w:iCs/>
        </w:rPr>
        <w:t>91</w:t>
      </w:r>
      <w:r w:rsidRPr="00D36414">
        <w:rPr>
          <w:rFonts w:cstheme="minorHAnsi"/>
        </w:rPr>
        <w:t xml:space="preserve">(4), 984–994. </w:t>
      </w:r>
      <w:hyperlink r:id="rId889" w:history="1">
        <w:r w:rsidRPr="00D36414">
          <w:rPr>
            <w:rStyle w:val="Hyperlink"/>
            <w:rFonts w:cstheme="minorHAnsi"/>
          </w:rPr>
          <w:t>http://doi.org/10.1016/j.jenvman.2009.12.005</w:t>
        </w:r>
      </w:hyperlink>
      <w:r w:rsidRPr="00D36414">
        <w:rPr>
          <w:rFonts w:cstheme="minorHAnsi"/>
        </w:rPr>
        <w:t xml:space="preserve"> </w:t>
      </w:r>
    </w:p>
    <w:p w14:paraId="539D1CB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idal-Abarca Gutiérrez, M. R., &amp; Suárez Alonso, M. L. (2013). Which are, what is their status and what can we expect from ecosystem services provided by Spanish rivers and riparian areas? </w:t>
      </w:r>
      <w:r w:rsidRPr="00D36414">
        <w:rPr>
          <w:rFonts w:cstheme="minorHAnsi"/>
          <w:i/>
          <w:iCs/>
        </w:rPr>
        <w:t>Biodiversity and Conservation</w:t>
      </w:r>
      <w:r w:rsidRPr="00D36414">
        <w:rPr>
          <w:rFonts w:cstheme="minorHAnsi"/>
        </w:rPr>
        <w:t xml:space="preserve">, </w:t>
      </w:r>
      <w:r w:rsidRPr="00D36414">
        <w:rPr>
          <w:rFonts w:cstheme="minorHAnsi"/>
          <w:i/>
          <w:iCs/>
        </w:rPr>
        <w:t>22</w:t>
      </w:r>
      <w:r w:rsidRPr="00D36414">
        <w:rPr>
          <w:rFonts w:cstheme="minorHAnsi"/>
        </w:rPr>
        <w:t xml:space="preserve">(11), 2469–2503. </w:t>
      </w:r>
      <w:hyperlink r:id="rId890" w:history="1">
        <w:r w:rsidRPr="00D36414">
          <w:rPr>
            <w:rStyle w:val="Hyperlink"/>
            <w:rFonts w:cstheme="minorHAnsi"/>
          </w:rPr>
          <w:t>http://doi.org/10.1007/s10531-013-0532-2</w:t>
        </w:r>
      </w:hyperlink>
      <w:r w:rsidRPr="00D36414">
        <w:rPr>
          <w:rFonts w:cstheme="minorHAnsi"/>
        </w:rPr>
        <w:t xml:space="preserve"> </w:t>
      </w:r>
    </w:p>
    <w:p w14:paraId="4D64B2D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Vuichard, N., Ciais, P., Belelli, L., Smith, P., &amp; Valentini, R. (2008). Carbon sequestration due to the abandonment of agriculture in the former USSR since 1990. </w:t>
      </w:r>
      <w:r w:rsidRPr="00D36414">
        <w:rPr>
          <w:rFonts w:cstheme="minorHAnsi"/>
          <w:i/>
          <w:iCs/>
        </w:rPr>
        <w:t>Global Biogeochemical Cycles</w:t>
      </w:r>
      <w:r w:rsidRPr="00D36414">
        <w:rPr>
          <w:rFonts w:cstheme="minorHAnsi"/>
        </w:rPr>
        <w:t xml:space="preserve">, </w:t>
      </w:r>
      <w:r w:rsidRPr="00D36414">
        <w:rPr>
          <w:rFonts w:cstheme="minorHAnsi"/>
          <w:i/>
          <w:iCs/>
        </w:rPr>
        <w:t>22</w:t>
      </w:r>
      <w:r w:rsidRPr="00D36414">
        <w:rPr>
          <w:rFonts w:cstheme="minorHAnsi"/>
        </w:rPr>
        <w:t xml:space="preserve">(4). </w:t>
      </w:r>
      <w:hyperlink r:id="rId891" w:history="1">
        <w:r w:rsidRPr="00D36414">
          <w:rPr>
            <w:rStyle w:val="Hyperlink"/>
            <w:rFonts w:cstheme="minorHAnsi"/>
          </w:rPr>
          <w:t>http://doi.org/10.1029/2008GB003212</w:t>
        </w:r>
      </w:hyperlink>
      <w:r w:rsidRPr="00D36414">
        <w:rPr>
          <w:rFonts w:cstheme="minorHAnsi"/>
        </w:rPr>
        <w:t xml:space="preserve"> </w:t>
      </w:r>
    </w:p>
    <w:p w14:paraId="2B2E9C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alker, W. S., &amp; Uysal, A. (1973). An ancient god in modern Turkey: Some aspects of the cult of Hizir. </w:t>
      </w:r>
      <w:r w:rsidRPr="00D36414">
        <w:rPr>
          <w:rFonts w:cstheme="minorHAnsi"/>
          <w:i/>
          <w:iCs/>
        </w:rPr>
        <w:t>The Journal of American Folklore</w:t>
      </w:r>
      <w:r w:rsidRPr="00D36414">
        <w:rPr>
          <w:rFonts w:cstheme="minorHAnsi"/>
        </w:rPr>
        <w:t xml:space="preserve">, </w:t>
      </w:r>
      <w:r w:rsidRPr="00D36414">
        <w:rPr>
          <w:rFonts w:cstheme="minorHAnsi"/>
          <w:i/>
          <w:iCs/>
        </w:rPr>
        <w:t>86</w:t>
      </w:r>
      <w:r w:rsidRPr="00D36414">
        <w:rPr>
          <w:rFonts w:cstheme="minorHAnsi"/>
        </w:rPr>
        <w:t xml:space="preserve">(341), 286–289. </w:t>
      </w:r>
    </w:p>
    <w:p w14:paraId="362B6184"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alker, G., &amp; Burningham, K. (2011). Flood risk, vulnerability and environmental justice: Evidence and evaluation of inequality in a UK context. </w:t>
      </w:r>
      <w:r w:rsidRPr="00D36414">
        <w:rPr>
          <w:rFonts w:cstheme="minorHAnsi"/>
          <w:i/>
          <w:iCs/>
        </w:rPr>
        <w:t>Critical Social Policy</w:t>
      </w:r>
      <w:r w:rsidRPr="00D36414">
        <w:rPr>
          <w:rFonts w:cstheme="minorHAnsi"/>
        </w:rPr>
        <w:t xml:space="preserve">, </w:t>
      </w:r>
      <w:r w:rsidRPr="00D36414">
        <w:rPr>
          <w:rFonts w:cstheme="minorHAnsi"/>
          <w:i/>
          <w:iCs/>
        </w:rPr>
        <w:t>31</w:t>
      </w:r>
      <w:r w:rsidRPr="00D36414">
        <w:rPr>
          <w:rFonts w:cstheme="minorHAnsi"/>
        </w:rPr>
        <w:t xml:space="preserve">(2), 216–240. </w:t>
      </w:r>
      <w:hyperlink r:id="rId892" w:history="1">
        <w:r w:rsidRPr="00D36414">
          <w:rPr>
            <w:rStyle w:val="Hyperlink"/>
            <w:rFonts w:cstheme="minorHAnsi"/>
          </w:rPr>
          <w:t>http://doi.org/10.1177/0261018310396149</w:t>
        </w:r>
      </w:hyperlink>
      <w:r w:rsidRPr="00D36414">
        <w:rPr>
          <w:rFonts w:cstheme="minorHAnsi"/>
        </w:rPr>
        <w:t xml:space="preserve"> </w:t>
      </w:r>
    </w:p>
    <w:p w14:paraId="3948CAA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atson, R. A., Green, B. S., Tracey, S. R., Farmery, A., &amp; Pitcher, T. J. (2015a). Provenance of global seafood. </w:t>
      </w:r>
      <w:r w:rsidRPr="00D36414">
        <w:rPr>
          <w:rFonts w:cstheme="minorHAnsi"/>
          <w:i/>
          <w:iCs/>
        </w:rPr>
        <w:t>Fish and Fisheries</w:t>
      </w:r>
      <w:r w:rsidRPr="00D36414">
        <w:rPr>
          <w:rFonts w:cstheme="minorHAnsi"/>
        </w:rPr>
        <w:t xml:space="preserve">, </w:t>
      </w:r>
      <w:r w:rsidRPr="00D36414">
        <w:rPr>
          <w:rFonts w:cstheme="minorHAnsi"/>
          <w:i/>
        </w:rPr>
        <w:t xml:space="preserve">17, </w:t>
      </w:r>
      <w:r w:rsidRPr="00D36414">
        <w:rPr>
          <w:rFonts w:cstheme="minorHAnsi"/>
        </w:rPr>
        <w:t xml:space="preserve">585-595. </w:t>
      </w:r>
      <w:hyperlink r:id="rId893" w:history="1">
        <w:r w:rsidRPr="00D36414">
          <w:rPr>
            <w:rStyle w:val="Hyperlink"/>
            <w:rFonts w:cstheme="minorHAnsi"/>
          </w:rPr>
          <w:t>http://doi.org/10.1111/faf.12129</w:t>
        </w:r>
      </w:hyperlink>
      <w:r w:rsidRPr="00D36414">
        <w:rPr>
          <w:rFonts w:cstheme="minorHAnsi"/>
        </w:rPr>
        <w:t xml:space="preserve"> </w:t>
      </w:r>
    </w:p>
    <w:p w14:paraId="3892A63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atson, R., Nowara, G. B., Hartmann, K., Green, B. S., Tracey, S. R., &amp; Carter, C. G. (2015b). Marine foods sourced from farther as their use of global ocean primary production increases. </w:t>
      </w:r>
      <w:r w:rsidRPr="00D36414">
        <w:rPr>
          <w:rFonts w:cstheme="minorHAnsi"/>
          <w:i/>
          <w:iCs/>
        </w:rPr>
        <w:t>Nature Communications</w:t>
      </w:r>
      <w:r w:rsidRPr="00D36414">
        <w:rPr>
          <w:rFonts w:cstheme="minorHAnsi"/>
        </w:rPr>
        <w:t xml:space="preserve">, </w:t>
      </w:r>
      <w:r w:rsidRPr="00D36414">
        <w:rPr>
          <w:rFonts w:cstheme="minorHAnsi"/>
          <w:i/>
          <w:iCs/>
        </w:rPr>
        <w:t>6</w:t>
      </w:r>
      <w:r w:rsidRPr="00D36414">
        <w:rPr>
          <w:rFonts w:cstheme="minorHAnsi"/>
        </w:rPr>
        <w:t xml:space="preserve">, 7365. </w:t>
      </w:r>
      <w:hyperlink r:id="rId894" w:history="1">
        <w:r w:rsidRPr="00D36414">
          <w:rPr>
            <w:rStyle w:val="Hyperlink"/>
            <w:rFonts w:cstheme="minorHAnsi"/>
          </w:rPr>
          <w:t>http://doi.org/10.1038/ncomms8365</w:t>
        </w:r>
      </w:hyperlink>
      <w:r w:rsidRPr="00D36414">
        <w:rPr>
          <w:rFonts w:cstheme="minorHAnsi"/>
        </w:rPr>
        <w:t xml:space="preserve"> </w:t>
      </w:r>
    </w:p>
    <w:p w14:paraId="6CFF14A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aycott, M., Duarte, C. M., Carruthers, T. J. B., Orth, R. J., Dennison, W. C., Olyarnik, S., Calladine, A., Fourqurean, J. W., Heck, K. L., Hughes, A. R., Kendrick, G. A., Kenworthy, W. J., Short, F. T., &amp; Williams, S. L. (2009). Accelerating loss of seagrasses across the globe threatens coastal ecosystem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6</w:t>
      </w:r>
      <w:r w:rsidRPr="00D36414">
        <w:rPr>
          <w:rFonts w:cstheme="minorHAnsi"/>
        </w:rPr>
        <w:t xml:space="preserve">(30), 12377–81. </w:t>
      </w:r>
      <w:hyperlink r:id="rId895" w:history="1">
        <w:r w:rsidRPr="00D36414">
          <w:rPr>
            <w:rStyle w:val="Hyperlink"/>
            <w:rFonts w:cstheme="minorHAnsi"/>
          </w:rPr>
          <w:t>http://doi.org/10.1073/pnas.0905620106</w:t>
        </w:r>
      </w:hyperlink>
      <w:r w:rsidRPr="00D36414">
        <w:rPr>
          <w:rFonts w:cstheme="minorHAnsi"/>
        </w:rPr>
        <w:t xml:space="preserve"> </w:t>
      </w:r>
    </w:p>
    <w:p w14:paraId="10C8E70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etlands International. (2015). </w:t>
      </w:r>
      <w:r w:rsidRPr="00D36414">
        <w:rPr>
          <w:rFonts w:cstheme="minorHAnsi"/>
          <w:i/>
          <w:iCs/>
        </w:rPr>
        <w:t>A pilot wintering waterbird indicator for the European Union</w:t>
      </w:r>
      <w:r w:rsidRPr="00D36414">
        <w:rPr>
          <w:rFonts w:cstheme="minorHAnsi"/>
        </w:rPr>
        <w:t xml:space="preserve">. </w:t>
      </w:r>
    </w:p>
    <w:p w14:paraId="0653913F"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hite, P. C. L., Bennett, A. C., &amp; Hayes, E. J. V. (2001). The use of willingness-to-pay approaches in mammal conservation. </w:t>
      </w:r>
      <w:r w:rsidRPr="00D36414">
        <w:rPr>
          <w:rFonts w:cstheme="minorHAnsi"/>
          <w:i/>
          <w:iCs/>
        </w:rPr>
        <w:t>Mammal Review</w:t>
      </w:r>
      <w:r w:rsidRPr="00D36414">
        <w:rPr>
          <w:rFonts w:cstheme="minorHAnsi"/>
        </w:rPr>
        <w:t xml:space="preserve">, </w:t>
      </w:r>
      <w:r w:rsidRPr="00D36414">
        <w:rPr>
          <w:rFonts w:cstheme="minorHAnsi"/>
          <w:i/>
          <w:iCs/>
        </w:rPr>
        <w:t>31</w:t>
      </w:r>
      <w:r w:rsidRPr="00D36414">
        <w:rPr>
          <w:rFonts w:cstheme="minorHAnsi"/>
        </w:rPr>
        <w:t xml:space="preserve">(2), 151–167. </w:t>
      </w:r>
      <w:hyperlink r:id="rId896" w:history="1">
        <w:r w:rsidRPr="00D36414">
          <w:rPr>
            <w:rStyle w:val="Hyperlink"/>
            <w:rFonts w:cstheme="minorHAnsi"/>
          </w:rPr>
          <w:t>http://doi.org/10.1046/j.1365-2907.2001.00083.x</w:t>
        </w:r>
      </w:hyperlink>
      <w:r w:rsidRPr="00D36414">
        <w:rPr>
          <w:rFonts w:cstheme="minorHAnsi"/>
        </w:rPr>
        <w:t xml:space="preserve"> </w:t>
      </w:r>
    </w:p>
    <w:p w14:paraId="4EF7DCF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HO. (2008a). </w:t>
      </w:r>
      <w:r w:rsidRPr="00D36414">
        <w:rPr>
          <w:rFonts w:cstheme="minorHAnsi"/>
          <w:i/>
        </w:rPr>
        <w:t>Diabetes country profiles.</w:t>
      </w:r>
      <w:r w:rsidRPr="00D36414">
        <w:rPr>
          <w:rFonts w:cstheme="minorHAnsi"/>
        </w:rPr>
        <w:t xml:space="preserve"> Retrieved February 8, 2017, from: </w:t>
      </w:r>
      <w:hyperlink r:id="rId897" w:history="1">
        <w:r w:rsidRPr="00D36414">
          <w:rPr>
            <w:rStyle w:val="Hyperlink"/>
            <w:rFonts w:cstheme="minorHAnsi"/>
          </w:rPr>
          <w:t>http://www.who.int/diabetes/country-profiles/en/</w:t>
        </w:r>
      </w:hyperlink>
      <w:r w:rsidRPr="00D36414">
        <w:rPr>
          <w:rFonts w:cstheme="minorHAnsi"/>
        </w:rPr>
        <w:t xml:space="preserve"> </w:t>
      </w:r>
    </w:p>
    <w:p w14:paraId="15E53A6A"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HO. 2008b). </w:t>
      </w:r>
      <w:r w:rsidRPr="00D36414">
        <w:rPr>
          <w:rFonts w:cstheme="minorHAnsi"/>
          <w:i/>
        </w:rPr>
        <w:t>Global health observatory data</w:t>
      </w:r>
      <w:r w:rsidRPr="00D36414">
        <w:rPr>
          <w:rFonts w:cstheme="minorHAnsi"/>
        </w:rPr>
        <w:t xml:space="preserve">. Retrieved February 8, 2017, from: </w:t>
      </w:r>
      <w:hyperlink r:id="rId898" w:history="1">
        <w:r w:rsidRPr="00D36414">
          <w:rPr>
            <w:rStyle w:val="Hyperlink"/>
            <w:rFonts w:cstheme="minorHAnsi"/>
          </w:rPr>
          <w:t>http://www.who.int/gho/countries/en/</w:t>
        </w:r>
      </w:hyperlink>
      <w:r w:rsidRPr="00D36414">
        <w:rPr>
          <w:rFonts w:cstheme="minorHAnsi"/>
        </w:rPr>
        <w:t xml:space="preserve"> </w:t>
      </w:r>
    </w:p>
    <w:p w14:paraId="15FEB4F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HO. (2017). </w:t>
      </w:r>
      <w:r w:rsidRPr="00D36414">
        <w:rPr>
          <w:rFonts w:cstheme="minorHAnsi"/>
          <w:i/>
        </w:rPr>
        <w:t xml:space="preserve">Culture matters: Using a cultural contexts of health approach to enhance policy-making. </w:t>
      </w:r>
      <w:hyperlink r:id="rId899" w:history="1">
        <w:r w:rsidRPr="00D36414">
          <w:rPr>
            <w:rStyle w:val="Hyperlink"/>
            <w:rFonts w:cstheme="minorHAnsi"/>
          </w:rPr>
          <w:t>http://doi.org/10.13140/RG.2.2.17532.74881</w:t>
        </w:r>
      </w:hyperlink>
      <w:r w:rsidRPr="00D36414">
        <w:rPr>
          <w:rFonts w:cstheme="minorHAnsi"/>
        </w:rPr>
        <w:t xml:space="preserve"> </w:t>
      </w:r>
    </w:p>
    <w:p w14:paraId="677089D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HO &amp; CBD. (2015). </w:t>
      </w:r>
      <w:r w:rsidRPr="00D36414">
        <w:rPr>
          <w:rFonts w:cstheme="minorHAnsi"/>
          <w:i/>
          <w:iCs/>
        </w:rPr>
        <w:t>Connecting global priorities: Biodiversity and human health: A state of knowledge review</w:t>
      </w:r>
      <w:r w:rsidRPr="00D36414">
        <w:rPr>
          <w:rFonts w:cstheme="minorHAnsi"/>
        </w:rPr>
        <w:t xml:space="preserve">. </w:t>
      </w:r>
      <w:hyperlink r:id="rId900" w:history="1">
        <w:r w:rsidRPr="00D36414">
          <w:rPr>
            <w:rStyle w:val="Hyperlink"/>
            <w:rFonts w:cstheme="minorHAnsi"/>
          </w:rPr>
          <w:t>http://doi.org/10.13140/RG.2.1.3679.6565</w:t>
        </w:r>
      </w:hyperlink>
      <w:r w:rsidRPr="00D36414">
        <w:rPr>
          <w:rFonts w:cstheme="minorHAnsi"/>
        </w:rPr>
        <w:t xml:space="preserve"> </w:t>
      </w:r>
    </w:p>
    <w:p w14:paraId="2CF2EA59" w14:textId="77777777" w:rsidR="00AE7DF7" w:rsidRDefault="00167C0B" w:rsidP="00AE7DF7">
      <w:pPr>
        <w:spacing w:after="0"/>
        <w:jc w:val="left"/>
        <w:rPr>
          <w:rFonts w:eastAsia="Times New Roman"/>
          <w:noProof w:val="0"/>
        </w:rPr>
      </w:pPr>
      <w:r w:rsidRPr="00D36414">
        <w:rPr>
          <w:rFonts w:cstheme="minorHAnsi"/>
        </w:rPr>
        <w:t xml:space="preserve">Wiggs, G. F. S., O’hara, S. L., Wegerdt, J., Van Der Meer, J., Small, I., &amp; Hubbard, R. (2003). The dynamics and characteristics of aeolian dust in dryland Central Asia: Possible impacts on human </w:t>
      </w:r>
      <w:r w:rsidRPr="00D36414">
        <w:rPr>
          <w:rFonts w:cstheme="minorHAnsi"/>
        </w:rPr>
        <w:lastRenderedPageBreak/>
        <w:t xml:space="preserve">exposure and respiratory health in the Aral Sea basin. </w:t>
      </w:r>
      <w:r w:rsidRPr="00D36414">
        <w:rPr>
          <w:rFonts w:cstheme="minorHAnsi"/>
          <w:i/>
          <w:iCs/>
        </w:rPr>
        <w:t>The Geographical Journal</w:t>
      </w:r>
      <w:r w:rsidRPr="00D36414">
        <w:rPr>
          <w:rFonts w:cstheme="minorHAnsi"/>
        </w:rPr>
        <w:t xml:space="preserve">, </w:t>
      </w:r>
      <w:r w:rsidRPr="00D36414">
        <w:rPr>
          <w:rFonts w:cstheme="minorHAnsi"/>
          <w:i/>
          <w:iCs/>
        </w:rPr>
        <w:t>169</w:t>
      </w:r>
      <w:r w:rsidRPr="00D36414">
        <w:rPr>
          <w:rFonts w:cstheme="minorHAnsi"/>
        </w:rPr>
        <w:t>(2), 142–157.</w:t>
      </w:r>
      <w:r w:rsidR="00AE7DF7">
        <w:rPr>
          <w:rFonts w:cstheme="minorHAnsi"/>
        </w:rPr>
        <w:t xml:space="preserve"> </w:t>
      </w:r>
      <w:hyperlink r:id="rId901" w:history="1">
        <w:r w:rsidR="00AE7DF7">
          <w:rPr>
            <w:rStyle w:val="Hyperlink"/>
          </w:rPr>
          <w:t>https://doi.org/10.1111/1475-4959.04976</w:t>
        </w:r>
      </w:hyperlink>
    </w:p>
    <w:p w14:paraId="36A9969A" w14:textId="116A522F"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ilbon, P. A., Chu, F., &amp; Tang, C. (2013). Progress in renewable polymers from natural terpens, terpenoids and rosin. </w:t>
      </w:r>
      <w:r w:rsidRPr="00D36414">
        <w:rPr>
          <w:rFonts w:cstheme="minorHAnsi"/>
          <w:i/>
          <w:iCs/>
        </w:rPr>
        <w:t>Macromolecular Rapid Communications, 34</w:t>
      </w:r>
      <w:r w:rsidRPr="00D36414">
        <w:rPr>
          <w:rFonts w:cstheme="minorHAnsi"/>
          <w:iCs/>
        </w:rPr>
        <w:t>(1)</w:t>
      </w:r>
      <w:r w:rsidRPr="00D36414">
        <w:rPr>
          <w:rFonts w:cstheme="minorHAnsi"/>
        </w:rPr>
        <w:t xml:space="preserve">, 8–37. </w:t>
      </w:r>
      <w:hyperlink r:id="rId902" w:history="1">
        <w:r w:rsidR="00AE7DF7">
          <w:rPr>
            <w:rStyle w:val="Hyperlink"/>
          </w:rPr>
          <w:t>https://doi.org/10.1002/marc.201200513</w:t>
        </w:r>
      </w:hyperlink>
      <w:r w:rsidR="00AE7DF7">
        <w:t xml:space="preserve"> </w:t>
      </w:r>
    </w:p>
    <w:p w14:paraId="23036245" w14:textId="53322EB3"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ild, R., &amp; McLeod, C. (Eds.). (2008). </w:t>
      </w:r>
      <w:r w:rsidRPr="00D36414">
        <w:rPr>
          <w:rFonts w:cstheme="minorHAnsi"/>
          <w:i/>
          <w:iCs/>
        </w:rPr>
        <w:t>Sacred natural sites: Guidelines for protected area managers.</w:t>
      </w:r>
      <w:r w:rsidR="002C0F32">
        <w:rPr>
          <w:rFonts w:cstheme="minorHAnsi"/>
        </w:rPr>
        <w:t xml:space="preserve"> Gland, Switzerland: IUCN. </w:t>
      </w:r>
    </w:p>
    <w:p w14:paraId="53DDC01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illis, K. J. (Ed.). (2017). </w:t>
      </w:r>
      <w:r w:rsidRPr="00D36414">
        <w:rPr>
          <w:rFonts w:cstheme="minorHAnsi"/>
          <w:i/>
          <w:iCs/>
        </w:rPr>
        <w:t>State of the world’s plants 2017.</w:t>
      </w:r>
      <w:r w:rsidRPr="00D36414">
        <w:rPr>
          <w:rFonts w:cstheme="minorHAnsi"/>
        </w:rPr>
        <w:t xml:space="preserve"> Kew, UK: Kew Royal Botanic Gardens. </w:t>
      </w:r>
    </w:p>
    <w:p w14:paraId="7D200A9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ilson, D. E., Mittermeier, R. A., &amp; Cavallini, P. (Eds.). (2009). </w:t>
      </w:r>
      <w:r w:rsidRPr="00D36414">
        <w:rPr>
          <w:rFonts w:cstheme="minorHAnsi"/>
          <w:i/>
          <w:iCs/>
        </w:rPr>
        <w:t>Handbook of the mammals of the world</w:t>
      </w:r>
      <w:r w:rsidRPr="00D36414">
        <w:rPr>
          <w:rFonts w:cstheme="minorHAnsi"/>
        </w:rPr>
        <w:t xml:space="preserve">. Barcelona, Spain: Lynx Edicions. </w:t>
      </w:r>
    </w:p>
    <w:p w14:paraId="514294C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ilson, E. E., &amp; Wolkovich, E. M. (2011). Scavenging: How carnivores and carrion structure communities. </w:t>
      </w:r>
      <w:r w:rsidRPr="00D36414">
        <w:rPr>
          <w:rFonts w:cstheme="minorHAnsi"/>
          <w:i/>
          <w:iCs/>
        </w:rPr>
        <w:t>Trends in Ecology and Evolution</w:t>
      </w:r>
      <w:r w:rsidRPr="00D36414">
        <w:rPr>
          <w:rFonts w:cstheme="minorHAnsi"/>
        </w:rPr>
        <w:t xml:space="preserve">, </w:t>
      </w:r>
      <w:r w:rsidRPr="00D36414">
        <w:rPr>
          <w:rFonts w:cstheme="minorHAnsi"/>
          <w:i/>
          <w:iCs/>
        </w:rPr>
        <w:t>26</w:t>
      </w:r>
      <w:r w:rsidRPr="00D36414">
        <w:rPr>
          <w:rFonts w:cstheme="minorHAnsi"/>
        </w:rPr>
        <w:t xml:space="preserve">(3), 129–135. </w:t>
      </w:r>
      <w:hyperlink r:id="rId903" w:history="1">
        <w:r w:rsidRPr="00D36414">
          <w:rPr>
            <w:rStyle w:val="Hyperlink"/>
            <w:rFonts w:cstheme="minorHAnsi"/>
          </w:rPr>
          <w:t>http://doi.org/10.1016/j.tree.2010.12.011</w:t>
        </w:r>
      </w:hyperlink>
      <w:r w:rsidRPr="00D36414">
        <w:rPr>
          <w:rFonts w:cstheme="minorHAnsi"/>
        </w:rPr>
        <w:t xml:space="preserve"> </w:t>
      </w:r>
    </w:p>
    <w:p w14:paraId="02525503"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ittman, H., Desmarais, A. A, &amp; Wiebe, N. (2010). The origins &amp; potential of food sovereignty. In A.A. Desmarais, N. Wiebe, &amp; H. Wittman (Eds.), </w:t>
      </w:r>
      <w:r w:rsidRPr="00D36414">
        <w:rPr>
          <w:rFonts w:cstheme="minorHAnsi"/>
          <w:i/>
        </w:rPr>
        <w:t>Food Sovereignty: Reconnecting Food, Nature and Community</w:t>
      </w:r>
      <w:r w:rsidRPr="00D36414">
        <w:rPr>
          <w:rFonts w:cstheme="minorHAnsi"/>
        </w:rPr>
        <w:t xml:space="preserve"> (pp. 1-14). Oakland, USA: Food First Books.</w:t>
      </w:r>
    </w:p>
    <w:p w14:paraId="2B9408D7"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ood, C. L., &amp; Lafferty, K. D. (2013). Biodiversity and disease: A synthesis of ecological perspectives on Lyme disease transmission. </w:t>
      </w:r>
      <w:r w:rsidRPr="00D36414">
        <w:rPr>
          <w:rFonts w:cstheme="minorHAnsi"/>
          <w:i/>
          <w:iCs/>
        </w:rPr>
        <w:t>Trends in Ecology and Evolution</w:t>
      </w:r>
      <w:r w:rsidRPr="00D36414">
        <w:rPr>
          <w:rFonts w:cstheme="minorHAnsi"/>
        </w:rPr>
        <w:t xml:space="preserve">, </w:t>
      </w:r>
      <w:r w:rsidRPr="00D36414">
        <w:rPr>
          <w:rFonts w:cstheme="minorHAnsi"/>
          <w:i/>
          <w:iCs/>
        </w:rPr>
        <w:t>28</w:t>
      </w:r>
      <w:r w:rsidRPr="00D36414">
        <w:rPr>
          <w:rFonts w:cstheme="minorHAnsi"/>
        </w:rPr>
        <w:t xml:space="preserve">(4), 239–247. </w:t>
      </w:r>
      <w:hyperlink r:id="rId904" w:history="1">
        <w:r w:rsidRPr="00D36414">
          <w:rPr>
            <w:rStyle w:val="Hyperlink"/>
            <w:rFonts w:cstheme="minorHAnsi"/>
          </w:rPr>
          <w:t>http://doi.org/10.1016/j.tree.2012.10.011</w:t>
        </w:r>
      </w:hyperlink>
      <w:r w:rsidRPr="00D36414">
        <w:rPr>
          <w:rFonts w:cstheme="minorHAnsi"/>
        </w:rPr>
        <w:t xml:space="preserve"> </w:t>
      </w:r>
    </w:p>
    <w:p w14:paraId="6923F526"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ood, C. L., Lafferty, K. D., DeLeo, G., Young, H. S., Hudson, P. J., &amp; Kuris, A. M. (2017). Does biodiversity protect humans against infectious disease? </w:t>
      </w:r>
      <w:r w:rsidRPr="00D36414">
        <w:rPr>
          <w:rFonts w:cstheme="minorHAnsi"/>
          <w:i/>
        </w:rPr>
        <w:t>Ecology, 95</w:t>
      </w:r>
      <w:r w:rsidRPr="00D36414">
        <w:rPr>
          <w:rFonts w:cstheme="minorHAnsi"/>
        </w:rPr>
        <w:t xml:space="preserve">(4), 817-832. </w:t>
      </w:r>
      <w:hyperlink r:id="rId905" w:history="1">
        <w:r w:rsidRPr="00D36414">
          <w:rPr>
            <w:rStyle w:val="Hyperlink"/>
            <w:rFonts w:cstheme="minorHAnsi"/>
          </w:rPr>
          <w:t>http://doi.org/10.1890/13-1041.1</w:t>
        </w:r>
      </w:hyperlink>
      <w:r w:rsidRPr="00D36414">
        <w:rPr>
          <w:rFonts w:cstheme="minorHAnsi"/>
        </w:rPr>
        <w:t xml:space="preserve"> </w:t>
      </w:r>
    </w:p>
    <w:p w14:paraId="2380A9D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orld Bank. (2016). Percentage of population with access to improved drinking water sources. Retrieved from </w:t>
      </w:r>
      <w:hyperlink r:id="rId906" w:history="1">
        <w:r w:rsidRPr="00D36414">
          <w:rPr>
            <w:rStyle w:val="Hyperlink"/>
            <w:rFonts w:cstheme="minorHAnsi"/>
          </w:rPr>
          <w:t>https://data.worldbank.org/indicator/SH.H2O.SAFE.ZS</w:t>
        </w:r>
      </w:hyperlink>
      <w:r w:rsidRPr="00D36414">
        <w:rPr>
          <w:rFonts w:cstheme="minorHAnsi"/>
        </w:rPr>
        <w:t xml:space="preserve"> </w:t>
      </w:r>
    </w:p>
    <w:p w14:paraId="1A01752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World Bank. (2017). </w:t>
      </w:r>
      <w:r w:rsidRPr="00D36414">
        <w:rPr>
          <w:rFonts w:cstheme="minorHAnsi"/>
          <w:i/>
        </w:rPr>
        <w:t>World Development Indicators</w:t>
      </w:r>
      <w:r w:rsidRPr="00D36414">
        <w:rPr>
          <w:rFonts w:cstheme="minorHAnsi"/>
        </w:rPr>
        <w:t xml:space="preserve">. Retrieved July 27, 2017, from </w:t>
      </w:r>
      <w:hyperlink r:id="rId907" w:history="1">
        <w:r w:rsidRPr="00D36414">
          <w:rPr>
            <w:rStyle w:val="Hyperlink"/>
            <w:rFonts w:cstheme="minorHAnsi"/>
          </w:rPr>
          <w:t>http://databank.worldbank.org/data/reports.aspx?source=world-development-indicators</w:t>
        </w:r>
      </w:hyperlink>
      <w:r w:rsidRPr="00D36414">
        <w:rPr>
          <w:rFonts w:cstheme="minorHAnsi"/>
        </w:rPr>
        <w:t xml:space="preserve"> </w:t>
      </w:r>
    </w:p>
    <w:p w14:paraId="44F91CC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Xirouchakis, S. M. (2010). Breeding biology and reproductive performance of griffon vultures Gyps fulvus on the island of Crete (Greece). </w:t>
      </w:r>
      <w:r w:rsidRPr="00D36414">
        <w:rPr>
          <w:rFonts w:cstheme="minorHAnsi"/>
          <w:i/>
          <w:iCs/>
        </w:rPr>
        <w:t>Bird Study</w:t>
      </w:r>
      <w:r w:rsidRPr="00D36414">
        <w:rPr>
          <w:rFonts w:cstheme="minorHAnsi"/>
        </w:rPr>
        <w:t xml:space="preserve">, </w:t>
      </w:r>
      <w:r w:rsidRPr="00D36414">
        <w:rPr>
          <w:rFonts w:cstheme="minorHAnsi"/>
          <w:i/>
          <w:iCs/>
        </w:rPr>
        <w:t>57</w:t>
      </w:r>
      <w:r w:rsidRPr="00D36414">
        <w:rPr>
          <w:rFonts w:cstheme="minorHAnsi"/>
        </w:rPr>
        <w:t xml:space="preserve">(2), 213–225. </w:t>
      </w:r>
      <w:hyperlink r:id="rId908" w:history="1">
        <w:r w:rsidRPr="00D36414">
          <w:rPr>
            <w:rStyle w:val="Hyperlink"/>
            <w:rFonts w:cstheme="minorHAnsi"/>
          </w:rPr>
          <w:t>http://doi.org/10.1080/00063650903505754</w:t>
        </w:r>
      </w:hyperlink>
      <w:r w:rsidRPr="00D36414">
        <w:rPr>
          <w:rFonts w:cstheme="minorHAnsi"/>
        </w:rPr>
        <w:t xml:space="preserve"> </w:t>
      </w:r>
    </w:p>
    <w:p w14:paraId="23D211E7" w14:textId="77777777" w:rsidR="00167C0B" w:rsidRPr="00D36414" w:rsidRDefault="00167C0B" w:rsidP="00167C0B">
      <w:pPr>
        <w:widowControl w:val="0"/>
        <w:autoSpaceDE w:val="0"/>
        <w:autoSpaceDN w:val="0"/>
        <w:adjustRightInd w:val="0"/>
        <w:spacing w:before="120"/>
        <w:ind w:left="480" w:hanging="480"/>
        <w:rPr>
          <w:rFonts w:cstheme="minorHAnsi"/>
        </w:rPr>
      </w:pPr>
      <w:r w:rsidRPr="00471B7A">
        <w:rPr>
          <w:rFonts w:cstheme="minorHAnsi"/>
        </w:rPr>
        <w:t xml:space="preserve">Yu, Y., Feng, K., &amp; Hubacek, K. (2013). </w:t>
      </w:r>
      <w:r w:rsidRPr="00D36414">
        <w:rPr>
          <w:rFonts w:cstheme="minorHAnsi"/>
        </w:rPr>
        <w:t xml:space="preserve">Tele-connecting local consumption to global land use. </w:t>
      </w:r>
      <w:r w:rsidRPr="00D36414">
        <w:rPr>
          <w:rFonts w:cstheme="minorHAnsi"/>
          <w:i/>
          <w:iCs/>
        </w:rPr>
        <w:t>Global Environmental Change</w:t>
      </w:r>
      <w:r w:rsidRPr="00D36414">
        <w:rPr>
          <w:rFonts w:cstheme="minorHAnsi"/>
        </w:rPr>
        <w:t xml:space="preserve">, </w:t>
      </w:r>
      <w:r w:rsidRPr="00D36414">
        <w:rPr>
          <w:rFonts w:cstheme="minorHAnsi"/>
          <w:i/>
          <w:iCs/>
        </w:rPr>
        <w:t>23</w:t>
      </w:r>
      <w:r w:rsidRPr="00D36414">
        <w:rPr>
          <w:rFonts w:cstheme="minorHAnsi"/>
        </w:rPr>
        <w:t xml:space="preserve">(5), 1178–1186. </w:t>
      </w:r>
      <w:hyperlink r:id="rId909" w:history="1">
        <w:r w:rsidRPr="00D36414">
          <w:rPr>
            <w:rStyle w:val="Hyperlink"/>
            <w:rFonts w:cstheme="minorHAnsi"/>
          </w:rPr>
          <w:t>http://doi.org/10.1016/j.gloenvcha.2013.04.006</w:t>
        </w:r>
      </w:hyperlink>
      <w:r w:rsidRPr="00D36414">
        <w:rPr>
          <w:rFonts w:cstheme="minorHAnsi"/>
        </w:rPr>
        <w:t xml:space="preserve"> </w:t>
      </w:r>
    </w:p>
    <w:p w14:paraId="4D059E50"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abel, F., Putzenlechner, B., &amp; Mauser, W. (2014). Global agricultural land resources - A high resolution suitability evaluation and its perspectives until 2100 under climate change conditions.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9), e107522. </w:t>
      </w:r>
      <w:hyperlink r:id="rId910" w:history="1">
        <w:r w:rsidRPr="00D36414">
          <w:rPr>
            <w:rStyle w:val="Hyperlink"/>
            <w:rFonts w:cstheme="minorHAnsi"/>
          </w:rPr>
          <w:t>https://doi.org/10.1371/journal.pone.0107522</w:t>
        </w:r>
      </w:hyperlink>
      <w:r w:rsidRPr="00D36414">
        <w:rPr>
          <w:rFonts w:cstheme="minorHAnsi"/>
        </w:rPr>
        <w:t xml:space="preserve"> </w:t>
      </w:r>
    </w:p>
    <w:p w14:paraId="6B974345"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aehle, S., Ciais, P., Friend, A. D., &amp; Prieur, V. (2011). Carbon benefits of anthropogenic reactive nitrogen offset by nitrous oxide emissions. </w:t>
      </w:r>
      <w:r w:rsidRPr="00D36414">
        <w:rPr>
          <w:rFonts w:cstheme="minorHAnsi"/>
          <w:i/>
          <w:iCs/>
        </w:rPr>
        <w:t>Nature Geoscience</w:t>
      </w:r>
      <w:r w:rsidRPr="00D36414">
        <w:rPr>
          <w:rFonts w:cstheme="minorHAnsi"/>
        </w:rPr>
        <w:t xml:space="preserve">, </w:t>
      </w:r>
      <w:r w:rsidRPr="00D36414">
        <w:rPr>
          <w:rFonts w:cstheme="minorHAnsi"/>
          <w:i/>
          <w:iCs/>
        </w:rPr>
        <w:t>4</w:t>
      </w:r>
      <w:r w:rsidRPr="00D36414">
        <w:rPr>
          <w:rFonts w:cstheme="minorHAnsi"/>
        </w:rPr>
        <w:t xml:space="preserve">(9), 601–605. </w:t>
      </w:r>
      <w:hyperlink r:id="rId911" w:history="1">
        <w:r w:rsidRPr="00D36414">
          <w:rPr>
            <w:rStyle w:val="Hyperlink"/>
            <w:rFonts w:cstheme="minorHAnsi"/>
          </w:rPr>
          <w:t>http://doi.org/10.1038/ngeo1207</w:t>
        </w:r>
      </w:hyperlink>
      <w:r w:rsidRPr="00D36414">
        <w:rPr>
          <w:rFonts w:cstheme="minorHAnsi"/>
        </w:rPr>
        <w:t xml:space="preserve"> </w:t>
      </w:r>
    </w:p>
    <w:p w14:paraId="24FC9099"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afra-Calvo, N., Pascual, U., Brockington, D., Coolsaet, B., Cortes-Vazquez, J. A., Gross-Camp, N., Plamo, I., &amp; Burgess, N. D. (2017). Towards an indicator system to assess equitable management in protected areas. </w:t>
      </w:r>
      <w:r w:rsidRPr="00D36414">
        <w:rPr>
          <w:rFonts w:cstheme="minorHAnsi"/>
          <w:i/>
          <w:iCs/>
        </w:rPr>
        <w:t>Biological Conservation</w:t>
      </w:r>
      <w:r w:rsidRPr="00D36414">
        <w:rPr>
          <w:rFonts w:cstheme="minorHAnsi"/>
        </w:rPr>
        <w:t xml:space="preserve">, </w:t>
      </w:r>
      <w:r w:rsidRPr="00D36414">
        <w:rPr>
          <w:rFonts w:cstheme="minorHAnsi"/>
          <w:i/>
          <w:iCs/>
        </w:rPr>
        <w:t>211</w:t>
      </w:r>
      <w:r w:rsidRPr="00D36414">
        <w:rPr>
          <w:rFonts w:cstheme="minorHAnsi"/>
        </w:rPr>
        <w:t xml:space="preserve">, 134–141. </w:t>
      </w:r>
      <w:hyperlink r:id="rId912" w:history="1">
        <w:r w:rsidRPr="00D36414">
          <w:rPr>
            <w:rStyle w:val="Hyperlink"/>
            <w:rFonts w:cstheme="minorHAnsi"/>
          </w:rPr>
          <w:t>http://doi.org/10.1016/j.biocon.2017.05.014</w:t>
        </w:r>
      </w:hyperlink>
      <w:r w:rsidRPr="00D36414">
        <w:rPr>
          <w:rFonts w:cstheme="minorHAnsi"/>
        </w:rPr>
        <w:t xml:space="preserve"> </w:t>
      </w:r>
    </w:p>
    <w:p w14:paraId="0844120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lastRenderedPageBreak/>
        <w:t xml:space="preserve">Zedler, J. B. (2017). What’s new in adaptive management and restoration of coasts and estuaries? </w:t>
      </w:r>
      <w:r w:rsidRPr="00D36414">
        <w:rPr>
          <w:rFonts w:cstheme="minorHAnsi"/>
          <w:i/>
          <w:iCs/>
        </w:rPr>
        <w:t>Estuaries and Coasts</w:t>
      </w:r>
      <w:r w:rsidRPr="00D36414">
        <w:rPr>
          <w:rFonts w:cstheme="minorHAnsi"/>
        </w:rPr>
        <w:t xml:space="preserve">, </w:t>
      </w:r>
      <w:r w:rsidRPr="00D36414">
        <w:rPr>
          <w:rFonts w:cstheme="minorHAnsi"/>
          <w:i/>
          <w:iCs/>
        </w:rPr>
        <w:t>40</w:t>
      </w:r>
      <w:r w:rsidRPr="00D36414">
        <w:rPr>
          <w:rFonts w:cstheme="minorHAnsi"/>
        </w:rPr>
        <w:t xml:space="preserve">(1), 1–21. </w:t>
      </w:r>
      <w:hyperlink r:id="rId913" w:history="1">
        <w:r w:rsidRPr="00D36414">
          <w:rPr>
            <w:rStyle w:val="Hyperlink"/>
            <w:rFonts w:cstheme="minorHAnsi"/>
          </w:rPr>
          <w:t>http://doi.org/10.1007/s12237-016-0162-5</w:t>
        </w:r>
      </w:hyperlink>
      <w:r w:rsidRPr="00D36414">
        <w:rPr>
          <w:rFonts w:cstheme="minorHAnsi"/>
        </w:rPr>
        <w:t xml:space="preserve"> </w:t>
      </w:r>
    </w:p>
    <w:p w14:paraId="36746538"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edler, J. B., &amp; Kercher, S. (2005). Wetland resources: Status, trends, ecosystem services, and restorability. </w:t>
      </w:r>
      <w:r w:rsidRPr="00D36414">
        <w:rPr>
          <w:rFonts w:cstheme="minorHAnsi"/>
          <w:i/>
          <w:iCs/>
        </w:rPr>
        <w:t>Annual Review of Environment and Resources</w:t>
      </w:r>
      <w:r w:rsidRPr="00D36414">
        <w:rPr>
          <w:rFonts w:cstheme="minorHAnsi"/>
        </w:rPr>
        <w:t xml:space="preserve">, </w:t>
      </w:r>
      <w:r w:rsidRPr="00D36414">
        <w:rPr>
          <w:rFonts w:cstheme="minorHAnsi"/>
          <w:i/>
          <w:iCs/>
        </w:rPr>
        <w:t>30</w:t>
      </w:r>
      <w:r w:rsidRPr="00D36414">
        <w:rPr>
          <w:rFonts w:cstheme="minorHAnsi"/>
        </w:rPr>
        <w:t xml:space="preserve">(1), 39–74. </w:t>
      </w:r>
      <w:hyperlink r:id="rId914" w:history="1">
        <w:r w:rsidRPr="00D36414">
          <w:rPr>
            <w:rStyle w:val="Hyperlink"/>
            <w:rFonts w:cstheme="minorHAnsi"/>
          </w:rPr>
          <w:t>http://doi.org/10.1146/annurev.energy.30.050504.144248</w:t>
        </w:r>
      </w:hyperlink>
      <w:r w:rsidRPr="00D36414">
        <w:rPr>
          <w:rFonts w:cstheme="minorHAnsi"/>
        </w:rPr>
        <w:t xml:space="preserve"> </w:t>
      </w:r>
    </w:p>
    <w:p w14:paraId="2A5BE48B"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immerman, R. C., Hill, V. J., Jinuntuya, M., Celebi, B., Ruble, D., Smith, M., Cedeno, T., &amp; Swingle, W. M. (2017). Experimental impacts of climate warming and ocean carbonation on eelgrass Zostera marina. </w:t>
      </w:r>
      <w:r w:rsidRPr="00D36414">
        <w:rPr>
          <w:rFonts w:cstheme="minorHAnsi"/>
          <w:i/>
          <w:iCs/>
        </w:rPr>
        <w:t>Marine Ecology Progress Series</w:t>
      </w:r>
      <w:r w:rsidRPr="00D36414">
        <w:rPr>
          <w:rFonts w:cstheme="minorHAnsi"/>
        </w:rPr>
        <w:t xml:space="preserve">, </w:t>
      </w:r>
      <w:r w:rsidRPr="00D36414">
        <w:rPr>
          <w:rFonts w:cstheme="minorHAnsi"/>
          <w:i/>
          <w:iCs/>
        </w:rPr>
        <w:t>566</w:t>
      </w:r>
      <w:r w:rsidRPr="00D36414">
        <w:rPr>
          <w:rFonts w:cstheme="minorHAnsi"/>
        </w:rPr>
        <w:t xml:space="preserve">, 1–15. </w:t>
      </w:r>
      <w:hyperlink r:id="rId915" w:history="1">
        <w:r w:rsidRPr="00D36414">
          <w:rPr>
            <w:rStyle w:val="Hyperlink"/>
            <w:rFonts w:cstheme="minorHAnsi"/>
          </w:rPr>
          <w:t>http://doi.org/10.3354/meps12051</w:t>
        </w:r>
      </w:hyperlink>
      <w:r w:rsidRPr="00D36414">
        <w:rPr>
          <w:rFonts w:cstheme="minorHAnsi"/>
        </w:rPr>
        <w:t xml:space="preserve"> </w:t>
      </w:r>
    </w:p>
    <w:p w14:paraId="225B821D"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oulia, I., &amp; Santamouris, M., &amp; Dimoudi, A. (2008). Monitoring the effect of urban green areas on the heat island in Athens. </w:t>
      </w:r>
      <w:r w:rsidRPr="00D36414">
        <w:rPr>
          <w:rFonts w:cstheme="minorHAnsi"/>
          <w:i/>
          <w:iCs/>
        </w:rPr>
        <w:t>Environmental Monitoring and Assessment</w:t>
      </w:r>
      <w:r w:rsidRPr="00D36414">
        <w:rPr>
          <w:rFonts w:cstheme="minorHAnsi"/>
        </w:rPr>
        <w:t xml:space="preserve">, </w:t>
      </w:r>
      <w:r w:rsidRPr="00D36414">
        <w:rPr>
          <w:rFonts w:cstheme="minorHAnsi"/>
          <w:i/>
          <w:iCs/>
        </w:rPr>
        <w:t>156</w:t>
      </w:r>
      <w:r w:rsidRPr="00D36414">
        <w:rPr>
          <w:rFonts w:cstheme="minorHAnsi"/>
        </w:rPr>
        <w:t xml:space="preserve">(1), 275–292. </w:t>
      </w:r>
      <w:hyperlink r:id="rId916" w:history="1">
        <w:r w:rsidRPr="00D36414">
          <w:rPr>
            <w:rStyle w:val="Hyperlink"/>
            <w:rFonts w:cstheme="minorHAnsi"/>
          </w:rPr>
          <w:t>http://doi.org/10.1007/s10661-008-0483-3</w:t>
        </w:r>
      </w:hyperlink>
      <w:r w:rsidRPr="00D36414">
        <w:rPr>
          <w:rFonts w:cstheme="minorHAnsi"/>
        </w:rPr>
        <w:t xml:space="preserve"> </w:t>
      </w:r>
    </w:p>
    <w:p w14:paraId="2B9B4F4E" w14:textId="77777777" w:rsidR="00167C0B" w:rsidRPr="00D36414" w:rsidRDefault="00167C0B" w:rsidP="00167C0B">
      <w:pPr>
        <w:widowControl w:val="0"/>
        <w:autoSpaceDE w:val="0"/>
        <w:autoSpaceDN w:val="0"/>
        <w:adjustRightInd w:val="0"/>
        <w:spacing w:before="120"/>
        <w:ind w:left="480" w:hanging="480"/>
        <w:rPr>
          <w:rFonts w:cstheme="minorHAnsi"/>
        </w:rPr>
      </w:pPr>
      <w:r w:rsidRPr="00D36414">
        <w:rPr>
          <w:rFonts w:cstheme="minorHAnsi"/>
        </w:rPr>
        <w:t xml:space="preserve">Zumbrunnen, T., Menendez, P., Bugmann, H., Conedera, M., Gimmi, U., &amp; Bürgi, M. (2012). Human impacts on fire occurrence: A case study of hundred years of forest fires in a dry alpine valley in Switzerland. </w:t>
      </w:r>
      <w:r w:rsidRPr="00D36414">
        <w:rPr>
          <w:rFonts w:cstheme="minorHAnsi"/>
          <w:i/>
          <w:iCs/>
        </w:rPr>
        <w:t>Regional Environmental Change</w:t>
      </w:r>
      <w:r w:rsidRPr="00D36414">
        <w:rPr>
          <w:rFonts w:cstheme="minorHAnsi"/>
        </w:rPr>
        <w:t xml:space="preserve">, </w:t>
      </w:r>
      <w:r w:rsidRPr="00D36414">
        <w:rPr>
          <w:rFonts w:cstheme="minorHAnsi"/>
          <w:i/>
          <w:iCs/>
        </w:rPr>
        <w:t>12</w:t>
      </w:r>
      <w:r w:rsidRPr="00D36414">
        <w:rPr>
          <w:rFonts w:cstheme="minorHAnsi"/>
        </w:rPr>
        <w:t xml:space="preserve">, 935–949. </w:t>
      </w:r>
      <w:hyperlink r:id="rId917" w:history="1">
        <w:r w:rsidRPr="00D36414">
          <w:rPr>
            <w:rStyle w:val="Hyperlink"/>
            <w:rFonts w:cstheme="minorHAnsi"/>
          </w:rPr>
          <w:t>http://doi.org/10.1007/s10113-012-0307-4</w:t>
        </w:r>
      </w:hyperlink>
      <w:r w:rsidRPr="00D36414">
        <w:rPr>
          <w:rFonts w:cstheme="minorHAnsi"/>
        </w:rPr>
        <w:t xml:space="preserve"> </w:t>
      </w:r>
    </w:p>
    <w:p w14:paraId="11EACCF0" w14:textId="0E042D9B" w:rsidR="00167C0B" w:rsidRPr="008D3EA3" w:rsidRDefault="00167C0B" w:rsidP="00167C0B">
      <w:pPr>
        <w:widowControl w:val="0"/>
        <w:autoSpaceDE w:val="0"/>
        <w:autoSpaceDN w:val="0"/>
        <w:adjustRightInd w:val="0"/>
        <w:spacing w:line="240" w:lineRule="auto"/>
        <w:ind w:left="480" w:hanging="480"/>
        <w:rPr>
          <w:rFonts w:ascii="Calibri" w:hAnsi="Calibri"/>
        </w:rPr>
      </w:pPr>
    </w:p>
    <w:p w14:paraId="4CEB90B7" w14:textId="5BAE0E4F" w:rsidR="001E43D4" w:rsidRPr="008D3EA3" w:rsidRDefault="001E43D4" w:rsidP="001E43D4">
      <w:pPr>
        <w:widowControl w:val="0"/>
        <w:autoSpaceDE w:val="0"/>
        <w:autoSpaceDN w:val="0"/>
        <w:adjustRightInd w:val="0"/>
        <w:spacing w:line="240" w:lineRule="auto"/>
        <w:ind w:left="480" w:hanging="480"/>
        <w:rPr>
          <w:rFonts w:ascii="Calibri" w:hAnsi="Calibri"/>
        </w:rPr>
      </w:pPr>
    </w:p>
    <w:p w14:paraId="1C9F6EB9" w14:textId="48FC3199" w:rsidR="00EA6CE6" w:rsidRDefault="001E43D4" w:rsidP="001E43D4">
      <w:pPr>
        <w:widowControl w:val="0"/>
        <w:autoSpaceDE w:val="0"/>
        <w:autoSpaceDN w:val="0"/>
        <w:adjustRightInd w:val="0"/>
        <w:spacing w:line="240" w:lineRule="auto"/>
        <w:ind w:left="480" w:hanging="480"/>
        <w:rPr>
          <w:lang w:val="en-US"/>
        </w:rPr>
        <w:sectPr w:rsidR="00EA6CE6" w:rsidSect="001F79DE">
          <w:footerReference w:type="default" r:id="rId918"/>
          <w:type w:val="continuous"/>
          <w:pgSz w:w="11906" w:h="16838"/>
          <w:pgMar w:top="1418" w:right="1418" w:bottom="1418" w:left="1418" w:header="709" w:footer="709" w:gutter="0"/>
          <w:cols w:space="708"/>
          <w:docGrid w:linePitch="360"/>
        </w:sectPr>
      </w:pPr>
      <w:r w:rsidRPr="00946649">
        <w:rPr>
          <w:lang w:val="en-US"/>
        </w:rPr>
        <w:fldChar w:fldCharType="end"/>
      </w:r>
      <w:bookmarkEnd w:id="336"/>
    </w:p>
    <w:p w14:paraId="770B8F4A" w14:textId="77777777" w:rsidR="0048205B" w:rsidRDefault="0048205B" w:rsidP="0054279D">
      <w:pPr>
        <w:pStyle w:val="Heading1"/>
      </w:pPr>
      <w:bookmarkStart w:id="907" w:name="_Toc502930038"/>
      <w:bookmarkStart w:id="908" w:name="_Toc504380622"/>
      <w:bookmarkStart w:id="909" w:name="_Toc519504506"/>
      <w:bookmarkStart w:id="910" w:name="_Toc519514596"/>
      <w:bookmarkStart w:id="911" w:name="_Toc492478042"/>
      <w:bookmarkStart w:id="912" w:name="_Toc492473906"/>
      <w:bookmarkStart w:id="913" w:name="_Toc477957584"/>
      <w:bookmarkStart w:id="914" w:name="_Toc450554913"/>
      <w:bookmarkStart w:id="915" w:name="_Toc477172668"/>
      <w:bookmarkStart w:id="916" w:name="_Toc477872551"/>
      <w:bookmarkStart w:id="917" w:name="ach3"/>
      <w:r>
        <w:lastRenderedPageBreak/>
        <w:t>Chapter 3: Status, trends and future dynamics of biodiversity and ecosystems underpinning nature’s contributions to people</w:t>
      </w:r>
      <w:bookmarkEnd w:id="907"/>
      <w:bookmarkEnd w:id="908"/>
      <w:bookmarkEnd w:id="909"/>
      <w:bookmarkEnd w:id="910"/>
    </w:p>
    <w:p w14:paraId="11851314" w14:textId="77777777" w:rsidR="0048205B" w:rsidRPr="00F55D74" w:rsidRDefault="0048205B" w:rsidP="00AE389F">
      <w:pPr>
        <w:spacing w:after="0"/>
        <w:rPr>
          <w:b/>
          <w:bCs/>
        </w:rPr>
      </w:pPr>
    </w:p>
    <w:p w14:paraId="3939B038" w14:textId="07984A47" w:rsidR="0048205B" w:rsidRDefault="0048205B" w:rsidP="00081381">
      <w:r>
        <w:rPr>
          <w:b/>
        </w:rPr>
        <w:t>Coordinating lead authors</w:t>
      </w:r>
      <w:r w:rsidR="0016503A">
        <w:rPr>
          <w:b/>
        </w:rPr>
        <w:t>:</w:t>
      </w:r>
    </w:p>
    <w:p w14:paraId="752A38E5" w14:textId="24CF647B" w:rsidR="0048205B" w:rsidRDefault="00957093" w:rsidP="00AE389F">
      <w:pPr>
        <w:spacing w:after="0"/>
      </w:pPr>
      <w:r w:rsidRPr="005576F4">
        <w:t>Piero Visconti (Italy/United Kingdom of Great Britain and Northern Ireland)</w:t>
      </w:r>
      <w:r>
        <w:t xml:space="preserve">, </w:t>
      </w:r>
      <w:r w:rsidRPr="005576F4">
        <w:t>Victoria Elias (Russian Federation),</w:t>
      </w:r>
      <w:r>
        <w:t xml:space="preserve"> </w:t>
      </w:r>
      <w:r w:rsidR="0048205B" w:rsidRPr="005576F4">
        <w:t>Isabel Sousa Pinto (Portugal), Markus Fischer (Germany</w:t>
      </w:r>
      <w:r w:rsidR="00DD1D0F">
        <w:t>/</w:t>
      </w:r>
      <w:r w:rsidR="0048205B" w:rsidRPr="005576F4">
        <w:t xml:space="preserve">Switzerland) </w:t>
      </w:r>
    </w:p>
    <w:p w14:paraId="6FD5A040" w14:textId="77777777" w:rsidR="0048205B" w:rsidRDefault="0048205B" w:rsidP="00AE389F">
      <w:pPr>
        <w:spacing w:after="0"/>
      </w:pPr>
    </w:p>
    <w:p w14:paraId="7171A937" w14:textId="13307DB7" w:rsidR="0048205B" w:rsidRDefault="0048205B" w:rsidP="00081381">
      <w:r>
        <w:rPr>
          <w:b/>
        </w:rPr>
        <w:t>Lead authors</w:t>
      </w:r>
      <w:r w:rsidR="0016503A">
        <w:rPr>
          <w:b/>
        </w:rPr>
        <w:t>:</w:t>
      </w:r>
    </w:p>
    <w:p w14:paraId="30758776" w14:textId="6F5641CD" w:rsidR="0048205B" w:rsidRDefault="0048205B" w:rsidP="00AE389F">
      <w:pPr>
        <w:spacing w:after="0"/>
      </w:pPr>
      <w:r>
        <w:t>Valida Ali-Zade (Azerbaijan), Andr</w:t>
      </w:r>
      <w:r w:rsidR="002D5E6D">
        <w:t>á</w:t>
      </w:r>
      <w:r>
        <w:t>s Báldi (Hungary), Sandra Brucet (Spain), Elena Bukvareva (Russian Federation), Kenneth Byrne (Ireland), Paul Caplat (Sweden), Alan Feest (</w:t>
      </w:r>
      <w:r w:rsidRPr="004660F2">
        <w:t>United Kingdom of Great Britain and Northern Ireland</w:t>
      </w:r>
      <w:r>
        <w:t>), Rodolphe Gozlan (France), Dusan Jelić (Croatia), Zaal Kikvidze (Georgia), Alexandra Lavrillier (France), Xavier Le Roux (France), Oksana Lipka (Russian Federation), Petr Petrík (Czech Republic), Bertrand Schatz (France), Ilya Smelansky (Russian Federation), Frédérique Viard (France)</w:t>
      </w:r>
    </w:p>
    <w:p w14:paraId="27DA83AC" w14:textId="77777777" w:rsidR="0048205B" w:rsidRDefault="0048205B" w:rsidP="00AE389F">
      <w:pPr>
        <w:spacing w:after="0"/>
      </w:pPr>
    </w:p>
    <w:p w14:paraId="04FA341B" w14:textId="34A35E04" w:rsidR="0048205B" w:rsidRPr="0046771E" w:rsidRDefault="0048205B" w:rsidP="00081381">
      <w:pPr>
        <w:rPr>
          <w:b/>
          <w:lang w:val="es-ES"/>
        </w:rPr>
      </w:pPr>
      <w:r w:rsidRPr="0046771E">
        <w:rPr>
          <w:b/>
          <w:lang w:val="es-ES"/>
        </w:rPr>
        <w:t>Fellow</w:t>
      </w:r>
      <w:r w:rsidR="0016503A">
        <w:rPr>
          <w:b/>
          <w:lang w:val="es-ES"/>
        </w:rPr>
        <w:t>:</w:t>
      </w:r>
    </w:p>
    <w:p w14:paraId="0DADA263" w14:textId="77777777" w:rsidR="0048205B" w:rsidRDefault="0048205B" w:rsidP="00AE389F">
      <w:pPr>
        <w:spacing w:after="0"/>
        <w:rPr>
          <w:lang w:val="es-ES"/>
        </w:rPr>
      </w:pPr>
      <w:r w:rsidRPr="0046771E">
        <w:rPr>
          <w:lang w:val="es-ES"/>
        </w:rPr>
        <w:t>Carlos Guerra (Portugal/Germany)</w:t>
      </w:r>
    </w:p>
    <w:p w14:paraId="593B7ABE" w14:textId="77777777" w:rsidR="0048205B" w:rsidRPr="0046771E" w:rsidRDefault="0048205B" w:rsidP="00AE389F">
      <w:pPr>
        <w:spacing w:after="0"/>
        <w:rPr>
          <w:lang w:val="es-ES"/>
        </w:rPr>
      </w:pPr>
    </w:p>
    <w:p w14:paraId="59E0AF80" w14:textId="0986590B" w:rsidR="0048205B" w:rsidRPr="00E1340B" w:rsidRDefault="0048205B" w:rsidP="00081381">
      <w:pPr>
        <w:rPr>
          <w:b/>
        </w:rPr>
      </w:pPr>
      <w:r w:rsidRPr="00E1340B">
        <w:rPr>
          <w:b/>
        </w:rPr>
        <w:t>Contributing authors</w:t>
      </w:r>
      <w:r w:rsidR="0016503A">
        <w:rPr>
          <w:b/>
        </w:rPr>
        <w:t>:</w:t>
      </w:r>
    </w:p>
    <w:p w14:paraId="1BB9B198" w14:textId="04B0D304" w:rsidR="0048205B" w:rsidRPr="008B4C6C" w:rsidRDefault="0048205B" w:rsidP="00AE389F">
      <w:pPr>
        <w:spacing w:after="0"/>
      </w:pPr>
      <w:r w:rsidRPr="008B4C6C">
        <w:t>Yaakov Anker (Israel), C</w:t>
      </w:r>
      <w:r w:rsidR="00550840" w:rsidRPr="008B4C6C">
        <w:t>é</w:t>
      </w:r>
      <w:r w:rsidRPr="008B4C6C">
        <w:t>line Bellard (France), Steffen Boch (Germany/Switzerland), Moni</w:t>
      </w:r>
      <w:r w:rsidR="00313DD2" w:rsidRPr="008B4C6C">
        <w:t>k</w:t>
      </w:r>
      <w:r w:rsidRPr="008B4C6C">
        <w:t xml:space="preserve">a </w:t>
      </w:r>
      <w:r w:rsidR="00313DD2" w:rsidRPr="008B4C6C">
        <w:t>Böhm</w:t>
      </w:r>
      <w:r w:rsidRPr="008B4C6C">
        <w:t xml:space="preserve"> (</w:t>
      </w:r>
      <w:r w:rsidR="00313DD2" w:rsidRPr="008B4C6C">
        <w:t>Germany/</w:t>
      </w:r>
      <w:r w:rsidRPr="008B4C6C">
        <w:t>United Kingdom of Great Britain and Northern Ireland), Anders Dahlberg (Sweden), Ksenia Dobrolyubova (Russian Federation), Johan Ekroos (</w:t>
      </w:r>
      <w:r w:rsidR="00AC44F9" w:rsidRPr="008B4C6C">
        <w:t>Finland/</w:t>
      </w:r>
      <w:r w:rsidRPr="008B4C6C">
        <w:t xml:space="preserve">Sweden), Daniel </w:t>
      </w:r>
      <w:r w:rsidR="00C061D3" w:rsidRPr="008B4C6C">
        <w:t xml:space="preserve">P. </w:t>
      </w:r>
      <w:r w:rsidRPr="008B4C6C">
        <w:t xml:space="preserve">Faith (Australia), </w:t>
      </w:r>
      <w:r w:rsidR="00304940" w:rsidRPr="008B4C6C">
        <w:rPr>
          <w:rFonts w:ascii="Calibri" w:hAnsi="Calibri" w:cs="Calibri"/>
        </w:rPr>
        <w:t xml:space="preserve">Anat Feldman (Israel), </w:t>
      </w:r>
      <w:r w:rsidRPr="008B4C6C">
        <w:t>Bella Galil (Israel), Mariana Garc</w:t>
      </w:r>
      <w:r w:rsidR="008E0436" w:rsidRPr="008B4C6C">
        <w:t>í</w:t>
      </w:r>
      <w:r w:rsidRPr="008B4C6C">
        <w:t>a Criado (Spain), Dmitry Geltman (Russian Federation), Antoine Guisan (Switzerland), Hans Joosten (</w:t>
      </w:r>
      <w:r w:rsidR="00C46743" w:rsidRPr="008B4C6C">
        <w:t xml:space="preserve">The </w:t>
      </w:r>
      <w:r w:rsidR="000F463D" w:rsidRPr="008B4C6C">
        <w:t>Netherlands/</w:t>
      </w:r>
      <w:r w:rsidRPr="008B4C6C">
        <w:t>Germany), Bakhtiyor Karimov (Uzbekistan), Vladimir Korotenko (Kyrgyzstan), Jonne Kot</w:t>
      </w:r>
      <w:r w:rsidR="003147E9" w:rsidRPr="008B4C6C">
        <w:t>t</w:t>
      </w:r>
      <w:r w:rsidRPr="008B4C6C">
        <w:t>a (Estonia), Elena Kreuzberg (</w:t>
      </w:r>
      <w:r w:rsidR="00653AD3" w:rsidRPr="008B4C6C">
        <w:t>Canada/</w:t>
      </w:r>
      <w:r w:rsidRPr="008B4C6C">
        <w:t>Uzbekistan), Marina Krylenko (Russian Federation), Ale</w:t>
      </w:r>
      <w:r w:rsidR="00AC549D" w:rsidRPr="008B4C6C">
        <w:t>ks</w:t>
      </w:r>
      <w:r w:rsidRPr="008B4C6C">
        <w:t>e</w:t>
      </w:r>
      <w:r w:rsidR="00AC549D" w:rsidRPr="008B4C6C">
        <w:t>i</w:t>
      </w:r>
      <w:r w:rsidRPr="008B4C6C">
        <w:t xml:space="preserve"> Kurokhtin (Kyrgyzstan), Daria Kuznetsova (Russian Federation), Boris Leroy (France), Lada Lukić Bilela (Bosnia and Herzegovina), </w:t>
      </w:r>
      <w:r w:rsidR="00304940" w:rsidRPr="008B4C6C">
        <w:rPr>
          <w:rFonts w:ascii="Calibri" w:hAnsi="Calibri" w:cs="Calibri"/>
        </w:rPr>
        <w:t xml:space="preserve">Shai Meiri (Israel), </w:t>
      </w:r>
      <w:r w:rsidRPr="008B4C6C">
        <w:t>Tatiana Mina</w:t>
      </w:r>
      <w:r w:rsidR="00656251" w:rsidRPr="008B4C6C">
        <w:t>y</w:t>
      </w:r>
      <w:r w:rsidRPr="008B4C6C">
        <w:t>eva (</w:t>
      </w:r>
      <w:r w:rsidR="000627D2" w:rsidRPr="008B4C6C">
        <w:t>Poland/</w:t>
      </w:r>
      <w:r w:rsidRPr="008B4C6C">
        <w:t xml:space="preserve">Russian Federation), Ulf Molau (Sweden), Telmo Morato (Portugal), George Nakhutsrishvili (Georgia), Ana Nieto (Spain), Oxana Nikitina (Russian Federation), Ruslan Novitsky (Belarus), Kristiina Nurkse (Estonia), Angel Pérez Ruzafa (Spain), Kristina Raab (Germany), </w:t>
      </w:r>
      <w:r w:rsidR="00304940" w:rsidRPr="008B4C6C">
        <w:rPr>
          <w:rFonts w:ascii="Calibri" w:hAnsi="Calibri" w:cs="Calibri"/>
        </w:rPr>
        <w:t xml:space="preserve">Uri Roll (Israel), </w:t>
      </w:r>
      <w:r w:rsidRPr="008B4C6C">
        <w:t xml:space="preserve">Axel </w:t>
      </w:r>
      <w:r w:rsidR="00DD1D0F">
        <w:t xml:space="preserve">G. </w:t>
      </w:r>
      <w:r w:rsidRPr="008B4C6C">
        <w:t>Rossberg (United Kingdom of Great Britain and Northern Ireland), R</w:t>
      </w:r>
      <w:r w:rsidR="00AC549D" w:rsidRPr="008B4C6C">
        <w:t>es</w:t>
      </w:r>
      <w:r w:rsidRPr="008B4C6C">
        <w:t>ad S</w:t>
      </w:r>
      <w:r w:rsidR="00AC549D" w:rsidRPr="008B4C6C">
        <w:t>e</w:t>
      </w:r>
      <w:r w:rsidRPr="008B4C6C">
        <w:t xml:space="preserve">limov (Azerbaijan), Emil Shukurov (Kyrgyzstan), Andrey Sirin (Russian Federation), Henrik G. Smith (Sweden), Mark Snethlage (The Netherlands/Switzerland), Boris </w:t>
      </w:r>
      <w:r w:rsidR="00126C25" w:rsidRPr="008B4C6C">
        <w:rPr>
          <w:rFonts w:eastAsia="Times New Roman"/>
        </w:rPr>
        <w:t>Solovyev</w:t>
      </w:r>
      <w:r w:rsidRPr="008B4C6C">
        <w:t xml:space="preserve"> (Russian Federation), Tatyana Svetasheva (Russian Federation), Franziska Tanneberger (Germany), Wilfried Thullier (France), Boris Tuniyev (Russian Federation), Fons van der Plas (The Netherlands/Germany), Vigdis Vandvik (Norway), Stephen Venn (United Kingdom of Great Britain and Northern Ireland/Finland), </w:t>
      </w:r>
      <w:r w:rsidRPr="008B4C6C">
        <w:rPr>
          <w:rFonts w:eastAsia="Times New Roman"/>
        </w:rPr>
        <w:t>Vladimir Vershinin (Russian Federation),</w:t>
      </w:r>
      <w:r w:rsidRPr="008B4C6C">
        <w:t xml:space="preserve"> Marten Winter (Germany), Egor Zadereev (Russian Federation), Nugzar Zazanashvili (Georgia)</w:t>
      </w:r>
    </w:p>
    <w:p w14:paraId="3DDEE3DE" w14:textId="77777777" w:rsidR="0048205B" w:rsidRPr="005576F4" w:rsidRDefault="0048205B" w:rsidP="00AE389F">
      <w:pPr>
        <w:spacing w:after="0"/>
      </w:pPr>
    </w:p>
    <w:p w14:paraId="2AD898B6" w14:textId="6D7E8D41" w:rsidR="0048205B" w:rsidRDefault="0048205B" w:rsidP="00081381">
      <w:pPr>
        <w:rPr>
          <w:b/>
        </w:rPr>
      </w:pPr>
      <w:r>
        <w:rPr>
          <w:b/>
        </w:rPr>
        <w:t>Review Editors</w:t>
      </w:r>
      <w:r w:rsidR="0016503A">
        <w:rPr>
          <w:b/>
        </w:rPr>
        <w:t>:</w:t>
      </w:r>
    </w:p>
    <w:p w14:paraId="52674885" w14:textId="77777777" w:rsidR="0048205B" w:rsidRDefault="0048205B" w:rsidP="00AE389F">
      <w:pPr>
        <w:spacing w:after="0"/>
      </w:pPr>
      <w:r>
        <w:t>Guntis Brūmelis (Latvia), Andreas Troumbis (Greece)</w:t>
      </w:r>
    </w:p>
    <w:p w14:paraId="72897BDB" w14:textId="77777777" w:rsidR="0016503A" w:rsidRDefault="0016503A" w:rsidP="00AE389F">
      <w:pPr>
        <w:spacing w:after="0" w:line="240" w:lineRule="auto"/>
      </w:pPr>
    </w:p>
    <w:p w14:paraId="5F429B96" w14:textId="77777777" w:rsidR="00535228" w:rsidRDefault="00535228" w:rsidP="00AE389F">
      <w:pPr>
        <w:spacing w:after="0" w:line="240" w:lineRule="auto"/>
        <w:rPr>
          <w:b/>
        </w:rPr>
      </w:pPr>
    </w:p>
    <w:p w14:paraId="54C3B9E8" w14:textId="77777777" w:rsidR="00535228" w:rsidRDefault="00535228" w:rsidP="00AE389F">
      <w:pPr>
        <w:spacing w:after="0" w:line="240" w:lineRule="auto"/>
        <w:rPr>
          <w:b/>
        </w:rPr>
      </w:pPr>
    </w:p>
    <w:p w14:paraId="2C22E8B9" w14:textId="77777777" w:rsidR="00535228" w:rsidRDefault="00535228" w:rsidP="00AE389F">
      <w:pPr>
        <w:spacing w:after="0" w:line="240" w:lineRule="auto"/>
        <w:rPr>
          <w:b/>
        </w:rPr>
      </w:pPr>
    </w:p>
    <w:p w14:paraId="1767A34C" w14:textId="23C087B5" w:rsidR="0016503A" w:rsidRDefault="0016503A" w:rsidP="00AE389F">
      <w:pPr>
        <w:spacing w:after="0" w:line="240" w:lineRule="auto"/>
        <w:rPr>
          <w:b/>
        </w:rPr>
      </w:pPr>
      <w:r w:rsidRPr="00081381">
        <w:rPr>
          <w:b/>
        </w:rPr>
        <w:lastRenderedPageBreak/>
        <w:t>This chapter should be cited as:</w:t>
      </w:r>
    </w:p>
    <w:p w14:paraId="7225BAFF" w14:textId="6243EB97" w:rsidR="0021534E" w:rsidRDefault="0021534E" w:rsidP="00AE389F">
      <w:pPr>
        <w:spacing w:after="0" w:line="240" w:lineRule="auto"/>
        <w:rPr>
          <w:b/>
        </w:rPr>
      </w:pPr>
    </w:p>
    <w:p w14:paraId="62B1ED19" w14:textId="4D4CCB73" w:rsidR="0021534E" w:rsidRPr="00081381" w:rsidRDefault="0021534E" w:rsidP="00AE389F">
      <w:pPr>
        <w:spacing w:after="0" w:line="240" w:lineRule="auto"/>
        <w:rPr>
          <w:b/>
        </w:rPr>
      </w:pPr>
      <w:r w:rsidRPr="0002681F">
        <w:rPr>
          <w:rFonts w:eastAsia="Times New Roman"/>
        </w:rPr>
        <w:t>Visconti, P., Elias, V., Sousa Pinto, I., Fischer, M., Ali-Zade, V., Báldi, A., Brucet, S., Bukvareva, E., Byrne, K.,</w:t>
      </w:r>
      <w:r>
        <w:rPr>
          <w:rFonts w:eastAsia="Times New Roman"/>
        </w:rPr>
        <w:t xml:space="preserve"> Caplat, P., Feest, A., Guerra, C., Gozlan, R., </w:t>
      </w:r>
      <w:r>
        <w:t>Jelić, D., Kikvidze, Z., Lavrillier, A., Le Roux, X., Lipka, O., Petrík, P., Schatz, B., Smelansky, I. and Viard, F.</w:t>
      </w:r>
      <w:r w:rsidRPr="0002681F">
        <w:rPr>
          <w:rFonts w:eastAsia="Times New Roman"/>
        </w:rPr>
        <w:t xml:space="preserve"> </w:t>
      </w:r>
      <w:r w:rsidRPr="002F5720">
        <w:rPr>
          <w:rFonts w:eastAsia="Times New Roman"/>
        </w:rPr>
        <w:t xml:space="preserve">Chapter </w:t>
      </w:r>
      <w:r>
        <w:rPr>
          <w:rFonts w:eastAsia="Times New Roman"/>
        </w:rPr>
        <w:t>3</w:t>
      </w:r>
      <w:r w:rsidRPr="002F5720">
        <w:rPr>
          <w:rFonts w:eastAsia="Times New Roman"/>
        </w:rPr>
        <w:t xml:space="preserve">: </w:t>
      </w:r>
      <w:r>
        <w:rPr>
          <w:rFonts w:eastAsia="Times New Roman"/>
        </w:rPr>
        <w:t>Status, trends and future dynamics of biodiversity and ecosystems underpinning nature’s contributions to people</w:t>
      </w:r>
      <w:r w:rsidRPr="002F5720">
        <w:rPr>
          <w:rFonts w:eastAsia="Times New Roman"/>
        </w:rPr>
        <w:t>. In IPBES (2018): The IPBES regional assessment report on biodiversity and ecosystem services for Europe and Central Asia. Rounsevell, M., Fischer, M., Torre-Marin Rando, A. and Mader, A. (eds.). Secretariat of the Intergovernmental Science-Policy Platform on Biodiversity and Ecosystem services, Bonn, Germany, pp. xx-xx.</w:t>
      </w:r>
    </w:p>
    <w:p w14:paraId="5F55FE51" w14:textId="00BAC015" w:rsidR="0048205B" w:rsidRDefault="0048205B" w:rsidP="00AE389F">
      <w:pPr>
        <w:spacing w:after="0" w:line="240" w:lineRule="auto"/>
      </w:pPr>
      <w:r>
        <w:br w:type="page"/>
      </w:r>
    </w:p>
    <w:p w14:paraId="5F1C8CF3" w14:textId="77777777" w:rsidR="00855E87" w:rsidRPr="00855E87" w:rsidRDefault="00855E87" w:rsidP="00855E87">
      <w:pPr>
        <w:rPr>
          <w:b/>
          <w:sz w:val="28"/>
          <w:szCs w:val="28"/>
        </w:rPr>
      </w:pPr>
      <w:bookmarkStart w:id="918" w:name="_Toc502930039"/>
      <w:bookmarkStart w:id="919" w:name="_Toc450554914"/>
      <w:bookmarkEnd w:id="911"/>
      <w:bookmarkEnd w:id="912"/>
      <w:bookmarkEnd w:id="913"/>
      <w:bookmarkEnd w:id="914"/>
      <w:bookmarkEnd w:id="915"/>
      <w:bookmarkEnd w:id="916"/>
      <w:r w:rsidRPr="00855E87">
        <w:rPr>
          <w:b/>
          <w:sz w:val="28"/>
          <w:szCs w:val="28"/>
        </w:rPr>
        <w:lastRenderedPageBreak/>
        <w:t>Table of contents</w:t>
      </w:r>
    </w:p>
    <w:p w14:paraId="1B31F64E" w14:textId="7D3F77AA" w:rsidR="00ED7AAA" w:rsidRDefault="00855E87">
      <w:pPr>
        <w:pStyle w:val="TOC1"/>
        <w:tabs>
          <w:tab w:val="left" w:pos="440"/>
          <w:tab w:val="right" w:leader="dot" w:pos="9060"/>
        </w:tabs>
        <w:rPr>
          <w:rFonts w:eastAsiaTheme="minorEastAsia"/>
          <w:lang w:eastAsia="en-GB"/>
        </w:rPr>
      </w:pPr>
      <w:r>
        <w:fldChar w:fldCharType="begin"/>
      </w:r>
      <w:r>
        <w:instrText xml:space="preserve"> TOC \b ach3 \* MERGEFORMAT </w:instrText>
      </w:r>
      <w:r>
        <w:fldChar w:fldCharType="separate"/>
      </w:r>
      <w:r w:rsidR="00ED7AAA">
        <w:t>3</w:t>
      </w:r>
      <w:r w:rsidR="00ED7AAA">
        <w:rPr>
          <w:rFonts w:eastAsiaTheme="minorEastAsia"/>
          <w:lang w:eastAsia="en-GB"/>
        </w:rPr>
        <w:tab/>
      </w:r>
      <w:r w:rsidR="00ED7AAA">
        <w:t>Chapter 3: Status, trends and future dynamics of biodiversity and ecosystems underpinning nature’s contributions to people</w:t>
      </w:r>
      <w:r w:rsidR="00ED7AAA">
        <w:tab/>
      </w:r>
      <w:r w:rsidR="00ED7AAA">
        <w:fldChar w:fldCharType="begin"/>
      </w:r>
      <w:r w:rsidR="00ED7AAA">
        <w:instrText xml:space="preserve"> PAGEREF _Toc519504506 \h </w:instrText>
      </w:r>
      <w:r w:rsidR="00ED7AAA">
        <w:fldChar w:fldCharType="separate"/>
      </w:r>
      <w:r w:rsidR="00B40E12">
        <w:t>267</w:t>
      </w:r>
      <w:r w:rsidR="00ED7AAA">
        <w:fldChar w:fldCharType="end"/>
      </w:r>
    </w:p>
    <w:p w14:paraId="66C2C422" w14:textId="2555FB35" w:rsidR="00ED7AAA" w:rsidRDefault="00ED7AAA">
      <w:pPr>
        <w:pStyle w:val="TOC2"/>
        <w:tabs>
          <w:tab w:val="right" w:leader="dot" w:pos="9060"/>
        </w:tabs>
        <w:rPr>
          <w:rFonts w:eastAsiaTheme="minorEastAsia"/>
          <w:lang w:eastAsia="en-GB"/>
        </w:rPr>
      </w:pPr>
      <w:r>
        <w:rPr>
          <w:lang w:bidi="en-US"/>
        </w:rPr>
        <w:t>Executive Summary</w:t>
      </w:r>
      <w:r>
        <w:tab/>
      </w:r>
      <w:r>
        <w:fldChar w:fldCharType="begin"/>
      </w:r>
      <w:r>
        <w:instrText xml:space="preserve"> PAGEREF _Toc519504507 \h </w:instrText>
      </w:r>
      <w:r>
        <w:fldChar w:fldCharType="separate"/>
      </w:r>
      <w:r w:rsidR="00B40E12">
        <w:t>272</w:t>
      </w:r>
      <w:r>
        <w:fldChar w:fldCharType="end"/>
      </w:r>
    </w:p>
    <w:p w14:paraId="58EB3639" w14:textId="14863F71" w:rsidR="00ED7AAA" w:rsidRDefault="00ED7AAA">
      <w:pPr>
        <w:pStyle w:val="TOC2"/>
        <w:tabs>
          <w:tab w:val="left" w:pos="720"/>
          <w:tab w:val="right" w:leader="dot" w:pos="9060"/>
        </w:tabs>
        <w:rPr>
          <w:rFonts w:eastAsiaTheme="minorEastAsia"/>
          <w:lang w:eastAsia="en-GB"/>
        </w:rPr>
      </w:pPr>
      <w:r>
        <w:rPr>
          <w:lang w:bidi="en-US"/>
        </w:rPr>
        <w:t>3.1</w:t>
      </w:r>
      <w:r>
        <w:rPr>
          <w:rFonts w:eastAsiaTheme="minorEastAsia"/>
          <w:lang w:eastAsia="en-GB"/>
        </w:rPr>
        <w:tab/>
      </w:r>
      <w:r>
        <w:rPr>
          <w:lang w:bidi="en-US"/>
        </w:rPr>
        <w:t>Introduction</w:t>
      </w:r>
      <w:r>
        <w:tab/>
      </w:r>
      <w:r>
        <w:fldChar w:fldCharType="begin"/>
      </w:r>
      <w:r>
        <w:instrText xml:space="preserve"> PAGEREF _Toc519504508 \h </w:instrText>
      </w:r>
      <w:r>
        <w:fldChar w:fldCharType="separate"/>
      </w:r>
      <w:r w:rsidR="00B40E12">
        <w:t>280</w:t>
      </w:r>
      <w:r>
        <w:fldChar w:fldCharType="end"/>
      </w:r>
    </w:p>
    <w:p w14:paraId="528C1BCC" w14:textId="1670D6FE" w:rsidR="00ED7AAA" w:rsidRDefault="00ED7AAA">
      <w:pPr>
        <w:pStyle w:val="TOC2"/>
        <w:tabs>
          <w:tab w:val="left" w:pos="720"/>
          <w:tab w:val="right" w:leader="dot" w:pos="9060"/>
        </w:tabs>
        <w:rPr>
          <w:rFonts w:eastAsiaTheme="minorEastAsia"/>
          <w:lang w:eastAsia="en-GB"/>
        </w:rPr>
      </w:pPr>
      <w:r>
        <w:rPr>
          <w:lang w:bidi="en-US"/>
        </w:rPr>
        <w:t>3.2</w:t>
      </w:r>
      <w:r>
        <w:rPr>
          <w:rFonts w:eastAsiaTheme="minorEastAsia"/>
          <w:lang w:eastAsia="en-GB"/>
        </w:rPr>
        <w:tab/>
      </w:r>
      <w:r>
        <w:rPr>
          <w:lang w:bidi="en-US"/>
        </w:rPr>
        <w:t>The relationship between biodiversity and ecosystem functions and services</w:t>
      </w:r>
      <w:r>
        <w:tab/>
      </w:r>
      <w:r>
        <w:fldChar w:fldCharType="begin"/>
      </w:r>
      <w:r>
        <w:instrText xml:space="preserve"> PAGEREF _Toc519504509 \h </w:instrText>
      </w:r>
      <w:r>
        <w:fldChar w:fldCharType="separate"/>
      </w:r>
      <w:r w:rsidR="00B40E12">
        <w:t>280</w:t>
      </w:r>
      <w:r>
        <w:fldChar w:fldCharType="end"/>
      </w:r>
    </w:p>
    <w:p w14:paraId="64133AF2" w14:textId="1E785986" w:rsidR="00ED7AAA" w:rsidRDefault="00ED7AAA">
      <w:pPr>
        <w:pStyle w:val="TOC3"/>
        <w:tabs>
          <w:tab w:val="left" w:pos="1200"/>
          <w:tab w:val="right" w:leader="dot" w:pos="9060"/>
        </w:tabs>
        <w:rPr>
          <w:rFonts w:eastAsiaTheme="minorEastAsia"/>
          <w:lang w:eastAsia="en-GB"/>
        </w:rPr>
      </w:pPr>
      <w:r>
        <w:t>3.2.1</w:t>
      </w:r>
      <w:r>
        <w:rPr>
          <w:rFonts w:eastAsiaTheme="minorEastAsia"/>
          <w:lang w:eastAsia="en-GB"/>
        </w:rPr>
        <w:tab/>
      </w:r>
      <w:r>
        <w:t>General importance of biodiversity for ecosystem functions and services</w:t>
      </w:r>
      <w:r>
        <w:tab/>
      </w:r>
      <w:r>
        <w:fldChar w:fldCharType="begin"/>
      </w:r>
      <w:r>
        <w:instrText xml:space="preserve"> PAGEREF _Toc519504510 \h </w:instrText>
      </w:r>
      <w:r>
        <w:fldChar w:fldCharType="separate"/>
      </w:r>
      <w:r w:rsidR="00B40E12">
        <w:t>280</w:t>
      </w:r>
      <w:r>
        <w:fldChar w:fldCharType="end"/>
      </w:r>
    </w:p>
    <w:p w14:paraId="50C94DF3" w14:textId="04930588" w:rsidR="00ED7AAA" w:rsidRDefault="00ED7AAA">
      <w:pPr>
        <w:pStyle w:val="TOC3"/>
        <w:tabs>
          <w:tab w:val="left" w:pos="1200"/>
          <w:tab w:val="right" w:leader="dot" w:pos="9060"/>
        </w:tabs>
        <w:rPr>
          <w:rFonts w:eastAsiaTheme="minorEastAsia"/>
          <w:lang w:eastAsia="en-GB"/>
        </w:rPr>
      </w:pPr>
      <w:r>
        <w:t>3.2.2</w:t>
      </w:r>
      <w:r>
        <w:rPr>
          <w:rFonts w:eastAsiaTheme="minorEastAsia"/>
          <w:lang w:eastAsia="en-GB"/>
        </w:rPr>
        <w:tab/>
      </w:r>
      <w:r>
        <w:t>Positive effect of biodiversity on the magnitude of ecosystem functioning</w:t>
      </w:r>
      <w:r>
        <w:tab/>
      </w:r>
      <w:r>
        <w:fldChar w:fldCharType="begin"/>
      </w:r>
      <w:r>
        <w:instrText xml:space="preserve"> PAGEREF _Toc519504511 \h </w:instrText>
      </w:r>
      <w:r>
        <w:fldChar w:fldCharType="separate"/>
      </w:r>
      <w:r w:rsidR="00B40E12">
        <w:t>283</w:t>
      </w:r>
      <w:r>
        <w:fldChar w:fldCharType="end"/>
      </w:r>
    </w:p>
    <w:p w14:paraId="55C03CAA" w14:textId="3E086CBA" w:rsidR="00ED7AAA" w:rsidRDefault="00ED7AAA">
      <w:pPr>
        <w:pStyle w:val="TOC3"/>
        <w:tabs>
          <w:tab w:val="left" w:pos="1200"/>
          <w:tab w:val="right" w:leader="dot" w:pos="9060"/>
        </w:tabs>
        <w:rPr>
          <w:rFonts w:eastAsiaTheme="minorEastAsia"/>
          <w:lang w:eastAsia="en-GB"/>
        </w:rPr>
      </w:pPr>
      <w:r>
        <w:t>3.2.3</w:t>
      </w:r>
      <w:r>
        <w:rPr>
          <w:rFonts w:eastAsiaTheme="minorEastAsia"/>
          <w:lang w:eastAsia="en-GB"/>
        </w:rPr>
        <w:tab/>
      </w:r>
      <w:r>
        <w:t>Effects of biodiversity on stability and resilience of ecosystem functioning</w:t>
      </w:r>
      <w:r>
        <w:tab/>
      </w:r>
      <w:r>
        <w:fldChar w:fldCharType="begin"/>
      </w:r>
      <w:r>
        <w:instrText xml:space="preserve"> PAGEREF _Toc519504512 \h </w:instrText>
      </w:r>
      <w:r>
        <w:fldChar w:fldCharType="separate"/>
      </w:r>
      <w:r w:rsidR="00B40E12">
        <w:t>286</w:t>
      </w:r>
      <w:r>
        <w:fldChar w:fldCharType="end"/>
      </w:r>
    </w:p>
    <w:p w14:paraId="4AE43A59" w14:textId="06A7D872" w:rsidR="00ED7AAA" w:rsidRDefault="00ED7AAA">
      <w:pPr>
        <w:pStyle w:val="TOC3"/>
        <w:tabs>
          <w:tab w:val="left" w:pos="1200"/>
          <w:tab w:val="right" w:leader="dot" w:pos="9060"/>
        </w:tabs>
        <w:rPr>
          <w:rFonts w:eastAsiaTheme="minorEastAsia"/>
          <w:lang w:eastAsia="en-GB"/>
        </w:rPr>
      </w:pPr>
      <w:r>
        <w:t>3.2.4</w:t>
      </w:r>
      <w:r>
        <w:rPr>
          <w:rFonts w:eastAsiaTheme="minorEastAsia"/>
          <w:lang w:eastAsia="en-GB"/>
        </w:rPr>
        <w:tab/>
      </w:r>
      <w:r>
        <w:t>Importance of all hierarchical levels of biodiversity</w:t>
      </w:r>
      <w:r>
        <w:tab/>
      </w:r>
      <w:r>
        <w:fldChar w:fldCharType="begin"/>
      </w:r>
      <w:r>
        <w:instrText xml:space="preserve"> PAGEREF _Toc519504513 \h </w:instrText>
      </w:r>
      <w:r>
        <w:fldChar w:fldCharType="separate"/>
      </w:r>
      <w:r w:rsidR="00B40E12">
        <w:t>288</w:t>
      </w:r>
      <w:r>
        <w:fldChar w:fldCharType="end"/>
      </w:r>
    </w:p>
    <w:p w14:paraId="309F3416" w14:textId="2F4441BB" w:rsidR="00ED7AAA" w:rsidRDefault="00ED7AAA">
      <w:pPr>
        <w:pStyle w:val="TOC3"/>
        <w:tabs>
          <w:tab w:val="left" w:pos="1200"/>
          <w:tab w:val="right" w:leader="dot" w:pos="9060"/>
        </w:tabs>
        <w:rPr>
          <w:rFonts w:eastAsiaTheme="minorEastAsia"/>
          <w:lang w:eastAsia="en-GB"/>
        </w:rPr>
      </w:pPr>
      <w:r>
        <w:t>3.2.5</w:t>
      </w:r>
      <w:r>
        <w:rPr>
          <w:rFonts w:eastAsiaTheme="minorEastAsia"/>
          <w:lang w:eastAsia="en-GB"/>
        </w:rPr>
        <w:tab/>
      </w:r>
      <w:r w:rsidRPr="00717C50">
        <w:rPr>
          <w:rFonts w:eastAsia="Cambria"/>
        </w:rPr>
        <w:t>Long-term maintenance of multiple ecosystem functions and services</w:t>
      </w:r>
      <w:r>
        <w:tab/>
      </w:r>
      <w:r>
        <w:fldChar w:fldCharType="begin"/>
      </w:r>
      <w:r>
        <w:instrText xml:space="preserve"> PAGEREF _Toc519504514 \h </w:instrText>
      </w:r>
      <w:r>
        <w:fldChar w:fldCharType="separate"/>
      </w:r>
      <w:r w:rsidR="00B40E12">
        <w:t>289</w:t>
      </w:r>
      <w:r>
        <w:fldChar w:fldCharType="end"/>
      </w:r>
    </w:p>
    <w:p w14:paraId="669DFBF8" w14:textId="084759E6" w:rsidR="00ED7AAA" w:rsidRDefault="00ED7AAA">
      <w:pPr>
        <w:pStyle w:val="TOC2"/>
        <w:tabs>
          <w:tab w:val="left" w:pos="720"/>
          <w:tab w:val="right" w:leader="dot" w:pos="9060"/>
        </w:tabs>
        <w:rPr>
          <w:rFonts w:eastAsiaTheme="minorEastAsia"/>
          <w:lang w:eastAsia="en-GB"/>
        </w:rPr>
      </w:pPr>
      <w:r>
        <w:rPr>
          <w:lang w:bidi="en-US"/>
        </w:rPr>
        <w:t>3.3</w:t>
      </w:r>
      <w:r>
        <w:rPr>
          <w:rFonts w:eastAsiaTheme="minorEastAsia"/>
          <w:lang w:eastAsia="en-GB"/>
        </w:rPr>
        <w:tab/>
      </w:r>
      <w:r>
        <w:rPr>
          <w:lang w:bidi="en-US"/>
        </w:rPr>
        <w:t>Past and current trends in biodiversity and ecosystems by unit of analysis</w:t>
      </w:r>
      <w:r>
        <w:tab/>
      </w:r>
      <w:r>
        <w:fldChar w:fldCharType="begin"/>
      </w:r>
      <w:r>
        <w:instrText xml:space="preserve"> PAGEREF _Toc519504515 \h </w:instrText>
      </w:r>
      <w:r>
        <w:fldChar w:fldCharType="separate"/>
      </w:r>
      <w:r w:rsidR="00B40E12">
        <w:t>291</w:t>
      </w:r>
      <w:r>
        <w:fldChar w:fldCharType="end"/>
      </w:r>
    </w:p>
    <w:p w14:paraId="55D839FA" w14:textId="124EE1EC" w:rsidR="00ED7AAA" w:rsidRDefault="00ED7AAA">
      <w:pPr>
        <w:pStyle w:val="TOC3"/>
        <w:tabs>
          <w:tab w:val="left" w:pos="1200"/>
          <w:tab w:val="right" w:leader="dot" w:pos="9060"/>
        </w:tabs>
        <w:rPr>
          <w:rFonts w:eastAsiaTheme="minorEastAsia"/>
          <w:lang w:eastAsia="en-GB"/>
        </w:rPr>
      </w:pPr>
      <w:r>
        <w:t>3.3.1</w:t>
      </w:r>
      <w:r>
        <w:rPr>
          <w:rFonts w:eastAsiaTheme="minorEastAsia"/>
          <w:lang w:eastAsia="en-GB"/>
        </w:rPr>
        <w:tab/>
      </w:r>
      <w:r>
        <w:t>Introduction</w:t>
      </w:r>
      <w:r>
        <w:tab/>
      </w:r>
      <w:r>
        <w:fldChar w:fldCharType="begin"/>
      </w:r>
      <w:r>
        <w:instrText xml:space="preserve"> PAGEREF _Toc519504516 \h </w:instrText>
      </w:r>
      <w:r>
        <w:fldChar w:fldCharType="separate"/>
      </w:r>
      <w:r w:rsidR="00B40E12">
        <w:t>291</w:t>
      </w:r>
      <w:r>
        <w:fldChar w:fldCharType="end"/>
      </w:r>
    </w:p>
    <w:p w14:paraId="63350056" w14:textId="1A41F21A" w:rsidR="00ED7AAA" w:rsidRDefault="00ED7AAA">
      <w:pPr>
        <w:pStyle w:val="TOC3"/>
        <w:tabs>
          <w:tab w:val="left" w:pos="1200"/>
          <w:tab w:val="right" w:leader="dot" w:pos="9060"/>
        </w:tabs>
        <w:rPr>
          <w:rFonts w:eastAsiaTheme="minorEastAsia"/>
          <w:lang w:eastAsia="en-GB"/>
        </w:rPr>
      </w:pPr>
      <w:r w:rsidRPr="00717C50">
        <w:rPr>
          <w:rFonts w:cstheme="minorHAnsi"/>
          <w:lang w:val="en-US"/>
        </w:rPr>
        <w:t>3.3.2</w:t>
      </w:r>
      <w:r>
        <w:rPr>
          <w:rFonts w:eastAsiaTheme="minorEastAsia"/>
          <w:lang w:eastAsia="en-GB"/>
        </w:rPr>
        <w:tab/>
      </w:r>
      <w:r>
        <w:t>Terrestrial Ecosystems</w:t>
      </w:r>
      <w:r>
        <w:tab/>
      </w:r>
      <w:r>
        <w:fldChar w:fldCharType="begin"/>
      </w:r>
      <w:r>
        <w:instrText xml:space="preserve"> PAGEREF _Toc519504517 \h </w:instrText>
      </w:r>
      <w:r>
        <w:fldChar w:fldCharType="separate"/>
      </w:r>
      <w:r w:rsidR="00B40E12">
        <w:t>292</w:t>
      </w:r>
      <w:r>
        <w:fldChar w:fldCharType="end"/>
      </w:r>
    </w:p>
    <w:p w14:paraId="035ADF41" w14:textId="42666756" w:rsidR="00ED7AAA" w:rsidRDefault="00ED7AAA">
      <w:pPr>
        <w:pStyle w:val="TOC4"/>
        <w:tabs>
          <w:tab w:val="left" w:pos="1680"/>
          <w:tab w:val="right" w:leader="dot" w:pos="9060"/>
        </w:tabs>
        <w:rPr>
          <w:noProof/>
          <w:sz w:val="22"/>
          <w:szCs w:val="22"/>
          <w:lang w:val="en-GB" w:eastAsia="en-GB"/>
        </w:rPr>
      </w:pPr>
      <w:r w:rsidRPr="00717C50">
        <w:rPr>
          <w:noProof/>
          <w:lang w:val="en-GB"/>
        </w:rPr>
        <w:t>3.3.2.1</w:t>
      </w:r>
      <w:r>
        <w:rPr>
          <w:noProof/>
          <w:sz w:val="22"/>
          <w:szCs w:val="22"/>
          <w:lang w:val="en-GB" w:eastAsia="en-GB"/>
        </w:rPr>
        <w:tab/>
      </w:r>
      <w:r>
        <w:rPr>
          <w:noProof/>
        </w:rPr>
        <w:t>Snow- and ice-dominated systems</w:t>
      </w:r>
      <w:r>
        <w:rPr>
          <w:noProof/>
        </w:rPr>
        <w:tab/>
      </w:r>
      <w:r>
        <w:rPr>
          <w:noProof/>
        </w:rPr>
        <w:fldChar w:fldCharType="begin"/>
      </w:r>
      <w:r>
        <w:rPr>
          <w:noProof/>
        </w:rPr>
        <w:instrText xml:space="preserve"> PAGEREF _Toc519504518 \h </w:instrText>
      </w:r>
      <w:r>
        <w:rPr>
          <w:noProof/>
        </w:rPr>
      </w:r>
      <w:r>
        <w:rPr>
          <w:noProof/>
        </w:rPr>
        <w:fldChar w:fldCharType="separate"/>
      </w:r>
      <w:r w:rsidR="00B40E12">
        <w:rPr>
          <w:noProof/>
        </w:rPr>
        <w:t>292</w:t>
      </w:r>
      <w:r>
        <w:rPr>
          <w:noProof/>
        </w:rPr>
        <w:fldChar w:fldCharType="end"/>
      </w:r>
    </w:p>
    <w:p w14:paraId="50336554" w14:textId="5C7BED32" w:rsidR="00ED7AAA" w:rsidRDefault="00ED7AAA">
      <w:pPr>
        <w:pStyle w:val="TOC4"/>
        <w:tabs>
          <w:tab w:val="left" w:pos="1680"/>
          <w:tab w:val="right" w:leader="dot" w:pos="9060"/>
        </w:tabs>
        <w:rPr>
          <w:noProof/>
          <w:sz w:val="22"/>
          <w:szCs w:val="22"/>
          <w:lang w:val="en-GB" w:eastAsia="en-GB"/>
        </w:rPr>
      </w:pPr>
      <w:r>
        <w:rPr>
          <w:noProof/>
        </w:rPr>
        <w:t>3.3.2.2</w:t>
      </w:r>
      <w:r>
        <w:rPr>
          <w:noProof/>
          <w:sz w:val="22"/>
          <w:szCs w:val="22"/>
          <w:lang w:val="en-GB" w:eastAsia="en-GB"/>
        </w:rPr>
        <w:tab/>
      </w:r>
      <w:r>
        <w:rPr>
          <w:noProof/>
        </w:rPr>
        <w:t>Tundra and mountain grasslands (only high elevation grasslands)</w:t>
      </w:r>
      <w:r>
        <w:rPr>
          <w:noProof/>
        </w:rPr>
        <w:tab/>
      </w:r>
      <w:r>
        <w:rPr>
          <w:noProof/>
        </w:rPr>
        <w:fldChar w:fldCharType="begin"/>
      </w:r>
      <w:r>
        <w:rPr>
          <w:noProof/>
        </w:rPr>
        <w:instrText xml:space="preserve"> PAGEREF _Toc519504519 \h </w:instrText>
      </w:r>
      <w:r>
        <w:rPr>
          <w:noProof/>
        </w:rPr>
      </w:r>
      <w:r>
        <w:rPr>
          <w:noProof/>
        </w:rPr>
        <w:fldChar w:fldCharType="separate"/>
      </w:r>
      <w:r w:rsidR="00B40E12">
        <w:rPr>
          <w:noProof/>
        </w:rPr>
        <w:t>293</w:t>
      </w:r>
      <w:r>
        <w:rPr>
          <w:noProof/>
        </w:rPr>
        <w:fldChar w:fldCharType="end"/>
      </w:r>
    </w:p>
    <w:p w14:paraId="5EC32181" w14:textId="64820823" w:rsidR="00ED7AAA" w:rsidRDefault="00ED7AAA">
      <w:pPr>
        <w:pStyle w:val="TOC4"/>
        <w:tabs>
          <w:tab w:val="left" w:pos="1680"/>
          <w:tab w:val="right" w:leader="dot" w:pos="9060"/>
        </w:tabs>
        <w:rPr>
          <w:noProof/>
          <w:sz w:val="22"/>
          <w:szCs w:val="22"/>
          <w:lang w:val="en-GB" w:eastAsia="en-GB"/>
        </w:rPr>
      </w:pPr>
      <w:r>
        <w:rPr>
          <w:noProof/>
        </w:rPr>
        <w:t>3.3.2.3</w:t>
      </w:r>
      <w:r>
        <w:rPr>
          <w:noProof/>
          <w:sz w:val="22"/>
          <w:szCs w:val="22"/>
          <w:lang w:val="en-GB" w:eastAsia="en-GB"/>
        </w:rPr>
        <w:tab/>
      </w:r>
      <w:r>
        <w:rPr>
          <w:noProof/>
        </w:rPr>
        <w:t>Temperate and boreal forests and woodlands</w:t>
      </w:r>
      <w:r>
        <w:rPr>
          <w:noProof/>
        </w:rPr>
        <w:tab/>
      </w:r>
      <w:r>
        <w:rPr>
          <w:noProof/>
        </w:rPr>
        <w:fldChar w:fldCharType="begin"/>
      </w:r>
      <w:r>
        <w:rPr>
          <w:noProof/>
        </w:rPr>
        <w:instrText xml:space="preserve"> PAGEREF _Toc519504520 \h </w:instrText>
      </w:r>
      <w:r>
        <w:rPr>
          <w:noProof/>
        </w:rPr>
      </w:r>
      <w:r>
        <w:rPr>
          <w:noProof/>
        </w:rPr>
        <w:fldChar w:fldCharType="separate"/>
      </w:r>
      <w:r w:rsidR="00B40E12">
        <w:rPr>
          <w:noProof/>
        </w:rPr>
        <w:t>296</w:t>
      </w:r>
      <w:r>
        <w:rPr>
          <w:noProof/>
        </w:rPr>
        <w:fldChar w:fldCharType="end"/>
      </w:r>
    </w:p>
    <w:p w14:paraId="7EE93178" w14:textId="0586B3C2" w:rsidR="00ED7AAA" w:rsidRDefault="00ED7AAA">
      <w:pPr>
        <w:pStyle w:val="TOC4"/>
        <w:tabs>
          <w:tab w:val="left" w:pos="1680"/>
          <w:tab w:val="right" w:leader="dot" w:pos="9060"/>
        </w:tabs>
        <w:rPr>
          <w:noProof/>
          <w:sz w:val="22"/>
          <w:szCs w:val="22"/>
          <w:lang w:val="en-GB" w:eastAsia="en-GB"/>
        </w:rPr>
      </w:pPr>
      <w:r>
        <w:rPr>
          <w:noProof/>
        </w:rPr>
        <w:t>3.3.2.4</w:t>
      </w:r>
      <w:r>
        <w:rPr>
          <w:noProof/>
          <w:sz w:val="22"/>
          <w:szCs w:val="22"/>
          <w:lang w:val="en-GB" w:eastAsia="en-GB"/>
        </w:rPr>
        <w:tab/>
      </w:r>
      <w:r>
        <w:rPr>
          <w:noProof/>
        </w:rPr>
        <w:t>Mediterranean forests, woodland and scrub</w:t>
      </w:r>
      <w:r>
        <w:rPr>
          <w:noProof/>
        </w:rPr>
        <w:tab/>
      </w:r>
      <w:r>
        <w:rPr>
          <w:noProof/>
        </w:rPr>
        <w:fldChar w:fldCharType="begin"/>
      </w:r>
      <w:r>
        <w:rPr>
          <w:noProof/>
        </w:rPr>
        <w:instrText xml:space="preserve"> PAGEREF _Toc519504521 \h </w:instrText>
      </w:r>
      <w:r>
        <w:rPr>
          <w:noProof/>
        </w:rPr>
      </w:r>
      <w:r>
        <w:rPr>
          <w:noProof/>
        </w:rPr>
        <w:fldChar w:fldCharType="separate"/>
      </w:r>
      <w:r w:rsidR="00B40E12">
        <w:rPr>
          <w:noProof/>
        </w:rPr>
        <w:t>299</w:t>
      </w:r>
      <w:r>
        <w:rPr>
          <w:noProof/>
        </w:rPr>
        <w:fldChar w:fldCharType="end"/>
      </w:r>
    </w:p>
    <w:p w14:paraId="531BC01B" w14:textId="0194092E" w:rsidR="00ED7AAA" w:rsidRDefault="00ED7AAA">
      <w:pPr>
        <w:pStyle w:val="TOC4"/>
        <w:tabs>
          <w:tab w:val="left" w:pos="1680"/>
          <w:tab w:val="right" w:leader="dot" w:pos="9060"/>
        </w:tabs>
        <w:rPr>
          <w:noProof/>
          <w:sz w:val="22"/>
          <w:szCs w:val="22"/>
          <w:lang w:val="en-GB" w:eastAsia="en-GB"/>
        </w:rPr>
      </w:pPr>
      <w:r>
        <w:rPr>
          <w:noProof/>
        </w:rPr>
        <w:t>3.3.2.5</w:t>
      </w:r>
      <w:r>
        <w:rPr>
          <w:noProof/>
          <w:sz w:val="22"/>
          <w:szCs w:val="22"/>
          <w:lang w:val="en-GB" w:eastAsia="en-GB"/>
        </w:rPr>
        <w:tab/>
      </w:r>
      <w:r>
        <w:rPr>
          <w:noProof/>
        </w:rPr>
        <w:t>Tropical and subtropical dry and humid forests</w:t>
      </w:r>
      <w:r>
        <w:rPr>
          <w:noProof/>
        </w:rPr>
        <w:tab/>
      </w:r>
      <w:r>
        <w:rPr>
          <w:noProof/>
        </w:rPr>
        <w:fldChar w:fldCharType="begin"/>
      </w:r>
      <w:r>
        <w:rPr>
          <w:noProof/>
        </w:rPr>
        <w:instrText xml:space="preserve"> PAGEREF _Toc519504522 \h </w:instrText>
      </w:r>
      <w:r>
        <w:rPr>
          <w:noProof/>
        </w:rPr>
      </w:r>
      <w:r>
        <w:rPr>
          <w:noProof/>
        </w:rPr>
        <w:fldChar w:fldCharType="separate"/>
      </w:r>
      <w:r w:rsidR="00B40E12">
        <w:rPr>
          <w:noProof/>
        </w:rPr>
        <w:t>300</w:t>
      </w:r>
      <w:r>
        <w:rPr>
          <w:noProof/>
        </w:rPr>
        <w:fldChar w:fldCharType="end"/>
      </w:r>
    </w:p>
    <w:p w14:paraId="6AA59ADB" w14:textId="18B38B56" w:rsidR="00ED7AAA" w:rsidRDefault="00ED7AAA">
      <w:pPr>
        <w:pStyle w:val="TOC4"/>
        <w:tabs>
          <w:tab w:val="left" w:pos="1680"/>
          <w:tab w:val="right" w:leader="dot" w:pos="9060"/>
        </w:tabs>
        <w:rPr>
          <w:noProof/>
          <w:sz w:val="22"/>
          <w:szCs w:val="22"/>
          <w:lang w:val="en-GB" w:eastAsia="en-GB"/>
        </w:rPr>
      </w:pPr>
      <w:r w:rsidRPr="00717C50">
        <w:rPr>
          <w:noProof/>
          <w:lang w:val="en-GB"/>
        </w:rPr>
        <w:t>3.3.2.6</w:t>
      </w:r>
      <w:r>
        <w:rPr>
          <w:noProof/>
          <w:sz w:val="22"/>
          <w:szCs w:val="22"/>
          <w:lang w:val="en-GB" w:eastAsia="en-GB"/>
        </w:rPr>
        <w:tab/>
      </w:r>
      <w:r>
        <w:rPr>
          <w:noProof/>
        </w:rPr>
        <w:t>Temperate grasslands</w:t>
      </w:r>
      <w:r>
        <w:rPr>
          <w:noProof/>
        </w:rPr>
        <w:tab/>
      </w:r>
      <w:r>
        <w:rPr>
          <w:noProof/>
        </w:rPr>
        <w:fldChar w:fldCharType="begin"/>
      </w:r>
      <w:r>
        <w:rPr>
          <w:noProof/>
        </w:rPr>
        <w:instrText xml:space="preserve"> PAGEREF _Toc519504523 \h </w:instrText>
      </w:r>
      <w:r>
        <w:rPr>
          <w:noProof/>
        </w:rPr>
      </w:r>
      <w:r>
        <w:rPr>
          <w:noProof/>
        </w:rPr>
        <w:fldChar w:fldCharType="separate"/>
      </w:r>
      <w:r w:rsidR="00B40E12">
        <w:rPr>
          <w:noProof/>
        </w:rPr>
        <w:t>303</w:t>
      </w:r>
      <w:r>
        <w:rPr>
          <w:noProof/>
        </w:rPr>
        <w:fldChar w:fldCharType="end"/>
      </w:r>
    </w:p>
    <w:p w14:paraId="6E32B599" w14:textId="6B022AE7" w:rsidR="00ED7AAA" w:rsidRDefault="00ED7AAA">
      <w:pPr>
        <w:pStyle w:val="TOC4"/>
        <w:tabs>
          <w:tab w:val="left" w:pos="1680"/>
          <w:tab w:val="right" w:leader="dot" w:pos="9060"/>
        </w:tabs>
        <w:rPr>
          <w:noProof/>
          <w:sz w:val="22"/>
          <w:szCs w:val="22"/>
          <w:lang w:val="en-GB" w:eastAsia="en-GB"/>
        </w:rPr>
      </w:pPr>
      <w:r w:rsidRPr="00717C50">
        <w:rPr>
          <w:noProof/>
          <w:lang w:val="en-GB"/>
        </w:rPr>
        <w:t>3.3.2.7</w:t>
      </w:r>
      <w:r>
        <w:rPr>
          <w:noProof/>
          <w:sz w:val="22"/>
          <w:szCs w:val="22"/>
          <w:lang w:val="en-GB" w:eastAsia="en-GB"/>
        </w:rPr>
        <w:tab/>
      </w:r>
      <w:r>
        <w:rPr>
          <w:noProof/>
        </w:rPr>
        <w:t>Deserts</w:t>
      </w:r>
      <w:r>
        <w:rPr>
          <w:noProof/>
        </w:rPr>
        <w:tab/>
      </w:r>
      <w:r>
        <w:rPr>
          <w:noProof/>
        </w:rPr>
        <w:fldChar w:fldCharType="begin"/>
      </w:r>
      <w:r>
        <w:rPr>
          <w:noProof/>
        </w:rPr>
        <w:instrText xml:space="preserve"> PAGEREF _Toc519504524 \h </w:instrText>
      </w:r>
      <w:r>
        <w:rPr>
          <w:noProof/>
        </w:rPr>
      </w:r>
      <w:r>
        <w:rPr>
          <w:noProof/>
        </w:rPr>
        <w:fldChar w:fldCharType="separate"/>
      </w:r>
      <w:r w:rsidR="00B40E12">
        <w:rPr>
          <w:noProof/>
        </w:rPr>
        <w:t>306</w:t>
      </w:r>
      <w:r>
        <w:rPr>
          <w:noProof/>
        </w:rPr>
        <w:fldChar w:fldCharType="end"/>
      </w:r>
    </w:p>
    <w:p w14:paraId="2A6D99F5" w14:textId="7B4E3337" w:rsidR="00ED7AAA" w:rsidRDefault="00ED7AAA">
      <w:pPr>
        <w:pStyle w:val="TOC4"/>
        <w:tabs>
          <w:tab w:val="left" w:pos="1680"/>
          <w:tab w:val="right" w:leader="dot" w:pos="9060"/>
        </w:tabs>
        <w:rPr>
          <w:noProof/>
          <w:sz w:val="22"/>
          <w:szCs w:val="22"/>
          <w:lang w:val="en-GB" w:eastAsia="en-GB"/>
        </w:rPr>
      </w:pPr>
      <w:r w:rsidRPr="00717C50">
        <w:rPr>
          <w:noProof/>
          <w:lang w:val="en-GB"/>
        </w:rPr>
        <w:t>3.3.2.8</w:t>
      </w:r>
      <w:r>
        <w:rPr>
          <w:noProof/>
          <w:sz w:val="22"/>
          <w:szCs w:val="22"/>
          <w:lang w:val="en-GB" w:eastAsia="en-GB"/>
        </w:rPr>
        <w:tab/>
      </w:r>
      <w:r>
        <w:rPr>
          <w:noProof/>
        </w:rPr>
        <w:t>Peatlands</w:t>
      </w:r>
      <w:r>
        <w:rPr>
          <w:noProof/>
        </w:rPr>
        <w:tab/>
      </w:r>
      <w:r>
        <w:rPr>
          <w:noProof/>
        </w:rPr>
        <w:fldChar w:fldCharType="begin"/>
      </w:r>
      <w:r>
        <w:rPr>
          <w:noProof/>
        </w:rPr>
        <w:instrText xml:space="preserve"> PAGEREF _Toc519504525 \h </w:instrText>
      </w:r>
      <w:r>
        <w:rPr>
          <w:noProof/>
        </w:rPr>
      </w:r>
      <w:r>
        <w:rPr>
          <w:noProof/>
        </w:rPr>
        <w:fldChar w:fldCharType="separate"/>
      </w:r>
      <w:r w:rsidR="00B40E12">
        <w:rPr>
          <w:noProof/>
        </w:rPr>
        <w:t>308</w:t>
      </w:r>
      <w:r>
        <w:rPr>
          <w:noProof/>
        </w:rPr>
        <w:fldChar w:fldCharType="end"/>
      </w:r>
    </w:p>
    <w:p w14:paraId="49B80AB8" w14:textId="33C9F9DA" w:rsidR="00ED7AAA" w:rsidRDefault="00ED7AAA">
      <w:pPr>
        <w:pStyle w:val="TOC4"/>
        <w:tabs>
          <w:tab w:val="left" w:pos="1680"/>
          <w:tab w:val="right" w:leader="dot" w:pos="9060"/>
        </w:tabs>
        <w:rPr>
          <w:noProof/>
          <w:sz w:val="22"/>
          <w:szCs w:val="22"/>
          <w:lang w:val="en-GB" w:eastAsia="en-GB"/>
        </w:rPr>
      </w:pPr>
      <w:r w:rsidRPr="00717C50">
        <w:rPr>
          <w:noProof/>
          <w:lang w:val="en-GB"/>
        </w:rPr>
        <w:t>3.3.2.9</w:t>
      </w:r>
      <w:r>
        <w:rPr>
          <w:noProof/>
          <w:sz w:val="22"/>
          <w:szCs w:val="22"/>
          <w:lang w:val="en-GB" w:eastAsia="en-GB"/>
        </w:rPr>
        <w:tab/>
      </w:r>
      <w:r>
        <w:rPr>
          <w:noProof/>
        </w:rPr>
        <w:t>Agricultural areas</w:t>
      </w:r>
      <w:r>
        <w:rPr>
          <w:noProof/>
        </w:rPr>
        <w:tab/>
      </w:r>
      <w:r>
        <w:rPr>
          <w:noProof/>
        </w:rPr>
        <w:fldChar w:fldCharType="begin"/>
      </w:r>
      <w:r>
        <w:rPr>
          <w:noProof/>
        </w:rPr>
        <w:instrText xml:space="preserve"> PAGEREF _Toc519504526 \h </w:instrText>
      </w:r>
      <w:r>
        <w:rPr>
          <w:noProof/>
        </w:rPr>
      </w:r>
      <w:r>
        <w:rPr>
          <w:noProof/>
        </w:rPr>
        <w:fldChar w:fldCharType="separate"/>
      </w:r>
      <w:r w:rsidR="00B40E12">
        <w:rPr>
          <w:noProof/>
        </w:rPr>
        <w:t>311</w:t>
      </w:r>
      <w:r>
        <w:rPr>
          <w:noProof/>
        </w:rPr>
        <w:fldChar w:fldCharType="end"/>
      </w:r>
    </w:p>
    <w:p w14:paraId="34800FF5" w14:textId="480747BB" w:rsidR="00ED7AAA" w:rsidRDefault="00ED7AAA">
      <w:pPr>
        <w:pStyle w:val="TOC4"/>
        <w:tabs>
          <w:tab w:val="left" w:pos="1680"/>
          <w:tab w:val="right" w:leader="dot" w:pos="9060"/>
        </w:tabs>
        <w:rPr>
          <w:noProof/>
          <w:sz w:val="22"/>
          <w:szCs w:val="22"/>
          <w:lang w:val="en-GB" w:eastAsia="en-GB"/>
        </w:rPr>
      </w:pPr>
      <w:r w:rsidRPr="00717C50">
        <w:rPr>
          <w:noProof/>
          <w:lang w:val="en-GB"/>
        </w:rPr>
        <w:t>3.3.2.10</w:t>
      </w:r>
      <w:r>
        <w:rPr>
          <w:noProof/>
          <w:sz w:val="22"/>
          <w:szCs w:val="22"/>
          <w:lang w:val="en-GB" w:eastAsia="en-GB"/>
        </w:rPr>
        <w:tab/>
      </w:r>
      <w:r>
        <w:rPr>
          <w:noProof/>
        </w:rPr>
        <w:t>Urban areas</w:t>
      </w:r>
      <w:r>
        <w:rPr>
          <w:noProof/>
        </w:rPr>
        <w:tab/>
      </w:r>
      <w:r>
        <w:rPr>
          <w:noProof/>
        </w:rPr>
        <w:fldChar w:fldCharType="begin"/>
      </w:r>
      <w:r>
        <w:rPr>
          <w:noProof/>
        </w:rPr>
        <w:instrText xml:space="preserve"> PAGEREF _Toc519504527 \h </w:instrText>
      </w:r>
      <w:r>
        <w:rPr>
          <w:noProof/>
        </w:rPr>
      </w:r>
      <w:r>
        <w:rPr>
          <w:noProof/>
        </w:rPr>
        <w:fldChar w:fldCharType="separate"/>
      </w:r>
      <w:r w:rsidR="00B40E12">
        <w:rPr>
          <w:noProof/>
        </w:rPr>
        <w:t>323</w:t>
      </w:r>
      <w:r>
        <w:rPr>
          <w:noProof/>
        </w:rPr>
        <w:fldChar w:fldCharType="end"/>
      </w:r>
    </w:p>
    <w:p w14:paraId="2FF0FF0C" w14:textId="7153332F" w:rsidR="00ED7AAA" w:rsidRDefault="00ED7AAA">
      <w:pPr>
        <w:pStyle w:val="TOC4"/>
        <w:tabs>
          <w:tab w:val="left" w:pos="1680"/>
          <w:tab w:val="right" w:leader="dot" w:pos="9060"/>
        </w:tabs>
        <w:rPr>
          <w:noProof/>
          <w:sz w:val="22"/>
          <w:szCs w:val="22"/>
          <w:lang w:val="en-GB" w:eastAsia="en-GB"/>
        </w:rPr>
      </w:pPr>
      <w:r w:rsidRPr="00717C50">
        <w:rPr>
          <w:noProof/>
          <w:lang w:val="en-GB"/>
        </w:rPr>
        <w:t>3.3.2.11</w:t>
      </w:r>
      <w:r>
        <w:rPr>
          <w:noProof/>
          <w:sz w:val="22"/>
          <w:szCs w:val="22"/>
          <w:lang w:val="en-GB" w:eastAsia="en-GB"/>
        </w:rPr>
        <w:tab/>
      </w:r>
      <w:r>
        <w:rPr>
          <w:noProof/>
        </w:rPr>
        <w:t>Special systems</w:t>
      </w:r>
      <w:r>
        <w:rPr>
          <w:noProof/>
        </w:rPr>
        <w:tab/>
      </w:r>
      <w:r>
        <w:rPr>
          <w:noProof/>
        </w:rPr>
        <w:fldChar w:fldCharType="begin"/>
      </w:r>
      <w:r>
        <w:rPr>
          <w:noProof/>
        </w:rPr>
        <w:instrText xml:space="preserve"> PAGEREF _Toc519504528 \h </w:instrText>
      </w:r>
      <w:r>
        <w:rPr>
          <w:noProof/>
        </w:rPr>
      </w:r>
      <w:r>
        <w:rPr>
          <w:noProof/>
        </w:rPr>
        <w:fldChar w:fldCharType="separate"/>
      </w:r>
      <w:r w:rsidR="00B40E12">
        <w:rPr>
          <w:noProof/>
        </w:rPr>
        <w:t>328</w:t>
      </w:r>
      <w:r>
        <w:rPr>
          <w:noProof/>
        </w:rPr>
        <w:fldChar w:fldCharType="end"/>
      </w:r>
    </w:p>
    <w:p w14:paraId="4B754F6B" w14:textId="5D1E5502" w:rsidR="00ED7AAA" w:rsidRDefault="00ED7AAA">
      <w:pPr>
        <w:pStyle w:val="TOC5"/>
        <w:tabs>
          <w:tab w:val="left" w:pos="1990"/>
          <w:tab w:val="right" w:leader="dot" w:pos="9060"/>
        </w:tabs>
        <w:rPr>
          <w:noProof/>
          <w:sz w:val="22"/>
          <w:szCs w:val="22"/>
          <w:lang w:val="en-GB" w:eastAsia="en-GB"/>
        </w:rPr>
      </w:pPr>
      <w:r>
        <w:rPr>
          <w:noProof/>
          <w:lang w:bidi="en-US"/>
        </w:rPr>
        <w:t>3.3.2.11.1</w:t>
      </w:r>
      <w:r>
        <w:rPr>
          <w:noProof/>
          <w:sz w:val="22"/>
          <w:szCs w:val="22"/>
          <w:lang w:val="en-GB" w:eastAsia="en-GB"/>
        </w:rPr>
        <w:tab/>
      </w:r>
      <w:r>
        <w:rPr>
          <w:noProof/>
          <w:lang w:bidi="en-US"/>
        </w:rPr>
        <w:t>Heathlands</w:t>
      </w:r>
      <w:r>
        <w:rPr>
          <w:noProof/>
        </w:rPr>
        <w:tab/>
      </w:r>
      <w:r>
        <w:rPr>
          <w:noProof/>
        </w:rPr>
        <w:fldChar w:fldCharType="begin"/>
      </w:r>
      <w:r>
        <w:rPr>
          <w:noProof/>
        </w:rPr>
        <w:instrText xml:space="preserve"> PAGEREF _Toc519504529 \h </w:instrText>
      </w:r>
      <w:r>
        <w:rPr>
          <w:noProof/>
        </w:rPr>
      </w:r>
      <w:r>
        <w:rPr>
          <w:noProof/>
        </w:rPr>
        <w:fldChar w:fldCharType="separate"/>
      </w:r>
      <w:r w:rsidR="00B40E12">
        <w:rPr>
          <w:noProof/>
        </w:rPr>
        <w:t>328</w:t>
      </w:r>
      <w:r>
        <w:rPr>
          <w:noProof/>
        </w:rPr>
        <w:fldChar w:fldCharType="end"/>
      </w:r>
    </w:p>
    <w:p w14:paraId="6E749076" w14:textId="4F21F738" w:rsidR="00ED7AAA" w:rsidRDefault="00ED7AAA">
      <w:pPr>
        <w:pStyle w:val="TOC5"/>
        <w:tabs>
          <w:tab w:val="left" w:pos="1990"/>
          <w:tab w:val="right" w:leader="dot" w:pos="9060"/>
        </w:tabs>
        <w:rPr>
          <w:noProof/>
          <w:sz w:val="22"/>
          <w:szCs w:val="22"/>
          <w:lang w:val="en-GB" w:eastAsia="en-GB"/>
        </w:rPr>
      </w:pPr>
      <w:r w:rsidRPr="00717C50">
        <w:rPr>
          <w:noProof/>
          <w:lang w:val="en-GB" w:bidi="en-US"/>
        </w:rPr>
        <w:t>3.3.2.11.2</w:t>
      </w:r>
      <w:r>
        <w:rPr>
          <w:noProof/>
          <w:sz w:val="22"/>
          <w:szCs w:val="22"/>
          <w:lang w:val="en-GB" w:eastAsia="en-GB"/>
        </w:rPr>
        <w:tab/>
      </w:r>
      <w:r w:rsidRPr="00717C50">
        <w:rPr>
          <w:noProof/>
          <w:lang w:val="en-GB" w:bidi="en-US"/>
        </w:rPr>
        <w:t>Caves and other subterranean habitats</w:t>
      </w:r>
      <w:r>
        <w:rPr>
          <w:noProof/>
        </w:rPr>
        <w:tab/>
      </w:r>
      <w:r>
        <w:rPr>
          <w:noProof/>
        </w:rPr>
        <w:fldChar w:fldCharType="begin"/>
      </w:r>
      <w:r>
        <w:rPr>
          <w:noProof/>
        </w:rPr>
        <w:instrText xml:space="preserve"> PAGEREF _Toc519504530 \h </w:instrText>
      </w:r>
      <w:r>
        <w:rPr>
          <w:noProof/>
        </w:rPr>
      </w:r>
      <w:r>
        <w:rPr>
          <w:noProof/>
        </w:rPr>
        <w:fldChar w:fldCharType="separate"/>
      </w:r>
      <w:r w:rsidR="00B40E12">
        <w:rPr>
          <w:noProof/>
        </w:rPr>
        <w:t>331</w:t>
      </w:r>
      <w:r>
        <w:rPr>
          <w:noProof/>
        </w:rPr>
        <w:fldChar w:fldCharType="end"/>
      </w:r>
    </w:p>
    <w:p w14:paraId="08D701D8" w14:textId="1658D982" w:rsidR="00ED7AAA" w:rsidRDefault="00ED7AAA">
      <w:pPr>
        <w:pStyle w:val="TOC4"/>
        <w:tabs>
          <w:tab w:val="left" w:pos="1680"/>
          <w:tab w:val="right" w:leader="dot" w:pos="9060"/>
        </w:tabs>
        <w:rPr>
          <w:noProof/>
          <w:sz w:val="22"/>
          <w:szCs w:val="22"/>
          <w:lang w:val="en-GB" w:eastAsia="en-GB"/>
        </w:rPr>
      </w:pPr>
      <w:r>
        <w:rPr>
          <w:noProof/>
        </w:rPr>
        <w:t>3.3.2.12</w:t>
      </w:r>
      <w:r>
        <w:rPr>
          <w:noProof/>
          <w:sz w:val="22"/>
          <w:szCs w:val="22"/>
          <w:lang w:val="en-GB" w:eastAsia="en-GB"/>
        </w:rPr>
        <w:tab/>
      </w:r>
      <w:r>
        <w:rPr>
          <w:noProof/>
        </w:rPr>
        <w:t>Progress towards Multilateral Environmental Agreements for terrestrial ecosystems</w:t>
      </w:r>
      <w:r>
        <w:rPr>
          <w:noProof/>
        </w:rPr>
        <w:tab/>
      </w:r>
      <w:r>
        <w:rPr>
          <w:noProof/>
        </w:rPr>
        <w:fldChar w:fldCharType="begin"/>
      </w:r>
      <w:r>
        <w:rPr>
          <w:noProof/>
        </w:rPr>
        <w:instrText xml:space="preserve"> PAGEREF _Toc519504531 \h </w:instrText>
      </w:r>
      <w:r>
        <w:rPr>
          <w:noProof/>
        </w:rPr>
      </w:r>
      <w:r>
        <w:rPr>
          <w:noProof/>
        </w:rPr>
        <w:fldChar w:fldCharType="separate"/>
      </w:r>
      <w:r w:rsidR="00B40E12">
        <w:rPr>
          <w:noProof/>
        </w:rPr>
        <w:t>337</w:t>
      </w:r>
      <w:r>
        <w:rPr>
          <w:noProof/>
        </w:rPr>
        <w:fldChar w:fldCharType="end"/>
      </w:r>
    </w:p>
    <w:p w14:paraId="3B6E826D" w14:textId="4A22055A" w:rsidR="00ED7AAA" w:rsidRDefault="00ED7AAA">
      <w:pPr>
        <w:pStyle w:val="TOC3"/>
        <w:tabs>
          <w:tab w:val="left" w:pos="1200"/>
          <w:tab w:val="right" w:leader="dot" w:pos="9060"/>
        </w:tabs>
        <w:rPr>
          <w:rFonts w:eastAsiaTheme="minorEastAsia"/>
          <w:lang w:eastAsia="en-GB"/>
        </w:rPr>
      </w:pPr>
      <w:r>
        <w:t>3.3.3</w:t>
      </w:r>
      <w:r>
        <w:rPr>
          <w:rFonts w:eastAsiaTheme="minorEastAsia"/>
          <w:lang w:eastAsia="en-GB"/>
        </w:rPr>
        <w:tab/>
      </w:r>
      <w:r>
        <w:t>Inland surface waters</w:t>
      </w:r>
      <w:r>
        <w:tab/>
      </w:r>
      <w:r>
        <w:fldChar w:fldCharType="begin"/>
      </w:r>
      <w:r>
        <w:instrText xml:space="preserve"> PAGEREF _Toc519504532 \h </w:instrText>
      </w:r>
      <w:r>
        <w:fldChar w:fldCharType="separate"/>
      </w:r>
      <w:r w:rsidR="00B40E12">
        <w:t>338</w:t>
      </w:r>
      <w:r>
        <w:fldChar w:fldCharType="end"/>
      </w:r>
    </w:p>
    <w:p w14:paraId="198E69F7" w14:textId="6AAC7B21" w:rsidR="00ED7AAA" w:rsidRDefault="00ED7AAA">
      <w:pPr>
        <w:pStyle w:val="TOC4"/>
        <w:tabs>
          <w:tab w:val="left" w:pos="1680"/>
          <w:tab w:val="right" w:leader="dot" w:pos="9060"/>
        </w:tabs>
        <w:rPr>
          <w:noProof/>
          <w:sz w:val="22"/>
          <w:szCs w:val="22"/>
          <w:lang w:val="en-GB" w:eastAsia="en-GB"/>
        </w:rPr>
      </w:pPr>
      <w:r>
        <w:rPr>
          <w:noProof/>
        </w:rPr>
        <w:t>3.3.3.1</w:t>
      </w:r>
      <w:r>
        <w:rPr>
          <w:noProof/>
          <w:sz w:val="22"/>
          <w:szCs w:val="22"/>
          <w:lang w:val="en-GB" w:eastAsia="en-GB"/>
        </w:rPr>
        <w:tab/>
      </w:r>
      <w:r>
        <w:rPr>
          <w:noProof/>
        </w:rPr>
        <w:t>Freshwater systems</w:t>
      </w:r>
      <w:r>
        <w:rPr>
          <w:noProof/>
        </w:rPr>
        <w:tab/>
      </w:r>
      <w:r>
        <w:rPr>
          <w:noProof/>
        </w:rPr>
        <w:fldChar w:fldCharType="begin"/>
      </w:r>
      <w:r>
        <w:rPr>
          <w:noProof/>
        </w:rPr>
        <w:instrText xml:space="preserve"> PAGEREF _Toc519504533 \h </w:instrText>
      </w:r>
      <w:r>
        <w:rPr>
          <w:noProof/>
        </w:rPr>
      </w:r>
      <w:r>
        <w:rPr>
          <w:noProof/>
        </w:rPr>
        <w:fldChar w:fldCharType="separate"/>
      </w:r>
      <w:r w:rsidR="00B40E12">
        <w:rPr>
          <w:noProof/>
        </w:rPr>
        <w:t>338</w:t>
      </w:r>
      <w:r>
        <w:rPr>
          <w:noProof/>
        </w:rPr>
        <w:fldChar w:fldCharType="end"/>
      </w:r>
    </w:p>
    <w:p w14:paraId="0783DE75" w14:textId="737697DF" w:rsidR="00ED7AAA" w:rsidRDefault="00ED7AAA">
      <w:pPr>
        <w:pStyle w:val="TOC4"/>
        <w:tabs>
          <w:tab w:val="left" w:pos="1680"/>
          <w:tab w:val="right" w:leader="dot" w:pos="9060"/>
        </w:tabs>
        <w:rPr>
          <w:noProof/>
          <w:sz w:val="22"/>
          <w:szCs w:val="22"/>
          <w:lang w:val="en-GB" w:eastAsia="en-GB"/>
        </w:rPr>
      </w:pPr>
      <w:r>
        <w:rPr>
          <w:noProof/>
        </w:rPr>
        <w:t>3.3.3.2</w:t>
      </w:r>
      <w:r>
        <w:rPr>
          <w:noProof/>
          <w:sz w:val="22"/>
          <w:szCs w:val="22"/>
          <w:lang w:val="en-GB" w:eastAsia="en-GB"/>
        </w:rPr>
        <w:tab/>
      </w:r>
      <w:r>
        <w:rPr>
          <w:noProof/>
        </w:rPr>
        <w:t>Enclosed seas and saline lakes</w:t>
      </w:r>
      <w:r>
        <w:rPr>
          <w:noProof/>
        </w:rPr>
        <w:tab/>
      </w:r>
      <w:r>
        <w:rPr>
          <w:noProof/>
        </w:rPr>
        <w:fldChar w:fldCharType="begin"/>
      </w:r>
      <w:r>
        <w:rPr>
          <w:noProof/>
        </w:rPr>
        <w:instrText xml:space="preserve"> PAGEREF _Toc519504534 \h </w:instrText>
      </w:r>
      <w:r>
        <w:rPr>
          <w:noProof/>
        </w:rPr>
      </w:r>
      <w:r>
        <w:rPr>
          <w:noProof/>
        </w:rPr>
        <w:fldChar w:fldCharType="separate"/>
      </w:r>
      <w:r w:rsidR="00B40E12">
        <w:rPr>
          <w:noProof/>
        </w:rPr>
        <w:t>343</w:t>
      </w:r>
      <w:r>
        <w:rPr>
          <w:noProof/>
        </w:rPr>
        <w:fldChar w:fldCharType="end"/>
      </w:r>
    </w:p>
    <w:p w14:paraId="68F9EB0B" w14:textId="3D8DFC2D" w:rsidR="00ED7AAA" w:rsidRDefault="00ED7AAA">
      <w:pPr>
        <w:pStyle w:val="TOC4"/>
        <w:tabs>
          <w:tab w:val="left" w:pos="1680"/>
          <w:tab w:val="right" w:leader="dot" w:pos="9060"/>
        </w:tabs>
        <w:rPr>
          <w:noProof/>
          <w:sz w:val="22"/>
          <w:szCs w:val="22"/>
          <w:lang w:val="en-GB" w:eastAsia="en-GB"/>
        </w:rPr>
      </w:pPr>
      <w:r w:rsidRPr="00717C50">
        <w:rPr>
          <w:noProof/>
          <w:color w:val="243F60"/>
        </w:rPr>
        <w:t>3.3.3.3</w:t>
      </w:r>
      <w:r>
        <w:rPr>
          <w:noProof/>
          <w:sz w:val="22"/>
          <w:szCs w:val="22"/>
          <w:lang w:val="en-GB" w:eastAsia="en-GB"/>
        </w:rPr>
        <w:tab/>
      </w:r>
      <w:r>
        <w:rPr>
          <w:noProof/>
        </w:rPr>
        <w:t>Implementation of the Ramsar Convention by the countries of Europe and Central Asia</w:t>
      </w:r>
      <w:r>
        <w:rPr>
          <w:noProof/>
        </w:rPr>
        <w:tab/>
      </w:r>
      <w:r>
        <w:rPr>
          <w:noProof/>
        </w:rPr>
        <w:fldChar w:fldCharType="begin"/>
      </w:r>
      <w:r>
        <w:rPr>
          <w:noProof/>
        </w:rPr>
        <w:instrText xml:space="preserve"> PAGEREF _Toc519504535 \h </w:instrText>
      </w:r>
      <w:r>
        <w:rPr>
          <w:noProof/>
        </w:rPr>
      </w:r>
      <w:r>
        <w:rPr>
          <w:noProof/>
        </w:rPr>
        <w:fldChar w:fldCharType="separate"/>
      </w:r>
      <w:r w:rsidR="00B40E12">
        <w:rPr>
          <w:noProof/>
        </w:rPr>
        <w:t>347</w:t>
      </w:r>
      <w:r>
        <w:rPr>
          <w:noProof/>
        </w:rPr>
        <w:fldChar w:fldCharType="end"/>
      </w:r>
    </w:p>
    <w:p w14:paraId="56BAFC35" w14:textId="0499BF01" w:rsidR="00ED7AAA" w:rsidRDefault="00ED7AAA">
      <w:pPr>
        <w:pStyle w:val="TOC3"/>
        <w:tabs>
          <w:tab w:val="left" w:pos="1200"/>
          <w:tab w:val="right" w:leader="dot" w:pos="9060"/>
        </w:tabs>
        <w:rPr>
          <w:rFonts w:eastAsiaTheme="minorEastAsia"/>
          <w:lang w:eastAsia="en-GB"/>
        </w:rPr>
      </w:pPr>
      <w:r>
        <w:t>3.3.4</w:t>
      </w:r>
      <w:r>
        <w:rPr>
          <w:rFonts w:eastAsiaTheme="minorEastAsia"/>
          <w:lang w:eastAsia="en-GB"/>
        </w:rPr>
        <w:tab/>
      </w:r>
      <w:r>
        <w:t>Marine systems</w:t>
      </w:r>
      <w:r>
        <w:tab/>
      </w:r>
      <w:r>
        <w:fldChar w:fldCharType="begin"/>
      </w:r>
      <w:r>
        <w:instrText xml:space="preserve"> PAGEREF _Toc519504536 \h </w:instrText>
      </w:r>
      <w:r>
        <w:fldChar w:fldCharType="separate"/>
      </w:r>
      <w:r w:rsidR="00B40E12">
        <w:t>349</w:t>
      </w:r>
      <w:r>
        <w:fldChar w:fldCharType="end"/>
      </w:r>
    </w:p>
    <w:p w14:paraId="5E6A56B7" w14:textId="7424542B" w:rsidR="00ED7AAA" w:rsidRDefault="00ED7AAA">
      <w:pPr>
        <w:pStyle w:val="TOC4"/>
        <w:tabs>
          <w:tab w:val="left" w:pos="1680"/>
          <w:tab w:val="right" w:leader="dot" w:pos="9060"/>
        </w:tabs>
        <w:rPr>
          <w:noProof/>
          <w:sz w:val="22"/>
          <w:szCs w:val="22"/>
          <w:lang w:val="en-GB" w:eastAsia="en-GB"/>
        </w:rPr>
      </w:pPr>
      <w:r>
        <w:rPr>
          <w:noProof/>
        </w:rPr>
        <w:t>3.3.4.1</w:t>
      </w:r>
      <w:r>
        <w:rPr>
          <w:noProof/>
          <w:sz w:val="22"/>
          <w:szCs w:val="22"/>
          <w:lang w:val="en-GB" w:eastAsia="en-GB"/>
        </w:rPr>
        <w:tab/>
      </w:r>
      <w:r>
        <w:rPr>
          <w:noProof/>
        </w:rPr>
        <w:t>North East Atlantic Ocean</w:t>
      </w:r>
      <w:r>
        <w:rPr>
          <w:noProof/>
        </w:rPr>
        <w:tab/>
      </w:r>
      <w:r>
        <w:rPr>
          <w:noProof/>
        </w:rPr>
        <w:fldChar w:fldCharType="begin"/>
      </w:r>
      <w:r>
        <w:rPr>
          <w:noProof/>
        </w:rPr>
        <w:instrText xml:space="preserve"> PAGEREF _Toc519504537 \h </w:instrText>
      </w:r>
      <w:r>
        <w:rPr>
          <w:noProof/>
        </w:rPr>
      </w:r>
      <w:r>
        <w:rPr>
          <w:noProof/>
        </w:rPr>
        <w:fldChar w:fldCharType="separate"/>
      </w:r>
      <w:r w:rsidR="00B40E12">
        <w:rPr>
          <w:noProof/>
        </w:rPr>
        <w:t>349</w:t>
      </w:r>
      <w:r>
        <w:rPr>
          <w:noProof/>
        </w:rPr>
        <w:fldChar w:fldCharType="end"/>
      </w:r>
    </w:p>
    <w:p w14:paraId="308DA60A" w14:textId="7E22C44C" w:rsidR="00ED7AAA" w:rsidRDefault="00ED7AAA">
      <w:pPr>
        <w:pStyle w:val="TOC4"/>
        <w:tabs>
          <w:tab w:val="left" w:pos="1680"/>
          <w:tab w:val="right" w:leader="dot" w:pos="9060"/>
        </w:tabs>
        <w:rPr>
          <w:noProof/>
          <w:sz w:val="22"/>
          <w:szCs w:val="22"/>
          <w:lang w:val="en-GB" w:eastAsia="en-GB"/>
        </w:rPr>
      </w:pPr>
      <w:r>
        <w:rPr>
          <w:noProof/>
        </w:rPr>
        <w:t>3.3.4.2</w:t>
      </w:r>
      <w:r>
        <w:rPr>
          <w:noProof/>
          <w:sz w:val="22"/>
          <w:szCs w:val="22"/>
          <w:lang w:val="en-GB" w:eastAsia="en-GB"/>
        </w:rPr>
        <w:tab/>
      </w:r>
      <w:r>
        <w:rPr>
          <w:noProof/>
        </w:rPr>
        <w:t>Baltic Sea</w:t>
      </w:r>
      <w:r>
        <w:rPr>
          <w:noProof/>
        </w:rPr>
        <w:tab/>
      </w:r>
      <w:r>
        <w:rPr>
          <w:noProof/>
        </w:rPr>
        <w:fldChar w:fldCharType="begin"/>
      </w:r>
      <w:r>
        <w:rPr>
          <w:noProof/>
        </w:rPr>
        <w:instrText xml:space="preserve"> PAGEREF _Toc519504538 \h </w:instrText>
      </w:r>
      <w:r>
        <w:rPr>
          <w:noProof/>
        </w:rPr>
      </w:r>
      <w:r>
        <w:rPr>
          <w:noProof/>
        </w:rPr>
        <w:fldChar w:fldCharType="separate"/>
      </w:r>
      <w:r w:rsidR="00B40E12">
        <w:rPr>
          <w:noProof/>
        </w:rPr>
        <w:t>354</w:t>
      </w:r>
      <w:r>
        <w:rPr>
          <w:noProof/>
        </w:rPr>
        <w:fldChar w:fldCharType="end"/>
      </w:r>
    </w:p>
    <w:p w14:paraId="45279544" w14:textId="7F3E94F6" w:rsidR="00ED7AAA" w:rsidRDefault="00ED7AAA">
      <w:pPr>
        <w:pStyle w:val="TOC4"/>
        <w:tabs>
          <w:tab w:val="left" w:pos="1680"/>
          <w:tab w:val="right" w:leader="dot" w:pos="9060"/>
        </w:tabs>
        <w:rPr>
          <w:noProof/>
          <w:sz w:val="22"/>
          <w:szCs w:val="22"/>
          <w:lang w:val="en-GB" w:eastAsia="en-GB"/>
        </w:rPr>
      </w:pPr>
      <w:r w:rsidRPr="00717C50">
        <w:rPr>
          <w:rFonts w:cstheme="majorHAnsi"/>
          <w:noProof/>
        </w:rPr>
        <w:t>3.3.4.3</w:t>
      </w:r>
      <w:r>
        <w:rPr>
          <w:noProof/>
          <w:sz w:val="22"/>
          <w:szCs w:val="22"/>
          <w:lang w:val="en-GB" w:eastAsia="en-GB"/>
        </w:rPr>
        <w:tab/>
      </w:r>
      <w:r>
        <w:rPr>
          <w:noProof/>
        </w:rPr>
        <w:t>Mediterranean Sea</w:t>
      </w:r>
      <w:r>
        <w:rPr>
          <w:noProof/>
        </w:rPr>
        <w:tab/>
      </w:r>
      <w:r>
        <w:rPr>
          <w:noProof/>
        </w:rPr>
        <w:fldChar w:fldCharType="begin"/>
      </w:r>
      <w:r>
        <w:rPr>
          <w:noProof/>
        </w:rPr>
        <w:instrText xml:space="preserve"> PAGEREF _Toc519504539 \h </w:instrText>
      </w:r>
      <w:r>
        <w:rPr>
          <w:noProof/>
        </w:rPr>
      </w:r>
      <w:r>
        <w:rPr>
          <w:noProof/>
        </w:rPr>
        <w:fldChar w:fldCharType="separate"/>
      </w:r>
      <w:r w:rsidR="00B40E12">
        <w:rPr>
          <w:noProof/>
        </w:rPr>
        <w:t>359</w:t>
      </w:r>
      <w:r>
        <w:rPr>
          <w:noProof/>
        </w:rPr>
        <w:fldChar w:fldCharType="end"/>
      </w:r>
    </w:p>
    <w:p w14:paraId="1A961E0F" w14:textId="6AFB49C8" w:rsidR="00ED7AAA" w:rsidRDefault="00ED7AAA">
      <w:pPr>
        <w:pStyle w:val="TOC4"/>
        <w:tabs>
          <w:tab w:val="left" w:pos="1680"/>
          <w:tab w:val="right" w:leader="dot" w:pos="9060"/>
        </w:tabs>
        <w:rPr>
          <w:noProof/>
          <w:sz w:val="22"/>
          <w:szCs w:val="22"/>
          <w:lang w:val="en-GB" w:eastAsia="en-GB"/>
        </w:rPr>
      </w:pPr>
      <w:r>
        <w:rPr>
          <w:noProof/>
          <w:lang w:eastAsia="ru-RU"/>
        </w:rPr>
        <w:t>3.3.4.4</w:t>
      </w:r>
      <w:r>
        <w:rPr>
          <w:noProof/>
          <w:sz w:val="22"/>
          <w:szCs w:val="22"/>
          <w:lang w:val="en-GB" w:eastAsia="en-GB"/>
        </w:rPr>
        <w:tab/>
      </w:r>
      <w:r>
        <w:rPr>
          <w:noProof/>
          <w:lang w:eastAsia="ru-RU"/>
        </w:rPr>
        <w:t>The Black and Azov Seas</w:t>
      </w:r>
      <w:r>
        <w:rPr>
          <w:noProof/>
        </w:rPr>
        <w:tab/>
      </w:r>
      <w:r>
        <w:rPr>
          <w:noProof/>
        </w:rPr>
        <w:fldChar w:fldCharType="begin"/>
      </w:r>
      <w:r>
        <w:rPr>
          <w:noProof/>
        </w:rPr>
        <w:instrText xml:space="preserve"> PAGEREF _Toc519504540 \h </w:instrText>
      </w:r>
      <w:r>
        <w:rPr>
          <w:noProof/>
        </w:rPr>
      </w:r>
      <w:r>
        <w:rPr>
          <w:noProof/>
        </w:rPr>
        <w:fldChar w:fldCharType="separate"/>
      </w:r>
      <w:r w:rsidR="00B40E12">
        <w:rPr>
          <w:noProof/>
        </w:rPr>
        <w:t>362</w:t>
      </w:r>
      <w:r>
        <w:rPr>
          <w:noProof/>
        </w:rPr>
        <w:fldChar w:fldCharType="end"/>
      </w:r>
    </w:p>
    <w:p w14:paraId="0C0BDC73" w14:textId="51C900EA" w:rsidR="00ED7AAA" w:rsidRDefault="00ED7AAA">
      <w:pPr>
        <w:pStyle w:val="TOC4"/>
        <w:tabs>
          <w:tab w:val="left" w:pos="1680"/>
          <w:tab w:val="right" w:leader="dot" w:pos="9060"/>
        </w:tabs>
        <w:rPr>
          <w:noProof/>
          <w:sz w:val="22"/>
          <w:szCs w:val="22"/>
          <w:lang w:val="en-GB" w:eastAsia="en-GB"/>
        </w:rPr>
      </w:pPr>
      <w:r w:rsidRPr="00717C50">
        <w:rPr>
          <w:rFonts w:eastAsia="MS Mincho" w:cstheme="majorHAnsi"/>
          <w:noProof/>
          <w:lang w:eastAsia="ru-RU"/>
        </w:rPr>
        <w:t>3.3.4.5</w:t>
      </w:r>
      <w:r>
        <w:rPr>
          <w:noProof/>
          <w:sz w:val="22"/>
          <w:szCs w:val="22"/>
          <w:lang w:val="en-GB" w:eastAsia="en-GB"/>
        </w:rPr>
        <w:tab/>
      </w:r>
      <w:r>
        <w:rPr>
          <w:noProof/>
        </w:rPr>
        <w:t>Arctic Ocean</w:t>
      </w:r>
      <w:r>
        <w:rPr>
          <w:noProof/>
        </w:rPr>
        <w:tab/>
      </w:r>
      <w:r>
        <w:rPr>
          <w:noProof/>
        </w:rPr>
        <w:fldChar w:fldCharType="begin"/>
      </w:r>
      <w:r>
        <w:rPr>
          <w:noProof/>
        </w:rPr>
        <w:instrText xml:space="preserve"> PAGEREF _Toc519504541 \h </w:instrText>
      </w:r>
      <w:r>
        <w:rPr>
          <w:noProof/>
        </w:rPr>
      </w:r>
      <w:r>
        <w:rPr>
          <w:noProof/>
        </w:rPr>
        <w:fldChar w:fldCharType="separate"/>
      </w:r>
      <w:r w:rsidR="00B40E12">
        <w:rPr>
          <w:noProof/>
        </w:rPr>
        <w:t>365</w:t>
      </w:r>
      <w:r>
        <w:rPr>
          <w:noProof/>
        </w:rPr>
        <w:fldChar w:fldCharType="end"/>
      </w:r>
    </w:p>
    <w:p w14:paraId="3E14E7B1" w14:textId="326A8C4B" w:rsidR="00ED7AAA" w:rsidRDefault="00ED7AAA">
      <w:pPr>
        <w:pStyle w:val="TOC4"/>
        <w:tabs>
          <w:tab w:val="left" w:pos="1680"/>
          <w:tab w:val="right" w:leader="dot" w:pos="9060"/>
        </w:tabs>
        <w:rPr>
          <w:noProof/>
          <w:sz w:val="22"/>
          <w:szCs w:val="22"/>
          <w:lang w:val="en-GB" w:eastAsia="en-GB"/>
        </w:rPr>
      </w:pPr>
      <w:r>
        <w:rPr>
          <w:noProof/>
          <w:lang w:eastAsia="ru-RU"/>
        </w:rPr>
        <w:lastRenderedPageBreak/>
        <w:t>3.3.4.6</w:t>
      </w:r>
      <w:r>
        <w:rPr>
          <w:noProof/>
          <w:sz w:val="22"/>
          <w:szCs w:val="22"/>
          <w:lang w:val="en-GB" w:eastAsia="en-GB"/>
        </w:rPr>
        <w:tab/>
      </w:r>
      <w:r>
        <w:rPr>
          <w:noProof/>
          <w:lang w:eastAsia="ru-RU"/>
        </w:rPr>
        <w:t>North West Pacific Ocean</w:t>
      </w:r>
      <w:r>
        <w:rPr>
          <w:noProof/>
        </w:rPr>
        <w:tab/>
      </w:r>
      <w:r>
        <w:rPr>
          <w:noProof/>
        </w:rPr>
        <w:fldChar w:fldCharType="begin"/>
      </w:r>
      <w:r>
        <w:rPr>
          <w:noProof/>
        </w:rPr>
        <w:instrText xml:space="preserve"> PAGEREF _Toc519504542 \h </w:instrText>
      </w:r>
      <w:r>
        <w:rPr>
          <w:noProof/>
        </w:rPr>
      </w:r>
      <w:r>
        <w:rPr>
          <w:noProof/>
        </w:rPr>
        <w:fldChar w:fldCharType="separate"/>
      </w:r>
      <w:r w:rsidR="00B40E12">
        <w:rPr>
          <w:noProof/>
        </w:rPr>
        <w:t>367</w:t>
      </w:r>
      <w:r>
        <w:rPr>
          <w:noProof/>
        </w:rPr>
        <w:fldChar w:fldCharType="end"/>
      </w:r>
    </w:p>
    <w:p w14:paraId="430948D1" w14:textId="35EE6AD1" w:rsidR="00ED7AAA" w:rsidRDefault="00ED7AAA">
      <w:pPr>
        <w:pStyle w:val="TOC4"/>
        <w:tabs>
          <w:tab w:val="left" w:pos="1680"/>
          <w:tab w:val="right" w:leader="dot" w:pos="9060"/>
        </w:tabs>
        <w:rPr>
          <w:noProof/>
          <w:sz w:val="22"/>
          <w:szCs w:val="22"/>
          <w:lang w:val="en-GB" w:eastAsia="en-GB"/>
        </w:rPr>
      </w:pPr>
      <w:r>
        <w:rPr>
          <w:noProof/>
          <w:lang w:eastAsia="ru-RU"/>
        </w:rPr>
        <w:t>3.3.4.7</w:t>
      </w:r>
      <w:r>
        <w:rPr>
          <w:noProof/>
          <w:sz w:val="22"/>
          <w:szCs w:val="22"/>
          <w:lang w:val="en-GB" w:eastAsia="en-GB"/>
        </w:rPr>
        <w:tab/>
      </w:r>
      <w:r>
        <w:rPr>
          <w:noProof/>
          <w:lang w:eastAsia="ru-RU"/>
        </w:rPr>
        <w:t>Deep-sea in Europe and Central Asia</w:t>
      </w:r>
      <w:r>
        <w:rPr>
          <w:noProof/>
        </w:rPr>
        <w:tab/>
      </w:r>
      <w:r>
        <w:rPr>
          <w:noProof/>
        </w:rPr>
        <w:fldChar w:fldCharType="begin"/>
      </w:r>
      <w:r>
        <w:rPr>
          <w:noProof/>
        </w:rPr>
        <w:instrText xml:space="preserve"> PAGEREF _Toc519504543 \h </w:instrText>
      </w:r>
      <w:r>
        <w:rPr>
          <w:noProof/>
        </w:rPr>
      </w:r>
      <w:r>
        <w:rPr>
          <w:noProof/>
        </w:rPr>
        <w:fldChar w:fldCharType="separate"/>
      </w:r>
      <w:r w:rsidR="00B40E12">
        <w:rPr>
          <w:noProof/>
        </w:rPr>
        <w:t>372</w:t>
      </w:r>
      <w:r>
        <w:rPr>
          <w:noProof/>
        </w:rPr>
        <w:fldChar w:fldCharType="end"/>
      </w:r>
    </w:p>
    <w:p w14:paraId="563B59C2" w14:textId="7930BF36" w:rsidR="00ED7AAA" w:rsidRDefault="00ED7AAA">
      <w:pPr>
        <w:pStyle w:val="TOC4"/>
        <w:tabs>
          <w:tab w:val="left" w:pos="1680"/>
          <w:tab w:val="right" w:leader="dot" w:pos="9060"/>
        </w:tabs>
        <w:rPr>
          <w:noProof/>
          <w:sz w:val="22"/>
          <w:szCs w:val="22"/>
          <w:lang w:val="en-GB" w:eastAsia="en-GB"/>
        </w:rPr>
      </w:pPr>
      <w:r>
        <w:rPr>
          <w:noProof/>
        </w:rPr>
        <w:t>3.3.4.8</w:t>
      </w:r>
      <w:r>
        <w:rPr>
          <w:noProof/>
          <w:sz w:val="22"/>
          <w:szCs w:val="22"/>
          <w:lang w:val="en-GB" w:eastAsia="en-GB"/>
        </w:rPr>
        <w:tab/>
      </w:r>
      <w:r>
        <w:rPr>
          <w:noProof/>
        </w:rPr>
        <w:t>Progress towards goals of Multilateral Environmental Agreements</w:t>
      </w:r>
      <w:r>
        <w:rPr>
          <w:noProof/>
        </w:rPr>
        <w:tab/>
      </w:r>
      <w:r>
        <w:rPr>
          <w:noProof/>
        </w:rPr>
        <w:fldChar w:fldCharType="begin"/>
      </w:r>
      <w:r>
        <w:rPr>
          <w:noProof/>
        </w:rPr>
        <w:instrText xml:space="preserve"> PAGEREF _Toc519504544 \h </w:instrText>
      </w:r>
      <w:r>
        <w:rPr>
          <w:noProof/>
        </w:rPr>
      </w:r>
      <w:r>
        <w:rPr>
          <w:noProof/>
        </w:rPr>
        <w:fldChar w:fldCharType="separate"/>
      </w:r>
      <w:r w:rsidR="00B40E12">
        <w:rPr>
          <w:noProof/>
        </w:rPr>
        <w:t>373</w:t>
      </w:r>
      <w:r>
        <w:rPr>
          <w:noProof/>
        </w:rPr>
        <w:fldChar w:fldCharType="end"/>
      </w:r>
    </w:p>
    <w:p w14:paraId="3DEF4D88" w14:textId="36E20EF9" w:rsidR="00ED7AAA" w:rsidRDefault="00ED7AAA">
      <w:pPr>
        <w:pStyle w:val="TOC2"/>
        <w:tabs>
          <w:tab w:val="left" w:pos="720"/>
          <w:tab w:val="right" w:leader="dot" w:pos="9060"/>
        </w:tabs>
        <w:rPr>
          <w:rFonts w:eastAsiaTheme="minorEastAsia"/>
          <w:lang w:eastAsia="en-GB"/>
        </w:rPr>
      </w:pPr>
      <w:r>
        <w:rPr>
          <w:lang w:bidi="en-US"/>
        </w:rPr>
        <w:t>3.4</w:t>
      </w:r>
      <w:r>
        <w:rPr>
          <w:rFonts w:eastAsiaTheme="minorEastAsia"/>
          <w:lang w:eastAsia="en-GB"/>
        </w:rPr>
        <w:tab/>
      </w:r>
      <w:r>
        <w:rPr>
          <w:lang w:bidi="en-US"/>
        </w:rPr>
        <w:t>Past and current trends by taxonomic group</w:t>
      </w:r>
      <w:r>
        <w:tab/>
      </w:r>
      <w:r>
        <w:fldChar w:fldCharType="begin"/>
      </w:r>
      <w:r>
        <w:instrText xml:space="preserve"> PAGEREF _Toc519504545 \h </w:instrText>
      </w:r>
      <w:r>
        <w:fldChar w:fldCharType="separate"/>
      </w:r>
      <w:r w:rsidR="00B40E12">
        <w:t>381</w:t>
      </w:r>
      <w:r>
        <w:fldChar w:fldCharType="end"/>
      </w:r>
    </w:p>
    <w:p w14:paraId="207E1D05" w14:textId="5B1BA3E5" w:rsidR="00ED7AAA" w:rsidRDefault="00ED7AAA">
      <w:pPr>
        <w:pStyle w:val="TOC3"/>
        <w:tabs>
          <w:tab w:val="left" w:pos="1200"/>
          <w:tab w:val="right" w:leader="dot" w:pos="9060"/>
        </w:tabs>
        <w:rPr>
          <w:rFonts w:eastAsiaTheme="minorEastAsia"/>
          <w:lang w:eastAsia="en-GB"/>
        </w:rPr>
      </w:pPr>
      <w:r>
        <w:t>3.4.1</w:t>
      </w:r>
      <w:r>
        <w:rPr>
          <w:rFonts w:eastAsiaTheme="minorEastAsia"/>
          <w:lang w:eastAsia="en-GB"/>
        </w:rPr>
        <w:tab/>
      </w:r>
      <w:r>
        <w:t>Introduction</w:t>
      </w:r>
      <w:r>
        <w:tab/>
      </w:r>
      <w:r>
        <w:fldChar w:fldCharType="begin"/>
      </w:r>
      <w:r>
        <w:instrText xml:space="preserve"> PAGEREF _Toc519504546 \h </w:instrText>
      </w:r>
      <w:r>
        <w:fldChar w:fldCharType="separate"/>
      </w:r>
      <w:r w:rsidR="00B40E12">
        <w:t>381</w:t>
      </w:r>
      <w:r>
        <w:fldChar w:fldCharType="end"/>
      </w:r>
    </w:p>
    <w:p w14:paraId="212C0EA7" w14:textId="0957762D" w:rsidR="00ED7AAA" w:rsidRDefault="00ED7AAA">
      <w:pPr>
        <w:pStyle w:val="TOC3"/>
        <w:tabs>
          <w:tab w:val="left" w:pos="1200"/>
          <w:tab w:val="right" w:leader="dot" w:pos="9060"/>
        </w:tabs>
        <w:rPr>
          <w:rFonts w:eastAsiaTheme="minorEastAsia"/>
          <w:lang w:eastAsia="en-GB"/>
        </w:rPr>
      </w:pPr>
      <w:r w:rsidRPr="00717C50">
        <w:rPr>
          <w:lang w:val="en-US"/>
        </w:rPr>
        <w:t>3.4.2</w:t>
      </w:r>
      <w:r>
        <w:rPr>
          <w:rFonts w:eastAsiaTheme="minorEastAsia"/>
          <w:lang w:eastAsia="en-GB"/>
        </w:rPr>
        <w:tab/>
      </w:r>
      <w:r>
        <w:t>Birds</w:t>
      </w:r>
      <w:r>
        <w:tab/>
      </w:r>
      <w:r>
        <w:fldChar w:fldCharType="begin"/>
      </w:r>
      <w:r>
        <w:instrText xml:space="preserve"> PAGEREF _Toc519504547 \h </w:instrText>
      </w:r>
      <w:r>
        <w:fldChar w:fldCharType="separate"/>
      </w:r>
      <w:r w:rsidR="00B40E12">
        <w:t>383</w:t>
      </w:r>
      <w:r>
        <w:fldChar w:fldCharType="end"/>
      </w:r>
    </w:p>
    <w:p w14:paraId="323ADB3C" w14:textId="45D4C2F0" w:rsidR="00ED7AAA" w:rsidRDefault="00ED7AAA">
      <w:pPr>
        <w:pStyle w:val="TOC3"/>
        <w:tabs>
          <w:tab w:val="left" w:pos="1200"/>
          <w:tab w:val="right" w:leader="dot" w:pos="9060"/>
        </w:tabs>
        <w:rPr>
          <w:rFonts w:eastAsiaTheme="minorEastAsia"/>
          <w:lang w:eastAsia="en-GB"/>
        </w:rPr>
      </w:pPr>
      <w:r>
        <w:t>3.4.3</w:t>
      </w:r>
      <w:r>
        <w:rPr>
          <w:rFonts w:eastAsiaTheme="minorEastAsia"/>
          <w:lang w:eastAsia="en-GB"/>
        </w:rPr>
        <w:tab/>
      </w:r>
      <w:r>
        <w:t>Mammals</w:t>
      </w:r>
      <w:r>
        <w:tab/>
      </w:r>
      <w:r>
        <w:fldChar w:fldCharType="begin"/>
      </w:r>
      <w:r>
        <w:instrText xml:space="preserve"> PAGEREF _Toc519504548 \h </w:instrText>
      </w:r>
      <w:r>
        <w:fldChar w:fldCharType="separate"/>
      </w:r>
      <w:r w:rsidR="00B40E12">
        <w:t>387</w:t>
      </w:r>
      <w:r>
        <w:fldChar w:fldCharType="end"/>
      </w:r>
    </w:p>
    <w:p w14:paraId="16F959FA" w14:textId="5E2D7333" w:rsidR="00ED7AAA" w:rsidRDefault="00ED7AAA">
      <w:pPr>
        <w:pStyle w:val="TOC3"/>
        <w:tabs>
          <w:tab w:val="left" w:pos="1200"/>
          <w:tab w:val="right" w:leader="dot" w:pos="9060"/>
        </w:tabs>
        <w:rPr>
          <w:rFonts w:eastAsiaTheme="minorEastAsia"/>
          <w:lang w:eastAsia="en-GB"/>
        </w:rPr>
      </w:pPr>
      <w:r>
        <w:t>3.4.4</w:t>
      </w:r>
      <w:r>
        <w:rPr>
          <w:rFonts w:eastAsiaTheme="minorEastAsia"/>
          <w:lang w:eastAsia="en-GB"/>
        </w:rPr>
        <w:tab/>
      </w:r>
      <w:r>
        <w:t>Reptiles</w:t>
      </w:r>
      <w:r>
        <w:tab/>
      </w:r>
      <w:r>
        <w:fldChar w:fldCharType="begin"/>
      </w:r>
      <w:r>
        <w:instrText xml:space="preserve"> PAGEREF _Toc519504549 \h </w:instrText>
      </w:r>
      <w:r>
        <w:fldChar w:fldCharType="separate"/>
      </w:r>
      <w:r w:rsidR="00B40E12">
        <w:t>388</w:t>
      </w:r>
      <w:r>
        <w:fldChar w:fldCharType="end"/>
      </w:r>
    </w:p>
    <w:p w14:paraId="76FD82BD" w14:textId="4A46E844" w:rsidR="00ED7AAA" w:rsidRDefault="00ED7AAA">
      <w:pPr>
        <w:pStyle w:val="TOC3"/>
        <w:tabs>
          <w:tab w:val="left" w:pos="1200"/>
          <w:tab w:val="right" w:leader="dot" w:pos="9060"/>
        </w:tabs>
        <w:rPr>
          <w:rFonts w:eastAsiaTheme="minorEastAsia"/>
          <w:lang w:eastAsia="en-GB"/>
        </w:rPr>
      </w:pPr>
      <w:r>
        <w:t>3.4.5</w:t>
      </w:r>
      <w:r>
        <w:rPr>
          <w:rFonts w:eastAsiaTheme="minorEastAsia"/>
          <w:lang w:eastAsia="en-GB"/>
        </w:rPr>
        <w:tab/>
      </w:r>
      <w:r>
        <w:t>Amphibians</w:t>
      </w:r>
      <w:r>
        <w:tab/>
      </w:r>
      <w:r>
        <w:fldChar w:fldCharType="begin"/>
      </w:r>
      <w:r>
        <w:instrText xml:space="preserve"> PAGEREF _Toc519504550 \h </w:instrText>
      </w:r>
      <w:r>
        <w:fldChar w:fldCharType="separate"/>
      </w:r>
      <w:r w:rsidR="00B40E12">
        <w:t>394</w:t>
      </w:r>
      <w:r>
        <w:fldChar w:fldCharType="end"/>
      </w:r>
    </w:p>
    <w:p w14:paraId="768D9254" w14:textId="224F2064" w:rsidR="00ED7AAA" w:rsidRDefault="00ED7AAA">
      <w:pPr>
        <w:pStyle w:val="TOC3"/>
        <w:tabs>
          <w:tab w:val="left" w:pos="1200"/>
          <w:tab w:val="right" w:leader="dot" w:pos="9060"/>
        </w:tabs>
        <w:rPr>
          <w:rFonts w:eastAsiaTheme="minorEastAsia"/>
          <w:lang w:eastAsia="en-GB"/>
        </w:rPr>
      </w:pPr>
      <w:r w:rsidRPr="00717C50">
        <w:rPr>
          <w:rFonts w:eastAsiaTheme="minorEastAsia"/>
        </w:rPr>
        <w:t>3.4.6</w:t>
      </w:r>
      <w:r>
        <w:rPr>
          <w:rFonts w:eastAsiaTheme="minorEastAsia"/>
          <w:lang w:eastAsia="en-GB"/>
        </w:rPr>
        <w:tab/>
      </w:r>
      <w:r>
        <w:t>Fishes</w:t>
      </w:r>
      <w:r>
        <w:tab/>
      </w:r>
      <w:r>
        <w:fldChar w:fldCharType="begin"/>
      </w:r>
      <w:r>
        <w:instrText xml:space="preserve"> PAGEREF _Toc519504551 \h </w:instrText>
      </w:r>
      <w:r>
        <w:fldChar w:fldCharType="separate"/>
      </w:r>
      <w:r w:rsidR="00B40E12">
        <w:t>396</w:t>
      </w:r>
      <w:r>
        <w:fldChar w:fldCharType="end"/>
      </w:r>
    </w:p>
    <w:p w14:paraId="3033A284" w14:textId="5007A90D" w:rsidR="00ED7AAA" w:rsidRDefault="00ED7AAA">
      <w:pPr>
        <w:pStyle w:val="TOC4"/>
        <w:tabs>
          <w:tab w:val="left" w:pos="1680"/>
          <w:tab w:val="right" w:leader="dot" w:pos="9060"/>
        </w:tabs>
        <w:rPr>
          <w:noProof/>
          <w:sz w:val="22"/>
          <w:szCs w:val="22"/>
          <w:lang w:val="en-GB" w:eastAsia="en-GB"/>
        </w:rPr>
      </w:pPr>
      <w:r>
        <w:rPr>
          <w:noProof/>
        </w:rPr>
        <w:t>3.4.6.1</w:t>
      </w:r>
      <w:r>
        <w:rPr>
          <w:noProof/>
          <w:sz w:val="22"/>
          <w:szCs w:val="22"/>
          <w:lang w:val="en-GB" w:eastAsia="en-GB"/>
        </w:rPr>
        <w:tab/>
      </w:r>
      <w:r>
        <w:rPr>
          <w:noProof/>
        </w:rPr>
        <w:t>Marine fishes</w:t>
      </w:r>
      <w:r>
        <w:rPr>
          <w:noProof/>
        </w:rPr>
        <w:tab/>
      </w:r>
      <w:r>
        <w:rPr>
          <w:noProof/>
        </w:rPr>
        <w:fldChar w:fldCharType="begin"/>
      </w:r>
      <w:r>
        <w:rPr>
          <w:noProof/>
        </w:rPr>
        <w:instrText xml:space="preserve"> PAGEREF _Toc519504552 \h </w:instrText>
      </w:r>
      <w:r>
        <w:rPr>
          <w:noProof/>
        </w:rPr>
      </w:r>
      <w:r>
        <w:rPr>
          <w:noProof/>
        </w:rPr>
        <w:fldChar w:fldCharType="separate"/>
      </w:r>
      <w:r w:rsidR="00B40E12">
        <w:rPr>
          <w:noProof/>
        </w:rPr>
        <w:t>396</w:t>
      </w:r>
      <w:r>
        <w:rPr>
          <w:noProof/>
        </w:rPr>
        <w:fldChar w:fldCharType="end"/>
      </w:r>
    </w:p>
    <w:p w14:paraId="47EE817D" w14:textId="39115646" w:rsidR="00ED7AAA" w:rsidRDefault="00ED7AAA">
      <w:pPr>
        <w:pStyle w:val="TOC4"/>
        <w:tabs>
          <w:tab w:val="left" w:pos="1680"/>
          <w:tab w:val="right" w:leader="dot" w:pos="9060"/>
        </w:tabs>
        <w:rPr>
          <w:noProof/>
          <w:sz w:val="22"/>
          <w:szCs w:val="22"/>
          <w:lang w:val="en-GB" w:eastAsia="en-GB"/>
        </w:rPr>
      </w:pPr>
      <w:r>
        <w:rPr>
          <w:noProof/>
        </w:rPr>
        <w:t>3.4.6.2</w:t>
      </w:r>
      <w:r>
        <w:rPr>
          <w:noProof/>
          <w:sz w:val="22"/>
          <w:szCs w:val="22"/>
          <w:lang w:val="en-GB" w:eastAsia="en-GB"/>
        </w:rPr>
        <w:tab/>
      </w:r>
      <w:r>
        <w:rPr>
          <w:noProof/>
        </w:rPr>
        <w:t>Freshwater fishes</w:t>
      </w:r>
      <w:r>
        <w:rPr>
          <w:noProof/>
        </w:rPr>
        <w:tab/>
      </w:r>
      <w:r>
        <w:rPr>
          <w:noProof/>
        </w:rPr>
        <w:fldChar w:fldCharType="begin"/>
      </w:r>
      <w:r>
        <w:rPr>
          <w:noProof/>
        </w:rPr>
        <w:instrText xml:space="preserve"> PAGEREF _Toc519504553 \h </w:instrText>
      </w:r>
      <w:r>
        <w:rPr>
          <w:noProof/>
        </w:rPr>
      </w:r>
      <w:r>
        <w:rPr>
          <w:noProof/>
        </w:rPr>
        <w:fldChar w:fldCharType="separate"/>
      </w:r>
      <w:r w:rsidR="00B40E12">
        <w:rPr>
          <w:noProof/>
        </w:rPr>
        <w:t>399</w:t>
      </w:r>
      <w:r>
        <w:rPr>
          <w:noProof/>
        </w:rPr>
        <w:fldChar w:fldCharType="end"/>
      </w:r>
    </w:p>
    <w:p w14:paraId="23EA6297" w14:textId="2F65406E" w:rsidR="00ED7AAA" w:rsidRDefault="00ED7AAA">
      <w:pPr>
        <w:pStyle w:val="TOC3"/>
        <w:tabs>
          <w:tab w:val="left" w:pos="1200"/>
          <w:tab w:val="right" w:leader="dot" w:pos="9060"/>
        </w:tabs>
        <w:rPr>
          <w:rFonts w:eastAsiaTheme="minorEastAsia"/>
          <w:lang w:eastAsia="en-GB"/>
        </w:rPr>
      </w:pPr>
      <w:r w:rsidRPr="00717C50">
        <w:rPr>
          <w:rFonts w:cstheme="minorHAnsi"/>
        </w:rPr>
        <w:t>3.4.7</w:t>
      </w:r>
      <w:r>
        <w:rPr>
          <w:rFonts w:eastAsiaTheme="minorEastAsia"/>
          <w:lang w:eastAsia="en-GB"/>
        </w:rPr>
        <w:tab/>
      </w:r>
      <w:r>
        <w:t>Terrestrial Invertebrates</w:t>
      </w:r>
      <w:r>
        <w:tab/>
      </w:r>
      <w:r>
        <w:fldChar w:fldCharType="begin"/>
      </w:r>
      <w:r>
        <w:instrText xml:space="preserve"> PAGEREF _Toc519504554 \h </w:instrText>
      </w:r>
      <w:r>
        <w:fldChar w:fldCharType="separate"/>
      </w:r>
      <w:r w:rsidR="00B40E12">
        <w:t>402</w:t>
      </w:r>
      <w:r>
        <w:fldChar w:fldCharType="end"/>
      </w:r>
    </w:p>
    <w:p w14:paraId="71D50DF3" w14:textId="01E69C8D" w:rsidR="00ED7AAA" w:rsidRDefault="00ED7AAA">
      <w:pPr>
        <w:pStyle w:val="TOC3"/>
        <w:tabs>
          <w:tab w:val="left" w:pos="1200"/>
          <w:tab w:val="right" w:leader="dot" w:pos="9060"/>
        </w:tabs>
        <w:rPr>
          <w:rFonts w:eastAsiaTheme="minorEastAsia"/>
          <w:lang w:eastAsia="en-GB"/>
        </w:rPr>
      </w:pPr>
      <w:r>
        <w:t>3.4.8</w:t>
      </w:r>
      <w:r>
        <w:rPr>
          <w:rFonts w:eastAsiaTheme="minorEastAsia"/>
          <w:lang w:eastAsia="en-GB"/>
        </w:rPr>
        <w:tab/>
      </w:r>
      <w:r>
        <w:t>Freshwater invertebrates</w:t>
      </w:r>
      <w:r>
        <w:tab/>
      </w:r>
      <w:r>
        <w:fldChar w:fldCharType="begin"/>
      </w:r>
      <w:r>
        <w:instrText xml:space="preserve"> PAGEREF _Toc519504555 \h </w:instrText>
      </w:r>
      <w:r>
        <w:fldChar w:fldCharType="separate"/>
      </w:r>
      <w:r w:rsidR="00B40E12">
        <w:t>404</w:t>
      </w:r>
      <w:r>
        <w:fldChar w:fldCharType="end"/>
      </w:r>
    </w:p>
    <w:p w14:paraId="15850DFA" w14:textId="1F48A327" w:rsidR="00ED7AAA" w:rsidRDefault="00ED7AAA">
      <w:pPr>
        <w:pStyle w:val="TOC3"/>
        <w:tabs>
          <w:tab w:val="left" w:pos="1200"/>
          <w:tab w:val="right" w:leader="dot" w:pos="9060"/>
        </w:tabs>
        <w:rPr>
          <w:rFonts w:eastAsiaTheme="minorEastAsia"/>
          <w:lang w:eastAsia="en-GB"/>
        </w:rPr>
      </w:pPr>
      <w:r>
        <w:t>3.4.9</w:t>
      </w:r>
      <w:r>
        <w:rPr>
          <w:rFonts w:eastAsiaTheme="minorEastAsia"/>
          <w:lang w:eastAsia="en-GB"/>
        </w:rPr>
        <w:tab/>
      </w:r>
      <w:r>
        <w:t>Vascular plants</w:t>
      </w:r>
      <w:r>
        <w:tab/>
      </w:r>
      <w:r>
        <w:fldChar w:fldCharType="begin"/>
      </w:r>
      <w:r>
        <w:instrText xml:space="preserve"> PAGEREF _Toc519504556 \h </w:instrText>
      </w:r>
      <w:r>
        <w:fldChar w:fldCharType="separate"/>
      </w:r>
      <w:r w:rsidR="00B40E12">
        <w:t>407</w:t>
      </w:r>
      <w:r>
        <w:fldChar w:fldCharType="end"/>
      </w:r>
    </w:p>
    <w:p w14:paraId="2C75FC79" w14:textId="009A75DB" w:rsidR="00ED7AAA" w:rsidRDefault="00ED7AAA">
      <w:pPr>
        <w:pStyle w:val="TOC3"/>
        <w:tabs>
          <w:tab w:val="left" w:pos="1440"/>
          <w:tab w:val="right" w:leader="dot" w:pos="9060"/>
        </w:tabs>
        <w:rPr>
          <w:rFonts w:eastAsiaTheme="minorEastAsia"/>
          <w:lang w:eastAsia="en-GB"/>
        </w:rPr>
      </w:pPr>
      <w:r>
        <w:t>3.4.10</w:t>
      </w:r>
      <w:r>
        <w:rPr>
          <w:rFonts w:eastAsiaTheme="minorEastAsia"/>
          <w:lang w:eastAsia="en-GB"/>
        </w:rPr>
        <w:tab/>
      </w:r>
      <w:r>
        <w:t>Bryophytes</w:t>
      </w:r>
      <w:r>
        <w:tab/>
      </w:r>
      <w:r>
        <w:fldChar w:fldCharType="begin"/>
      </w:r>
      <w:r>
        <w:instrText xml:space="preserve"> PAGEREF _Toc519504557 \h </w:instrText>
      </w:r>
      <w:r>
        <w:fldChar w:fldCharType="separate"/>
      </w:r>
      <w:r w:rsidR="00B40E12">
        <w:t>409</w:t>
      </w:r>
      <w:r>
        <w:fldChar w:fldCharType="end"/>
      </w:r>
    </w:p>
    <w:p w14:paraId="456380D4" w14:textId="097DB320" w:rsidR="00ED7AAA" w:rsidRDefault="00ED7AAA">
      <w:pPr>
        <w:pStyle w:val="TOC3"/>
        <w:tabs>
          <w:tab w:val="left" w:pos="1440"/>
          <w:tab w:val="right" w:leader="dot" w:pos="9060"/>
        </w:tabs>
        <w:rPr>
          <w:rFonts w:eastAsiaTheme="minorEastAsia"/>
          <w:lang w:eastAsia="en-GB"/>
        </w:rPr>
      </w:pPr>
      <w:r>
        <w:t>3.4.11</w:t>
      </w:r>
      <w:r>
        <w:rPr>
          <w:rFonts w:eastAsiaTheme="minorEastAsia"/>
          <w:lang w:eastAsia="en-GB"/>
        </w:rPr>
        <w:tab/>
      </w:r>
      <w:r>
        <w:t>Lichens</w:t>
      </w:r>
      <w:r>
        <w:tab/>
      </w:r>
      <w:r>
        <w:fldChar w:fldCharType="begin"/>
      </w:r>
      <w:r>
        <w:instrText xml:space="preserve"> PAGEREF _Toc519504558 \h </w:instrText>
      </w:r>
      <w:r>
        <w:fldChar w:fldCharType="separate"/>
      </w:r>
      <w:r w:rsidR="00B40E12">
        <w:t>410</w:t>
      </w:r>
      <w:r>
        <w:fldChar w:fldCharType="end"/>
      </w:r>
    </w:p>
    <w:p w14:paraId="15521AD0" w14:textId="59B9471D" w:rsidR="00ED7AAA" w:rsidRDefault="00ED7AAA">
      <w:pPr>
        <w:pStyle w:val="TOC3"/>
        <w:tabs>
          <w:tab w:val="left" w:pos="1440"/>
          <w:tab w:val="right" w:leader="dot" w:pos="9060"/>
        </w:tabs>
        <w:rPr>
          <w:rFonts w:eastAsiaTheme="minorEastAsia"/>
          <w:lang w:eastAsia="en-GB"/>
        </w:rPr>
      </w:pPr>
      <w:r>
        <w:t>3.4.12</w:t>
      </w:r>
      <w:r>
        <w:rPr>
          <w:rFonts w:eastAsiaTheme="minorEastAsia"/>
          <w:lang w:eastAsia="en-GB"/>
        </w:rPr>
        <w:tab/>
      </w:r>
      <w:r>
        <w:t>Fungi</w:t>
      </w:r>
      <w:r>
        <w:tab/>
      </w:r>
      <w:r>
        <w:fldChar w:fldCharType="begin"/>
      </w:r>
      <w:r>
        <w:instrText xml:space="preserve"> PAGEREF _Toc519504559 \h </w:instrText>
      </w:r>
      <w:r>
        <w:fldChar w:fldCharType="separate"/>
      </w:r>
      <w:r w:rsidR="00B40E12">
        <w:t>412</w:t>
      </w:r>
      <w:r>
        <w:fldChar w:fldCharType="end"/>
      </w:r>
    </w:p>
    <w:p w14:paraId="09DB5038" w14:textId="330BD927" w:rsidR="00ED7AAA" w:rsidRDefault="00ED7AAA">
      <w:pPr>
        <w:pStyle w:val="TOC3"/>
        <w:tabs>
          <w:tab w:val="left" w:pos="1440"/>
          <w:tab w:val="right" w:leader="dot" w:pos="9060"/>
        </w:tabs>
        <w:rPr>
          <w:rFonts w:eastAsiaTheme="minorEastAsia"/>
          <w:lang w:eastAsia="en-GB"/>
        </w:rPr>
      </w:pPr>
      <w:r>
        <w:t>3.4.13</w:t>
      </w:r>
      <w:r>
        <w:rPr>
          <w:rFonts w:eastAsiaTheme="minorEastAsia"/>
          <w:lang w:eastAsia="en-GB"/>
        </w:rPr>
        <w:tab/>
      </w:r>
      <w:r>
        <w:t>Progress towards Multilateral Environmental Agreements for species conservation</w:t>
      </w:r>
      <w:r>
        <w:tab/>
      </w:r>
      <w:r>
        <w:tab/>
      </w:r>
      <w:r>
        <w:tab/>
      </w:r>
      <w:r>
        <w:fldChar w:fldCharType="begin"/>
      </w:r>
      <w:r>
        <w:instrText xml:space="preserve"> PAGEREF _Toc519504560 \h </w:instrText>
      </w:r>
      <w:r>
        <w:fldChar w:fldCharType="separate"/>
      </w:r>
      <w:r w:rsidR="00B40E12">
        <w:t>416</w:t>
      </w:r>
      <w:r>
        <w:fldChar w:fldCharType="end"/>
      </w:r>
    </w:p>
    <w:p w14:paraId="3DA11FBA" w14:textId="6DF4D55E" w:rsidR="00ED7AAA" w:rsidRDefault="00ED7AAA">
      <w:pPr>
        <w:pStyle w:val="TOC2"/>
        <w:tabs>
          <w:tab w:val="left" w:pos="720"/>
          <w:tab w:val="right" w:leader="dot" w:pos="9060"/>
        </w:tabs>
        <w:rPr>
          <w:rFonts w:eastAsiaTheme="minorEastAsia"/>
          <w:lang w:eastAsia="en-GB"/>
        </w:rPr>
      </w:pPr>
      <w:r>
        <w:rPr>
          <w:lang w:bidi="en-US"/>
        </w:rPr>
        <w:t>3.5</w:t>
      </w:r>
      <w:r>
        <w:rPr>
          <w:rFonts w:eastAsiaTheme="minorEastAsia"/>
          <w:lang w:eastAsia="en-GB"/>
        </w:rPr>
        <w:tab/>
      </w:r>
      <w:r>
        <w:rPr>
          <w:lang w:bidi="en-US"/>
        </w:rPr>
        <w:t>Future dynamics of biodiversity and ecosystems</w:t>
      </w:r>
      <w:r>
        <w:tab/>
      </w:r>
      <w:r>
        <w:fldChar w:fldCharType="begin"/>
      </w:r>
      <w:r>
        <w:instrText xml:space="preserve"> PAGEREF _Toc519504561 \h </w:instrText>
      </w:r>
      <w:r>
        <w:fldChar w:fldCharType="separate"/>
      </w:r>
      <w:r w:rsidR="00B40E12">
        <w:t>421</w:t>
      </w:r>
      <w:r>
        <w:fldChar w:fldCharType="end"/>
      </w:r>
    </w:p>
    <w:p w14:paraId="694B02ED" w14:textId="77E2E9C5" w:rsidR="00ED7AAA" w:rsidRDefault="00ED7AAA">
      <w:pPr>
        <w:pStyle w:val="TOC3"/>
        <w:tabs>
          <w:tab w:val="left" w:pos="1200"/>
          <w:tab w:val="right" w:leader="dot" w:pos="9060"/>
        </w:tabs>
        <w:rPr>
          <w:rFonts w:eastAsiaTheme="minorEastAsia"/>
          <w:lang w:eastAsia="en-GB"/>
        </w:rPr>
      </w:pPr>
      <w:r>
        <w:t>3.5.1</w:t>
      </w:r>
      <w:r>
        <w:rPr>
          <w:rFonts w:eastAsiaTheme="minorEastAsia"/>
          <w:lang w:eastAsia="en-GB"/>
        </w:rPr>
        <w:tab/>
      </w:r>
      <w:r>
        <w:t>Terrestrial systems</w:t>
      </w:r>
      <w:r>
        <w:tab/>
      </w:r>
      <w:r>
        <w:fldChar w:fldCharType="begin"/>
      </w:r>
      <w:r>
        <w:instrText xml:space="preserve"> PAGEREF _Toc519504562 \h </w:instrText>
      </w:r>
      <w:r>
        <w:fldChar w:fldCharType="separate"/>
      </w:r>
      <w:r w:rsidR="00B40E12">
        <w:t>421</w:t>
      </w:r>
      <w:r>
        <w:fldChar w:fldCharType="end"/>
      </w:r>
    </w:p>
    <w:p w14:paraId="7DBC2E90" w14:textId="47ADF78F" w:rsidR="00ED7AAA" w:rsidRDefault="00ED7AAA">
      <w:pPr>
        <w:pStyle w:val="TOC4"/>
        <w:tabs>
          <w:tab w:val="left" w:pos="1680"/>
          <w:tab w:val="right" w:leader="dot" w:pos="9060"/>
        </w:tabs>
        <w:rPr>
          <w:noProof/>
          <w:sz w:val="22"/>
          <w:szCs w:val="22"/>
          <w:lang w:val="en-GB" w:eastAsia="en-GB"/>
        </w:rPr>
      </w:pPr>
      <w:r>
        <w:rPr>
          <w:noProof/>
        </w:rPr>
        <w:t>3.5.1.1</w:t>
      </w:r>
      <w:r>
        <w:rPr>
          <w:noProof/>
          <w:sz w:val="22"/>
          <w:szCs w:val="22"/>
          <w:lang w:val="en-GB" w:eastAsia="en-GB"/>
        </w:rPr>
        <w:tab/>
      </w:r>
      <w:r>
        <w:rPr>
          <w:noProof/>
        </w:rPr>
        <w:t>Species distribution and conservation status</w:t>
      </w:r>
      <w:r>
        <w:rPr>
          <w:noProof/>
        </w:rPr>
        <w:tab/>
      </w:r>
      <w:r>
        <w:rPr>
          <w:noProof/>
        </w:rPr>
        <w:fldChar w:fldCharType="begin"/>
      </w:r>
      <w:r>
        <w:rPr>
          <w:noProof/>
        </w:rPr>
        <w:instrText xml:space="preserve"> PAGEREF _Toc519504563 \h </w:instrText>
      </w:r>
      <w:r>
        <w:rPr>
          <w:noProof/>
        </w:rPr>
      </w:r>
      <w:r>
        <w:rPr>
          <w:noProof/>
        </w:rPr>
        <w:fldChar w:fldCharType="separate"/>
      </w:r>
      <w:r w:rsidR="00B40E12">
        <w:rPr>
          <w:noProof/>
        </w:rPr>
        <w:t>421</w:t>
      </w:r>
      <w:r>
        <w:rPr>
          <w:noProof/>
        </w:rPr>
        <w:fldChar w:fldCharType="end"/>
      </w:r>
    </w:p>
    <w:p w14:paraId="37533CCE" w14:textId="0AC20C16" w:rsidR="00ED7AAA" w:rsidRDefault="00ED7AAA">
      <w:pPr>
        <w:pStyle w:val="TOC4"/>
        <w:tabs>
          <w:tab w:val="left" w:pos="1680"/>
          <w:tab w:val="right" w:leader="dot" w:pos="9060"/>
        </w:tabs>
        <w:rPr>
          <w:noProof/>
          <w:sz w:val="22"/>
          <w:szCs w:val="22"/>
          <w:lang w:val="en-GB" w:eastAsia="en-GB"/>
        </w:rPr>
      </w:pPr>
      <w:r>
        <w:rPr>
          <w:noProof/>
        </w:rPr>
        <w:t>3.5.1.2</w:t>
      </w:r>
      <w:r>
        <w:rPr>
          <w:noProof/>
          <w:sz w:val="22"/>
          <w:szCs w:val="22"/>
          <w:lang w:val="en-GB" w:eastAsia="en-GB"/>
        </w:rPr>
        <w:tab/>
      </w:r>
      <w:r>
        <w:rPr>
          <w:noProof/>
        </w:rPr>
        <w:t>Community composition</w:t>
      </w:r>
      <w:r>
        <w:rPr>
          <w:noProof/>
        </w:rPr>
        <w:tab/>
      </w:r>
      <w:r>
        <w:rPr>
          <w:noProof/>
        </w:rPr>
        <w:fldChar w:fldCharType="begin"/>
      </w:r>
      <w:r>
        <w:rPr>
          <w:noProof/>
        </w:rPr>
        <w:instrText xml:space="preserve"> PAGEREF _Toc519504564 \h </w:instrText>
      </w:r>
      <w:r>
        <w:rPr>
          <w:noProof/>
        </w:rPr>
      </w:r>
      <w:r>
        <w:rPr>
          <w:noProof/>
        </w:rPr>
        <w:fldChar w:fldCharType="separate"/>
      </w:r>
      <w:r w:rsidR="00B40E12">
        <w:rPr>
          <w:noProof/>
        </w:rPr>
        <w:t>423</w:t>
      </w:r>
      <w:r>
        <w:rPr>
          <w:noProof/>
        </w:rPr>
        <w:fldChar w:fldCharType="end"/>
      </w:r>
    </w:p>
    <w:p w14:paraId="0F50734B" w14:textId="7B897F09" w:rsidR="00ED7AAA" w:rsidRDefault="00ED7AAA">
      <w:pPr>
        <w:pStyle w:val="TOC4"/>
        <w:tabs>
          <w:tab w:val="left" w:pos="1680"/>
          <w:tab w:val="right" w:leader="dot" w:pos="9060"/>
        </w:tabs>
        <w:rPr>
          <w:noProof/>
          <w:sz w:val="22"/>
          <w:szCs w:val="22"/>
          <w:lang w:val="en-GB" w:eastAsia="en-GB"/>
        </w:rPr>
      </w:pPr>
      <w:r>
        <w:rPr>
          <w:noProof/>
        </w:rPr>
        <w:t>3.5.1.3</w:t>
      </w:r>
      <w:r>
        <w:rPr>
          <w:noProof/>
          <w:sz w:val="22"/>
          <w:szCs w:val="22"/>
          <w:lang w:val="en-GB" w:eastAsia="en-GB"/>
        </w:rPr>
        <w:tab/>
      </w:r>
      <w:r>
        <w:rPr>
          <w:noProof/>
        </w:rPr>
        <w:t>Ecosystem extent, function and structure</w:t>
      </w:r>
      <w:r>
        <w:rPr>
          <w:noProof/>
        </w:rPr>
        <w:tab/>
      </w:r>
      <w:r>
        <w:rPr>
          <w:noProof/>
        </w:rPr>
        <w:fldChar w:fldCharType="begin"/>
      </w:r>
      <w:r>
        <w:rPr>
          <w:noProof/>
        </w:rPr>
        <w:instrText xml:space="preserve"> PAGEREF _Toc519504565 \h </w:instrText>
      </w:r>
      <w:r>
        <w:rPr>
          <w:noProof/>
        </w:rPr>
      </w:r>
      <w:r>
        <w:rPr>
          <w:noProof/>
        </w:rPr>
        <w:fldChar w:fldCharType="separate"/>
      </w:r>
      <w:r w:rsidR="00B40E12">
        <w:rPr>
          <w:noProof/>
        </w:rPr>
        <w:t>424</w:t>
      </w:r>
      <w:r>
        <w:rPr>
          <w:noProof/>
        </w:rPr>
        <w:fldChar w:fldCharType="end"/>
      </w:r>
    </w:p>
    <w:p w14:paraId="1C63D087" w14:textId="519992D8" w:rsidR="00ED7AAA" w:rsidRDefault="00ED7AAA">
      <w:pPr>
        <w:pStyle w:val="TOC4"/>
        <w:tabs>
          <w:tab w:val="left" w:pos="1680"/>
          <w:tab w:val="right" w:leader="dot" w:pos="9060"/>
        </w:tabs>
        <w:rPr>
          <w:noProof/>
          <w:sz w:val="22"/>
          <w:szCs w:val="22"/>
          <w:lang w:val="en-GB" w:eastAsia="en-GB"/>
        </w:rPr>
      </w:pPr>
      <w:r>
        <w:rPr>
          <w:noProof/>
        </w:rPr>
        <w:t>3.5.1.4</w:t>
      </w:r>
      <w:r>
        <w:rPr>
          <w:noProof/>
          <w:sz w:val="22"/>
          <w:szCs w:val="22"/>
          <w:lang w:val="en-GB" w:eastAsia="en-GB"/>
        </w:rPr>
        <w:tab/>
      </w:r>
      <w:r>
        <w:rPr>
          <w:noProof/>
        </w:rPr>
        <w:t>Emerging drivers of change</w:t>
      </w:r>
      <w:r>
        <w:rPr>
          <w:noProof/>
        </w:rPr>
        <w:tab/>
      </w:r>
      <w:r>
        <w:rPr>
          <w:noProof/>
        </w:rPr>
        <w:fldChar w:fldCharType="begin"/>
      </w:r>
      <w:r>
        <w:rPr>
          <w:noProof/>
        </w:rPr>
        <w:instrText xml:space="preserve"> PAGEREF _Toc519504566 \h </w:instrText>
      </w:r>
      <w:r>
        <w:rPr>
          <w:noProof/>
        </w:rPr>
      </w:r>
      <w:r>
        <w:rPr>
          <w:noProof/>
        </w:rPr>
        <w:fldChar w:fldCharType="separate"/>
      </w:r>
      <w:r w:rsidR="00B40E12">
        <w:rPr>
          <w:noProof/>
        </w:rPr>
        <w:t>426</w:t>
      </w:r>
      <w:r>
        <w:rPr>
          <w:noProof/>
        </w:rPr>
        <w:fldChar w:fldCharType="end"/>
      </w:r>
    </w:p>
    <w:p w14:paraId="3C437B13" w14:textId="11983DD9" w:rsidR="00ED7AAA" w:rsidRDefault="00ED7AAA">
      <w:pPr>
        <w:pStyle w:val="TOC3"/>
        <w:tabs>
          <w:tab w:val="left" w:pos="1200"/>
          <w:tab w:val="right" w:leader="dot" w:pos="9060"/>
        </w:tabs>
        <w:rPr>
          <w:rFonts w:eastAsiaTheme="minorEastAsia"/>
          <w:lang w:eastAsia="en-GB"/>
        </w:rPr>
      </w:pPr>
      <w:r>
        <w:t>3.5.2</w:t>
      </w:r>
      <w:r>
        <w:rPr>
          <w:rFonts w:eastAsiaTheme="minorEastAsia"/>
          <w:lang w:eastAsia="en-GB"/>
        </w:rPr>
        <w:tab/>
      </w:r>
      <w:r>
        <w:t>Freshwater systems</w:t>
      </w:r>
      <w:r>
        <w:tab/>
      </w:r>
      <w:r>
        <w:fldChar w:fldCharType="begin"/>
      </w:r>
      <w:r>
        <w:instrText xml:space="preserve"> PAGEREF _Toc519504567 \h </w:instrText>
      </w:r>
      <w:r>
        <w:fldChar w:fldCharType="separate"/>
      </w:r>
      <w:r w:rsidR="00B40E12">
        <w:t>426</w:t>
      </w:r>
      <w:r>
        <w:fldChar w:fldCharType="end"/>
      </w:r>
    </w:p>
    <w:p w14:paraId="03D54BF1" w14:textId="6AB7363D" w:rsidR="00ED7AAA" w:rsidRDefault="00ED7AAA">
      <w:pPr>
        <w:pStyle w:val="TOC4"/>
        <w:tabs>
          <w:tab w:val="left" w:pos="1680"/>
          <w:tab w:val="right" w:leader="dot" w:pos="9060"/>
        </w:tabs>
        <w:rPr>
          <w:noProof/>
          <w:sz w:val="22"/>
          <w:szCs w:val="22"/>
          <w:lang w:val="en-GB" w:eastAsia="en-GB"/>
        </w:rPr>
      </w:pPr>
      <w:r>
        <w:rPr>
          <w:noProof/>
        </w:rPr>
        <w:t>3.5.2.1</w:t>
      </w:r>
      <w:r>
        <w:rPr>
          <w:noProof/>
          <w:sz w:val="22"/>
          <w:szCs w:val="22"/>
          <w:lang w:val="en-GB" w:eastAsia="en-GB"/>
        </w:rPr>
        <w:tab/>
      </w:r>
      <w:r>
        <w:rPr>
          <w:noProof/>
        </w:rPr>
        <w:t>Species distribution and conservation status</w:t>
      </w:r>
      <w:r>
        <w:rPr>
          <w:noProof/>
        </w:rPr>
        <w:tab/>
      </w:r>
      <w:r>
        <w:rPr>
          <w:noProof/>
        </w:rPr>
        <w:fldChar w:fldCharType="begin"/>
      </w:r>
      <w:r>
        <w:rPr>
          <w:noProof/>
        </w:rPr>
        <w:instrText xml:space="preserve"> PAGEREF _Toc519504568 \h </w:instrText>
      </w:r>
      <w:r>
        <w:rPr>
          <w:noProof/>
        </w:rPr>
      </w:r>
      <w:r>
        <w:rPr>
          <w:noProof/>
        </w:rPr>
        <w:fldChar w:fldCharType="separate"/>
      </w:r>
      <w:r w:rsidR="00B40E12">
        <w:rPr>
          <w:noProof/>
        </w:rPr>
        <w:t>426</w:t>
      </w:r>
      <w:r>
        <w:rPr>
          <w:noProof/>
        </w:rPr>
        <w:fldChar w:fldCharType="end"/>
      </w:r>
    </w:p>
    <w:p w14:paraId="28CF0D55" w14:textId="0EDF81DF" w:rsidR="00ED7AAA" w:rsidRDefault="00ED7AAA">
      <w:pPr>
        <w:pStyle w:val="TOC4"/>
        <w:tabs>
          <w:tab w:val="left" w:pos="1680"/>
          <w:tab w:val="right" w:leader="dot" w:pos="9060"/>
        </w:tabs>
        <w:rPr>
          <w:noProof/>
          <w:sz w:val="22"/>
          <w:szCs w:val="22"/>
          <w:lang w:val="en-GB" w:eastAsia="en-GB"/>
        </w:rPr>
      </w:pPr>
      <w:r>
        <w:rPr>
          <w:noProof/>
        </w:rPr>
        <w:t>3.5.2.2</w:t>
      </w:r>
      <w:r>
        <w:rPr>
          <w:noProof/>
          <w:sz w:val="22"/>
          <w:szCs w:val="22"/>
          <w:lang w:val="en-GB" w:eastAsia="en-GB"/>
        </w:rPr>
        <w:tab/>
      </w:r>
      <w:r>
        <w:rPr>
          <w:noProof/>
        </w:rPr>
        <w:t>Community composition</w:t>
      </w:r>
      <w:r>
        <w:rPr>
          <w:noProof/>
        </w:rPr>
        <w:tab/>
      </w:r>
      <w:r>
        <w:rPr>
          <w:noProof/>
        </w:rPr>
        <w:fldChar w:fldCharType="begin"/>
      </w:r>
      <w:r>
        <w:rPr>
          <w:noProof/>
        </w:rPr>
        <w:instrText xml:space="preserve"> PAGEREF _Toc519504569 \h </w:instrText>
      </w:r>
      <w:r>
        <w:rPr>
          <w:noProof/>
        </w:rPr>
      </w:r>
      <w:r>
        <w:rPr>
          <w:noProof/>
        </w:rPr>
        <w:fldChar w:fldCharType="separate"/>
      </w:r>
      <w:r w:rsidR="00B40E12">
        <w:rPr>
          <w:noProof/>
        </w:rPr>
        <w:t>427</w:t>
      </w:r>
      <w:r>
        <w:rPr>
          <w:noProof/>
        </w:rPr>
        <w:fldChar w:fldCharType="end"/>
      </w:r>
    </w:p>
    <w:p w14:paraId="2A3F32DF" w14:textId="416FA332" w:rsidR="00ED7AAA" w:rsidRDefault="00ED7AAA">
      <w:pPr>
        <w:pStyle w:val="TOC4"/>
        <w:tabs>
          <w:tab w:val="left" w:pos="1680"/>
          <w:tab w:val="right" w:leader="dot" w:pos="9060"/>
        </w:tabs>
        <w:rPr>
          <w:noProof/>
          <w:sz w:val="22"/>
          <w:szCs w:val="22"/>
          <w:lang w:val="en-GB" w:eastAsia="en-GB"/>
        </w:rPr>
      </w:pPr>
      <w:r>
        <w:rPr>
          <w:noProof/>
        </w:rPr>
        <w:t>3.5.2.3</w:t>
      </w:r>
      <w:r>
        <w:rPr>
          <w:noProof/>
          <w:sz w:val="22"/>
          <w:szCs w:val="22"/>
          <w:lang w:val="en-GB" w:eastAsia="en-GB"/>
        </w:rPr>
        <w:tab/>
      </w:r>
      <w:r>
        <w:rPr>
          <w:noProof/>
        </w:rPr>
        <w:t>Ecosystem functioning</w:t>
      </w:r>
      <w:r>
        <w:rPr>
          <w:noProof/>
        </w:rPr>
        <w:tab/>
      </w:r>
      <w:r>
        <w:rPr>
          <w:noProof/>
        </w:rPr>
        <w:fldChar w:fldCharType="begin"/>
      </w:r>
      <w:r>
        <w:rPr>
          <w:noProof/>
        </w:rPr>
        <w:instrText xml:space="preserve"> PAGEREF _Toc519504570 \h </w:instrText>
      </w:r>
      <w:r>
        <w:rPr>
          <w:noProof/>
        </w:rPr>
      </w:r>
      <w:r>
        <w:rPr>
          <w:noProof/>
        </w:rPr>
        <w:fldChar w:fldCharType="separate"/>
      </w:r>
      <w:r w:rsidR="00B40E12">
        <w:rPr>
          <w:noProof/>
        </w:rPr>
        <w:t>428</w:t>
      </w:r>
      <w:r>
        <w:rPr>
          <w:noProof/>
        </w:rPr>
        <w:fldChar w:fldCharType="end"/>
      </w:r>
    </w:p>
    <w:p w14:paraId="558F694E" w14:textId="5EE691E3" w:rsidR="00ED7AAA" w:rsidRDefault="00ED7AAA">
      <w:pPr>
        <w:pStyle w:val="TOC4"/>
        <w:tabs>
          <w:tab w:val="left" w:pos="1680"/>
          <w:tab w:val="right" w:leader="dot" w:pos="9060"/>
        </w:tabs>
        <w:rPr>
          <w:noProof/>
          <w:sz w:val="22"/>
          <w:szCs w:val="22"/>
          <w:lang w:val="en-GB" w:eastAsia="en-GB"/>
        </w:rPr>
      </w:pPr>
      <w:r>
        <w:rPr>
          <w:noProof/>
        </w:rPr>
        <w:t>3.5.2.4</w:t>
      </w:r>
      <w:r>
        <w:rPr>
          <w:noProof/>
          <w:sz w:val="22"/>
          <w:szCs w:val="22"/>
          <w:lang w:val="en-GB" w:eastAsia="en-GB"/>
        </w:rPr>
        <w:tab/>
      </w:r>
      <w:r>
        <w:rPr>
          <w:noProof/>
        </w:rPr>
        <w:t>Emerging drivers of change</w:t>
      </w:r>
      <w:r>
        <w:rPr>
          <w:noProof/>
        </w:rPr>
        <w:tab/>
      </w:r>
      <w:r>
        <w:rPr>
          <w:noProof/>
        </w:rPr>
        <w:fldChar w:fldCharType="begin"/>
      </w:r>
      <w:r>
        <w:rPr>
          <w:noProof/>
        </w:rPr>
        <w:instrText xml:space="preserve"> PAGEREF _Toc519504571 \h </w:instrText>
      </w:r>
      <w:r>
        <w:rPr>
          <w:noProof/>
        </w:rPr>
      </w:r>
      <w:r>
        <w:rPr>
          <w:noProof/>
        </w:rPr>
        <w:fldChar w:fldCharType="separate"/>
      </w:r>
      <w:r w:rsidR="00B40E12">
        <w:rPr>
          <w:noProof/>
        </w:rPr>
        <w:t>428</w:t>
      </w:r>
      <w:r>
        <w:rPr>
          <w:noProof/>
        </w:rPr>
        <w:fldChar w:fldCharType="end"/>
      </w:r>
    </w:p>
    <w:p w14:paraId="79C7BC6F" w14:textId="5F1613BE" w:rsidR="00ED7AAA" w:rsidRDefault="00ED7AAA">
      <w:pPr>
        <w:pStyle w:val="TOC3"/>
        <w:tabs>
          <w:tab w:val="left" w:pos="1200"/>
          <w:tab w:val="right" w:leader="dot" w:pos="9060"/>
        </w:tabs>
        <w:rPr>
          <w:rFonts w:eastAsiaTheme="minorEastAsia"/>
          <w:lang w:eastAsia="en-GB"/>
        </w:rPr>
      </w:pPr>
      <w:r w:rsidRPr="00717C50">
        <w:rPr>
          <w:lang w:val="en-US"/>
        </w:rPr>
        <w:t>3.5.3</w:t>
      </w:r>
      <w:r>
        <w:rPr>
          <w:rFonts w:eastAsiaTheme="minorEastAsia"/>
          <w:lang w:eastAsia="en-GB"/>
        </w:rPr>
        <w:tab/>
      </w:r>
      <w:r w:rsidRPr="00717C50">
        <w:rPr>
          <w:lang w:val="en-US"/>
        </w:rPr>
        <w:t>Marine systems</w:t>
      </w:r>
      <w:r>
        <w:tab/>
      </w:r>
      <w:r>
        <w:fldChar w:fldCharType="begin"/>
      </w:r>
      <w:r>
        <w:instrText xml:space="preserve"> PAGEREF _Toc519504572 \h </w:instrText>
      </w:r>
      <w:r>
        <w:fldChar w:fldCharType="separate"/>
      </w:r>
      <w:r w:rsidR="00B40E12">
        <w:t>429</w:t>
      </w:r>
      <w:r>
        <w:fldChar w:fldCharType="end"/>
      </w:r>
    </w:p>
    <w:p w14:paraId="7E94EC20" w14:textId="3EF78B18" w:rsidR="00ED7AAA" w:rsidRDefault="00ED7AAA">
      <w:pPr>
        <w:pStyle w:val="TOC4"/>
        <w:tabs>
          <w:tab w:val="left" w:pos="1680"/>
          <w:tab w:val="right" w:leader="dot" w:pos="9060"/>
        </w:tabs>
        <w:rPr>
          <w:noProof/>
          <w:sz w:val="22"/>
          <w:szCs w:val="22"/>
          <w:lang w:val="en-GB" w:eastAsia="en-GB"/>
        </w:rPr>
      </w:pPr>
      <w:r>
        <w:rPr>
          <w:noProof/>
        </w:rPr>
        <w:t>3.5.3.1</w:t>
      </w:r>
      <w:r>
        <w:rPr>
          <w:noProof/>
          <w:sz w:val="22"/>
          <w:szCs w:val="22"/>
          <w:lang w:val="en-GB" w:eastAsia="en-GB"/>
        </w:rPr>
        <w:tab/>
      </w:r>
      <w:r>
        <w:rPr>
          <w:noProof/>
        </w:rPr>
        <w:t>Species distribution and conservation status</w:t>
      </w:r>
      <w:r>
        <w:rPr>
          <w:noProof/>
        </w:rPr>
        <w:tab/>
      </w:r>
      <w:r>
        <w:rPr>
          <w:noProof/>
        </w:rPr>
        <w:fldChar w:fldCharType="begin"/>
      </w:r>
      <w:r>
        <w:rPr>
          <w:noProof/>
        </w:rPr>
        <w:instrText xml:space="preserve"> PAGEREF _Toc519504573 \h </w:instrText>
      </w:r>
      <w:r>
        <w:rPr>
          <w:noProof/>
        </w:rPr>
      </w:r>
      <w:r>
        <w:rPr>
          <w:noProof/>
        </w:rPr>
        <w:fldChar w:fldCharType="separate"/>
      </w:r>
      <w:r w:rsidR="00B40E12">
        <w:rPr>
          <w:noProof/>
        </w:rPr>
        <w:t>429</w:t>
      </w:r>
      <w:r>
        <w:rPr>
          <w:noProof/>
        </w:rPr>
        <w:fldChar w:fldCharType="end"/>
      </w:r>
    </w:p>
    <w:p w14:paraId="323386EE" w14:textId="452E6D36" w:rsidR="00ED7AAA" w:rsidRDefault="00ED7AAA">
      <w:pPr>
        <w:pStyle w:val="TOC4"/>
        <w:tabs>
          <w:tab w:val="left" w:pos="1680"/>
          <w:tab w:val="right" w:leader="dot" w:pos="9060"/>
        </w:tabs>
        <w:rPr>
          <w:noProof/>
          <w:sz w:val="22"/>
          <w:szCs w:val="22"/>
          <w:lang w:val="en-GB" w:eastAsia="en-GB"/>
        </w:rPr>
      </w:pPr>
      <w:r>
        <w:rPr>
          <w:noProof/>
        </w:rPr>
        <w:t>3.5.3.2</w:t>
      </w:r>
      <w:r>
        <w:rPr>
          <w:noProof/>
          <w:sz w:val="22"/>
          <w:szCs w:val="22"/>
          <w:lang w:val="en-GB" w:eastAsia="en-GB"/>
        </w:rPr>
        <w:tab/>
      </w:r>
      <w:r>
        <w:rPr>
          <w:noProof/>
        </w:rPr>
        <w:t>Community composition</w:t>
      </w:r>
      <w:r>
        <w:rPr>
          <w:noProof/>
        </w:rPr>
        <w:tab/>
      </w:r>
      <w:r>
        <w:rPr>
          <w:noProof/>
        </w:rPr>
        <w:fldChar w:fldCharType="begin"/>
      </w:r>
      <w:r>
        <w:rPr>
          <w:noProof/>
        </w:rPr>
        <w:instrText xml:space="preserve"> PAGEREF _Toc519504574 \h </w:instrText>
      </w:r>
      <w:r>
        <w:rPr>
          <w:noProof/>
        </w:rPr>
      </w:r>
      <w:r>
        <w:rPr>
          <w:noProof/>
        </w:rPr>
        <w:fldChar w:fldCharType="separate"/>
      </w:r>
      <w:r w:rsidR="00B40E12">
        <w:rPr>
          <w:noProof/>
        </w:rPr>
        <w:t>430</w:t>
      </w:r>
      <w:r>
        <w:rPr>
          <w:noProof/>
        </w:rPr>
        <w:fldChar w:fldCharType="end"/>
      </w:r>
    </w:p>
    <w:p w14:paraId="7DCC2350" w14:textId="78C2B84B" w:rsidR="00ED7AAA" w:rsidRDefault="00ED7AAA">
      <w:pPr>
        <w:pStyle w:val="TOC4"/>
        <w:tabs>
          <w:tab w:val="left" w:pos="1680"/>
          <w:tab w:val="right" w:leader="dot" w:pos="9060"/>
        </w:tabs>
        <w:rPr>
          <w:noProof/>
          <w:sz w:val="22"/>
          <w:szCs w:val="22"/>
          <w:lang w:val="en-GB" w:eastAsia="en-GB"/>
        </w:rPr>
      </w:pPr>
      <w:r>
        <w:rPr>
          <w:noProof/>
        </w:rPr>
        <w:t>3.5.3.3</w:t>
      </w:r>
      <w:r>
        <w:rPr>
          <w:noProof/>
          <w:sz w:val="22"/>
          <w:szCs w:val="22"/>
          <w:lang w:val="en-GB" w:eastAsia="en-GB"/>
        </w:rPr>
        <w:tab/>
      </w:r>
      <w:r>
        <w:rPr>
          <w:noProof/>
        </w:rPr>
        <w:t>Ecosystem extent and function</w:t>
      </w:r>
      <w:r>
        <w:rPr>
          <w:noProof/>
        </w:rPr>
        <w:tab/>
      </w:r>
      <w:r>
        <w:rPr>
          <w:noProof/>
        </w:rPr>
        <w:fldChar w:fldCharType="begin"/>
      </w:r>
      <w:r>
        <w:rPr>
          <w:noProof/>
        </w:rPr>
        <w:instrText xml:space="preserve"> PAGEREF _Toc519504575 \h </w:instrText>
      </w:r>
      <w:r>
        <w:rPr>
          <w:noProof/>
        </w:rPr>
      </w:r>
      <w:r>
        <w:rPr>
          <w:noProof/>
        </w:rPr>
        <w:fldChar w:fldCharType="separate"/>
      </w:r>
      <w:r w:rsidR="00B40E12">
        <w:rPr>
          <w:noProof/>
        </w:rPr>
        <w:t>431</w:t>
      </w:r>
      <w:r>
        <w:rPr>
          <w:noProof/>
        </w:rPr>
        <w:fldChar w:fldCharType="end"/>
      </w:r>
    </w:p>
    <w:p w14:paraId="1B739F83" w14:textId="655BBE0B" w:rsidR="00ED7AAA" w:rsidRDefault="00ED7AAA">
      <w:pPr>
        <w:pStyle w:val="TOC4"/>
        <w:tabs>
          <w:tab w:val="left" w:pos="1680"/>
          <w:tab w:val="right" w:leader="dot" w:pos="9060"/>
        </w:tabs>
        <w:rPr>
          <w:noProof/>
          <w:sz w:val="22"/>
          <w:szCs w:val="22"/>
          <w:lang w:val="en-GB" w:eastAsia="en-GB"/>
        </w:rPr>
      </w:pPr>
      <w:r>
        <w:rPr>
          <w:noProof/>
        </w:rPr>
        <w:t>3.5.3.4</w:t>
      </w:r>
      <w:r>
        <w:rPr>
          <w:noProof/>
          <w:sz w:val="22"/>
          <w:szCs w:val="22"/>
          <w:lang w:val="en-GB" w:eastAsia="en-GB"/>
        </w:rPr>
        <w:tab/>
      </w:r>
      <w:r>
        <w:rPr>
          <w:noProof/>
        </w:rPr>
        <w:t>Emerging drivers of change</w:t>
      </w:r>
      <w:r>
        <w:rPr>
          <w:noProof/>
        </w:rPr>
        <w:tab/>
      </w:r>
      <w:r>
        <w:rPr>
          <w:noProof/>
        </w:rPr>
        <w:fldChar w:fldCharType="begin"/>
      </w:r>
      <w:r>
        <w:rPr>
          <w:noProof/>
        </w:rPr>
        <w:instrText xml:space="preserve"> PAGEREF _Toc519504576 \h </w:instrText>
      </w:r>
      <w:r>
        <w:rPr>
          <w:noProof/>
        </w:rPr>
      </w:r>
      <w:r>
        <w:rPr>
          <w:noProof/>
        </w:rPr>
        <w:fldChar w:fldCharType="separate"/>
      </w:r>
      <w:r w:rsidR="00B40E12">
        <w:rPr>
          <w:noProof/>
        </w:rPr>
        <w:t>433</w:t>
      </w:r>
      <w:r>
        <w:rPr>
          <w:noProof/>
        </w:rPr>
        <w:fldChar w:fldCharType="end"/>
      </w:r>
    </w:p>
    <w:p w14:paraId="3DBB2A59" w14:textId="28F25068" w:rsidR="00ED7AAA" w:rsidRDefault="00ED7AAA">
      <w:pPr>
        <w:pStyle w:val="TOC2"/>
        <w:tabs>
          <w:tab w:val="left" w:pos="720"/>
          <w:tab w:val="right" w:leader="dot" w:pos="9060"/>
        </w:tabs>
        <w:rPr>
          <w:rFonts w:eastAsiaTheme="minorEastAsia"/>
          <w:lang w:eastAsia="en-GB"/>
        </w:rPr>
      </w:pPr>
      <w:r>
        <w:rPr>
          <w:lang w:bidi="en-US"/>
        </w:rPr>
        <w:t>3.6</w:t>
      </w:r>
      <w:r>
        <w:rPr>
          <w:rFonts w:eastAsiaTheme="minorEastAsia"/>
          <w:lang w:eastAsia="en-GB"/>
        </w:rPr>
        <w:tab/>
      </w:r>
      <w:r>
        <w:rPr>
          <w:lang w:bidi="en-US"/>
        </w:rPr>
        <w:t>Knowledge gaps</w:t>
      </w:r>
      <w:r>
        <w:tab/>
      </w:r>
      <w:r>
        <w:fldChar w:fldCharType="begin"/>
      </w:r>
      <w:r>
        <w:instrText xml:space="preserve"> PAGEREF _Toc519504577 \h </w:instrText>
      </w:r>
      <w:r>
        <w:fldChar w:fldCharType="separate"/>
      </w:r>
      <w:r w:rsidR="00B40E12">
        <w:t>433</w:t>
      </w:r>
      <w:r>
        <w:fldChar w:fldCharType="end"/>
      </w:r>
    </w:p>
    <w:p w14:paraId="5054764B" w14:textId="664CBF10" w:rsidR="00ED7AAA" w:rsidRDefault="00ED7AAA">
      <w:pPr>
        <w:pStyle w:val="TOC2"/>
        <w:tabs>
          <w:tab w:val="left" w:pos="720"/>
          <w:tab w:val="right" w:leader="dot" w:pos="9060"/>
        </w:tabs>
        <w:rPr>
          <w:rFonts w:eastAsiaTheme="minorEastAsia"/>
          <w:lang w:eastAsia="en-GB"/>
        </w:rPr>
      </w:pPr>
      <w:r>
        <w:rPr>
          <w:lang w:bidi="en-US"/>
        </w:rPr>
        <w:t>3.7</w:t>
      </w:r>
      <w:r>
        <w:rPr>
          <w:rFonts w:eastAsiaTheme="minorEastAsia"/>
          <w:lang w:eastAsia="en-GB"/>
        </w:rPr>
        <w:tab/>
      </w:r>
      <w:r>
        <w:rPr>
          <w:lang w:bidi="en-US"/>
        </w:rPr>
        <w:t>References</w:t>
      </w:r>
      <w:r>
        <w:tab/>
      </w:r>
      <w:r>
        <w:fldChar w:fldCharType="begin"/>
      </w:r>
      <w:r>
        <w:instrText xml:space="preserve"> PAGEREF _Toc519504578 \h </w:instrText>
      </w:r>
      <w:r>
        <w:fldChar w:fldCharType="separate"/>
      </w:r>
      <w:r w:rsidR="00B40E12">
        <w:t>440</w:t>
      </w:r>
      <w:r>
        <w:fldChar w:fldCharType="end"/>
      </w:r>
    </w:p>
    <w:p w14:paraId="3D0220C4" w14:textId="2DBBDD9F" w:rsidR="00855E87" w:rsidRDefault="00855E87" w:rsidP="00855E87">
      <w:r>
        <w:lastRenderedPageBreak/>
        <w:fldChar w:fldCharType="end"/>
      </w:r>
      <w:r>
        <w:br w:type="page"/>
      </w:r>
    </w:p>
    <w:p w14:paraId="2A152E5B" w14:textId="35A95A83" w:rsidR="0048205B" w:rsidRPr="0046771E" w:rsidRDefault="0048205B" w:rsidP="00AD46BC">
      <w:pPr>
        <w:pStyle w:val="Heading2"/>
        <w:numPr>
          <w:ilvl w:val="0"/>
          <w:numId w:val="0"/>
        </w:numPr>
        <w:ind w:left="576" w:hanging="576"/>
      </w:pPr>
      <w:bookmarkStart w:id="920" w:name="_Toc504380623"/>
      <w:bookmarkStart w:id="921" w:name="_Toc519504507"/>
      <w:r w:rsidRPr="0046771E">
        <w:lastRenderedPageBreak/>
        <w:t>Executive Summary</w:t>
      </w:r>
      <w:bookmarkEnd w:id="918"/>
      <w:bookmarkEnd w:id="920"/>
      <w:bookmarkEnd w:id="921"/>
    </w:p>
    <w:p w14:paraId="09A02856" w14:textId="77777777" w:rsidR="0048205B" w:rsidRPr="00E837E7" w:rsidRDefault="0048205B" w:rsidP="00AE389F">
      <w:pPr>
        <w:pStyle w:val="xmsonormal"/>
        <w:shd w:val="clear" w:color="auto" w:fill="FFFFFF"/>
        <w:spacing w:before="0" w:beforeAutospacing="0" w:after="120" w:afterAutospacing="0" w:line="276" w:lineRule="auto"/>
        <w:rPr>
          <w:rFonts w:asciiTheme="minorHAnsi" w:hAnsiTheme="minorHAnsi" w:cstheme="minorHAnsi"/>
          <w:b/>
          <w:bCs/>
          <w:color w:val="000000" w:themeColor="text1"/>
          <w:spacing w:val="-1"/>
          <w:sz w:val="22"/>
          <w:szCs w:val="22"/>
        </w:rPr>
      </w:pPr>
      <w:r w:rsidRPr="00E837E7">
        <w:rPr>
          <w:rFonts w:asciiTheme="minorHAnsi" w:hAnsiTheme="minorHAnsi" w:cstheme="minorHAnsi"/>
          <w:b/>
          <w:bCs/>
          <w:color w:val="000000" w:themeColor="text1"/>
          <w:spacing w:val="-1"/>
          <w:sz w:val="22"/>
          <w:szCs w:val="22"/>
        </w:rPr>
        <w:t>Biodiversity loss impairs ecosystem functioning and, hence, nature’s contributions to people (</w:t>
      </w:r>
      <w:r w:rsidRPr="00E837E7">
        <w:rPr>
          <w:rFonts w:asciiTheme="minorHAnsi" w:hAnsiTheme="minorHAnsi" w:cstheme="minorHAnsi"/>
          <w:b/>
          <w:bCs/>
          <w:i/>
          <w:iCs/>
          <w:color w:val="000000" w:themeColor="text1"/>
          <w:spacing w:val="-1"/>
          <w:sz w:val="22"/>
          <w:szCs w:val="22"/>
        </w:rPr>
        <w:t>well established</w:t>
      </w:r>
      <w:r w:rsidRPr="00E837E7">
        <w:rPr>
          <w:rFonts w:asciiTheme="minorHAnsi" w:hAnsiTheme="minorHAnsi" w:cstheme="minorHAnsi"/>
          <w:b/>
          <w:bCs/>
          <w:color w:val="000000" w:themeColor="text1"/>
          <w:spacing w:val="-1"/>
          <w:sz w:val="22"/>
          <w:szCs w:val="22"/>
        </w:rPr>
        <w:t xml:space="preserve">) </w:t>
      </w:r>
      <w:r>
        <w:rPr>
          <w:rFonts w:asciiTheme="minorHAnsi" w:hAnsiTheme="minorHAnsi" w:cstheme="minorHAnsi"/>
          <w:b/>
          <w:bCs/>
          <w:color w:val="000000" w:themeColor="text1"/>
          <w:sz w:val="22"/>
          <w:szCs w:val="22"/>
        </w:rPr>
        <w:t>(3.2.1,</w:t>
      </w:r>
      <w:r w:rsidRPr="00E837E7">
        <w:rPr>
          <w:rFonts w:asciiTheme="minorHAnsi" w:hAnsiTheme="minorHAnsi" w:cstheme="minorHAnsi"/>
          <w:b/>
          <w:bCs/>
          <w:color w:val="000000" w:themeColor="text1"/>
          <w:sz w:val="22"/>
          <w:szCs w:val="22"/>
        </w:rPr>
        <w:t xml:space="preserve"> 3.2.2</w:t>
      </w:r>
      <w:r>
        <w:rPr>
          <w:rFonts w:asciiTheme="minorHAnsi" w:hAnsiTheme="minorHAnsi" w:cstheme="minorHAnsi"/>
          <w:b/>
          <w:bCs/>
          <w:color w:val="000000" w:themeColor="text1"/>
          <w:sz w:val="22"/>
          <w:szCs w:val="22"/>
        </w:rPr>
        <w:t>,</w:t>
      </w:r>
      <w:r w:rsidRPr="00E837E7">
        <w:rPr>
          <w:rFonts w:asciiTheme="minorHAnsi" w:hAnsiTheme="minorHAnsi" w:cstheme="minorHAnsi"/>
          <w:b/>
          <w:bCs/>
          <w:color w:val="000000" w:themeColor="text1"/>
          <w:sz w:val="22"/>
          <w:szCs w:val="22"/>
        </w:rPr>
        <w:t xml:space="preserve"> 3.2.3</w:t>
      </w:r>
      <w:r>
        <w:rPr>
          <w:rFonts w:asciiTheme="minorHAnsi" w:hAnsiTheme="minorHAnsi" w:cstheme="minorHAnsi"/>
          <w:b/>
          <w:bCs/>
          <w:color w:val="000000" w:themeColor="text1"/>
          <w:sz w:val="22"/>
          <w:szCs w:val="22"/>
        </w:rPr>
        <w:t>)</w:t>
      </w:r>
      <w:r w:rsidRPr="00E837E7">
        <w:rPr>
          <w:rFonts w:asciiTheme="minorHAnsi" w:hAnsiTheme="minorHAnsi" w:cstheme="minorHAnsi"/>
          <w:b/>
          <w:bCs/>
          <w:color w:val="000000" w:themeColor="text1"/>
          <w:spacing w:val="-1"/>
          <w:sz w:val="22"/>
          <w:szCs w:val="22"/>
        </w:rPr>
        <w:t xml:space="preserve">. Sustainable delivery of these contributions </w:t>
      </w:r>
      <w:r w:rsidRPr="00E837E7">
        <w:rPr>
          <w:rFonts w:asciiTheme="minorHAnsi" w:hAnsiTheme="minorHAnsi" w:cstheme="minorHAnsi"/>
          <w:b/>
          <w:color w:val="000000" w:themeColor="text1"/>
          <w:sz w:val="22"/>
          <w:szCs w:val="22"/>
        </w:rPr>
        <w:t>requires the maintenance of genetic diversity, species diversity, and the diversity of ecosystems and land- and seascapes (</w:t>
      </w:r>
      <w:r w:rsidRPr="00E837E7">
        <w:rPr>
          <w:rFonts w:asciiTheme="minorHAnsi" w:hAnsiTheme="minorHAnsi" w:cstheme="minorHAnsi"/>
          <w:b/>
          <w:i/>
          <w:color w:val="000000" w:themeColor="text1"/>
          <w:sz w:val="22"/>
          <w:szCs w:val="22"/>
        </w:rPr>
        <w:t>well established</w:t>
      </w:r>
      <w:r w:rsidRPr="00E837E7">
        <w:rPr>
          <w:rFonts w:asciiTheme="minorHAnsi" w:hAnsiTheme="minorHAnsi" w:cstheme="minorHAnsi"/>
          <w:b/>
          <w:color w:val="000000" w:themeColor="text1"/>
          <w:sz w:val="22"/>
          <w:szCs w:val="22"/>
        </w:rPr>
        <w:t xml:space="preserve">) </w:t>
      </w:r>
      <w:r>
        <w:rPr>
          <w:rFonts w:asciiTheme="minorHAnsi" w:hAnsiTheme="minorHAnsi" w:cstheme="minorHAnsi"/>
          <w:b/>
          <w:bCs/>
          <w:color w:val="000000" w:themeColor="text1"/>
          <w:sz w:val="22"/>
          <w:szCs w:val="22"/>
        </w:rPr>
        <w:t>(3.2.4)</w:t>
      </w:r>
      <w:r w:rsidRPr="00E837E7">
        <w:rPr>
          <w:rFonts w:asciiTheme="minorHAnsi" w:hAnsiTheme="minorHAnsi" w:cstheme="minorHAnsi"/>
          <w:b/>
          <w:color w:val="000000" w:themeColor="text1"/>
          <w:sz w:val="22"/>
          <w:szCs w:val="22"/>
        </w:rPr>
        <w:t xml:space="preserve">. </w:t>
      </w:r>
      <w:r w:rsidRPr="00E837E7">
        <w:rPr>
          <w:rFonts w:asciiTheme="minorHAnsi" w:hAnsiTheme="minorHAnsi" w:cstheme="minorHAnsi"/>
          <w:b/>
          <w:bCs/>
          <w:color w:val="000000" w:themeColor="text1"/>
          <w:sz w:val="22"/>
          <w:szCs w:val="22"/>
        </w:rPr>
        <w:t xml:space="preserve">The delivery of individual functions </w:t>
      </w:r>
      <w:r w:rsidRPr="00E837E7">
        <w:rPr>
          <w:rFonts w:asciiTheme="minorHAnsi" w:hAnsiTheme="minorHAnsi" w:cstheme="minorHAnsi"/>
          <w:b/>
          <w:color w:val="000000" w:themeColor="text1"/>
          <w:sz w:val="22"/>
          <w:szCs w:val="22"/>
        </w:rPr>
        <w:t>over time and at different places, and the delivery of multiple contributions, requires higher biodiversity than provisioning single services at one place and time alone (</w:t>
      </w:r>
      <w:r w:rsidRPr="00E837E7">
        <w:rPr>
          <w:rFonts w:asciiTheme="minorHAnsi" w:hAnsiTheme="minorHAnsi" w:cstheme="minorHAnsi"/>
          <w:b/>
          <w:i/>
          <w:color w:val="000000" w:themeColor="text1"/>
          <w:sz w:val="22"/>
          <w:szCs w:val="22"/>
        </w:rPr>
        <w:t>well established</w:t>
      </w:r>
      <w:r w:rsidRPr="00E837E7">
        <w:rPr>
          <w:rFonts w:asciiTheme="minorHAnsi" w:hAnsiTheme="minorHAnsi" w:cstheme="minorHAnsi"/>
          <w:b/>
          <w:color w:val="000000" w:themeColor="text1"/>
          <w:sz w:val="22"/>
          <w:szCs w:val="22"/>
        </w:rPr>
        <w:t xml:space="preserve">) </w:t>
      </w:r>
      <w:r>
        <w:rPr>
          <w:rFonts w:asciiTheme="minorHAnsi" w:hAnsiTheme="minorHAnsi" w:cstheme="minorHAnsi"/>
          <w:b/>
          <w:bCs/>
          <w:color w:val="000000" w:themeColor="text1"/>
          <w:sz w:val="22"/>
          <w:szCs w:val="22"/>
        </w:rPr>
        <w:t>(3.2.5)</w:t>
      </w:r>
      <w:r w:rsidRPr="00E837E7">
        <w:rPr>
          <w:rFonts w:asciiTheme="minorHAnsi" w:hAnsiTheme="minorHAnsi" w:cstheme="minorHAnsi"/>
          <w:b/>
          <w:bCs/>
          <w:color w:val="000000" w:themeColor="text1"/>
          <w:sz w:val="22"/>
          <w:szCs w:val="22"/>
        </w:rPr>
        <w:t xml:space="preserve">. </w:t>
      </w:r>
      <w:r w:rsidRPr="00E837E7">
        <w:rPr>
          <w:rFonts w:asciiTheme="minorHAnsi" w:hAnsiTheme="minorHAnsi" w:cstheme="minorHAnsi"/>
          <w:color w:val="000000" w:themeColor="text1"/>
          <w:sz w:val="22"/>
          <w:szCs w:val="22"/>
        </w:rPr>
        <w:t xml:space="preserve">Higher biodiversity increases </w:t>
      </w:r>
      <w:r w:rsidRPr="00E837E7">
        <w:rPr>
          <w:rFonts w:asciiTheme="minorHAnsi" w:hAnsiTheme="minorHAnsi" w:cstheme="minorHAnsi"/>
          <w:color w:val="000000" w:themeColor="text1"/>
          <w:spacing w:val="-1"/>
          <w:sz w:val="22"/>
          <w:szCs w:val="22"/>
        </w:rPr>
        <w:t>the capacity of terrestrial, freshwater or marine systems to capture resources, produce biomass, decompose and recycle nutrients, and to provide pollination (</w:t>
      </w:r>
      <w:r w:rsidRPr="00E837E7">
        <w:rPr>
          <w:rFonts w:asciiTheme="minorHAnsi" w:hAnsiTheme="minorHAnsi" w:cstheme="minorHAnsi"/>
          <w:i/>
          <w:iCs/>
          <w:color w:val="000000" w:themeColor="text1"/>
          <w:spacing w:val="-1"/>
          <w:sz w:val="22"/>
          <w:szCs w:val="22"/>
        </w:rPr>
        <w:t>well established</w:t>
      </w:r>
      <w:r w:rsidRPr="00E837E7">
        <w:rPr>
          <w:rFonts w:asciiTheme="minorHAnsi" w:hAnsiTheme="minorHAnsi" w:cstheme="minorHAnsi"/>
          <w:color w:val="000000" w:themeColor="text1"/>
          <w:spacing w:val="-1"/>
          <w:sz w:val="22"/>
          <w:szCs w:val="22"/>
        </w:rPr>
        <w:t xml:space="preserve">) </w:t>
      </w:r>
      <w:r>
        <w:rPr>
          <w:rFonts w:asciiTheme="minorHAnsi" w:hAnsiTheme="minorHAnsi" w:cstheme="minorHAnsi"/>
          <w:color w:val="000000" w:themeColor="text1"/>
          <w:sz w:val="22"/>
          <w:szCs w:val="22"/>
        </w:rPr>
        <w:t>(</w:t>
      </w:r>
      <w:r w:rsidRPr="00E837E7">
        <w:rPr>
          <w:rFonts w:asciiTheme="minorHAnsi" w:hAnsiTheme="minorHAnsi" w:cstheme="minorHAnsi"/>
          <w:color w:val="000000" w:themeColor="text1"/>
          <w:spacing w:val="-1"/>
          <w:sz w:val="22"/>
          <w:szCs w:val="22"/>
        </w:rPr>
        <w:t>3.2.</w:t>
      </w:r>
      <w:r>
        <w:rPr>
          <w:rFonts w:asciiTheme="minorHAnsi" w:hAnsiTheme="minorHAnsi" w:cstheme="minorHAnsi"/>
          <w:color w:val="000000" w:themeColor="text1"/>
          <w:spacing w:val="-1"/>
          <w:sz w:val="22"/>
          <w:szCs w:val="22"/>
        </w:rPr>
        <w:t>1, 3.2.2)</w:t>
      </w:r>
      <w:r w:rsidRPr="00E837E7">
        <w:rPr>
          <w:rFonts w:asciiTheme="minorHAnsi" w:hAnsiTheme="minorHAnsi" w:cstheme="minorHAnsi"/>
          <w:color w:val="000000" w:themeColor="text1"/>
          <w:sz w:val="22"/>
          <w:szCs w:val="22"/>
        </w:rPr>
        <w:t xml:space="preserve">. </w:t>
      </w:r>
    </w:p>
    <w:p w14:paraId="60382576" w14:textId="598ADFBF" w:rsidR="0048205B" w:rsidRPr="00E72FD6" w:rsidRDefault="0048205B" w:rsidP="00AE389F">
      <w:pPr>
        <w:rPr>
          <w:rFonts w:cstheme="minorHAnsi"/>
          <w:color w:val="000000" w:themeColor="text1"/>
        </w:rPr>
      </w:pPr>
      <w:r w:rsidRPr="00E72FD6">
        <w:rPr>
          <w:rFonts w:cstheme="minorHAnsi"/>
          <w:color w:val="000000" w:themeColor="text1"/>
        </w:rPr>
        <w:t>Higher biodiversity facilitates stable ecosystem functioning and improved capacity for evolutionary adaptation (</w:t>
      </w:r>
      <w:r w:rsidRPr="00E72FD6">
        <w:rPr>
          <w:rFonts w:cstheme="minorHAnsi"/>
          <w:i/>
          <w:color w:val="000000" w:themeColor="text1"/>
        </w:rPr>
        <w:t>well established</w:t>
      </w:r>
      <w:r w:rsidRPr="00E72FD6">
        <w:rPr>
          <w:rFonts w:cstheme="minorHAnsi"/>
          <w:color w:val="000000" w:themeColor="text1"/>
        </w:rPr>
        <w:t>) (</w:t>
      </w:r>
      <w:r w:rsidRPr="00E72FD6">
        <w:rPr>
          <w:rFonts w:cstheme="minorHAnsi"/>
          <w:color w:val="000000" w:themeColor="text1"/>
          <w:spacing w:val="-1"/>
        </w:rPr>
        <w:t>3.2.3, 3.2.4)</w:t>
      </w:r>
      <w:r w:rsidRPr="00E72FD6">
        <w:rPr>
          <w:rFonts w:cstheme="minorHAnsi"/>
          <w:color w:val="000000" w:themeColor="text1"/>
        </w:rPr>
        <w:t xml:space="preserve">. Higher biodiversity also </w:t>
      </w:r>
      <w:r w:rsidRPr="008F793A">
        <w:rPr>
          <w:rFonts w:cstheme="minorHAnsi"/>
          <w:color w:val="000000" w:themeColor="text1"/>
        </w:rPr>
        <w:t xml:space="preserve">increases ecosystem resilience </w:t>
      </w:r>
      <w:r w:rsidRPr="008F793A">
        <w:rPr>
          <w:rFonts w:cstheme="minorHAnsi"/>
          <w:color w:val="000000" w:themeColor="text1"/>
          <w:spacing w:val="-1"/>
        </w:rPr>
        <w:t>and biological control of pathogens and invasive alien species</w:t>
      </w:r>
      <w:r w:rsidRPr="00E72FD6">
        <w:rPr>
          <w:rFonts w:cstheme="minorHAnsi"/>
          <w:color w:val="000000" w:themeColor="text1"/>
        </w:rPr>
        <w:t xml:space="preserve"> (</w:t>
      </w:r>
      <w:r w:rsidRPr="00E72FD6">
        <w:rPr>
          <w:rFonts w:cstheme="minorHAnsi"/>
          <w:i/>
          <w:color w:val="000000" w:themeColor="text1"/>
        </w:rPr>
        <w:t>established but incomplete</w:t>
      </w:r>
      <w:r w:rsidRPr="00E72FD6">
        <w:rPr>
          <w:rFonts w:cstheme="minorHAnsi"/>
          <w:color w:val="000000" w:themeColor="text1"/>
        </w:rPr>
        <w:t>) (</w:t>
      </w:r>
      <w:r>
        <w:rPr>
          <w:rFonts w:cstheme="minorHAnsi"/>
          <w:color w:val="000000" w:themeColor="text1"/>
        </w:rPr>
        <w:t xml:space="preserve">3.2.1, </w:t>
      </w:r>
      <w:r w:rsidRPr="00E72FD6">
        <w:rPr>
          <w:rFonts w:cstheme="minorHAnsi"/>
          <w:color w:val="000000" w:themeColor="text1"/>
        </w:rPr>
        <w:t>3.2.3). To support ecosystem functioning, ecosystem stability over time, and adaptation to future environmental changes, biodiversity is required at different levels, from genetic and phenotypic diversity within populations, to diversity among populations and ecological or morphological types within species, species diversity and phylogenetic and functional diversity within communities, and diversity of communities, ecosystems and land and seascapes (</w:t>
      </w:r>
      <w:r w:rsidRPr="00E72FD6">
        <w:rPr>
          <w:rFonts w:cstheme="minorHAnsi"/>
          <w:i/>
          <w:color w:val="000000" w:themeColor="text1"/>
        </w:rPr>
        <w:t>well established</w:t>
      </w:r>
      <w:r w:rsidRPr="00E72FD6">
        <w:rPr>
          <w:rFonts w:cstheme="minorHAnsi"/>
          <w:color w:val="000000" w:themeColor="text1"/>
        </w:rPr>
        <w:t>) (</w:t>
      </w:r>
      <w:r w:rsidRPr="00E72FD6">
        <w:rPr>
          <w:rFonts w:cstheme="minorHAnsi"/>
          <w:color w:val="000000" w:themeColor="text1"/>
          <w:spacing w:val="-1"/>
        </w:rPr>
        <w:t>3.2.3)</w:t>
      </w:r>
      <w:r w:rsidRPr="00E72FD6">
        <w:rPr>
          <w:rFonts w:cstheme="minorHAnsi"/>
          <w:color w:val="000000" w:themeColor="text1"/>
        </w:rPr>
        <w:t xml:space="preserve">. </w:t>
      </w:r>
    </w:p>
    <w:p w14:paraId="6501FEE0" w14:textId="4F506758" w:rsidR="0048205B" w:rsidRPr="00E72FD6" w:rsidRDefault="0048205B" w:rsidP="00AE389F">
      <w:pPr>
        <w:rPr>
          <w:rFonts w:cstheme="minorHAnsi"/>
          <w:color w:val="000000" w:themeColor="text1"/>
          <w:spacing w:val="-1"/>
        </w:rPr>
      </w:pPr>
      <w:r w:rsidRPr="00E72FD6">
        <w:rPr>
          <w:rFonts w:cstheme="minorHAnsi"/>
          <w:color w:val="000000" w:themeColor="text1"/>
        </w:rPr>
        <w:t>T</w:t>
      </w:r>
      <w:r w:rsidRPr="00E72FD6">
        <w:rPr>
          <w:rFonts w:cstheme="minorHAnsi"/>
          <w:color w:val="000000" w:themeColor="text1"/>
          <w:spacing w:val="-1"/>
        </w:rPr>
        <w:t>he higher the number of nature’s contributions to people, the longer the time span, and the larger the area, the more biodiversity is required for their delivery (</w:t>
      </w:r>
      <w:r w:rsidRPr="00E72FD6">
        <w:rPr>
          <w:rFonts w:cstheme="minorHAnsi"/>
          <w:i/>
          <w:iCs/>
          <w:color w:val="000000" w:themeColor="text1"/>
          <w:spacing w:val="-1"/>
        </w:rPr>
        <w:t>well established</w:t>
      </w:r>
      <w:r w:rsidRPr="00E72FD6">
        <w:rPr>
          <w:rFonts w:cstheme="minorHAnsi"/>
          <w:color w:val="000000" w:themeColor="text1"/>
          <w:spacing w:val="-1"/>
        </w:rPr>
        <w:t xml:space="preserve">) </w:t>
      </w:r>
      <w:r w:rsidRPr="00E72FD6">
        <w:rPr>
          <w:rFonts w:cstheme="minorHAnsi"/>
          <w:color w:val="000000" w:themeColor="text1"/>
        </w:rPr>
        <w:t>(</w:t>
      </w:r>
      <w:r w:rsidRPr="00E72FD6">
        <w:rPr>
          <w:rFonts w:cstheme="minorHAnsi"/>
          <w:color w:val="000000" w:themeColor="text1"/>
          <w:spacing w:val="-1"/>
        </w:rPr>
        <w:t xml:space="preserve">3.2.5). At the land and seascape and larger </w:t>
      </w:r>
      <w:r w:rsidR="00314311">
        <w:rPr>
          <w:rFonts w:cstheme="minorHAnsi"/>
          <w:color w:val="000000" w:themeColor="text1"/>
          <w:spacing w:val="-1"/>
        </w:rPr>
        <w:t>spatial scales, biotic homogeniz</w:t>
      </w:r>
      <w:r w:rsidRPr="00E72FD6">
        <w:rPr>
          <w:rFonts w:cstheme="minorHAnsi"/>
          <w:color w:val="000000" w:themeColor="text1"/>
          <w:spacing w:val="-1"/>
        </w:rPr>
        <w:t>ation, i.e. increasing similarity of the sets of organisms found at different places, reduces nature’s overall contributions to people (</w:t>
      </w:r>
      <w:r w:rsidRPr="00E72FD6">
        <w:rPr>
          <w:rFonts w:cstheme="minorHAnsi"/>
          <w:i/>
          <w:iCs/>
          <w:color w:val="000000" w:themeColor="text1"/>
          <w:spacing w:val="-1"/>
        </w:rPr>
        <w:t>established but incomplete</w:t>
      </w:r>
      <w:r w:rsidRPr="00E72FD6">
        <w:rPr>
          <w:rFonts w:cstheme="minorHAnsi"/>
          <w:color w:val="000000" w:themeColor="text1"/>
          <w:spacing w:val="-1"/>
        </w:rPr>
        <w:t>), because of trade-offs between different facets of biodiversity and different contributions of nature to people (</w:t>
      </w:r>
      <w:r w:rsidRPr="00E72FD6">
        <w:rPr>
          <w:rFonts w:cstheme="minorHAnsi"/>
          <w:i/>
          <w:color w:val="000000" w:themeColor="text1"/>
          <w:spacing w:val="-1"/>
        </w:rPr>
        <w:t>well established</w:t>
      </w:r>
      <w:r w:rsidRPr="00E72FD6">
        <w:rPr>
          <w:rFonts w:cstheme="minorHAnsi"/>
          <w:color w:val="000000" w:themeColor="text1"/>
          <w:spacing w:val="-1"/>
        </w:rPr>
        <w:t xml:space="preserve">) </w:t>
      </w:r>
      <w:r w:rsidRPr="00E72FD6">
        <w:rPr>
          <w:rFonts w:cstheme="minorHAnsi"/>
          <w:color w:val="000000" w:themeColor="text1"/>
        </w:rPr>
        <w:t>(</w:t>
      </w:r>
      <w:r w:rsidRPr="00E72FD6">
        <w:rPr>
          <w:rFonts w:cstheme="minorHAnsi"/>
          <w:color w:val="000000" w:themeColor="text1"/>
          <w:spacing w:val="-1"/>
        </w:rPr>
        <w:t xml:space="preserve">3.2.5). </w:t>
      </w:r>
      <w:r w:rsidRPr="00E72FD6">
        <w:rPr>
          <w:rFonts w:cstheme="minorHAnsi"/>
          <w:color w:val="000000" w:themeColor="text1"/>
        </w:rPr>
        <w:t xml:space="preserve">Thus, at the landscape and larger spatial scale the supply of multiple contributions of nature to people requires the maintenance and promotion of high biodiversity </w:t>
      </w:r>
      <w:r w:rsidRPr="00E72FD6">
        <w:rPr>
          <w:rFonts w:cstheme="minorHAnsi"/>
          <w:color w:val="000000" w:themeColor="text1"/>
          <w:spacing w:val="-1"/>
        </w:rPr>
        <w:t>(</w:t>
      </w:r>
      <w:r w:rsidRPr="00E72FD6">
        <w:rPr>
          <w:rFonts w:cstheme="minorHAnsi"/>
          <w:i/>
          <w:iCs/>
          <w:color w:val="000000" w:themeColor="text1"/>
          <w:spacing w:val="-1"/>
        </w:rPr>
        <w:t>established but incomplete</w:t>
      </w:r>
      <w:r w:rsidRPr="00E72FD6">
        <w:rPr>
          <w:rFonts w:cstheme="minorHAnsi"/>
          <w:color w:val="000000" w:themeColor="text1"/>
          <w:spacing w:val="-1"/>
        </w:rPr>
        <w:t>).</w:t>
      </w:r>
      <w:r w:rsidRPr="00E72FD6">
        <w:rPr>
          <w:rFonts w:cstheme="minorHAnsi"/>
          <w:color w:val="000000" w:themeColor="text1"/>
        </w:rPr>
        <w:t xml:space="preserve"> This implies high synergy at the land and seascape level between maintaining and promoting biodiversity and maintaining and promoting multiple </w:t>
      </w:r>
      <w:r w:rsidRPr="00E72FD6">
        <w:rPr>
          <w:rFonts w:cstheme="minorHAnsi"/>
          <w:color w:val="000000" w:themeColor="text1"/>
          <w:spacing w:val="-1"/>
        </w:rPr>
        <w:t>contributions of nature to people</w:t>
      </w:r>
      <w:r w:rsidRPr="00E72FD6">
        <w:rPr>
          <w:rFonts w:cstheme="minorHAnsi"/>
          <w:color w:val="000000" w:themeColor="text1"/>
        </w:rPr>
        <w:t xml:space="preserve"> (</w:t>
      </w:r>
      <w:r w:rsidRPr="00E72FD6">
        <w:rPr>
          <w:rFonts w:cstheme="minorHAnsi"/>
          <w:color w:val="000000" w:themeColor="text1"/>
          <w:spacing w:val="-1"/>
        </w:rPr>
        <w:t>3.2.5).</w:t>
      </w:r>
    </w:p>
    <w:p w14:paraId="189BBD81" w14:textId="583800E5" w:rsidR="0048205B" w:rsidRPr="00E72FD6" w:rsidRDefault="0048205B" w:rsidP="00AE389F">
      <w:pPr>
        <w:widowControl w:val="0"/>
        <w:autoSpaceDE w:val="0"/>
        <w:autoSpaceDN w:val="0"/>
        <w:adjustRightInd w:val="0"/>
        <w:rPr>
          <w:rFonts w:cstheme="minorHAnsi"/>
          <w:bCs/>
          <w:color w:val="000000" w:themeColor="text1"/>
        </w:rPr>
      </w:pPr>
      <w:r w:rsidRPr="00C6513F">
        <w:rPr>
          <w:rFonts w:cstheme="minorHAnsi"/>
          <w:b/>
          <w:bCs/>
          <w:color w:val="000000" w:themeColor="text1"/>
          <w:spacing w:val="-1"/>
        </w:rPr>
        <w:t>Despite including some of the best-studied marine ecosystems, most of Europe and Central Asia’s marine ecosystems, especially those deeper than 200m, and most marine species are data deficient and their status and trends cannot be properly assessed (</w:t>
      </w:r>
      <w:r w:rsidRPr="00C6513F">
        <w:rPr>
          <w:rFonts w:cstheme="minorHAnsi"/>
          <w:b/>
          <w:bCs/>
          <w:i/>
          <w:color w:val="000000" w:themeColor="text1"/>
          <w:spacing w:val="-1"/>
        </w:rPr>
        <w:t>well established</w:t>
      </w:r>
      <w:r w:rsidRPr="00C6513F">
        <w:rPr>
          <w:rFonts w:cstheme="minorHAnsi"/>
          <w:b/>
          <w:bCs/>
          <w:color w:val="000000" w:themeColor="text1"/>
          <w:spacing w:val="-1"/>
        </w:rPr>
        <w:t>) (3.3.4). Of the assessed marine habitats and species, a high percentage are threatened (</w:t>
      </w:r>
      <w:r w:rsidRPr="00C6513F">
        <w:rPr>
          <w:rFonts w:cstheme="minorHAnsi"/>
          <w:b/>
          <w:bCs/>
          <w:i/>
          <w:color w:val="000000" w:themeColor="text1"/>
          <w:spacing w:val="-1"/>
        </w:rPr>
        <w:t>established but incomplete</w:t>
      </w:r>
      <w:r w:rsidRPr="00C6513F">
        <w:rPr>
          <w:rFonts w:cstheme="minorHAnsi"/>
          <w:b/>
          <w:bCs/>
          <w:color w:val="000000" w:themeColor="text1"/>
          <w:spacing w:val="-1"/>
        </w:rPr>
        <w:t>), varying between marine areas (</w:t>
      </w:r>
      <w:r w:rsidRPr="00C6513F">
        <w:rPr>
          <w:rFonts w:cstheme="minorHAnsi"/>
          <w:b/>
          <w:bCs/>
          <w:i/>
          <w:color w:val="000000" w:themeColor="text1"/>
          <w:spacing w:val="-1"/>
        </w:rPr>
        <w:t>well established</w:t>
      </w:r>
      <w:r w:rsidRPr="00C6513F">
        <w:rPr>
          <w:rFonts w:cstheme="minorHAnsi"/>
          <w:b/>
          <w:bCs/>
          <w:color w:val="000000" w:themeColor="text1"/>
          <w:spacing w:val="-1"/>
        </w:rPr>
        <w:t>) (3.3.4.1-7)</w:t>
      </w:r>
      <w:r w:rsidRPr="006C0DF4">
        <w:rPr>
          <w:rFonts w:cstheme="minorHAnsi"/>
          <w:b/>
          <w:bCs/>
          <w:color w:val="000000" w:themeColor="text1"/>
          <w:spacing w:val="-1"/>
        </w:rPr>
        <w:t>. The abundance, range and habitat size of many marine species is shrinking due to human pressures (</w:t>
      </w:r>
      <w:r w:rsidRPr="006C0DF4">
        <w:rPr>
          <w:rFonts w:cstheme="minorHAnsi"/>
          <w:b/>
          <w:bCs/>
          <w:i/>
          <w:color w:val="000000" w:themeColor="text1"/>
          <w:spacing w:val="-1"/>
        </w:rPr>
        <w:t>well established</w:t>
      </w:r>
      <w:r w:rsidRPr="006C0DF4">
        <w:rPr>
          <w:rFonts w:cstheme="minorHAnsi"/>
          <w:b/>
          <w:bCs/>
          <w:color w:val="000000" w:themeColor="text1"/>
          <w:spacing w:val="-1"/>
        </w:rPr>
        <w:t>) (3.3.4.1</w:t>
      </w:r>
      <w:r w:rsidRPr="00BD0D33">
        <w:rPr>
          <w:rFonts w:cstheme="minorHAnsi"/>
          <w:b/>
          <w:bCs/>
          <w:color w:val="000000" w:themeColor="text1"/>
          <w:spacing w:val="-1"/>
        </w:rPr>
        <w:t>-7, 3.4.6.</w:t>
      </w:r>
      <w:r w:rsidRPr="008F793A">
        <w:rPr>
          <w:rFonts w:cstheme="minorHAnsi"/>
          <w:b/>
          <w:bCs/>
          <w:color w:val="000000" w:themeColor="text1"/>
          <w:spacing w:val="-1"/>
        </w:rPr>
        <w:t xml:space="preserve">1). </w:t>
      </w:r>
      <w:r w:rsidRPr="008F793A">
        <w:rPr>
          <w:rFonts w:cstheme="minorHAnsi"/>
          <w:b/>
          <w:color w:val="000000" w:themeColor="text1"/>
        </w:rPr>
        <w:t>The distribution or phenology of many taxa has changed (</w:t>
      </w:r>
      <w:r w:rsidRPr="008F793A">
        <w:rPr>
          <w:rFonts w:cstheme="minorHAnsi"/>
          <w:b/>
          <w:i/>
          <w:color w:val="000000" w:themeColor="text1"/>
        </w:rPr>
        <w:t>well established</w:t>
      </w:r>
      <w:r w:rsidRPr="008F793A">
        <w:rPr>
          <w:rFonts w:cstheme="minorHAnsi"/>
          <w:b/>
          <w:color w:val="000000" w:themeColor="text1"/>
        </w:rPr>
        <w:t>)</w:t>
      </w:r>
      <w:r w:rsidRPr="008F793A">
        <w:rPr>
          <w:rFonts w:cstheme="minorHAnsi"/>
          <w:b/>
          <w:bCs/>
          <w:color w:val="000000" w:themeColor="text1"/>
        </w:rPr>
        <w:t xml:space="preserve"> (3.3.4), including an </w:t>
      </w:r>
      <w:r w:rsidRPr="008F793A">
        <w:rPr>
          <w:rFonts w:cstheme="minorHAnsi"/>
          <w:b/>
          <w:color w:val="000000" w:themeColor="text1"/>
        </w:rPr>
        <w:t>“Atlantification” and ”Pacification” of the Arctic Sea (</w:t>
      </w:r>
      <w:r w:rsidRPr="008F793A">
        <w:rPr>
          <w:rFonts w:cstheme="minorHAnsi"/>
          <w:b/>
          <w:i/>
          <w:color w:val="000000" w:themeColor="text1"/>
        </w:rPr>
        <w:t>established but incomplete</w:t>
      </w:r>
      <w:r w:rsidRPr="008F793A">
        <w:rPr>
          <w:rFonts w:cstheme="minorHAnsi"/>
          <w:b/>
          <w:color w:val="000000" w:themeColor="text1"/>
        </w:rPr>
        <w:t xml:space="preserve">) (3.3.4.5). </w:t>
      </w:r>
      <w:r w:rsidRPr="008F793A">
        <w:rPr>
          <w:rFonts w:cstheme="minorHAnsi"/>
          <w:b/>
          <w:bCs/>
          <w:color w:val="000000" w:themeColor="text1"/>
          <w:spacing w:val="-1"/>
        </w:rPr>
        <w:t>Positive trends, mainly due to improved fishi</w:t>
      </w:r>
      <w:r w:rsidRPr="00FB1853">
        <w:rPr>
          <w:rFonts w:cstheme="minorHAnsi"/>
          <w:b/>
          <w:bCs/>
          <w:color w:val="000000" w:themeColor="text1"/>
          <w:spacing w:val="-1"/>
        </w:rPr>
        <w:t>ng practices or to a reduction in eutrophication, include increases in some fish stocks in the North Sea and in plankton diversity in the Black Sea (</w:t>
      </w:r>
      <w:r w:rsidRPr="00FB1853">
        <w:rPr>
          <w:rFonts w:cstheme="minorHAnsi"/>
          <w:b/>
          <w:bCs/>
          <w:i/>
          <w:color w:val="000000" w:themeColor="text1"/>
          <w:spacing w:val="-1"/>
        </w:rPr>
        <w:t>well established</w:t>
      </w:r>
      <w:r w:rsidRPr="00FB1853">
        <w:rPr>
          <w:rFonts w:cstheme="minorHAnsi"/>
          <w:b/>
          <w:bCs/>
          <w:color w:val="000000" w:themeColor="text1"/>
          <w:spacing w:val="-1"/>
        </w:rPr>
        <w:t xml:space="preserve">) (3.3.4.1, 3.3.4.4). </w:t>
      </w:r>
      <w:r w:rsidRPr="00E72FD6">
        <w:rPr>
          <w:rFonts w:cstheme="minorHAnsi"/>
          <w:color w:val="000000" w:themeColor="text1"/>
        </w:rPr>
        <w:t xml:space="preserve">Fifty-three per cent of the benthic shallow habitats in </w:t>
      </w:r>
      <w:r w:rsidR="00E91659">
        <w:rPr>
          <w:rFonts w:cstheme="minorHAnsi"/>
          <w:color w:val="000000" w:themeColor="text1"/>
        </w:rPr>
        <w:t>Western and Central Europe are data d</w:t>
      </w:r>
      <w:r w:rsidRPr="00E72FD6">
        <w:rPr>
          <w:rFonts w:cstheme="minorHAnsi"/>
          <w:color w:val="000000" w:themeColor="text1"/>
        </w:rPr>
        <w:t>eficient. This figure is 87% in the Black Sea, 60% in the North East Atlantic, 59% in the Mediterranean Sea and 5% in the Baltic Sea (</w:t>
      </w:r>
      <w:r w:rsidRPr="00E72FD6">
        <w:rPr>
          <w:rFonts w:cstheme="minorHAnsi"/>
          <w:i/>
          <w:color w:val="000000" w:themeColor="text1"/>
        </w:rPr>
        <w:t xml:space="preserve">well established) </w:t>
      </w:r>
      <w:r w:rsidRPr="00E72FD6">
        <w:rPr>
          <w:rFonts w:cstheme="minorHAnsi"/>
          <w:bCs/>
          <w:color w:val="000000" w:themeColor="text1"/>
        </w:rPr>
        <w:t>(3.3.4.1-7)</w:t>
      </w:r>
      <w:r w:rsidRPr="00E72FD6">
        <w:rPr>
          <w:rFonts w:cstheme="minorHAnsi"/>
          <w:color w:val="000000" w:themeColor="text1"/>
        </w:rPr>
        <w:t>. Of the assessed benthic habitats, 38%</w:t>
      </w:r>
      <w:r w:rsidR="00A26495">
        <w:rPr>
          <w:rFonts w:cstheme="minorHAnsi"/>
          <w:color w:val="000000" w:themeColor="text1"/>
        </w:rPr>
        <w:t xml:space="preserve"> are classified as threatened (critically endangered, endangered or v</w:t>
      </w:r>
      <w:r w:rsidRPr="00E72FD6">
        <w:rPr>
          <w:rFonts w:cstheme="minorHAnsi"/>
          <w:color w:val="000000" w:themeColor="text1"/>
        </w:rPr>
        <w:t>ulnerable), most of them in the Black (67%) and Mediterranean Seas (74%), followed by the North East Atlantic (59%) and Baltic Sea (8%) (</w:t>
      </w:r>
      <w:r w:rsidRPr="00E72FD6">
        <w:rPr>
          <w:rFonts w:cstheme="minorHAnsi"/>
          <w:i/>
          <w:color w:val="000000" w:themeColor="text1"/>
        </w:rPr>
        <w:t>established but incomplete</w:t>
      </w:r>
      <w:r w:rsidRPr="00E72FD6">
        <w:rPr>
          <w:rFonts w:cstheme="minorHAnsi"/>
          <w:color w:val="000000" w:themeColor="text1"/>
        </w:rPr>
        <w:t xml:space="preserve">) </w:t>
      </w:r>
      <w:r w:rsidRPr="00E72FD6">
        <w:rPr>
          <w:rFonts w:cstheme="minorHAnsi"/>
          <w:bCs/>
          <w:color w:val="000000" w:themeColor="text1"/>
        </w:rPr>
        <w:t>(3.3.4.1-7)</w:t>
      </w:r>
      <w:r w:rsidRPr="00E72FD6">
        <w:rPr>
          <w:rFonts w:cstheme="minorHAnsi"/>
          <w:color w:val="000000" w:themeColor="text1"/>
        </w:rPr>
        <w:t xml:space="preserve">. </w:t>
      </w:r>
      <w:r w:rsidRPr="005E25B9">
        <w:rPr>
          <w:rFonts w:cstheme="minorHAnsi"/>
          <w:color w:val="000000" w:themeColor="text1"/>
        </w:rPr>
        <w:t xml:space="preserve">In the European Union, </w:t>
      </w:r>
      <w:r w:rsidR="0074301A" w:rsidRPr="00717686">
        <w:rPr>
          <w:rFonts w:cstheme="minorHAnsi"/>
          <w:color w:val="000000" w:themeColor="text1"/>
        </w:rPr>
        <w:t>among assessments of the conservation status of species and habitat types of conservation interest,</w:t>
      </w:r>
      <w:r w:rsidR="00717686" w:rsidRPr="00717686">
        <w:rPr>
          <w:rFonts w:cstheme="minorHAnsi"/>
          <w:color w:val="000000" w:themeColor="text1"/>
        </w:rPr>
        <w:t xml:space="preserve"> </w:t>
      </w:r>
      <w:r w:rsidRPr="005E25B9">
        <w:rPr>
          <w:rFonts w:cstheme="minorHAnsi"/>
          <w:color w:val="000000" w:themeColor="text1"/>
        </w:rPr>
        <w:t>only 7% of marine species and 9% of marine habitat</w:t>
      </w:r>
      <w:r w:rsidR="00717686">
        <w:rPr>
          <w:rFonts w:cstheme="minorHAnsi"/>
          <w:color w:val="000000" w:themeColor="text1"/>
        </w:rPr>
        <w:t xml:space="preserve"> type</w:t>
      </w:r>
      <w:r w:rsidRPr="005E25B9">
        <w:rPr>
          <w:rFonts w:cstheme="minorHAnsi"/>
          <w:color w:val="000000" w:themeColor="text1"/>
        </w:rPr>
        <w:t xml:space="preserve">s </w:t>
      </w:r>
      <w:r w:rsidR="00717686">
        <w:rPr>
          <w:rFonts w:cstheme="minorHAnsi"/>
          <w:color w:val="000000" w:themeColor="text1"/>
        </w:rPr>
        <w:t>show a</w:t>
      </w:r>
      <w:r w:rsidRPr="005E25B9">
        <w:rPr>
          <w:rFonts w:cstheme="minorHAnsi"/>
          <w:color w:val="000000" w:themeColor="text1"/>
        </w:rPr>
        <w:t xml:space="preserve"> “favourable conservation status”</w:t>
      </w:r>
      <w:r w:rsidR="00717686">
        <w:rPr>
          <w:rFonts w:cstheme="minorHAnsi"/>
          <w:color w:val="000000" w:themeColor="text1"/>
        </w:rPr>
        <w:t>. Moreover</w:t>
      </w:r>
      <w:r w:rsidRPr="005E25B9">
        <w:rPr>
          <w:rFonts w:cstheme="minorHAnsi"/>
          <w:color w:val="000000" w:themeColor="text1"/>
        </w:rPr>
        <w:t xml:space="preserve"> </w:t>
      </w:r>
      <w:r w:rsidR="00717686" w:rsidRPr="00F7689D">
        <w:rPr>
          <w:rFonts w:cstheme="minorHAnsi"/>
          <w:color w:val="000000" w:themeColor="text1"/>
        </w:rPr>
        <w:t xml:space="preserve">27% of species </w:t>
      </w:r>
      <w:r w:rsidR="00717686">
        <w:rPr>
          <w:rFonts w:cstheme="minorHAnsi"/>
          <w:color w:val="000000" w:themeColor="text1"/>
        </w:rPr>
        <w:lastRenderedPageBreak/>
        <w:t>and</w:t>
      </w:r>
      <w:r w:rsidRPr="005E25B9">
        <w:rPr>
          <w:rFonts w:cstheme="minorHAnsi"/>
          <w:color w:val="000000" w:themeColor="text1"/>
        </w:rPr>
        <w:t xml:space="preserve"> 66% of </w:t>
      </w:r>
      <w:r w:rsidR="00717686">
        <w:rPr>
          <w:rFonts w:cstheme="minorHAnsi"/>
          <w:color w:val="000000" w:themeColor="text1"/>
        </w:rPr>
        <w:t xml:space="preserve">assessments of </w:t>
      </w:r>
      <w:r w:rsidRPr="005E25B9">
        <w:rPr>
          <w:rFonts w:cstheme="minorHAnsi"/>
          <w:color w:val="000000" w:themeColor="text1"/>
        </w:rPr>
        <w:t>habitat</w:t>
      </w:r>
      <w:r w:rsidR="00717686">
        <w:rPr>
          <w:rFonts w:cstheme="minorHAnsi"/>
          <w:color w:val="000000" w:themeColor="text1"/>
        </w:rPr>
        <w:t xml:space="preserve"> type</w:t>
      </w:r>
      <w:r w:rsidRPr="005E25B9">
        <w:rPr>
          <w:rFonts w:cstheme="minorHAnsi"/>
          <w:color w:val="000000" w:themeColor="text1"/>
        </w:rPr>
        <w:t xml:space="preserve">s </w:t>
      </w:r>
      <w:r w:rsidR="00717686">
        <w:rPr>
          <w:rFonts w:cstheme="minorHAnsi"/>
          <w:color w:val="000000" w:themeColor="text1"/>
        </w:rPr>
        <w:t>show an</w:t>
      </w:r>
      <w:r w:rsidRPr="005E25B9">
        <w:rPr>
          <w:rFonts w:cstheme="minorHAnsi"/>
          <w:color w:val="000000" w:themeColor="text1"/>
        </w:rPr>
        <w:t xml:space="preserve"> </w:t>
      </w:r>
      <w:r w:rsidR="00717686">
        <w:rPr>
          <w:rFonts w:cstheme="minorHAnsi"/>
          <w:color w:val="000000" w:themeColor="text1"/>
        </w:rPr>
        <w:t>”</w:t>
      </w:r>
      <w:r w:rsidRPr="005E25B9">
        <w:rPr>
          <w:rFonts w:cstheme="minorHAnsi"/>
          <w:color w:val="000000" w:themeColor="text1"/>
        </w:rPr>
        <w:t>unfavourable conservation status</w:t>
      </w:r>
      <w:r w:rsidR="00717686">
        <w:rPr>
          <w:rFonts w:cstheme="minorHAnsi"/>
          <w:color w:val="000000" w:themeColor="text1"/>
        </w:rPr>
        <w:t>” and the reminder are categorized as “unknown”</w:t>
      </w:r>
      <w:r w:rsidRPr="005E25B9">
        <w:rPr>
          <w:rFonts w:cstheme="minorHAnsi"/>
          <w:color w:val="000000" w:themeColor="text1"/>
        </w:rPr>
        <w:t xml:space="preserve"> </w:t>
      </w:r>
      <w:r w:rsidRPr="005E25B9">
        <w:rPr>
          <w:rFonts w:cstheme="minorHAnsi"/>
          <w:bCs/>
          <w:color w:val="000000" w:themeColor="text1"/>
        </w:rPr>
        <w:t>(</w:t>
      </w:r>
      <w:r w:rsidRPr="005E25B9">
        <w:rPr>
          <w:rFonts w:cstheme="minorHAnsi"/>
          <w:bCs/>
          <w:i/>
          <w:color w:val="000000" w:themeColor="text1"/>
        </w:rPr>
        <w:t>established but incomplete</w:t>
      </w:r>
      <w:r w:rsidRPr="005E25B9">
        <w:rPr>
          <w:rFonts w:cstheme="minorHAnsi"/>
          <w:bCs/>
          <w:color w:val="000000" w:themeColor="text1"/>
        </w:rPr>
        <w:t>)</w:t>
      </w:r>
      <w:r w:rsidRPr="005E25B9">
        <w:rPr>
          <w:rFonts w:cstheme="minorHAnsi"/>
          <w:color w:val="000000" w:themeColor="text1"/>
        </w:rPr>
        <w:t xml:space="preserve"> </w:t>
      </w:r>
      <w:r w:rsidRPr="005E25B9">
        <w:rPr>
          <w:rFonts w:cstheme="minorHAnsi"/>
          <w:bCs/>
          <w:color w:val="000000" w:themeColor="text1"/>
        </w:rPr>
        <w:t>(3.3.4).</w:t>
      </w:r>
    </w:p>
    <w:p w14:paraId="29C1C772" w14:textId="28E9196A" w:rsidR="0048205B" w:rsidRPr="00E837E7" w:rsidRDefault="009556CB" w:rsidP="00AE389F">
      <w:pPr>
        <w:pStyle w:val="CommentText"/>
        <w:spacing w:line="276" w:lineRule="auto"/>
        <w:rPr>
          <w:rFonts w:cstheme="minorHAnsi"/>
          <w:color w:val="000000" w:themeColor="text1"/>
          <w:sz w:val="22"/>
          <w:szCs w:val="22"/>
        </w:rPr>
      </w:pPr>
      <w:r w:rsidRPr="009556CB">
        <w:rPr>
          <w:rFonts w:cstheme="minorHAnsi"/>
          <w:color w:val="000000" w:themeColor="text1"/>
          <w:sz w:val="22"/>
          <w:szCs w:val="22"/>
        </w:rPr>
        <w:t>In Europe and Central Asia, 26</w:t>
      </w:r>
      <w:r>
        <w:rPr>
          <w:rFonts w:cstheme="minorHAnsi"/>
          <w:color w:val="000000" w:themeColor="text1"/>
          <w:sz w:val="22"/>
          <w:szCs w:val="22"/>
        </w:rPr>
        <w:t>%</w:t>
      </w:r>
      <w:r w:rsidRPr="009556CB">
        <w:rPr>
          <w:rFonts w:cstheme="minorHAnsi"/>
          <w:color w:val="000000" w:themeColor="text1"/>
          <w:sz w:val="22"/>
          <w:szCs w:val="22"/>
        </w:rPr>
        <w:t xml:space="preserve"> of the marine fish species have known trend data. Of those, 72</w:t>
      </w:r>
      <w:r>
        <w:rPr>
          <w:rFonts w:cstheme="minorHAnsi"/>
          <w:color w:val="000000" w:themeColor="text1"/>
          <w:sz w:val="22"/>
          <w:szCs w:val="22"/>
        </w:rPr>
        <w:t>%</w:t>
      </w:r>
      <w:r w:rsidRPr="009556CB">
        <w:rPr>
          <w:rFonts w:cstheme="minorHAnsi"/>
          <w:color w:val="000000" w:themeColor="text1"/>
          <w:sz w:val="22"/>
          <w:szCs w:val="22"/>
        </w:rPr>
        <w:t xml:space="preserve"> are stable, 26</w:t>
      </w:r>
      <w:r>
        <w:rPr>
          <w:rFonts w:cstheme="minorHAnsi"/>
          <w:color w:val="000000" w:themeColor="text1"/>
          <w:sz w:val="22"/>
          <w:szCs w:val="22"/>
        </w:rPr>
        <w:t>%</w:t>
      </w:r>
      <w:r w:rsidRPr="009556CB">
        <w:rPr>
          <w:rFonts w:cstheme="minorHAnsi"/>
          <w:color w:val="000000" w:themeColor="text1"/>
          <w:sz w:val="22"/>
          <w:szCs w:val="22"/>
        </w:rPr>
        <w:t xml:space="preserve"> have declining populations and 2</w:t>
      </w:r>
      <w:r>
        <w:rPr>
          <w:rFonts w:cstheme="minorHAnsi"/>
          <w:color w:val="000000" w:themeColor="text1"/>
          <w:sz w:val="22"/>
          <w:szCs w:val="22"/>
        </w:rPr>
        <w:t>%</w:t>
      </w:r>
      <w:r w:rsidRPr="009556CB">
        <w:rPr>
          <w:rFonts w:cstheme="minorHAnsi"/>
          <w:color w:val="000000" w:themeColor="text1"/>
          <w:sz w:val="22"/>
          <w:szCs w:val="22"/>
        </w:rPr>
        <w:t xml:space="preserve"> have been increasing over the last decade</w:t>
      </w:r>
      <w:r w:rsidR="0048205B" w:rsidRPr="00E837E7">
        <w:rPr>
          <w:rFonts w:cstheme="minorHAnsi"/>
          <w:color w:val="000000" w:themeColor="text1"/>
          <w:sz w:val="22"/>
          <w:szCs w:val="22"/>
        </w:rPr>
        <w:t xml:space="preserve"> (</w:t>
      </w:r>
      <w:r w:rsidR="0048205B" w:rsidRPr="00E837E7">
        <w:rPr>
          <w:rFonts w:cstheme="minorHAnsi"/>
          <w:i/>
          <w:color w:val="000000" w:themeColor="text1"/>
          <w:sz w:val="22"/>
          <w:szCs w:val="22"/>
        </w:rPr>
        <w:t>well established</w:t>
      </w:r>
      <w:r w:rsidR="0048205B">
        <w:rPr>
          <w:rFonts w:cstheme="minorHAnsi"/>
          <w:color w:val="000000" w:themeColor="text1"/>
          <w:sz w:val="22"/>
          <w:szCs w:val="22"/>
        </w:rPr>
        <w:t>) (3.4.6.1)</w:t>
      </w:r>
      <w:r w:rsidR="0048205B" w:rsidRPr="00E837E7">
        <w:rPr>
          <w:rFonts w:cstheme="minorHAnsi"/>
          <w:color w:val="000000" w:themeColor="text1"/>
          <w:sz w:val="22"/>
          <w:szCs w:val="22"/>
        </w:rPr>
        <w:t>. Seabirds, marine mammals and turtles, and habitat formers, such as seagrasses and kelps, also declined in abundance (</w:t>
      </w:r>
      <w:r w:rsidR="0048205B" w:rsidRPr="00E837E7">
        <w:rPr>
          <w:rFonts w:cstheme="minorHAnsi"/>
          <w:i/>
          <w:color w:val="000000" w:themeColor="text1"/>
          <w:sz w:val="22"/>
          <w:szCs w:val="22"/>
        </w:rPr>
        <w:t>well established</w:t>
      </w:r>
      <w:r w:rsidR="0048205B" w:rsidRPr="00E837E7">
        <w:rPr>
          <w:rFonts w:cstheme="minorHAnsi"/>
          <w:color w:val="000000" w:themeColor="text1"/>
          <w:sz w:val="22"/>
          <w:szCs w:val="22"/>
        </w:rPr>
        <w:t xml:space="preserve">) </w:t>
      </w:r>
      <w:r w:rsidR="0048205B">
        <w:rPr>
          <w:rFonts w:cstheme="minorHAnsi"/>
          <w:bCs/>
          <w:color w:val="000000" w:themeColor="text1"/>
          <w:sz w:val="22"/>
          <w:szCs w:val="22"/>
        </w:rPr>
        <w:t>(</w:t>
      </w:r>
      <w:r w:rsidR="0048205B" w:rsidRPr="00E837E7">
        <w:rPr>
          <w:rFonts w:cstheme="minorHAnsi"/>
          <w:bCs/>
          <w:color w:val="000000" w:themeColor="text1"/>
          <w:sz w:val="22"/>
          <w:szCs w:val="22"/>
        </w:rPr>
        <w:t>3.4.2-4</w:t>
      </w:r>
      <w:r w:rsidR="0048205B">
        <w:rPr>
          <w:rFonts w:cstheme="minorHAnsi"/>
          <w:bCs/>
          <w:color w:val="000000" w:themeColor="text1"/>
          <w:sz w:val="22"/>
          <w:szCs w:val="22"/>
        </w:rPr>
        <w:t>)</w:t>
      </w:r>
      <w:r w:rsidR="0048205B" w:rsidRPr="00E837E7">
        <w:rPr>
          <w:rFonts w:cstheme="minorHAnsi"/>
          <w:color w:val="000000" w:themeColor="text1"/>
          <w:sz w:val="22"/>
          <w:szCs w:val="22"/>
        </w:rPr>
        <w:t>. The distribution or phenology of marine phytoplankton, zooplankton, algae, benthic invertebrates, fishes, seabirds and mammals has changed (</w:t>
      </w:r>
      <w:r w:rsidR="0048205B" w:rsidRPr="00E837E7">
        <w:rPr>
          <w:rFonts w:cstheme="minorHAnsi"/>
          <w:i/>
          <w:color w:val="000000" w:themeColor="text1"/>
          <w:sz w:val="22"/>
          <w:szCs w:val="22"/>
        </w:rPr>
        <w:t>well established</w:t>
      </w:r>
      <w:r w:rsidR="0048205B" w:rsidRPr="00E837E7">
        <w:rPr>
          <w:rFonts w:cstheme="minorHAnsi"/>
          <w:color w:val="000000" w:themeColor="text1"/>
          <w:sz w:val="22"/>
          <w:szCs w:val="22"/>
        </w:rPr>
        <w:t>)</w:t>
      </w:r>
      <w:r w:rsidR="0048205B">
        <w:rPr>
          <w:rFonts w:cstheme="minorHAnsi"/>
          <w:bCs/>
          <w:color w:val="000000" w:themeColor="text1"/>
          <w:sz w:val="22"/>
          <w:szCs w:val="22"/>
        </w:rPr>
        <w:t xml:space="preserve"> (3.3.4)</w:t>
      </w:r>
      <w:r w:rsidR="0048205B" w:rsidRPr="00E837E7">
        <w:rPr>
          <w:rFonts w:cstheme="minorHAnsi"/>
          <w:color w:val="000000" w:themeColor="text1"/>
          <w:sz w:val="22"/>
          <w:szCs w:val="22"/>
        </w:rPr>
        <w:t>. Such changes are particularly visible in the Arctic Ocean, where they were classified as “Atlantification” and ”Pacification” with multiple ecosystem effects (</w:t>
      </w:r>
      <w:r w:rsidR="0048205B" w:rsidRPr="00336BEA">
        <w:rPr>
          <w:rFonts w:cstheme="minorHAnsi"/>
          <w:i/>
          <w:color w:val="000000" w:themeColor="text1"/>
          <w:sz w:val="22"/>
          <w:szCs w:val="22"/>
        </w:rPr>
        <w:t>established but incomplete</w:t>
      </w:r>
      <w:r w:rsidR="0048205B">
        <w:rPr>
          <w:rFonts w:cstheme="minorHAnsi"/>
          <w:color w:val="000000" w:themeColor="text1"/>
          <w:sz w:val="22"/>
          <w:szCs w:val="22"/>
        </w:rPr>
        <w:t>) (3.3.4.5)</w:t>
      </w:r>
      <w:r w:rsidR="0048205B" w:rsidRPr="00E837E7">
        <w:rPr>
          <w:rFonts w:cstheme="minorHAnsi"/>
          <w:b/>
          <w:color w:val="000000" w:themeColor="text1"/>
          <w:sz w:val="22"/>
          <w:szCs w:val="22"/>
        </w:rPr>
        <w:t xml:space="preserve">. </w:t>
      </w:r>
      <w:r w:rsidR="0048205B" w:rsidRPr="00E837E7">
        <w:rPr>
          <w:rFonts w:cstheme="minorHAnsi"/>
          <w:color w:val="000000" w:themeColor="text1"/>
          <w:sz w:val="22"/>
          <w:szCs w:val="22"/>
        </w:rPr>
        <w:t xml:space="preserve">Many </w:t>
      </w:r>
      <w:r w:rsidR="0048205B">
        <w:rPr>
          <w:rFonts w:cstheme="minorHAnsi"/>
          <w:color w:val="000000" w:themeColor="text1"/>
          <w:sz w:val="22"/>
          <w:szCs w:val="22"/>
        </w:rPr>
        <w:t xml:space="preserve">changes in </w:t>
      </w:r>
      <w:r w:rsidR="0048205B" w:rsidRPr="00E837E7">
        <w:rPr>
          <w:rFonts w:cstheme="minorHAnsi"/>
          <w:color w:val="000000" w:themeColor="text1"/>
          <w:sz w:val="22"/>
          <w:szCs w:val="22"/>
        </w:rPr>
        <w:t xml:space="preserve">species </w:t>
      </w:r>
      <w:r w:rsidR="0048205B">
        <w:rPr>
          <w:rFonts w:cstheme="minorHAnsi"/>
          <w:color w:val="000000" w:themeColor="text1"/>
          <w:sz w:val="22"/>
          <w:szCs w:val="22"/>
        </w:rPr>
        <w:t xml:space="preserve">distribution or phenology </w:t>
      </w:r>
      <w:r w:rsidR="0048205B" w:rsidRPr="00E837E7">
        <w:rPr>
          <w:rFonts w:cstheme="minorHAnsi"/>
          <w:color w:val="000000" w:themeColor="text1"/>
          <w:sz w:val="22"/>
          <w:szCs w:val="22"/>
        </w:rPr>
        <w:t>lag behind the pace of climate change, however (</w:t>
      </w:r>
      <w:r w:rsidR="0048205B" w:rsidRPr="00336BEA">
        <w:rPr>
          <w:rFonts w:cstheme="minorHAnsi"/>
          <w:i/>
          <w:color w:val="000000" w:themeColor="text1"/>
          <w:sz w:val="22"/>
          <w:szCs w:val="22"/>
        </w:rPr>
        <w:t>established but incomplete</w:t>
      </w:r>
      <w:r w:rsidR="0048205B">
        <w:rPr>
          <w:rFonts w:cstheme="minorHAnsi"/>
          <w:color w:val="000000" w:themeColor="text1"/>
          <w:sz w:val="22"/>
          <w:szCs w:val="22"/>
        </w:rPr>
        <w:t>) (3.3.4</w:t>
      </w:r>
      <w:r w:rsidR="0048205B" w:rsidRPr="00E1340B">
        <w:rPr>
          <w:rFonts w:cstheme="minorHAnsi"/>
          <w:color w:val="000000" w:themeColor="text1"/>
          <w:sz w:val="22"/>
          <w:szCs w:val="22"/>
        </w:rPr>
        <w:t xml:space="preserve">). Forty-eight per cent of marine animal and plant species with known population trends (436 decreasing, 59 increasing, 410 stable) have been declining in the last decade, increasing the extinction risk of monitored species </w:t>
      </w:r>
      <w:r w:rsidR="0048205B" w:rsidRPr="00E1340B">
        <w:rPr>
          <w:rFonts w:cstheme="minorHAnsi"/>
          <w:bCs/>
          <w:color w:val="000000" w:themeColor="text1"/>
          <w:sz w:val="22"/>
          <w:szCs w:val="22"/>
        </w:rPr>
        <w:t>(</w:t>
      </w:r>
      <w:r w:rsidR="0048205B" w:rsidRPr="00E1340B">
        <w:rPr>
          <w:rFonts w:cstheme="minorHAnsi"/>
          <w:bCs/>
          <w:i/>
          <w:color w:val="000000" w:themeColor="text1"/>
          <w:sz w:val="22"/>
          <w:szCs w:val="22"/>
        </w:rPr>
        <w:t>established but incomplete</w:t>
      </w:r>
      <w:r w:rsidR="0048205B" w:rsidRPr="00E1340B">
        <w:rPr>
          <w:rFonts w:cstheme="minorHAnsi"/>
          <w:bCs/>
          <w:color w:val="000000" w:themeColor="text1"/>
          <w:sz w:val="22"/>
          <w:szCs w:val="22"/>
        </w:rPr>
        <w:t>) (3.4)</w:t>
      </w:r>
      <w:r w:rsidR="0048205B" w:rsidRPr="00E1340B">
        <w:rPr>
          <w:rFonts w:cstheme="minorHAnsi"/>
          <w:color w:val="000000" w:themeColor="text1"/>
          <w:sz w:val="22"/>
          <w:szCs w:val="22"/>
        </w:rPr>
        <w:t>.</w:t>
      </w:r>
      <w:r w:rsidR="0048205B" w:rsidRPr="00E837E7">
        <w:rPr>
          <w:rFonts w:cstheme="minorHAnsi"/>
          <w:color w:val="000000" w:themeColor="text1"/>
          <w:sz w:val="22"/>
          <w:szCs w:val="22"/>
        </w:rPr>
        <w:t xml:space="preserve"> </w:t>
      </w:r>
    </w:p>
    <w:p w14:paraId="0A0D2221" w14:textId="7CE7789A" w:rsidR="0048205B" w:rsidRPr="008F793A" w:rsidRDefault="0048205B" w:rsidP="00AE389F">
      <w:pPr>
        <w:pStyle w:val="CommentText"/>
        <w:spacing w:line="276" w:lineRule="auto"/>
        <w:rPr>
          <w:rFonts w:cstheme="minorHAnsi"/>
          <w:bCs/>
          <w:sz w:val="22"/>
          <w:szCs w:val="22"/>
        </w:rPr>
      </w:pPr>
      <w:r w:rsidRPr="00BD0D33">
        <w:rPr>
          <w:rFonts w:cstheme="minorHAnsi"/>
          <w:b/>
          <w:color w:val="000000" w:themeColor="text1"/>
          <w:sz w:val="22"/>
          <w:szCs w:val="22"/>
        </w:rPr>
        <w:t>Marine habitat and species trends are driven by individual and combined effects of overfishing, habitat degradation, climate change, pollution and invasive alien species (</w:t>
      </w:r>
      <w:r w:rsidRPr="00BD0D33">
        <w:rPr>
          <w:rFonts w:cstheme="minorHAnsi"/>
          <w:b/>
          <w:i/>
          <w:color w:val="000000" w:themeColor="text1"/>
          <w:sz w:val="22"/>
          <w:szCs w:val="22"/>
        </w:rPr>
        <w:t>established but incomplete</w:t>
      </w:r>
      <w:r w:rsidRPr="00BD0D33">
        <w:rPr>
          <w:rFonts w:cstheme="minorHAnsi"/>
          <w:b/>
          <w:color w:val="000000" w:themeColor="text1"/>
          <w:sz w:val="22"/>
          <w:szCs w:val="22"/>
        </w:rPr>
        <w:t xml:space="preserve">) </w:t>
      </w:r>
      <w:r w:rsidRPr="00BD0D33">
        <w:rPr>
          <w:rFonts w:cstheme="minorHAnsi"/>
          <w:b/>
          <w:bCs/>
          <w:color w:val="000000" w:themeColor="text1"/>
          <w:sz w:val="22"/>
          <w:szCs w:val="22"/>
        </w:rPr>
        <w:t>(3.3.4.1-7).</w:t>
      </w:r>
      <w:bookmarkStart w:id="922" w:name="_Toc499649860"/>
      <w:r w:rsidRPr="00E837E7">
        <w:rPr>
          <w:rFonts w:cstheme="minorHAnsi"/>
          <w:bCs/>
          <w:color w:val="000000" w:themeColor="text1"/>
          <w:sz w:val="22"/>
          <w:szCs w:val="22"/>
        </w:rPr>
        <w:t xml:space="preserve"> </w:t>
      </w:r>
      <w:r w:rsidRPr="00E837E7">
        <w:rPr>
          <w:rFonts w:cstheme="minorHAnsi"/>
          <w:color w:val="000000" w:themeColor="text1"/>
          <w:sz w:val="22"/>
          <w:szCs w:val="22"/>
        </w:rPr>
        <w:t>Invasion by alien species is observed in all marine areas of the region and is particularl</w:t>
      </w:r>
      <w:r>
        <w:rPr>
          <w:rFonts w:cstheme="minorHAnsi"/>
          <w:color w:val="000000" w:themeColor="text1"/>
          <w:sz w:val="22"/>
          <w:szCs w:val="22"/>
        </w:rPr>
        <w:t>y fast in the Mediterranean Sea</w:t>
      </w:r>
      <w:r w:rsidRPr="00E837E7">
        <w:rPr>
          <w:rFonts w:cstheme="minorHAnsi"/>
          <w:color w:val="000000" w:themeColor="text1"/>
          <w:sz w:val="22"/>
          <w:szCs w:val="22"/>
        </w:rPr>
        <w:t xml:space="preserve"> (</w:t>
      </w:r>
      <w:r w:rsidRPr="00336BEA">
        <w:rPr>
          <w:rFonts w:cstheme="minorHAnsi"/>
          <w:i/>
          <w:color w:val="000000" w:themeColor="text1"/>
          <w:sz w:val="22"/>
          <w:szCs w:val="22"/>
        </w:rPr>
        <w:t>well established</w:t>
      </w:r>
      <w:r w:rsidRPr="00E837E7">
        <w:rPr>
          <w:rFonts w:cstheme="minorHAnsi"/>
          <w:color w:val="000000" w:themeColor="text1"/>
          <w:sz w:val="22"/>
          <w:szCs w:val="22"/>
        </w:rPr>
        <w:t>). These invasions combined with species range shifts, are responsible for widespread biotic homogenization between subregions and systems (</w:t>
      </w:r>
      <w:r w:rsidRPr="00336BEA">
        <w:rPr>
          <w:rFonts w:cstheme="minorHAnsi"/>
          <w:i/>
          <w:color w:val="000000" w:themeColor="text1"/>
          <w:sz w:val="22"/>
          <w:szCs w:val="22"/>
        </w:rPr>
        <w:t>well established</w:t>
      </w:r>
      <w:r>
        <w:rPr>
          <w:rFonts w:cstheme="minorHAnsi"/>
          <w:color w:val="000000" w:themeColor="text1"/>
          <w:sz w:val="22"/>
          <w:szCs w:val="22"/>
        </w:rPr>
        <w:t>) (3.3.4.3)</w:t>
      </w:r>
      <w:r w:rsidRPr="00E837E7">
        <w:rPr>
          <w:rFonts w:cstheme="minorHAnsi"/>
          <w:color w:val="000000" w:themeColor="text1"/>
          <w:sz w:val="22"/>
          <w:szCs w:val="22"/>
        </w:rPr>
        <w:t>. Invasive alien species, climate change and selective fishing reduce taxonomic and functional diversity by increasing generalist species and decreasing specialists (</w:t>
      </w:r>
      <w:r w:rsidRPr="00336BEA">
        <w:rPr>
          <w:rFonts w:cstheme="minorHAnsi"/>
          <w:i/>
          <w:color w:val="000000" w:themeColor="text1"/>
          <w:sz w:val="22"/>
          <w:szCs w:val="22"/>
        </w:rPr>
        <w:t>well established</w:t>
      </w:r>
      <w:r w:rsidRPr="00E837E7">
        <w:rPr>
          <w:rFonts w:cstheme="minorHAnsi"/>
          <w:color w:val="000000" w:themeColor="text1"/>
          <w:sz w:val="22"/>
          <w:szCs w:val="22"/>
        </w:rPr>
        <w:t xml:space="preserve">) </w:t>
      </w:r>
      <w:r>
        <w:rPr>
          <w:rFonts w:cstheme="minorHAnsi"/>
          <w:color w:val="000000" w:themeColor="text1"/>
          <w:sz w:val="22"/>
          <w:szCs w:val="22"/>
        </w:rPr>
        <w:t>(3.4)</w:t>
      </w:r>
      <w:r w:rsidRPr="00E837E7">
        <w:rPr>
          <w:rFonts w:cstheme="minorHAnsi"/>
          <w:color w:val="000000" w:themeColor="text1"/>
          <w:sz w:val="22"/>
          <w:szCs w:val="22"/>
        </w:rPr>
        <w:t xml:space="preserve">. While fisheries are still </w:t>
      </w:r>
      <w:r>
        <w:rPr>
          <w:rFonts w:cstheme="minorHAnsi"/>
          <w:color w:val="000000" w:themeColor="text1"/>
          <w:sz w:val="22"/>
          <w:szCs w:val="22"/>
        </w:rPr>
        <w:t xml:space="preserve">the </w:t>
      </w:r>
      <w:r w:rsidRPr="00E837E7">
        <w:rPr>
          <w:rFonts w:cstheme="minorHAnsi"/>
          <w:color w:val="000000" w:themeColor="text1"/>
          <w:sz w:val="22"/>
          <w:szCs w:val="22"/>
        </w:rPr>
        <w:t>main driver of observed marine biodiversity loss across the region, e.g. in the Mediterranean Sea (</w:t>
      </w:r>
      <w:r w:rsidRPr="00336BEA">
        <w:rPr>
          <w:rFonts w:cstheme="minorHAnsi"/>
          <w:i/>
          <w:color w:val="000000" w:themeColor="text1"/>
          <w:sz w:val="22"/>
          <w:szCs w:val="22"/>
        </w:rPr>
        <w:t>well established</w:t>
      </w:r>
      <w:r w:rsidRPr="00E837E7">
        <w:rPr>
          <w:rFonts w:cstheme="minorHAnsi"/>
          <w:color w:val="000000" w:themeColor="text1"/>
          <w:sz w:val="22"/>
          <w:szCs w:val="22"/>
        </w:rPr>
        <w:t>), some fish stocks also improved due to decreased fishing pressure in some areas, e.g. the North Sea (</w:t>
      </w:r>
      <w:r w:rsidRPr="00336BEA">
        <w:rPr>
          <w:rFonts w:cstheme="minorHAnsi"/>
          <w:i/>
          <w:color w:val="000000" w:themeColor="text1"/>
          <w:sz w:val="22"/>
          <w:szCs w:val="22"/>
        </w:rPr>
        <w:t>established but incomplete</w:t>
      </w:r>
      <w:r>
        <w:rPr>
          <w:rFonts w:cstheme="minorHAnsi"/>
          <w:color w:val="000000" w:themeColor="text1"/>
          <w:sz w:val="22"/>
          <w:szCs w:val="22"/>
        </w:rPr>
        <w:t>) (3.3.4.1)</w:t>
      </w:r>
      <w:r w:rsidRPr="00E837E7">
        <w:rPr>
          <w:rFonts w:cstheme="minorHAnsi"/>
          <w:b/>
          <w:color w:val="000000" w:themeColor="text1"/>
          <w:sz w:val="22"/>
          <w:szCs w:val="22"/>
        </w:rPr>
        <w:t>.</w:t>
      </w:r>
      <w:r w:rsidRPr="00E837E7">
        <w:rPr>
          <w:rFonts w:cstheme="minorHAnsi"/>
          <w:color w:val="000000" w:themeColor="text1"/>
          <w:sz w:val="22"/>
          <w:szCs w:val="22"/>
        </w:rPr>
        <w:t xml:space="preserve"> In some areas, eutrophication has decreased in recent years and e.g. plankton diversity of the Black Sea has recovered (</w:t>
      </w:r>
      <w:r w:rsidRPr="00336BEA">
        <w:rPr>
          <w:rFonts w:cstheme="minorHAnsi"/>
          <w:i/>
          <w:color w:val="000000" w:themeColor="text1"/>
          <w:sz w:val="22"/>
          <w:szCs w:val="22"/>
        </w:rPr>
        <w:t>establish</w:t>
      </w:r>
      <w:r w:rsidRPr="008F793A">
        <w:rPr>
          <w:rFonts w:cstheme="minorHAnsi"/>
          <w:i/>
          <w:color w:val="000000" w:themeColor="text1"/>
          <w:sz w:val="22"/>
          <w:szCs w:val="22"/>
        </w:rPr>
        <w:t>ed but incomplete</w:t>
      </w:r>
      <w:r w:rsidRPr="008F793A">
        <w:rPr>
          <w:rFonts w:cstheme="minorHAnsi"/>
          <w:color w:val="000000" w:themeColor="text1"/>
          <w:sz w:val="22"/>
          <w:szCs w:val="22"/>
        </w:rPr>
        <w:t xml:space="preserve">) (3.3.4.4). Other forms of pollution, such as </w:t>
      </w:r>
      <w:r w:rsidR="00A439F7">
        <w:rPr>
          <w:rFonts w:cstheme="minorHAnsi"/>
          <w:color w:val="000000" w:themeColor="text1"/>
          <w:sz w:val="22"/>
          <w:szCs w:val="22"/>
        </w:rPr>
        <w:t>micro</w:t>
      </w:r>
      <w:r w:rsidRPr="008F793A">
        <w:rPr>
          <w:rFonts w:cstheme="minorHAnsi"/>
          <w:color w:val="000000" w:themeColor="text1"/>
          <w:sz w:val="22"/>
          <w:szCs w:val="22"/>
        </w:rPr>
        <w:t>plastics and noise, negatively affect marine animals, but a full assessment of their impact is still lacki</w:t>
      </w:r>
      <w:r w:rsidRPr="008F793A">
        <w:rPr>
          <w:rFonts w:cstheme="minorHAnsi"/>
          <w:sz w:val="22"/>
          <w:szCs w:val="22"/>
        </w:rPr>
        <w:t>ng (</w:t>
      </w:r>
      <w:r w:rsidRPr="008F793A">
        <w:rPr>
          <w:rFonts w:cstheme="minorHAnsi"/>
          <w:i/>
          <w:sz w:val="22"/>
          <w:szCs w:val="22"/>
        </w:rPr>
        <w:t>established but incomplete</w:t>
      </w:r>
      <w:r w:rsidRPr="008F793A">
        <w:rPr>
          <w:rFonts w:cstheme="minorHAnsi"/>
          <w:sz w:val="22"/>
          <w:szCs w:val="22"/>
        </w:rPr>
        <w:t>) (3.3.4).</w:t>
      </w:r>
    </w:p>
    <w:p w14:paraId="34E30AEE" w14:textId="43CB1A6B" w:rsidR="0048205B" w:rsidRPr="0085608D" w:rsidRDefault="0048205B" w:rsidP="00AE389F">
      <w:pPr>
        <w:pStyle w:val="xmsonormal"/>
        <w:shd w:val="clear" w:color="auto" w:fill="FFFFFF"/>
        <w:spacing w:before="0" w:beforeAutospacing="0" w:after="120" w:afterAutospacing="0" w:line="276" w:lineRule="auto"/>
        <w:rPr>
          <w:rFonts w:asciiTheme="minorHAnsi" w:hAnsiTheme="minorHAnsi" w:cstheme="minorHAnsi"/>
          <w:bCs/>
          <w:color w:val="000000" w:themeColor="text1"/>
          <w:sz w:val="22"/>
          <w:szCs w:val="22"/>
        </w:rPr>
      </w:pPr>
      <w:r w:rsidRPr="00503C3C">
        <w:rPr>
          <w:rFonts w:asciiTheme="minorHAnsi" w:eastAsiaTheme="minorEastAsia" w:hAnsiTheme="minorHAnsi" w:cstheme="minorBidi"/>
          <w:b/>
          <w:sz w:val="22"/>
          <w:szCs w:val="22"/>
          <w:lang w:eastAsia="en-US"/>
        </w:rPr>
        <w:t>Freshwater species and inland surface water habitats are threatened in Europe and Central Asia (</w:t>
      </w:r>
      <w:r w:rsidRPr="00503C3C">
        <w:rPr>
          <w:rFonts w:asciiTheme="minorHAnsi" w:eastAsiaTheme="minorEastAsia" w:hAnsiTheme="minorHAnsi" w:cstheme="minorBidi"/>
          <w:b/>
          <w:i/>
          <w:sz w:val="22"/>
          <w:szCs w:val="22"/>
          <w:lang w:eastAsia="en-US"/>
        </w:rPr>
        <w:t>well established</w:t>
      </w:r>
      <w:r w:rsidRPr="00503C3C">
        <w:rPr>
          <w:rFonts w:asciiTheme="minorHAnsi" w:eastAsiaTheme="minorEastAsia" w:hAnsiTheme="minorHAnsi" w:cstheme="minorBidi"/>
          <w:b/>
          <w:sz w:val="22"/>
          <w:szCs w:val="22"/>
          <w:lang w:eastAsia="en-US"/>
        </w:rPr>
        <w:t xml:space="preserve">). Only 53% of the European Union’s rivers and lakes achieved good ecological status in 2015. 73% of the European Union’s </w:t>
      </w:r>
      <w:r w:rsidRPr="005E25B9">
        <w:rPr>
          <w:rFonts w:asciiTheme="minorHAnsi" w:eastAsiaTheme="minorEastAsia" w:hAnsiTheme="minorHAnsi" w:cstheme="minorBidi"/>
          <w:b/>
          <w:sz w:val="22"/>
          <w:szCs w:val="22"/>
          <w:lang w:eastAsia="en-US"/>
        </w:rPr>
        <w:t>freshwater habitats have an unfavourable conservation status (</w:t>
      </w:r>
      <w:r w:rsidRPr="005E25B9">
        <w:rPr>
          <w:rFonts w:asciiTheme="minorHAnsi" w:eastAsiaTheme="minorEastAsia" w:hAnsiTheme="minorHAnsi" w:cstheme="minorBidi"/>
          <w:b/>
          <w:i/>
          <w:sz w:val="22"/>
          <w:szCs w:val="22"/>
          <w:lang w:eastAsia="en-US"/>
        </w:rPr>
        <w:t>well established</w:t>
      </w:r>
      <w:r w:rsidRPr="005E25B9">
        <w:rPr>
          <w:rFonts w:asciiTheme="minorHAnsi" w:eastAsiaTheme="minorEastAsia" w:hAnsiTheme="minorHAnsi" w:cstheme="minorBidi"/>
          <w:b/>
          <w:sz w:val="22"/>
          <w:szCs w:val="22"/>
          <w:lang w:eastAsia="en-US"/>
        </w:rPr>
        <w:t>) (3.3.3.1). Across Europe and Central Asia, lakes, ponds and streams are disappearing as a consequence of agricultural intensification, irrigation and urban development combined with climate change (</w:t>
      </w:r>
      <w:r w:rsidRPr="005E25B9">
        <w:rPr>
          <w:rFonts w:asciiTheme="minorHAnsi" w:eastAsiaTheme="minorEastAsia" w:hAnsiTheme="minorHAnsi" w:cstheme="minorBidi"/>
          <w:b/>
          <w:i/>
          <w:sz w:val="22"/>
          <w:szCs w:val="22"/>
          <w:lang w:eastAsia="en-US"/>
        </w:rPr>
        <w:t>well established</w:t>
      </w:r>
      <w:r w:rsidRPr="005E25B9">
        <w:rPr>
          <w:rFonts w:asciiTheme="minorHAnsi" w:eastAsiaTheme="minorEastAsia" w:hAnsiTheme="minorHAnsi" w:cstheme="minorBidi"/>
          <w:b/>
          <w:sz w:val="22"/>
          <w:szCs w:val="22"/>
          <w:lang w:eastAsia="en-US"/>
        </w:rPr>
        <w:t>) (3.3.3.1). The extent of wetlands in Western</w:t>
      </w:r>
      <w:r w:rsidR="00C235DC" w:rsidRPr="005E25B9">
        <w:rPr>
          <w:rFonts w:asciiTheme="minorHAnsi" w:eastAsiaTheme="minorEastAsia" w:hAnsiTheme="minorHAnsi" w:cstheme="minorBidi"/>
          <w:b/>
          <w:sz w:val="22"/>
          <w:szCs w:val="22"/>
          <w:lang w:eastAsia="en-US"/>
        </w:rPr>
        <w:t>,</w:t>
      </w:r>
      <w:r w:rsidRPr="005E25B9">
        <w:rPr>
          <w:rFonts w:asciiTheme="minorHAnsi" w:eastAsiaTheme="minorEastAsia" w:hAnsiTheme="minorHAnsi" w:cstheme="minorBidi"/>
          <w:b/>
          <w:sz w:val="22"/>
          <w:szCs w:val="22"/>
          <w:lang w:eastAsia="en-US"/>
        </w:rPr>
        <w:t xml:space="preserve"> Central and Eastern Europe has declined by </w:t>
      </w:r>
      <w:r w:rsidR="00840EA6" w:rsidRPr="005E25B9">
        <w:rPr>
          <w:rFonts w:asciiTheme="minorHAnsi" w:eastAsiaTheme="minorEastAsia" w:hAnsiTheme="minorHAnsi" w:cstheme="minorBidi"/>
          <w:b/>
          <w:sz w:val="22"/>
          <w:szCs w:val="22"/>
          <w:lang w:eastAsia="en-US"/>
        </w:rPr>
        <w:t>5</w:t>
      </w:r>
      <w:r w:rsidRPr="005E25B9">
        <w:rPr>
          <w:rFonts w:asciiTheme="minorHAnsi" w:eastAsiaTheme="minorEastAsia" w:hAnsiTheme="minorHAnsi" w:cstheme="minorBidi"/>
          <w:b/>
          <w:sz w:val="22"/>
          <w:szCs w:val="22"/>
          <w:lang w:eastAsia="en-US"/>
        </w:rPr>
        <w:t xml:space="preserve">0% from 1970, while </w:t>
      </w:r>
      <w:r w:rsidRPr="00503C3C">
        <w:rPr>
          <w:rFonts w:asciiTheme="minorHAnsi" w:eastAsiaTheme="minorEastAsia" w:hAnsiTheme="minorHAnsi" w:cstheme="minorBidi"/>
          <w:b/>
          <w:sz w:val="22"/>
          <w:szCs w:val="22"/>
          <w:lang w:eastAsia="en-US"/>
        </w:rPr>
        <w:t>71% of fish and 60% of amphibians with known population trends are declining (</w:t>
      </w:r>
      <w:r w:rsidRPr="00503C3C">
        <w:rPr>
          <w:rFonts w:asciiTheme="minorHAnsi" w:eastAsiaTheme="minorEastAsia" w:hAnsiTheme="minorHAnsi" w:cstheme="minorBidi"/>
          <w:b/>
          <w:i/>
          <w:sz w:val="22"/>
          <w:szCs w:val="22"/>
          <w:lang w:eastAsia="en-US"/>
        </w:rPr>
        <w:t>well established</w:t>
      </w:r>
      <w:r w:rsidRPr="00503C3C">
        <w:rPr>
          <w:rFonts w:asciiTheme="minorHAnsi" w:eastAsiaTheme="minorEastAsia" w:hAnsiTheme="minorHAnsi" w:cstheme="minorBidi"/>
          <w:b/>
          <w:sz w:val="22"/>
          <w:szCs w:val="22"/>
          <w:lang w:eastAsia="en-US"/>
        </w:rPr>
        <w:t xml:space="preserve">) (3.3.3.1, 3.4.5, 3.4.6.2). </w:t>
      </w:r>
      <w:r w:rsidRPr="00503C3C">
        <w:rPr>
          <w:rFonts w:asciiTheme="minorHAnsi" w:hAnsiTheme="minorHAnsi" w:cstheme="minorHAnsi"/>
          <w:bCs/>
          <w:color w:val="000000" w:themeColor="text1"/>
          <w:sz w:val="22"/>
          <w:szCs w:val="22"/>
          <w:lang w:val="en-US"/>
        </w:rPr>
        <w:t>Over 75% of catchment areas in Europe and Central Asia are heavily modified and subject to multiple pressures, resulting in serious threats to biodiversity. In 2015, good</w:t>
      </w:r>
      <w:r w:rsidRPr="00503C3C">
        <w:rPr>
          <w:rFonts w:asciiTheme="minorHAnsi" w:hAnsiTheme="minorHAnsi" w:cstheme="minorHAnsi"/>
          <w:color w:val="000000" w:themeColor="text1"/>
          <w:sz w:val="22"/>
          <w:szCs w:val="22"/>
        </w:rPr>
        <w:t xml:space="preserve"> chemical status, as defined by the European Union Water Framework Directive, was not achieved for surface water bodies by 22 European Union member States and only 53% of rivers and lakes had good ecological status, despite some improvements (</w:t>
      </w:r>
      <w:r w:rsidRPr="00503C3C">
        <w:rPr>
          <w:rFonts w:asciiTheme="minorHAnsi" w:hAnsiTheme="minorHAnsi" w:cstheme="minorHAnsi"/>
          <w:i/>
          <w:color w:val="000000" w:themeColor="text1"/>
          <w:sz w:val="22"/>
          <w:szCs w:val="22"/>
        </w:rPr>
        <w:t>well established</w:t>
      </w:r>
      <w:r w:rsidRPr="00503C3C">
        <w:rPr>
          <w:rFonts w:asciiTheme="minorHAnsi" w:hAnsiTheme="minorHAnsi" w:cstheme="minorHAnsi"/>
          <w:color w:val="000000" w:themeColor="text1"/>
          <w:sz w:val="22"/>
          <w:szCs w:val="22"/>
        </w:rPr>
        <w:t>) (3.3.3.1)</w:t>
      </w:r>
      <w:r w:rsidRPr="00503C3C">
        <w:rPr>
          <w:rFonts w:asciiTheme="minorHAnsi" w:hAnsiTheme="minorHAnsi" w:cstheme="minorHAnsi"/>
          <w:color w:val="000000" w:themeColor="text1"/>
          <w:sz w:val="22"/>
          <w:szCs w:val="22"/>
          <w:lang w:val="en-US"/>
        </w:rPr>
        <w:t>.</w:t>
      </w:r>
      <w:r w:rsidRPr="00503C3C">
        <w:rPr>
          <w:rFonts w:asciiTheme="minorHAnsi" w:hAnsiTheme="minorHAnsi" w:cstheme="minorHAnsi"/>
          <w:color w:val="000000" w:themeColor="text1"/>
          <w:sz w:val="22"/>
          <w:szCs w:val="22"/>
        </w:rPr>
        <w:t xml:space="preserve"> Freshwater and saline lake species and habitats are the most threatened in the region. Most known population trends for freshwater and saline lake species have been declining, including fish, amphibians and invertebrates. In Western and Central Europe and the western parts of Eastern Europe at least 37% of freshwater fish and about 23% of amphibians are </w:t>
      </w:r>
      <w:r w:rsidRPr="00503C3C">
        <w:rPr>
          <w:rFonts w:asciiTheme="minorHAnsi" w:hAnsiTheme="minorHAnsi" w:cstheme="minorHAnsi"/>
          <w:color w:val="000000" w:themeColor="text1"/>
          <w:sz w:val="22"/>
          <w:szCs w:val="22"/>
        </w:rPr>
        <w:lastRenderedPageBreak/>
        <w:t xml:space="preserve">threatened with extinction. In </w:t>
      </w:r>
      <w:r w:rsidRPr="005E25B9">
        <w:rPr>
          <w:rFonts w:asciiTheme="minorHAnsi" w:hAnsiTheme="minorHAnsi" w:cstheme="minorHAnsi"/>
          <w:color w:val="000000" w:themeColor="text1"/>
          <w:sz w:val="22"/>
          <w:szCs w:val="22"/>
        </w:rPr>
        <w:t xml:space="preserve">the same area, freshwater invertebrates </w:t>
      </w:r>
      <w:r w:rsidR="00C235DC" w:rsidRPr="005E25B9">
        <w:rPr>
          <w:rFonts w:asciiTheme="minorHAnsi" w:hAnsiTheme="minorHAnsi" w:cstheme="minorHAnsi"/>
          <w:color w:val="000000" w:themeColor="text1"/>
          <w:sz w:val="22"/>
          <w:szCs w:val="22"/>
        </w:rPr>
        <w:t>are also threatened,</w:t>
      </w:r>
      <w:r w:rsidRPr="005E25B9">
        <w:rPr>
          <w:rFonts w:asciiTheme="minorHAnsi" w:hAnsiTheme="minorHAnsi" w:cstheme="minorHAnsi"/>
          <w:color w:val="000000" w:themeColor="text1"/>
          <w:sz w:val="22"/>
          <w:szCs w:val="22"/>
        </w:rPr>
        <w:t xml:space="preserve"> with the most threatened group being gastropods (</w:t>
      </w:r>
      <w:r w:rsidR="00C235DC" w:rsidRPr="005E25B9">
        <w:rPr>
          <w:rFonts w:asciiTheme="minorHAnsi" w:hAnsiTheme="minorHAnsi" w:cstheme="minorHAnsi"/>
          <w:color w:val="000000" w:themeColor="text1"/>
          <w:sz w:val="22"/>
          <w:szCs w:val="22"/>
        </w:rPr>
        <w:t>45</w:t>
      </w:r>
      <w:r w:rsidRPr="005E25B9">
        <w:rPr>
          <w:rFonts w:asciiTheme="minorHAnsi" w:hAnsiTheme="minorHAnsi" w:cstheme="minorHAnsi"/>
          <w:color w:val="000000" w:themeColor="text1"/>
          <w:sz w:val="22"/>
          <w:szCs w:val="22"/>
        </w:rPr>
        <w:t>-</w:t>
      </w:r>
      <w:r w:rsidR="00C235DC" w:rsidRPr="005E25B9">
        <w:rPr>
          <w:rFonts w:asciiTheme="minorHAnsi" w:hAnsiTheme="minorHAnsi" w:cstheme="minorHAnsi"/>
          <w:color w:val="000000" w:themeColor="text1"/>
          <w:sz w:val="22"/>
          <w:szCs w:val="22"/>
        </w:rPr>
        <w:t>70</w:t>
      </w:r>
      <w:r w:rsidRPr="005E25B9">
        <w:rPr>
          <w:rFonts w:asciiTheme="minorHAnsi" w:hAnsiTheme="minorHAnsi" w:cstheme="minorHAnsi"/>
          <w:color w:val="000000" w:themeColor="text1"/>
          <w:sz w:val="22"/>
          <w:szCs w:val="22"/>
        </w:rPr>
        <w:t>% of species threaten</w:t>
      </w:r>
      <w:r w:rsidR="005E25B9">
        <w:rPr>
          <w:rFonts w:asciiTheme="minorHAnsi" w:hAnsiTheme="minorHAnsi" w:cstheme="minorHAnsi"/>
          <w:color w:val="000000" w:themeColor="text1"/>
          <w:sz w:val="22"/>
          <w:szCs w:val="22"/>
        </w:rPr>
        <w:t>ed depending on whether or not data d</w:t>
      </w:r>
      <w:r w:rsidRPr="005E25B9">
        <w:rPr>
          <w:rFonts w:asciiTheme="minorHAnsi" w:hAnsiTheme="minorHAnsi" w:cstheme="minorHAnsi"/>
          <w:color w:val="000000" w:themeColor="text1"/>
          <w:sz w:val="22"/>
          <w:szCs w:val="22"/>
        </w:rPr>
        <w:t>eficient species are considered threatened), bivalves (</w:t>
      </w:r>
      <w:r w:rsidR="00C235DC" w:rsidRPr="005E25B9">
        <w:rPr>
          <w:rFonts w:asciiTheme="minorHAnsi" w:hAnsiTheme="minorHAnsi" w:cstheme="minorHAnsi"/>
          <w:color w:val="000000" w:themeColor="text1"/>
          <w:sz w:val="22"/>
          <w:szCs w:val="22"/>
        </w:rPr>
        <w:t xml:space="preserve">20 </w:t>
      </w:r>
      <w:r w:rsidRPr="005E25B9">
        <w:rPr>
          <w:rFonts w:asciiTheme="minorHAnsi" w:hAnsiTheme="minorHAnsi" w:cstheme="minorHAnsi"/>
          <w:color w:val="000000" w:themeColor="text1"/>
          <w:sz w:val="22"/>
          <w:szCs w:val="22"/>
        </w:rPr>
        <w:t xml:space="preserve">to </w:t>
      </w:r>
      <w:r w:rsidR="00C235DC" w:rsidRPr="005E25B9">
        <w:rPr>
          <w:rFonts w:asciiTheme="minorHAnsi" w:hAnsiTheme="minorHAnsi" w:cstheme="minorHAnsi"/>
          <w:color w:val="000000" w:themeColor="text1"/>
          <w:sz w:val="22"/>
          <w:szCs w:val="22"/>
        </w:rPr>
        <w:t>26</w:t>
      </w:r>
      <w:r w:rsidRPr="005E25B9">
        <w:rPr>
          <w:rFonts w:asciiTheme="minorHAnsi" w:hAnsiTheme="minorHAnsi" w:cstheme="minorHAnsi"/>
          <w:color w:val="000000" w:themeColor="text1"/>
          <w:sz w:val="22"/>
          <w:szCs w:val="22"/>
        </w:rPr>
        <w:t>%) and dragonflies (</w:t>
      </w:r>
      <w:r w:rsidR="00CF18DC" w:rsidRPr="005E25B9">
        <w:rPr>
          <w:rFonts w:asciiTheme="minorHAnsi" w:hAnsiTheme="minorHAnsi" w:cstheme="minorHAnsi"/>
          <w:color w:val="000000" w:themeColor="text1"/>
          <w:sz w:val="22"/>
          <w:szCs w:val="22"/>
        </w:rPr>
        <w:t xml:space="preserve">15 </w:t>
      </w:r>
      <w:r w:rsidRPr="005E25B9">
        <w:rPr>
          <w:rFonts w:asciiTheme="minorHAnsi" w:hAnsiTheme="minorHAnsi" w:cstheme="minorHAnsi"/>
          <w:color w:val="000000" w:themeColor="text1"/>
          <w:sz w:val="22"/>
          <w:szCs w:val="22"/>
        </w:rPr>
        <w:t xml:space="preserve">to </w:t>
      </w:r>
      <w:r w:rsidR="00CF18DC" w:rsidRPr="005E25B9">
        <w:rPr>
          <w:rFonts w:asciiTheme="minorHAnsi" w:hAnsiTheme="minorHAnsi" w:cstheme="minorHAnsi"/>
          <w:color w:val="000000" w:themeColor="text1"/>
          <w:sz w:val="22"/>
          <w:szCs w:val="22"/>
        </w:rPr>
        <w:t>19</w:t>
      </w:r>
      <w:r w:rsidRPr="005E25B9">
        <w:rPr>
          <w:rFonts w:asciiTheme="minorHAnsi" w:hAnsiTheme="minorHAnsi" w:cstheme="minorHAnsi"/>
          <w:color w:val="000000" w:themeColor="text1"/>
          <w:sz w:val="22"/>
          <w:szCs w:val="22"/>
        </w:rPr>
        <w:t>%) (</w:t>
      </w:r>
      <w:r w:rsidRPr="005E25B9">
        <w:rPr>
          <w:rFonts w:asciiTheme="minorHAnsi" w:hAnsiTheme="minorHAnsi" w:cstheme="minorHAnsi"/>
          <w:i/>
          <w:color w:val="000000" w:themeColor="text1"/>
          <w:sz w:val="22"/>
          <w:szCs w:val="22"/>
        </w:rPr>
        <w:t>established but incomplete</w:t>
      </w:r>
      <w:r w:rsidRPr="005E25B9">
        <w:rPr>
          <w:rFonts w:asciiTheme="minorHAnsi" w:hAnsiTheme="minorHAnsi" w:cstheme="minorHAnsi"/>
          <w:color w:val="000000" w:themeColor="text1"/>
          <w:sz w:val="22"/>
          <w:szCs w:val="22"/>
        </w:rPr>
        <w:t>) (3.4.5, 3.4.6.2, 3.4.8).</w:t>
      </w:r>
    </w:p>
    <w:p w14:paraId="0527161F" w14:textId="77777777" w:rsidR="0048205B" w:rsidRPr="00E72FD6" w:rsidRDefault="0048205B" w:rsidP="00AE389F">
      <w:pPr>
        <w:rPr>
          <w:rFonts w:cstheme="minorHAnsi"/>
          <w:color w:val="000000" w:themeColor="text1"/>
        </w:rPr>
      </w:pPr>
      <w:r w:rsidRPr="008F793A">
        <w:rPr>
          <w:rFonts w:cstheme="minorHAnsi"/>
          <w:b/>
          <w:color w:val="000000" w:themeColor="text1"/>
        </w:rPr>
        <w:t xml:space="preserve">The main drivers of </w:t>
      </w:r>
      <w:r>
        <w:rPr>
          <w:rFonts w:cstheme="minorHAnsi"/>
          <w:b/>
          <w:color w:val="000000" w:themeColor="text1"/>
        </w:rPr>
        <w:t xml:space="preserve">trends in the </w:t>
      </w:r>
      <w:r w:rsidRPr="008F793A">
        <w:rPr>
          <w:rFonts w:cstheme="minorHAnsi"/>
          <w:b/>
          <w:color w:val="000000" w:themeColor="text1"/>
        </w:rPr>
        <w:t xml:space="preserve">biodiversity </w:t>
      </w:r>
      <w:r>
        <w:rPr>
          <w:rFonts w:cstheme="minorHAnsi"/>
          <w:b/>
          <w:color w:val="000000" w:themeColor="text1"/>
        </w:rPr>
        <w:t>of inland surface waters</w:t>
      </w:r>
      <w:r w:rsidRPr="008F793A">
        <w:rPr>
          <w:rFonts w:cstheme="minorHAnsi"/>
          <w:b/>
          <w:color w:val="000000" w:themeColor="text1"/>
        </w:rPr>
        <w:t xml:space="preserve"> are habitat destruction and modification caused by infrastructure for hydro-power, navigation, flood protection, agriculture, urban development and water abstraction; pollution from agriculture and industry; the introduction of invasive alien species and their pathogens; and climate change (</w:t>
      </w:r>
      <w:r w:rsidRPr="008F793A">
        <w:rPr>
          <w:rFonts w:cstheme="minorHAnsi"/>
          <w:b/>
          <w:i/>
          <w:color w:val="000000" w:themeColor="text1"/>
        </w:rPr>
        <w:t>established but incomplete</w:t>
      </w:r>
      <w:r w:rsidRPr="008F793A">
        <w:rPr>
          <w:rFonts w:cstheme="minorHAnsi"/>
          <w:b/>
          <w:color w:val="000000" w:themeColor="text1"/>
        </w:rPr>
        <w:t>) (3.3.</w:t>
      </w:r>
      <w:r>
        <w:rPr>
          <w:rFonts w:cstheme="minorHAnsi"/>
          <w:b/>
          <w:color w:val="000000" w:themeColor="text1"/>
        </w:rPr>
        <w:t>3</w:t>
      </w:r>
      <w:r w:rsidRPr="008F793A">
        <w:rPr>
          <w:rFonts w:cstheme="minorHAnsi"/>
          <w:b/>
          <w:color w:val="000000" w:themeColor="text1"/>
        </w:rPr>
        <w:t xml:space="preserve">). </w:t>
      </w:r>
      <w:r w:rsidRPr="00E72FD6">
        <w:rPr>
          <w:rFonts w:cstheme="minorHAnsi"/>
          <w:color w:val="000000" w:themeColor="text1"/>
        </w:rPr>
        <w:t>Many lakes, ponds and streams are disappearing as a consequence of agricultural intensification, irrigation and urbanization combined with climate change (</w:t>
      </w:r>
      <w:r w:rsidRPr="00E72FD6">
        <w:rPr>
          <w:rFonts w:cstheme="minorHAnsi"/>
          <w:i/>
          <w:color w:val="000000" w:themeColor="text1"/>
        </w:rPr>
        <w:t>well established</w:t>
      </w:r>
      <w:r w:rsidRPr="00E72FD6">
        <w:rPr>
          <w:rFonts w:cstheme="minorHAnsi"/>
          <w:color w:val="000000" w:themeColor="text1"/>
        </w:rPr>
        <w:t xml:space="preserve">). Water bodies disappear particularly in the Mediterranean region and Central Asia. </w:t>
      </w:r>
      <w:r w:rsidRPr="00E72FD6">
        <w:rPr>
          <w:rFonts w:cstheme="minorHAnsi"/>
          <w:bCs/>
          <w:color w:val="000000" w:themeColor="text1"/>
        </w:rPr>
        <w:t>Lake Akşehir</w:t>
      </w:r>
      <w:r>
        <w:rPr>
          <w:rFonts w:cstheme="minorHAnsi"/>
          <w:bCs/>
          <w:color w:val="000000" w:themeColor="text1"/>
        </w:rPr>
        <w:t xml:space="preserve">, for example, </w:t>
      </w:r>
      <w:r w:rsidRPr="00E72FD6">
        <w:rPr>
          <w:rFonts w:cstheme="minorHAnsi"/>
          <w:bCs/>
          <w:color w:val="000000" w:themeColor="text1"/>
        </w:rPr>
        <w:t xml:space="preserve">was among the largest freshwater lakes in Turkey, but </w:t>
      </w:r>
      <w:r>
        <w:rPr>
          <w:rFonts w:cstheme="minorHAnsi"/>
          <w:bCs/>
          <w:color w:val="000000" w:themeColor="text1"/>
        </w:rPr>
        <w:t xml:space="preserve">has now </w:t>
      </w:r>
      <w:r w:rsidRPr="00E72FD6">
        <w:rPr>
          <w:rFonts w:cstheme="minorHAnsi"/>
          <w:bCs/>
          <w:color w:val="000000" w:themeColor="text1"/>
        </w:rPr>
        <w:t>completely disappeared due to loss of surface and ground water sources through intensive crop irrigation</w:t>
      </w:r>
      <w:r w:rsidRPr="00E72FD6">
        <w:rPr>
          <w:rFonts w:cstheme="minorHAnsi"/>
          <w:color w:val="000000" w:themeColor="text1"/>
        </w:rPr>
        <w:t xml:space="preserve"> (3.</w:t>
      </w:r>
      <w:r>
        <w:rPr>
          <w:rFonts w:cstheme="minorHAnsi"/>
          <w:color w:val="000000" w:themeColor="text1"/>
        </w:rPr>
        <w:t>3.3</w:t>
      </w:r>
      <w:r w:rsidRPr="00E72FD6">
        <w:rPr>
          <w:rFonts w:cstheme="minorHAnsi"/>
          <w:color w:val="000000" w:themeColor="text1"/>
        </w:rPr>
        <w:t>.</w:t>
      </w:r>
      <w:r>
        <w:rPr>
          <w:rFonts w:cstheme="minorHAnsi"/>
          <w:color w:val="000000" w:themeColor="text1"/>
        </w:rPr>
        <w:t>1</w:t>
      </w:r>
      <w:r w:rsidRPr="00E72FD6">
        <w:rPr>
          <w:rFonts w:cstheme="minorHAnsi"/>
          <w:color w:val="000000" w:themeColor="text1"/>
        </w:rPr>
        <w:t xml:space="preserve">). </w:t>
      </w:r>
      <w:r w:rsidRPr="00BA0F1F">
        <w:rPr>
          <w:rFonts w:cstheme="minorHAnsi"/>
        </w:rPr>
        <w:t xml:space="preserve">The desiccation of the Aral </w:t>
      </w:r>
      <w:r>
        <w:rPr>
          <w:rFonts w:cstheme="minorHAnsi"/>
        </w:rPr>
        <w:t xml:space="preserve">Sea due to </w:t>
      </w:r>
      <w:r>
        <w:rPr>
          <w:lang w:val="en-CA"/>
        </w:rPr>
        <w:t xml:space="preserve">water abstraction for irrigation, followed by wind-borne pollution from former sediments, </w:t>
      </w:r>
      <w:r w:rsidRPr="00BA0F1F">
        <w:rPr>
          <w:rFonts w:cstheme="minorHAnsi"/>
        </w:rPr>
        <w:t xml:space="preserve">is </w:t>
      </w:r>
      <w:r>
        <w:rPr>
          <w:rFonts w:cstheme="minorHAnsi"/>
        </w:rPr>
        <w:t xml:space="preserve">globally </w:t>
      </w:r>
      <w:r w:rsidRPr="00BA0F1F">
        <w:rPr>
          <w:rFonts w:cstheme="minorHAnsi"/>
        </w:rPr>
        <w:t xml:space="preserve">considered </w:t>
      </w:r>
      <w:r>
        <w:rPr>
          <w:rFonts w:cstheme="minorHAnsi"/>
        </w:rPr>
        <w:t xml:space="preserve">as a major environmental disaster </w:t>
      </w:r>
      <w:r w:rsidRPr="00FB1853">
        <w:rPr>
          <w:rFonts w:cstheme="minorHAnsi"/>
          <w:color w:val="000000" w:themeColor="text1"/>
          <w:lang w:eastAsia="fr-FR"/>
        </w:rPr>
        <w:t>(</w:t>
      </w:r>
      <w:r w:rsidRPr="00FB1853">
        <w:rPr>
          <w:rFonts w:cstheme="minorHAnsi"/>
          <w:i/>
          <w:color w:val="000000" w:themeColor="text1"/>
        </w:rPr>
        <w:t>well established</w:t>
      </w:r>
      <w:r w:rsidRPr="00FB1853">
        <w:rPr>
          <w:rFonts w:cstheme="minorHAnsi"/>
          <w:color w:val="000000" w:themeColor="text1"/>
        </w:rPr>
        <w:t>)</w:t>
      </w:r>
      <w:r w:rsidRPr="00BA0F1F">
        <w:rPr>
          <w:rFonts w:cstheme="minorHAnsi"/>
        </w:rPr>
        <w:t xml:space="preserve"> </w:t>
      </w:r>
      <w:r>
        <w:rPr>
          <w:rFonts w:cstheme="minorHAnsi"/>
        </w:rPr>
        <w:t>(3.3.3.2).</w:t>
      </w:r>
    </w:p>
    <w:p w14:paraId="47884594" w14:textId="77777777" w:rsidR="0048205B" w:rsidRPr="00E72FD6" w:rsidRDefault="0048205B" w:rsidP="00AE389F">
      <w:pPr>
        <w:rPr>
          <w:rFonts w:cstheme="minorHAnsi"/>
          <w:color w:val="000000" w:themeColor="text1"/>
        </w:rPr>
      </w:pPr>
      <w:r w:rsidRPr="00E72FD6">
        <w:rPr>
          <w:rFonts w:eastAsia="Times New Roman" w:cstheme="minorHAnsi"/>
          <w:color w:val="000000" w:themeColor="text1"/>
        </w:rPr>
        <w:t>Water protection has progressed in</w:t>
      </w:r>
      <w:r w:rsidRPr="00E72FD6">
        <w:rPr>
          <w:rFonts w:cstheme="minorHAnsi"/>
          <w:color w:val="000000" w:themeColor="text1"/>
        </w:rPr>
        <w:t xml:space="preserve"> Western and Central Europe, especially due to the European Union Water Framework Directive. The rate of wetland loss has slowed considerably in Central and Western Europe due to the implementation of binding nature conservation policies or the designation of conservation areas (e.g. Ramsar sites). </w:t>
      </w:r>
      <w:r w:rsidRPr="00FB1853">
        <w:rPr>
          <w:rFonts w:cstheme="minorHAnsi"/>
          <w:color w:val="000000" w:themeColor="text1"/>
        </w:rPr>
        <w:t xml:space="preserve">Nevertheless, the deterioration of freshwater ecosystems is </w:t>
      </w:r>
      <w:r>
        <w:rPr>
          <w:rFonts w:cstheme="minorHAnsi"/>
          <w:color w:val="000000" w:themeColor="text1"/>
        </w:rPr>
        <w:t>generally continuing</w:t>
      </w:r>
      <w:r w:rsidRPr="00FB1853">
        <w:rPr>
          <w:rFonts w:cstheme="minorHAnsi"/>
          <w:color w:val="000000" w:themeColor="text1"/>
        </w:rPr>
        <w:t xml:space="preserve"> </w:t>
      </w:r>
      <w:r>
        <w:rPr>
          <w:rFonts w:cstheme="minorHAnsi"/>
          <w:color w:val="000000" w:themeColor="text1"/>
        </w:rPr>
        <w:t xml:space="preserve">in the region </w:t>
      </w:r>
      <w:r w:rsidRPr="00FB1853">
        <w:rPr>
          <w:rFonts w:cstheme="minorHAnsi"/>
          <w:color w:val="000000" w:themeColor="text1"/>
          <w:lang w:eastAsia="fr-FR"/>
        </w:rPr>
        <w:t>(</w:t>
      </w:r>
      <w:r w:rsidRPr="00FB1853">
        <w:rPr>
          <w:rFonts w:cstheme="minorHAnsi"/>
          <w:i/>
          <w:color w:val="000000" w:themeColor="text1"/>
        </w:rPr>
        <w:t>well established</w:t>
      </w:r>
      <w:r w:rsidRPr="00FB1853">
        <w:rPr>
          <w:rFonts w:cstheme="minorHAnsi"/>
          <w:color w:val="000000" w:themeColor="text1"/>
        </w:rPr>
        <w:t>) (3.</w:t>
      </w:r>
      <w:r>
        <w:rPr>
          <w:rFonts w:cstheme="minorHAnsi"/>
          <w:color w:val="000000" w:themeColor="text1"/>
        </w:rPr>
        <w:t>3.3</w:t>
      </w:r>
      <w:r w:rsidRPr="00FB1853">
        <w:rPr>
          <w:rFonts w:cstheme="minorHAnsi"/>
          <w:color w:val="000000" w:themeColor="text1"/>
        </w:rPr>
        <w:t>)</w:t>
      </w:r>
      <w:r w:rsidRPr="00E72FD6">
        <w:rPr>
          <w:rFonts w:cstheme="minorHAnsi"/>
          <w:color w:val="000000" w:themeColor="text1"/>
        </w:rPr>
        <w:t>.</w:t>
      </w:r>
      <w:bookmarkEnd w:id="922"/>
      <w:r w:rsidRPr="00E72FD6">
        <w:rPr>
          <w:rFonts w:cstheme="minorHAnsi"/>
          <w:color w:val="000000" w:themeColor="text1"/>
        </w:rPr>
        <w:t xml:space="preserve"> </w:t>
      </w:r>
    </w:p>
    <w:p w14:paraId="51E21FF2" w14:textId="4826066C" w:rsidR="0048205B" w:rsidRPr="0085608D" w:rsidRDefault="0048205B" w:rsidP="00AE389F">
      <w:pPr>
        <w:pStyle w:val="xmsonormal"/>
        <w:shd w:val="clear" w:color="auto" w:fill="FFFFFF"/>
        <w:spacing w:before="0" w:beforeAutospacing="0" w:after="120" w:afterAutospacing="0" w:line="276" w:lineRule="auto"/>
        <w:rPr>
          <w:rFonts w:asciiTheme="minorHAnsi" w:hAnsiTheme="minorHAnsi" w:cstheme="minorHAnsi"/>
          <w:color w:val="000000" w:themeColor="text1"/>
          <w:sz w:val="22"/>
          <w:szCs w:val="22"/>
        </w:rPr>
      </w:pPr>
      <w:r w:rsidRPr="00E837E7">
        <w:rPr>
          <w:rFonts w:asciiTheme="minorHAnsi" w:hAnsiTheme="minorHAnsi" w:cstheme="minorHAnsi"/>
          <w:b/>
          <w:bCs/>
          <w:color w:val="000000" w:themeColor="text1"/>
          <w:spacing w:val="-1"/>
          <w:sz w:val="22"/>
          <w:szCs w:val="22"/>
        </w:rPr>
        <w:t>Most terrestrial</w:t>
      </w:r>
      <w:r w:rsidRPr="00E837E7">
        <w:rPr>
          <w:rFonts w:asciiTheme="minorHAnsi" w:hAnsiTheme="minorHAnsi" w:cstheme="minorHAnsi"/>
          <w:b/>
          <w:bCs/>
          <w:spacing w:val="-1"/>
          <w:sz w:val="22"/>
          <w:szCs w:val="22"/>
        </w:rPr>
        <w:t xml:space="preserve"> species and </w:t>
      </w:r>
      <w:r>
        <w:rPr>
          <w:rFonts w:asciiTheme="minorHAnsi" w:hAnsiTheme="minorHAnsi" w:cstheme="minorHAnsi"/>
          <w:b/>
          <w:bCs/>
          <w:spacing w:val="-1"/>
          <w:sz w:val="22"/>
          <w:szCs w:val="22"/>
        </w:rPr>
        <w:t xml:space="preserve">natural </w:t>
      </w:r>
      <w:r w:rsidRPr="00E837E7">
        <w:rPr>
          <w:rFonts w:asciiTheme="minorHAnsi" w:hAnsiTheme="minorHAnsi" w:cstheme="minorHAnsi"/>
          <w:b/>
          <w:bCs/>
          <w:spacing w:val="-1"/>
          <w:sz w:val="22"/>
          <w:szCs w:val="22"/>
        </w:rPr>
        <w:t xml:space="preserve">habitats </w:t>
      </w:r>
      <w:r w:rsidRPr="00E837E7">
        <w:rPr>
          <w:rFonts w:asciiTheme="minorHAnsi" w:hAnsiTheme="minorHAnsi" w:cstheme="minorHAnsi"/>
          <w:b/>
          <w:bCs/>
          <w:color w:val="000000" w:themeColor="text1"/>
          <w:spacing w:val="-1"/>
          <w:sz w:val="22"/>
          <w:szCs w:val="22"/>
        </w:rPr>
        <w:t>have long-term declining trends in abundance, range and habitat extent and intactness. This is mainly due to agriculture, forestry, transport infrastructure, urban development and climate change (</w:t>
      </w:r>
      <w:r w:rsidRPr="00336BEA">
        <w:rPr>
          <w:rFonts w:asciiTheme="minorHAnsi" w:hAnsiTheme="minorHAnsi" w:cstheme="minorHAnsi"/>
          <w:b/>
          <w:bCs/>
          <w:i/>
          <w:color w:val="000000" w:themeColor="text1"/>
          <w:spacing w:val="-1"/>
          <w:sz w:val="22"/>
          <w:szCs w:val="22"/>
        </w:rPr>
        <w:t>well established</w:t>
      </w:r>
      <w:r>
        <w:rPr>
          <w:rFonts w:asciiTheme="minorHAnsi" w:hAnsiTheme="minorHAnsi" w:cstheme="minorHAnsi"/>
          <w:b/>
          <w:bCs/>
          <w:color w:val="000000" w:themeColor="text1"/>
          <w:spacing w:val="-1"/>
          <w:sz w:val="22"/>
          <w:szCs w:val="22"/>
        </w:rPr>
        <w:t>) (</w:t>
      </w:r>
      <w:r w:rsidRPr="00E837E7">
        <w:rPr>
          <w:rFonts w:asciiTheme="minorHAnsi" w:hAnsiTheme="minorHAnsi" w:cstheme="minorHAnsi"/>
          <w:b/>
          <w:bCs/>
          <w:color w:val="000000" w:themeColor="text1"/>
          <w:spacing w:val="-1"/>
          <w:sz w:val="22"/>
          <w:szCs w:val="22"/>
        </w:rPr>
        <w:t>3.3.2</w:t>
      </w:r>
      <w:r>
        <w:rPr>
          <w:rFonts w:asciiTheme="minorHAnsi" w:hAnsiTheme="minorHAnsi" w:cstheme="minorHAnsi"/>
          <w:b/>
          <w:bCs/>
          <w:color w:val="000000" w:themeColor="text1"/>
          <w:spacing w:val="-1"/>
          <w:sz w:val="22"/>
          <w:szCs w:val="22"/>
        </w:rPr>
        <w:t>, 3.4)</w:t>
      </w:r>
      <w:r w:rsidRPr="00E837E7">
        <w:rPr>
          <w:rFonts w:asciiTheme="minorHAnsi" w:hAnsiTheme="minorHAnsi" w:cstheme="minorHAnsi"/>
          <w:b/>
          <w:bCs/>
          <w:color w:val="000000" w:themeColor="text1"/>
          <w:spacing w:val="-1"/>
          <w:sz w:val="22"/>
          <w:szCs w:val="22"/>
        </w:rPr>
        <w:t>. </w:t>
      </w:r>
      <w:r w:rsidRPr="0085608D">
        <w:rPr>
          <w:rFonts w:asciiTheme="minorHAnsi" w:hAnsiTheme="minorHAnsi" w:cstheme="minorHAnsi"/>
          <w:color w:val="000000" w:themeColor="text1"/>
          <w:sz w:val="22"/>
          <w:szCs w:val="22"/>
        </w:rPr>
        <w:t>Most natural habitats have been declining in extent, especially subtropical and tropical forests with 20% left in Macaronesia and 10% in the Caucasus (3.3.2.5), with the highest loss occurred during the 20</w:t>
      </w:r>
      <w:r w:rsidRPr="00503C3C">
        <w:rPr>
          <w:rFonts w:asciiTheme="minorHAnsi" w:hAnsiTheme="minorHAnsi" w:cstheme="minorHAnsi"/>
          <w:color w:val="000000" w:themeColor="text1"/>
          <w:sz w:val="22"/>
          <w:szCs w:val="22"/>
        </w:rPr>
        <w:t>th</w:t>
      </w:r>
      <w:r w:rsidRPr="0085608D">
        <w:rPr>
          <w:rFonts w:asciiTheme="minorHAnsi" w:hAnsiTheme="minorHAnsi" w:cstheme="minorHAnsi"/>
          <w:color w:val="000000" w:themeColor="text1"/>
          <w:sz w:val="22"/>
          <w:szCs w:val="22"/>
        </w:rPr>
        <w:t xml:space="preserve"> century (</w:t>
      </w:r>
      <w:r w:rsidRPr="0085608D">
        <w:rPr>
          <w:rFonts w:asciiTheme="minorHAnsi" w:hAnsiTheme="minorHAnsi" w:cstheme="minorHAnsi"/>
          <w:i/>
          <w:color w:val="000000" w:themeColor="text1"/>
          <w:sz w:val="22"/>
          <w:szCs w:val="22"/>
        </w:rPr>
        <w:t>well established</w:t>
      </w:r>
      <w:r w:rsidRPr="0085608D">
        <w:rPr>
          <w:rFonts w:asciiTheme="minorHAnsi" w:hAnsiTheme="minorHAnsi" w:cstheme="minorHAnsi"/>
          <w:color w:val="000000" w:themeColor="text1"/>
          <w:sz w:val="22"/>
          <w:szCs w:val="22"/>
        </w:rPr>
        <w:t>) (3.3.2). These declines are generally continuing, albeit at a slower rate. Forests, grasslands and tundra have been the most impacted terrestrial habitats since the second half of the 20</w:t>
      </w:r>
      <w:r w:rsidRPr="005E25B9">
        <w:rPr>
          <w:rFonts w:asciiTheme="minorHAnsi" w:hAnsiTheme="minorHAnsi" w:cstheme="minorHAnsi"/>
          <w:color w:val="000000" w:themeColor="text1"/>
          <w:sz w:val="22"/>
          <w:szCs w:val="22"/>
        </w:rPr>
        <w:t>th</w:t>
      </w:r>
      <w:r w:rsidRPr="0085608D">
        <w:rPr>
          <w:rFonts w:asciiTheme="minorHAnsi" w:hAnsiTheme="minorHAnsi" w:cstheme="minorHAnsi"/>
          <w:color w:val="000000" w:themeColor="text1"/>
          <w:sz w:val="22"/>
          <w:szCs w:val="22"/>
        </w:rPr>
        <w:t xml:space="preserve"> century (3.3.2). </w:t>
      </w:r>
      <w:r w:rsidRPr="0085608D">
        <w:rPr>
          <w:rStyle w:val="m-3157278210811972893apple-converted-space"/>
          <w:rFonts w:asciiTheme="minorHAnsi" w:hAnsiTheme="minorHAnsi" w:cstheme="minorHAnsi"/>
          <w:color w:val="000000" w:themeColor="text1"/>
          <w:sz w:val="22"/>
          <w:szCs w:val="22"/>
        </w:rPr>
        <w:t>Systematic assessments of habitat conservation status only exist for the European Union</w:t>
      </w:r>
      <w:r w:rsidRPr="0085608D">
        <w:rPr>
          <w:rFonts w:asciiTheme="minorHAnsi" w:hAnsiTheme="minorHAnsi" w:cstheme="minorHAnsi"/>
          <w:color w:val="000000" w:themeColor="text1"/>
          <w:sz w:val="22"/>
          <w:szCs w:val="22"/>
        </w:rPr>
        <w:t>. There, 16% of terrestrial habitat assessments in the period 2007-2012 had favourable conservation status; 3% had unfavourable, but improving trends; 37% had unfavourable, but stable trends; 2</w:t>
      </w:r>
      <w:r w:rsidR="00E1742E">
        <w:rPr>
          <w:rFonts w:asciiTheme="minorHAnsi" w:hAnsiTheme="minorHAnsi" w:cstheme="minorHAnsi"/>
          <w:color w:val="000000" w:themeColor="text1"/>
          <w:sz w:val="22"/>
          <w:szCs w:val="22"/>
        </w:rPr>
        <w:t>9</w:t>
      </w:r>
      <w:r w:rsidRPr="0085608D">
        <w:rPr>
          <w:rFonts w:asciiTheme="minorHAnsi" w:hAnsiTheme="minorHAnsi" w:cstheme="minorHAnsi"/>
          <w:color w:val="000000" w:themeColor="text1"/>
          <w:sz w:val="22"/>
          <w:szCs w:val="22"/>
        </w:rPr>
        <w:t xml:space="preserve">% had unfavourable and declining trends; </w:t>
      </w:r>
      <w:r w:rsidRPr="0085608D">
        <w:rPr>
          <w:rFonts w:asciiTheme="minorHAnsi" w:hAnsiTheme="minorHAnsi" w:cstheme="minorHAnsi"/>
          <w:sz w:val="22"/>
          <w:szCs w:val="22"/>
          <w:lang w:val="en-US"/>
        </w:rPr>
        <w:t>11% had unfavo</w:t>
      </w:r>
      <w:r w:rsidR="004857E6">
        <w:rPr>
          <w:rFonts w:asciiTheme="minorHAnsi" w:hAnsiTheme="minorHAnsi" w:cstheme="minorHAnsi"/>
          <w:sz w:val="22"/>
          <w:szCs w:val="22"/>
          <w:lang w:val="en-US"/>
        </w:rPr>
        <w:t>u</w:t>
      </w:r>
      <w:r w:rsidRPr="0085608D">
        <w:rPr>
          <w:rFonts w:asciiTheme="minorHAnsi" w:hAnsiTheme="minorHAnsi" w:cstheme="minorHAnsi"/>
          <w:sz w:val="22"/>
          <w:szCs w:val="22"/>
          <w:lang w:val="en-US"/>
        </w:rPr>
        <w:t xml:space="preserve">rable status with unknown trend relative </w:t>
      </w:r>
      <w:r w:rsidRPr="0085608D">
        <w:rPr>
          <w:rFonts w:asciiTheme="minorHAnsi" w:hAnsiTheme="minorHAnsi" w:cstheme="minorHAnsi"/>
          <w:color w:val="000000" w:themeColor="text1"/>
          <w:sz w:val="22"/>
          <w:szCs w:val="22"/>
        </w:rPr>
        <w:t xml:space="preserve">to the period 2001-2006 </w:t>
      </w:r>
      <w:r w:rsidRPr="0085608D">
        <w:rPr>
          <w:rFonts w:asciiTheme="minorHAnsi" w:hAnsiTheme="minorHAnsi" w:cstheme="minorHAnsi"/>
          <w:sz w:val="22"/>
          <w:szCs w:val="22"/>
          <w:lang w:val="en-US"/>
        </w:rPr>
        <w:t>and 4% had unknown status</w:t>
      </w:r>
      <w:r w:rsidRPr="0085608D" w:rsidDel="004E74D0">
        <w:rPr>
          <w:rFonts w:asciiTheme="minorHAnsi" w:hAnsiTheme="minorHAnsi" w:cstheme="minorHAnsi"/>
          <w:color w:val="000000" w:themeColor="text1"/>
          <w:sz w:val="22"/>
          <w:szCs w:val="22"/>
        </w:rPr>
        <w:t xml:space="preserve"> </w:t>
      </w:r>
      <w:r w:rsidRPr="0085608D">
        <w:rPr>
          <w:rFonts w:asciiTheme="minorHAnsi" w:hAnsiTheme="minorHAnsi" w:cstheme="minorHAnsi"/>
          <w:color w:val="000000" w:themeColor="text1"/>
          <w:sz w:val="22"/>
          <w:szCs w:val="22"/>
        </w:rPr>
        <w:t>(</w:t>
      </w:r>
      <w:r w:rsidRPr="0085608D">
        <w:rPr>
          <w:rFonts w:asciiTheme="minorHAnsi" w:hAnsiTheme="minorHAnsi" w:cstheme="minorHAnsi"/>
          <w:i/>
          <w:color w:val="000000" w:themeColor="text1"/>
          <w:sz w:val="22"/>
          <w:szCs w:val="22"/>
        </w:rPr>
        <w:t>well established</w:t>
      </w:r>
      <w:r w:rsidRPr="0085608D">
        <w:rPr>
          <w:rFonts w:asciiTheme="minorHAnsi" w:hAnsiTheme="minorHAnsi" w:cstheme="minorHAnsi"/>
          <w:color w:val="000000" w:themeColor="text1"/>
          <w:sz w:val="22"/>
          <w:szCs w:val="22"/>
        </w:rPr>
        <w:t xml:space="preserve">) (3.3.2.12). </w:t>
      </w:r>
    </w:p>
    <w:p w14:paraId="6AF0774E" w14:textId="77777777" w:rsidR="0048205B" w:rsidRPr="00E72FD6" w:rsidRDefault="0048205B" w:rsidP="00AE389F">
      <w:pPr>
        <w:rPr>
          <w:rFonts w:cstheme="minorHAnsi"/>
          <w:color w:val="000000" w:themeColor="text1"/>
        </w:rPr>
      </w:pPr>
      <w:r w:rsidRPr="00FB1853">
        <w:rPr>
          <w:rFonts w:cstheme="minorHAnsi"/>
          <w:color w:val="000000" w:themeColor="text1"/>
        </w:rPr>
        <w:t xml:space="preserve">Forty-two per cent of terrestrial European and Central Asian animal and plant species with known population trends declines in the last 10 years, 6% increased and 52% were stable (3.4.13) </w:t>
      </w:r>
      <w:r w:rsidRPr="00FB1853">
        <w:rPr>
          <w:rFonts w:cstheme="minorHAnsi"/>
          <w:bCs/>
          <w:color w:val="000000" w:themeColor="text1"/>
        </w:rPr>
        <w:t>(</w:t>
      </w:r>
      <w:r w:rsidRPr="00FB1853">
        <w:rPr>
          <w:rFonts w:cstheme="minorHAnsi"/>
          <w:bCs/>
          <w:i/>
          <w:color w:val="000000" w:themeColor="text1"/>
        </w:rPr>
        <w:t>established but incomplete</w:t>
      </w:r>
      <w:r w:rsidRPr="00FB1853">
        <w:rPr>
          <w:rFonts w:cstheme="minorHAnsi"/>
          <w:bCs/>
          <w:color w:val="000000" w:themeColor="text1"/>
        </w:rPr>
        <w:t>)</w:t>
      </w:r>
      <w:r w:rsidRPr="00FB1853">
        <w:rPr>
          <w:rFonts w:cstheme="minorHAnsi"/>
          <w:color w:val="000000" w:themeColor="text1"/>
        </w:rPr>
        <w:t>.</w:t>
      </w:r>
      <w:r w:rsidRPr="00E72FD6">
        <w:rPr>
          <w:rFonts w:cstheme="minorHAnsi"/>
          <w:color w:val="000000" w:themeColor="text1"/>
        </w:rPr>
        <w:t xml:space="preserve"> </w:t>
      </w:r>
    </w:p>
    <w:p w14:paraId="261DD6DC" w14:textId="38D35114" w:rsidR="0048205B" w:rsidRPr="00E72FD6" w:rsidRDefault="0048205B" w:rsidP="00AE389F">
      <w:pPr>
        <w:rPr>
          <w:rFonts w:cstheme="minorHAnsi"/>
          <w:color w:val="000000" w:themeColor="text1"/>
        </w:rPr>
      </w:pPr>
      <w:r w:rsidRPr="00FB1BC0">
        <w:rPr>
          <w:rFonts w:cstheme="minorHAnsi"/>
          <w:b/>
          <w:color w:val="000000" w:themeColor="text1"/>
        </w:rPr>
        <w:t xml:space="preserve">The main causes of the decline of terrestrial species include habitat conversion and pollution due to agriculture and forestry practices, natural resource extraction, climate change and invasive alien species </w:t>
      </w:r>
      <w:r w:rsidRPr="00FB1BC0">
        <w:rPr>
          <w:rFonts w:cstheme="minorHAnsi"/>
          <w:b/>
          <w:bCs/>
          <w:color w:val="000000" w:themeColor="text1"/>
        </w:rPr>
        <w:t>(</w:t>
      </w:r>
      <w:r w:rsidRPr="00E756AB">
        <w:rPr>
          <w:rFonts w:cstheme="minorHAnsi"/>
          <w:b/>
          <w:bCs/>
          <w:i/>
          <w:color w:val="000000" w:themeColor="text1"/>
        </w:rPr>
        <w:t>well estab</w:t>
      </w:r>
      <w:r w:rsidRPr="00FB1BC0">
        <w:rPr>
          <w:rFonts w:cstheme="minorHAnsi"/>
          <w:b/>
          <w:bCs/>
          <w:i/>
          <w:color w:val="000000" w:themeColor="text1"/>
        </w:rPr>
        <w:t>lished</w:t>
      </w:r>
      <w:r w:rsidRPr="00FB1BC0">
        <w:rPr>
          <w:rFonts w:cstheme="minorHAnsi"/>
          <w:b/>
          <w:bCs/>
          <w:color w:val="000000" w:themeColor="text1"/>
        </w:rPr>
        <w:t xml:space="preserve">) </w:t>
      </w:r>
      <w:r w:rsidRPr="00FB1BC0">
        <w:rPr>
          <w:rFonts w:cstheme="minorHAnsi"/>
          <w:b/>
          <w:color w:val="000000" w:themeColor="text1"/>
        </w:rPr>
        <w:t>(3.4, 3.3.2).</w:t>
      </w:r>
      <w:r w:rsidRPr="00E72FD6">
        <w:rPr>
          <w:rFonts w:cstheme="minorHAnsi"/>
          <w:color w:val="000000" w:themeColor="text1"/>
        </w:rPr>
        <w:t xml:space="preserve"> Loss of forest biodiversity continues due to loss of intact natural forest (</w:t>
      </w:r>
      <w:r w:rsidRPr="00E72FD6">
        <w:rPr>
          <w:rFonts w:cstheme="minorHAnsi"/>
          <w:i/>
          <w:color w:val="000000" w:themeColor="text1"/>
        </w:rPr>
        <w:t>well established</w:t>
      </w:r>
      <w:r w:rsidRPr="00E72FD6">
        <w:rPr>
          <w:rFonts w:cstheme="minorHAnsi"/>
          <w:color w:val="000000" w:themeColor="text1"/>
        </w:rPr>
        <w:t>), forest fires, loss of natural structures, such as dead trees (</w:t>
      </w:r>
      <w:r w:rsidRPr="00E72FD6">
        <w:rPr>
          <w:rFonts w:cstheme="minorHAnsi"/>
          <w:i/>
          <w:color w:val="000000" w:themeColor="text1"/>
        </w:rPr>
        <w:t>well established</w:t>
      </w:r>
      <w:r w:rsidRPr="00E72FD6">
        <w:rPr>
          <w:rFonts w:cstheme="minorHAnsi"/>
          <w:color w:val="000000" w:themeColor="text1"/>
        </w:rPr>
        <w:t>), fragmentation of populations (</w:t>
      </w:r>
      <w:r w:rsidRPr="00E72FD6">
        <w:rPr>
          <w:rFonts w:cstheme="minorHAnsi"/>
          <w:i/>
          <w:color w:val="000000" w:themeColor="text1"/>
        </w:rPr>
        <w:t>well established</w:t>
      </w:r>
      <w:r w:rsidRPr="00E72FD6">
        <w:rPr>
          <w:rFonts w:cstheme="minorHAnsi"/>
          <w:color w:val="000000" w:themeColor="text1"/>
        </w:rPr>
        <w:t>), loss of traditional forestry practices that created open forest (</w:t>
      </w:r>
      <w:r w:rsidRPr="00E72FD6">
        <w:rPr>
          <w:rFonts w:cstheme="minorHAnsi"/>
          <w:i/>
          <w:color w:val="000000" w:themeColor="text1"/>
        </w:rPr>
        <w:t>well established</w:t>
      </w:r>
      <w:r w:rsidRPr="00E72FD6">
        <w:rPr>
          <w:rFonts w:cstheme="minorHAnsi"/>
          <w:color w:val="000000" w:themeColor="text1"/>
        </w:rPr>
        <w:t>), increased number and strength of extreme weather events due to climate change (</w:t>
      </w:r>
      <w:r w:rsidRPr="00E72FD6">
        <w:rPr>
          <w:rFonts w:cstheme="minorHAnsi"/>
          <w:i/>
          <w:color w:val="000000" w:themeColor="text1"/>
        </w:rPr>
        <w:t>well established</w:t>
      </w:r>
      <w:r w:rsidRPr="00E72FD6">
        <w:rPr>
          <w:rFonts w:cstheme="minorHAnsi"/>
          <w:color w:val="000000" w:themeColor="text1"/>
        </w:rPr>
        <w:t>) and conversion of land use (</w:t>
      </w:r>
      <w:r w:rsidRPr="00E72FD6">
        <w:rPr>
          <w:rFonts w:cstheme="minorHAnsi"/>
          <w:i/>
          <w:color w:val="000000" w:themeColor="text1"/>
        </w:rPr>
        <w:t>well established</w:t>
      </w:r>
      <w:r w:rsidRPr="00E72FD6">
        <w:rPr>
          <w:rFonts w:cstheme="minorHAnsi"/>
          <w:color w:val="000000" w:themeColor="text1"/>
        </w:rPr>
        <w:t>). Since the 1950s, biodiversity has decreased in response to both abandonment of, and intensified use of, agricultural land (</w:t>
      </w:r>
      <w:r w:rsidRPr="00E72FD6">
        <w:rPr>
          <w:rFonts w:cstheme="minorHAnsi"/>
          <w:i/>
          <w:color w:val="000000" w:themeColor="text1"/>
        </w:rPr>
        <w:t>well established</w:t>
      </w:r>
      <w:r w:rsidRPr="00E72FD6">
        <w:rPr>
          <w:rFonts w:cstheme="minorHAnsi"/>
          <w:color w:val="000000" w:themeColor="text1"/>
        </w:rPr>
        <w:t xml:space="preserve"> for Western Europe and Central Europe; </w:t>
      </w:r>
      <w:r w:rsidRPr="00E72FD6">
        <w:rPr>
          <w:rFonts w:cstheme="minorHAnsi"/>
          <w:i/>
          <w:color w:val="000000" w:themeColor="text1"/>
        </w:rPr>
        <w:t>established but incomplete</w:t>
      </w:r>
      <w:r w:rsidRPr="00E72FD6">
        <w:rPr>
          <w:rFonts w:cstheme="minorHAnsi"/>
          <w:color w:val="000000" w:themeColor="text1"/>
        </w:rPr>
        <w:t xml:space="preserve"> for Eastern Europe and Central Asia) (3.3.2.9). The conversion of grasslands to crops and urban areas and conversion of </w:t>
      </w:r>
      <w:r w:rsidRPr="00E72FD6">
        <w:rPr>
          <w:rFonts w:cstheme="minorHAnsi"/>
          <w:color w:val="000000" w:themeColor="text1"/>
        </w:rPr>
        <w:lastRenderedPageBreak/>
        <w:t xml:space="preserve">semi-natural grassland to more intensively used pastures are </w:t>
      </w:r>
      <w:r>
        <w:rPr>
          <w:rFonts w:cstheme="minorHAnsi"/>
          <w:color w:val="000000" w:themeColor="text1"/>
        </w:rPr>
        <w:t xml:space="preserve">among the </w:t>
      </w:r>
      <w:r w:rsidRPr="00E72FD6">
        <w:rPr>
          <w:rFonts w:cstheme="minorHAnsi"/>
          <w:color w:val="000000" w:themeColor="text1"/>
        </w:rPr>
        <w:t>main drivers of declining conservation status of non-forested habitats and species (</w:t>
      </w:r>
      <w:r w:rsidRPr="00E72FD6">
        <w:rPr>
          <w:rFonts w:cstheme="minorHAnsi"/>
          <w:i/>
          <w:color w:val="000000" w:themeColor="text1"/>
        </w:rPr>
        <w:t>well established</w:t>
      </w:r>
      <w:r w:rsidRPr="00E72FD6">
        <w:rPr>
          <w:rFonts w:cstheme="minorHAnsi"/>
          <w:color w:val="000000" w:themeColor="text1"/>
        </w:rPr>
        <w:t>) (3.3.2.6). Climate change, including increased number and strength of extreme weather events, also accelerates turnover in species composition and species loss in all habitat types, shifts species distributions northwards and upwards on mountain slopes (</w:t>
      </w:r>
      <w:r w:rsidRPr="00E72FD6">
        <w:rPr>
          <w:rFonts w:cstheme="minorHAnsi"/>
          <w:i/>
          <w:color w:val="000000" w:themeColor="text1"/>
        </w:rPr>
        <w:t>well established</w:t>
      </w:r>
      <w:r w:rsidRPr="00E72FD6">
        <w:rPr>
          <w:rFonts w:cstheme="minorHAnsi"/>
          <w:color w:val="000000" w:themeColor="text1"/>
        </w:rPr>
        <w:t>), decreases the extent of glaciers (</w:t>
      </w:r>
      <w:r w:rsidRPr="00E72FD6">
        <w:rPr>
          <w:rFonts w:cstheme="minorHAnsi"/>
          <w:i/>
          <w:color w:val="000000" w:themeColor="text1"/>
        </w:rPr>
        <w:t>well established</w:t>
      </w:r>
      <w:r w:rsidRPr="00E72FD6">
        <w:rPr>
          <w:rFonts w:cstheme="minorHAnsi"/>
          <w:color w:val="000000" w:themeColor="text1"/>
        </w:rPr>
        <w:t>), decreases the extent of polar deserts with transformation to tundra (</w:t>
      </w:r>
      <w:r w:rsidRPr="00E72FD6">
        <w:rPr>
          <w:rFonts w:cstheme="minorHAnsi"/>
          <w:i/>
          <w:color w:val="000000" w:themeColor="text1"/>
        </w:rPr>
        <w:t>well established</w:t>
      </w:r>
      <w:r w:rsidRPr="00E72FD6">
        <w:rPr>
          <w:rFonts w:cstheme="minorHAnsi"/>
          <w:color w:val="000000" w:themeColor="text1"/>
        </w:rPr>
        <w:t xml:space="preserve">), expands deserts and </w:t>
      </w:r>
      <w:r>
        <w:rPr>
          <w:rFonts w:cstheme="minorHAnsi"/>
          <w:color w:val="000000" w:themeColor="text1"/>
        </w:rPr>
        <w:t>shifts forest</w:t>
      </w:r>
      <w:r w:rsidRPr="00E72FD6">
        <w:rPr>
          <w:rFonts w:cstheme="minorHAnsi"/>
          <w:color w:val="000000" w:themeColor="text1"/>
        </w:rPr>
        <w:t xml:space="preserve"> cover and types (3.</w:t>
      </w:r>
      <w:r>
        <w:rPr>
          <w:rFonts w:cstheme="minorHAnsi"/>
          <w:color w:val="000000" w:themeColor="text1"/>
        </w:rPr>
        <w:t>3.2</w:t>
      </w:r>
      <w:r w:rsidRPr="00E72FD6">
        <w:rPr>
          <w:rFonts w:cstheme="minorHAnsi"/>
          <w:color w:val="000000" w:themeColor="text1"/>
        </w:rPr>
        <w:t>). Populations of invasive and alien species continuously increase in numbers, exacerbated in northern parts of Europe and Central Asia by climate change (</w:t>
      </w:r>
      <w:r w:rsidRPr="00E72FD6">
        <w:rPr>
          <w:rFonts w:cstheme="minorHAnsi"/>
          <w:i/>
          <w:color w:val="000000" w:themeColor="text1"/>
        </w:rPr>
        <w:t>well established</w:t>
      </w:r>
      <w:r w:rsidRPr="00E72FD6">
        <w:rPr>
          <w:rFonts w:cstheme="minorHAnsi"/>
          <w:color w:val="000000" w:themeColor="text1"/>
        </w:rPr>
        <w:t>) (3.</w:t>
      </w:r>
      <w:r>
        <w:rPr>
          <w:rFonts w:cstheme="minorHAnsi"/>
          <w:color w:val="000000" w:themeColor="text1"/>
        </w:rPr>
        <w:t>3.2</w:t>
      </w:r>
      <w:r w:rsidRPr="00E72FD6">
        <w:rPr>
          <w:rFonts w:cstheme="minorHAnsi"/>
          <w:color w:val="000000" w:themeColor="text1"/>
        </w:rPr>
        <w:t>).</w:t>
      </w:r>
    </w:p>
    <w:p w14:paraId="61C88292" w14:textId="77777777" w:rsidR="0048205B" w:rsidRDefault="0048205B" w:rsidP="00AE389F">
      <w:pPr>
        <w:rPr>
          <w:rFonts w:cstheme="minorHAnsi"/>
          <w:color w:val="000000" w:themeColor="text1"/>
        </w:rPr>
      </w:pPr>
      <w:r w:rsidRPr="00E72FD6">
        <w:rPr>
          <w:rFonts w:cstheme="minorHAnsi"/>
          <w:color w:val="000000" w:themeColor="text1"/>
        </w:rPr>
        <w:t>Drainage-based exploitation of boreal peatlands is gradually giving way to sustainable use, protection and restoration, while southern and mountain peatlands are still threatened by development (</w:t>
      </w:r>
      <w:r w:rsidRPr="00E72FD6">
        <w:rPr>
          <w:rFonts w:cstheme="minorHAnsi"/>
          <w:i/>
          <w:color w:val="000000" w:themeColor="text1"/>
        </w:rPr>
        <w:t>well established</w:t>
      </w:r>
      <w:r w:rsidRPr="00E72FD6">
        <w:rPr>
          <w:rFonts w:cstheme="minorHAnsi"/>
          <w:color w:val="000000" w:themeColor="text1"/>
        </w:rPr>
        <w:t>). Unique functions of peatlands such as carbon storage, water regulation and biodiversity maintenance are increasingly lost by drainage and over-utilization (</w:t>
      </w:r>
      <w:r w:rsidRPr="00E72FD6">
        <w:rPr>
          <w:rFonts w:cstheme="minorHAnsi"/>
          <w:i/>
          <w:color w:val="000000" w:themeColor="text1"/>
        </w:rPr>
        <w:t>well established</w:t>
      </w:r>
      <w:r w:rsidRPr="00E72FD6">
        <w:rPr>
          <w:rFonts w:cstheme="minorHAnsi"/>
          <w:color w:val="000000" w:themeColor="text1"/>
        </w:rPr>
        <w:t>) (3.</w:t>
      </w:r>
      <w:r>
        <w:rPr>
          <w:rFonts w:cstheme="minorHAnsi"/>
          <w:color w:val="000000" w:themeColor="text1"/>
        </w:rPr>
        <w:t>3.</w:t>
      </w:r>
      <w:r w:rsidRPr="00E72FD6">
        <w:rPr>
          <w:rFonts w:cstheme="minorHAnsi"/>
          <w:color w:val="000000" w:themeColor="text1"/>
        </w:rPr>
        <w:t xml:space="preserve">2.8). </w:t>
      </w:r>
    </w:p>
    <w:p w14:paraId="64461445" w14:textId="77777777" w:rsidR="0048205B" w:rsidRPr="00E72FD6" w:rsidRDefault="0048205B" w:rsidP="00AE389F">
      <w:pPr>
        <w:autoSpaceDE w:val="0"/>
        <w:autoSpaceDN w:val="0"/>
        <w:adjustRightInd w:val="0"/>
        <w:rPr>
          <w:rFonts w:cstheme="minorHAnsi"/>
          <w:color w:val="000000" w:themeColor="text1"/>
        </w:rPr>
      </w:pPr>
      <w:r w:rsidRPr="00FB1853">
        <w:rPr>
          <w:rFonts w:cstheme="minorHAnsi"/>
          <w:b/>
          <w:color w:val="000000" w:themeColor="text1"/>
          <w:lang w:eastAsia="fr-FR"/>
        </w:rPr>
        <w:t>Europe and Central Asia has over half of all known breeds of domesticated mammals and birds, but 75% of local bird breeds and 58% of local mammal breeds are threatened with extinction (3.4.13).</w:t>
      </w:r>
      <w:r w:rsidRPr="00E837E7">
        <w:rPr>
          <w:rFonts w:cstheme="minorHAnsi"/>
          <w:color w:val="000000" w:themeColor="text1"/>
          <w:lang w:val="en-CA" w:eastAsia="fr-FR"/>
        </w:rPr>
        <w:t xml:space="preserve"> </w:t>
      </w:r>
      <w:r w:rsidRPr="00073379">
        <w:rPr>
          <w:rFonts w:cstheme="minorHAnsi"/>
          <w:b/>
          <w:color w:val="000000" w:themeColor="text1"/>
          <w:lang w:val="en-CA" w:eastAsia="fr-FR"/>
        </w:rPr>
        <w:t xml:space="preserve">The species diversity of arable plants has decreased by 20% since 1950 in </w:t>
      </w:r>
      <w:r w:rsidRPr="00FB1853">
        <w:rPr>
          <w:rFonts w:cstheme="minorHAnsi"/>
          <w:b/>
          <w:color w:val="000000" w:themeColor="text1"/>
          <w:lang w:eastAsia="fr-FR"/>
        </w:rPr>
        <w:t>Western and Central Europe, and the abundance of rare arable plants has also decreased (</w:t>
      </w:r>
      <w:r w:rsidRPr="00FB1853">
        <w:rPr>
          <w:rFonts w:cstheme="minorHAnsi"/>
          <w:b/>
          <w:i/>
          <w:color w:val="000000" w:themeColor="text1"/>
          <w:lang w:eastAsia="fr-FR"/>
        </w:rPr>
        <w:t>well established</w:t>
      </w:r>
      <w:r w:rsidRPr="00FB1853">
        <w:rPr>
          <w:rFonts w:cstheme="minorHAnsi"/>
          <w:b/>
          <w:color w:val="000000" w:themeColor="text1"/>
          <w:lang w:eastAsia="fr-FR"/>
        </w:rPr>
        <w:t>) (3.3.2.9).</w:t>
      </w:r>
      <w:r w:rsidRPr="00FB1853">
        <w:rPr>
          <w:rFonts w:cstheme="minorHAnsi"/>
          <w:color w:val="000000" w:themeColor="text1"/>
          <w:lang w:eastAsia="fr-FR"/>
        </w:rPr>
        <w:t xml:space="preserve"> The genetic diversity of plants cultivated in situ declined until the 1960s, due to the replacement of landraces by modern cultivars, and no further reduction or increase of diversity was observed after the 1980s (</w:t>
      </w:r>
      <w:r w:rsidRPr="00FB1853">
        <w:rPr>
          <w:rFonts w:cstheme="minorHAnsi"/>
          <w:i/>
          <w:color w:val="000000" w:themeColor="text1"/>
          <w:lang w:eastAsia="fr-FR"/>
        </w:rPr>
        <w:t>well established</w:t>
      </w:r>
      <w:r w:rsidRPr="00FB1853">
        <w:rPr>
          <w:rFonts w:cstheme="minorHAnsi"/>
          <w:color w:val="000000" w:themeColor="text1"/>
          <w:lang w:eastAsia="fr-FR"/>
        </w:rPr>
        <w:t>). The numbers of at-risk animal breeds have slightly declined since 1999, but exact quantification is hampered by the changing number of documented local breeds (</w:t>
      </w:r>
      <w:r w:rsidRPr="00FB1853">
        <w:rPr>
          <w:rFonts w:cstheme="minorHAnsi"/>
          <w:i/>
          <w:color w:val="000000" w:themeColor="text1"/>
          <w:lang w:eastAsia="fr-FR"/>
        </w:rPr>
        <w:t>established but incomplete</w:t>
      </w:r>
      <w:r w:rsidRPr="00FB1853">
        <w:rPr>
          <w:rFonts w:cstheme="minorHAnsi"/>
          <w:color w:val="000000" w:themeColor="text1"/>
          <w:lang w:eastAsia="fr-FR"/>
        </w:rPr>
        <w:t xml:space="preserve">) (3.4.13). </w:t>
      </w:r>
      <w:r w:rsidRPr="00FB1853">
        <w:rPr>
          <w:rFonts w:cstheme="minorHAnsi"/>
          <w:color w:val="000000" w:themeColor="text1"/>
        </w:rPr>
        <w:t>From 1980 to 2013, the abundance of farmland common bird species decreased by 57% in Western and Central Europe, t</w:t>
      </w:r>
      <w:r w:rsidRPr="00FB1853">
        <w:rPr>
          <w:rFonts w:cstheme="minorHAnsi"/>
          <w:color w:val="000000" w:themeColor="text1"/>
          <w:lang w:eastAsia="fr-FR"/>
        </w:rPr>
        <w:t>he abundance of grassland butterflies has declined since 1990 (</w:t>
      </w:r>
      <w:r w:rsidRPr="00FB1853">
        <w:rPr>
          <w:rFonts w:cstheme="minorHAnsi"/>
          <w:i/>
          <w:color w:val="000000" w:themeColor="text1"/>
        </w:rPr>
        <w:t>well established</w:t>
      </w:r>
      <w:r w:rsidRPr="00FB1853">
        <w:rPr>
          <w:rFonts w:cstheme="minorHAnsi"/>
          <w:color w:val="000000" w:themeColor="text1"/>
        </w:rPr>
        <w:t xml:space="preserve"> for Western Europe</w:t>
      </w:r>
      <w:r w:rsidRPr="00FB1853">
        <w:rPr>
          <w:rFonts w:cstheme="minorHAnsi"/>
          <w:color w:val="000000" w:themeColor="text1"/>
          <w:lang w:eastAsia="fr-FR"/>
        </w:rPr>
        <w:t>) and there have been severe seasonal losses of honey bee colonies over the period 1961-2012 across Europe and Central Asia</w:t>
      </w:r>
      <w:r w:rsidRPr="00FB1853">
        <w:rPr>
          <w:rFonts w:cstheme="minorHAnsi"/>
          <w:color w:val="000000" w:themeColor="text1"/>
        </w:rPr>
        <w:t xml:space="preserve"> (</w:t>
      </w:r>
      <w:r w:rsidRPr="00FB1853">
        <w:rPr>
          <w:rFonts w:cstheme="minorHAnsi"/>
          <w:i/>
          <w:color w:val="000000" w:themeColor="text1"/>
        </w:rPr>
        <w:t>well established</w:t>
      </w:r>
      <w:r w:rsidRPr="00FB1853">
        <w:rPr>
          <w:rFonts w:cstheme="minorHAnsi"/>
          <w:color w:val="000000" w:themeColor="text1"/>
        </w:rPr>
        <w:t>) (3.</w:t>
      </w:r>
      <w:r>
        <w:rPr>
          <w:rFonts w:cstheme="minorHAnsi"/>
          <w:color w:val="000000" w:themeColor="text1"/>
        </w:rPr>
        <w:t>3.2.9</w:t>
      </w:r>
      <w:r w:rsidRPr="00FB1853">
        <w:rPr>
          <w:rFonts w:cstheme="minorHAnsi"/>
          <w:color w:val="000000" w:themeColor="text1"/>
        </w:rPr>
        <w:t>).</w:t>
      </w:r>
      <w:bookmarkStart w:id="923" w:name="_Toc499649869"/>
      <w:bookmarkStart w:id="924" w:name="_Toc499649873"/>
      <w:r w:rsidRPr="00E72FD6">
        <w:rPr>
          <w:rFonts w:cstheme="minorHAnsi"/>
          <w:color w:val="000000" w:themeColor="text1"/>
        </w:rPr>
        <w:t xml:space="preserve"> </w:t>
      </w:r>
    </w:p>
    <w:p w14:paraId="6F849738" w14:textId="6259EAAA" w:rsidR="0048205B" w:rsidRPr="00E72FD6" w:rsidRDefault="0048205B" w:rsidP="00AE389F">
      <w:pPr>
        <w:snapToGrid w:val="0"/>
        <w:rPr>
          <w:rFonts w:cstheme="minorHAnsi"/>
          <w:color w:val="000000" w:themeColor="text1"/>
        </w:rPr>
      </w:pPr>
      <w:r>
        <w:rPr>
          <w:rFonts w:cstheme="minorHAnsi"/>
          <w:b/>
          <w:color w:val="000000" w:themeColor="text1"/>
        </w:rPr>
        <w:t>B</w:t>
      </w:r>
      <w:r w:rsidRPr="00E72FD6">
        <w:rPr>
          <w:rFonts w:cstheme="minorHAnsi"/>
          <w:b/>
          <w:color w:val="000000" w:themeColor="text1"/>
        </w:rPr>
        <w:t xml:space="preserve">etween 44 and 68 </w:t>
      </w:r>
      <w:r>
        <w:rPr>
          <w:rFonts w:cstheme="minorHAnsi"/>
          <w:b/>
          <w:color w:val="000000" w:themeColor="text1"/>
        </w:rPr>
        <w:t xml:space="preserve">recorded species endemic to Europe and Central Asia </w:t>
      </w:r>
      <w:r w:rsidRPr="00E72FD6">
        <w:rPr>
          <w:rFonts w:cstheme="minorHAnsi"/>
          <w:b/>
          <w:color w:val="000000" w:themeColor="text1"/>
        </w:rPr>
        <w:t>have become globally extinct since the 15</w:t>
      </w:r>
      <w:r w:rsidRPr="00503C3C">
        <w:rPr>
          <w:rFonts w:cstheme="minorHAnsi"/>
          <w:b/>
          <w:color w:val="000000" w:themeColor="text1"/>
        </w:rPr>
        <w:t>th</w:t>
      </w:r>
      <w:r w:rsidRPr="00E72FD6">
        <w:rPr>
          <w:rFonts w:cstheme="minorHAnsi"/>
          <w:b/>
          <w:color w:val="000000" w:themeColor="text1"/>
        </w:rPr>
        <w:t xml:space="preserve"> century (40-62 animals, four to six plants). </w:t>
      </w:r>
      <w:r>
        <w:rPr>
          <w:rFonts w:cstheme="minorHAnsi"/>
          <w:b/>
          <w:color w:val="000000" w:themeColor="text1"/>
        </w:rPr>
        <w:t>In addition, b</w:t>
      </w:r>
      <w:r w:rsidRPr="00E72FD6">
        <w:rPr>
          <w:rFonts w:cstheme="minorHAnsi"/>
          <w:b/>
          <w:color w:val="000000" w:themeColor="text1"/>
        </w:rPr>
        <w:t xml:space="preserve">etween 20 and 88 recorded species have become regionally extinct in Europe and Central Asia (16-80 animals, one fungus and four to </w:t>
      </w:r>
      <w:r>
        <w:rPr>
          <w:rFonts w:cstheme="minorHAnsi"/>
          <w:b/>
          <w:color w:val="000000" w:themeColor="text1"/>
        </w:rPr>
        <w:t xml:space="preserve">seven plants). </w:t>
      </w:r>
      <w:r w:rsidRPr="00E72FD6">
        <w:rPr>
          <w:rFonts w:cstheme="minorHAnsi"/>
          <w:b/>
          <w:color w:val="000000" w:themeColor="text1"/>
        </w:rPr>
        <w:t>37 global extinctions involved marine and freshwater species and seven involved terrestrial species</w:t>
      </w:r>
      <w:r>
        <w:rPr>
          <w:rFonts w:cstheme="minorHAnsi"/>
          <w:b/>
          <w:color w:val="000000" w:themeColor="text1"/>
        </w:rPr>
        <w:t>, while most</w:t>
      </w:r>
      <w:r w:rsidRPr="00E72FD6">
        <w:rPr>
          <w:rFonts w:cstheme="minorHAnsi"/>
          <w:b/>
          <w:color w:val="000000" w:themeColor="text1"/>
        </w:rPr>
        <w:t xml:space="preserve"> recorded regional extinctions were of terrestrial spec</w:t>
      </w:r>
      <w:r>
        <w:rPr>
          <w:rFonts w:cstheme="minorHAnsi"/>
          <w:b/>
          <w:color w:val="000000" w:themeColor="text1"/>
        </w:rPr>
        <w:t xml:space="preserve">ies </w:t>
      </w:r>
      <w:r w:rsidRPr="00E72FD6">
        <w:rPr>
          <w:rFonts w:cstheme="minorHAnsi"/>
          <w:b/>
          <w:color w:val="000000" w:themeColor="text1"/>
        </w:rPr>
        <w:t>(</w:t>
      </w:r>
      <w:r w:rsidRPr="00E72FD6">
        <w:rPr>
          <w:rFonts w:cstheme="minorHAnsi"/>
          <w:b/>
          <w:i/>
          <w:color w:val="000000" w:themeColor="text1"/>
        </w:rPr>
        <w:t>established but incomplete</w:t>
      </w:r>
      <w:r w:rsidRPr="00E72FD6">
        <w:rPr>
          <w:rFonts w:cstheme="minorHAnsi"/>
          <w:b/>
          <w:color w:val="000000" w:themeColor="text1"/>
        </w:rPr>
        <w:t>)</w:t>
      </w:r>
      <w:r>
        <w:rPr>
          <w:rFonts w:cstheme="minorHAnsi"/>
          <w:b/>
          <w:color w:val="000000" w:themeColor="text1"/>
        </w:rPr>
        <w:t>.</w:t>
      </w:r>
      <w:r w:rsidRPr="00E72FD6">
        <w:rPr>
          <w:rFonts w:cstheme="minorHAnsi"/>
          <w:b/>
          <w:color w:val="000000" w:themeColor="text1"/>
        </w:rPr>
        <w:t xml:space="preserve"> </w:t>
      </w:r>
      <w:r>
        <w:rPr>
          <w:rFonts w:cstheme="minorHAnsi"/>
          <w:b/>
          <w:color w:val="000000" w:themeColor="text1"/>
        </w:rPr>
        <w:t>In addition to these extinctions recorded at large scale, numerous extinction events were recorded at the country level</w:t>
      </w:r>
      <w:r w:rsidRPr="00BF5564">
        <w:rPr>
          <w:rFonts w:cstheme="minorHAnsi"/>
          <w:b/>
          <w:i/>
          <w:color w:val="000000" w:themeColor="text1"/>
        </w:rPr>
        <w:t xml:space="preserve"> </w:t>
      </w:r>
      <w:r w:rsidRPr="00157D3A">
        <w:rPr>
          <w:rFonts w:cstheme="minorHAnsi"/>
          <w:b/>
          <w:color w:val="000000" w:themeColor="text1"/>
        </w:rPr>
        <w:t>(</w:t>
      </w:r>
      <w:r w:rsidRPr="00BF5564">
        <w:rPr>
          <w:rFonts w:cstheme="minorHAnsi"/>
          <w:b/>
          <w:i/>
          <w:color w:val="000000" w:themeColor="text1"/>
        </w:rPr>
        <w:t>well established</w:t>
      </w:r>
      <w:r w:rsidRPr="00157D3A">
        <w:rPr>
          <w:rFonts w:cstheme="minorHAnsi"/>
          <w:b/>
          <w:color w:val="000000" w:themeColor="text1"/>
        </w:rPr>
        <w:t>)</w:t>
      </w:r>
      <w:r>
        <w:rPr>
          <w:rFonts w:cstheme="minorHAnsi"/>
          <w:b/>
          <w:color w:val="000000" w:themeColor="text1"/>
        </w:rPr>
        <w:t xml:space="preserve"> </w:t>
      </w:r>
      <w:r w:rsidRPr="00E72FD6">
        <w:rPr>
          <w:rFonts w:cstheme="minorHAnsi"/>
          <w:b/>
          <w:color w:val="000000" w:themeColor="text1"/>
        </w:rPr>
        <w:t>(3.4.1).</w:t>
      </w:r>
      <w:r w:rsidRPr="00E72FD6">
        <w:rPr>
          <w:rFonts w:cstheme="minorHAnsi"/>
          <w:color w:val="000000" w:themeColor="text1"/>
        </w:rPr>
        <w:t xml:space="preserve"> Around 13% of animal and plant groups living in Europe and Central Asia and comprehensively assessed by IUCN are endemic to the region (</w:t>
      </w:r>
      <w:r w:rsidRPr="00E72FD6">
        <w:rPr>
          <w:rFonts w:cstheme="minorHAnsi"/>
          <w:i/>
          <w:color w:val="000000" w:themeColor="text1"/>
        </w:rPr>
        <w:t>well established</w:t>
      </w:r>
      <w:r w:rsidRPr="00E72FD6">
        <w:rPr>
          <w:rFonts w:cstheme="minorHAnsi"/>
          <w:color w:val="000000" w:themeColor="text1"/>
        </w:rPr>
        <w:t>).</w:t>
      </w:r>
      <w:r w:rsidRPr="00E72FD6">
        <w:rPr>
          <w:rFonts w:cstheme="minorHAnsi"/>
          <w:b/>
          <w:color w:val="000000" w:themeColor="text1"/>
        </w:rPr>
        <w:t xml:space="preserve"> </w:t>
      </w:r>
      <w:r w:rsidRPr="00E72FD6">
        <w:rPr>
          <w:rFonts w:cstheme="minorHAnsi"/>
          <w:color w:val="000000" w:themeColor="text1"/>
        </w:rPr>
        <w:t xml:space="preserve">Thirteen percent of species occurring in Europe and Central Asia with known conservation status are at high risk of extinction. Particularly threatened are </w:t>
      </w:r>
      <w:r w:rsidR="00CF18DC">
        <w:rPr>
          <w:rFonts w:cstheme="minorHAnsi"/>
          <w:color w:val="000000" w:themeColor="text1"/>
        </w:rPr>
        <w:t>mosses and liverworts</w:t>
      </w:r>
      <w:r w:rsidR="00CF18DC" w:rsidRPr="00E72FD6">
        <w:rPr>
          <w:rFonts w:cstheme="minorHAnsi"/>
          <w:color w:val="000000" w:themeColor="text1"/>
        </w:rPr>
        <w:t xml:space="preserve"> </w:t>
      </w:r>
      <w:r w:rsidRPr="00E72FD6">
        <w:rPr>
          <w:rFonts w:cstheme="minorHAnsi"/>
          <w:color w:val="000000" w:themeColor="text1"/>
        </w:rPr>
        <w:t>(50%), freshwater fishes (37%)</w:t>
      </w:r>
      <w:r w:rsidR="00CF18DC">
        <w:rPr>
          <w:rFonts w:cstheme="minorHAnsi"/>
          <w:color w:val="000000" w:themeColor="text1"/>
        </w:rPr>
        <w:t>,</w:t>
      </w:r>
      <w:r w:rsidRPr="00E72FD6">
        <w:rPr>
          <w:rFonts w:cstheme="minorHAnsi"/>
          <w:color w:val="000000" w:themeColor="text1"/>
        </w:rPr>
        <w:t xml:space="preserve"> freshwater </w:t>
      </w:r>
      <w:r w:rsidR="00CF18DC">
        <w:rPr>
          <w:rFonts w:cstheme="minorHAnsi"/>
          <w:color w:val="000000" w:themeColor="text1"/>
        </w:rPr>
        <w:t>snails</w:t>
      </w:r>
      <w:r w:rsidR="00CF18DC" w:rsidRPr="00E72FD6">
        <w:rPr>
          <w:rFonts w:cstheme="minorHAnsi"/>
          <w:color w:val="000000" w:themeColor="text1"/>
        </w:rPr>
        <w:t xml:space="preserve"> </w:t>
      </w:r>
      <w:r w:rsidRPr="00E72FD6">
        <w:rPr>
          <w:rFonts w:cstheme="minorHAnsi"/>
          <w:color w:val="000000" w:themeColor="text1"/>
        </w:rPr>
        <w:t>(</w:t>
      </w:r>
      <w:r w:rsidR="00E1742E">
        <w:rPr>
          <w:rFonts w:cstheme="minorHAnsi"/>
          <w:color w:val="000000" w:themeColor="text1"/>
        </w:rPr>
        <w:t>45</w:t>
      </w:r>
      <w:r w:rsidRPr="00E72FD6">
        <w:rPr>
          <w:rFonts w:cstheme="minorHAnsi"/>
          <w:color w:val="000000" w:themeColor="text1"/>
        </w:rPr>
        <w:t>%)</w:t>
      </w:r>
      <w:r w:rsidR="000D39E9">
        <w:rPr>
          <w:rFonts w:cstheme="minorHAnsi"/>
          <w:color w:val="000000" w:themeColor="text1"/>
        </w:rPr>
        <w:t>, vascular plants (33%) and amphibians (23%)</w:t>
      </w:r>
      <w:r w:rsidRPr="00E72FD6">
        <w:rPr>
          <w:rFonts w:cstheme="minorHAnsi"/>
          <w:color w:val="000000" w:themeColor="text1"/>
        </w:rPr>
        <w:t xml:space="preserve">. Of species endemic to Europe and Central Asia, </w:t>
      </w:r>
      <w:r w:rsidR="00E1742E">
        <w:rPr>
          <w:rFonts w:cstheme="minorHAnsi"/>
          <w:color w:val="000000" w:themeColor="text1"/>
        </w:rPr>
        <w:t>30</w:t>
      </w:r>
      <w:r w:rsidRPr="00E72FD6">
        <w:rPr>
          <w:rFonts w:cstheme="minorHAnsi"/>
          <w:color w:val="000000" w:themeColor="text1"/>
        </w:rPr>
        <w:t>% are threatened. The Central and Western European subregions have the highest percentages of threatened (13%) and endemic species (1</w:t>
      </w:r>
      <w:r w:rsidR="00E1742E">
        <w:rPr>
          <w:rFonts w:cstheme="minorHAnsi"/>
          <w:color w:val="000000" w:themeColor="text1"/>
        </w:rPr>
        <w:t>1</w:t>
      </w:r>
      <w:r w:rsidRPr="00E72FD6">
        <w:rPr>
          <w:rFonts w:cstheme="minorHAnsi"/>
          <w:color w:val="000000" w:themeColor="text1"/>
        </w:rPr>
        <w:t>%) and the highest percentage of threatened endemics (35%), with these percentages primarily driven by the many threatened endemic species in the Mediterranean hotspot and the Macaronesian Islands. Eastern Europe and Central Asia have lower percentages of species (&lt;10%) and endemic species (&lt;5%), and lower percentages of threatened endemics (&lt;10%) (</w:t>
      </w:r>
      <w:r w:rsidRPr="00E72FD6">
        <w:rPr>
          <w:rFonts w:cstheme="minorHAnsi"/>
          <w:i/>
          <w:color w:val="000000" w:themeColor="text1"/>
        </w:rPr>
        <w:t>established but incomplete</w:t>
      </w:r>
      <w:r w:rsidRPr="00E72FD6">
        <w:rPr>
          <w:rFonts w:cstheme="minorHAnsi"/>
          <w:color w:val="000000" w:themeColor="text1"/>
        </w:rPr>
        <w:t>) (3.4.1).</w:t>
      </w:r>
    </w:p>
    <w:p w14:paraId="4CAA3EB9" w14:textId="77777777" w:rsidR="0048205B" w:rsidRPr="00E72FD6" w:rsidRDefault="0048205B" w:rsidP="00AE389F">
      <w:pPr>
        <w:rPr>
          <w:rFonts w:cstheme="minorHAnsi"/>
          <w:b/>
          <w:bCs/>
          <w:color w:val="000000" w:themeColor="text1"/>
        </w:rPr>
      </w:pPr>
      <w:r w:rsidRPr="00E72FD6">
        <w:rPr>
          <w:rFonts w:cstheme="minorHAnsi"/>
          <w:bCs/>
          <w:color w:val="000000" w:themeColor="text1"/>
        </w:rPr>
        <w:t>The net change in extinction risk for mammals, birds and amphibians is 17 species moving one category closer to extinction every 10 years. Seven of these are in Western and Central Europe, six in Eastern Europe and four in Central Asia (</w:t>
      </w:r>
      <w:r w:rsidRPr="00E72FD6">
        <w:rPr>
          <w:rFonts w:cstheme="minorHAnsi"/>
          <w:bCs/>
          <w:i/>
          <w:color w:val="000000" w:themeColor="text1"/>
        </w:rPr>
        <w:t>established but incomplete</w:t>
      </w:r>
      <w:r w:rsidRPr="00E72FD6">
        <w:rPr>
          <w:rFonts w:cstheme="minorHAnsi"/>
          <w:bCs/>
          <w:color w:val="000000" w:themeColor="text1"/>
        </w:rPr>
        <w:t xml:space="preserve">) (3.4.13). From 2007 to 2012 the </w:t>
      </w:r>
      <w:r w:rsidRPr="00E72FD6">
        <w:rPr>
          <w:rFonts w:cstheme="minorHAnsi"/>
          <w:bCs/>
          <w:color w:val="000000" w:themeColor="text1"/>
        </w:rPr>
        <w:lastRenderedPageBreak/>
        <w:t>conservation status of 35 monitored plant and animal populations in EU-27 improved relative to the previous 6 years, versus 41 deteriorations (</w:t>
      </w:r>
      <w:r w:rsidRPr="00E72FD6">
        <w:rPr>
          <w:rFonts w:cstheme="minorHAnsi"/>
          <w:bCs/>
          <w:i/>
          <w:color w:val="000000" w:themeColor="text1"/>
        </w:rPr>
        <w:t>well established</w:t>
      </w:r>
      <w:r w:rsidRPr="00E72FD6">
        <w:rPr>
          <w:rFonts w:cstheme="minorHAnsi"/>
          <w:bCs/>
          <w:color w:val="000000" w:themeColor="text1"/>
        </w:rPr>
        <w:t>) (3.4.13).</w:t>
      </w:r>
      <w:r w:rsidRPr="00E72FD6">
        <w:rPr>
          <w:rFonts w:cstheme="minorHAnsi"/>
          <w:b/>
          <w:bCs/>
          <w:color w:val="000000" w:themeColor="text1"/>
        </w:rPr>
        <w:t xml:space="preserve"> </w:t>
      </w:r>
      <w:r w:rsidRPr="00FB1853">
        <w:rPr>
          <w:rFonts w:cstheme="minorHAnsi"/>
          <w:bCs/>
          <w:color w:val="000000" w:themeColor="text1"/>
        </w:rPr>
        <w:t xml:space="preserve">Overall, 118 monitored </w:t>
      </w:r>
      <w:r>
        <w:rPr>
          <w:rFonts w:cstheme="minorHAnsi"/>
          <w:bCs/>
          <w:color w:val="000000" w:themeColor="text1"/>
        </w:rPr>
        <w:t>species</w:t>
      </w:r>
      <w:r w:rsidRPr="00FB1853">
        <w:rPr>
          <w:rFonts w:cstheme="minorHAnsi"/>
          <w:bCs/>
          <w:color w:val="000000" w:themeColor="text1"/>
        </w:rPr>
        <w:t xml:space="preserve"> of plants and animals in the </w:t>
      </w:r>
      <w:r>
        <w:rPr>
          <w:rFonts w:cstheme="minorHAnsi"/>
          <w:bCs/>
          <w:color w:val="000000" w:themeColor="text1"/>
        </w:rPr>
        <w:t>European Union</w:t>
      </w:r>
      <w:r w:rsidRPr="00FB1853">
        <w:rPr>
          <w:rFonts w:cstheme="minorHAnsi"/>
          <w:bCs/>
          <w:color w:val="000000" w:themeColor="text1"/>
        </w:rPr>
        <w:t xml:space="preserve"> have unfavourable conservation status but improving trends, 572 have unfavourable conservation status and deteriorating trends and 905 have unfavourable status and stable or unknown trends</w:t>
      </w:r>
      <w:r>
        <w:rPr>
          <w:rFonts w:cstheme="minorHAnsi"/>
          <w:bCs/>
          <w:color w:val="000000" w:themeColor="text1"/>
        </w:rPr>
        <w:t xml:space="preserve"> </w:t>
      </w:r>
      <w:r w:rsidRPr="00E72FD6">
        <w:rPr>
          <w:rFonts w:cstheme="minorHAnsi"/>
          <w:bCs/>
          <w:color w:val="000000" w:themeColor="text1"/>
        </w:rPr>
        <w:t>(</w:t>
      </w:r>
      <w:r w:rsidRPr="00E72FD6">
        <w:rPr>
          <w:rFonts w:cstheme="minorHAnsi"/>
          <w:bCs/>
          <w:i/>
          <w:color w:val="000000" w:themeColor="text1"/>
        </w:rPr>
        <w:t>well established</w:t>
      </w:r>
      <w:r w:rsidRPr="00E72FD6">
        <w:rPr>
          <w:rFonts w:cstheme="minorHAnsi"/>
          <w:bCs/>
          <w:color w:val="000000" w:themeColor="text1"/>
        </w:rPr>
        <w:t>)</w:t>
      </w:r>
      <w:r>
        <w:rPr>
          <w:rFonts w:cstheme="minorHAnsi"/>
          <w:bCs/>
          <w:color w:val="000000" w:themeColor="text1"/>
        </w:rPr>
        <w:t xml:space="preserve"> </w:t>
      </w:r>
      <w:r w:rsidRPr="00E72FD6">
        <w:rPr>
          <w:rFonts w:cstheme="minorHAnsi"/>
          <w:bCs/>
          <w:color w:val="000000" w:themeColor="text1"/>
        </w:rPr>
        <w:t>(3.4.13)</w:t>
      </w:r>
      <w:r>
        <w:rPr>
          <w:rFonts w:cstheme="minorHAnsi"/>
          <w:bCs/>
          <w:color w:val="000000" w:themeColor="text1"/>
        </w:rPr>
        <w:t>.</w:t>
      </w:r>
      <w:r w:rsidRPr="00E72FD6" w:rsidDel="0079004E">
        <w:rPr>
          <w:rFonts w:cstheme="minorHAnsi"/>
          <w:b/>
          <w:bCs/>
          <w:color w:val="000000" w:themeColor="text1"/>
        </w:rPr>
        <w:t xml:space="preserve"> </w:t>
      </w:r>
    </w:p>
    <w:p w14:paraId="3A3510F4" w14:textId="0F9A11DB" w:rsidR="0048205B" w:rsidRDefault="0048205B" w:rsidP="00AE389F">
      <w:pPr>
        <w:rPr>
          <w:rFonts w:cstheme="minorHAnsi"/>
          <w:bCs/>
          <w:color w:val="000000" w:themeColor="text1"/>
        </w:rPr>
      </w:pPr>
      <w:r w:rsidRPr="00E72FD6">
        <w:rPr>
          <w:rFonts w:cstheme="minorHAnsi"/>
          <w:bCs/>
          <w:color w:val="000000" w:themeColor="text1"/>
        </w:rPr>
        <w:t>In Western and Central Europe, the main drivers of recent past population declines across all realms are agriculture (use of biocides and chemicals affected 73% of assessed populations, intensification 42%, modification of cultivation practices 36%); reduction of habitat connectivity (55%); pollution of surface waters (56%)</w:t>
      </w:r>
      <w:r w:rsidRPr="00E72FD6">
        <w:rPr>
          <w:rFonts w:cstheme="minorHAnsi"/>
          <w:color w:val="000000" w:themeColor="text1"/>
        </w:rPr>
        <w:t xml:space="preserve">; </w:t>
      </w:r>
      <w:r w:rsidRPr="00E72FD6">
        <w:rPr>
          <w:rFonts w:cstheme="minorHAnsi"/>
          <w:bCs/>
          <w:color w:val="000000" w:themeColor="text1"/>
        </w:rPr>
        <w:t>invasive alien species (46%); human induced changes in hydraulic conditions (43%); and forestry (removal of dead trees (39%), clearance (38%), logging of natural and plantation forests (38%)</w:t>
      </w:r>
      <w:r w:rsidRPr="00FB1853">
        <w:rPr>
          <w:rFonts w:cstheme="minorHAnsi"/>
          <w:bCs/>
          <w:color w:val="000000" w:themeColor="text1"/>
        </w:rPr>
        <w:t xml:space="preserve"> (</w:t>
      </w:r>
      <w:r w:rsidRPr="00FB1853">
        <w:rPr>
          <w:rFonts w:cstheme="minorHAnsi"/>
          <w:bCs/>
          <w:i/>
          <w:color w:val="000000" w:themeColor="text1"/>
        </w:rPr>
        <w:t>well established</w:t>
      </w:r>
      <w:r w:rsidRPr="00FB1853">
        <w:rPr>
          <w:rFonts w:cstheme="minorHAnsi"/>
          <w:bCs/>
          <w:color w:val="000000" w:themeColor="text1"/>
        </w:rPr>
        <w:t>) (3.4.13)</w:t>
      </w:r>
      <w:r w:rsidRPr="00E72FD6">
        <w:rPr>
          <w:rFonts w:cstheme="minorHAnsi"/>
          <w:bCs/>
          <w:color w:val="000000" w:themeColor="text1"/>
        </w:rPr>
        <w:t xml:space="preserve">. A separate assessment of threats to freshwater species found that </w:t>
      </w:r>
      <w:r w:rsidRPr="00E72FD6">
        <w:rPr>
          <w:rFonts w:cstheme="minorHAnsi"/>
          <w:color w:val="000000" w:themeColor="text1"/>
        </w:rPr>
        <w:t>at least 62% (n=13) of globally extinct species of European freshwater fishes were victims of water pollution and lake eutrophication</w:t>
      </w:r>
      <w:r w:rsidRPr="00E72FD6">
        <w:rPr>
          <w:rFonts w:cstheme="minorHAnsi"/>
          <w:bCs/>
          <w:color w:val="000000" w:themeColor="text1"/>
        </w:rPr>
        <w:t>. Destruction or modification of freshwater habitats, including water abstraction, affects 89% of amphibian threatened species and 26% of threatened freshwater invertebrates (</w:t>
      </w:r>
      <w:r w:rsidRPr="00E72FD6">
        <w:rPr>
          <w:rFonts w:cstheme="minorHAnsi"/>
          <w:bCs/>
          <w:i/>
          <w:color w:val="000000" w:themeColor="text1"/>
        </w:rPr>
        <w:t>well established</w:t>
      </w:r>
      <w:r w:rsidRPr="00E72FD6">
        <w:rPr>
          <w:rFonts w:cstheme="minorHAnsi"/>
          <w:bCs/>
          <w:color w:val="000000" w:themeColor="text1"/>
        </w:rPr>
        <w:t xml:space="preserve">) (3.4.5, 3.4.8). A quantitative assessment of drivers of biodiversity change in Central Asia and Eastern Europe was not possible due to a scarcity of data, but the same drivers with the addition of overexploitation (hunting, trapping, fishing, harvesting) are reported as </w:t>
      </w:r>
      <w:r>
        <w:rPr>
          <w:rFonts w:cstheme="minorHAnsi"/>
          <w:bCs/>
          <w:color w:val="000000" w:themeColor="text1"/>
        </w:rPr>
        <w:t xml:space="preserve">the </w:t>
      </w:r>
      <w:r w:rsidRPr="00E72FD6">
        <w:rPr>
          <w:rFonts w:cstheme="minorHAnsi"/>
          <w:bCs/>
          <w:color w:val="000000" w:themeColor="text1"/>
        </w:rPr>
        <w:t>main causes of known trends (</w:t>
      </w:r>
      <w:r w:rsidRPr="00E72FD6">
        <w:rPr>
          <w:rFonts w:cstheme="minorHAnsi"/>
          <w:bCs/>
          <w:i/>
          <w:color w:val="000000" w:themeColor="text1"/>
        </w:rPr>
        <w:t>established but incomplete</w:t>
      </w:r>
      <w:r w:rsidRPr="00E72FD6">
        <w:rPr>
          <w:rFonts w:cstheme="minorHAnsi"/>
          <w:bCs/>
          <w:color w:val="000000" w:themeColor="text1"/>
        </w:rPr>
        <w:t xml:space="preserve">). </w:t>
      </w:r>
    </w:p>
    <w:p w14:paraId="20D84100" w14:textId="77B1E4B6" w:rsidR="0048205B" w:rsidRPr="00B96166" w:rsidRDefault="0048205B" w:rsidP="00AE389F">
      <w:pPr>
        <w:rPr>
          <w:rFonts w:cstheme="minorHAnsi"/>
          <w:color w:val="000000" w:themeColor="text1"/>
        </w:rPr>
      </w:pPr>
      <w:r w:rsidRPr="005D3658">
        <w:rPr>
          <w:rFonts w:cstheme="minorHAnsi"/>
          <w:b/>
        </w:rPr>
        <w:t>Loss of taxonomic and functional diversity driven by increasing trends and expansion of generalist species and decline of specialist</w:t>
      </w:r>
      <w:r>
        <w:rPr>
          <w:rFonts w:cstheme="minorHAnsi"/>
          <w:b/>
        </w:rPr>
        <w:t>s is documented across</w:t>
      </w:r>
      <w:r w:rsidRPr="005D3658">
        <w:rPr>
          <w:rFonts w:cstheme="minorHAnsi"/>
          <w:b/>
        </w:rPr>
        <w:t xml:space="preserve"> </w:t>
      </w:r>
      <w:r>
        <w:rPr>
          <w:rFonts w:cstheme="minorHAnsi"/>
          <w:b/>
        </w:rPr>
        <w:t xml:space="preserve">Europe and Central Asia </w:t>
      </w:r>
      <w:r w:rsidRPr="005D3658">
        <w:rPr>
          <w:rFonts w:cstheme="minorHAnsi"/>
          <w:b/>
        </w:rPr>
        <w:t>and all taxa. On land, simplification of ecosystems through lan</w:t>
      </w:r>
      <w:r w:rsidRPr="005A2FDC">
        <w:rPr>
          <w:rFonts w:cstheme="minorHAnsi"/>
          <w:b/>
        </w:rPr>
        <w:t>d-use intensification (agriculture, forestry, and urbanization) drives this phenomenon. In inland surface waters it is due to changes in water regime, eutrop</w:t>
      </w:r>
      <w:r w:rsidRPr="00B96166">
        <w:rPr>
          <w:rFonts w:cstheme="minorHAnsi"/>
          <w:b/>
        </w:rPr>
        <w:t>hication, salinity and introduction of invasive and alien species. In the seas, the main drivers are climate change, invasive alien species and fishing of selected species (well established) (3.3</w:t>
      </w:r>
      <w:r>
        <w:rPr>
          <w:rFonts w:cstheme="minorHAnsi"/>
          <w:b/>
        </w:rPr>
        <w:t>, 3.4</w:t>
      </w:r>
      <w:r w:rsidRPr="00B96166">
        <w:rPr>
          <w:rFonts w:cstheme="minorHAnsi"/>
          <w:b/>
        </w:rPr>
        <w:t xml:space="preserve">). </w:t>
      </w:r>
      <w:r w:rsidRPr="00B96166">
        <w:rPr>
          <w:rFonts w:cstheme="minorHAnsi"/>
          <w:color w:val="000000" w:themeColor="text1"/>
        </w:rPr>
        <w:t>Loss of taxonomic, and even more so, of functional diversity driven by increasing trends and expansion of generalist species and decline of specialists is documented across Europe and Central Asia for all taxa</w:t>
      </w:r>
      <w:r w:rsidR="00AF6ED6">
        <w:rPr>
          <w:rFonts w:cstheme="minorHAnsi"/>
          <w:color w:val="000000" w:themeColor="text1"/>
        </w:rPr>
        <w:t xml:space="preserve"> (</w:t>
      </w:r>
      <w:r w:rsidR="00AF6ED6">
        <w:rPr>
          <w:rFonts w:cstheme="minorHAnsi"/>
          <w:i/>
          <w:color w:val="000000" w:themeColor="text1"/>
        </w:rPr>
        <w:t>well established</w:t>
      </w:r>
      <w:r w:rsidR="00AF6ED6">
        <w:rPr>
          <w:rFonts w:cstheme="minorHAnsi"/>
          <w:color w:val="000000" w:themeColor="text1"/>
        </w:rPr>
        <w:t>) (3.4)</w:t>
      </w:r>
      <w:r w:rsidRPr="00B96166">
        <w:rPr>
          <w:rFonts w:cstheme="minorHAnsi"/>
          <w:color w:val="000000" w:themeColor="text1"/>
        </w:rPr>
        <w:t xml:space="preserve">. </w:t>
      </w:r>
      <w:r w:rsidRPr="00B96166">
        <w:rPr>
          <w:rFonts w:cstheme="minorHAnsi"/>
          <w:color w:val="000000" w:themeColor="text1"/>
          <w:lang w:eastAsia="fr-FR"/>
        </w:rPr>
        <w:t>Biotic homogenization in agricultural areas has occurred for a range of biological groups, including birds, butterflies, cultivated plants, weeds, and domestic animals (</w:t>
      </w:r>
      <w:r w:rsidRPr="00B96166">
        <w:rPr>
          <w:rFonts w:cstheme="minorHAnsi"/>
          <w:i/>
          <w:color w:val="000000" w:themeColor="text1"/>
          <w:lang w:eastAsia="fr-FR"/>
        </w:rPr>
        <w:t>well established</w:t>
      </w:r>
      <w:r w:rsidRPr="00B96166">
        <w:rPr>
          <w:rFonts w:cstheme="minorHAnsi"/>
          <w:color w:val="000000" w:themeColor="text1"/>
          <w:lang w:eastAsia="fr-FR"/>
        </w:rPr>
        <w:t xml:space="preserve">). </w:t>
      </w:r>
      <w:r w:rsidRPr="00B96166">
        <w:rPr>
          <w:rFonts w:cstheme="minorHAnsi"/>
          <w:color w:val="000000" w:themeColor="text1"/>
        </w:rPr>
        <w:t xml:space="preserve">Intensification of forestry and urbanization also </w:t>
      </w:r>
      <w:r w:rsidR="00AF6ED6">
        <w:rPr>
          <w:rFonts w:cstheme="minorHAnsi"/>
          <w:color w:val="000000" w:themeColor="text1"/>
        </w:rPr>
        <w:t xml:space="preserve">has </w:t>
      </w:r>
      <w:r w:rsidRPr="00B96166">
        <w:rPr>
          <w:rFonts w:cstheme="minorHAnsi"/>
          <w:color w:val="000000" w:themeColor="text1"/>
        </w:rPr>
        <w:t>result</w:t>
      </w:r>
      <w:r w:rsidR="00AF6ED6">
        <w:rPr>
          <w:rFonts w:cstheme="minorHAnsi"/>
          <w:color w:val="000000" w:themeColor="text1"/>
        </w:rPr>
        <w:t>ed</w:t>
      </w:r>
      <w:r w:rsidR="00D81CD9">
        <w:rPr>
          <w:rFonts w:cstheme="minorHAnsi"/>
          <w:color w:val="000000" w:themeColor="text1"/>
        </w:rPr>
        <w:t xml:space="preserve"> in biotic homogeniz</w:t>
      </w:r>
      <w:r w:rsidRPr="00B96166">
        <w:rPr>
          <w:rFonts w:cstheme="minorHAnsi"/>
          <w:color w:val="000000" w:themeColor="text1"/>
        </w:rPr>
        <w:t>ation</w:t>
      </w:r>
      <w:r w:rsidR="00AF6ED6">
        <w:rPr>
          <w:rFonts w:cstheme="minorHAnsi"/>
          <w:color w:val="000000" w:themeColor="text1"/>
        </w:rPr>
        <w:t xml:space="preserve"> (</w:t>
      </w:r>
      <w:r w:rsidR="00AF6ED6" w:rsidRPr="00BC17EB">
        <w:rPr>
          <w:rFonts w:cstheme="minorHAnsi"/>
          <w:i/>
          <w:color w:val="000000" w:themeColor="text1"/>
        </w:rPr>
        <w:t>wel established</w:t>
      </w:r>
      <w:r w:rsidR="00AF6ED6">
        <w:rPr>
          <w:rFonts w:cstheme="minorHAnsi"/>
          <w:color w:val="000000" w:themeColor="text1"/>
        </w:rPr>
        <w:t>)</w:t>
      </w:r>
      <w:r w:rsidRPr="00B96166">
        <w:rPr>
          <w:rFonts w:cstheme="minorHAnsi"/>
          <w:color w:val="000000" w:themeColor="text1"/>
        </w:rPr>
        <w:t xml:space="preserve"> (3.3, 3.4).</w:t>
      </w:r>
    </w:p>
    <w:p w14:paraId="2342671B" w14:textId="5AB16880" w:rsidR="0048205B" w:rsidRPr="00B96166" w:rsidRDefault="0048205B" w:rsidP="00AE389F">
      <w:pPr>
        <w:rPr>
          <w:rFonts w:cstheme="minorHAnsi"/>
          <w:b/>
          <w:color w:val="000000" w:themeColor="text1"/>
        </w:rPr>
      </w:pPr>
      <w:r w:rsidRPr="00B96166">
        <w:rPr>
          <w:rFonts w:cstheme="minorHAnsi"/>
        </w:rPr>
        <w:t>Bird communities have experienced extreme levels of biotic homogenization with near-extinction of habitat specialists, especially in grasslands of Western Europe and Central Europe due to landscape simplification. Other groups disproportionally affected are migratory species (hunting and trapping) and seabirds, due to bycatch from fisheries and predation by invasive species (</w:t>
      </w:r>
      <w:r w:rsidRPr="00E756AB">
        <w:rPr>
          <w:rFonts w:cstheme="minorHAnsi"/>
          <w:i/>
        </w:rPr>
        <w:t>well established</w:t>
      </w:r>
      <w:r w:rsidRPr="00B96166">
        <w:rPr>
          <w:rFonts w:cstheme="minorHAnsi"/>
        </w:rPr>
        <w:t>) (3.</w:t>
      </w:r>
      <w:r>
        <w:rPr>
          <w:rFonts w:cstheme="minorHAnsi"/>
        </w:rPr>
        <w:t>4</w:t>
      </w:r>
      <w:r w:rsidRPr="00B96166">
        <w:rPr>
          <w:rFonts w:cstheme="minorHAnsi"/>
        </w:rPr>
        <w:t>). Amongst forest plants, lichens, birds, mammals and arthropods show declines of specialists of old forests and of deciduous forests, and of cavity-nesters (3.</w:t>
      </w:r>
      <w:r>
        <w:rPr>
          <w:rFonts w:cstheme="minorHAnsi"/>
        </w:rPr>
        <w:t>3.2.3, 3.3.2.4, 3.3.2.5, 3.4</w:t>
      </w:r>
      <w:r w:rsidRPr="00B96166">
        <w:rPr>
          <w:rFonts w:cstheme="minorHAnsi"/>
        </w:rPr>
        <w:t>). All these changes can be related to the intensification of forestry, which does not allow the development of structural elements benefitting specialist communities</w:t>
      </w:r>
      <w:r w:rsidR="00AF6ED6">
        <w:rPr>
          <w:rFonts w:cstheme="minorHAnsi"/>
        </w:rPr>
        <w:t xml:space="preserve"> (</w:t>
      </w:r>
      <w:r w:rsidR="00AF6ED6" w:rsidRPr="00BC17EB">
        <w:rPr>
          <w:rFonts w:cstheme="minorHAnsi"/>
          <w:i/>
        </w:rPr>
        <w:t>well established</w:t>
      </w:r>
      <w:r w:rsidR="00AF6ED6">
        <w:rPr>
          <w:rFonts w:cstheme="minorHAnsi"/>
        </w:rPr>
        <w:t>) (3.4)</w:t>
      </w:r>
      <w:r w:rsidRPr="00B96166">
        <w:rPr>
          <w:rFonts w:cstheme="minorHAnsi"/>
        </w:rPr>
        <w:t>. Among freshwater fish communities, functional homogenization exceeds taxonomic homogenization sixfold. Species that are anadromous, slow-growing, large-body sized, diet or habitat specialists have been far more impacted than others. Body-size and specialization have also played a role in biotic homogenization of zooplankton communities</w:t>
      </w:r>
      <w:r w:rsidR="00AF6ED6">
        <w:rPr>
          <w:rFonts w:cstheme="minorHAnsi"/>
        </w:rPr>
        <w:t xml:space="preserve"> (</w:t>
      </w:r>
      <w:r w:rsidR="00AF6ED6" w:rsidRPr="00BC17EB">
        <w:rPr>
          <w:rFonts w:cstheme="minorHAnsi"/>
          <w:i/>
        </w:rPr>
        <w:t>established but incomplete</w:t>
      </w:r>
      <w:r w:rsidR="00AF6ED6">
        <w:rPr>
          <w:rFonts w:cstheme="minorHAnsi"/>
        </w:rPr>
        <w:t>) (3.4)</w:t>
      </w:r>
      <w:r w:rsidRPr="00B96166">
        <w:rPr>
          <w:rFonts w:cstheme="minorHAnsi"/>
        </w:rPr>
        <w:t xml:space="preserve">. Large-bodied and other vulnerable marine fish species are the most threatened in large parts of Europe and Central Asia, and some have gone extinct </w:t>
      </w:r>
      <w:r w:rsidR="00AF6ED6">
        <w:rPr>
          <w:rFonts w:cstheme="minorHAnsi"/>
        </w:rPr>
        <w:t>(</w:t>
      </w:r>
      <w:r w:rsidR="00AF6ED6" w:rsidRPr="00BC17EB">
        <w:rPr>
          <w:rFonts w:cstheme="minorHAnsi"/>
          <w:i/>
        </w:rPr>
        <w:t>well established</w:t>
      </w:r>
      <w:r w:rsidR="00AF6ED6">
        <w:rPr>
          <w:rFonts w:cstheme="minorHAnsi"/>
        </w:rPr>
        <w:t xml:space="preserve">) </w:t>
      </w:r>
      <w:r w:rsidRPr="00B96166">
        <w:rPr>
          <w:rFonts w:cstheme="minorHAnsi"/>
        </w:rPr>
        <w:t>(3.</w:t>
      </w:r>
      <w:r>
        <w:rPr>
          <w:rFonts w:cstheme="minorHAnsi"/>
        </w:rPr>
        <w:t>4.6.1</w:t>
      </w:r>
      <w:r w:rsidRPr="00B96166">
        <w:rPr>
          <w:rFonts w:cstheme="minorHAnsi"/>
        </w:rPr>
        <w:t>).</w:t>
      </w:r>
    </w:p>
    <w:p w14:paraId="457A42F0" w14:textId="44DB666A" w:rsidR="0048205B" w:rsidRPr="00FB1BC0" w:rsidRDefault="0048205B" w:rsidP="00AE389F">
      <w:pPr>
        <w:autoSpaceDE w:val="0"/>
        <w:autoSpaceDN w:val="0"/>
        <w:adjustRightInd w:val="0"/>
        <w:rPr>
          <w:rFonts w:cstheme="minorHAnsi"/>
          <w:color w:val="000000" w:themeColor="text1"/>
        </w:rPr>
      </w:pPr>
      <w:r w:rsidRPr="00B96166">
        <w:rPr>
          <w:rFonts w:cstheme="minorHAnsi"/>
          <w:b/>
          <w:color w:val="000000" w:themeColor="text1"/>
        </w:rPr>
        <w:t>Con</w:t>
      </w:r>
      <w:r w:rsidRPr="00FB1853">
        <w:rPr>
          <w:rFonts w:cstheme="minorHAnsi"/>
          <w:b/>
          <w:color w:val="000000" w:themeColor="text1"/>
        </w:rPr>
        <w:t>servation efforts have shown the potential to reverse negative population trends</w:t>
      </w:r>
      <w:r>
        <w:rPr>
          <w:rFonts w:cstheme="minorHAnsi"/>
          <w:b/>
          <w:color w:val="000000" w:themeColor="text1"/>
        </w:rPr>
        <w:t xml:space="preserve"> </w:t>
      </w:r>
      <w:r w:rsidRPr="005D3658">
        <w:rPr>
          <w:rFonts w:cstheme="minorHAnsi"/>
          <w:b/>
        </w:rPr>
        <w:t>(</w:t>
      </w:r>
      <w:r w:rsidRPr="00BC17EB">
        <w:rPr>
          <w:rFonts w:cstheme="minorHAnsi"/>
          <w:b/>
          <w:i/>
        </w:rPr>
        <w:t>well established</w:t>
      </w:r>
      <w:r w:rsidRPr="005D3658">
        <w:rPr>
          <w:rFonts w:cstheme="minorHAnsi"/>
          <w:b/>
        </w:rPr>
        <w:t>)</w:t>
      </w:r>
      <w:r w:rsidR="00AF6ED6">
        <w:rPr>
          <w:rFonts w:cstheme="minorHAnsi"/>
          <w:b/>
        </w:rPr>
        <w:t xml:space="preserve"> 3.4.13)</w:t>
      </w:r>
      <w:r w:rsidRPr="00FB1853">
        <w:rPr>
          <w:rFonts w:cstheme="minorHAnsi"/>
          <w:b/>
          <w:color w:val="000000" w:themeColor="text1"/>
        </w:rPr>
        <w:t>.</w:t>
      </w:r>
      <w:r w:rsidRPr="00FB1853">
        <w:rPr>
          <w:rFonts w:cstheme="minorHAnsi"/>
          <w:color w:val="000000" w:themeColor="text1"/>
        </w:rPr>
        <w:t xml:space="preserve"> The long-term population trends of 40% of the breeding bird taxa in Annex I of </w:t>
      </w:r>
      <w:r w:rsidRPr="00FB1853">
        <w:rPr>
          <w:rFonts w:cstheme="minorHAnsi"/>
          <w:color w:val="000000" w:themeColor="text1"/>
        </w:rPr>
        <w:lastRenderedPageBreak/>
        <w:t xml:space="preserve">the European Union Birds Directive are increasing compared with 31% for all breeding bird taxa (3.4.13). Charismatic mammalian mega-fauna, such as the Amur tiger, Far-Eastern leopard, Iberian lynx, and European bison are all recovering from the brink of extinction because of dedicated conservation efforts </w:t>
      </w:r>
      <w:r w:rsidR="00AF6ED6">
        <w:rPr>
          <w:rFonts w:cstheme="minorHAnsi"/>
          <w:color w:val="000000" w:themeColor="text1"/>
        </w:rPr>
        <w:t>(</w:t>
      </w:r>
      <w:r w:rsidR="00AF6ED6" w:rsidRPr="00BC17EB">
        <w:rPr>
          <w:rFonts w:cstheme="minorHAnsi"/>
          <w:i/>
          <w:color w:val="000000" w:themeColor="text1"/>
        </w:rPr>
        <w:t>well established</w:t>
      </w:r>
      <w:r w:rsidR="00AF6ED6">
        <w:rPr>
          <w:rFonts w:cstheme="minorHAnsi"/>
          <w:color w:val="000000" w:themeColor="text1"/>
        </w:rPr>
        <w:t xml:space="preserve">) </w:t>
      </w:r>
      <w:r w:rsidRPr="00FB1853">
        <w:rPr>
          <w:rFonts w:cstheme="minorHAnsi"/>
          <w:color w:val="000000" w:themeColor="text1"/>
        </w:rPr>
        <w:t>(3.4.3, 3.4.13). The response of biodiversity to “ecologically-friendly” agricultural practices (stricter pesticide management, reduced tillage and organic farming) is generally positive, but depends on the landscape context, spatial scale of evaluation, and biological groups - with particularly beneficial effects on plants and pollinators</w:t>
      </w:r>
      <w:r w:rsidR="00AF6ED6">
        <w:rPr>
          <w:rFonts w:cstheme="minorHAnsi"/>
          <w:color w:val="000000" w:themeColor="text1"/>
        </w:rPr>
        <w:t xml:space="preserve"> (</w:t>
      </w:r>
      <w:r w:rsidR="00AF6ED6" w:rsidRPr="00BC17EB">
        <w:rPr>
          <w:rFonts w:cstheme="minorHAnsi"/>
          <w:i/>
          <w:color w:val="000000" w:themeColor="text1"/>
        </w:rPr>
        <w:t>well established</w:t>
      </w:r>
      <w:r w:rsidR="00AF6ED6">
        <w:rPr>
          <w:rFonts w:cstheme="minorHAnsi"/>
          <w:color w:val="000000" w:themeColor="text1"/>
        </w:rPr>
        <w:t>) (3.4)</w:t>
      </w:r>
      <w:r w:rsidRPr="00FB1853">
        <w:rPr>
          <w:rFonts w:cstheme="minorHAnsi"/>
          <w:color w:val="000000" w:themeColor="text1"/>
        </w:rPr>
        <w:t xml:space="preserve">. </w:t>
      </w:r>
    </w:p>
    <w:p w14:paraId="7E66B9A4" w14:textId="4C8B8B11" w:rsidR="0048205B" w:rsidRDefault="0048205B" w:rsidP="00AE389F">
      <w:pPr>
        <w:snapToGrid w:val="0"/>
        <w:rPr>
          <w:rFonts w:cstheme="minorHAnsi"/>
          <w:color w:val="000000" w:themeColor="text1"/>
        </w:rPr>
      </w:pPr>
      <w:r>
        <w:rPr>
          <w:rFonts w:cstheme="minorHAnsi"/>
          <w:b/>
          <w:color w:val="000000" w:themeColor="text1"/>
        </w:rPr>
        <w:t>Overall, impacts</w:t>
      </w:r>
      <w:r w:rsidRPr="00E72FD6">
        <w:rPr>
          <w:rFonts w:cstheme="minorHAnsi"/>
          <w:b/>
          <w:color w:val="000000" w:themeColor="text1"/>
        </w:rPr>
        <w:t xml:space="preserve"> from direct drivers on biodiversity </w:t>
      </w:r>
      <w:r>
        <w:rPr>
          <w:rFonts w:cstheme="minorHAnsi"/>
          <w:b/>
          <w:color w:val="000000" w:themeColor="text1"/>
        </w:rPr>
        <w:t>are</w:t>
      </w:r>
      <w:r w:rsidRPr="00E72FD6">
        <w:rPr>
          <w:rFonts w:cstheme="minorHAnsi"/>
          <w:b/>
          <w:color w:val="000000" w:themeColor="text1"/>
        </w:rPr>
        <w:t xml:space="preserve"> </w:t>
      </w:r>
      <w:r>
        <w:rPr>
          <w:rFonts w:cstheme="minorHAnsi"/>
          <w:b/>
          <w:color w:val="000000" w:themeColor="text1"/>
        </w:rPr>
        <w:t>maintained</w:t>
      </w:r>
      <w:r w:rsidRPr="00E72FD6">
        <w:rPr>
          <w:rFonts w:cstheme="minorHAnsi"/>
          <w:b/>
          <w:color w:val="000000" w:themeColor="text1"/>
        </w:rPr>
        <w:t xml:space="preserve"> and the use of biodiversity is not sustainable in the region</w:t>
      </w:r>
      <w:r>
        <w:rPr>
          <w:rFonts w:cstheme="minorHAnsi"/>
          <w:b/>
          <w:color w:val="000000" w:themeColor="text1"/>
        </w:rPr>
        <w:t xml:space="preserve"> (3.3, 3.4)</w:t>
      </w:r>
      <w:r w:rsidRPr="00E72FD6">
        <w:rPr>
          <w:rFonts w:cstheme="minorHAnsi"/>
          <w:b/>
          <w:color w:val="000000" w:themeColor="text1"/>
        </w:rPr>
        <w:t>. Progress has been made in the region in terms of the extent of protected areas</w:t>
      </w:r>
      <w:r>
        <w:rPr>
          <w:rFonts w:cstheme="minorHAnsi"/>
          <w:b/>
          <w:color w:val="000000" w:themeColor="text1"/>
        </w:rPr>
        <w:t xml:space="preserve"> (3.3)</w:t>
      </w:r>
      <w:r w:rsidRPr="00E72FD6">
        <w:rPr>
          <w:rFonts w:cstheme="minorHAnsi"/>
          <w:b/>
          <w:color w:val="000000" w:themeColor="text1"/>
        </w:rPr>
        <w:t>.</w:t>
      </w:r>
      <w:r>
        <w:rPr>
          <w:rFonts w:cstheme="minorHAnsi"/>
          <w:b/>
          <w:color w:val="000000" w:themeColor="text1"/>
        </w:rPr>
        <w:t xml:space="preserve"> </w:t>
      </w:r>
      <w:r w:rsidRPr="00E72FD6">
        <w:rPr>
          <w:rFonts w:cstheme="minorHAnsi"/>
          <w:b/>
          <w:color w:val="000000" w:themeColor="text1"/>
        </w:rPr>
        <w:t>However, overall trends in biodiversity are still negative</w:t>
      </w:r>
      <w:r>
        <w:rPr>
          <w:rFonts w:cstheme="minorHAnsi"/>
          <w:b/>
          <w:color w:val="000000" w:themeColor="text1"/>
        </w:rPr>
        <w:t xml:space="preserve"> (3.3, 3.4)</w:t>
      </w:r>
      <w:r w:rsidRPr="00E72FD6">
        <w:rPr>
          <w:rFonts w:cstheme="minorHAnsi"/>
          <w:b/>
          <w:color w:val="000000" w:themeColor="text1"/>
        </w:rPr>
        <w:t xml:space="preserve">. These trends suggest that </w:t>
      </w:r>
      <w:r>
        <w:rPr>
          <w:rFonts w:cstheme="minorHAnsi"/>
          <w:b/>
          <w:color w:val="000000" w:themeColor="text1"/>
        </w:rPr>
        <w:t xml:space="preserve">the </w:t>
      </w:r>
      <w:r w:rsidRPr="00E72FD6">
        <w:rPr>
          <w:rFonts w:cstheme="minorHAnsi"/>
          <w:b/>
          <w:color w:val="000000" w:themeColor="text1"/>
        </w:rPr>
        <w:t xml:space="preserve">corresponding Aichi Biodiversity Targets and Sustainable Development Goals </w:t>
      </w:r>
      <w:r>
        <w:rPr>
          <w:rFonts w:cstheme="minorHAnsi"/>
          <w:b/>
          <w:color w:val="000000" w:themeColor="text1"/>
        </w:rPr>
        <w:t xml:space="preserve">14 and 15 </w:t>
      </w:r>
      <w:r w:rsidRPr="00E72FD6">
        <w:rPr>
          <w:rFonts w:cstheme="minorHAnsi"/>
          <w:b/>
          <w:color w:val="000000" w:themeColor="text1"/>
        </w:rPr>
        <w:t>are not likely to be met</w:t>
      </w:r>
      <w:r>
        <w:rPr>
          <w:rFonts w:cstheme="minorHAnsi"/>
          <w:b/>
          <w:color w:val="000000" w:themeColor="text1"/>
        </w:rPr>
        <w:t xml:space="preserve"> (</w:t>
      </w:r>
      <w:r w:rsidRPr="000F14EF">
        <w:rPr>
          <w:rFonts w:cstheme="minorHAnsi"/>
          <w:b/>
          <w:i/>
          <w:color w:val="000000" w:themeColor="text1"/>
        </w:rPr>
        <w:t>well established</w:t>
      </w:r>
      <w:r>
        <w:rPr>
          <w:rFonts w:cstheme="minorHAnsi"/>
          <w:b/>
          <w:color w:val="000000" w:themeColor="text1"/>
        </w:rPr>
        <w:t>) (3.32.12, 3.3.3.3, 3.3.4.8, 3.4.13)</w:t>
      </w:r>
      <w:r w:rsidRPr="00E72FD6">
        <w:rPr>
          <w:rFonts w:cstheme="minorHAnsi"/>
          <w:b/>
          <w:color w:val="000000" w:themeColor="text1"/>
        </w:rPr>
        <w:t xml:space="preserve">. </w:t>
      </w:r>
      <w:r w:rsidRPr="00FB1853">
        <w:rPr>
          <w:rFonts w:cstheme="minorHAnsi"/>
          <w:bCs/>
          <w:color w:val="000000" w:themeColor="text1"/>
        </w:rPr>
        <w:t xml:space="preserve">Aichi Biodiversity Target 5 (habitat loss halved or reduced) is unlikely to be achieved </w:t>
      </w:r>
      <w:r>
        <w:rPr>
          <w:rFonts w:cstheme="minorHAnsi"/>
          <w:bCs/>
          <w:color w:val="000000" w:themeColor="text1"/>
        </w:rPr>
        <w:t xml:space="preserve">given the observed status and trends in extent and biodiversity of terrestrial, inland surface water, and marine habitat </w:t>
      </w:r>
      <w:r>
        <w:rPr>
          <w:rFonts w:cstheme="minorHAnsi"/>
          <w:color w:val="000000" w:themeColor="text1"/>
        </w:rPr>
        <w:t xml:space="preserve">(3.3.,3.4). </w:t>
      </w:r>
      <w:r w:rsidRPr="00FB1853">
        <w:rPr>
          <w:rFonts w:cstheme="minorHAnsi"/>
          <w:color w:val="000000" w:themeColor="text1"/>
        </w:rPr>
        <w:t xml:space="preserve">Based on current freshwater biodiversity trends, it is highly unlikely that Europe and Central Asia will achieve the respective Aichi Biodiversity Targets by 2020 (i.e. targets, </w:t>
      </w:r>
      <w:r>
        <w:rPr>
          <w:rFonts w:cstheme="minorHAnsi"/>
          <w:color w:val="000000" w:themeColor="text1"/>
        </w:rPr>
        <w:t>6-10</w:t>
      </w:r>
      <w:r w:rsidRPr="00FB1853">
        <w:rPr>
          <w:rFonts w:cstheme="minorHAnsi"/>
          <w:color w:val="000000" w:themeColor="text1"/>
        </w:rPr>
        <w:t xml:space="preserve">) or Target 1 of the </w:t>
      </w:r>
      <w:r>
        <w:rPr>
          <w:rFonts w:cstheme="minorHAnsi"/>
          <w:bCs/>
          <w:color w:val="000000" w:themeColor="text1"/>
        </w:rPr>
        <w:t xml:space="preserve">European Union </w:t>
      </w:r>
      <w:r w:rsidRPr="00FB1853">
        <w:rPr>
          <w:rFonts w:cstheme="minorHAnsi"/>
          <w:color w:val="000000" w:themeColor="text1"/>
        </w:rPr>
        <w:t>EU Biodiversity Strategy (</w:t>
      </w:r>
      <w:r w:rsidRPr="00FB1853">
        <w:rPr>
          <w:rFonts w:cstheme="minorHAnsi"/>
          <w:i/>
          <w:color w:val="000000" w:themeColor="text1"/>
        </w:rPr>
        <w:t>well established</w:t>
      </w:r>
      <w:r w:rsidRPr="00FB1853">
        <w:rPr>
          <w:rFonts w:cstheme="minorHAnsi"/>
          <w:color w:val="000000" w:themeColor="text1"/>
        </w:rPr>
        <w:t>), in spite of some progress having been made (3.4, 3.</w:t>
      </w:r>
      <w:r>
        <w:rPr>
          <w:rFonts w:cstheme="minorHAnsi"/>
          <w:color w:val="000000" w:themeColor="text1"/>
        </w:rPr>
        <w:t>3</w:t>
      </w:r>
      <w:r w:rsidRPr="00FB1853">
        <w:rPr>
          <w:rFonts w:cstheme="minorHAnsi"/>
          <w:color w:val="000000" w:themeColor="text1"/>
        </w:rPr>
        <w:t>.3, 3.5</w:t>
      </w:r>
      <w:r>
        <w:rPr>
          <w:rFonts w:cstheme="minorHAnsi"/>
          <w:color w:val="000000" w:themeColor="text1"/>
        </w:rPr>
        <w:t>.2</w:t>
      </w:r>
      <w:r w:rsidRPr="00FB1853">
        <w:rPr>
          <w:rFonts w:cstheme="minorHAnsi"/>
          <w:color w:val="000000" w:themeColor="text1"/>
        </w:rPr>
        <w:t xml:space="preserve">). Although the rate of natural habitat loss (e.g. </w:t>
      </w:r>
      <w:r>
        <w:rPr>
          <w:rFonts w:cstheme="minorHAnsi"/>
          <w:color w:val="000000" w:themeColor="text1"/>
        </w:rPr>
        <w:t xml:space="preserve">of </w:t>
      </w:r>
      <w:r w:rsidRPr="00FB1853">
        <w:rPr>
          <w:rFonts w:cstheme="minorHAnsi"/>
          <w:color w:val="000000" w:themeColor="text1"/>
        </w:rPr>
        <w:t xml:space="preserve">wetlands) has slowed down in some Europe and Central Asia countries due to the implementation of binding nature conservation policies or the designation of sites (e.g. Ramsar), the decline in freshwater habitat continues </w:t>
      </w:r>
      <w:r w:rsidRPr="00FB1853">
        <w:rPr>
          <w:rFonts w:cstheme="minorHAnsi"/>
          <w:color w:val="000000" w:themeColor="text1"/>
          <w:lang w:eastAsia="fr-FR"/>
        </w:rPr>
        <w:t>(</w:t>
      </w:r>
      <w:r w:rsidRPr="00FB1853">
        <w:rPr>
          <w:rFonts w:cstheme="minorHAnsi"/>
          <w:i/>
          <w:color w:val="000000" w:themeColor="text1"/>
        </w:rPr>
        <w:t>well established</w:t>
      </w:r>
      <w:r w:rsidRPr="00FB1853">
        <w:rPr>
          <w:rFonts w:cstheme="minorHAnsi"/>
          <w:color w:val="000000" w:themeColor="text1"/>
        </w:rPr>
        <w:t>) (3.</w:t>
      </w:r>
      <w:r>
        <w:rPr>
          <w:rFonts w:cstheme="minorHAnsi"/>
          <w:color w:val="000000" w:themeColor="text1"/>
        </w:rPr>
        <w:t>3.3</w:t>
      </w:r>
      <w:r w:rsidRPr="00FB1853">
        <w:rPr>
          <w:rFonts w:cstheme="minorHAnsi"/>
          <w:color w:val="000000" w:themeColor="text1"/>
        </w:rPr>
        <w:t>).</w:t>
      </w:r>
      <w:r>
        <w:rPr>
          <w:rFonts w:cstheme="minorHAnsi"/>
          <w:color w:val="000000" w:themeColor="text1"/>
        </w:rPr>
        <w:t xml:space="preserve"> Achieving </w:t>
      </w:r>
      <w:r w:rsidRPr="00FB1853">
        <w:rPr>
          <w:rFonts w:cstheme="minorHAnsi"/>
          <w:color w:val="000000" w:themeColor="text1"/>
        </w:rPr>
        <w:t xml:space="preserve">Targets 6 (sustainable management of marine living resources) and 10 (pressures on vulnerable ecosystems reduced) </w:t>
      </w:r>
      <w:r>
        <w:rPr>
          <w:rFonts w:cstheme="minorHAnsi"/>
          <w:color w:val="000000" w:themeColor="text1"/>
        </w:rPr>
        <w:t>is</w:t>
      </w:r>
      <w:r w:rsidRPr="00FB1853">
        <w:rPr>
          <w:rFonts w:cstheme="minorHAnsi"/>
          <w:color w:val="000000" w:themeColor="text1"/>
        </w:rPr>
        <w:t xml:space="preserve"> hampered </w:t>
      </w:r>
      <w:r>
        <w:rPr>
          <w:rFonts w:cstheme="minorHAnsi"/>
          <w:color w:val="000000" w:themeColor="text1"/>
        </w:rPr>
        <w:t>f</w:t>
      </w:r>
      <w:r w:rsidRPr="00FB1853">
        <w:rPr>
          <w:rFonts w:cstheme="minorHAnsi"/>
          <w:color w:val="000000" w:themeColor="text1"/>
        </w:rPr>
        <w:t>or the deep-sea by increased habitat degradatio</w:t>
      </w:r>
      <w:r>
        <w:rPr>
          <w:rFonts w:cstheme="minorHAnsi"/>
          <w:color w:val="000000" w:themeColor="text1"/>
        </w:rPr>
        <w:t xml:space="preserve">n and declines in biodiversity </w:t>
      </w:r>
      <w:r w:rsidRPr="00FB1853">
        <w:rPr>
          <w:rFonts w:cstheme="minorHAnsi"/>
          <w:bCs/>
          <w:color w:val="000000" w:themeColor="text1"/>
        </w:rPr>
        <w:t>(</w:t>
      </w:r>
      <w:r w:rsidRPr="00FB1853">
        <w:rPr>
          <w:rFonts w:cstheme="minorHAnsi"/>
          <w:bCs/>
          <w:i/>
          <w:color w:val="000000" w:themeColor="text1"/>
        </w:rPr>
        <w:t>established but incomplete</w:t>
      </w:r>
      <w:r w:rsidRPr="00FB1853">
        <w:rPr>
          <w:rFonts w:cstheme="minorHAnsi"/>
          <w:bCs/>
          <w:color w:val="000000" w:themeColor="text1"/>
        </w:rPr>
        <w:t xml:space="preserve">) </w:t>
      </w:r>
      <w:r w:rsidRPr="00FB1853">
        <w:rPr>
          <w:rFonts w:cstheme="minorHAnsi"/>
          <w:color w:val="000000" w:themeColor="text1"/>
        </w:rPr>
        <w:t xml:space="preserve">(3.3.4). </w:t>
      </w:r>
      <w:r w:rsidRPr="00E72FD6">
        <w:rPr>
          <w:rFonts w:cstheme="minorHAnsi"/>
          <w:color w:val="000000" w:themeColor="text1"/>
        </w:rPr>
        <w:t>Achieving Aichi Biodiversity Target 11 for terrestrial ecosystems (at 17% conserved through protected areas) appears to be on track, which is ensured for Western and Central Europe and likely to be met in Eastern Europe and Central Asia (</w:t>
      </w:r>
      <w:r w:rsidR="00444013">
        <w:rPr>
          <w:rFonts w:cstheme="minorHAnsi"/>
          <w:color w:val="000000" w:themeColor="text1"/>
        </w:rPr>
        <w:t>C</w:t>
      </w:r>
      <w:r>
        <w:rPr>
          <w:rFonts w:cstheme="minorHAnsi"/>
          <w:color w:val="000000" w:themeColor="text1"/>
        </w:rPr>
        <w:t>hapter 4</w:t>
      </w:r>
      <w:r w:rsidRPr="00E72FD6">
        <w:rPr>
          <w:rFonts w:cstheme="minorHAnsi"/>
          <w:color w:val="000000" w:themeColor="text1"/>
        </w:rPr>
        <w:t xml:space="preserve">). Despite some recent progress, Aichi Biodiversity Target 11 and target 14.5 </w:t>
      </w:r>
      <w:r>
        <w:rPr>
          <w:rFonts w:cstheme="minorHAnsi"/>
          <w:color w:val="000000" w:themeColor="text1"/>
        </w:rPr>
        <w:t xml:space="preserve">of Sustainable Development Goal 14 </w:t>
      </w:r>
      <w:r w:rsidRPr="00E72FD6">
        <w:rPr>
          <w:rFonts w:cstheme="minorHAnsi"/>
          <w:color w:val="000000" w:themeColor="text1"/>
        </w:rPr>
        <w:t xml:space="preserve">have still not been reached for </w:t>
      </w:r>
      <w:r>
        <w:rPr>
          <w:rFonts w:cstheme="minorHAnsi"/>
          <w:color w:val="000000" w:themeColor="text1"/>
        </w:rPr>
        <w:t xml:space="preserve">the marine systems of </w:t>
      </w:r>
      <w:r w:rsidRPr="00E72FD6">
        <w:rPr>
          <w:rFonts w:cstheme="minorHAnsi"/>
          <w:color w:val="000000" w:themeColor="text1"/>
        </w:rPr>
        <w:t>Europe and Central Asia (</w:t>
      </w:r>
      <w:r w:rsidRPr="00E72FD6">
        <w:rPr>
          <w:rFonts w:cstheme="minorHAnsi"/>
          <w:i/>
          <w:color w:val="000000" w:themeColor="text1"/>
        </w:rPr>
        <w:t>well established</w:t>
      </w:r>
      <w:r w:rsidRPr="00E72FD6">
        <w:rPr>
          <w:rFonts w:cstheme="minorHAnsi"/>
          <w:color w:val="000000" w:themeColor="text1"/>
        </w:rPr>
        <w:t>), although they have been surpassed in some coastal areas</w:t>
      </w:r>
      <w:r>
        <w:rPr>
          <w:rFonts w:cstheme="minorHAnsi"/>
          <w:color w:val="000000" w:themeColor="text1"/>
        </w:rPr>
        <w:t xml:space="preserve">, </w:t>
      </w:r>
      <w:r w:rsidRPr="00E72FD6">
        <w:rPr>
          <w:rFonts w:cstheme="minorHAnsi"/>
          <w:color w:val="000000" w:themeColor="text1"/>
        </w:rPr>
        <w:t xml:space="preserve">e.g. </w:t>
      </w:r>
      <w:r>
        <w:rPr>
          <w:rFonts w:cstheme="minorHAnsi"/>
          <w:color w:val="000000" w:themeColor="text1"/>
        </w:rPr>
        <w:t xml:space="preserve">of </w:t>
      </w:r>
      <w:r w:rsidRPr="00E72FD6">
        <w:rPr>
          <w:rFonts w:cstheme="minorHAnsi"/>
          <w:color w:val="000000" w:themeColor="text1"/>
        </w:rPr>
        <w:t>the Mediterranean and North Seas</w:t>
      </w:r>
      <w:r>
        <w:rPr>
          <w:rFonts w:cstheme="minorHAnsi"/>
          <w:color w:val="000000" w:themeColor="text1"/>
        </w:rPr>
        <w:t>,</w:t>
      </w:r>
      <w:r w:rsidRPr="00E72FD6">
        <w:rPr>
          <w:rFonts w:cstheme="minorHAnsi"/>
          <w:color w:val="000000" w:themeColor="text1"/>
        </w:rPr>
        <w:t xml:space="preserve"> and by 15 countries protect</w:t>
      </w:r>
      <w:r>
        <w:rPr>
          <w:rFonts w:cstheme="minorHAnsi"/>
          <w:color w:val="000000" w:themeColor="text1"/>
        </w:rPr>
        <w:t>ing</w:t>
      </w:r>
      <w:r w:rsidRPr="00E72FD6">
        <w:rPr>
          <w:rFonts w:cstheme="minorHAnsi"/>
          <w:color w:val="000000" w:themeColor="text1"/>
        </w:rPr>
        <w:t xml:space="preserve"> more than 10% of their marine waters (3.3.4.</w:t>
      </w:r>
      <w:r>
        <w:rPr>
          <w:rFonts w:cstheme="minorHAnsi"/>
          <w:color w:val="000000" w:themeColor="text1"/>
        </w:rPr>
        <w:t>8</w:t>
      </w:r>
      <w:r w:rsidRPr="00E72FD6">
        <w:rPr>
          <w:rFonts w:cstheme="minorHAnsi"/>
          <w:color w:val="000000" w:themeColor="text1"/>
        </w:rPr>
        <w:t xml:space="preserve">). </w:t>
      </w:r>
      <w:r>
        <w:rPr>
          <w:rFonts w:cstheme="minorHAnsi"/>
          <w:color w:val="000000" w:themeColor="text1"/>
        </w:rPr>
        <w:t>S</w:t>
      </w:r>
      <w:r w:rsidRPr="00E72FD6">
        <w:rPr>
          <w:rFonts w:cstheme="minorHAnsi"/>
          <w:color w:val="000000" w:themeColor="text1"/>
        </w:rPr>
        <w:t>ome marine systems, especially those further from the coast, are much less protected</w:t>
      </w:r>
      <w:r>
        <w:rPr>
          <w:rFonts w:cstheme="minorHAnsi"/>
          <w:color w:val="000000" w:themeColor="text1"/>
        </w:rPr>
        <w:t>, however</w:t>
      </w:r>
      <w:r w:rsidRPr="00E72FD6">
        <w:rPr>
          <w:rFonts w:cstheme="minorHAnsi"/>
          <w:color w:val="000000" w:themeColor="text1"/>
        </w:rPr>
        <w:t xml:space="preserve"> (</w:t>
      </w:r>
      <w:r w:rsidRPr="00E72FD6">
        <w:rPr>
          <w:rFonts w:cstheme="minorHAnsi"/>
          <w:i/>
          <w:color w:val="000000" w:themeColor="text1"/>
        </w:rPr>
        <w:t>well established</w:t>
      </w:r>
      <w:r w:rsidRPr="00E72FD6">
        <w:rPr>
          <w:rFonts w:cstheme="minorHAnsi"/>
          <w:color w:val="000000" w:themeColor="text1"/>
        </w:rPr>
        <w:t xml:space="preserve">). Downward trends in the </w:t>
      </w:r>
      <w:r>
        <w:rPr>
          <w:rFonts w:cstheme="minorHAnsi"/>
          <w:color w:val="000000" w:themeColor="text1"/>
        </w:rPr>
        <w:t xml:space="preserve">conservation status of assessed taxa </w:t>
      </w:r>
      <w:r w:rsidRPr="00E72FD6">
        <w:rPr>
          <w:rFonts w:cstheme="minorHAnsi"/>
          <w:color w:val="000000" w:themeColor="text1"/>
        </w:rPr>
        <w:t xml:space="preserve">indicate that the Europe and Central Asia region is not on track to meet Target 12, in spite of </w:t>
      </w:r>
      <w:r>
        <w:rPr>
          <w:rFonts w:cstheme="minorHAnsi"/>
          <w:color w:val="000000" w:themeColor="text1"/>
        </w:rPr>
        <w:t xml:space="preserve">some </w:t>
      </w:r>
      <w:r w:rsidRPr="00E72FD6">
        <w:rPr>
          <w:rFonts w:cstheme="minorHAnsi"/>
          <w:color w:val="000000" w:themeColor="text1"/>
        </w:rPr>
        <w:t>decreasing trends in extinction risk</w:t>
      </w:r>
      <w:r>
        <w:rPr>
          <w:rFonts w:cstheme="minorHAnsi"/>
          <w:color w:val="000000" w:themeColor="text1"/>
        </w:rPr>
        <w:t xml:space="preserve"> (</w:t>
      </w:r>
      <w:r w:rsidRPr="00AC72A4">
        <w:rPr>
          <w:rFonts w:cstheme="minorHAnsi"/>
          <w:i/>
          <w:color w:val="000000" w:themeColor="text1"/>
        </w:rPr>
        <w:t>well established</w:t>
      </w:r>
      <w:r>
        <w:rPr>
          <w:rFonts w:cstheme="minorHAnsi"/>
          <w:color w:val="000000" w:themeColor="text1"/>
        </w:rPr>
        <w:t>) (3.4). Despite some p</w:t>
      </w:r>
      <w:r w:rsidRPr="00E72FD6">
        <w:rPr>
          <w:rFonts w:cstheme="minorHAnsi"/>
          <w:color w:val="000000" w:themeColor="text1"/>
        </w:rPr>
        <w:t xml:space="preserve">rogress towards Target 13 (genetic diversity maintained) by developing safeguards for rare domestic breeds and </w:t>
      </w:r>
      <w:r>
        <w:rPr>
          <w:rFonts w:cstheme="minorHAnsi"/>
          <w:color w:val="000000" w:themeColor="text1"/>
        </w:rPr>
        <w:t>germplasms of cultivated plants</w:t>
      </w:r>
      <w:r w:rsidRPr="00FB1853">
        <w:rPr>
          <w:rFonts w:cstheme="minorHAnsi"/>
          <w:color w:val="000000" w:themeColor="text1"/>
        </w:rPr>
        <w:t xml:space="preserve">, the extinction risk of domestic animal breeds is increasing and genetic </w:t>
      </w:r>
      <w:r>
        <w:rPr>
          <w:rFonts w:cstheme="minorHAnsi"/>
          <w:color w:val="000000" w:themeColor="text1"/>
        </w:rPr>
        <w:t xml:space="preserve">diversity </w:t>
      </w:r>
      <w:r w:rsidRPr="00FB1853">
        <w:rPr>
          <w:rFonts w:cstheme="minorHAnsi"/>
          <w:color w:val="000000" w:themeColor="text1"/>
        </w:rPr>
        <w:t xml:space="preserve">of cultivated plants </w:t>
      </w:r>
      <w:r>
        <w:rPr>
          <w:rFonts w:cstheme="minorHAnsi"/>
          <w:color w:val="000000" w:themeColor="text1"/>
        </w:rPr>
        <w:t xml:space="preserve">eroding </w:t>
      </w:r>
      <w:r w:rsidRPr="00FB1853">
        <w:rPr>
          <w:rFonts w:cstheme="minorHAnsi"/>
          <w:color w:val="000000" w:themeColor="text1"/>
        </w:rPr>
        <w:t>under modern production systems (</w:t>
      </w:r>
      <w:r w:rsidRPr="00FB1853">
        <w:rPr>
          <w:rFonts w:cstheme="minorHAnsi"/>
          <w:i/>
          <w:color w:val="000000" w:themeColor="text1"/>
        </w:rPr>
        <w:t>established but incomplete</w:t>
      </w:r>
      <w:r>
        <w:rPr>
          <w:rFonts w:cstheme="minorHAnsi"/>
          <w:color w:val="000000" w:themeColor="text1"/>
        </w:rPr>
        <w:t>)</w:t>
      </w:r>
      <w:r w:rsidRPr="00FB1853">
        <w:rPr>
          <w:rFonts w:cstheme="minorHAnsi"/>
          <w:color w:val="000000" w:themeColor="text1"/>
        </w:rPr>
        <w:t xml:space="preserve"> </w:t>
      </w:r>
      <w:r>
        <w:rPr>
          <w:rFonts w:cstheme="minorHAnsi"/>
          <w:color w:val="000000" w:themeColor="text1"/>
        </w:rPr>
        <w:t xml:space="preserve">(3.4.13). </w:t>
      </w:r>
      <w:r w:rsidRPr="00E72FD6">
        <w:rPr>
          <w:rFonts w:cstheme="minorHAnsi"/>
          <w:color w:val="000000" w:themeColor="text1"/>
        </w:rPr>
        <w:t>Despite advances in protected area</w:t>
      </w:r>
      <w:r>
        <w:rPr>
          <w:rFonts w:cstheme="minorHAnsi"/>
          <w:color w:val="000000" w:themeColor="text1"/>
        </w:rPr>
        <w:t>s</w:t>
      </w:r>
      <w:r w:rsidRPr="00E72FD6">
        <w:rPr>
          <w:rFonts w:cstheme="minorHAnsi"/>
          <w:color w:val="000000" w:themeColor="text1"/>
        </w:rPr>
        <w:t xml:space="preserve"> (relevant in the context of Sustainable Development Goals 14 – life below water and 15 – life on land), the negative trends observed for biodiversity currently restrict progress toward Goals 14 and 15 (</w:t>
      </w:r>
      <w:r w:rsidRPr="00E72FD6">
        <w:rPr>
          <w:rFonts w:cstheme="minorHAnsi"/>
          <w:i/>
          <w:color w:val="000000" w:themeColor="text1"/>
        </w:rPr>
        <w:t>well established</w:t>
      </w:r>
      <w:r w:rsidRPr="00E72FD6">
        <w:rPr>
          <w:rFonts w:cstheme="minorHAnsi"/>
          <w:color w:val="000000" w:themeColor="text1"/>
        </w:rPr>
        <w:t>) (3.3).</w:t>
      </w:r>
    </w:p>
    <w:p w14:paraId="45ECBB38" w14:textId="05DB0C15" w:rsidR="0048205B" w:rsidRPr="00E72FD6" w:rsidRDefault="0048205B" w:rsidP="00AE389F">
      <w:pPr>
        <w:rPr>
          <w:rFonts w:cstheme="minorHAnsi"/>
          <w:color w:val="000000" w:themeColor="text1"/>
        </w:rPr>
      </w:pPr>
      <w:bookmarkStart w:id="925" w:name="_Toc499649880"/>
      <w:bookmarkEnd w:id="923"/>
      <w:bookmarkEnd w:id="924"/>
      <w:r w:rsidRPr="00FB1853">
        <w:rPr>
          <w:b/>
        </w:rPr>
        <w:t xml:space="preserve">Under business as usual scenarios of future global change, the extent of coniferous forests is expected to be maintained or even increase. Meanwhile, tundra, other Alpine ecosystems, Mediterranean ecosystems, and broad-leaved and mixed forests are expected to substantially contract, because of climate and land-use change. </w:t>
      </w:r>
      <w:r w:rsidRPr="00FB1853">
        <w:rPr>
          <w:b/>
          <w:lang w:val="en-US"/>
        </w:rPr>
        <w:t>Alpine, Scandinavian, and Icelandic glaciers are projected to retreat (3.5.1.3)</w:t>
      </w:r>
      <w:r>
        <w:rPr>
          <w:b/>
          <w:lang w:val="en-US"/>
        </w:rPr>
        <w:t xml:space="preserve"> (</w:t>
      </w:r>
      <w:r>
        <w:rPr>
          <w:b/>
          <w:i/>
          <w:lang w:val="en-US"/>
        </w:rPr>
        <w:t>well established</w:t>
      </w:r>
      <w:r>
        <w:rPr>
          <w:b/>
          <w:lang w:val="en-US"/>
        </w:rPr>
        <w:t>)</w:t>
      </w:r>
      <w:r w:rsidRPr="00FB1853">
        <w:rPr>
          <w:b/>
          <w:lang w:val="en-US"/>
        </w:rPr>
        <w:t>.</w:t>
      </w:r>
      <w:r w:rsidRPr="009357B0">
        <w:rPr>
          <w:lang w:val="en-US"/>
        </w:rPr>
        <w:t xml:space="preserve"> The </w:t>
      </w:r>
      <w:r w:rsidR="00AF6ED6">
        <w:rPr>
          <w:lang w:val="en-US"/>
        </w:rPr>
        <w:t xml:space="preserve">expected </w:t>
      </w:r>
      <w:r w:rsidRPr="009357B0">
        <w:rPr>
          <w:lang w:val="en-US"/>
        </w:rPr>
        <w:t xml:space="preserve">range of </w:t>
      </w:r>
      <w:r>
        <w:rPr>
          <w:lang w:val="en-US"/>
        </w:rPr>
        <w:t xml:space="preserve">glacier </w:t>
      </w:r>
      <w:r w:rsidRPr="009357B0">
        <w:rPr>
          <w:lang w:val="en-US"/>
        </w:rPr>
        <w:t>losses depends o</w:t>
      </w:r>
      <w:r>
        <w:rPr>
          <w:lang w:val="en-US"/>
        </w:rPr>
        <w:t>n</w:t>
      </w:r>
      <w:r w:rsidRPr="009357B0">
        <w:rPr>
          <w:lang w:val="en-US"/>
        </w:rPr>
        <w:t xml:space="preserve"> climate modelling scenario and varies from 20% to 90% </w:t>
      </w:r>
      <w:r>
        <w:rPr>
          <w:lang w:val="en-US"/>
        </w:rPr>
        <w:t>of</w:t>
      </w:r>
      <w:r w:rsidRPr="009357B0">
        <w:rPr>
          <w:lang w:val="en-US"/>
        </w:rPr>
        <w:t xml:space="preserve"> the 2006 ice volume</w:t>
      </w:r>
      <w:r>
        <w:rPr>
          <w:lang w:val="en-US"/>
        </w:rPr>
        <w:t xml:space="preserve">. </w:t>
      </w:r>
      <w:r w:rsidRPr="00FB1853">
        <w:rPr>
          <w:rFonts w:cstheme="minorHAnsi"/>
          <w:color w:val="000000" w:themeColor="text1"/>
        </w:rPr>
        <w:t xml:space="preserve">Climate change is also expected to further increase the stress on freshwater ecosystems, not only by changing species distribution but also by exacerbating the symptoms of eutrophication due to loss of planktivorous </w:t>
      </w:r>
      <w:r w:rsidRPr="00FB1853">
        <w:rPr>
          <w:rFonts w:cstheme="minorHAnsi"/>
          <w:color w:val="000000" w:themeColor="text1"/>
        </w:rPr>
        <w:lastRenderedPageBreak/>
        <w:t>species through warming and salinization</w:t>
      </w:r>
      <w:r w:rsidR="00AF6ED6">
        <w:rPr>
          <w:rFonts w:cstheme="minorHAnsi"/>
          <w:color w:val="000000" w:themeColor="text1"/>
        </w:rPr>
        <w:t xml:space="preserve"> (</w:t>
      </w:r>
      <w:r w:rsidR="00AF6ED6" w:rsidRPr="00BC17EB">
        <w:rPr>
          <w:rFonts w:cstheme="minorHAnsi"/>
          <w:i/>
          <w:color w:val="000000" w:themeColor="text1"/>
        </w:rPr>
        <w:t>inconclusive</w:t>
      </w:r>
      <w:r w:rsidR="00AF6ED6">
        <w:rPr>
          <w:rFonts w:cstheme="minorHAnsi"/>
          <w:color w:val="000000" w:themeColor="text1"/>
        </w:rPr>
        <w:t>) (3.5.2)</w:t>
      </w:r>
      <w:r w:rsidRPr="00FB1853">
        <w:rPr>
          <w:rFonts w:cstheme="minorHAnsi"/>
          <w:color w:val="000000" w:themeColor="text1"/>
        </w:rPr>
        <w:t xml:space="preserve">. Mean species abundance, local functional and phylogenetic diversity and betwee-sites taxonomic diversity are expected to decrease throughout the 21st century, while local taxonomic diversity is expected to increase in some terrestrial and marine regions </w:t>
      </w:r>
      <w:r>
        <w:t>as a result of climate-driven range shifts</w:t>
      </w:r>
      <w:r w:rsidR="00AF6ED6">
        <w:t xml:space="preserve"> (</w:t>
      </w:r>
      <w:r w:rsidR="00AF6ED6" w:rsidRPr="00BC17EB">
        <w:rPr>
          <w:i/>
        </w:rPr>
        <w:t>established but incomplete</w:t>
      </w:r>
      <w:r w:rsidR="00AF6ED6">
        <w:t>)</w:t>
      </w:r>
      <w:r w:rsidR="00C140C5">
        <w:t xml:space="preserve"> (3.5.1, 3.5.3)</w:t>
      </w:r>
      <w:r>
        <w:t>.</w:t>
      </w:r>
      <w:r w:rsidRPr="00FB1853">
        <w:rPr>
          <w:rFonts w:cstheme="minorHAnsi"/>
          <w:color w:val="000000" w:themeColor="text1"/>
        </w:rPr>
        <w:t xml:space="preserve"> Across species, range contractions are projected to b</w:t>
      </w:r>
      <w:r>
        <w:rPr>
          <w:rFonts w:cstheme="minorHAnsi"/>
          <w:color w:val="000000" w:themeColor="text1"/>
        </w:rPr>
        <w:t>e</w:t>
      </w:r>
      <w:r w:rsidRPr="00FB1853">
        <w:rPr>
          <w:rFonts w:cstheme="minorHAnsi"/>
          <w:color w:val="000000" w:themeColor="text1"/>
        </w:rPr>
        <w:t xml:space="preserve"> betwe</w:t>
      </w:r>
      <w:r>
        <w:rPr>
          <w:rFonts w:cstheme="minorHAnsi"/>
          <w:color w:val="000000" w:themeColor="text1"/>
        </w:rPr>
        <w:t>e</w:t>
      </w:r>
      <w:r w:rsidRPr="00FB1853">
        <w:rPr>
          <w:rFonts w:cstheme="minorHAnsi"/>
          <w:color w:val="000000" w:themeColor="text1"/>
        </w:rPr>
        <w:t xml:space="preserve">n </w:t>
      </w:r>
      <w:r>
        <w:t>10% and 55% depending on climate scenario and taxonomic group considered</w:t>
      </w:r>
      <w:r w:rsidRPr="00FB1853">
        <w:rPr>
          <w:rFonts w:cstheme="minorHAnsi"/>
          <w:color w:val="000000" w:themeColor="text1"/>
        </w:rPr>
        <w:t xml:space="preserve"> </w:t>
      </w:r>
      <w:r w:rsidR="00C140C5">
        <w:rPr>
          <w:rFonts w:cstheme="minorHAnsi"/>
          <w:color w:val="000000" w:themeColor="text1"/>
        </w:rPr>
        <w:t xml:space="preserve">(established but incomplete) </w:t>
      </w:r>
      <w:r w:rsidRPr="00FB1853">
        <w:rPr>
          <w:rFonts w:cstheme="minorHAnsi"/>
          <w:color w:val="000000" w:themeColor="text1"/>
        </w:rPr>
        <w:t xml:space="preserve">(3.5.1.1). Biomass productivity may increase </w:t>
      </w:r>
      <w:r>
        <w:rPr>
          <w:rFonts w:cstheme="minorHAnsi"/>
          <w:color w:val="000000" w:themeColor="text1"/>
        </w:rPr>
        <w:t xml:space="preserve">in some areas </w:t>
      </w:r>
      <w:r w:rsidRPr="00FB1853">
        <w:rPr>
          <w:rFonts w:cstheme="minorHAnsi"/>
          <w:color w:val="000000" w:themeColor="text1"/>
        </w:rPr>
        <w:t>due to CO</w:t>
      </w:r>
      <w:r w:rsidRPr="00FB1853">
        <w:rPr>
          <w:rFonts w:cstheme="minorHAnsi"/>
          <w:color w:val="000000" w:themeColor="text1"/>
          <w:vertAlign w:val="subscript"/>
        </w:rPr>
        <w:t>2</w:t>
      </w:r>
      <w:r w:rsidRPr="00FB1853">
        <w:rPr>
          <w:rFonts w:cstheme="minorHAnsi"/>
          <w:color w:val="000000" w:themeColor="text1"/>
        </w:rPr>
        <w:t xml:space="preserve"> fertilization and temperature increase, es</w:t>
      </w:r>
      <w:r>
        <w:rPr>
          <w:rFonts w:cstheme="minorHAnsi"/>
          <w:color w:val="000000" w:themeColor="text1"/>
        </w:rPr>
        <w:t>pe</w:t>
      </w:r>
      <w:r w:rsidRPr="00FB1853">
        <w:rPr>
          <w:rFonts w:cstheme="minorHAnsi"/>
          <w:color w:val="000000" w:themeColor="text1"/>
        </w:rPr>
        <w:t>cially in the Arctice seas, lakes and boreal forests (</w:t>
      </w:r>
      <w:r w:rsidRPr="00FB1853">
        <w:rPr>
          <w:rFonts w:cstheme="minorHAnsi"/>
          <w:i/>
          <w:color w:val="000000" w:themeColor="text1"/>
        </w:rPr>
        <w:t>unresolved</w:t>
      </w:r>
      <w:r w:rsidRPr="00FB1853">
        <w:rPr>
          <w:rFonts w:cstheme="minorHAnsi"/>
          <w:color w:val="000000" w:themeColor="text1"/>
        </w:rPr>
        <w:t>) (3.5.1, 3.5.2, 3.5.3).</w:t>
      </w:r>
    </w:p>
    <w:bookmarkEnd w:id="925"/>
    <w:p w14:paraId="25D729E3" w14:textId="77777777" w:rsidR="0048205B" w:rsidRDefault="0048205B" w:rsidP="00AE389F">
      <w:pPr>
        <w:snapToGrid w:val="0"/>
        <w:rPr>
          <w:rFonts w:cstheme="minorHAnsi"/>
          <w:color w:val="000000" w:themeColor="text1"/>
        </w:rPr>
      </w:pPr>
      <w:r>
        <w:rPr>
          <w:rFonts w:eastAsia="Times New Roman" w:cstheme="minorHAnsi"/>
          <w:b/>
        </w:rPr>
        <w:t>If</w:t>
      </w:r>
      <w:r w:rsidRPr="000F14EF">
        <w:rPr>
          <w:rFonts w:eastAsia="Times New Roman" w:cstheme="minorHAnsi"/>
          <w:b/>
          <w:iCs/>
        </w:rPr>
        <w:t xml:space="preserve"> key knowledge gaps</w:t>
      </w:r>
      <w:r>
        <w:rPr>
          <w:rFonts w:eastAsia="Times New Roman" w:cstheme="minorHAnsi"/>
          <w:b/>
          <w:iCs/>
        </w:rPr>
        <w:t xml:space="preserve"> would be addressed soon</w:t>
      </w:r>
      <w:r w:rsidRPr="000F14EF">
        <w:rPr>
          <w:rFonts w:eastAsia="Times New Roman" w:cstheme="minorHAnsi"/>
          <w:b/>
          <w:iCs/>
        </w:rPr>
        <w:t xml:space="preserve">, future assessments could provide a more comprehensive account of the </w:t>
      </w:r>
      <w:r>
        <w:rPr>
          <w:rFonts w:eastAsia="Times New Roman" w:cstheme="minorHAnsi"/>
          <w:b/>
          <w:iCs/>
        </w:rPr>
        <w:t xml:space="preserve">relationship between biodiversity and nature’s contributions to people and of the </w:t>
      </w:r>
      <w:r w:rsidRPr="000F14EF">
        <w:rPr>
          <w:rFonts w:eastAsia="Times New Roman" w:cstheme="minorHAnsi"/>
          <w:b/>
          <w:iCs/>
        </w:rPr>
        <w:t xml:space="preserve">status and trends </w:t>
      </w:r>
      <w:r>
        <w:rPr>
          <w:rFonts w:eastAsia="Times New Roman" w:cstheme="minorHAnsi"/>
          <w:b/>
          <w:iCs/>
        </w:rPr>
        <w:t>of</w:t>
      </w:r>
      <w:r w:rsidRPr="000F14EF">
        <w:rPr>
          <w:rFonts w:eastAsia="Times New Roman" w:cstheme="minorHAnsi"/>
          <w:b/>
          <w:iCs/>
        </w:rPr>
        <w:t xml:space="preserve"> nature (</w:t>
      </w:r>
      <w:r w:rsidRPr="004F046D">
        <w:rPr>
          <w:rFonts w:eastAsia="Times New Roman" w:cstheme="minorHAnsi"/>
          <w:b/>
          <w:i/>
          <w:iCs/>
        </w:rPr>
        <w:t>well established</w:t>
      </w:r>
      <w:r w:rsidRPr="000F14EF">
        <w:rPr>
          <w:rFonts w:eastAsia="Times New Roman" w:cstheme="minorHAnsi"/>
          <w:b/>
          <w:iCs/>
        </w:rPr>
        <w:t>)</w:t>
      </w:r>
      <w:r w:rsidRPr="000F14EF">
        <w:rPr>
          <w:rFonts w:cstheme="minorHAnsi"/>
          <w:b/>
          <w:color w:val="000000" w:themeColor="text1"/>
        </w:rPr>
        <w:t xml:space="preserve"> (3.6).</w:t>
      </w:r>
      <w:r>
        <w:rPr>
          <w:rFonts w:cstheme="minorHAnsi"/>
          <w:color w:val="000000" w:themeColor="text1"/>
        </w:rPr>
        <w:t>Much more information is available on the relationship between biodiversity and ecosystem services from experiments than from the field. Among the experiments those manipulating plant diversity were overrepresented compared with those manipulating other taxa, and most concerned grasslands or aquatic mesocosms. For experiments and field studies addressing the relationship between biodiversity and ecosystem services, comprehensive information across all types of nature’s contributions is not yet available (</w:t>
      </w:r>
      <w:r w:rsidRPr="00EB055D">
        <w:rPr>
          <w:rFonts w:cstheme="minorHAnsi"/>
          <w:i/>
          <w:color w:val="000000" w:themeColor="text1"/>
        </w:rPr>
        <w:t>well established</w:t>
      </w:r>
      <w:r>
        <w:rPr>
          <w:rFonts w:cstheme="minorHAnsi"/>
          <w:color w:val="000000" w:themeColor="text1"/>
        </w:rPr>
        <w:t xml:space="preserve">) (3.2, 3.6). </w:t>
      </w:r>
    </w:p>
    <w:p w14:paraId="4A6EBB70" w14:textId="77777777" w:rsidR="0048205B" w:rsidRDefault="0048205B" w:rsidP="0048205B">
      <w:r w:rsidRPr="000F14EF">
        <w:t>A broader knowledge basis on trends in habitat extent, intactness and species conservation status was available for Western and most of Central Europe than for Eastern Europe, Central Asia and Balkan countries in Central Europe (</w:t>
      </w:r>
      <w:r>
        <w:t xml:space="preserve">3.4, </w:t>
      </w:r>
      <w:r w:rsidRPr="000F14EF">
        <w:t xml:space="preserve">3.6). </w:t>
      </w:r>
      <w:r>
        <w:t xml:space="preserve">For example, exact extent, biodiversity status and </w:t>
      </w:r>
      <w:r w:rsidRPr="000F14EF">
        <w:t xml:space="preserve">trends </w:t>
      </w:r>
      <w:r>
        <w:t>are hardly known for</w:t>
      </w:r>
      <w:r w:rsidRPr="000F14EF">
        <w:t xml:space="preserve"> most terrestrial and freshwater ecosystems in Eastern Europe and Central Asia</w:t>
      </w:r>
      <w:r>
        <w:t xml:space="preserve">, and the </w:t>
      </w:r>
      <w:r w:rsidRPr="000F14EF">
        <w:t xml:space="preserve">chemical status of 40% of Western and Central Europe's surface waters remains unknown (well established). </w:t>
      </w:r>
      <w:r>
        <w:t xml:space="preserve">Biodiversity status and trends are also poorly known for most marine habitats. E.g. </w:t>
      </w:r>
      <w:r w:rsidRPr="000F14EF">
        <w:t>30% of coastal marine habitat assessments in the Mediterranean reported unknown conservation status</w:t>
      </w:r>
      <w:r>
        <w:t>.</w:t>
      </w:r>
      <w:r w:rsidRPr="000F14EF">
        <w:t xml:space="preserve"> Only a minor fraction of the deep-sea floor and of known seamounts have been subj</w:t>
      </w:r>
      <w:r>
        <w:t>ect to biological investigation (</w:t>
      </w:r>
      <w:r w:rsidRPr="00AD7E08">
        <w:rPr>
          <w:i/>
        </w:rPr>
        <w:t>well established</w:t>
      </w:r>
      <w:r>
        <w:t>)</w:t>
      </w:r>
      <w:r w:rsidRPr="00AD7E08">
        <w:t xml:space="preserve"> </w:t>
      </w:r>
      <w:r w:rsidRPr="000F14EF">
        <w:t>(</w:t>
      </w:r>
      <w:r>
        <w:t xml:space="preserve">3.4, </w:t>
      </w:r>
      <w:r w:rsidRPr="000F14EF">
        <w:t>3.6)</w:t>
      </w:r>
      <w:r>
        <w:t xml:space="preserve">. </w:t>
      </w:r>
    </w:p>
    <w:p w14:paraId="15198697" w14:textId="4746DC09" w:rsidR="0048205B" w:rsidRDefault="0048205B" w:rsidP="0048205B">
      <w:r w:rsidRPr="000F14EF">
        <w:rPr>
          <w:rFonts w:eastAsia="Times New Roman"/>
          <w:lang w:eastAsia="en-GB"/>
        </w:rPr>
        <w:t>M</w:t>
      </w:r>
      <w:r w:rsidRPr="000F14EF">
        <w:rPr>
          <w:lang w:eastAsia="ru-RU"/>
        </w:rPr>
        <w:t xml:space="preserve">ajor gaps on status and trends of taxonomic groups concerned invertebrates, most marine and freshwater species, bryophytes, lichens, fungi and microorganisms. </w:t>
      </w:r>
      <w:r w:rsidRPr="000F14EF">
        <w:t xml:space="preserve">Of the estimated 32,000 vascular plant species </w:t>
      </w:r>
      <w:r>
        <w:t>of</w:t>
      </w:r>
      <w:r w:rsidRPr="000F14EF">
        <w:t xml:space="preserve"> Europe and Central Asia, IUCN evaluated 2483 (approx. 8%) in the Red List of Threatened Species. </w:t>
      </w:r>
      <w:r>
        <w:t xml:space="preserve">Of the estimated more than </w:t>
      </w:r>
      <w:r w:rsidRPr="000F14EF">
        <w:t xml:space="preserve">2000 bryophyte and </w:t>
      </w:r>
      <w:r>
        <w:t xml:space="preserve">more than </w:t>
      </w:r>
      <w:r w:rsidRPr="000F14EF">
        <w:t xml:space="preserve">7000 lichen species </w:t>
      </w:r>
      <w:r>
        <w:t xml:space="preserve">in the region </w:t>
      </w:r>
      <w:r w:rsidRPr="000F14EF">
        <w:t xml:space="preserve">only 14 and 5 species, respectively, have been evaluated in the IUCN Red List. </w:t>
      </w:r>
      <w:r>
        <w:t>F</w:t>
      </w:r>
      <w:r w:rsidRPr="000F14EF">
        <w:t xml:space="preserve">or </w:t>
      </w:r>
      <w:r>
        <w:t xml:space="preserve">invertebrates in general, and </w:t>
      </w:r>
      <w:r w:rsidRPr="000F14EF">
        <w:t xml:space="preserve">freshwater invertebrates </w:t>
      </w:r>
      <w:r>
        <w:t xml:space="preserve">in particular, </w:t>
      </w:r>
      <w:r w:rsidRPr="000F14EF">
        <w:t xml:space="preserve">even </w:t>
      </w:r>
      <w:r>
        <w:t xml:space="preserve">the </w:t>
      </w:r>
      <w:r w:rsidRPr="000F14EF">
        <w:t>current status is available only for a minority of species. Almost a quarter of all Eu</w:t>
      </w:r>
      <w:r w:rsidR="00E91659">
        <w:t>ropean freshwater molluscs are data d</w:t>
      </w:r>
      <w:r w:rsidRPr="000F14EF">
        <w:t>eficient</w:t>
      </w:r>
      <w:r>
        <w:t>,</w:t>
      </w:r>
      <w:r w:rsidRPr="000F14EF">
        <w:t xml:space="preserve"> many of them </w:t>
      </w:r>
      <w:r>
        <w:t>likely</w:t>
      </w:r>
      <w:r w:rsidRPr="000F14EF">
        <w:t xml:space="preserve"> to be threatened. 76% of freshwater fishes and 83% of freshwater molluscs assessed have unknown population trends </w:t>
      </w:r>
      <w:r>
        <w:t>(</w:t>
      </w:r>
      <w:r w:rsidRPr="00AD7E08">
        <w:rPr>
          <w:i/>
        </w:rPr>
        <w:t>well established</w:t>
      </w:r>
      <w:r>
        <w:t xml:space="preserve">) (3.4). One to two </w:t>
      </w:r>
      <w:r w:rsidRPr="000F14EF">
        <w:t>thirds of marine sp</w:t>
      </w:r>
      <w:r>
        <w:t>ecies are still to be described</w:t>
      </w:r>
      <w:r w:rsidRPr="000F14EF">
        <w:t>. Status and trends for marine biodiversity are mostly unknown, even for coastal habitats</w:t>
      </w:r>
      <w:r>
        <w:t>.</w:t>
      </w:r>
      <w:r w:rsidRPr="000F14EF">
        <w:t xml:space="preserve"> </w:t>
      </w:r>
      <w:r>
        <w:t xml:space="preserve">Accordingly, </w:t>
      </w:r>
      <w:r w:rsidRPr="000F14EF">
        <w:t xml:space="preserve">50% of the assessments under the </w:t>
      </w:r>
      <w:r w:rsidRPr="001D18D2">
        <w:rPr>
          <w:bCs/>
        </w:rPr>
        <w:t>European Union</w:t>
      </w:r>
      <w:r>
        <w:rPr>
          <w:bCs/>
        </w:rPr>
        <w:t xml:space="preserve"> </w:t>
      </w:r>
      <w:r w:rsidRPr="000F14EF">
        <w:t>habitat directives reported unknown conservation status for cetaceans and turtles and coastal marine habitats in the Mac</w:t>
      </w:r>
      <w:r>
        <w:t xml:space="preserve">aronesian biogeographic region. </w:t>
      </w:r>
      <w:r w:rsidR="00A439F7">
        <w:t>And</w:t>
      </w:r>
      <w:r w:rsidRPr="000F14EF">
        <w:t xml:space="preserve"> 30% of coastal marine habitat assessments in the Mediterranean reported unknown conservation status</w:t>
      </w:r>
      <w:r>
        <w:t>.</w:t>
      </w:r>
      <w:r w:rsidRPr="000F14EF">
        <w:t xml:space="preserve"> Only a minor fraction of the deep-sea floor and of known seamounts have been subj</w:t>
      </w:r>
      <w:r>
        <w:t>ect to biological investigation (</w:t>
      </w:r>
      <w:r w:rsidRPr="00AD7E08">
        <w:rPr>
          <w:i/>
        </w:rPr>
        <w:t>well established</w:t>
      </w:r>
      <w:r>
        <w:t>) (3.3., 3.4, 3.6)</w:t>
      </w:r>
      <w:r w:rsidRPr="000F14EF">
        <w:t>.</w:t>
      </w:r>
      <w:r>
        <w:t xml:space="preserve"> </w:t>
      </w:r>
      <w:r w:rsidRPr="000F14EF">
        <w:t>I</w:t>
      </w:r>
      <w:r w:rsidRPr="000F14EF">
        <w:rPr>
          <w:rFonts w:eastAsia="Times New Roman"/>
          <w:lang w:eastAsia="en-GB"/>
        </w:rPr>
        <w:t>ndigenous and local knowledge on biodiversity trends was only partially available</w:t>
      </w:r>
      <w:r>
        <w:rPr>
          <w:rFonts w:eastAsia="Times New Roman"/>
          <w:lang w:eastAsia="en-GB"/>
        </w:rPr>
        <w:t xml:space="preserve"> (</w:t>
      </w:r>
      <w:r w:rsidRPr="00AD7E08">
        <w:rPr>
          <w:rFonts w:eastAsia="Times New Roman"/>
          <w:i/>
          <w:lang w:eastAsia="en-GB"/>
        </w:rPr>
        <w:t>well established</w:t>
      </w:r>
      <w:r>
        <w:rPr>
          <w:rFonts w:eastAsia="Times New Roman"/>
          <w:lang w:eastAsia="en-GB"/>
        </w:rPr>
        <w:t>) (3.6)</w:t>
      </w:r>
      <w:r w:rsidRPr="000F14EF">
        <w:rPr>
          <w:rFonts w:eastAsia="Times New Roman"/>
          <w:lang w:eastAsia="en-GB"/>
        </w:rPr>
        <w:t>.</w:t>
      </w:r>
    </w:p>
    <w:p w14:paraId="0F4D0C9A" w14:textId="77777777" w:rsidR="0048205B" w:rsidRDefault="0048205B" w:rsidP="0048205B">
      <w:r>
        <w:rPr>
          <w:lang w:eastAsia="ru-RU"/>
        </w:rPr>
        <w:t>D</w:t>
      </w:r>
      <w:r w:rsidRPr="000F14EF">
        <w:rPr>
          <w:lang w:eastAsia="ru-RU"/>
        </w:rPr>
        <w:t xml:space="preserve">ue to lack of quantitative knowledge </w:t>
      </w:r>
      <w:r w:rsidRPr="000F14EF">
        <w:t xml:space="preserve">the relative role of drivers of change in determining trends in extent and intactness of habitats and in species diversity and abundance could only be attributed in </w:t>
      </w:r>
      <w:r w:rsidRPr="000F14EF">
        <w:lastRenderedPageBreak/>
        <w:t>terms of a coarse classification. Moreover</w:t>
      </w:r>
      <w:r w:rsidRPr="000F14EF">
        <w:rPr>
          <w:rFonts w:eastAsia="Times New Roman"/>
          <w:lang w:eastAsia="en-GB"/>
        </w:rPr>
        <w:t>, information is lacking on the interacting effects of several drivers on biodiversity</w:t>
      </w:r>
      <w:r>
        <w:t xml:space="preserve"> (</w:t>
      </w:r>
      <w:r w:rsidRPr="00AD7E08">
        <w:rPr>
          <w:i/>
        </w:rPr>
        <w:t>well established</w:t>
      </w:r>
      <w:r>
        <w:t>) (3.3, 3.4, 3.6)</w:t>
      </w:r>
    </w:p>
    <w:p w14:paraId="19E916D6" w14:textId="4C9AD163" w:rsidR="0048205B" w:rsidRPr="000F14EF" w:rsidRDefault="0048205B" w:rsidP="0048205B">
      <w:r w:rsidRPr="000F14EF">
        <w:t xml:space="preserve">These knowledge gaps greatly reduce the ability to monitor progress towards international biodiversity targets and </w:t>
      </w:r>
      <w:r>
        <w:t xml:space="preserve">to </w:t>
      </w:r>
      <w:r w:rsidRPr="000F14EF">
        <w:t xml:space="preserve">inform policy to avert further biodiversity loss. </w:t>
      </w:r>
      <w:r>
        <w:t xml:space="preserve">For example, current instruments such as </w:t>
      </w:r>
      <w:r w:rsidRPr="000F14EF">
        <w:t xml:space="preserve">the </w:t>
      </w:r>
      <w:r w:rsidRPr="001D18D2">
        <w:rPr>
          <w:bCs/>
        </w:rPr>
        <w:t>European Union</w:t>
      </w:r>
      <w:r>
        <w:rPr>
          <w:bCs/>
        </w:rPr>
        <w:t xml:space="preserve"> </w:t>
      </w:r>
      <w:r>
        <w:t>h</w:t>
      </w:r>
      <w:r w:rsidRPr="000F14EF">
        <w:t>abitat directive</w:t>
      </w:r>
      <w:r>
        <w:t xml:space="preserve"> and N</w:t>
      </w:r>
      <w:r w:rsidRPr="000F14EF">
        <w:t>atura 2000 program</w:t>
      </w:r>
      <w:r w:rsidR="00041CA6">
        <w:t>me</w:t>
      </w:r>
      <w:r>
        <w:t xml:space="preserve"> do not consider </w:t>
      </w:r>
      <w:r w:rsidRPr="000F14EF">
        <w:t xml:space="preserve">algae, fungi </w:t>
      </w:r>
      <w:r>
        <w:t xml:space="preserve">or lichens, and only a small fraction of </w:t>
      </w:r>
      <w:r w:rsidRPr="000F14EF">
        <w:t xml:space="preserve">invertebrates </w:t>
      </w:r>
      <w:r>
        <w:t>(</w:t>
      </w:r>
      <w:r w:rsidRPr="00AD7E08">
        <w:rPr>
          <w:i/>
        </w:rPr>
        <w:t>well established</w:t>
      </w:r>
      <w:r>
        <w:t xml:space="preserve">) </w:t>
      </w:r>
      <w:r w:rsidRPr="000F14EF">
        <w:t xml:space="preserve">(3.6). </w:t>
      </w:r>
      <w:bookmarkStart w:id="926" w:name="_Toc492473916"/>
      <w:bookmarkStart w:id="927" w:name="_Toc492478080"/>
      <w:bookmarkEnd w:id="919"/>
    </w:p>
    <w:p w14:paraId="1E1DCDA3" w14:textId="77777777" w:rsidR="0048205B" w:rsidRPr="000F14EF" w:rsidRDefault="0048205B" w:rsidP="00AE389F">
      <w:pPr>
        <w:rPr>
          <w:rFonts w:eastAsiaTheme="majorEastAsia" w:cstheme="minorHAnsi"/>
          <w:color w:val="000000"/>
          <w:highlight w:val="lightGray"/>
          <w14:scene3d>
            <w14:camera w14:prst="orthographicFront"/>
            <w14:lightRig w14:rig="threePt" w14:dir="t">
              <w14:rot w14:lat="0" w14:lon="0" w14:rev="0"/>
            </w14:lightRig>
          </w14:scene3d>
        </w:rPr>
      </w:pPr>
      <w:r w:rsidRPr="000F14EF">
        <w:rPr>
          <w:rFonts w:cstheme="minorHAnsi"/>
          <w:b/>
          <w:bCs/>
          <w:color w:val="000000"/>
          <w:highlight w:val="lightGray"/>
          <w14:scene3d>
            <w14:camera w14:prst="orthographicFront"/>
            <w14:lightRig w14:rig="threePt" w14:dir="t">
              <w14:rot w14:lat="0" w14:lon="0" w14:rev="0"/>
            </w14:lightRig>
          </w14:scene3d>
        </w:rPr>
        <w:br w:type="page"/>
      </w:r>
    </w:p>
    <w:p w14:paraId="78669B09" w14:textId="77777777" w:rsidR="0048205B" w:rsidRPr="00FE6EE5" w:rsidRDefault="0048205B" w:rsidP="007A3472">
      <w:pPr>
        <w:pStyle w:val="Heading2"/>
      </w:pPr>
      <w:bookmarkStart w:id="928" w:name="_Toc502930040"/>
      <w:bookmarkStart w:id="929" w:name="_Toc504380624"/>
      <w:bookmarkStart w:id="930" w:name="_Toc519504508"/>
      <w:r w:rsidRPr="00FE6EE5">
        <w:lastRenderedPageBreak/>
        <w:t>Introduction</w:t>
      </w:r>
      <w:bookmarkEnd w:id="928"/>
      <w:bookmarkEnd w:id="929"/>
      <w:bookmarkEnd w:id="930"/>
    </w:p>
    <w:p w14:paraId="1356AAA6" w14:textId="2E7B5C89" w:rsidR="0048205B" w:rsidRDefault="0048205B" w:rsidP="00AE389F">
      <w:r>
        <w:t>T</w:t>
      </w:r>
      <w:r w:rsidRPr="00957B4F">
        <w:t xml:space="preserve">his chapter </w:t>
      </w:r>
      <w:r>
        <w:t>a</w:t>
      </w:r>
      <w:r w:rsidRPr="00957B4F">
        <w:t>ssess</w:t>
      </w:r>
      <w:r>
        <w:t xml:space="preserve">es, </w:t>
      </w:r>
      <w:r>
        <w:rPr>
          <w:rFonts w:ascii="Calibri" w:hAnsi="Calibri"/>
        </w:rPr>
        <w:t>for</w:t>
      </w:r>
      <w:r w:rsidRPr="00957B4F">
        <w:rPr>
          <w:rFonts w:ascii="Calibri" w:hAnsi="Calibri"/>
        </w:rPr>
        <w:t xml:space="preserve"> Europe and Central Asia</w:t>
      </w:r>
      <w:r>
        <w:rPr>
          <w:rFonts w:ascii="Calibri" w:hAnsi="Calibri"/>
        </w:rPr>
        <w:t xml:space="preserve">, </w:t>
      </w:r>
      <w:r>
        <w:t>evidence for</w:t>
      </w:r>
      <w:r w:rsidRPr="00957B4F">
        <w:t xml:space="preserve"> the </w:t>
      </w:r>
      <w:r>
        <w:t xml:space="preserve">general role of biodiversity for </w:t>
      </w:r>
      <w:r w:rsidR="00CC0A9D">
        <w:t>nature’s contributions to people</w:t>
      </w:r>
      <w:r>
        <w:t xml:space="preserve"> (3.2). Then it assesses the past and current </w:t>
      </w:r>
      <w:r w:rsidRPr="00957B4F">
        <w:t xml:space="preserve">status and trends of </w:t>
      </w:r>
      <w:r>
        <w:t>terrestrial, inland surface water and marine biodiversity by ecosystems (units of analysis) (3.3) and by taxa (3.4)</w:t>
      </w:r>
      <w:bookmarkStart w:id="931" w:name="_Toc450554866"/>
      <w:bookmarkEnd w:id="931"/>
      <w:r>
        <w:t xml:space="preserve">. This is followed by an assessment of future trends of terrestrial, inland surface water and marine biodiversity (3.5). Finally this chapter assesses knowledge gaps (3.6) in these respects. </w:t>
      </w:r>
    </w:p>
    <w:p w14:paraId="7EDD57E0" w14:textId="77777777" w:rsidR="0048205B" w:rsidRDefault="0048205B" w:rsidP="00AE389F">
      <w:r>
        <w:t xml:space="preserve">Whereas Chapter 2 of </w:t>
      </w:r>
      <w:r w:rsidRPr="00957B4F">
        <w:t>the IPBES Regional Assessment for Europe and Central Asia</w:t>
      </w:r>
      <w:r>
        <w:t xml:space="preserve"> </w:t>
      </w:r>
      <w:r w:rsidRPr="00957B4F">
        <w:t>identifie</w:t>
      </w:r>
      <w:r>
        <w:t>s</w:t>
      </w:r>
      <w:r w:rsidRPr="00957B4F">
        <w:t xml:space="preserve"> strong evidence </w:t>
      </w:r>
      <w:r>
        <w:t>that</w:t>
      </w:r>
      <w:r w:rsidRPr="00957B4F">
        <w:t xml:space="preserve"> nature’s contributions to people are declining, </w:t>
      </w:r>
      <w:r>
        <w:t xml:space="preserve">this chapter provides an assessment of the general underpinning of nature’s contributions to people by biodiversity. Moreover, while Chapter 4 establishes that </w:t>
      </w:r>
      <w:r w:rsidRPr="00957B4F">
        <w:t>natural resource extraction, land</w:t>
      </w:r>
      <w:r>
        <w:t>-</w:t>
      </w:r>
      <w:r w:rsidRPr="00957B4F">
        <w:t xml:space="preserve">use change, pollution, climate change, and invasive alien species are the main direct drivers </w:t>
      </w:r>
      <w:r>
        <w:t xml:space="preserve">driving biodiversity change in general, this chapter assesses the </w:t>
      </w:r>
      <w:r w:rsidRPr="00957B4F">
        <w:t xml:space="preserve">status and trends of </w:t>
      </w:r>
      <w:r>
        <w:t>marine, inland surface water and terrestrial biodiversity for different units of analysis and for different taxa, and it attributes these trends to the direct drivers</w:t>
      </w:r>
      <w:r w:rsidRPr="00957B4F">
        <w:t xml:space="preserve">. </w:t>
      </w:r>
      <w:bookmarkStart w:id="932" w:name="_Toc450554869"/>
      <w:bookmarkStart w:id="933" w:name="_Toc450554870"/>
      <w:bookmarkEnd w:id="932"/>
      <w:bookmarkEnd w:id="933"/>
    </w:p>
    <w:p w14:paraId="0C8127B6" w14:textId="77777777" w:rsidR="0048205B" w:rsidRPr="00ED70D9" w:rsidRDefault="0048205B" w:rsidP="00AE389F"/>
    <w:p w14:paraId="51DD23FE" w14:textId="77777777" w:rsidR="0048205B" w:rsidRPr="0046771E" w:rsidRDefault="0048205B" w:rsidP="007A3472">
      <w:pPr>
        <w:pStyle w:val="Heading2"/>
      </w:pPr>
      <w:bookmarkStart w:id="934" w:name="_Toc502930041"/>
      <w:bookmarkStart w:id="935" w:name="_Toc504380625"/>
      <w:bookmarkStart w:id="936" w:name="_Toc519504509"/>
      <w:r w:rsidRPr="0046771E">
        <w:t>The relationship between biodiversity and ecosystem functions and services</w:t>
      </w:r>
      <w:bookmarkEnd w:id="934"/>
      <w:bookmarkEnd w:id="935"/>
      <w:bookmarkEnd w:id="936"/>
    </w:p>
    <w:p w14:paraId="2BBAADED" w14:textId="77777777" w:rsidR="0048205B" w:rsidRPr="0046771E" w:rsidRDefault="0048205B" w:rsidP="00147745">
      <w:pPr>
        <w:pStyle w:val="Heading3"/>
      </w:pPr>
      <w:bookmarkStart w:id="937" w:name="_Toc502930042"/>
      <w:bookmarkStart w:id="938" w:name="_Toc504380626"/>
      <w:bookmarkStart w:id="939" w:name="_Toc519504510"/>
      <w:r w:rsidRPr="0046771E">
        <w:t>General importance of biodiversity for ecosystem functions and services</w:t>
      </w:r>
      <w:bookmarkEnd w:id="937"/>
      <w:bookmarkEnd w:id="938"/>
      <w:bookmarkEnd w:id="939"/>
    </w:p>
    <w:p w14:paraId="33AF3118" w14:textId="1DBCA582" w:rsidR="0048205B" w:rsidRPr="00EF35C8" w:rsidRDefault="0048205B" w:rsidP="00AE389F">
      <w:r>
        <w:t>T</w:t>
      </w:r>
      <w:r w:rsidRPr="00D1115B">
        <w:rPr>
          <w:rFonts w:eastAsia="Times New Roman"/>
          <w:color w:val="000000" w:themeColor="text1"/>
          <w:lang w:val="en-US"/>
        </w:rPr>
        <w:t xml:space="preserve">heoretical, experimental and field studies have proven that biodiversity is one of the key factors in determining the mean level and stability of ecosystem properties and functioning, such as biomass production, decomposition and carbon sequestration (Cardinale </w:t>
      </w:r>
      <w:r w:rsidR="00301BD0" w:rsidRPr="00301BD0">
        <w:rPr>
          <w:rFonts w:eastAsia="Times New Roman"/>
          <w:i/>
          <w:color w:val="000000" w:themeColor="text1"/>
          <w:lang w:val="en-US"/>
        </w:rPr>
        <w:t>et al.</w:t>
      </w:r>
      <w:r w:rsidRPr="00D1115B">
        <w:rPr>
          <w:rFonts w:eastAsia="Times New Roman"/>
          <w:color w:val="000000" w:themeColor="text1"/>
          <w:lang w:val="en-US"/>
        </w:rPr>
        <w:t xml:space="preserve">, 2012; Tilman </w:t>
      </w:r>
      <w:r w:rsidR="00301BD0" w:rsidRPr="00301BD0">
        <w:rPr>
          <w:rFonts w:eastAsia="Times New Roman"/>
          <w:i/>
          <w:color w:val="000000" w:themeColor="text1"/>
          <w:lang w:val="en-US"/>
        </w:rPr>
        <w:t>et al.</w:t>
      </w:r>
      <w:r w:rsidRPr="00D1115B">
        <w:rPr>
          <w:rFonts w:eastAsia="Times New Roman"/>
          <w:color w:val="000000" w:themeColor="text1"/>
          <w:lang w:val="en-US"/>
        </w:rPr>
        <w:t>, 2014).</w:t>
      </w:r>
      <w:r>
        <w:rPr>
          <w:color w:val="000000"/>
          <w:lang w:val="en-US"/>
        </w:rPr>
        <w:t xml:space="preserve"> </w:t>
      </w:r>
      <w:r w:rsidRPr="00B91E89">
        <w:rPr>
          <w:color w:val="000000"/>
        </w:rPr>
        <w:t>Clear evidence of biodiversity effects on ecosystem functioning has been obtained from experiments,</w:t>
      </w:r>
      <w:r>
        <w:rPr>
          <w:color w:val="000000"/>
        </w:rPr>
        <w:t xml:space="preserve"> </w:t>
      </w:r>
      <w:r w:rsidRPr="00B91E89">
        <w:rPr>
          <w:color w:val="000000"/>
        </w:rPr>
        <w:t>which overall showed that the impacts of diversity loss on ecological processes are of comparable magnitude to the effects of other global drivers of environmental changes such as climate change, ultraviolet radiation, increase in the concentration of CO</w:t>
      </w:r>
      <w:r w:rsidRPr="00B91E89">
        <w:rPr>
          <w:color w:val="000000"/>
          <w:vertAlign w:val="subscript"/>
        </w:rPr>
        <w:t>2</w:t>
      </w:r>
      <w:r w:rsidRPr="00B91E89">
        <w:rPr>
          <w:color w:val="000000"/>
        </w:rPr>
        <w:t xml:space="preserve">, nitrogen addition, droughts and fires (Cardinale </w:t>
      </w:r>
      <w:r w:rsidR="00301BD0" w:rsidRPr="00301BD0">
        <w:rPr>
          <w:i/>
          <w:color w:val="000000"/>
        </w:rPr>
        <w:t>et al.</w:t>
      </w:r>
      <w:r w:rsidRPr="00B91E89">
        <w:rPr>
          <w:color w:val="000000"/>
        </w:rPr>
        <w:t xml:space="preserve"> 2012; Hooper </w:t>
      </w:r>
      <w:r w:rsidR="00301BD0" w:rsidRPr="00301BD0">
        <w:rPr>
          <w:i/>
          <w:color w:val="000000"/>
        </w:rPr>
        <w:t>et al.</w:t>
      </w:r>
      <w:r w:rsidRPr="00B91E89">
        <w:rPr>
          <w:color w:val="000000"/>
        </w:rPr>
        <w:t xml:space="preserve">, 2012; Tilman </w:t>
      </w:r>
      <w:r w:rsidR="00301BD0" w:rsidRPr="00301BD0">
        <w:rPr>
          <w:i/>
          <w:color w:val="000000"/>
        </w:rPr>
        <w:t>et al.</w:t>
      </w:r>
      <w:r w:rsidRPr="00B91E89">
        <w:rPr>
          <w:color w:val="000000"/>
        </w:rPr>
        <w:t>, 2012). E</w:t>
      </w:r>
      <w:r w:rsidRPr="00B91E89">
        <w:t>xperiments can even underestimate biodiversity effects because they do not assess important properties of natural systems that enhance the positive diversity effects, such as complex trophic structures, complementary and mutualistic interspecific relations, non-random biodiversity loss and spatial heterogeneity (Cardinale</w:t>
      </w:r>
      <w:r w:rsidRPr="00B91E89">
        <w:rPr>
          <w:spacing w:val="-1"/>
        </w:rPr>
        <w:t xml:space="preserve"> </w:t>
      </w:r>
      <w:r w:rsidR="00301BD0" w:rsidRPr="00301BD0">
        <w:rPr>
          <w:i/>
        </w:rPr>
        <w:t>et al.</w:t>
      </w:r>
      <w:r w:rsidRPr="00B91E89">
        <w:rPr>
          <w:spacing w:val="-6"/>
        </w:rPr>
        <w:t xml:space="preserve"> </w:t>
      </w:r>
      <w:r w:rsidRPr="00B91E89">
        <w:t xml:space="preserve">2012; Duffy </w:t>
      </w:r>
      <w:r w:rsidR="00301BD0" w:rsidRPr="00301BD0">
        <w:rPr>
          <w:i/>
        </w:rPr>
        <w:t>et al.</w:t>
      </w:r>
      <w:r w:rsidRPr="00B91E89">
        <w:t>, 2009</w:t>
      </w:r>
      <w:r w:rsidRPr="0085608D">
        <w:rPr>
          <w:color w:val="000000" w:themeColor="text1"/>
        </w:rPr>
        <w:t>;</w:t>
      </w:r>
      <w:r w:rsidRPr="0085608D">
        <w:rPr>
          <w:i/>
          <w:color w:val="0070C0"/>
        </w:rPr>
        <w:t xml:space="preserve"> </w:t>
      </w:r>
      <w:r w:rsidR="009F3B65">
        <w:rPr>
          <w:lang w:val="en-US"/>
        </w:rPr>
        <w:t>supporting material</w:t>
      </w:r>
      <w:r w:rsidRPr="0085608D">
        <w:t xml:space="preserve"> </w:t>
      </w:r>
      <w:hyperlink r:id="rId919" w:history="1">
        <w:r w:rsidRPr="0089114F">
          <w:rPr>
            <w:rStyle w:val="Hyperlink"/>
          </w:rPr>
          <w:t>Appendix 3.1</w:t>
        </w:r>
      </w:hyperlink>
      <w:r w:rsidRPr="0085608D">
        <w:t>). In addition, biodiversity effects</w:t>
      </w:r>
      <w:r w:rsidRPr="0085608D">
        <w:rPr>
          <w:spacing w:val="-9"/>
        </w:rPr>
        <w:t xml:space="preserve"> </w:t>
      </w:r>
      <w:r w:rsidRPr="0085608D">
        <w:t>increase</w:t>
      </w:r>
      <w:r w:rsidRPr="0085608D">
        <w:rPr>
          <w:spacing w:val="-9"/>
        </w:rPr>
        <w:t xml:space="preserve"> </w:t>
      </w:r>
      <w:r w:rsidRPr="0085608D">
        <w:t>with</w:t>
      </w:r>
      <w:r w:rsidRPr="0085608D">
        <w:rPr>
          <w:spacing w:val="-11"/>
        </w:rPr>
        <w:t xml:space="preserve"> </w:t>
      </w:r>
      <w:r w:rsidRPr="0085608D">
        <w:t>time</w:t>
      </w:r>
      <w:r w:rsidRPr="0085608D">
        <w:rPr>
          <w:spacing w:val="-9"/>
        </w:rPr>
        <w:t xml:space="preserve"> </w:t>
      </w:r>
      <w:r w:rsidRPr="0085608D">
        <w:t>and</w:t>
      </w:r>
      <w:r w:rsidRPr="0085608D">
        <w:rPr>
          <w:spacing w:val="-11"/>
        </w:rPr>
        <w:t xml:space="preserve"> </w:t>
      </w:r>
      <w:r w:rsidRPr="0085608D">
        <w:t>at</w:t>
      </w:r>
      <w:r w:rsidRPr="0085608D">
        <w:rPr>
          <w:spacing w:val="-9"/>
        </w:rPr>
        <w:t xml:space="preserve"> </w:t>
      </w:r>
      <w:r w:rsidRPr="0085608D">
        <w:t>larger</w:t>
      </w:r>
      <w:r w:rsidRPr="0085608D">
        <w:rPr>
          <w:spacing w:val="-9"/>
        </w:rPr>
        <w:t xml:space="preserve"> </w:t>
      </w:r>
      <w:r w:rsidRPr="0085608D">
        <w:t>spatial</w:t>
      </w:r>
      <w:r w:rsidRPr="0085608D">
        <w:rPr>
          <w:spacing w:val="-11"/>
        </w:rPr>
        <w:t xml:space="preserve"> </w:t>
      </w:r>
      <w:r w:rsidRPr="0085608D">
        <w:t>scales</w:t>
      </w:r>
      <w:r w:rsidRPr="0085608D">
        <w:rPr>
          <w:spacing w:val="-8"/>
        </w:rPr>
        <w:t xml:space="preserve"> </w:t>
      </w:r>
      <w:r w:rsidRPr="0085608D">
        <w:t>(Cardinale</w:t>
      </w:r>
      <w:r w:rsidRPr="0085608D">
        <w:rPr>
          <w:spacing w:val="-1"/>
        </w:rPr>
        <w:t xml:space="preserve"> </w:t>
      </w:r>
      <w:r w:rsidR="00301BD0" w:rsidRPr="00301BD0">
        <w:rPr>
          <w:i/>
        </w:rPr>
        <w:t>et al.</w:t>
      </w:r>
      <w:r w:rsidRPr="0085608D">
        <w:rPr>
          <w:spacing w:val="-6"/>
        </w:rPr>
        <w:t xml:space="preserve"> </w:t>
      </w:r>
      <w:r w:rsidRPr="0085608D">
        <w:t xml:space="preserve">2012; </w:t>
      </w:r>
      <w:r w:rsidR="00C020DB">
        <w:rPr>
          <w:lang w:val="en-US"/>
        </w:rPr>
        <w:t>supporting material</w:t>
      </w:r>
      <w:r w:rsidRPr="0085608D">
        <w:t xml:space="preserve"> </w:t>
      </w:r>
      <w:hyperlink r:id="rId920" w:history="1">
        <w:r w:rsidRPr="0089114F">
          <w:rPr>
            <w:rStyle w:val="Hyperlink"/>
          </w:rPr>
          <w:t>Appendix 3.1</w:t>
        </w:r>
      </w:hyperlink>
      <w:r w:rsidRPr="00EF35C8">
        <w:t>), which means they may be</w:t>
      </w:r>
      <w:r w:rsidRPr="00EF35C8">
        <w:rPr>
          <w:spacing w:val="-2"/>
        </w:rPr>
        <w:t xml:space="preserve"> </w:t>
      </w:r>
      <w:r w:rsidRPr="00EF35C8">
        <w:t>stronger in real-world systems than in experiments. On the other hand,</w:t>
      </w:r>
      <w:r w:rsidRPr="00EF35C8">
        <w:rPr>
          <w:color w:val="000000"/>
        </w:rPr>
        <w:t xml:space="preserve"> the range of species richness loss </w:t>
      </w:r>
      <w:r>
        <w:rPr>
          <w:color w:val="000000"/>
        </w:rPr>
        <w:t xml:space="preserve">studied </w:t>
      </w:r>
      <w:r w:rsidRPr="00EF35C8">
        <w:rPr>
          <w:color w:val="000000"/>
        </w:rPr>
        <w:t xml:space="preserve">in typical biodiversity experiments is far greater than real world biodiversity loss </w:t>
      </w:r>
      <w:r w:rsidRPr="00EF35C8">
        <w:rPr>
          <w:color w:val="000000" w:themeColor="text1"/>
        </w:rPr>
        <w:t xml:space="preserve">(Vellend </w:t>
      </w:r>
      <w:r w:rsidR="00301BD0" w:rsidRPr="00301BD0">
        <w:rPr>
          <w:i/>
          <w:color w:val="000000" w:themeColor="text1"/>
        </w:rPr>
        <w:t>et al.</w:t>
      </w:r>
      <w:r w:rsidRPr="00EF35C8">
        <w:rPr>
          <w:color w:val="000000" w:themeColor="text1"/>
        </w:rPr>
        <w:t xml:space="preserve">, 2013). </w:t>
      </w:r>
    </w:p>
    <w:p w14:paraId="62FB30F2" w14:textId="1FB53B5F" w:rsidR="0048205B" w:rsidRPr="00EF35C8" w:rsidRDefault="0048205B" w:rsidP="00AE389F">
      <w:r w:rsidRPr="00EF35C8">
        <w:t xml:space="preserve">Comparative field studies have the great potential to show the relevance of biodiversity </w:t>
      </w:r>
      <w:r>
        <w:t>in</w:t>
      </w:r>
      <w:r w:rsidRPr="00EF35C8">
        <w:t xml:space="preserve"> real world ecosystems, but they are often not suitable for demonstrating the causality of observed relationships and have difficulties in distinguishing the effects of biodiversity, versus environmental drivers, on ecosystem functioning. Thus, the analysis of field observations needs to separate effects of diversity from other confounding factors </w:t>
      </w:r>
      <w:r w:rsidRPr="0085608D">
        <w:t>(</w:t>
      </w:r>
      <w:r w:rsidR="00C020DB">
        <w:rPr>
          <w:lang w:val="en-US"/>
        </w:rPr>
        <w:t>supporting material</w:t>
      </w:r>
      <w:r w:rsidRPr="0085608D">
        <w:t xml:space="preserve"> </w:t>
      </w:r>
      <w:hyperlink r:id="rId921" w:history="1">
        <w:r w:rsidRPr="0089114F">
          <w:rPr>
            <w:rStyle w:val="Hyperlink"/>
          </w:rPr>
          <w:t>Appendix 3.1</w:t>
        </w:r>
      </w:hyperlink>
      <w:r w:rsidRPr="00EF35C8">
        <w:t xml:space="preserve">). </w:t>
      </w:r>
    </w:p>
    <w:p w14:paraId="59919BD7" w14:textId="7687B4BF" w:rsidR="0048205B" w:rsidRPr="00EF35C8" w:rsidRDefault="0048205B" w:rsidP="00AE389F">
      <w:r w:rsidRPr="00B91E89">
        <w:t xml:space="preserve">In addition to the general consensus about the key role of biodiversity in ecosystem functioning, there is increasing information on the relationships between biodiversity and ecosystem services and, hence, nature’s contributions to people (Balvanera </w:t>
      </w:r>
      <w:r w:rsidR="00301BD0" w:rsidRPr="00301BD0">
        <w:rPr>
          <w:i/>
        </w:rPr>
        <w:t>et al.</w:t>
      </w:r>
      <w:r w:rsidRPr="00B91E89">
        <w:t xml:space="preserve">, 2014). A comprehensive systematic literature review (Harrison </w:t>
      </w:r>
      <w:r w:rsidR="00301BD0" w:rsidRPr="00301BD0">
        <w:rPr>
          <w:i/>
        </w:rPr>
        <w:t>et al.</w:t>
      </w:r>
      <w:r w:rsidRPr="00B91E89">
        <w:t xml:space="preserve">, 2014) showed that the majority of relationships between biodiversity attributes and the selected 11 ecosystem services were positive. </w:t>
      </w:r>
      <w:r w:rsidRPr="00EF35C8">
        <w:t xml:space="preserve">The key role of biodiversity was demonstrated for </w:t>
      </w:r>
      <w:r w:rsidRPr="00EF35C8">
        <w:lastRenderedPageBreak/>
        <w:t xml:space="preserve">certain provisioning services (such as wood production in plantations, production of fodder in grasslands, and stability of fisheries yields); and regulating services (such as pollination, resistance to exotic plant invasions and plant pathogens, aboveground carbon sequestration, soil nutrient mineralization, and bioremediation of contaminated water and sediments (Cardinale </w:t>
      </w:r>
      <w:r w:rsidR="00301BD0" w:rsidRPr="00301BD0">
        <w:rPr>
          <w:i/>
        </w:rPr>
        <w:t>et al.</w:t>
      </w:r>
      <w:r w:rsidRPr="00EF35C8">
        <w:t xml:space="preserve">, 2012; Harrison </w:t>
      </w:r>
      <w:r w:rsidR="00301BD0" w:rsidRPr="00301BD0">
        <w:rPr>
          <w:i/>
        </w:rPr>
        <w:t>et al.</w:t>
      </w:r>
      <w:r w:rsidRPr="00EF35C8">
        <w:t xml:space="preserve">, 2014; </w:t>
      </w:r>
      <w:r w:rsidRPr="00EF35C8">
        <w:rPr>
          <w:iCs/>
          <w:color w:val="000000" w:themeColor="text1"/>
        </w:rPr>
        <w:t xml:space="preserve">Science for Environment Policy, 2015; Thompson </w:t>
      </w:r>
      <w:r w:rsidR="00301BD0" w:rsidRPr="00301BD0">
        <w:rPr>
          <w:i/>
          <w:iCs/>
          <w:color w:val="000000" w:themeColor="text1"/>
        </w:rPr>
        <w:t>et al.</w:t>
      </w:r>
      <w:r w:rsidRPr="00EF35C8">
        <w:rPr>
          <w:iCs/>
          <w:color w:val="000000" w:themeColor="text1"/>
        </w:rPr>
        <w:t>, 2012</w:t>
      </w:r>
      <w:r w:rsidRPr="00EF35C8">
        <w:t xml:space="preserve">). For many other ecosystem services (e.g. long-term carbon storage, suppression of pests and animal disease), the evidence for biodiversity effects is mixed or there are still insufficient data (Balvanera </w:t>
      </w:r>
      <w:r w:rsidR="00301BD0" w:rsidRPr="00301BD0">
        <w:rPr>
          <w:i/>
        </w:rPr>
        <w:t>et al.</w:t>
      </w:r>
      <w:r w:rsidRPr="00EF35C8">
        <w:t xml:space="preserve">, 2014; Cardinale </w:t>
      </w:r>
      <w:r w:rsidR="00301BD0" w:rsidRPr="00301BD0">
        <w:rPr>
          <w:i/>
        </w:rPr>
        <w:t>et al.</w:t>
      </w:r>
      <w:r w:rsidRPr="00EF35C8">
        <w:t>, 2012). Overall, however, the evidence to date suggests that sustaining the long-term flow of many ecosystem services will require high levels of biodiversity (Science for Environment Policy, 2015).</w:t>
      </w:r>
    </w:p>
    <w:p w14:paraId="42145E79" w14:textId="517861C0" w:rsidR="0048205B" w:rsidRDefault="0048205B" w:rsidP="00AE389F">
      <w:r w:rsidRPr="00EF35C8">
        <w:t>In Europe and Central Asia, field studies revealed generally positive effects of biodiversity on ecosystem services. A</w:t>
      </w:r>
      <w:r>
        <w:t xml:space="preserve"> </w:t>
      </w:r>
      <w:r w:rsidRPr="001D18D2">
        <w:rPr>
          <w:rFonts w:cstheme="minorHAnsi"/>
          <w:bCs/>
        </w:rPr>
        <w:t>European Union</w:t>
      </w:r>
      <w:r w:rsidRPr="00EF35C8">
        <w:t xml:space="preserve">-wide assessment (Maes </w:t>
      </w:r>
      <w:r w:rsidR="00301BD0" w:rsidRPr="00301BD0">
        <w:rPr>
          <w:i/>
        </w:rPr>
        <w:t>et al.</w:t>
      </w:r>
      <w:r w:rsidRPr="00EF35C8">
        <w:t>, 2012) showed that biodiversity indicators (mean species abundance, tree species diversity and the relative area of Natura 2000 sites) and ecosystem service supply (aggregated index of four provisioning services, five regulating services and one cultural service) were positively correlated with each other (</w:t>
      </w:r>
      <w:r w:rsidR="002C6E65">
        <w:rPr>
          <w:b/>
        </w:rPr>
        <w:t>Figure 3.1</w:t>
      </w:r>
      <w:r w:rsidRPr="008C5CC1">
        <w:t xml:space="preserve">). Overall, habitats in a positive conservation status provided higher levels of biodiversity indicators and had a higher potential to supply ecosystem services, particularly regulating and cultural services, than unprotected areas. </w:t>
      </w:r>
    </w:p>
    <w:p w14:paraId="6F903E02" w14:textId="4967FDB0" w:rsidR="00BA5327" w:rsidRDefault="00BA5327" w:rsidP="00BA5327">
      <w:pPr>
        <w:rPr>
          <w:lang w:val="en-US"/>
        </w:rPr>
      </w:pPr>
      <w:r>
        <w:rPr>
          <w:lang w:eastAsia="en-GB"/>
        </w:rPr>
        <w:lastRenderedPageBreak/>
        <w:drawing>
          <wp:inline distT="0" distB="0" distL="0" distR="0" wp14:anchorId="6F275A8F" wp14:editId="110F806C">
            <wp:extent cx="5759450" cy="85178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2"/>
                    <a:stretch>
                      <a:fillRect/>
                    </a:stretch>
                  </pic:blipFill>
                  <pic:spPr>
                    <a:xfrm>
                      <a:off x="0" y="0"/>
                      <a:ext cx="5759450" cy="8517890"/>
                    </a:xfrm>
                    <a:prstGeom prst="rect">
                      <a:avLst/>
                    </a:prstGeom>
                  </pic:spPr>
                </pic:pic>
              </a:graphicData>
            </a:graphic>
          </wp:inline>
        </w:drawing>
      </w:r>
    </w:p>
    <w:p w14:paraId="357C3270" w14:textId="75941FD3" w:rsidR="00BA5327" w:rsidRDefault="00BA5327" w:rsidP="00BA5327">
      <w:pPr>
        <w:rPr>
          <w:lang w:val="en-US"/>
        </w:rPr>
      </w:pPr>
    </w:p>
    <w:p w14:paraId="5B157AE6" w14:textId="08911012" w:rsidR="00141896" w:rsidRPr="00BA5327" w:rsidRDefault="00141896" w:rsidP="00BA5327">
      <w:pPr>
        <w:rPr>
          <w:lang w:val="en-US"/>
        </w:rPr>
      </w:pPr>
      <w:r>
        <w:rPr>
          <w:lang w:eastAsia="en-GB"/>
        </w:rPr>
        <w:lastRenderedPageBreak/>
        <w:drawing>
          <wp:inline distT="0" distB="0" distL="0" distR="0" wp14:anchorId="40222DFF" wp14:editId="1D49BF3A">
            <wp:extent cx="5759450" cy="3609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3"/>
                    <a:stretch>
                      <a:fillRect/>
                    </a:stretch>
                  </pic:blipFill>
                  <pic:spPr>
                    <a:xfrm>
                      <a:off x="0" y="0"/>
                      <a:ext cx="5759450" cy="3609975"/>
                    </a:xfrm>
                    <a:prstGeom prst="rect">
                      <a:avLst/>
                    </a:prstGeom>
                  </pic:spPr>
                </pic:pic>
              </a:graphicData>
            </a:graphic>
          </wp:inline>
        </w:drawing>
      </w:r>
    </w:p>
    <w:p w14:paraId="327D0F18" w14:textId="2C94500A" w:rsidR="0048205B" w:rsidRDefault="0048205B" w:rsidP="00AE389F">
      <w:pPr>
        <w:pStyle w:val="BodyText"/>
        <w:kinsoku w:val="0"/>
        <w:overflowPunct w:val="0"/>
        <w:spacing w:line="276" w:lineRule="auto"/>
        <w:rPr>
          <w:rFonts w:cstheme="minorHAnsi"/>
          <w:sz w:val="22"/>
          <w:szCs w:val="22"/>
        </w:rPr>
      </w:pPr>
      <w:r>
        <w:rPr>
          <w:rFonts w:cstheme="minorHAnsi"/>
          <w:sz w:val="22"/>
          <w:szCs w:val="22"/>
        </w:rPr>
        <w:t xml:space="preserve">An analysis of data of the UK National Ecosystem Assessment showed that biodiversity plays a key role in providing various types of ecosystem services: as a regulator of ecosystem processes, in providing final ecosystem services, and as a good with intrinsic value (Mace </w:t>
      </w:r>
      <w:r w:rsidR="00301BD0" w:rsidRPr="00301BD0">
        <w:rPr>
          <w:rFonts w:cstheme="minorHAnsi"/>
          <w:i/>
          <w:sz w:val="22"/>
          <w:szCs w:val="22"/>
        </w:rPr>
        <w:t>et al.</w:t>
      </w:r>
      <w:r>
        <w:rPr>
          <w:rFonts w:cstheme="minorHAnsi"/>
          <w:sz w:val="22"/>
          <w:szCs w:val="22"/>
        </w:rPr>
        <w:t>, 2012).</w:t>
      </w:r>
    </w:p>
    <w:p w14:paraId="02B8CD23" w14:textId="469F62B3" w:rsidR="0048205B" w:rsidRDefault="0048205B" w:rsidP="00AE389F">
      <w:pPr>
        <w:pStyle w:val="BodyText"/>
        <w:kinsoku w:val="0"/>
        <w:overflowPunct w:val="0"/>
        <w:spacing w:line="276" w:lineRule="auto"/>
        <w:rPr>
          <w:rFonts w:cstheme="minorHAnsi"/>
          <w:sz w:val="22"/>
          <w:szCs w:val="22"/>
        </w:rPr>
      </w:pPr>
      <w:r>
        <w:rPr>
          <w:rFonts w:cstheme="minorHAnsi"/>
          <w:sz w:val="22"/>
          <w:szCs w:val="22"/>
        </w:rPr>
        <w:t xml:space="preserve">An analysis of Swedish forest inventory data showed that relationships between tree species richness and several ecosystem services (production of tree biomass, soil carbon storage, berry production and game production) were positively linear to positively unimodal (Gamfeldt </w:t>
      </w:r>
      <w:r w:rsidR="00301BD0" w:rsidRPr="00301BD0">
        <w:rPr>
          <w:rFonts w:cstheme="minorHAnsi"/>
          <w:i/>
          <w:sz w:val="22"/>
          <w:szCs w:val="22"/>
        </w:rPr>
        <w:t>et al.</w:t>
      </w:r>
      <w:r>
        <w:rPr>
          <w:rFonts w:cstheme="minorHAnsi"/>
          <w:sz w:val="22"/>
          <w:szCs w:val="22"/>
        </w:rPr>
        <w:t xml:space="preserve"> 2013). Importantly, no single tree species was able to promote all services, emphasising the need for planting multiple tree species in forest stands to maintain multiple ecosystem services.</w:t>
      </w:r>
    </w:p>
    <w:p w14:paraId="06A25AC9" w14:textId="1ABFABC0" w:rsidR="0048205B" w:rsidRDefault="0048205B" w:rsidP="00AE389F">
      <w:pPr>
        <w:pStyle w:val="BodyText"/>
        <w:kinsoku w:val="0"/>
        <w:overflowPunct w:val="0"/>
        <w:spacing w:line="276" w:lineRule="auto"/>
        <w:rPr>
          <w:rFonts w:cstheme="minorHAnsi"/>
          <w:sz w:val="22"/>
          <w:szCs w:val="22"/>
        </w:rPr>
      </w:pPr>
      <w:r>
        <w:rPr>
          <w:rFonts w:cstheme="minorHAnsi"/>
          <w:sz w:val="22"/>
          <w:szCs w:val="22"/>
        </w:rPr>
        <w:t xml:space="preserve">Regional studies in Finland (Hanski, 2014; Hanski </w:t>
      </w:r>
      <w:r w:rsidR="00301BD0" w:rsidRPr="00301BD0">
        <w:rPr>
          <w:rFonts w:cstheme="minorHAnsi"/>
          <w:i/>
          <w:sz w:val="22"/>
          <w:szCs w:val="22"/>
        </w:rPr>
        <w:t>et al.</w:t>
      </w:r>
      <w:r>
        <w:rPr>
          <w:rFonts w:cstheme="minorHAnsi"/>
          <w:sz w:val="22"/>
          <w:szCs w:val="22"/>
        </w:rPr>
        <w:t xml:space="preserve">, 2012) confirmed that biodiversity increased immune regulation (von Hertzen </w:t>
      </w:r>
      <w:r w:rsidR="00301BD0" w:rsidRPr="00301BD0">
        <w:rPr>
          <w:rFonts w:cstheme="minorHAnsi"/>
          <w:i/>
          <w:sz w:val="22"/>
          <w:szCs w:val="22"/>
        </w:rPr>
        <w:t>et al.</w:t>
      </w:r>
      <w:r>
        <w:rPr>
          <w:rFonts w:cstheme="minorHAnsi"/>
          <w:sz w:val="22"/>
          <w:szCs w:val="22"/>
        </w:rPr>
        <w:t xml:space="preserve">, 2011) and thus extended the view on ecosystem services to the field of maintaining human health. The findings suggest that loss of biodiversity reduces human exposure to beneficial environmental microbes, with essential immunoregulatory functions and, thus, leads to increasing prevalence of allergies and other chronic inflammatory diseases among urban populations worldwide. </w:t>
      </w:r>
    </w:p>
    <w:p w14:paraId="1D8184CD" w14:textId="77777777" w:rsidR="0048205B" w:rsidRDefault="0048205B" w:rsidP="00AE389F">
      <w:pPr>
        <w:pStyle w:val="BodyText"/>
        <w:kinsoku w:val="0"/>
        <w:overflowPunct w:val="0"/>
        <w:spacing w:line="276" w:lineRule="auto"/>
        <w:rPr>
          <w:rFonts w:cstheme="minorHAnsi"/>
          <w:sz w:val="22"/>
          <w:szCs w:val="22"/>
        </w:rPr>
      </w:pPr>
    </w:p>
    <w:p w14:paraId="0CD0644A" w14:textId="77777777" w:rsidR="0048205B" w:rsidRPr="0046771E" w:rsidRDefault="0048205B" w:rsidP="00147745">
      <w:pPr>
        <w:pStyle w:val="Heading3"/>
      </w:pPr>
      <w:bookmarkStart w:id="940" w:name="_Toc502930043"/>
      <w:bookmarkStart w:id="941" w:name="_Toc504380627"/>
      <w:bookmarkStart w:id="942" w:name="_Toc519504511"/>
      <w:r w:rsidRPr="0046771E">
        <w:t xml:space="preserve">Positive effect of biodiversity on </w:t>
      </w:r>
      <w:r w:rsidRPr="00B91E89">
        <w:t>the magnitude of e</w:t>
      </w:r>
      <w:r w:rsidRPr="0046771E">
        <w:t>cosystem functioning</w:t>
      </w:r>
      <w:bookmarkEnd w:id="940"/>
      <w:bookmarkEnd w:id="941"/>
      <w:bookmarkEnd w:id="942"/>
      <w:r w:rsidRPr="0046771E">
        <w:t xml:space="preserve"> </w:t>
      </w:r>
    </w:p>
    <w:p w14:paraId="31A41B7A" w14:textId="5C686FE4" w:rsidR="0048205B" w:rsidRPr="00C56E68" w:rsidRDefault="0048205B" w:rsidP="00AE389F">
      <w:r w:rsidRPr="00C56E68">
        <w:t xml:space="preserve">A scientific consensus has been reached that “there is now unequivocal evidence that biodiversity loss reduces the efficiency by which ecological communities capture biologically essential resources, produce biomass, decompose and recycle biologically essential nutrients” (Cardinale </w:t>
      </w:r>
      <w:r w:rsidR="00301BD0" w:rsidRPr="00301BD0">
        <w:rPr>
          <w:i/>
        </w:rPr>
        <w:t>et al.</w:t>
      </w:r>
      <w:r w:rsidRPr="00C56E68">
        <w:t xml:space="preserve">, 2012). Both </w:t>
      </w:r>
      <w:r>
        <w:t>diversity</w:t>
      </w:r>
      <w:r w:rsidRPr="00C56E68">
        <w:t xml:space="preserve"> </w:t>
      </w:r>
      <w:r>
        <w:t>within</w:t>
      </w:r>
      <w:r w:rsidRPr="00C56E68">
        <w:t xml:space="preserve"> </w:t>
      </w:r>
      <w:r>
        <w:t>species (intraspecific</w:t>
      </w:r>
      <w:r w:rsidRPr="00C56E68">
        <w:t xml:space="preserve"> </w:t>
      </w:r>
      <w:r>
        <w:t>diversity) and species diversity within communities are important for</w:t>
      </w:r>
      <w:r w:rsidRPr="00C56E68">
        <w:t xml:space="preserve"> </w:t>
      </w:r>
      <w:r>
        <w:t>ecosystem</w:t>
      </w:r>
      <w:r w:rsidRPr="00C56E68">
        <w:t xml:space="preserve"> </w:t>
      </w:r>
      <w:r>
        <w:t>functioning</w:t>
      </w:r>
      <w:r w:rsidRPr="00C56E68">
        <w:t>.</w:t>
      </w:r>
    </w:p>
    <w:p w14:paraId="7FBED612" w14:textId="08907E04" w:rsidR="0048205B" w:rsidRPr="00C56E68" w:rsidRDefault="0048205B" w:rsidP="00AE389F">
      <w:r w:rsidRPr="00C56E68">
        <w:t xml:space="preserve">Numerous theoretical models describe how competition between individuals of both the same and different species predicts positive effects of species and functional diversity on biomass production and effectiveness of resource use (Tilman </w:t>
      </w:r>
      <w:r w:rsidR="00301BD0" w:rsidRPr="00301BD0">
        <w:rPr>
          <w:i/>
        </w:rPr>
        <w:t>et al.</w:t>
      </w:r>
      <w:r w:rsidRPr="00C56E68">
        <w:t xml:space="preserve">, 2014). Several hypotheses predict that effects of </w:t>
      </w:r>
      <w:r w:rsidRPr="00C56E68">
        <w:lastRenderedPageBreak/>
        <w:t>diversity are more complex and variable in multi-trophic systems, i.e. of systems involving species of different trophic levels of the same food web (</w:t>
      </w:r>
      <w:r>
        <w:t xml:space="preserve">see </w:t>
      </w:r>
      <w:r w:rsidR="00C020DB">
        <w:rPr>
          <w:lang w:val="en-US"/>
        </w:rPr>
        <w:t>supporting material</w:t>
      </w:r>
      <w:r w:rsidRPr="0085608D">
        <w:t xml:space="preserve"> </w:t>
      </w:r>
      <w:hyperlink r:id="rId924" w:history="1">
        <w:r w:rsidRPr="0089114F">
          <w:rPr>
            <w:rStyle w:val="Hyperlink"/>
          </w:rPr>
          <w:t>Appendix 3.1</w:t>
        </w:r>
      </w:hyperlink>
      <w:r w:rsidRPr="00C56E68">
        <w:t xml:space="preserve">). Population genetics provides a theoretical foundation for the key importance of diversity within a population for population fitness (Lavergne </w:t>
      </w:r>
      <w:r w:rsidR="00301BD0" w:rsidRPr="00301BD0">
        <w:rPr>
          <w:i/>
        </w:rPr>
        <w:t>et al.</w:t>
      </w:r>
      <w:r w:rsidRPr="00C56E68">
        <w:t>, 2010; Wennersten</w:t>
      </w:r>
      <w:r w:rsidR="00574DCE">
        <w:t xml:space="preserve"> &amp;</w:t>
      </w:r>
      <w:r w:rsidRPr="00C56E68">
        <w:t xml:space="preserve"> Forsman, 2012) and thus, their capacity to provide ecosystem functions and services. Theory distinguishes two main classes of mechanisms by which diversity can positively affect ecosystem processes: a) complementarity effects, i.e. functional complementarity in, for example, resource use of species or genotypes or phenotypes or due to positive (facilitative) species interactions; and b) selection effects, i.e. selection of particular functional traits of species or genotypes or phenotypes, with beneficial effects for ecosystem processes (for example the tendency of fast-growing plant species to become dominant in diverse communities) (Bolnick </w:t>
      </w:r>
      <w:r w:rsidR="00301BD0" w:rsidRPr="00301BD0">
        <w:rPr>
          <w:i/>
        </w:rPr>
        <w:t>et al.</w:t>
      </w:r>
      <w:r w:rsidRPr="00C56E68">
        <w:t>, 2011; Forsman</w:t>
      </w:r>
      <w:r w:rsidR="00574DCE">
        <w:t xml:space="preserve"> &amp;</w:t>
      </w:r>
      <w:r w:rsidRPr="00C56E68">
        <w:t xml:space="preserve"> Wennersten, 2016; Hughes </w:t>
      </w:r>
      <w:r w:rsidR="00301BD0" w:rsidRPr="00301BD0">
        <w:rPr>
          <w:i/>
        </w:rPr>
        <w:t>et al.</w:t>
      </w:r>
      <w:r w:rsidRPr="00C56E68">
        <w:t>, 2008; Loreau, 2010).</w:t>
      </w:r>
    </w:p>
    <w:p w14:paraId="57276251" w14:textId="72313287" w:rsidR="0048205B" w:rsidRDefault="0048205B" w:rsidP="00AE389F">
      <w:pPr>
        <w:rPr>
          <w:rFonts w:cstheme="minorHAnsi"/>
        </w:rPr>
      </w:pPr>
      <w:r w:rsidRPr="00C56E68">
        <w:t>Meta-analyses and reviews of hundreds of experiments revealed predominantly positive effects of species richness on community-level functioning (productivity, biomass, abundance, rate of nutrient cycling, invasion resistance, etc.). Negative effects were also found, but to a lesser extent (</w:t>
      </w:r>
      <w:r w:rsidR="002C6E65">
        <w:rPr>
          <w:b/>
        </w:rPr>
        <w:t>Figure 3.2</w:t>
      </w:r>
      <w:r w:rsidRPr="00C56E68">
        <w:t>) (Bardgett</w:t>
      </w:r>
      <w:r w:rsidR="007C3938">
        <w:t xml:space="preserve"> &amp;</w:t>
      </w:r>
      <w:r w:rsidRPr="00C56E68">
        <w:t xml:space="preserve"> van der Putten, 2014; Cardinale </w:t>
      </w:r>
      <w:r w:rsidR="00301BD0" w:rsidRPr="00301BD0">
        <w:rPr>
          <w:i/>
        </w:rPr>
        <w:t>et al.</w:t>
      </w:r>
      <w:r w:rsidRPr="00C56E68">
        <w:t xml:space="preserve">, 2012; Gamfeldt </w:t>
      </w:r>
      <w:r w:rsidR="00301BD0" w:rsidRPr="00301BD0">
        <w:rPr>
          <w:i/>
        </w:rPr>
        <w:t>et al.</w:t>
      </w:r>
      <w:r w:rsidRPr="00C56E68">
        <w:t xml:space="preserve">, 2015; Handa </w:t>
      </w:r>
      <w:r w:rsidR="00301BD0" w:rsidRPr="00301BD0">
        <w:rPr>
          <w:i/>
        </w:rPr>
        <w:t>et al.</w:t>
      </w:r>
      <w:r w:rsidRPr="00C56E68">
        <w:t xml:space="preserve"> 2014; </w:t>
      </w:r>
      <w:r w:rsidR="00C020DB">
        <w:rPr>
          <w:lang w:val="en-US"/>
        </w:rPr>
        <w:t>supporting material</w:t>
      </w:r>
      <w:r w:rsidRPr="00C56E68">
        <w:t xml:space="preserve"> </w:t>
      </w:r>
      <w:hyperlink r:id="rId925" w:history="1">
        <w:r w:rsidR="00F87CB8" w:rsidRPr="0089114F">
          <w:rPr>
            <w:rStyle w:val="Hyperlink"/>
          </w:rPr>
          <w:t>Appendix 3.1</w:t>
        </w:r>
      </w:hyperlink>
      <w:r w:rsidRPr="00C56E68">
        <w:t>). Dozens of experiments with bacteria, plants, and invertebrate and vertebrate animals, showed positive effects of genetic diversity on ecosystem functioning (Forsman, 2014; Forsman</w:t>
      </w:r>
      <w:r w:rsidR="00D9286E">
        <w:t xml:space="preserve"> &amp;</w:t>
      </w:r>
      <w:r w:rsidRPr="00C56E68">
        <w:t xml:space="preserve"> Wennersten, 2016; Hughes </w:t>
      </w:r>
      <w:r w:rsidR="00301BD0" w:rsidRPr="00301BD0">
        <w:rPr>
          <w:i/>
        </w:rPr>
        <w:t>et al.</w:t>
      </w:r>
      <w:r w:rsidRPr="00C56E68">
        <w:t xml:space="preserve">, 2008; </w:t>
      </w:r>
      <w:r w:rsidR="00C020DB">
        <w:rPr>
          <w:lang w:val="en-US"/>
        </w:rPr>
        <w:t>supporting material</w:t>
      </w:r>
      <w:r w:rsidRPr="0085608D">
        <w:t xml:space="preserve"> </w:t>
      </w:r>
      <w:hyperlink r:id="rId926" w:history="1">
        <w:r w:rsidRPr="0089114F">
          <w:rPr>
            <w:rStyle w:val="Hyperlink"/>
          </w:rPr>
          <w:t>Appendix 3.1</w:t>
        </w:r>
      </w:hyperlink>
      <w:r w:rsidRPr="00C56E68">
        <w:t xml:space="preserve">). At the population level, high genetic diversity increases productivity, biomass, fitness, resistance and stability. At the community level, high genetic diversity (per species) decreases the probability of alien species invasions, disease levels, and increases the abundance and species diversity of consumers. At the ecosystem level, high genetic diversity in dominant plant species increases decomposition rates and nutrient cycling (Forsman, 2014; Forsman, Wennersten, 2016; Hughes </w:t>
      </w:r>
      <w:r w:rsidR="00301BD0" w:rsidRPr="00301BD0">
        <w:rPr>
          <w:i/>
        </w:rPr>
        <w:t>et al.</w:t>
      </w:r>
      <w:r w:rsidRPr="00C56E68">
        <w:t>, 2008).</w:t>
      </w:r>
    </w:p>
    <w:p w14:paraId="7DC566F6" w14:textId="33A644AE" w:rsidR="00BA5327" w:rsidRPr="00BA5327" w:rsidRDefault="00BA5327" w:rsidP="00BA5327">
      <w:pPr>
        <w:rPr>
          <w:lang w:val="en-US"/>
        </w:rPr>
      </w:pPr>
      <w:r>
        <w:rPr>
          <w:lang w:eastAsia="en-GB"/>
        </w:rPr>
        <w:drawing>
          <wp:inline distT="0" distB="0" distL="0" distR="0" wp14:anchorId="0CA58495" wp14:editId="20B95518">
            <wp:extent cx="5759450" cy="43961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7"/>
                    <a:stretch>
                      <a:fillRect/>
                    </a:stretch>
                  </pic:blipFill>
                  <pic:spPr>
                    <a:xfrm>
                      <a:off x="0" y="0"/>
                      <a:ext cx="5759450" cy="4396105"/>
                    </a:xfrm>
                    <a:prstGeom prst="rect">
                      <a:avLst/>
                    </a:prstGeom>
                  </pic:spPr>
                </pic:pic>
              </a:graphicData>
            </a:graphic>
          </wp:inline>
        </w:drawing>
      </w:r>
    </w:p>
    <w:p w14:paraId="19282F1E" w14:textId="67C1D312" w:rsidR="0048205B" w:rsidRDefault="0048205B" w:rsidP="00BC17EB">
      <w:pPr>
        <w:pStyle w:val="ListParagraph"/>
        <w:autoSpaceDE w:val="0"/>
        <w:autoSpaceDN w:val="0"/>
        <w:adjustRightInd w:val="0"/>
        <w:spacing w:after="120"/>
        <w:ind w:left="0"/>
        <w:contextualSpacing w:val="0"/>
        <w:rPr>
          <w:rFonts w:cstheme="minorHAnsi"/>
          <w:color w:val="000000" w:themeColor="text1"/>
          <w:sz w:val="20"/>
          <w:lang w:val="en-GB"/>
        </w:rPr>
      </w:pPr>
      <w:r>
        <w:rPr>
          <w:rFonts w:cstheme="minorHAnsi"/>
          <w:color w:val="000000" w:themeColor="text1"/>
          <w:lang w:val="en-GB"/>
        </w:rPr>
        <w:lastRenderedPageBreak/>
        <w:t xml:space="preserve">Comparative field studies also demonstrated positive impacts of species and functional diversity on ecosystem functioning </w:t>
      </w:r>
      <w:r>
        <w:rPr>
          <w:rFonts w:cstheme="minorHAnsi"/>
          <w:lang w:val="en-GB"/>
        </w:rPr>
        <w:t>(productivity, biomass, aboveground carbon stocks, soil carbon content, nutrient cycling, resource use efficiency) in real-world terrestrial, freshwater</w:t>
      </w:r>
      <w:r>
        <w:rPr>
          <w:rFonts w:cstheme="minorHAnsi"/>
          <w:color w:val="000000" w:themeColor="text1"/>
          <w:lang w:val="en-GB"/>
        </w:rPr>
        <w:t xml:space="preserve"> and marine ecosystems across the world (Grace at al., 2016; Lewandowska </w:t>
      </w:r>
      <w:r w:rsidR="00301BD0" w:rsidRPr="00301BD0">
        <w:rPr>
          <w:rFonts w:cstheme="minorHAnsi"/>
          <w:i/>
          <w:color w:val="000000" w:themeColor="text1"/>
          <w:lang w:val="en-GB"/>
        </w:rPr>
        <w:t>et al.</w:t>
      </w:r>
      <w:r>
        <w:rPr>
          <w:rFonts w:cstheme="minorHAnsi"/>
          <w:color w:val="000000" w:themeColor="text1"/>
          <w:lang w:val="en-GB"/>
        </w:rPr>
        <w:t xml:space="preserve">, 2016; </w:t>
      </w:r>
      <w:r>
        <w:rPr>
          <w:lang w:val="en-GB"/>
        </w:rPr>
        <w:t xml:space="preserve">Maestre </w:t>
      </w:r>
      <w:r w:rsidR="00301BD0" w:rsidRPr="00301BD0">
        <w:rPr>
          <w:i/>
          <w:lang w:val="en-GB"/>
        </w:rPr>
        <w:t>et al.</w:t>
      </w:r>
      <w:r>
        <w:rPr>
          <w:lang w:val="en-GB"/>
        </w:rPr>
        <w:t>, 2016</w:t>
      </w:r>
      <w:r>
        <w:rPr>
          <w:rFonts w:cstheme="minorHAnsi"/>
          <w:color w:val="000000" w:themeColor="text1"/>
          <w:lang w:val="en-GB"/>
        </w:rPr>
        <w:t xml:space="preserve">; Mora </w:t>
      </w:r>
      <w:r w:rsidR="00301BD0" w:rsidRPr="00301BD0">
        <w:rPr>
          <w:rFonts w:cstheme="minorHAnsi"/>
          <w:i/>
          <w:color w:val="000000" w:themeColor="text1"/>
          <w:lang w:val="en-GB"/>
        </w:rPr>
        <w:t>et al.</w:t>
      </w:r>
      <w:r>
        <w:rPr>
          <w:rFonts w:cstheme="minorHAnsi"/>
          <w:color w:val="000000" w:themeColor="text1"/>
          <w:lang w:val="en-GB"/>
        </w:rPr>
        <w:t xml:space="preserve">, 2011; </w:t>
      </w:r>
      <w:r w:rsidR="00C020DB">
        <w:rPr>
          <w:lang w:val="en-US"/>
        </w:rPr>
        <w:t>supporting material</w:t>
      </w:r>
      <w:r w:rsidRPr="0085608D">
        <w:rPr>
          <w:rFonts w:cstheme="minorHAnsi"/>
          <w:lang w:val="en-GB"/>
        </w:rPr>
        <w:t xml:space="preserve"> </w:t>
      </w:r>
      <w:hyperlink r:id="rId928" w:history="1">
        <w:r w:rsidRPr="0089114F">
          <w:rPr>
            <w:rStyle w:val="Hyperlink"/>
            <w:rFonts w:cstheme="minorHAnsi"/>
            <w:lang w:val="en-GB"/>
          </w:rPr>
          <w:t>Appendix 3.1</w:t>
        </w:r>
      </w:hyperlink>
      <w:r>
        <w:rPr>
          <w:rFonts w:cstheme="minorHAnsi"/>
          <w:color w:val="000000" w:themeColor="text1"/>
          <w:lang w:val="en-GB"/>
        </w:rPr>
        <w:t>). Field observations of plants, invertebrates, amphibians, reptiles, birds and mammals confirmed the importance of intraspecific diversity for population fitness and functioning (Forsman</w:t>
      </w:r>
      <w:r w:rsidR="00D9286E">
        <w:rPr>
          <w:rFonts w:cstheme="minorHAnsi"/>
          <w:color w:val="000000" w:themeColor="text1"/>
          <w:lang w:val="en-GB"/>
        </w:rPr>
        <w:t xml:space="preserve"> &amp;</w:t>
      </w:r>
      <w:r>
        <w:rPr>
          <w:rFonts w:cstheme="minorHAnsi"/>
          <w:color w:val="000000" w:themeColor="text1"/>
          <w:lang w:val="en-GB"/>
        </w:rPr>
        <w:t xml:space="preserve"> Wennersten, 2016; Hughes </w:t>
      </w:r>
      <w:r w:rsidR="00301BD0" w:rsidRPr="00301BD0">
        <w:rPr>
          <w:rFonts w:cstheme="minorHAnsi"/>
          <w:i/>
          <w:color w:val="000000" w:themeColor="text1"/>
          <w:lang w:val="en-GB"/>
        </w:rPr>
        <w:t>et al.</w:t>
      </w:r>
      <w:r>
        <w:rPr>
          <w:rFonts w:cstheme="minorHAnsi"/>
          <w:color w:val="000000" w:themeColor="text1"/>
          <w:lang w:val="en-GB"/>
        </w:rPr>
        <w:t>, 2008) that was</w:t>
      </w:r>
      <w:r>
        <w:rPr>
          <w:lang w:val="en-GB"/>
        </w:rPr>
        <w:t xml:space="preserve"> also expressed in a decline of fitness and adaptability due to a loss of genetic diversity in small or anthropogenically disturbed populations (</w:t>
      </w:r>
      <w:r w:rsidRPr="0085608D">
        <w:rPr>
          <w:rFonts w:cstheme="minorHAnsi"/>
          <w:lang w:val="en-GB"/>
        </w:rPr>
        <w:t xml:space="preserve">see </w:t>
      </w:r>
      <w:r w:rsidR="00C020DB">
        <w:rPr>
          <w:lang w:val="en-US"/>
        </w:rPr>
        <w:t>supporting material</w:t>
      </w:r>
      <w:r w:rsidRPr="0085608D">
        <w:rPr>
          <w:rFonts w:cstheme="minorHAnsi"/>
          <w:lang w:val="en-GB"/>
        </w:rPr>
        <w:t xml:space="preserve"> </w:t>
      </w:r>
      <w:hyperlink r:id="rId929" w:history="1">
        <w:r w:rsidRPr="0089114F">
          <w:rPr>
            <w:rStyle w:val="Hyperlink"/>
            <w:rFonts w:cstheme="minorHAnsi"/>
            <w:lang w:val="en-GB"/>
          </w:rPr>
          <w:t>Appendix 3.1</w:t>
        </w:r>
      </w:hyperlink>
      <w:r w:rsidRPr="0085608D">
        <w:rPr>
          <w:lang w:val="en-GB"/>
        </w:rPr>
        <w:t>).</w:t>
      </w:r>
      <w:r>
        <w:rPr>
          <w:lang w:val="en-GB"/>
        </w:rPr>
        <w:t xml:space="preserve"> </w:t>
      </w:r>
    </w:p>
    <w:p w14:paraId="35A45197" w14:textId="6F2324B0" w:rsidR="0048205B" w:rsidRDefault="0048205B" w:rsidP="00BC17EB">
      <w:pPr>
        <w:pStyle w:val="ListParagraph"/>
        <w:autoSpaceDE w:val="0"/>
        <w:autoSpaceDN w:val="0"/>
        <w:adjustRightInd w:val="0"/>
        <w:spacing w:after="120"/>
        <w:ind w:left="0"/>
        <w:contextualSpacing w:val="0"/>
        <w:rPr>
          <w:rFonts w:cstheme="minorHAnsi"/>
          <w:color w:val="FF0000"/>
          <w:lang w:val="en-GB"/>
        </w:rPr>
      </w:pPr>
      <w:r>
        <w:rPr>
          <w:rFonts w:cstheme="minorHAnsi"/>
          <w:color w:val="000000" w:themeColor="text1"/>
          <w:lang w:val="en-GB"/>
        </w:rPr>
        <w:t xml:space="preserve">More specifically, comparative field observations also showed that positive biodiversity effects are widespread in Europe and Central Asia. Analysis of forests across Western and Central Europe revealed positive effect of tree species richness on biomass production (Jucker </w:t>
      </w:r>
      <w:r w:rsidR="00301BD0" w:rsidRPr="00301BD0">
        <w:rPr>
          <w:rFonts w:cstheme="minorHAnsi"/>
          <w:i/>
          <w:color w:val="000000" w:themeColor="text1"/>
          <w:lang w:val="en-GB"/>
        </w:rPr>
        <w:t>et al.</w:t>
      </w:r>
      <w:r w:rsidR="005E62D0">
        <w:rPr>
          <w:rFonts w:cstheme="minorHAnsi"/>
          <w:color w:val="000000" w:themeColor="text1"/>
          <w:lang w:val="en-GB"/>
        </w:rPr>
        <w:t xml:space="preserve">, 2014, 2016; Vilà </w:t>
      </w:r>
      <w:r w:rsidR="005E62D0" w:rsidRPr="0028071A">
        <w:rPr>
          <w:rFonts w:cstheme="minorHAnsi"/>
          <w:i/>
          <w:color w:val="000000" w:themeColor="text1"/>
          <w:lang w:val="en-GB"/>
        </w:rPr>
        <w:t>et al</w:t>
      </w:r>
      <w:r w:rsidR="005E62D0">
        <w:rPr>
          <w:rFonts w:cstheme="minorHAnsi"/>
          <w:color w:val="000000" w:themeColor="text1"/>
          <w:lang w:val="en-GB"/>
        </w:rPr>
        <w:t>.</w:t>
      </w:r>
      <w:r>
        <w:rPr>
          <w:rFonts w:cstheme="minorHAnsi"/>
          <w:color w:val="000000" w:themeColor="text1"/>
          <w:lang w:val="en-GB"/>
        </w:rPr>
        <w:t xml:space="preserve">, 2013). Eight Western and Central European field studies of five animal groups (bees, carabid beetles, earthworms, soil nematodes and dung beetles), which deliver several key ecosystem functions (pollination, biocontrol of pests and weeds, bioturbation, nutrient cycling) revealed a positive relationship between functional diversity and ecosystem functioning provided by animals (Gagic </w:t>
      </w:r>
      <w:r w:rsidR="00301BD0" w:rsidRPr="00301BD0">
        <w:rPr>
          <w:rFonts w:cstheme="minorHAnsi"/>
          <w:i/>
          <w:color w:val="000000" w:themeColor="text1"/>
          <w:lang w:val="en-GB"/>
        </w:rPr>
        <w:t>et al.</w:t>
      </w:r>
      <w:r>
        <w:rPr>
          <w:rFonts w:cstheme="minorHAnsi"/>
          <w:color w:val="000000" w:themeColor="text1"/>
          <w:lang w:val="en-GB"/>
        </w:rPr>
        <w:t>, 2015).</w:t>
      </w:r>
    </w:p>
    <w:p w14:paraId="7BDAD077" w14:textId="1EDAD5FF" w:rsidR="0048205B" w:rsidRDefault="0048205B" w:rsidP="00AE389F">
      <w:pPr>
        <w:rPr>
          <w:rFonts w:cstheme="minorHAnsi"/>
          <w:color w:val="000000" w:themeColor="text1"/>
        </w:rPr>
      </w:pPr>
      <w:r>
        <w:rPr>
          <w:rFonts w:cstheme="minorHAnsi"/>
          <w:color w:val="000000" w:themeColor="text1"/>
        </w:rPr>
        <w:t xml:space="preserve">The shape of the relationship between biodiversity and ecosystem functioning is crucially important for ecological management. </w:t>
      </w:r>
      <w:r>
        <w:t xml:space="preserve">Most experiments that </w:t>
      </w:r>
      <w:r>
        <w:rPr>
          <w:rFonts w:cstheme="minorHAnsi"/>
        </w:rPr>
        <w:t xml:space="preserve">manipulated species richness </w:t>
      </w:r>
      <w:r>
        <w:t>revealed an asymptotic saturating relationship (</w:t>
      </w:r>
      <w:r w:rsidR="00577D1B">
        <w:t>see</w:t>
      </w:r>
      <w:r>
        <w:t xml:space="preserve"> A in </w:t>
      </w:r>
      <w:r w:rsidR="002C6E65">
        <w:rPr>
          <w:b/>
        </w:rPr>
        <w:t>Figure 3.3</w:t>
      </w:r>
      <w:r>
        <w:t xml:space="preserve">) between diversity and ecosystem processes (Cardinale </w:t>
      </w:r>
      <w:r w:rsidR="00301BD0" w:rsidRPr="00301BD0">
        <w:rPr>
          <w:i/>
          <w:iCs/>
        </w:rPr>
        <w:t>et al.</w:t>
      </w:r>
      <w:r>
        <w:rPr>
          <w:iCs/>
        </w:rPr>
        <w:t xml:space="preserve">, 2006, </w:t>
      </w:r>
      <w:r>
        <w:t>2012). M</w:t>
      </w:r>
      <w:r>
        <w:rPr>
          <w:rFonts w:eastAsia="Times New Roman" w:cstheme="minorHAnsi"/>
          <w:color w:val="000000" w:themeColor="text1"/>
        </w:rPr>
        <w:t>ost</w:t>
      </w:r>
      <w:r>
        <w:rPr>
          <w:rFonts w:cstheme="minorHAnsi"/>
          <w:color w:val="000000" w:themeColor="text1"/>
        </w:rPr>
        <w:t xml:space="preserve"> </w:t>
      </w:r>
      <w:r>
        <w:rPr>
          <w:rFonts w:eastAsia="Times New Roman" w:cstheme="minorHAnsi"/>
          <w:color w:val="000000" w:themeColor="text1"/>
        </w:rPr>
        <w:t>experiments</w:t>
      </w:r>
      <w:r>
        <w:rPr>
          <w:rFonts w:cstheme="minorHAnsi"/>
          <w:color w:val="000000" w:themeColor="text1"/>
        </w:rPr>
        <w:t xml:space="preserve"> that manipulated genetic diversity</w:t>
      </w:r>
      <w:r>
        <w:rPr>
          <w:rFonts w:eastAsia="Times New Roman" w:cstheme="minorHAnsi"/>
          <w:color w:val="000000" w:themeColor="text1"/>
        </w:rPr>
        <w:t xml:space="preserve"> </w:t>
      </w:r>
      <w:r>
        <w:rPr>
          <w:rFonts w:cstheme="minorHAnsi"/>
          <w:color w:val="000000" w:themeColor="text1"/>
        </w:rPr>
        <w:t>revealed</w:t>
      </w:r>
      <w:r>
        <w:rPr>
          <w:rFonts w:eastAsia="Times New Roman" w:cstheme="minorHAnsi"/>
          <w:color w:val="000000" w:themeColor="text1"/>
        </w:rPr>
        <w:t xml:space="preserve"> a positive linear</w:t>
      </w:r>
      <w:r>
        <w:rPr>
          <w:rFonts w:cstheme="minorHAnsi"/>
          <w:color w:val="000000" w:themeColor="text1"/>
        </w:rPr>
        <w:t xml:space="preserve"> </w:t>
      </w:r>
      <w:r>
        <w:rPr>
          <w:rFonts w:eastAsia="Times New Roman" w:cstheme="minorHAnsi"/>
          <w:color w:val="000000" w:themeColor="text1"/>
        </w:rPr>
        <w:t xml:space="preserve">relationship </w:t>
      </w:r>
      <w:r>
        <w:t xml:space="preserve">(B in </w:t>
      </w:r>
      <w:r w:rsidR="002C6E65">
        <w:rPr>
          <w:b/>
        </w:rPr>
        <w:t>Figure 3.3</w:t>
      </w:r>
      <w:r>
        <w:t>)</w:t>
      </w:r>
      <w:r>
        <w:rPr>
          <w:rFonts w:cstheme="minorHAnsi"/>
          <w:color w:val="000000" w:themeColor="text1"/>
        </w:rPr>
        <w:t xml:space="preserve"> (Forsman</w:t>
      </w:r>
      <w:r w:rsidR="00D9286E">
        <w:rPr>
          <w:rFonts w:cstheme="minorHAnsi"/>
          <w:color w:val="000000" w:themeColor="text1"/>
        </w:rPr>
        <w:t xml:space="preserve"> &amp;</w:t>
      </w:r>
      <w:r>
        <w:rPr>
          <w:rFonts w:cstheme="minorHAnsi"/>
          <w:color w:val="000000" w:themeColor="text1"/>
        </w:rPr>
        <w:t xml:space="preserve"> Wennersten, </w:t>
      </w:r>
      <w:r>
        <w:rPr>
          <w:rFonts w:eastAsia="Times New Roman" w:cstheme="minorHAnsi"/>
          <w:color w:val="000000" w:themeColor="text1"/>
        </w:rPr>
        <w:t>2016)</w:t>
      </w:r>
      <w:r>
        <w:rPr>
          <w:rFonts w:cstheme="minorHAnsi"/>
          <w:color w:val="000000" w:themeColor="text1"/>
        </w:rPr>
        <w:t>.</w:t>
      </w:r>
      <w:r>
        <w:rPr>
          <w:rFonts w:eastAsia="Times New Roman" w:cstheme="minorHAnsi"/>
          <w:color w:val="000000" w:themeColor="text1"/>
        </w:rPr>
        <w:t xml:space="preserve"> </w:t>
      </w:r>
      <w:r>
        <w:rPr>
          <w:rFonts w:cstheme="minorHAnsi"/>
          <w:color w:val="000000" w:themeColor="text1"/>
        </w:rPr>
        <w:t xml:space="preserve">However, two recent large-scale field observational studies on sea communities detected exponential relationships </w:t>
      </w:r>
      <w:r>
        <w:t xml:space="preserve">(C in </w:t>
      </w:r>
      <w:r w:rsidR="00577D1B">
        <w:rPr>
          <w:b/>
        </w:rPr>
        <w:t>Figure 3.3</w:t>
      </w:r>
      <w:r>
        <w:t xml:space="preserve">) </w:t>
      </w:r>
      <w:r>
        <w:rPr>
          <w:rFonts w:cstheme="minorHAnsi"/>
          <w:color w:val="000000" w:themeColor="text1"/>
        </w:rPr>
        <w:t xml:space="preserve">(Danovaro </w:t>
      </w:r>
      <w:r w:rsidR="00301BD0" w:rsidRPr="00301BD0">
        <w:rPr>
          <w:rFonts w:cstheme="minorHAnsi"/>
          <w:i/>
          <w:color w:val="000000" w:themeColor="text1"/>
        </w:rPr>
        <w:t>et al.</w:t>
      </w:r>
      <w:r>
        <w:rPr>
          <w:rFonts w:cstheme="minorHAnsi"/>
          <w:color w:val="000000" w:themeColor="text1"/>
        </w:rPr>
        <w:t xml:space="preserve">, 2008; Mora </w:t>
      </w:r>
      <w:r w:rsidR="00301BD0" w:rsidRPr="00301BD0">
        <w:rPr>
          <w:rFonts w:cstheme="minorHAnsi"/>
          <w:i/>
          <w:color w:val="000000" w:themeColor="text1"/>
        </w:rPr>
        <w:t>et al.</w:t>
      </w:r>
      <w:r>
        <w:rPr>
          <w:rFonts w:cstheme="minorHAnsi"/>
          <w:color w:val="000000" w:themeColor="text1"/>
        </w:rPr>
        <w:t xml:space="preserve">, 2011). </w:t>
      </w:r>
    </w:p>
    <w:p w14:paraId="0257FDE8" w14:textId="44215784" w:rsidR="003C452F" w:rsidRPr="00802697" w:rsidRDefault="003C452F" w:rsidP="00802697">
      <w:pPr>
        <w:rPr>
          <w:lang w:val="en-US"/>
        </w:rPr>
      </w:pPr>
      <w:r>
        <w:rPr>
          <w:lang w:eastAsia="en-GB"/>
        </w:rPr>
        <w:drawing>
          <wp:inline distT="0" distB="0" distL="0" distR="0" wp14:anchorId="4E273D17" wp14:editId="5935FAE7">
            <wp:extent cx="5759450" cy="204597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0"/>
                    <a:stretch>
                      <a:fillRect/>
                    </a:stretch>
                  </pic:blipFill>
                  <pic:spPr>
                    <a:xfrm>
                      <a:off x="0" y="0"/>
                      <a:ext cx="5759450" cy="2045970"/>
                    </a:xfrm>
                    <a:prstGeom prst="rect">
                      <a:avLst/>
                    </a:prstGeom>
                  </pic:spPr>
                </pic:pic>
              </a:graphicData>
            </a:graphic>
          </wp:inline>
        </w:drawing>
      </w:r>
    </w:p>
    <w:p w14:paraId="17C3B339" w14:textId="34B8A5E6" w:rsidR="0048205B" w:rsidRDefault="0048205B" w:rsidP="00AE389F">
      <w:pPr>
        <w:rPr>
          <w:rFonts w:cstheme="minorHAnsi"/>
          <w:color w:val="000000" w:themeColor="text1"/>
        </w:rPr>
      </w:pPr>
      <w:r>
        <w:rPr>
          <w:rFonts w:cstheme="minorHAnsi"/>
          <w:color w:val="000000" w:themeColor="text1"/>
        </w:rPr>
        <w:t>The asymptotically saturating pattern found in many experiments implies that the loss in ecosystem functioning</w:t>
      </w:r>
      <w:r>
        <w:rPr>
          <w:rFonts w:cs="AdvOT1ef757c0"/>
        </w:rPr>
        <w:t xml:space="preserve"> accelerates as biodiversity loss increases. This suggests that the loss of </w:t>
      </w:r>
      <w:r>
        <w:rPr>
          <w:rFonts w:cstheme="minorHAnsi"/>
          <w:color w:val="000000" w:themeColor="text1"/>
        </w:rPr>
        <w:t xml:space="preserve">a few species from a very species-rich community may have less deleterious consequences for ecosystem functioning than the loss of species from a species-poor community. In the case of a linear relationship, the loss of any species will equally decrease functioning. In the case of an exponential pattern, the loss of species will even cause an exponential decline in ecosystem functioning (Danovaro </w:t>
      </w:r>
      <w:r w:rsidR="00301BD0" w:rsidRPr="00301BD0">
        <w:rPr>
          <w:rFonts w:cstheme="minorHAnsi"/>
          <w:i/>
          <w:color w:val="000000" w:themeColor="text1"/>
        </w:rPr>
        <w:t>et al.</w:t>
      </w:r>
      <w:r>
        <w:rPr>
          <w:rFonts w:cstheme="minorHAnsi"/>
          <w:color w:val="000000" w:themeColor="text1"/>
        </w:rPr>
        <w:t xml:space="preserve">, 2008; Loreau, 2008; Mora </w:t>
      </w:r>
      <w:r w:rsidR="00301BD0" w:rsidRPr="00301BD0">
        <w:rPr>
          <w:rFonts w:cstheme="minorHAnsi"/>
          <w:i/>
          <w:color w:val="000000" w:themeColor="text1"/>
        </w:rPr>
        <w:t>et al.</w:t>
      </w:r>
      <w:r>
        <w:rPr>
          <w:rFonts w:cstheme="minorHAnsi"/>
          <w:color w:val="000000" w:themeColor="text1"/>
        </w:rPr>
        <w:t>, 2014). The unimodal shape suggests that there are optimal diversity values that correspond to maximum levels of ecosystem functioning, thus both a decrease and increase of diversity away from the optimal values leads to reduced ecosystem functioning. The optimal diversity values can often be regarded as typical for undisturbed populations and communities, which would suggest that the preservation of typical diversity may at the same time maintain ecosystem functioning (see 3.1.4).</w:t>
      </w:r>
    </w:p>
    <w:p w14:paraId="49BF48A1" w14:textId="020AF701" w:rsidR="0048205B" w:rsidRDefault="0048205B" w:rsidP="00AE389F">
      <w:pPr>
        <w:spacing w:after="0"/>
        <w:rPr>
          <w:rFonts w:cstheme="minorHAnsi"/>
          <w:color w:val="000000" w:themeColor="text1"/>
        </w:rPr>
      </w:pPr>
      <w:r>
        <w:rPr>
          <w:rFonts w:cstheme="minorHAnsi"/>
          <w:color w:val="000000" w:themeColor="text1"/>
        </w:rPr>
        <w:lastRenderedPageBreak/>
        <w:t xml:space="preserve">Theoretically, the shape of the relationship between species richness and ecosystem processes depends on the degree of species niche overlapping and dominance - if species niches largely overlap (species are functionally redundant) the relationship is asymptotically saturating. If niches practically do not overlap (species carry out different functions) the relationship is close to linear (Loreau, 2000; Petchey, 2000; Tilman </w:t>
      </w:r>
      <w:r w:rsidRPr="00026E22">
        <w:rPr>
          <w:rFonts w:cstheme="minorHAnsi"/>
          <w:i/>
          <w:color w:val="000000" w:themeColor="text1"/>
        </w:rPr>
        <w:t>et al</w:t>
      </w:r>
      <w:r w:rsidR="0051166D">
        <w:rPr>
          <w:rFonts w:cstheme="minorHAnsi"/>
          <w:color w:val="000000" w:themeColor="text1"/>
        </w:rPr>
        <w:t>.,</w:t>
      </w:r>
      <w:r>
        <w:rPr>
          <w:rFonts w:cstheme="minorHAnsi"/>
          <w:color w:val="000000" w:themeColor="text1"/>
        </w:rPr>
        <w:t xml:space="preserve"> 2014). Mutualistic species interrelations can cause an exponential relationship (Loreau, 2008). The order of species extinctions also changes the shape of the relationship, particularly, saturating relationships are observed when species go extinct from the least efficient to the most efficient and exponential relationships when species are lost in the reverse order (see </w:t>
      </w:r>
      <w:r w:rsidR="00C020DB">
        <w:rPr>
          <w:lang w:val="en-US"/>
        </w:rPr>
        <w:t>supporting material</w:t>
      </w:r>
      <w:r w:rsidRPr="0085608D">
        <w:rPr>
          <w:rFonts w:cstheme="minorHAnsi"/>
        </w:rPr>
        <w:t xml:space="preserve"> </w:t>
      </w:r>
      <w:hyperlink r:id="rId931" w:history="1">
        <w:r w:rsidRPr="0089114F">
          <w:rPr>
            <w:rStyle w:val="Hyperlink"/>
            <w:rFonts w:cstheme="minorHAnsi"/>
          </w:rPr>
          <w:t>Appendix 3.1</w:t>
        </w:r>
      </w:hyperlink>
      <w:r>
        <w:rPr>
          <w:rFonts w:cstheme="minorHAnsi"/>
          <w:color w:val="000000" w:themeColor="text1"/>
        </w:rPr>
        <w:t xml:space="preserve">). Unimodal relationships occur when ecosystem functioning peaks at intermediate biodiversity </w:t>
      </w:r>
      <w:r>
        <w:t xml:space="preserve">(D in </w:t>
      </w:r>
      <w:r w:rsidR="00577D1B">
        <w:rPr>
          <w:b/>
        </w:rPr>
        <w:t>Figure 3.3</w:t>
      </w:r>
      <w:r>
        <w:t>)</w:t>
      </w:r>
      <w:r>
        <w:rPr>
          <w:rFonts w:cstheme="minorHAnsi"/>
          <w:color w:val="000000" w:themeColor="text1"/>
        </w:rPr>
        <w:t xml:space="preserve"> and are predicted by some theoretical models (Bond</w:t>
      </w:r>
      <w:r w:rsidR="009E29D6">
        <w:rPr>
          <w:rFonts w:cstheme="minorHAnsi"/>
          <w:color w:val="000000" w:themeColor="text1"/>
        </w:rPr>
        <w:t xml:space="preserve"> &amp;</w:t>
      </w:r>
      <w:r>
        <w:rPr>
          <w:rFonts w:cstheme="minorHAnsi"/>
          <w:color w:val="000000" w:themeColor="text1"/>
        </w:rPr>
        <w:t xml:space="preserve"> Chase, 2002; Bukvareva</w:t>
      </w:r>
      <w:r w:rsidR="009E29D6">
        <w:rPr>
          <w:rFonts w:cstheme="minorHAnsi"/>
          <w:color w:val="000000" w:themeColor="text1"/>
        </w:rPr>
        <w:t xml:space="preserve"> &amp;</w:t>
      </w:r>
      <w:r>
        <w:rPr>
          <w:rFonts w:cstheme="minorHAnsi"/>
          <w:color w:val="000000" w:themeColor="text1"/>
        </w:rPr>
        <w:t xml:space="preserve"> Aleshchenko, 2013; Bukvareva, 2014). These were detected in some experiments manipulating genetic diversity </w:t>
      </w:r>
      <w:r>
        <w:rPr>
          <w:rFonts w:eastAsia="Times New Roman" w:cstheme="minorHAnsi"/>
          <w:color w:val="000000" w:themeColor="text1"/>
        </w:rPr>
        <w:t xml:space="preserve">(Caesar </w:t>
      </w:r>
      <w:r w:rsidR="00301BD0" w:rsidRPr="00301BD0">
        <w:rPr>
          <w:rFonts w:eastAsia="Times New Roman" w:cstheme="minorHAnsi"/>
          <w:i/>
          <w:color w:val="000000" w:themeColor="text1"/>
        </w:rPr>
        <w:t>et al.</w:t>
      </w:r>
      <w:r>
        <w:rPr>
          <w:rFonts w:eastAsia="Times New Roman" w:cstheme="minorHAnsi"/>
          <w:color w:val="000000" w:themeColor="text1"/>
        </w:rPr>
        <w:t xml:space="preserve">, 2010; Burls </w:t>
      </w:r>
      <w:r w:rsidR="00301BD0" w:rsidRPr="00301BD0">
        <w:rPr>
          <w:rFonts w:eastAsia="Times New Roman" w:cstheme="minorHAnsi"/>
          <w:i/>
          <w:color w:val="000000" w:themeColor="text1"/>
        </w:rPr>
        <w:t>et al.</w:t>
      </w:r>
      <w:r>
        <w:rPr>
          <w:rFonts w:eastAsia="Times New Roman" w:cstheme="minorHAnsi"/>
          <w:color w:val="000000" w:themeColor="text1"/>
        </w:rPr>
        <w:t xml:space="preserve">, 2014) and in </w:t>
      </w:r>
      <w:r>
        <w:t xml:space="preserve">wild populations of spruce and salmon (Altukhov, 2003). </w:t>
      </w:r>
      <w:r>
        <w:rPr>
          <w:rFonts w:cstheme="minorHAnsi"/>
          <w:color w:val="000000" w:themeColor="text1"/>
        </w:rPr>
        <w:t>Experiments with communities of littoral psammophilous (i.e. sand-living) ciliates of the White Sea showed that the width of the group’s trophic niche (i.e. the suite of used resources) was highest at intermediate species richness (Azovsky, 1989). Passy and Legendre (2006) found the highest biovolume (a surrogate for biomass) of algae at intermediate species richness in freshwater communities.</w:t>
      </w:r>
      <w:r>
        <w:rPr>
          <w:rFonts w:eastAsia="Times New Roman" w:cstheme="minorHAnsi"/>
          <w:color w:val="000000" w:themeColor="text1"/>
        </w:rPr>
        <w:t xml:space="preserve"> </w:t>
      </w:r>
    </w:p>
    <w:p w14:paraId="4A52362A" w14:textId="77777777" w:rsidR="0048205B" w:rsidRDefault="0048205B" w:rsidP="00AE389F">
      <w:pPr>
        <w:spacing w:after="0"/>
        <w:ind w:firstLine="360"/>
        <w:rPr>
          <w:rFonts w:cstheme="minorHAnsi"/>
          <w:color w:val="000000" w:themeColor="text1"/>
        </w:rPr>
      </w:pPr>
    </w:p>
    <w:p w14:paraId="4EF4C7F7" w14:textId="77777777" w:rsidR="0048205B" w:rsidRPr="0046771E" w:rsidRDefault="0048205B" w:rsidP="00147745">
      <w:pPr>
        <w:pStyle w:val="Heading3"/>
      </w:pPr>
      <w:bookmarkStart w:id="943" w:name="_Toc502930044"/>
      <w:bookmarkStart w:id="944" w:name="_Toc504380628"/>
      <w:bookmarkStart w:id="945" w:name="_Toc519504512"/>
      <w:r w:rsidRPr="0046771E">
        <w:t>Effects of biodiversity on stability and resilience of ecosystem functioning</w:t>
      </w:r>
      <w:bookmarkEnd w:id="943"/>
      <w:bookmarkEnd w:id="944"/>
      <w:bookmarkEnd w:id="945"/>
      <w:r w:rsidRPr="0046771E">
        <w:t xml:space="preserve"> </w:t>
      </w:r>
    </w:p>
    <w:p w14:paraId="1FA83F5A" w14:textId="73637855" w:rsidR="0048205B" w:rsidRDefault="0048205B" w:rsidP="00AE389F">
      <w:pPr>
        <w:tabs>
          <w:tab w:val="left" w:pos="361"/>
        </w:tabs>
        <w:kinsoku w:val="0"/>
        <w:overflowPunct w:val="0"/>
        <w:autoSpaceDE w:val="0"/>
        <w:autoSpaceDN w:val="0"/>
        <w:adjustRightInd w:val="0"/>
        <w:rPr>
          <w:rFonts w:cstheme="minorHAnsi"/>
        </w:rPr>
      </w:pPr>
      <w:r>
        <w:t>There is now a consensus that biodiversity</w:t>
      </w:r>
      <w:r>
        <w:rPr>
          <w:spacing w:val="18"/>
        </w:rPr>
        <w:t xml:space="preserve"> </w:t>
      </w:r>
      <w:r>
        <w:t>increases</w:t>
      </w:r>
      <w:r>
        <w:rPr>
          <w:spacing w:val="17"/>
        </w:rPr>
        <w:t xml:space="preserve"> </w:t>
      </w:r>
      <w:r>
        <w:t>the</w:t>
      </w:r>
      <w:r>
        <w:rPr>
          <w:spacing w:val="15"/>
        </w:rPr>
        <w:t xml:space="preserve"> </w:t>
      </w:r>
      <w:r>
        <w:t>stability</w:t>
      </w:r>
      <w:r>
        <w:rPr>
          <w:spacing w:val="13"/>
        </w:rPr>
        <w:t xml:space="preserve"> </w:t>
      </w:r>
      <w:r>
        <w:t>of</w:t>
      </w:r>
      <w:r>
        <w:rPr>
          <w:spacing w:val="15"/>
        </w:rPr>
        <w:t xml:space="preserve"> </w:t>
      </w:r>
      <w:r>
        <w:t>ecosystem</w:t>
      </w:r>
      <w:r>
        <w:rPr>
          <w:spacing w:val="20"/>
        </w:rPr>
        <w:t xml:space="preserve"> </w:t>
      </w:r>
      <w:r>
        <w:t>functions</w:t>
      </w:r>
      <w:r>
        <w:rPr>
          <w:spacing w:val="7"/>
        </w:rPr>
        <w:t xml:space="preserve"> </w:t>
      </w:r>
      <w:r>
        <w:t>through</w:t>
      </w:r>
      <w:r>
        <w:rPr>
          <w:spacing w:val="10"/>
        </w:rPr>
        <w:t xml:space="preserve"> </w:t>
      </w:r>
      <w:r>
        <w:t>time</w:t>
      </w:r>
      <w:r>
        <w:rPr>
          <w:spacing w:val="10"/>
        </w:rPr>
        <w:t xml:space="preserve"> </w:t>
      </w:r>
      <w:r>
        <w:t>(Cardinale</w:t>
      </w:r>
      <w:r>
        <w:rPr>
          <w:spacing w:val="10"/>
        </w:rPr>
        <w:t xml:space="preserve"> </w:t>
      </w:r>
      <w:r w:rsidR="00301BD0" w:rsidRPr="00301BD0">
        <w:rPr>
          <w:i/>
          <w:iCs/>
        </w:rPr>
        <w:t>et al.</w:t>
      </w:r>
      <w:r>
        <w:rPr>
          <w:i/>
          <w:iCs/>
          <w:spacing w:val="7"/>
        </w:rPr>
        <w:t xml:space="preserve"> </w:t>
      </w:r>
      <w:r>
        <w:t xml:space="preserve">2012). Theoretical models predict that community stability is an increasing function of species richness, while population stability often decreases with species richness (Tilman </w:t>
      </w:r>
      <w:r w:rsidR="00301BD0" w:rsidRPr="00301BD0">
        <w:rPr>
          <w:i/>
        </w:rPr>
        <w:t>et al.</w:t>
      </w:r>
      <w:r>
        <w:t xml:space="preserve">, 2014). </w:t>
      </w:r>
      <w:r>
        <w:rPr>
          <w:rFonts w:cstheme="minorHAnsi"/>
        </w:rPr>
        <w:t xml:space="preserve">Two main hypotheses known as the “portfolio effect” and the “insurance hypothesis” predict a stabilizing effect of species diversity. The “portfolio effect” posits higher likelihood of stabilization due to asynchrony in species responses to environmental fluctuations and stochastic ecological mechanisms, where the decline of one species is compensated by an increase in another species (Loreau, 2010; </w:t>
      </w:r>
      <w:r w:rsidR="00C020DB">
        <w:rPr>
          <w:lang w:val="en-US"/>
        </w:rPr>
        <w:t>supporting material</w:t>
      </w:r>
      <w:r w:rsidRPr="0085608D">
        <w:rPr>
          <w:rFonts w:cstheme="minorHAnsi"/>
        </w:rPr>
        <w:t xml:space="preserve"> </w:t>
      </w:r>
      <w:hyperlink r:id="rId932" w:history="1">
        <w:r w:rsidRPr="0089114F">
          <w:rPr>
            <w:rStyle w:val="Hyperlink"/>
            <w:rFonts w:cstheme="minorHAnsi"/>
          </w:rPr>
          <w:t>Appendix 3.1</w:t>
        </w:r>
      </w:hyperlink>
      <w:r>
        <w:rPr>
          <w:rFonts w:cstheme="minorHAnsi"/>
        </w:rPr>
        <w:t xml:space="preserve">). The “insurance hypothesis”, positing that more diverse communities have a higher likelihood that at least some species function well under various conditions, was supported by simulation models using data of Central European forests (Morin </w:t>
      </w:r>
      <w:r w:rsidR="00301BD0" w:rsidRPr="00301BD0">
        <w:rPr>
          <w:rFonts w:cstheme="minorHAnsi"/>
          <w:i/>
        </w:rPr>
        <w:t>et al.</w:t>
      </w:r>
      <w:r>
        <w:rPr>
          <w:rFonts w:cstheme="minorHAnsi"/>
        </w:rPr>
        <w:t xml:space="preserve">, 2014). Population models predict that similar mechanisms can provide stabilizing effects of intra-population diversity on populations and species (Bolnick </w:t>
      </w:r>
      <w:r w:rsidR="00301BD0" w:rsidRPr="00301BD0">
        <w:rPr>
          <w:rFonts w:cstheme="minorHAnsi"/>
          <w:i/>
        </w:rPr>
        <w:t>et al.</w:t>
      </w:r>
      <w:r>
        <w:rPr>
          <w:rFonts w:cstheme="minorHAnsi"/>
        </w:rPr>
        <w:t>, 2011; Forsman</w:t>
      </w:r>
      <w:r w:rsidR="00626016">
        <w:rPr>
          <w:rFonts w:cstheme="minorHAnsi"/>
        </w:rPr>
        <w:t xml:space="preserve"> &amp;</w:t>
      </w:r>
      <w:r>
        <w:rPr>
          <w:rFonts w:cstheme="minorHAnsi"/>
        </w:rPr>
        <w:t xml:space="preserve"> Wennersten, 2016; Hughes </w:t>
      </w:r>
      <w:r w:rsidR="00301BD0" w:rsidRPr="00301BD0">
        <w:rPr>
          <w:rFonts w:cstheme="minorHAnsi"/>
          <w:i/>
        </w:rPr>
        <w:t>et al.</w:t>
      </w:r>
      <w:r>
        <w:rPr>
          <w:rFonts w:cstheme="minorHAnsi"/>
        </w:rPr>
        <w:t xml:space="preserve">, 2008; </w:t>
      </w:r>
      <w:r w:rsidR="00C020DB">
        <w:rPr>
          <w:lang w:val="en-US"/>
        </w:rPr>
        <w:t>supporting material</w:t>
      </w:r>
      <w:r w:rsidRPr="0085608D">
        <w:rPr>
          <w:rFonts w:cstheme="minorHAnsi"/>
        </w:rPr>
        <w:t xml:space="preserve"> </w:t>
      </w:r>
      <w:hyperlink r:id="rId933" w:history="1">
        <w:r w:rsidRPr="0089114F">
          <w:rPr>
            <w:rStyle w:val="Hyperlink"/>
            <w:rFonts w:cstheme="minorHAnsi"/>
          </w:rPr>
          <w:t>Appendix 3.1</w:t>
        </w:r>
      </w:hyperlink>
      <w:r>
        <w:rPr>
          <w:rFonts w:cstheme="minorHAnsi"/>
        </w:rPr>
        <w:t xml:space="preserve">). There is also evidence that resilience of ecosystem functioning (i.e. maintenance of ecosystem functioning under a range of environmental perturbations that could occur in the near future) is ensured by all levels of biodiversity - intraspecific genetic diversity, adaptive phenotypic plasticity, species diversity and spatial heterogeneity </w:t>
      </w:r>
      <w:r>
        <w:rPr>
          <w:rFonts w:cstheme="minorHAnsi"/>
          <w:color w:val="000000" w:themeColor="text1"/>
        </w:rPr>
        <w:t xml:space="preserve">of habitats (Oliver </w:t>
      </w:r>
      <w:r w:rsidR="00301BD0" w:rsidRPr="00301BD0">
        <w:rPr>
          <w:rFonts w:cstheme="minorHAnsi"/>
          <w:i/>
          <w:color w:val="000000" w:themeColor="text1"/>
        </w:rPr>
        <w:t>et al.</w:t>
      </w:r>
      <w:r>
        <w:rPr>
          <w:rFonts w:cstheme="minorHAnsi"/>
          <w:color w:val="000000" w:themeColor="text1"/>
        </w:rPr>
        <w:t>, 2015).</w:t>
      </w:r>
    </w:p>
    <w:p w14:paraId="14931366" w14:textId="544790D0" w:rsidR="0048205B" w:rsidRDefault="0048205B" w:rsidP="00AE389F">
      <w:pPr>
        <w:tabs>
          <w:tab w:val="left" w:pos="361"/>
        </w:tabs>
        <w:kinsoku w:val="0"/>
        <w:overflowPunct w:val="0"/>
        <w:autoSpaceDE w:val="0"/>
        <w:autoSpaceDN w:val="0"/>
        <w:adjustRightInd w:val="0"/>
        <w:rPr>
          <w:rFonts w:cstheme="minorHAnsi"/>
        </w:rPr>
      </w:pPr>
      <w:r>
        <w:rPr>
          <w:rFonts w:cstheme="minorHAnsi"/>
        </w:rPr>
        <w:t xml:space="preserve">Grassland experiments fully confirmed theoretical assumptions showing that community stability increases with </w:t>
      </w:r>
      <w:r>
        <w:rPr>
          <w:rFonts w:cstheme="minorHAnsi"/>
          <w:color w:val="000000" w:themeColor="text1"/>
        </w:rPr>
        <w:t>species richness due to averaging effects, while population stability decreases with species richness due to smaller population sizes (Griffin</w:t>
      </w:r>
      <w:r>
        <w:rPr>
          <w:rFonts w:cstheme="minorHAnsi"/>
          <w:color w:val="000000" w:themeColor="text1"/>
          <w:spacing w:val="21"/>
        </w:rPr>
        <w:t xml:space="preserve"> </w:t>
      </w:r>
      <w:r w:rsidR="00301BD0" w:rsidRPr="00301BD0">
        <w:rPr>
          <w:rFonts w:cstheme="minorHAnsi"/>
          <w:i/>
          <w:color w:val="000000" w:themeColor="text1"/>
        </w:rPr>
        <w:t>et al.</w:t>
      </w:r>
      <w:r>
        <w:rPr>
          <w:rFonts w:cstheme="minorHAnsi"/>
          <w:color w:val="000000" w:themeColor="text1"/>
        </w:rPr>
        <w:t>,</w:t>
      </w:r>
      <w:r>
        <w:rPr>
          <w:rFonts w:cstheme="minorHAnsi"/>
          <w:color w:val="000000" w:themeColor="text1"/>
          <w:spacing w:val="20"/>
        </w:rPr>
        <w:t xml:space="preserve"> </w:t>
      </w:r>
      <w:r>
        <w:rPr>
          <w:rFonts w:cstheme="minorHAnsi"/>
          <w:color w:val="000000" w:themeColor="text1"/>
        </w:rPr>
        <w:t>2009;</w:t>
      </w:r>
      <w:r>
        <w:rPr>
          <w:rFonts w:cstheme="minorHAnsi"/>
          <w:color w:val="000000" w:themeColor="text1"/>
          <w:spacing w:val="21"/>
        </w:rPr>
        <w:t xml:space="preserve"> </w:t>
      </w:r>
      <w:r>
        <w:rPr>
          <w:rFonts w:cstheme="minorHAnsi"/>
          <w:color w:val="000000" w:themeColor="text1"/>
        </w:rPr>
        <w:t xml:space="preserve">Gross </w:t>
      </w:r>
      <w:r w:rsidR="00301BD0" w:rsidRPr="00301BD0">
        <w:rPr>
          <w:rFonts w:cstheme="minorHAnsi"/>
          <w:i/>
          <w:color w:val="000000" w:themeColor="text1"/>
        </w:rPr>
        <w:t>et al.</w:t>
      </w:r>
      <w:r>
        <w:rPr>
          <w:rFonts w:cstheme="minorHAnsi"/>
          <w:color w:val="000000" w:themeColor="text1"/>
        </w:rPr>
        <w:t>, 2014; Hector</w:t>
      </w:r>
      <w:r>
        <w:rPr>
          <w:rFonts w:cstheme="minorHAnsi"/>
          <w:color w:val="000000" w:themeColor="text1"/>
          <w:spacing w:val="17"/>
        </w:rPr>
        <w:t xml:space="preserve"> </w:t>
      </w:r>
      <w:r w:rsidR="00301BD0" w:rsidRPr="00301BD0">
        <w:rPr>
          <w:rFonts w:cstheme="minorHAnsi"/>
          <w:i/>
          <w:color w:val="000000" w:themeColor="text1"/>
        </w:rPr>
        <w:t>et al.</w:t>
      </w:r>
      <w:r>
        <w:rPr>
          <w:rFonts w:cstheme="minorHAnsi"/>
          <w:color w:val="000000" w:themeColor="text1"/>
        </w:rPr>
        <w:t>,</w:t>
      </w:r>
      <w:r>
        <w:rPr>
          <w:rFonts w:cstheme="minorHAnsi"/>
          <w:color w:val="000000" w:themeColor="text1"/>
          <w:spacing w:val="20"/>
        </w:rPr>
        <w:t xml:space="preserve"> </w:t>
      </w:r>
      <w:r>
        <w:rPr>
          <w:rFonts w:cstheme="minorHAnsi"/>
          <w:color w:val="000000" w:themeColor="text1"/>
        </w:rPr>
        <w:t xml:space="preserve">2010; Tilman </w:t>
      </w:r>
      <w:r w:rsidR="00301BD0" w:rsidRPr="00301BD0">
        <w:rPr>
          <w:rFonts w:cstheme="minorHAnsi"/>
          <w:i/>
          <w:color w:val="000000" w:themeColor="text1"/>
        </w:rPr>
        <w:t>et al.</w:t>
      </w:r>
      <w:r>
        <w:rPr>
          <w:rFonts w:cstheme="minorHAnsi"/>
          <w:color w:val="000000" w:themeColor="text1"/>
        </w:rPr>
        <w:t xml:space="preserve">, 2014; </w:t>
      </w:r>
      <w:r w:rsidR="00C020DB">
        <w:rPr>
          <w:lang w:val="en-US"/>
        </w:rPr>
        <w:t>supporting material</w:t>
      </w:r>
      <w:r w:rsidRPr="0049087E">
        <w:rPr>
          <w:rFonts w:cstheme="minorHAnsi"/>
        </w:rPr>
        <w:t xml:space="preserve"> </w:t>
      </w:r>
      <w:hyperlink r:id="rId934" w:history="1">
        <w:r w:rsidRPr="0089114F">
          <w:rPr>
            <w:rStyle w:val="Hyperlink"/>
            <w:rFonts w:cstheme="minorHAnsi"/>
          </w:rPr>
          <w:t>Appendix 3.1</w:t>
        </w:r>
      </w:hyperlink>
      <w:r>
        <w:rPr>
          <w:rFonts w:cstheme="minorHAnsi"/>
        </w:rPr>
        <w:t xml:space="preserve">). Furthermore, field observations in grasslands across five continents also showed positive relationships between species richness and stability in biomass production, but only in un-manipulated communities of non-fertilized grasslands </w:t>
      </w:r>
      <w:r>
        <w:rPr>
          <w:color w:val="000000" w:themeColor="text1"/>
        </w:rPr>
        <w:t xml:space="preserve">(Hautier </w:t>
      </w:r>
      <w:r w:rsidR="00301BD0" w:rsidRPr="00301BD0">
        <w:rPr>
          <w:i/>
          <w:color w:val="000000" w:themeColor="text1"/>
        </w:rPr>
        <w:t>et al.</w:t>
      </w:r>
      <w:r>
        <w:rPr>
          <w:color w:val="000000" w:themeColor="text1"/>
        </w:rPr>
        <w:t xml:space="preserve">, 2014). </w:t>
      </w:r>
      <w:r>
        <w:rPr>
          <w:rFonts w:cstheme="minorHAnsi"/>
        </w:rPr>
        <w:t>The importance of intraspecific diversity for population stability has been demonstrated for wild fish populations (</w:t>
      </w:r>
      <w:r w:rsidRPr="0049087E">
        <w:rPr>
          <w:rFonts w:cstheme="minorHAnsi"/>
        </w:rPr>
        <w:t xml:space="preserve">see </w:t>
      </w:r>
      <w:r w:rsidR="00C020DB">
        <w:rPr>
          <w:lang w:val="en-US"/>
        </w:rPr>
        <w:t>supporting material</w:t>
      </w:r>
      <w:r w:rsidRPr="0049087E">
        <w:rPr>
          <w:rFonts w:cstheme="minorHAnsi"/>
        </w:rPr>
        <w:t xml:space="preserve"> </w:t>
      </w:r>
      <w:hyperlink r:id="rId935" w:history="1">
        <w:r w:rsidRPr="0089114F">
          <w:rPr>
            <w:rStyle w:val="Hyperlink"/>
            <w:rFonts w:cstheme="minorHAnsi"/>
          </w:rPr>
          <w:t>Appendix 3.1</w:t>
        </w:r>
      </w:hyperlink>
      <w:r w:rsidRPr="00C56E68">
        <w:rPr>
          <w:rFonts w:cstheme="minorHAnsi"/>
        </w:rPr>
        <w:t>)</w:t>
      </w:r>
      <w:r>
        <w:rPr>
          <w:rFonts w:cstheme="minorHAnsi"/>
          <w:i/>
          <w:color w:val="0070C0"/>
        </w:rPr>
        <w:t>.</w:t>
      </w:r>
    </w:p>
    <w:p w14:paraId="695BF044" w14:textId="08DA7A51" w:rsidR="0048205B" w:rsidRDefault="0048205B" w:rsidP="00AE389F">
      <w:pPr>
        <w:pStyle w:val="BodyText"/>
        <w:tabs>
          <w:tab w:val="left" w:pos="1789"/>
        </w:tabs>
        <w:kinsoku w:val="0"/>
        <w:overflowPunct w:val="0"/>
        <w:spacing w:line="276" w:lineRule="auto"/>
        <w:rPr>
          <w:sz w:val="22"/>
          <w:szCs w:val="22"/>
        </w:rPr>
      </w:pPr>
      <w:r>
        <w:rPr>
          <w:sz w:val="22"/>
          <w:szCs w:val="22"/>
        </w:rPr>
        <w:t xml:space="preserve">In Western and Central Europe, forest surveys showed that aboveground wood production is more stable in forests with higher tree species richness due to asynchronous responses of species to climate </w:t>
      </w:r>
      <w:r>
        <w:rPr>
          <w:sz w:val="22"/>
          <w:szCs w:val="22"/>
        </w:rPr>
        <w:lastRenderedPageBreak/>
        <w:t xml:space="preserve">and due to greater temporal stability in the growth rates of individual tree species. Thus, the central role of diversity in stabilizing productivity was revealed for European forests (Jucker </w:t>
      </w:r>
      <w:r w:rsidR="00301BD0" w:rsidRPr="00301BD0">
        <w:rPr>
          <w:i/>
          <w:sz w:val="22"/>
          <w:szCs w:val="22"/>
        </w:rPr>
        <w:t>et al.</w:t>
      </w:r>
      <w:r>
        <w:rPr>
          <w:sz w:val="22"/>
          <w:szCs w:val="22"/>
        </w:rPr>
        <w:t xml:space="preserve"> 2014). Furthermore, studies of inter-annual fluctuations of 2,671 plant, arthropod, bird and bat species in German forests and grasslands demonstrated that species diversity provides community stability due to asynchronous changes in the abundance of different </w:t>
      </w:r>
      <w:r w:rsidRPr="008C5CC1">
        <w:rPr>
          <w:rFonts w:cstheme="minorHAnsi"/>
          <w:sz w:val="22"/>
          <w:szCs w:val="22"/>
        </w:rPr>
        <w:t>species (</w:t>
      </w:r>
      <w:r w:rsidR="00577D1B">
        <w:rPr>
          <w:rFonts w:cstheme="minorHAnsi"/>
          <w:b/>
          <w:sz w:val="22"/>
          <w:szCs w:val="22"/>
        </w:rPr>
        <w:t>Figure 3.4</w:t>
      </w:r>
      <w:r>
        <w:rPr>
          <w:sz w:val="22"/>
          <w:szCs w:val="22"/>
        </w:rPr>
        <w:t xml:space="preserve">, Blüthgen </w:t>
      </w:r>
      <w:r w:rsidR="00301BD0" w:rsidRPr="00301BD0">
        <w:rPr>
          <w:i/>
          <w:sz w:val="22"/>
          <w:szCs w:val="22"/>
        </w:rPr>
        <w:t>et al.</w:t>
      </w:r>
      <w:r>
        <w:rPr>
          <w:sz w:val="22"/>
          <w:szCs w:val="22"/>
        </w:rPr>
        <w:t>, 2016).</w:t>
      </w:r>
    </w:p>
    <w:p w14:paraId="6C93C57D" w14:textId="2D7055C8" w:rsidR="00802697" w:rsidRPr="00802697" w:rsidRDefault="00802697" w:rsidP="00802697">
      <w:pPr>
        <w:rPr>
          <w:lang w:val="en-US"/>
        </w:rPr>
      </w:pPr>
      <w:r>
        <w:rPr>
          <w:lang w:eastAsia="en-GB"/>
        </w:rPr>
        <w:drawing>
          <wp:inline distT="0" distB="0" distL="0" distR="0" wp14:anchorId="49979440" wp14:editId="09C72184">
            <wp:extent cx="5759450" cy="7769860"/>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6"/>
                    <a:stretch>
                      <a:fillRect/>
                    </a:stretch>
                  </pic:blipFill>
                  <pic:spPr>
                    <a:xfrm>
                      <a:off x="0" y="0"/>
                      <a:ext cx="5759450" cy="7769860"/>
                    </a:xfrm>
                    <a:prstGeom prst="rect">
                      <a:avLst/>
                    </a:prstGeom>
                  </pic:spPr>
                </pic:pic>
              </a:graphicData>
            </a:graphic>
          </wp:inline>
        </w:drawing>
      </w:r>
    </w:p>
    <w:p w14:paraId="48802FBA" w14:textId="77777777" w:rsidR="0048205B" w:rsidRDefault="0048205B" w:rsidP="00AE389F">
      <w:pPr>
        <w:pStyle w:val="BodyText"/>
        <w:tabs>
          <w:tab w:val="left" w:pos="1789"/>
        </w:tabs>
        <w:kinsoku w:val="0"/>
        <w:overflowPunct w:val="0"/>
        <w:spacing w:line="276" w:lineRule="auto"/>
        <w:ind w:firstLine="360"/>
        <w:rPr>
          <w:rFonts w:cstheme="minorHAnsi"/>
          <w:b/>
          <w:sz w:val="22"/>
          <w:szCs w:val="22"/>
        </w:rPr>
      </w:pPr>
      <w:r>
        <w:rPr>
          <w:rFonts w:cstheme="minorHAnsi"/>
          <w:b/>
          <w:sz w:val="22"/>
          <w:szCs w:val="22"/>
        </w:rPr>
        <w:lastRenderedPageBreak/>
        <w:tab/>
      </w:r>
    </w:p>
    <w:p w14:paraId="78B3CD75" w14:textId="77777777" w:rsidR="0048205B" w:rsidRPr="0046771E" w:rsidRDefault="0048205B" w:rsidP="00147745">
      <w:pPr>
        <w:pStyle w:val="Heading3"/>
      </w:pPr>
      <w:bookmarkStart w:id="946" w:name="_Toc502930045"/>
      <w:bookmarkStart w:id="947" w:name="_Toc504380629"/>
      <w:bookmarkStart w:id="948" w:name="_Toc519504513"/>
      <w:r w:rsidRPr="0046771E">
        <w:t>Importance of all hierarchical levels of biodiversity</w:t>
      </w:r>
      <w:bookmarkEnd w:id="946"/>
      <w:bookmarkEnd w:id="947"/>
      <w:bookmarkEnd w:id="948"/>
    </w:p>
    <w:p w14:paraId="24DDE802" w14:textId="6AE4519D" w:rsidR="0048205B" w:rsidRDefault="0048205B" w:rsidP="00AE389F">
      <w:pPr>
        <w:pStyle w:val="BodyText"/>
        <w:kinsoku w:val="0"/>
        <w:overflowPunct w:val="0"/>
        <w:spacing w:line="276" w:lineRule="auto"/>
        <w:rPr>
          <w:rFonts w:cstheme="minorHAnsi"/>
          <w:iCs/>
          <w:sz w:val="22"/>
          <w:szCs w:val="22"/>
        </w:rPr>
      </w:pPr>
      <w:r>
        <w:rPr>
          <w:rFonts w:cstheme="minorHAnsi"/>
          <w:sz w:val="22"/>
          <w:szCs w:val="22"/>
        </w:rPr>
        <w:t>Measures of diversity other than species diversity have received less attention in literature on biodiversity and ecosystem functioning. However, intra-population diversity (i.e. genetic and phenotypic variation within populations) and intraspecific diversity (i.e. local populations,</w:t>
      </w:r>
      <w:r>
        <w:rPr>
          <w:rFonts w:cstheme="minorHAnsi"/>
          <w:iCs/>
          <w:sz w:val="22"/>
          <w:szCs w:val="22"/>
        </w:rPr>
        <w:t xml:space="preserve"> ecological and morphological forms composing species) are crucially important for fitness, adaptability and long-term viability of populations and species (Lavergne </w:t>
      </w:r>
      <w:r w:rsidR="00301BD0" w:rsidRPr="00301BD0">
        <w:rPr>
          <w:rFonts w:cstheme="minorHAnsi"/>
          <w:i/>
          <w:iCs/>
          <w:sz w:val="22"/>
          <w:szCs w:val="22"/>
        </w:rPr>
        <w:t>et al.</w:t>
      </w:r>
      <w:r>
        <w:rPr>
          <w:rFonts w:cstheme="minorHAnsi"/>
          <w:iCs/>
          <w:sz w:val="22"/>
          <w:szCs w:val="22"/>
        </w:rPr>
        <w:t xml:space="preserve">, 2010). </w:t>
      </w:r>
      <w:r>
        <w:rPr>
          <w:rFonts w:cstheme="minorHAnsi"/>
          <w:sz w:val="22"/>
          <w:szCs w:val="22"/>
        </w:rPr>
        <w:t>Maintaining the evolutionary perspective of species and ecosystems is necessary to ensure ecosystem functioning and services into the future, while t</w:t>
      </w:r>
      <w:r>
        <w:rPr>
          <w:rFonts w:cstheme="minorHAnsi"/>
          <w:iCs/>
          <w:sz w:val="22"/>
          <w:szCs w:val="22"/>
        </w:rPr>
        <w:t xml:space="preserve">he loss of intra-population or intraspecific diversity undermines species’ ability to adapt and evolve in a changing environment (Lavergne </w:t>
      </w:r>
      <w:r w:rsidR="00301BD0" w:rsidRPr="00301BD0">
        <w:rPr>
          <w:rFonts w:cstheme="minorHAnsi"/>
          <w:i/>
          <w:iCs/>
          <w:sz w:val="22"/>
          <w:szCs w:val="22"/>
        </w:rPr>
        <w:t>et al.</w:t>
      </w:r>
      <w:r>
        <w:rPr>
          <w:rFonts w:cstheme="minorHAnsi"/>
          <w:iCs/>
          <w:sz w:val="22"/>
          <w:szCs w:val="22"/>
        </w:rPr>
        <w:t>, 2010</w:t>
      </w:r>
      <w:r w:rsidRPr="0049087E">
        <w:rPr>
          <w:rFonts w:cstheme="minorHAnsi"/>
          <w:iCs/>
          <w:sz w:val="22"/>
          <w:szCs w:val="22"/>
        </w:rPr>
        <w:t>;</w:t>
      </w:r>
      <w:r w:rsidRPr="0049087E">
        <w:rPr>
          <w:color w:val="0070C0"/>
        </w:rPr>
        <w:t xml:space="preserve"> </w:t>
      </w:r>
      <w:r w:rsidR="00C020DB">
        <w:rPr>
          <w:lang w:val="en-US"/>
        </w:rPr>
        <w:t>supporting material</w:t>
      </w:r>
      <w:r w:rsidRPr="0049087E">
        <w:rPr>
          <w:rFonts w:cstheme="minorHAnsi"/>
          <w:sz w:val="22"/>
          <w:szCs w:val="22"/>
        </w:rPr>
        <w:t xml:space="preserve"> </w:t>
      </w:r>
      <w:hyperlink r:id="rId937" w:history="1">
        <w:r w:rsidRPr="0089114F">
          <w:rPr>
            <w:rStyle w:val="Hyperlink"/>
            <w:rFonts w:cstheme="minorHAnsi"/>
            <w:sz w:val="22"/>
            <w:szCs w:val="22"/>
          </w:rPr>
          <w:t>Appendix 3.1</w:t>
        </w:r>
      </w:hyperlink>
      <w:r>
        <w:rPr>
          <w:rFonts w:cstheme="minorHAnsi"/>
          <w:sz w:val="22"/>
          <w:szCs w:val="22"/>
        </w:rPr>
        <w:t>). The loss</w:t>
      </w:r>
      <w:r>
        <w:rPr>
          <w:rFonts w:cstheme="minorHAnsi"/>
          <w:iCs/>
          <w:sz w:val="22"/>
          <w:szCs w:val="22"/>
        </w:rPr>
        <w:t xml:space="preserve"> of intra-population or intra-specific diversity also weakens and destabilizes ecosystem functioning (3.1.2 and 3.1.3). Diversity assessments that ignore intraspecific diversity may underestimate biodiversity changes and even lead to ineffective conservation practices. This is highly risky, since the loss of intra-specific diversity is already occurring and is projected to continue in the future in Europe and Central Asia (Balint </w:t>
      </w:r>
      <w:r w:rsidR="00301BD0" w:rsidRPr="00301BD0">
        <w:rPr>
          <w:rFonts w:cstheme="minorHAnsi"/>
          <w:i/>
          <w:iCs/>
          <w:sz w:val="22"/>
          <w:szCs w:val="22"/>
        </w:rPr>
        <w:t>et al.</w:t>
      </w:r>
      <w:r>
        <w:rPr>
          <w:rFonts w:cstheme="minorHAnsi"/>
          <w:iCs/>
          <w:sz w:val="22"/>
          <w:szCs w:val="22"/>
        </w:rPr>
        <w:t xml:space="preserve">, 2011; Habel </w:t>
      </w:r>
      <w:r w:rsidR="00301BD0" w:rsidRPr="00301BD0">
        <w:rPr>
          <w:rFonts w:cstheme="minorHAnsi"/>
          <w:i/>
          <w:iCs/>
          <w:sz w:val="22"/>
          <w:szCs w:val="22"/>
        </w:rPr>
        <w:t>et al.</w:t>
      </w:r>
      <w:r>
        <w:rPr>
          <w:rFonts w:cstheme="minorHAnsi"/>
          <w:iCs/>
          <w:sz w:val="22"/>
          <w:szCs w:val="22"/>
        </w:rPr>
        <w:t xml:space="preserve">, 2011; Neaves </w:t>
      </w:r>
      <w:r w:rsidR="00301BD0" w:rsidRPr="00301BD0">
        <w:rPr>
          <w:rFonts w:cstheme="minorHAnsi"/>
          <w:i/>
          <w:iCs/>
          <w:sz w:val="22"/>
          <w:szCs w:val="22"/>
        </w:rPr>
        <w:t>et al.</w:t>
      </w:r>
      <w:r>
        <w:rPr>
          <w:rFonts w:cstheme="minorHAnsi"/>
          <w:iCs/>
          <w:sz w:val="22"/>
          <w:szCs w:val="22"/>
        </w:rPr>
        <w:t xml:space="preserve">, 2015; Pauls </w:t>
      </w:r>
      <w:r w:rsidR="00301BD0" w:rsidRPr="00301BD0">
        <w:rPr>
          <w:rFonts w:cstheme="minorHAnsi"/>
          <w:i/>
          <w:iCs/>
          <w:sz w:val="22"/>
          <w:szCs w:val="22"/>
        </w:rPr>
        <w:t>et al.</w:t>
      </w:r>
      <w:r>
        <w:rPr>
          <w:rFonts w:cstheme="minorHAnsi"/>
          <w:iCs/>
          <w:sz w:val="22"/>
          <w:szCs w:val="22"/>
        </w:rPr>
        <w:t xml:space="preserve">, 2013; Taubmann </w:t>
      </w:r>
      <w:r w:rsidR="00301BD0" w:rsidRPr="00301BD0">
        <w:rPr>
          <w:rFonts w:cstheme="minorHAnsi"/>
          <w:i/>
          <w:iCs/>
          <w:sz w:val="22"/>
          <w:szCs w:val="22"/>
        </w:rPr>
        <w:t>et al.</w:t>
      </w:r>
      <w:r>
        <w:rPr>
          <w:rFonts w:cstheme="minorHAnsi"/>
          <w:iCs/>
          <w:sz w:val="22"/>
          <w:szCs w:val="22"/>
        </w:rPr>
        <w:t>, 2011).</w:t>
      </w:r>
    </w:p>
    <w:p w14:paraId="701A5AC8" w14:textId="744F3609" w:rsidR="0048205B" w:rsidRDefault="0048205B" w:rsidP="00AE389F">
      <w:pPr>
        <w:rPr>
          <w:rFonts w:ascii="Calibri" w:eastAsia="Times New Roman" w:hAnsi="Calibri" w:cs="Times New Roman"/>
          <w:color w:val="000000"/>
          <w:lang w:eastAsia="en-GB"/>
        </w:rPr>
      </w:pPr>
      <w:r>
        <w:rPr>
          <w:rFonts w:cstheme="minorHAnsi"/>
          <w:iCs/>
        </w:rPr>
        <w:t xml:space="preserve">Experimental and field studies demonstrated that functional diversity (i.e. diversity of species functional traits or diversity of functional groups of species) is no less important than species diversity (Cardinale </w:t>
      </w:r>
      <w:r w:rsidR="00301BD0" w:rsidRPr="00301BD0">
        <w:rPr>
          <w:rFonts w:cstheme="minorHAnsi"/>
          <w:i/>
          <w:iCs/>
        </w:rPr>
        <w:t>et al.</w:t>
      </w:r>
      <w:r>
        <w:rPr>
          <w:rFonts w:cstheme="minorHAnsi"/>
          <w:iCs/>
        </w:rPr>
        <w:t xml:space="preserve">, 2012; Cadotte </w:t>
      </w:r>
      <w:r w:rsidR="00301BD0" w:rsidRPr="00301BD0">
        <w:rPr>
          <w:rFonts w:cstheme="minorHAnsi"/>
          <w:i/>
          <w:iCs/>
        </w:rPr>
        <w:t>et al.</w:t>
      </w:r>
      <w:r>
        <w:rPr>
          <w:rFonts w:cstheme="minorHAnsi"/>
          <w:iCs/>
        </w:rPr>
        <w:t xml:space="preserve">, 2011; </w:t>
      </w:r>
      <w:r>
        <w:rPr>
          <w:rFonts w:cstheme="minorHAnsi"/>
          <w:iCs/>
          <w:color w:val="000000" w:themeColor="text1"/>
        </w:rPr>
        <w:t xml:space="preserve">Gagic </w:t>
      </w:r>
      <w:r w:rsidR="00301BD0" w:rsidRPr="00301BD0">
        <w:rPr>
          <w:rFonts w:cstheme="minorHAnsi"/>
          <w:i/>
          <w:iCs/>
          <w:color w:val="000000" w:themeColor="text1"/>
        </w:rPr>
        <w:t>et al.</w:t>
      </w:r>
      <w:r>
        <w:rPr>
          <w:rFonts w:cstheme="minorHAnsi"/>
          <w:iCs/>
          <w:color w:val="000000" w:themeColor="text1"/>
        </w:rPr>
        <w:t xml:space="preserve">, 2015; </w:t>
      </w:r>
      <w:r>
        <w:rPr>
          <w:rFonts w:cstheme="minorHAnsi"/>
          <w:iCs/>
        </w:rPr>
        <w:t xml:space="preserve">Gamfeldt </w:t>
      </w:r>
      <w:r w:rsidR="00301BD0" w:rsidRPr="00301BD0">
        <w:rPr>
          <w:rFonts w:cstheme="minorHAnsi"/>
          <w:i/>
          <w:iCs/>
        </w:rPr>
        <w:t>et al.</w:t>
      </w:r>
      <w:r>
        <w:rPr>
          <w:rFonts w:cstheme="minorHAnsi"/>
          <w:iCs/>
        </w:rPr>
        <w:t xml:space="preserve">, 2015; Gravel </w:t>
      </w:r>
      <w:r w:rsidR="00301BD0" w:rsidRPr="00301BD0">
        <w:rPr>
          <w:rFonts w:cstheme="minorHAnsi"/>
          <w:i/>
          <w:iCs/>
        </w:rPr>
        <w:t>et al.</w:t>
      </w:r>
      <w:r>
        <w:rPr>
          <w:rFonts w:cstheme="minorHAnsi"/>
          <w:iCs/>
        </w:rPr>
        <w:t xml:space="preserve">, 2016; Lefcheck </w:t>
      </w:r>
      <w:r w:rsidR="00301BD0" w:rsidRPr="00301BD0">
        <w:rPr>
          <w:rFonts w:cstheme="minorHAnsi"/>
          <w:i/>
          <w:iCs/>
        </w:rPr>
        <w:t>et al.</w:t>
      </w:r>
      <w:r>
        <w:rPr>
          <w:rFonts w:cstheme="minorHAnsi"/>
          <w:iCs/>
        </w:rPr>
        <w:t xml:space="preserve">, 2015; Mouchet </w:t>
      </w:r>
      <w:r w:rsidR="00301BD0" w:rsidRPr="00301BD0">
        <w:rPr>
          <w:rFonts w:cstheme="minorHAnsi"/>
          <w:i/>
          <w:iCs/>
        </w:rPr>
        <w:t>et al.</w:t>
      </w:r>
      <w:r>
        <w:rPr>
          <w:rFonts w:cstheme="minorHAnsi"/>
          <w:iCs/>
        </w:rPr>
        <w:t xml:space="preserve">, </w:t>
      </w:r>
      <w:r>
        <w:rPr>
          <w:rFonts w:cstheme="minorHAnsi"/>
          <w:iCs/>
          <w:color w:val="000000" w:themeColor="text1"/>
        </w:rPr>
        <w:t xml:space="preserve">2010; </w:t>
      </w:r>
      <w:r w:rsidR="00C020DB">
        <w:rPr>
          <w:lang w:val="en-US"/>
        </w:rPr>
        <w:t>supporting material</w:t>
      </w:r>
      <w:r w:rsidRPr="0049087E">
        <w:rPr>
          <w:rFonts w:cstheme="minorHAnsi"/>
          <w:iCs/>
        </w:rPr>
        <w:t xml:space="preserve"> </w:t>
      </w:r>
      <w:hyperlink r:id="rId938" w:history="1">
        <w:r w:rsidRPr="0089114F">
          <w:rPr>
            <w:rStyle w:val="Hyperlink"/>
            <w:rFonts w:cstheme="minorHAnsi"/>
            <w:iCs/>
          </w:rPr>
          <w:t>Appendix 3.1</w:t>
        </w:r>
      </w:hyperlink>
      <w:r>
        <w:rPr>
          <w:rFonts w:cstheme="minorHAnsi"/>
          <w:iCs/>
        </w:rPr>
        <w:t>). Functional traits both of key species and rare species are important because the former</w:t>
      </w:r>
      <w:r>
        <w:rPr>
          <w:rFonts w:cstheme="minorHAnsi"/>
        </w:rPr>
        <w:t xml:space="preserve"> have a large influence on community productivity (Cardinale </w:t>
      </w:r>
      <w:r w:rsidR="00301BD0" w:rsidRPr="00301BD0">
        <w:rPr>
          <w:rFonts w:cstheme="minorHAnsi"/>
          <w:i/>
        </w:rPr>
        <w:t>et al.</w:t>
      </w:r>
      <w:r>
        <w:rPr>
          <w:rFonts w:cstheme="minorHAnsi"/>
        </w:rPr>
        <w:t xml:space="preserve">, 2012) and the latter can provide the most distinct trait combinations (Mouillot </w:t>
      </w:r>
      <w:r w:rsidR="00301BD0" w:rsidRPr="00301BD0">
        <w:rPr>
          <w:rFonts w:cstheme="minorHAnsi"/>
          <w:i/>
        </w:rPr>
        <w:t>et al.</w:t>
      </w:r>
      <w:r>
        <w:rPr>
          <w:rFonts w:cstheme="minorHAnsi"/>
        </w:rPr>
        <w:t xml:space="preserve">, 2013). </w:t>
      </w:r>
      <w:r>
        <w:rPr>
          <w:rFonts w:cstheme="minorHAnsi"/>
          <w:iCs/>
        </w:rPr>
        <w:t xml:space="preserve">Phylogenetic diversity is the variation in the evolutionary origin of co-occurring species. It can be important for ecosystem functioning along with species and functional diversity (Cardinale </w:t>
      </w:r>
      <w:r w:rsidR="00301BD0" w:rsidRPr="00301BD0">
        <w:rPr>
          <w:rFonts w:cstheme="minorHAnsi"/>
          <w:i/>
          <w:iCs/>
        </w:rPr>
        <w:t>et al.</w:t>
      </w:r>
      <w:r>
        <w:rPr>
          <w:rFonts w:cstheme="minorHAnsi"/>
          <w:iCs/>
        </w:rPr>
        <w:t xml:space="preserve"> 2012; Mace </w:t>
      </w:r>
      <w:r w:rsidR="00301BD0" w:rsidRPr="00301BD0">
        <w:rPr>
          <w:rFonts w:cstheme="minorHAnsi"/>
          <w:i/>
          <w:iCs/>
        </w:rPr>
        <w:t>et al.</w:t>
      </w:r>
      <w:r>
        <w:rPr>
          <w:rFonts w:cstheme="minorHAnsi"/>
          <w:iCs/>
        </w:rPr>
        <w:t xml:space="preserve">, 2003) </w:t>
      </w:r>
      <w:r>
        <w:t xml:space="preserve">(see </w:t>
      </w:r>
      <w:r w:rsidR="00C020DB">
        <w:rPr>
          <w:lang w:val="en-US"/>
        </w:rPr>
        <w:t>supporting material</w:t>
      </w:r>
      <w:r w:rsidRPr="0049087E">
        <w:rPr>
          <w:rFonts w:cstheme="minorHAnsi"/>
          <w:iCs/>
        </w:rPr>
        <w:t xml:space="preserve"> </w:t>
      </w:r>
      <w:hyperlink r:id="rId939" w:history="1">
        <w:r w:rsidRPr="0089114F">
          <w:rPr>
            <w:rStyle w:val="Hyperlink"/>
            <w:rFonts w:cstheme="minorHAnsi"/>
            <w:iCs/>
          </w:rPr>
          <w:t>Appendix 3.1</w:t>
        </w:r>
      </w:hyperlink>
      <w:r w:rsidRPr="0049087E">
        <w:rPr>
          <w:rFonts w:cstheme="minorHAnsi"/>
          <w:iCs/>
        </w:rPr>
        <w:t>)</w:t>
      </w:r>
      <w:r w:rsidRPr="0049087E">
        <w:t xml:space="preserve">. </w:t>
      </w:r>
      <w:r w:rsidRPr="0049087E">
        <w:rPr>
          <w:rFonts w:cstheme="minorHAnsi"/>
          <w:iCs/>
        </w:rPr>
        <w:t>Functional</w:t>
      </w:r>
      <w:r>
        <w:rPr>
          <w:rFonts w:cstheme="minorHAnsi"/>
          <w:iCs/>
        </w:rPr>
        <w:t xml:space="preserve"> and </w:t>
      </w:r>
      <w:r w:rsidRPr="00F75C2B">
        <w:rPr>
          <w:rFonts w:cstheme="minorHAnsi"/>
          <w:iCs/>
        </w:rPr>
        <w:t>phylogenetic</w:t>
      </w:r>
      <w:r>
        <w:rPr>
          <w:rFonts w:cstheme="minorHAnsi"/>
          <w:iCs/>
        </w:rPr>
        <w:t xml:space="preserve"> homogenization across Europe were predicted for plants, birds and mammals, due to changes of climate and land </w:t>
      </w:r>
      <w:r w:rsidRPr="00F7120A">
        <w:rPr>
          <w:rFonts w:cstheme="minorHAnsi"/>
          <w:iCs/>
        </w:rPr>
        <w:t xml:space="preserve">use (Thuiller </w:t>
      </w:r>
      <w:r w:rsidR="00301BD0" w:rsidRPr="00F7120A">
        <w:rPr>
          <w:rFonts w:cstheme="minorHAnsi"/>
          <w:i/>
          <w:iCs/>
        </w:rPr>
        <w:t>et al.</w:t>
      </w:r>
      <w:r w:rsidRPr="00F7120A">
        <w:rPr>
          <w:rFonts w:cstheme="minorHAnsi"/>
          <w:iCs/>
        </w:rPr>
        <w:t>, 2011, 2014</w:t>
      </w:r>
      <w:r w:rsidR="00F7120A" w:rsidRPr="00F7120A">
        <w:rPr>
          <w:rFonts w:cstheme="minorHAnsi"/>
          <w:iCs/>
        </w:rPr>
        <w:t>b</w:t>
      </w:r>
      <w:r w:rsidRPr="00F7120A">
        <w:rPr>
          <w:rFonts w:cstheme="minorHAnsi"/>
          <w:iCs/>
        </w:rPr>
        <w:t>).</w:t>
      </w:r>
      <w:r>
        <w:rPr>
          <w:rFonts w:cstheme="minorHAnsi"/>
          <w:iCs/>
        </w:rPr>
        <w:t xml:space="preserve"> </w:t>
      </w:r>
      <w:r>
        <w:rPr>
          <w:rFonts w:ascii="Calibri" w:eastAsia="Times New Roman" w:hAnsi="Calibri" w:cs="Times New Roman"/>
          <w:color w:val="000000"/>
          <w:lang w:eastAsia="en-GB"/>
        </w:rPr>
        <w:t xml:space="preserve">Phylogenetic diversity over multiple taxonomic groups is considered as indicator of nature’s contribution to people number 18, maintenance of option (Faith, 1992, </w:t>
      </w:r>
      <w:r w:rsidRPr="0049087E">
        <w:rPr>
          <w:rFonts w:ascii="Calibri" w:eastAsia="Times New Roman" w:hAnsi="Calibri" w:cs="Times New Roman"/>
          <w:color w:val="000000"/>
          <w:lang w:eastAsia="en-GB"/>
        </w:rPr>
        <w:t xml:space="preserve">Gascon </w:t>
      </w:r>
      <w:r w:rsidR="00301BD0" w:rsidRPr="00301BD0">
        <w:rPr>
          <w:rFonts w:ascii="Calibri" w:eastAsia="Times New Roman" w:hAnsi="Calibri" w:cs="Times New Roman"/>
          <w:i/>
          <w:color w:val="000000"/>
          <w:lang w:eastAsia="en-GB"/>
        </w:rPr>
        <w:t>et al.</w:t>
      </w:r>
      <w:r w:rsidRPr="0049087E">
        <w:rPr>
          <w:rFonts w:ascii="Calibri" w:eastAsia="Times New Roman" w:hAnsi="Calibri" w:cs="Times New Roman"/>
          <w:color w:val="000000"/>
          <w:lang w:eastAsia="en-GB"/>
        </w:rPr>
        <w:t>, 2015,</w:t>
      </w:r>
      <w:r>
        <w:rPr>
          <w:rFonts w:ascii="Calibri" w:eastAsia="Times New Roman" w:hAnsi="Calibri" w:cs="Times New Roman"/>
          <w:color w:val="000000"/>
          <w:lang w:eastAsia="en-GB"/>
        </w:rPr>
        <w:t xml:space="preserve"> Faith, 2017; Chapter 2, Section 2.2.3.4). </w:t>
      </w:r>
      <w:r>
        <w:rPr>
          <w:rFonts w:cstheme="minorHAnsi"/>
          <w:iCs/>
        </w:rPr>
        <w:t xml:space="preserve">Thus, accounting for these biodiversity facets appears important for the prediction of future ecosystem functions and services. </w:t>
      </w:r>
    </w:p>
    <w:p w14:paraId="3E19A47D" w14:textId="346E2DE1" w:rsidR="0048205B" w:rsidRDefault="0048205B" w:rsidP="00AE389F">
      <w:pPr>
        <w:autoSpaceDE w:val="0"/>
        <w:autoSpaceDN w:val="0"/>
        <w:adjustRightInd w:val="0"/>
        <w:rPr>
          <w:rFonts w:ascii="AdvOT1ef757c0" w:hAnsi="AdvOT1ef757c0" w:cs="AdvOT1ef757c0"/>
          <w:sz w:val="18"/>
          <w:szCs w:val="18"/>
        </w:rPr>
      </w:pPr>
      <w:r>
        <w:rPr>
          <w:rFonts w:cstheme="minorHAnsi"/>
          <w:iCs/>
        </w:rPr>
        <w:t xml:space="preserve">The structure of interspecific relations, including food webs, is also a key feature of biodiversity. Particularly, there is now consensus that the “loss of diversity across trophic levels has the potential to influence ecosystem functions even more strongly than diversity loss within trophic levels” (Cardinale </w:t>
      </w:r>
      <w:r w:rsidR="00301BD0" w:rsidRPr="00301BD0">
        <w:rPr>
          <w:rFonts w:cstheme="minorHAnsi"/>
          <w:i/>
          <w:iCs/>
        </w:rPr>
        <w:t>et al.</w:t>
      </w:r>
      <w:r>
        <w:rPr>
          <w:rFonts w:cstheme="minorHAnsi"/>
          <w:iCs/>
        </w:rPr>
        <w:t xml:space="preserve">, 2012). </w:t>
      </w:r>
      <w:r>
        <w:rPr>
          <w:rFonts w:cstheme="minorHAnsi"/>
        </w:rPr>
        <w:t>Experiments and simulations demonstrated the importance of the structure of food webs for ecosystem functioning. For example, the loss of consumers at higher trophic levels can cascade through a food web to influence structure and functioning of the whole ecosystem (</w:t>
      </w:r>
      <w:r w:rsidRPr="0049087E">
        <w:rPr>
          <w:rFonts w:cstheme="minorHAnsi"/>
        </w:rPr>
        <w:t xml:space="preserve">see </w:t>
      </w:r>
      <w:r w:rsidR="00C020DB">
        <w:rPr>
          <w:lang w:val="en-US"/>
        </w:rPr>
        <w:t>supporting material</w:t>
      </w:r>
      <w:r w:rsidRPr="0049087E">
        <w:rPr>
          <w:rFonts w:cstheme="minorHAnsi"/>
        </w:rPr>
        <w:t xml:space="preserve"> </w:t>
      </w:r>
      <w:hyperlink r:id="rId940" w:history="1">
        <w:r w:rsidRPr="0089114F">
          <w:rPr>
            <w:rStyle w:val="Hyperlink"/>
            <w:rFonts w:cstheme="minorHAnsi"/>
          </w:rPr>
          <w:t>Appendix 3.1</w:t>
        </w:r>
      </w:hyperlink>
      <w:r w:rsidRPr="0049087E">
        <w:rPr>
          <w:rFonts w:cstheme="minorHAnsi"/>
        </w:rPr>
        <w:t>).</w:t>
      </w:r>
    </w:p>
    <w:p w14:paraId="78C836BC" w14:textId="3DBAEF1F" w:rsidR="0048205B" w:rsidRDefault="0048205B" w:rsidP="00AE389F">
      <w:pPr>
        <w:autoSpaceDE w:val="0"/>
        <w:autoSpaceDN w:val="0"/>
        <w:adjustRightInd w:val="0"/>
        <w:rPr>
          <w:rFonts w:eastAsia="Times New Roman" w:cstheme="minorHAnsi"/>
          <w:color w:val="000000" w:themeColor="text1"/>
        </w:rPr>
      </w:pPr>
      <w:r>
        <w:rPr>
          <w:rFonts w:eastAsia="Times New Roman" w:cstheme="minorHAnsi"/>
          <w:color w:val="000000" w:themeColor="text1"/>
        </w:rPr>
        <w:t xml:space="preserve">The diversity of ecosystems, communities and habitats is also of crucial importance for ecosystem functioning. Recent experiments demonstrated the importance of habitat diversity for ecosystem multifunctionality (Alsterberg </w:t>
      </w:r>
      <w:r w:rsidR="00301BD0" w:rsidRPr="00301BD0">
        <w:rPr>
          <w:rFonts w:eastAsia="Times New Roman" w:cstheme="minorHAnsi"/>
          <w:i/>
          <w:color w:val="000000" w:themeColor="text1"/>
        </w:rPr>
        <w:t>et al.</w:t>
      </w:r>
      <w:r>
        <w:rPr>
          <w:rFonts w:eastAsia="Times New Roman" w:cstheme="minorHAnsi"/>
          <w:color w:val="000000" w:themeColor="text1"/>
        </w:rPr>
        <w:t xml:space="preserve">, 2017). Because biodiversity responds to environmental conditions and is itself driving ecosystem functioning (3.1.1), communities that are adapted to some conditions typically have high species diversity, while communities adapted to other, more stressful (e.g. Arctic), conditions have a low diversity. Global positive correlations between taxonomic diversity and temperature, evapotranspiration and other proxies of energy supply are well </w:t>
      </w:r>
      <w:r w:rsidRPr="0049087E">
        <w:rPr>
          <w:rFonts w:eastAsia="Times New Roman" w:cstheme="minorHAnsi"/>
          <w:color w:val="000000" w:themeColor="text1"/>
        </w:rPr>
        <w:t>known (</w:t>
      </w:r>
      <w:r w:rsidRPr="0049087E">
        <w:rPr>
          <w:rFonts w:cstheme="minorHAnsi"/>
          <w:iCs/>
        </w:rPr>
        <w:t xml:space="preserve">see </w:t>
      </w:r>
      <w:r w:rsidR="00C020DB">
        <w:rPr>
          <w:lang w:val="en-US"/>
        </w:rPr>
        <w:t xml:space="preserve">supporting </w:t>
      </w:r>
      <w:r w:rsidR="00C020DB">
        <w:rPr>
          <w:lang w:val="en-US"/>
        </w:rPr>
        <w:lastRenderedPageBreak/>
        <w:t>material</w:t>
      </w:r>
      <w:r w:rsidRPr="0049087E">
        <w:rPr>
          <w:rFonts w:cstheme="minorHAnsi"/>
          <w:iCs/>
        </w:rPr>
        <w:t xml:space="preserve"> </w:t>
      </w:r>
      <w:hyperlink r:id="rId941" w:history="1">
        <w:r w:rsidRPr="0089114F">
          <w:rPr>
            <w:rStyle w:val="Hyperlink"/>
            <w:rFonts w:cstheme="minorHAnsi"/>
            <w:iCs/>
          </w:rPr>
          <w:t>Appendix 3.1</w:t>
        </w:r>
      </w:hyperlink>
      <w:r w:rsidRPr="0049087E">
        <w:rPr>
          <w:rFonts w:cstheme="minorHAnsi"/>
          <w:i/>
          <w:iCs/>
        </w:rPr>
        <w:t>)</w:t>
      </w:r>
      <w:r w:rsidRPr="0049087E">
        <w:rPr>
          <w:rFonts w:cstheme="minorHAnsi"/>
          <w:i/>
          <w:iCs/>
          <w:color w:val="0070C0"/>
        </w:rPr>
        <w:t>.</w:t>
      </w:r>
      <w:r w:rsidRPr="0049087E">
        <w:rPr>
          <w:rFonts w:eastAsia="Times New Roman" w:cstheme="minorHAnsi"/>
          <w:color w:val="000000" w:themeColor="text1"/>
        </w:rPr>
        <w:t xml:space="preserve"> Meta-analyses across similar communities, especially grasslands, at the global, or regional scales revealed positive, unimodal, and negative correlations between species richness and productivity (</w:t>
      </w:r>
      <w:r w:rsidRPr="0049087E">
        <w:rPr>
          <w:rFonts w:cstheme="minorHAnsi"/>
          <w:iCs/>
        </w:rPr>
        <w:t xml:space="preserve">see </w:t>
      </w:r>
      <w:r w:rsidR="00C020DB">
        <w:rPr>
          <w:lang w:val="en-US"/>
        </w:rPr>
        <w:t>supporting material</w:t>
      </w:r>
      <w:r w:rsidRPr="0049087E">
        <w:rPr>
          <w:rFonts w:cstheme="minorHAnsi"/>
          <w:iCs/>
        </w:rPr>
        <w:t xml:space="preserve"> </w:t>
      </w:r>
      <w:hyperlink r:id="rId942" w:history="1">
        <w:r w:rsidRPr="0089114F">
          <w:rPr>
            <w:rStyle w:val="Hyperlink"/>
            <w:rFonts w:cstheme="minorHAnsi"/>
            <w:iCs/>
          </w:rPr>
          <w:t>Appendix 3.1</w:t>
        </w:r>
      </w:hyperlink>
      <w:r w:rsidRPr="0049087E">
        <w:rPr>
          <w:rFonts w:cstheme="minorHAnsi"/>
          <w:iCs/>
        </w:rPr>
        <w:t>).</w:t>
      </w:r>
      <w:r w:rsidRPr="0049087E">
        <w:rPr>
          <w:rFonts w:cstheme="minorHAnsi"/>
          <w:i/>
          <w:iCs/>
        </w:rPr>
        <w:t xml:space="preserve"> </w:t>
      </w:r>
      <w:r w:rsidRPr="0049087E">
        <w:rPr>
          <w:rFonts w:eastAsia="Times New Roman" w:cstheme="minorHAnsi"/>
          <w:color w:val="000000" w:themeColor="text1"/>
        </w:rPr>
        <w:t>However, this does not contradict</w:t>
      </w:r>
      <w:r>
        <w:rPr>
          <w:rFonts w:eastAsia="Times New Roman" w:cstheme="minorHAnsi"/>
          <w:color w:val="000000" w:themeColor="text1"/>
        </w:rPr>
        <w:t xml:space="preserve"> the positive biodiversity effect on productivity within each local community (</w:t>
      </w:r>
      <w:r>
        <w:rPr>
          <w:color w:val="000000" w:themeColor="text1"/>
        </w:rPr>
        <w:t xml:space="preserve">Loreau </w:t>
      </w:r>
      <w:r w:rsidR="00301BD0" w:rsidRPr="00301BD0">
        <w:rPr>
          <w:i/>
          <w:color w:val="000000" w:themeColor="text1"/>
        </w:rPr>
        <w:t>et al.</w:t>
      </w:r>
      <w:r>
        <w:rPr>
          <w:color w:val="000000" w:themeColor="text1"/>
        </w:rPr>
        <w:t xml:space="preserve">, 2001; </w:t>
      </w:r>
      <w:r>
        <w:rPr>
          <w:rFonts w:eastAsia="Times New Roman" w:cstheme="minorHAnsi"/>
          <w:color w:val="000000" w:themeColor="text1"/>
        </w:rPr>
        <w:t xml:space="preserve">Schmid, 2002). </w:t>
      </w:r>
    </w:p>
    <w:p w14:paraId="33E8B6A5" w14:textId="04483805" w:rsidR="0048205B" w:rsidRDefault="0048205B" w:rsidP="00AE389F">
      <w:pPr>
        <w:autoSpaceDE w:val="0"/>
        <w:autoSpaceDN w:val="0"/>
        <w:adjustRightInd w:val="0"/>
        <w:rPr>
          <w:rFonts w:eastAsia="Times New Roman" w:cstheme="minorHAnsi"/>
          <w:color w:val="000000" w:themeColor="text1"/>
        </w:rPr>
      </w:pPr>
      <w:r>
        <w:rPr>
          <w:rFonts w:eastAsia="Times New Roman" w:cstheme="minorHAnsi"/>
          <w:color w:val="000000" w:themeColor="text1"/>
        </w:rPr>
        <w:t xml:space="preserve">To maintain stable and effective ecosystem functioning in a landscape, maintaining undisturbed communities adapted to specific conditions (e.g. in peatlands, or rocky or sandy habitats) is required. Even though they typically may have lower species diversity than communities in other types of habitats, the diversity of undisturbed communities is still higher than the one of disturbed communities of the same habitat type. For example, </w:t>
      </w:r>
      <w:r w:rsidRPr="00E610EA">
        <w:rPr>
          <w:rFonts w:eastAsia="Times New Roman" w:cstheme="minorHAnsi"/>
          <w:color w:val="000000" w:themeColor="text1"/>
        </w:rPr>
        <w:t xml:space="preserve">Anderson </w:t>
      </w:r>
      <w:r w:rsidR="00301BD0" w:rsidRPr="00E610EA">
        <w:rPr>
          <w:rFonts w:eastAsia="Times New Roman" w:cstheme="minorHAnsi"/>
          <w:i/>
          <w:color w:val="000000" w:themeColor="text1"/>
        </w:rPr>
        <w:t>et al.</w:t>
      </w:r>
      <w:r w:rsidRPr="00E610EA">
        <w:rPr>
          <w:rFonts w:eastAsia="Times New Roman" w:cstheme="minorHAnsi"/>
          <w:color w:val="000000" w:themeColor="text1"/>
        </w:rPr>
        <w:t xml:space="preserve"> (2009)</w:t>
      </w:r>
      <w:r>
        <w:rPr>
          <w:rFonts w:eastAsia="Times New Roman" w:cstheme="minorHAnsi"/>
          <w:color w:val="000000" w:themeColor="text1"/>
        </w:rPr>
        <w:t xml:space="preserve"> found that the distribution of carbon stocks in Britain was negatively correlated with species richness, as high carbon stocks were predominantly found in (inherently) species poor heathlands. In this case, communities typical of northern peat ecosystems, with low biodiversity, were likely most suitable for ecosystem functioning. Plant species from more diverse communities present in other habitat types are not adapted to the nutrient-poor conditions in peat ecosystems, and therefore do not function as well as the few species that are more typically found there. This case illustrates that the relevance of biodiversity for ecosystem functioning is revealed by comparisons between differently biodiverse ecosystems of the same type rather than by comparing between different types of ecosystems. Simply correlating biodiversity with ecosystem functioning across different ecosystem types ignores the fact that potential local biodiversity is not the same for all ecosystems, but depends on local environmental conditions (Schmid, 2002).</w:t>
      </w:r>
    </w:p>
    <w:p w14:paraId="01B3A499" w14:textId="77777777" w:rsidR="0048205B" w:rsidRDefault="0048205B" w:rsidP="00AE389F">
      <w:pPr>
        <w:autoSpaceDE w:val="0"/>
        <w:autoSpaceDN w:val="0"/>
        <w:adjustRightInd w:val="0"/>
        <w:spacing w:after="0"/>
        <w:ind w:firstLine="270"/>
        <w:rPr>
          <w:rFonts w:eastAsia="Times New Roman" w:cstheme="minorHAnsi"/>
          <w:color w:val="000000" w:themeColor="text1"/>
        </w:rPr>
      </w:pPr>
    </w:p>
    <w:p w14:paraId="63BE2E16" w14:textId="77777777" w:rsidR="0048205B" w:rsidRPr="0046771E" w:rsidRDefault="0048205B" w:rsidP="00147745">
      <w:pPr>
        <w:pStyle w:val="Heading3"/>
      </w:pPr>
      <w:bookmarkStart w:id="949" w:name="_Toc502930046"/>
      <w:bookmarkStart w:id="950" w:name="_Toc504380630"/>
      <w:bookmarkStart w:id="951" w:name="_Toc519504514"/>
      <w:r w:rsidRPr="0046771E">
        <w:rPr>
          <w:rStyle w:val="Heading3Char"/>
          <w:rFonts w:eastAsia="Cambria"/>
        </w:rPr>
        <w:t>Long-term maintenance of multiple ecosystem functions and services</w:t>
      </w:r>
      <w:bookmarkEnd w:id="949"/>
      <w:bookmarkEnd w:id="950"/>
      <w:bookmarkEnd w:id="951"/>
    </w:p>
    <w:p w14:paraId="11FAFE27" w14:textId="17980AB3" w:rsidR="0048205B" w:rsidRDefault="0048205B" w:rsidP="00AE389F">
      <w:pPr>
        <w:pStyle w:val="Default"/>
        <w:spacing w:after="120" w:line="276" w:lineRule="auto"/>
        <w:jc w:val="both"/>
        <w:rPr>
          <w:rFonts w:asciiTheme="minorHAnsi" w:eastAsia="Times New Roman" w:hAnsiTheme="minorHAnsi" w:cstheme="minorHAnsi"/>
          <w:color w:val="000000" w:themeColor="text1"/>
          <w:sz w:val="22"/>
          <w:szCs w:val="22"/>
          <w:lang w:val="en-US"/>
        </w:rPr>
      </w:pPr>
      <w:r>
        <w:rPr>
          <w:rFonts w:asciiTheme="minorHAnsi" w:eastAsia="Times New Roman" w:hAnsiTheme="minorHAnsi" w:cstheme="minorHAnsi"/>
          <w:color w:val="000000" w:themeColor="text1"/>
          <w:sz w:val="22"/>
          <w:szCs w:val="22"/>
          <w:lang w:val="en-US"/>
        </w:rPr>
        <w:t xml:space="preserve">Maintaining multiple ecosystem processes at multiple places and times requires higher levels of biodiversity than does a single process at a single place and time, as shown by many studies (Byrnes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4; Cardinale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2; </w:t>
      </w:r>
      <w:r>
        <w:rPr>
          <w:rFonts w:asciiTheme="minorHAnsi" w:hAnsiTheme="minorHAnsi" w:cstheme="minorHAnsi"/>
          <w:sz w:val="22"/>
          <w:szCs w:val="22"/>
          <w:lang w:val="en-US"/>
        </w:rPr>
        <w:t xml:space="preserve">Hector </w:t>
      </w:r>
      <w:r w:rsidR="001C4BB0">
        <w:rPr>
          <w:rFonts w:asciiTheme="minorHAnsi" w:hAnsiTheme="minorHAnsi" w:cstheme="minorHAnsi"/>
          <w:sz w:val="22"/>
          <w:szCs w:val="22"/>
          <w:lang w:val="en-US"/>
        </w:rPr>
        <w:t xml:space="preserve">&amp; </w:t>
      </w:r>
      <w:r>
        <w:rPr>
          <w:rFonts w:asciiTheme="minorHAnsi" w:hAnsiTheme="minorHAnsi" w:cstheme="minorHAnsi"/>
          <w:sz w:val="22"/>
          <w:szCs w:val="22"/>
          <w:lang w:val="en-US"/>
        </w:rPr>
        <w:t>Bagchi</w:t>
      </w:r>
      <w:r w:rsidR="001C4BB0">
        <w:rPr>
          <w:rFonts w:asciiTheme="minorHAnsi" w:hAnsiTheme="minorHAnsi" w:cstheme="minorHAnsi"/>
          <w:sz w:val="22"/>
          <w:szCs w:val="22"/>
          <w:lang w:val="en-US"/>
        </w:rPr>
        <w:t>,</w:t>
      </w:r>
      <w:r>
        <w:rPr>
          <w:rFonts w:asciiTheme="minorHAnsi" w:hAnsiTheme="minorHAnsi" w:cstheme="minorHAnsi"/>
          <w:sz w:val="22"/>
          <w:szCs w:val="22"/>
          <w:lang w:val="en-US"/>
        </w:rPr>
        <w:t xml:space="preserve"> 2007; Isbell </w:t>
      </w:r>
      <w:r w:rsidR="00301BD0" w:rsidRPr="00301BD0">
        <w:rPr>
          <w:rFonts w:asciiTheme="minorHAnsi" w:hAnsiTheme="minorHAnsi" w:cstheme="minorHAnsi"/>
          <w:i/>
          <w:sz w:val="22"/>
          <w:szCs w:val="22"/>
          <w:lang w:val="en-US"/>
        </w:rPr>
        <w:t>et al.</w:t>
      </w:r>
      <w:r>
        <w:rPr>
          <w:rFonts w:asciiTheme="minorHAnsi" w:hAnsiTheme="minorHAnsi" w:cstheme="minorHAnsi"/>
          <w:sz w:val="22"/>
          <w:szCs w:val="22"/>
          <w:lang w:val="en-US"/>
        </w:rPr>
        <w:t xml:space="preserve"> 2011; </w:t>
      </w:r>
      <w:r>
        <w:rPr>
          <w:rFonts w:asciiTheme="minorHAnsi" w:eastAsia="Times New Roman" w:hAnsiTheme="minorHAnsi" w:cstheme="minorHAnsi"/>
          <w:color w:val="000000" w:themeColor="text1"/>
          <w:sz w:val="22"/>
          <w:szCs w:val="22"/>
          <w:lang w:val="en-US"/>
        </w:rPr>
        <w:t xml:space="preserve">Maestre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2; </w:t>
      </w:r>
      <w:r>
        <w:rPr>
          <w:rFonts w:asciiTheme="minorHAnsi" w:hAnsiTheme="minorHAnsi" w:cstheme="minorHAnsi"/>
          <w:sz w:val="22"/>
          <w:szCs w:val="22"/>
          <w:lang w:val="en-US"/>
        </w:rPr>
        <w:t xml:space="preserve">Zavaleta </w:t>
      </w:r>
      <w:r w:rsidR="00301BD0" w:rsidRPr="00301BD0">
        <w:rPr>
          <w:rFonts w:asciiTheme="minorHAnsi" w:hAnsiTheme="minorHAnsi" w:cstheme="minorHAnsi"/>
          <w:i/>
          <w:sz w:val="22"/>
          <w:szCs w:val="22"/>
          <w:lang w:val="en-US"/>
        </w:rPr>
        <w:t>et al.</w:t>
      </w:r>
      <w:r>
        <w:rPr>
          <w:rFonts w:asciiTheme="minorHAnsi" w:hAnsiTheme="minorHAnsi" w:cstheme="minorHAnsi"/>
          <w:sz w:val="22"/>
          <w:szCs w:val="22"/>
          <w:lang w:val="en-US"/>
        </w:rPr>
        <w:t>, 2010</w:t>
      </w:r>
      <w:r>
        <w:rPr>
          <w:rFonts w:asciiTheme="minorHAnsi" w:eastAsia="Times New Roman" w:hAnsiTheme="minorHAnsi" w:cstheme="minorHAnsi"/>
          <w:color w:val="000000" w:themeColor="text1"/>
          <w:sz w:val="22"/>
          <w:szCs w:val="22"/>
          <w:lang w:val="en-US"/>
        </w:rPr>
        <w:t xml:space="preserve">). For example, Isbell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1) demonstrated that 84% of the 147 grassland plant species in their study, including many rare species, promoted ecosystem functioning in at least one situation. Different species promoted different types of ecosystem functions, during different years, at different places, and under different environmental contexts. These results indicate that even more species will be needed to maintain ecosystem functioning than previously suggested by studies that have considered only the number of species needed to promote one function under one set of environmental conditions.</w:t>
      </w:r>
    </w:p>
    <w:p w14:paraId="64F4E7D2" w14:textId="6DED06C5" w:rsidR="0048205B" w:rsidRDefault="0048205B" w:rsidP="00AE389F">
      <w:pPr>
        <w:pStyle w:val="Default"/>
        <w:spacing w:after="120" w:line="276" w:lineRule="auto"/>
        <w:jc w:val="both"/>
        <w:rPr>
          <w:rFonts w:asciiTheme="minorHAnsi" w:eastAsia="Times New Roman" w:hAnsiTheme="minorHAnsi" w:cstheme="minorHAnsi"/>
          <w:color w:val="000000" w:themeColor="text1"/>
          <w:sz w:val="22"/>
          <w:szCs w:val="22"/>
          <w:lang w:val="en-US"/>
        </w:rPr>
      </w:pPr>
      <w:r>
        <w:rPr>
          <w:rFonts w:asciiTheme="minorHAnsi" w:hAnsiTheme="minorHAnsi" w:cstheme="minorHAnsi"/>
          <w:color w:val="000000" w:themeColor="text1"/>
          <w:sz w:val="22"/>
          <w:szCs w:val="22"/>
          <w:lang w:val="en-US"/>
        </w:rPr>
        <w:t xml:space="preserve">Inclusion of ecosystem multifunctionality (i.e. the provision of multiple ecosystem functions or services) in community models shows that multifunctional redundancy is generally lower than single-function redundancy. This means that a moderate loss of species can lead to a stronger loss of ecosystem multifunctionality than of individual ecosystem functions (Gamfeldt </w:t>
      </w:r>
      <w:r w:rsidR="00301BD0" w:rsidRPr="00301BD0">
        <w:rPr>
          <w:rFonts w:asciiTheme="minorHAnsi" w:hAnsiTheme="minorHAnsi" w:cstheme="minorHAnsi"/>
          <w:i/>
          <w:color w:val="000000" w:themeColor="text1"/>
          <w:sz w:val="22"/>
          <w:szCs w:val="22"/>
          <w:lang w:val="en-US"/>
        </w:rPr>
        <w:t>et al.</w:t>
      </w:r>
      <w:r>
        <w:rPr>
          <w:rFonts w:asciiTheme="minorHAnsi" w:hAnsiTheme="minorHAnsi" w:cstheme="minorHAnsi"/>
          <w:color w:val="000000" w:themeColor="text1"/>
          <w:sz w:val="22"/>
          <w:szCs w:val="22"/>
          <w:lang w:val="en-US"/>
        </w:rPr>
        <w:t>, 2008).</w:t>
      </w:r>
      <w:r>
        <w:rPr>
          <w:lang w:val="en-US"/>
        </w:rPr>
        <w:t xml:space="preserve"> </w:t>
      </w:r>
      <w:r>
        <w:rPr>
          <w:rFonts w:asciiTheme="minorHAnsi" w:hAnsiTheme="minorHAnsi" w:cstheme="minorHAnsi"/>
          <w:bCs/>
          <w:color w:val="211D1E"/>
          <w:sz w:val="22"/>
          <w:szCs w:val="22"/>
          <w:lang w:val="en-US"/>
        </w:rPr>
        <w:t>At the same time, the loss of multifunctionality due to biodiversity loss also depends on non-additive effects of biodiversity on indi</w:t>
      </w:r>
      <w:r>
        <w:rPr>
          <w:rFonts w:asciiTheme="minorHAnsi" w:hAnsiTheme="minorHAnsi" w:cstheme="minorHAnsi"/>
          <w:bCs/>
          <w:color w:val="211D1E"/>
          <w:sz w:val="22"/>
          <w:szCs w:val="22"/>
          <w:lang w:val="en-US"/>
        </w:rPr>
        <w:softHyphen/>
        <w:t>vidual functions (</w:t>
      </w:r>
      <w:r>
        <w:rPr>
          <w:rFonts w:asciiTheme="minorHAnsi" w:hAnsiTheme="minorHAnsi" w:cstheme="minorHAnsi"/>
          <w:color w:val="000000" w:themeColor="text1"/>
          <w:sz w:val="22"/>
          <w:szCs w:val="22"/>
          <w:lang w:val="en-US"/>
        </w:rPr>
        <w:t xml:space="preserve">Gamfeldt </w:t>
      </w:r>
      <w:r w:rsidR="00301BD0" w:rsidRPr="00301BD0">
        <w:rPr>
          <w:rFonts w:asciiTheme="minorHAnsi" w:hAnsiTheme="minorHAnsi" w:cstheme="minorHAnsi"/>
          <w:i/>
          <w:color w:val="000000" w:themeColor="text1"/>
          <w:sz w:val="22"/>
          <w:szCs w:val="22"/>
          <w:lang w:val="en-US"/>
        </w:rPr>
        <w:t>et al.</w:t>
      </w:r>
      <w:r>
        <w:rPr>
          <w:rFonts w:asciiTheme="minorHAnsi" w:hAnsiTheme="minorHAnsi" w:cstheme="minorHAnsi"/>
          <w:color w:val="000000" w:themeColor="text1"/>
          <w:sz w:val="22"/>
          <w:szCs w:val="22"/>
          <w:lang w:val="en-US"/>
        </w:rPr>
        <w:t>, 2017</w:t>
      </w:r>
      <w:r>
        <w:rPr>
          <w:rFonts w:asciiTheme="minorHAnsi" w:hAnsiTheme="minorHAnsi" w:cstheme="minorHAnsi"/>
          <w:bCs/>
          <w:color w:val="211D1E"/>
          <w:sz w:val="22"/>
          <w:szCs w:val="22"/>
          <w:lang w:val="en-US"/>
        </w:rPr>
        <w:t>).</w:t>
      </w:r>
    </w:p>
    <w:p w14:paraId="226E5256" w14:textId="6FEF2EAB" w:rsidR="0048205B" w:rsidRDefault="0048205B" w:rsidP="00AE389F">
      <w:pPr>
        <w:pStyle w:val="Default"/>
        <w:spacing w:after="120" w:line="276" w:lineRule="auto"/>
        <w:jc w:val="both"/>
        <w:rPr>
          <w:rFonts w:asciiTheme="minorHAnsi" w:eastAsia="Times New Roman" w:hAnsiTheme="minorHAnsi" w:cstheme="minorHAnsi"/>
          <w:color w:val="000000" w:themeColor="text1"/>
          <w:sz w:val="22"/>
          <w:szCs w:val="22"/>
          <w:lang w:val="en-US"/>
        </w:rPr>
      </w:pPr>
      <w:r>
        <w:rPr>
          <w:rFonts w:asciiTheme="minorHAnsi" w:eastAsia="Times New Roman" w:hAnsiTheme="minorHAnsi" w:cstheme="minorHAnsi"/>
          <w:color w:val="000000" w:themeColor="text1"/>
          <w:sz w:val="22"/>
          <w:szCs w:val="22"/>
          <w:lang w:val="en-US"/>
        </w:rPr>
        <w:t xml:space="preserve">Field studies in Europe and Central Asia confirmed an important role of biodiversity for multiple ecosystem functions (ecosystem multifunctionality) in the real world. In a study across six Western and Central European countries, van der Plas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6a) showed that at local scales, relationships between local (so-called α) tree diversity and ecosystem multifunctionality can be either positive or negative, and strongly depend on how multifunctionality is quantified. However, larger scale (so-called β) tree diversity, quantified as the differences in tree species composition among sites, positively </w:t>
      </w:r>
      <w:r>
        <w:rPr>
          <w:rFonts w:asciiTheme="minorHAnsi" w:eastAsia="Times New Roman" w:hAnsiTheme="minorHAnsi" w:cstheme="minorHAnsi"/>
          <w:color w:val="000000" w:themeColor="text1"/>
          <w:sz w:val="22"/>
          <w:szCs w:val="22"/>
          <w:lang w:val="en-US"/>
        </w:rPr>
        <w:lastRenderedPageBreak/>
        <w:t xml:space="preserve">affected spatial turnover in the types of ecosystems that were provided at high levels (β-multifunctionality) and hence landscape-scale (so-called γ-) multifunctionality, across countries, emphasizing the scale-dependency of diversity-functioning relationships and the need for landscape-level forest diversity (van der Plas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6b) (</w:t>
      </w:r>
      <w:r w:rsidR="00577D1B">
        <w:rPr>
          <w:rFonts w:asciiTheme="minorHAnsi" w:eastAsia="Times New Roman" w:hAnsiTheme="minorHAnsi" w:cstheme="minorHAnsi"/>
          <w:b/>
          <w:color w:val="000000" w:themeColor="text1"/>
          <w:sz w:val="22"/>
          <w:szCs w:val="22"/>
          <w:lang w:val="en-US"/>
        </w:rPr>
        <w:t>Figure 3.5</w:t>
      </w:r>
      <w:r>
        <w:rPr>
          <w:rFonts w:asciiTheme="minorHAnsi" w:eastAsia="Times New Roman" w:hAnsiTheme="minorHAnsi" w:cstheme="minorHAnsi"/>
          <w:color w:val="000000" w:themeColor="text1"/>
          <w:sz w:val="22"/>
          <w:szCs w:val="22"/>
          <w:lang w:val="en-US"/>
        </w:rPr>
        <w:t>). Hence, forest management leading to biotic homogenization can have negative consequences for large-scale ecosystem multifunctionality, whereas promoting forest stands varying in tree species composition will have positive influences on large-scale forest ecosystem multifunctionality.</w:t>
      </w:r>
    </w:p>
    <w:p w14:paraId="5BB90651" w14:textId="5D8D3F8E" w:rsidR="00763C47" w:rsidRPr="00763C47" w:rsidRDefault="00763C47" w:rsidP="00763C47">
      <w:pPr>
        <w:rPr>
          <w:lang w:val="en-US"/>
        </w:rPr>
      </w:pPr>
      <w:r>
        <w:rPr>
          <w:lang w:eastAsia="en-GB"/>
        </w:rPr>
        <w:drawing>
          <wp:inline distT="0" distB="0" distL="0" distR="0" wp14:anchorId="0ECC209A" wp14:editId="0308196F">
            <wp:extent cx="5759450" cy="732282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3"/>
                    <a:stretch>
                      <a:fillRect/>
                    </a:stretch>
                  </pic:blipFill>
                  <pic:spPr>
                    <a:xfrm>
                      <a:off x="0" y="0"/>
                      <a:ext cx="5759450" cy="7322820"/>
                    </a:xfrm>
                    <a:prstGeom prst="rect">
                      <a:avLst/>
                    </a:prstGeom>
                  </pic:spPr>
                </pic:pic>
              </a:graphicData>
            </a:graphic>
          </wp:inline>
        </w:drawing>
      </w:r>
    </w:p>
    <w:p w14:paraId="35A5DEA1" w14:textId="44C4B374" w:rsidR="0048205B" w:rsidRDefault="0048205B" w:rsidP="00AE389F">
      <w:pPr>
        <w:pStyle w:val="Default"/>
        <w:spacing w:after="120" w:line="276" w:lineRule="auto"/>
        <w:jc w:val="both"/>
        <w:rPr>
          <w:rFonts w:asciiTheme="minorHAnsi" w:eastAsia="Times New Roman" w:hAnsiTheme="minorHAnsi" w:cstheme="minorHAnsi"/>
          <w:color w:val="000000" w:themeColor="text1"/>
          <w:sz w:val="22"/>
          <w:szCs w:val="22"/>
          <w:lang w:val="en-US"/>
        </w:rPr>
      </w:pPr>
      <w:r>
        <w:rPr>
          <w:rFonts w:asciiTheme="minorHAnsi" w:eastAsia="Times New Roman" w:hAnsiTheme="minorHAnsi" w:cstheme="minorHAnsi"/>
          <w:color w:val="000000" w:themeColor="text1"/>
          <w:sz w:val="22"/>
          <w:szCs w:val="22"/>
          <w:lang w:val="en-US"/>
        </w:rPr>
        <w:lastRenderedPageBreak/>
        <w:t xml:space="preserve">A well replicated multisite study of 150 grasslands in Germany showed that plant biodiversity loss driven by land-use intensification also leads to loss of functions related to nutrient cycling, pest control, pollination and cultural services. While the effects on nutrient cycling, pest control and pollination varied among regions, effects of plant diversity loss consistently led to a loss in cultural services (Allan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5). In the same grasslands, Soliveres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6a) revealed the importance of the diversity of locally rare species (plants, invertebrates, fungi, protists and bacteria) for ecosystem multifunctionality. Locally rare above-ground species were associated with high levels of multifunctionality, while common species were only related to average, not high, levels of multifunctionality. Furthermore, Soliveres </w:t>
      </w:r>
      <w:r w:rsidR="00301BD0" w:rsidRPr="00301BD0">
        <w:rPr>
          <w:rFonts w:asciiTheme="minorHAnsi" w:eastAsia="Times New Roman" w:hAnsiTheme="minorHAnsi" w:cstheme="minorHAnsi"/>
          <w:i/>
          <w:color w:val="000000" w:themeColor="text1"/>
          <w:sz w:val="22"/>
          <w:szCs w:val="22"/>
          <w:lang w:val="en-US"/>
        </w:rPr>
        <w:t>et al.</w:t>
      </w:r>
      <w:r>
        <w:rPr>
          <w:rFonts w:asciiTheme="minorHAnsi" w:eastAsia="Times New Roman" w:hAnsiTheme="minorHAnsi" w:cstheme="minorHAnsi"/>
          <w:color w:val="000000" w:themeColor="text1"/>
          <w:sz w:val="22"/>
          <w:szCs w:val="22"/>
          <w:lang w:val="en-US"/>
        </w:rPr>
        <w:t xml:space="preserve"> (2016b) showed that not only plants are important for multiple ecosystem functions and services, but that the diversity of other trophic groups, particularly aboveground herbivores and microorganisms, is also extremely important for the maintenance of multiple ecosystem functions and services in grasslands.</w:t>
      </w:r>
    </w:p>
    <w:p w14:paraId="375A9311" w14:textId="32DB47A3" w:rsidR="0048205B" w:rsidRDefault="0048205B" w:rsidP="00AE389F">
      <w:pPr>
        <w:rPr>
          <w:rFonts w:cstheme="minorHAnsi"/>
          <w:color w:val="000000" w:themeColor="text1"/>
        </w:rPr>
      </w:pPr>
      <w:r>
        <w:rPr>
          <w:rFonts w:cstheme="minorHAnsi"/>
          <w:color w:val="000000" w:themeColor="text1"/>
        </w:rPr>
        <w:t>Different ecosystem services profit from different types of management. Provisioning services often peak under intensive use of populations and ecosystems and at relatively low levels of biodiversity (</w:t>
      </w:r>
      <w:r>
        <w:rPr>
          <w:rFonts w:cstheme="minorHAnsi"/>
        </w:rPr>
        <w:t>Science for Environment Policy, 2015).</w:t>
      </w:r>
      <w:r>
        <w:rPr>
          <w:rFonts w:cstheme="minorHAnsi"/>
          <w:color w:val="000000" w:themeColor="text1"/>
        </w:rPr>
        <w:t xml:space="preserve"> Optimizing ecosystems for certain provisioning services, especially food, fibre and biofuel production has, however, greatly simplified their structure, composition and functioning across scales. While this simplification has enhanced certain provisioning services, it reduced others, particularly regulating services, and this simplification has led to major losses of biodiversity (Cardinale </w:t>
      </w:r>
      <w:r w:rsidR="00301BD0" w:rsidRPr="00301BD0">
        <w:rPr>
          <w:rFonts w:cstheme="minorHAnsi"/>
          <w:i/>
          <w:color w:val="000000" w:themeColor="text1"/>
        </w:rPr>
        <w:t>et al.</w:t>
      </w:r>
      <w:r>
        <w:rPr>
          <w:rFonts w:cstheme="minorHAnsi"/>
          <w:color w:val="000000" w:themeColor="text1"/>
        </w:rPr>
        <w:t xml:space="preserve">, 2012). Mapping of four provisioning services, five regulating services and one cultural service across Western and Central Europe also revealed spatial trade-offs among ecosystem services, in particular between the provisioning service of crop production and regulating services (Maes </w:t>
      </w:r>
      <w:r w:rsidR="00301BD0" w:rsidRPr="00301BD0">
        <w:rPr>
          <w:rFonts w:cstheme="minorHAnsi"/>
          <w:i/>
          <w:color w:val="000000" w:themeColor="text1"/>
        </w:rPr>
        <w:t>et al.</w:t>
      </w:r>
      <w:r>
        <w:rPr>
          <w:rFonts w:cstheme="minorHAnsi"/>
          <w:color w:val="000000" w:themeColor="text1"/>
        </w:rPr>
        <w:t>, 2011, 2012).</w:t>
      </w:r>
    </w:p>
    <w:p w14:paraId="28C8BF14" w14:textId="77777777" w:rsidR="0048205B" w:rsidRPr="006F138B" w:rsidRDefault="0048205B" w:rsidP="00AE389F">
      <w:pPr>
        <w:rPr>
          <w:rFonts w:cstheme="minorHAnsi"/>
          <w:color w:val="000000" w:themeColor="text1"/>
        </w:rPr>
      </w:pPr>
      <w:r>
        <w:rPr>
          <w:rFonts w:cstheme="minorHAnsi"/>
          <w:color w:val="000000" w:themeColor="text1"/>
        </w:rPr>
        <w:t>In summary, provisioning multiple ecosystem services requires maintaining and promoting high biodiversity within and between ecosystems. This implies high overall synergy between the goals of maintaining and promoting biodiversity and of maintaining and promoting multiple ecosystem services.</w:t>
      </w:r>
    </w:p>
    <w:p w14:paraId="38573C2E" w14:textId="77777777" w:rsidR="0048205B" w:rsidRPr="00FE109A" w:rsidRDefault="0048205B" w:rsidP="00AE389F">
      <w:pPr>
        <w:spacing w:after="0"/>
      </w:pPr>
    </w:p>
    <w:p w14:paraId="05AC895B" w14:textId="77777777" w:rsidR="0048205B" w:rsidRPr="0046771E" w:rsidRDefault="0048205B" w:rsidP="007A3472">
      <w:pPr>
        <w:pStyle w:val="Heading2"/>
      </w:pPr>
      <w:bookmarkStart w:id="952" w:name="30j0zll" w:colFirst="0" w:colLast="0"/>
      <w:bookmarkStart w:id="953" w:name="_Toc502930047"/>
      <w:bookmarkStart w:id="954" w:name="_Toc504380631"/>
      <w:bookmarkStart w:id="955" w:name="_Toc519504515"/>
      <w:bookmarkEnd w:id="952"/>
      <w:r w:rsidRPr="0046771E">
        <w:t>Past and current trends in biodiversity and ecosystems by unit of analysis</w:t>
      </w:r>
      <w:bookmarkEnd w:id="953"/>
      <w:bookmarkEnd w:id="954"/>
      <w:bookmarkEnd w:id="955"/>
    </w:p>
    <w:p w14:paraId="471E16F7" w14:textId="77777777" w:rsidR="0048205B" w:rsidRPr="0054279D" w:rsidRDefault="0048205B" w:rsidP="00147745">
      <w:pPr>
        <w:pStyle w:val="Heading3"/>
      </w:pPr>
      <w:bookmarkStart w:id="956" w:name="_Toc502930048"/>
      <w:bookmarkStart w:id="957" w:name="_Toc504380632"/>
      <w:bookmarkStart w:id="958" w:name="_Toc519504516"/>
      <w:r w:rsidRPr="0054279D">
        <w:t>Introduction</w:t>
      </w:r>
      <w:bookmarkEnd w:id="956"/>
      <w:bookmarkEnd w:id="957"/>
      <w:bookmarkEnd w:id="958"/>
    </w:p>
    <w:p w14:paraId="6863D054" w14:textId="5409D22C" w:rsidR="0048205B" w:rsidRDefault="0048205B" w:rsidP="00AE389F">
      <w:pPr>
        <w:spacing w:after="0"/>
        <w:rPr>
          <w:rFonts w:cstheme="minorHAnsi"/>
          <w:lang w:val="en-US"/>
        </w:rPr>
      </w:pPr>
      <w:r>
        <w:rPr>
          <w:rFonts w:cstheme="minorHAnsi"/>
          <w:lang w:val="en-US"/>
        </w:rPr>
        <w:t>Europe and Central Asia embrace a diversity of biogeographical regions from Arctic s</w:t>
      </w:r>
      <w:r>
        <w:rPr>
          <w:lang w:val="en-US"/>
        </w:rPr>
        <w:t xml:space="preserve">now and ice-dominated systems </w:t>
      </w:r>
      <w:r>
        <w:rPr>
          <w:rFonts w:cstheme="minorHAnsi"/>
          <w:lang w:val="en-US"/>
        </w:rPr>
        <w:t xml:space="preserve">in the north to </w:t>
      </w:r>
      <w:r>
        <w:rPr>
          <w:color w:val="000000"/>
          <w:lang w:val="en-US"/>
        </w:rPr>
        <w:t xml:space="preserve">Mediterranean forest and deserts </w:t>
      </w:r>
      <w:r>
        <w:rPr>
          <w:rFonts w:cstheme="minorHAnsi"/>
          <w:lang w:val="en-US"/>
        </w:rPr>
        <w:t xml:space="preserve">in the south (Chapter 1, Section 1.3.4). The variety of the ecosystems also includes </w:t>
      </w:r>
      <w:r>
        <w:rPr>
          <w:lang w:val="en-US" w:eastAsia="de-DE"/>
        </w:rPr>
        <w:t xml:space="preserve">tundra, alpine and subalpine systems, temperate, boreal, tropical and subtropical dry and humid forests, peatlands, grasslands and deserts. </w:t>
      </w:r>
      <w:r>
        <w:rPr>
          <w:rFonts w:cstheme="minorHAnsi"/>
          <w:lang w:val="en-US"/>
        </w:rPr>
        <w:t xml:space="preserve">The region also has important </w:t>
      </w:r>
      <w:r>
        <w:rPr>
          <w:lang w:val="en-US" w:eastAsia="de-DE"/>
        </w:rPr>
        <w:t xml:space="preserve">anthropogenic </w:t>
      </w:r>
      <w:r>
        <w:rPr>
          <w:rFonts w:cstheme="minorHAnsi"/>
          <w:lang w:val="en-US"/>
        </w:rPr>
        <w:t>land cover types including</w:t>
      </w:r>
      <w:r>
        <w:rPr>
          <w:lang w:val="en-US" w:eastAsia="de-DE"/>
        </w:rPr>
        <w:t xml:space="preserve"> agricultural and urban areas </w:t>
      </w:r>
      <w:r>
        <w:rPr>
          <w:rFonts w:cstheme="minorHAnsi"/>
          <w:lang w:val="en-US"/>
        </w:rPr>
        <w:t>that are found across biogeographical regions</w:t>
      </w:r>
      <w:r>
        <w:rPr>
          <w:lang w:val="en-US" w:eastAsia="de-DE"/>
        </w:rPr>
        <w:t xml:space="preserve">. </w:t>
      </w:r>
      <w:r>
        <w:rPr>
          <w:rFonts w:cstheme="minorHAnsi"/>
          <w:lang w:val="en-US"/>
        </w:rPr>
        <w:t>These categories are collectively referred to as terrestrial units of analysis, and in this section on past and current trends are addressed roughly sequentially from the north to the south of the region (Section 3.3.2), along with t</w:t>
      </w:r>
      <w:r>
        <w:rPr>
          <w:lang w:val="en-US" w:eastAsia="de-DE"/>
        </w:rPr>
        <w:t xml:space="preserve">wo </w:t>
      </w:r>
      <w:r>
        <w:rPr>
          <w:rFonts w:cstheme="minorHAnsi"/>
          <w:lang w:val="en-US"/>
        </w:rPr>
        <w:t xml:space="preserve">examples of special ecosystems of relevance in the region, heathlands, and </w:t>
      </w:r>
      <w:r>
        <w:rPr>
          <w:lang w:val="en-US" w:eastAsia="de-DE"/>
        </w:rPr>
        <w:t xml:space="preserve">caves and other subterranean habitats. </w:t>
      </w:r>
      <w:r>
        <w:rPr>
          <w:rFonts w:cstheme="minorHAnsi"/>
          <w:lang w:val="en-US"/>
        </w:rPr>
        <w:t xml:space="preserve">This is followed by a section on status and trends of biodiversity and ecosystems for inland surface waters (Section 3.3.3), which includes the categories of freshwater habitats and saline lakes. Finally, Section 3.3.4 addresses status and trends of biodiversity and ecosystems for marine systems, including the North Eastern Atlantic Ocean, Baltic Sea, Mediterranean Sea, Black and Azov Sea, Arctic Ocean, and North Western </w:t>
      </w:r>
      <w:r>
        <w:rPr>
          <w:rFonts w:cstheme="minorHAnsi"/>
          <w:lang w:val="en-US"/>
        </w:rPr>
        <w:lastRenderedPageBreak/>
        <w:t xml:space="preserve">Pacific Ocean, and the Deep Sea parts of the region and progress toward goals of Multilateral Environmental Agreements. The section is concluded by a box summarizing the trends for all terrestrial, inland surface water and marine systems in the overview </w:t>
      </w:r>
      <w:r w:rsidR="00E02367">
        <w:rPr>
          <w:rFonts w:cstheme="minorHAnsi"/>
          <w:b/>
          <w:lang w:val="en-US"/>
        </w:rPr>
        <w:t>Table 3.5</w:t>
      </w:r>
      <w:r>
        <w:rPr>
          <w:rFonts w:cstheme="minorHAnsi"/>
          <w:lang w:val="en-US"/>
        </w:rPr>
        <w:t xml:space="preserve"> and </w:t>
      </w:r>
      <w:r w:rsidR="00577D1B">
        <w:rPr>
          <w:rFonts w:cstheme="minorHAnsi"/>
          <w:b/>
          <w:lang w:val="en-US"/>
        </w:rPr>
        <w:t>Figure 3.43</w:t>
      </w:r>
      <w:r>
        <w:rPr>
          <w:rFonts w:cstheme="minorHAnsi"/>
          <w:lang w:val="en-US"/>
        </w:rPr>
        <w:t>.</w:t>
      </w:r>
    </w:p>
    <w:p w14:paraId="583C151C" w14:textId="77777777" w:rsidR="0048205B" w:rsidRDefault="0048205B" w:rsidP="00AE389F">
      <w:pPr>
        <w:spacing w:after="0"/>
        <w:rPr>
          <w:rFonts w:asciiTheme="majorHAnsi" w:hAnsiTheme="majorHAnsi" w:cstheme="minorHAnsi"/>
          <w:sz w:val="26"/>
          <w:szCs w:val="26"/>
          <w:lang w:val="en-US"/>
        </w:rPr>
      </w:pPr>
    </w:p>
    <w:p w14:paraId="1402B0E9" w14:textId="77777777" w:rsidR="0048205B" w:rsidRDefault="0048205B" w:rsidP="00147745">
      <w:pPr>
        <w:pStyle w:val="Heading3"/>
        <w:rPr>
          <w:rFonts w:cstheme="minorHAnsi"/>
          <w:lang w:val="en-US"/>
        </w:rPr>
      </w:pPr>
      <w:bookmarkStart w:id="959" w:name="_Toc502930049"/>
      <w:bookmarkStart w:id="960" w:name="_Toc504380633"/>
      <w:bookmarkStart w:id="961" w:name="_Toc519504517"/>
      <w:r>
        <w:t>Terrestrial Ecosystems</w:t>
      </w:r>
      <w:bookmarkEnd w:id="959"/>
      <w:bookmarkEnd w:id="960"/>
      <w:bookmarkEnd w:id="961"/>
    </w:p>
    <w:p w14:paraId="46499709" w14:textId="77777777" w:rsidR="0048205B" w:rsidRDefault="0048205B" w:rsidP="001F0516">
      <w:pPr>
        <w:pStyle w:val="Heading4"/>
        <w:rPr>
          <w:lang w:val="en-GB"/>
        </w:rPr>
      </w:pPr>
      <w:bookmarkStart w:id="962" w:name="_Toc519504518"/>
      <w:r>
        <w:t>Snow- and ice-dominated systems</w:t>
      </w:r>
      <w:bookmarkEnd w:id="962"/>
    </w:p>
    <w:p w14:paraId="10341D8C" w14:textId="77777777" w:rsidR="0048205B" w:rsidRDefault="0048205B" w:rsidP="00AE389F">
      <w:pPr>
        <w:spacing w:after="0"/>
        <w:rPr>
          <w:b/>
          <w:i/>
        </w:rPr>
      </w:pPr>
      <w:r>
        <w:rPr>
          <w:u w:val="single"/>
        </w:rPr>
        <w:t>Overview of the sub-system</w:t>
      </w:r>
    </w:p>
    <w:p w14:paraId="3A5E3F34" w14:textId="77777777" w:rsidR="0048205B" w:rsidRDefault="0048205B" w:rsidP="00AE389F">
      <w:pPr>
        <w:spacing w:after="0"/>
        <w:rPr>
          <w:b/>
          <w:i/>
        </w:rPr>
      </w:pPr>
      <w:r>
        <w:rPr>
          <w:b/>
          <w:i/>
        </w:rPr>
        <w:t>Glaciers and nival mountain belt</w:t>
      </w:r>
    </w:p>
    <w:p w14:paraId="4CAB8256" w14:textId="7EF4AA68" w:rsidR="0048205B" w:rsidRDefault="0048205B" w:rsidP="00AE389F">
      <w:pPr>
        <w:autoSpaceDE w:val="0"/>
        <w:autoSpaceDN w:val="0"/>
        <w:adjustRightInd w:val="0"/>
        <w:spacing w:after="0"/>
      </w:pPr>
      <w:r>
        <w:t>Currently glaciers are present in the high Arctic and in mountains in Europe and Central Asia. Glaciers extend for 55,800 km</w:t>
      </w:r>
      <w:r>
        <w:rPr>
          <w:vertAlign w:val="superscript"/>
        </w:rPr>
        <w:t>2</w:t>
      </w:r>
      <w:r>
        <w:t xml:space="preserve"> in the Russian Arctic, 35,</w:t>
      </w:r>
      <w:r>
        <w:rPr>
          <w:lang w:val="en-US"/>
        </w:rPr>
        <w:t>1</w:t>
      </w:r>
      <w:r>
        <w:t>00 km</w:t>
      </w:r>
      <w:r>
        <w:rPr>
          <w:vertAlign w:val="superscript"/>
        </w:rPr>
        <w:t>2</w:t>
      </w:r>
      <w:r>
        <w:t xml:space="preserve"> in </w:t>
      </w:r>
      <w:r>
        <w:rPr>
          <w:rStyle w:val="translation-chunk"/>
        </w:rPr>
        <w:t>Svalbard</w:t>
      </w:r>
      <w:r>
        <w:t xml:space="preserve"> and 11,800km</w:t>
      </w:r>
      <w:r>
        <w:rPr>
          <w:vertAlign w:val="superscript"/>
        </w:rPr>
        <w:t>2</w:t>
      </w:r>
      <w:r>
        <w:t xml:space="preserve"> in Iceland. T</w:t>
      </w:r>
      <w:r>
        <w:rPr>
          <w:rStyle w:val="translation-chunk"/>
        </w:rPr>
        <w:t>he average ice thickness varies from 280-300 m (</w:t>
      </w:r>
      <w:r>
        <w:t>Novaya Zemlya) to</w:t>
      </w:r>
      <w:r>
        <w:rPr>
          <w:rStyle w:val="translation-chunk"/>
        </w:rPr>
        <w:t xml:space="preserve"> 200 m </w:t>
      </w:r>
      <w:r>
        <w:t>(Severnaya Zemlya) and</w:t>
      </w:r>
      <w:r>
        <w:rPr>
          <w:rStyle w:val="translation-chunk"/>
        </w:rPr>
        <w:t xml:space="preserve"> 100 m (Franz-Joseph Land).</w:t>
      </w:r>
      <w:r>
        <w:rPr>
          <w:rStyle w:val="translation-chunk"/>
          <w:lang w:val="en-US"/>
        </w:rPr>
        <w:t xml:space="preserve"> </w:t>
      </w:r>
      <w:r>
        <w:t>G</w:t>
      </w:r>
      <w:r>
        <w:rPr>
          <w:rStyle w:val="translation-chunk"/>
        </w:rPr>
        <w:t>laciers flowing into the sea break off forming icebergs in</w:t>
      </w:r>
      <w:r>
        <w:t xml:space="preserve"> </w:t>
      </w:r>
      <w:r>
        <w:rPr>
          <w:rStyle w:val="translation-chunk"/>
        </w:rPr>
        <w:t>some coastal areas. In mountains, they extend for</w:t>
      </w:r>
      <w:r>
        <w:t xml:space="preserve"> </w:t>
      </w:r>
      <w:r>
        <w:rPr>
          <w:lang w:val="en-US"/>
        </w:rPr>
        <w:t xml:space="preserve">25,400 </w:t>
      </w:r>
      <w:r>
        <w:t>km</w:t>
      </w:r>
      <w:r>
        <w:rPr>
          <w:vertAlign w:val="superscript"/>
        </w:rPr>
        <w:t xml:space="preserve">2 </w:t>
      </w:r>
      <w:r>
        <w:t>in Scandinavia, the Alps</w:t>
      </w:r>
      <w:r>
        <w:rPr>
          <w:lang w:val="en-US"/>
        </w:rPr>
        <w:t>, the Apennines</w:t>
      </w:r>
      <w:r>
        <w:t xml:space="preserve"> and the Pyrenees, Siberia, the Caucasus, Altay, Tien Shan and Pamir (Milkov, 1977; UNEP-WGMS, 2008; Kotlyakov, 2010; AMAP, 2012; </w:t>
      </w:r>
      <w:r w:rsidRPr="00336299">
        <w:t>IPCC, 2013</w:t>
      </w:r>
      <w:r>
        <w:t xml:space="preserve">; Roshydromet, 2014; Zimnitskiy </w:t>
      </w:r>
      <w:r w:rsidR="00301BD0" w:rsidRPr="00301BD0">
        <w:rPr>
          <w:i/>
        </w:rPr>
        <w:t>et al.</w:t>
      </w:r>
      <w:r>
        <w:t xml:space="preserve"> 2015). </w:t>
      </w:r>
      <w:r>
        <w:rPr>
          <w:rFonts w:cstheme="minorHAnsi"/>
        </w:rPr>
        <w:t>The nival belt in mountains is characterized by extremely harsh conditions: low average annual temperature (˂3.5°C) and a brief vegetation growing season (˂10 days) (K</w:t>
      </w:r>
      <w:r w:rsidR="009C1E62">
        <w:rPr>
          <w:rFonts w:cstheme="minorHAnsi"/>
        </w:rPr>
        <w:t>ö</w:t>
      </w:r>
      <w:r>
        <w:rPr>
          <w:rFonts w:cstheme="minorHAnsi"/>
        </w:rPr>
        <w:t xml:space="preserve">rner </w:t>
      </w:r>
      <w:r w:rsidR="00301BD0" w:rsidRPr="00301BD0">
        <w:rPr>
          <w:rFonts w:cstheme="minorHAnsi"/>
          <w:i/>
        </w:rPr>
        <w:t>et al.</w:t>
      </w:r>
      <w:r>
        <w:rPr>
          <w:rFonts w:cstheme="minorHAnsi"/>
        </w:rPr>
        <w:t xml:space="preserve">, 2011). </w:t>
      </w:r>
      <w:r>
        <w:t>In the higher mountains of the Europe and Central Asia region, “dry permafrost” in bedrock and moraines prevents the formation of continuous vegetation cover. In the northern Scandes, the lower limit for dry permafrost is currently at 1,300 m a.s.l. (Bockheim &amp; Tarnocai, 1998).</w:t>
      </w:r>
    </w:p>
    <w:p w14:paraId="6AB3EBEA" w14:textId="77777777" w:rsidR="0048205B" w:rsidRDefault="0048205B" w:rsidP="00AE389F">
      <w:pPr>
        <w:autoSpaceDE w:val="0"/>
        <w:autoSpaceDN w:val="0"/>
        <w:adjustRightInd w:val="0"/>
        <w:spacing w:after="0"/>
        <w:rPr>
          <w:b/>
          <w:i/>
        </w:rPr>
      </w:pPr>
    </w:p>
    <w:p w14:paraId="136E6593" w14:textId="77777777" w:rsidR="0048205B" w:rsidRDefault="0048205B" w:rsidP="00AE389F">
      <w:pPr>
        <w:autoSpaceDE w:val="0"/>
        <w:autoSpaceDN w:val="0"/>
        <w:adjustRightInd w:val="0"/>
        <w:spacing w:after="0"/>
        <w:rPr>
          <w:b/>
          <w:i/>
        </w:rPr>
      </w:pPr>
      <w:r>
        <w:rPr>
          <w:b/>
          <w:i/>
        </w:rPr>
        <w:t>Polar deserts</w:t>
      </w:r>
    </w:p>
    <w:p w14:paraId="0D3B6BA8" w14:textId="6C8CD137" w:rsidR="0048205B" w:rsidRDefault="0048205B" w:rsidP="00AE389F">
      <w:pPr>
        <w:autoSpaceDE w:val="0"/>
        <w:autoSpaceDN w:val="0"/>
        <w:adjustRightInd w:val="0"/>
      </w:pPr>
      <w:r>
        <w:t xml:space="preserve">The Arctic deserts are spread over the far north of the Arctic Circle. The scant vegetation of the Arctic desert covers less than 50-60% of the soil surface, consisting of mosses, lichens, algae and a few species of higher plants (Milkov &amp; Gwozdecky, 1969). These landscapes are common on Svalbard, Iceland, Arctic Ocean archipelagos and the Cheluskin Peninsula in Taimyr (Diakonov </w:t>
      </w:r>
      <w:r w:rsidR="00301BD0" w:rsidRPr="00301BD0">
        <w:rPr>
          <w:i/>
        </w:rPr>
        <w:t>et al.</w:t>
      </w:r>
      <w:r w:rsidRPr="00D920ED">
        <w:t>,</w:t>
      </w:r>
      <w:r>
        <w:t xml:space="preserve"> 2004; </w:t>
      </w:r>
      <w:r w:rsidR="008C7413" w:rsidRPr="00405C4F">
        <w:t>Matveeva</w:t>
      </w:r>
      <w:r>
        <w:t>, 2015).</w:t>
      </w:r>
    </w:p>
    <w:p w14:paraId="3B9DC8CC" w14:textId="40FA0F7B" w:rsidR="0048205B" w:rsidRDefault="0048205B" w:rsidP="00AE389F">
      <w:pPr>
        <w:autoSpaceDE w:val="0"/>
        <w:autoSpaceDN w:val="0"/>
        <w:adjustRightInd w:val="0"/>
      </w:pPr>
      <w:r>
        <w:t>The vegetation productivity here is negligible (</w:t>
      </w:r>
      <w:r>
        <w:rPr>
          <w:rFonts w:cstheme="minorHAnsi"/>
        </w:rPr>
        <w:fldChar w:fldCharType="begin" w:fldLock="1"/>
      </w:r>
      <w:r>
        <w:rPr>
          <w:rFonts w:cstheme="minorHAnsi"/>
        </w:rPr>
        <w:instrText>ADDIN CSL_CITATION { "citationItems" : [ { "id" : "ITEM-1", "itemData" : { "author" : [ { "dropping-particle" : "", "family" : "Aleksandrova", "given" : "Vera Danilovna [\u0410\u043b\u0435\u043a\u0441\u0430\u043d\u0434\u0440\u043e\u0432\u0430 \u0412.\u0414.]", "non-dropping-particle" : "", "parse-names" : false, "suffix" : "" } ], "id" : "ITEM-1", "issued" : { "date-parts" : [ [ "1983" ] ] }, "number-of-pages" : "142", "publisher" : "\u041d\u0430\u0443\u043a\u0430 [Science]", "publisher-place" : "Leningrad", "title" : "\u0420\u0430\u0441\u0442\u0438\u0442\u0435\u043b\u044c\u043d\u043e\u0441\u0442\u044c \u043f\u043e\u043b\u044f\u0440\u043d\u044b\u0445 \u043f\u0443\u0441\u0442\u044b\u043d\u044c \u0421\u0421\u0421\u0420 [The vegetation of the Polar Deserts of the USSR]", "type" : "book" }, "uris" : [ "http://www.mendeley.com/documents/?uuid=ccbc57ca-df0b-497a-964b-35b1854b65b9" ] } ], "mendeley" : { "formattedCitation" : "(Aleksandrova, 1983)", "manualFormatting" : "Aleksandrova, 1983", "plainTextFormattedCitation" : "(Aleksandrova, 1983)", "previouslyFormattedCitation" : "(Aleksandrova, 1983)" }, "properties" : {  }, "schema" : "https://github.com/citation-style-language/schema/raw/master/csl-citation.json" }</w:instrText>
      </w:r>
      <w:r>
        <w:rPr>
          <w:rFonts w:cstheme="minorHAnsi"/>
        </w:rPr>
        <w:fldChar w:fldCharType="separate"/>
      </w:r>
      <w:r>
        <w:rPr>
          <w:rFonts w:cstheme="minorHAnsi"/>
        </w:rPr>
        <w:t>Aleksandrova, 1983</w:t>
      </w:r>
      <w:r>
        <w:rPr>
          <w:rFonts w:cstheme="minorHAnsi"/>
        </w:rPr>
        <w:fldChar w:fldCharType="end"/>
      </w:r>
      <w:r>
        <w:rPr>
          <w:rFonts w:cstheme="minorHAnsi"/>
        </w:rPr>
        <w:t>)</w:t>
      </w:r>
      <w:r>
        <w:t xml:space="preserve">. Total biomass stock is less than 5 t/ha, dominated by above-ground biomass, thus distinguishing polar deserts from other habitats. Low vegetation productivity causes poor faunal diversity. At the extreme north of the zone only colonies of sea birds on rocky shores nest in summer and form so-called rookeries (especially on Novaya Zemlya and the Franz Joseph Land) (Milkov, 1977; Bliss </w:t>
      </w:r>
      <w:r w:rsidR="00301BD0" w:rsidRPr="00301BD0">
        <w:rPr>
          <w:i/>
        </w:rPr>
        <w:t>et al.</w:t>
      </w:r>
      <w:r>
        <w:t xml:space="preserve">, 1981; CAFF, 2013). </w:t>
      </w:r>
    </w:p>
    <w:p w14:paraId="2F2D1FDD" w14:textId="77777777" w:rsidR="0048205B" w:rsidRDefault="0048205B" w:rsidP="00AE389F">
      <w:pPr>
        <w:autoSpaceDE w:val="0"/>
        <w:autoSpaceDN w:val="0"/>
        <w:adjustRightInd w:val="0"/>
        <w:spacing w:after="0"/>
      </w:pPr>
    </w:p>
    <w:p w14:paraId="712C2E62" w14:textId="77777777" w:rsidR="0048205B" w:rsidRDefault="0048205B" w:rsidP="00AE389F">
      <w:pPr>
        <w:spacing w:after="0"/>
        <w:rPr>
          <w:bCs/>
          <w:u w:val="single"/>
        </w:rPr>
      </w:pPr>
      <w:r>
        <w:rPr>
          <w:bCs/>
          <w:u w:val="single"/>
        </w:rPr>
        <w:t>Past and current trends</w:t>
      </w:r>
    </w:p>
    <w:p w14:paraId="46FC6248" w14:textId="06BEFC76" w:rsidR="0048205B" w:rsidRDefault="0048205B" w:rsidP="00AE389F">
      <w:pPr>
        <w:autoSpaceDE w:val="0"/>
        <w:autoSpaceDN w:val="0"/>
        <w:adjustRightInd w:val="0"/>
        <w:rPr>
          <w:lang w:val="en-US"/>
        </w:rPr>
      </w:pPr>
      <w:r>
        <w:rPr>
          <w:rStyle w:val="translation-chunk"/>
          <w:color w:val="222222"/>
        </w:rPr>
        <w:t xml:space="preserve">The glaciation of the Russian Arctic has decreased by 725 </w:t>
      </w:r>
      <w:r>
        <w:t>km</w:t>
      </w:r>
      <w:r>
        <w:rPr>
          <w:vertAlign w:val="superscript"/>
        </w:rPr>
        <w:t xml:space="preserve">2 </w:t>
      </w:r>
      <w:r>
        <w:t>in area and 250 km</w:t>
      </w:r>
      <w:r>
        <w:rPr>
          <w:vertAlign w:val="superscript"/>
        </w:rPr>
        <w:t>3</w:t>
      </w:r>
      <w:r>
        <w:t xml:space="preserve"> in volume over the last 50 years, especially in western and central areas - 30% of it by icebergs and 70% by melting (Kotlyakov, 2010; Roshydromet, 2014)</w:t>
      </w:r>
      <w:r>
        <w:rPr>
          <w:rStyle w:val="translation-chunk"/>
          <w:color w:val="222222"/>
        </w:rPr>
        <w:t xml:space="preserve">. </w:t>
      </w:r>
      <w:r>
        <w:t>The mountain glaciers of southern Russia have decreased even more: by 40% in the Caucasus, 20% in the Altay and 30 % in the Sayan Mountains relative to the mid-20</w:t>
      </w:r>
      <w:r w:rsidRPr="00026E22">
        <w:t>th</w:t>
      </w:r>
      <w:r>
        <w:t xml:space="preserve"> century (UNEP-WGMS, 2008).</w:t>
      </w:r>
      <w:r>
        <w:rPr>
          <w:lang w:val="en-US"/>
        </w:rPr>
        <w:t xml:space="preserve"> In the Alps, glaciers lost 35% of their total area from 1850 to 1970 and almost 50% by 2000 (Zemp </w:t>
      </w:r>
      <w:r w:rsidR="00301BD0" w:rsidRPr="00301BD0">
        <w:rPr>
          <w:i/>
          <w:lang w:val="en-US"/>
        </w:rPr>
        <w:t>et al.</w:t>
      </w:r>
      <w:r>
        <w:rPr>
          <w:lang w:val="en-US"/>
        </w:rPr>
        <w:t xml:space="preserve"> 2006). The lower limit for high alpine “dry” permafrost has been escalating rapidly over recent decades (</w:t>
      </w:r>
      <w:r w:rsidRPr="00336299">
        <w:rPr>
          <w:lang w:val="en-US"/>
        </w:rPr>
        <w:t>IPCC, 2014</w:t>
      </w:r>
      <w:r w:rsidR="00A7077A">
        <w:rPr>
          <w:lang w:val="en-US"/>
        </w:rPr>
        <w:t>a</w:t>
      </w:r>
      <w:r>
        <w:rPr>
          <w:lang w:val="en-US"/>
        </w:rPr>
        <w:t>; Arctic Council, 2013).</w:t>
      </w:r>
    </w:p>
    <w:p w14:paraId="5B534796" w14:textId="42EB8ED2" w:rsidR="0048205B" w:rsidRDefault="0048205B" w:rsidP="00AE389F">
      <w:pPr>
        <w:autoSpaceDE w:val="0"/>
        <w:autoSpaceDN w:val="0"/>
        <w:adjustRightInd w:val="0"/>
      </w:pPr>
      <w:r>
        <w:t xml:space="preserve">Arctic deserts are extremely vulnerable to climate change because of greater than global average warming, decrease of ice and increase of permafrost melting in the Polar region. The warming and permafrost melting lead to more favourable conditions for plants, leading to an increase in species richness and productivity; and subsequently to the shift of vegetation type to tundra. While plant </w:t>
      </w:r>
      <w:r>
        <w:lastRenderedPageBreak/>
        <w:t xml:space="preserve">species richness increases, some vulnerable species are affected negatively and decline (Callaghan </w:t>
      </w:r>
      <w:r w:rsidR="00301BD0" w:rsidRPr="00301BD0">
        <w:rPr>
          <w:i/>
        </w:rPr>
        <w:t>et al.</w:t>
      </w:r>
      <w:r>
        <w:t xml:space="preserve">, 2004; Callaghan </w:t>
      </w:r>
      <w:r w:rsidR="00301BD0" w:rsidRPr="00301BD0">
        <w:rPr>
          <w:i/>
        </w:rPr>
        <w:t>et al.</w:t>
      </w:r>
      <w:r>
        <w:t xml:space="preserve">, 2005; Wolf </w:t>
      </w:r>
      <w:r w:rsidR="00301BD0" w:rsidRPr="00301BD0">
        <w:rPr>
          <w:i/>
        </w:rPr>
        <w:t>et al.</w:t>
      </w:r>
      <w:r>
        <w:t>, 200</w:t>
      </w:r>
      <w:r w:rsidR="00A81CA2">
        <w:t>8</w:t>
      </w:r>
      <w:r>
        <w:t xml:space="preserve">; </w:t>
      </w:r>
      <w:r w:rsidRPr="00336299">
        <w:t>IPCC, 2014</w:t>
      </w:r>
      <w:r w:rsidR="00A7077A">
        <w:t>a</w:t>
      </w:r>
      <w:r>
        <w:t>; Roshydromet, 2014). At the same time better climate conditions let people use natural resources more actively (Government</w:t>
      </w:r>
      <w:r w:rsidR="003341E5">
        <w:t xml:space="preserve"> of the Russian Federation</w:t>
      </w:r>
      <w:r>
        <w:t>, 2013).</w:t>
      </w:r>
    </w:p>
    <w:p w14:paraId="24EE20C2" w14:textId="77777777" w:rsidR="0048205B" w:rsidRDefault="0048205B" w:rsidP="00AE389F">
      <w:pPr>
        <w:autoSpaceDE w:val="0"/>
        <w:autoSpaceDN w:val="0"/>
        <w:adjustRightInd w:val="0"/>
        <w:spacing w:after="0"/>
      </w:pPr>
    </w:p>
    <w:p w14:paraId="5E6B6F18" w14:textId="77777777" w:rsidR="0048205B" w:rsidRDefault="0048205B" w:rsidP="00AE389F">
      <w:pPr>
        <w:autoSpaceDE w:val="0"/>
        <w:autoSpaceDN w:val="0"/>
        <w:adjustRightInd w:val="0"/>
        <w:spacing w:after="0"/>
        <w:rPr>
          <w:u w:val="single"/>
        </w:rPr>
      </w:pPr>
      <w:r>
        <w:rPr>
          <w:u w:val="single"/>
          <w:lang w:val="en-US"/>
        </w:rPr>
        <w:t>Attribution of biodiversity trends to direct drivers</w:t>
      </w:r>
    </w:p>
    <w:p w14:paraId="5A91C389" w14:textId="38106E00" w:rsidR="0048205B" w:rsidRDefault="0048205B" w:rsidP="00AE389F">
      <w:pPr>
        <w:autoSpaceDE w:val="0"/>
        <w:autoSpaceDN w:val="0"/>
        <w:adjustRightInd w:val="0"/>
      </w:pPr>
      <w:r>
        <w:t>Glaciers play an important regulating role for reindeer in the Altay Mountains in summer, as animals spend day time on ice to avoid blood-sucking insects. Shrinking of glaciers leads to concentration of reindeer in remaining places and limits their population size (</w:t>
      </w:r>
      <w:r w:rsidR="009B6EC1">
        <w:rPr>
          <w:lang w:val="de-DE"/>
        </w:rPr>
        <w:t xml:space="preserve">Artemov </w:t>
      </w:r>
      <w:r w:rsidR="00301BD0" w:rsidRPr="00301BD0">
        <w:rPr>
          <w:i/>
          <w:lang w:val="de-DE"/>
        </w:rPr>
        <w:t>et al.</w:t>
      </w:r>
      <w:r w:rsidR="009B6EC1">
        <w:rPr>
          <w:lang w:val="de-DE"/>
        </w:rPr>
        <w:t>, 2013</w:t>
      </w:r>
      <w:r>
        <w:t xml:space="preserve">). The same function applies to snowbeds in the northern Scandes, where reindeer herds escape parasitic insects in warm summer days. This also allows them to see predators (e.g. wolverine) before they get close (Reimers </w:t>
      </w:r>
      <w:r w:rsidR="00301BD0" w:rsidRPr="00301BD0">
        <w:rPr>
          <w:i/>
        </w:rPr>
        <w:t>et al.</w:t>
      </w:r>
      <w:r>
        <w:t>, 2006).</w:t>
      </w:r>
    </w:p>
    <w:p w14:paraId="2507341D" w14:textId="77777777" w:rsidR="0048205B" w:rsidRDefault="0048205B" w:rsidP="00AE389F">
      <w:pPr>
        <w:autoSpaceDE w:val="0"/>
        <w:autoSpaceDN w:val="0"/>
        <w:adjustRightInd w:val="0"/>
      </w:pPr>
      <w:r>
        <w:t>Reduction of the period during which the sea is covered in ice, means that</w:t>
      </w:r>
      <w:r>
        <w:rPr>
          <w:lang w:val="en-US"/>
        </w:rPr>
        <w:t xml:space="preserve"> polar bears are forced to stay on land for longer periods of time</w:t>
      </w:r>
      <w:r>
        <w:t>. Studies show that a one week shift in the ice melt in spring leads to 10 kg weight loss of a bear (Morgunov, 2011). Permafrost melting also leads to erosion of landscapes and destruction of the sea shore, as previously frozen surfaces become softer and more boggy. This can sometimes result in a fast decline in the area of islands – up to 10 m per year (Roshydromet, 2014).</w:t>
      </w:r>
    </w:p>
    <w:p w14:paraId="2067121B" w14:textId="0D5891BB" w:rsidR="0048205B" w:rsidRDefault="0048205B" w:rsidP="00AE389F">
      <w:pPr>
        <w:autoSpaceDE w:val="0"/>
        <w:autoSpaceDN w:val="0"/>
        <w:adjustRightInd w:val="0"/>
      </w:pPr>
      <w:r>
        <w:t xml:space="preserve">Pollution and mining can have dramatic local effects, including complete destruction of vegetation. However, most Arctic deserts and mountain peaks are far from main industrial human activity, and are therefore not severely affected (CAFF, 2013; Shukurov </w:t>
      </w:r>
      <w:r w:rsidR="00301BD0" w:rsidRPr="00301BD0">
        <w:rPr>
          <w:i/>
        </w:rPr>
        <w:t>et al.</w:t>
      </w:r>
      <w:r>
        <w:t>, 2015).</w:t>
      </w:r>
    </w:p>
    <w:p w14:paraId="2D2E59EB" w14:textId="133381F4" w:rsidR="0048205B" w:rsidRDefault="0048205B" w:rsidP="00AE389F">
      <w:pPr>
        <w:autoSpaceDE w:val="0"/>
        <w:autoSpaceDN w:val="0"/>
        <w:adjustRightInd w:val="0"/>
      </w:pPr>
      <w:r>
        <w:t>Tourism development, especially ski slopes, in high mountain ecosystems can cause their fragmentation, disturbance to animals, and land degradation in local plots</w:t>
      </w:r>
      <w:r>
        <w:rPr>
          <w:lang w:val="en-US"/>
        </w:rPr>
        <w:t xml:space="preserve"> (Sokratov </w:t>
      </w:r>
      <w:r w:rsidR="00301BD0" w:rsidRPr="00301BD0">
        <w:rPr>
          <w:i/>
          <w:lang w:val="en-US"/>
        </w:rPr>
        <w:t>et al.</w:t>
      </w:r>
      <w:r>
        <w:rPr>
          <w:lang w:val="en-US"/>
        </w:rPr>
        <w:t>,</w:t>
      </w:r>
      <w:r w:rsidRPr="00EF04B3">
        <w:rPr>
          <w:lang w:val="en-US"/>
        </w:rPr>
        <w:t xml:space="preserve"> </w:t>
      </w:r>
      <w:r>
        <w:rPr>
          <w:lang w:val="en-US"/>
        </w:rPr>
        <w:t>2014)</w:t>
      </w:r>
      <w:r>
        <w:t>.</w:t>
      </w:r>
    </w:p>
    <w:p w14:paraId="663C6A7B" w14:textId="2BB7D8AE" w:rsidR="0048205B" w:rsidRDefault="0048205B" w:rsidP="00AE389F">
      <w:pPr>
        <w:autoSpaceDE w:val="0"/>
        <w:autoSpaceDN w:val="0"/>
        <w:adjustRightInd w:val="0"/>
      </w:pPr>
      <w:r>
        <w:t xml:space="preserve">Poaching of rare </w:t>
      </w:r>
      <w:r>
        <w:rPr>
          <w:lang w:val="en-US"/>
        </w:rPr>
        <w:t xml:space="preserve">charismatic </w:t>
      </w:r>
      <w:r>
        <w:t xml:space="preserve">animals for illegal trading leads to a decline of their populations in Arctic deserts, especially polar bears (classified as </w:t>
      </w:r>
      <w:r w:rsidR="00E91659">
        <w:rPr>
          <w:rFonts w:cs="Arial"/>
          <w:color w:val="000000"/>
          <w:shd w:val="clear" w:color="auto" w:fill="FFFFFF"/>
          <w:lang w:val="en-US"/>
        </w:rPr>
        <w:t>v</w:t>
      </w:r>
      <w:r>
        <w:rPr>
          <w:rFonts w:cs="Arial"/>
          <w:color w:val="000000"/>
          <w:shd w:val="clear" w:color="auto" w:fill="FFFFFF"/>
          <w:lang w:val="en-US"/>
        </w:rPr>
        <w:t xml:space="preserve">ulnerable A3c, Wiig </w:t>
      </w:r>
      <w:r w:rsidR="00301BD0" w:rsidRPr="00301BD0">
        <w:rPr>
          <w:rFonts w:cs="Arial"/>
          <w:i/>
          <w:color w:val="000000"/>
          <w:shd w:val="clear" w:color="auto" w:fill="FFFFFF"/>
          <w:lang w:val="en-US"/>
        </w:rPr>
        <w:t>et al.</w:t>
      </w:r>
      <w:r>
        <w:rPr>
          <w:rFonts w:cs="Arial"/>
          <w:color w:val="000000"/>
          <w:shd w:val="clear" w:color="auto" w:fill="FFFFFF"/>
          <w:lang w:val="en-US"/>
        </w:rPr>
        <w:t xml:space="preserve">, 2015; </w:t>
      </w:r>
      <w:r>
        <w:t>CAFF, 2013). The snow leopard (</w:t>
      </w:r>
      <w:r w:rsidR="00E91659">
        <w:rPr>
          <w:rFonts w:cs="Arial"/>
          <w:color w:val="000000"/>
          <w:shd w:val="clear" w:color="auto" w:fill="FFFFFF"/>
          <w:lang w:val="en-US"/>
        </w:rPr>
        <w:t>v</w:t>
      </w:r>
      <w:r>
        <w:rPr>
          <w:rFonts w:cs="Arial"/>
          <w:color w:val="000000"/>
          <w:shd w:val="clear" w:color="auto" w:fill="FFFFFF"/>
          <w:lang w:val="en-US"/>
        </w:rPr>
        <w:t xml:space="preserve">ulnerable C1, McCarthy </w:t>
      </w:r>
      <w:r w:rsidR="00301BD0" w:rsidRPr="00301BD0">
        <w:rPr>
          <w:rFonts w:cs="Arial"/>
          <w:i/>
          <w:color w:val="000000"/>
          <w:shd w:val="clear" w:color="auto" w:fill="FFFFFF"/>
          <w:lang w:val="en-US"/>
        </w:rPr>
        <w:t>et al.</w:t>
      </w:r>
      <w:r>
        <w:rPr>
          <w:rFonts w:cs="Arial"/>
          <w:color w:val="000000"/>
          <w:shd w:val="clear" w:color="auto" w:fill="FFFFFF"/>
          <w:lang w:val="en-US"/>
        </w:rPr>
        <w:t>, 2017</w:t>
      </w:r>
      <w:r>
        <w:t xml:space="preserve">) is another similar example of a species affected by illegal poaching and human-wildlife conflict in high mountains (Paltsyn </w:t>
      </w:r>
      <w:r w:rsidR="00301BD0" w:rsidRPr="00301BD0">
        <w:rPr>
          <w:i/>
        </w:rPr>
        <w:t>et al.</w:t>
      </w:r>
      <w:r>
        <w:t>, 2012).</w:t>
      </w:r>
    </w:p>
    <w:p w14:paraId="36CDCFEB" w14:textId="77777777" w:rsidR="0048205B" w:rsidRDefault="0048205B" w:rsidP="00AE389F">
      <w:pPr>
        <w:autoSpaceDE w:val="0"/>
        <w:autoSpaceDN w:val="0"/>
        <w:adjustRightInd w:val="0"/>
        <w:spacing w:after="0"/>
        <w:rPr>
          <w:rFonts w:cs="PerpetuaMTPro"/>
          <w:lang w:val="en-CA" w:eastAsia="ru-RU"/>
        </w:rPr>
      </w:pPr>
    </w:p>
    <w:p w14:paraId="10AE3F0B" w14:textId="795D3E63" w:rsidR="0048205B" w:rsidRDefault="00EA2C53" w:rsidP="001F0516">
      <w:pPr>
        <w:pStyle w:val="Heading4"/>
      </w:pPr>
      <w:bookmarkStart w:id="963" w:name="_Toc519504519"/>
      <w:r>
        <w:t>Tundra and mountain g</w:t>
      </w:r>
      <w:r w:rsidR="0048205B" w:rsidRPr="0046771E">
        <w:t>rasslands (only high elevation grasslands)</w:t>
      </w:r>
      <w:bookmarkEnd w:id="963"/>
      <w:r w:rsidR="0048205B" w:rsidRPr="0046771E">
        <w:t xml:space="preserve"> </w:t>
      </w:r>
    </w:p>
    <w:p w14:paraId="07B54637" w14:textId="77777777" w:rsidR="0048205B" w:rsidRDefault="0048205B" w:rsidP="00AE389F">
      <w:pPr>
        <w:spacing w:after="0"/>
        <w:rPr>
          <w:u w:val="single"/>
          <w:lang w:val="en-CA"/>
        </w:rPr>
      </w:pPr>
      <w:r>
        <w:rPr>
          <w:u w:val="single"/>
          <w:lang w:val="en-CA"/>
        </w:rPr>
        <w:t>Overview of the sub-system</w:t>
      </w:r>
    </w:p>
    <w:p w14:paraId="50536ED1" w14:textId="77777777" w:rsidR="0048205B" w:rsidRDefault="0048205B" w:rsidP="00AE389F">
      <w:pPr>
        <w:spacing w:after="0"/>
        <w:rPr>
          <w:rFonts w:cs="PerpetuaMTPro"/>
          <w:b/>
          <w:i/>
          <w:lang w:val="en-CA" w:eastAsia="ru-RU"/>
        </w:rPr>
      </w:pPr>
      <w:r>
        <w:rPr>
          <w:rFonts w:cs="PerpetuaMTPro"/>
          <w:b/>
          <w:i/>
          <w:lang w:val="en-CA" w:eastAsia="ru-RU"/>
        </w:rPr>
        <w:t>Tundra</w:t>
      </w:r>
    </w:p>
    <w:p w14:paraId="2BCF22AA" w14:textId="6E2457DF" w:rsidR="0048205B" w:rsidRDefault="0048205B" w:rsidP="00AE389F">
      <w:pPr>
        <w:autoSpaceDE w:val="0"/>
        <w:autoSpaceDN w:val="0"/>
        <w:adjustRightInd w:val="0"/>
        <w:rPr>
          <w:rFonts w:cs="PerpetuaMTPro"/>
          <w:lang w:val="en-CA" w:eastAsia="ru-RU"/>
        </w:rPr>
      </w:pPr>
      <w:r>
        <w:rPr>
          <w:rFonts w:cs="PerpetuaMTPro"/>
          <w:lang w:val="en-CA" w:eastAsia="ru-RU"/>
        </w:rPr>
        <w:t xml:space="preserve">Tundra refers to areas with permafrost, where the temperature is too low, precipitation too high and winds are too strong to allow for forest growth (Wielgolaski, 1972). Tundra is found on islands and on the mainland coast of the Arctic Ocean from the Kola Peninsula in the west to Chukotka in the east; and a vegetation belt in mountains from Scandinavia in the west to Kamchatka in the east and to Pamir and Tien Shan in the south (Milkov, 1977; Bliss &amp; Matveyeva, 1992; Walker </w:t>
      </w:r>
      <w:r w:rsidR="00301BD0" w:rsidRPr="00301BD0">
        <w:rPr>
          <w:rFonts w:cs="PerpetuaMTPro"/>
          <w:i/>
          <w:lang w:val="en-CA" w:eastAsia="ru-RU"/>
        </w:rPr>
        <w:t>et al.</w:t>
      </w:r>
      <w:r w:rsidRPr="00D920ED">
        <w:rPr>
          <w:rFonts w:cs="PerpetuaMTPro"/>
          <w:lang w:val="en-CA" w:eastAsia="ru-RU"/>
        </w:rPr>
        <w:t>,</w:t>
      </w:r>
      <w:r>
        <w:rPr>
          <w:rFonts w:cs="PerpetuaMTPro"/>
          <w:lang w:val="en-CA" w:eastAsia="ru-RU"/>
        </w:rPr>
        <w:t xml:space="preserve"> 2005).</w:t>
      </w:r>
    </w:p>
    <w:p w14:paraId="4471AC53" w14:textId="46A0BA1C" w:rsidR="0048205B" w:rsidRDefault="0048205B" w:rsidP="00AE389F">
      <w:pPr>
        <w:autoSpaceDE w:val="0"/>
        <w:autoSpaceDN w:val="0"/>
        <w:adjustRightInd w:val="0"/>
        <w:rPr>
          <w:rFonts w:cs="PerpetuaMTPro"/>
          <w:lang w:val="en-CA" w:eastAsia="ru-RU"/>
        </w:rPr>
      </w:pPr>
      <w:r>
        <w:rPr>
          <w:rFonts w:cs="PerpetuaMTPro"/>
          <w:lang w:val="en-CA" w:eastAsia="ru-RU"/>
        </w:rPr>
        <w:t xml:space="preserve">Arctic tundra is a narrow strip along the ocean coast in Iceland, on many Islands in the Arctic Ocean and from the Barents Sea to Chukotka (Walker </w:t>
      </w:r>
      <w:r w:rsidR="00301BD0" w:rsidRPr="00301BD0">
        <w:rPr>
          <w:rFonts w:cs="PerpetuaMTPro"/>
          <w:i/>
          <w:lang w:val="en-CA" w:eastAsia="ru-RU"/>
        </w:rPr>
        <w:t>et al.</w:t>
      </w:r>
      <w:r>
        <w:rPr>
          <w:rFonts w:cs="PerpetuaMTPro"/>
          <w:lang w:val="en-CA" w:eastAsia="ru-RU"/>
        </w:rPr>
        <w:t xml:space="preserve">, 2005). There are only two layers of vegetation, grasses and mosses, with some bushes and open soil (Diakonov </w:t>
      </w:r>
      <w:r w:rsidR="00301BD0" w:rsidRPr="00301BD0">
        <w:rPr>
          <w:rFonts w:cs="PerpetuaMTPro"/>
          <w:i/>
          <w:lang w:val="en-CA" w:eastAsia="ru-RU"/>
        </w:rPr>
        <w:t>et al.</w:t>
      </w:r>
      <w:r>
        <w:rPr>
          <w:rFonts w:cs="PerpetuaMTPro"/>
          <w:lang w:val="en-CA" w:eastAsia="ru-RU"/>
        </w:rPr>
        <w:t xml:space="preserve">, 2004; Vasiliev </w:t>
      </w:r>
      <w:r w:rsidR="00301BD0" w:rsidRPr="00301BD0">
        <w:rPr>
          <w:rFonts w:cs="PerpetuaMTPro"/>
          <w:i/>
          <w:lang w:val="en-CA" w:eastAsia="ru-RU"/>
        </w:rPr>
        <w:t>et al.</w:t>
      </w:r>
      <w:r>
        <w:rPr>
          <w:rFonts w:cs="PerpetuaMTPro"/>
          <w:lang w:val="en-CA" w:eastAsia="ru-RU"/>
        </w:rPr>
        <w:t xml:space="preserve">, 1941, Aleksandrova, 1970; Bliss </w:t>
      </w:r>
      <w:r w:rsidR="00301BD0" w:rsidRPr="00301BD0">
        <w:rPr>
          <w:rFonts w:cs="PerpetuaMTPro"/>
          <w:i/>
          <w:lang w:val="en-CA" w:eastAsia="ru-RU"/>
        </w:rPr>
        <w:t>et al.</w:t>
      </w:r>
      <w:r>
        <w:rPr>
          <w:rFonts w:cs="PerpetuaMTPro"/>
          <w:lang w:val="en-CA" w:eastAsia="ru-RU"/>
        </w:rPr>
        <w:t xml:space="preserve">, 1981). Lichen and moss tundra is located in Iceland and in continental Eurasia, stretching in a band from the Kola Peninsula in the west to the Lena River in the east. Xerophilous and mesophilous mosses and some low shrubs are also abundant (Vasiliev </w:t>
      </w:r>
      <w:r w:rsidR="00301BD0" w:rsidRPr="00301BD0">
        <w:rPr>
          <w:rFonts w:cs="PerpetuaMTPro"/>
          <w:i/>
          <w:lang w:val="en-CA" w:eastAsia="ru-RU"/>
        </w:rPr>
        <w:t>et al.</w:t>
      </w:r>
      <w:r>
        <w:rPr>
          <w:rFonts w:cs="PerpetuaMTPro"/>
          <w:lang w:val="en-CA" w:eastAsia="ru-RU"/>
        </w:rPr>
        <w:t xml:space="preserve">, 1941, Aleksandrova, 1970; Bliss </w:t>
      </w:r>
      <w:r w:rsidRPr="0028071A">
        <w:rPr>
          <w:rFonts w:cs="PerpetuaMTPro"/>
          <w:i/>
          <w:lang w:val="en-CA" w:eastAsia="ru-RU"/>
        </w:rPr>
        <w:t>et al</w:t>
      </w:r>
      <w:r>
        <w:rPr>
          <w:rFonts w:cs="PerpetuaMTPro"/>
          <w:lang w:val="en-CA" w:eastAsia="ru-RU"/>
        </w:rPr>
        <w:t>,</w:t>
      </w:r>
      <w:r w:rsidRPr="00D920ED">
        <w:rPr>
          <w:rFonts w:cs="PerpetuaMTPro"/>
          <w:lang w:val="en-CA" w:eastAsia="ru-RU"/>
        </w:rPr>
        <w:t>.</w:t>
      </w:r>
      <w:r>
        <w:rPr>
          <w:rFonts w:cs="PerpetuaMTPro"/>
          <w:lang w:val="en-CA" w:eastAsia="ru-RU"/>
        </w:rPr>
        <w:t xml:space="preserve"> 1981; Diakonov </w:t>
      </w:r>
      <w:r w:rsidR="00301BD0" w:rsidRPr="00301BD0">
        <w:rPr>
          <w:rFonts w:cs="PerpetuaMTPro"/>
          <w:i/>
          <w:lang w:val="en-CA" w:eastAsia="ru-RU"/>
        </w:rPr>
        <w:t>et al.</w:t>
      </w:r>
      <w:r>
        <w:rPr>
          <w:rFonts w:cs="PerpetuaMTPro"/>
          <w:lang w:val="en-CA" w:eastAsia="ru-RU"/>
        </w:rPr>
        <w:t xml:space="preserve">, 2004). To the south on the continent the moss and lichen tundra is replaced by shrubs, commonly consisting of dwarf birches and bush willows. The </w:t>
      </w:r>
      <w:r>
        <w:rPr>
          <w:rFonts w:cs="PerpetuaMTPro"/>
          <w:lang w:val="en-CA" w:eastAsia="ru-RU"/>
        </w:rPr>
        <w:lastRenderedPageBreak/>
        <w:t xml:space="preserve">lichen-moss layer contains more grasses and forest plants (Vasiliev </w:t>
      </w:r>
      <w:r w:rsidR="00301BD0" w:rsidRPr="00301BD0">
        <w:rPr>
          <w:rFonts w:cs="PerpetuaMTPro"/>
          <w:i/>
          <w:lang w:val="en-CA" w:eastAsia="ru-RU"/>
        </w:rPr>
        <w:t>et al.</w:t>
      </w:r>
      <w:r>
        <w:rPr>
          <w:rFonts w:cs="PerpetuaMTPro"/>
          <w:lang w:val="en-CA" w:eastAsia="ru-RU"/>
        </w:rPr>
        <w:t xml:space="preserve">, 1941; Aleksandrova, 1970; Bliss </w:t>
      </w:r>
      <w:r w:rsidR="00301BD0" w:rsidRPr="00301BD0">
        <w:rPr>
          <w:rFonts w:cs="PerpetuaMTPro"/>
          <w:i/>
          <w:lang w:val="en-CA" w:eastAsia="ru-RU"/>
        </w:rPr>
        <w:t>et al.</w:t>
      </w:r>
      <w:r>
        <w:rPr>
          <w:rFonts w:cs="PerpetuaMTPro"/>
          <w:lang w:val="en-CA" w:eastAsia="ru-RU"/>
        </w:rPr>
        <w:t>, 1981).</w:t>
      </w:r>
    </w:p>
    <w:p w14:paraId="57ECBA74" w14:textId="77777777" w:rsidR="0048205B" w:rsidRDefault="0048205B" w:rsidP="00AE389F">
      <w:pPr>
        <w:autoSpaceDE w:val="0"/>
        <w:autoSpaceDN w:val="0"/>
        <w:adjustRightInd w:val="0"/>
        <w:spacing w:after="0"/>
        <w:rPr>
          <w:rFonts w:cs="PerpetuaMTPro"/>
          <w:lang w:val="en-CA" w:eastAsia="ru-RU"/>
        </w:rPr>
      </w:pPr>
    </w:p>
    <w:p w14:paraId="2FB9C6DD" w14:textId="77777777" w:rsidR="0048205B" w:rsidRDefault="0048205B" w:rsidP="00AE389F">
      <w:pPr>
        <w:spacing w:after="0"/>
        <w:rPr>
          <w:bCs/>
          <w:u w:val="single"/>
          <w:lang w:val="en-CA"/>
        </w:rPr>
      </w:pPr>
      <w:r>
        <w:rPr>
          <w:bCs/>
          <w:u w:val="single"/>
          <w:lang w:val="en-CA"/>
        </w:rPr>
        <w:t>Past and current trends</w:t>
      </w:r>
    </w:p>
    <w:p w14:paraId="050ED425" w14:textId="3E0E140F" w:rsidR="0048205B" w:rsidRDefault="0048205B" w:rsidP="00AE389F">
      <w:pPr>
        <w:autoSpaceDE w:val="0"/>
        <w:autoSpaceDN w:val="0"/>
        <w:adjustRightInd w:val="0"/>
        <w:rPr>
          <w:rFonts w:cs="PerpetuaMTPro"/>
          <w:lang w:val="en-CA" w:eastAsia="ru-RU"/>
        </w:rPr>
      </w:pPr>
      <w:r>
        <w:rPr>
          <w:rFonts w:cs="PerpetuaMTPro"/>
          <w:sz w:val="23"/>
          <w:szCs w:val="23"/>
          <w:lang w:val="en-CA" w:eastAsia="ru-RU"/>
        </w:rPr>
        <w:t xml:space="preserve">Remote and very slow naturaly recovering tundra areas were undisturbed by human impact for centuries. </w:t>
      </w:r>
      <w:r>
        <w:rPr>
          <w:rFonts w:cs="PerpetuaMTPro"/>
          <w:lang w:val="en-CA" w:eastAsia="ru-RU"/>
        </w:rPr>
        <w:t>Currently climate change affects the tundra through global warming, opening access into the Arctic. The overall trend is towards a greater human footprint (CAFF, 2013; Government</w:t>
      </w:r>
      <w:r w:rsidR="00C8055C">
        <w:rPr>
          <w:rFonts w:cs="PerpetuaMTPro"/>
          <w:lang w:val="en-CA" w:eastAsia="ru-RU"/>
        </w:rPr>
        <w:t xml:space="preserve"> of the Russian Federation</w:t>
      </w:r>
      <w:r>
        <w:rPr>
          <w:rFonts w:cs="PerpetuaMTPro"/>
          <w:lang w:val="en-CA" w:eastAsia="ru-RU"/>
        </w:rPr>
        <w:t>, 2013).</w:t>
      </w:r>
    </w:p>
    <w:p w14:paraId="24ED4A56" w14:textId="3912BAEC" w:rsidR="0048205B" w:rsidRDefault="0048205B" w:rsidP="00AE389F">
      <w:pPr>
        <w:autoSpaceDE w:val="0"/>
        <w:autoSpaceDN w:val="0"/>
        <w:adjustRightInd w:val="0"/>
        <w:rPr>
          <w:rFonts w:cs="PerpetuaMTPro"/>
          <w:lang w:val="en-CA" w:eastAsia="ru-RU"/>
        </w:rPr>
      </w:pPr>
      <w:r>
        <w:rPr>
          <w:lang w:val="en-CA" w:eastAsia="ru-RU"/>
        </w:rPr>
        <w:t>The northward (and upward on mountains) range shift of species is also observed by both scientists and Arctic residents. Range shifts of plants averaging 6.1 km per decade toward the poles and 6.1 m per decade in altitude have been identified in response to a mean advancement of spring (initiation of greening) by two to three days per decade (Callaghan</w:t>
      </w:r>
      <w:r>
        <w:rPr>
          <w:i/>
          <w:lang w:val="en-CA" w:eastAsia="ru-RU"/>
        </w:rPr>
        <w:t xml:space="preserve"> </w:t>
      </w:r>
      <w:r w:rsidR="00301BD0" w:rsidRPr="00301BD0">
        <w:rPr>
          <w:i/>
          <w:lang w:val="en-CA" w:eastAsia="ru-RU"/>
        </w:rPr>
        <w:t>et al.</w:t>
      </w:r>
      <w:r w:rsidRPr="00D920ED">
        <w:rPr>
          <w:lang w:val="en-CA" w:eastAsia="ru-RU"/>
        </w:rPr>
        <w:t>,</w:t>
      </w:r>
      <w:r>
        <w:rPr>
          <w:lang w:val="en-CA" w:eastAsia="ru-RU"/>
        </w:rPr>
        <w:t xml:space="preserve"> 2005; </w:t>
      </w:r>
      <w:r>
        <w:rPr>
          <w:rFonts w:cs="PerpetuaMTPro"/>
          <w:lang w:val="en-CA" w:eastAsia="ru-RU"/>
        </w:rPr>
        <w:t xml:space="preserve">Morgunov, 2011, CAFF, 2013; </w:t>
      </w:r>
      <w:r w:rsidRPr="00336299">
        <w:rPr>
          <w:rFonts w:cs="PerpetuaMTPro"/>
          <w:lang w:val="en-CA" w:eastAsia="ru-RU"/>
        </w:rPr>
        <w:fldChar w:fldCharType="begin" w:fldLock="1"/>
      </w:r>
      <w:r w:rsidRPr="00026E22">
        <w:rPr>
          <w:rFonts w:cs="PerpetuaMTPro"/>
          <w:highlight w:val="green"/>
          <w:lang w:val="en-CA" w:eastAsia="ru-RU"/>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publisher-place" : "Cambridge, United Kingdom and New York, NY, USA", "title" : "Climate Change 2014: Impacts, Adaptation, and Vulnerability. Part A: Global and Sectoral Aspects. Contribution of Working Group II to the Fifth Assessment Report of the Intergovernmental Panel on Climate Change", "type" : "book" }, "uris" : [ "http://www.mendeley.com/documents/?uuid=d289529d-b4c7-4d80-a812-28c0ef3359f9" ] } ], "mendeley" : { "formattedCitation" : "(IPCC, 2014a)", "manualFormatting" : "IPCC, 2014", "plainTextFormattedCitation" : "(IPCC, 2014a)", "previouslyFormattedCitation" : "(IPCC, 2014a)" }, "properties" : {  }, "schema" : "https://github.com/citation-style-language/schema/raw/master/csl-citation.json" }</w:instrText>
      </w:r>
      <w:r w:rsidRPr="00336299">
        <w:rPr>
          <w:rFonts w:cs="PerpetuaMTPro"/>
          <w:lang w:val="en-CA" w:eastAsia="ru-RU"/>
        </w:rPr>
        <w:fldChar w:fldCharType="separate"/>
      </w:r>
      <w:r w:rsidRPr="00336299">
        <w:rPr>
          <w:rFonts w:cs="PerpetuaMTPro"/>
          <w:lang w:val="en-CA" w:eastAsia="ru-RU"/>
        </w:rPr>
        <w:t>IPCC, 2014</w:t>
      </w:r>
      <w:r w:rsidRPr="00336299">
        <w:rPr>
          <w:rFonts w:cs="PerpetuaMTPro"/>
          <w:lang w:val="en-CA" w:eastAsia="ru-RU"/>
        </w:rPr>
        <w:fldChar w:fldCharType="end"/>
      </w:r>
      <w:r w:rsidR="00A7077A">
        <w:rPr>
          <w:rFonts w:cs="PerpetuaMTPro"/>
          <w:lang w:val="en-CA" w:eastAsia="ru-RU"/>
        </w:rPr>
        <w:t>a</w:t>
      </w:r>
      <w:r>
        <w:rPr>
          <w:lang w:val="en-CA" w:eastAsia="ru-RU"/>
        </w:rPr>
        <w:t>).</w:t>
      </w:r>
    </w:p>
    <w:p w14:paraId="3E49963D" w14:textId="16B1C608" w:rsidR="0048205B" w:rsidRDefault="0048205B" w:rsidP="00AE389F">
      <w:pPr>
        <w:autoSpaceDE w:val="0"/>
        <w:autoSpaceDN w:val="0"/>
        <w:adjustRightInd w:val="0"/>
        <w:rPr>
          <w:rFonts w:cs="PerpetuaMTPro"/>
          <w:lang w:val="en-CA" w:eastAsia="ru-RU"/>
        </w:rPr>
      </w:pPr>
      <w:r>
        <w:rPr>
          <w:rFonts w:cs="PerpetuaMTPro"/>
          <w:lang w:val="en-CA" w:eastAsia="ru-RU"/>
        </w:rPr>
        <w:t xml:space="preserve">Lemming life cycles have changed in some Arctic regions probably due to changes in timing and quality of snow accumulation, with consequent impacts for lemming predators and alternative prey (Cornulier </w:t>
      </w:r>
      <w:r w:rsidR="00301BD0" w:rsidRPr="00301BD0">
        <w:rPr>
          <w:rFonts w:cs="PerpetuaMTPro"/>
          <w:i/>
          <w:lang w:val="en-CA" w:eastAsia="ru-RU"/>
        </w:rPr>
        <w:t>et al.</w:t>
      </w:r>
      <w:r>
        <w:rPr>
          <w:rFonts w:cs="PerpetuaMTPro"/>
          <w:lang w:val="en-CA" w:eastAsia="ru-RU"/>
        </w:rPr>
        <w:t>,</w:t>
      </w:r>
      <w:r w:rsidRPr="00D920ED">
        <w:rPr>
          <w:rFonts w:cs="PerpetuaMTPro"/>
          <w:lang w:val="en-CA" w:eastAsia="ru-RU"/>
        </w:rPr>
        <w:t xml:space="preserve"> 2013, Henden </w:t>
      </w:r>
      <w:r w:rsidR="00301BD0" w:rsidRPr="00301BD0">
        <w:rPr>
          <w:rFonts w:cs="PerpetuaMTPro"/>
          <w:i/>
          <w:lang w:val="en-CA" w:eastAsia="ru-RU"/>
        </w:rPr>
        <w:t>et al.</w:t>
      </w:r>
      <w:r>
        <w:rPr>
          <w:rFonts w:cs="PerpetuaMTPro"/>
          <w:lang w:val="en-CA" w:eastAsia="ru-RU"/>
        </w:rPr>
        <w:t>,</w:t>
      </w:r>
      <w:r w:rsidRPr="00D920ED">
        <w:rPr>
          <w:rFonts w:cs="PerpetuaMTPro"/>
          <w:lang w:val="en-CA" w:eastAsia="ru-RU"/>
        </w:rPr>
        <w:t xml:space="preserve"> 2010; Terraube </w:t>
      </w:r>
      <w:r w:rsidR="00301BD0" w:rsidRPr="00301BD0">
        <w:rPr>
          <w:rFonts w:cs="PerpetuaMTPro"/>
          <w:i/>
          <w:lang w:val="en-CA" w:eastAsia="ru-RU"/>
        </w:rPr>
        <w:t>et al.</w:t>
      </w:r>
      <w:r>
        <w:rPr>
          <w:rFonts w:cs="PerpetuaMTPro"/>
          <w:lang w:val="en-CA" w:eastAsia="ru-RU"/>
        </w:rPr>
        <w:t>,</w:t>
      </w:r>
      <w:r w:rsidRPr="00D920ED">
        <w:rPr>
          <w:rFonts w:cs="PerpetuaMTPro"/>
          <w:lang w:val="en-CA" w:eastAsia="ru-RU"/>
        </w:rPr>
        <w:t xml:space="preserve"> 2011; Killengreen </w:t>
      </w:r>
      <w:r w:rsidR="00301BD0" w:rsidRPr="00301BD0">
        <w:rPr>
          <w:rFonts w:cs="PerpetuaMTPro"/>
          <w:i/>
          <w:lang w:val="en-CA" w:eastAsia="ru-RU"/>
        </w:rPr>
        <w:t>et al.</w:t>
      </w:r>
      <w:r>
        <w:rPr>
          <w:rFonts w:cs="PerpetuaMTPro"/>
          <w:lang w:val="en-CA" w:eastAsia="ru-RU"/>
        </w:rPr>
        <w:t>,</w:t>
      </w:r>
      <w:r w:rsidRPr="00D920ED">
        <w:rPr>
          <w:rFonts w:cs="PerpetuaMTPro"/>
          <w:lang w:val="en-CA" w:eastAsia="ru-RU"/>
        </w:rPr>
        <w:t xml:space="preserve"> 2012; Terraube </w:t>
      </w:r>
      <w:r w:rsidR="00301BD0" w:rsidRPr="00301BD0">
        <w:rPr>
          <w:rFonts w:cs="PerpetuaMTPro"/>
          <w:i/>
          <w:lang w:val="en-CA" w:eastAsia="ru-RU"/>
        </w:rPr>
        <w:t>et al.</w:t>
      </w:r>
      <w:r>
        <w:rPr>
          <w:rFonts w:cs="PerpetuaMTPro"/>
          <w:lang w:val="en-CA" w:eastAsia="ru-RU"/>
        </w:rPr>
        <w:t>,</w:t>
      </w:r>
      <w:r w:rsidRPr="00D920ED">
        <w:rPr>
          <w:rFonts w:cs="PerpetuaMTPro"/>
          <w:lang w:val="en-CA" w:eastAsia="ru-RU"/>
        </w:rPr>
        <w:t xml:space="preserve"> 2012; </w:t>
      </w:r>
      <w:r w:rsidRPr="00D920ED">
        <w:rPr>
          <w:rFonts w:cs="PerpetuaMTPro"/>
          <w:lang w:val="en-CA" w:eastAsia="ru-RU"/>
        </w:rPr>
        <w:fldChar w:fldCharType="begin" w:fldLock="1"/>
      </w:r>
      <w:r w:rsidRPr="00D920ED">
        <w:rPr>
          <w:rFonts w:cs="PerpetuaMTPro"/>
          <w:lang w:val="en-CA" w:eastAsia="ru-RU"/>
        </w:rPr>
        <w:instrText>ADDIN CSL_CITATION { "citationItems" : [ { "id" : "ITEM-1", "itemData" : { "author" : [ { "dropping-particle" : "", "family" : "Schmidt", "given" : "N.M.", "non-dropping-particle" : "", "parse-names" : false, "suffix" : "" }, { "dropping-particle" : "", "family" : "Ims", "given" : "R.A.", "non-dropping-particle" : "", "parse-names" : false, "suffix" : "" }, { "dropping-particle" : "", "family" : "H\u00f8ye", "given" : "T.T.", "non-dropping-particle" : "", "parse-names" : false, "suffix" : "" }, { "dropping-particle" : "", "family" : "Gilg", "given" : "O.", "non-dropping-particle" : "", "parse-names" : false, "suffix" : "" }, { "dropping-particle" : "", "family" : "Hansen", "given" : "L.H.", "non-dropping-particle" : "", "parse-names" : false, "suffix" : "" }, { "dropping-particle" : "", "family" : "Hansen", "given" : "J.", "non-dropping-particle" : "", "parse-names" : false, "suffix" : "" }, { "dropping-particle" : "", "family" : "Lund", "given" : "M.", "non-dropping-particle" : "", "parse-names" : false, "suffix" : "" }, { "dropping-particle" : "", "family" : "Fuglei", "given" : "F.", "non-dropping-particle" : "", "parse-names" : false, "suffix" : "" }, { "dropping-particle" : "", "family" : "Forchhammer", "given" : "M.C.", "non-dropping-particle" : "", "parse-names" : false, "suffix" : "" }, { "dropping-particle" : "", "family" : "Sittler", "given" : "B.", "non-dropping-particle" : "", "parse-names" : false, "suffix" : "" } ], "container-title" : "Proceedings of the Royal Society", "id" : "ITEM-1", "issued" : { "date-parts" : [ [ "2012" ] ] }, "page" : "4417-4422", "title" : "Response of arctic predator guilds to collapsing lemming cycles", "type" : "article-journal", "volume" : "279" }, "uris" : [ "http://www.mendeley.com/documents/?uuid=1260e149-e3d1-4a0b-8e94-5cbdd4a99a06" ] } ], "mendeley" : { "formattedCitation" : "(Schmidt et al., 2012)", "manualFormatting" : "Schmidt et al., 2012", "plainTextFormattedCitation" : "(Schmidt et al., 2012)", "previouslyFormattedCitation" : "(Schmidt et al., 2012)" }, "properties" : {  }, "schema" : "https://github.com/citation-style-language/schema/raw/master/csl-citation.json" }</w:instrText>
      </w:r>
      <w:r w:rsidRPr="00D920ED">
        <w:rPr>
          <w:rFonts w:cs="PerpetuaMTPro"/>
          <w:lang w:val="en-CA" w:eastAsia="ru-RU"/>
        </w:rPr>
        <w:fldChar w:fldCharType="separate"/>
      </w:r>
      <w:r w:rsidRPr="00D920ED">
        <w:rPr>
          <w:rFonts w:cs="PerpetuaMTPro"/>
          <w:lang w:val="en-CA" w:eastAsia="ru-RU"/>
        </w:rPr>
        <w:t xml:space="preserve">Schmidt </w:t>
      </w:r>
      <w:r w:rsidR="00301BD0" w:rsidRPr="00301BD0">
        <w:rPr>
          <w:rFonts w:cs="PerpetuaMTPro"/>
          <w:i/>
          <w:lang w:val="en-CA" w:eastAsia="ru-RU"/>
        </w:rPr>
        <w:t>et al.</w:t>
      </w:r>
      <w:r w:rsidRPr="00D920ED">
        <w:rPr>
          <w:rFonts w:cs="PerpetuaMTPro"/>
          <w:lang w:val="en-CA" w:eastAsia="ru-RU"/>
        </w:rPr>
        <w:t>, 2012</w:t>
      </w:r>
      <w:r w:rsidRPr="00D920ED">
        <w:rPr>
          <w:rFonts w:cs="PerpetuaMTPro"/>
          <w:lang w:val="en-CA" w:eastAsia="ru-RU"/>
        </w:rPr>
        <w:fldChar w:fldCharType="end"/>
      </w:r>
      <w:r w:rsidRPr="00D920ED">
        <w:rPr>
          <w:rFonts w:cs="PerpetuaMTPro"/>
          <w:lang w:val="en-CA" w:eastAsia="ru-RU"/>
        </w:rPr>
        <w:t xml:space="preserve">; </w:t>
      </w:r>
      <w:r w:rsidRPr="00D920ED">
        <w:rPr>
          <w:rFonts w:cs="PerpetuaMTPro"/>
          <w:lang w:val="en-CA" w:eastAsia="ru-RU"/>
        </w:rPr>
        <w:fldChar w:fldCharType="begin" w:fldLock="1"/>
      </w:r>
      <w:r w:rsidRPr="00D920ED">
        <w:rPr>
          <w:rFonts w:cs="PerpetuaMTPro"/>
          <w:lang w:val="en-CA" w:eastAsia="ru-RU"/>
        </w:rPr>
        <w:instrText>ADDIN CSL_CITATION { "citationItems" : [ { "id" : "ITEM-1", "itemData" : { "DOI" : "10.1016/j.biocon.2013.01.011", "abstract" : "Ecosystems alterations can profoundly affect species occurrence and distribution, thereby influencing trophic and/or competitive interactions. Arctic foxes have been fully protected in Fennoscandia following their drastic decline in the early 19th century, and their lack of recovery has been hypothesized to result from increased interspecific competition with red foxes that have colonized the arctic fox's range and/or changes in prey dynamics due to increased variation in climatic conditions. We used a large-scale spatio-temporal study combined with an extensive red fox removal intervention to test these two hypotheses by evaluating the relative importance of diverse environmental factors affecting the recolonization of arctic foxes in Northern Norway. Arctic foxes were never observed at sites where just a few daily observations of red foxes were recorded, and the probability of recolonization was zero at sites where no red fox was removed. The probability of recolonization increased when lemming abundance was very high, but the relative importance of this variable was half that of red foxes. Thus, our results lend support to both hypotheses, but they clearly highlight the presence of red foxes as the factor most limiting arctic fox recolonization in this part of its distribution. As the abundance of arctic foxes has remained extremely low even after more than 70. years of full protection, direct conservation actions seem to be needed to promote the recovery of arctic fox populations. Our research therefore highlights that conservation actions targeting a major reduction in red fox numbers are needed because the competitive interaction with red foxes is the most important factor limiting recolonization of this species.", "author" : [ { "dropping-particle" : "", "family" : "Hamel", "given" : "S.", "non-dropping-particle" : "", "parse-names" : false, "suffix" : "" }, { "dropping-particle" : "", "family" : "Killengreen", "given" : "S.T.", "non-dropping-particle" : "", "parse-names" : false, "suffix" : "" }, { "dropping-particle" : "", "family" : "Henden", "given" : "J.-A.", "non-dropping-particle" : "", "parse-names" : false, "suffix" : "" }, { "dropping-particle" : "", "family" : "Yoccoz", "given" : "N.", "non-dropping-particle" : "", "parse-names" : false, "suffix" : "" }, { "dropping-particle" : "", "family" : "Ims", "given" : "R.A.", "non-dropping-particle" : "", "parse-names" : false, "suffix" : "" } ], "container-title" : "Biological Conservation", "id" : "ITEM-1", "issued" : { "date-parts" : [ [ "2013" ] ] }, "page" : "114-120", "title" : "Disentangling the importance of interspecific competition, food availability, and habitat in species occupancy: recolonization of the endangered Fennoscandian arctic fox", "type" : "article-journal", "volume" : "160" }, "uris" : [ "http://www.mendeley.com/documents/?uuid=f95c2206-767e-4baa-9d5e-338b88077042" ] } ], "mendeley" : { "formattedCitation" : "(Hamel, Killengreen, Henden, Yoccoz, &amp; Ims, 2013)", "manualFormatting" : "Hamel et al. 2013", "plainTextFormattedCitation" : "(Hamel, Killengreen, Henden, Yoccoz, &amp; Ims, 2013)", "previouslyFormattedCitation" : "(Hamel, Killengreen, Henden, Yoccoz, &amp; Ims, 2013)" }, "properties" : {  }, "schema" : "https://github.com/citation-style-language/schema/raw/master/csl-citation.json" }</w:instrText>
      </w:r>
      <w:r w:rsidRPr="00D920ED">
        <w:rPr>
          <w:rFonts w:cs="PerpetuaMTPro"/>
          <w:lang w:val="en-CA" w:eastAsia="ru-RU"/>
        </w:rPr>
        <w:fldChar w:fldCharType="separate"/>
      </w:r>
      <w:r w:rsidRPr="00D920ED">
        <w:rPr>
          <w:rFonts w:cs="PerpetuaMTPro"/>
          <w:lang w:val="en-CA" w:eastAsia="ru-RU"/>
        </w:rPr>
        <w:t xml:space="preserve">Hamel </w:t>
      </w:r>
      <w:r w:rsidR="00301BD0" w:rsidRPr="00301BD0">
        <w:rPr>
          <w:rFonts w:cs="PerpetuaMTPro"/>
          <w:i/>
          <w:lang w:val="en-CA" w:eastAsia="ru-RU"/>
        </w:rPr>
        <w:t>et al.</w:t>
      </w:r>
      <w:r>
        <w:rPr>
          <w:rFonts w:cs="PerpetuaMTPro"/>
          <w:lang w:val="en-CA" w:eastAsia="ru-RU"/>
        </w:rPr>
        <w:t>,</w:t>
      </w:r>
      <w:r w:rsidRPr="00D920ED">
        <w:rPr>
          <w:rFonts w:cs="PerpetuaMTPro"/>
          <w:lang w:val="en-CA" w:eastAsia="ru-RU"/>
        </w:rPr>
        <w:t xml:space="preserve"> 2013</w:t>
      </w:r>
      <w:r w:rsidRPr="00D920ED">
        <w:rPr>
          <w:rFonts w:cs="PerpetuaMTPro"/>
          <w:lang w:val="en-CA" w:eastAsia="ru-RU"/>
        </w:rPr>
        <w:fldChar w:fldCharType="end"/>
      </w:r>
      <w:r w:rsidRPr="00D920ED">
        <w:rPr>
          <w:rFonts w:cs="PerpetuaMTPro"/>
          <w:lang w:val="en-CA" w:eastAsia="ru-RU"/>
        </w:rPr>
        <w:t xml:space="preserve">; Millon </w:t>
      </w:r>
      <w:r w:rsidR="00301BD0" w:rsidRPr="00301BD0">
        <w:rPr>
          <w:rFonts w:cs="PerpetuaMTPro"/>
          <w:i/>
          <w:lang w:val="en-CA" w:eastAsia="ru-RU"/>
        </w:rPr>
        <w:t>et al.</w:t>
      </w:r>
      <w:r>
        <w:rPr>
          <w:rFonts w:cs="PerpetuaMTPro"/>
          <w:lang w:val="en-CA" w:eastAsia="ru-RU"/>
        </w:rPr>
        <w:t>, 2014).</w:t>
      </w:r>
    </w:p>
    <w:p w14:paraId="28158990" w14:textId="77777777" w:rsidR="0048205B" w:rsidRDefault="0048205B" w:rsidP="00AE389F">
      <w:pPr>
        <w:autoSpaceDE w:val="0"/>
        <w:autoSpaceDN w:val="0"/>
        <w:adjustRightInd w:val="0"/>
        <w:spacing w:after="0"/>
        <w:rPr>
          <w:rFonts w:cs="PerpetuaMTPro"/>
          <w:lang w:val="en-CA" w:eastAsia="ru-RU"/>
        </w:rPr>
      </w:pPr>
    </w:p>
    <w:p w14:paraId="5D4B2643" w14:textId="77777777" w:rsidR="0048205B" w:rsidRDefault="0048205B" w:rsidP="00AE389F">
      <w:pPr>
        <w:autoSpaceDE w:val="0"/>
        <w:autoSpaceDN w:val="0"/>
        <w:adjustRightInd w:val="0"/>
        <w:spacing w:after="0"/>
        <w:rPr>
          <w:rFonts w:cs="PerpetuaMTPro"/>
          <w:u w:val="single"/>
          <w:lang w:val="en-CA" w:eastAsia="ru-RU"/>
        </w:rPr>
      </w:pPr>
      <w:r>
        <w:rPr>
          <w:u w:val="single"/>
          <w:lang w:val="en-CA"/>
        </w:rPr>
        <w:t>Attribution of biodiversity trends to direct drivers</w:t>
      </w:r>
    </w:p>
    <w:p w14:paraId="2707C716" w14:textId="4378CD33" w:rsidR="0048205B" w:rsidRDefault="0048205B" w:rsidP="00AE389F">
      <w:pPr>
        <w:autoSpaceDE w:val="0"/>
        <w:autoSpaceDN w:val="0"/>
        <w:adjustRightInd w:val="0"/>
        <w:rPr>
          <w:rFonts w:cs="PerpetuaMTPro"/>
          <w:lang w:val="en-CA" w:eastAsia="ru-RU"/>
        </w:rPr>
      </w:pPr>
      <w:r>
        <w:rPr>
          <w:rFonts w:cs="PerpetuaMTPro"/>
          <w:lang w:val="en-CA" w:eastAsia="ru-RU"/>
        </w:rPr>
        <w:t xml:space="preserve">Mechanical disturbance of the soil and vegetation cover leads to ecosystem fragmentation (Kumpula </w:t>
      </w:r>
      <w:r w:rsidR="00301BD0" w:rsidRPr="00301BD0">
        <w:rPr>
          <w:rFonts w:cs="PerpetuaMTPro"/>
          <w:i/>
          <w:lang w:val="en-CA" w:eastAsia="ru-RU"/>
        </w:rPr>
        <w:t>et al.</w:t>
      </w:r>
      <w:r>
        <w:rPr>
          <w:rFonts w:cs="PerpetuaMTPro"/>
          <w:lang w:val="en-CA" w:eastAsia="ru-RU"/>
        </w:rPr>
        <w:t xml:space="preserve">, 2012), formation of artificial habitats and their colonization by weeds. Off-road driving with tracked vehicles poses a problem in parts of the Arctic, especially in Eastern Europe, where impacts on tundra vegetation can persist for decades following the disturbance (CAFF, 2013). Mechanical disturbances include thermokarst induced by the thawing of permafrost; freeze–thaw processes; wind, sand, and ice blasts; seasonal ice oscillations; slope processes; snow load; flooding during thaw; changes in river volume; coastal erosion and flooding. Biological disturbances include insect-pest outbreaks, peaks of grazing animals that have cyclic populations, and fire (Callaghan </w:t>
      </w:r>
      <w:r w:rsidR="00301BD0" w:rsidRPr="00301BD0">
        <w:rPr>
          <w:rFonts w:cs="PerpetuaMTPro"/>
          <w:i/>
          <w:lang w:val="en-CA" w:eastAsia="ru-RU"/>
        </w:rPr>
        <w:t>et al.</w:t>
      </w:r>
      <w:r>
        <w:rPr>
          <w:rFonts w:cs="PerpetuaMTPro"/>
          <w:lang w:val="en-CA" w:eastAsia="ru-RU"/>
        </w:rPr>
        <w:t xml:space="preserve">, 2005). Overgrazing by domestic reindeer causes destruction of vegetation cover (Morgunov, 2011; Aleynikov </w:t>
      </w:r>
      <w:r w:rsidR="00301BD0" w:rsidRPr="00301BD0">
        <w:rPr>
          <w:rFonts w:cs="PerpetuaMTPro"/>
          <w:i/>
          <w:lang w:val="en-CA" w:eastAsia="ru-RU"/>
        </w:rPr>
        <w:t>et al.</w:t>
      </w:r>
      <w:r>
        <w:rPr>
          <w:rFonts w:cs="PerpetuaMTPro"/>
          <w:lang w:val="en-CA" w:eastAsia="ru-RU"/>
        </w:rPr>
        <w:t>,</w:t>
      </w:r>
      <w:r w:rsidRPr="00886315">
        <w:rPr>
          <w:rFonts w:cs="PerpetuaMTPro"/>
          <w:lang w:val="en-CA" w:eastAsia="ru-RU"/>
        </w:rPr>
        <w:t xml:space="preserve"> </w:t>
      </w:r>
      <w:r>
        <w:rPr>
          <w:rFonts w:cs="PerpetuaMTPro"/>
          <w:lang w:val="en-CA" w:eastAsia="ru-RU"/>
        </w:rPr>
        <w:t>2014), - a widespread direct human-induced pressure on terrestrial Arctic in Europe and Central Asia (CAFF, 2013).</w:t>
      </w:r>
    </w:p>
    <w:p w14:paraId="706D5C4C" w14:textId="73AE1FA8" w:rsidR="0048205B" w:rsidRDefault="0048205B" w:rsidP="00AE389F">
      <w:pPr>
        <w:autoSpaceDE w:val="0"/>
        <w:autoSpaceDN w:val="0"/>
        <w:adjustRightInd w:val="0"/>
        <w:rPr>
          <w:rFonts w:cs="PerpetuaMTPro"/>
          <w:lang w:val="en-CA" w:eastAsia="ru-RU"/>
        </w:rPr>
      </w:pPr>
      <w:r>
        <w:rPr>
          <w:rFonts w:cs="PerpetuaMTPro"/>
          <w:lang w:val="en-CA" w:eastAsia="ru-RU"/>
        </w:rPr>
        <w:t>The Arctic stands out in terms of climate change effects on biodiversity (</w:t>
      </w:r>
      <w:r>
        <w:rPr>
          <w:lang w:val="en-CA" w:eastAsia="ru-RU"/>
        </w:rPr>
        <w:t xml:space="preserve">Callaghan </w:t>
      </w:r>
      <w:r w:rsidR="00301BD0" w:rsidRPr="00301BD0">
        <w:rPr>
          <w:i/>
          <w:lang w:val="en-CA" w:eastAsia="ru-RU"/>
        </w:rPr>
        <w:t>et al.</w:t>
      </w:r>
      <w:r>
        <w:rPr>
          <w:lang w:val="en-CA" w:eastAsia="ru-RU"/>
        </w:rPr>
        <w:t>, 2005</w:t>
      </w:r>
      <w:r>
        <w:rPr>
          <w:rFonts w:cs="PerpetuaMTPro"/>
          <w:lang w:val="en-CA" w:eastAsia="ru-RU"/>
        </w:rPr>
        <w:t xml:space="preserve">), including a prolongation of the growing season and an increase in productivity (for plants), nesting period (for birds), and warm season (for invertebrates). Climate change has led to a northward shift of the tundra-forest boundary; the extension of some species ranges, changing migration patterns; and to the introduction of alien species. An increase in the frequency of climatic anomalies such as winter thaw, summer frosts, increased precipitation, including snow, leads to the mass deaths of animals (e.g. reindeer and waterfowl) (Bhatt </w:t>
      </w:r>
      <w:r w:rsidR="00301BD0" w:rsidRPr="00301BD0">
        <w:rPr>
          <w:rFonts w:cs="PerpetuaMTPro"/>
          <w:i/>
          <w:lang w:val="en-CA" w:eastAsia="ru-RU"/>
        </w:rPr>
        <w:t>et al.</w:t>
      </w:r>
      <w:r w:rsidRPr="00886315">
        <w:rPr>
          <w:rFonts w:cs="PerpetuaMTPro"/>
          <w:lang w:val="en-CA" w:eastAsia="ru-RU"/>
        </w:rPr>
        <w:t>,</w:t>
      </w:r>
      <w:r>
        <w:rPr>
          <w:rFonts w:cs="PerpetuaMTPro"/>
          <w:lang w:val="en-CA" w:eastAsia="ru-RU"/>
        </w:rPr>
        <w:t xml:space="preserve"> 2010; CAFF, 2013; </w:t>
      </w:r>
      <w:r>
        <w:rPr>
          <w:rFonts w:cs="PerpetuaMTPro"/>
          <w:lang w:val="en-CA" w:eastAsia="ru-RU"/>
        </w:rPr>
        <w:fldChar w:fldCharType="begin" w:fldLock="1"/>
      </w:r>
      <w:r>
        <w:rPr>
          <w:rFonts w:cs="PerpetuaMTPro"/>
          <w:lang w:val="en-CA" w:eastAsia="ru-RU"/>
        </w:rPr>
        <w:instrText xml:space="preserve">ADDIN CSL_CITATION { "citationItems" : [ { "id" : "ITEM-1", "itemData" : { "DOI" : "10.1098/rstb.2012.0482", "ISBN" : "0962-8436\\n1471-2970", "ISSN" : "1471-2970", "PMID" : "23836788", "abstract" : "Arctic wildlife is often presented as being highly at risk in the face of current climate warming. We use the long-term (up to 24 years) monitoring records available on Bylot Island in the Canadian Arctic to examine temporal trends in population attributes of several terrestrial vertebrates and in primary production. Despite a warming trend (e.g. cumulative annual thawing degree-days increased by 37% and snow-melt date advanced by 4-7 days over a 23-year period), we found little evidence for changes in the phenology, abundance or productivity of several vertebrate species (snow goose, foxes, lemmings, avian predators and one passerine). Only primary production showed a response to warming (annual above-ground biomass of wetland graminoids increased by 123% during this period). We nonetheless found evidence for potential mismatches between herbivores and their food plants in response to warming as snow geese adjusted their laying date by only 3.8 days on average for a change in snow-melt of 10 days, half of the corresponding adjustment shown by the timing of plant growth (7.1 days). We discuss several reasons (duration of time series, large annual variability, amplitude of observed climate change, nonlinear dynamic or constraints imposed by various rate of warming with latitude in migrants) to explain the lack of response by herbivores and predators to climate warming at our study site. We also show how length and intensity of monitoring could affect our ability to detect temporal trends and provide recommendations for future monitoring.", "author" : [ { "dropping-particle" : "", "family" : "Gauthier", "given" : "Gilles", "non-dropping-particle" : "", "parse-names" : false, "suffix" : "" }, { "dropping-particle" : "", "family" : "B\u00eaty", "given" : "Jo\u00ebl", "non-dropping-particle" : "", "parse-names" : false, "suffix" : "" }, { "dropping-particle" : "", "family" : "Cadieux", "given" : "Marie-Christine", "non-dropping-particle" : "", "parse-names" : false, "suffix" : "" }, { "dropping-particle" : "", "family" : "Legagneux", "given" : "Pierre", "non-dropping-particle" : "", "parse-names" : false, "suffix" : "" }, { "dropping-particle" : "", "family" : "Doiron", "given" : "Madeleine", "non-dropping-particle" </w:instrText>
      </w:r>
      <w:r w:rsidRPr="0049087E">
        <w:rPr>
          <w:rFonts w:cs="PerpetuaMTPro"/>
          <w:lang w:val="fr-CH" w:eastAsia="ru-RU"/>
        </w:rPr>
        <w:instrText>: "", "parse-names" : false, "suffix" : "" }, { "dropping-particle" : "", "family" : "Chevallier", "given" : "Cl\u00e9ment", "non-dropping-particle" : "", "parse-names" : false, "suffix" : "" }, { "dropping-particle" : "", "family" : "Lai", "given" : "Sandra", "non-dropping-particle" : "", "parse-names" : false, "suffix" : "" }, { "dropping-particle" : "", "family" : "Tarroux", "given" : "Arnaud", "non-dropping-particle" : "", "parse-names" : false, "suffix" : "" }, { "dropping-particle" : "", "family" : "Berteaux", "given" : "Dominique", "non-dropping-particle" : "", "parse-names" : false, "suffix" : "" } ], "container-title" : "Philosophical transactions of the Royal Society of London. Series B, Biological sciences", "id" : "ITEM-1", "issue" : "1624", "issued" : { "date-parts" : [ [ "2013" ] ] }, "page" : "20120482", "publisher" : "The Royal Society", "title" : "Long-term monitoring at multiple trophic levels suggests heterogeneity in responses to climate change in the Canadian Arctic tundra", "type" : "article-journal", "volume" : "368" }, "uris" : [ "http://www.mendeley.com/documents/?uuid=7d0827d4-23c4-40a2-bb46-c4f663569752" ] } ], "mendeley" : { "formattedCitation" : "(Gauthier et al., 2013)", "manualFormatting" : "Gauthier et al., 2013", "plainTextFormattedCitation" : "(Gauthier et al., 2013)", "previouslyFormattedCitation" : "(Gauthier et al., 2013)" }, "properties" : {  }, "schema" : "https://github.com/citation-style-language/schema/raw/master/csl-citation.json" }</w:instrText>
      </w:r>
      <w:r>
        <w:rPr>
          <w:rFonts w:cs="PerpetuaMTPro"/>
          <w:lang w:val="en-CA" w:eastAsia="ru-RU"/>
        </w:rPr>
        <w:fldChar w:fldCharType="separate"/>
      </w:r>
      <w:r w:rsidRPr="0049087E">
        <w:rPr>
          <w:rFonts w:cs="PerpetuaMTPro"/>
          <w:lang w:val="fr-CH" w:eastAsia="ru-RU"/>
        </w:rPr>
        <w:t xml:space="preserve">Gauthier </w:t>
      </w:r>
      <w:r w:rsidR="00301BD0" w:rsidRPr="00301BD0">
        <w:rPr>
          <w:rFonts w:cs="PerpetuaMTPro"/>
          <w:i/>
          <w:lang w:val="fr-CH" w:eastAsia="ru-RU"/>
        </w:rPr>
        <w:t>et al.</w:t>
      </w:r>
      <w:r w:rsidRPr="0049087E">
        <w:rPr>
          <w:rFonts w:cs="PerpetuaMTPro"/>
          <w:lang w:val="fr-CH" w:eastAsia="ru-RU"/>
        </w:rPr>
        <w:t>, 2013</w:t>
      </w:r>
      <w:r>
        <w:rPr>
          <w:rFonts w:cs="PerpetuaMTPro"/>
          <w:lang w:val="en-CA" w:eastAsia="ru-RU"/>
        </w:rPr>
        <w:fldChar w:fldCharType="end"/>
      </w:r>
      <w:r w:rsidRPr="0049087E">
        <w:rPr>
          <w:rFonts w:cs="PerpetuaMTPro"/>
          <w:lang w:val="fr-CH" w:eastAsia="ru-RU"/>
        </w:rPr>
        <w:t xml:space="preserve">; Hudson &amp; Henry, 2009; </w:t>
      </w:r>
      <w:r w:rsidRPr="00336299">
        <w:rPr>
          <w:rFonts w:cs="PerpetuaMTPro"/>
          <w:lang w:val="fr-CH" w:eastAsia="ru-RU"/>
        </w:rPr>
        <w:t>IPCC, 2014</w:t>
      </w:r>
      <w:r w:rsidR="00A7077A">
        <w:rPr>
          <w:rFonts w:cs="PerpetuaMTPro"/>
          <w:lang w:val="fr-CH" w:eastAsia="ru-RU"/>
        </w:rPr>
        <w:t>a, 2014b</w:t>
      </w:r>
      <w:r w:rsidRPr="0049087E">
        <w:rPr>
          <w:rFonts w:cs="PerpetuaMTPro"/>
          <w:lang w:val="fr-CH" w:eastAsia="ru-RU"/>
        </w:rPr>
        <w:t xml:space="preserve">; Morgunov, 2011; Raynolds </w:t>
      </w:r>
      <w:r w:rsidR="00301BD0" w:rsidRPr="00301BD0">
        <w:rPr>
          <w:rFonts w:cs="PerpetuaMTPro"/>
          <w:i/>
          <w:lang w:val="fr-CH" w:eastAsia="ru-RU"/>
        </w:rPr>
        <w:t>et al.</w:t>
      </w:r>
      <w:r w:rsidRPr="0049087E">
        <w:rPr>
          <w:rFonts w:cs="PerpetuaMTPro"/>
          <w:lang w:val="fr-CH" w:eastAsia="ru-RU"/>
        </w:rPr>
        <w:t xml:space="preserve">, 2006; Xu </w:t>
      </w:r>
      <w:r w:rsidR="00301BD0" w:rsidRPr="00301BD0">
        <w:rPr>
          <w:rFonts w:cs="PerpetuaMTPro"/>
          <w:i/>
          <w:lang w:val="fr-CH" w:eastAsia="ru-RU"/>
        </w:rPr>
        <w:t>et al.</w:t>
      </w:r>
      <w:r w:rsidRPr="0049087E">
        <w:rPr>
          <w:rFonts w:cs="PerpetuaMTPro"/>
          <w:lang w:val="fr-CH" w:eastAsia="ru-RU"/>
        </w:rPr>
        <w:t>, 2013</w:t>
      </w:r>
      <w:r>
        <w:rPr>
          <w:rFonts w:cs="PerpetuaMTPro"/>
          <w:lang w:val="en-CA" w:eastAsia="ru-RU"/>
        </w:rPr>
        <w:t>).</w:t>
      </w:r>
    </w:p>
    <w:p w14:paraId="2E7AD07D" w14:textId="28C9C208" w:rsidR="0048205B" w:rsidRDefault="0048205B" w:rsidP="00AE389F">
      <w:pPr>
        <w:autoSpaceDE w:val="0"/>
        <w:autoSpaceDN w:val="0"/>
        <w:adjustRightInd w:val="0"/>
        <w:rPr>
          <w:rFonts w:cs="PerpetuaMTPro"/>
          <w:lang w:val="en-CA" w:eastAsia="ru-RU"/>
        </w:rPr>
      </w:pPr>
      <w:r>
        <w:rPr>
          <w:rFonts w:cs="PerpetuaMTPro"/>
          <w:lang w:val="en-CA" w:eastAsia="ru-RU"/>
        </w:rPr>
        <w:t>Poaching and unregulated use of biological resources affect rare and vulnerable species. Polar bear poaching in Eastern Russian coastal tundra estimated at 100-200 animals per year (Kochnev, 2004; Morgunov, 2011; Kochnev &amp; Zdor, 2014). While gathering goose down or hunting for birds and animals for food, local people may be unaware of the species national conservation status (</w:t>
      </w:r>
      <w:r>
        <w:rPr>
          <w:rFonts w:cs="PerpetuaMTPro"/>
          <w:lang w:val="en-CA" w:eastAsia="ru-RU"/>
        </w:rPr>
        <w:fldChar w:fldCharType="begin" w:fldLock="1"/>
      </w:r>
      <w:r>
        <w:rPr>
          <w:rFonts w:cs="PerpetuaMTPro"/>
          <w:lang w:val="en-CA" w:eastAsia="ru-RU"/>
        </w:rPr>
        <w:instrText>ADDIN CSL_CITATION { "citationItems" : [ { "id" : "ITEM-1", "itemData" : { "id" : "ITEM-1", "issued" : { "date-parts" : [ [ "2001" ] ] }, "number-of-pages" : "868", "publisher" : "\u0410\u0421\u0422-\u0410\u0441\u0442\u0440\u0435\u043b\u044c [AST-Astrel]", "publisher-place" : "Moscow", "title" : "\u041a\u0440\u0430\u0441\u043d\u0430\u044f \u043a\u043d\u0438\u0433\u0430 \u0420\u043e\u0441\u0441\u0438\u0439\u0441\u043a\u043e\u0439 \u0424\u0435\u0434\u0435\u0440\u0430\u0446\u0438\u0438 (\u0436\u0438\u0432\u043e\u0442\u043d\u044b\u0435) [Red Data Book of Russian Fderation (anymals)]", "type" : "book" }, "uris" : [ "http://www.mendeley.com/documents/?uuid=7b926636-012b-4f1f-9c51-cb29fa5af826" ] } ], "mendeley" : { "formattedCitation" : "(&lt;i&gt;\u041a\u0440\u0430\u0441\u043d\u0430\u044f \u043a\u043d\u0438\u0433\u0430 \u0420\u043e\u0441\u0441\u0438\u0439\u0441\u043a\u043e\u0439 \u0424\u0435\u0434\u0435\u0440\u0430\u0446\u0438\u0438 (\u0436\u0438\u0432\u043e\u0442\u043d\u044b\u0435) [Red Data Book of Russian Fderation (anymals)]&lt;/i&gt;, 2001)", "manualFormatting" : "\u041a\u0440\u0430\u0441\u043d\u0430\u044f \u043a\u043d\u0438\u0433\u0430 \u0420\u043e\u0441\u0441\u0438\u0439\u0441\u043a\u043e\u0439 \u0424\u0435\u0434\u0435\u0440\u0430\u0446\u0438\u0438 (\u0436\u0438\u0432\u043e\u0442\u043d\u044b\u0435) [Red Data Book of Russian Fderation (anymals)], 2001;", "plainTextFormattedCitation" : "(\u041a\u0440\u0430\u0441\u043d\u0430\u044f \u043a\u043d\u0438\u0433\u0430 \u0420\u043e\u0441\u0441\u0438\u0439\u0441\u043a\u043e\u0439 \u0424\u0435\u0434\u0435\u0440\u0430\u0446\u0438\u0438 (\u0436\u0438\u0432\u043e\u0442\u043d\u044b\u0435) [Red Data Book of Russian Fderation (anymals)], 2001)", "previouslyFormattedCitation" : "(&lt;i&gt;\u041a\u0440\u0430\u0441\u043d\u0430\u044f \u043a\u043d\u0438\u0433\u0430 \u0420\u043e\u0441\u0441\u0438\u0439\u0441\u043a\u043e\u0439 \u0424\u0435\u0434\u0435\u0440\u0430\u0446\u0438\u0438 (\u0436\u0438\u0432\u043e\u0442\u043d\u044b\u0435) [Red Data Book of Russian Fderation (anymals)]&lt;/i&gt;, 2001)" }, "properties" : {  }, "schema" : "https://github.com/citation-style-language/schema/raw/master/csl-citation.json" }</w:instrText>
      </w:r>
      <w:r>
        <w:rPr>
          <w:rFonts w:cs="PerpetuaMTPro"/>
          <w:lang w:val="en-CA" w:eastAsia="ru-RU"/>
        </w:rPr>
        <w:fldChar w:fldCharType="separate"/>
      </w:r>
      <w:r w:rsidR="000967F8">
        <w:rPr>
          <w:rFonts w:cs="PerpetuaMTPro"/>
          <w:lang w:val="en-CA" w:eastAsia="ru-RU"/>
        </w:rPr>
        <w:t xml:space="preserve">Danilov-Danilyan </w:t>
      </w:r>
      <w:r w:rsidR="000967F8">
        <w:rPr>
          <w:rFonts w:cs="PerpetuaMTPro"/>
          <w:i/>
          <w:lang w:val="en-CA" w:eastAsia="ru-RU"/>
        </w:rPr>
        <w:t>et al.</w:t>
      </w:r>
      <w:r>
        <w:rPr>
          <w:rFonts w:cs="PerpetuaMTPro"/>
          <w:lang w:val="en-CA" w:eastAsia="ru-RU"/>
        </w:rPr>
        <w:t>, 2001;</w:t>
      </w:r>
      <w:r>
        <w:rPr>
          <w:rFonts w:cs="PerpetuaMTPro"/>
          <w:lang w:val="en-CA" w:eastAsia="ru-RU"/>
        </w:rPr>
        <w:fldChar w:fldCharType="end"/>
      </w:r>
      <w:r>
        <w:rPr>
          <w:rFonts w:cs="PerpetuaMTPro"/>
          <w:lang w:val="en-CA" w:eastAsia="ru-RU"/>
        </w:rPr>
        <w:t xml:space="preserve"> Lavrinenko &amp; Lavrinenko, 2006) and protection by law </w:t>
      </w:r>
      <w:r>
        <w:rPr>
          <w:rFonts w:cs="PerpetuaMTPro"/>
          <w:lang w:val="en-CA" w:eastAsia="ru-RU"/>
        </w:rPr>
        <w:fldChar w:fldCharType="begin" w:fldLock="1"/>
      </w:r>
      <w:r>
        <w:rPr>
          <w:rFonts w:cs="PerpetuaMTPro"/>
          <w:lang w:val="en-CA" w:eastAsia="ru-RU"/>
        </w:rPr>
        <w:instrText>ADDIN CSL_CITATION { "citationItems" : [ { "id" : "ITEM-1", "itemData" : { "author" : [ { "dropping-particle" : "", "family" : "Aleynikov", "given" : "A.A.", "non-dropping-particle" : "", "parse-names" : false, "suffix" : "" }, { "dropping-particle" : "", "family" : "Aleynikova", "given" : "A.M.", "non-dropping-particle" : "", "parse-names" : false, "suffix" : "" }, { "dropping-particle" : "", "family" : "Bocharnikov", "given" : "M.V.", "non-dropping-particle" : "", "parse-names" : false, "suffix" : "" }, { "dropping-particle" : "", "family" : "Glazov", "given" : "P.M.", "non-dropping-particle" : "", "parse-names" : false, "suffix" : "" }, { "dropping-particle" : "", "family" : "Golovlev", "given" : "P.P.", "non-dropping-particle" : "", "parse-names" : false, "suffix" : "" }, { "dropping-particle" : "", "family" : "Golovleva", "given" : "V.O.", "non-dropping-particle" : "", "parse-names" : false, "suffix" : "" }, { "dropping-particle" : "", "family" : "Gruza", "given" : "G.V.", "non-dropping-particle" : "", "parse-names" : false, "suffix" : "" }, { "dropping-particle" : "", "family" : "Dobrolyubova", "given" : "K.O.", "non-dropping-particle" : "", "parse-names" : false, "suffix" : "" }, { "dropping-particle" : "", "family" : "Evina", "given" : "A.I.", "non-dropping-particle" : "", "parse-names" : false, "suffix" : "" }, { "dropping-particle" : "", "family" : "Lipka", "given" : "O.N.", "non-dropping-particle" : "", "parse-names" : false, "suffix" : "" }, { "dropping-particle" : "", "family" : "Zhbanova", "given" : "P.I.", "non-dropping-particle" : "", "parse-names" : false, "suffix" : "" }, { "dropping-particle" : "", "family" : "Zamolodchikov", "given" : "D.G.", "non-dropping-particle" : "", "parse-names" : false, "suffix" : "" }, { "dropping-particle" : "", "family" : "Zenin", "given" : "E.A.", "non-dropping-particle" : "", "parse-names" : false, "suffix" : "" }, { "dropping-particle" : "", "family" : "Kalashnikova", "given" : "Yu.A.", "non-dropping-particle" : "", "parse-names" : false, "suffix" : "" }, { "dropping-particle" : "", "family" : "Kozhin", "given" : "M.N.", "non-dropping-particle" : "", "parse-names" : false, "suffix" : "" }, { "dropping-particle" : "", "family" : "Kokorin", "given" : "A.O.", "non-dropping-particle" : "", "parse-names" : false, "suffix" : "" }, { "dropping-particle" : "", "family" : "Krylenko", "given" : "I.V.", "non-dropping-particle" : "", "parse-names" : false, "suffix" : "" }, { "dropping-particle" : "", "family" : "Krylenko", "given" : "I.N.", "non-dropping-particle" : "", "parse-names" : false, "suffix" : "" }, { "dropping-particle" : "", "family" : "Kushcheva", "given" : "Yu.V.", "non-dropping-particle" : "", "parse-names" : false, "suffix" : "" }, { "dropping-particle" : "", "family" : "Miklyayev", "given" : "I.A.", "non-dropping-particle" : "", "parse-names" : false, "suffix" : "" }, { "dropping-particle" : "", "family" : "Miklyayeva", "given" : "I.M.", "non-dropping-particle" : "", "parse-names" : false, "suffix" : "" }, { "dropping-particle" : "", "family" : "Nikiforov", "given" : "V.V.", "non-dropping-particle" : "", "parse-names" : false, "suffix" : "" }, { "dropping-particle" : "", "family" : "Pavlova", "given" : "A.D.", "non-dropping-particle" : "", "parse-names" : false, "suffix" : "" }, { "dropping-particle" : "", "family" : "Postnova", "given" : "A.I.", "non-dropping-particle" : "", "parse-names" : false, "suffix" : "" }, { "dropping-particle" : "", "family" : "Pukhova", "given" : "M.A.", "non-dropping-particle" : "", "parse-names" : false, "suffix" : "" }, { "dropping-particle" : "", "family" : "Rankova", "given" : "E.Ya.", "non-dropping-particle" : "", "parse-names" : false, "suffix" : "" }, { "dropping-particle" : "", "family" : "Stishov", "given" : "M.S.", "non-dropping-particle" : "", "parse-names" : false, "suffix" : "" }, { "dropping-particle" : "", "family" : "Sutkaytis", "given" : "O.K.", "non-dropping-particle" : "", "parse-names" : false, "suffix" : "" }, { "dropping-particle" : "", "family" : "Uvarov", "given" : "S.A.", "non-dropping-particle" : "", "parse-names" : false, "suffix" : "" }, { "dropping-particle" : "", "family" : "Fomin", "given" : "S.Yu.", "non-dropping-particle" : "", "parse-names" : false, "suffix" : "" }, { "dropping-particle" : "", "family" : "Khokhlov", "given" : "S.F.", "non-dropping-particle" : "", "parse-names" : false, "suffix" : "" }, { "dropping-particle" : "", "family" : "[\u0410\u043b\u0435\u0439\u043d\u0438\u043a\u043e\u0432 \u0410.\u0410.", "given" : "", "non-dropping-particle" : "", "parse-names" : false, "suffix" : "" }, { "dropping-particle" : "", "family" : "\u0410\u043b\u0435\u0439\u043d\u0438\u043a\u043e\u0432\u0430 \u0410.\u041c.", "given" : "", "non-dropping-particle" : "", "parse-names" : false, "suffix" : "" }, { "dropping-particle" : "", "family" : "\u0411\u043e\u0447\u0430\u0440\u043d\u0438\u043a\u043e\u0432 \u041c.\u0412.", "given" : "", "non-dropping-particle" : "", "parse-names" : false, "suffix" : "" }, { "dropping-particle" : "", "family" : "\u0413\u043b\u0430\u0437\u043e\u0432 \u041f.\u041c.", "given" : "", "non-dropping-particle" : "", "parse-names" : false, "suffix" : "" }, { "dropping-particle" : "", "family" : "\u0413\u043e\u043b\u043e\u0432\u043b\u0435\u0432 \u041f.\u041f.", "given" : "", "non-dropping-particle" : "", "parse-names" : false, "suffix" : "" }, { "dropping-particle" : "", "family" : "\u0413\u043e\u043b\u043e\u0432\u043b\u0435\u0432\u0430 \u0412.\u041e.", "given" : "", "non-dropping-particle" : "", "parse-names" : false, "suffix" : "" }, { "dropping-particle" : "", "family" : "\u0413\u0440\u0443\u0437\u0430 \u0413.\u0412.", "given" : "", "non-dropping-particle" : "", "parse-names" : false, "suffix" : "" }, { "dropping-particle" : "", "family" : "\u0414\u043e\u0431\u0440\u043e\u043b\u044e\u0431\u043e\u0432\u0430 \u041a.\u041e.", "given" : "", "non-dropping-particle" : "", "parse-names" : false, "suffix" : "" }, { "dropping-particle" : "", "family" : "\u0415\u0432\u0438\u043d\u0430 \u0410.\u0418.", "given" : "", "non-dropping-particle" : "", "parse-names" : false, "suffix" : "" }, { "dropping-particle" : "", "family" : "\u041b\u0438\u043f\u043a\u0430 \u041e.\u041d.", "given" : "", "non-dropping-particle" : "", "parse-names" : false, "suffix" : "" }, { "dropping-particle" : "", "family" : "\u0416\u0431\u0430\u043d\u043e\u0432\u0430 \u041f.\u0418.", "given" : "", "non-dropping-particle" : "", "parse-names" : false, "suffix" : "" }, { "dropping-particle" : "", "family" : "\u0417\u0430\u043c\u043e\u043b\u043e\u0434\u0447\u0438\u043a\u043e\u0432 \u0414.\u0413.", "given" : "", "non-dropping-particle" : "", "parse-names" : false, "suffix" : "" }, { "dropping-particle" : "", "family" : "\u0417\u0435\u043d\u0438\u043d \u0415.\u0410.", "given" : "", "non-dropping-particle" : "", "parse-names" : false, "suffix" : "" }, { "dropping-particle" : "", "family" : "\u041a\u0430\u043b\u0430\u0448\u043d\u0438\u043a\u043e\u0432\u0430 \u042e.\u0410.", "given" : "", "non-dropping-particle" : "", "parse-names" : false, "suffix" : "" }, { "dropping-particle" : "", "family" : "\u041a\u043e\u0436\u0438\u043d \u041c.\u041d.", "given" : "", "non-dropping-particle" : "", "parse-names" : false, "suffix" : "" }, { "dropping-particle" : "", "family" : "\u041a\u043e\u043a\u043e\u0440\u0438\u043d \u0410.\u041e.", "given" : "", "non-dropping-particle" : "", "parse-names" : false, "suffix" : "" }, { "dropping-particle" : "", "family" : "\u041a\u0440\u044b\u043b\u0435\u043d\u043a\u043e \u0418.\u0412.", "given" : "", "non-dropping-particle" : "", "parse-names" : false, "suffix" : "" }, { "dropping-particle" : "", "family" : "\u041a\u0440\u044b\u043b\u0435\u043d\u043a\u043e \u0418.\u041d.", "given" : "", "non-dropping-particle" : "", "parse-names" : false, "suffix" : "" }, { "dropping-particle" : "", "family" : "\u041a\u0443\u0449\u0435\u0432\u0430 \u042e.\u0412.", "given" : "", "non-dropping-particle" : "", "parse-names" : false, "suffix" : "" }, { "dropping-particle" : "", "family" : "\u041c\u0438\u043a\u043b\u044f\u0435\u0432 \u0418.\u0410.", "given" : "", "non-dropping-particle" : "", "parse-names" : false, "suffix" : "" }, { "dropping-particle" : "", "family" : "\u041c\u0438\u043a\u043b\u044f\u0435\u0432\u0430 \u0418.\u041c.", "given" : "", "non-dropping-particle" : "", "parse-names" : false, "suffix" : "" }, { "dropping-particle" : "", "family" : "\u041d\u0438\u043a\u0438\u043a\u0444\u043e\u0440\u043e\u0432 \u0412.\u0412.", "given" : "", "non-dropping-particle" : "", "parse-names" : false, "suffix" : "" }, { "dropping-particle" : "", "family" : "\u041f\u0430\u0432\u043b\u043e\u0432\u0430 \u0410.\u0414.", "given" : "", "non-dropping-particle" : "", "parse-names" : false, "suffix" : "" }, { "dropping-particle" : "", "family" : "\u041f\u043e\u0441\u0442\u043d\u043e\u0432\u0430 \u0410.\u0418.", "given" : "", "non-dropping-particle" : "", "parse-names" : false, "suffix" : "" }, { "dropping-particle" : "", "family" : "\u041f\u0443\u0445\u043e\u0432\u0430 \u041c.\u0410.", "given" : "", "non-dropping-particle" : "", "parse-names" : false, "suffix" : "" }, { "dropping-particle" : "", "family" : "\u0420\u0430\u043d\u044c\u043a\u043e\u0432\u0430 \u042d.\u042f.", "given" : "", "non-dropping-particle" : "", "parse-names" : false, "suffix" : "" }, { "dropping-particle" : "", "family" : "\u0421\u0442\u0438\u0448\u043e\u0432 \u041c.\u0421.", "given" : "", "non-dropping-particle" : "", "parse-names" : false, "suffix" : "" }, { "dropping-particle" : "", "family" : "\u0421\u0443\u0442\u043a\u0430\u0439\u0442\u0438\u0441 \u041e.\u041a.", "given" : "", "non-dropping-particle" : "", "parse-names" : false, "suffix" : "" }, { "dropping-particle" : "", "family" : "\u0423\u0432\u0430\u0440\u043e\u0432 \u0421.\u0410.", "given" : "", "non-dropping-particle" : "", "parse-names" : false, "suffix" : "" }, { "dropping-particle" : "", "family" : "\u0424\u043e\u043c\u0438\u043d \u0421.\u042e.", "given" : "", "non-dropping-particle" : "", "parse-names" : false, "suffix" : "" }, { "dropping-particle" : "", "family" : "\u0425\u043e\u0445\u043b\u043e\u0432 \u0421.\u0424.", "given" : "", "non-dropping-particle" : "", "parse-names" : false, "suffix" : "" } ], "editor" : [ { "dropping-particle" : "", "family" : "Lipka O.N. [\u041b\u0438\u043f\u043a\u0430 \u041e.\u041d.]", "given" : "", "non-dropping-particle" : "", "parse-names" : false, "suffix" : "" } ], "id" : "ITEM-1", "issued" : { "date-parts" : [ [ "2014" ] ] }, "number-of-pages" : "542", "publisher" : "WWF Russia", "publisher-place" : "Moscow", "title" : "\u041e\u0441\u0442\u0440\u043e\u0432 \u0412\u0430\u0439\u0433\u0430\u0447: \u043f\u0440\u0438\u0440\u043e\u0434\u0430, \u043a\u043b\u0438\u043c\u0430\u0442 \u0438 \u0447\u0435\u043b\u043e\u0432\u0435\u043a [Vaigach Island: nature, climate and people]", "type" : "book" }, "uris" : [ "http://www.mendeley.com/documents/?uuid=680861b8-2582-4a1f-9867-22879a9c328e" ] } ], "mendeley" : { "formattedCitation" : "(Aleynikov et al., 2014)", "manualFormatting" : "(Aleynikov et al., 2014", "plainTextFormattedCitation" : "(Aleynikov et al., 2014)", "previouslyFormattedCitation" : "(Aleynikov et al., 2014)" }, "properties" : {  }, "schema" : "https://github.com/citation-style-language/schema/raw/master/csl-citation.json" }</w:instrText>
      </w:r>
      <w:r>
        <w:rPr>
          <w:rFonts w:cs="PerpetuaMTPro"/>
          <w:lang w:val="en-CA" w:eastAsia="ru-RU"/>
        </w:rPr>
        <w:fldChar w:fldCharType="separate"/>
      </w:r>
      <w:r>
        <w:rPr>
          <w:rFonts w:cs="PerpetuaMTPro"/>
          <w:lang w:val="en-CA" w:eastAsia="ru-RU"/>
        </w:rPr>
        <w:t xml:space="preserve">(Aleynikov </w:t>
      </w:r>
      <w:r w:rsidR="00301BD0" w:rsidRPr="00301BD0">
        <w:rPr>
          <w:rFonts w:cs="PerpetuaMTPro"/>
          <w:i/>
          <w:lang w:val="en-CA" w:eastAsia="ru-RU"/>
        </w:rPr>
        <w:t>et al.</w:t>
      </w:r>
      <w:r w:rsidRPr="00886315">
        <w:rPr>
          <w:rFonts w:cs="PerpetuaMTPro"/>
          <w:lang w:val="en-CA" w:eastAsia="ru-RU"/>
        </w:rPr>
        <w:t xml:space="preserve">, </w:t>
      </w:r>
      <w:r>
        <w:rPr>
          <w:rFonts w:cs="PerpetuaMTPro"/>
          <w:lang w:val="en-CA" w:eastAsia="ru-RU"/>
        </w:rPr>
        <w:t>2014</w:t>
      </w:r>
      <w:r>
        <w:rPr>
          <w:rFonts w:cs="PerpetuaMTPro"/>
          <w:lang w:val="en-CA" w:eastAsia="ru-RU"/>
        </w:rPr>
        <w:fldChar w:fldCharType="end"/>
      </w:r>
      <w:r>
        <w:rPr>
          <w:rFonts w:cs="PerpetuaMTPro"/>
          <w:lang w:val="en-CA" w:eastAsia="ru-RU"/>
        </w:rPr>
        <w:t>).</w:t>
      </w:r>
    </w:p>
    <w:p w14:paraId="389D0F12" w14:textId="77777777" w:rsidR="0048205B" w:rsidRDefault="0048205B" w:rsidP="00AE389F">
      <w:pPr>
        <w:autoSpaceDE w:val="0"/>
        <w:autoSpaceDN w:val="0"/>
        <w:adjustRightInd w:val="0"/>
        <w:rPr>
          <w:rFonts w:cs="PerpetuaMTPro"/>
          <w:lang w:val="en-CA" w:eastAsia="ru-RU"/>
        </w:rPr>
      </w:pPr>
      <w:r>
        <w:rPr>
          <w:rFonts w:cs="PerpetuaMTPro"/>
          <w:lang w:val="en-CA" w:eastAsia="ru-RU"/>
        </w:rPr>
        <w:lastRenderedPageBreak/>
        <w:t>Intentional and unintentional introduction of alien species in Arctic ecosystems is ongoing. Fifteen alien invertebrate species, for example, have settled in Svalbard, many of them introduced via imported soils (Coulson, 2015).</w:t>
      </w:r>
    </w:p>
    <w:p w14:paraId="7C580033" w14:textId="5DD53CE8" w:rsidR="0048205B" w:rsidRPr="007259CC" w:rsidRDefault="0048205B" w:rsidP="00AE389F">
      <w:pPr>
        <w:autoSpaceDE w:val="0"/>
        <w:autoSpaceDN w:val="0"/>
        <w:adjustRightInd w:val="0"/>
        <w:rPr>
          <w:rFonts w:cs="PerpetuaMTPro"/>
          <w:lang w:val="es-ES" w:eastAsia="ru-RU"/>
        </w:rPr>
      </w:pPr>
      <w:r>
        <w:rPr>
          <w:rFonts w:cs="PerpetuaMTPro"/>
          <w:lang w:val="en-CA" w:eastAsia="ru-RU"/>
        </w:rPr>
        <w:t>Pollution by oil spills, mining or toxic waste dumps can transform or destroy vegetation cover and animal populations (</w:t>
      </w:r>
      <w:r>
        <w:rPr>
          <w:rFonts w:cs="PerpetuaMTPro"/>
          <w:lang w:val="en-CA" w:eastAsia="ru-RU"/>
        </w:rPr>
        <w:fldChar w:fldCharType="begin" w:fldLock="1"/>
      </w:r>
      <w:r>
        <w:rPr>
          <w:rFonts w:cs="PerpetuaMTPro"/>
          <w:lang w:val="en-CA" w:eastAsia="ru-RU"/>
        </w:rPr>
        <w:instrText>ADDIN CSL_CITATION { "citationItems" : [ { "id" : "ITEM-1", "itemData" : { "DOI" : "10.1016/j.gloenvcha.2010.12.010", "ISBN" : "0959-3780", "ISSN" : "09593780", "abstract" : "Sizable areas in northwestern arctic Russia have undergone fundamental change in recent decades as the exploration of vast hydrocarbon deposits has intensified. We undertook two case studies on the influence of oil and gas activities within neighbouring federal districts in the tundra zone. Employing a strongly interdisciplinary approach, we studied the ecological, spatial and social dimensions of the visible and perceived changes in land use and land cover. Our data are derived from field sampling, remote sensing and intensive participant observation with indigenous Nenets reindeer herders and non-indigenous workers. Important trends include the rapid expansion of infrastructure, a large influx of workers who compete for freshwater fish, and extensive transformation from shrub- to grass- and sedge-dominated tundra. The latter represents an alternative ecosystem state that is likely to persist indefinitely. On terrain disturbed by off-road vehicle traffic, reindeer pastures' vegetation regenerates with fewer species among which grasses and sedges dominate, thus reducing biodiversity. To have maximum forage value such pastures must be accessible and free of trash, petro-chemicals and feral dogs. We found that a wide range of direct and indirect impacts, both ecological and social, accumulate in space and time such that the combined influence is effectively regional rather than local, depending in part on the placement of facilities. While incoming workers commonly commit poaching, they also serve as exchange partners, making barter for goods possible in remote locations. In general, the same positive and negative impacts of the presence of industry were mentioned in each study region. Even using very high-resolution remote sensing data (Quickbird-2) it is not possible to determine fully the amount of degraded territory in modern oil and gas fields. With regard to policy, both biophysical and social impacts could be substantially reduced if information flow between herders and workers were to be optimized. \u00a9 2011 Elsevier Ltd.", "author" : [ { "dropping-particle" : "", "family" : "Kumpula", "given" : "Timo", "non-dropping-p</w:instrText>
      </w:r>
      <w:r w:rsidRPr="00570663">
        <w:rPr>
          <w:rFonts w:cs="PerpetuaMTPro"/>
          <w:lang w:eastAsia="ru-RU"/>
        </w:rPr>
        <w:instrText>article" : "", "parse</w:instrText>
      </w:r>
      <w:r w:rsidRPr="001A3F26">
        <w:rPr>
          <w:rFonts w:cs="PerpetuaMTPro"/>
          <w:lang w:val="es-ES" w:eastAsia="ru-RU"/>
        </w:rPr>
        <w:instrText>-names" : false, "suffix" : "" }, { "dropping-particle" : "", "family" : "Pajunen", "given" : "Anu", "non-dropping-particle" : "", "parse-names" : false, "suffix" : "" }, { "dropping-particle" : "", "family" : "Kaarlej\u00e4rvi", "given" : "Elina", "non-dropping-particle" : "", "parse-names" : false, "suffix" : "" }, { "dropping-particle" : "", "family" : "Forbes", "given" : "Bruce C.", "non-dropping-particle" : "", "parse-names" : false, "suffix" : "" }, { "dropping-particle" : "", "family" : "Stammler", "given" :</w:instrText>
      </w:r>
      <w:r w:rsidRPr="00160EE2">
        <w:rPr>
          <w:rFonts w:cs="PerpetuaMTPro"/>
          <w:lang w:val="es-ES" w:eastAsia="ru-RU"/>
        </w:rPr>
        <w:instrText xml:space="preserve"> "Florian", "non-dropping-particle" : "", "parse-names" : false, "suffix" : "" } ], "container-title" : "Global Environmental Change", "id" : "ITEM-1", "issue" : "2", "issued" : { "date-parts" : [ [ "2011" ] ] }, "page" : "550-562", "title" : "Land use and land cover change in Arctic Russia: Ecological and social implications of industrial development", "type" : "article-journal", "volume" : "21" }, "uris" : [ "http://www.mendeley.com/documents/?uuid=0a4cc9d8-307c-3b47-9cc2-97bededc81e0" ] } ], "mendeley" : { "formattedCitation" : "(Kumpula, Pajunen, Kaarlej\u00e4rvi, Forbes, &amp; Stammler, 2011)", "manualFormatting" : "Kumpula et al. 2011", "plainTextFormattedCitation" : "(Kumpula, Pajunen, Kaarlej\u00e4rvi, Forbes, &amp; Stammler, 2011)", "previouslyFormattedCitation" : "(Kumpula, Pajunen, Kaarlej\u00e4rvi, Forbes, &amp; Stammler, 2011)" }, "properties" : {  }, "schema" : "https://github.com/citation-style-language/schema/raw/master/csl-citation.json" }</w:instrText>
      </w:r>
      <w:r>
        <w:rPr>
          <w:rFonts w:cs="PerpetuaMTPro"/>
          <w:lang w:val="en-CA" w:eastAsia="ru-RU"/>
        </w:rPr>
        <w:fldChar w:fldCharType="separate"/>
      </w:r>
      <w:r w:rsidRPr="00160EE2">
        <w:rPr>
          <w:rFonts w:cs="PerpetuaMTPro"/>
          <w:lang w:val="es-ES" w:eastAsia="ru-RU"/>
        </w:rPr>
        <w:t xml:space="preserve">Kumpula </w:t>
      </w:r>
      <w:r w:rsidR="00301BD0" w:rsidRPr="00301BD0">
        <w:rPr>
          <w:rFonts w:cs="PerpetuaMTPro"/>
          <w:i/>
          <w:lang w:val="es-ES" w:eastAsia="ru-RU"/>
        </w:rPr>
        <w:t>et al.</w:t>
      </w:r>
      <w:r w:rsidRPr="00160EE2">
        <w:rPr>
          <w:rFonts w:cs="PerpetuaMTPro"/>
          <w:lang w:val="es-ES" w:eastAsia="ru-RU"/>
        </w:rPr>
        <w:t>, 2011</w:t>
      </w:r>
      <w:r>
        <w:rPr>
          <w:rFonts w:cs="PerpetuaMTPro"/>
          <w:lang w:val="en-CA" w:eastAsia="ru-RU"/>
        </w:rPr>
        <w:fldChar w:fldCharType="end"/>
      </w:r>
      <w:r w:rsidRPr="00160EE2">
        <w:rPr>
          <w:rFonts w:cs="PerpetuaMTPro"/>
          <w:lang w:val="es-ES" w:eastAsia="ru-RU"/>
        </w:rPr>
        <w:t xml:space="preserve">; </w:t>
      </w:r>
      <w:r>
        <w:rPr>
          <w:rFonts w:cs="PerpetuaMTPro"/>
          <w:lang w:val="en-CA" w:eastAsia="ru-RU"/>
        </w:rPr>
        <w:fldChar w:fldCharType="begin" w:fldLock="1"/>
      </w:r>
      <w:r w:rsidRPr="00160EE2">
        <w:rPr>
          <w:rFonts w:cs="PerpetuaMTPro"/>
          <w:lang w:val="es-ES" w:eastAsia="ru-RU"/>
        </w:rPr>
        <w:instrText>ADDIN CSL_CITATION { "citationItems" : [ { "id" : "ITEM-1", "itemData" : { "DOI" : "10.1016/S0269-7491(02)00186-0", "ISBN" : "0269-7491", "ISSN" : "02697491", "PMID" : "12442788", "abstract" : "In this paper we present what kind of human impacted changes can be found in dwarf birch (Betula nana) dominated shrub tundra vegetation around the large industrial complex of Vorkuta in the north-European Russian tundra. Using fieldwork data and Landsat TM satellite image we could identify two impact zones: (1) Pollution zone (150-200 km2). In this zone most of the lichen species are absent. Changes in vegetation communities' species composition in all main plant groups are obvious. Willows especially are more dominant than in the unpolluted sites. (2) Slight pollution/disturbance zone (600-900 km2). Here vegetation changes are mainly similar but less so than the changes in the first zone. Particularly, the amount of herbs and grasses is increased when compared to unpolluted areas. The pollution zones are spatially connected to the main emission sources in the area. Zones spread furthest to the northeast, matching the prevailing winds during winter. ?? 2002 Elsevier Science Ltd. All rights reserved.", "author" : [ { "dropping-particle" : "", "family" : "Virtanen", "given" : "Tarmo", "non-dropping-particle" : "", "parse-names" : false, "suffix" : "" }, { "dropping-particle" : "", "family" : "Mikkola", "given" : "Kari", "non-dropping-particle" : "", "parse-names" : false, "suffix" : "" }, { "dropping-particle" : "", "family" : "Patova", "given" : "Elena", "non-dropping-particle" : "", "parse-names" : false, "suffix" : "" }, { "dropping-particle" : "", "family" : "Nikula", "given" : "Ari", "non-dropping-particle" : "", "parse-names" : false, "suffix" : "" } ], "container-title" : "Environmental Pollution", "id" : "ITEM-1", "issue" : "3", "issued" : { "date-parts" : [ [ "2002" ] ] }, "page" : "647-658", "title" : "Satellite image analysis of human caused changes in the tundra vegetation around the city of Vorkuta, north-European Russia", "type" : "article-journal", "volume" : "120" }, "uris" : [ "http://www.mendeley.com/documents/?uuid=70d83480-a315-3aa5-8980-63b6d5ecf166" ] } ], "mendeley" : { "formattedCitation" : "(T. Virtanen, Mikkola, Patova, &amp; Nikula, 2002)", "manualFormatting" : "Virtanen et al. 2002", "plainTextFormattedCitation" : "(T. Virtanen, Mikkola, Patova, &amp; Nikula, 2002)", "previouslyFormattedCitation" : "(T. Virtanen, Mikkola, Patova, &amp; Nikula, 2002)" }, "properties" : {  }, "schema" : "https://github.com/citation-style-language/schema/raw/master/csl-citation.json" }</w:instrText>
      </w:r>
      <w:r>
        <w:rPr>
          <w:rFonts w:cs="PerpetuaMTPro"/>
          <w:lang w:val="en-CA" w:eastAsia="ru-RU"/>
        </w:rPr>
        <w:fldChar w:fldCharType="separate"/>
      </w:r>
      <w:r w:rsidRPr="00160EE2">
        <w:rPr>
          <w:rFonts w:cs="PerpetuaMTPro"/>
          <w:lang w:val="es-ES" w:eastAsia="ru-RU"/>
        </w:rPr>
        <w:t xml:space="preserve">Virtanen </w:t>
      </w:r>
      <w:r w:rsidR="00301BD0" w:rsidRPr="00301BD0">
        <w:rPr>
          <w:rFonts w:cs="PerpetuaMTPro"/>
          <w:i/>
          <w:lang w:val="es-ES" w:eastAsia="ru-RU"/>
        </w:rPr>
        <w:t>et al.</w:t>
      </w:r>
      <w:r w:rsidRPr="00160EE2">
        <w:rPr>
          <w:rFonts w:cs="PerpetuaMTPro"/>
          <w:lang w:val="es-ES" w:eastAsia="ru-RU"/>
        </w:rPr>
        <w:t>, 2002</w:t>
      </w:r>
      <w:r>
        <w:rPr>
          <w:rFonts w:cs="PerpetuaMTPro"/>
          <w:lang w:val="en-CA" w:eastAsia="ru-RU"/>
        </w:rPr>
        <w:fldChar w:fldCharType="end"/>
      </w:r>
      <w:r w:rsidRPr="00160EE2">
        <w:rPr>
          <w:rFonts w:cs="PerpetuaMTPro"/>
          <w:lang w:val="es-ES" w:eastAsia="ru-RU"/>
        </w:rPr>
        <w:t xml:space="preserve">). </w:t>
      </w:r>
      <w:r w:rsidRPr="007259CC">
        <w:rPr>
          <w:rFonts w:cs="PerpetuaMTPro"/>
          <w:lang w:val="es-ES" w:eastAsia="ru-RU"/>
        </w:rPr>
        <w:t>Persistent organic pollutants and heavy metals accumulate in Arctic ecosystems, despite being produced and released in temperate and tropical regions, due to global atmospheric circulation (CAFF, 2013).</w:t>
      </w:r>
    </w:p>
    <w:p w14:paraId="570C9C7D" w14:textId="77777777" w:rsidR="0048205B" w:rsidRPr="007259CC" w:rsidRDefault="0048205B" w:rsidP="00AE389F">
      <w:pPr>
        <w:autoSpaceDE w:val="0"/>
        <w:autoSpaceDN w:val="0"/>
        <w:adjustRightInd w:val="0"/>
        <w:spacing w:after="0"/>
        <w:ind w:firstLine="709"/>
        <w:rPr>
          <w:rFonts w:cs="PerpetuaMTPro"/>
          <w:lang w:val="es-ES" w:eastAsia="ru-RU"/>
        </w:rPr>
      </w:pPr>
    </w:p>
    <w:p w14:paraId="19DC39E9" w14:textId="77777777" w:rsidR="0048205B" w:rsidRDefault="0048205B" w:rsidP="00AE389F">
      <w:pPr>
        <w:snapToGrid w:val="0"/>
        <w:spacing w:after="0"/>
        <w:rPr>
          <w:b/>
          <w:i/>
          <w:lang w:val="en-CA"/>
        </w:rPr>
      </w:pPr>
      <w:r>
        <w:rPr>
          <w:b/>
          <w:i/>
          <w:lang w:val="en-CA"/>
        </w:rPr>
        <w:t>Subalpine and Alpine ecosystems</w:t>
      </w:r>
    </w:p>
    <w:p w14:paraId="30A65299" w14:textId="4F46D39C" w:rsidR="0048205B" w:rsidRDefault="0048205B" w:rsidP="00AE389F">
      <w:pPr>
        <w:autoSpaceDE w:val="0"/>
        <w:autoSpaceDN w:val="0"/>
        <w:adjustRightInd w:val="0"/>
        <w:rPr>
          <w:rFonts w:cs="PerpetuaMTPro"/>
          <w:lang w:val="en-CA" w:eastAsia="ru-RU"/>
        </w:rPr>
      </w:pPr>
      <w:r>
        <w:rPr>
          <w:rFonts w:cstheme="minorHAnsi"/>
          <w:lang w:val="en-CA"/>
        </w:rPr>
        <w:t xml:space="preserve">The alpine mountain belt is situated above subalpine and below snow and ice dominated ecosystems. The alpine vegetation comprises mainly perennial grasses, sedges, forbs, prostrate shrubs, cushions, tussocks, bryophytes and lichens (Körner, 2003; Körner </w:t>
      </w:r>
      <w:r w:rsidR="00301BD0" w:rsidRPr="00301BD0">
        <w:rPr>
          <w:rFonts w:cstheme="minorHAnsi"/>
          <w:i/>
          <w:lang w:val="en-CA"/>
        </w:rPr>
        <w:t>et al.</w:t>
      </w:r>
      <w:r>
        <w:rPr>
          <w:rFonts w:cstheme="minorHAnsi"/>
          <w:lang w:val="en-CA"/>
        </w:rPr>
        <w:t xml:space="preserve">, 2011). It demonstrates high rates of local endemism (Grabherr </w:t>
      </w:r>
      <w:r w:rsidR="00301BD0" w:rsidRPr="00301BD0">
        <w:rPr>
          <w:rFonts w:cstheme="minorHAnsi"/>
          <w:i/>
          <w:lang w:val="en-CA"/>
        </w:rPr>
        <w:t>et al.</w:t>
      </w:r>
      <w:r>
        <w:rPr>
          <w:rFonts w:cstheme="minorHAnsi"/>
          <w:lang w:val="en-CA"/>
        </w:rPr>
        <w:t xml:space="preserve">, 1995). </w:t>
      </w:r>
      <w:r>
        <w:rPr>
          <w:rFonts w:cs="PerpetuaMTPro"/>
          <w:lang w:val="en-CA" w:eastAsia="ru-RU"/>
        </w:rPr>
        <w:t xml:space="preserve">Mountain tundra (as a variant of the alpine type) is most developed in Eastern Siberia, but can be found in all high mountains in Eurasia from the Urals to Kamchatka and from the Arctic to Tien Shan (Vasiliev </w:t>
      </w:r>
      <w:r w:rsidR="00301BD0" w:rsidRPr="00301BD0">
        <w:rPr>
          <w:rFonts w:cs="PerpetuaMTPro"/>
          <w:i/>
          <w:lang w:val="en-CA" w:eastAsia="ru-RU"/>
        </w:rPr>
        <w:t>et al.</w:t>
      </w:r>
      <w:r>
        <w:rPr>
          <w:rFonts w:cs="PerpetuaMTPro"/>
          <w:lang w:val="en-CA" w:eastAsia="ru-RU"/>
        </w:rPr>
        <w:t>,</w:t>
      </w:r>
      <w:r w:rsidRPr="00886315">
        <w:rPr>
          <w:rFonts w:cs="PerpetuaMTPro"/>
          <w:lang w:val="en-CA" w:eastAsia="ru-RU"/>
        </w:rPr>
        <w:t xml:space="preserve"> </w:t>
      </w:r>
      <w:r>
        <w:rPr>
          <w:rFonts w:cs="PerpetuaMTPro"/>
          <w:lang w:val="en-CA" w:eastAsia="ru-RU"/>
        </w:rPr>
        <w:t>1941; Aleksandrova, 1970). Central Asian mountains contain a very specific variation of the alpine belt in extremely dry climate – alpine deserts in Pamir (Breckle &amp; Wucherer, 2006).</w:t>
      </w:r>
    </w:p>
    <w:p w14:paraId="77BB7ED6" w14:textId="77777777" w:rsidR="0048205B" w:rsidRDefault="0048205B" w:rsidP="00AE389F">
      <w:pPr>
        <w:rPr>
          <w:rFonts w:cs="PerpetuaMTPro"/>
          <w:lang w:val="en-CA" w:eastAsia="ru-RU"/>
        </w:rPr>
      </w:pPr>
      <w:r>
        <w:rPr>
          <w:rFonts w:cs="PerpetuaMTPro"/>
          <w:lang w:val="en-CA" w:eastAsia="ru-RU"/>
        </w:rPr>
        <w:t>The subalpine mountain belt is an ecotone zone between forest or steppe and alpine vegetation belts. It occurs at elevations from the sea level in the Kurily Islands in the Pacific Ocean up to 1,700-2,300 m in the Alps, Caucasus and Mediterranean mountains. The four main types of ecosystems in the subalpine belt are high-grass subalpine meadows; communities of dwarf bushes and shrubs; heathlands and grasslands consisting of short grasses; and subalpine thinned park type and crooked forests (Malyshev &amp; Nimis, 1997).</w:t>
      </w:r>
    </w:p>
    <w:p w14:paraId="6EFDCDFA" w14:textId="489BFE57" w:rsidR="0048205B" w:rsidRDefault="0048205B" w:rsidP="00AE389F">
      <w:pPr>
        <w:rPr>
          <w:lang w:val="en-CA"/>
        </w:rPr>
      </w:pPr>
      <w:r>
        <w:rPr>
          <w:rFonts w:cstheme="minorHAnsi"/>
          <w:lang w:val="en-CA"/>
        </w:rPr>
        <w:t xml:space="preserve">Alpine and subalpine ecosystems stand out for their extremely high biodiversity. 20% percent (approx 2,500 species) of Europe’s vascular plant flora were estimated to being predominantly alpine, i.e. occurring within only 3% of the continent's territory (Grabherr </w:t>
      </w:r>
      <w:r w:rsidR="00301BD0" w:rsidRPr="00301BD0">
        <w:rPr>
          <w:rFonts w:cstheme="minorHAnsi"/>
          <w:i/>
          <w:lang w:val="en-CA"/>
        </w:rPr>
        <w:t>et al.</w:t>
      </w:r>
      <w:r>
        <w:rPr>
          <w:rFonts w:cstheme="minorHAnsi"/>
          <w:lang w:val="en-CA"/>
        </w:rPr>
        <w:t>,</w:t>
      </w:r>
      <w:r w:rsidRPr="00AF42E2">
        <w:rPr>
          <w:rFonts w:cstheme="minorHAnsi"/>
          <w:lang w:val="en-CA"/>
        </w:rPr>
        <w:t xml:space="preserve"> 1995; Väre </w:t>
      </w:r>
      <w:r w:rsidR="00301BD0" w:rsidRPr="00301BD0">
        <w:rPr>
          <w:rFonts w:cstheme="minorHAnsi"/>
          <w:i/>
          <w:lang w:val="en-CA"/>
        </w:rPr>
        <w:t>et al.</w:t>
      </w:r>
      <w:r>
        <w:rPr>
          <w:rFonts w:cstheme="minorHAnsi"/>
          <w:lang w:val="en-CA"/>
        </w:rPr>
        <w:t xml:space="preserve">, 2003). Mountains around the Mediterranean basin, such as Sierra Nevada in Spain, are outstandingly rich in local endemic species (Pauli </w:t>
      </w:r>
      <w:r w:rsidR="00301BD0" w:rsidRPr="00301BD0">
        <w:rPr>
          <w:rFonts w:cstheme="minorHAnsi"/>
          <w:i/>
          <w:lang w:val="en-CA"/>
        </w:rPr>
        <w:t>et al.</w:t>
      </w:r>
      <w:r>
        <w:rPr>
          <w:rFonts w:cstheme="minorHAnsi"/>
          <w:lang w:val="en-CA"/>
        </w:rPr>
        <w:t xml:space="preserve">, 2003) and there is a general south-to-north gradient of decreasing endemism in mountains across Europe (Favarger, 1972). </w:t>
      </w:r>
      <w:r>
        <w:rPr>
          <w:lang w:val="en-CA"/>
        </w:rPr>
        <w:t xml:space="preserve">The subalpine belt is especially diverse in mountains of Europe and Central Asia and includes a large part of endemic species. For example, in Central Asian mountains more than 600 species of vascular plants were found and 50 of them are endemics (Shukurov </w:t>
      </w:r>
      <w:r w:rsidR="00301BD0" w:rsidRPr="00301BD0">
        <w:rPr>
          <w:i/>
          <w:lang w:val="en-CA"/>
        </w:rPr>
        <w:t>et al.</w:t>
      </w:r>
      <w:r>
        <w:rPr>
          <w:lang w:val="en-CA"/>
        </w:rPr>
        <w:t xml:space="preserve">, 2015, Kovalevskaya </w:t>
      </w:r>
      <w:r w:rsidR="00301BD0" w:rsidRPr="00301BD0">
        <w:rPr>
          <w:i/>
          <w:lang w:val="en-CA"/>
        </w:rPr>
        <w:t>et al.</w:t>
      </w:r>
      <w:r>
        <w:rPr>
          <w:lang w:val="en-CA"/>
        </w:rPr>
        <w:t>, 1968-1993), in the Central Caucasus mountains the endemism level is higher: 197 from 595 species (Nakhutsrishvili, 2003).</w:t>
      </w:r>
    </w:p>
    <w:p w14:paraId="19D3E1F0" w14:textId="77777777" w:rsidR="0048205B" w:rsidRDefault="0048205B" w:rsidP="00AE389F">
      <w:pPr>
        <w:spacing w:after="0"/>
        <w:rPr>
          <w:rFonts w:cs="PerpetuaMTPro"/>
          <w:lang w:val="en-CA" w:eastAsia="ru-RU"/>
        </w:rPr>
      </w:pPr>
    </w:p>
    <w:p w14:paraId="708F803D" w14:textId="77777777" w:rsidR="0048205B" w:rsidRDefault="0048205B" w:rsidP="00AE389F">
      <w:pPr>
        <w:spacing w:after="0"/>
        <w:rPr>
          <w:bCs/>
          <w:u w:val="single"/>
          <w:lang w:val="en-CA"/>
        </w:rPr>
      </w:pPr>
      <w:r>
        <w:rPr>
          <w:bCs/>
          <w:u w:val="single"/>
          <w:lang w:val="en-CA"/>
        </w:rPr>
        <w:t>Past and current trends</w:t>
      </w:r>
    </w:p>
    <w:p w14:paraId="4C378C03" w14:textId="77777777" w:rsidR="0048205B" w:rsidRDefault="0048205B" w:rsidP="00AE389F">
      <w:pPr>
        <w:snapToGrid w:val="0"/>
        <w:rPr>
          <w:lang w:val="en-CA"/>
        </w:rPr>
      </w:pPr>
      <w:r>
        <w:rPr>
          <w:rFonts w:cstheme="minorHAnsi"/>
          <w:lang w:val="en-CA"/>
        </w:rPr>
        <w:t xml:space="preserve">The subalpine ecosystems in Europe and the Caucasus are strongly modified through a long history of human use. Humans converted large parts of subalpine woodlands into pastures and hay meadows, which resulted in a widespread increase in secondary grasslands below the tree line. The actual tree lines have shifted downwards especially in densely populated mountains such as the Alps and the Caucasus (Körner, 2003; 2012). </w:t>
      </w:r>
      <w:r>
        <w:rPr>
          <w:lang w:val="en-CA"/>
        </w:rPr>
        <w:t xml:space="preserve">Unlike in the Alps, in southern Siberia the altitudinal range of the subalpine belt is mostly conditioned by natural factors </w:t>
      </w:r>
      <w:r>
        <w:rPr>
          <w:rFonts w:cs="PerpetuaMTPro"/>
          <w:lang w:val="en-CA" w:eastAsia="ru-RU"/>
        </w:rPr>
        <w:t>(Malyshev &amp; Nimis, 1997)</w:t>
      </w:r>
      <w:r>
        <w:rPr>
          <w:lang w:val="en-CA"/>
        </w:rPr>
        <w:t>.</w:t>
      </w:r>
    </w:p>
    <w:p w14:paraId="0A031FA4" w14:textId="01C80790" w:rsidR="0048205B" w:rsidRDefault="0048205B" w:rsidP="00AE389F">
      <w:pPr>
        <w:autoSpaceDE w:val="0"/>
        <w:autoSpaceDN w:val="0"/>
        <w:adjustRightInd w:val="0"/>
        <w:rPr>
          <w:rFonts w:cs="PerpetuaMTPro"/>
          <w:lang w:val="en-CA" w:eastAsia="ru-RU"/>
        </w:rPr>
      </w:pPr>
      <w:r>
        <w:rPr>
          <w:rFonts w:cs="PerpetuaMTPro"/>
          <w:lang w:val="en-CA" w:eastAsia="ru-RU"/>
        </w:rPr>
        <w:t xml:space="preserve">In the Carpathians </w:t>
      </w:r>
      <w:r>
        <w:rPr>
          <w:lang w:val="en-CA"/>
        </w:rPr>
        <w:t>the subalpine scrub communities almost completely disappeared, being transformed into so-called polonina with matgrass (</w:t>
      </w:r>
      <w:r>
        <w:rPr>
          <w:i/>
          <w:lang w:val="en-CA"/>
        </w:rPr>
        <w:t>Nardus stricta</w:t>
      </w:r>
      <w:r>
        <w:rPr>
          <w:lang w:val="en-CA"/>
        </w:rPr>
        <w:t>) swards or communities dominated by blueberry (</w:t>
      </w:r>
      <w:r>
        <w:rPr>
          <w:i/>
          <w:lang w:val="en-CA"/>
        </w:rPr>
        <w:t>Vaccinium myrtillus</w:t>
      </w:r>
      <w:r>
        <w:rPr>
          <w:lang w:val="en-CA"/>
        </w:rPr>
        <w:t xml:space="preserve">) with very low plant diversity (Kricsfalusy </w:t>
      </w:r>
      <w:r w:rsidR="00301BD0" w:rsidRPr="00301BD0">
        <w:rPr>
          <w:i/>
          <w:lang w:val="en-CA"/>
        </w:rPr>
        <w:t>et al.</w:t>
      </w:r>
      <w:r>
        <w:rPr>
          <w:lang w:val="en-CA"/>
        </w:rPr>
        <w:t xml:space="preserve">, 2008). </w:t>
      </w:r>
      <w:r>
        <w:rPr>
          <w:lang w:val="en-CA" w:eastAsia="ru-RU"/>
        </w:rPr>
        <w:t>Overgrazing in Tien-Shan in the second half of the 20</w:t>
      </w:r>
      <w:r w:rsidRPr="00503C3C">
        <w:rPr>
          <w:lang w:val="en-CA" w:eastAsia="ru-RU"/>
        </w:rPr>
        <w:t>th</w:t>
      </w:r>
      <w:r>
        <w:rPr>
          <w:lang w:val="en-CA" w:eastAsia="ru-RU"/>
        </w:rPr>
        <w:t xml:space="preserve"> century was five to ten times over the tolerance limit </w:t>
      </w:r>
      <w:r>
        <w:rPr>
          <w:lang w:val="en-CA" w:eastAsia="ru-RU"/>
        </w:rPr>
        <w:lastRenderedPageBreak/>
        <w:t xml:space="preserve">(Shukurov, 2007). </w:t>
      </w:r>
      <w:r>
        <w:rPr>
          <w:lang w:val="en-CA"/>
        </w:rPr>
        <w:t>Pamir alpine deserts are 20% moderately degraded, 25% strongly degraded and 55% extremely degraded (Breckle &amp; Wucherer, 2006). As a result, wild species were crowded out by livestock and their number</w:t>
      </w:r>
      <w:r>
        <w:rPr>
          <w:rFonts w:cs="PerpetuaMTPro"/>
          <w:lang w:val="en-CA" w:eastAsia="ru-RU"/>
        </w:rPr>
        <w:t xml:space="preserve"> has dramatically declined (Korotenko &amp; Domashov, 2014). This subsequently led to a decline in the number of predators and scavengers (Shukurov, 2007).</w:t>
      </w:r>
    </w:p>
    <w:p w14:paraId="34E1942C" w14:textId="77777777" w:rsidR="0048205B" w:rsidRDefault="0048205B" w:rsidP="00AE389F">
      <w:pPr>
        <w:autoSpaceDE w:val="0"/>
        <w:autoSpaceDN w:val="0"/>
        <w:adjustRightInd w:val="0"/>
        <w:spacing w:after="0"/>
        <w:rPr>
          <w:u w:val="single"/>
          <w:lang w:val="en-CA"/>
        </w:rPr>
      </w:pPr>
    </w:p>
    <w:p w14:paraId="4CFE1B4C" w14:textId="77777777" w:rsidR="0048205B" w:rsidRDefault="0048205B" w:rsidP="00AE389F">
      <w:pPr>
        <w:autoSpaceDE w:val="0"/>
        <w:autoSpaceDN w:val="0"/>
        <w:adjustRightInd w:val="0"/>
        <w:spacing w:after="0"/>
        <w:rPr>
          <w:rFonts w:cs="PerpetuaMTPro"/>
          <w:u w:val="single"/>
          <w:lang w:val="en-CA" w:eastAsia="ru-RU"/>
        </w:rPr>
      </w:pPr>
      <w:r>
        <w:rPr>
          <w:u w:val="single"/>
          <w:lang w:val="en-CA"/>
        </w:rPr>
        <w:t>Attribution of biodiversity trends to direct drivers</w:t>
      </w:r>
    </w:p>
    <w:p w14:paraId="4B6A1F1B" w14:textId="597732D6" w:rsidR="0048205B" w:rsidRDefault="0048205B" w:rsidP="00AE389F">
      <w:pPr>
        <w:autoSpaceDE w:val="0"/>
        <w:autoSpaceDN w:val="0"/>
        <w:adjustRightInd w:val="0"/>
        <w:rPr>
          <w:lang w:val="en-CA" w:eastAsia="ru-RU"/>
        </w:rPr>
      </w:pPr>
      <w:r>
        <w:rPr>
          <w:lang w:val="en-CA" w:eastAsia="ru-RU"/>
        </w:rPr>
        <w:t xml:space="preserve">Mountain meadows in Europe and Caucasus suffer from overgrazing, which leads to simplifying of ecosystem structure and decline of </w:t>
      </w:r>
      <w:r>
        <w:rPr>
          <w:lang w:val="en-US"/>
        </w:rPr>
        <w:t>population abundance</w:t>
      </w:r>
      <w:r>
        <w:rPr>
          <w:lang w:val="en-CA" w:eastAsia="ru-RU"/>
        </w:rPr>
        <w:t xml:space="preserve"> and </w:t>
      </w:r>
      <w:r>
        <w:rPr>
          <w:lang w:val="en-US"/>
        </w:rPr>
        <w:t xml:space="preserve">species richness </w:t>
      </w:r>
      <w:r>
        <w:rPr>
          <w:lang w:val="en-CA" w:eastAsia="ru-RU"/>
        </w:rPr>
        <w:t>(</w:t>
      </w:r>
      <w:r w:rsidRPr="00336299">
        <w:rPr>
          <w:lang w:val="en-CA" w:eastAsia="ru-RU"/>
        </w:rPr>
        <w:t xml:space="preserve">European </w:t>
      </w:r>
      <w:r w:rsidR="009F3D87">
        <w:rPr>
          <w:lang w:val="en-CA" w:eastAsia="ru-RU"/>
        </w:rPr>
        <w:t>Commission</w:t>
      </w:r>
      <w:r w:rsidRPr="00336299">
        <w:rPr>
          <w:lang w:val="en-CA" w:eastAsia="ru-RU"/>
        </w:rPr>
        <w:t>, 2016</w:t>
      </w:r>
      <w:r>
        <w:rPr>
          <w:lang w:val="en-CA" w:eastAsia="ru-RU"/>
        </w:rPr>
        <w:t>).</w:t>
      </w:r>
    </w:p>
    <w:p w14:paraId="4138293F" w14:textId="6CFE75A1" w:rsidR="0048205B" w:rsidRDefault="0048205B" w:rsidP="00AE389F">
      <w:pPr>
        <w:autoSpaceDE w:val="0"/>
        <w:autoSpaceDN w:val="0"/>
        <w:adjustRightInd w:val="0"/>
        <w:rPr>
          <w:rFonts w:cs="PerpetuaMTPro"/>
          <w:lang w:val="en-CA" w:eastAsia="ru-RU"/>
        </w:rPr>
      </w:pPr>
      <w:r>
        <w:rPr>
          <w:lang w:val="en-CA" w:eastAsia="ru-RU"/>
        </w:rPr>
        <w:t xml:space="preserve">Alpine grasslands today undergo rapid transition driven by changes in land use and climate. Thermophilous species increased while cold-adapted high-elevation species declined in European mountains (Gottfried </w:t>
      </w:r>
      <w:r w:rsidR="00301BD0" w:rsidRPr="00301BD0">
        <w:rPr>
          <w:i/>
          <w:lang w:val="en-CA" w:eastAsia="ru-RU"/>
        </w:rPr>
        <w:t>et al.</w:t>
      </w:r>
      <w:r>
        <w:rPr>
          <w:lang w:val="en-CA" w:eastAsia="ru-RU"/>
        </w:rPr>
        <w:t xml:space="preserve">, 2012; Grabherr </w:t>
      </w:r>
      <w:r w:rsidR="00301BD0" w:rsidRPr="00301BD0">
        <w:rPr>
          <w:i/>
          <w:lang w:val="en-CA" w:eastAsia="ru-RU"/>
        </w:rPr>
        <w:t>et al.</w:t>
      </w:r>
      <w:r>
        <w:rPr>
          <w:lang w:val="en-CA" w:eastAsia="ru-RU"/>
        </w:rPr>
        <w:t xml:space="preserve">, 2010; Malanson </w:t>
      </w:r>
      <w:r w:rsidR="00301BD0" w:rsidRPr="00301BD0">
        <w:rPr>
          <w:i/>
          <w:lang w:val="en-CA" w:eastAsia="ru-RU"/>
        </w:rPr>
        <w:t>et al.</w:t>
      </w:r>
      <w:r>
        <w:rPr>
          <w:lang w:val="en-CA" w:eastAsia="ru-RU"/>
        </w:rPr>
        <w:t xml:space="preserve">, 2011). Upward altitudinal shifts of alpine plant species ranges have repeatedly been observed in mountains (Klanderud &amp; Birks, 2003; Kokorin </w:t>
      </w:r>
      <w:r w:rsidR="00301BD0" w:rsidRPr="00301BD0">
        <w:rPr>
          <w:i/>
          <w:lang w:val="en-CA" w:eastAsia="ru-RU"/>
        </w:rPr>
        <w:t>et al.</w:t>
      </w:r>
      <w:r w:rsidRPr="00402B5B">
        <w:rPr>
          <w:lang w:val="en-CA" w:eastAsia="ru-RU"/>
        </w:rPr>
        <w:t>,</w:t>
      </w:r>
      <w:r>
        <w:rPr>
          <w:lang w:val="en-CA" w:eastAsia="ru-RU"/>
        </w:rPr>
        <w:t xml:space="preserve"> 2011; Pauli </w:t>
      </w:r>
      <w:r w:rsidR="00301BD0" w:rsidRPr="00301BD0">
        <w:rPr>
          <w:i/>
          <w:lang w:val="en-CA" w:eastAsia="ru-RU"/>
        </w:rPr>
        <w:t>et al.</w:t>
      </w:r>
      <w:r>
        <w:rPr>
          <w:lang w:val="en-CA" w:eastAsia="ru-RU"/>
        </w:rPr>
        <w:t xml:space="preserve">, 2012; Wipf </w:t>
      </w:r>
      <w:r w:rsidR="00301BD0" w:rsidRPr="00301BD0">
        <w:rPr>
          <w:i/>
          <w:lang w:val="en-CA" w:eastAsia="ru-RU"/>
        </w:rPr>
        <w:t>et al.</w:t>
      </w:r>
      <w:r>
        <w:rPr>
          <w:lang w:val="en-CA" w:eastAsia="ru-RU"/>
        </w:rPr>
        <w:t xml:space="preserve">, 2013), which has led to increased species numbers on mountain tops in northern parts of Europe, but to declines in Mediterranean mountains (Jiménez-Alfaro </w:t>
      </w:r>
      <w:r w:rsidR="00301BD0" w:rsidRPr="00301BD0">
        <w:rPr>
          <w:i/>
          <w:lang w:val="en-CA" w:eastAsia="ru-RU"/>
        </w:rPr>
        <w:t>et al.</w:t>
      </w:r>
      <w:r>
        <w:rPr>
          <w:lang w:val="en-CA" w:eastAsia="ru-RU"/>
        </w:rPr>
        <w:t xml:space="preserve">, 2014; Pauli </w:t>
      </w:r>
      <w:r w:rsidR="00301BD0" w:rsidRPr="00301BD0">
        <w:rPr>
          <w:i/>
          <w:lang w:val="en-CA" w:eastAsia="ru-RU"/>
        </w:rPr>
        <w:t>et al.</w:t>
      </w:r>
      <w:r>
        <w:rPr>
          <w:lang w:val="en-CA" w:eastAsia="ru-RU"/>
        </w:rPr>
        <w:t>, 2012). The rate of tree line change varies across the region, usually several meters per decade and more than 100 m in Sweden and Norway (</w:t>
      </w:r>
      <w:r w:rsidRPr="00336299">
        <w:rPr>
          <w:lang w:val="en-CA" w:eastAsia="ru-RU"/>
        </w:rPr>
        <w:t>IPCC, 2014</w:t>
      </w:r>
      <w:r w:rsidR="00A7077A">
        <w:rPr>
          <w:lang w:val="en-CA" w:eastAsia="ru-RU"/>
        </w:rPr>
        <w:t>a</w:t>
      </w:r>
      <w:r>
        <w:rPr>
          <w:lang w:val="en-CA" w:eastAsia="ru-RU"/>
        </w:rPr>
        <w:t>).</w:t>
      </w:r>
    </w:p>
    <w:p w14:paraId="229338F2" w14:textId="5B03A0F9" w:rsidR="0048205B" w:rsidRDefault="0048205B" w:rsidP="00AE389F">
      <w:pPr>
        <w:autoSpaceDE w:val="0"/>
        <w:autoSpaceDN w:val="0"/>
        <w:adjustRightInd w:val="0"/>
        <w:rPr>
          <w:lang w:val="en-CA" w:eastAsia="ru-RU"/>
        </w:rPr>
      </w:pPr>
      <w:r>
        <w:rPr>
          <w:rFonts w:ascii="Calibri" w:eastAsia="Times New Roman" w:hAnsi="Calibri" w:cs="Calibri"/>
          <w:color w:val="000000"/>
          <w:lang w:val="en-CA" w:eastAsia="ru-RU"/>
        </w:rPr>
        <w:t xml:space="preserve">Species population dynamics may lag behind climatic changes due to the persistence of some alpine plant species (Dullinger </w:t>
      </w:r>
      <w:r w:rsidR="00301BD0" w:rsidRPr="00301BD0">
        <w:rPr>
          <w:rFonts w:ascii="Calibri" w:eastAsia="Times New Roman" w:hAnsi="Calibri" w:cs="Calibri"/>
          <w:i/>
          <w:color w:val="000000"/>
          <w:lang w:val="en-CA" w:eastAsia="ru-RU"/>
        </w:rPr>
        <w:t>et al.</w:t>
      </w:r>
      <w:r>
        <w:rPr>
          <w:rFonts w:ascii="Calibri" w:eastAsia="Times New Roman" w:hAnsi="Calibri" w:cs="Calibri"/>
          <w:color w:val="000000"/>
          <w:lang w:val="en-CA" w:eastAsia="ru-RU"/>
        </w:rPr>
        <w:t xml:space="preserve">, 2012). </w:t>
      </w:r>
      <w:r>
        <w:rPr>
          <w:lang w:val="en-CA" w:eastAsia="ru-RU"/>
        </w:rPr>
        <w:t xml:space="preserve">Abandonment of traditional farming and rural depopulation has become an evident trend in European and Caucasus mountains (Keenleyside </w:t>
      </w:r>
      <w:r w:rsidR="00301BD0" w:rsidRPr="00301BD0">
        <w:rPr>
          <w:i/>
          <w:lang w:val="en-CA" w:eastAsia="ru-RU"/>
        </w:rPr>
        <w:t>et al.</w:t>
      </w:r>
      <w:r>
        <w:rPr>
          <w:lang w:val="en-CA" w:eastAsia="ru-RU"/>
        </w:rPr>
        <w:t>,</w:t>
      </w:r>
      <w:r w:rsidRPr="00402B5B">
        <w:rPr>
          <w:lang w:val="en-CA" w:eastAsia="ru-RU"/>
        </w:rPr>
        <w:t xml:space="preserve"> </w:t>
      </w:r>
      <w:r>
        <w:rPr>
          <w:lang w:val="en-CA" w:eastAsia="ru-RU"/>
        </w:rPr>
        <w:t>2010). The consequence is natural reforestation (</w:t>
      </w:r>
      <w:r>
        <w:rPr>
          <w:rFonts w:ascii="Calibri" w:eastAsia="Times New Roman" w:hAnsi="Calibri" w:cs="Calibri"/>
          <w:color w:val="000000"/>
          <w:lang w:val="en-CA" w:eastAsia="ru-RU"/>
        </w:rPr>
        <w:t xml:space="preserve">Gehrig-Fasel </w:t>
      </w:r>
      <w:r w:rsidR="00301BD0" w:rsidRPr="00301BD0">
        <w:rPr>
          <w:rFonts w:ascii="Calibri" w:eastAsia="Times New Roman" w:hAnsi="Calibri" w:cs="Calibri"/>
          <w:i/>
          <w:color w:val="000000"/>
          <w:lang w:val="en-CA" w:eastAsia="ru-RU"/>
        </w:rPr>
        <w:t>et al.</w:t>
      </w:r>
      <w:r>
        <w:rPr>
          <w:rFonts w:ascii="Calibri" w:eastAsia="Times New Roman" w:hAnsi="Calibri" w:cs="Calibri"/>
          <w:color w:val="000000"/>
          <w:lang w:val="en-CA" w:eastAsia="ru-RU"/>
        </w:rPr>
        <w:t>,</w:t>
      </w:r>
      <w:r w:rsidRPr="00402B5B">
        <w:rPr>
          <w:rFonts w:ascii="Calibri" w:eastAsia="Times New Roman" w:hAnsi="Calibri" w:cs="Calibri"/>
          <w:color w:val="000000"/>
          <w:lang w:val="en-CA" w:eastAsia="ru-RU"/>
        </w:rPr>
        <w:t xml:space="preserve"> </w:t>
      </w:r>
      <w:r>
        <w:rPr>
          <w:rFonts w:ascii="Calibri" w:eastAsia="Times New Roman" w:hAnsi="Calibri" w:cs="Calibri"/>
          <w:color w:val="000000"/>
          <w:lang w:val="en-CA" w:eastAsia="ru-RU"/>
        </w:rPr>
        <w:t xml:space="preserve">2008; </w:t>
      </w:r>
      <w:r>
        <w:rPr>
          <w:lang w:val="en-CA" w:eastAsia="ru-RU"/>
        </w:rPr>
        <w:t xml:space="preserve">Sitzia </w:t>
      </w:r>
      <w:r w:rsidR="00301BD0" w:rsidRPr="00301BD0">
        <w:rPr>
          <w:i/>
          <w:lang w:val="en-CA" w:eastAsia="ru-RU"/>
        </w:rPr>
        <w:t>et al.</w:t>
      </w:r>
      <w:r>
        <w:rPr>
          <w:lang w:val="en-CA" w:eastAsia="ru-RU"/>
        </w:rPr>
        <w:t>, 2010), which reduces landscape heterogeneity, increases fire risks and exacerbates human-wildlife conflicts (</w:t>
      </w:r>
      <w:r>
        <w:rPr>
          <w:rFonts w:cstheme="minorHAnsi"/>
          <w:lang w:val="en-CA"/>
        </w:rPr>
        <w:t xml:space="preserve">Körner, 2003; </w:t>
      </w:r>
      <w:r>
        <w:rPr>
          <w:lang w:val="en-CA" w:eastAsia="ru-RU"/>
        </w:rPr>
        <w:t xml:space="preserve">Navarro </w:t>
      </w:r>
      <w:r>
        <w:rPr>
          <w:i/>
          <w:lang w:val="en-CA" w:eastAsia="ru-RU"/>
        </w:rPr>
        <w:t xml:space="preserve">&amp; </w:t>
      </w:r>
      <w:r>
        <w:rPr>
          <w:lang w:val="en-CA" w:eastAsia="ru-RU"/>
        </w:rPr>
        <w:t xml:space="preserve">Pereira, 2015; </w:t>
      </w:r>
      <w:r>
        <w:rPr>
          <w:rFonts w:cstheme="minorHAnsi"/>
          <w:lang w:val="en-CA"/>
        </w:rPr>
        <w:t xml:space="preserve">Wilson </w:t>
      </w:r>
      <w:r w:rsidR="00301BD0" w:rsidRPr="00301BD0">
        <w:rPr>
          <w:rFonts w:cstheme="minorHAnsi"/>
          <w:i/>
          <w:lang w:val="en-CA"/>
        </w:rPr>
        <w:t>et al.</w:t>
      </w:r>
      <w:r>
        <w:rPr>
          <w:rFonts w:cstheme="minorHAnsi"/>
          <w:lang w:val="en-CA"/>
        </w:rPr>
        <w:t>,</w:t>
      </w:r>
      <w:r w:rsidRPr="00402B5B">
        <w:rPr>
          <w:rFonts w:cstheme="minorHAnsi"/>
          <w:lang w:val="en-CA"/>
        </w:rPr>
        <w:t xml:space="preserve"> </w:t>
      </w:r>
      <w:r>
        <w:rPr>
          <w:rFonts w:cstheme="minorHAnsi"/>
          <w:lang w:val="en-CA"/>
        </w:rPr>
        <w:t>2012).</w:t>
      </w:r>
    </w:p>
    <w:p w14:paraId="04FC5457" w14:textId="61EFDCEA" w:rsidR="0048205B" w:rsidRDefault="0048205B" w:rsidP="00AE389F">
      <w:pPr>
        <w:autoSpaceDE w:val="0"/>
        <w:autoSpaceDN w:val="0"/>
        <w:adjustRightInd w:val="0"/>
        <w:rPr>
          <w:rFonts w:cs="PerpetuaMTPro"/>
          <w:lang w:val="en-CA" w:eastAsia="ru-RU"/>
        </w:rPr>
      </w:pPr>
      <w:r>
        <w:rPr>
          <w:rFonts w:cs="PerpetuaMTPro"/>
          <w:lang w:val="en-CA" w:eastAsia="ru-RU"/>
        </w:rPr>
        <w:t xml:space="preserve">Landscape fragmentation and degradation as a result of the development of ski and tourism centres in high mountains have local negative impacts on biodiversity, species decline (especially rare and endemic species) and homogenization. Disturbance of vegetation on steep slopes may result in mudslides and water erosion (Belonovskaya, 1995; Akatov </w:t>
      </w:r>
      <w:r w:rsidR="00301BD0" w:rsidRPr="00301BD0">
        <w:rPr>
          <w:rFonts w:cs="PerpetuaMTPro"/>
          <w:i/>
          <w:lang w:val="en-CA" w:eastAsia="ru-RU"/>
        </w:rPr>
        <w:t>et al.</w:t>
      </w:r>
      <w:r>
        <w:rPr>
          <w:rFonts w:cs="PerpetuaMTPro"/>
          <w:lang w:val="en-CA" w:eastAsia="ru-RU"/>
        </w:rPr>
        <w:t>,</w:t>
      </w:r>
      <w:r w:rsidRPr="00837380">
        <w:rPr>
          <w:rFonts w:cs="PerpetuaMTPro"/>
          <w:lang w:val="en-CA" w:eastAsia="ru-RU"/>
        </w:rPr>
        <w:t xml:space="preserve"> </w:t>
      </w:r>
      <w:r>
        <w:rPr>
          <w:rFonts w:cs="PerpetuaMTPro"/>
          <w:lang w:val="en-CA" w:eastAsia="ru-RU"/>
        </w:rPr>
        <w:t xml:space="preserve">2003). In Kyrgyzstan mining in high mountain ecosystems has led to degradation, fragmentation and pollution of vulnerable subalpine and alpine grasslands (Korotenko &amp; Domashov, 2014; Shukurov, 2007). </w:t>
      </w:r>
    </w:p>
    <w:p w14:paraId="5F3C3876" w14:textId="027D64E7" w:rsidR="0048205B" w:rsidRDefault="0048205B" w:rsidP="00AE389F">
      <w:pPr>
        <w:autoSpaceDE w:val="0"/>
        <w:autoSpaceDN w:val="0"/>
        <w:adjustRightInd w:val="0"/>
        <w:rPr>
          <w:rFonts w:cs="PerpetuaMTPro"/>
          <w:lang w:val="en-CA" w:eastAsia="ru-RU"/>
        </w:rPr>
      </w:pPr>
      <w:r>
        <w:rPr>
          <w:rFonts w:cs="PerpetuaMTPro"/>
          <w:lang w:val="en-CA" w:eastAsia="ru-RU"/>
        </w:rPr>
        <w:t xml:space="preserve">Often changes are due to combinations of drivers. For example, species richness in Scottish alpine areas over a 20–40 year period increased in most habitats, while β-diversity declined, resulting in increased homogeneity of vegetation. Key northern and alpine species declined, while lowland generalist species increased. This change was consistent with impacts of climate change, but other elements of spatial pattern (decline in lichen richness in high deposition areas) were consistent with effects of nitrogen pollution (Britton </w:t>
      </w:r>
      <w:r w:rsidR="00301BD0" w:rsidRPr="00301BD0">
        <w:rPr>
          <w:rFonts w:cs="PerpetuaMTPro"/>
          <w:i/>
          <w:lang w:val="en-CA" w:eastAsia="ru-RU"/>
        </w:rPr>
        <w:t>et al.</w:t>
      </w:r>
      <w:r>
        <w:rPr>
          <w:rFonts w:cs="PerpetuaMTPro"/>
          <w:lang w:val="en-CA" w:eastAsia="ru-RU"/>
        </w:rPr>
        <w:t xml:space="preserve">, 2009), which transforms species composition significantly (Bassin </w:t>
      </w:r>
      <w:r w:rsidR="00301BD0" w:rsidRPr="00301BD0">
        <w:rPr>
          <w:rFonts w:cs="PerpetuaMTPro"/>
          <w:i/>
          <w:lang w:val="en-CA" w:eastAsia="ru-RU"/>
        </w:rPr>
        <w:t>et al.</w:t>
      </w:r>
      <w:r>
        <w:rPr>
          <w:rFonts w:cs="PerpetuaMTPro"/>
          <w:lang w:val="en-CA" w:eastAsia="ru-RU"/>
        </w:rPr>
        <w:t>,</w:t>
      </w:r>
      <w:r w:rsidRPr="00837380">
        <w:rPr>
          <w:rFonts w:cs="PerpetuaMTPro"/>
          <w:lang w:val="en-CA" w:eastAsia="ru-RU"/>
        </w:rPr>
        <w:t xml:space="preserve"> 2</w:t>
      </w:r>
      <w:r>
        <w:rPr>
          <w:rFonts w:cs="PerpetuaMTPro"/>
          <w:lang w:val="en-CA" w:eastAsia="ru-RU"/>
        </w:rPr>
        <w:t>007).</w:t>
      </w:r>
    </w:p>
    <w:p w14:paraId="244F032D" w14:textId="77777777" w:rsidR="0048205B" w:rsidRDefault="0048205B" w:rsidP="00AE389F">
      <w:pPr>
        <w:autoSpaceDE w:val="0"/>
        <w:autoSpaceDN w:val="0"/>
        <w:adjustRightInd w:val="0"/>
        <w:spacing w:after="0"/>
        <w:rPr>
          <w:rFonts w:cs="PerpetuaMTPro"/>
          <w:lang w:val="en-CA" w:eastAsia="ru-RU"/>
        </w:rPr>
      </w:pPr>
    </w:p>
    <w:p w14:paraId="063995F1" w14:textId="77777777" w:rsidR="0048205B" w:rsidRDefault="0048205B" w:rsidP="001F0516">
      <w:pPr>
        <w:pStyle w:val="Heading4"/>
      </w:pPr>
      <w:bookmarkStart w:id="964" w:name="_Toc519504520"/>
      <w:r w:rsidRPr="0046771E">
        <w:t>Temperate and boreal forests and woodlands</w:t>
      </w:r>
      <w:bookmarkEnd w:id="964"/>
    </w:p>
    <w:p w14:paraId="6A39E1B1" w14:textId="77777777" w:rsidR="0048205B" w:rsidRDefault="0048205B" w:rsidP="00AE389F">
      <w:pPr>
        <w:spacing w:after="0"/>
        <w:rPr>
          <w:u w:val="single"/>
          <w:lang w:val="en-CA"/>
        </w:rPr>
      </w:pPr>
      <w:r>
        <w:rPr>
          <w:u w:val="single"/>
          <w:lang w:val="en-CA"/>
        </w:rPr>
        <w:t>Overview of the sub-system</w:t>
      </w:r>
    </w:p>
    <w:p w14:paraId="49942468" w14:textId="5D63178D" w:rsidR="0048205B" w:rsidRDefault="0048205B" w:rsidP="00AE389F">
      <w:pPr>
        <w:spacing w:after="0"/>
        <w:rPr>
          <w:lang w:val="en-CA"/>
        </w:rPr>
      </w:pPr>
      <w:r>
        <w:rPr>
          <w:lang w:val="en-CA"/>
        </w:rPr>
        <w:t xml:space="preserve">Broad-leaved, mixed and coniferous forests constitute most of the potential natural vegetation in about 80% of Europe </w:t>
      </w:r>
      <w:r>
        <w:fldChar w:fldCharType="begin" w:fldLock="1"/>
      </w:r>
      <w:r>
        <w:rPr>
          <w:lang w:val="en-CA"/>
        </w:rPr>
        <w:instrText>ADDIN CSL_CITATION { "citationItems" : [ { "id" : "ITEM-1", "itemData" : { "author" : [ { "dropping-particle" : "", "family" : "Bohn", "given" : "U", "non-dropping-particle" : "", "parse-names" : false, "suffix" : "" }, { "dropping-particle" : "", "family" : "Gollub", "given" : "G", "non-dropping-particle" : "", "parse-names" : false, "suffix" : "" }, { "dropping-particle" : "", "family" : "Hettwer", "given" : "Ch", "non-dropping-particle" : "", "parse-names" : false, "suffix" : "" }, { "dropping-particle" : "", "family" : "Neuh\u00e4uslov\u00e1", "given" : "Z", "non-dropping-particle" : "", "parse-names" : false, "suffix" : "" }, { "dropping-particle" : "", "family" : "Raus", "given" : "T", "non-dropping-particle" : "", "parse-names" : false, "suffix" : "" }, { "dropping-particle" : "", "family" : "Schl\u00fcter", "given" : "H", "non-dropping-particle" : "", "parse-names" : false, "suffix" : "" }, { "dropping-particle" : "", "family" : "Weber", "given" : "H", "non-dropping-particle" : "", "parse-names" : false, "suffix" : "" } ], "container-title" : "Bundesamt f{\u00fc}r Naturschutz, Bonn", "id" : "ITEM-1", "issued" : { "date-parts" : [ [ "2000" ] ] }, "publisher" : "Bundesamt f\u00fcr Naturschutz (BfN) / Federal Agency for Nature Conservation", "publisher-place" : "Bonn, Germany", "title" : "Karte der nat\u00fcrlichen Vegetation Europas, Ma\u00dfstab 1: 2 500 000.[Map of the Natural vegetation of Europe. Scale 1: 2 500 000]", "type" : "book" }, "uris" : [ "http://www.mendeley.com/documents/?uuid=9a460051-eb02-3caa-8daa-6aab62f1ef88" ] } ], "mendeley" : { "formattedCitation" : "(Bohn et al., 2000)", "plainTextFormattedCitation" : "(Bohn et al., 2000)", "previouslyFormattedCitation" : "(Bohn et al., 2000)" }, "properties" : {  }, "schema" : "https://github.com/citation-style-language/schema/raw/master/csl-citation.json" }</w:instrText>
      </w:r>
      <w:r>
        <w:fldChar w:fldCharType="separate"/>
      </w:r>
      <w:r>
        <w:rPr>
          <w:lang w:val="en-CA"/>
        </w:rPr>
        <w:t xml:space="preserve">(Bohn </w:t>
      </w:r>
      <w:r w:rsidR="00301BD0" w:rsidRPr="00301BD0">
        <w:rPr>
          <w:i/>
          <w:lang w:val="en-CA"/>
        </w:rPr>
        <w:t>et al.</w:t>
      </w:r>
      <w:r>
        <w:rPr>
          <w:lang w:val="en-CA"/>
        </w:rPr>
        <w:t>, 2000)</w:t>
      </w:r>
      <w:r>
        <w:fldChar w:fldCharType="end"/>
      </w:r>
      <w:r>
        <w:rPr>
          <w:lang w:val="en-CA"/>
        </w:rPr>
        <w:t xml:space="preserve"> and Central Asia. Other patchily distributed forest types include water-influenced forests like black alder carrs and ravine forests on steep slopes. The vast area of boreal forest includes much of Fennoscandia, the middle and northern part of European Russia, Southern Siberia and far eastern part of Russia, covering ca 809 million ha (Federal Forestry Agency, 2013). </w:t>
      </w:r>
    </w:p>
    <w:p w14:paraId="53459334" w14:textId="77777777" w:rsidR="0048205B" w:rsidRDefault="0048205B" w:rsidP="00AE389F">
      <w:pPr>
        <w:spacing w:after="0"/>
        <w:rPr>
          <w:u w:val="single"/>
          <w:lang w:val="en-CA" w:eastAsia="ja-JP"/>
        </w:rPr>
      </w:pPr>
    </w:p>
    <w:p w14:paraId="2F2D2189" w14:textId="77777777" w:rsidR="0048205B" w:rsidRDefault="0048205B" w:rsidP="00AE389F">
      <w:pPr>
        <w:spacing w:after="0"/>
        <w:rPr>
          <w:u w:val="single"/>
          <w:lang w:val="en-CA"/>
        </w:rPr>
      </w:pPr>
      <w:r>
        <w:rPr>
          <w:u w:val="single"/>
          <w:lang w:val="en-CA" w:eastAsia="ja-JP"/>
        </w:rPr>
        <w:t>Past and current trends</w:t>
      </w:r>
    </w:p>
    <w:p w14:paraId="716C50F8" w14:textId="2ECB1F7A" w:rsidR="0048205B" w:rsidRDefault="0048205B" w:rsidP="00AE389F">
      <w:pPr>
        <w:snapToGrid w:val="0"/>
        <w:rPr>
          <w:lang w:val="en-CA"/>
        </w:rPr>
      </w:pPr>
      <w:r>
        <w:rPr>
          <w:lang w:val="en-CA"/>
        </w:rPr>
        <w:t xml:space="preserve">The main past and current trends in biodiversity have been deforestation and fragmentation. In Western and Central Europe, conversion of deciduous forest to agriculture caused large breaks in connectivity and loss of the typical plant communities. Recovery of ecosystems lags far behind the efforts made in afforestation in these predominantly agricultural landscapes </w:t>
      </w:r>
      <w:r>
        <w:rPr>
          <w:lang w:val="en-CA"/>
        </w:rPr>
        <w:fldChar w:fldCharType="begin" w:fldLock="1"/>
      </w:r>
      <w:r>
        <w:rPr>
          <w:lang w:val="en-CA"/>
        </w:rPr>
        <w:instrText>ADDIN CSL_CITATION { "citationItems" : [ { "id" : "ITEM-1", "itemData" : { "DOI" : "10.1016/S0006-3207(99)00045-2", "ISBN" : "0006-3207", "ISSN" : "00063207", "abstract" : "An analysis is presented of the ecological characteristics of ancient forest plant species in deciduous forests of Europe. Twenty-two literature sources were used to generate a list of 132 ancient forest plant species, described from at least eight countries in Europe. The affinity for ancient forests of these species differs considerably from country to country, but they have a definite ecological profile. There is a significant difference in the response of the ancient forest plant species compared with other forest plant species for a variety of ecological characteristics, based on Ellenberg indicators, plant strategies and phytosociological associations. Ancient forest plant species tend to be more shade-tolerant than the other forest plant species; dry and wet sites are avoided. They are typical of forest sites with an intermediate pH and nitrogen availability. Geophytes and hemicryptophytes are more frequent amongst ancient forest plant species. The stress-tolerant plant strategy type is significantly more abundant under the ancient forest species than expected when compared with other forest plant species and vice versa for the competitive plant strategy. This distinct ecological profile suggests that ancient forest plant species may be considered as a guild. The poor ability of these species to colonize new forest sites may be attributed to a complex of interacting variables: limited dispersal abilities (many have a short-distance dispersal strategy), low diaspore production and recruitment problems (e.g. low competitive ability). The regional variation in ancient forest plant species suggests that regional lists are more appropriate for assessing the nature conservation value of forests than one global European list. Due to their distinct ecological profile and low colonizing abilities, ancient forest plant species may be considered as important biodiversity indicators for forests.", "author" : [ { "dropping-particle" : "", "family" : "Hermy", "given" : "Martin", "non-dropping-particle" : "", "parse-names" : false, "suffix" : "" }, { "dropping-particle" : "", "family" : "Honnay", "given" : "Olivier", "non-dropping-particle" : "", "parse-names" : false, "suffix" : "" }, { "dropping-particle" : "", "family" : "Firbank", "given" : "Les", "non-dropping-particle" : "", "parse-names" : false, "suffix" : "" }, { "dropping-particle" : "", "family" : "Grashof-Bokdam", "given" : "Carla", "non-dropping-particle" : "", "parse-names" : false, "suffix" : "" }, { "dropping-particle" : "", "family" : "Lawesson", "given" : "Jonas E.", "non-dropping-particle" : "", "parse-names" : false, "suffix" : "" } ], "container-title" : "Biological Conservation", "id" : "ITEM-1", "issue" : "1", "issued" : { "date-parts" : [ [ "1999" ] ] }, "page" : "9-22", "title" : "An ecological comparison between ancient and other forest plant species of Europe, and the implications for forest conservation", "type" : "article-journal", "volume" : "91" }, "uris" : [ "http://www.mendeley.com/documents/?uuid=943f0706-bc1b-4285-982f-efb5c1aaf867" ] } ], "mendeley" : { "formattedCitation" : "(Hermy, Honnay, Firbank, Grashof-Bokdam, &amp; Lawesson, 1999)", "manualFormatting" : "(Hermy, Honnay, Firbank, Grashof-Bokdam, &amp; Lawesson, 1999", "plainTextFormattedCitation" : "(Hermy, Honnay, Firbank, Grashof-Bokdam, &amp; Lawesson, 1999)", "previouslyFormattedCitation" : "(Hermy, Honnay, Firbank, Grashof-Bokdam, &amp; Lawesson, 1999)" }, "properties" : {  }, "schema" : "https://github.com/citation-style-language/schema/raw/master/csl-citation.json" }</w:instrText>
      </w:r>
      <w:r>
        <w:rPr>
          <w:lang w:val="en-CA"/>
        </w:rPr>
        <w:fldChar w:fldCharType="separate"/>
      </w:r>
      <w:r>
        <w:rPr>
          <w:lang w:val="en-CA"/>
        </w:rPr>
        <w:t xml:space="preserve">(Hermy </w:t>
      </w:r>
      <w:r w:rsidR="00301BD0" w:rsidRPr="00301BD0">
        <w:rPr>
          <w:i/>
          <w:lang w:val="en-CA"/>
        </w:rPr>
        <w:t>et al.</w:t>
      </w:r>
      <w:r>
        <w:rPr>
          <w:lang w:val="en-CA"/>
        </w:rPr>
        <w:t>, 1999</w:t>
      </w:r>
      <w:r>
        <w:rPr>
          <w:lang w:val="en-CA"/>
        </w:rPr>
        <w:fldChar w:fldCharType="end"/>
      </w:r>
      <w:r>
        <w:rPr>
          <w:lang w:val="en-CA"/>
        </w:rPr>
        <w:t>).</w:t>
      </w:r>
    </w:p>
    <w:p w14:paraId="636B2FE1" w14:textId="1DEB5730" w:rsidR="0048205B" w:rsidRDefault="0048205B" w:rsidP="00AE389F">
      <w:pPr>
        <w:snapToGrid w:val="0"/>
        <w:rPr>
          <w:lang w:val="en-CA"/>
        </w:rPr>
      </w:pPr>
      <w:r>
        <w:rPr>
          <w:lang w:val="en-CA"/>
        </w:rPr>
        <w:t xml:space="preserve">High biodiversity of various taxa of forest ecosystems is associated with natural disturbances like fires, wind and insect outbreaks, creating patches of dead trees and heterogeneity at different spatial scales. Up to 4,000 species are dependent on coarse woody debris as habitat </w:t>
      </w:r>
      <w:r>
        <w:rPr>
          <w:lang w:val="en-CA"/>
        </w:rPr>
        <w:fldChar w:fldCharType="begin" w:fldLock="1"/>
      </w:r>
      <w:r>
        <w:rPr>
          <w:lang w:val="en-CA"/>
        </w:rPr>
        <w:instrText>ADDIN CSL_CITATION { "citationItems" : [ { "id" : "ITEM-1", "itemData" : { "DOI" : "10.1017/CBO9781139025843", "author" : [ { "dropping-particle" : "", "family" : "Stokland", "given" : "Jogeir N.", "non-dropping-particle" : "", "parse-names" : false, "suffix" : "" }, { "dropping-particle" : "", "family" : "Siitonen", "given" : "Juha", "non-dropping-particle" : "", "parse-names" : false, "suffix" : "" }, { "dropping-particle" : "", "family" : "Jonsson", "given" : "Bengt Gunnar", "non-dropping-particle" : "", "parse-names" : false, "suffix" : "" } ], "id" : "ITEM-1", "issued" : { "date-parts" : [ [ "2012" ] ] }, "publisher" : "Cambridge University Press", "title" : "Biodiversity in deadwood", "type" : "book" }, "uris" : [ "http://www.mendeley.com/documents/?uuid=fcc08f97-e42b-448e-84f9-335568d0bcbc" ] } ], "mendeley" : { "formattedCitation" : "(Stokland, Siitonen, &amp; Jonsson, 2012)", "plainTextFormattedCitation" : "(Stokland, Siitonen, &amp; Jonsson, 2012)", "previouslyFormattedCitation" : "(Stokland, Siitonen, &amp; Jonsson, 2012)" }, "properties" : {  }, "schema" : "https://github.com/citation-style-language/schema/raw/master/csl-citation.json" }</w:instrText>
      </w:r>
      <w:r>
        <w:rPr>
          <w:lang w:val="en-CA"/>
        </w:rPr>
        <w:fldChar w:fldCharType="separate"/>
      </w:r>
      <w:r>
        <w:rPr>
          <w:lang w:val="en-CA"/>
        </w:rPr>
        <w:t>(Stokland</w:t>
      </w:r>
      <w:r w:rsidR="00112CF3">
        <w:rPr>
          <w:lang w:val="en-CA"/>
        </w:rPr>
        <w:t xml:space="preserve"> </w:t>
      </w:r>
      <w:r w:rsidR="00112CF3">
        <w:rPr>
          <w:i/>
          <w:lang w:val="en-CA"/>
        </w:rPr>
        <w:t>et al.</w:t>
      </w:r>
      <w:r>
        <w:rPr>
          <w:lang w:val="en-CA"/>
        </w:rPr>
        <w:t>, 2012)</w:t>
      </w:r>
      <w:r>
        <w:rPr>
          <w:lang w:val="en-CA"/>
        </w:rPr>
        <w:fldChar w:fldCharType="end"/>
      </w:r>
      <w:r>
        <w:rPr>
          <w:lang w:val="en-CA"/>
        </w:rPr>
        <w:t xml:space="preserve">. Protected areas focus on limiting human intervention in forests, with the aim of conserving species dependent on forest cover continuity, deadwood and large trees. Many bryophytes, lichens, fungi, vascular plants, saproxylic beetles and birds and cavity-nesters are associated with old forests </w:t>
      </w:r>
      <w:r>
        <w:fldChar w:fldCharType="begin" w:fldLock="1"/>
      </w:r>
      <w:r>
        <w:rPr>
          <w:lang w:val="en-CA"/>
        </w:rPr>
        <w:instrText>ADDIN CSL_CITATION { "citationItems" : [ { "id" : "ITEM-1", "itemData" : { "DOI" : "10.1111/j.1474-919X.2007.00698.x", "ISBN" : "0019-1019", "ISSN" : "00191019", "PMID" : "16186625", "abstract" : "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u00a9 2007 The Authors.", "author" : [ { "dropping-particle" : "", "family" : "Gregory", "given" : "Richard D.", "non-dropping-particle" : "", "parse-names" : false, "suffix" : "" }, { "dropping-particle" : "", "family" : "Vorisek", "given" : "Petr", "non-dropping-particle" : "", "parse-names" : false, "suffix" : "" }, { "dropping-particle" : "", "family" : "Strien", "given" : "Arco", "non-dropping-particle" : "Van", "parse-names" : false, "suffix" : "" }, { "dropping-particle" : "", "family" : "Gmelig Meyling", "given" : "Adriaan W.", "non-dropping-particle" : "", "parse-names" : false, "suffix" : "" }, { "dropping-particle" : "", "family" : "Jiguet", "given" : "Fr\u00e9d\u00e9ric", "non-dropping-particle" : "", "parse-names" : false, "suffix" : "" }, { "dropping-particle" : "", "family" : "Fornasari", "given" : "Lorenzo", "non-dropping-particle" : "", "parse-names" : false, "suffix" : "" }, { "dropping-particle" : "", "family" : "Reif", "given" : "Jiri", "non-dropping-particle" : "", "parse-names" : false, "suffix" : "" }, { "dropping-particle" : "", "family" : "Chylarecki", "given" : "Przemek", "non-dropping-particle" : "", "parse-names" : false, "suffix" : "" }, { "dropping-particle" : "", "family" : "Burfield", "given" : "Ian J.", "non-dropping-particle" : "", "parse-names" : false, "suffix" : "" } ], "container-title" : "Ibis", "id" : "ITEM-1", "issue" : "SUPPL. 2", "issued" : { "date-parts" : [ [ "2007", "6", "6" ] ] }, "page" : "78-97", "publisher" : "Blackwell Publishing Ltd", "title" : "Population trends of widespread woodland birds in Europe", "type" : "article-journal", "volume" : "149" }, "uris" : [ "http://www.mendeley.com/documents/?uuid=b83262d7-28be-4e0d-ab02-8748a6cc2101" ] } ], "mendeley" : { "formattedCitation" : "(Gregory et al., 2007)", "manualFormatting" : "(Roberge et al., 2015, Gregory et al., 2007", "plainTextFormattedCitation" : "(Gregory et al., 2007)", "previouslyFormattedCitation" : "(Gregory et al., 2007)" }, "properties" : {  }, "schema" : "https://github.com/citation-style-language/schema/raw/master/csl-citation.json" }</w:instrText>
      </w:r>
      <w:r>
        <w:fldChar w:fldCharType="separate"/>
      </w:r>
      <w:r>
        <w:rPr>
          <w:lang w:val="en-CA"/>
        </w:rPr>
        <w:t>(</w:t>
      </w:r>
      <w:r>
        <w:fldChar w:fldCharType="begin" w:fldLock="1"/>
      </w:r>
      <w:r>
        <w:rPr>
          <w:lang w:val="en-CA"/>
        </w:rPr>
        <w:instrText>ADDIN CSL_CITATION { "citationItems" : [ { "id" : "ITEM-1",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 "issued" : { "date-parts" : [ [ "2011" ] ] }, "number-of-pages" : "130", "title" : "European Red List of Vascular Plants", "type" : "book" }, "uris" : [ "http://www.mendeley.com/documents/?uuid=5d4ea6e9-11a2-47d8-9d40-e6882ec24c3e" ] } ], "mendeley" : { "formattedCitation" : "(Bilz, Kell, Maxted, &amp; Lansdown, 2011a)", "manualFormatting" : "Bilz, Kell, Maxted, &amp; Lansdown, 2011", "plainTextFormattedCitation" : "(Bilz, Kell, Maxted, &amp; Lansdown, 2011a)", "previouslyFormattedCitation" : "(Bilz, Kell, Maxted, &amp; Lansdown, 2011a)" }, "properties" : {  }, "schema" : "https://github.com/citation-style-language/schema/raw/master/csl-citation.json" }</w:instrText>
      </w:r>
      <w:r>
        <w:fldChar w:fldCharType="separate"/>
      </w:r>
      <w:r>
        <w:rPr>
          <w:lang w:val="en-CA"/>
        </w:rPr>
        <w:t>Bilz</w:t>
      </w:r>
      <w:r w:rsidR="00112CF3">
        <w:rPr>
          <w:lang w:val="en-CA"/>
        </w:rPr>
        <w:t xml:space="preserve"> </w:t>
      </w:r>
      <w:r w:rsidR="00112CF3">
        <w:rPr>
          <w:i/>
          <w:lang w:val="en-CA"/>
        </w:rPr>
        <w:t>et al.</w:t>
      </w:r>
      <w:r>
        <w:rPr>
          <w:lang w:val="en-CA"/>
        </w:rPr>
        <w:t>, 2011</w:t>
      </w:r>
      <w:r>
        <w:fldChar w:fldCharType="end"/>
      </w:r>
      <w:r>
        <w:t>;</w:t>
      </w:r>
      <w:r>
        <w:fldChar w:fldCharType="begin" w:fldLock="1"/>
      </w:r>
      <w:r>
        <w:rPr>
          <w:lang w:val="en-CA"/>
        </w:rPr>
        <w:instrText>ADDIN CSL_CITATION { "citationItems" : [ { "id" : "ITEM-1", "itemData" : { "DOI" : "10.1016/j.ecolind.2008.11.002", "ISBN" : "1470-160X", "ISSN" : "1470160X", "abstract" : "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u00a9 2008 Elsevier Ltd. All rights reserved.", "author" : [ { "dropping-particle" : "", "family" : "Moning", "given" : "Christoph", "non-dropping-particle" : "", "parse-names" : false, "suffix" : "" }, { "dropping-particle" : "", "family" : "M\u00fcller", "given" : "J\u00f6rg", "non-dropping-particle" : "", "parse-names" : false, "suffix" : "" } ], "container-title" : "Ecological Indicators", "id" : "ITEM-1", "issue" : "5", "issued" : { "date-parts" : [ [ "2009" ] ] }, "page" : "922-932", "title" : "Critical forest age thresholds for the diversity of lichens, molluscs and birds in beech (Fagus sylvatica L.) dominated forests", "type" : "article-journal", "volume" : "9" }, "uris" : [ "http://www.mendeley.com/documents/?uuid=9f4294ef-67c6-392e-896d-814493805ba6" ] } ], "mendeley" : { "formattedCitation" : "(Moning &amp; M\u00fcller, 2009)", "manualFormatting" : " Moning &amp; M\u00fcller, 2009", "plainTextFormattedCitation" : "(Moning &amp; M\u00fcller, 2009)", "previouslyFormattedCitation" : "(Moning &amp; M\u00fcller, 2009)" }, "properties" : {  }, "schema" : "https://github.com/citation-style-language/schema/raw/master/csl-citation.json" }</w:instrText>
      </w:r>
      <w:r>
        <w:fldChar w:fldCharType="separate"/>
      </w:r>
      <w:r>
        <w:rPr>
          <w:lang w:val="en-CA"/>
        </w:rPr>
        <w:t xml:space="preserve"> Moning &amp; Müller, 2009</w:t>
      </w:r>
      <w:r>
        <w:fldChar w:fldCharType="end"/>
      </w:r>
      <w:r>
        <w:rPr>
          <w:lang w:val="en-CA"/>
        </w:rPr>
        <w:t xml:space="preserve">, </w:t>
      </w:r>
      <w:r>
        <w:fldChar w:fldCharType="begin" w:fldLock="1"/>
      </w:r>
      <w:r>
        <w:rPr>
          <w:lang w:val="en-CA"/>
        </w:rPr>
        <w:instrText>ADDIN CSL_CITATION { "citationItems" : [ { "id" : "ITEM-1", "itemData" : { "DOI" : "10.1111/j.1523-1739.2009.01399.x", "ISBN" : "0888-8892", "ISSN" : "08888892", "PMID" : "20121845", "abstract" : "Past and present pressures on forest resources have led to a drastic decrease in the surface area of unmanaged forests in Europe. Changes in forest structure, composition, and dynamics inevitably lead to changes in the biodiversity of forest-dwelling species. The possible biodiversity gains and losses due to forest management (i.e., anthropogenic pressures related to direct forest resource use), however, have never been assessed at a pan-European scale. We used meta-analysis to review 49 published papers containing 120 individual comparisons of species richness between unmanaged and managed forests throughout Europe. We explored the response of different taxonomic groups and the variability of their response with respect to time since abandonment and intensity of forest management. Species richness was slightly higher in unmanaged than in managed forests. Species dependent on forest cover continuity, deadwood, and large trees (bryophytes, lichens, fungi, saproxylic beetles) and carabids were negatively affected by forest management. In contrast, vascular plant species were favored. The response for birds was heterogeneous and probably depended more on factors such as landscape patterns. The global difference in species richness between unmanaged and managed forests increased with time since abandonment and indicated a gradual recovery of biodiversity. Clearcut forests in which the composition of tree species changed had the strongest effect on species richness, but the effects of different types of management on taxa could not be assessed in a robust way because of low numbers of replications in the management-intensity classes. Our results show that some taxa are more affected by forestry than others, but there is a need for research into poorly studied species groups in Europe and in particular locations. Our meta-analysis supports the need for a coordinated European research network to study and monitor the biodiversity of different taxa in managed and unmanaged forests.", "author" : [ { "dropping-particle" : "", "family" : "Paillet", "given" : "Yoan", "non-dropping-particle" : "", "parse-names" : false, "suffix" : "" }, { "dropping-particle" : "", "family" : "Berg\u00e8s", "given" : "Laurent", "non-dropping-particle" : "", "parse-names" : false, "suffix" : "" }, { "dropping-particle" : "", "family" : "Hj\u00c4lt\u00e9n", "given" : "Joakim", "non-dropping-particle" : "", "parse-names" : false, "suffix" : "" }, { "dropping-particle" : "", "family" : "\u00d3dor", "given" : "P\u00e9ter", "non-dropping-particle" : "", "parse-names" : false, "suffix" : "" }, { "dropping-particle" : "", "family" : "Avon", "given" : "Catherine", "non-dropping-particle" : "", "parse-names" : false, "suffix" : "" }, { "dropping-particle" : "", "family" : "Bernhardt-R\u00f6mermann", "given" : "Markus", "non-dropping-particle" : "", "parse-names" : false, "suffix" : "" }, { "dropping-particle" : "", "family" : "Bijlsma", "given" : "Rienk Jan", "non-dropping-particle" : "", "parse-names" : false, "suffix" : "" }, { "dropping-particle" : "", "family" : "Bruyn", "given" : "Luc", "non-dropping-particle" : "De", "parse-names" : false, "suffix" : "" }, { "dropping-particle" : "", "family" : "Fuhr", "given" : "Marc", "non-dropping-particle" : "", "parse-names" : false, "suffix" : "" }, { "dropping-particle" : "", "family" : "Grandin", "given" : "Ulf", "non-dropping-particle" : "", "parse-names" : false, "suffix" : "" }, { "dropping-particle" : "", "family" : "Kanka", "given" : "Robert", "non-dropping-particle" : "", "parse-names" : false, "suffix" : "" }, { "dropping-particle" : "", "family" : "Lundin", "given" : "Lars", "non-dropping-particle" : "", "parse-names" : false, "suffix" : "" }, { "dropping-particle" : "", "family" : "Luque", "given" : "Sandra", "non-dropping-particle" : "", "parse-names" : false, "suffix" : "" }, { "dropping-particle" : "", "family" : "Magura", "given" : "Tibor", "non-dropping-particle" : "", "parse-names" : false, "suffix" : "" }, { "dropping-particle" : "", "family" : "Matesanz", "given" : "Silvia", "non-dropping-particle" : "", "parse-names" : false, "suffix" : "" }, { "dropping-particle" : "", "family" : "M\u00e9sz\u00e1ros", "given" : "Ilona", "non-dropping-particle" : "", "parse-names" : false, "suffix" : "" }, { "dropping-particle" : "", "family" : "Sebasti\u00c0", "given" : "M. Teresa", "non-dropping-particle" : "", "parse-names" : false, "suffix" : "" }, { "dropping-particle" : "", "family" : "Schmidt", "given" : "Wolfgang", "non-dropping-particle" : "", "parse-names" : false, "suffix" : "" }, { "dropping-particle" : "", "family" : "Standov\u00e1r", "given" : "Tibor", "non-dropping-particle" : "", "parse-names" : false, "suffix" : "" }, { "dropping-particle" : "", "family" : "T\u00d3thm\u00e9r\u00e9sz", "given" : "B\u00e9la", "non-dropping-particle" : "", "parse-names" : false, "suffix" : "" }, { "dropping-particle" : "", "family" : "Uotila", "given" : "Anneli", "non-dropping-particle" : "", "parse-names" : false, "suffix" : "" }, { "dropping-particle" : "", "family" : "Valladares", "given" : "Fernando", "non-dropping-particle" : "", "parse-names" : false, "suffix" : "" }, { "dropping-particle" : "", "family" : "Vellak", "given" : "Kai", "non-dropping-particle" : "", "parse-names" : false, "suffix" : "" }, { "dropping-particle" : "", "family" : "Virtanen", "given" : "Risto", "non-dropping-particle" : "", "parse-names" : false, "suffix" : "" } ], "container-title" : "Conservation Biology", "id" : "ITEM-1", "issue" : "1", "issued" : { "date-parts" : [ [ "2010", "2" ] ] }, "page" : "101-112", "publisher" : "Blackwell Publishing Inc", "title" : "Biodiversity differences between managed and unmanaged forests: Meta-analysis of species richness in Europe", "type" : "article-journal", "volume" : "24" }, "uris" : [ "http://www.mendeley.com/documents/?uuid=efa2b741-6ab0-4a6c-b6ae-347664289a8f" ] } ], "mendeley" : { "formattedCitation" : "(Paillet et al., 2010)", "manualFormatting" : "Paillet et al., 2010", "plainTextFormattedCitation" : "(Paillet et al., 2010)", "previouslyFormattedCitation" : "(Paillet et al., 2010)" }, "properties" : {  }, "schema" : "https://github.com/citation-style-language/schema/raw/master/csl-citation.json" }</w:instrText>
      </w:r>
      <w:r>
        <w:fldChar w:fldCharType="separate"/>
      </w:r>
      <w:r>
        <w:rPr>
          <w:lang w:val="en-CA"/>
        </w:rPr>
        <w:t xml:space="preserve">Paillet </w:t>
      </w:r>
      <w:r w:rsidR="00301BD0" w:rsidRPr="00301BD0">
        <w:rPr>
          <w:i/>
          <w:lang w:val="en-CA"/>
        </w:rPr>
        <w:t>et al.</w:t>
      </w:r>
      <w:r>
        <w:rPr>
          <w:lang w:val="en-CA"/>
        </w:rPr>
        <w:t>, 2010</w:t>
      </w:r>
      <w:r>
        <w:fldChar w:fldCharType="end"/>
      </w:r>
      <w:r>
        <w:t xml:space="preserve">; </w:t>
      </w:r>
      <w:r>
        <w:fldChar w:fldCharType="begin" w:fldLock="1"/>
      </w:r>
      <w:r>
        <w:rPr>
          <w:lang w:val="en-CA"/>
        </w:rPr>
        <w:instrText>ADDIN CSL_CITATION { "citationItems" : [ { "id" : "ITEM-1", "itemData" : { "DOI" : "10.1016/j.jenvman.2015.02.040", "ISBN" : "0301-4797", "ISSN" : "10958630", "PMID" : "25745845", "abstract" : "Over previous decades new environmental measures have been implemented in forestry. In Fennoscandia, forest management practices were modified to set aside conservation areas and to retain trees at final felling. In this study we simulated the long-term effects of set-aside establishment and tree retention practices on the future availability of large trees and dead wood, two forest structures of documented importance to biodiversity conservation. Using a forest decision support system (Heureka), we projected the amounts of these structures over 200 years in two managed north Swedish landscapes, under management scenarios with and without set-asides and tree retention. In line with common best practice, we simulated set-asides covering 5% of the productive area with priority to older stands, as well as ~5% green-tree retention (solitary trees and forest patches) including high-stump creation at final felling. We found that only tree retention contributed to substantial increases in the future density of large (DBH ???35cm) deciduous trees, while both measures made significant contributions to the availability of large conifers. It took more than half a century to observe stronger increases in the densities of large deciduous trees as an effect of tree retention. The mean landscape-scale volumes of hard dead wood fluctuated widely, but the conservation measures yielded values which were, on average over the entire simulation period, about 2.5 times as high as for scenarios without these measures. While the density of large conifers increased with time in the landscape initially dominated by younger forest, best practice conservation measures did not avert a long-term decrease in large conifer density in the landscape initially comprised of more old forest. Our results highlight the needs to adopt a long temporal perspective and to consider initial landscape conditions when evaluating the large-scale effects of conservation measures on forest biodiversity.", "author" : [ { "dropping-particle" : "", "family" : "Roberge", "given" : "Jean Michel", "non-dropping-particle" : "", "parse-names" : false, "suffix" : "" }, { "dropping-particle" : "", "family" : "L\u00e4m\u00e5s", "given" : "Tomas", "non-dropping-particle" : "", "parse-names" : false, "suffix" : "" }, { "dropping-particle" : "", "family" : "Lundmark", "given" : "Tomas", "non-dropping-particle" : "", "parse-names" : false, "suffix" : "" }, { "dropping-particle" : "", "family" : "Ranius", "given" : "Thomas", "non-dropping-particle" : "", "parse-names" : false, "suffix" : "" }, { "dropping-particle" : "", "family" : "Felton", "given" : "Adam", "non-dropping-particle" : "", "parse-names" : false, "suffix" : "" }, { "dropping-particle" : "", "family" : "Nordin", "given" : "Annika", "non-dropping-particle" : "", "parse-names" : false, "suffix" : "" } ], "container-title" : "Journal of Environmental Management", "id" : "ITEM-1", "issued" : { "date-parts" : [ [ "2015" ] ] }, "page" : "284-292", "title" : "Relative contributions of set-asides and tree retention to the long-term availability of key forest biodiversity structures at the landscape scale", "type" : "article-journal", "volume" : "154" }, "uris" : [ "http://www.mendeley.com/documents/?uuid=15f7e997-205b-4c26-9a76-da72ad9cbcc8" ] } ], "mendeley" : { "formattedCitation" : "(Roberge et al., 2015)", "manualFormatting" : "Roberge et al., 2015", "plainTextFormattedCitation" : "(Roberge et al., 2015)", "previouslyFormattedCitation" : "(Roberge et al., 2015)" }, "properties" : {  }, "schema" : "https://github.com/citation-style-language/schema/raw/master/csl-citation.json" }</w:instrText>
      </w:r>
      <w:r>
        <w:fldChar w:fldCharType="separate"/>
      </w:r>
      <w:r>
        <w:rPr>
          <w:lang w:val="en-CA"/>
        </w:rPr>
        <w:t xml:space="preserve">Roberge </w:t>
      </w:r>
      <w:r w:rsidR="00301BD0" w:rsidRPr="00301BD0">
        <w:rPr>
          <w:i/>
          <w:lang w:val="en-CA"/>
        </w:rPr>
        <w:t>et al.</w:t>
      </w:r>
      <w:r>
        <w:rPr>
          <w:lang w:val="en-CA"/>
        </w:rPr>
        <w:t>, 2015</w:t>
      </w:r>
      <w:r>
        <w:fldChar w:fldCharType="end"/>
      </w:r>
      <w:r>
        <w:rPr>
          <w:lang w:val="en-CA"/>
        </w:rPr>
        <w:t xml:space="preserve">; Gregory </w:t>
      </w:r>
      <w:r w:rsidR="00301BD0" w:rsidRPr="00301BD0">
        <w:rPr>
          <w:i/>
          <w:lang w:val="en-CA"/>
        </w:rPr>
        <w:t>et al.</w:t>
      </w:r>
      <w:r>
        <w:rPr>
          <w:lang w:val="en-CA"/>
        </w:rPr>
        <w:t>, 2007</w:t>
      </w:r>
      <w:r>
        <w:fldChar w:fldCharType="end"/>
      </w:r>
      <w:r>
        <w:fldChar w:fldCharType="begin" w:fldLock="1"/>
      </w:r>
      <w:r>
        <w:rPr>
          <w:lang w:val="en-CA"/>
        </w:rPr>
        <w:instrText>ADDIN CSL_CITATION { "citationItems" : [ { "id" : "ITEM-1", "itemData" : { "DOI" : "10.1002/ece3.341", "ISSN" : "20457758", "PMID" : "23139881", "abstract" : "Availability of suitable trees is a primary determinant of range contractions and expansions of epiphytic species. However, switches between carrier tree species may blur co-phylogeographic patterns. We identified glacial refugia in southeastern Europe for the tree-colonizing lichen Lobaria pulmonaria, studied the importance of primeval forest reserves for the conservation of genetically diverse populations and analyzed differences in spatial genetic structure between primeval and managed forests with fungus-specific microsatellite markers. Populations belonged to either of two genepools or were admixed. Gene diversity was higher in primeval than in managed forests. At small distances up to 170 m, genotype diversity was lower in managed compared with primeval forests. We found significant associations between groups of tree species and two L. pulmonaria genepools, which may indicate \"hitchhiking\" of L. pulmonaria on forest communities during postglacial migration. Genepool B of L. pulmonaria was associated with European Beech (Fagus sylvatica) and we can hypothesize that genepool B survived the last glaciation associated within the refuge of European Beech on the Coastal and Central Dinarides. The allelic richness of genepool A was highest in the Alps, which is the evidence for a northern refuge of L. pulmonaria. Vicariant altitudinal distributions of the two genepools suggest intraspecific ecological differentiation.", "author" : [ { "dropping-particle" : "", "family" : "Scheidegger", "given" : "Christoph", "non-dropping-particle" : "", "parse-names" : false, "suffix" : "" }, { "dropping-particle" : "", "family" : "Bilovitz", "given" : "Peter O.", "non-dropping-particle" : "", "parse-names" : false, "suffix" : "" }, { "dropping-particle" : "", "family" : "Werth", "given" : "Silke", "non-dropping-particle" : "", "parse-names" : false, "suffix" : "" }, { "dropping-particle" : "", "family" : "Widmer", "given" : "Ivo", "non-dropping-particle" : "", "parse-names" : false, "suffix" : "" }, { "dropping-particle" : "", "family" : "Mayrhofer", "given" : "Helmut", "non-dropping-particle" : "", "parse-names" : false, "suffix" : "" } ], "container-title" : "Ecology and Evolution", "id" : "ITEM-1", "issue" : "9", "issued" : { "date-parts" : [ [ "2012", "9" ] ] }, "page" : "2223-2240", "title" : "Hitchhiking with forests: Population genetics of the epiphytic lichen Lobaria pulmonaria in primeval and managed forests in southeastern Europe", "type" : "article-journal", "volume" : "2" }, "uris" : [ "http://www.mendeley.com/documents/?uuid=ee48f41b-bf3e-373c-9e11-9771216ab474" ] } ], "mendeley" : { "formattedCitation" : "(Scheidegger, Bilovitz, Werth, Widmer, &amp; Mayrhofer, 2012)", "manualFormatting" : ", Bilz, Kell, Maxted, &amp; Lansdown, 2011, Scheidegger, Bilovitz, Werth, Widmer, &amp; Mayrhofer, 2012)", "plainTextFormattedCitation" : "(Scheidegger, Bilovitz, Werth, Widmer, &amp; Mayrhofer, 2012)", "previouslyFormattedCitation" : "(Scheidegger, Bilovitz, Werth, Widmer, &amp; Mayrhofer, 2012)" }, "properties" : {  }, "schema" : "https://github.com/citation-style-language/schema/raw/master/csl-citation.json" }</w:instrText>
      </w:r>
      <w:r>
        <w:fldChar w:fldCharType="separate"/>
      </w:r>
      <w:r>
        <w:rPr>
          <w:lang w:val="en-CA"/>
        </w:rPr>
        <w:t>; Scheidegger</w:t>
      </w:r>
      <w:r w:rsidR="001C1D02">
        <w:rPr>
          <w:lang w:val="en-CA"/>
        </w:rPr>
        <w:t xml:space="preserve"> </w:t>
      </w:r>
      <w:r w:rsidR="001C1D02">
        <w:rPr>
          <w:i/>
          <w:lang w:val="en-CA"/>
        </w:rPr>
        <w:t>et al.</w:t>
      </w:r>
      <w:r>
        <w:rPr>
          <w:lang w:val="en-CA"/>
        </w:rPr>
        <w:t xml:space="preserve">, 2012; </w:t>
      </w:r>
      <w:r>
        <w:fldChar w:fldCharType="begin" w:fldLock="1"/>
      </w:r>
      <w:r>
        <w:rPr>
          <w:lang w:val="en-CA"/>
        </w:rPr>
        <w:instrText>ADDIN CSL_CITATION { "citationItems" : [ { "id" : "ITEM-1", "itemData" : { "DOI" : "10.1016/j.biocon.2008.03.007", "ISBN" : "0006-3207", "ISSN" : "00063207", "abstract" : "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 ??C by 2100 and in the B1 scenario 2.0 ??C. Our results suggest that most of the northern land bird species will lose most of their climatic space by 2080 both in the more severe (A2, average predicted range decline: -83.6%) and in the less severe scenario (B1, average change: -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 2008 Elsevier Ltd. All rights reserved.", "author" : [ { "dropping-particle" : "", "family" : "Virkkala", "given" : "Raimo", "non-dropping-particle" : "", "parse-names" : false, "suffix" : "" }, { "dropping-particle" : "", "family" : "Heikkinen", "given" : "Risto K.", "non-dropping-particle" : "", "parse-names" : false, "suffix" : "" }, { "dropping-particle" : "", "family" : "Leikola", "given" : "Niko", "non-dropping-particle" : "", "parse-names" : false, "suffix" : "" }, { "dropping-particle" : "", "family" : "Luoto", "given" : "Miska", "non-dropping-particle" : "", "parse-names" : false, "suffix" : "" } ], "container-title" : "Biological Conservation", "id" : "ITEM-1", "issue" : "5", "issued" : { "date-parts" : [ [ "2008" ] ] }, "page" : "1343-1353", "title" : "Projected large-scale range reductions of northern-boreal land bird species due to climate change", "type" : "article-journal", "volume" : "141" }, "uris" : [ "http://www.mendeley.com/documents/?uuid=b757744d-22b9-3663-817d-5ec1a4f1c365" ] } ], "mendeley" : { "formattedCitation" : "(Virkkala, Heikkinen, Leikola, &amp; Luoto, 2008)", "manualFormatting" : "Virkkala, Heikkinen, Leikola, &amp; Luoto, 2008", "plainTextFormattedCitation" : "(Virkkala, Heikkinen, Leikola, &amp; Luoto, 2008)", "previouslyFormattedCitation" : "(Virkkala, Heikkinen, Leikola, &amp; Luoto, 2008)" }, "properties" : {  }, "schema" : "https://github.com/citation-style-language/schema/raw/master/csl-citation.json" }</w:instrText>
      </w:r>
      <w:r>
        <w:fldChar w:fldCharType="separate"/>
      </w:r>
      <w:r>
        <w:rPr>
          <w:lang w:val="en-CA"/>
        </w:rPr>
        <w:t>Virkkala</w:t>
      </w:r>
      <w:r w:rsidR="001C1D02">
        <w:rPr>
          <w:lang w:val="en-CA"/>
        </w:rPr>
        <w:t xml:space="preserve"> </w:t>
      </w:r>
      <w:r w:rsidR="001C1D02">
        <w:rPr>
          <w:i/>
          <w:lang w:val="en-CA"/>
        </w:rPr>
        <w:t>et al.</w:t>
      </w:r>
      <w:r>
        <w:rPr>
          <w:lang w:val="en-CA"/>
        </w:rPr>
        <w:t>, 2008</w:t>
      </w:r>
      <w:r>
        <w:fldChar w:fldCharType="end"/>
      </w:r>
      <w:r>
        <w:rPr>
          <w:lang w:val="en-CA"/>
        </w:rPr>
        <w:t>)</w:t>
      </w:r>
      <w:r>
        <w:fldChar w:fldCharType="end"/>
      </w:r>
      <w:r>
        <w:rPr>
          <w:lang w:val="en-CA"/>
        </w:rPr>
        <w:t xml:space="preserve">. </w:t>
      </w:r>
    </w:p>
    <w:p w14:paraId="2218B942" w14:textId="53040672" w:rsidR="0048205B" w:rsidRDefault="0048205B" w:rsidP="00AE389F">
      <w:pPr>
        <w:snapToGrid w:val="0"/>
        <w:rPr>
          <w:lang w:val="en-CA"/>
        </w:rPr>
      </w:pPr>
      <w:r>
        <w:rPr>
          <w:lang w:val="en-CA"/>
        </w:rPr>
        <w:t>In the 18</w:t>
      </w:r>
      <w:r w:rsidRPr="00503C3C">
        <w:rPr>
          <w:lang w:val="en-CA"/>
        </w:rPr>
        <w:t>th</w:t>
      </w:r>
      <w:r>
        <w:rPr>
          <w:lang w:val="en-CA"/>
        </w:rPr>
        <w:t xml:space="preserve"> century modern forestry began to reduce traditional forest pasturage, litter raking, charcoal making, pollarding and coppicing </w:t>
      </w:r>
      <w:r>
        <w:fldChar w:fldCharType="begin" w:fldLock="1"/>
      </w:r>
      <w:r>
        <w:rPr>
          <w:lang w:val="en-CA"/>
        </w:rPr>
        <w:instrText>ADDIN CSL_CITATION { "citationItems" : [ { "id" : "ITEM-1", "itemData" : { "DOI" : "10.1007/978-94-007-6159-9", "ISBN" : "978-94-007-6158-2", "author" : [ { "dropping-particle" : "", "family" : "Szab\u00f3", "given" : "P\u00e9ter", "non-dropping-particle" : "", "parse-names" : false, "suffix" : "" } ], "container-title" : "Cultural Severance and the Environment: The Ending of Traditional and Customary Practice on Commons and Landscapes Managed in Common", "id" : "ITEM-1", "issued" : { "date-parts" : [ [ "2013" ] ] }, "page" : "205-213", "publisher" : "Springer Netherlands", "title" : "The end of common uses and traditional management in a Central European wood", "type" : "chapter" }, "uris" : [ "http://www.mendeley.com/documents/?uuid=e8281f85-b1a6-3cf4-8d56-e733ab0745b2" ] } ], "mendeley" : { "formattedCitation" : "(Szab\u00f3, 2013)", "plainTextFormattedCitation" : "(Szab\u00f3, 2013)", "previouslyFormattedCitation" : "(Szab\u00f3, 2013)" }, "properties" : {  }, "schema" : "https://github.com/citation-style-language/schema/raw/master/csl-citation.json" }</w:instrText>
      </w:r>
      <w:r>
        <w:fldChar w:fldCharType="separate"/>
      </w:r>
      <w:r>
        <w:rPr>
          <w:lang w:val="en-CA"/>
        </w:rPr>
        <w:t>(Szabó, 2013)</w:t>
      </w:r>
      <w:r>
        <w:fldChar w:fldCharType="end"/>
      </w:r>
      <w:r>
        <w:rPr>
          <w:lang w:val="en-CA"/>
        </w:rPr>
        <w:t>. This replacement to high forests led to loss of species like threatened butterfly species associated with these open habitats (</w:t>
      </w:r>
      <w:r>
        <w:fldChar w:fldCharType="begin" w:fldLock="1"/>
      </w:r>
      <w:r>
        <w:rPr>
          <w:lang w:val="en-CA"/>
        </w:rPr>
        <w:instrText>ADDIN CSL_CITATION { "citationItems" : [ { "id" : "ITEM-1", "itemData" : { "DOI" : "10.1111/j.1466-822X.2006.00188.x", "ISBN" : "1466-822X", "ISSN" : "1466822X", "PMID" : "3751", "abstract" : "Aim To distinguish the effects of physical geography and socioeconomic conditions on the extinction of butterflies in European states, and to compare patterns influencing extinctions with patterns influencing species richness. Location Europe. Method Per-state species richness and extinctions were taken from the Red Data Book of European Butterflies, and their relationships with physical geography and socioeconomic predictors were analysed using regression analysis. Two hypothesis were explored: (1) extinctions are related primarily to identical physical geography factors that influence species richness; and (2) extinctions are influenced primarily by human pressure on natural biotopes and follow correlates of modern land use. Results Extinctions and richness are not correlated. Richness increased towards low latitudes and with biotope and topographic heterogeneity, and decreased in states affected by Quaternary glaciation and on islands. The only socioeconomic correlate was human density, exhibiting a weak negative effect. Extinctions were negatively correlated with area and with biotope and topographic heterogeneity. They peaked in regions with mild climate in central latitudes. The strongest socioeconomic correlate was high density of railways, interpreted as a proxy of early industrialization. Further correlates were human density and urban employment. Main conclusion Topographic and biotope heterogeneity predicts both high species richness and low extinction rates. Losses of butterflies result from a complex interplay of geography and relatively recent economic history, as low topographic heterogeneity and flat relief favoured the early advent of industrialization and intensive land use.", "author" : [ { "dropping-particle" : "", "family" : "Konvi\u010dka", "given" : "Martin", "non-dropping-particle" : "", "parse-names" : false, "suffix" : "" }, { "dropping-particle" : "", "family" : "Fric", "given" : "Zden\u011bk", "non-dropping-particle" : "", "parse-names" : false, "suffix" : "" }, { "dropping-particle" : "", "family" : "Bene\u0161", "given" : "Ji\u0159\u00ed", "non-dropping-particle" : "", "parse-names" : false, "suffix" : "" } ], "container-title" : "Global Ecology and Biogeography", "id" : "ITEM-1", "issue" : "1", "issued" : { "date-parts" : [ [ "2006", "1" ] ] }, "page" : "82-92", "publisher" : "Blackwell Science Ltd", "title" : "Butterfly extinctions in European states: Do socioeconomic conditions matter more than physical geography?", "type" : "article-journal", "volume" : "15" }, "uris" : [ "http://www.mendeley.com/documents/?uuid=61a6db4c-71c9-3f9c-8bf9-1616083e5a69" ] } ], "mendeley" : { "formattedCitation" : "(Konvi\u010dka, Fric, &amp; Bene\u0161, 2006)", "manualFormatting" : "Konvicka, Fric, &amp; Benes, 2006", "plainTextFormattedCitation" : "(Konvi\u010dka, Fric, &amp; Bene\u0161, 2006)", "previouslyFormattedCitation" : "(Konvi\u010dka, Fric, &amp; Bene\u0161, 2006)" }, "properties" : {  }, "schema" : "https://github.com/citation-style-language/schema/raw/master/csl-citation.json" }</w:instrText>
      </w:r>
      <w:r>
        <w:fldChar w:fldCharType="separate"/>
      </w:r>
      <w:r>
        <w:rPr>
          <w:lang w:val="en-CA"/>
        </w:rPr>
        <w:t>Konvi</w:t>
      </w:r>
      <w:r w:rsidR="007472F5">
        <w:rPr>
          <w:lang w:val="en-CA"/>
        </w:rPr>
        <w:t>č</w:t>
      </w:r>
      <w:r>
        <w:rPr>
          <w:lang w:val="en-CA"/>
        </w:rPr>
        <w:t>ka</w:t>
      </w:r>
      <w:r w:rsidR="007472F5">
        <w:rPr>
          <w:lang w:val="en-CA"/>
        </w:rPr>
        <w:t xml:space="preserve"> </w:t>
      </w:r>
      <w:r w:rsidR="007472F5">
        <w:rPr>
          <w:i/>
          <w:lang w:val="en-CA"/>
        </w:rPr>
        <w:t>et al.</w:t>
      </w:r>
      <w:r>
        <w:rPr>
          <w:lang w:val="en-CA"/>
        </w:rPr>
        <w:t>, 2006</w:t>
      </w:r>
      <w:r>
        <w:fldChar w:fldCharType="end"/>
      </w:r>
      <w:r>
        <w:rPr>
          <w:lang w:val="en-CA"/>
        </w:rPr>
        <w:t xml:space="preserve">). These changes have shifted the composition of understorey towards more shade-tolerant and nutrient-demanding species (de Frenne </w:t>
      </w:r>
      <w:r w:rsidR="00301BD0" w:rsidRPr="00301BD0">
        <w:rPr>
          <w:i/>
          <w:lang w:val="en-CA"/>
        </w:rPr>
        <w:t>et al.</w:t>
      </w:r>
      <w:r>
        <w:rPr>
          <w:lang w:val="en-CA"/>
        </w:rPr>
        <w:t xml:space="preserve"> 2013, </w:t>
      </w:r>
      <w:r>
        <w:fldChar w:fldCharType="begin" w:fldLock="1"/>
      </w:r>
      <w:r>
        <w:rPr>
          <w:lang w:val="en-CA"/>
        </w:rPr>
        <w:instrText>ADDIN CSL_CITATION { "citationItems" : [ { "id" : "ITEM-1", "itemData" : { "DOI" : "10.1111/1365-2664.12010", "ISBN" : "0021-8901", "ISSN" : "00218901", "abstract" : "The plant community structure of European lowland forests has changed dramatically in the twentieth century, leading to biodiversity decline at various spatial scales. However, due to methodological difficulties associated with simultaneous changes in species diversity and composition, ecological processes behind the changes are still poorly understood. We analysed temporal changes in forest plant community after the mid-twentieth-century abandonment of coppicing in a typical Central European forest, which had been managed as coppice for centuries. We used 122 semi-permanent plots first surveyed in the 1950s shortly after the last coppicing and again in the 2000s after half a century of natural succession. We used a novel temporal nestedness analysis to disentangle the immigration and extinction processes underlying temporal changes in community structure and tested whether species gains and losses were ecologically random. The studied vegetation has shifted from the species-rich assemblages of a relatively open and low-nutrient forest towards the impoverished flora of a closed-canopy forest dominated by a few shade-adapted species. The significant reduction in beta diversity, that is, compositional heterogeneity among plots, indicated taxonomic homogenization of the forest understorey. Temporal species turnover was only a minor component of the community change, and recent assemblages are nested subsets of the former ones. Ecologically non-random extinctions dominated these changes. Light-demanding species with a persistent seed bank were the most prone to extinction, while species with high specific leaf area substantially increased in frequency. Synthesis and applications. The dominant process after the abandonment of coppicing was the ecologically non-random extinction of light-demanding species, leading to an impoverished, temporally nested plant community structure. This development is typical for many abandoned coppices and poses a significant threat to forest biodiversity in Europe. If forestry and conservation policies continue to prefer closed-canopy stands, many endangered species are likely to pay their extinction debts. To restore declining or even locally extinct species, canopy opening in abandoned coppices is urgently needed.", "author" : [ { "dropping-particle" : "", "family" : "Kopeck\u00fd", "given" : "Martin", "non-dropping-particle" : "", "parse-names" : false, "suffix" : "" }, { "dropping-particle" : "", "family" : "H\u00e9dl", "given" : "Radim", "non-dropping-particle" : "", "parse-names" : false, "suffix" : "" }, { "dropping-particle" : "", "family" : "Szab\u00f3", "given" : "P\u00e9ter", "non-dropping-particle" : "", "parse-names" : false, "suffix" : "" } ], "container-title" : "Journal of Applied Ecology", "editor" : [ { "dropping-particle" : "", "family" : "Hooftman", "given" : "D.", "non-dropping-particle" : "", "parse-names" : false, "suffix" : "" } ], "id" : "ITEM-1", "issue" : "1", "issued" : { "date-parts" : [ [ "2013", "2" ] ] }, "page" : "79-87", "title" : "Non-random extinctions dominate plant community changes in abandoned coppices", "type" : "article-journal", "volume" : "50" }, "uris" : [ "http://www.mendeley.com/documents/?uuid=a4b0704c-ee26-3edf-bb23-506b7f9de994" ] } ], "mendeley" : { "formattedCitation" : "(Kopeck\u00fd, H\u00e9dl, &amp; Szab\u00f3, 2013)", "manualFormatting" : "Kopeck\u00fd, H\u00e9dl, &amp; Szab\u00f3, 2013)", "plainTextFormattedCitation" : "(Kopeck\u00fd, H\u00e9dl, &amp; Szab\u00f3, 2013)", "previouslyFormattedCitation" : "(Kopeck\u00fd, H\u00e9dl, &amp; Szab\u00f3, 2013)" }, "properties" : {  }, "schema" : "https://github.com/citation-style-language/schema/raw/master/csl-citation.json" }</w:instrText>
      </w:r>
      <w:r>
        <w:fldChar w:fldCharType="separate"/>
      </w:r>
      <w:r>
        <w:rPr>
          <w:lang w:val="en-CA"/>
        </w:rPr>
        <w:t>Kopecký</w:t>
      </w:r>
      <w:r w:rsidR="009F4AEE">
        <w:rPr>
          <w:lang w:val="en-CA"/>
        </w:rPr>
        <w:t xml:space="preserve"> </w:t>
      </w:r>
      <w:r w:rsidR="009F4AEE">
        <w:rPr>
          <w:i/>
          <w:lang w:val="en-CA"/>
        </w:rPr>
        <w:t>et al.</w:t>
      </w:r>
      <w:r>
        <w:rPr>
          <w:lang w:val="en-CA"/>
        </w:rPr>
        <w:t>, 2013)</w:t>
      </w:r>
      <w:r>
        <w:fldChar w:fldCharType="end"/>
      </w:r>
      <w:r>
        <w:rPr>
          <w:lang w:val="en-CA"/>
        </w:rPr>
        <w:t xml:space="preserve"> and forest vegetation has undergone significant loss of plant specialists (see e.g. De Frenne </w:t>
      </w:r>
      <w:r w:rsidR="00301BD0" w:rsidRPr="00301BD0">
        <w:rPr>
          <w:i/>
          <w:lang w:val="en-CA"/>
        </w:rPr>
        <w:t>et al.</w:t>
      </w:r>
      <w:r w:rsidR="007B0C37">
        <w:rPr>
          <w:lang w:val="en-CA"/>
        </w:rPr>
        <w:t xml:space="preserve">, </w:t>
      </w:r>
      <w:r>
        <w:rPr>
          <w:lang w:val="en-CA"/>
        </w:rPr>
        <w:t xml:space="preserve">2013; </w:t>
      </w:r>
      <w:r>
        <w:rPr>
          <w:lang w:val="en-CA"/>
        </w:rPr>
        <w:fldChar w:fldCharType="begin" w:fldLock="1"/>
      </w:r>
      <w:r>
        <w:rPr>
          <w:lang w:val="en-CA"/>
        </w:rPr>
        <w:instrText>ADDIN CSL_CITATION { "citationItems" : [ { "id" : "ITEM-1", "itemData" : { "DOI" : "10.1098/rspb.2009.0938", "ISBN" : "0962-8452", "ISSN" : "0962-8452", "PMID" : "19625318", "abstract" : "Taxonomic homogenization (TH) is the increasing similarity of the species composition of ecological communities over time. Such homogenization represents a form of biodiversity loss and can result from local species turnover. Evidence for TH is limited, reflecting a lack of suitable historical datasets, and previous analyses have generated contrasting conclusions. We present an analysis of woodland patches across a southern English county (Dorset) in which we quantified 70 years of change in the composition of vascular plant communities. We tested the hypotheses that over this time patches decreased in species richness, homogenized, or shifted towards novel communities. Although mean species richness at the patch scale did not change, we found increased similarity in species composition among woodlands over time. We concluded that the woodlands have undergone TH without experiencing declines in local diversity or shifts towards novel communities. Analysis of species characteristics suggested that these changes were not driven by non-native species invasions or climate change, but instead reflected reorganization of the native plant communities in response to eutrophication and increasingly shaded conditions. These analyses provide, to our knowledge, the first direct evidence of TH in the UK and highlight the potential importance of this phenomenon as a contributor to biodiversity loss.", "author" : [ { "dropping-particle" : "", "family" : "Keith", "given" : "Sally A", "non-dropping-particle" : "", "parse-names" : false, "suffix" : "" }, { "dropping-particle" : "", "family" : "Newton", "given" : "Adrian C", "non-dropping-particle" : "", "parse-names" : false, "suffix" : "" }, { "dropping-particle" : "", "family" : "Morecroft", "given" : "Michael D", "non-dropping-particle" : "", "parse-names" : false, "suffix" : "" }, { "dropping-particle" : "", "family" : "Bealey", "given" : "Clive E", "non-dropping-particle" : "", "parse-names" : false, "suffix" : "" }, { "dropping-particle" : "", "family" : "Bullock", "given" : "James M", "non-dropping-particle" : "", "parse-names" : false, "suffix" : "" } ], "container-title" : "Proceedings. Biological sciences / The Royal Society", "id" : "ITEM-1", "issue" : "1672", "issued" : { "date-parts" : [ [ "2009", "10", "7" ] ] }, "page" : "3539-44", "publisher" : "The Royal Society", "title" : "Taxonomic homogenization of woodland plant communities over 70 years.", "type" : "article-journal", "volume" : "276" }, "uris" : [ "http://www.mendeley.com/documents/?uuid=10660edc-213a-32f4-9073-e801891818ec" ] } ], "mendeley" : { "formattedCitation" : "(Keith, Newton, Morecroft, Bealey, &amp; Bullock, 2009)", "manualFormatting" : "Keith, Newton, Morecroft, Bealey, &amp; Bullock, 2009", "plainTextFormattedCitation" : "(Keith, Newton, Morecroft, Bealey, &amp; Bullock, 2009)", "previouslyFormattedCitation" : "(Keith, Newton, Morecroft, Bealey, &amp; Bullock, 2009)" }, "properties" : {  }, "schema" : "https://github.com/citation-style-language/schema/raw/master/csl-citation.json" }</w:instrText>
      </w:r>
      <w:r>
        <w:rPr>
          <w:lang w:val="en-CA"/>
        </w:rPr>
        <w:fldChar w:fldCharType="separate"/>
      </w:r>
      <w:r>
        <w:rPr>
          <w:lang w:val="en-CA"/>
        </w:rPr>
        <w:t>Keith</w:t>
      </w:r>
      <w:r w:rsidR="009F4AEE">
        <w:rPr>
          <w:lang w:val="en-CA"/>
        </w:rPr>
        <w:t xml:space="preserve"> </w:t>
      </w:r>
      <w:r w:rsidR="009F4AEE">
        <w:rPr>
          <w:i/>
          <w:lang w:val="en-CA"/>
        </w:rPr>
        <w:t>et al.</w:t>
      </w:r>
      <w:r w:rsidR="007B0C37">
        <w:rPr>
          <w:lang w:val="en-CA"/>
        </w:rPr>
        <w:t xml:space="preserve">, </w:t>
      </w:r>
      <w:r>
        <w:rPr>
          <w:lang w:val="en-CA"/>
        </w:rPr>
        <w:t>2009</w:t>
      </w:r>
      <w:r>
        <w:rPr>
          <w:lang w:val="en-CA"/>
        </w:rPr>
        <w:fldChar w:fldCharType="end"/>
      </w:r>
      <w:r>
        <w:rPr>
          <w:lang w:val="en-CA"/>
        </w:rPr>
        <w:fldChar w:fldCharType="begin" w:fldLock="1"/>
      </w:r>
      <w:r>
        <w:rPr>
          <w:lang w:val="en-CA"/>
        </w:rPr>
        <w:instrText>ADDIN CSL_CITATION { "citationItems" : [ { "id" : "ITEM-1", "itemData" : { "DOI" : "10.1073/pnas.1311190110", "ISBN" : "1091-6490 (Electronic)\\r0027-8424 (Linking)", "ISSN" : "1091-6490", "PMID" : "24167287", "abstract" : "Recent global warming is acting across marine, freshwater, and terrestrial ecosystems to favor species adapted to warmer conditions and/or reduce the abundance of cold-adapted organisms (i.e., \"thermophilization\" of communities). Lack of community responses to increased temperature, however, has also been reported for several taxa and regions, suggesting that \"climatic lags\" may be frequent. Here we show that microclimatic effects brought about by forest canopy closure can buffer biotic responses to macroclimate warming, thus explaining an apparent climatic lag. Using data from 1,409 vegetation plots in European and North American temperate forests, each surveyed at least twice over an interval of 12-67 y, we document significant thermophilization of ground-layer plant communities. These changes reflect concurrent declines in species adapted to cooler conditions and increases in species adapted to warmer conditions. However, thermophilization, particularly the increase of warm-adapted species, is attenuated in forests whose canopies have become denser, probably reflecting cooler growing-season ground temperatures via increased shading. As standing stocks of trees have increased in many temperate forests in recent decades, local microclimatic effects may commonly be moderating the impacts of macroclimate warming on forest understories. Conversely, increases in harvesting woody biomass--e.g., for bioenergy--may open forest canopies and accelerate thermophilization of temperate forest biodiversity.", "author" : [ { "dropping-particle" : "", "family" : "Frenne", "given" : "Pieter", "non-dropping-particle" : "De", "parse-names" : false, "suffix" : "" }, { "dropping-particle" : "", "family" : "Rodr\u00edguez-S\u00e1nchez", "given" : "Francisco", "non-dropping-particle" : "", "parse-names" : false, "suffix" : "" }, { "dropping-particle" : "", "family" : "Coomes", "given" : "David Anthony", "non-dropping-particle" : "", "parse-names" : false, "suffix" : "" }, { "dropping-particle" : "", "family" : "Baeten", "given" : "Lander", "non-dropping-particle" : "", "parse-names" : false, "suffix" : "" }, { "dropping-particle" : "", "family" : "Verstraeten", "given" : "Gorik", "non-dropping-particle" : "", "parse-names" : false, "suffix" : "" }, { "dropping-particle" : "", "family" : "Vellend", "given" : "Mark", "non-dropping-particle" : "", "parse-names" : false, "suffix" : "" }, { "dropping-particle" : "", "family" : "Bernhardt-R\u00f6mermann", "given" : "Markus", "non-dropping-particle" : "", "parse-names" : false, "suffix" : "" }, { "dropping-particle" : "", "family" : "Brown", "given" : "Carissa D", "non-dropping-particle" : "", "parse-names" : false, "suffix" : "" }, { "dropping-particle" : "", "family" : "Brunet", "given" : "J\u00f6rg", "non-dropping-particle" : "", "parse-names" : false, "suffix" : "" }, { "dropping-particle" : "", "family" : "Cornelis", "given" : "Johnny", "non-dropping-particle" : "", "parse-names" : false, "suffix" : "" }, { "dropping-particle" : "", "family" : "Decocq", "given" : "Guillaume M", "non-dropping-particle" : "", "parse-names" : false, "suffix" : "" }, { "dropping-particle" : "", "family" : "Dierschke", "given" : "Hartmut", "non-dropping-particle" : "", "parse-names" : false, "suffix" : "" }, { "dropping-particle" : "", "family" : "Eriksson", "given" : "Ove", "non-dropping-particle" : "", "parse-names" : false, "suffix" : "" }, { "dropping-particle" : "", "family" : "Gilliam", "given" : "Frank S", "non-dropping-particle" : "", "parse-names" : false, "suffix" : "" }, { "dropping-particle" : "", "family" : "H\u00e9dl", "given" : "Radim", "non-dropping-particle" : "", "parse-names" : false, "suffix" : "" }, { "dropping-particle" : "", "family" : "Heinken", "given" : "Thilo", "non-dropping-particle" : "", "parse-names" : false, "suffix" : "" }, { "dropping-particle" : "", "family" : "Hermy", "given" : "Martin", "non-dropping-particle" : "", "parse-names" : false, "suffix" : "" }, { "dropping-particle" : "", "family" : "Hommel", "given" : "Patrick", "non-dropping-particle" : "", "parse-names" : false, "suffix" : "" }, { "dropping-particle" : "", "family" : "Jenkins", "given" : "Michael A", "non-dropping-particle" : "", "parse-names" : false, "suffix" : "" }, { "dropping-particle" : "", "family" : "Kelly", "given" : "Daniel L", "non-dropping-particle" : "", "parse-names" : false, "suffix" : "" }, { "dropping-particle" : "", "family" : "Kirby", "given" : "Keith J", "non-dropping-particle" : "", "parse-names" : false, "suffix" : "" }, { "dropping-particle" : "", "family" : "Mitchell", "given" : "Fraser J G", "non-dropping-particle" : "", "parse-names" : false, "suffix" : "" }, { "dropping-particle" : "", "family" : "Naaf", "given" : "Tobias", "non-dropping-particle" : "", "parse-names" : false, "suffix" : "" }, { "dropping-particle" : "", "family" : "Newman", "given" : "Miles", "non-dropping-particle" : "", "parse-names" : false, "suffix" : "" }, { "dropping-particle" : "", "family" : "Peterken", "given" : "George", "non-dropping-particle" : "", "parse-names" : false, "suffix" : "" }, { "dropping-particle" : "", "family" : "Petr\u00edk", "given" : "Petr", "non-dropping-particle" : "", "parse-names" : false, "suffix" : "" }, { "dropping-particle" : "", "family" : "Schultz", "given" : "Jan", "non-dropping-particle" : "", "parse-names" : false, "suffix" : "" }, { "dropping-particle" : "", "family" : "Sonnier", "given" : "Gr\u00e9gory", "non-dropping-particle" : "", "parse-names" : false, "suffix" : "" }, { "dropping-particle" : "", "family" : "Calster", "given" : "Hans", "non-dropping-particle" : "Van", "parse-names" : false, "suffix" : "" }, { "dropping-particle" : "", "family" : "Waller", "given" : "Donald M", "non-dropping-particle" : "", "parse-names" : false, "suffix" : "" }, { "dropping-particle" : "", "family" : "Walther", "given" : "Gian-Reto", "non-dropping-particle" : "", "parse-names" : false, "suffix" : "" }, { "dropping-particle" : "", "family" : "White", "given" : "Peter S", "non-dropping-particle" : "", "parse-names" : false, "suffix" : "" }, { "dropping-particle" : "", "family" : "Woods", "given" : "Kerry D", "non-dropping-particle" : "", "parse-names" : false, "suffix" : "" }, { "dropping-particle" : "", "family" : "Wulf", "given" : "Monika", "non-dropping-particle" : "", "parse-names" : false, "suffix" : "" }, { "dropping-particle" : "", "family" : "Graae", "given" : "Bente Jessen", "non-dropping-particle" : "", "parse-names" : false, "suffix" : "" }, { "dropping-particle" : "", "family" : "Verheyen", "given" : "Kris", "non-dropping-particle" : "", "parse-names" : false, "suffix" : "" } ], "container-title" : "Pnas", "id" : "ITEM-1", "issue" : "46", "issued" : { "date-parts" : [ [ "2013" ] ] }, "page" : "18561-5", "title" : "Microclimate moderates plant responses to macroclimate warming.", "type" : "article-journal", "volume" : "110" }, "uris" : [ "http://www.mendeley.com/documents/?uuid=5b49bbe3-52e7-4b8f-9c77-bb20baf15de0" ] } ], "mendeley" : { "formattedCitation" : "(De Frenne et al., 2013)", "manualFormatting" : "De Frenne et al., 2013)", "plainTextFormattedCitation" : "(De Frenne et al., 2013)", "previouslyFormattedCitation" : "(De Frenne et al., 2013)" }, "properties" : {  }, "schema" : "https://github.com/citation-style-language/schema/raw/master/csl-citation.json" }</w:instrText>
      </w:r>
      <w:r>
        <w:rPr>
          <w:lang w:val="en-CA"/>
        </w:rPr>
        <w:fldChar w:fldCharType="separate"/>
      </w:r>
      <w:r>
        <w:rPr>
          <w:lang w:val="en-CA"/>
        </w:rPr>
        <w:t>)</w:t>
      </w:r>
      <w:r>
        <w:rPr>
          <w:lang w:val="en-CA"/>
        </w:rPr>
        <w:fldChar w:fldCharType="end"/>
      </w:r>
      <w:r>
        <w:rPr>
          <w:lang w:val="en-CA"/>
        </w:rPr>
        <w:t xml:space="preserve">, loss of lichens </w:t>
      </w:r>
      <w:r>
        <w:rPr>
          <w:lang w:val="en-CA"/>
        </w:rPr>
        <w:fldChar w:fldCharType="begin" w:fldLock="1"/>
      </w:r>
      <w:r>
        <w:rPr>
          <w:lang w:val="en-CA"/>
        </w:rPr>
        <w:instrText>ADDIN CSL_CITATION { "citationItems" : [ { "id" : "ITEM-1", "itemData" : { "DOI" : "10.1111/jvs.12069", "ISBN" : "1654-1103", "ISSN" : "11009233", "abstract" : "Question Does eutrophication drive vegetation change in pine forests on nutrient deficient sites and thus lead to the homogenization of understorey species composition? Location Forest area (1600 ha) in the Lower Spreewald, Brandenburg, Germany. Methods Resurvey of 77 semi-permanent plots after 45 yr, including vascular plants, bryophytes and ground lichens. We applied multidimensional ordination of species composition, dissimilarity indices, mean Ellenberg indicator values and the concept of winner/loser species to identify vegetation change between years. Differential responses along a gradient of nutrient availability were analysed on the basis of initial vegetation type, reflecting topsoil N availability of plots. Results Species composition changed strongly and overall shifted towards higher N and slightly lower light availability. Differences in vegetation change were related to initial vegetation type, with strongest compositional changes in the oligotrophic forest type, but strongest increase of nitrophilous species in the mesotrophic forest type. Despite an overall increase in species number, species composition was homogenized between study years due to the loss of species (mainly ground lichens) on the most oligotrophic sites. Conclusions The response to N enrichment is confounded by canopy closure on the N-richest sites and probably by water limitation on N-poorest sites. The relative importance of atmospheric N deposition in the eutrophication effect is difficult to disentangle from natural humus accumulation after historical litter raking. However, the profound differences in species composition between study years across all forest types suggest that atmospheric N deposition contributes to the eutrophication, which drives understorey vegetation change and biotic homogenization in Central European Scots pine forests on nutrient deficient sites.", "author" : [ { "dropping-particle" : "", "family" : "Reinecke", "given" : "Jennifer", "non-dropping-particle" : "", "parse-names" : false, "suffix" : "" }, { "dropping-particle" : "", "family" : "Klemm", "given" : "Gunther", "non-dropping-particle" : "", "parse-names" : false, "suffix" : "" }, { "dropping-particle" : "", "family" : "Heinken", "given" : "Thilo", "non-dropping-particle" : "", "parse-names" : false, "suffix" : "" } ], "container-title" : "Journal of Vegetation Science", "editor" : [ { "dropping-particle" : "", "family" : "Vandvik", "given" : "Vigdis", "non-dropping-particle" : "", "parse-names" : false, "suffix" : "" } ], "id" : "ITEM-1", "issue" : "1", "issued" : { "date-parts" : [ [ "2014", "1" ] ] }, "page" : "113-121", "title" : "Vegetation change and homogenization of species composition in temperate nutrient deficient Scots pine forests after 45 yr", "type" : "article-journal", "volume" : "25" }, "uris" : [ "http://www.mendeley.com/documents/?uuid=f0ac6396-017a-4c95-a46b-463506211970" ] } ], "mendeley" : { "formattedCitation" : "(Reinecke, Klemm, &amp; Heinken, 2014)", "plainTextFormattedCitation" : "(Reinecke, Klemm, &amp; Heinken, 2014)", "previouslyFormattedCitation" : "(Reinecke, Klemm, &amp; Heinken, 2014)" }, "properties" : {  }, "schema" : "https://github.com/citation-style-language/schema/raw/master/csl-citation.json" }</w:instrText>
      </w:r>
      <w:r>
        <w:rPr>
          <w:lang w:val="en-CA"/>
        </w:rPr>
        <w:fldChar w:fldCharType="separate"/>
      </w:r>
      <w:r>
        <w:rPr>
          <w:lang w:val="en-CA"/>
        </w:rPr>
        <w:t>(Reinecke</w:t>
      </w:r>
      <w:r w:rsidR="009F4AEE">
        <w:rPr>
          <w:lang w:val="en-CA"/>
        </w:rPr>
        <w:t xml:space="preserve"> </w:t>
      </w:r>
      <w:r w:rsidR="009F4AEE">
        <w:rPr>
          <w:i/>
          <w:lang w:val="en-CA"/>
        </w:rPr>
        <w:t>et al.</w:t>
      </w:r>
      <w:r>
        <w:rPr>
          <w:lang w:val="en-CA"/>
        </w:rPr>
        <w:t>, 2014)</w:t>
      </w:r>
      <w:r>
        <w:rPr>
          <w:lang w:val="en-CA"/>
        </w:rPr>
        <w:fldChar w:fldCharType="end"/>
      </w:r>
      <w:r>
        <w:rPr>
          <w:lang w:val="en-CA"/>
        </w:rPr>
        <w:t xml:space="preserve"> and decreased multi-functionality at landscape-scale </w:t>
      </w:r>
      <w:r>
        <w:rPr>
          <w:lang w:val="en-CA"/>
        </w:rPr>
        <w:fldChar w:fldCharType="begin" w:fldLock="1"/>
      </w:r>
      <w:r>
        <w:rPr>
          <w:lang w:val="en-CA"/>
        </w:rPr>
        <w:instrText>ADDIN CSL_CITATION { "citationItems" : [ { "id" : "ITEM-1", "itemData" : { "DOI" : "10.1073/pnas.1517903113", "ISSN" : "0027-8424", "PMID" : "26979952", "abstract" : "SignificanceNumerous studies have demonstrated the importance of biodiversity in maintaining multiple ecosystem functions and services (multifunctionality) at local spatial scales, but it is unknown whether similar relationships are found at larger spatial scales in real-world landscapes. Here, we show, for the first time to our knowledge, that biodiversity can also be important for multifunctionality at larger spatial scales in European forest landscapes. Both high local (-) diversity and a high turnover in species composition between locations (high {beta}-diversity) were found to be potentially important drivers of ecosystem multifunctionality. Our study provides evidence that it is important to conserve the landscape-scale biodiversity that is being eroded by biotic homogenization if ecosystem multifunctionality is to be maintained. Many experiments have shown that local biodiversity loss impairs the ability of ecosystems to maintain multiple ecosystem functions at high levels (multifunctionality). In contrast, the role of biodiversity in driving ecosystem multifunctionality at landscape scales remains unresolved. We used a comprehensive pan-European dataset, including 16 ecosystem functions measured in 209 forest plots across six European countries, and performed simulations to investigate how local plot-scale richness of tree species (-diversity) and their turnover between plots ({beta}-diversity) are related to landscape-scale multifunctionality. After accounting for variation in environmental conditions, we found that relationships between -diversity and landscape-scale multifunctionality varied from positive to negative depending on the multifunctionality metric used. In contrast, when significant, relationships between {beta}-diversity and landscape-scale multifunctionality were always positive, because a high spatial turnover in species composition was closely related to a high spatial turnover in functions that were supported at high levels. Our findings have major implications for forest management and indicate that biotic homogenization can have previously unrecognized and negative consequences for large-scale ecosystem multifunctionality.", "author" : [ { "dropping-particle" : "", "family" : "Plas", "given" : "Fons", "non-dropping-particle" : "van der", "parse-names" : false, "suffix" : "" }, { "dropping-particle" : "", "family" : "Manning", "given" : "Pete", "non-dropping-particle" : "", "parse-names" : false, "suffix" : "" }, { "dropping-particle" : "", "family" : "Soliveres", "given" : "Santiago", "non-dropping-particle" : "", "parse-names" : false, "suffix" : "" }, { "dropping-particle" : "", "family" : "Allan", "given" : "Eric", "non-dropping-particle" : "", "parse-names" : false, "suffix" : "" }, { "dropping-particle" : "", "family" : "Scherer-Lorenzen", "given" : "Michael", "non-dropping-particle" : "", "parse-names" : false, "suffix" : "" }, { "dropping-particle" : "", "family" : "Verheyen", "given" : "Kris", "non-dropping-particle" : "", "parse-names" : false, "suffix" : "" }, { "dropping-particle" : "", "family" : "Wirth", "given" : "Christian", "non-dropping-particle" : "", "parse-names" : false, "suffix" : "" }, { "dropping-particle" : "", "family" : "Zavala", "given" : "Miguel A.", "non-dropping-particle" : "", "parse-names" : false, "suffix" : "" }, { "dropping-particle" : "", "family" : "Ampoorter", "given" : "Evy", "non-dropping-particle" : "", "parse-names" : false, "suffix" : "" }, { "dropping-particle" : "", "family" : "Baeten", "given" : "Lander", "non-dropping-particle" : "", "parse-names" : false, "suffix" : "" }, { "dropping-particle" : "", "family" : "Barbaro", "given" : "Luc", "non-dropping-particle" : "", "parse-names" : false, "suffix" : "" }, { "dropping-particle" : "", "family" : "Bauhus", "given" : "J\u00fcrg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onal", "given" : "Damien",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oomes", "given" : "David Anthony", "non-dropping-particle" : "", "parse-names" : false, "suffix" : "" }, { "dropping-particle" : "", "family" : "Coppi", "given" : "Andrea", "non-dropping-particle" : "", "parse-names" : false, "suffix" : "" }, { "dropping-particle" : "", "family" : "Bestias", "given" : "Cristina C.", "non-dropping-particle" : "", "parse-names" : false, "suffix" : "" }, { "dropping-particle" : "", "family" : "Dawud", "given" : "Seid Muhie", "non-dropping-particle" : "", "parse-names" : false, "suffix" : "" }, { "dropping-particle" : "", "family" : "Wandeler", "given" : "Hans", "non-dropping-particle" : "De", "parse-names" : false, "suffix" : "" }, { "dropping-particle" : "", "family" : "Domisch", "given" : "Timo", "non-dropping-particle" : "", "parse-names" : false, "suffix" : "" }, { "dropping-particle" : "", "family" : "Fin\u00e9r", "given" : "Leena",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u00e4ttenschwiler", "given" : "Stephan", "non-dropping-particle" : "", "parse-names" : false, "suffix" : "" }, { "dropping-particle" : "", "family" : "Jactel", "given" : "Herv\u00e9", "non-dropping-particle" : "", "parse-names" : false, "suffix" : "" }, { "dropping-particle" : "", "family" : "Jaroszewicz", "given" : "Bogdan",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richeva", "given" : "Julia", "non-dropping-particle" : "", "parse-names" : false, "suffix" : "" }, { "dropping-particle" : "", "family" : "Milligan", "given" : "Harriet", "non-dropping-particle" : "", "parse-names" : false, "suffix" : "" }, { "dropping-particle" : "", "family" : "Mueller", "given" : "Sandra", "non-dropping-particle" : "", "parse-names" : false, "suffix" : "" }, { "dropping-particle" : "", "family" : "Muys", "given" : "Bart", "non-dropping-particle" : "", "parse-names" : false, "suffix" : "" }, { "dropping-particle" : "", "family" : "Nguyen", "given" : "Diem", "non-dropping-particle" : "", "parse-names" : false, "suffix" : "" }, { "dropping-particle" : "", "family" : "Pollastrini", "given" : "Martina", "non-dropping-particle" : "", "parse-names" : false, "suffix" : "" }, { "dropping-particle" : "", "family" : "Ratcliffe", "given" : "Sophia", "non-dropping-particle" : "", "parse-names" : false, "suffix" : "" }, { "dropping-particle" : "", "family" : "Raulund-Rasmussen", "given" : "Karsten", "non-dropping-particle" : "", "parse-names" : false, "suffix" : "" }, { "dropping-particle" : "", "family" : "Selvi", "given" : "Federico", "non-dropping-particle" : "", "parse-names" : false, "suffix" : "" }, { "dropping-particle" : "", "family" : "Stenlid", "given" : "Jan", "non-dropping-particle" : "", "parse-names" : false, "suffix" : "" }, { "dropping-particle" : "", "family" : "Valladares", "given" : "Fernando", "non-dropping-particle" : "", "parse-names" : false, "suffix" : "" }, { "dropping-particle" : "", "family" : "Vesterdal", "given" : "Lars", "non-dropping-particle" : "", "parse-names" : false, "suffix" : "" }, { "dropping-particle" : "", "family" : "Ziel\u00ednski", "given" : "Dawid", "non-dropping-particle" : "", "parse-names" : false, "suffix" : "" }, { "dropping-particle" : "", "family" : "Fischer", "given" : "Markus", "non-dropping-particle" : "", "parse-names" : false, "suffix" : "" } ], "container-title" : "Proceedings of the National Academy of Sciences", "id" : "ITEM-1", "issue" : "13", "issued" : { "date-parts" : [ [ "2016", "3", "29" ] ] }, "page" : "201517903", "publisher" : "National Acad Sciences", "title" : "Biotic homogenization can decrease landscape-scale forest multifunctionality", "type" : "article-journal", "volume" : "113" }, "uris" : [ "http://www.mendeley.com/documents/?uuid=b46effec-24b5-3e93-8457-1fc4de1dae59" ] } ], "mendeley" : { "formattedCitation" : "(van der Plas et al., 2016a)", "plainTextFormattedCitation" : "(van der Plas et al., 2016a)", "previouslyFormattedCitation" : "(van der Plas et al., 2016a)" }, "properties" : {  }, "schema" : "https://github.com/citation-style-language/schema/raw/master/csl-citation.json" }</w:instrText>
      </w:r>
      <w:r>
        <w:rPr>
          <w:lang w:val="en-CA"/>
        </w:rPr>
        <w:fldChar w:fldCharType="separate"/>
      </w:r>
      <w:r>
        <w:rPr>
          <w:lang w:val="en-CA"/>
        </w:rPr>
        <w:t xml:space="preserve">(van der Plas </w:t>
      </w:r>
      <w:r w:rsidR="00301BD0" w:rsidRPr="00301BD0">
        <w:rPr>
          <w:i/>
          <w:lang w:val="en-CA"/>
        </w:rPr>
        <w:t>et al.</w:t>
      </w:r>
      <w:r>
        <w:rPr>
          <w:lang w:val="en-CA"/>
        </w:rPr>
        <w:t>, 2016a)</w:t>
      </w:r>
      <w:r>
        <w:rPr>
          <w:lang w:val="en-CA"/>
        </w:rPr>
        <w:fldChar w:fldCharType="end"/>
      </w:r>
      <w:r>
        <w:rPr>
          <w:lang w:val="en-CA"/>
        </w:rPr>
        <w:t xml:space="preserve">. This process is visible also in some coniferous forests </w:t>
      </w:r>
      <w:r>
        <w:rPr>
          <w:lang w:val="en-CA"/>
        </w:rPr>
        <w:fldChar w:fldCharType="begin" w:fldLock="1"/>
      </w:r>
      <w:r>
        <w:rPr>
          <w:lang w:val="en-CA"/>
        </w:rPr>
        <w:instrText>ADDIN CSL_CITATION { "citationItems" : [ { "id" : "ITEM-1", "itemData" : { "DOI" : "10.1111/gcb.13329", "ISBN" : "4640415184", "ISSN" : "13652486", "PMID" : "27111238", "abstract" : "Northern forest ecosystems are exposed to a range of anthropogenic processes including global warming, atmospheric deposition and changing land-use. The vegetation of northern forests is composed of species with several functional traits related to these processes, whose effects may be difficult to disentangle. Here we combined analyses of spatio-temporal dynamics and functional traits of ground flora species, including morphological characteristics, responses to macro- and microclimate, soil conditions, and disturbance. Based on data from the Swedish National Forest Inventory, we compared changes in occurrence of a large number of ground flora species during a 20-year period (1994-2013) in boreal and temperate Sweden, respectively. Our results show that a majority of the common ground flora species have changed their overall frequency. Comparisons of functional traits between increasing and declining species, and of trends in mean trait values of sample plots, indicate that current floristic changes are caused by combined effects of climate warming, nitrogen deposition and changing land-use. Changes and their relations with plant traits were generally larger in temperate southern Sweden. Nutrient-demanding species with mesotrophic morphology were favored by ongoing eutrophication due to nitrogen deposition in the temperate zone, while dwarf shrubs with low demands on nitrogen decreased in frequency. An increase of species with less northern and less eastern distribution limits was also restricted to temperate Sweden, and indicates effects of a moister and milder macroclimate. A trend towards dense plantation forests is mirrored by a decrease of light-demanding species in both vegetation zones, and a decrease of grassland species in the temperate zone. Although denser tree canopies may buffer effects of a warmer climate and of nitrogen deposition to some extent, traits related to these processes were weakly correlated in the group of species with changing frequency. Hence, our results indicate specific effects of these often confounded anthropogenic processes. This article is protected by copyright. All rights reserved.", "author" : [ { "dropping-particle" : "", "family" : "Hedwall", "given" : "Per Ola", "non-dropping-particle" : "", "parse-names" : false, "suffix" : "" }, { "dropping-particle" : "", "family" : "Brunet", "given" : "J??rg", "non-dropping-particle" : "", "parse-names" : false, "suffix" : "" } ], "container-title" : "Global Change Biology", "id" : "ITEM-1", "issue" : "12", "issued" : { "date-parts" : [ [ "2016" ] ] }, "page" : "4038-4047", "title" : "Trait variations of ground flora species disentangle the effects of global change and altered land-use in Swedish forests during 20 years", "type" : "article-journal", "volume" : "22" }, "uris" : [ "http://www.mendeley.com/documents/?uuid=94b4104c-5955-48a1-999b-4bee8eec13a1" ] } ], "mendeley" : { "formattedCitation" : "(Hedwall &amp; Brunet, 2016)", "plainTextFormattedCitation" : "(Hedwall &amp; Brunet, 2016)", "previouslyFormattedCitation" : "(Hedwall &amp; Brunet, 2016)" }, "properties" : {  }, "schema" : "https://github.com/citation-style-language/schema/raw/master/csl-citation.json" }</w:instrText>
      </w:r>
      <w:r>
        <w:rPr>
          <w:lang w:val="en-CA"/>
        </w:rPr>
        <w:fldChar w:fldCharType="separate"/>
      </w:r>
      <w:r>
        <w:rPr>
          <w:lang w:val="en-CA"/>
        </w:rPr>
        <w:t>(Hedwall &amp; Brunet, 2016)</w:t>
      </w:r>
      <w:r>
        <w:rPr>
          <w:lang w:val="en-CA"/>
        </w:rPr>
        <w:fldChar w:fldCharType="end"/>
      </w:r>
      <w:r>
        <w:rPr>
          <w:lang w:val="en-CA"/>
        </w:rPr>
        <w:t xml:space="preserve">. Traditionally managed open forest habitats included in </w:t>
      </w:r>
      <w:r w:rsidRPr="001D18D2">
        <w:rPr>
          <w:bCs/>
        </w:rPr>
        <w:t xml:space="preserve">European Union </w:t>
      </w:r>
      <w:r>
        <w:rPr>
          <w:lang w:val="en-CA"/>
        </w:rPr>
        <w:t xml:space="preserve">protected habitats currently have unfavourable status </w:t>
      </w:r>
      <w:r>
        <w:rPr>
          <w:lang w:val="en-CA"/>
        </w:rPr>
        <w:fldChar w:fldCharType="begin" w:fldLock="1"/>
      </w:r>
      <w:r>
        <w:rPr>
          <w:lang w:val="en-CA"/>
        </w:rPr>
        <w:instrText>ADDIN CSL_CITATION { "citationItems" : [ { "id" : "ITEM-1", "itemData" : { "DOI" : "10.2800/964893", "ISBN" : "9789292137281", "ISSN" : "1977-8449", "author" : [ { "dropping-particle" : "", "family" : "Bastrup-Birk", "given" : "A", "non-dropping-particle" : "", "parse-names" : false, "suffix" : "" }, { "dropping-particle" : "", "family" : "Reker", "given" : "J.", "non-dropping-particle" : "", "parse-names" : false, "suffix" : "" }, { "dropping-particle" : "", "family" : "Zal", "given" : "N.", "non-dropping-particle" : "", "parse-names" : false, "suffix" : "" } ], "container-title" : "EEA Report n\u00b0 5/2016", "id" : "ITEM-1", "issue" : "5", "issued" : { "date-parts" : [ [ "2016" ] ] }, "number-of-pages" : "123", "title" : "European forest ecosystems: \u0097 State and trends", "type" : "book", "volume" : "5" }, "uris" : [ "http://www.mendeley.com/documents/?uuid=11194972-040b-499e-8b16-a3e5aa25107e" ] } ], "mendeley" : { "formattedCitation" : "(Bastrup-Birk, Reker, &amp; Zal, 2016)", "plainTextFormattedCitation" : "(Bastrup-Birk, Reker, &amp; Zal, 2016)", "previouslyFormattedCitation" : "(Bastrup-Birk, Reker, &amp; Zal, 2016)" }, "properties" : {  }, "schema" : "https://github.com/citation-style-language/schema/raw/master/csl-citation.json" }</w:instrText>
      </w:r>
      <w:r>
        <w:rPr>
          <w:lang w:val="en-CA"/>
        </w:rPr>
        <w:fldChar w:fldCharType="separate"/>
      </w:r>
      <w:r>
        <w:rPr>
          <w:lang w:val="en-CA"/>
        </w:rPr>
        <w:t>(</w:t>
      </w:r>
      <w:r w:rsidR="000B7F81">
        <w:rPr>
          <w:lang w:val="en-CA"/>
        </w:rPr>
        <w:t>EEA</w:t>
      </w:r>
      <w:r w:rsidR="009F4AEE" w:rsidRPr="00336299">
        <w:rPr>
          <w:lang w:val="en-CA"/>
        </w:rPr>
        <w:t xml:space="preserve"> </w:t>
      </w:r>
      <w:r w:rsidR="009F4AEE" w:rsidRPr="00336299">
        <w:rPr>
          <w:i/>
          <w:lang w:val="en-CA"/>
        </w:rPr>
        <w:t>et al.</w:t>
      </w:r>
      <w:r w:rsidRPr="00336299">
        <w:rPr>
          <w:lang w:val="en-CA"/>
        </w:rPr>
        <w:t>, 2016</w:t>
      </w:r>
      <w:r>
        <w:rPr>
          <w:lang w:val="en-CA"/>
        </w:rPr>
        <w:t>)</w:t>
      </w:r>
      <w:r>
        <w:rPr>
          <w:lang w:val="en-CA"/>
        </w:rPr>
        <w:fldChar w:fldCharType="end"/>
      </w:r>
      <w:r>
        <w:rPr>
          <w:lang w:val="en-CA"/>
        </w:rPr>
        <w:t xml:space="preserve">. </w:t>
      </w:r>
    </w:p>
    <w:p w14:paraId="2987EFBF" w14:textId="472D3CF0" w:rsidR="0048205B" w:rsidRDefault="0048205B" w:rsidP="00AE389F">
      <w:pPr>
        <w:pStyle w:val="xmsonormal"/>
        <w:shd w:val="clear" w:color="auto" w:fill="FFFFFF"/>
        <w:spacing w:before="0" w:beforeAutospacing="0" w:after="120" w:afterAutospacing="0" w:line="276" w:lineRule="auto"/>
        <w:rPr>
          <w:rFonts w:asciiTheme="minorHAnsi" w:hAnsiTheme="minorHAnsi"/>
          <w:color w:val="212121"/>
          <w:sz w:val="22"/>
          <w:szCs w:val="22"/>
        </w:rPr>
      </w:pPr>
      <w:r>
        <w:rPr>
          <w:rFonts w:ascii="Calibri" w:hAnsi="Calibri"/>
          <w:color w:val="212121"/>
          <w:sz w:val="22"/>
          <w:szCs w:val="22"/>
          <w:lang w:val="en-CA"/>
        </w:rPr>
        <w:t xml:space="preserve">For the 2007–2012 period, the 27 </w:t>
      </w:r>
      <w:r w:rsidRPr="0049087E">
        <w:rPr>
          <w:rFonts w:ascii="Calibri" w:hAnsi="Calibri"/>
          <w:bCs/>
          <w:color w:val="212121"/>
          <w:sz w:val="22"/>
          <w:szCs w:val="22"/>
        </w:rPr>
        <w:t xml:space="preserve">European Union </w:t>
      </w:r>
      <w:r>
        <w:rPr>
          <w:rFonts w:ascii="Calibri" w:hAnsi="Calibri"/>
          <w:color w:val="212121"/>
          <w:sz w:val="22"/>
          <w:szCs w:val="22"/>
          <w:lang w:val="en-CA"/>
        </w:rPr>
        <w:t xml:space="preserve">member States reported that only 26% of forest species and 15% of (non-Mediterranean) forest habitats (29 habitats) of European interest, as listed in the </w:t>
      </w:r>
      <w:r w:rsidRPr="0049087E">
        <w:rPr>
          <w:rFonts w:ascii="Calibri" w:hAnsi="Calibri"/>
          <w:bCs/>
          <w:color w:val="212121"/>
          <w:sz w:val="22"/>
          <w:szCs w:val="22"/>
        </w:rPr>
        <w:t>European Union</w:t>
      </w:r>
      <w:r>
        <w:rPr>
          <w:rFonts w:ascii="Calibri" w:hAnsi="Calibri"/>
          <w:color w:val="212121"/>
          <w:sz w:val="22"/>
          <w:szCs w:val="22"/>
          <w:lang w:val="en-CA"/>
        </w:rPr>
        <w:t>’s Habitats Directive, are in favourable conservation status (</w:t>
      </w:r>
      <w:r w:rsidRPr="00336299">
        <w:rPr>
          <w:rFonts w:ascii="Calibri" w:hAnsi="Calibri"/>
          <w:color w:val="212121"/>
          <w:sz w:val="22"/>
          <w:szCs w:val="22"/>
          <w:lang w:val="en-CA"/>
        </w:rPr>
        <w:t>EEA, 2015</w:t>
      </w:r>
      <w:r w:rsidR="0099387C">
        <w:rPr>
          <w:rFonts w:ascii="Calibri" w:hAnsi="Calibri"/>
          <w:color w:val="212121"/>
          <w:sz w:val="22"/>
          <w:szCs w:val="22"/>
          <w:lang w:val="en-CA"/>
        </w:rPr>
        <w:t>a</w:t>
      </w:r>
      <w:r>
        <w:rPr>
          <w:rFonts w:ascii="Calibri" w:hAnsi="Calibri"/>
          <w:color w:val="212121"/>
          <w:sz w:val="22"/>
          <w:szCs w:val="22"/>
          <w:lang w:val="en-CA"/>
        </w:rPr>
        <w:t>). An additional 7 have unfavourable but improving status with respect to the 2001-2006 period, 54 are deteriorating, 102 are stable or have unknown trends. In Central Europe, 248 assessments were performed (combinations of habitats and countries) and of these 56 were favourable, 16 unfavourable but improving, 46 unfavourable and declining, 123 unfavourable but stable, and 7 had unknown or unreported status and trends. In Western Europe, 380 status and trend assessments were performed, of which 66 were favourable, 25 unfavourable but improving, 83 unfavourable and declining, 125 unfavourable stable and 81</w:t>
      </w:r>
      <w:r>
        <w:rPr>
          <w:rFonts w:asciiTheme="minorHAnsi" w:hAnsiTheme="minorHAnsi"/>
          <w:color w:val="212121"/>
          <w:sz w:val="22"/>
          <w:szCs w:val="22"/>
          <w:lang w:val="en-CA"/>
        </w:rPr>
        <w:t xml:space="preserve"> unknown or unreported. </w:t>
      </w:r>
      <w:r>
        <w:rPr>
          <w:rFonts w:asciiTheme="minorHAnsi" w:hAnsiTheme="minorHAnsi"/>
          <w:sz w:val="22"/>
          <w:szCs w:val="22"/>
          <w:lang w:val="en-CA"/>
        </w:rPr>
        <w:t xml:space="preserve">The most endangered habitats are forests along rivers and on bogs and water-influenced habitats such as ravine and boreal coniferous forests, riparian alluvial forests, lichen Scots pine forests, old acidophilous oak woods on sandy plain, Fennoscandian wooded pastures and swampy forests </w:t>
      </w:r>
      <w:r>
        <w:rPr>
          <w:rFonts w:asciiTheme="minorHAnsi" w:hAnsiTheme="minorHAnsi"/>
          <w:sz w:val="22"/>
          <w:szCs w:val="22"/>
          <w:lang w:val="en-CA"/>
        </w:rPr>
        <w:fldChar w:fldCharType="begin" w:fldLock="1"/>
      </w:r>
      <w:r>
        <w:rPr>
          <w:rFonts w:asciiTheme="minorHAnsi" w:hAnsiTheme="minorHAnsi"/>
          <w:sz w:val="22"/>
          <w:szCs w:val="22"/>
          <w:lang w:val="en-CA"/>
        </w:rPr>
        <w:instrText>ADDIN CSL_CITATION { "citationItems" : [ { "id" : "ITEM-1", "itemData" : { "DOI" : "10.2779/091372", "ISBN" : "978-92-79-61588-7", "abstract" : "The European Red List of Habitats provides an overview of the risk of collapse (degree of endangerment) of marine, terrestrial and freshwater habitats in the European Union (EU28) and adjacent regions (EU28+), based on a consistent set of criteria and categories and detailed data and expertise from involved countries1. Amongst terrestrial and freshwater habitats the highest percentage of threatened types (categories Critically Endangered, Endangered, Vulnerable) was found amongst mires and bogs (85% in the EU28, 54% in the EU28+), followed by grasslands (53%, 49%), freshwater habitats (46%, 38%) and coastal habitats (45%, 43%). Relatively low percentages of heathland and scrub, forests, and sparsely vegetated habitats were assessed to be threatened. Overall the amount of threatened habitats was higher in the EU28 (36%) than in the wider range of the EU28+ (31%). The European Red List of Habitats provides extensive additional information on habitat classification and definition, pressures and threats, conservation and restorability of habitats, distribution, status and trends in individual countries, and sub-habitats that may possibly be threatened. The information provided can inform and support European nature and biodiversity policy in a variety of ways, particularly in relation to the EU2020 Biodiversity Strategy targets. Further applications include the revitalisation of the EUNIS habitat classification, synergies with the Mapping and Assessment of Ecosystems and their Services initiative, and the improvement of Red List methodologies.", "author" : [ { "dropping-particle" : "", "family" : "Janssen", "given" : "J.A.M.", "non-dropping-particle" : "", "parse-names" : false, "suffix" : "" }, { "dropping-particle" : "", "family" : "Rodwell", "given" : "J.S.", "non-dropping-particle" : "", "parse-names" : false, "suffix" : "" }, { "dropping-particle" : "", "family" : "Garc\u00eda Criado", "given" : "M.", "non-dropping-particle" : "", "parse-names" : false, "suffix" : "" }, { "dropping-particle" : "", "family" : "Gubbay", "given" : "S.", "non-dropping-particle" : "", "parse-names" : false, "suffix" : "" }, { "dropping-particle" : "", "family" : "Haynes", "given" : "T.", "non-dropping-particle" : "", "parse-names" : false, "suffix" : "" }, { "dropping-particle" : "", "family" : "Nieto", "given" : "A.", "non-dropping-particle" : "", "parse-names" : false, "suffix" : "" }, { "dropping-particle" : "", "family" : "Sanders", "given" : "N.", "non-dropping-particle" : "", "parse-names" : false, "suffix" : "" }, { "dropping-particle" : "", "family" : "Landucci", "given" : "F.", "non-dropping-particle" : "", "parse-names" : false, "suffix" : "" }, { "dropping-particle" : "", "family" : "Loidi", "given" : "J.", "non-dropping-particle" : "", "parse-names" : false, "suffix" : "" }, { "dropping-particle" : "", "family" : "Ssymank", "given" : "A.", "non-dropping-particle" : "", "parse-names" : false, "suffix" : "" }, { "dropping-particle" : "", "family" : "Tahvanainen", "given" : "T.", "non-dropping-particle" : "", "parse-names" : false, "suffix" : "" }, { "dropping-particle" : "", "family" : "Valderrabano", "given" : "M.", "non-dropping-particle" : "", "parse-names" : false, "suffix" : "" }, { "dropping-particle" : "", "family" : "Acosta", "given" : "A.", "non-dropping-particle" : "", "parse-names" : false, "suffix" : "" }, { "dropping-particle" : "", "family" : "Aronsson", "given" : "M.", "non-dropping-particle" : "", "parse-names" : false, "suffix" : "" }, { "dropping-particle" : "", "family" : "Arts", "given" : "G.", "non-dropping-particle" : "", "parse-names" : false, "suffix" : "" }, { "dropping-particle" : "", "family" : "Attorre", "given" : "F.", "non-dropping-particle" : "", "parse-names" : false, "suffix" : "" }, { "dropping-particle" : "", "family" : "Bergmeier", "given" : "E.", "non-dropping-particle" : "", "parse-names" : false, "suffix" : "" }, { "dropping-particle" : "", "family" : "Bijlsma", "given" : "R.-J.", "non-dropping-particle" : "", "parse-names" : false, "suffix" : "" }, { "dropping-particle" : "", "family" : "Bioret", "given" : "F.", "non-dropping-particle" : "", "parse-names" : false, "suffix" : "" }, { "dropping-particle" : "", "family" : "Bi\u0163\u0103-Nicolae", "given" : "C.", "non-dropping-particle" : "", "parse-names" : false, "suffix" : "" }, { "dropping-particle" : "", "family" : "Biurrun", "given" : "I.", "non-dropping-particle" : "", "parse-names" : false, "suffix" : "" }, { "dropping-particle" : "", "family" : "Calix", "given" : "M.", "non-dropping-particle" : "", "parse-names" : false, "suffix" : "" }, { "dropping-particle" : "", "family" : "Capelo", "given" : "J.", "non-dropping-particle" : "", "parse-names" : false, "suffix" : "" }, { "dropping-particle" : "", "family" : "\u010carni", "given" : "A.", "non-dropping-particle" : "", "parse-names" : false, "suffix" : "" }, { "dropping-particle" : "", "family" : "Chytr\u00fd", "given" : "M.", "non-dropping-particle" : "", "parse-names" : false, "suffix" : "" }, { "dropping-particle" : "", "family" : "Dengler", "given" : "J.", "non-dropping-particle" : "", "parse-names" : false, "suffix" : "" }, { "dropping-particle" : "", "family" : "Dimopoulos", "given" : "P.", "non-dropping-particle" : "", "parse-names" : false, "suffix" : "" }, { "dropping-particle" : "", "family" : "Essl", "given" : "F.", "non-dropping-particle" : "", "parse-names" : false, "suffix" : "" }, { "dropping-particle" : "", "family" : "Gardfjell", "given" : "H.", "non-dropping-particle" : "", "parse-names" : false, "suffix" : "" }, { "dropping-particle" : "", "family" : "Gigante", "given" : "D.", "non-dropping-particle" : "", "parse-names" : false, "suffix" : "" }, { "dropping-particle" : "", "family" : "Giusso del Galdo", "given" : "G.", "non-dropping-particle" : "", "parse-names" : false, "suffix" : "" }, { "dropping-particle" : "", "family" : "H\u00e1jek", "given" : "M.", "non-dropping-particle" : "", "parse-names" : false, "suffix" : "" }, { "dropping-particle" : "", "family" : "Jansen", "given" : "F.", "non-dropping-particle" : "", "parse-names" : false, "suffix" : "" }, { "dropping-particle" : "", "family" : "Jansen", "given" : "J.", "non-dropping-particle" : "", "parse-names" : false, "suffix" : "" }, { "dropping-particle" : "", "family" : "Kapfer", "given" : "J.", "non-dropping-particle" : "", "parse-names" : false, "suffix" : "" }, { "dropping-particle" : "", "family" : "Mickolajczak", "given" : "A.", "non-dropping-particle" : "", "parse-names" : false, "suffix" : "" }, { "dropping-particle" : "", "family" : "Molina", "given" : "J.A.", "non-dropping-particle" : "", "parse-names" : false, "suffix" : "" }, { "dropping-particle" : "", "family" : "Moln\u00e1r", "given" : "Z.", "non-dropping-particle" : "", "parse-names" : false, "suffix" : "" }, { "dropping-particle" : "", "family" : "Paternoster", "given" : "D.", "non-dropping-particle" : "", "parse-names" : false, "suffix" : "" }, { "dropping-particle" : "", "family" : "Piernik", "given" : "A.", "non-dropping-particle" : "", "parse-names" : false, "suffix" : "" }, { "dropping-particle" : "", "family" : "Poulin", "given" : "B.", "non-dropping-particle" : "", "parse-names" : false, "suffix" : "" }, { "dropping-particle" : "", "family" : "Renaux", "given" : "B.", "non-dropping-particle" : "", "parse-names" : false, "suffix" : "" }, { "dropping-particle" : "", "family" : "Schamin\u00e9e", "given" : "J.H.J.", "non-dropping-particle" : "", "parse-names" : false, "suffix" : "" }, { "dropping-particle" : "", "family" : "\u0160umberov\u00e1", "given" : "K.", "non-dropping-particle" : "", "parse-names" : false, "suffix" : "" }, { "dropping-particle" : "", "family" : "Toivonen", "given" : "H.", "non-dropping-particle" : "", "parse-names" : false, "suffix" : "" }, { "dropping-particle" : "", "family" : "Tonteri", "given" : "T.", "non-dropping-particle" : "", "parse-names" : false, "suffix" : "" }, { "dropping-particle" : "", "family" : "Tsiripidis", "given" : "I.", "non-dropping-particle" : "", "parse-names" : false, "suffix" : "" }, { "dropping-particle" : "", "family" : "Tzonev", "given" : "R.", "non-dropping-particle" : "", "parse-names" : false, "suffix" : "" }, { "dropping-particle" : "", "family" : "Valachovi\u010d", "given" : "M.", "non-dropping-particle" : "", "parse-names" : false, "suffix" : "" } ], "id" : "ITEM-1", "issued" : { "date-parts" : [ [ "2016" ] ] }, "number-of-pages" : "44", "publisher" : "European Commission", "title" : "European red list of habitats. Part 2. Terrestrial and freshwater habitats", "type" : "book" }, "uris" : [ "http://www.mendeley.com/documents/?uuid=2da7abe7-7852-466c-b530-f68ebab26f15" ] } ], "mendeley" : { "formattedCitation" : "(Janssen et al., 2016)", "plainTextFormattedCitation" : "(Janssen et al., 2016)", "previouslyFormattedCitation" : "(Janssen et al., 2016)" }, "properties" : {  }, "schema" : "https://github.com/citation-style-language/schema/raw/master/csl-citation.json" }</w:instrText>
      </w:r>
      <w:r>
        <w:rPr>
          <w:rFonts w:asciiTheme="minorHAnsi" w:hAnsiTheme="minorHAnsi"/>
          <w:sz w:val="22"/>
          <w:szCs w:val="22"/>
          <w:lang w:val="en-CA"/>
        </w:rPr>
        <w:fldChar w:fldCharType="separate"/>
      </w:r>
      <w:r>
        <w:rPr>
          <w:rFonts w:asciiTheme="minorHAnsi" w:hAnsiTheme="minorHAnsi"/>
          <w:noProof/>
          <w:sz w:val="22"/>
          <w:szCs w:val="22"/>
          <w:lang w:val="en-CA"/>
        </w:rPr>
        <w:t xml:space="preserve">(Janssen </w:t>
      </w:r>
      <w:r w:rsidR="00301BD0" w:rsidRPr="00301BD0">
        <w:rPr>
          <w:rFonts w:asciiTheme="minorHAnsi" w:hAnsiTheme="minorHAnsi"/>
          <w:i/>
          <w:noProof/>
          <w:sz w:val="22"/>
          <w:szCs w:val="22"/>
          <w:lang w:val="en-CA"/>
        </w:rPr>
        <w:t>et al.</w:t>
      </w:r>
      <w:r>
        <w:rPr>
          <w:rFonts w:asciiTheme="minorHAnsi" w:hAnsiTheme="minorHAnsi"/>
          <w:noProof/>
          <w:sz w:val="22"/>
          <w:szCs w:val="22"/>
          <w:lang w:val="en-CA"/>
        </w:rPr>
        <w:t>, 2016)</w:t>
      </w:r>
      <w:r>
        <w:rPr>
          <w:rFonts w:asciiTheme="minorHAnsi" w:hAnsiTheme="minorHAnsi"/>
          <w:sz w:val="22"/>
          <w:szCs w:val="22"/>
          <w:lang w:val="en-CA"/>
        </w:rPr>
        <w:fldChar w:fldCharType="end"/>
      </w:r>
      <w:r>
        <w:rPr>
          <w:rFonts w:asciiTheme="minorHAnsi" w:hAnsiTheme="minorHAnsi"/>
          <w:sz w:val="22"/>
          <w:szCs w:val="22"/>
          <w:lang w:val="en-CA"/>
        </w:rPr>
        <w:t>.</w:t>
      </w:r>
    </w:p>
    <w:p w14:paraId="5F0532E6" w14:textId="77777777" w:rsidR="0048205B" w:rsidRDefault="0048205B" w:rsidP="00AE389F">
      <w:pPr>
        <w:snapToGrid w:val="0"/>
        <w:rPr>
          <w:lang w:val="en-CA"/>
        </w:rPr>
      </w:pPr>
      <w:r>
        <w:rPr>
          <w:lang w:val="en-CA"/>
        </w:rPr>
        <w:t xml:space="preserve">For people in remote forested areas, old-growth mountain or boreal forests are the only source of wood, and a source of food. Planted forests exclusively used for timber cover about 10% of the </w:t>
      </w:r>
      <w:r w:rsidRPr="001D18D2">
        <w:rPr>
          <w:bCs/>
        </w:rPr>
        <w:t xml:space="preserve">European Union </w:t>
      </w:r>
      <w:r>
        <w:rPr>
          <w:lang w:val="en-CA"/>
        </w:rPr>
        <w:t>(</w:t>
      </w:r>
      <w:r>
        <w:rPr>
          <w:lang w:val="en-CA"/>
        </w:rPr>
        <w:fldChar w:fldCharType="begin" w:fldLock="1"/>
      </w:r>
      <w:r>
        <w:rPr>
          <w:lang w:val="en-CA"/>
        </w:rPr>
        <w:instrText>ADDIN CSL_CITATION { "citationItems" : [ { "id" : "ITEM-1", "itemData" : { "DOI" : "doi:10.2800/964893", "ISBN" : "9789292137281", "author" : [ { "dropping-particle" : "", "family" : "European Environment Agency", "given" : "", "non-dropping-particle" : "", "parse-names" : false, "suffix" : "" } ], "id" : "ITEM-1", "issue" : "5", "issued" : { "date-parts" : [ [ "2016" ] ] }, "number-of-pages" : "123", "title" : "European forest ecosystems - state and trends", "type" : "book" }, "uris" : [ "http://www.mendeley.com/documents/?uuid=d2506419-c800-4a7e-b444-ae9117470446" ] } ], "mendeley" : { "formattedCitation" : "(European Environment Agency, 2016)", "manualFormatting" : "European Environment Agency, 2016)", "plainTextFormattedCitation" : "(European Environment Agency, 2016)", "previouslyFormattedCitation" : "(European Environment Agency, 2016)" }, "properties" : {  }, "schema" : "https://github.com/citation-style-language/schema/raw/master/csl-citation.json" }</w:instrText>
      </w:r>
      <w:r>
        <w:rPr>
          <w:lang w:val="en-CA"/>
        </w:rPr>
        <w:fldChar w:fldCharType="separate"/>
      </w:r>
      <w:r w:rsidRPr="00FC4200">
        <w:rPr>
          <w:lang w:val="en-CA"/>
        </w:rPr>
        <w:t>EEA, 2016</w:t>
      </w:r>
      <w:r>
        <w:rPr>
          <w:lang w:val="en-CA"/>
        </w:rPr>
        <w:t>)</w:t>
      </w:r>
      <w:r>
        <w:rPr>
          <w:lang w:val="en-CA"/>
        </w:rPr>
        <w:fldChar w:fldCharType="end"/>
      </w:r>
      <w:r>
        <w:rPr>
          <w:lang w:val="en-CA"/>
        </w:rPr>
        <w:t xml:space="preserve">. Throughout the forests of Europe and Central Asia, biodiversity is an important source of non-wood products (berries, mushrooms, game animals and recreation). </w:t>
      </w:r>
      <w:r>
        <w:rPr>
          <w:lang w:val="en-CA"/>
        </w:rPr>
        <w:fldChar w:fldCharType="begin" w:fldLock="1"/>
      </w:r>
      <w:r>
        <w:rPr>
          <w:lang w:val="en-CA"/>
        </w:rPr>
        <w:instrText>ADDIN CSL_CITATION { "citationItems" : [ { "id" : "ITEM-1", "itemData" : { "ISBN" : "952-5264-28-9", "abstract" : "Snowscapes, Dreamscapes is a unique publication. It can be read as a collection of observations of change around the world. As well it is a journey to the Indigenous and Northern mindscape. It is a collaboration between young people from the dominant society and Indigenous people, sharing a concern for the condition of the North that we all call home. These voices have been collected in this volume. This book does not give ready made answers. It embraces all knowledge as equal and worthy of respect. We wish to share thoughts and knowledge of the Indigenous and local people on climate, cultural and ecological change based on their own experience and cultural understanding. We wish to give space to those meanings and positions that the Indigenous people articulate and interpret themselves. Indigenous discourse and the knowledge embedded in it are mainly local, of everyday character, deep and spiritual, based on long-term observation and personal experience. We hope to trap the concepts \u201cmodernity\u201d and \u201cglobal change\u201d into a critical dialogue with locality. Accompanying the community voices are \u2018Dreamscapes\u2019 \u2013 Stories and Paintings by Elina Helander. Her material, inspired by Sami mythology, serves as guidance to Indigenous values and modes of thought. Snowchange project under Tampere Polytechnic [Finland], Department of Environmental Management and Engineering, started officially in 2001. Snowchange has collaborated with various partners and organisations, including the Sami Council, Inuit Tapiriit Kanatami, Russian Association of Indigenous Peoples of the North, Siberia and Far East and the Arctic Climate Impact Assessment of the Arctic Council. Editors: Elina Helander is a Sami reindeer owner from Utsjoki, Finland. She works at the Arctic Centre, the University of Lapland as a senior scientist. E-mail: elina.helander@ulapland.fi Tero Mustonen is a traditional Finn from Tampere, Finland with roots in North Karelia. He works at the Tampere Polytechnic, Finland as the Project Manager for Snowchange. He fishes and writes poems. E-mail: tero@snowchange.org", "author" : [ { "dropping-particle" : "", "family" : "Mustonen", "given" : "Tero", "non-dropping-particle" : "", "parse-names" : false, "suffix" : "" }, { "dropping-particle" : "", "family" : "Helander", "given" : "Elina", "non-dropping-particle" : "", "parse-names" : false, "suffix" : "" } ], "id" : "ITEM-1", "issued" : { "date-parts" : [ [ "2004" ] ] }, "note" : "NULL", "publisher" : "Tampere Polytechnic", "title" : "Snowscapes, Dreamscapes - A Snowchange Community Book of Change", "type" : "book" }, "uris" : [ "http://www.mendeley.com/documents/?uuid=246e23d7-43da-4431-887a-fafd17b2a479" ] } ], "mendeley" : { "formattedCitation" : "(Mustonen &amp; Helander, 2004)", "manualFormatting" : "Mustonen &amp; Helander (2004)", "plainTextFormattedCitation" : "(Mustonen &amp; Helander, 2004)", "previouslyFormattedCitation" : "(Mustonen &amp; Helander, 2004)" }, "properties" : {  }, "schema" : "https://github.com/citation-style-language/schema/raw/master/csl-citation.json" }</w:instrText>
      </w:r>
      <w:r>
        <w:rPr>
          <w:lang w:val="en-CA"/>
        </w:rPr>
        <w:fldChar w:fldCharType="separate"/>
      </w:r>
      <w:r>
        <w:rPr>
          <w:lang w:val="en-CA"/>
        </w:rPr>
        <w:t>Mustonen &amp; Helander (2004)</w:t>
      </w:r>
      <w:r>
        <w:rPr>
          <w:lang w:val="en-CA"/>
        </w:rPr>
        <w:fldChar w:fldCharType="end"/>
      </w:r>
      <w:r>
        <w:rPr>
          <w:lang w:val="en-CA"/>
        </w:rPr>
        <w:t xml:space="preserve"> reported a decline of certain berry plants such as marsh whortleberries, traditionally collected by the Sami people in Finland. </w:t>
      </w:r>
    </w:p>
    <w:p w14:paraId="657E8A74" w14:textId="00CF8566" w:rsidR="0048205B" w:rsidRDefault="0048205B" w:rsidP="00AE389F">
      <w:pPr>
        <w:snapToGrid w:val="0"/>
        <w:rPr>
          <w:lang w:val="en-CA"/>
        </w:rPr>
      </w:pPr>
      <w:r>
        <w:rPr>
          <w:lang w:val="en-CA"/>
        </w:rPr>
        <w:t>A significant upward shift in the optimal elevation of forest herb and woody species occurred during the 20</w:t>
      </w:r>
      <w:r w:rsidRPr="00503C3C">
        <w:rPr>
          <w:lang w:val="en-CA"/>
        </w:rPr>
        <w:t>th</w:t>
      </w:r>
      <w:r>
        <w:rPr>
          <w:lang w:val="en-CA"/>
        </w:rPr>
        <w:t xml:space="preserve"> century in various Western, Central and Eastern European forests, including primary forests </w:t>
      </w:r>
      <w:r>
        <w:rPr>
          <w:lang w:val="en-CA"/>
        </w:rPr>
        <w:lastRenderedPageBreak/>
        <w:fldChar w:fldCharType="begin" w:fldLock="1"/>
      </w:r>
      <w:r>
        <w:rPr>
          <w:lang w:val="en-CA"/>
        </w:rPr>
        <w:instrText>ADDIN CSL_CITATION { "citationItems" : [ { "id" : "ITEM-1", "itemData" : { "DOI" : "10.1126/science.1156831", "ISBN" : "0036-8075", "ISSN" : "0036-8075",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New York, N.Y.)", "id" : "ITEM-1", "issue" : "5884", "issued" : { "date-parts" : [ [ "2008", "6", "27" ] ] }, "page" : "1768-71", "publisher" : "American Association for the Advancement of Science", "title" : "A significant upward shift in plant species optimum elevation during the 20th century.", "type" : "article-journal", "volume" : "320" }, "uris" : [ "http://www.mendeley.com/documents/?uuid=b00a79dd-b152-306c-a8d9-1eeb0804a31b" ] } ], "mendeley" : { "formattedCitation" : "(Lenoir, G\u00e9gout, Marquet, de Ruffray, &amp; Brisse, 2008)", "manualFormatting" : "(Lenoir, G\u00e9gout, Marquet, de Ruffray, &amp; Brisse, 2008", "plainTextFormattedCitation" : "(Lenoir, G\u00e9gout, Marquet, de Ruffray, &amp; Brisse, 2008)", "previouslyFormattedCitation" : "(Lenoir, G\u00e9gout, Marquet, de Ruffray, &amp; Brisse, 2008)" }, "properties" : {  }, "schema" : "https://github.com/citation-style-language/schema/raw/master/csl-citation.json" }</w:instrText>
      </w:r>
      <w:r>
        <w:rPr>
          <w:lang w:val="en-CA"/>
        </w:rPr>
        <w:fldChar w:fldCharType="separate"/>
      </w:r>
      <w:r>
        <w:rPr>
          <w:lang w:val="en-CA"/>
        </w:rPr>
        <w:t>(</w:t>
      </w:r>
      <w:r>
        <w:rPr>
          <w:lang w:val="en-CA"/>
        </w:rPr>
        <w:fldChar w:fldCharType="begin" w:fldLock="1"/>
      </w:r>
      <w:r>
        <w:rPr>
          <w:lang w:val="en-CA"/>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w:instrText>
      </w:r>
      <w:r w:rsidRPr="00560A71">
        <w:rPr>
          <w:lang w:val="fr-CH"/>
        </w:rPr>
        <w:instrText xml:space="preserve">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7" ] ] }, "page" : "2330-2341", "publisher" : "Blackwell Publishing Ltd", "title" : "21st century climate change threatens mountain flora unequally across Europe", "type" : "article-journal", "volume" : "17" }, "uris" : [ "http://www.mendeley.com/documents/?uuid=c3a6a6bc-cec9-3898-9d91-8f27041bcb8f" ] } ], "mendeley" : { "formattedCitation" : "(Engler et al., 2011a)", "manualFormatting" : "Engler et al., 2011", "plainTextFormattedCitation" : "(Engler et al., 2011a)", "previouslyFormattedCitation" : "(Engler et al., 2011a)" }, "properties" : {  }, "schema" : "https://github.com/citation-style-language/schema/raw/master/csl-citation.json" }</w:instrText>
      </w:r>
      <w:r>
        <w:rPr>
          <w:lang w:val="en-CA"/>
        </w:rPr>
        <w:fldChar w:fldCharType="separate"/>
      </w:r>
      <w:r w:rsidRPr="00560A71">
        <w:rPr>
          <w:lang w:val="fr-CH"/>
        </w:rPr>
        <w:t xml:space="preserve">Engler </w:t>
      </w:r>
      <w:r w:rsidR="00301BD0" w:rsidRPr="00301BD0">
        <w:rPr>
          <w:i/>
          <w:lang w:val="fr-CH"/>
        </w:rPr>
        <w:t>et al.</w:t>
      </w:r>
      <w:r w:rsidRPr="00560A71">
        <w:rPr>
          <w:lang w:val="fr-CH"/>
        </w:rPr>
        <w:t>, 2011</w:t>
      </w:r>
      <w:r>
        <w:rPr>
          <w:lang w:val="en-CA"/>
        </w:rPr>
        <w:fldChar w:fldCharType="end"/>
      </w:r>
      <w:r w:rsidRPr="00560A71">
        <w:rPr>
          <w:lang w:val="fr-CH"/>
        </w:rPr>
        <w:t>; Lenoir</w:t>
      </w:r>
      <w:r w:rsidR="009F4AEE">
        <w:rPr>
          <w:i/>
          <w:lang w:val="fr-CH"/>
        </w:rPr>
        <w:t xml:space="preserve"> et al.</w:t>
      </w:r>
      <w:r w:rsidRPr="00560A71">
        <w:rPr>
          <w:lang w:val="fr-CH"/>
        </w:rPr>
        <w:t>, 2008</w:t>
      </w:r>
      <w:r>
        <w:rPr>
          <w:lang w:val="en-CA"/>
        </w:rPr>
        <w:fldChar w:fldCharType="end"/>
      </w:r>
      <w:r w:rsidRPr="00560A71">
        <w:rPr>
          <w:lang w:val="fr-CH"/>
        </w:rPr>
        <w:t>;</w:t>
      </w:r>
      <w:r>
        <w:rPr>
          <w:lang w:val="en-CA"/>
        </w:rPr>
        <w:fldChar w:fldCharType="begin" w:fldLock="1"/>
      </w:r>
      <w:r w:rsidRPr="00560A71">
        <w:rPr>
          <w:lang w:val="fr-CH"/>
        </w:rPr>
        <w:instrText>ADDIN CSL_CITATION { "citationItems" : [ { "id" : "ITEM-1", "itemData" : { "DOI" : "10.1016/j.foreco.2011.06.024", "ISBN" : "0378-1127", "ISSN" : "03781127", "abstract" : "Changes to vegetation and soil were assessed in primeval forests of the Eastern Carpathians after a period of 59-68. years. We hypothesized that forest ecosystems were acidified through the long-distance transport of air pollutants. A total of 141 relev\u00e9s and 20 soil profiles that had been studied in 1938 in spruce- and beech-dominated forests along an altitudinal gradient ranging from 1085-1575. m. a.s.l. were re-surveyed from 1997 to 2006. Relev\u00e9s were analyzed using multidimensional statistics and plant community characteristics (Shannon-Wiener's index, equitability, fidelity, Ellenberg indication values - EIV); soil reaction and sorption complex properties were analyzed in soils.A total of 159 vascular plant taxa were recorded in 1938, of which 35 were not found during the repeat survey. During the later survey, 137 taxa were found, of which 13 were new findings. The upper mineral (A) as well as cambic or spodic (B) horizons were considerably acidified in both forest types. Both active and exchange soil reaction decreased by 0.1-0.3 units on average, exchangeable acidity significantly increased and the sum of base cations decreased in both soil horizons and forest types. Base saturation decreased by more than half of original values, with a maximum decrease of 68% found in the B-horizon of spruce forests. Whereas the herb layer developed along with soils in beech-dominated forests, EIV values for soil reaction increased in spruce-dominated forests, probably due to the movement of broadleaf woody species to higher elevations or due to the higher resistance of herb species to soil acidification. Significant changes to EIVs also occurred in the beech- and/or spruce-dominated forests for the factors of nitrogen, light moisture and temperature.There was an expansion of the lower tree and shrub layers, primarily Fagus sylvatica, Picea abies and Sorbus aucuparia in intermediate and higher elevations, which can be explained by reduced cattle grazing. Also, the dissipation of Juniperus communis and marked decline of Abies alba are interpreted as being related to gradual changes in landscape management along with the effect of acid deposition. Since 1938, all stands have shown a significant increase in nitrophilous taxa such as Rubus idaeus, Athyrium distentifolium, Urtica dioica, Calamagrostis arundinacea, Stellaria nemorum. Significant decreases in the number of species, Shannon-Wiener's index and equitability were only observed in spruce-dominated forests.\u2026", "author" : [ { "dropping-particle" : "", "family" : "\u0160ebesta", "given" : "Jan", "non-dropping-particle" : "", "parse-names" : false, "suffix" : "" }, { "dropping-particle" : "", "family" : "\u0160amonil", "given" : "Pavel", "non-dropping-particle" : "", "parse-names" : false, "suffix" : "" }, { "dropping-particle" : "", "family" : "Lacina", "given" : "Jan", "non-dropping-particle" : "", "parse-names" : false, "suffix" : "" }, { "dropping-particle" : "", "family" : "Oulehle", "given" : "Filip", "non-dropping-particle" : "", "parse-names" : false, "suffix" : "" }, { "dropping-particle" : "", "family" : "Hou\u0161ka", "given" : "Jakub", "non-dropping-particle" : "", "parse-names" : false, "suffix" : "" }, { "dropping-particle" : "", "family" : "Bu\u010dek", "given" : "Anton\u00edn", "non-dropping-particle" : "", "parse-names" : false, "suffix" : "" } ], "container-title" : "Forest Ecology and Management", "id" : "ITEM-1", "issue" : "7", "issued" : { "date-parts" : [ [ "2011" ] ] }, "page" : "1265-1279", "title" : "Acidification of primeval forests in the Ukraine Carpathians: Vegetation and soil changes over six decades", "type" : "article-journal", "volume" : "262" }, "uris" : [ "http://www.mendeley.com/documents/?uuid=45028196-ce07-3943-9bfc-e2f2cc68c1ce" ] } ], "mendeley" : { "formattedCitation" : "(\u0160ebesta et al., 2011)", "manualFormatting" : ", \u0160ebesta et al., 2011)", "plainTextFormattedCitation" : "(\u0160ebesta et al., 2011)", "previouslyFormattedCitation" : "(\u0160ebesta et al., 2011)" }, "properties" : {  }, "schema" : "https://github.com/citation-style-language/schema/raw/master/csl-citation.json" }</w:instrText>
      </w:r>
      <w:r>
        <w:rPr>
          <w:lang w:val="en-CA"/>
        </w:rPr>
        <w:fldChar w:fldCharType="separate"/>
      </w:r>
      <w:r w:rsidRPr="00560A71">
        <w:rPr>
          <w:lang w:val="fr-CH"/>
        </w:rPr>
        <w:t xml:space="preserve"> Šebesta </w:t>
      </w:r>
      <w:r w:rsidR="00301BD0" w:rsidRPr="00301BD0">
        <w:rPr>
          <w:i/>
          <w:lang w:val="fr-CH"/>
        </w:rPr>
        <w:t>et al.</w:t>
      </w:r>
      <w:r w:rsidRPr="00560A71">
        <w:rPr>
          <w:lang w:val="fr-CH"/>
        </w:rPr>
        <w:t>, 2011)</w:t>
      </w:r>
      <w:r>
        <w:rPr>
          <w:lang w:val="en-CA"/>
        </w:rPr>
        <w:fldChar w:fldCharType="end"/>
      </w:r>
      <w:r w:rsidRPr="00560A71">
        <w:rPr>
          <w:lang w:val="fr-CH"/>
        </w:rPr>
        <w:t xml:space="preserve">. Across several regions, the upper elevational limits of both tree seedlings and saplings were significantly higher than of adults (e.g. </w:t>
      </w:r>
      <w:r>
        <w:rPr>
          <w:lang w:val="en-CA"/>
        </w:rPr>
        <w:fldChar w:fldCharType="begin" w:fldLock="1"/>
      </w:r>
      <w:r w:rsidRPr="00560A71">
        <w:rPr>
          <w:lang w:val="fr-CH"/>
        </w:rPr>
        <w:instrText>ADDIN CSL_CITATION { "citationItems" : [ { "id" : "ITEM-1", "itemData" : { "DOI" : "10.1111/j.1365-2699.2012.02697.x", "ISBN" : "1365-2699", "ISSN" : "03050270", "abstract" : "Aim\u2002 The physical and physiological mechanisms that determine tree-line position are reasonably well understood, but explanations for tree species-specific upper elevational limits below the tree line are still lacking. In addition, once these uppermost positions have been identified, questions arise over whether they reflect past expansion events or active ongoing recruitment or even upslope migration. The aims of this study were: (1) to assess current tree recruitment near the cold-temperature limit of 10 major European tree species in the Swiss Alps, and (2) to rank species by the extent that their seedlings and saplings exceed the elevational limit of adult trees, possibly reflecting effects of the recent climate warming. Location\u2002 Western and eastern Alps of Switzerland. Methods\u2002 For each species, occurrences were recorded along six elevational transects according to three size classes from seedlings to adult trees in 25-m-elevation steps above and below their regional upper elevational limit. Two methods were used to compare upper elevational limits between seedlings, saplings and adults within species. First, we focused on the uppermost occurrence</w:instrText>
      </w:r>
      <w:r>
        <w:rPr>
          <w:lang w:val="en-CA"/>
        </w:rPr>
        <w:instrText xml:space="preserve"> observed in each life stage for a given species within each studied region; and second, we predicted their upper distribution range using polynomial models fitted to presence/absence data. Results\u2002 Species exhibited a clear ranking in their elevational limit. Regional differences in species limits (western versus eastern Swiss Alps) could largely be attributed to regional differences in temperature. Observed and predicted limits of each life stage showed that all species were represented by young individuals in the vicinity of the limit of adult trees. Moreover, tree recruitment of both seedlings and saplings was detected and predicted significantly beyond adult tree limits in most of the species. Across regions, seedlings and saplings were on average found at elevations 73\u00a0m higher than adult trees. Main conclusions\u2002 Under current conditions, neither seed dispersal nor seedling establishment constitutes a serious limitation of recruitment at the upper elevational limits of major European trees. The recruits found beyond the adult limits demonstrate the potential for an upward migration of trees in the Alps in response to ongoing climate warming.", "author" : [ { "dropping-particle" : "", "family" : "Vitasse", "given" : "Yann", "non-dropping-particle" : "", "parse-names" : false, "suffix" : "" }, { "dropping-particle" : "", "family" : "Hoch", "given" : "G\u00fcnter", "non-dropping-particle" : "", "parse-names" : false, "suffix" : "" }, { "dropping-particle" : "", "family" : "Randin", "given" : "Christophe F.", "non-dropping-particle" : "", "parse-names" : false, "suffix" : "" }, { "dropping-particle" : "", "family" : "Lenz", "given" : "Armando", "non-dropping-particle" : "", "parse-names" : false, "suffix" : "" }, { "dropping-particle" : "", "family" : "Kollas", "given" : "Chris", "non-dropping-particle" : "", "parse-names" : false, "suffix" : "" }, { "dropping-particle" : "", "family" : "K\u00f6rner", "given" : "Christian", "non-dropping-particle" : "", "parse-names" : false, "suffix" : "" } ], "container-title" : "Journal of Biogeography", "id" : "ITEM-1", "issue" : "8", "issued" : { "date-parts" : [ [ "2012", "8" ] ] }, "page" : "1439-1449", "publisher" : "Blackwell Publishing Ltd", "title" : "Tree recruitment of European tree species at their current upper elevational limits in the Swiss Alps", "type" : "article-journal", "volume" : "39" }, "uris" : [ "http://www.mendeley.com/documents/?uuid=12aa16d9-b047-333c-a381-e2f96659a24c" ] } ], "mendeley" : { "formattedCitation" : "(Vitasse et al., 2012)", "manualFormatting" : "Vitasse et al., 2012)", "plainTextFormattedCitation" : "(Vitasse et al., 2012)", "previouslyFormattedCitation" : "(Vitasse et al., 2012)" }, "properties" : {  }, "schema" : "https://github.com/citation-style-language/schema/raw/master/csl-citation.json" }</w:instrText>
      </w:r>
      <w:r>
        <w:rPr>
          <w:lang w:val="en-CA"/>
        </w:rPr>
        <w:fldChar w:fldCharType="separate"/>
      </w:r>
      <w:r>
        <w:rPr>
          <w:lang w:val="en-CA"/>
        </w:rPr>
        <w:t xml:space="preserve">Vitasse </w:t>
      </w:r>
      <w:r w:rsidR="00301BD0" w:rsidRPr="00301BD0">
        <w:rPr>
          <w:i/>
          <w:lang w:val="en-CA"/>
        </w:rPr>
        <w:t>et al.</w:t>
      </w:r>
      <w:r>
        <w:rPr>
          <w:lang w:val="en-CA"/>
        </w:rPr>
        <w:t>, 2012)</w:t>
      </w:r>
      <w:r>
        <w:rPr>
          <w:lang w:val="en-CA"/>
        </w:rPr>
        <w:fldChar w:fldCharType="end"/>
      </w:r>
      <w:r>
        <w:rPr>
          <w:lang w:val="en-CA"/>
        </w:rPr>
        <w:t xml:space="preserve">. However, despite the observed climate change, tree distribution of life-stage has not changed directionally </w:t>
      </w:r>
      <w:r>
        <w:rPr>
          <w:lang w:val="en-CA"/>
        </w:rPr>
        <w:fldChar w:fldCharType="begin" w:fldLock="1"/>
      </w:r>
      <w:r>
        <w:rPr>
          <w:lang w:val="en-CA"/>
        </w:rPr>
        <w:instrText>ADDIN CSL_CITATION { "citationItems" : [ { "id" : "ITEM-1", "itemData" : { "DOI" : "10.1111/gcb.13210", "ISSN" : "13652486", "PMID" : "26725258", "abstract" : "Ongoing climate change is expected to shift tree species distribution and therefore affect forest biodiversity and ecosystem services. To assess and project tree distributional shifts, researchers may compare the distribution of juvenile and adult trees under the assumption that differences between tree life-stages reflect distributional shifts triggered by climate change. However, the distribution of tree life-stages could differ within the lifespan of trees, therefore we hypothesize that currently observed distributional differences could represent shifts over ontogeny as opposed to climatically driven changes. Here we test this hypothesis with data from 1435 plots resurveyed after more than three decades across the Western Carpathians. We compared seedling, sapling and adult distribution of 12 tree species along elevation, temperature and precipitation gradients. We analyzed i) temporal shifts between the surveys and ii) distributional differences between tree life-stages within both surveys. Despite climate warming, tree species distribution of any life-stage did not shift directionally upward along elevation between the surveys. Temporal elevational shifts were species-specific and an order of magnitude lower than differences among tree life-stages within the surveys. Our results show that the observed range shifts among tree life-stages are more consistent with ontogenetic differences in the species\u2019 environmental requirements than with responses to recent climate change. The distribution of seedlings substantially differed from saplings and adults, while the distribution of saplings did not differ from adults, indicating a critical transition between seedling and sapling tree life-stages. Future research has to take ontogenetic differences among life-stages into account as we found that distributional differences recently observed worldwide may not reflect climate change but rather the different environmental requirements of tree life-stages.", "author" : [ { "dropping-particle" : "", "family" : "M\u00e1li\u0161", "given" : "Franti\u0161ek", "non-dropping-particle" : "", "parse-names" : false, "suffix" : "" }, { "dropping-particle" : "", "family" : "Kopeck\u00fd", "given" : "Martin", "non-dropping-particle" : "", "parse-names" : false, "suffix" : "" }, { "dropping-particle" : "", "family" : "Pet\u0159\u00edk", "given" : "Petr", "non-dropping-particle" : "", "parse-names" : false, "suffix" : "" }, { "dropping-particle" : "", "family" : "Vladovi\u010d", "given" : "Jozef", "non-dropping-particle" : "", "parse-names" : false, "suffix" : "" }, { "dropping-particle" : "", "family" : "Mergani\u010d", "given" : "J\u00e1n", "non-dropping-particle" : "", "parse-names" : false, "suffix" : "" }, { "dropping-particle" : "", "family" : "Vida", "given" : "Tom\u00e1\u0161", "non-dropping-particle" : "", "parse-names" : false, "suffix" : "" } ], "container-title" : "Global Change Biology", "id" : "ITEM-1", "issue" : "5", "issued" : { "date-parts" : [ [ "2016", "5" ] ] }, "page" : "1904-1914", "title" : "Life stage, not climate change, explains observed tree range shifts", "type" : "article-journal", "volume" : "22" }, "uris" : [ "http://www.mendeley.com/documents/?uuid=d39de2c6-39b3-40c4-9837-0845a963c515" ] } ], "mendeley" : { "formattedCitation" : "(M\u00e1li\u0161 et al., 2016)", "plainTextFormattedCitation" : "(M\u00e1li\u0161 et al., 2016)", "previouslyFormattedCitation" : "(M\u00e1li\u0161 et al., 2016)" }, "properties" : {  }, "schema" : "https://github.com/citation-style-language/schema/raw/master/csl-citation.json" }</w:instrText>
      </w:r>
      <w:r>
        <w:rPr>
          <w:lang w:val="en-CA"/>
        </w:rPr>
        <w:fldChar w:fldCharType="separate"/>
      </w:r>
      <w:r>
        <w:rPr>
          <w:lang w:val="en-CA"/>
        </w:rPr>
        <w:t xml:space="preserve">(Máliš </w:t>
      </w:r>
      <w:r w:rsidR="00301BD0" w:rsidRPr="00301BD0">
        <w:rPr>
          <w:i/>
          <w:lang w:val="en-CA"/>
        </w:rPr>
        <w:t>et al.</w:t>
      </w:r>
      <w:r>
        <w:rPr>
          <w:lang w:val="en-CA"/>
        </w:rPr>
        <w:t>, 2016)</w:t>
      </w:r>
      <w:r>
        <w:rPr>
          <w:lang w:val="en-CA"/>
        </w:rPr>
        <w:fldChar w:fldCharType="end"/>
      </w:r>
      <w:r>
        <w:rPr>
          <w:rFonts w:eastAsia="Times New Roman" w:cs="Times New Roman"/>
          <w:lang w:val="en-CA" w:eastAsia="en-GB"/>
        </w:rPr>
        <w:t xml:space="preserve">. Drought is also known to be increasing fire risk in boreal forest </w:t>
      </w:r>
      <w:r>
        <w:rPr>
          <w:rFonts w:eastAsia="Times New Roman" w:cs="Times New Roman"/>
          <w:lang w:val="en-CA" w:eastAsia="en-GB"/>
        </w:rPr>
        <w:fldChar w:fldCharType="begin" w:fldLock="1"/>
      </w:r>
      <w:r>
        <w:rPr>
          <w:rFonts w:eastAsia="Times New Roman" w:cs="Times New Roman"/>
          <w:lang w:val="en-CA" w:eastAsia="en-GB"/>
        </w:rPr>
        <w:instrText>ADDIN CSL_CITATION { "citationItems" : [ { "id" : "ITEM-1", "itemData" : { "DOI" : "10.1016/j.agrformet.2011.11.002", "ISBN" : "0168-1923", "ISSN" : "01681923", "abstract" : "We used Swedish county-scale forest fire statistics to quantify modern fire activity, identify its main temporal and geographical patterns, and evaluate statistical performance of six fire-related weather indices as proxy of fire activity in Sweden over 1942-1975 and 1996-2008, the periods with available county-scale fire statistics. The analyzed indices were monthly precipitation, SPI, MDC, PDSI, calibrated PDSI, and DI, a Drought Index calculated as a ratio between actual and equilibrium evapotranspiration. The modern fire cycle (FC) in the northern part of Sweden varies between 2\u00d710 3 and 3\u00d710 4 years, whereas in southern Sweden the FC is somewhat shorter (10 3-2\u00d710 4 years). No temporal trend in average FC was evident at the country scale between the two periods. Significant and negative values of a Mantel test, obtained on county data for both periods (r=-0.494, p=0.001 for 1942-1975 and r=-0.281 and p=0.015 for 1996-2008) indicated the presence of a geographical pattern in annual forest fire activity. Over 1942-1975, PCA revealed that the central and northern counties formed one group with synchronized fire activity, and the southern and south-western counties formed another group. This pattern became less evident during the more recent period (1996-2008). Over 1996-2008, the analysis showed little synchronicity in annual fire activity across different parts of the country. The geographical position of a county had a clear effect on seasonal pattern of forest fires. In southern Sweden, the peak in the number of fires and the burnt area was in April-May, during a relatively short dry period immediately following the snowmelt. In northern Sweden, fires in the second half of fire season dominated the total annual area burnt. Analyzed indices differed considerably in their predictive power in respect to counties' records of annual area burnt. Calibrated PDSI was a superior proxy of fire activity for the southern region (R 2=60.8% in regression against total annual area burnt for respective provinces), and DI late (Drought Index for the first half of the growing season) was superior for the northern counties (R 2=73.3%). Predictive power of the indices was much higher for the recent period (1996-2002), with R 2 values staying within 81.2 and 97.8%. Even if modern levels of forest fire activity in Sweden are very low from historical perspective, there is a strong spatiotemporal association between fire activity and climatic variability at regional scale\u2026", "author" : [ { "dropping-particle" : "", "family" : "Drobyshev", "given" : "Igor", "non-dropping-particle" : "", "parse-names" : false, "suffix" : "" }, { "dropping-particle" : "", "family" : "Niklasson", "given" : "Mats", "non-dropping-particle" : "", "parse-names" : false, "suffix" : "" }, { "dropping-particle" : "", "family" : "Linderholm", "given" : "Hans W.", "non-dropping-particle" : "", "parse-names" : false, "suffix" : "" } ], "container-title" : "Agricultural and Forest Meteorology", "id" : "ITEM-1", "issued" : { "date-parts" : [ [ "2012" ] ] }, "page" : "174-186", "publisher" : "Elsevier B.V.", "title" : "Forest fire activity in Sweden: Climatic controls and geographical patterns in 20th century", "type" : "article-journal", "volume" : "154-155" }, "uris" : [ "http://www.mendeley.com/documents/?uuid=6eb3d11c-bd81-4977-a959-19d2409a5bd5" ] } ], "mendeley" : { "formattedCitation" : "(Drobyshev, Niklasson, &amp; Linderholm, 2012)", "plainTextFormattedCitation" : "(Drobyshev, Niklasson, &amp; Linderholm, 2012)", "previouslyFormattedCitation" : "(Drobyshev, Niklasson, &amp; Linderholm, 2012)" }, "properties" : {  }, "schema" : "https://github.com/citation-style-language/schema/raw/master/csl-citation.json" }</w:instrText>
      </w:r>
      <w:r>
        <w:rPr>
          <w:rFonts w:eastAsia="Times New Roman" w:cs="Times New Roman"/>
          <w:lang w:val="en-CA" w:eastAsia="en-GB"/>
        </w:rPr>
        <w:fldChar w:fldCharType="separate"/>
      </w:r>
      <w:r>
        <w:rPr>
          <w:rFonts w:eastAsia="Times New Roman" w:cs="Times New Roman"/>
          <w:lang w:val="en-CA" w:eastAsia="en-GB"/>
        </w:rPr>
        <w:t>(Drobyshev</w:t>
      </w:r>
      <w:r w:rsidR="009F4AEE">
        <w:rPr>
          <w:rFonts w:eastAsia="Times New Roman" w:cs="Times New Roman"/>
          <w:lang w:val="en-CA" w:eastAsia="en-GB"/>
        </w:rPr>
        <w:t xml:space="preserve"> </w:t>
      </w:r>
      <w:r w:rsidR="009F4AEE">
        <w:rPr>
          <w:rFonts w:eastAsia="Times New Roman" w:cs="Times New Roman"/>
          <w:i/>
          <w:lang w:val="en-CA" w:eastAsia="en-GB"/>
        </w:rPr>
        <w:t>et al.</w:t>
      </w:r>
      <w:r>
        <w:rPr>
          <w:rFonts w:eastAsia="Times New Roman" w:cs="Times New Roman"/>
          <w:lang w:val="en-CA" w:eastAsia="en-GB"/>
        </w:rPr>
        <w:t>, 2012)</w:t>
      </w:r>
      <w:r>
        <w:rPr>
          <w:rFonts w:eastAsia="Times New Roman" w:cs="Times New Roman"/>
          <w:lang w:val="en-CA" w:eastAsia="en-GB"/>
        </w:rPr>
        <w:fldChar w:fldCharType="end"/>
      </w:r>
      <w:r>
        <w:rPr>
          <w:rFonts w:eastAsia="Times New Roman" w:cs="Times New Roman"/>
          <w:lang w:val="en-CA" w:eastAsia="en-GB"/>
        </w:rPr>
        <w:t xml:space="preserve"> which, coupled with inadvertently human-caused ignition, can cause extensive wildfires.</w:t>
      </w:r>
      <w:r>
        <w:rPr>
          <w:lang w:val="en-CA"/>
        </w:rPr>
        <w:t xml:space="preserve"> </w:t>
      </w:r>
    </w:p>
    <w:p w14:paraId="4292695E" w14:textId="77777777" w:rsidR="0048205B" w:rsidRDefault="0048205B" w:rsidP="00AE389F">
      <w:pPr>
        <w:autoSpaceDE w:val="0"/>
        <w:autoSpaceDN w:val="0"/>
        <w:adjustRightInd w:val="0"/>
        <w:spacing w:after="0"/>
        <w:rPr>
          <w:rFonts w:ascii="Calibri" w:hAnsi="Calibri"/>
          <w:u w:val="single"/>
          <w:shd w:val="clear" w:color="auto" w:fill="FFFFFF"/>
          <w:lang w:val="en-CA"/>
        </w:rPr>
      </w:pPr>
    </w:p>
    <w:p w14:paraId="05E12434" w14:textId="77777777" w:rsidR="0048205B" w:rsidRDefault="0048205B" w:rsidP="00AE389F">
      <w:pPr>
        <w:autoSpaceDE w:val="0"/>
        <w:autoSpaceDN w:val="0"/>
        <w:adjustRightInd w:val="0"/>
        <w:spacing w:after="0"/>
        <w:rPr>
          <w:u w:val="single"/>
          <w:lang w:val="en-CA"/>
        </w:rPr>
      </w:pPr>
      <w:r>
        <w:rPr>
          <w:rFonts w:ascii="Calibri" w:hAnsi="Calibri"/>
          <w:u w:val="single"/>
          <w:shd w:val="clear" w:color="auto" w:fill="FFFFFF"/>
          <w:lang w:val="en-CA"/>
        </w:rPr>
        <w:t>Attribution of biodiversity trends to direct drivers</w:t>
      </w:r>
    </w:p>
    <w:p w14:paraId="29368555" w14:textId="7C1B8BBC" w:rsidR="0048205B" w:rsidRDefault="0048205B" w:rsidP="00AE389F">
      <w:pPr>
        <w:snapToGrid w:val="0"/>
        <w:rPr>
          <w:lang w:val="en-CA"/>
        </w:rPr>
      </w:pPr>
      <w:r>
        <w:rPr>
          <w:lang w:val="en-CA"/>
        </w:rPr>
        <w:t>Direct drivers such as the expansion of infrastructure (urban and transport), unsustainable silviculture (including alteration and embankment of streams and spring drainages, excessive use of chemicals and clear-cutting and afforestation by monocultures of invasive species), conversion to agricultural land use and the lack of natural processes (e.g. floods in floodplain forests or fires in taiga forests) have affected forest ecosystems (Forest Europe, 2015)</w:t>
      </w:r>
      <w:r w:rsidR="00157D3A">
        <w:rPr>
          <w:lang w:val="en-CA"/>
        </w:rPr>
        <w:t xml:space="preserve"> </w:t>
      </w:r>
      <w:r>
        <w:rPr>
          <w:lang w:val="en-CA"/>
        </w:rPr>
        <w:t>(</w:t>
      </w:r>
      <w:r w:rsidR="00F767EB">
        <w:rPr>
          <w:b/>
          <w:lang w:val="en-CA"/>
        </w:rPr>
        <w:t>Figure 3.6</w:t>
      </w:r>
      <w:r>
        <w:rPr>
          <w:lang w:val="en-CA"/>
        </w:rPr>
        <w:t xml:space="preserve">). </w:t>
      </w:r>
    </w:p>
    <w:p w14:paraId="5F88A911" w14:textId="0DBCEC42" w:rsidR="00763C47" w:rsidRPr="00763C47" w:rsidRDefault="00763C47" w:rsidP="00763C47">
      <w:pPr>
        <w:rPr>
          <w:lang w:val="en-US"/>
        </w:rPr>
      </w:pPr>
      <w:r>
        <w:rPr>
          <w:lang w:eastAsia="en-GB"/>
        </w:rPr>
        <w:drawing>
          <wp:inline distT="0" distB="0" distL="0" distR="0" wp14:anchorId="23C04A17" wp14:editId="7DE2F346">
            <wp:extent cx="5759450" cy="3332480"/>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4"/>
                    <a:stretch>
                      <a:fillRect/>
                    </a:stretch>
                  </pic:blipFill>
                  <pic:spPr>
                    <a:xfrm>
                      <a:off x="0" y="0"/>
                      <a:ext cx="5759450" cy="3332480"/>
                    </a:xfrm>
                    <a:prstGeom prst="rect">
                      <a:avLst/>
                    </a:prstGeom>
                  </pic:spPr>
                </pic:pic>
              </a:graphicData>
            </a:graphic>
          </wp:inline>
        </w:drawing>
      </w:r>
    </w:p>
    <w:p w14:paraId="14330428" w14:textId="66518217" w:rsidR="0048205B" w:rsidRDefault="0048205B" w:rsidP="00AE389F">
      <w:pPr>
        <w:snapToGrid w:val="0"/>
        <w:rPr>
          <w:lang w:val="en-CA"/>
        </w:rPr>
      </w:pPr>
      <w:r>
        <w:rPr>
          <w:lang w:val="en-CA"/>
        </w:rPr>
        <w:t xml:space="preserve">It is difficult to disentangle the influence of various drivers on forest indicators; however, repeated surveys (see e.g. initiative </w:t>
      </w:r>
      <w:hyperlink r:id="rId945" w:history="1">
        <w:r w:rsidR="001B343C" w:rsidRPr="00A25278">
          <w:rPr>
            <w:rStyle w:val="Hyperlink"/>
            <w:lang w:val="en-CA"/>
          </w:rPr>
          <w:t>www.forestreplot.ugent.be</w:t>
        </w:r>
      </w:hyperlink>
      <w:r>
        <w:rPr>
          <w:lang w:val="en-CA"/>
        </w:rPr>
        <w:t xml:space="preserve">) have revealed significant changes in species composition and distribution ranges. </w:t>
      </w:r>
    </w:p>
    <w:p w14:paraId="04333D3D" w14:textId="1EB0E233" w:rsidR="0048205B" w:rsidRDefault="0048205B" w:rsidP="00AE389F">
      <w:pPr>
        <w:snapToGrid w:val="0"/>
        <w:rPr>
          <w:lang w:val="en-CA"/>
        </w:rPr>
      </w:pPr>
      <w:r>
        <w:rPr>
          <w:lang w:val="en-CA"/>
        </w:rPr>
        <w:t xml:space="preserve">In Central and Western Europe there have been trends of increasing integrated forest management for conservation of biological diversity by close-to-nature forest management without clear cuts to increase continuity of forest structures, and emulation of natural disturbances (creation of dead wood and natural rejuvenation </w:t>
      </w:r>
      <w:r>
        <w:rPr>
          <w:lang w:val="en-CA"/>
        </w:rPr>
        <w:fldChar w:fldCharType="begin" w:fldLock="1"/>
      </w:r>
      <w:r>
        <w:rPr>
          <w:lang w:val="en-CA"/>
        </w:rPr>
        <w:instrText>ADDIN CSL_CITATION { "citationItems" : [ { "id" : "ITEM-1", "itemData" : { "DOI" : "10.1080/00207233.2014.889472", "ISBN" : "9789525980066", "ISSN" : "0020-7233", "abstract" : "The protection of forests and forest-related biodiversity has received increasing attention both at the national and international level. At the same time, increasing demands are being made on European forests with respect to the products and energy they can and do provide on a renewable, climate-friendly, and domestic basis. Forests provide income for many farmers, forest owners, and the forest industry and offer valuable recreation opportunities and protection from various hazards, especially for urban dwellers, and are thus subject to many questions on the state of their biodiversity and their protection. The positive or negative impacts of forest management practices and the question whether biodiversity in multi-functional forests can be better enhanced by integrative or segregative approaches are subjects of ongoing debate. Trade-offs between different interests and management objectives need to be examined. Forests are primarily used in their phase of economic maturity. Consequently, forests in late development, degradation, or complete stand breakdown phases are scarce. However, it is often these forest development phases that contain a rich diversity of niches and species. On the other hand, forests that have been managed over centuries, such as those in Europe, often harbour endangered species that would disappear under natural processes. It is therefore important to integrate biodiversity conservation into the management of commercial forests in order to provide suitable habitats for forest-dwelling species over the long term. Current policy processes such as the negotiations on a European Forest Convention, the EU Forest Strategy and the EU Biodiversity Strategy, the discussions on sustainability criteria for biomass, and the guidance document for forestry in Natura 2000 areas demonstrate that there is the scope and need for further scientific guidance on these questions. The present publication presents the results of a research project of EFI-EFICENT, initiated by the Federal Ministry of Food, Agriculture and Consumer Protection (BMELV) in 2011. Its task was to look into these questions on a Central European scale, i.e. beyond national borders, and provide answers that are helpful for policy and practice. In my view, it did a marvellous job of organizing cross-border scientific exchange among eminent researchers working on this subject, while also taking into account the experiences of practitioners and drawing the most up-to-date conclusi\u2026", "author" : [ { "dropping-particle" : "", "family" : "Kraus", "given" : "Daniel", "non-dropping-particle" : "", "parse-names" : false, "suffix" : "" }, { "dropping-particle" : "", "family" : "Krumm", "given" : "Frank", "non-dropping-particle" : "", "parse-names" : false, "suffix" : "" } ], "container-title" : "International Journal of Environmental Studies", "id" : "ITEM-1", "issued" : { "date-parts" : [ [ "2013" ] ] }, "number-of-pages" : "1-284", "title" : "Integrative approaches as an opportunity for the conservation of forest biodiversity", "type" : "book" }, "uris" : [ "http://www.mendeley.com/documents/?uuid=1c86b095-9e6b-422a-a286-601673f10592" ] } ], "mendeley" : { "formattedCitation" : "(Kraus &amp; Krumm, 2013)", "plainTextFormattedCitation" : "(Kraus &amp; Krumm, 2013)", "previouslyFormattedCitation" : "(Kraus &amp; Krumm, 2013)" }, "properties" : {  }, "schema" : "https://github.com/citation-style-language/schema/raw/master/csl-citation.json" }</w:instrText>
      </w:r>
      <w:r>
        <w:rPr>
          <w:lang w:val="en-CA"/>
        </w:rPr>
        <w:fldChar w:fldCharType="separate"/>
      </w:r>
      <w:r>
        <w:rPr>
          <w:lang w:val="en-CA"/>
        </w:rPr>
        <w:t>(Kraus &amp; Krumm, 2013)</w:t>
      </w:r>
      <w:r>
        <w:rPr>
          <w:lang w:val="en-CA"/>
        </w:rPr>
        <w:fldChar w:fldCharType="end"/>
      </w:r>
      <w:r>
        <w:rPr>
          <w:lang w:val="en-CA"/>
        </w:rPr>
        <w:t xml:space="preserve">. Large populations of game animals can decimate natural rejuvenation by browsing </w:t>
      </w:r>
      <w:r>
        <w:rPr>
          <w:lang w:val="en-CA"/>
        </w:rPr>
        <w:fldChar w:fldCharType="begin" w:fldLock="1"/>
      </w:r>
      <w:r>
        <w:rPr>
          <w:lang w:val="en-CA"/>
        </w:rPr>
        <w:instrText>ADDIN CSL_CITATION { "citationItems" : [ { "id" : "ITEM-1", "itemData" : { "DOI" : "10.1111/j.1654-1103.2010.01217.x", "ISBN" : "1100-9233", "ISSN" : "11009233", "PMID" : "252", "abstract" : "Question: What are the main driving factors in 70 years of natural dynamics in tree recruitment in the Bia\u0142owieza National Park?Location: Bia\u0142owieza National Park, Poland, is one of the least disturbed temperate, lowland forest systems in Europe.Methods: We tested whether fluctuations in large herbivore populations, changes in climate and openness of the forest explained compositional dynamics. Tree recruitment (to size class DBH\u22655 cm) was measured on permanent transects (in total, 14.9 ha) six times between 1936-2002. These data were related to existing data on ungulate density, climatic parameters and estimates of forest openness collected during the same period.Results: Total recruitment of all tree species combined was negatively correlated with total ungulate density and red deer density. The variation in response between species was related to the preferences of herbivores; the more preferred forage species (especially Carpinus betulus) were positively and the less preferred species negatively related to herbivore density. Total tree recruitment rates were not related to climatic parameters and openness of the forest. Only Alnus glutinosa recruitment was significantly related to climatic parameters, and Ulmus glabra related to forest openness, but there were no predictable patterns in recruitment among species in relation to these factors.Conclusion: The present study indicated that changes in large herbivore density have played an important role in driving patterns in tree recruitment and species composition during the last 70 years in Bia\u0142owieza National Park. In contrast to other studies, increasing herbivore numbers were associated with higher recruitment of preferred and browsing-tolerant species. Periodical crashes in ungulate numbers, whether human-induced or caused by natural factors, may offer windows of opportunity for regeneration of a range of tree species and facilitate more diverse and dynamic forest development. \u00a9 2010 International Association for Vegetation Science.", "author" : [ { "dropping-particle" : "", "family" : "Kuijper", "given" : "Dries P J", "non-dropping-particle" : "", "parse-names" : false, "suffix" : "" }, { "dropping-particle" : "", "family" : "Jedrzejewska", "given" : "Bogumi\u0142a", "non-dropping-particle" : "", "parse-names" : false, "suffix" : "" }, { "dropping-particle" : "", "family" : "Brzeziecki", "given" : "Bogdan", "non-dropping-particle" : "", "parse-names" : false, "suffix" : "" }, { "dropping-particle" : "", "family" : "Churski", "given" : "Marcin", "non-dropping-particle" : "", "parse-names" : false, "suffix" : "" }, { "dropping-particle" : "", "family" : "Jedrzejewski", "given" : "W\u0142odzimierz", "non-dropping-particle" : "", "parse-names" : false, "suffix" : "" }, { "dropping-particle" : "", "family" : "Zybura", "given" : "Henryk", "non-dropping-particle" : "", "parse-names" : false, "suffix" : "" } ], "container-title" : "Journal of Vegetation Science", "id" : "ITEM-1", "issue" : "6", "issued" : { "date-parts" : [ [ "2010", "12" ] ] }, "page" : "1082-1098", "publisher" : "Blackwell Publishing Ltd", "title" : "Fluctuating ungulate density shapes tree recruitment in natural stands of the Bia\u0142owieza Primeval Forest, Poland", "type" : "article-journal", "volume" : "21" }, "uris" : [ "http://www.mendeley.com/documents/?uuid=930661fd-8b1d-39ad-b477-06e4122345bf" ] } ], "mendeley" : { "formattedCitation" : "(Kuijper et al., 2010)", "plainTextFormattedCitation" : "(Kuijper et al., 2010)", "previouslyFormattedCitation" : "(Kuijper et al., 2010)" }, "properties" : {  }, "schema" : "https://github.com/citation-style-language/schema/raw/master/csl-citation.json" }</w:instrText>
      </w:r>
      <w:r>
        <w:rPr>
          <w:lang w:val="en-CA"/>
        </w:rPr>
        <w:fldChar w:fldCharType="separate"/>
      </w:r>
      <w:r>
        <w:rPr>
          <w:lang w:val="en-CA"/>
        </w:rPr>
        <w:t xml:space="preserve">(Kuijper </w:t>
      </w:r>
      <w:r w:rsidR="00301BD0" w:rsidRPr="00301BD0">
        <w:rPr>
          <w:i/>
          <w:lang w:val="en-CA"/>
        </w:rPr>
        <w:t>et al.</w:t>
      </w:r>
      <w:r>
        <w:rPr>
          <w:lang w:val="en-CA"/>
        </w:rPr>
        <w:t>, 2010)</w:t>
      </w:r>
      <w:r>
        <w:rPr>
          <w:lang w:val="en-CA"/>
        </w:rPr>
        <w:fldChar w:fldCharType="end"/>
      </w:r>
      <w:r>
        <w:rPr>
          <w:lang w:val="en-CA"/>
        </w:rPr>
        <w:t xml:space="preserve"> or rooting </w:t>
      </w:r>
      <w:r>
        <w:rPr>
          <w:lang w:val="en-CA"/>
        </w:rPr>
        <w:fldChar w:fldCharType="begin" w:fldLock="1"/>
      </w:r>
      <w:r>
        <w:rPr>
          <w:lang w:val="en-CA"/>
        </w:rPr>
        <w:instrText>ADDIN CSL_CITATION { "citationItems" : [ { "id" : "ITEM-1", "itemData" : { "DOI" : "10.1111/njb.01010", "ISBN" : "0107-055X", "ISSN" : "17561051", "author" : [ { "dropping-particle" : "", "family" : "Brunet", "given" : "J\u00f6rg", "non-dropping-particle" : "", "parse-names" : false, "suffix" : "" }, { "dropping-particle" : "", "family" : "Hedwall", "given" : "Per Ola", "non-dropping-particle" : "", "parse-names" : false, "suffix" : "" }, { "dropping-particle" : "", "family" : "Holmstr\u00f6m", "given" : "Emma", "non-dropping-particle" : "", "parse-names" : false, "suffix" : "" }, { "dropping-particle" : "", "family" : "Wahlgren", "given" : "Emmelie", "non-dropping-particle" : "", "parse-names" : false, "suffix" : "" } ], "container-title" : "Nordic Journal of Botany", "id" : "ITEM-1", "issue" : "1", "issued" : { "date-parts" : [ [ "2016" ] ] }, "page" : "120-128", "title" : "Disturbance of the herbaceous layer after invasion of an eutrophic temperate forest by wild boar", "type" : "article-journal", "volume" : "34" }, "uris" : [ "http://www.mendeley.com/documents/?uuid=fc03186b-16eb-45a7-ab91-3eceefb732fd" ] } ], "mendeley" : { "formattedCitation" : "(Brunet, Hedwall, Holmstr\u00f6m, &amp; Wahlgren, 2016)", "plainTextFormattedCitation" : "(Brunet, Hedwall, Holmstr\u00f6m, &amp; Wahlgren, 2016)", "previouslyFormattedCitation" : "(Brunet, Hedwall, Holmstr\u00f6m, &amp; Wahlgren, 2016)" }, "properties" : {  }, "schema" : "https://github.com/citation-style-language/schema/raw/master/csl-citation.json" }</w:instrText>
      </w:r>
      <w:r>
        <w:rPr>
          <w:lang w:val="en-CA"/>
        </w:rPr>
        <w:fldChar w:fldCharType="separate"/>
      </w:r>
      <w:r>
        <w:rPr>
          <w:lang w:val="en-CA"/>
        </w:rPr>
        <w:t>(Brunet</w:t>
      </w:r>
      <w:r w:rsidR="00F14A60">
        <w:rPr>
          <w:lang w:val="en-CA"/>
        </w:rPr>
        <w:t xml:space="preserve"> </w:t>
      </w:r>
      <w:r w:rsidR="00F14A60">
        <w:rPr>
          <w:i/>
          <w:lang w:val="en-CA"/>
        </w:rPr>
        <w:t>et al.</w:t>
      </w:r>
      <w:r>
        <w:rPr>
          <w:lang w:val="en-CA"/>
        </w:rPr>
        <w:t>, 2016)</w:t>
      </w:r>
      <w:r>
        <w:rPr>
          <w:lang w:val="en-CA"/>
        </w:rPr>
        <w:fldChar w:fldCharType="end"/>
      </w:r>
      <w:r>
        <w:rPr>
          <w:lang w:val="en-CA"/>
        </w:rPr>
        <w:t xml:space="preserve">. </w:t>
      </w:r>
    </w:p>
    <w:p w14:paraId="3CC1044F" w14:textId="2BF2996B" w:rsidR="0048205B" w:rsidRDefault="0048205B" w:rsidP="00AE389F">
      <w:pPr>
        <w:snapToGrid w:val="0"/>
        <w:rPr>
          <w:lang w:val="en-CA"/>
        </w:rPr>
      </w:pPr>
      <w:r>
        <w:rPr>
          <w:lang w:val="en-CA"/>
        </w:rPr>
        <w:t xml:space="preserve">In addition, the current large tree plantations are prone to invasions by species in the forest understorey </w:t>
      </w:r>
      <w:r>
        <w:rPr>
          <w:lang w:val="en-CA"/>
        </w:rPr>
        <w:fldChar w:fldCharType="begin" w:fldLock="1"/>
      </w:r>
      <w:r>
        <w:rPr>
          <w:lang w:val="en-CA"/>
        </w:rPr>
        <w:instrText>ADDIN CSL_CITATION { "citationItems" : [ { "id" : "ITEM-1", "itemData" : { "DOI" : "10.1890/08-0857.1", "ISBN" : "0012-9658", "ISSN" : "00129658", "PMID" : "19886483", "abstract" : "We studied the relative importance of residence time, propagule pressure, and species traits in three stages of invasion of alien woody plants cultivated for about 150 years in the Czech Republic, Central Europe. The probability of escape from cultivation, naturalization, and invasion was assessed using classification trees. We compared 109 escaped-not-escaped congeneric pairs, 44 naturalized-not-naturalized, and 17 invasive-not-invasive congeneric pairs. We used the following predictors of the above probabilities: date of introduction to the target region as a measure of residence time; intensity of planting in the target area as a proxy for propagule pressure; the area of origin; and 21 species-specific biological and ecological traits. The misclassification rates of the naturalization and invasion model were low, at 19.3% and 11.8%, respectively, indicating that the variables used included the major determinants of these processes. The probability of escape increased with residence time in the Czech Republic, whereas the probability of naturalization increased with the residence time in Europe. This indicates that some species were already adapted to local conditions when introduced to the Czech Republic. Apart from residence time, the probability of escape depends on planting intensity (propagule pressure), and that of naturalization on the area of origin and fruit size; it is lower for species from Asia and those with small fruits. The probability of invasion is determined by a long residence time and the ability to tolerate low temperatures. These results indicate that a simple suite of factors determines, with a high probability, the invasion success of alien woody plants, and that the relative role of biological traits and other factors is stage dependent. High levels of propagule pressure as a result of planting lead to woody species eventually escaping from cultivation, regardless of biological traits. However, the biological traits play a role in later stages of invasion.", "author" : [ { "dropping-particle" : "", "family" : "Py\u0161ek", "given" : "Petr", "non-dropping-particle" : "", "parse-names" : false, "suffix" : "" }, { "dropping-particle" : "", "family" : "K\u0159iv\u00e1nek", "given" : "Martin", "non-dropping-particle" : "", "parse-names" : false, "suffix" : "" }, { "dropping-particle" : "", "family" : "Jaro\u0161\u00edk", "given" : "Vojt\u011bch", "non-dropping-particle" : "", "parse-names" : false, "suffix" : "" } ], "container-title" : "Ecology", "id" : "ITEM-1", "issue" : "10", "issued" : { "date-parts" : [ [ "2009" ] ] }, "page" : "2734-2744", "publisher" : "Ecological Society of America", "title" : "Planting intensity, residence time, and species traits determine invasion success of alien woody species", "type" : "article-journal", "volume" : "90" }, "uris" : [ "http://www.mendeley.com/documents/?uuid=1f569df9-84ca-4d5c-bcf1-fb895da1fb91" ] } ], "mendeley" : { "formattedCitation" : "(Py\u0161ek, K\u0159iv\u00e1nek, &amp; Jaro\u0161\u00edk, 2009)", "manualFormatting" : "(Py\u0161ek, K\u0159iv\u00e1nek, &amp; Jaro\u0161\u00edk, 2009", "plainTextFormattedCitation" : "(Py\u0161ek, K\u0159iv\u00e1nek, &amp; Jaro\u0161\u00edk, 2009)", "previouslyFormattedCitation" : "(Py\u0161ek, K\u0159iv\u00e1nek, &amp; Jaro\u0161\u00edk, 2009)" }, "properties" : {  }, "schema" : "https://github.com/citation-style-language/schema/raw/master/csl-citation.json" }</w:instrText>
      </w:r>
      <w:r>
        <w:rPr>
          <w:lang w:val="en-CA"/>
        </w:rPr>
        <w:fldChar w:fldCharType="separate"/>
      </w:r>
      <w:r>
        <w:rPr>
          <w:lang w:val="en-CA"/>
        </w:rPr>
        <w:t>(Essl</w:t>
      </w:r>
      <w:r w:rsidR="00F14A60">
        <w:rPr>
          <w:lang w:val="en-CA"/>
        </w:rPr>
        <w:t xml:space="preserve"> </w:t>
      </w:r>
      <w:r w:rsidR="00F14A60">
        <w:rPr>
          <w:i/>
          <w:lang w:val="en-CA"/>
        </w:rPr>
        <w:t>et al.</w:t>
      </w:r>
      <w:r>
        <w:rPr>
          <w:lang w:val="en-CA"/>
        </w:rPr>
        <w:t>, 2010; Pyšek</w:t>
      </w:r>
      <w:r w:rsidR="00F14A60">
        <w:rPr>
          <w:lang w:val="en-CA"/>
        </w:rPr>
        <w:t xml:space="preserve"> </w:t>
      </w:r>
      <w:r w:rsidR="00F14A60">
        <w:rPr>
          <w:i/>
          <w:lang w:val="en-CA"/>
        </w:rPr>
        <w:t>et al.</w:t>
      </w:r>
      <w:r>
        <w:rPr>
          <w:lang w:val="en-CA"/>
        </w:rPr>
        <w:t>, 2009</w:t>
      </w:r>
      <w:r>
        <w:rPr>
          <w:lang w:val="en-CA"/>
        </w:rPr>
        <w:fldChar w:fldCharType="end"/>
      </w:r>
      <w:r>
        <w:rPr>
          <w:lang w:val="en-CA"/>
        </w:rPr>
        <w:fldChar w:fldCharType="begin" w:fldLock="1"/>
      </w:r>
      <w:r>
        <w:rPr>
          <w:lang w:val="en-CA"/>
        </w:rPr>
        <w:instrText>ADDIN CSL_CITATION { "citationItems" : [ { "id" : "ITEM-1", "itemData" : { "DOI" : "10.1111/j.1472-4642.2010.00705.x", "ISBN" : "1472-4642", "ISSN" : "13669516", "abstract" : "Question Are the patterns of alien conifer (Pinaceae, Cupressaceae) invasions different between continents, and how is invasion success influenced by commercial forestry practices?Location Temperate and subtropical countries and regions (n = 60) from five continents spanning both hemispheres.Methods We used generalized linear mixed models to test how continent identity, region area and use in commercial forestry affect probabilities of Pinaceae and Cupressaceae species to escape following introduction and cumulative logit regression models to assess how these predictors affect the likelihood that a species becomes naturalized or invasive.Results Sixty Pinaceae of a global total of 232 and 26 Cupressaceae of a total of 142 species have escaped from cultivation across the study regions examined. Average numbers of both alien Pinaceae and Cupressaceae species per region were highest in Oceania, followed by Africa. Moreover, the probability of alien Cupressaceae and Pinaceae becoming naturalized or invasive was particularly high in these two continents. For both families, species used in commercial forestry have a significantly higher probability of escape than those which are only introduced for ornamental or other purposes. In the case of Pinaceae, forestry species also become naturalized or invasive more frequently than non-forestry species, while no such effect was detectable for Cupressaceae.Conclusions We found that non-native conifers are more likely to escape from cultivation, naturalize and turn into invasive weeds on the continents of the Southern Hemisphere. In addition to this biogeographic signal, introduction effort strongly determines the behaviour of introduced Pinaceae, and less so, Cupressaceae. A clear conflict exists between the economic benefits of conifer forestry and the risks to the environment from invasions. Future expansion of commercial forestry should address spatial planning to ecosystems vulnerable to invasion and adopt comprehensive risk assessment procedures. \u00a9 2010 Blackwell Publishing Ltd.", "author" : [ { "dropping-particle" : "", "family" : "Essl", "given" : "Franz", "non-dropping-particle" : "", "parse-names" : false, "suffix" : "" }, { "dropping-particle" : "", "family" : "Moser", "given" : "Dietmar", "non-dropping-particle" : "", "parse-names" : false, "suffix" : "" }, { "dropping-particle" : "", "family" : "Dullinger", "given" : "Stefan", "non-dropping-particle" : "", "parse-names" : false, "suffix" : "" }, { "dropping-particle" : "", "family" : "Mang", "given" : "Thomas", "non-dropping-particle" : "", "parse-names" : false, "suffix" : "" }, { "dropping-particle" : "", "family" : "Hulme", "given" : "Philip E.", "non-dropping-particle" : "", "parse-names" : false, "suffix" : "" } ], "container-title" : "Diversity and Distributions", "id" : "ITEM-1", "issue" : "6", "issued" : { "date-parts" : [ [ "2010", "11" ] ] }, "page" : "911-921", "publisher" : "Blackwell Publishing Ltd", "title" : "Selection for commercial forestry determines global patterns of alien conifer invasions", "type" : "article-journal", "volume" : "16" }, "uris" : [ "http://www.mendeley.com/documents/?uuid=08399199-9e32-329b-8c30-cdfc32eb6463" ] } ], "mendeley" : { "formattedCitation" : "(Essl, Moser, Dullinger, Mang, &amp; Hulme, 2010)", "manualFormatting" : "Essl, Moser, Dullinger, Mang, &amp; Hulme, 2010)", "plainTextFormattedCitation" : "(Essl, Moser, Dullinger, Mang, &amp; Hulme, 2010)", "previouslyFormattedCitation" : "(Essl, Moser, Dullinger, Mang, &amp; Hulme, 2010)" }, "properties" : {  }, "schema" : "https://github.com/citation-style-language/schema/raw/master/csl-citation.json" }</w:instrText>
      </w:r>
      <w:r>
        <w:rPr>
          <w:lang w:val="en-CA"/>
        </w:rPr>
        <w:fldChar w:fldCharType="separate"/>
      </w:r>
      <w:r>
        <w:rPr>
          <w:lang w:val="en-CA"/>
        </w:rPr>
        <w:t>)</w:t>
      </w:r>
      <w:r>
        <w:rPr>
          <w:lang w:val="en-CA"/>
        </w:rPr>
        <w:fldChar w:fldCharType="end"/>
      </w:r>
      <w:r>
        <w:rPr>
          <w:lang w:val="en-CA"/>
        </w:rPr>
        <w:t xml:space="preserve">. Among the problematic invasive alien species, 33 (invertebrates, vascular plants and fungi) are regularly found in </w:t>
      </w:r>
      <w:r w:rsidRPr="001D18D2">
        <w:rPr>
          <w:bCs/>
        </w:rPr>
        <w:t xml:space="preserve">European Union </w:t>
      </w:r>
      <w:r>
        <w:rPr>
          <w:lang w:val="en-CA"/>
        </w:rPr>
        <w:t xml:space="preserve">forest ecosystems or are dependent on trees </w:t>
      </w:r>
      <w:r>
        <w:rPr>
          <w:lang w:val="en-CA"/>
        </w:rPr>
        <w:fldChar w:fldCharType="begin" w:fldLock="1"/>
      </w:r>
      <w:r>
        <w:rPr>
          <w:lang w:val="en-CA"/>
        </w:rPr>
        <w:instrText>ADDIN CSL_CITATION { "citationItems" : [ { "id" : "ITEM-1", "itemData" : { "DOI" : "doi:10.2800/964893", "ISBN" : "9789292137281", "author" : [ { "dropping-particle" : "", "family" : "European Environment Agency", "given" : "", "non-dropping-particle" : "", "parse-names" : false, "suffix" : "" } ], "id" : "ITEM-1", "issue" : "5", "issued" : { "date-parts" : [ [ "2016" ] ] }, "number-of-pages" : "123", "title" : "European forest ecosystems - state and trends", "type" : "book" }, "uris" : [ "http://www.mendeley.com/documents/?uuid=d2506419-c800-4a7e-b444-ae9117470446" ] } ], "mendeley" : { "formattedCitation" : "(European Environment Agency, 2016)", "plainTextFormattedCitation" : "(European Environment Agency, 2016)", "previouslyFormattedCitation" : "(European Environment Agency, 2016)" }, "properties" : {  }, "schema" : "https://github.com/citation-style-language/schema/raw/master/csl-citation.json" }</w:instrText>
      </w:r>
      <w:r>
        <w:rPr>
          <w:lang w:val="en-CA"/>
        </w:rPr>
        <w:fldChar w:fldCharType="separate"/>
      </w:r>
      <w:r>
        <w:rPr>
          <w:lang w:val="en-CA"/>
        </w:rPr>
        <w:t>(</w:t>
      </w:r>
      <w:r w:rsidRPr="00FC4200">
        <w:rPr>
          <w:lang w:val="en-CA"/>
        </w:rPr>
        <w:t>EEA, 2016</w:t>
      </w:r>
      <w:r>
        <w:rPr>
          <w:lang w:val="en-CA"/>
        </w:rPr>
        <w:t>)</w:t>
      </w:r>
      <w:r>
        <w:rPr>
          <w:lang w:val="en-CA"/>
        </w:rPr>
        <w:fldChar w:fldCharType="end"/>
      </w:r>
      <w:r>
        <w:rPr>
          <w:lang w:val="en-CA"/>
        </w:rPr>
        <w:t>.</w:t>
      </w:r>
    </w:p>
    <w:p w14:paraId="53CF188D" w14:textId="2BC3FF04" w:rsidR="0048205B" w:rsidRDefault="0048205B" w:rsidP="00AE389F">
      <w:pPr>
        <w:rPr>
          <w:lang w:val="en-CA"/>
        </w:rPr>
      </w:pPr>
      <w:r>
        <w:rPr>
          <w:lang w:val="en-CA"/>
        </w:rPr>
        <w:t>Past deposition of SO</w:t>
      </w:r>
      <w:r>
        <w:rPr>
          <w:vertAlign w:val="subscript"/>
          <w:lang w:val="en-CA"/>
        </w:rPr>
        <w:t>2</w:t>
      </w:r>
      <w:r>
        <w:rPr>
          <w:lang w:val="en-CA"/>
        </w:rPr>
        <w:t xml:space="preserve"> caused acidification of soil in some areas (Krám </w:t>
      </w:r>
      <w:r w:rsidR="00301BD0" w:rsidRPr="00301BD0">
        <w:rPr>
          <w:i/>
          <w:lang w:val="en-CA"/>
        </w:rPr>
        <w:t>et al.</w:t>
      </w:r>
      <w:r>
        <w:rPr>
          <w:lang w:val="en-CA"/>
        </w:rPr>
        <w:t xml:space="preserve"> 2012), resulting in the widespread dieback of Norway spruce plantations and mountainous coniferous forests and associated </w:t>
      </w:r>
      <w:r>
        <w:rPr>
          <w:lang w:val="en-CA"/>
        </w:rPr>
        <w:lastRenderedPageBreak/>
        <w:t xml:space="preserve">decline of ectomycorrhizal fungi in the 1980s </w:t>
      </w:r>
      <w:r>
        <w:rPr>
          <w:lang w:val="en-CA"/>
        </w:rPr>
        <w:fldChar w:fldCharType="begin" w:fldLock="1"/>
      </w:r>
      <w:r>
        <w:rPr>
          <w:lang w:val="en-CA"/>
        </w:rPr>
        <w:instrText>ADDIN CSL_CITATION { "citationItems" : [ { "id" : "ITEM-1", "itemData" : { "DOI" : "10.1016/0167-8809(91)90052-Y", "ISBN" : "0167-8809", "ISSN" : "01678809", "abstract" : "Recent changes in the species diversity and sporocarp production of ectomycorrhizal fungi in different regions of, and forest communities within, Europe are discussed with special emphasis on events in The Netherlands. In some forests in some regions fewer ectomycorrhizal fungi are now producing sporocarps, notably those associated with trees more than 40 years old and in particular conifers, for instance species of Phellodon, Hydnellum, Suillus, Tricholoma and Cortinarius. It is argued that this decline in different parts of Europe is coincident with decreased numbers of mycorrhizas. A scheme of progressive changes with three phases of ectomycorrhizal impoverishment and seven subphases is presented. The more probable causes of decline are discussed, namely forest succession, the collection of sporocarps (of edible mycorrhizal fungi), changes in forest management, direct influences of air pollutants, acidification of forest soils and consequent increased availability of aluminium in soil solution, nitrogen deposition, increased litter accumulation, changes in the herb layer of forests and reduced tree vitality. It is argued that changes in the populations of ectomycorrhizal fungi are most likely to be attributable to indirect effects of air pollution, in particular to increases in amounts of available nitrogen (possibly in combination with acidification) and/or to decreased tree vitality wity consequent reductions in the transport of current assimilates to roots and mycorrhizas. The relative importance of these different factors, and their interactions, are likely to differ in different locations. It is supposed that liming and applications of other corrective fertilizers are unlikely to restore the diversity and sporocarp production of ectomycorrhizal fungi; they may even have adverse effects. In the circumstances therefore it seems that the abatement of emissions is likely to be the only effective way of improving and sustaining stable forest ecosystems in areas at risk, notably in densely populated Europe. \u00a9 1991.", "author" : [ { "dropping-particle" : "", "family" : "Arnolds", "given" : "Eef", "non-dropping-particle" : "", "parse-names" : false, "suffix" : "" } ], "container-title" : "Agriculture, Ecosystems and Environment", "id" : "ITEM-1", "issue" : "2-3", "issued" : { "date-parts" : [ [ "1991", "4" ] ] }, "page" : "209-244", "publisher" : "Elsevier", "title" : "Decline of ectomycorrhizal fungi in Europe", "type" : "article-journal", "volume" : "35" }, "uris" : [ "http://www.mendeley.com/documents/?uuid=e29f2562-039e-3730-a3a3-123bf0d7023e" ] } ], "mendeley" : { "formattedCitation" : "(Eef Arnolds, 1991)", "plainTextFormattedCitation" : "(Eef Arnolds, 1991)", "previouslyFormattedCitation" : "(Eef Arnolds, 1991)" }, "properties" : {  }, "schema" : "https://github.com/citation-style-language/schema/raw/master/csl-citation.json" }</w:instrText>
      </w:r>
      <w:r>
        <w:rPr>
          <w:lang w:val="en-CA"/>
        </w:rPr>
        <w:fldChar w:fldCharType="separate"/>
      </w:r>
      <w:r>
        <w:rPr>
          <w:lang w:val="en-CA"/>
        </w:rPr>
        <w:t>(Arnolds, 1991)</w:t>
      </w:r>
      <w:r>
        <w:rPr>
          <w:lang w:val="en-CA"/>
        </w:rPr>
        <w:fldChar w:fldCharType="end"/>
      </w:r>
      <w:r>
        <w:rPr>
          <w:lang w:val="en-CA"/>
        </w:rPr>
        <w:t xml:space="preserve">. Current atmospheric nitrogen deposition in areas of Central and Western Europe has caused soil eutrophication </w:t>
      </w:r>
      <w:r>
        <w:rPr>
          <w:lang w:val="en-CA"/>
        </w:rPr>
        <w:fldChar w:fldCharType="begin" w:fldLock="1"/>
      </w:r>
      <w:r>
        <w:rPr>
          <w:lang w:val="en-CA"/>
        </w:rPr>
        <w:instrText>ADDIN CSL_CITATION { "citationItems" : [ { "id" : "ITEM-1", "itemData" : { "DOI" : "10.1016/j.envpol.2011.06.014", "ISSN" : "02697491", "PMID" : "21767898", "abstract" : "Soil acidification was assessed in the Eastern Sudetes Mountains (Czech Republic) between 1941 and 2003, i.e. before and after the period of major industrial pollution (1950s-1990s). The twenty sites included in our study were distributed along a gradient of altitude ranging 1000 m. Values of pH have decreased in 80-90% of the pairs of samples after the six decades, on average by 0.7 for pH-H 2O and 0.6 for pH-KCl. Organic matter increased in the topsoil, probably reflecting a change in decomposition conditions. The most important finding is that the acidification varies along the joint gradient of altitude/tree layer composition, and disp</w:instrText>
      </w:r>
      <w:r w:rsidRPr="00570663">
        <w:instrText>lays a changing pat</w:instrText>
      </w:r>
      <w:r w:rsidRPr="001A3F26">
        <w:rPr>
          <w:lang w:val="es-ES"/>
        </w:rPr>
        <w:instrText>tern in three soil horizons (A, B and C). Contrary to expectations, most acidified were soils in beech forests at lower elevations. ?? 2010 Published by Elsevier Ltd.", "author" : [ { "dropping-particle" : "", "family" : "H\u00e9dl", "given" : "Radim", "non-dropping-particle" : "", "parse-names" : false, "suffix" : "" }, { "dropping-particle" : "", "family" : "Pet\u0159\u00edk", "given" : "Petr", "non-dropping-particle" : "", "parse-names" : false, "suffix" : "" }, { "dropping-particle" : "", "family" : "Boubl\u00edk", "given" : "Karel", "non-dro</w:instrText>
      </w:r>
      <w:r w:rsidRPr="00954D37">
        <w:rPr>
          <w:lang w:val="es-ES"/>
        </w:rPr>
        <w:instrText>pping-particle" : "", "parse-names" : false, "suffix" : "" } ], "container-title" : "Environmental Pollution", "id" : "ITEM-1", "issue" : "10", "issued" : { "date-parts" : [ [ "2011" ] ] }, "page" : "2586-2593", "title" : "Long-term patterns in soil acidification due to pollution in forests of the Eastern Sudetes Mountains", "type" : "article-journal", "volume" : "159" }, "uris" : [ "http://www.mendeley.com/documents/?uuid=8ede5d94-445a-4bcf-9504-763c15790eba" ] } ], "mendeley" : { "formattedCitation" : "(H\u00e9dl, Pet\u0159\u00edk, &amp; Boubl\u00edk, 2011)", "manualFormatting" : "(H\u00e9dl, Pet\u0159\u00edk, &amp; Boubl\u00edk, 2011", "plainTextFormattedCitation" : "(H\u00e9dl, Pet\u0159\u00edk, &amp; Boubl\u00edk, 2011)", "previouslyFormattedCitation" : "(H\u00e9dl, Pet\u0159\u00edk, &amp; Boubl\u00edk, 2011)" }, "properties" : {  }, "schema" : "https://github.com/citation-style-language/schema/raw/master/csl-citation.json" }</w:instrText>
      </w:r>
      <w:r>
        <w:rPr>
          <w:lang w:val="en-CA"/>
        </w:rPr>
        <w:fldChar w:fldCharType="separate"/>
      </w:r>
      <w:r w:rsidRPr="00954D37">
        <w:rPr>
          <w:lang w:val="es-ES"/>
        </w:rPr>
        <w:t>(Hédl</w:t>
      </w:r>
      <w:r w:rsidR="00F14A60" w:rsidRPr="00954D37">
        <w:rPr>
          <w:lang w:val="es-ES"/>
        </w:rPr>
        <w:t xml:space="preserve"> </w:t>
      </w:r>
      <w:r w:rsidR="00F14A60" w:rsidRPr="00954D37">
        <w:rPr>
          <w:i/>
          <w:lang w:val="es-ES"/>
        </w:rPr>
        <w:t>et al.</w:t>
      </w:r>
      <w:r w:rsidRPr="00954D37">
        <w:rPr>
          <w:lang w:val="es-ES"/>
        </w:rPr>
        <w:t>, 2011</w:t>
      </w:r>
      <w:r>
        <w:rPr>
          <w:lang w:val="en-CA"/>
        </w:rPr>
        <w:fldChar w:fldCharType="end"/>
      </w:r>
      <w:r w:rsidRPr="00954D37">
        <w:rPr>
          <w:lang w:val="es-ES"/>
        </w:rPr>
        <w:t>,</w:t>
      </w:r>
      <w:r>
        <w:rPr>
          <w:lang w:val="en-CA"/>
        </w:rPr>
        <w:fldChar w:fldCharType="begin" w:fldLock="1"/>
      </w:r>
      <w:r w:rsidRPr="00954D37">
        <w:rPr>
          <w:lang w:val="es-ES"/>
        </w:rPr>
        <w:instrText>ADDIN CSL_CITATION { "citationItems" : [ { "id" : "ITEM-1", "itemData" : { "DOI" : "10.1007/s10342-011-0549-6", "ISBN" : "1612-4669", "ISSN" : "16124669", "abstract" : "The article evaluates changes in the forest health status and nutrition, caused by the historical development of the air pollution load, in the Norway spruce (Picea abies L. Karst) stands in the Jizera Mts. The Jizera Mts. are located in northern Bohemia, on the border between the Czech Republic and Poland close to western Saxony (Zittau). The 19 research plots selected on the plateau within the forest sites of the young Norway spruce stands were installed in 1991. Since 1993 the defoliation of the tree crown has been assessed every year; sampling of needles for nutrient analyses has also been undertaken annually. Soil samples were taken in 1995, 1999, 2003 and 2009. Long-term investigation confirmed that the health condition of the trees, evidenced by crown defoliation, is influenced by a combination of various stress factors. To define the relationship between the crown defoliation, nutrients and stress element contents, a linear regression model was proposed. The model for the current year needles demonstrates that the defoliation of the spruce crowns in the Jizera Mts. is a function of the nitrogen, phosphorus, potassium, magnesium sulphur and fluorine concentration. The crown defoliation of the spruce stands is increasing with the decrease in the nitrogen and magnesium concentrations and the increase in the sulphur and fluorine concentrations in the needles. The unbalanced nutrition in the Jizera Mts. is affected by the ongoing nitrogen deposition to the forest ecosystem. This is manifested as a disturbed N:P and N:Mg ratios in the needles. Acidification of the soil environment and the phosphorus and magnesium deficiency may be limiting factors to the forest's nutrition in the future. The optimal range of N:Mg ratio (8-30) is relatively wide for the Jizera Mts. The upper optimal limit for the young spruce stands in the Jizera Mts. should be decreased to 25. The comparison of the element concentration in the needles and mineral soil confirmed the nutritional threat and the deterioration in the condition of the spruce stands in the Jizera Mts.", "author" : [ { "dropping-particle" : "", "family" : "Lomsk\u00fd", "given" : "Bohum\u00edr", "non-dropping-particle" : "", "parse-names" : false, "suffix" : "" }, { "dropping-particle" : "", "family" : "\u0160r\u00e1mek", "given" : "V\u00edt", "non-dropping-particle" : "", "parse-names" : false, "suffix" : "" }, { "dropping-particle" : "", "family" : "Novotn\u00fd", "given" : "Radek", "non-dropping-particle" : "", "parse-names" : false, "suffix" : "" } ], "container-title" : "European Journal of Forest Research", "id" : "ITEM-1", "issue" : "3", "issued" : { "date-parts" : [ [ "2012", "5", "28" ] ] }, "page" : "757-771", "publisher" : "Springer-Verlag", "title" : "Changes in the air pollution load in the Jizera Mts.: Effects on the health status and mineral nutrition of the young Norway spruce stands", "type" : "article-journal", "volume" : "131" }, "uris" : [ "http://www.mendeley.com/documents/?uuid=c38c8f10-f04c-3cdb-b89a-a21d075bf6b9" ] } ], "mendeley" : { "formattedCitation" : "(Lomsk\u00fd, \u0160r\u00e1mek, &amp; Novotn\u00fd, 2012)", "manualFormatting" : " Lomsk\u00fd, \u0160r\u00e1mek, &amp; Novotn\u00fd, 2012", "plainTextFormattedCitation" : "(Lomsk\u00fd, \u0160r\u00e1mek, &amp; Novotn\u00fd, 2012)", "previouslyFormattedCitation" : "(Lomsk\u00fd, \u0160r\u00e1mek, &amp; Novotn\u00fd, 2012)" }, "properties" : {  }, "schema" : "https://github.com/citation-style-language/schema/raw/master/csl-citation.json" }</w:instrText>
      </w:r>
      <w:r>
        <w:rPr>
          <w:lang w:val="en-CA"/>
        </w:rPr>
        <w:fldChar w:fldCharType="separate"/>
      </w:r>
      <w:r w:rsidRPr="00954D37">
        <w:rPr>
          <w:lang w:val="es-ES"/>
        </w:rPr>
        <w:t xml:space="preserve"> Lomský</w:t>
      </w:r>
      <w:r w:rsidR="00F14A60" w:rsidRPr="00954D37">
        <w:rPr>
          <w:lang w:val="es-ES"/>
        </w:rPr>
        <w:t xml:space="preserve"> </w:t>
      </w:r>
      <w:r w:rsidR="00F14A60" w:rsidRPr="00954D37">
        <w:rPr>
          <w:i/>
          <w:lang w:val="es-ES"/>
        </w:rPr>
        <w:t>et al.</w:t>
      </w:r>
      <w:r w:rsidRPr="00954D37">
        <w:rPr>
          <w:lang w:val="es-ES"/>
        </w:rPr>
        <w:t>, 2012</w:t>
      </w:r>
      <w:r>
        <w:rPr>
          <w:lang w:val="en-CA"/>
        </w:rPr>
        <w:fldChar w:fldCharType="end"/>
      </w:r>
      <w:r w:rsidRPr="00954D37">
        <w:rPr>
          <w:lang w:val="es-ES"/>
        </w:rPr>
        <w:t xml:space="preserve">, Šebesta </w:t>
      </w:r>
      <w:r w:rsidR="00301BD0" w:rsidRPr="00954D37">
        <w:rPr>
          <w:i/>
          <w:lang w:val="es-ES"/>
        </w:rPr>
        <w:t>et al.</w:t>
      </w:r>
      <w:r w:rsidRPr="00954D37">
        <w:rPr>
          <w:lang w:val="es-ES"/>
        </w:rPr>
        <w:t>, 2011), in general and and locally close to urban an</w:t>
      </w:r>
      <w:r w:rsidRPr="00570663">
        <w:rPr>
          <w:lang w:val="es-ES"/>
        </w:rPr>
        <w:t xml:space="preserve">d industrial areas </w:t>
      </w:r>
      <w:r w:rsidR="00F14A60">
        <w:rPr>
          <w:lang w:val="en-CA"/>
        </w:rPr>
        <w:fldChar w:fldCharType="begin" w:fldLock="1"/>
      </w:r>
      <w:r w:rsidR="00F14A60" w:rsidRPr="00570663">
        <w:rPr>
          <w:lang w:val="es-ES"/>
        </w:rPr>
        <w:instrText>ADDIN CSL_CITATION { "citationItems" : [ { "id" : "ITEM-1", "itemData" : { "URL" : "http://\u043d\u0430\u0446\u0438\u043e\u043d\u0430\u043b\u044c\u043d\u044b\u0439\u0430\u0442\u043b\u0430\u0441.\u0440\u0444/cd2/index.html", "abstract" : "Chapter 2 \"Environment (Nature). Ecology\" is a component part of the National Atlas of Russia, created as an official governmental edition on the instructions of the Government of the Russian Federation from May 26, 2000 \u2116 \u0410\u0413 - \u041f 9 - 14991 . Chapter 2 is intended for a wide use in economic, management, scientific, educational and other kinds of activity. The cartographic object of the Chapter is the natural conditions, natural resources and state of environment of the Russian Federation. Chapter 2 contains 495 pages of maps, text and illustrated materials, grouped into 15 sections.", "id" : "ITEM-1", "issued" : { "date-parts" : [ [ "2000" ] ] }, "title" : "National Atlas of Russia. Chapter 2.", "type" : "webpage" }, "uris" : [ "http://www.mendeley.com/documents/?uuid=dcbac4e6-0308-4533-abd8-9a55fc9b6449" ] } ], "mendeley" : { "formattedCitation" : "(\u201cNational Atlas of Russia. Chapter 2.,\u201d 2000)", "plainTextFormattedCitation" : "(\u201cNational Atlas of Russia. Chapter 2.,\u201d 2000)", "previouslyFormattedCitation" : "(\u201cNational Atlas of Russia. Chapter 2.,\u201d 2000)" }, "properties" : {  }, "schema" : "https://githu</w:instrText>
      </w:r>
      <w:r w:rsidR="00F14A60">
        <w:rPr>
          <w:lang w:val="en-CA"/>
        </w:rPr>
        <w:instrText>b.com/citation-style-language/schema/raw/master/csl-citation.json" }</w:instrText>
      </w:r>
      <w:r w:rsidR="00F14A60">
        <w:rPr>
          <w:lang w:val="en-CA"/>
        </w:rPr>
        <w:fldChar w:fldCharType="separate"/>
      </w:r>
      <w:r w:rsidR="00F14A60">
        <w:rPr>
          <w:lang w:val="en-CA"/>
        </w:rPr>
        <w:t>(Kotlyakov, 2000)</w:t>
      </w:r>
      <w:r w:rsidR="00F14A60">
        <w:rPr>
          <w:lang w:val="en-CA"/>
        </w:rPr>
        <w:fldChar w:fldCharType="end"/>
      </w:r>
      <w:r>
        <w:rPr>
          <w:lang w:val="en-CA"/>
        </w:rPr>
        <w:t>. This has caused changes in forest plant communities (</w:t>
      </w:r>
      <w:r>
        <w:rPr>
          <w:lang w:val="en-CA"/>
        </w:rPr>
        <w:fldChar w:fldCharType="begin" w:fldLock="1"/>
      </w:r>
      <w:r>
        <w:rPr>
          <w:lang w:val="en-CA"/>
        </w:rPr>
        <w:instrText>ADDIN CSL_CITATION { "citationItems" : [ { "id" : "ITEM-1", "itemData" : { "ISBN" : "0722-494X", "ISSN" : "0722494X", "abstract" : "Within the last 30 years the role of nitrogen in Central European forests has changed fundamentally from limiting resource to environmental problem. As the retrospective tracking of nutrient availability by soil chemical and biogeochemical measurements faces serious problems, bioindication based on understorey species composition is indispensable for monitoring broad-scale eutrophication. Based on a broad survey of more than 100,000 forest vegetation plots accessible in electronic databases from Germany and adjacent countries, we calculated unweighted average Ellenberg nutrient values (mN) as a proxy of plant-available macronutrients. Based on the quantiles of the frequency distribution of mN in a regionally stratified sample, we define five trophic classes, which can be used to compare dimensionless mN values. We studied spatial patterns of average nutrient values within 17 regions and compared the periods from 1899 to 1975 and 1976 to 2006. After 1975 eutrophic (mN &gt; 5.67) and hypertrophic (mN &gt; 6.28) conditions were common everywhere except in the Alps and Saxony-Anhalt, but very oligotrophic conditions (mN &lt; 3.44) were still widespread in regions with nutrient-poor bedrock. Before 1975 mN of plots had been lower than after 1975 in all but the southeastern regions. Between the pre- and post-1975 data the proportion of hypertrophic plots increased from 5.7 to 11.8%, and that of very oligotrophic plots decreased from 14.6 to 8.3%. To remove bias resulting from uneven distribution, the data set was stratified by five tree layer dominance types, period and region and resampled. In pre-1975 plots medians of mN increased in the order Pinus sylvestris, Quercus spp., Picea abies, Fagus sylvatica and Alnus spp, whereas the increase of mN was highest in forest types with historically low nutrient values. Therefore, the widespread change in mN must be attributed to the pronounced vegetation changes in Quercus and Pinus stands, indicating the importance of land-use change, i. e. recovery of nutrient cycles after hundreds of years of exploitation through coppicing, grazing and litter use. The analysis confirms eutrophication as a megatrend of modern vegetation change and demonstrates the high research potential of linking vegetation plot databases across large regions.", "author" : [ { "dropping-particle" : "", "family" : "Ewald", "given" : "J\u00f6rg", "non-dropping-particle" : "", "parse-names" : false, "suffix" : "" }, { "dropping-particle" : "", "family" : "Hennekens", "given" : "Stephan M.", "non-dropping-particle" : "", "parse-names" : false, "suffix" : "" }, { "dropping-particle" : "", "family" : "Conrad", "given" : "Sven", "non-dropping-particle" : "", "parse-names" : false, "suffix" : "" }, { "dropping-particle" : "", "family" : "Wohlgemuth", "given" : "Thomas", "non-dropping-particle" : "", "parse-names" : false, "suffix" : "" }, { "dropping-particle" : "", "family" : "Jansen", "given" : "Florian", "non-dropping-particle" : "", "parse-names" : false, "suffix" : "" }, { "dropping-particle" : "", "family" : "Jenssen", "given" : "Martin", "non-dropping-particle" : "", "parse-names" : false, "suffix" : "" }, { "dropping-particle" : "", "family" : "Cornelis", "given" : "Johnny", "non-dropping-particle" : "", "parse-names" : false, "suffix" : "" }, { "dropping-particle" : "", "family" : "Michiels", "given" : "Hans-Gerd", "non-dropping-particle" : "", "parse-names" : false, "suffix" : "" }, { "dropping-particle" : "", "family" : "Kayser", "given" : "J\u00fcrgen", "non-dropping-particle" : "", "parse-names" : false, "suffix" : "" }, { "dropping-particle" : "", "family" : "Chytr\u00fd", "given" : "Milan", "non-dropping-particle" : "", "parse-names" : false, "suffix" : "" }, { "dropping-particle" : "", "family" : "G\u00e9gout", "given" : "Jean-Claude", "non-dropping-particle" : "", "parse-names" : false, "suffix" : "" }, { "dropping-particle" : "", "family" : "Breuer", "given" : "Michael", "non-dropping-particle" : "", "parse-names" : false, "suffix" : "" }, { "dropping-particle" : "", "family" : "Abs", "given" : "Clemens", "non-dropping-particle" : "", "parse-names" : false, "suffix" : "" }, { "dropping-particle" : "", "family" : "Walentowski", "given" : "Helge", "non-dropping-particle" : "", "parse-names" : false, "suffix" : "" }, { "dropping-particle" : "", "family" : "Starlinger", "given" : "Franz", "non-dropping-particle" : "", "parse-names" : false, "suffix" : "" }, { "dropping-particle" : "", "family" : "Godefroid", "given" : "Sandrine", "non-dropping-particle" : "", "parse-names" : false, "suffix" : "" } ], "container-title" : "Tuexenia", "id" : "ITEM-1", "issue" : "February", "issued" : { "date-parts" : [ [ "2013" ] ] }, "page" : "95-108", "title" : "Spatial and temporal patterns of Ellenberg values for nutrients in forests of Germany and adjacent regions - a survey based on phytosociological databases", "type" : "article", "volume" : "33" }, "uris" : [ "http://www.mendeley.com/documents/?uuid=249d0dfc-32ea-33c8-8df8-17fe2775017b" ] } ], "mendeley" : { "formattedCitation" : "(Ewald et al., 2013)", "manualFormatting" : "Ewald et al. (2013)", "plainTextFormattedCitation" : "(Ewald et al., 2013)", "previouslyFormattedCitation" : "(Ewald et al., 2013)" }, "properties" : {  }, "schema" : "https://github.com/citation-style-language/schema/raw/master/csl-citation.json" }</w:instrText>
      </w:r>
      <w:r>
        <w:rPr>
          <w:lang w:val="en-CA"/>
        </w:rPr>
        <w:fldChar w:fldCharType="separate"/>
      </w:r>
      <w:r>
        <w:rPr>
          <w:lang w:val="en-CA"/>
        </w:rPr>
        <w:t xml:space="preserve">Ewald </w:t>
      </w:r>
      <w:r w:rsidR="00301BD0" w:rsidRPr="00301BD0">
        <w:rPr>
          <w:i/>
          <w:lang w:val="en-CA"/>
        </w:rPr>
        <w:t>et al.</w:t>
      </w:r>
      <w:r>
        <w:rPr>
          <w:lang w:val="en-CA"/>
        </w:rPr>
        <w:t xml:space="preserve">, 2013; </w:t>
      </w:r>
      <w:r>
        <w:rPr>
          <w:lang w:val="en-CA"/>
        </w:rPr>
        <w:fldChar w:fldCharType="end"/>
      </w:r>
      <w:r>
        <w:rPr>
          <w:lang w:val="en-CA"/>
        </w:rPr>
        <w:fldChar w:fldCharType="begin" w:fldLock="1"/>
      </w:r>
      <w:r>
        <w:rPr>
          <w:lang w:val="en-CA"/>
        </w:rPr>
        <w:instrText>ADDIN CSL_CITATION { "citationItems" : [ { "id" : "ITEM-1", "itemData" : { "DOI" : "10.1111/j.1365-2745.2011.01928.x", "ISBN" : "1365-2745", "ISSN" : "00220477", "abstract" : "1. Atmospheric nitrogen (N) deposition is expected to change forest understorey plant community composition and diversity, but results of experimental addition studies and observational studies are not yet conclusive. A shortcoming of observational studies, which are generally based on resurveys or sampling along large deposition gradients, is the occurrence of temporal or spatial confounding factors. 2. We were able to assess the contribution of N deposition versus other ecological drivers on forest understorey plant communities by combining a temporal and spatial approach. Data from 1205 (semi-)permanent vegetation plots taken from 23 rigorously selected understorey resurvey studies along a large deposition gradient across deciduous temperate forest in Europe were compiled and related to various local and regional driving factors, including the rate of atmospheric N deposition, the change in large herbivore densities and the change in canopy cover and composition. 3. Although no directional change in species richness occurred, there was considerable floristic turnover in the understorey plant community and a shift in species composition towards more shade-tolerant and nutrient-demanding species. However, atmospheric N deposition was not important in explaining the observed eutrophication signal. This signal seemed mainly related to a shift towards a denser canopy cover and a changed canopy species composition with a higher share of species with more easily decomposed litter. 4. Synthesis. Our multi-site approach clearly demonstrates that one should be cautious when drawing conclusions about the impact of atmospheric N deposition based on the interpretation of plant community shifts in single sites or regions due to other, concurrent, ecological changes. Even though the effects of chronically increased N deposition on the forest plant communities are apparently obscured by the effects of canopy changes, the accumulated N might still have a significant impact. However, more research is needed to assess whether this N time bomb will indeed explode when canopies will open up again.", "author" : [ { "dropping-particle" : "", "family" : "Verheyen", "given" : "Kris", "non-dropping-particle" : "", "parse-names" : false, "suffix" : "" }, { "dropping-particle" : "", "family" : "Baeten", "given" : "Lander", "non-dropping-particle" : "", "parse-names" : false, "suffix" : "" }, { "dropping-particle" : "", "family" : "Frenne", "given" : "Pieter", "non-dropping-particle" : "De", "parse-names" : false, "suffix" : "" }, { "dropping-particle" : "", "family" : "Bernhardt-R\u00f6mermann", "given" : "Markus", "non-dropping-particle" : "", "parse-names" : false, "suffix" : "" }, { "dropping-particle" : "", "family" : "Brunet", "given" : "J\u00f6rg", "non-dropping-particle" : "", "parse-names" : false, "suffix" : "" }, { "dropping-particle" : "", "family" : "Cornelis", "given" : "Johnny", "non-dropping-particle" : "", "parse-names" : false, "suffix" : "" }, { "dropping-particle" : "", "family" : "Decocq", "given" : "Guillaume", "non-dropping-particle" : "", "parse-names" : false, "suffix" : "" }, { "dropping-particle" : "", "family" : "Dierschke", "given" : "Hartmut", "non-dropping-particle" : "", "parse-names" : false, "suffix" : "" }, { "dropping-particle" : "", "family" : "Eriksson", "given" : "Ove", "non-dropping-particle" : "", "parse-names" : false, "suffix" : "" }, { "dropping-particle" : "", "family" : "H\u00e9dl", "given" : "Radim", "non-dropping-particle" : "", "parse-names" : false, "suffix" : "" }, { "dropping-particle" : "", "family" : "Heinken", "given" : "Thilo", "non-dropping-particle" : "", "parse-names" : false, "suffix" : "" }, { "dropping-particle" : "", "family" : "Hermy", "given" : "Martin", "non-dropping-particle" : "", "parse-names" : false, "suffix" : "" }, { "dropping-particle" : "", "family" : "Hommel", "given" : "Patrick", "non-dropping-particle" : "", "parse-names" : false, "suffix" : "" }, { "dropping-particle" : "", "family" : "Kirby", "given" : "Keith", "non-dropping-particle" : "", "parse-names" : false, "suffix" : "" }, { "dropping-particle" : "", "family" : "Naaf", "given" : "Tobias", "non-dropping-particle" : "", "parse-names" : false, "suffix" : "" }, { "dropping-particle" : "", "family" : "Peterken", "given" : "George", "non-dropping-particle" : "", "parse-names" : false, "suffix" : "" }, { "dropping-particle" : "", "family" : "Pet\u0159\u00edk", "given" : "Petr", "non-dropping-particle" : "", "parse-names" : false, "suffix" : "" }, { "dropping-particle" : "", "family" : "Pfadenhauer", "given" : "J\u00f6rg", "non-dropping-particle" : "", "parse-names" : false, "suffix" : "" }, { "dropping-particle" : "", "family" : "Calster", "given" : "Hans", "non-dropping-particle" : "Van", "parse-names" : false, "suffix" : "" }, { "dropping-particle" : "", "family" : "Walther", "given" : "Gian Reto", "non-dropping-particle" : "", "parse-names" : false, "suffix" : "" }, { "dropping-particle" : "", "family" : "Wulf", "given" : "Monika", "non-dropping-particle" : "", "parse-names" : false, "suffix" : "" }, { "dropping-particle" : "", "family" : "Verstraeten", "given" : "Gorik", "non-dropping-particle" : "", "parse-names" : false, "suffix" : "" } ], "container-title" : "Journal of Ecology", "id" : "ITEM-1", "issue" : "2", "issued" : { "date-parts" : [ [ "2012", "3" ] ] }, "page" : "352-365", "publisher" : "Blackwell Publishing Ltd", "title" : "Driving factors behind the eutrophication signal in understorey plant communities of deciduous temperate forests", "type" : "article-journal", "volume" : "100" }, "uris" : [ "http://www.mendeley.com/documents/?uuid=e6085c88-855d-3e5e-af29-9065a1a18067" ] } ], "mendeley" : { "formattedCitation" : "(Verheyen et al., 2012)", "plainTextFormattedCitation" : "(Verheyen et al., 2012)", "previouslyFormattedCitation" : "(Verheyen et al., 2012)" }, "properties" : {  }, "schema" : "https://github.com/citation-style-language/schema/raw/master/csl-citation.json" }</w:instrText>
      </w:r>
      <w:r>
        <w:rPr>
          <w:lang w:val="en-CA"/>
        </w:rPr>
        <w:fldChar w:fldCharType="separate"/>
      </w:r>
      <w:r>
        <w:rPr>
          <w:lang w:val="en-CA"/>
        </w:rPr>
        <w:t xml:space="preserve">Verheyen </w:t>
      </w:r>
      <w:r w:rsidR="00301BD0" w:rsidRPr="00301BD0">
        <w:rPr>
          <w:i/>
          <w:lang w:val="en-CA"/>
        </w:rPr>
        <w:t>et al.</w:t>
      </w:r>
      <w:r>
        <w:rPr>
          <w:lang w:val="en-CA"/>
        </w:rPr>
        <w:t>, 2012)</w:t>
      </w:r>
      <w:r>
        <w:rPr>
          <w:lang w:val="en-CA"/>
        </w:rPr>
        <w:fldChar w:fldCharType="end"/>
      </w:r>
      <w:r>
        <w:rPr>
          <w:lang w:val="en-CA"/>
        </w:rPr>
        <w:t xml:space="preserve">. </w:t>
      </w:r>
    </w:p>
    <w:p w14:paraId="4AEDA87F" w14:textId="77777777" w:rsidR="0048205B" w:rsidRDefault="0048205B" w:rsidP="00AE389F">
      <w:pPr>
        <w:spacing w:after="0"/>
        <w:rPr>
          <w:lang w:val="en-CA"/>
        </w:rPr>
      </w:pPr>
    </w:p>
    <w:p w14:paraId="1A65F0B9" w14:textId="77777777" w:rsidR="0048205B" w:rsidRDefault="0048205B" w:rsidP="001F0516">
      <w:pPr>
        <w:pStyle w:val="Heading4"/>
      </w:pPr>
      <w:bookmarkStart w:id="965" w:name="_Toc519504521"/>
      <w:r w:rsidRPr="006E31AA">
        <w:t xml:space="preserve">Mediterranean forests, woodland and </w:t>
      </w:r>
      <w:r>
        <w:t>scrub</w:t>
      </w:r>
      <w:bookmarkEnd w:id="965"/>
      <w:r>
        <w:rPr>
          <w:lang w:val="en-US"/>
        </w:rPr>
        <w:t xml:space="preserve"> </w:t>
      </w:r>
    </w:p>
    <w:p w14:paraId="53D0A1DA" w14:textId="77777777" w:rsidR="0048205B" w:rsidRDefault="0048205B" w:rsidP="00AE389F">
      <w:pPr>
        <w:autoSpaceDE w:val="0"/>
        <w:autoSpaceDN w:val="0"/>
        <w:adjustRightInd w:val="0"/>
        <w:spacing w:after="0"/>
        <w:rPr>
          <w:rFonts w:cs="Times New Roman"/>
          <w:u w:val="single"/>
          <w:lang w:val="en-CA" w:eastAsia="ru-RU"/>
        </w:rPr>
      </w:pPr>
      <w:r>
        <w:rPr>
          <w:rFonts w:cs="Times New Roman"/>
          <w:u w:val="single"/>
          <w:lang w:val="en-CA"/>
        </w:rPr>
        <w:t>Overview of the sub-system</w:t>
      </w:r>
    </w:p>
    <w:p w14:paraId="05DE0E54" w14:textId="40BC45ED" w:rsidR="0048205B" w:rsidRDefault="0048205B" w:rsidP="00AE389F">
      <w:pPr>
        <w:autoSpaceDE w:val="0"/>
        <w:autoSpaceDN w:val="0"/>
        <w:adjustRightInd w:val="0"/>
        <w:rPr>
          <w:rFonts w:cs="Times New Roman"/>
          <w:lang w:val="en-CA"/>
        </w:rPr>
      </w:pPr>
      <w:r>
        <w:rPr>
          <w:rFonts w:cs="Times New Roman"/>
          <w:lang w:val="en-CA" w:eastAsia="ru-RU"/>
        </w:rPr>
        <w:t xml:space="preserve">This unit stretches west to east from Portugal to Jordan, includes ecosystems on Madeira, the Azores and Canary Islands in the Atlantic Ocean (Conservation International, 2011; </w:t>
      </w:r>
      <w:r w:rsidRPr="00FC4200">
        <w:rPr>
          <w:rFonts w:cs="Times New Roman"/>
          <w:lang w:val="en-CA" w:eastAsia="ru-RU"/>
        </w:rPr>
        <w:t>FAO, 2013</w:t>
      </w:r>
      <w:r w:rsidR="00A07DE9">
        <w:rPr>
          <w:rFonts w:cs="Times New Roman"/>
          <w:lang w:val="en-CA" w:eastAsia="ru-RU"/>
        </w:rPr>
        <w:t>b</w:t>
      </w:r>
      <w:r>
        <w:rPr>
          <w:rFonts w:cs="Times New Roman"/>
          <w:lang w:val="en-CA" w:eastAsia="ru-RU"/>
        </w:rPr>
        <w:t>) and is characterized by</w:t>
      </w:r>
      <w:r>
        <w:rPr>
          <w:rFonts w:cs="Times New Roman"/>
          <w:lang w:val="en-CA"/>
        </w:rPr>
        <w:t xml:space="preserve"> </w:t>
      </w:r>
      <w:r>
        <w:rPr>
          <w:rFonts w:cs="Times New Roman"/>
          <w:lang w:val="en-CA" w:eastAsia="ru-RU"/>
        </w:rPr>
        <w:t xml:space="preserve">cool wet winters and dry hot summers causing water stress (Allen, 2014; Gauquelin </w:t>
      </w:r>
      <w:r w:rsidR="00301BD0" w:rsidRPr="00301BD0">
        <w:rPr>
          <w:rFonts w:cs="Times New Roman"/>
          <w:i/>
          <w:lang w:val="en-CA" w:eastAsia="ru-RU"/>
        </w:rPr>
        <w:t>et al.</w:t>
      </w:r>
      <w:r>
        <w:rPr>
          <w:rFonts w:cs="Times New Roman"/>
          <w:lang w:val="en-CA" w:eastAsia="ru-RU"/>
        </w:rPr>
        <w:t>, 2016</w:t>
      </w:r>
      <w:r>
        <w:rPr>
          <w:rFonts w:cs="Times New Roman"/>
          <w:lang w:val="en-CA"/>
        </w:rPr>
        <w:t>).</w:t>
      </w:r>
      <w:r>
        <w:rPr>
          <w:rFonts w:cs="Times New Roman"/>
          <w:lang w:val="en-CA" w:eastAsia="ru-RU"/>
        </w:rPr>
        <w:t xml:space="preserve"> </w:t>
      </w:r>
      <w:r>
        <w:rPr>
          <w:rFonts w:cs="Times New Roman"/>
          <w:lang w:val="en-CA"/>
        </w:rPr>
        <w:t xml:space="preserve">Similar conditions can be found in the Crimean Peninsula, Turkey, and in lower parts of the Caucasus and Central Asian Mountains, which are sometimes also considered as a part of the Mediterranean area (Takhtazhyan, 1978; </w:t>
      </w:r>
      <w:r w:rsidR="00FD0DD7" w:rsidRPr="00FD0DD7">
        <w:rPr>
          <w:rFonts w:cs="Times New Roman"/>
          <w:lang w:val="en-US"/>
        </w:rPr>
        <w:t>Ş</w:t>
      </w:r>
      <w:r>
        <w:rPr>
          <w:rFonts w:cs="Times New Roman"/>
          <w:lang w:val="en-CA"/>
        </w:rPr>
        <w:t xml:space="preserve">ekercioglu </w:t>
      </w:r>
      <w:r w:rsidR="00301BD0" w:rsidRPr="00301BD0">
        <w:rPr>
          <w:rFonts w:cs="Times New Roman"/>
          <w:i/>
          <w:lang w:val="en-CA"/>
        </w:rPr>
        <w:t>et al.</w:t>
      </w:r>
      <w:r>
        <w:rPr>
          <w:rFonts w:cs="Times New Roman"/>
          <w:lang w:val="en-CA"/>
        </w:rPr>
        <w:t xml:space="preserve">, 2011). Further to the east, juniper and pistachio woodlands and scrub become the </w:t>
      </w:r>
      <w:r w:rsidR="004F664A">
        <w:rPr>
          <w:rFonts w:cs="Times New Roman"/>
          <w:lang w:val="en-CA"/>
        </w:rPr>
        <w:t>most common ecosystems (Fayvush &amp;</w:t>
      </w:r>
      <w:r>
        <w:rPr>
          <w:rFonts w:cs="Times New Roman"/>
          <w:lang w:val="en-CA"/>
        </w:rPr>
        <w:t xml:space="preserve"> Aleksanyan, 2016; Şekercioĝlu </w:t>
      </w:r>
      <w:r w:rsidR="00301BD0" w:rsidRPr="00301BD0">
        <w:rPr>
          <w:rFonts w:cs="Times New Roman"/>
          <w:i/>
          <w:lang w:val="en-CA"/>
        </w:rPr>
        <w:t>et al.</w:t>
      </w:r>
      <w:r w:rsidR="004F664A">
        <w:rPr>
          <w:rFonts w:cs="Times New Roman"/>
          <w:lang w:val="en-CA"/>
        </w:rPr>
        <w:t xml:space="preserve"> 2011;</w:t>
      </w:r>
      <w:r>
        <w:rPr>
          <w:rFonts w:cs="Times New Roman"/>
          <w:lang w:val="en-CA"/>
        </w:rPr>
        <w:t xml:space="preserve"> </w:t>
      </w:r>
      <w:r w:rsidR="00FD0DD7">
        <w:rPr>
          <w:rFonts w:cs="Times New Roman"/>
          <w:lang w:val="en-CA"/>
        </w:rPr>
        <w:t xml:space="preserve">Government of </w:t>
      </w:r>
      <w:r>
        <w:rPr>
          <w:rFonts w:cs="Times New Roman"/>
          <w:lang w:val="en-CA"/>
        </w:rPr>
        <w:t xml:space="preserve">Tajikistan, 2016; </w:t>
      </w:r>
      <w:r w:rsidR="00FD0DD7">
        <w:rPr>
          <w:rFonts w:cs="Times New Roman"/>
          <w:lang w:val="en-CA"/>
        </w:rPr>
        <w:t xml:space="preserve">Government of </w:t>
      </w:r>
      <w:r>
        <w:rPr>
          <w:rFonts w:cs="Times New Roman"/>
          <w:lang w:val="en-CA"/>
        </w:rPr>
        <w:t>Turkmenistan, 2015). In Central Asia, they are composed of pistachio-almond dry woodlands (Venglovsky, 2006).</w:t>
      </w:r>
    </w:p>
    <w:p w14:paraId="32D84FBC" w14:textId="375CCCCC" w:rsidR="0048205B" w:rsidRDefault="0048205B" w:rsidP="00AE389F">
      <w:pPr>
        <w:autoSpaceDE w:val="0"/>
        <w:autoSpaceDN w:val="0"/>
        <w:adjustRightInd w:val="0"/>
        <w:rPr>
          <w:rFonts w:cs="Times New Roman"/>
          <w:lang w:val="en-CA" w:eastAsia="ru-RU"/>
        </w:rPr>
      </w:pPr>
      <w:r>
        <w:rPr>
          <w:rFonts w:cs="Times New Roman"/>
          <w:lang w:val="en-CA" w:eastAsia="ru-RU"/>
        </w:rPr>
        <w:t xml:space="preserve">The Mediterranean area is among the world’s richest places in terms of plant diversity, with 25,000 plant species, 50% of them endemic (Blondel </w:t>
      </w:r>
      <w:r w:rsidR="00301BD0" w:rsidRPr="00301BD0">
        <w:rPr>
          <w:rFonts w:cs="Times New Roman"/>
          <w:i/>
          <w:lang w:val="en-CA" w:eastAsia="ru-RU"/>
        </w:rPr>
        <w:t>et al.</w:t>
      </w:r>
      <w:r>
        <w:rPr>
          <w:rFonts w:cs="Times New Roman"/>
          <w:lang w:val="en-CA" w:eastAsia="ru-RU"/>
        </w:rPr>
        <w:t xml:space="preserve">, 2010). There are 290 tree species (Noce </w:t>
      </w:r>
      <w:r w:rsidR="00301BD0" w:rsidRPr="00301BD0">
        <w:rPr>
          <w:rFonts w:cs="Times New Roman"/>
          <w:i/>
          <w:lang w:val="en-CA" w:eastAsia="ru-RU"/>
        </w:rPr>
        <w:t>et al.</w:t>
      </w:r>
      <w:r>
        <w:rPr>
          <w:rFonts w:cs="Times New Roman"/>
          <w:lang w:val="en-CA" w:eastAsia="ru-RU"/>
        </w:rPr>
        <w:t xml:space="preserve">, 2016), of which 200 are endemic (Quézel &amp; Médail, 2003; Gauquelin </w:t>
      </w:r>
      <w:r w:rsidR="00301BD0" w:rsidRPr="00301BD0">
        <w:rPr>
          <w:rFonts w:cs="Times New Roman"/>
          <w:i/>
          <w:lang w:val="en-CA" w:eastAsia="ru-RU"/>
        </w:rPr>
        <w:t>et al.</w:t>
      </w:r>
      <w:r>
        <w:rPr>
          <w:rFonts w:cs="Times New Roman"/>
          <w:lang w:val="en-CA" w:eastAsia="ru-RU"/>
        </w:rPr>
        <w:t xml:space="preserve">, 2016). Two thirds of Mediterranian amphibian species, 48% of reptiles, a quarter of mammals, 14% of dragonflies, and 3% of birds are endemic (Mittermeier </w:t>
      </w:r>
      <w:r w:rsidR="00301BD0" w:rsidRPr="00301BD0">
        <w:rPr>
          <w:rFonts w:cs="Times New Roman"/>
          <w:i/>
          <w:lang w:val="en-CA" w:eastAsia="ru-RU"/>
        </w:rPr>
        <w:t>et al.</w:t>
      </w:r>
      <w:r>
        <w:rPr>
          <w:rFonts w:cs="Times New Roman"/>
          <w:lang w:val="en-CA" w:eastAsia="ru-RU"/>
        </w:rPr>
        <w:t xml:space="preserve"> 2004; </w:t>
      </w:r>
      <w:r w:rsidR="008C7413" w:rsidRPr="00F9720A">
        <w:rPr>
          <w:lang w:val="de-DE"/>
        </w:rPr>
        <w:t>Paine &amp; Lieutier, 2016</w:t>
      </w:r>
      <w:r>
        <w:rPr>
          <w:rFonts w:cs="Times New Roman"/>
          <w:lang w:val="en-CA" w:eastAsia="ru-RU"/>
        </w:rPr>
        <w:t>; Lef</w:t>
      </w:r>
      <w:r w:rsidR="00033C35">
        <w:rPr>
          <w:rFonts w:cs="Times New Roman"/>
          <w:lang w:val="en-CA" w:eastAsia="ru-RU"/>
        </w:rPr>
        <w:t>è</w:t>
      </w:r>
      <w:r>
        <w:rPr>
          <w:rFonts w:cs="Times New Roman"/>
          <w:lang w:val="en-CA" w:eastAsia="ru-RU"/>
        </w:rPr>
        <w:t xml:space="preserve">vre &amp; Fady, 2016; </w:t>
      </w:r>
      <w:r w:rsidRPr="00FC4200">
        <w:rPr>
          <w:rFonts w:cs="Times New Roman"/>
          <w:lang w:val="en-CA" w:eastAsia="ru-RU"/>
        </w:rPr>
        <w:t>FAO, 2013</w:t>
      </w:r>
      <w:r w:rsidR="00A07DE9">
        <w:rPr>
          <w:rFonts w:cs="Times New Roman"/>
          <w:lang w:val="en-CA" w:eastAsia="ru-RU"/>
        </w:rPr>
        <w:t>b</w:t>
      </w:r>
      <w:r>
        <w:rPr>
          <w:rFonts w:cs="Times New Roman"/>
          <w:lang w:val="en-CA" w:eastAsia="ru-RU"/>
        </w:rPr>
        <w:t xml:space="preserve">). With 52 plant refuges during ice ages (Médail &amp; Diadema, 2009), the Mediterranean is recognized as a Global Biodiversity Hotspot (Mittermeier </w:t>
      </w:r>
      <w:r w:rsidR="00301BD0" w:rsidRPr="00301BD0">
        <w:rPr>
          <w:rFonts w:cs="Times New Roman"/>
          <w:i/>
          <w:lang w:val="en-CA" w:eastAsia="ru-RU"/>
        </w:rPr>
        <w:t>et al.</w:t>
      </w:r>
      <w:r>
        <w:rPr>
          <w:rFonts w:cs="Times New Roman"/>
          <w:lang w:val="en-CA" w:eastAsia="ru-RU"/>
        </w:rPr>
        <w:t xml:space="preserve">, 2004). </w:t>
      </w:r>
    </w:p>
    <w:p w14:paraId="2F77A103" w14:textId="77777777" w:rsidR="0048205B" w:rsidRDefault="0048205B" w:rsidP="00AE389F">
      <w:pPr>
        <w:autoSpaceDE w:val="0"/>
        <w:autoSpaceDN w:val="0"/>
        <w:adjustRightInd w:val="0"/>
        <w:rPr>
          <w:rFonts w:cs="Times New Roman"/>
          <w:lang w:val="en-CA" w:eastAsia="ru-RU"/>
        </w:rPr>
      </w:pPr>
      <w:r>
        <w:rPr>
          <w:rFonts w:cs="Times New Roman"/>
          <w:bCs/>
          <w:lang w:val="en-CA" w:eastAsia="ru-RU"/>
        </w:rPr>
        <w:t>In scrublands, the dominant maquis has</w:t>
      </w:r>
      <w:r>
        <w:rPr>
          <w:rFonts w:cs="Times New Roman"/>
          <w:lang w:val="en-CA" w:eastAsia="ru-RU"/>
        </w:rPr>
        <w:t xml:space="preserve"> many local names reflecting indigenous and local knowledge, such as matorral in Spain, phryganae in Greece or bartha in Israel. It is characterized by hard-leaved shrubby evergreen species of genera </w:t>
      </w:r>
      <w:r>
        <w:rPr>
          <w:rFonts w:cs="Times New Roman"/>
          <w:i/>
          <w:iCs/>
          <w:lang w:val="en-CA" w:eastAsia="ru-RU"/>
        </w:rPr>
        <w:t>Cistus, Erica, Genista, Juniperus, Myrtus, Phillyrea,</w:t>
      </w:r>
      <w:r>
        <w:rPr>
          <w:rFonts w:cs="Times New Roman"/>
          <w:iCs/>
          <w:lang w:val="en-CA" w:eastAsia="ru-RU"/>
        </w:rPr>
        <w:t xml:space="preserve"> and</w:t>
      </w:r>
      <w:r>
        <w:rPr>
          <w:rFonts w:cs="Times New Roman"/>
          <w:i/>
          <w:iCs/>
          <w:lang w:val="en-CA" w:eastAsia="ru-RU"/>
        </w:rPr>
        <w:t xml:space="preserve"> Pistacia</w:t>
      </w:r>
      <w:r>
        <w:rPr>
          <w:rFonts w:cs="Times New Roman"/>
          <w:lang w:val="en-CA" w:eastAsia="ru-RU"/>
        </w:rPr>
        <w:t>. The term “</w:t>
      </w:r>
      <w:r>
        <w:rPr>
          <w:rFonts w:cs="Times New Roman"/>
          <w:bCs/>
          <w:lang w:val="en-CA" w:eastAsia="ru-RU"/>
        </w:rPr>
        <w:t xml:space="preserve">garrigue” </w:t>
      </w:r>
      <w:r>
        <w:rPr>
          <w:rFonts w:cs="Times New Roman"/>
          <w:lang w:val="en-CA" w:eastAsia="ru-RU"/>
        </w:rPr>
        <w:t xml:space="preserve">is restricted to the limestone, semi-arid, lowland and coastal regions of the basin and is maintained by grazing and fires. </w:t>
      </w:r>
    </w:p>
    <w:p w14:paraId="1B68AF08" w14:textId="77777777" w:rsidR="0048205B" w:rsidRDefault="0048205B" w:rsidP="00AE389F">
      <w:pPr>
        <w:autoSpaceDE w:val="0"/>
        <w:autoSpaceDN w:val="0"/>
        <w:adjustRightInd w:val="0"/>
        <w:spacing w:after="0"/>
        <w:rPr>
          <w:rFonts w:cs="Times New Roman"/>
          <w:lang w:val="en-CA" w:eastAsia="ru-RU"/>
        </w:rPr>
      </w:pPr>
    </w:p>
    <w:p w14:paraId="1A0F8F90" w14:textId="77777777" w:rsidR="0048205B" w:rsidRDefault="0048205B" w:rsidP="00AE389F">
      <w:pPr>
        <w:spacing w:after="0"/>
        <w:rPr>
          <w:rFonts w:cs="Times New Roman"/>
          <w:u w:val="single"/>
          <w:lang w:val="en-CA"/>
        </w:rPr>
      </w:pPr>
      <w:r>
        <w:rPr>
          <w:rFonts w:cs="Times New Roman"/>
          <w:u w:val="single"/>
          <w:lang w:val="en-CA"/>
        </w:rPr>
        <w:t>Past and current trends</w:t>
      </w:r>
    </w:p>
    <w:p w14:paraId="62034FFE" w14:textId="2D0BFC42" w:rsidR="0048205B" w:rsidRDefault="0048205B" w:rsidP="00AE389F">
      <w:pPr>
        <w:rPr>
          <w:rFonts w:ascii="Calibri" w:hAnsi="Calibri"/>
          <w:color w:val="212121"/>
          <w:lang w:val="en-CA"/>
        </w:rPr>
      </w:pPr>
      <w:r>
        <w:rPr>
          <w:rFonts w:ascii="Calibri" w:hAnsi="Calibri"/>
          <w:color w:val="212121"/>
          <w:lang w:val="en-CA"/>
        </w:rPr>
        <w:t xml:space="preserve">The State of Nature in the </w:t>
      </w:r>
      <w:r w:rsidRPr="001D18D2">
        <w:rPr>
          <w:rFonts w:ascii="Calibri" w:hAnsi="Calibri"/>
          <w:bCs/>
          <w:color w:val="212121"/>
        </w:rPr>
        <w:t xml:space="preserve">European Union </w:t>
      </w:r>
      <w:r>
        <w:rPr>
          <w:rFonts w:ascii="Calibri" w:hAnsi="Calibri"/>
          <w:color w:val="212121"/>
          <w:lang w:val="en-CA"/>
        </w:rPr>
        <w:t>reports that 139 habitats where assessed for the Mediterranean Ecoregion in the European Union. In the period 2007-2012, 27 of these were of favourable conservation status, 1 is unfavourable but improving with respect to the 2001-2006 period, 49 are deteriorating , 62 are stable or have unknown trends. In Central Europe, 38 assessments were performed (combinations of habitats and countries) and of these 37 were favourable and one unfavourable but stable. In Western Europe, 467 assessments were performed, of which 139 were favourable, 6 were unfavourable but improving, 104 unfavourable and declining, 107 unfavourable stable and 109 unknown or unreported status and trends (</w:t>
      </w:r>
      <w:r w:rsidRPr="00FC4200">
        <w:rPr>
          <w:rFonts w:ascii="Calibri" w:hAnsi="Calibri"/>
          <w:color w:val="212121"/>
          <w:lang w:val="en-CA"/>
        </w:rPr>
        <w:t>EEA, 2015</w:t>
      </w:r>
      <w:r w:rsidR="00015157">
        <w:rPr>
          <w:rFonts w:ascii="Calibri" w:hAnsi="Calibri"/>
          <w:color w:val="212121"/>
          <w:lang w:val="en-CA"/>
        </w:rPr>
        <w:t>a</w:t>
      </w:r>
      <w:r>
        <w:rPr>
          <w:rFonts w:ascii="Calibri" w:hAnsi="Calibri"/>
          <w:color w:val="212121"/>
          <w:lang w:val="en-CA"/>
        </w:rPr>
        <w:t xml:space="preserve">). </w:t>
      </w:r>
    </w:p>
    <w:p w14:paraId="3420A475" w14:textId="29F0E0B5" w:rsidR="0048205B" w:rsidRDefault="0048205B" w:rsidP="00AE389F">
      <w:pPr>
        <w:rPr>
          <w:rFonts w:cs="Times New Roman"/>
          <w:lang w:val="en-CA" w:eastAsia="ru-RU"/>
        </w:rPr>
      </w:pPr>
      <w:r>
        <w:rPr>
          <w:rFonts w:cs="Times New Roman"/>
          <w:lang w:val="en-CA" w:eastAsia="ru-RU"/>
        </w:rPr>
        <w:t xml:space="preserve">Originally, the Mediterranean region was largely covered by evergreen </w:t>
      </w:r>
      <w:r w:rsidRPr="008B5904">
        <w:rPr>
          <w:rFonts w:cs="Times New Roman"/>
          <w:lang w:val="en-CA" w:eastAsia="ru-RU"/>
        </w:rPr>
        <w:t>oak</w:t>
      </w:r>
      <w:r>
        <w:rPr>
          <w:rFonts w:cs="Times New Roman"/>
          <w:lang w:val="en-CA" w:eastAsia="ru-RU"/>
        </w:rPr>
        <w:t xml:space="preserve"> forests, deciduous, semi-deciduous, and </w:t>
      </w:r>
      <w:r w:rsidRPr="008B5904">
        <w:rPr>
          <w:rFonts w:cs="Times New Roman"/>
          <w:lang w:val="en-CA" w:eastAsia="ru-RU"/>
        </w:rPr>
        <w:t>conifer</w:t>
      </w:r>
      <w:r>
        <w:rPr>
          <w:rFonts w:cs="Times New Roman"/>
          <w:lang w:val="en-CA" w:eastAsia="ru-RU"/>
        </w:rPr>
        <w:t xml:space="preserve"> (pine, juniper) forests (De Beaulieu </w:t>
      </w:r>
      <w:r w:rsidR="00301BD0" w:rsidRPr="00301BD0">
        <w:rPr>
          <w:rFonts w:cs="Times New Roman"/>
          <w:i/>
          <w:lang w:val="en-CA" w:eastAsia="ru-RU"/>
        </w:rPr>
        <w:t>et al.</w:t>
      </w:r>
      <w:r>
        <w:rPr>
          <w:rFonts w:cs="Times New Roman"/>
          <w:lang w:val="en-CA" w:eastAsia="ru-RU"/>
        </w:rPr>
        <w:t xml:space="preserve">, 2005). However, as a result of centuries of deforestation, no intact forest is left in the region (Blondel </w:t>
      </w:r>
      <w:r w:rsidR="00301BD0" w:rsidRPr="00301BD0">
        <w:rPr>
          <w:rFonts w:cs="Times New Roman"/>
          <w:i/>
          <w:lang w:val="en-CA" w:eastAsia="ru-RU"/>
        </w:rPr>
        <w:t>et al.</w:t>
      </w:r>
      <w:r w:rsidRPr="001968D0">
        <w:rPr>
          <w:rFonts w:cs="Times New Roman"/>
          <w:lang w:val="en-CA" w:eastAsia="ru-RU"/>
        </w:rPr>
        <w:t>,</w:t>
      </w:r>
      <w:r>
        <w:rPr>
          <w:rFonts w:cs="Times New Roman"/>
          <w:lang w:val="en-CA" w:eastAsia="ru-RU"/>
        </w:rPr>
        <w:t xml:space="preserve"> 2010; </w:t>
      </w:r>
      <w:r w:rsidRPr="003A7A15">
        <w:rPr>
          <w:rFonts w:cs="Times New Roman"/>
          <w:lang w:val="en-CA" w:eastAsia="ru-RU"/>
        </w:rPr>
        <w:t>CEPF, 2010</w:t>
      </w:r>
      <w:r w:rsidR="003A7A15">
        <w:rPr>
          <w:rFonts w:cs="Times New Roman"/>
          <w:lang w:val="en-CA" w:eastAsia="ru-RU"/>
        </w:rPr>
        <w:t>a</w:t>
      </w:r>
      <w:r>
        <w:rPr>
          <w:rFonts w:cs="Times New Roman"/>
          <w:lang w:val="en-CA" w:eastAsia="ru-RU"/>
        </w:rPr>
        <w:t xml:space="preserve">). Both human intervention and climatic conditions are favouring the development of shrublands and then of sclerophyllous and secondary coniferous forests, replacing the primary semi-deciduous and deciduous forests (Abdurakhmanov </w:t>
      </w:r>
      <w:r w:rsidR="00301BD0" w:rsidRPr="00301BD0">
        <w:rPr>
          <w:rFonts w:cs="Times New Roman"/>
          <w:i/>
          <w:lang w:val="en-CA" w:eastAsia="ru-RU"/>
        </w:rPr>
        <w:t>et al.</w:t>
      </w:r>
      <w:r>
        <w:rPr>
          <w:rFonts w:cs="Times New Roman"/>
          <w:lang w:val="en-CA" w:eastAsia="ru-RU"/>
        </w:rPr>
        <w:t xml:space="preserve">, 2003; Blondel </w:t>
      </w:r>
      <w:r w:rsidR="00301BD0" w:rsidRPr="00301BD0">
        <w:rPr>
          <w:rFonts w:cs="Times New Roman"/>
          <w:i/>
          <w:lang w:val="en-CA" w:eastAsia="ru-RU"/>
        </w:rPr>
        <w:t>et al.</w:t>
      </w:r>
      <w:r w:rsidRPr="001968D0">
        <w:rPr>
          <w:rFonts w:cs="Times New Roman"/>
          <w:lang w:val="en-CA" w:eastAsia="ru-RU"/>
        </w:rPr>
        <w:t>,</w:t>
      </w:r>
      <w:r>
        <w:rPr>
          <w:rFonts w:cs="Times New Roman"/>
          <w:lang w:val="en-CA" w:eastAsia="ru-RU"/>
        </w:rPr>
        <w:t xml:space="preserve"> 2010; </w:t>
      </w:r>
      <w:r w:rsidRPr="003A7A15">
        <w:rPr>
          <w:rFonts w:cs="Times New Roman"/>
          <w:lang w:val="en-CA" w:eastAsia="ru-RU"/>
        </w:rPr>
        <w:t>CEPF, 2010</w:t>
      </w:r>
      <w:r w:rsidR="003A7A15">
        <w:rPr>
          <w:rFonts w:cs="Times New Roman"/>
          <w:lang w:val="en-CA" w:eastAsia="ru-RU"/>
        </w:rPr>
        <w:t>a</w:t>
      </w:r>
      <w:r>
        <w:rPr>
          <w:rFonts w:cs="Times New Roman"/>
          <w:lang w:val="en-CA" w:eastAsia="ru-RU"/>
        </w:rPr>
        <w:t>; Allen, 2014)</w:t>
      </w:r>
      <w:r>
        <w:rPr>
          <w:rFonts w:ascii="Calibri" w:hAnsi="Calibri"/>
          <w:color w:val="212121"/>
          <w:lang w:val="en-CA"/>
        </w:rPr>
        <w:t xml:space="preserve">. </w:t>
      </w:r>
      <w:r>
        <w:rPr>
          <w:rFonts w:cs="Times New Roman"/>
          <w:lang w:val="en-CA" w:eastAsia="ru-RU"/>
        </w:rPr>
        <w:t>UNEP</w:t>
      </w:r>
      <w:r w:rsidR="00033C35">
        <w:rPr>
          <w:rFonts w:cs="Times New Roman"/>
          <w:lang w:val="en-CA" w:eastAsia="ru-RU"/>
        </w:rPr>
        <w:t xml:space="preserve"> </w:t>
      </w:r>
      <w:r w:rsidR="00033C35">
        <w:rPr>
          <w:rFonts w:cs="Times New Roman"/>
          <w:i/>
          <w:lang w:val="en-CA" w:eastAsia="ru-RU"/>
        </w:rPr>
        <w:t xml:space="preserve">et al. </w:t>
      </w:r>
      <w:r>
        <w:rPr>
          <w:rFonts w:cs="Times New Roman"/>
          <w:lang w:val="en-CA" w:eastAsia="ru-RU"/>
        </w:rPr>
        <w:t xml:space="preserve">(2009) reported that 67% of the sub-system of the Mediterranean forest, woodland and scrub had been </w:t>
      </w:r>
      <w:r>
        <w:rPr>
          <w:rFonts w:cs="Times New Roman"/>
          <w:lang w:val="en-CA" w:eastAsia="ru-RU"/>
        </w:rPr>
        <w:lastRenderedPageBreak/>
        <w:t>converted before 1950, whereas recent changes only represent 3% in terms of area. During the 1990-2005 period the area covered by forest generally increased except in Croatia and Bosnia-Herzegovina (UNEP</w:t>
      </w:r>
      <w:r w:rsidR="00033C35">
        <w:rPr>
          <w:rFonts w:cs="Times New Roman"/>
          <w:lang w:val="en-CA" w:eastAsia="ru-RU"/>
        </w:rPr>
        <w:t xml:space="preserve"> </w:t>
      </w:r>
      <w:r w:rsidR="00033C35">
        <w:rPr>
          <w:rFonts w:cs="Times New Roman"/>
          <w:i/>
          <w:lang w:val="en-CA" w:eastAsia="ru-RU"/>
        </w:rPr>
        <w:t>et al.</w:t>
      </w:r>
      <w:r>
        <w:rPr>
          <w:rFonts w:cs="Times New Roman"/>
          <w:lang w:val="en-CA" w:eastAsia="ru-RU"/>
        </w:rPr>
        <w:t xml:space="preserve">, 2009; </w:t>
      </w:r>
      <w:r w:rsidRPr="00FC4200">
        <w:rPr>
          <w:rFonts w:cs="Times New Roman"/>
          <w:lang w:val="en-CA" w:eastAsia="ru-RU"/>
        </w:rPr>
        <w:t>FAO, 2013</w:t>
      </w:r>
      <w:r w:rsidR="00A07DE9">
        <w:rPr>
          <w:rFonts w:cs="Times New Roman"/>
          <w:lang w:val="en-CA" w:eastAsia="ru-RU"/>
        </w:rPr>
        <w:t>b</w:t>
      </w:r>
      <w:r>
        <w:rPr>
          <w:rFonts w:cs="Times New Roman"/>
          <w:lang w:val="en-CA" w:eastAsia="ru-RU"/>
        </w:rPr>
        <w:t xml:space="preserve">). Plantations cover about 11% of the area, mostly formed by pines and eucalyptus (Wingfield </w:t>
      </w:r>
      <w:r w:rsidR="00301BD0" w:rsidRPr="00301BD0">
        <w:rPr>
          <w:rFonts w:cs="Times New Roman"/>
          <w:i/>
          <w:lang w:val="en-CA" w:eastAsia="ru-RU"/>
        </w:rPr>
        <w:t>et al.</w:t>
      </w:r>
      <w:r w:rsidRPr="001968D0">
        <w:rPr>
          <w:rFonts w:cs="Times New Roman"/>
          <w:lang w:val="en-CA" w:eastAsia="ru-RU"/>
        </w:rPr>
        <w:t>,</w:t>
      </w:r>
      <w:r>
        <w:rPr>
          <w:rFonts w:cs="Times New Roman"/>
          <w:lang w:val="en-CA" w:eastAsia="ru-RU"/>
        </w:rPr>
        <w:t xml:space="preserve"> 2015; de Rigo </w:t>
      </w:r>
      <w:r w:rsidR="00301BD0" w:rsidRPr="00301BD0">
        <w:rPr>
          <w:rFonts w:cs="Times New Roman"/>
          <w:i/>
          <w:lang w:val="en-CA" w:eastAsia="ru-RU"/>
        </w:rPr>
        <w:t>et al.</w:t>
      </w:r>
      <w:r>
        <w:rPr>
          <w:rFonts w:cs="Times New Roman"/>
          <w:lang w:val="en-CA" w:eastAsia="ru-RU"/>
        </w:rPr>
        <w:t>, 2016).</w:t>
      </w:r>
    </w:p>
    <w:p w14:paraId="6351E688" w14:textId="77777777" w:rsidR="0048205B" w:rsidRDefault="0048205B" w:rsidP="00AE389F">
      <w:pPr>
        <w:autoSpaceDE w:val="0"/>
        <w:autoSpaceDN w:val="0"/>
        <w:adjustRightInd w:val="0"/>
        <w:spacing w:after="0"/>
        <w:rPr>
          <w:rFonts w:cs="Times New Roman"/>
          <w:lang w:val="en-CA" w:eastAsia="ru-RU"/>
        </w:rPr>
      </w:pPr>
    </w:p>
    <w:p w14:paraId="5805DAED" w14:textId="77777777" w:rsidR="0048205B" w:rsidRDefault="0048205B" w:rsidP="00AE389F">
      <w:pPr>
        <w:autoSpaceDE w:val="0"/>
        <w:autoSpaceDN w:val="0"/>
        <w:adjustRightInd w:val="0"/>
        <w:spacing w:after="0"/>
        <w:rPr>
          <w:rFonts w:cs="Times New Roman"/>
          <w:bCs/>
          <w:u w:val="single"/>
          <w:lang w:val="en-CA"/>
        </w:rPr>
      </w:pPr>
      <w:r>
        <w:rPr>
          <w:rFonts w:cs="Times New Roman"/>
          <w:bCs/>
          <w:u w:val="single"/>
          <w:lang w:val="en-CA"/>
        </w:rPr>
        <w:t xml:space="preserve">Attribution </w:t>
      </w:r>
      <w:r>
        <w:rPr>
          <w:u w:val="single"/>
          <w:lang w:val="en-CA"/>
        </w:rPr>
        <w:t>of biodiversity trends to direct drivers</w:t>
      </w:r>
      <w:r>
        <w:rPr>
          <w:rFonts w:cs="Times New Roman"/>
          <w:bCs/>
          <w:u w:val="single"/>
          <w:lang w:val="en-CA"/>
        </w:rPr>
        <w:t xml:space="preserve"> </w:t>
      </w:r>
    </w:p>
    <w:p w14:paraId="73ACA909" w14:textId="6568D312" w:rsidR="0048205B" w:rsidRPr="00E756AB" w:rsidRDefault="0048205B" w:rsidP="00AE389F">
      <w:pPr>
        <w:autoSpaceDE w:val="0"/>
        <w:autoSpaceDN w:val="0"/>
        <w:adjustRightInd w:val="0"/>
        <w:rPr>
          <w:rFonts w:cs="Times New Roman"/>
          <w:lang w:val="en-CA" w:eastAsia="ru-RU"/>
        </w:rPr>
      </w:pPr>
      <w:r>
        <w:rPr>
          <w:rFonts w:cstheme="minorHAnsi"/>
          <w:lang w:val="en-CA" w:eastAsia="ru-RU"/>
        </w:rPr>
        <w:t>Mediterranean forests are the product of a long history of agro-sylvo-pastoral management by rural populations and of interactions between local societies and the state (mainly through the public forest administration) (Blondel</w:t>
      </w:r>
      <w:r w:rsidR="00DE3A55">
        <w:rPr>
          <w:rFonts w:cstheme="minorHAnsi"/>
          <w:lang w:val="en-CA" w:eastAsia="ru-RU"/>
        </w:rPr>
        <w:t xml:space="preserve"> </w:t>
      </w:r>
      <w:r w:rsidR="00DE3A55">
        <w:rPr>
          <w:rFonts w:cstheme="minorHAnsi"/>
          <w:i/>
          <w:lang w:val="en-CA" w:eastAsia="ru-RU"/>
        </w:rPr>
        <w:t>et al.</w:t>
      </w:r>
      <w:r w:rsidR="00033C35">
        <w:rPr>
          <w:rFonts w:cstheme="minorHAnsi"/>
          <w:lang w:val="en-CA" w:eastAsia="ru-RU"/>
        </w:rPr>
        <w:t>,</w:t>
      </w:r>
      <w:r>
        <w:rPr>
          <w:rFonts w:cstheme="minorHAnsi"/>
          <w:lang w:val="en-CA" w:eastAsia="ru-RU"/>
        </w:rPr>
        <w:t xml:space="preserve"> 20</w:t>
      </w:r>
      <w:r w:rsidR="00DE3A55">
        <w:rPr>
          <w:rFonts w:cstheme="minorHAnsi"/>
          <w:lang w:val="en-CA" w:eastAsia="ru-RU"/>
        </w:rPr>
        <w:t>10</w:t>
      </w:r>
      <w:r>
        <w:rPr>
          <w:rFonts w:cstheme="minorHAnsi"/>
          <w:lang w:val="en-CA" w:eastAsia="ru-RU"/>
        </w:rPr>
        <w:t xml:space="preserve">; Gauquelin </w:t>
      </w:r>
      <w:r w:rsidR="00301BD0" w:rsidRPr="00301BD0">
        <w:rPr>
          <w:rFonts w:cstheme="minorHAnsi"/>
          <w:i/>
          <w:lang w:val="en-CA" w:eastAsia="ru-RU"/>
        </w:rPr>
        <w:t>et al.</w:t>
      </w:r>
      <w:r>
        <w:rPr>
          <w:rFonts w:cstheme="minorHAnsi"/>
          <w:lang w:val="en-CA" w:eastAsia="ru-RU"/>
        </w:rPr>
        <w:t xml:space="preserve">, 2016; Kouba </w:t>
      </w:r>
      <w:r w:rsidR="00301BD0" w:rsidRPr="00301BD0">
        <w:rPr>
          <w:rFonts w:cstheme="minorHAnsi"/>
          <w:i/>
          <w:lang w:val="en-CA" w:eastAsia="ru-RU"/>
        </w:rPr>
        <w:t>et al.</w:t>
      </w:r>
      <w:r>
        <w:rPr>
          <w:rFonts w:cstheme="minorHAnsi"/>
          <w:lang w:val="en-CA" w:eastAsia="ru-RU"/>
        </w:rPr>
        <w:t>, 2015; Lef</w:t>
      </w:r>
      <w:r w:rsidR="00033C35">
        <w:rPr>
          <w:rFonts w:cstheme="minorHAnsi"/>
          <w:lang w:val="en-CA" w:eastAsia="ru-RU"/>
        </w:rPr>
        <w:t>è</w:t>
      </w:r>
      <w:r>
        <w:rPr>
          <w:rFonts w:cstheme="minorHAnsi"/>
          <w:lang w:val="en-CA" w:eastAsia="ru-RU"/>
        </w:rPr>
        <w:t xml:space="preserve">vre </w:t>
      </w:r>
      <w:r w:rsidR="00033C35">
        <w:rPr>
          <w:rFonts w:cstheme="minorHAnsi"/>
          <w:lang w:val="en-CA" w:eastAsia="ru-RU"/>
        </w:rPr>
        <w:t xml:space="preserve">&amp; </w:t>
      </w:r>
      <w:r>
        <w:rPr>
          <w:rFonts w:cstheme="minorHAnsi"/>
          <w:lang w:val="en-CA" w:eastAsia="ru-RU"/>
        </w:rPr>
        <w:t xml:space="preserve">Fady, 2016; </w:t>
      </w:r>
      <w:r w:rsidR="008C7413" w:rsidRPr="00F9720A">
        <w:rPr>
          <w:lang w:val="de-DE"/>
        </w:rPr>
        <w:t>Paine &amp; Lieutier, 2016</w:t>
      </w:r>
      <w:r>
        <w:rPr>
          <w:rFonts w:cstheme="minorHAnsi"/>
          <w:lang w:val="en-CA" w:eastAsia="ru-RU"/>
        </w:rPr>
        <w:t xml:space="preserve">; Médail &amp; Diadema, 2009). </w:t>
      </w:r>
      <w:r>
        <w:rPr>
          <w:rFonts w:cs="Times New Roman"/>
          <w:lang w:val="en-CA" w:eastAsia="ru-RU"/>
        </w:rPr>
        <w:t xml:space="preserve">At low altitudes, the present Mediterranean forests have been managed by coppicing, wood cutting, prescribed fires and grazing, while at higher altitudes they have been conserved (Blondel </w:t>
      </w:r>
      <w:r w:rsidR="00301BD0" w:rsidRPr="00301BD0">
        <w:rPr>
          <w:rFonts w:cs="Times New Roman"/>
          <w:i/>
          <w:lang w:val="en-CA" w:eastAsia="ru-RU"/>
        </w:rPr>
        <w:t>et al.</w:t>
      </w:r>
      <w:r>
        <w:rPr>
          <w:rFonts w:cs="Times New Roman"/>
          <w:lang w:val="en-CA" w:eastAsia="ru-RU"/>
        </w:rPr>
        <w:t xml:space="preserve">, 2010). Fires and herding are particularly important drivers of vegetation dynamics and selection of plant traits (Arianoutsou, 2001; </w:t>
      </w:r>
      <w:r w:rsidRPr="003A7A15">
        <w:rPr>
          <w:rFonts w:cs="Times New Roman"/>
          <w:lang w:val="en-CA" w:eastAsia="ru-RU"/>
        </w:rPr>
        <w:t>CEPF, 2010</w:t>
      </w:r>
      <w:r w:rsidR="003A7A15">
        <w:rPr>
          <w:rFonts w:cs="Times New Roman"/>
          <w:lang w:val="en-CA" w:eastAsia="ru-RU"/>
        </w:rPr>
        <w:t>a</w:t>
      </w:r>
      <w:r>
        <w:rPr>
          <w:rFonts w:cs="Times New Roman"/>
          <w:lang w:val="en-CA" w:eastAsia="ru-RU"/>
        </w:rPr>
        <w:t xml:space="preserve">; de Rigo </w:t>
      </w:r>
      <w:r w:rsidR="00301BD0" w:rsidRPr="00301BD0">
        <w:rPr>
          <w:rFonts w:cs="Times New Roman"/>
          <w:i/>
          <w:lang w:val="en-CA" w:eastAsia="ru-RU"/>
        </w:rPr>
        <w:t>et al.</w:t>
      </w:r>
      <w:r>
        <w:rPr>
          <w:rFonts w:cs="Times New Roman"/>
          <w:lang w:val="en-CA" w:eastAsia="ru-RU"/>
        </w:rPr>
        <w:t>, 2016). After the Second World War, land abandonment resulted in land cover changes from pastures to scrub and later to closed forests, and was accompanied by significant changes in biodiversity</w:t>
      </w:r>
      <w:r w:rsidDel="006E31AA">
        <w:rPr>
          <w:rFonts w:cs="Times New Roman"/>
          <w:lang w:val="en-CA" w:eastAsia="ru-RU"/>
        </w:rPr>
        <w:t xml:space="preserve"> </w:t>
      </w:r>
      <w:r>
        <w:rPr>
          <w:rFonts w:cs="Times New Roman"/>
          <w:lang w:val="en-CA" w:eastAsia="ru-RU"/>
        </w:rPr>
        <w:t xml:space="preserve">(Gauquelin </w:t>
      </w:r>
      <w:r w:rsidR="00301BD0" w:rsidRPr="00301BD0">
        <w:rPr>
          <w:rFonts w:cs="Times New Roman"/>
          <w:i/>
          <w:lang w:val="en-CA" w:eastAsia="ru-RU"/>
        </w:rPr>
        <w:t>et al.</w:t>
      </w:r>
      <w:r>
        <w:rPr>
          <w:rFonts w:cs="Times New Roman"/>
          <w:lang w:val="en-CA" w:eastAsia="ru-RU"/>
        </w:rPr>
        <w:t xml:space="preserve">, 2016; Lavergne </w:t>
      </w:r>
      <w:r w:rsidR="00301BD0" w:rsidRPr="00301BD0">
        <w:rPr>
          <w:rFonts w:cs="Times New Roman"/>
          <w:i/>
          <w:lang w:val="en-CA" w:eastAsia="ru-RU"/>
        </w:rPr>
        <w:t>et al.</w:t>
      </w:r>
      <w:r w:rsidRPr="001968D0">
        <w:rPr>
          <w:rFonts w:cs="Times New Roman"/>
          <w:lang w:val="en-CA" w:eastAsia="ru-RU"/>
        </w:rPr>
        <w:t>,</w:t>
      </w:r>
      <w:r>
        <w:rPr>
          <w:rFonts w:cs="Times New Roman"/>
          <w:lang w:val="en-CA" w:eastAsia="ru-RU"/>
        </w:rPr>
        <w:t xml:space="preserve"> 2005; Mazzoleni </w:t>
      </w:r>
      <w:r w:rsidR="00301BD0" w:rsidRPr="00301BD0">
        <w:rPr>
          <w:rFonts w:cs="Times New Roman"/>
          <w:i/>
          <w:lang w:val="en-CA" w:eastAsia="ru-RU"/>
        </w:rPr>
        <w:t>et al.</w:t>
      </w:r>
      <w:r w:rsidRPr="001968D0">
        <w:rPr>
          <w:rFonts w:cs="Times New Roman"/>
          <w:lang w:val="en-CA" w:eastAsia="ru-RU"/>
        </w:rPr>
        <w:t>,</w:t>
      </w:r>
      <w:r>
        <w:rPr>
          <w:rFonts w:cs="Times New Roman"/>
          <w:lang w:val="en-CA" w:eastAsia="ru-RU"/>
        </w:rPr>
        <w:t xml:space="preserve"> 2004; Sirami </w:t>
      </w:r>
      <w:r w:rsidR="00301BD0" w:rsidRPr="00301BD0">
        <w:rPr>
          <w:rFonts w:cs="Times New Roman"/>
          <w:i/>
          <w:lang w:val="en-CA" w:eastAsia="ru-RU"/>
        </w:rPr>
        <w:t>et al.</w:t>
      </w:r>
      <w:r w:rsidRPr="001968D0">
        <w:rPr>
          <w:rFonts w:cs="Times New Roman"/>
          <w:lang w:val="en-CA" w:eastAsia="ru-RU"/>
        </w:rPr>
        <w:t>,</w:t>
      </w:r>
      <w:r>
        <w:rPr>
          <w:rFonts w:cs="Times New Roman"/>
          <w:lang w:val="en-CA" w:eastAsia="ru-RU"/>
        </w:rPr>
        <w:t xml:space="preserve"> 2010). </w:t>
      </w:r>
      <w:r w:rsidRPr="00440EBD">
        <w:rPr>
          <w:rFonts w:cs="Times New Roman"/>
          <w:lang w:val="en-CA" w:eastAsia="ru-RU"/>
        </w:rPr>
        <w:t>The most important threats for Mediterranean woodland species a</w:t>
      </w:r>
      <w:r w:rsidRPr="001011E2">
        <w:rPr>
          <w:rFonts w:cs="Times New Roman"/>
          <w:lang w:val="en-CA" w:eastAsia="ru-RU"/>
        </w:rPr>
        <w:t>re</w:t>
      </w:r>
      <w:r w:rsidRPr="0057115A">
        <w:rPr>
          <w:rFonts w:cs="Times New Roman"/>
          <w:lang w:val="en-CA" w:eastAsia="ru-RU"/>
        </w:rPr>
        <w:t xml:space="preserve"> habitat loss, fragmentation, land degradation</w:t>
      </w:r>
      <w:r w:rsidRPr="00440EBD">
        <w:rPr>
          <w:rFonts w:cs="Times New Roman"/>
          <w:lang w:val="en-CA" w:eastAsia="ru-RU"/>
        </w:rPr>
        <w:t xml:space="preserve"> </w:t>
      </w:r>
      <w:r w:rsidRPr="0057115A">
        <w:rPr>
          <w:rFonts w:cs="Times New Roman"/>
          <w:lang w:val="en-CA" w:eastAsia="ru-RU"/>
        </w:rPr>
        <w:t>and anthropogenic fires</w:t>
      </w:r>
      <w:r w:rsidRPr="00440EBD">
        <w:rPr>
          <w:rFonts w:cs="Times New Roman"/>
          <w:lang w:val="en-CA" w:eastAsia="ru-RU"/>
        </w:rPr>
        <w:t xml:space="preserve"> causing primary forest cover to decrease and an increase of secondary forest and shrubland (Abdurakhmanov </w:t>
      </w:r>
      <w:r w:rsidR="00301BD0" w:rsidRPr="00301BD0">
        <w:rPr>
          <w:rFonts w:cs="Times New Roman"/>
          <w:i/>
          <w:lang w:val="en-CA" w:eastAsia="ru-RU"/>
        </w:rPr>
        <w:t>et al.</w:t>
      </w:r>
      <w:r>
        <w:rPr>
          <w:rFonts w:cs="Times New Roman"/>
          <w:lang w:val="en-CA" w:eastAsia="ru-RU"/>
        </w:rPr>
        <w:t>,</w:t>
      </w:r>
      <w:r w:rsidRPr="00440EBD">
        <w:rPr>
          <w:rFonts w:cs="Times New Roman"/>
          <w:lang w:val="en-CA" w:eastAsia="ru-RU"/>
        </w:rPr>
        <w:t xml:space="preserve"> 2003; Pe</w:t>
      </w:r>
      <w:r w:rsidR="002F4821">
        <w:rPr>
          <w:rFonts w:cs="Times New Roman"/>
          <w:lang w:val="en-CA" w:eastAsia="ru-RU"/>
        </w:rPr>
        <w:t>ñ</w:t>
      </w:r>
      <w:r w:rsidRPr="00440EBD">
        <w:rPr>
          <w:rFonts w:cs="Times New Roman"/>
          <w:lang w:val="en-CA" w:eastAsia="ru-RU"/>
        </w:rPr>
        <w:t xml:space="preserve">uelas </w:t>
      </w:r>
      <w:r w:rsidR="00301BD0" w:rsidRPr="00301BD0">
        <w:rPr>
          <w:rFonts w:cs="Times New Roman"/>
          <w:i/>
          <w:lang w:val="en-CA" w:eastAsia="ru-RU"/>
        </w:rPr>
        <w:t>et al.</w:t>
      </w:r>
      <w:r>
        <w:rPr>
          <w:rFonts w:cs="Times New Roman"/>
          <w:lang w:val="en-CA" w:eastAsia="ru-RU"/>
        </w:rPr>
        <w:t>,</w:t>
      </w:r>
      <w:r w:rsidRPr="00440EBD">
        <w:rPr>
          <w:rFonts w:cs="Times New Roman"/>
          <w:lang w:val="en-CA" w:eastAsia="ru-RU"/>
        </w:rPr>
        <w:t xml:space="preserve"> 2002; </w:t>
      </w:r>
      <w:r w:rsidRPr="00FC4200">
        <w:rPr>
          <w:rFonts w:cs="Times New Roman"/>
          <w:lang w:val="en-CA" w:eastAsia="ru-RU"/>
        </w:rPr>
        <w:t>FAO, 2013</w:t>
      </w:r>
      <w:r w:rsidR="00A07DE9">
        <w:rPr>
          <w:rFonts w:cs="Times New Roman"/>
          <w:lang w:val="en-CA" w:eastAsia="ru-RU"/>
        </w:rPr>
        <w:t>b</w:t>
      </w:r>
      <w:r w:rsidRPr="00440EBD">
        <w:rPr>
          <w:rFonts w:cs="Times New Roman"/>
          <w:lang w:val="en-CA" w:eastAsia="ru-RU"/>
        </w:rPr>
        <w:t xml:space="preserve">; </w:t>
      </w:r>
      <w:r w:rsidR="002F4821">
        <w:rPr>
          <w:rFonts w:cs="Times New Roman"/>
          <w:lang w:val="en-CA" w:eastAsia="ru-RU"/>
        </w:rPr>
        <w:t xml:space="preserve">Government of </w:t>
      </w:r>
      <w:r w:rsidRPr="00440EBD">
        <w:rPr>
          <w:rFonts w:cs="Times New Roman"/>
          <w:lang w:val="en-CA" w:eastAsia="ru-RU"/>
        </w:rPr>
        <w:t xml:space="preserve">Armenia, 2015; </w:t>
      </w:r>
      <w:r w:rsidRPr="00FC4200">
        <w:rPr>
          <w:rFonts w:cs="Times New Roman"/>
          <w:lang w:val="en-CA" w:eastAsia="ru-RU"/>
        </w:rPr>
        <w:t>EEA</w:t>
      </w:r>
      <w:r w:rsidR="000C46DE" w:rsidRPr="00FC4200">
        <w:rPr>
          <w:rFonts w:cs="Times New Roman"/>
          <w:lang w:val="en-CA" w:eastAsia="ru-RU"/>
        </w:rPr>
        <w:t>,</w:t>
      </w:r>
      <w:r w:rsidRPr="00FC4200">
        <w:rPr>
          <w:rFonts w:cs="Times New Roman"/>
          <w:lang w:val="en-CA" w:eastAsia="ru-RU"/>
        </w:rPr>
        <w:t xml:space="preserve"> 200</w:t>
      </w:r>
      <w:r w:rsidR="000C46DE" w:rsidRPr="00FC4200">
        <w:rPr>
          <w:rFonts w:cs="Times New Roman"/>
          <w:lang w:val="en-CA" w:eastAsia="ru-RU"/>
        </w:rPr>
        <w:t>2</w:t>
      </w:r>
      <w:r w:rsidRPr="00440EBD">
        <w:rPr>
          <w:rFonts w:cs="Times New Roman"/>
          <w:lang w:val="en-CA" w:eastAsia="ru-RU"/>
        </w:rPr>
        <w:t>)</w:t>
      </w:r>
      <w:r w:rsidRPr="0057115A">
        <w:rPr>
          <w:rFonts w:cs="Times New Roman"/>
          <w:lang w:eastAsia="ru-RU"/>
        </w:rPr>
        <w:t>.</w:t>
      </w:r>
      <w:r w:rsidRPr="0057115A">
        <w:rPr>
          <w:rFonts w:cs="Times New Roman"/>
          <w:lang w:val="en-CA" w:eastAsia="ru-RU"/>
        </w:rPr>
        <w:t xml:space="preserve"> </w:t>
      </w:r>
      <w:r w:rsidRPr="0057115A">
        <w:rPr>
          <w:rFonts w:cs="Times New Roman"/>
          <w:lang w:eastAsia="ru-RU"/>
        </w:rPr>
        <w:t>Nitrogen pollution</w:t>
      </w:r>
      <w:r w:rsidRPr="00440EBD">
        <w:rPr>
          <w:rFonts w:cs="Times New Roman"/>
          <w:lang w:eastAsia="ru-RU"/>
        </w:rPr>
        <w:t xml:space="preserve"> </w:t>
      </w:r>
      <w:r w:rsidRPr="0057115A">
        <w:rPr>
          <w:rFonts w:cs="Times New Roman"/>
          <w:lang w:eastAsia="ru-RU"/>
        </w:rPr>
        <w:t>from</w:t>
      </w:r>
      <w:r w:rsidRPr="00440EBD">
        <w:rPr>
          <w:rFonts w:cs="Times New Roman"/>
          <w:lang w:eastAsia="ru-RU"/>
        </w:rPr>
        <w:t xml:space="preserve"> a</w:t>
      </w:r>
      <w:r w:rsidRPr="0057115A">
        <w:rPr>
          <w:rFonts w:cs="Times New Roman"/>
          <w:lang w:eastAsia="ru-RU"/>
        </w:rPr>
        <w:t>griculture</w:t>
      </w:r>
      <w:r w:rsidRPr="00440EBD">
        <w:rPr>
          <w:rFonts w:cs="Times New Roman"/>
          <w:lang w:eastAsia="ru-RU"/>
        </w:rPr>
        <w:t xml:space="preserve"> (Sutton </w:t>
      </w:r>
      <w:r w:rsidR="00301BD0" w:rsidRPr="00301BD0">
        <w:rPr>
          <w:rFonts w:cs="Times New Roman"/>
          <w:i/>
          <w:lang w:eastAsia="ru-RU"/>
        </w:rPr>
        <w:t>et al.</w:t>
      </w:r>
      <w:r>
        <w:rPr>
          <w:rFonts w:cs="Times New Roman"/>
          <w:lang w:eastAsia="ru-RU"/>
        </w:rPr>
        <w:t>,</w:t>
      </w:r>
      <w:r w:rsidRPr="00440EBD">
        <w:rPr>
          <w:rFonts w:cs="Times New Roman"/>
          <w:lang w:eastAsia="ru-RU"/>
        </w:rPr>
        <w:t xml:space="preserve"> 2014; Feest </w:t>
      </w:r>
      <w:r w:rsidR="00301BD0" w:rsidRPr="00301BD0">
        <w:rPr>
          <w:rFonts w:cs="Times New Roman"/>
          <w:i/>
          <w:lang w:eastAsia="ru-RU"/>
        </w:rPr>
        <w:t>et al.</w:t>
      </w:r>
      <w:r>
        <w:rPr>
          <w:rFonts w:cs="Times New Roman"/>
          <w:lang w:eastAsia="ru-RU"/>
        </w:rPr>
        <w:t>,</w:t>
      </w:r>
      <w:r w:rsidRPr="00440EBD">
        <w:rPr>
          <w:rFonts w:cs="Times New Roman"/>
          <w:lang w:eastAsia="ru-RU"/>
        </w:rPr>
        <w:t xml:space="preserve"> 2014), and </w:t>
      </w:r>
      <w:r w:rsidRPr="00954D37">
        <w:rPr>
          <w:rFonts w:cstheme="minorHAnsi"/>
          <w:lang w:val="en-CA" w:eastAsia="ru-RU"/>
        </w:rPr>
        <w:t>u</w:t>
      </w:r>
      <w:r w:rsidRPr="0057115A">
        <w:rPr>
          <w:rFonts w:cstheme="minorHAnsi"/>
          <w:lang w:val="en-CA" w:eastAsia="ru-RU"/>
        </w:rPr>
        <w:t>nsustainable harvesting and hunting</w:t>
      </w:r>
      <w:r w:rsidRPr="00440EBD">
        <w:rPr>
          <w:rFonts w:cstheme="minorHAnsi"/>
          <w:lang w:val="en-CA" w:eastAsia="ru-RU"/>
        </w:rPr>
        <w:t xml:space="preserve"> (Pe</w:t>
      </w:r>
      <w:r w:rsidR="002F4821">
        <w:rPr>
          <w:rFonts w:cstheme="minorHAnsi"/>
          <w:lang w:val="en-CA" w:eastAsia="ru-RU"/>
        </w:rPr>
        <w:t>ñ</w:t>
      </w:r>
      <w:r w:rsidRPr="00440EBD">
        <w:rPr>
          <w:rFonts w:cstheme="minorHAnsi"/>
          <w:lang w:val="en-CA" w:eastAsia="ru-RU"/>
        </w:rPr>
        <w:t xml:space="preserve">uelas </w:t>
      </w:r>
      <w:r w:rsidR="00301BD0" w:rsidRPr="00301BD0">
        <w:rPr>
          <w:rFonts w:cstheme="minorHAnsi"/>
          <w:i/>
          <w:lang w:val="en-CA" w:eastAsia="ru-RU"/>
        </w:rPr>
        <w:t>et al.</w:t>
      </w:r>
      <w:r w:rsidRPr="00440EBD">
        <w:rPr>
          <w:rFonts w:cstheme="minorHAnsi"/>
          <w:lang w:val="en-CA" w:eastAsia="ru-RU"/>
        </w:rPr>
        <w:t xml:space="preserve"> 2002; </w:t>
      </w:r>
      <w:r w:rsidRPr="00FC4200">
        <w:rPr>
          <w:rFonts w:cstheme="minorHAnsi"/>
          <w:lang w:val="en-CA" w:eastAsia="ru-RU"/>
        </w:rPr>
        <w:t>IUCN, 2008</w:t>
      </w:r>
      <w:r w:rsidRPr="00440EBD">
        <w:rPr>
          <w:rFonts w:cstheme="minorHAnsi"/>
          <w:lang w:val="en-CA" w:eastAsia="ru-RU"/>
        </w:rPr>
        <w:t xml:space="preserve">; </w:t>
      </w:r>
      <w:r w:rsidRPr="00FC4200">
        <w:rPr>
          <w:rFonts w:cstheme="minorHAnsi"/>
          <w:lang w:val="en-CA" w:eastAsia="ru-RU"/>
        </w:rPr>
        <w:t>FAO, 2013</w:t>
      </w:r>
      <w:r w:rsidR="007F00B7">
        <w:rPr>
          <w:rFonts w:cstheme="minorHAnsi"/>
          <w:lang w:val="en-CA" w:eastAsia="ru-RU"/>
        </w:rPr>
        <w:t>a</w:t>
      </w:r>
      <w:r w:rsidRPr="00440EBD">
        <w:rPr>
          <w:rFonts w:cstheme="minorHAnsi"/>
          <w:lang w:val="en-CA" w:eastAsia="ru-RU"/>
        </w:rPr>
        <w:t>) also contribute to biodiversity loss.</w:t>
      </w:r>
    </w:p>
    <w:p w14:paraId="41DDB089" w14:textId="7B05B24D" w:rsidR="0048205B" w:rsidRDefault="0048205B" w:rsidP="00AE389F">
      <w:pPr>
        <w:rPr>
          <w:rFonts w:cstheme="minorHAnsi"/>
          <w:lang w:val="en-CA" w:eastAsia="ru-RU"/>
        </w:rPr>
      </w:pPr>
      <w:r w:rsidRPr="00440EBD">
        <w:rPr>
          <w:rFonts w:cstheme="minorHAnsi"/>
          <w:lang w:val="en-CA" w:eastAsia="ru-RU"/>
        </w:rPr>
        <w:t>Climate change</w:t>
      </w:r>
      <w:r>
        <w:rPr>
          <w:rFonts w:cstheme="minorHAnsi"/>
          <w:lang w:val="en-CA" w:eastAsia="ru-RU"/>
        </w:rPr>
        <w:t xml:space="preserve">, withan </w:t>
      </w:r>
      <w:r w:rsidRPr="00440EBD">
        <w:rPr>
          <w:rFonts w:cstheme="minorHAnsi"/>
          <w:lang w:val="en-CA" w:eastAsia="ru-RU"/>
        </w:rPr>
        <w:t>incr</w:t>
      </w:r>
      <w:r>
        <w:rPr>
          <w:rFonts w:cstheme="minorHAnsi"/>
          <w:lang w:val="en-CA" w:eastAsia="ru-RU"/>
        </w:rPr>
        <w:t>ease in temperature and frequency of natural disasters, especially droughts, leads to aridification, desertification and a decline of species richness (Allen, 2014; FAO</w:t>
      </w:r>
      <w:r w:rsidRPr="00FC4200">
        <w:rPr>
          <w:rFonts w:cstheme="minorHAnsi"/>
          <w:lang w:val="en-CA" w:eastAsia="ru-RU"/>
        </w:rPr>
        <w:t>, 2013</w:t>
      </w:r>
      <w:r w:rsidR="00A07DE9">
        <w:rPr>
          <w:rFonts w:cstheme="minorHAnsi"/>
          <w:lang w:val="en-CA" w:eastAsia="ru-RU"/>
        </w:rPr>
        <w:t>b</w:t>
      </w:r>
      <w:r>
        <w:rPr>
          <w:rFonts w:cstheme="minorHAnsi"/>
          <w:lang w:val="en-CA" w:eastAsia="ru-RU"/>
        </w:rPr>
        <w:t xml:space="preserve">; </w:t>
      </w:r>
      <w:r w:rsidRPr="00FC4200">
        <w:rPr>
          <w:rFonts w:cstheme="minorHAnsi"/>
          <w:lang w:val="en-CA" w:eastAsia="ru-RU"/>
        </w:rPr>
        <w:t>IPCC, 2014</w:t>
      </w:r>
      <w:r w:rsidR="00A7077A">
        <w:rPr>
          <w:rFonts w:cstheme="minorHAnsi"/>
          <w:lang w:val="en-CA" w:eastAsia="ru-RU"/>
        </w:rPr>
        <w:t>a</w:t>
      </w:r>
      <w:r>
        <w:rPr>
          <w:rFonts w:cstheme="minorHAnsi"/>
          <w:lang w:val="en-CA" w:eastAsia="ru-RU"/>
        </w:rPr>
        <w:t>).</w:t>
      </w:r>
    </w:p>
    <w:p w14:paraId="70CA51C1" w14:textId="2279630D" w:rsidR="0048205B" w:rsidRDefault="0048205B" w:rsidP="00AE389F">
      <w:pPr>
        <w:rPr>
          <w:rFonts w:cstheme="minorHAnsi"/>
          <w:lang w:val="en-CA" w:eastAsia="ru-RU"/>
        </w:rPr>
      </w:pPr>
      <w:r>
        <w:rPr>
          <w:rFonts w:cstheme="minorHAnsi"/>
          <w:lang w:val="en-CA" w:eastAsia="ru-RU"/>
        </w:rPr>
        <w:t xml:space="preserve">With the exception of some pyrophytic species like </w:t>
      </w:r>
      <w:r>
        <w:rPr>
          <w:rFonts w:cstheme="minorHAnsi"/>
          <w:i/>
          <w:lang w:val="en-CA" w:eastAsia="ru-RU"/>
        </w:rPr>
        <w:t>Cistus</w:t>
      </w:r>
      <w:r>
        <w:rPr>
          <w:rFonts w:cstheme="minorHAnsi"/>
          <w:lang w:val="en-CA" w:eastAsia="ru-RU"/>
        </w:rPr>
        <w:t xml:space="preserve"> sp. (</w:t>
      </w:r>
      <w:r w:rsidRPr="002169B6">
        <w:rPr>
          <w:rFonts w:cstheme="minorHAnsi"/>
          <w:lang w:val="en-CA" w:eastAsia="ru-RU"/>
        </w:rPr>
        <w:t>EEA, 2004</w:t>
      </w:r>
      <w:r>
        <w:rPr>
          <w:rFonts w:cstheme="minorHAnsi"/>
          <w:lang w:val="en-CA" w:eastAsia="ru-RU"/>
        </w:rPr>
        <w:t xml:space="preserve">), pine woodlands are more sensitive than scrubland and oak forest to more frequent wildfires (Pausas </w:t>
      </w:r>
      <w:r w:rsidR="00301BD0" w:rsidRPr="00301BD0">
        <w:rPr>
          <w:rFonts w:cstheme="minorHAnsi"/>
          <w:i/>
          <w:lang w:val="en-CA" w:eastAsia="ru-RU"/>
        </w:rPr>
        <w:t>et al.</w:t>
      </w:r>
      <w:r>
        <w:rPr>
          <w:rFonts w:cstheme="minorHAnsi"/>
          <w:lang w:val="en-CA" w:eastAsia="ru-RU"/>
        </w:rPr>
        <w:t xml:space="preserve">, 2008; Moreira </w:t>
      </w:r>
      <w:r w:rsidR="00301BD0" w:rsidRPr="00301BD0">
        <w:rPr>
          <w:rFonts w:cstheme="minorHAnsi"/>
          <w:i/>
          <w:lang w:val="en-CA" w:eastAsia="ru-RU"/>
        </w:rPr>
        <w:t>et al.</w:t>
      </w:r>
      <w:r>
        <w:rPr>
          <w:rFonts w:cstheme="minorHAnsi"/>
          <w:lang w:val="en-CA" w:eastAsia="ru-RU"/>
        </w:rPr>
        <w:t xml:space="preserve">, 2011; Dias </w:t>
      </w:r>
      <w:r w:rsidR="00301BD0" w:rsidRPr="00301BD0">
        <w:rPr>
          <w:rFonts w:cstheme="minorHAnsi"/>
          <w:i/>
          <w:lang w:val="en-CA" w:eastAsia="ru-RU"/>
        </w:rPr>
        <w:t>et al.</w:t>
      </w:r>
      <w:r>
        <w:rPr>
          <w:rFonts w:cstheme="minorHAnsi"/>
          <w:lang w:val="en-CA" w:eastAsia="ru-RU"/>
        </w:rPr>
        <w:t xml:space="preserve">, 2016). </w:t>
      </w:r>
    </w:p>
    <w:p w14:paraId="1CAF5F16" w14:textId="3C64920E" w:rsidR="0048205B" w:rsidRDefault="0048205B" w:rsidP="00AE389F">
      <w:pPr>
        <w:autoSpaceDE w:val="0"/>
        <w:autoSpaceDN w:val="0"/>
        <w:adjustRightInd w:val="0"/>
        <w:rPr>
          <w:rFonts w:cstheme="minorHAnsi"/>
          <w:lang w:val="en-CA" w:eastAsia="ru-RU"/>
        </w:rPr>
      </w:pPr>
      <w:r w:rsidRPr="00440EBD">
        <w:rPr>
          <w:rFonts w:cstheme="minorHAnsi"/>
          <w:lang w:val="en-CA" w:eastAsia="ru-RU"/>
        </w:rPr>
        <w:t>Invasive alien species</w:t>
      </w:r>
      <w:r>
        <w:rPr>
          <w:rFonts w:cstheme="minorHAnsi"/>
          <w:lang w:val="en-CA" w:eastAsia="ru-RU"/>
        </w:rPr>
        <w:t>,</w:t>
      </w:r>
      <w:r w:rsidRPr="00440EBD">
        <w:rPr>
          <w:rFonts w:cstheme="minorHAnsi"/>
          <w:lang w:val="en-CA" w:eastAsia="ru-RU"/>
        </w:rPr>
        <w:t xml:space="preserve"> </w:t>
      </w:r>
      <w:r>
        <w:rPr>
          <w:rFonts w:cstheme="minorHAnsi"/>
          <w:lang w:val="en-CA" w:eastAsia="ru-RU"/>
        </w:rPr>
        <w:t xml:space="preserve">including forest pests and diseases (potentially favoured by fires) and plantations of exotic tree species also contribute to biodiversity loss (de Rigo </w:t>
      </w:r>
      <w:r w:rsidR="00301BD0" w:rsidRPr="00301BD0">
        <w:rPr>
          <w:rFonts w:cstheme="minorHAnsi"/>
          <w:i/>
          <w:lang w:val="en-CA" w:eastAsia="ru-RU"/>
        </w:rPr>
        <w:t>et al.</w:t>
      </w:r>
      <w:r w:rsidRPr="001968D0">
        <w:rPr>
          <w:rFonts w:cstheme="minorHAnsi"/>
          <w:lang w:val="en-CA" w:eastAsia="ru-RU"/>
        </w:rPr>
        <w:t>,</w:t>
      </w:r>
      <w:r>
        <w:rPr>
          <w:rFonts w:cstheme="minorHAnsi"/>
          <w:lang w:val="en-CA" w:eastAsia="ru-RU"/>
        </w:rPr>
        <w:t xml:space="preserve"> 2016; </w:t>
      </w:r>
      <w:r w:rsidRPr="002169B6">
        <w:rPr>
          <w:rFonts w:cstheme="minorHAnsi"/>
          <w:lang w:val="en-CA" w:eastAsia="ru-RU"/>
        </w:rPr>
        <w:t>EEA, 2004</w:t>
      </w:r>
      <w:r>
        <w:rPr>
          <w:rFonts w:cstheme="minorHAnsi"/>
          <w:lang w:val="en-CA" w:eastAsia="ru-RU"/>
        </w:rPr>
        <w:t xml:space="preserve">; </w:t>
      </w:r>
      <w:r w:rsidRPr="00FC4200">
        <w:rPr>
          <w:rFonts w:cstheme="minorHAnsi"/>
          <w:lang w:val="en-CA" w:eastAsia="ru-RU"/>
        </w:rPr>
        <w:t>IUCN, 2008</w:t>
      </w:r>
      <w:r>
        <w:rPr>
          <w:rFonts w:cstheme="minorHAnsi"/>
          <w:lang w:val="en-CA" w:eastAsia="ru-RU"/>
        </w:rPr>
        <w:t>). Eucalyptus monocultures can be infected with up to 150 pathogens, spreading more easily in uniform conditions (</w:t>
      </w:r>
      <w:r w:rsidRPr="001968D0">
        <w:rPr>
          <w:rFonts w:cstheme="minorHAnsi"/>
          <w:lang w:val="en-CA" w:eastAsia="ru-RU"/>
        </w:rPr>
        <w:t xml:space="preserve">de Rigo </w:t>
      </w:r>
      <w:r w:rsidR="00301BD0" w:rsidRPr="00301BD0">
        <w:rPr>
          <w:rFonts w:cstheme="minorHAnsi"/>
          <w:i/>
          <w:lang w:val="en-CA" w:eastAsia="ru-RU"/>
        </w:rPr>
        <w:t>et al.</w:t>
      </w:r>
      <w:r>
        <w:rPr>
          <w:rFonts w:cstheme="minorHAnsi"/>
          <w:lang w:val="en-CA" w:eastAsia="ru-RU"/>
        </w:rPr>
        <w:t xml:space="preserve">, 2016; Wingfield </w:t>
      </w:r>
      <w:r w:rsidR="00301BD0" w:rsidRPr="00301BD0">
        <w:rPr>
          <w:rFonts w:cstheme="minorHAnsi"/>
          <w:i/>
          <w:lang w:val="en-CA" w:eastAsia="ru-RU"/>
        </w:rPr>
        <w:t>et al.</w:t>
      </w:r>
      <w:r w:rsidRPr="001968D0">
        <w:rPr>
          <w:rFonts w:cstheme="minorHAnsi"/>
          <w:lang w:val="en-CA" w:eastAsia="ru-RU"/>
        </w:rPr>
        <w:t>, 2015</w:t>
      </w:r>
      <w:r>
        <w:rPr>
          <w:rFonts w:cstheme="minorHAnsi"/>
          <w:lang w:val="en-CA" w:eastAsia="ru-RU"/>
        </w:rPr>
        <w:t xml:space="preserve">), while pine invasion promotes soil acidification, causing a decrease of taxonomic and phylogenetic diversity (Selvi </w:t>
      </w:r>
      <w:r w:rsidR="00301BD0" w:rsidRPr="00301BD0">
        <w:rPr>
          <w:rFonts w:cstheme="minorHAnsi"/>
          <w:i/>
          <w:lang w:val="en-CA" w:eastAsia="ru-RU"/>
        </w:rPr>
        <w:t>et al.</w:t>
      </w:r>
      <w:r>
        <w:rPr>
          <w:rFonts w:cstheme="minorHAnsi"/>
          <w:lang w:val="en-CA" w:eastAsia="ru-RU"/>
        </w:rPr>
        <w:t xml:space="preserve">, 2016). </w:t>
      </w:r>
    </w:p>
    <w:p w14:paraId="0EDFA025" w14:textId="77777777" w:rsidR="0048205B" w:rsidRDefault="0048205B" w:rsidP="00AE389F">
      <w:pPr>
        <w:autoSpaceDE w:val="0"/>
        <w:autoSpaceDN w:val="0"/>
        <w:adjustRightInd w:val="0"/>
        <w:spacing w:after="0"/>
        <w:rPr>
          <w:rFonts w:cs="Times New Roman"/>
          <w:lang w:val="en-CA" w:eastAsia="ru-RU"/>
        </w:rPr>
      </w:pPr>
    </w:p>
    <w:p w14:paraId="340F540E" w14:textId="77777777" w:rsidR="0048205B" w:rsidRDefault="0048205B" w:rsidP="001F0516">
      <w:pPr>
        <w:pStyle w:val="Heading4"/>
      </w:pPr>
      <w:bookmarkStart w:id="966" w:name="_Toc519504522"/>
      <w:r w:rsidRPr="0046771E">
        <w:t>Tropical and subtropical dry and humid forests</w:t>
      </w:r>
      <w:bookmarkEnd w:id="966"/>
    </w:p>
    <w:p w14:paraId="4B1861CB" w14:textId="77777777" w:rsidR="0048205B" w:rsidRDefault="0048205B" w:rsidP="00AE389F">
      <w:pPr>
        <w:spacing w:after="0"/>
        <w:rPr>
          <w:rStyle w:val="hiddennatural"/>
          <w:rFonts w:asciiTheme="majorHAnsi" w:eastAsiaTheme="majorEastAsia" w:hAnsiTheme="majorHAnsi" w:cs="Times New Roman"/>
          <w:color w:val="2E74B5" w:themeColor="accent1" w:themeShade="BF"/>
          <w:sz w:val="24"/>
          <w:szCs w:val="24"/>
          <w:lang w:val="en-CA" w:eastAsia="en-GB"/>
        </w:rPr>
      </w:pPr>
      <w:r>
        <w:rPr>
          <w:u w:val="single"/>
          <w:lang w:val="en-CA"/>
        </w:rPr>
        <w:t>Overview of the sub-system</w:t>
      </w:r>
    </w:p>
    <w:p w14:paraId="016C983E" w14:textId="7E9D6D63" w:rsidR="0048205B" w:rsidRDefault="0048205B" w:rsidP="00AE389F">
      <w:pPr>
        <w:rPr>
          <w:rStyle w:val="hiddennatural"/>
        </w:rPr>
      </w:pPr>
      <w:r>
        <w:rPr>
          <w:rStyle w:val="hiddennatural"/>
          <w:lang w:val="en-CA"/>
        </w:rPr>
        <w:t xml:space="preserve">There are several types of laurel subtropical forests (“laurifolia” or “laurisilva”) on islands in the North Atlantic Ocean, belonging to the Macaronesian biogeographical province. They occupy territories with medium to high precipitation of Azores, Canary Islands and Madeira islands between altitudes of 600 and 1500 m (Dias </w:t>
      </w:r>
      <w:r w:rsidR="00301BD0" w:rsidRPr="00301BD0">
        <w:rPr>
          <w:rStyle w:val="hiddennatural"/>
          <w:i/>
          <w:lang w:val="en-CA"/>
        </w:rPr>
        <w:t>et al.</w:t>
      </w:r>
      <w:r w:rsidRPr="001968D0">
        <w:rPr>
          <w:rStyle w:val="hiddennatural"/>
          <w:lang w:val="en-CA"/>
        </w:rPr>
        <w:t>,</w:t>
      </w:r>
      <w:r>
        <w:rPr>
          <w:rStyle w:val="hiddennatural"/>
          <w:lang w:val="en-CA"/>
        </w:rPr>
        <w:t xml:space="preserve"> 2005; Fern</w:t>
      </w:r>
      <w:r w:rsidR="00CB1446">
        <w:rPr>
          <w:rStyle w:val="hiddennatural"/>
          <w:lang w:val="en-CA"/>
        </w:rPr>
        <w:t>á</w:t>
      </w:r>
      <w:r>
        <w:rPr>
          <w:rStyle w:val="hiddennatural"/>
          <w:lang w:val="en-CA"/>
        </w:rPr>
        <w:t xml:space="preserve">ndez-Palacios &amp; Arevalo, 1998) and demonstrate a high species diversity: 12,660 species of fungi, plants and animals with extremely high level of endemism – 30% (3,570 species) (Moya </w:t>
      </w:r>
      <w:r w:rsidRPr="00954D37">
        <w:rPr>
          <w:rStyle w:val="hiddennatural"/>
          <w:i/>
          <w:lang w:val="en-CA"/>
        </w:rPr>
        <w:t>et al.</w:t>
      </w:r>
      <w:r w:rsidRPr="00560A71">
        <w:rPr>
          <w:rStyle w:val="hiddennatural"/>
          <w:lang w:val="en-CA"/>
        </w:rPr>
        <w:t>,</w:t>
      </w:r>
      <w:r>
        <w:rPr>
          <w:rStyle w:val="hiddennatural"/>
          <w:lang w:val="en-CA"/>
        </w:rPr>
        <w:t xml:space="preserve"> 2004).</w:t>
      </w:r>
    </w:p>
    <w:p w14:paraId="3E1940CA" w14:textId="08B5EB90" w:rsidR="0048205B" w:rsidRDefault="0048205B" w:rsidP="00AE389F">
      <w:pPr>
        <w:rPr>
          <w:rStyle w:val="hiddennatural"/>
          <w:lang w:val="en-CA"/>
        </w:rPr>
      </w:pPr>
      <w:r>
        <w:rPr>
          <w:rStyle w:val="hiddennatural"/>
          <w:lang w:val="en-CA"/>
        </w:rPr>
        <w:t>Two types of mixed and deciduous humid subtropical forests with evergreen elements grow</w:t>
      </w:r>
      <w:r>
        <w:rPr>
          <w:lang w:val="en-CA"/>
        </w:rPr>
        <w:t xml:space="preserve"> in the </w:t>
      </w:r>
      <w:r>
        <w:rPr>
          <w:rStyle w:val="hiddennatural"/>
          <w:lang w:val="en-CA"/>
        </w:rPr>
        <w:t xml:space="preserve">Caucasus Mountains: Colchic in the west </w:t>
      </w:r>
      <w:r>
        <w:rPr>
          <w:lang w:val="en-CA"/>
        </w:rPr>
        <w:t>(Georgia, Russia and Turkey)</w:t>
      </w:r>
      <w:r>
        <w:rPr>
          <w:rStyle w:val="hiddennatural"/>
          <w:lang w:val="en-CA"/>
        </w:rPr>
        <w:t xml:space="preserve"> and Hyrcanic in the east in </w:t>
      </w:r>
      <w:r>
        <w:rPr>
          <w:lang w:val="en-CA"/>
        </w:rPr>
        <w:t>Azerbaijan</w:t>
      </w:r>
      <w:r>
        <w:rPr>
          <w:rStyle w:val="hiddennatural"/>
          <w:lang w:val="en-CA"/>
        </w:rPr>
        <w:t xml:space="preserve"> (Akhani </w:t>
      </w:r>
      <w:r w:rsidR="00301BD0" w:rsidRPr="00301BD0">
        <w:rPr>
          <w:rStyle w:val="hiddennatural"/>
          <w:i/>
          <w:lang w:val="en-CA"/>
        </w:rPr>
        <w:t>et al.</w:t>
      </w:r>
      <w:r>
        <w:rPr>
          <w:rStyle w:val="hiddennatural"/>
          <w:lang w:val="en-CA"/>
        </w:rPr>
        <w:t xml:space="preserve">, 2010; Chitanava, 2007; Grossheim, 1926; </w:t>
      </w:r>
      <w:r w:rsidR="00CB1446">
        <w:rPr>
          <w:rStyle w:val="hiddennatural"/>
          <w:lang w:val="en-CA"/>
        </w:rPr>
        <w:fldChar w:fldCharType="begin" w:fldLock="1"/>
      </w:r>
      <w:r w:rsidR="00CB1446">
        <w:rPr>
          <w:rStyle w:val="hiddennatural"/>
          <w:lang w:val="en-CA"/>
        </w:rPr>
        <w:instrText>ADDIN CSL_CITATION { "citationItems" : [ { "id" : "ITEM-1", "itemData" : { "id" : "ITEM-1", "issued" : { "date-parts" : [ [ "1964" ] ] }, "note" : "NULL", "number-of-pages" : "298", "publisher" : "\u0410\u043a\u0430\u0434\u0435\u043c\u0438\u044f \u043d\u0430\u0443\u043a \u0421\u0421\u0421\u0420 \u0438 \u0433\u043b\u0430\u0432\u043d\u043e\u0435 \u0443\u043f\u0440\u0430\u0432\u043b\u0435\u043d\u0438\u0435 \u0433\u0435\u043e\u0434\u0435\u0437\u0438\u0438 \u0438 \u043a\u0430\u0440\u0442\u043e\u0433\u0440\u0430\u0444\u0438\u0438 \u0413\u0413\u041a \u0421\u0421\u0421\u0420 [Academy of Science of the USSR and the Main Agency of Geodesia and Carthography of the USSR]", "publisher-place" : "Moscow", "title" : "\u0424\u0438\u0437\u0438\u043a\u043e-\u0433\u0435\u043e\u0433\u0440\u0430\u0444\u0438\u0447\u0435\u0441\u043a\u0438\u0439 \u0430\u0442\u043b\u0430\u0441 \u043c\u0438\u0440\u0430 [Physico-Geographical Atlas of the World]", "type" : "book" }, "uris" : [ "http://www.mendeley.com/documents/?uuid=dd5db7d0-c02e-416d-9ddf-4291a5d60b80" ] } ], "mendeley" : { "formattedCitation" : "(&lt;i&gt;\u0424\u0438\u0437\u0438\u043a\u043e-\u0433\u0435\u043e\u0433\u0440\u0430\u0444\u0438\u0447\u0435\u0441\u043a\u0438\u0439 \u0430\u0442\u043b\u0430\u0441 \u043c\u0438\u0440\u0430 [Physico-Geographical Atlas of the World]&lt;/i&gt;, 1964)", "manualFormatting" : "Physico-Geographical Atlas of the World, 1964", "plainTextFormattedCitation" : "(\u0424\u0438\u0437\u0438\u043a\u043e-\u0433\u0435\u043e\u0433\u0440\u0430\u0444\u0438\u0447\u0435\u0441\u043a\u0438\u0439 \u0430\u0442\u043b\u0430\u0441 \u043c\u0438\u0440\u0430 [Physico-Geographical Atlas of the World], 1964)", "previouslyFormattedCitation" : "(&lt;i&gt;\u0424\u0438\u0437\u0438\u043a\u043e-\u0433\u0435\u043e\u0433\u0440\u0430\u0444\u0438\u0447\u0435\u0441\u043a\u0438\u0439 \u0430\u0442\u043b\u0430\u0441 \u043c\u0438\u0440\u0430 [Physico-Geographical Atlas of the World]&lt;/i&gt;, 1964)" }, "properties" : {  }, "schema" : "https://github.com/citation-style-language/schema/raw/master/csl-citation.json" }</w:instrText>
      </w:r>
      <w:r w:rsidR="00CB1446">
        <w:rPr>
          <w:rStyle w:val="hiddennatural"/>
          <w:lang w:val="en-CA"/>
        </w:rPr>
        <w:fldChar w:fldCharType="separate"/>
      </w:r>
      <w:r w:rsidR="00CB1446">
        <w:rPr>
          <w:rStyle w:val="hiddennatural"/>
          <w:lang w:val="en-CA"/>
        </w:rPr>
        <w:t xml:space="preserve">Gerasimov </w:t>
      </w:r>
      <w:r w:rsidR="00CB1446">
        <w:rPr>
          <w:rStyle w:val="hiddennatural"/>
          <w:i/>
          <w:lang w:val="en-CA"/>
        </w:rPr>
        <w:t>et al.</w:t>
      </w:r>
      <w:r w:rsidR="00CB1446">
        <w:rPr>
          <w:rStyle w:val="hiddennatural"/>
          <w:lang w:val="en-CA"/>
        </w:rPr>
        <w:t>, 1964</w:t>
      </w:r>
      <w:r w:rsidR="00CB1446">
        <w:rPr>
          <w:rStyle w:val="hiddennatural"/>
          <w:lang w:val="en-CA"/>
        </w:rPr>
        <w:fldChar w:fldCharType="end"/>
      </w:r>
      <w:r>
        <w:rPr>
          <w:rStyle w:val="hiddennatural"/>
          <w:lang w:val="en-CA"/>
        </w:rPr>
        <w:t xml:space="preserve">; Prilipko, </w:t>
      </w:r>
      <w:r>
        <w:rPr>
          <w:rStyle w:val="hiddennatural"/>
          <w:lang w:val="en-CA"/>
        </w:rPr>
        <w:lastRenderedPageBreak/>
        <w:t xml:space="preserve">1970; Safarov, 1979; Safarov, 2009; Solomon </w:t>
      </w:r>
      <w:r w:rsidR="00301BD0" w:rsidRPr="00301BD0">
        <w:rPr>
          <w:rStyle w:val="hiddennatural"/>
          <w:i/>
          <w:lang w:val="en-CA"/>
        </w:rPr>
        <w:t>et al.</w:t>
      </w:r>
      <w:r>
        <w:rPr>
          <w:rStyle w:val="hiddennatural"/>
          <w:lang w:val="en-CA"/>
        </w:rPr>
        <w:t xml:space="preserve"> 2014). Other researchers consider Colchic and Hyrcanic forests as specific temperate rainforests, rather than subtropical, because of the mild climate conditions with </w:t>
      </w:r>
      <w:r>
        <w:rPr>
          <w:lang w:val="en-CA"/>
        </w:rPr>
        <w:t>cooler winters than in many subtropical</w:t>
      </w:r>
      <w:r>
        <w:rPr>
          <w:rStyle w:val="hiddennatural"/>
          <w:lang w:val="en-CA"/>
        </w:rPr>
        <w:t xml:space="preserve"> regions and the presence of the sclerophyllous species only in undergrowth and </w:t>
      </w:r>
      <w:r>
        <w:rPr>
          <w:lang w:val="en-CA"/>
        </w:rPr>
        <w:t>absent from the</w:t>
      </w:r>
      <w:r>
        <w:rPr>
          <w:rStyle w:val="hiddennatural"/>
          <w:lang w:val="en-CA"/>
        </w:rPr>
        <w:t xml:space="preserve"> tree layer (Borsch </w:t>
      </w:r>
      <w:r w:rsidR="00301BD0" w:rsidRPr="00301BD0">
        <w:rPr>
          <w:rStyle w:val="hiddennatural"/>
          <w:i/>
          <w:lang w:val="en-CA"/>
        </w:rPr>
        <w:t>et al.</w:t>
      </w:r>
      <w:r>
        <w:rPr>
          <w:rStyle w:val="hiddennatural"/>
          <w:lang w:val="en-CA"/>
        </w:rPr>
        <w:t>,</w:t>
      </w:r>
      <w:r w:rsidRPr="00A70240">
        <w:rPr>
          <w:rStyle w:val="hiddennatural"/>
          <w:lang w:val="en-CA"/>
        </w:rPr>
        <w:t xml:space="preserve"> 2014; Maharramova </w:t>
      </w:r>
      <w:r w:rsidR="00301BD0" w:rsidRPr="00301BD0">
        <w:rPr>
          <w:rStyle w:val="hiddennatural"/>
          <w:i/>
          <w:lang w:val="en-CA"/>
        </w:rPr>
        <w:t>et al.</w:t>
      </w:r>
      <w:r>
        <w:rPr>
          <w:rStyle w:val="hiddennatural"/>
          <w:lang w:val="en-CA"/>
        </w:rPr>
        <w:t>,</w:t>
      </w:r>
      <w:r w:rsidRPr="00A70240">
        <w:rPr>
          <w:rStyle w:val="hiddennatural"/>
          <w:lang w:val="en-CA"/>
        </w:rPr>
        <w:t xml:space="preserve"> </w:t>
      </w:r>
      <w:r>
        <w:rPr>
          <w:rStyle w:val="hiddennatural"/>
          <w:lang w:val="en-CA"/>
        </w:rPr>
        <w:t xml:space="preserve">2015; Nakhutsrishvili </w:t>
      </w:r>
      <w:r w:rsidR="00301BD0" w:rsidRPr="00301BD0">
        <w:rPr>
          <w:rStyle w:val="hiddennatural"/>
          <w:i/>
          <w:lang w:val="en-CA"/>
        </w:rPr>
        <w:t>et al.</w:t>
      </w:r>
      <w:r>
        <w:rPr>
          <w:rStyle w:val="hiddennatural"/>
          <w:lang w:val="en-CA"/>
        </w:rPr>
        <w:t>, 2015; Zazanashvili &amp; Mallon, 2009). Colchic forests include</w:t>
      </w:r>
      <w:r>
        <w:rPr>
          <w:lang w:val="en-CA"/>
        </w:rPr>
        <w:t xml:space="preserve"> about 3,600 vascular plant species,</w:t>
      </w:r>
      <w:r>
        <w:rPr>
          <w:rStyle w:val="hiddennatural"/>
          <w:lang w:val="en-CA"/>
        </w:rPr>
        <w:t xml:space="preserve"> and Hyrcanic forests more than above 1,200 species (</w:t>
      </w:r>
      <w:r>
        <w:rPr>
          <w:rFonts w:cs="PerpetuaMTPro"/>
          <w:lang w:val="en-CA" w:eastAsia="ru-RU"/>
        </w:rPr>
        <w:t xml:space="preserve">Abdurakhmanov </w:t>
      </w:r>
      <w:r w:rsidR="00301BD0" w:rsidRPr="00301BD0">
        <w:rPr>
          <w:rFonts w:cs="PerpetuaMTPro"/>
          <w:i/>
          <w:lang w:val="en-CA" w:eastAsia="ru-RU"/>
        </w:rPr>
        <w:t>et al.</w:t>
      </w:r>
      <w:r w:rsidRPr="00107AC8">
        <w:rPr>
          <w:rFonts w:cs="PerpetuaMTPro"/>
          <w:lang w:val="en-CA" w:eastAsia="ru-RU"/>
        </w:rPr>
        <w:t xml:space="preserve"> 2003; </w:t>
      </w:r>
      <w:r w:rsidRPr="00107AC8">
        <w:rPr>
          <w:rStyle w:val="hiddennatural"/>
          <w:lang w:val="en-CA"/>
        </w:rPr>
        <w:t xml:space="preserve">Akhani </w:t>
      </w:r>
      <w:r w:rsidR="00301BD0" w:rsidRPr="00301BD0">
        <w:rPr>
          <w:rStyle w:val="hiddennatural"/>
          <w:i/>
          <w:lang w:val="en-CA"/>
        </w:rPr>
        <w:t>et al.</w:t>
      </w:r>
      <w:r w:rsidRPr="00107AC8">
        <w:rPr>
          <w:rStyle w:val="hiddennatural"/>
          <w:lang w:val="en-CA"/>
        </w:rPr>
        <w:t xml:space="preserve"> 2010; Chitanava, 2007; Filibeck </w:t>
      </w:r>
      <w:r w:rsidR="00301BD0" w:rsidRPr="00301BD0">
        <w:rPr>
          <w:rStyle w:val="hiddennatural"/>
          <w:i/>
          <w:lang w:val="en-CA"/>
        </w:rPr>
        <w:t>et al.</w:t>
      </w:r>
      <w:r>
        <w:rPr>
          <w:rStyle w:val="hiddennatural"/>
          <w:lang w:val="en-CA"/>
        </w:rPr>
        <w:t xml:space="preserve"> 2004;</w:t>
      </w:r>
      <w:r>
        <w:rPr>
          <w:rStyle w:val="hiddennatural"/>
          <w:b/>
          <w:lang w:val="en-CA"/>
        </w:rPr>
        <w:t xml:space="preserve"> </w:t>
      </w:r>
      <w:r>
        <w:rPr>
          <w:rStyle w:val="hiddennatural"/>
          <w:lang w:val="en-CA"/>
        </w:rPr>
        <w:t xml:space="preserve">Grossheim, 1926; </w:t>
      </w:r>
      <w:r w:rsidR="00CB1446">
        <w:rPr>
          <w:rStyle w:val="hiddennatural"/>
          <w:lang w:val="en-CA"/>
        </w:rPr>
        <w:fldChar w:fldCharType="begin" w:fldLock="1"/>
      </w:r>
      <w:r w:rsidR="00CB1446">
        <w:rPr>
          <w:rStyle w:val="hiddennatural"/>
          <w:lang w:val="en-CA"/>
        </w:rPr>
        <w:instrText>ADDIN CSL_CITATION { "citationItems" : [ { "id" : "ITEM-1", "itemData" : { "id" : "ITEM-1", "issued" : { "date-parts" : [ [ "1964" ] ] }, "note" : "NULL", "number-of-pages" : "298", "publisher" : "\u0410\u043a\u0430\u0434\u0435\u043c\u0438\u044f \u043d\u0430\u0443\u043a \u0421\u0421\u0421\u0420 \u0438 \u0433\u043b\u0430\u0432\u043d\u043e\u0435 \u0443\u043f\u0440\u0430\u0432\u043b\u0435\u043d\u0438\u0435 \u0433\u0435\u043e\u0434\u0435\u0437\u0438\u0438 \u0438 \u043a\u0430\u0440\u0442\u043e\u0433\u0440\u0430\u0444\u0438\u0438 \u0413\u0413\u041a \u0421\u0421\u0421\u0420 [Academy of Science of the USSR and the Main Agency of Geodesia and Carthography of the USSR]", "publisher-place" : "Moscow", "title" : "\u0424\u0438\u0437\u0438\u043a\u043e-\u0433\u0435\u043e\u0433\u0440\u0430\u0444\u0438\u0447\u0435\u0441\u043a\u0438\u0439 \u0430\u0442\u043b\u0430\u0441 \u043c\u0438\u0440\u0430 [Physico-Geographical Atlas of the World]", "type" : "book" }, "uris" : [ "http://www.mendeley.com/documents/?uuid=dd5db7d0-c02e-416d-9ddf-4291a5d60b80" ] } ], "mendeley" : { "formattedCitation" : "(&lt;i&gt;\u0424\u0438\u0437\u0438\u043a\u043e-\u0433\u0435\u043e\u0433\u0440\u0430\u0444\u0438\u0447\u0435\u0441\u043a\u0438\u0439 \u0430\u0442\u043b\u0430\u0441 \u043c\u0438\u0440\u0430 [Physico-Geographical Atlas of the World]&lt;/i&gt;, 1964)", "manualFormatting" : "Physico-Geographical Atlas of the World, 1964", "plainTextFormattedCitation" : "(\u0424\u0438\u0437\u0438\u043a\u043e-\u0433\u0435\u043e\u0433\u0440\u0430\u0444\u0438\u0447\u0435\u0441\u043a\u0438\u0439 \u0430\u0442\u043b\u0430\u0441 \u043c\u0438\u0440\u0430 [Physico-Geographical Atlas of the World], 1964)", "previouslyFormattedCitation" : "(&lt;i&gt;\u0424\u0438\u0437\u0438\u043a\u043e-\u0433\u0435\u043e\u0433\u0440\u0430\u0444\u0438\u0447\u0435\u0441\u043a\u0438\u0439 \u0430\u0442\u043b\u0430\u0441 \u043c\u0438\u0440\u0430 [Physico-Geographical Atlas of the World]&lt;/i&gt;, 1964)" }, "properties" : {  }, "schema" : "https://github.com/citation-style-language/schema/raw/master/csl-citation.json" }</w:instrText>
      </w:r>
      <w:r w:rsidR="00CB1446">
        <w:rPr>
          <w:rStyle w:val="hiddennatural"/>
          <w:lang w:val="en-CA"/>
        </w:rPr>
        <w:fldChar w:fldCharType="separate"/>
      </w:r>
      <w:r w:rsidR="00CB1446">
        <w:rPr>
          <w:rStyle w:val="hiddennatural"/>
          <w:lang w:val="en-CA"/>
        </w:rPr>
        <w:t xml:space="preserve">Gerasimov </w:t>
      </w:r>
      <w:r w:rsidR="00CB1446">
        <w:rPr>
          <w:rStyle w:val="hiddennatural"/>
          <w:i/>
          <w:lang w:val="en-CA"/>
        </w:rPr>
        <w:t>et al.</w:t>
      </w:r>
      <w:r w:rsidR="00CB1446">
        <w:rPr>
          <w:rStyle w:val="hiddennatural"/>
          <w:lang w:val="en-CA"/>
        </w:rPr>
        <w:fldChar w:fldCharType="end"/>
      </w:r>
      <w:r>
        <w:rPr>
          <w:rStyle w:val="hiddennatural"/>
          <w:lang w:val="en-CA"/>
        </w:rPr>
        <w:t xml:space="preserve">, 1964; Prilipko, 1970; Safarov, 1979, 2009; Solomon </w:t>
      </w:r>
      <w:r w:rsidR="00301BD0" w:rsidRPr="00301BD0">
        <w:rPr>
          <w:rStyle w:val="hiddennatural"/>
          <w:i/>
          <w:lang w:val="en-CA"/>
        </w:rPr>
        <w:t>et al.</w:t>
      </w:r>
      <w:r>
        <w:rPr>
          <w:rStyle w:val="hiddennatural"/>
          <w:lang w:val="en-CA"/>
        </w:rPr>
        <w:t xml:space="preserve"> 201</w:t>
      </w:r>
      <w:r w:rsidR="007F029F">
        <w:rPr>
          <w:rStyle w:val="hiddennatural"/>
          <w:lang w:val="en-CA"/>
        </w:rPr>
        <w:t>4</w:t>
      </w:r>
      <w:r>
        <w:rPr>
          <w:rStyle w:val="hiddennatural"/>
          <w:lang w:val="en-CA"/>
        </w:rPr>
        <w:t>;</w:t>
      </w:r>
      <w:r>
        <w:rPr>
          <w:rStyle w:val="hiddennatural"/>
          <w:b/>
          <w:lang w:val="en-CA"/>
        </w:rPr>
        <w:t xml:space="preserve"> </w:t>
      </w:r>
      <w:r>
        <w:rPr>
          <w:rStyle w:val="hiddennatural"/>
          <w:lang w:val="en-CA"/>
        </w:rPr>
        <w:t>Tutayuk, 1975</w:t>
      </w:r>
      <w:r w:rsidRPr="00560A71">
        <w:rPr>
          <w:rStyle w:val="hiddennatural"/>
          <w:lang w:val="en-CA"/>
        </w:rPr>
        <w:t>;</w:t>
      </w:r>
      <w:r>
        <w:rPr>
          <w:rStyle w:val="hiddennatural"/>
          <w:b/>
          <w:lang w:val="en-CA"/>
        </w:rPr>
        <w:t xml:space="preserve"> </w:t>
      </w:r>
      <w:r w:rsidR="00F767EB">
        <w:rPr>
          <w:rStyle w:val="hiddennatural"/>
          <w:b/>
          <w:lang w:val="en-CA"/>
        </w:rPr>
        <w:t>Figure 3.7</w:t>
      </w:r>
      <w:r>
        <w:rPr>
          <w:rStyle w:val="hiddennatural"/>
          <w:lang w:val="en-CA"/>
        </w:rPr>
        <w:t xml:space="preserve">). Twenty to 30% of Caucasian flowering plants, fish, and terrestrial vertebrates and invertebrates are endemic. Endemism in terrestrial molluscs can reach 75% (CEPF, 2004; Mumladze </w:t>
      </w:r>
      <w:r w:rsidR="00301BD0" w:rsidRPr="00301BD0">
        <w:rPr>
          <w:rStyle w:val="hiddennatural"/>
          <w:i/>
          <w:lang w:val="en-CA"/>
        </w:rPr>
        <w:t>et al.</w:t>
      </w:r>
      <w:r>
        <w:rPr>
          <w:rStyle w:val="hiddennatural"/>
          <w:lang w:val="en-CA"/>
        </w:rPr>
        <w:t>,</w:t>
      </w:r>
      <w:r w:rsidRPr="00107AC8">
        <w:rPr>
          <w:rStyle w:val="hiddennatural"/>
          <w:lang w:val="en-CA"/>
        </w:rPr>
        <w:t xml:space="preserve"> 2008; Nakhutsrishvili </w:t>
      </w:r>
      <w:r w:rsidR="00301BD0" w:rsidRPr="00301BD0">
        <w:rPr>
          <w:rStyle w:val="hiddennatural"/>
          <w:i/>
          <w:lang w:val="en-CA"/>
        </w:rPr>
        <w:t>et al.</w:t>
      </w:r>
      <w:r>
        <w:rPr>
          <w:rStyle w:val="hiddennatural"/>
          <w:lang w:val="en-CA"/>
        </w:rPr>
        <w:t>, 2015; Zazanashvili &amp; Mallon, 2009). Due to the high</w:t>
      </w:r>
      <w:r>
        <w:rPr>
          <w:rStyle w:val="CommentReference"/>
          <w:rFonts w:ascii="Cambria" w:hAnsi="Cambria"/>
          <w:lang w:val="en-US"/>
        </w:rPr>
        <w:t xml:space="preserve"> </w:t>
      </w:r>
      <w:r>
        <w:rPr>
          <w:rStyle w:val="hiddennatural"/>
          <w:lang w:val="en-CA"/>
        </w:rPr>
        <w:t>diversity of relict Arcto-Tertiary species (Gegechkori, 2011) and the high level of endemism these forests are included in the Caucasus Global Biodiversity Hotspot (</w:t>
      </w:r>
      <w:r w:rsidRPr="003A7A15">
        <w:rPr>
          <w:rStyle w:val="hiddennatural"/>
          <w:lang w:val="en-CA"/>
        </w:rPr>
        <w:t>CEPF, 2010</w:t>
      </w:r>
      <w:r w:rsidR="003A7A15">
        <w:rPr>
          <w:rStyle w:val="hiddennatural"/>
          <w:lang w:val="en-CA"/>
        </w:rPr>
        <w:t>b</w:t>
      </w:r>
      <w:r>
        <w:rPr>
          <w:rStyle w:val="hiddennatural"/>
          <w:lang w:val="en-CA"/>
        </w:rPr>
        <w:t xml:space="preserve">; Mittermeier </w:t>
      </w:r>
      <w:r w:rsidR="00301BD0" w:rsidRPr="00301BD0">
        <w:rPr>
          <w:rStyle w:val="hiddennatural"/>
          <w:i/>
          <w:lang w:val="en-CA"/>
        </w:rPr>
        <w:t>et al.</w:t>
      </w:r>
      <w:r w:rsidRPr="00107AC8">
        <w:rPr>
          <w:rStyle w:val="hiddennatural"/>
          <w:lang w:val="en-CA"/>
        </w:rPr>
        <w:t>,</w:t>
      </w:r>
      <w:r>
        <w:rPr>
          <w:rStyle w:val="hiddennatural"/>
          <w:lang w:val="en-CA"/>
        </w:rPr>
        <w:t xml:space="preserve"> 2004), the Western Caucasus UNESCO World Heritage Site (Succow &amp; Uppenbrink, 2009) and Global 200 WWF ecoregions (WWF, 2006).</w:t>
      </w:r>
    </w:p>
    <w:p w14:paraId="69D75D0C" w14:textId="2406F35D" w:rsidR="0048205B" w:rsidRPr="00E72FD6" w:rsidRDefault="0048205B" w:rsidP="00AE389F">
      <w:r>
        <w:rPr>
          <w:rFonts w:cs="PerpetuaMTPro"/>
          <w:lang w:val="en-CA" w:eastAsia="ru-RU"/>
        </w:rPr>
        <w:t xml:space="preserve">Tugai is a type of gallery forest and shrubland interspersed with grasslands along the Caucasus and Central Asian rivers, similar to natural riparian forests in the northern part of Europe and Central Asia (Glazovsky, 1990; Sadygov, 2012; Shukurov, 2009). Primary wild walnut-fruit forests and woodlands are a specific feature of Central Asian mountains and relict ecosystems, remaining as refuges during ice ages. </w:t>
      </w:r>
      <w:r>
        <w:rPr>
          <w:lang w:val="en-CA"/>
        </w:rPr>
        <w:t xml:space="preserve">They occupy mountain slopes at 800 - 2100 m a.s.l. (Janick, 2003; Shukurov </w:t>
      </w:r>
      <w:r w:rsidR="00301BD0" w:rsidRPr="00301BD0">
        <w:rPr>
          <w:i/>
          <w:lang w:val="en-CA"/>
        </w:rPr>
        <w:t>et al.</w:t>
      </w:r>
      <w:r w:rsidRPr="00EB6357">
        <w:rPr>
          <w:lang w:val="en-CA"/>
        </w:rPr>
        <w:t xml:space="preserve">, 2005; </w:t>
      </w:r>
      <w:r w:rsidRPr="00560A71">
        <w:rPr>
          <w:lang w:val="en-CA"/>
        </w:rPr>
        <w:t>Venglovsky, 2006)</w:t>
      </w:r>
      <w:r>
        <w:rPr>
          <w:i/>
          <w:lang w:val="en-CA"/>
        </w:rPr>
        <w:t>.</w:t>
      </w:r>
    </w:p>
    <w:p w14:paraId="2A09ACDD" w14:textId="49DB17B4" w:rsidR="00763C47" w:rsidRPr="00763C47" w:rsidRDefault="00763C47" w:rsidP="00763C47">
      <w:pPr>
        <w:rPr>
          <w:lang w:val="en-US"/>
        </w:rPr>
      </w:pPr>
      <w:r>
        <w:rPr>
          <w:lang w:eastAsia="en-GB"/>
        </w:rPr>
        <w:drawing>
          <wp:inline distT="0" distB="0" distL="0" distR="0" wp14:anchorId="752931D3" wp14:editId="6021FF5B">
            <wp:extent cx="5759450" cy="4300220"/>
            <wp:effectExtent l="0" t="0" r="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6"/>
                    <a:stretch>
                      <a:fillRect/>
                    </a:stretch>
                  </pic:blipFill>
                  <pic:spPr>
                    <a:xfrm>
                      <a:off x="0" y="0"/>
                      <a:ext cx="5759450" cy="4300220"/>
                    </a:xfrm>
                    <a:prstGeom prst="rect">
                      <a:avLst/>
                    </a:prstGeom>
                  </pic:spPr>
                </pic:pic>
              </a:graphicData>
            </a:graphic>
          </wp:inline>
        </w:drawing>
      </w:r>
    </w:p>
    <w:p w14:paraId="5A31D31A" w14:textId="77777777" w:rsidR="0048205B" w:rsidRDefault="0048205B" w:rsidP="00AE389F">
      <w:pPr>
        <w:spacing w:after="0"/>
        <w:rPr>
          <w:u w:val="single"/>
          <w:lang w:val="en-CA"/>
        </w:rPr>
      </w:pPr>
    </w:p>
    <w:p w14:paraId="447C848E" w14:textId="77777777" w:rsidR="0048205B" w:rsidRDefault="0048205B" w:rsidP="00AE389F">
      <w:pPr>
        <w:spacing w:after="0"/>
        <w:rPr>
          <w:u w:val="single"/>
          <w:lang w:val="en-CA"/>
        </w:rPr>
      </w:pPr>
      <w:r>
        <w:rPr>
          <w:u w:val="single"/>
          <w:lang w:val="en-CA"/>
        </w:rPr>
        <w:t>Past and current trends</w:t>
      </w:r>
    </w:p>
    <w:p w14:paraId="77F61BF1" w14:textId="020C64BC" w:rsidR="0048205B" w:rsidRDefault="0048205B" w:rsidP="00AE389F">
      <w:pPr>
        <w:rPr>
          <w:rFonts w:ascii="Calibri" w:hAnsi="Calibri"/>
          <w:color w:val="212121"/>
          <w:lang w:val="en-CA"/>
        </w:rPr>
      </w:pPr>
      <w:r>
        <w:rPr>
          <w:shd w:val="clear" w:color="auto" w:fill="FFFFFF"/>
          <w:lang w:val="en-CA"/>
        </w:rPr>
        <w:lastRenderedPageBreak/>
        <w:t>Subtropical forests have been transformed by human activities. Currently, native subtropical forests in Europe and Central Asia occupy only 20% of initial laurel forest area (</w:t>
      </w:r>
      <w:r>
        <w:rPr>
          <w:rStyle w:val="hiddennatural"/>
          <w:lang w:val="en-CA"/>
        </w:rPr>
        <w:t>Fern</w:t>
      </w:r>
      <w:r w:rsidR="00B765D6">
        <w:rPr>
          <w:rStyle w:val="hiddennatural"/>
          <w:lang w:val="en-CA"/>
        </w:rPr>
        <w:t>á</w:t>
      </w:r>
      <w:r>
        <w:rPr>
          <w:rStyle w:val="hiddennatural"/>
          <w:lang w:val="en-CA"/>
        </w:rPr>
        <w:t>ndez-Palacios &amp; Arevalo, 1998</w:t>
      </w:r>
      <w:r>
        <w:rPr>
          <w:shd w:val="clear" w:color="auto" w:fill="FFFFFF"/>
          <w:lang w:val="en-CA"/>
        </w:rPr>
        <w:t xml:space="preserve">) and about 10% of Colchic, Hyrcanian, </w:t>
      </w:r>
      <w:r>
        <w:rPr>
          <w:rFonts w:cs="PerpetuaMTPro"/>
          <w:lang w:val="en-CA" w:eastAsia="ru-RU"/>
        </w:rPr>
        <w:t xml:space="preserve">Amu Darya and Azerbaijan Tugai forest area. Mostly they have been transformed into agricultural lands. Remaining subtropical forests are fragmented and degraded because of logging and overgrazing, or replaced by Mediterranean type vegetation. This has been the case with laurel forests in Macaronesia and Tugais in Armenia </w:t>
      </w:r>
      <w:r>
        <w:rPr>
          <w:lang w:val="en-CA"/>
        </w:rPr>
        <w:t>(</w:t>
      </w:r>
      <w:r w:rsidR="00B765D6">
        <w:rPr>
          <w:lang w:val="en-CA"/>
        </w:rPr>
        <w:t xml:space="preserve">Government of </w:t>
      </w:r>
      <w:r>
        <w:rPr>
          <w:lang w:val="en-US"/>
        </w:rPr>
        <w:t>Azerbaijan, 2014</w:t>
      </w:r>
      <w:r>
        <w:rPr>
          <w:rStyle w:val="hiddennatural"/>
          <w:lang w:val="en-CA"/>
        </w:rPr>
        <w:t xml:space="preserve">; Bikirov, 2012; </w:t>
      </w:r>
      <w:r>
        <w:rPr>
          <w:rFonts w:cs="PerpetuaMTPro"/>
          <w:lang w:val="en-CA" w:eastAsia="ru-RU"/>
        </w:rPr>
        <w:t>Burkhanov, 2013;</w:t>
      </w:r>
      <w:r>
        <w:rPr>
          <w:rStyle w:val="hiddennatural"/>
          <w:lang w:val="en-CA"/>
        </w:rPr>
        <w:t xml:space="preserve"> </w:t>
      </w:r>
      <w:r>
        <w:rPr>
          <w:rFonts w:cs="PerpetuaMTPro"/>
          <w:lang w:val="en-CA" w:eastAsia="ru-RU"/>
        </w:rPr>
        <w:t xml:space="preserve">Fayvush &amp; Aleksanyan, 2016; </w:t>
      </w:r>
      <w:r>
        <w:rPr>
          <w:rStyle w:val="hiddennatural"/>
          <w:lang w:val="en-CA"/>
        </w:rPr>
        <w:t>Fern</w:t>
      </w:r>
      <w:r w:rsidR="00954D37">
        <w:rPr>
          <w:rStyle w:val="hiddennatural"/>
          <w:lang w:val="en-CA"/>
        </w:rPr>
        <w:t>á</w:t>
      </w:r>
      <w:r>
        <w:rPr>
          <w:rStyle w:val="hiddennatural"/>
          <w:lang w:val="en-CA"/>
        </w:rPr>
        <w:t xml:space="preserve">ndez-Palacios &amp; Arevalo, 1998; </w:t>
      </w:r>
      <w:r>
        <w:rPr>
          <w:rFonts w:cs="PerpetuaMTPro"/>
          <w:lang w:val="en-CA" w:eastAsia="ru-RU"/>
        </w:rPr>
        <w:t xml:space="preserve">Ionov &amp; Lebedeva, 2004; </w:t>
      </w:r>
      <w:r>
        <w:rPr>
          <w:lang w:val="en-CA"/>
        </w:rPr>
        <w:t xml:space="preserve">Janick, 2003; </w:t>
      </w:r>
      <w:r>
        <w:rPr>
          <w:rFonts w:cs="PerpetuaMTPro"/>
          <w:lang w:val="en-CA" w:eastAsia="ru-RU"/>
        </w:rPr>
        <w:t xml:space="preserve">Jungius, 2012; </w:t>
      </w:r>
      <w:r>
        <w:rPr>
          <w:lang w:val="en-CA"/>
        </w:rPr>
        <w:t xml:space="preserve">Mumladze </w:t>
      </w:r>
      <w:r w:rsidR="00301BD0" w:rsidRPr="00301BD0">
        <w:rPr>
          <w:i/>
          <w:lang w:val="en-CA"/>
        </w:rPr>
        <w:t>et al.</w:t>
      </w:r>
      <w:r>
        <w:rPr>
          <w:lang w:val="en-CA"/>
        </w:rPr>
        <w:t>,</w:t>
      </w:r>
      <w:r w:rsidRPr="006C3A97">
        <w:rPr>
          <w:lang w:val="en-CA"/>
        </w:rPr>
        <w:t xml:space="preserve"> 2008</w:t>
      </w:r>
      <w:r>
        <w:rPr>
          <w:lang w:val="en-CA"/>
        </w:rPr>
        <w:t xml:space="preserve">; </w:t>
      </w:r>
      <w:r w:rsidRPr="006C3A97">
        <w:rPr>
          <w:rStyle w:val="hiddennatural"/>
          <w:lang w:val="en-CA"/>
        </w:rPr>
        <w:t xml:space="preserve">Nakhutsrishvili </w:t>
      </w:r>
      <w:r w:rsidR="00301BD0" w:rsidRPr="00301BD0">
        <w:rPr>
          <w:rStyle w:val="hiddennatural"/>
          <w:i/>
          <w:lang w:val="en-CA"/>
        </w:rPr>
        <w:t>et al.</w:t>
      </w:r>
      <w:r>
        <w:rPr>
          <w:rStyle w:val="hiddennatural"/>
          <w:lang w:val="en-CA"/>
        </w:rPr>
        <w:t xml:space="preserve"> 2011; </w:t>
      </w:r>
      <w:r>
        <w:rPr>
          <w:rFonts w:cs="PerpetuaMTPro"/>
          <w:lang w:val="en-CA" w:eastAsia="ru-RU"/>
        </w:rPr>
        <w:t xml:space="preserve">Shukurov </w:t>
      </w:r>
      <w:r w:rsidR="00301BD0" w:rsidRPr="00301BD0">
        <w:rPr>
          <w:rFonts w:cs="PerpetuaMTPro"/>
          <w:i/>
          <w:lang w:val="en-CA" w:eastAsia="ru-RU"/>
        </w:rPr>
        <w:t>et al.</w:t>
      </w:r>
      <w:r w:rsidRPr="006C3A97">
        <w:rPr>
          <w:rFonts w:cs="PerpetuaMTPro"/>
          <w:lang w:val="en-CA" w:eastAsia="ru-RU"/>
        </w:rPr>
        <w:t>,</w:t>
      </w:r>
      <w:r>
        <w:rPr>
          <w:rFonts w:cs="PerpetuaMTPro"/>
          <w:lang w:val="en-CA" w:eastAsia="ru-RU"/>
        </w:rPr>
        <w:t xml:space="preserve"> 2015; Treshkin, 2001; </w:t>
      </w:r>
      <w:r>
        <w:rPr>
          <w:rStyle w:val="hiddennatural"/>
          <w:lang w:val="en-CA"/>
        </w:rPr>
        <w:t xml:space="preserve">Turdieva </w:t>
      </w:r>
      <w:r w:rsidR="00301BD0" w:rsidRPr="00301BD0">
        <w:rPr>
          <w:rStyle w:val="hiddennatural"/>
          <w:i/>
          <w:lang w:val="en-CA"/>
        </w:rPr>
        <w:t>et al.</w:t>
      </w:r>
      <w:r w:rsidRPr="006C3A97">
        <w:rPr>
          <w:rStyle w:val="hiddennatural"/>
          <w:lang w:val="en-CA"/>
        </w:rPr>
        <w:t xml:space="preserve">, 2007; </w:t>
      </w:r>
      <w:r>
        <w:rPr>
          <w:rStyle w:val="hiddennatural"/>
          <w:lang w:val="en-CA"/>
        </w:rPr>
        <w:t>Yusifov &amp; Hajiyev, 2004; Zazanashvili &amp; Mallon</w:t>
      </w:r>
      <w:r>
        <w:rPr>
          <w:rStyle w:val="hiddennatural"/>
          <w:i/>
          <w:lang w:val="en-CA"/>
        </w:rPr>
        <w:t xml:space="preserve">, </w:t>
      </w:r>
      <w:r>
        <w:rPr>
          <w:rStyle w:val="hiddennatural"/>
          <w:lang w:val="en-CA"/>
        </w:rPr>
        <w:t>2009</w:t>
      </w:r>
      <w:r>
        <w:rPr>
          <w:lang w:val="en-CA"/>
        </w:rPr>
        <w:t>)</w:t>
      </w:r>
      <w:r>
        <w:rPr>
          <w:rFonts w:cs="PerpetuaMTPro"/>
          <w:lang w:val="en-CA" w:eastAsia="ru-RU"/>
        </w:rPr>
        <w:t xml:space="preserve">. </w:t>
      </w:r>
      <w:r>
        <w:rPr>
          <w:rFonts w:ascii="Calibri" w:hAnsi="Calibri"/>
          <w:color w:val="212121"/>
          <w:lang w:val="en-CA"/>
        </w:rPr>
        <w:t>97% of Macaronesian Laurisilva is in Madeira, and is in unfavourable but stable conservation status, the remaining 3% is in the Canary Islands and is considered in favourable conservation status (</w:t>
      </w:r>
      <w:r w:rsidRPr="00FC4200">
        <w:rPr>
          <w:rFonts w:ascii="Calibri" w:hAnsi="Calibri"/>
          <w:color w:val="212121"/>
          <w:lang w:val="en-CA"/>
        </w:rPr>
        <w:t>EEA, 2015</w:t>
      </w:r>
      <w:r w:rsidR="00015157">
        <w:rPr>
          <w:rFonts w:ascii="Calibri" w:hAnsi="Calibri"/>
          <w:color w:val="212121"/>
          <w:lang w:val="en-CA"/>
        </w:rPr>
        <w:t>a</w:t>
      </w:r>
      <w:r>
        <w:rPr>
          <w:rFonts w:ascii="Calibri" w:hAnsi="Calibri"/>
          <w:color w:val="212121"/>
          <w:lang w:val="en-CA"/>
        </w:rPr>
        <w:t>).</w:t>
      </w:r>
    </w:p>
    <w:p w14:paraId="379ADD05" w14:textId="6E1665D6" w:rsidR="0048205B" w:rsidRDefault="0048205B" w:rsidP="00AE389F">
      <w:pPr>
        <w:rPr>
          <w:rFonts w:cs="PerpetuaMTPro"/>
          <w:lang w:val="en-CA" w:eastAsia="ru-RU"/>
        </w:rPr>
      </w:pPr>
      <w:r>
        <w:rPr>
          <w:shd w:val="clear" w:color="auto" w:fill="FFFFFF"/>
          <w:lang w:val="en-CA"/>
        </w:rPr>
        <w:t>The total number of regional extinctions from subtropical forest is unknown. However, noteworthy is the global extinction of the Caspian tiger (</w:t>
      </w:r>
      <w:r>
        <w:rPr>
          <w:i/>
          <w:shd w:val="clear" w:color="auto" w:fill="FFFFFF"/>
          <w:lang w:val="en-CA"/>
        </w:rPr>
        <w:t xml:space="preserve">Panthera tigris </w:t>
      </w:r>
      <w:r w:rsidRPr="00BF6271">
        <w:rPr>
          <w:shd w:val="clear" w:color="auto" w:fill="FFFFFF"/>
          <w:lang w:val="en-CA"/>
        </w:rPr>
        <w:t>ssp.</w:t>
      </w:r>
      <w:r>
        <w:rPr>
          <w:i/>
          <w:shd w:val="clear" w:color="auto" w:fill="FFFFFF"/>
          <w:lang w:val="en-CA"/>
        </w:rPr>
        <w:t xml:space="preserve"> virgata</w:t>
      </w:r>
      <w:r>
        <w:rPr>
          <w:shd w:val="clear" w:color="auto" w:fill="FFFFFF"/>
          <w:lang w:val="en-CA"/>
        </w:rPr>
        <w:t xml:space="preserve">). </w:t>
      </w:r>
      <w:r w:rsidRPr="001F648B">
        <w:rPr>
          <w:shd w:val="clear" w:color="auto" w:fill="FFFFFF"/>
          <w:lang w:val="en-CA"/>
        </w:rPr>
        <w:t>About</w:t>
      </w:r>
      <w:r>
        <w:rPr>
          <w:shd w:val="clear" w:color="auto" w:fill="FFFFFF"/>
          <w:lang w:val="en-CA"/>
        </w:rPr>
        <w:t xml:space="preserve"> 50% of natural Azorean species are in danger of extinction (Dias </w:t>
      </w:r>
      <w:r w:rsidR="00301BD0" w:rsidRPr="00301BD0">
        <w:rPr>
          <w:i/>
          <w:shd w:val="clear" w:color="auto" w:fill="FFFFFF"/>
          <w:lang w:val="en-CA"/>
        </w:rPr>
        <w:t>et al.</w:t>
      </w:r>
      <w:r>
        <w:rPr>
          <w:shd w:val="clear" w:color="auto" w:fill="FFFFFF"/>
          <w:lang w:val="en-CA"/>
        </w:rPr>
        <w:t xml:space="preserve">, 2005). </w:t>
      </w:r>
      <w:r>
        <w:rPr>
          <w:rStyle w:val="hiddennatural"/>
          <w:lang w:val="en-CA"/>
        </w:rPr>
        <w:t>Twenty-one</w:t>
      </w:r>
      <w:r>
        <w:rPr>
          <w:lang w:val="en-CA"/>
        </w:rPr>
        <w:t xml:space="preserve"> species of mammals, birds, reptiles and amphibians in Caucasus forests are globally threatened and included in IUCN Red Lists as vulnerable, endangered or critically endangered. Of these, 8 are endemic (West Caucasian tur</w:t>
      </w:r>
      <w:r>
        <w:rPr>
          <w:i/>
          <w:lang w:val="en-CA"/>
        </w:rPr>
        <w:t xml:space="preserve"> (Capra caucasica)</w:t>
      </w:r>
      <w:r>
        <w:rPr>
          <w:lang w:val="en-CA"/>
        </w:rPr>
        <w:t>, Clarks' lizard</w:t>
      </w:r>
      <w:r>
        <w:rPr>
          <w:rFonts w:cs="Arial"/>
          <w:i/>
          <w:iCs/>
          <w:color w:val="000000"/>
          <w:shd w:val="clear" w:color="auto" w:fill="FFFFFF"/>
          <w:lang w:val="en-CA"/>
        </w:rPr>
        <w:t xml:space="preserve"> (Darevskia clarkorum), </w:t>
      </w:r>
      <w:r>
        <w:rPr>
          <w:lang w:val="en-CA"/>
        </w:rPr>
        <w:t>Charnali lizard</w:t>
      </w:r>
      <w:r>
        <w:rPr>
          <w:rFonts w:cs="Arial"/>
          <w:i/>
          <w:iCs/>
          <w:color w:val="000000"/>
          <w:shd w:val="clear" w:color="auto" w:fill="FFFFFF"/>
          <w:lang w:val="en-CA"/>
        </w:rPr>
        <w:t xml:space="preserve"> (Darevskia dryada), </w:t>
      </w:r>
      <w:r>
        <w:rPr>
          <w:lang w:val="en-CA"/>
        </w:rPr>
        <w:t>large-headed water snake</w:t>
      </w:r>
      <w:r>
        <w:rPr>
          <w:rFonts w:cs="Arial"/>
          <w:i/>
          <w:iCs/>
          <w:color w:val="000000"/>
          <w:shd w:val="clear" w:color="auto" w:fill="FFFFFF"/>
          <w:lang w:val="en-CA"/>
        </w:rPr>
        <w:t xml:space="preserve"> (Natrix megalocephala), </w:t>
      </w:r>
      <w:r>
        <w:rPr>
          <w:rFonts w:cs="Arial"/>
          <w:color w:val="000000"/>
          <w:lang w:val="en-US"/>
        </w:rPr>
        <w:t>Caucasian viper</w:t>
      </w:r>
      <w:r>
        <w:rPr>
          <w:rFonts w:cs="Arial"/>
          <w:i/>
          <w:iCs/>
          <w:color w:val="000000"/>
          <w:shd w:val="clear" w:color="auto" w:fill="FFFFFF"/>
          <w:lang w:val="en-CA"/>
        </w:rPr>
        <w:t xml:space="preserve"> (Vipera kaznakovi), </w:t>
      </w:r>
      <w:r>
        <w:rPr>
          <w:lang w:val="en-CA"/>
        </w:rPr>
        <w:t>Black Sea viper</w:t>
      </w:r>
      <w:r>
        <w:rPr>
          <w:rFonts w:cs="Arial"/>
          <w:i/>
          <w:iCs/>
          <w:color w:val="000000"/>
          <w:shd w:val="clear" w:color="auto" w:fill="FFFFFF"/>
          <w:lang w:val="en-CA"/>
        </w:rPr>
        <w:t xml:space="preserve"> (Vipera pontica), </w:t>
      </w:r>
      <w:r>
        <w:rPr>
          <w:lang w:val="en-CA"/>
        </w:rPr>
        <w:t>Caucasian salamander</w:t>
      </w:r>
      <w:r>
        <w:rPr>
          <w:rFonts w:cs="Arial"/>
          <w:i/>
          <w:iCs/>
          <w:color w:val="000000"/>
          <w:shd w:val="clear" w:color="auto" w:fill="FFFFFF"/>
          <w:lang w:val="en-CA"/>
        </w:rPr>
        <w:t xml:space="preserve"> (Mertensiella caucasica) </w:t>
      </w:r>
      <w:r>
        <w:rPr>
          <w:lang w:val="en-CA"/>
        </w:rPr>
        <w:t>and Persian mountain salamander</w:t>
      </w:r>
      <w:r>
        <w:rPr>
          <w:rFonts w:cs="Arial"/>
          <w:i/>
          <w:iCs/>
          <w:color w:val="000000"/>
          <w:shd w:val="clear" w:color="auto" w:fill="FFFFFF"/>
          <w:lang w:val="en-CA"/>
        </w:rPr>
        <w:t xml:space="preserve"> (Iranodon persicus)</w:t>
      </w:r>
      <w:r>
        <w:rPr>
          <w:lang w:val="en-CA"/>
        </w:rPr>
        <w:t xml:space="preserve"> </w:t>
      </w:r>
      <w:r>
        <w:rPr>
          <w:rStyle w:val="hiddennatural"/>
          <w:lang w:val="en-CA"/>
        </w:rPr>
        <w:t xml:space="preserve">(Nakhutsrishvili </w:t>
      </w:r>
      <w:r w:rsidR="00301BD0" w:rsidRPr="00301BD0">
        <w:rPr>
          <w:rStyle w:val="hiddennatural"/>
          <w:i/>
          <w:lang w:val="en-CA"/>
        </w:rPr>
        <w:t>et al.</w:t>
      </w:r>
      <w:r w:rsidR="00954D37">
        <w:rPr>
          <w:rStyle w:val="hiddennatural"/>
          <w:lang w:val="en-CA"/>
        </w:rPr>
        <w:t>,</w:t>
      </w:r>
      <w:r>
        <w:rPr>
          <w:rStyle w:val="hiddennatural"/>
          <w:lang w:val="en-CA"/>
        </w:rPr>
        <w:t xml:space="preserve"> 2011)</w:t>
      </w:r>
      <w:r>
        <w:rPr>
          <w:lang w:val="en-CA"/>
        </w:rPr>
        <w:t xml:space="preserve">. </w:t>
      </w:r>
      <w:r>
        <w:rPr>
          <w:rFonts w:cs="PerpetuaMTPro"/>
          <w:lang w:val="en-CA" w:eastAsia="ru-RU"/>
        </w:rPr>
        <w:t>The population of Bukhara deer declined to 100 animals in Tajikistan (Bannikov &amp; Zhirnov, 1971; Jungius, 2012).</w:t>
      </w:r>
      <w:r w:rsidDel="00BF6262">
        <w:rPr>
          <w:rFonts w:cs="PerpetuaMTPro"/>
          <w:lang w:val="en-CA" w:eastAsia="ru-RU"/>
        </w:rPr>
        <w:t xml:space="preserve"> </w:t>
      </w:r>
    </w:p>
    <w:p w14:paraId="4B1DD505" w14:textId="77777777" w:rsidR="0048205B" w:rsidRDefault="0048205B" w:rsidP="00AE389F">
      <w:pPr>
        <w:spacing w:after="0"/>
        <w:rPr>
          <w:shd w:val="clear" w:color="auto" w:fill="FFFFFF"/>
          <w:lang w:val="en-CA"/>
        </w:rPr>
      </w:pPr>
    </w:p>
    <w:p w14:paraId="5281F03D" w14:textId="77777777" w:rsidR="0048205B" w:rsidRDefault="0048205B" w:rsidP="00AE389F">
      <w:pPr>
        <w:spacing w:after="0"/>
        <w:rPr>
          <w:bCs/>
          <w:u w:val="single"/>
          <w:lang w:val="en-CA"/>
        </w:rPr>
      </w:pPr>
      <w:r>
        <w:rPr>
          <w:u w:val="single"/>
          <w:lang w:val="en-CA"/>
        </w:rPr>
        <w:t>Attribution of biodiversity trends to direct drivers</w:t>
      </w:r>
    </w:p>
    <w:p w14:paraId="5DEA42AE" w14:textId="7DD6CB94" w:rsidR="0048205B" w:rsidRDefault="0048205B" w:rsidP="00AE389F">
      <w:pPr>
        <w:rPr>
          <w:rFonts w:cs="PerpetuaMTPro"/>
          <w:lang w:val="en-CA" w:eastAsia="ru-RU"/>
        </w:rPr>
      </w:pPr>
      <w:r>
        <w:rPr>
          <w:bCs/>
          <w:lang w:val="en-CA"/>
        </w:rPr>
        <w:t xml:space="preserve">Overgrazing affects all types of remaining subtropical forests, but especially damaged wild </w:t>
      </w:r>
      <w:r>
        <w:rPr>
          <w:rFonts w:cs="PerpetuaMTPro"/>
          <w:lang w:val="en-CA" w:eastAsia="ru-RU"/>
        </w:rPr>
        <w:t xml:space="preserve">walnut-fruit forests in Central Asia because of the lack of good pastures. So far, numbers of livestock (mainly goats and sheep) have been growing. Only in Kyrgyzstan in walnut-fruit forests it increased by 5% from 2012 to 2013 (Asykulov &amp; Chodonova, 2015). This leads to structural homogenization, extinction of rare and endemic species, and introduction of weeds and invasive species like </w:t>
      </w:r>
      <w:r>
        <w:rPr>
          <w:shd w:val="clear" w:color="auto" w:fill="FFFFFF"/>
          <w:lang w:val="en-CA"/>
        </w:rPr>
        <w:t>Japanese spiraea (</w:t>
      </w:r>
      <w:r>
        <w:rPr>
          <w:i/>
          <w:shd w:val="clear" w:color="auto" w:fill="FFFFFF"/>
          <w:lang w:val="en-CA"/>
        </w:rPr>
        <w:t>Spiraea japonica</w:t>
      </w:r>
      <w:r>
        <w:rPr>
          <w:shd w:val="clear" w:color="auto" w:fill="FFFFFF"/>
          <w:lang w:val="en-CA"/>
        </w:rPr>
        <w:t>) (</w:t>
      </w:r>
      <w:r>
        <w:rPr>
          <w:rStyle w:val="hiddennatural"/>
          <w:lang w:val="en-CA"/>
        </w:rPr>
        <w:t xml:space="preserve">Nakhutsrishvili </w:t>
      </w:r>
      <w:r w:rsidR="00301BD0" w:rsidRPr="00301BD0">
        <w:rPr>
          <w:rStyle w:val="hiddennatural"/>
          <w:i/>
          <w:lang w:val="en-CA"/>
        </w:rPr>
        <w:t>et al.</w:t>
      </w:r>
      <w:r>
        <w:rPr>
          <w:rStyle w:val="hiddennatural"/>
          <w:lang w:val="en-CA"/>
        </w:rPr>
        <w:t>,</w:t>
      </w:r>
      <w:r w:rsidRPr="006C3A97">
        <w:rPr>
          <w:rStyle w:val="hiddennatural"/>
          <w:lang w:val="en-CA"/>
        </w:rPr>
        <w:t xml:space="preserve"> 2011; </w:t>
      </w:r>
      <w:r w:rsidRPr="006C3A97">
        <w:rPr>
          <w:rFonts w:cs="PerpetuaMTPro"/>
          <w:lang w:val="en-CA" w:eastAsia="ru-RU"/>
        </w:rPr>
        <w:t xml:space="preserve">Treshkin </w:t>
      </w:r>
      <w:r w:rsidR="00301BD0" w:rsidRPr="00301BD0">
        <w:rPr>
          <w:rFonts w:cs="PerpetuaMTPro"/>
          <w:i/>
          <w:lang w:val="en-CA" w:eastAsia="ru-RU"/>
        </w:rPr>
        <w:t>et al.</w:t>
      </w:r>
      <w:r>
        <w:rPr>
          <w:rFonts w:cs="PerpetuaMTPro"/>
          <w:lang w:val="en-CA" w:eastAsia="ru-RU"/>
        </w:rPr>
        <w:t>,</w:t>
      </w:r>
      <w:r w:rsidRPr="006C3A97">
        <w:rPr>
          <w:rFonts w:cs="PerpetuaMTPro"/>
          <w:lang w:val="en-CA" w:eastAsia="ru-RU"/>
        </w:rPr>
        <w:t xml:space="preserve"> 1998; </w:t>
      </w:r>
      <w:r w:rsidRPr="006C3A97">
        <w:rPr>
          <w:lang w:val="en-CA"/>
        </w:rPr>
        <w:t xml:space="preserve">Shukurov </w:t>
      </w:r>
      <w:r w:rsidR="00301BD0" w:rsidRPr="00301BD0">
        <w:rPr>
          <w:i/>
          <w:lang w:val="en-CA"/>
        </w:rPr>
        <w:t>et al.</w:t>
      </w:r>
      <w:r w:rsidRPr="006C3A97">
        <w:rPr>
          <w:lang w:val="en-CA"/>
        </w:rPr>
        <w:t xml:space="preserve">, 2005; </w:t>
      </w:r>
      <w:r w:rsidRPr="006C3A97">
        <w:rPr>
          <w:rStyle w:val="hiddennatural"/>
          <w:lang w:val="en-CA"/>
        </w:rPr>
        <w:t>Fern</w:t>
      </w:r>
      <w:r w:rsidR="007F31A5">
        <w:rPr>
          <w:rStyle w:val="hiddennatural"/>
          <w:lang w:val="en-CA"/>
        </w:rPr>
        <w:t>á</w:t>
      </w:r>
      <w:r w:rsidRPr="006C3A97">
        <w:rPr>
          <w:rStyle w:val="hiddennatural"/>
          <w:lang w:val="en-CA"/>
        </w:rPr>
        <w:t xml:space="preserve">ndez-Palacios &amp; Arevalo, 1998; Prada </w:t>
      </w:r>
      <w:r w:rsidRPr="00560A71">
        <w:rPr>
          <w:rStyle w:val="hiddennatural"/>
          <w:lang w:val="en-CA"/>
        </w:rPr>
        <w:t>et. al</w:t>
      </w:r>
      <w:r w:rsidRPr="006C3A97">
        <w:rPr>
          <w:rStyle w:val="hiddennatural"/>
          <w:lang w:val="en-CA"/>
        </w:rPr>
        <w:t>.,</w:t>
      </w:r>
      <w:r>
        <w:rPr>
          <w:rStyle w:val="hiddennatural"/>
          <w:lang w:val="en-CA"/>
        </w:rPr>
        <w:t xml:space="preserve"> 2009; Asykulov &amp; Chodonova, 2015</w:t>
      </w:r>
      <w:r>
        <w:rPr>
          <w:rFonts w:cs="PerpetuaMTPro"/>
          <w:lang w:val="en-CA" w:eastAsia="ru-RU"/>
        </w:rPr>
        <w:t>).</w:t>
      </w:r>
    </w:p>
    <w:p w14:paraId="7F0CE3F9" w14:textId="414B7D61" w:rsidR="0048205B" w:rsidRDefault="0048205B" w:rsidP="00AE389F">
      <w:pPr>
        <w:rPr>
          <w:bCs/>
          <w:lang w:val="en-CA"/>
        </w:rPr>
      </w:pPr>
      <w:r>
        <w:rPr>
          <w:bCs/>
          <w:lang w:val="en-CA"/>
        </w:rPr>
        <w:t>In Macaronesia tourism exerts pressure on ecosystems through recreational activities, disturbance of species, and risk of fires and wastes. From 1960 to 1998 the number of tourists increased from 940,000 to 12.5 million people each year, 6 times as large as the local population. The resulting anthropogenic pressure impairs natural ecosystem functioning (</w:t>
      </w:r>
      <w:r w:rsidRPr="00FC4200">
        <w:rPr>
          <w:rStyle w:val="hiddennatural"/>
          <w:lang w:val="en-CA"/>
        </w:rPr>
        <w:t>European Comission, 2014</w:t>
      </w:r>
      <w:r>
        <w:rPr>
          <w:rStyle w:val="hiddennatural"/>
          <w:lang w:val="en-CA"/>
        </w:rPr>
        <w:t>; Fern</w:t>
      </w:r>
      <w:r w:rsidR="007F31A5">
        <w:rPr>
          <w:rStyle w:val="hiddennatural"/>
          <w:lang w:val="en-CA"/>
        </w:rPr>
        <w:t>á</w:t>
      </w:r>
      <w:r>
        <w:rPr>
          <w:rStyle w:val="hiddennatural"/>
          <w:lang w:val="en-CA"/>
        </w:rPr>
        <w:t>ndez-Palacios &amp; Arevalo, 1998</w:t>
      </w:r>
      <w:r>
        <w:rPr>
          <w:bCs/>
          <w:lang w:val="en-CA"/>
        </w:rPr>
        <w:t>).</w:t>
      </w:r>
    </w:p>
    <w:p w14:paraId="2C92D4B3" w14:textId="77777777" w:rsidR="0048205B" w:rsidRDefault="0048205B" w:rsidP="00AE389F">
      <w:pPr>
        <w:rPr>
          <w:lang w:val="en-CA"/>
        </w:rPr>
      </w:pPr>
      <w:r>
        <w:rPr>
          <w:lang w:val="en-CA"/>
        </w:rPr>
        <w:t>In Azerbaijan water storage facilities have transformed the water regime downstream the Kura River, making it drier and without regular floods. These conditions are unsuitable for Tugai forest (Sadygov, 2012).</w:t>
      </w:r>
    </w:p>
    <w:p w14:paraId="17F699A4" w14:textId="483DBACA" w:rsidR="0048205B" w:rsidRDefault="0048205B" w:rsidP="00AE389F">
      <w:pPr>
        <w:rPr>
          <w:color w:val="231F20"/>
          <w:lang w:val="en-CA"/>
        </w:rPr>
      </w:pPr>
      <w:r>
        <w:rPr>
          <w:color w:val="231F20"/>
          <w:lang w:val="en-CA"/>
        </w:rPr>
        <w:t xml:space="preserve">Aridification caused by global warming negatively affects Hyrcanian and </w:t>
      </w:r>
      <w:r>
        <w:rPr>
          <w:rFonts w:cs="PerpetuaMTPro"/>
          <w:lang w:val="en-CA" w:eastAsia="ru-RU"/>
        </w:rPr>
        <w:t>walnut-fruit forests -</w:t>
      </w:r>
      <w:r>
        <w:rPr>
          <w:color w:val="231F20"/>
          <w:lang w:val="en-CA"/>
        </w:rPr>
        <w:t xml:space="preserve"> dryer forest types (</w:t>
      </w:r>
      <w:r w:rsidRPr="00FC4200">
        <w:rPr>
          <w:color w:val="231F20"/>
          <w:lang w:val="en-CA"/>
        </w:rPr>
        <w:t>IPCC, 2014</w:t>
      </w:r>
      <w:r w:rsidR="00A7077A">
        <w:rPr>
          <w:color w:val="231F20"/>
          <w:lang w:val="en-CA"/>
        </w:rPr>
        <w:t>a</w:t>
      </w:r>
      <w:r>
        <w:rPr>
          <w:color w:val="231F20"/>
          <w:lang w:val="en-CA"/>
        </w:rPr>
        <w:t>) and they lose mesophytes (</w:t>
      </w:r>
      <w:r w:rsidRPr="00FC4200">
        <w:rPr>
          <w:color w:val="231F20"/>
          <w:lang w:val="en-CA"/>
        </w:rPr>
        <w:t>Program and Action Plan, 2015</w:t>
      </w:r>
      <w:r>
        <w:rPr>
          <w:color w:val="231F20"/>
          <w:lang w:val="en-CA"/>
        </w:rPr>
        <w:t xml:space="preserve">). Increasingly, the frequency of catastrophic floods and forest fires caused by climate change, cause the decline of species richness in all subtropical forests </w:t>
      </w:r>
      <w:r>
        <w:rPr>
          <w:lang w:val="en-US"/>
        </w:rPr>
        <w:t>within Europe and Central Asia</w:t>
      </w:r>
      <w:r>
        <w:rPr>
          <w:color w:val="231F20"/>
          <w:lang w:val="en-CA"/>
        </w:rPr>
        <w:t xml:space="preserve"> </w:t>
      </w:r>
      <w:r>
        <w:rPr>
          <w:rStyle w:val="hiddennatural"/>
          <w:lang w:val="en-CA"/>
        </w:rPr>
        <w:t xml:space="preserve">(Prada </w:t>
      </w:r>
      <w:r w:rsidRPr="00560A71">
        <w:rPr>
          <w:rStyle w:val="hiddennatural"/>
          <w:lang w:val="en-CA"/>
        </w:rPr>
        <w:t>et. al</w:t>
      </w:r>
      <w:r w:rsidRPr="00F966E2">
        <w:rPr>
          <w:rStyle w:val="hiddennatural"/>
          <w:lang w:val="en-CA"/>
        </w:rPr>
        <w:t>.,</w:t>
      </w:r>
      <w:r>
        <w:rPr>
          <w:rStyle w:val="hiddennatural"/>
          <w:lang w:val="en-CA"/>
        </w:rPr>
        <w:t xml:space="preserve"> 2009; Succow &amp; Uppenbrink, 2009; Zazanashvili &amp; Mallon, 2009)</w:t>
      </w:r>
      <w:r>
        <w:rPr>
          <w:color w:val="231F20"/>
          <w:lang w:val="en-CA"/>
        </w:rPr>
        <w:t>.</w:t>
      </w:r>
    </w:p>
    <w:p w14:paraId="6A70EE69" w14:textId="5D09616B" w:rsidR="0048205B" w:rsidRDefault="0048205B" w:rsidP="00AE389F">
      <w:pPr>
        <w:rPr>
          <w:bCs/>
          <w:lang w:val="en-CA"/>
        </w:rPr>
      </w:pPr>
      <w:r>
        <w:rPr>
          <w:bCs/>
          <w:lang w:val="en-CA"/>
        </w:rPr>
        <w:lastRenderedPageBreak/>
        <w:t>Invasive species affect all types of subtropical forests (</w:t>
      </w:r>
      <w:r>
        <w:rPr>
          <w:rStyle w:val="hiddennatural"/>
          <w:lang w:val="en-CA"/>
        </w:rPr>
        <w:t>Fern</w:t>
      </w:r>
      <w:r w:rsidR="007F31A5">
        <w:rPr>
          <w:rStyle w:val="hiddennatural"/>
          <w:lang w:val="en-CA"/>
        </w:rPr>
        <w:t>á</w:t>
      </w:r>
      <w:r>
        <w:rPr>
          <w:rStyle w:val="hiddennatural"/>
          <w:lang w:val="en-CA"/>
        </w:rPr>
        <w:t xml:space="preserve">ndez-Palacios &amp; Arevalo, 1998; </w:t>
      </w:r>
      <w:r>
        <w:rPr>
          <w:bCs/>
          <w:lang w:val="en-CA"/>
        </w:rPr>
        <w:t xml:space="preserve">Shukurov, 2016). The </w:t>
      </w:r>
      <w:r>
        <w:rPr>
          <w:lang w:val="en-CA"/>
        </w:rPr>
        <w:t xml:space="preserve">Azorean flora consists of 1,007 plants species, 707 of which have been introduced mostly in the last fifty years (Dias </w:t>
      </w:r>
      <w:r w:rsidR="00301BD0" w:rsidRPr="00301BD0">
        <w:rPr>
          <w:i/>
          <w:lang w:val="en-CA"/>
        </w:rPr>
        <w:t>et al.</w:t>
      </w:r>
      <w:r>
        <w:rPr>
          <w:lang w:val="en-CA"/>
        </w:rPr>
        <w:t>,</w:t>
      </w:r>
      <w:r w:rsidRPr="00F966E2">
        <w:rPr>
          <w:lang w:val="en-CA"/>
        </w:rPr>
        <w:t xml:space="preserve"> 2005</w:t>
      </w:r>
      <w:r>
        <w:rPr>
          <w:lang w:val="en-CA"/>
        </w:rPr>
        <w:t xml:space="preserve">). </w:t>
      </w:r>
      <w:r>
        <w:rPr>
          <w:bCs/>
          <w:lang w:val="en-CA"/>
        </w:rPr>
        <w:t>An invasion of box tree moth (</w:t>
      </w:r>
      <w:r>
        <w:rPr>
          <w:bCs/>
          <w:i/>
          <w:lang w:val="en-CA"/>
        </w:rPr>
        <w:t>Cydalima perspectalis)</w:t>
      </w:r>
      <w:r>
        <w:rPr>
          <w:bCs/>
          <w:lang w:val="en-CA"/>
        </w:rPr>
        <w:t xml:space="preserve"> in 2012 in the Caucasus exemplifies the magnitude of pest damage in the region. It has developed in an active pest outbreak in 2013, and expanded from common box (</w:t>
      </w:r>
      <w:r>
        <w:rPr>
          <w:bCs/>
          <w:i/>
          <w:lang w:val="en-CA"/>
        </w:rPr>
        <w:t>Buxus sempervirens)</w:t>
      </w:r>
      <w:r>
        <w:rPr>
          <w:bCs/>
          <w:lang w:val="en-CA"/>
        </w:rPr>
        <w:t xml:space="preserve"> into an endemic relict box (</w:t>
      </w:r>
      <w:r>
        <w:rPr>
          <w:bCs/>
          <w:i/>
          <w:lang w:val="en-CA"/>
        </w:rPr>
        <w:t xml:space="preserve">Buxus colchica) </w:t>
      </w:r>
      <w:r>
        <w:rPr>
          <w:bCs/>
          <w:lang w:val="en-CA"/>
        </w:rPr>
        <w:t xml:space="preserve">in the wild (Gninenko </w:t>
      </w:r>
      <w:r w:rsidR="00301BD0" w:rsidRPr="00301BD0">
        <w:rPr>
          <w:bCs/>
          <w:i/>
          <w:lang w:val="en-CA"/>
        </w:rPr>
        <w:t>et al.</w:t>
      </w:r>
      <w:r>
        <w:rPr>
          <w:bCs/>
          <w:lang w:val="en-CA"/>
        </w:rPr>
        <w:t>,</w:t>
      </w:r>
      <w:r w:rsidRPr="00F966E2">
        <w:rPr>
          <w:bCs/>
          <w:lang w:val="en-CA"/>
        </w:rPr>
        <w:t xml:space="preserve"> 2014). In 2015 it reached Abkhazia and Crimea, and has destroyed most </w:t>
      </w:r>
      <w:r w:rsidRPr="00560A71">
        <w:rPr>
          <w:bCs/>
          <w:lang w:val="en-CA"/>
        </w:rPr>
        <w:t xml:space="preserve">Buxus colchica </w:t>
      </w:r>
      <w:r w:rsidRPr="00F966E2">
        <w:rPr>
          <w:bCs/>
          <w:lang w:val="en-CA"/>
        </w:rPr>
        <w:t xml:space="preserve">in the Caucasus Colchic forests (Abasov </w:t>
      </w:r>
      <w:r w:rsidR="00301BD0" w:rsidRPr="00301BD0">
        <w:rPr>
          <w:bCs/>
          <w:i/>
          <w:lang w:val="en-CA"/>
        </w:rPr>
        <w:t>et al.</w:t>
      </w:r>
      <w:r w:rsidRPr="00560A71">
        <w:rPr>
          <w:bCs/>
          <w:lang w:val="en-CA"/>
        </w:rPr>
        <w:t>,</w:t>
      </w:r>
      <w:r>
        <w:rPr>
          <w:bCs/>
          <w:lang w:val="en-CA"/>
        </w:rPr>
        <w:t xml:space="preserve"> 2016).</w:t>
      </w:r>
      <w:r>
        <w:rPr>
          <w:rFonts w:cs="PerpetuaMTPro"/>
          <w:lang w:val="en-CA" w:eastAsia="ru-RU"/>
        </w:rPr>
        <w:t xml:space="preserve"> Pest outbreak effects have been exacerbated by destabilisation of ecosystems due to pesticide application </w:t>
      </w:r>
      <w:r>
        <w:rPr>
          <w:bCs/>
          <w:lang w:val="en-CA"/>
        </w:rPr>
        <w:t>(Shukurov, 2016). P</w:t>
      </w:r>
      <w:r>
        <w:rPr>
          <w:lang w:val="en-CA"/>
        </w:rPr>
        <w:t>ollution from agricultural sources has caused a strong</w:t>
      </w:r>
      <w:r>
        <w:rPr>
          <w:bCs/>
          <w:lang w:val="en-CA"/>
        </w:rPr>
        <w:t xml:space="preserve"> decrease in the area covered by subtropical forest ecosystems (</w:t>
      </w:r>
      <w:hyperlink r:id="rId947" w:history="1">
        <w:r w:rsidRPr="00B3050B">
          <w:rPr>
            <w:bCs/>
          </w:rPr>
          <w:t xml:space="preserve">Kuz'mina &amp; </w:t>
        </w:r>
      </w:hyperlink>
      <w:hyperlink r:id="rId948" w:history="1">
        <w:r w:rsidRPr="00B3050B">
          <w:rPr>
            <w:bCs/>
          </w:rPr>
          <w:t>Treshkin</w:t>
        </w:r>
      </w:hyperlink>
      <w:r>
        <w:rPr>
          <w:bCs/>
          <w:lang w:val="en-CA"/>
        </w:rPr>
        <w:t xml:space="preserve">, 1997; </w:t>
      </w:r>
      <w:r>
        <w:rPr>
          <w:lang w:val="en-CA"/>
        </w:rPr>
        <w:t xml:space="preserve">Shukurov </w:t>
      </w:r>
      <w:r w:rsidR="00301BD0" w:rsidRPr="00301BD0">
        <w:rPr>
          <w:i/>
          <w:lang w:val="en-CA"/>
        </w:rPr>
        <w:t>et al.</w:t>
      </w:r>
      <w:r w:rsidRPr="00560A71">
        <w:rPr>
          <w:lang w:val="en-CA"/>
        </w:rPr>
        <w:t>,</w:t>
      </w:r>
      <w:r w:rsidRPr="00F966E2">
        <w:rPr>
          <w:lang w:val="en-CA"/>
        </w:rPr>
        <w:t xml:space="preserve"> 2005</w:t>
      </w:r>
      <w:r>
        <w:rPr>
          <w:lang w:val="en-CA"/>
        </w:rPr>
        <w:t xml:space="preserve">; </w:t>
      </w:r>
      <w:r>
        <w:rPr>
          <w:rStyle w:val="hiddennatural"/>
          <w:lang w:val="en-CA"/>
        </w:rPr>
        <w:t>Zazanashvili &amp; Mallon, 2009</w:t>
      </w:r>
      <w:r>
        <w:rPr>
          <w:bCs/>
          <w:lang w:val="en-CA"/>
        </w:rPr>
        <w:t>).</w:t>
      </w:r>
    </w:p>
    <w:p w14:paraId="09771714" w14:textId="6E944D3A" w:rsidR="0048205B" w:rsidRDefault="0048205B" w:rsidP="00AE389F">
      <w:pPr>
        <w:rPr>
          <w:bCs/>
          <w:lang w:val="en-CA"/>
        </w:rPr>
      </w:pPr>
      <w:r>
        <w:rPr>
          <w:lang w:val="en-CA"/>
        </w:rPr>
        <w:t xml:space="preserve">In Central Asia, mining projects have been developed in </w:t>
      </w:r>
      <w:r>
        <w:rPr>
          <w:rFonts w:cs="PerpetuaMTPro"/>
          <w:lang w:val="en-CA" w:eastAsia="ru-RU"/>
        </w:rPr>
        <w:t>walnut-fruit forests, polluting air and water and leading to the degradation of the forest vegetation (</w:t>
      </w:r>
      <w:r>
        <w:rPr>
          <w:lang w:val="en-CA"/>
        </w:rPr>
        <w:t>Janick, 2003</w:t>
      </w:r>
      <w:r>
        <w:rPr>
          <w:rFonts w:cs="PerpetuaMTPro"/>
          <w:lang w:val="en-CA" w:eastAsia="ru-RU"/>
        </w:rPr>
        <w:t>).</w:t>
      </w:r>
    </w:p>
    <w:p w14:paraId="38BD0114" w14:textId="37D2EE93" w:rsidR="0048205B" w:rsidRDefault="0048205B" w:rsidP="00AE389F">
      <w:pPr>
        <w:rPr>
          <w:rFonts w:cs="PerpetuaMTPro"/>
          <w:lang w:val="en-CA" w:eastAsia="ru-RU"/>
        </w:rPr>
      </w:pPr>
      <w:r>
        <w:rPr>
          <w:rFonts w:cs="PerpetuaMTPro"/>
          <w:lang w:val="en-CA" w:eastAsia="ru-RU"/>
        </w:rPr>
        <w:t>After the collapse of the Soviet Union many fields and plantations were abandoned and a process of natural reforestation started (</w:t>
      </w:r>
      <w:r>
        <w:rPr>
          <w:rStyle w:val="hiddennatural"/>
          <w:lang w:val="en-CA"/>
        </w:rPr>
        <w:t xml:space="preserve">Nakhutsrishvili </w:t>
      </w:r>
      <w:r w:rsidR="00301BD0" w:rsidRPr="00301BD0">
        <w:rPr>
          <w:rStyle w:val="hiddennatural"/>
          <w:i/>
          <w:lang w:val="en-CA"/>
        </w:rPr>
        <w:t>et al.</w:t>
      </w:r>
      <w:r w:rsidRPr="00F966E2">
        <w:rPr>
          <w:rStyle w:val="hiddennatural"/>
          <w:lang w:val="en-CA"/>
        </w:rPr>
        <w:t xml:space="preserve"> 2011</w:t>
      </w:r>
      <w:r>
        <w:rPr>
          <w:rFonts w:cs="PerpetuaMTPro"/>
          <w:lang w:val="en-CA" w:eastAsia="ru-RU"/>
        </w:rPr>
        <w:t>). Today these are gradually being returned to agriculture, thereby preventing the expansion of subtropical ecosystems in this way (</w:t>
      </w:r>
      <w:r>
        <w:rPr>
          <w:lang w:val="en-CA"/>
        </w:rPr>
        <w:t xml:space="preserve">Shukurov </w:t>
      </w:r>
      <w:r w:rsidR="00301BD0" w:rsidRPr="00301BD0">
        <w:rPr>
          <w:i/>
          <w:lang w:val="en-CA"/>
        </w:rPr>
        <w:t>et al.</w:t>
      </w:r>
      <w:r w:rsidRPr="00F966E2">
        <w:rPr>
          <w:lang w:val="en-CA"/>
        </w:rPr>
        <w:t>,</w:t>
      </w:r>
      <w:r>
        <w:rPr>
          <w:lang w:val="en-CA"/>
        </w:rPr>
        <w:t xml:space="preserve"> 2015</w:t>
      </w:r>
      <w:r>
        <w:rPr>
          <w:rFonts w:cs="PerpetuaMTPro"/>
          <w:lang w:val="en-CA" w:eastAsia="ru-RU"/>
        </w:rPr>
        <w:t>).</w:t>
      </w:r>
    </w:p>
    <w:p w14:paraId="45DF398D" w14:textId="5F495CEB" w:rsidR="0048205B" w:rsidRDefault="0048205B" w:rsidP="00AE389F">
      <w:pPr>
        <w:rPr>
          <w:rFonts w:cs="PerpetuaMTPro"/>
          <w:lang w:val="en-CA" w:eastAsia="ru-RU"/>
        </w:rPr>
      </w:pPr>
      <w:r>
        <w:rPr>
          <w:shd w:val="clear" w:color="auto" w:fill="FFFFFF"/>
          <w:lang w:val="en-CA"/>
        </w:rPr>
        <w:t xml:space="preserve">Countries have recognized the necessity to conserve the remaining subtropical forests and species and to establish protected areas (Turdieva </w:t>
      </w:r>
      <w:r w:rsidR="00301BD0" w:rsidRPr="00301BD0">
        <w:rPr>
          <w:i/>
          <w:shd w:val="clear" w:color="auto" w:fill="FFFFFF"/>
          <w:lang w:val="en-CA"/>
        </w:rPr>
        <w:t>et al.</w:t>
      </w:r>
      <w:r w:rsidRPr="00F966E2">
        <w:rPr>
          <w:shd w:val="clear" w:color="auto" w:fill="FFFFFF"/>
          <w:lang w:val="en-CA"/>
        </w:rPr>
        <w:t xml:space="preserve">, 2007; </w:t>
      </w:r>
      <w:r w:rsidR="0039413B">
        <w:rPr>
          <w:shd w:val="clear" w:color="auto" w:fill="FFFFFF"/>
          <w:lang w:val="en-CA"/>
        </w:rPr>
        <w:t>Government of</w:t>
      </w:r>
      <w:r w:rsidR="0039413B" w:rsidRPr="00F966E2">
        <w:rPr>
          <w:shd w:val="clear" w:color="auto" w:fill="FFFFFF"/>
          <w:lang w:val="en-CA"/>
        </w:rPr>
        <w:t xml:space="preserve"> </w:t>
      </w:r>
      <w:r w:rsidRPr="00F966E2">
        <w:rPr>
          <w:shd w:val="clear" w:color="auto" w:fill="FFFFFF"/>
          <w:lang w:val="en-CA"/>
        </w:rPr>
        <w:t>Kyrgyz</w:t>
      </w:r>
      <w:r w:rsidR="0039413B">
        <w:rPr>
          <w:shd w:val="clear" w:color="auto" w:fill="FFFFFF"/>
          <w:lang w:val="en-CA"/>
        </w:rPr>
        <w:t>stan</w:t>
      </w:r>
      <w:r w:rsidRPr="00F966E2">
        <w:rPr>
          <w:shd w:val="clear" w:color="auto" w:fill="FFFFFF"/>
          <w:lang w:val="en-CA"/>
        </w:rPr>
        <w:t xml:space="preserve">, 2014; </w:t>
      </w:r>
      <w:r w:rsidR="002C59B1">
        <w:rPr>
          <w:shd w:val="clear" w:color="auto" w:fill="FFFFFF"/>
          <w:lang w:val="en-CA"/>
        </w:rPr>
        <w:t>Government of Tajikistan</w:t>
      </w:r>
      <w:r>
        <w:rPr>
          <w:shd w:val="clear" w:color="auto" w:fill="FFFFFF"/>
          <w:lang w:val="en-CA"/>
        </w:rPr>
        <w:t xml:space="preserve">, 2014; </w:t>
      </w:r>
      <w:r w:rsidR="0039413B">
        <w:rPr>
          <w:shd w:val="clear" w:color="auto" w:fill="FFFFFF"/>
          <w:lang w:val="en-CA"/>
        </w:rPr>
        <w:t xml:space="preserve">Government of </w:t>
      </w:r>
      <w:r>
        <w:rPr>
          <w:shd w:val="clear" w:color="auto" w:fill="FFFFFF"/>
          <w:lang w:val="en-CA"/>
        </w:rPr>
        <w:t xml:space="preserve">Turkmenistan, 2015; </w:t>
      </w:r>
      <w:r w:rsidR="0039413B">
        <w:rPr>
          <w:shd w:val="clear" w:color="auto" w:fill="FFFFFF"/>
          <w:lang w:val="en-CA"/>
        </w:rPr>
        <w:t>Government</w:t>
      </w:r>
      <w:r>
        <w:rPr>
          <w:shd w:val="clear" w:color="auto" w:fill="FFFFFF"/>
          <w:lang w:val="en-CA"/>
        </w:rPr>
        <w:t xml:space="preserve"> of Kazakhstan, 2015; </w:t>
      </w:r>
      <w:r w:rsidR="00156087">
        <w:rPr>
          <w:shd w:val="clear" w:color="auto" w:fill="FFFFFF"/>
          <w:lang w:val="en-CA"/>
        </w:rPr>
        <w:t>Government of Uzbekistan</w:t>
      </w:r>
      <w:r w:rsidRPr="00F966E2">
        <w:rPr>
          <w:shd w:val="clear" w:color="auto" w:fill="FFFFFF"/>
          <w:lang w:val="en-CA"/>
        </w:rPr>
        <w:t>, 2015</w:t>
      </w:r>
      <w:r>
        <w:rPr>
          <w:shd w:val="clear" w:color="auto" w:fill="FFFFFF"/>
          <w:lang w:val="en-CA"/>
        </w:rPr>
        <w:t>). For example, all remaining laurel forests in the Canary Islands are protected (</w:t>
      </w:r>
      <w:r>
        <w:rPr>
          <w:rStyle w:val="hiddennatural"/>
          <w:lang w:val="en-CA"/>
        </w:rPr>
        <w:t>Fern</w:t>
      </w:r>
      <w:r w:rsidR="0039413B">
        <w:rPr>
          <w:rStyle w:val="hiddennatural"/>
          <w:lang w:val="en-CA"/>
        </w:rPr>
        <w:t>á</w:t>
      </w:r>
      <w:r>
        <w:rPr>
          <w:rStyle w:val="hiddennatural"/>
          <w:lang w:val="en-CA"/>
        </w:rPr>
        <w:t>ndez-Palacios &amp; Arevalo, 1998</w:t>
      </w:r>
      <w:r>
        <w:rPr>
          <w:shd w:val="clear" w:color="auto" w:fill="FFFFFF"/>
          <w:lang w:val="en-CA"/>
        </w:rPr>
        <w:t>), and 37% of Hyrcani</w:t>
      </w:r>
      <w:r>
        <w:rPr>
          <w:shd w:val="clear" w:color="auto" w:fill="FFFFFF"/>
          <w:lang w:val="en-US"/>
        </w:rPr>
        <w:t>an</w:t>
      </w:r>
      <w:r>
        <w:rPr>
          <w:shd w:val="clear" w:color="auto" w:fill="FFFFFF"/>
          <w:lang w:val="en-CA"/>
        </w:rPr>
        <w:t xml:space="preserve"> forests in Europe and Central Asia are covered by protected areas (</w:t>
      </w:r>
      <w:r>
        <w:rPr>
          <w:rStyle w:val="hiddennatural"/>
          <w:lang w:val="en-CA"/>
        </w:rPr>
        <w:t xml:space="preserve">Nakhutsrishvili </w:t>
      </w:r>
      <w:r w:rsidR="00301BD0" w:rsidRPr="00301BD0">
        <w:rPr>
          <w:rStyle w:val="hiddennatural"/>
          <w:i/>
          <w:lang w:val="en-CA"/>
        </w:rPr>
        <w:t>et al.</w:t>
      </w:r>
      <w:r>
        <w:rPr>
          <w:rStyle w:val="hiddennatural"/>
          <w:lang w:val="en-CA"/>
        </w:rPr>
        <w:t>, 2015</w:t>
      </w:r>
      <w:r>
        <w:rPr>
          <w:shd w:val="clear" w:color="auto" w:fill="FFFFFF"/>
          <w:lang w:val="en-CA"/>
        </w:rPr>
        <w:t>). Programmes on forest restoration have started in some countries (</w:t>
      </w:r>
      <w:r>
        <w:rPr>
          <w:rFonts w:cs="PerpetuaMTPro"/>
          <w:lang w:val="en-CA" w:eastAsia="ru-RU"/>
        </w:rPr>
        <w:t>ENPI-FLEG, 2015</w:t>
      </w:r>
      <w:r>
        <w:rPr>
          <w:shd w:val="clear" w:color="auto" w:fill="FFFFFF"/>
          <w:lang w:val="en-CA"/>
        </w:rPr>
        <w:t xml:space="preserve">), to promote the recovery of species diversity and habitat. Due to implemented measures, populations of some threatened species have become stable or even slowly growing, such as </w:t>
      </w:r>
      <w:r>
        <w:rPr>
          <w:rFonts w:cs="PerpetuaMTPro"/>
          <w:lang w:val="en-CA" w:eastAsia="ru-RU"/>
        </w:rPr>
        <w:t xml:space="preserve">Bukhara deer in Kazakhstan (Greifswald, 2010; </w:t>
      </w:r>
      <w:r w:rsidR="0039413B">
        <w:rPr>
          <w:shd w:val="clear" w:color="auto" w:fill="FFFFFF"/>
          <w:lang w:val="en-CA"/>
        </w:rPr>
        <w:t>Government</w:t>
      </w:r>
      <w:r>
        <w:rPr>
          <w:shd w:val="clear" w:color="auto" w:fill="FFFFFF"/>
          <w:lang w:val="en-CA"/>
        </w:rPr>
        <w:t xml:space="preserve"> of Kazakhstan, 2015; </w:t>
      </w:r>
      <w:r w:rsidR="0039413B">
        <w:rPr>
          <w:shd w:val="clear" w:color="auto" w:fill="FFFFFF"/>
          <w:lang w:val="en-CA"/>
        </w:rPr>
        <w:t xml:space="preserve">Government </w:t>
      </w:r>
      <w:r>
        <w:rPr>
          <w:shd w:val="clear" w:color="auto" w:fill="FFFFFF"/>
          <w:lang w:val="en-CA"/>
        </w:rPr>
        <w:t xml:space="preserve">of Turkey, 2014; </w:t>
      </w:r>
      <w:r w:rsidR="00156087">
        <w:rPr>
          <w:shd w:val="clear" w:color="auto" w:fill="FFFFFF"/>
          <w:lang w:val="en-CA"/>
        </w:rPr>
        <w:t>Government of Uzbekistan</w:t>
      </w:r>
      <w:r w:rsidRPr="00F966E2">
        <w:rPr>
          <w:shd w:val="clear" w:color="auto" w:fill="FFFFFF"/>
          <w:lang w:val="en-CA"/>
        </w:rPr>
        <w:t>,</w:t>
      </w:r>
      <w:r>
        <w:rPr>
          <w:shd w:val="clear" w:color="auto" w:fill="FFFFFF"/>
          <w:lang w:val="en-CA"/>
        </w:rPr>
        <w:t xml:space="preserve"> 2015; </w:t>
      </w:r>
      <w:r w:rsidR="002C59B1">
        <w:rPr>
          <w:shd w:val="clear" w:color="auto" w:fill="FFFFFF"/>
          <w:lang w:val="en-CA"/>
        </w:rPr>
        <w:t xml:space="preserve">Government of Tajikistan </w:t>
      </w:r>
      <w:r w:rsidRPr="00F966E2">
        <w:rPr>
          <w:shd w:val="clear" w:color="auto" w:fill="FFFFFF"/>
          <w:lang w:val="en-CA"/>
        </w:rPr>
        <w:t>,</w:t>
      </w:r>
      <w:r>
        <w:rPr>
          <w:shd w:val="clear" w:color="auto" w:fill="FFFFFF"/>
          <w:lang w:val="en-CA"/>
        </w:rPr>
        <w:t xml:space="preserve"> 2014; </w:t>
      </w:r>
      <w:r w:rsidR="0039413B">
        <w:rPr>
          <w:shd w:val="clear" w:color="auto" w:fill="FFFFFF"/>
          <w:lang w:val="en-CA"/>
        </w:rPr>
        <w:t xml:space="preserve">Government of </w:t>
      </w:r>
      <w:r>
        <w:rPr>
          <w:shd w:val="clear" w:color="auto" w:fill="FFFFFF"/>
          <w:lang w:val="en-CA"/>
        </w:rPr>
        <w:t>Kyrgyz</w:t>
      </w:r>
      <w:r w:rsidR="0039413B">
        <w:rPr>
          <w:shd w:val="clear" w:color="auto" w:fill="FFFFFF"/>
          <w:lang w:val="en-CA"/>
        </w:rPr>
        <w:t>stan</w:t>
      </w:r>
      <w:r>
        <w:rPr>
          <w:shd w:val="clear" w:color="auto" w:fill="FFFFFF"/>
          <w:lang w:val="en-CA"/>
        </w:rPr>
        <w:t xml:space="preserve">, 2014; </w:t>
      </w:r>
      <w:r w:rsidR="003B31BD">
        <w:rPr>
          <w:shd w:val="clear" w:color="auto" w:fill="FFFFFF"/>
          <w:lang w:val="en-CA"/>
        </w:rPr>
        <w:t>Government</w:t>
      </w:r>
      <w:r>
        <w:rPr>
          <w:shd w:val="clear" w:color="auto" w:fill="FFFFFF"/>
          <w:lang w:val="en-CA"/>
        </w:rPr>
        <w:t xml:space="preserve"> of Tajikistan, 2016; </w:t>
      </w:r>
      <w:r w:rsidR="003B31BD">
        <w:rPr>
          <w:shd w:val="clear" w:color="auto" w:fill="FFFFFF"/>
          <w:lang w:val="en-CA"/>
        </w:rPr>
        <w:t xml:space="preserve">Government of </w:t>
      </w:r>
      <w:r>
        <w:rPr>
          <w:shd w:val="clear" w:color="auto" w:fill="FFFFFF"/>
          <w:lang w:val="en-CA"/>
        </w:rPr>
        <w:t>Turkmenistan, 2015).</w:t>
      </w:r>
    </w:p>
    <w:p w14:paraId="1FAFB589" w14:textId="77777777" w:rsidR="0048205B" w:rsidRDefault="0048205B" w:rsidP="00AE389F">
      <w:pPr>
        <w:spacing w:after="0"/>
        <w:rPr>
          <w:rFonts w:eastAsia="Times New Roman" w:cs="Times New Roman"/>
          <w:lang w:val="en-CA" w:eastAsia="en-GB"/>
        </w:rPr>
      </w:pPr>
    </w:p>
    <w:p w14:paraId="32D3FE0B" w14:textId="77777777" w:rsidR="0048205B" w:rsidRDefault="0048205B" w:rsidP="001F0516">
      <w:pPr>
        <w:pStyle w:val="Heading4"/>
        <w:rPr>
          <w:lang w:val="en-GB"/>
        </w:rPr>
      </w:pPr>
      <w:bookmarkStart w:id="967" w:name="_Toc519504523"/>
      <w:r>
        <w:t>Temperate grasslands</w:t>
      </w:r>
      <w:bookmarkEnd w:id="967"/>
      <w:r>
        <w:t xml:space="preserve"> </w:t>
      </w:r>
    </w:p>
    <w:p w14:paraId="09C5CB75" w14:textId="77777777" w:rsidR="0048205B" w:rsidRDefault="0048205B" w:rsidP="00AE389F">
      <w:pPr>
        <w:spacing w:after="0"/>
        <w:rPr>
          <w:u w:val="single"/>
          <w:lang w:val="en-US"/>
        </w:rPr>
      </w:pPr>
      <w:r>
        <w:rPr>
          <w:u w:val="single"/>
          <w:lang w:val="en-US"/>
        </w:rPr>
        <w:t>Overview of the sub-system</w:t>
      </w:r>
    </w:p>
    <w:p w14:paraId="041B0AB8" w14:textId="1B7DC0F8" w:rsidR="0048205B" w:rsidRDefault="0048205B" w:rsidP="00AE389F">
      <w:pPr>
        <w:pStyle w:val="xmsonormal"/>
        <w:shd w:val="clear" w:color="auto" w:fill="FFFFFF"/>
        <w:spacing w:before="0" w:beforeAutospacing="0" w:after="120" w:afterAutospacing="0" w:line="276" w:lineRule="auto"/>
        <w:rPr>
          <w:rFonts w:asciiTheme="minorHAnsi" w:hAnsiTheme="minorHAnsi"/>
          <w:sz w:val="22"/>
          <w:szCs w:val="22"/>
          <w:lang w:val="en-US"/>
        </w:rPr>
      </w:pPr>
      <w:r>
        <w:rPr>
          <w:rFonts w:ascii="Calibri" w:hAnsi="Calibri"/>
          <w:color w:val="212121"/>
          <w:sz w:val="22"/>
          <w:szCs w:val="22"/>
        </w:rPr>
        <w:t>The ecosystem comprises dry or seasonally wet (not overwetting) non-coastal land, more than 30% covered by natural vegetation. Vegetation is dominated by herbaceous, shrub plants and trees. Actively managed grasslands and cultivated lands, high-mountainous (alpi</w:t>
      </w:r>
      <w:r>
        <w:rPr>
          <w:rFonts w:asciiTheme="minorHAnsi" w:hAnsiTheme="minorHAnsi"/>
          <w:color w:val="212121"/>
          <w:sz w:val="22"/>
          <w:szCs w:val="22"/>
        </w:rPr>
        <w:t xml:space="preserve">ne) grasslands, and arid dwarf-shrublands (semi-deserts) are covered in 3.2.2.9, 3.3.2.2. and 3.3.2.7, respectively. </w:t>
      </w:r>
      <w:r>
        <w:rPr>
          <w:rFonts w:asciiTheme="minorHAnsi" w:hAnsiTheme="minorHAnsi"/>
          <w:sz w:val="22"/>
          <w:szCs w:val="22"/>
          <w:lang w:val="en-US"/>
        </w:rPr>
        <w:t xml:space="preserve">Three main grassland types are distinguished in Europe and Central Asia (namely: Steppes, azonal/extrazonal natural dry grasslands, and secondary (semi-natural) grasslands (Bohn </w:t>
      </w:r>
      <w:r w:rsidR="00301BD0" w:rsidRPr="00301BD0">
        <w:rPr>
          <w:rFonts w:asciiTheme="minorHAnsi" w:hAnsiTheme="minorHAnsi"/>
          <w:i/>
          <w:sz w:val="22"/>
          <w:szCs w:val="22"/>
          <w:lang w:val="en-US"/>
        </w:rPr>
        <w:t>et al.</w:t>
      </w:r>
      <w:r>
        <w:rPr>
          <w:rFonts w:asciiTheme="minorHAnsi" w:hAnsiTheme="minorHAnsi"/>
          <w:sz w:val="22"/>
          <w:szCs w:val="22"/>
          <w:lang w:val="en-US"/>
        </w:rPr>
        <w:t xml:space="preserve">, 2004; Dengler </w:t>
      </w:r>
      <w:r w:rsidR="00301BD0" w:rsidRPr="00301BD0">
        <w:rPr>
          <w:rFonts w:asciiTheme="minorHAnsi" w:hAnsiTheme="minorHAnsi"/>
          <w:i/>
          <w:sz w:val="22"/>
          <w:szCs w:val="22"/>
          <w:lang w:val="en-US"/>
        </w:rPr>
        <w:t>et al.</w:t>
      </w:r>
      <w:r>
        <w:rPr>
          <w:rFonts w:asciiTheme="minorHAnsi" w:hAnsiTheme="minorHAnsi"/>
          <w:sz w:val="22"/>
          <w:szCs w:val="22"/>
          <w:lang w:val="en-US"/>
        </w:rPr>
        <w:t xml:space="preserve">, 2013; Dengler </w:t>
      </w:r>
      <w:r w:rsidR="00301BD0" w:rsidRPr="00301BD0">
        <w:rPr>
          <w:rFonts w:asciiTheme="minorHAnsi" w:hAnsiTheme="minorHAnsi"/>
          <w:i/>
          <w:sz w:val="22"/>
          <w:szCs w:val="22"/>
          <w:lang w:val="en-US"/>
        </w:rPr>
        <w:t>et al.</w:t>
      </w:r>
      <w:r>
        <w:rPr>
          <w:rFonts w:asciiTheme="minorHAnsi" w:hAnsiTheme="minorHAnsi"/>
          <w:sz w:val="22"/>
          <w:szCs w:val="22"/>
          <w:lang w:val="en-US"/>
        </w:rPr>
        <w:t xml:space="preserve">, 2014; Ellenberg &amp; Leuschner, 2010; Veen </w:t>
      </w:r>
      <w:r w:rsidR="00301BD0" w:rsidRPr="00301BD0">
        <w:rPr>
          <w:rFonts w:asciiTheme="minorHAnsi" w:hAnsiTheme="minorHAnsi"/>
          <w:i/>
          <w:sz w:val="22"/>
          <w:szCs w:val="22"/>
          <w:lang w:val="en-US"/>
        </w:rPr>
        <w:t>et al.</w:t>
      </w:r>
      <w:r>
        <w:rPr>
          <w:rFonts w:asciiTheme="minorHAnsi" w:hAnsiTheme="minorHAnsi"/>
          <w:sz w:val="22"/>
          <w:szCs w:val="22"/>
          <w:lang w:val="en-US"/>
        </w:rPr>
        <w:t xml:space="preserve">, 2009; Vrahnakis </w:t>
      </w:r>
      <w:r w:rsidR="00301BD0" w:rsidRPr="00301BD0">
        <w:rPr>
          <w:rFonts w:asciiTheme="minorHAnsi" w:hAnsiTheme="minorHAnsi"/>
          <w:i/>
          <w:sz w:val="22"/>
          <w:szCs w:val="22"/>
          <w:lang w:val="en-US"/>
        </w:rPr>
        <w:t>et al.</w:t>
      </w:r>
      <w:r>
        <w:rPr>
          <w:rFonts w:asciiTheme="minorHAnsi" w:hAnsiTheme="minorHAnsi"/>
          <w:sz w:val="22"/>
          <w:szCs w:val="22"/>
          <w:lang w:val="en-US"/>
        </w:rPr>
        <w:t xml:space="preserve">, 2013; Wesche </w:t>
      </w:r>
      <w:r w:rsidR="00301BD0" w:rsidRPr="00301BD0">
        <w:rPr>
          <w:rFonts w:asciiTheme="minorHAnsi" w:hAnsiTheme="minorHAnsi"/>
          <w:i/>
          <w:sz w:val="22"/>
          <w:szCs w:val="22"/>
          <w:lang w:val="en-US"/>
        </w:rPr>
        <w:t>et al.</w:t>
      </w:r>
      <w:r>
        <w:rPr>
          <w:rFonts w:asciiTheme="minorHAnsi" w:hAnsiTheme="minorHAnsi"/>
          <w:sz w:val="22"/>
          <w:szCs w:val="22"/>
          <w:lang w:val="en-US"/>
        </w:rPr>
        <w:t>, 2016). The natural grasslands of the two first types are essentially self-sustaining if the wild herbivore assemblage is present or replaced with a domestic one. The man-made grasslands of the last type require continuous management to preserve their current status (or restore them). The area of original extent of steppes in Europe and Central Asia was assessed as 1,700,000km</w:t>
      </w:r>
      <w:r>
        <w:rPr>
          <w:rFonts w:asciiTheme="minorHAnsi" w:hAnsiTheme="minorHAnsi"/>
          <w:sz w:val="22"/>
          <w:szCs w:val="22"/>
          <w:vertAlign w:val="superscript"/>
          <w:lang w:val="en-US"/>
        </w:rPr>
        <w:t>2</w:t>
      </w:r>
      <w:r>
        <w:rPr>
          <w:rFonts w:asciiTheme="minorHAnsi" w:hAnsiTheme="minorHAnsi"/>
          <w:sz w:val="22"/>
          <w:szCs w:val="22"/>
          <w:lang w:val="en-US"/>
        </w:rPr>
        <w:t>. The actually remaining steppe area was assessed as 670,000 km</w:t>
      </w:r>
      <w:r>
        <w:rPr>
          <w:rFonts w:asciiTheme="minorHAnsi" w:hAnsiTheme="minorHAnsi"/>
          <w:sz w:val="22"/>
          <w:szCs w:val="22"/>
          <w:vertAlign w:val="superscript"/>
          <w:lang w:val="en-US"/>
        </w:rPr>
        <w:t>2</w:t>
      </w:r>
      <w:r>
        <w:rPr>
          <w:rFonts w:asciiTheme="minorHAnsi" w:hAnsiTheme="minorHAnsi"/>
          <w:sz w:val="22"/>
          <w:szCs w:val="22"/>
          <w:lang w:val="en-US"/>
        </w:rPr>
        <w:t xml:space="preserve"> (Henwood 2010). </w:t>
      </w:r>
    </w:p>
    <w:p w14:paraId="1C76E5B3" w14:textId="18CF40DD" w:rsidR="0048205B" w:rsidRDefault="0048205B" w:rsidP="00AE389F">
      <w:pPr>
        <w:snapToGrid w:val="0"/>
        <w:rPr>
          <w:lang w:val="de-CH"/>
        </w:rPr>
      </w:pPr>
      <w:r>
        <w:rPr>
          <w:lang w:val="en-CA"/>
        </w:rPr>
        <w:lastRenderedPageBreak/>
        <w:t>Europe and Central Asia’s grasslands are global hotspots of small-scale (at scales below 100 m</w:t>
      </w:r>
      <w:r>
        <w:rPr>
          <w:vertAlign w:val="superscript"/>
          <w:lang w:val="en-CA"/>
        </w:rPr>
        <w:t>2</w:t>
      </w:r>
      <w:r>
        <w:rPr>
          <w:lang w:val="en-CA"/>
        </w:rPr>
        <w:t>) vascular plant diversity. Some prominent examples are Transylvanian and Carpathian dry meadows (or meadow steppes) where up to 98 vascular plant species can co-exist on 10 m</w:t>
      </w:r>
      <w:r>
        <w:rPr>
          <w:vertAlign w:val="superscript"/>
          <w:lang w:val="en-CA"/>
        </w:rPr>
        <w:t>2</w:t>
      </w:r>
      <w:r>
        <w:rPr>
          <w:lang w:val="en-CA"/>
        </w:rPr>
        <w:t xml:space="preserve"> and 133 species on 100 m</w:t>
      </w:r>
      <w:r>
        <w:rPr>
          <w:vertAlign w:val="superscript"/>
          <w:lang w:val="en-CA"/>
        </w:rPr>
        <w:t>2</w:t>
      </w:r>
      <w:r>
        <w:rPr>
          <w:lang w:val="en-CA"/>
        </w:rPr>
        <w:t xml:space="preserve"> </w:t>
      </w:r>
      <w:r>
        <w:rPr>
          <w:lang w:val="en-CA"/>
        </w:rPr>
        <w:fldChar w:fldCharType="begin" w:fldLock="1"/>
      </w:r>
      <w:r>
        <w:rPr>
          <w:lang w:val="en-CA"/>
        </w:rPr>
        <w:instrText>ADDIN CSL_CITATION { "citationItems" : [ { "id" : "ITEM-1", "itemData" : { "DOI" : "10.1111/j.1654-1103.2012.01400.x", "ISBN" : "1100-9233", "ISSN" : "11009233", "abstract" : "Questions The co-existence of high numbers of species has always fascinated ecologists, but what and where are the communities with the world records for plant species richness? The species\u2013area relationship is among the best-known patterns in community ecology, but does it give a consistent global pattern for the most saturated communities, the global maxima? Location The world. Methods We assembled the maximum values recorded for vascular plant species richness for contiguous areas from 1 mm2 up to 1 ha. We applied the power function to relate maximal richness to area and to make extrapolations to the whole Earth. Results Only two community types contain global plant species maxima. The maxima at smaller spatial grain were from oligo- to meso-trophic, managed, semi-natural, temperate grasslands (e.g. 89 species on 1 m2), those at larger grains were from tropical rain forests (e.g. 942 species on 1 ha). The maximum richness values closely followed a power function with z = 0.250: close to Preston's \u2018canonical\u2019 value of 0.262. There was no discernable difference between maxima using rooted presence (i.e. including only plants rooted in the plot) vs shoot presence (i.e. including any plant with physical cover over the plot). However, shoot presence values must logically be greater, with the curves flattening out at very small grain, and there is evidence of this from point quadrats. Extrapolating the curve to the terrestrial surface of the Earth gave a prediction of 219 204 vascular plant species, surprisingly close to a recent estimate of 275 000 actual species. Conclusions Very high richness at any spatial grain is found only in two particular habitat/community types. Nevertheless, these high richness values form a very strong, consistent pattern, not greatly affected by the method of sampling, and this pattern extrapolates amazingly well. The records challenge ecologists to consider mechanisms of species co-existence, answers to the {\u2018Paradox} of the Plankton\u2019.", "author" : [ { "dropping-particle" : "", "family" : "Wilson", "given" : "J. Bastow", "non-dropping-particle" : "", "parse-names" : false, "suffix" : "" }, { "dropping-particle" : "", "family" : "Peet", "given" : "Robert K.", "non-dropping-particle" : "", "parse-names" : false, "suffix" : "" }, { "dropping-particle" : "", "family" : "Dengler", "given" : "J\u00fcrgen", "non-dropping-particle" : "", "parse-names" : false, "suffix" : "" }, { "dropping-particle" : "", "family" : "P\u00e4rtel", "given" : "Meelis", "non-dropping-particle" : "", "parse-names" : false, "suffix" : "" } ], "container-title" : "Journal of Vegetation Science", "editor" : [ { "dropping-particle" : "", "family" : "Palmer", "given" : "Michael", "non-dropping-particle" : "", "parse-names" : false, "suffix" : "" } ], "id" : "ITEM-1", "issue" : "4", "issued" : { "date-parts" : [ [ "2012", "8" ] ] }, "page" : "796-802", "title" : "Plant species richness: The world records", "type" : "article-journal", "volume" : "23" }, "uris" : [ "http://www.mendeley.com/documents/?uuid=6c5d4c29-0583-38b3-b1f1-1deb8c5eb721" ] } ], "mendeley" : { "formattedCitation" : "(Wilson, Peet, Dengler, &amp; P\u00e4rtel, 2012)", "manualFormatting" : "(Wilson  et al., 2012", "plainTextFormattedCitation" : "(Wilson, Peet, Dengler, &amp; P\u00e4rtel, 2012)", "previouslyFormattedCitation" : "(Wilson, Peet, Dengler, &amp; P\u00e4rtel, 2012)" }, "properties" : {  }, "schema" : "https://github.com/citation-style-language/schema/raw/master/csl-citation.json" }</w:instrText>
      </w:r>
      <w:r>
        <w:rPr>
          <w:lang w:val="en-CA"/>
        </w:rPr>
        <w:fldChar w:fldCharType="separate"/>
      </w:r>
      <w:r w:rsidRPr="007A4F09">
        <w:rPr>
          <w:lang w:val="en-CA"/>
        </w:rPr>
        <w:t>(</w:t>
      </w:r>
      <w:r w:rsidRPr="007A4F09">
        <w:rPr>
          <w:lang w:val="en-CA"/>
        </w:rPr>
        <w:fldChar w:fldCharType="begin" w:fldLock="1"/>
      </w:r>
      <w:r w:rsidRPr="007A4F09">
        <w:rPr>
          <w:lang w:val="en-CA"/>
        </w:rPr>
        <w:instrText>ADDIN CSL_CITATION { "citationItems" : [ { "id" : "ITEM-1", "itemData" : { "DOI" : "10.1016/j.agee.2013.12.015", "ISBN" : "0167-8809",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w:instrText>
      </w:r>
      <w:r w:rsidRPr="007A4F09">
        <w:rPr>
          <w:lang w:val="fr-CH"/>
        </w:rPr>
        <w:instrText>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nd Environment", "id" : "ITEM-1", "issue" : "182", "issued" : { "date-parts" : [ [ "2014", "1" ] ] }, "page" : "1-14", "title" : "Biodiversity of Palaearctic grasslands: A synthesis", "type" : "article-journal", "volume" : "182" }, "uris" : [ "http://www.mendeley.com/documents/?uuid=496988fc-158d-41a0-a3da-571a46909830" ] } ], "mendeley" : { "formattedCitation" : "(Dengler, Jani\u0161ov\u00e1, T\u00f6r\u00f6k, &amp; Wellstein, 2014a)", "manualFormatting" : "Dengler et al., 2014", "plainTextFormattedCitation" : "(Dengler, Jani\u0161ov\u00e1, T\u00f6r\u00f6k, &amp; Wellstein, 2014a)", "previouslyFormattedCitation" : "(Dengler, Jani\u0161ov\u00e1, T\u00f6r\u00f6k, &amp; Wellstein, 2014a)" }, "properties" : {  }, "schema" : "https://github.com/citation-style-language/schema/raw/master/csl-citation.json" }</w:instrText>
      </w:r>
      <w:r w:rsidRPr="007A4F09">
        <w:rPr>
          <w:lang w:val="en-CA"/>
        </w:rPr>
        <w:fldChar w:fldCharType="separate"/>
      </w:r>
      <w:r w:rsidRPr="007A4F09">
        <w:rPr>
          <w:lang w:val="fr-CH"/>
        </w:rPr>
        <w:t xml:space="preserve">Dengler </w:t>
      </w:r>
      <w:r w:rsidR="00301BD0" w:rsidRPr="00301BD0">
        <w:rPr>
          <w:i/>
          <w:lang w:val="fr-CH"/>
        </w:rPr>
        <w:t>et al.</w:t>
      </w:r>
      <w:r w:rsidRPr="00560A71">
        <w:rPr>
          <w:lang w:val="fr-CH"/>
        </w:rPr>
        <w:t>,</w:t>
      </w:r>
      <w:r w:rsidRPr="007A4F09">
        <w:rPr>
          <w:lang w:val="fr-CH"/>
        </w:rPr>
        <w:t xml:space="preserve"> 2014</w:t>
      </w:r>
      <w:r w:rsidRPr="007A4F09">
        <w:rPr>
          <w:lang w:val="en-CA"/>
        </w:rPr>
        <w:fldChar w:fldCharType="end"/>
      </w:r>
      <w:r w:rsidRPr="007A4F09">
        <w:rPr>
          <w:lang w:val="fr-CH"/>
        </w:rPr>
        <w:t xml:space="preserve">; </w:t>
      </w:r>
      <w:r w:rsidRPr="007A4F09">
        <w:rPr>
          <w:lang w:val="en-CA"/>
        </w:rPr>
        <w:fldChar w:fldCharType="begin" w:fldLock="1"/>
      </w:r>
      <w:r w:rsidRPr="007A4F09">
        <w:rPr>
          <w:lang w:val="fr-CH"/>
        </w:rPr>
        <w:instrText>ADDIN CSL_CITATION { "citationItems" : [ { "id" : "ITEM-1", "itemData" : { "abstract" : "Palaearctic steppes are primary grasslands dominating the landscape of the Eurasian Grassland Belt from Central and Eastern Europe to Northern China across the temperate zone of Eurasia. We also include structurally and floristically similar habitats in North Africa, Anatolia, and Iran. The biota of the steppes are diverse, including many endemic species. As a result of the high rate of anthropogenic conversion and widespread degradation, the Palaearctic steppes have become one of the most endangered terrestrial biomes of the world. These facts underline the importance of sustaining landscape-scale biodiversity in steppes and stress the necessity of their conservation and restoration. Literature about the ecology, biodiversity, and conservation of Palaearctic steppes is not easily accessible for an international audience. Therefore, summarising the current state of knowledge as well as knowledge gaps is very timely. This Special Issue on \u201cPalaearctic steppes: ecology, biodiversity and conservation\u201d, comprises 17 research papers from many different regions throughout the biome, as well as a broad review synthesising current knowledge.", "author" : [ { "dropping-particle" : "", "family" : "T\u00f6r\u00f6k", "given" : "P.", "non-dropping-particle" : "", "parse-names" : false, "suffix" : "" }, { "dropping-particle" : "", "family" : "Ambarl\u0131", "given" : "D.", "non-dropping-particle" : "", "parse-names" : false, "suffix" : "" }, { "dropping-particle" : "", "family" : "Kamp", "given" : "J.", "non-dropping-particle" : "", "parse-names" : false, "suffix" : "" }, { "dropping-particle" : "", "family" : "Wesche", "given" : "K.", "non-dropping-particle" : "", "parse-names" : false, "suffix" : "" }, { "dropping-particle" : "", "family" : "Dengler", "given" : "J.", "non-dropping-particle" : "", "parse-names" : false, "suffix" : "" } ], "container-title" : "Biodiversity and Conservation", "id" : "ITEM-1", "issue" : "12", "issued" : { "date-parts" : [ [ "2016" ] ] }, "note" : "NULL", "page" : "2187\u20132195", "title" : "Step(pe) up! Raising the profile of the Palaearctic natural grasslands", "type" : "article-journal", "volume" : "25" }, "uris" : [ "http://www.mendeley.com/documents/?uuid=7b9dbc21-8403-453b-9c12-a00c187c1672" ] } ], "mendeley" : { "formattedCitation" : "(T\u00f6r\u00f6k, Ambarl\u0131, Kamp, Wesche, &amp; Dengler, 2016)", "manualFormatting" : "T\u00f6r\u00f6k et al., 2016)", "plainTextFormattedCitation" : "(T\u00f6r\u00f6k, Ambarl\u0131, Kamp, Wesche, &amp; Dengler, 2016)", "previouslyFormattedCitation" : "(T\u00f6r\u00f6k, Ambarl\u0131, Kamp, Wesche, &amp; Dengler, 2016)" }, "properties" : {  }, "schema" : "https://github.com/citation-style-language/schema/raw/master/csl-citation.json" }</w:instrText>
      </w:r>
      <w:r w:rsidRPr="007A4F09">
        <w:rPr>
          <w:lang w:val="en-CA"/>
        </w:rPr>
        <w:fldChar w:fldCharType="separate"/>
      </w:r>
      <w:r w:rsidRPr="007A4F09">
        <w:rPr>
          <w:lang w:val="fr-CH"/>
        </w:rPr>
        <w:t xml:space="preserve">Török </w:t>
      </w:r>
      <w:r w:rsidR="00301BD0" w:rsidRPr="00301BD0">
        <w:rPr>
          <w:i/>
          <w:lang w:val="fr-CH"/>
        </w:rPr>
        <w:t>et al.</w:t>
      </w:r>
      <w:r w:rsidRPr="00560A71">
        <w:rPr>
          <w:lang w:val="fr-CH"/>
        </w:rPr>
        <w:t>,</w:t>
      </w:r>
      <w:r w:rsidRPr="007A4F09">
        <w:rPr>
          <w:lang w:val="fr-CH"/>
        </w:rPr>
        <w:t xml:space="preserve"> 2016; </w:t>
      </w:r>
      <w:r w:rsidRPr="007A4F09">
        <w:rPr>
          <w:lang w:val="en-CA"/>
        </w:rPr>
        <w:fldChar w:fldCharType="end"/>
      </w:r>
      <w:r w:rsidRPr="00560A71">
        <w:rPr>
          <w:lang w:val="fr-CH"/>
        </w:rPr>
        <w:t xml:space="preserve">Wilson </w:t>
      </w:r>
      <w:r w:rsidR="00301BD0" w:rsidRPr="00301BD0">
        <w:rPr>
          <w:i/>
          <w:lang w:val="fr-CH"/>
        </w:rPr>
        <w:t>et al.</w:t>
      </w:r>
      <w:r w:rsidRPr="00560A71">
        <w:rPr>
          <w:i/>
          <w:lang w:val="fr-CH"/>
        </w:rPr>
        <w:t>,</w:t>
      </w:r>
      <w:r w:rsidRPr="00560A71">
        <w:rPr>
          <w:lang w:val="fr-CH"/>
        </w:rPr>
        <w:t xml:space="preserve"> 2012</w:t>
      </w:r>
      <w:r>
        <w:rPr>
          <w:lang w:val="en-CA"/>
        </w:rPr>
        <w:fldChar w:fldCharType="end"/>
      </w:r>
      <w:r w:rsidRPr="00560A71">
        <w:rPr>
          <w:lang w:val="fr-CH"/>
        </w:rPr>
        <w:t>); . This richness may result from the traditional management practices of local people (</w:t>
      </w:r>
      <w:r>
        <w:rPr>
          <w:lang w:val="en-CA"/>
        </w:rPr>
        <w:fldChar w:fldCharType="begin" w:fldLock="1"/>
      </w:r>
      <w:r w:rsidRPr="00560A71">
        <w:rPr>
          <w:lang w:val="fr-CH"/>
        </w:rPr>
        <w:instrText>ADDIN CSL_CITATION { "citationItems" : [ { "id" : "ITEM-1", "itemData" : { "DOI" : "https://doi.org/10.1016/j.agee.2013.08.018", "abstract" : "Highlights \u2022 Cs\u00e1ng\u00f3s have a fine-tuned traditional management of species-rich hay meadows. \u2022 Twelve practices are used to maintain meadow and pasture quality. \u2022 Conscious management of regeneration (e.g. mowing-date-rotation of meadow tracts). \u2022 Management of traditional farmlands should build on such ecological knowledge. \u2022 Subsidy systems should support traditional farming in semi-natural landscapes.", "author" : [ { "dropping-particle" : "", "family" : "Babai", "given" : "D\u00e9nes", "non-dropping-particle" : "", "parse-names" : false, "suffix" : "" }, { "dropping-particle" : "", "family" : "Moln\u00e1r", "given" : "Zsolt", "non-dropping-particle" : "", "parse-names" : false, "suffix" : "" } ], "container-title" : "Agriculture, Ecosystems &amp; Environment", "id" : "ITEM-1", "issued" : { "date-parts" : [ [ "2014" ] ] }, "page" : "123-130", "title" : "Small-scale traditional management of highly species-rich grasslands in the Carpathians", "type" : "article-journal", "volume" : "182" }, "uris" : [ "http://www.mendeley.com/documents/?uuid=c4ea0e13-68d6-467f-a7b3-d3756e428bd4" ] } ], "mendeley" : { "formattedCitation" : "(Babai &amp; Moln\u00e1r, 2014)", "manualFormatting" : "Babai &amp; Moln\u00e1r, 2014)", "plainTextFormattedC</w:instrText>
      </w:r>
      <w:r w:rsidRPr="0046771E">
        <w:instrText>itation" : "(Babai &amp; Moln\u00e1r, 2014)", "previouslyFormattedCitation" : "(Babai &amp; Moln\u00e1r, 2014)" }, "properties" : {  }, "schema" : "https://github.com/citation-style-language/schema/raw/master/csl-citation.json" }</w:instrText>
      </w:r>
      <w:r>
        <w:rPr>
          <w:lang w:val="en-CA"/>
        </w:rPr>
        <w:fldChar w:fldCharType="separate"/>
      </w:r>
      <w:r>
        <w:rPr>
          <w:lang w:val="en-CA"/>
        </w:rPr>
        <w:t>Babai &amp; Molnár, 2014)</w:t>
      </w:r>
      <w:r>
        <w:rPr>
          <w:lang w:val="en-CA"/>
        </w:rPr>
        <w:fldChar w:fldCharType="end"/>
      </w:r>
      <w:r>
        <w:rPr>
          <w:lang w:val="en-CA"/>
        </w:rPr>
        <w:t>. More than 18 % of Europe’s endemic vascular plants are bound to grassland habitats (</w:t>
      </w:r>
      <w:r>
        <w:rPr>
          <w:lang w:val="en-CA"/>
        </w:rPr>
        <w:fldChar w:fldCharType="begin" w:fldLock="1"/>
      </w:r>
      <w:r w:rsidRPr="00560A71">
        <w:instrText>ADDIN CSL_CITATION { "citationItems" : [ { "id" : "ITEM-1", "itemData" : { "DOI" : "10.1007/s10531-013-0537-x", "author" : [ { "dropping-particle" : "", "family" : "Habel", "given" : "Jan Christian", "non-dropping-particle" : "", "parse-names" : false, "suffix" : "" }, { "dropping-particle" : "", "family" : "Dengler", "given" : "J\u00fcrgen", "non-dropping-particle" : "", "parse-names" : false, "suffix" : "" }, { "dropping-particle" : "", "family" : "Janisova", "given" : "Monika", "non-dropping-particle" : "", "parse-names" : false, "suffix" : "" }, { "dropping-particle" : "", "family" : "T\u00f6r\u00f6k", "given" : "P\u00e9ter", "non-dropping-particle" : "", "parse-names" : false, "suffix" : "" }, { "dropping-particle" : "", "family" : "Wellstein", "given" : "Camilla", "non-dropping-particle" : "", "parse-names" : false, "suffix" : "" }, { "dropping-particle" : "", "family" : "Wiezik", "given" : "Michal", "non-dropping-particle" : "", "parse-names" : false, "suffix" : "" } ], "container-title" : "Biodiversity and Conservation", "id" : "ITEM-1", "issued" : { "date-parts" : [ [ "2013" ] ] }, "page" : "2131-2138", "title" : "European grassland ecosystems : threatened hotspots of biodiversity", "type" : "article-journal", "volume" : "22" }, "uris" : [ "http://www.mendeley.com/documents/?uuid=4c154fa8-8e6c-412a-9986-bc04012e6bed" ] } ], "mendeley" : { "formattedCitation" : "(Habel et al., 2013)",</w:instrText>
      </w:r>
      <w:r>
        <w:rPr>
          <w:lang w:val="de-CH"/>
        </w:rPr>
        <w:instrText xml:space="preserve"> "manualFormatting" : "Habel et al., 2013", "plainTextFormattedCitation" : "(Habel et al., 2013)", "previouslyFormattedCitation" : "(Habel et al., 2013)" }, "properties" : {  }, "schema" : "https://github.com/citation-style-language/schema/raw/master/csl-citation.json" }</w:instrText>
      </w:r>
      <w:r>
        <w:rPr>
          <w:lang w:val="en-CA"/>
        </w:rPr>
        <w:fldChar w:fldCharType="separate"/>
      </w:r>
      <w:r>
        <w:rPr>
          <w:lang w:val="de-CH"/>
        </w:rPr>
        <w:t xml:space="preserve">Habel </w:t>
      </w:r>
      <w:r w:rsidR="00301BD0" w:rsidRPr="00301BD0">
        <w:rPr>
          <w:i/>
          <w:lang w:val="de-CH"/>
        </w:rPr>
        <w:t>et al.</w:t>
      </w:r>
      <w:r w:rsidRPr="0028423E">
        <w:rPr>
          <w:lang w:val="de-CH"/>
        </w:rPr>
        <w:t>,</w:t>
      </w:r>
      <w:r>
        <w:rPr>
          <w:lang w:val="de-CH"/>
        </w:rPr>
        <w:t xml:space="preserve"> 2013</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abstract" : "Our study area comprises the biogeographical Europe as defined in FONTAINE et al. (2007). We hypothesize that ecological stability in time combined with large species pools give the most positive impacts on the diversity of endemic taxa within a region in general. This means that habitat types differing in space and stability time should harbour different amounts of endemics. In this paper we want to show some results on the relationship between endemism and habitat types in Europe. We evaluated many European floras and floristic monographs on distinctive regions of Europe for data on the distribution of endemic species and \u2013 so far available \u2013 habitat specific data such as habitat ecology, plant communities, elevation above sea level, and others. As far as possible we assigned endemic taxa to predefined habitat categories. In consideration of several difficulties and biases reasoned by differing habitat terminology in different European languages or by differing international regulations and standards of classification we defined eight habitat categories. These correspond quite well with those defined by the Habitat Directive of the European Commission (EUROPEAN COMMISSION ENVIRONMENT 2007). We distinguish rocky habitats and screes, (non-woody) grassland ecosystems, scrubs and heaths, forests (including tree plantations), coastal and saline habitats, arable lands and other man-made habitats, inland water bodies (standing and running waters), and mires (including bogs, fens, swamps). At the moment the database comprises 6185 subspecies, species or species groups of vascular plants that are known to be endemic to Europe. This is the minimum number because the list is still growing. We estimate that the whole number will increase to 6500 taxa or 20- 30 % of the whole flora. It was possible to assign 4669 taxa to one or more of the predefined habitat categories. Rocky habitats and screes inhabit the lion \u0301s share of European endemic vascular plant taxa with about 38,6 %, followed by grassland ecosystems (18,1 %), shrub and heath habitats (15,5 %), forests (</w:instrText>
      </w:r>
      <w:r w:rsidRPr="0046771E">
        <w:rPr>
          <w:lang w:val="de-CH"/>
        </w:rPr>
        <w:instrText>10,7 %). Coastal and saline habitats (6.3 %), arable lands and other man-made habitats (5.8 %), standing and running waters (3.6 %), and finally mires which inhabit only about 1.4 % of the European endemic taxa have smaller rates. If we focus on the spatial distribution of the endemic vascular plants within Europe in general it becomes visible that the regions of Spain-France-Italy and former Yugoslavia \u2026", "author" : [ { "dropping-particle" : "", "family" : "Hobohm", "given" : "C.", "non-dropping-particle" : "", "parse-names" : false, "suffix" : "" }, { "dropping-particle" : "", "family" : "Bruchmann", "given" : "I.", "non-dropping-particle" : "", "parse-names" : false, "suffix" : "" } ], "container-title" : "Berichte der Reinhold-T\u00fcxen-Gesellschaft", "id" : "ITEM-1", "issued" : { "date-parts" : [ [ "2009" ] ] }, "page" : "142-161", "title" : "Endemische Gef\u00e4\u00dfpflanzen und ihre Habitate in Europa\u2013Pl\u00e4doyer f\u00fcr den Schutz der Grasland-\u00d6kosysteme", "type" : "article-journal", "volume" : "21" }, "uris" : [ "http://www.mendeley.com/documents/?uuid=16014479-c48c-4cb9-b4b8-9109f2f4ee66" ] } ], "mendeley" : { "formattedCitation" : "(Hobohm &amp; Bruchmann, 2009)", "manualFormatting" : "Hobohm &amp; Bruchmann, 2009", "plainTextFormattedCitation" : "(Hobohm &amp; Bruchmann, 2009)", "previouslyFormattedCitation" : "(Hobohm &amp; Bruchmann, 2009)" }, "properties" : {  }, "schema" : "https://github.com/citation-style-language/schema/raw/master/csl-citation.json" }</w:instrText>
      </w:r>
      <w:r>
        <w:rPr>
          <w:lang w:val="en-CA"/>
        </w:rPr>
        <w:fldChar w:fldCharType="separate"/>
      </w:r>
      <w:r>
        <w:rPr>
          <w:lang w:val="de-CH"/>
        </w:rPr>
        <w:t>Hobohm &amp; Bruchmann, 2009</w:t>
      </w:r>
      <w:r>
        <w:rPr>
          <w:lang w:val="en-CA"/>
        </w:rPr>
        <w:fldChar w:fldCharType="end"/>
      </w:r>
      <w:r>
        <w:rPr>
          <w:lang w:val="de-CH"/>
        </w:rPr>
        <w:t>).</w:t>
      </w:r>
    </w:p>
    <w:p w14:paraId="1856C7FD" w14:textId="61F80A6B" w:rsidR="0048205B" w:rsidRDefault="0048205B" w:rsidP="00AE389F">
      <w:pPr>
        <w:snapToGrid w:val="0"/>
        <w:rPr>
          <w:lang w:val="en-CA"/>
        </w:rPr>
      </w:pPr>
      <w:r>
        <w:rPr>
          <w:lang w:val="de-CH"/>
        </w:rPr>
        <w:t>Europe and Central Asia’s grasslands provide important habitats for many species of global conservation concern, such as the saiga antelope (</w:t>
      </w:r>
      <w:r>
        <w:rPr>
          <w:i/>
          <w:iCs/>
          <w:lang w:val="de-CH"/>
        </w:rPr>
        <w:t>Saiga tatarica</w:t>
      </w:r>
      <w:r>
        <w:rPr>
          <w:lang w:val="de-CH"/>
        </w:rPr>
        <w:t>), great bustard (</w:t>
      </w:r>
      <w:r>
        <w:rPr>
          <w:i/>
          <w:iCs/>
          <w:lang w:val="de-CH"/>
        </w:rPr>
        <w:t>Otis tarda tarda</w:t>
      </w:r>
      <w:r>
        <w:rPr>
          <w:lang w:val="de-CH"/>
        </w:rPr>
        <w:t>), sociable sapwing (</w:t>
      </w:r>
      <w:r>
        <w:rPr>
          <w:i/>
          <w:iCs/>
          <w:lang w:val="de-CH"/>
        </w:rPr>
        <w:t>Vanellus gregarious</w:t>
      </w:r>
      <w:r>
        <w:rPr>
          <w:lang w:val="de-CH"/>
        </w:rPr>
        <w:t xml:space="preserve">) </w:t>
      </w:r>
      <w:r>
        <w:rPr>
          <w:lang w:val="en-CA"/>
        </w:rPr>
        <w:fldChar w:fldCharType="begin" w:fldLock="1"/>
      </w:r>
      <w:r>
        <w:rPr>
          <w:lang w:val="de-CH"/>
        </w:rP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rPr>
          <w:lang w:val="en-CA"/>
        </w:rPr>
        <w:fldChar w:fldCharType="separate"/>
      </w:r>
      <w:r>
        <w:rPr>
          <w:lang w:val="de-CH"/>
        </w:rPr>
        <w:t>(IUCN, 2017b)</w:t>
      </w:r>
      <w:r>
        <w:rPr>
          <w:lang w:val="en-CA"/>
        </w:rPr>
        <w:fldChar w:fldCharType="end"/>
      </w:r>
      <w:r>
        <w:rPr>
          <w:lang w:val="de-CH"/>
        </w:rPr>
        <w:t xml:space="preserve">. </w:t>
      </w:r>
      <w:r>
        <w:rPr>
          <w:lang w:val="en-CA"/>
        </w:rPr>
        <w:t xml:space="preserve">In Europe, the birds associated with grasslands (and low intensity agricultural) habitats have the highest proportion of threatened species (23%) compared witho other habitats </w:t>
      </w:r>
      <w:r>
        <w:rPr>
          <w:lang w:val="en-CA"/>
        </w:rPr>
        <w:fldChar w:fldCharType="begin" w:fldLock="1"/>
      </w:r>
      <w:r>
        <w:rPr>
          <w:lang w:val="en-CA"/>
        </w:rPr>
        <w:instrText>ADDIN CSL_CITATION { "citationItems" : [ { "id" : "ITEM-1", "itemData" : { "author" : [ { "dropping-particle" : "", "family" : "BirdLife International", "given" : "", "non-dropping-particle" : "", "parse-names" : false, "suffix" : "" } ], "id" : "ITEM-1", "issued" : { "date-parts" : [ [ "2015" ] ] }, "publisher" : "Office for Official Publications of the European Communities", "publisher-place" : "Luxemburg", "title" : "European Red List of Birds.", "type" : "book" }, "uris" : [ "http://www.mendeley.com/documents/?uuid=22ca970b-73bc-4b46-8c88-9d98e11e0e52" ] } ], "mendeley" : { "formattedCitation" : "(BirdLife International, 2015b)", "plainTextFormattedCitation" : "(BirdLife International, 2015b)", "previouslyFormattedCitation" : "(BirdLife International, 2015b)" }, "properties" : {  }, "schema" : "https://github.com/citation-style-language/schema/raw/master/csl-citation.json" }</w:instrText>
      </w:r>
      <w:r>
        <w:rPr>
          <w:lang w:val="en-CA"/>
        </w:rPr>
        <w:fldChar w:fldCharType="separate"/>
      </w:r>
      <w:r>
        <w:rPr>
          <w:lang w:val="en-CA"/>
        </w:rPr>
        <w:t>(</w:t>
      </w:r>
      <w:r w:rsidRPr="0096472A">
        <w:rPr>
          <w:lang w:val="en-CA"/>
        </w:rPr>
        <w:t>BirdLife International, 2015</w:t>
      </w:r>
      <w:r>
        <w:rPr>
          <w:lang w:val="en-CA"/>
        </w:rPr>
        <w:t>)</w:t>
      </w:r>
      <w:r>
        <w:rPr>
          <w:lang w:val="en-CA"/>
        </w:rPr>
        <w:fldChar w:fldCharType="end"/>
      </w:r>
      <w:r>
        <w:rPr>
          <w:lang w:val="en-CA"/>
        </w:rPr>
        <w:t>.</w:t>
      </w:r>
    </w:p>
    <w:p w14:paraId="54430515" w14:textId="3F3FECB2" w:rsidR="0048205B" w:rsidRDefault="0048205B" w:rsidP="00AE389F">
      <w:pPr>
        <w:snapToGrid w:val="0"/>
        <w:rPr>
          <w:lang w:val="en-CA"/>
        </w:rPr>
      </w:pPr>
      <w:r>
        <w:rPr>
          <w:lang w:val="en-CA"/>
        </w:rPr>
        <w:t>The steppe habitats of Russia harbour 11 mammal species of global conservation concern. The Federal Red Data Book of Russia listed 14 mammal and 14 bird species strongly linked to steppe habitats (two are extinct in the wild in Russia) (</w:t>
      </w:r>
      <w:r>
        <w:rPr>
          <w:lang w:val="en-CA"/>
        </w:rPr>
        <w:fldChar w:fldCharType="begin" w:fldLock="1"/>
      </w:r>
      <w:r>
        <w:rPr>
          <w:lang w:val="en-CA"/>
        </w:rPr>
        <w:instrText>ADDIN CSL_CITATION { "citationItems" : [ { "id" : "ITEM-1", "itemData" : { "ISBN" : "978-84-87334-99-3", "author" : [ { "dropping-particle" : "", "family" : "Antonchikov", "given" : "A. N.", "non-dropping-particle" : "", "parse-names" : false, "suffix" : "" } ], "container-title" : "Ecology and Conservation of Steppe-land birds", "editor" : [ { "dropping-particle" : "", "family" : "Bota, G., M. B. Morales", "given" : "S. Manosa &amp; JCamprodon", "non-dropping-particle" : "", "parse-names" : false, "suffix" : "" } ], "id" : "ITEM-1", "issued" : { "date-parts" : [ [ "2005" ] ] }, "page" : "343", "publisher" : "Lynx", "publisher-place" : "Barcelona", "title" : "A review of the conservation status of steppe birds of the northern part of the Eastern Palearctic", "type" : "chapter" }, "uris" : [ "http://www.mendeley.com/documents/?uuid=7feb1b75-8211-360a-9aad-3f1804fb9cac" ] } ], "mendeley" : { "formattedCitation" : "(Antonchikov, 2005)", "manualFormatting" : "Antonchikov, 2005", "plainTextFormattedCitation" : "(Antonchikov, 2005)", "previouslyFormattedCitation" : "(Antonchikov, 2005)" }, "properties" : {  }, "schema" : "https://github.com/citation-style-language/schema/raw/master/csl-citation.json" }</w:instrText>
      </w:r>
      <w:r>
        <w:rPr>
          <w:lang w:val="en-CA"/>
        </w:rPr>
        <w:fldChar w:fldCharType="separate"/>
      </w:r>
      <w:r>
        <w:rPr>
          <w:lang w:val="en-CA"/>
        </w:rPr>
        <w:t>Antonchikov, 2005</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1007/978-94-007-3886-7", "ISBN" : "978-94-007-3885-0", "abstract" : "Russian steppe should be recognized as an endangered biome which dramatically declined and degraded during the last two centuries. We summarize the major economical and conservational values of the Russian part of the steppe biome relating it with the main elements of the biodiversity pattern of the biome. The principal factor actually driving the biome dynamics is land use, foremost agriculture. Recently almost all surviving steppes in Russia were used as pastures for cattle, sheep, and horse breeding while specific land-use patterns are characteristic for each main subdivision of the biome. The conservation status of the steppe ecosystems is strongly insufficient. The steppe is the least protected biome according to all indicators: the least coverage of protected areas, the least biome fraction in national PAs, the least average area of PA, etc. For main subdivisions of the steppe biome we estimate the proportion of the area under protection nationally. It comprises 3\u201310% and for the total biome and all levels of conservation is not exceeding 5%. Thus the major part of the biome is still unprotected and faces many actual threats and new challenges caused by land use changes, the main ones being conversion (and re-conversion) into cropland, overgrazing and pasture abandonment, wild fires, mining and fossil hydrocarbons extraction, over-exploitation and poaching, and afforestation. Almost all threat intensities and specifics vary following market signals. For example, turning secondary steppes into cropland was significantly intensified due to the global biofuel boom and grain crisis.", "author" : [ { "dropping-particle" : "", "family" : "Smelansky", "given" : "I.E.", "non-dropping-particle" : "", "parse-names" : false, "suffix" : "" }, { "dropping-particle" : "", "family" : "Tishkov", "given" : "A.A.", "non-dropping-particle" : "", "parse-names" : false, "suffix" : "" } ], "container-title" : "Eurasian steppes: ecological problems and livelihoods in a changing world", "id" : "ITEM-1", "issued" : { "date-parts" : [ [ "2012" ] ] }, "page" : "45-101", "publisher" : "Springer Netherlands", "title" : "The Steppe Biome in Russia: Ecosystem Services, Conservation Status, and Actual Challenges", "type" : "chapter", "volume" : "6" }, "uris" : [ "http://www.mendeley.com/documents/?uuid=4457ed0a-ded9-3e3f-87ea-594c01294067" ] } ], "mendeley" : { "formattedCitation" : "(I. E. Smelansky &amp; Tishkov, 2012)", "manualFormatting" : "Smelansky &amp; Tishkov, 2012", "plainTextFormattedCitation" : "(I. E. Smelansky &amp; Tishkov, 2012)", "previouslyFormattedCitation" : "(I. E. Smelansky &amp; Tishkov, 2012)" }, "properties" : {  }, "schema" : "https://github.com/citation-style-language/schema/raw/master/csl-citation.json" }</w:instrText>
      </w:r>
      <w:r>
        <w:rPr>
          <w:lang w:val="en-CA"/>
        </w:rPr>
        <w:fldChar w:fldCharType="separate"/>
      </w:r>
      <w:r>
        <w:rPr>
          <w:lang w:val="en-CA"/>
        </w:rPr>
        <w:t>Smelansky &amp; Tishkov, 2012</w:t>
      </w:r>
      <w:r>
        <w:rPr>
          <w:lang w:val="en-CA"/>
        </w:rPr>
        <w:fldChar w:fldCharType="end"/>
      </w:r>
      <w:r>
        <w:rPr>
          <w:lang w:val="en-CA"/>
        </w:rPr>
        <w:t>), and 30 insect species inhabiting only grasslands (presumably steppes) comprising 31 % of the whole list of insects (94 taxa) (</w:t>
      </w:r>
      <w:r>
        <w:rPr>
          <w:lang w:val="en-CA"/>
        </w:rPr>
        <w:fldChar w:fldCharType="begin" w:fldLock="1"/>
      </w:r>
      <w:r>
        <w:rPr>
          <w:lang w:val="en-CA"/>
        </w:rPr>
        <w:instrText>ADDIN CSL_CITATION { "citationItems" : [ { "id" : "ITEM-1", "itemData" : { "id" : "ITEM-1", "issued" : { "date-parts" : [ [ "2001" ] ] }, "number-of-pages" : "868", "publisher" : "\u0410\u0421\u0422-\u0410\u0441\u0442\u0440\u0435\u043b\u044c [AST-Astrel]", "publisher-place" : "Moscow", "title" : "\u041a\u0440\u0430\u0441\u043d\u0430\u044f \u043a\u043d\u0438\u0433\u0430 \u0420\u043e\u0441\u0441\u0438\u0439\u0441\u043a\u043e\u0439 \u0424\u0435\u0434\u0435\u0440\u0430\u0446\u0438\u0438 (\u0436\u0438\u0432\u043e\u0442\u043d\u044b\u0435) [Red Data Book of Russian Fderation (anymals)]", "type" : "book" }, "uris" : [ "http://www.mendeley.com/documents/?uuid=7b926636-012b-4f1f-9c51-cb29fa5af826" ] } ], "mendeley" : { "formattedCitation" : "(&lt;i&gt;\u041a\u0440\u0430\u0441\u043d\u0430\u044f \u043a\u043d\u0438\u0433\u0430 \u0420\u043e\u0441\u0441\u0438\u0439\u0441\u043a\u043e\u0439 \u0424\u0435\u0434\u0435\u0440\u0430\u0446\u0438\u0438 (\u0436\u0438\u0432\u043e\u0442\u043d\u044b\u0435) [Red Data Book of Russian Fderation (anymals)]&lt;/i&gt;, 2001)", "manualFormatting" : "Red Data Book of Russian Fderation, 2001)", "plainTextFormattedCitation" : "(\u041a\u0440\u0430\u0441\u043d\u0430\u044f \u043a\u043d\u0438\u0433\u0430 \u0420\u043e\u0441\u0441\u0438\u0439\u0441\u043a\u043e\u0439 \u0424\u0435\u0434\u0435\u0440\u0430\u0446\u0438\u0438 (\u0436\u0438\u0432\u043e\u0442\u043d\u044b\u0435) [Red Data Book of Russian Fderation (anymals)], 2001)", "previouslyFormattedCitation" : "(&lt;i&gt;\u041a\u0440\u0430\u0441\u043d\u0430\u044f \u043a\u043d\u0438\u0433\u0430 \u0420\u043e\u0441\u0441\u0438\u0439\u0441\u043a\u043e\u0439 \u0424\u0435\u0434\u0435\u0440\u0430\u0446\u0438\u0438 (\u0436\u0438\u0432\u043e\u0442\u043d\u044b\u0435) [Red Data Book of Russian Fderation (anymals)]&lt;/i&gt;, 2001)" }, "properties" : {  }, "schema" : "https://github.com/citation-style-language/schema/raw/master/csl-citation.json" }</w:instrText>
      </w:r>
      <w:r>
        <w:rPr>
          <w:lang w:val="en-CA"/>
        </w:rPr>
        <w:fldChar w:fldCharType="separate"/>
      </w:r>
      <w:r w:rsidRPr="0028423E">
        <w:rPr>
          <w:i/>
          <w:lang w:val="en-CA"/>
        </w:rPr>
        <w:t>Red Data Book of Russian Federation</w:t>
      </w:r>
      <w:r w:rsidRPr="0028423E">
        <w:rPr>
          <w:lang w:val="en-CA"/>
        </w:rPr>
        <w:t xml:space="preserve">, </w:t>
      </w:r>
      <w:r>
        <w:rPr>
          <w:lang w:val="en-CA"/>
        </w:rPr>
        <w:t>2001</w:t>
      </w:r>
      <w:r>
        <w:rPr>
          <w:lang w:val="en-CA"/>
        </w:rPr>
        <w:fldChar w:fldCharType="end"/>
      </w:r>
      <w:r>
        <w:rPr>
          <w:lang w:val="en-CA"/>
        </w:rPr>
        <w:t>). In Ukraine (</w:t>
      </w:r>
      <w:r>
        <w:rPr>
          <w:lang w:val="en-CA"/>
        </w:rPr>
        <w:fldChar w:fldCharType="begin" w:fldLock="1"/>
      </w:r>
      <w:r>
        <w:rPr>
          <w:lang w:val="en-CA"/>
        </w:rPr>
        <w:instrText>ADDIN CSL_CITATION { "citationItems" : [ { "id" : "ITEM-1", "itemData" : { "DOI" : "10.2478/v10067-011-0018-0", "ISSN" : "2083-3563", "author" : [ { "dropping-particle" : "", "family" : "Parnikoza", "given" : "Ivan", "non-dropping-particle" : "", "parse-names" : false, "suffix" : "" }, { "dropping-particle" : "", "family" : "Vasiluk", "given" : "Alexi", "non-dropping-particle" : "", "parse-names" : false, "suffix" : "" } ], "container-title" : "Annales Universitatis Mariae Curie-Sk\u0142odowska. Sectio C. Biologia", "id" : "ITEM-1", "issue" : "1", "issued" : { "date-parts" : [ [ "2011", "1", "1" ] ] }, "page" : "23-37", "title" : "Ukrainian steppes: current state and perspectives for protection", "type" : "article-journal", "volume" : "9" }, "uris" : [ "http://www.mendeley.com/documents/?uuid=ae3b001e-1bfe-487f-a8ba-8bc2192c642e" ] } ], "mendeley" : { "formattedCitation" : "(Parnikoza &amp; Vasiluk, 2011)", "manualFormatting" : "Parnikoza &amp; Vasiluk, 2011", "plainTextFormattedCitation" : "(Parnikoza &amp; Vasiluk, 2011)", "previouslyFormattedCitation" : "(Parnikoza &amp; Vasiluk, 2011)" }, "properties" : {  }, "schema" : "https://github.com/citation-style-language/schema/raw/master/csl-citation.json" }</w:instrText>
      </w:r>
      <w:r>
        <w:rPr>
          <w:lang w:val="en-CA"/>
        </w:rPr>
        <w:fldChar w:fldCharType="separate"/>
      </w:r>
      <w:r>
        <w:rPr>
          <w:lang w:val="en-CA"/>
        </w:rPr>
        <w:t>Parnikoza &amp; Vasiluk, 2011</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author" : [ { "dropping-particle" : "V.", "family" : "Vasiluk", "given" : "A.", "non-dropping-particle" : "", "parse-names" : false, "suffix" : "" }, { "dropping-particle" : "", "family" : "Parnikoza", "given" : "I. Yu.", "non-dropping-particle" : "", "parse-names" : false, "suffix" : "" }, { "dropping-particle" : "", "family" : "Shevchenko", "given" : "M. S.", "non-dropping-particle" : "", "parse-names" : false, "suffix" : "" } ], "container-title" : "Steppe Bulletin", "id" : "ITEM-1", "issued" : { "date-parts" : [ [ "2010" ] ] }, "page" : "33-36 (in Russian)", "title" : "Biodiversity of steppes under protection of Red Book and Green Book of Ukraine", "type" : "article-journal", "volume" : "29" }, "uris" : [ "http://www.mendeley.com/documents/?uuid=8a43079f-375b-3f68-869c-8edb34528599" ] } ], "mendeley" : { "formattedCitation" : "(Vasiluk, Parnikoza, &amp; Shevchenko, 2010)", "manualFormatting" : "Vasiluk et al. 2010)", "plainTextFormattedCitation" : "(Vasiluk, Parnikoza, &amp; Shevchenko, 2010)", "previouslyFormattedCitation" : "(Vasiluk, Parnikoza, &amp; Shevchenko, 2010)" }, "properties" : {  }, "schema" : "https://github.com/citation-style-language/schema/raw/master/csl-citation.json" }</w:instrText>
      </w:r>
      <w:r>
        <w:rPr>
          <w:lang w:val="en-CA"/>
        </w:rPr>
        <w:fldChar w:fldCharType="separate"/>
      </w:r>
      <w:r>
        <w:rPr>
          <w:lang w:val="en-CA"/>
        </w:rPr>
        <w:t>Vasiluk</w:t>
      </w:r>
      <w:r>
        <w:rPr>
          <w:lang w:val="en-US"/>
        </w:rPr>
        <w:t xml:space="preserve"> </w:t>
      </w:r>
      <w:r w:rsidR="00301BD0" w:rsidRPr="00301BD0">
        <w:rPr>
          <w:i/>
          <w:lang w:val="en-US"/>
        </w:rPr>
        <w:t>et al.</w:t>
      </w:r>
      <w:r>
        <w:rPr>
          <w:lang w:val="en-US"/>
        </w:rPr>
        <w:t>,</w:t>
      </w:r>
      <w:r w:rsidRPr="0028423E">
        <w:rPr>
          <w:lang w:val="en-CA"/>
        </w:rPr>
        <w:t xml:space="preserve"> 2</w:t>
      </w:r>
      <w:r>
        <w:rPr>
          <w:lang w:val="en-CA"/>
        </w:rPr>
        <w:t>010</w:t>
      </w:r>
      <w:r>
        <w:rPr>
          <w:lang w:val="en-CA"/>
        </w:rPr>
        <w:fldChar w:fldCharType="end"/>
      </w:r>
      <w:r>
        <w:rPr>
          <w:lang w:val="en-CA"/>
        </w:rPr>
        <w:t>) steppe animals comprise 29% of the list of the national Red Data Book (159 from 553). Among 826 species of plants listed in the Red Data Book of Ukraine 33.4% (276) can be found in steppe habitats only (</w:t>
      </w:r>
      <w:r>
        <w:rPr>
          <w:lang w:val="en-CA"/>
        </w:rPr>
        <w:fldChar w:fldCharType="begin" w:fldLock="1"/>
      </w:r>
      <w:r>
        <w:rPr>
          <w:lang w:val="en-CA"/>
        </w:rPr>
        <w:instrText>ADDIN CSL_CITATION { "citationItems" : [ { "id" : "ITEM-1", "itemData" : { "DOI" : "10.1007/978-94-007-3886-7_5", "ISBN" : "978-94-007-3885-0", "author" : [ { "dropping-particle" : "", "family" : "Korotchenko", "given" : "Iryna", "non-dropping-particle" : "", "parse-names" : false, "suffix" : "" }, { "dropping-particle" : "", "family" : "Peregrym", "given" : "Mykyta", "non-dropping-particle" : "", "parse-names" : false, "suffix" : "" } ], "container-title" : "Eurasian Steppes. Ecological Problems and Livelihoods in a Changing World", "id" : "ITEM-1", "issued" : { "date-parts" : [ [ "2012" ] ] }, "page" : "173-196", "publisher" : "Springer Netherlands", "title" : "Ukrainian Steppes in the Past, at Present and in the Future", "type" : "chapter" }, "uris" : [ "http://www.mendeley.com/documents/?uuid=fdb8bfbd-14fe-39e0-af76-288a19882336" ] } ], "mendeley" : { "formattedCitation" : "(Korotchenko &amp; Peregrym, 2012)", "manualFormatting" : "Korotchenko &amp; Peregrym, 2012", "plainTextFormattedCitation" : "(Korotchenko &amp; Peregrym, 2012)", "previouslyFormattedCitation" : "(Korotchenko &amp; Peregrym, 2012)" }, "properties" : {  }, "schema" : "https://github.com/citation-style-language/schema/raw/master/csl-citation.json" }</w:instrText>
      </w:r>
      <w:r>
        <w:rPr>
          <w:lang w:val="en-CA"/>
        </w:rPr>
        <w:fldChar w:fldCharType="separate"/>
      </w:r>
      <w:r>
        <w:rPr>
          <w:lang w:val="en-CA"/>
        </w:rPr>
        <w:t>Korotchenko &amp; Peregrym, 2012</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2478/v10067-011-0018-0", "ISSN" : "2083-3563", "author" : [ { "dropping-particle" : "", "family" : "Parnikoza", "given" : "Ivan", "non-dropping-particle" : "", "parse-names" : false, "suffix" : "" }, { "dropping-particle" : "", "family" : "Vasiluk", "given" : "Alexi", "non-dropping-particle" : "", "parse-names" : false, "suffix" : "" } ], "container-title" : "Annales Universitatis Mariae Curie-Sk\u0142odowska. Sectio C. Biologia", "id" : "ITEM-1", "issue" : "1", "issued" : { "date-parts" : [ [ "2011", "1", "1" ] ] }, "page" : "23-37", "title" : "Ukrainian steppes: current state and perspectives for protection", "type" : "article-journal", "volume" : "9" }, "uris" : [ "http://www.mendeley.com/documents/?uuid=ae3b001e-1bfe-487f-a8ba-8bc2192c642e" ] } ], "mendeley" : { "formattedCitation" : "(Parnikoza &amp; Vasiluk, 2011)", "manualFormatting" : "Parnikoza &amp; Vasiluk, 2011", "plainTextFormattedCitation" : "(Parnikoza &amp; Vasiluk, 2011)", "previouslyFormattedCitation" : "(Parnikoza &amp; Vasiluk, 2011)" }, "properties" : {  }, "schema" : "https://github.com/citation-style-language/schema/raw/master/csl-citation.json" }</w:instrText>
      </w:r>
      <w:r>
        <w:rPr>
          <w:lang w:val="en-CA"/>
        </w:rPr>
        <w:fldChar w:fldCharType="separate"/>
      </w:r>
      <w:r>
        <w:rPr>
          <w:lang w:val="en-CA"/>
        </w:rPr>
        <w:t>Parnikoza &amp; Vasiluk, 2011</w:t>
      </w:r>
      <w:r>
        <w:rPr>
          <w:lang w:val="en-CA"/>
        </w:rPr>
        <w:fldChar w:fldCharType="end"/>
      </w:r>
      <w:r>
        <w:rPr>
          <w:lang w:val="en-CA"/>
        </w:rPr>
        <w:t>).</w:t>
      </w:r>
    </w:p>
    <w:p w14:paraId="2A26DE1B" w14:textId="413CFE54" w:rsidR="0048205B" w:rsidRDefault="0048205B" w:rsidP="00AE389F">
      <w:pPr>
        <w:rPr>
          <w:lang w:val="en-CA"/>
        </w:rPr>
      </w:pPr>
      <w:r>
        <w:rPr>
          <w:lang w:val="en-CA"/>
        </w:rPr>
        <w:t>European grasslands have been recognized as threatened hotspots of biodiversity which emphasizes their high conservation priority (</w:t>
      </w:r>
      <w:r>
        <w:rPr>
          <w:lang w:val="en-CA"/>
        </w:rPr>
        <w:fldChar w:fldCharType="begin" w:fldLock="1"/>
      </w:r>
      <w:r>
        <w:rPr>
          <w:lang w:val="en-CA"/>
        </w:rPr>
        <w:instrText>ADDIN CSL_CITATION { "citationItems" : [ { "id" : "ITEM-1", "itemData" : { "DOI" : "10.1016/j.agee.2013.12.015", "ISBN" : "0167-8809",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w:instrText>
      </w:r>
      <w:r w:rsidRPr="00560A71">
        <w:instrText>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w:instrText>
      </w:r>
      <w:r w:rsidRPr="0046771E">
        <w:rPr>
          <w:lang w:val="fr-CH"/>
        </w:rPr>
        <w:instrText>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nd Environment", "id" : "ITEM-1", "issue" : "182", "issued" : { "date-parts" : [ [ "2014", "1" ] ] }, "page" : "1-14", "title" : "Biodiversity of Palaearctic grasslands: A synthesis", "type" : "article-journal", "volume" : "182" }, "uris" : [ "http://www.mendeley.com/documents/?uuid=496988fc-158d-41a0-a3da-571a46909830" ] } ], "mendeley" : { "formattedCitation" : "(Dengler et al., 2014a)", "manualFormatting" : "Dengler et al., 2014", "plainTextFormattedCitation" : "(Dengler et al., 2014a)", "previouslyFormattedCitation" : "(Dengler et al., 2014a)" }, "properties" : {  }, "schema" : "https://github.com/citation-style-language/schema/raw/master/csl-citation.json" }</w:instrText>
      </w:r>
      <w:r>
        <w:rPr>
          <w:lang w:val="en-CA"/>
        </w:rPr>
        <w:fldChar w:fldCharType="separate"/>
      </w:r>
      <w:r>
        <w:rPr>
          <w:lang w:val="nb-NO"/>
        </w:rPr>
        <w:t xml:space="preserve">Dengler </w:t>
      </w:r>
      <w:r w:rsidR="00301BD0" w:rsidRPr="00301BD0">
        <w:rPr>
          <w:i/>
          <w:lang w:val="nb-NO"/>
        </w:rPr>
        <w:t>et al.</w:t>
      </w:r>
      <w:r w:rsidRPr="0028423E">
        <w:rPr>
          <w:lang w:val="nb-NO"/>
        </w:rPr>
        <w:t xml:space="preserve">, </w:t>
      </w:r>
      <w:r>
        <w:rPr>
          <w:lang w:val="nb-NO"/>
        </w:rPr>
        <w:t>2014</w:t>
      </w:r>
      <w:r>
        <w:rPr>
          <w:lang w:val="en-CA"/>
        </w:rPr>
        <w:fldChar w:fldCharType="end"/>
      </w:r>
      <w:r>
        <w:rPr>
          <w:lang w:val="nb-NO"/>
        </w:rPr>
        <w:t xml:space="preserve">; </w:t>
      </w:r>
      <w:r w:rsidRPr="0028423E">
        <w:rPr>
          <w:lang w:val="en-CA"/>
        </w:rPr>
        <w:fldChar w:fldCharType="begin" w:fldLock="1"/>
      </w:r>
      <w:r w:rsidRPr="0028423E">
        <w:rPr>
          <w:lang w:val="en-CA"/>
        </w:rPr>
        <w:instrText>ADDIN CSL_CITATION { "citationItems" : [ { "id" : "ITEM-1", "itemData" : { "DOI" : "10.1007/s10531-013-0537-x", "author" : [ { "dropping-particle" : "", "family" : "Habel", "given" : "Jan Christian", "non-dropping-particle" : "", "parse-names" : false, "suffix" : "" }, { "dropping-particle" : "", "family" : "Dengler", "given" : "J\u00fcrgen", "non-dropping-particle" : "", "parse-names" : false, "suffix" : "" }, { "dropping-particle" : "", "family" : "Janisova", "given" : "Monika", "non-dropping-particle" : "", "parse-names" : false, "suffix" : "" }, { "dropping-particle" : "", "family" : "T\u00f6r\u00f6k", "given" : "P\u00e9ter", "non-dropping-particle" : "", "parse-names" : false, "suffix" : "" }, { "dropping-particle" : "", "family" : "Wellstein", "given" : "Camilla", "non-dropping-particle" : "", "parse-names" : false, "suffix" : "" }, { "dropping-particle" : "", "family" : "Wiezik", "given" : "Michal", "non-dropping-particle" : "", "parse-names" : false, "suffix" : "" } ], "container-title" : "Biodiversity and Conservation", "id" : "ITEM-1", "issued" : { "date-parts" : [ [ "2013" ] ] }, "page" : "2131-2138", "title" : "European grassland ecosystems : threatened hotspots of biodiversity", "type" : "article-journal", "volume" : "22" }, "uris" : [ "http://www.mendeley.com/documents/?uuid=4c154fa8-8e6c-412a-9986-bc04012e6bed" ] } ], "mendeley" : { "formattedCitation" : "(Habel et al., 2013)", "manualFormatting" : "Habel et al., 2013", "plainTextFormattedCitation" : "(Habel et al., 2013)", "previouslyFormattedCitation" : "(Habel et al., 2013)" }, "properties" : {  }, "schema" : "https://github.com/citation-style-language/schema/raw/master/csl-citation.json" }</w:instrText>
      </w:r>
      <w:r w:rsidRPr="0028423E">
        <w:rPr>
          <w:lang w:val="en-CA"/>
        </w:rPr>
        <w:fldChar w:fldCharType="separate"/>
      </w:r>
      <w:r w:rsidRPr="0028423E">
        <w:rPr>
          <w:lang w:val="en-CA"/>
        </w:rPr>
        <w:t xml:space="preserve">Habel </w:t>
      </w:r>
      <w:r w:rsidR="00301BD0" w:rsidRPr="00301BD0">
        <w:rPr>
          <w:i/>
          <w:lang w:val="en-CA"/>
        </w:rPr>
        <w:t>et al.</w:t>
      </w:r>
      <w:r w:rsidRPr="0028423E">
        <w:rPr>
          <w:lang w:val="en-CA"/>
        </w:rPr>
        <w:t>, 2013</w:t>
      </w:r>
      <w:r w:rsidRPr="0028423E">
        <w:rPr>
          <w:lang w:val="en-CA"/>
        </w:rPr>
        <w:fldChar w:fldCharType="end"/>
      </w:r>
      <w:r w:rsidRPr="0028423E">
        <w:rPr>
          <w:lang w:val="en-CA"/>
        </w:rPr>
        <w:t xml:space="preserve">; </w:t>
      </w:r>
      <w:r w:rsidRPr="0028423E">
        <w:rPr>
          <w:lang w:val="en-CA"/>
        </w:rPr>
        <w:fldChar w:fldCharType="begin" w:fldLock="1"/>
      </w:r>
      <w:r w:rsidRPr="0028423E">
        <w:rPr>
          <w:lang w:val="nb-NO"/>
        </w:rPr>
        <w:instrText>ADDIN CSL_CITATION { "citationItems" : [ { "id" : "ITEM-1", "itemData" : { "abstract" : "Palaearctic steppes are primary grasslands dominating the landscape of the Eurasian Grassland Belt from Central and Eastern Europe to Northern China across the temperate zone of Eurasia. We also include structurally and floristically similar habitats in North Africa, Anatolia, and Iran. The biota of the steppes are diverse, including many endemic species. As a result of the high rate of anthropogenic conversion and widespread degradation, the Palaearctic steppes have become one of the most endangered terrestrial biomes of the world. These facts underline the importance of sustaining landscape-scale biodiversity in steppes and stress the necessity of their conservation and restoration. Literature about the ecology, biodiversity, and conservation of Palaearctic steppes is not easily accessible for an international audience. Therefore, summarising the current state of knowledge as well as knowledge gaps is very timely. This Special Issue on \u201cPalaearctic steppes: ecology, biodiversity and conservation\u201d, comprises 17 research papers from many different regions throughout the biome, as well as a broad review synthesising current knowledge.", "author" : [ { "dropping-particle" : "", "family" : "T\u00f6r\u00f6k", "given" : "P.", "non-dropping-particle" : "", "parse-names" : false, "suffix" : "" }, { "dropping-particle" : "", "family" : "Ambarl\u0131", "given" : "D.", "non-dropping-particle" : "", "parse-names" : false, "suffix" : "" }, { "dropping-particle" : "", "family" : "Kamp", "given" : "J.", "non-dropping-particle" : "", "parse-names" : false, "suffix" : "" }, { "dropping-particle" : "", "family" : "Wesche", "given" : "K.", "non-dropping-particle" : "", "parse-names" : false, "suffix" : "" }, { "dropping-particle" : "", "family" : "Dengler", "given" : "J.", "non-dropping-particle" : "", "parse-names" : false, "suffix" : "" } ], "container-title" : "Biodiversity and Conservation", "id" : "ITEM-1", "issue" : "12", "issued" : { "date-parts" : [ [ "2016" ] ] }, "note" : "NULL", "page" : "2187\u20132195", "title" : "Step(pe) up! Raising the profile of the Palaearctic natural grasslands", "type" : "article-journal", "volume" : "25" }, "uris" : [ "http://www.mendeley.com/documents/?uuid=7b9dbc21-8403-453b-9c12-a00c187c1672" ] } ], "mendeley" : { "formattedCitation" : "(T\u00f6r\u00f6k et al., 2016)", "manualFormatting" : "T\u00f6r\u00f6k et al., 2016", "plainTextFormattedCitation" : "(T\u00f6r\u00f6k et al., 2016)", "previouslyFormattedCitation" : "(T\u00f6r\u00f6k et al., 2016)" }, "properties" : {  }, "schema" : "https://github.com/citation-style-language/schema/raw/master/csl-citation.json" }</w:instrText>
      </w:r>
      <w:r w:rsidRPr="0028423E">
        <w:rPr>
          <w:lang w:val="en-CA"/>
        </w:rPr>
        <w:fldChar w:fldCharType="separate"/>
      </w:r>
      <w:r w:rsidRPr="0028423E">
        <w:rPr>
          <w:lang w:val="nb-NO"/>
        </w:rPr>
        <w:t xml:space="preserve">Török </w:t>
      </w:r>
      <w:r w:rsidR="00301BD0" w:rsidRPr="00301BD0">
        <w:rPr>
          <w:i/>
          <w:lang w:val="nb-NO"/>
        </w:rPr>
        <w:t>et al.</w:t>
      </w:r>
      <w:r w:rsidRPr="0028423E">
        <w:rPr>
          <w:lang w:val="nb-NO"/>
        </w:rPr>
        <w:t>, 2016</w:t>
      </w:r>
      <w:r w:rsidRPr="0028423E">
        <w:rPr>
          <w:lang w:val="en-CA"/>
        </w:rPr>
        <w:fldChar w:fldCharType="end"/>
      </w:r>
      <w:r>
        <w:rPr>
          <w:lang w:val="nb-NO"/>
        </w:rPr>
        <w:t>). Fifty three grassland habitats, distinguished in Europe, are assessed as threatene</w:t>
      </w:r>
      <w:r w:rsidR="00A26495">
        <w:rPr>
          <w:lang w:val="nb-NO"/>
        </w:rPr>
        <w:t>d to some degree, including 12 critically e</w:t>
      </w:r>
      <w:r w:rsidR="00E91659">
        <w:rPr>
          <w:lang w:val="nb-NO"/>
        </w:rPr>
        <w:t>ndangered or e</w:t>
      </w:r>
      <w:r>
        <w:rPr>
          <w:lang w:val="nb-NO"/>
        </w:rPr>
        <w:t xml:space="preserve">ndangered habitats </w:t>
      </w:r>
      <w:r>
        <w:rPr>
          <w:lang w:val="en-CA"/>
        </w:rPr>
        <w:fldChar w:fldCharType="begin" w:fldLock="1"/>
      </w:r>
      <w:r>
        <w:rPr>
          <w:lang w:val="nb-NO"/>
        </w:rPr>
        <w:instrText>ADDIN CSL_CITATION { "citationItems" : [ { "id" : "ITEM-1", "itemData" : { "DOI" : "10.2779/091372", "ISBN" : "978-92-79-61588-7", "abstract" : "The European Red List of Habitats provides an overview of the risk of collapse (degree of endangerment) of marine, terrestrial and freshwater habitats in the European Union (EU28) and adjacent regions (EU28+), based on a consistent set of criteria and categories and detailed data and expertise from involved countries1. Amongst terrestrial and freshwater habitats the highest percentage of threatened types (categories Critically Endangered, Endangered, Vulnerable) was found amongst mires and bogs (85% in the EU28, 54% in the EU28+), followed by grasslands (53%, 49%), freshwater habitats (46%, 38%) and coastal habitats (45%, 43%). Relatively low percentages of heathland and scrub, forests, and sparsely vegetated habitats were assessed to be threatened. Overall the amount of threatened habitats was higher in the EU28 (36%) than in the wider range of the EU28+ (31%). The European Red List of Habitats provides extensive additional information on habitat classification and definition, pressures and threats, conservation and restorability of habitats, distribution, status and trends in individual countries, and sub-habitats that may possibly be threatened. The information provided can inform and support European nature and biodiversity policy in a variety of ways, particularly in relation to the EU2020 Biodiversity Strategy targets. Further applications include the revitalisation of the EUNIS habitat classification, synergies with the Mapping and Assessment of Ecosystems and their Services initiative, and the improvement of Red List methodologies.", "author" : [ { "dropping-particle" : "", "family" : "Janssen", "given" : "J.A.M.", "non-dropping-particle" : "", "parse-names" : false, "suffix" : "" }, { "dropping-particle" : "", "family" : "Rodwell", "given" : "J.S.", "non-dropping-particle" : "", "parse-names" : false, "suffix" : "" }, { "dropping-particle" : "", "family" : "Garc\u00eda Criado", "given" : "M.", "non-dropping-particle" : "", "parse-names" : false, "suffix" : "" }, { "dropping-particle" : "", "family" : "Gubbay", "given" : "S.", "non-dropping-particle" : "", "parse-names" : false, "suffix" : "" }, { "dropping-particle" : "", "family" : "Haynes", "given" : "T.", "non-dropping-particle" : "", "parse-names" : false, "suffix" : "" }, { "dropping-particle" : "", "family" : "Nieto", "given" : "A.", "non-dropping-particle" : "", "parse-names" : false, "suffix" : "" }, { "dropping-particle" : "", "family" : "Sanders", "given" : "N.", "non-dropping-particle" : "", "parse-names" : false, "suffix" : "" }, { "dropping-particle" : "", "family" : "Landucci", "given" : "F.", "non-dropping-particle" : "", "parse-names" : false, "suffix" : "" }, { "dropping-particle" : "", "family" : "Loidi", "given" : "J.", "non-dropping-particle" : "", "parse-names" : false, "suffix" : "" }, { "dropping-particle" : "", "family" : "Ssymank", "given" : "A.", "non-dropping-particle" : "", "parse-names" : false, "suffix" : "" }, { "dropping-particle" : "", "family" : "Tahvanainen", "given" : "T.", "non-dropping-particle" : "", "parse-names" : false, "suffix" : "" }, { "dropping-particle" : "", "family" : "Valderrabano", "given" : "M.", "non-dropping-particle" : "", "parse-names" : false, "suffix" : "" }, { "dropping-particle" : "", "family" : "Acosta", "given" : "A.", "non-dropping-particle" : "", "parse-names" : false, "suffix" : "" }, { "dropping-particle" : "", "family" : "Aronsson", "given" : "M.", "non-dropping-particle" : "", "parse-names" : false, "suffix" : "" }, { "dropping-particle" : "", "family" : "Arts", "given" : "G.", "non-dropping-particle" : "", "parse-names" : false, "suffix" : "" }, { "dropping-particle" : "", "family" : "Attorre", "given" : "F.", "non-dropping-particle" : "", "parse-names" : false, "suffix" : "" }, { "dropping-particle" : "", "family" : "Bergmeier", "given" : "E.", "non-dropping-particle" : "", "parse-names" : false, "suffix" : "" }, { "dropping-particle" : "", "family" : "Bijlsma", "given" : "R.-J.", "non-dropping-particle" : "", "parse-names" : false, "suffix" : "" }, { "dropping-particle" : "", "family" : "Bioret", "given" : "F.", "non-dropping-particle" : "", "parse-names" : false, "suffix" : "" }, { "dropping-particle" : "", "family" : "Bi\u0163\u0103-Nicolae", "given" : "C.", "non-dropping-particle" : "", "parse-names" : false, "suffix" : "" }, { "dropping-particle" : "", "family" : "Biurrun", "given" : "I.", "non-dropping-particle" : "", "parse-names" : false, "suffix" : "" }, { "dropping-particle" : "", "family" : "Calix", "given" : "M.", "non-dropping-particle" : "", "parse-names" : false, "suffix" : "" }, { "dropping-particle" : "", "family" : "Capelo", "given" : "J.", "non-dropping-particle" : "", "parse-names" : false, "suffix" : "" }, { "dropping-particle" : "", "family" : "\u010carni", "given" : "A.", "non-dropping-particle" : "", "parse-names" : false, "suffix" : "" }, { "dropping-particle" : "", "family" : "Chytr\u00fd", "given" : "M.", "non-dropping-particle" : "", "parse-names" : false, "suffix" : "" }, { "dropping-particle" : "", "family" : "Dengler", "given" : "J.", "non-dropping-particle" : "", "parse-names" : false, "suffix" : "" }, { "dropping-particle" : "", "family" : "Dimopoulos", "given" : "P.", "non-dropping-particle" : "", "parse-names" : false, "suffix" : "" }, { "dropping-particle" : "", "family" : "Essl", "given" : "F.", "non-dropping-particle" : "", "parse-names" : false, "suffix" : "" }, { "dropping-particle" : "", "family" : "Gardfjell", "given" : "H.", "non-dropping-particle" : "", "parse-names" : false, "suffix" : "" }, { "dropping-particle" : "", "family" : "Gigante", "given" : "D.", "non-dropping-particle" : "", "parse-names" : false, "suffix" : "" }, { "dropping-particle" : "", "family" : "Giusso del Galdo", "given" : "G.", "non-dropping-particle" : "", "parse-names" : false, "suffix" : "" }, { "dropping-particle" : "", "family" : "H\u00e1jek", "given" : "M.", "non-dropping-particle" : "", "parse-names" : false, "suffix" : "" }, { "dropping-particle" : "", "family" : "Jansen", "given" : "F.", "non-dropping-particle" : "", "parse-names" : false, "suffix" : "" }, { "dropping-particle" : "", "family" : "Jansen", "given" : "J.", "non-dropping-particle" : "", "parse-names" : false, "suffix" : "" }, { "dropping-particle" : "", "family" : "Kapfer", "given" : "J.", "non-dropping-particle" : "", "parse-names" : false, "suffix" : "" }, { "dropping-particle" : "", "family" : "Mickolajczak", "given" : "A.", "non-dropping-particle" : "", "parse-names" : false, "suffix" : "" }, { "dropping-particle" : "", "family" : "Molina", "given" : "J.A.", "non-dropping-particle" : "", "parse-names" : false, "suffix" : "" }, { "dropping-particle" : "", "family" : "Moln\u00e1r", "given" : "Z.", "non-dropping-particle" : "", "parse-names" : false, "suffix" : "" }, { "dropping-particle" : "", "family" : "Paternoster", "given" : "D.", "non-dropping-particle" : "", "parse-names" : false, "suffix" : "" }, { "dropping-particle" : "", "family" : "Piernik", "given" : "A.", "non-dropping-particle" : "", "parse-names" : false, "suffix" : "" }, { "dropping-particle" : "", "family" : "Poulin", "given" : "B.", "non-dropping-particle" : "", "parse-names" : false, "suffix" : "" }, { "dropping-particle" : "", "family" : "Renaux", "given" : "B.", "non-dropping-particle" : "", "parse-names" : false, "suffix" : "" }, { "dropping-particle" : "", "family" : "Schamin\u00e9e", "given" : "J.H.J.", "non-dropping-particle" : "", "parse-names" : false, "suffix" : "" }, { "dropping-particle" : "", "family" : "\u0160umberov\u00e1", "given" : "K.", "non-dropping-particle" : "", "parse-names" : false, "suffix" : "" }, { "dropping-particle" : "", "family" : "Toivonen", "given" : "H.", "non-dropping-particle" : "", "parse-names" : false, "suffix" : "" }, { "dropping-particle" : "", "family" : "Tonteri", "given" : "T.", "non-dropping-particle" : "", "parse-names" : false, "suffix" : "" }, { "dropping-particle" : "", "family" : "Tsiripidis", "given" : "I.", "non-dropping-particle" : "", "parse-names" : false, "suffix" : "" }, { "dropping-particle" : "", "family" : "Tzonev", "given" : "R.", "non-dropping-particle" : "", "parse-names" : false, "suffix" : "" }, { "dropping-particle" : "", "family" : "Valachovi\u010d", "given" : "M.", "non-dropping-particle" : "", "parse-names" : false, "suffix" : "" } ], "id" : "ITEM-1", "issued" : { "date-parts" : [ [ "2016" ] ] }, "number-of-pages" : "44", "publisher" : "European Commission", "title" : "European red list of habitats. Part 2. Terrestrial and freshwater habitats", "type" : "book" }, "uris" : [ "http://www.mendeley.com/documents/?uuid=2da7abe7-7852-466c-b530-f68ebab26f15" ] } ], "mendeley" : { "formattedCitation" : "(Janssen et al., 2016)", "plainTextFormattedCitation" : "(Janssen et al., 2016)", "previouslyFormattedCitation" : "(Janssen et al., 2016)" }, "properties" : {  }, "schema" : "https://github.com/citation-style-language/schema/raw/master/csl-citation.json" }</w:instrText>
      </w:r>
      <w:r>
        <w:rPr>
          <w:lang w:val="en-CA"/>
        </w:rPr>
        <w:fldChar w:fldCharType="separate"/>
      </w:r>
      <w:r>
        <w:rPr>
          <w:lang w:val="en-CA"/>
        </w:rPr>
        <w:t xml:space="preserve">(Janssen </w:t>
      </w:r>
      <w:r w:rsidR="00301BD0" w:rsidRPr="00301BD0">
        <w:rPr>
          <w:i/>
          <w:lang w:val="en-CA"/>
        </w:rPr>
        <w:t>et al.</w:t>
      </w:r>
      <w:r w:rsidRPr="0028423E">
        <w:rPr>
          <w:lang w:val="en-CA"/>
        </w:rPr>
        <w:t>, 2</w:t>
      </w:r>
      <w:r>
        <w:rPr>
          <w:lang w:val="en-CA"/>
        </w:rPr>
        <w:t>016)</w:t>
      </w:r>
      <w:r>
        <w:rPr>
          <w:lang w:val="en-CA"/>
        </w:rPr>
        <w:fldChar w:fldCharType="end"/>
      </w:r>
      <w:r>
        <w:rPr>
          <w:lang w:val="en-CA"/>
        </w:rPr>
        <w:t xml:space="preserve">. Nearly half of the bird species associated with grasslands have a threatened population status in the </w:t>
      </w:r>
      <w:r w:rsidRPr="001D18D2">
        <w:rPr>
          <w:bCs/>
        </w:rPr>
        <w:t xml:space="preserve">European Union </w:t>
      </w:r>
      <w:r>
        <w:rPr>
          <w:lang w:val="en-CA"/>
        </w:rPr>
        <w:fldChar w:fldCharType="begin" w:fldLock="1"/>
      </w:r>
      <w:r>
        <w:rPr>
          <w:lang w:val="en-CA"/>
        </w:rPr>
        <w:instrText>ADDIN CSL_CITATION { "citationItems" : [ { "id" : "ITEM-1", "itemData" : { "DOI" : "COM(2015) 219 final", "ISBN" : "9789292135867", "ISSN" : "1725-2237", "abstract" : "Report on the status of and trends for habitat types and species covered by the Birds and Habitats Directives for the 2007-2012 period as required under Article 17 of the Habitats Directive and Article 12 of the Birds Directive 2 1. INTRODUCTION 1.1. BACKGROUND Europeans live in one of the most densely populated regions of the world that has a long history of land use. This has had a profound impact on nature, resulting in the creation of diverse cultural landscapes that are home to a rich fauna and flora. However, developments, particularly during the 20th century, have also resulted in the large-scale destruction of nature. Between 1900 and the mid-1980s Europe had already lost two thirds of its wetlands 1 , and almost three-quarters of its sand dunes and heaths, through a combination of land-use change, infrastructure developments, pollution and urban expansion. This loss of natural capital is a major concern. We depend on nature for the food, energy, raw materials, air and water that make life possible. In addition, nature is a central economic driver, contributing to our economy in ways that we are only just starting to fully comprehend and providing services that are crucial for sustaining and creating jobs and growth. It is also a source of inspiration, knowledge and recreation, and an integral part of our cultural heritage. The Birds 2 and the Habitats 3 Directives are the main legislative instruments for ensuring", "author" : [ { "dropping-particle" : "", "family" : "EEA", "given" : "", "non-dropping-particle" : "", "parse-names" : false, "suffix" : "" } ], "id" : "ITEM-1", "issue" : "2", "issued" : { "date-parts" : [ [ "2015" ] ] }, "title" : "The State of Nature in the European Union", "type" : "report" }, "uris" : [ "http://www.mendeley.com/documents/?uuid=6d580b04-dfb5-4bdc-b090-b09136a22026" ] } ], "mendeley" : { "formattedCitation" : "(EEA, 2015)", "plainTextFormattedCitation" : "(EEA, 2015)", "previouslyFormattedCitation" : "(EEA, 2015)" }, "properties" : {  }, "schema" : "https://github.com/citation-style-language/schema/raw/master/csl-citation.json" }</w:instrText>
      </w:r>
      <w:r>
        <w:rPr>
          <w:lang w:val="en-CA"/>
        </w:rPr>
        <w:fldChar w:fldCharType="separate"/>
      </w:r>
      <w:r>
        <w:rPr>
          <w:lang w:val="en-CA"/>
        </w:rPr>
        <w:t>(</w:t>
      </w:r>
      <w:r w:rsidRPr="00FC4200">
        <w:rPr>
          <w:lang w:val="en-CA"/>
        </w:rPr>
        <w:t>EEA, 2015</w:t>
      </w:r>
      <w:r w:rsidR="00015157">
        <w:rPr>
          <w:lang w:val="en-CA"/>
        </w:rPr>
        <w:t>d</w:t>
      </w:r>
      <w:r>
        <w:rPr>
          <w:lang w:val="en-CA"/>
        </w:rPr>
        <w:t>)</w:t>
      </w:r>
      <w:r>
        <w:rPr>
          <w:lang w:val="en-CA"/>
        </w:rPr>
        <w:fldChar w:fldCharType="end"/>
      </w:r>
      <w:r>
        <w:rPr>
          <w:lang w:val="en-CA"/>
        </w:rPr>
        <w:t>.</w:t>
      </w:r>
    </w:p>
    <w:p w14:paraId="302385BB" w14:textId="4294C98B" w:rsidR="0048205B" w:rsidRDefault="0048205B" w:rsidP="00AE389F">
      <w:pPr>
        <w:rPr>
          <w:lang w:val="en-CA"/>
        </w:rPr>
      </w:pPr>
      <w:r>
        <w:rPr>
          <w:lang w:val="en-CA"/>
        </w:rPr>
        <w:t xml:space="preserve">In the steppes of Russia only 10% of the protected areas are covered by grasslands </w:t>
      </w:r>
      <w:r>
        <w:rPr>
          <w:lang w:val="en-CA"/>
        </w:rPr>
        <w:fldChar w:fldCharType="begin" w:fldLock="1"/>
      </w:r>
      <w:r>
        <w:rPr>
          <w:lang w:val="en-CA"/>
        </w:rPr>
        <w:instrText>ADDIN CSL_CITATION { "citationItems" : [ { "id" : "ITEM-1", "itemData" : { "author" : [ { "dropping-particle" : "", "family" : "Tishkov", "given" : "A.A.", "non-dropping-particle" : "", "parse-names" : false, "suffix" : "" } ], "container-title" : "Issues of Steppe Science", "id" : "ITEM-1", "issue" : "6", "issued" : { "date-parts" : [ [ "2005" ] ] }, "note" : "NULL", "page" : "47-58", "title" : "Managing conservation of the biota and ecosystems in the steppe zone", "type" : "article-journal" }, "uris" : [ "http://www.mendeley.com/documents/?uuid=ec390bc9-da9a-4b0f-896c-a0e32e2deb0b" ] } ], "mendeley" : { "formattedCitation" : "(Tishkov, 2005)", "plainTextFormattedCitation" : "(Tishkov, 2005)", "previouslyFormattedCitation" : "(Tishkov, 2005)" }, "properties" : {  }, "schema" : "https://github.com/citation-style-language/schema/raw/master/csl-citation.json" }</w:instrText>
      </w:r>
      <w:r>
        <w:rPr>
          <w:lang w:val="en-CA"/>
        </w:rPr>
        <w:fldChar w:fldCharType="separate"/>
      </w:r>
      <w:r>
        <w:rPr>
          <w:lang w:val="en-CA"/>
        </w:rPr>
        <w:t>(Tishkov, 2005)</w:t>
      </w:r>
      <w:r>
        <w:rPr>
          <w:lang w:val="en-CA"/>
        </w:rPr>
        <w:fldChar w:fldCharType="end"/>
      </w:r>
      <w:r>
        <w:rPr>
          <w:lang w:val="en-CA"/>
        </w:rPr>
        <w:t xml:space="preserve">; only 11 of 151 Russian federal strict nature reserves and national parks conserve significant steppe tracts and they comprise only ca. 1% of the total area of federal protected areas </w:t>
      </w:r>
      <w:r>
        <w:rPr>
          <w:lang w:val="en-CA"/>
        </w:rPr>
        <w:fldChar w:fldCharType="begin" w:fldLock="1"/>
      </w:r>
      <w:r>
        <w:rPr>
          <w:lang w:val="en-CA"/>
        </w:rPr>
        <w:instrText>ADDIN CSL_CITATION { "citationItems" : [ { "id" : "ITEM-1", "itemData" : { "DOI" : "10.1007/978-94-007-3886-7", "ISBN" : "978-94-007-3885-0", "abstract" : "Russian steppe should be recognized as an endangered biome which dramatically declined and degraded during the last two centuries. We summarize the major economical and conservational values of the Russian part of the steppe biome relating it with the main elements of the biodiversity pattern of the biome. The principal factor actually driving the biome dynamics is land use, foremost agriculture. Recently almost all surviving steppes in Russia were used as pastures for cattle, sheep, and horse breeding while specific land-use patterns are characteristic for each main subdivision of the biome. The conservation status of the steppe ecosystems is strongly insufficient. The steppe is the least protected biome according to all indicators: the least coverage of protected areas, the least biome fraction in national PAs, the least average area of PA, etc. For main subdivisions of the steppe biome we estimate the proportion of the area under protection nationally. It comprises 3\u201310% and for the total biome and all levels of conservation is not exceeding 5%. Thus the major part of the biome is still unprotected and faces many actual threats and new challenges caused by land use changes, the main ones being conversion (and re-conversion) into cropland, overgrazing and pasture abandonment, wild fires, mining and fossil hydrocarbons extraction, over-exploitation and poaching, and afforestation. Almost all threat intensities and specifics vary following market signals. For example, turning secondary steppes into cropland was significantly intensified due to the global biofuel boom and grain crisis.", "author" : [ { "dropping-particle" : "", "family" : "Smelansky", "given" : "I.E.", "non-dropping-particle" : "", "parse-names" : false, "suffix" : "" }, { "dropping-particle" : "", "family" : "Tishkov", "given" : "A.A.", "non-dropping-particle" : "", "parse-names" : false, "suffix" : "" } ], "container-title" : "Eurasian steppes: ecological problems and livelihoods in a changing world", "id" : "ITEM-1", "issued" : { "date-parts" : [ [ "2012" ] ] }, "page" : "45-101", "publisher" : "Springer Netherlands", "title" : "The Steppe Biome in Russia: Ecosystem Services, Conservation Status, and Actual Challenges", "type" : "chapter", "volume" : "6" }, "uris" : [ "http://www.mendeley.com/documents/?uuid=4457ed0a-ded9-3e3f-87ea-594c01294067" ] } ], "mendeley" : { "formattedCitation" : "(I. E. Smelansky &amp; Tishkov, 2012)", "manualFormatting" : "(Smelansky &amp; Tishkov, 2012)", "plainTextFormattedCitation" : "(I. E. Smelansky &amp; Tishkov, 2012)", "previouslyFormattedCitation" : "(I. E. Smelansky &amp; Tishkov, 2012)" }, "properties" : {  }, "schema" : "https://github.com/citation-style-language/schema/raw/master/csl-citation.json" }</w:instrText>
      </w:r>
      <w:r>
        <w:rPr>
          <w:lang w:val="en-CA"/>
        </w:rPr>
        <w:fldChar w:fldCharType="separate"/>
      </w:r>
      <w:r>
        <w:rPr>
          <w:lang w:val="en-CA"/>
        </w:rPr>
        <w:t>(Smelansky &amp; Tishkov, 2012)</w:t>
      </w:r>
      <w:r>
        <w:rPr>
          <w:lang w:val="en-CA"/>
        </w:rPr>
        <w:fldChar w:fldCharType="end"/>
      </w:r>
      <w:r>
        <w:rPr>
          <w:lang w:val="en-CA"/>
        </w:rPr>
        <w:t>.</w:t>
      </w:r>
    </w:p>
    <w:p w14:paraId="5DCE1B31" w14:textId="77777777" w:rsidR="0048205B" w:rsidRDefault="0048205B" w:rsidP="00AE389F">
      <w:pPr>
        <w:spacing w:after="0"/>
        <w:rPr>
          <w:lang w:val="en-CA"/>
        </w:rPr>
      </w:pPr>
    </w:p>
    <w:p w14:paraId="46F612D9" w14:textId="77777777" w:rsidR="0048205B" w:rsidRDefault="0048205B" w:rsidP="00AE389F">
      <w:pPr>
        <w:snapToGrid w:val="0"/>
        <w:spacing w:after="0"/>
        <w:rPr>
          <w:bCs/>
          <w:iCs/>
          <w:u w:val="single"/>
          <w:lang w:val="en-CA"/>
        </w:rPr>
      </w:pPr>
      <w:r>
        <w:rPr>
          <w:bCs/>
          <w:iCs/>
          <w:u w:val="single"/>
          <w:lang w:val="en-CA"/>
        </w:rPr>
        <w:t>Past and current trends</w:t>
      </w:r>
    </w:p>
    <w:p w14:paraId="693DE5D2" w14:textId="77777777" w:rsidR="0048205B" w:rsidRDefault="0048205B" w:rsidP="00AE389F">
      <w:pPr>
        <w:snapToGrid w:val="0"/>
        <w:rPr>
          <w:lang w:val="en-CA"/>
        </w:rPr>
      </w:pPr>
      <w:r>
        <w:rPr>
          <w:lang w:val="en-CA"/>
        </w:rPr>
        <w:t>Each main type of grasslands has had a distinct trend. Here we treat Steppe and Azonal natural grasslands together due to similar trends.</w:t>
      </w:r>
    </w:p>
    <w:p w14:paraId="06A6A513" w14:textId="2D41A86C" w:rsidR="0048205B" w:rsidRDefault="0048205B" w:rsidP="00AE389F">
      <w:pPr>
        <w:snapToGrid w:val="0"/>
        <w:rPr>
          <w:lang w:val="en-CA"/>
        </w:rPr>
      </w:pPr>
      <w:r>
        <w:rPr>
          <w:lang w:val="en-CA"/>
        </w:rPr>
        <w:t xml:space="preserve">Historically, </w:t>
      </w:r>
      <w:r>
        <w:rPr>
          <w:bCs/>
          <w:lang w:val="en-CA"/>
        </w:rPr>
        <w:t>dry grasslands</w:t>
      </w:r>
      <w:r>
        <w:rPr>
          <w:lang w:val="en-CA"/>
        </w:rPr>
        <w:t xml:space="preserve"> in Europe and Central Asia were </w:t>
      </w:r>
      <w:r>
        <w:rPr>
          <w:bCs/>
          <w:lang w:val="en-CA"/>
        </w:rPr>
        <w:t>ploughed up and turned into croplands on a massive scale</w:t>
      </w:r>
      <w:r>
        <w:rPr>
          <w:lang w:val="en-CA"/>
        </w:rPr>
        <w:t xml:space="preserve">. This was the fate of the </w:t>
      </w:r>
      <w:r>
        <w:rPr>
          <w:bCs/>
          <w:lang w:val="en-CA"/>
        </w:rPr>
        <w:t>wet grasslands</w:t>
      </w:r>
      <w:r>
        <w:rPr>
          <w:b/>
          <w:bCs/>
          <w:lang w:val="en-CA"/>
        </w:rPr>
        <w:t xml:space="preserve"> </w:t>
      </w:r>
      <w:r>
        <w:rPr>
          <w:lang w:val="en-CA"/>
        </w:rPr>
        <w:t xml:space="preserve">as well, which were directly drained, or were drained due to drainage of the neighboring arable fields in the landscape </w:t>
      </w:r>
      <w:r>
        <w:rPr>
          <w:lang w:val="en-CA"/>
        </w:rPr>
        <w:fldChar w:fldCharType="begin" w:fldLock="1"/>
      </w:r>
      <w:r>
        <w:rPr>
          <w:lang w:val="en-CA"/>
        </w:rPr>
        <w:instrText>ADDIN CSL_CITATION { "citationItems" : [ { "id" : "ITEM-1", "itemData" : { "DOI" : "10.1016/j.jenvman.2009.07.005", "ISBN" : "0301-4797", "ISSN" : "03014797",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Crown Copyright ?? 2009.", "author" : [ { "dropping-particle" : "", "family" : "Stoate", "given" : "C.", "non-dropping-particle" : "", "parse-names" : false, "suffix" : "" }, { "dropping-particle" : "", "family" : "Ba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1", "issue" : "1", "issued" : { "date-parts" : [ [ "2009" ] ] }, "page" : "22-46", "title" : "Ecological impacts of early 21st century agricultural change in Europe - A review", "type" : "article-journal", "volume" : "91" }, "uris" : [ "http://www.mendeley.com/documents/?uuid=7f71373c-5e76-35bd-a944-c59a94937c72" ] } ], "mendeley" : { "formattedCitation" : "(Stoate et al., 2009)", "plainTextFormattedCitation" : "(Stoate et al., 2009)", "previouslyFormattedCitation" : "(Stoate et al., 2009)" }, "properties" : {  }, "schema" : "https://github.com/citation-style-language/schema/raw/master/csl-citation.json" }</w:instrText>
      </w:r>
      <w:r>
        <w:rPr>
          <w:lang w:val="en-CA"/>
        </w:rPr>
        <w:fldChar w:fldCharType="separate"/>
      </w:r>
      <w:r>
        <w:rPr>
          <w:lang w:val="en-CA"/>
        </w:rPr>
        <w:t xml:space="preserve">(Stoate </w:t>
      </w:r>
      <w:r w:rsidR="00301BD0" w:rsidRPr="00301BD0">
        <w:rPr>
          <w:i/>
          <w:lang w:val="en-CA"/>
        </w:rPr>
        <w:t>et al.</w:t>
      </w:r>
      <w:r w:rsidRPr="0028423E">
        <w:rPr>
          <w:lang w:val="en-CA"/>
        </w:rPr>
        <w:t xml:space="preserve">, </w:t>
      </w:r>
      <w:r>
        <w:rPr>
          <w:lang w:val="en-CA"/>
        </w:rPr>
        <w:t>2009)</w:t>
      </w:r>
      <w:r>
        <w:rPr>
          <w:lang w:val="en-CA"/>
        </w:rPr>
        <w:fldChar w:fldCharType="end"/>
      </w:r>
      <w:r>
        <w:rPr>
          <w:lang w:val="en-CA"/>
        </w:rPr>
        <w:t>. The process had accelerated in the Central Europe in 17</w:t>
      </w:r>
      <w:r w:rsidRPr="004F664A">
        <w:rPr>
          <w:lang w:val="en-CA"/>
        </w:rPr>
        <w:t>th</w:t>
      </w:r>
      <w:r>
        <w:rPr>
          <w:lang w:val="en-CA"/>
        </w:rPr>
        <w:t xml:space="preserve"> century and came to an end in the mid-20</w:t>
      </w:r>
      <w:r w:rsidRPr="004F664A">
        <w:rPr>
          <w:lang w:val="en-CA"/>
        </w:rPr>
        <w:t>th</w:t>
      </w:r>
      <w:r>
        <w:rPr>
          <w:lang w:val="en-CA"/>
        </w:rPr>
        <w:t xml:space="preserve"> century in Siberia and Kazakhstan (</w:t>
      </w:r>
      <w:r>
        <w:rPr>
          <w:lang w:val="en-CA"/>
        </w:rPr>
        <w:fldChar w:fldCharType="begin" w:fldLock="1"/>
      </w:r>
      <w:r>
        <w:rPr>
          <w:lang w:val="en-CA"/>
        </w:rPr>
        <w:instrText>ADDIN CSL_CITATION { "citationItems" : [ { "id" : "ITEM-1", "itemData" : { "DOI" : "10.1111/gfs.12066", "ISBN" : "1365-2494", "ISSN" : "01425242", "abstract" : "In terms of origin, grasslands in Central Europe can be classified into (i) natural grasslands, predetermined by environmental conditions and wild herbivores; (ii) seminatural grasslands, associated with long-term human activity from the beginning of agriculture during the Mesolithic-Neolithic transition; and (iii) improved (intensive) grasslands, a product of modern agriculture based on sown and highly productive forage grasses and legumes. This review discusses the origin, history and development of grasslands in Central Europe from the Holocene (9500 BC) to recent times, using archaeobotanical (pollen and macroremains), archaeozoological (molluscs, dung beetles, animal bones) and archaeological evidence, together with written and iconographic resources and recent analogies. An indicator of grasslands is the ratio of non-arboreal/arboreal pollen and the presence of pollen of species such as Plantago lanceolata and Urtica dioica in sediments. Pastures can be indicated by Juniperus communis pollen and charcoal present in sediments and the soil profile. Insect-pollinated species can be studied using cesspit sediments and pollen (from honey) in vessels in graves. In Central Europe, natural steppe, alluvial grasslands and alpine grasslands occurred before the start of agriculture in the early Neolithic (5500 BC); their area was small, and grassland patches were fragmentary in the forested landscape. Substantial enlargement of grasslands cannot be expected to have occurred before the late Bronze Age. The first scythes come from the 7th-6th century BC; therefore, hay meadows probably did not develop before this time. There is evidence of hay meadows in Central Europe during the Middle Ages, documented by macroremains of Arrhenatherum elatius in sediments, written records and long scythes in archaeological assemblages. Based on macroremains analyses, we conclude that there was generally high diversity of seminatural grasslands in the cultural landscape in the Middle Ages, and individual grassland communities were generally species rich. From the beginning of the agriculture until the 18th century, pastures and pasture forests were dominant sources of forage. Large-scale enlargement of hay meadows and decline of pastures in many regions occurred from the 18th century. Hay making is associated with enlargement of arable fields and the use of cattle as draught animals for ploughing and soil preparation. The spread of A. elatius in Central Europe was enabled by t\u2026", "author" : [ { "dropping-particle" : "", "family" : "Hejcman", "given" : "M.", "non-dropping-particle" : "", "parse-names" : false, "suffix" : "" }, { "dropping-particle" : "", "family" : "Hejcmanov\u00e1", "given" : "P.", "non-dropping-particle" : "", "parse-names" : false, "suffix" : "" }, { "dropping-particle" : "", "family" : "Pavl\u016f", "given" : "V.", "non-dropping-particle" : "", "parse-names" : false, "suffix" : "" }, { "dropping-particle" : "", "family" : "Bene\u0161", "given" : "J.", "non-dropping-particle" : "", "parse-names" : false, "suffix" : "" } ], "container-title" : "Grass and Forage Science", "id" : "ITEM-1", "issue" : "3", "issued" : { "date-parts" : [ [ "2013", "9" ] ] }, "page" : "345-363", "title" : "Origin and history of grasslands in central europe - A review", "type" : "article-journal", "volume" : "68" }, "uris" : [ "http://www.mendeley.com/documents/?uuid=d23da485-bfb1-49a2-a015-65732bdda774" ] } ], "mendeley" : { "formattedCitation" : "(M. Hejcman, Hejcmanov\u00e1, Pavl\u016f, &amp; Bene\u0161, 2013)", "manualFormatting" : "Hejcman et al., 2013", "plainTextFormattedCitation" : "(M. Hejcman, Hejcmanov\u00e1, Pavl\u016f, &amp; Bene\u0161, 2013)", "previouslyFormattedCitation" : "(M. Hejcman, Hejcmanov\u00e1, Pavl\u016f, &amp; Bene\u0161, 2013)" }, "properties" : {  }, "schema" : "https://github.com/citation-style-language/schema/raw/master/csl-citation.json" }</w:instrText>
      </w:r>
      <w:r>
        <w:rPr>
          <w:lang w:val="en-CA"/>
        </w:rPr>
        <w:fldChar w:fldCharType="separate"/>
      </w:r>
      <w:r w:rsidRPr="00560A71">
        <w:rPr>
          <w:lang w:val="en-CA"/>
        </w:rPr>
        <w:t xml:space="preserve">Hejcman </w:t>
      </w:r>
      <w:r w:rsidR="00301BD0" w:rsidRPr="00301BD0">
        <w:rPr>
          <w:i/>
          <w:lang w:val="en-CA"/>
        </w:rPr>
        <w:t>et al.</w:t>
      </w:r>
      <w:r w:rsidRPr="0028423E">
        <w:rPr>
          <w:lang w:val="en-CA"/>
        </w:rPr>
        <w:t>, 2</w:t>
      </w:r>
      <w:r>
        <w:rPr>
          <w:lang w:val="en-CA"/>
        </w:rPr>
        <w:t>013</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author" : [ { "dropping-particle" : "", "family" : "Moon", "given" : "D.", "non-dropping-particle" : "", "parse-names" : false, "suffix" : "" } ], "id" : "ITEM-1", "issued" : { "date-parts" : [ [ "2013" ] ] }, "number-of-pages" : "319", "publisher" : "Oxford University Press", "publisher-place" : "Oxford", "title" : "The Plough that Broke the Steppes: Agriculture and Environment on Russias Grasslands, 1700-1914", "type" : "book" }, "uris" : [ "http://www.mendeley.com/documents/?uuid=3d034c1f-294b-4d69-98d5-87617000193a" ] } ], "mendeley" : { "formattedCitation" : "(Moon, 2013)", "manualFormatting" : "Moon, 2013", "plainTextFormattedCitation" : "(Moon, 2013)", "previouslyFormattedCitation" : "(Moon, 2013)" }, "properties" : {  }, "schema" : "https://github.com/citation-style-language/schema/raw/master/csl-citation.json" }</w:instrText>
      </w:r>
      <w:r>
        <w:rPr>
          <w:lang w:val="en-CA"/>
        </w:rPr>
        <w:fldChar w:fldCharType="separate"/>
      </w:r>
      <w:r>
        <w:rPr>
          <w:lang w:val="en-CA"/>
        </w:rPr>
        <w:t>Moon, 2013</w:t>
      </w:r>
      <w:r>
        <w:rPr>
          <w:lang w:val="en-CA"/>
        </w:rPr>
        <w:fldChar w:fldCharType="end"/>
      </w:r>
      <w:r>
        <w:rPr>
          <w:lang w:val="en-CA"/>
        </w:rPr>
        <w:t xml:space="preserve">; </w:t>
      </w:r>
      <w:r w:rsidR="006A2B5B" w:rsidRPr="00307785">
        <w:rPr>
          <w:lang w:val="en-CA"/>
        </w:rPr>
        <w:fldChar w:fldCharType="begin" w:fldLock="1"/>
      </w:r>
      <w:r w:rsidR="006A2B5B" w:rsidRPr="006A2B5B">
        <w:rPr>
          <w:lang w:val="en-CA"/>
        </w:rPr>
        <w:instrText>ADDIN CSL_CITATION { "citationItems" : [ { "id" : "ITEM-1", "itemData" : { "id" : "ITEM-1", "issued" : { "date-parts" : [ [ "2006" ] ] }, "publisher-place" : "Moscow (in Russian)", "title" : "Russian Steppe Conservation Strategy: NGOs position", "type" : "report" }, "uris" : [ "http://www.mendeley.com/documents/?uuid=07f2195d-3740-4e90-aeed-c1e36315e785" ] } ], "mendeley" : { "formattedCitation" : "(&lt;i&gt;Russian Steppe Conservation Strategy: NGOs position&lt;/i&gt;, 2006)", "manualFormatting" : "Russian Steppe Conservation Strategy, 2006", "plainTextFormattedCitation" : "(Russian Steppe Conservation Strategy: NGOs position, 2006)", "previouslyFormattedCitation" : "(&lt;i&gt;Russian Steppe Conservation Strategy: NGOs position&lt;/i&gt;, 2006)" }, "properties" : {  }, "schema" : "https://github.com/citation-style-language/schema/raw/master/csl-citation.json" }</w:instrText>
      </w:r>
      <w:r w:rsidR="006A2B5B" w:rsidRPr="00307785">
        <w:rPr>
          <w:lang w:val="en-CA"/>
        </w:rPr>
        <w:fldChar w:fldCharType="separate"/>
      </w:r>
      <w:r w:rsidR="006A2B5B" w:rsidRPr="004F664A">
        <w:rPr>
          <w:lang w:val="en-CA"/>
        </w:rPr>
        <w:t xml:space="preserve">Smelansky </w:t>
      </w:r>
      <w:r w:rsidR="006A2B5B" w:rsidRPr="00307785">
        <w:rPr>
          <w:i/>
          <w:lang w:val="en-CA"/>
        </w:rPr>
        <w:t>et al.</w:t>
      </w:r>
      <w:r w:rsidR="006A2B5B" w:rsidRPr="006A2B5B">
        <w:rPr>
          <w:lang w:val="en-CA"/>
        </w:rPr>
        <w:t>, 2006</w:t>
      </w:r>
      <w:r w:rsidR="006A2B5B" w:rsidRPr="00307785">
        <w:rPr>
          <w:lang w:val="en-CA"/>
        </w:rPr>
        <w:fldChar w:fldCharType="end"/>
      </w:r>
      <w:r>
        <w:rPr>
          <w:lang w:val="en-CA"/>
        </w:rPr>
        <w:t>). In England and Wales 97% of semi-natural grassland disappeared by the mid-20</w:t>
      </w:r>
      <w:r w:rsidRPr="004F664A">
        <w:rPr>
          <w:lang w:val="en-CA"/>
        </w:rPr>
        <w:t>th</w:t>
      </w:r>
      <w:r>
        <w:rPr>
          <w:lang w:val="en-CA"/>
        </w:rPr>
        <w:t xml:space="preserve"> century </w:t>
      </w:r>
      <w:r>
        <w:rPr>
          <w:lang w:val="en-CA"/>
        </w:rPr>
        <w:fldChar w:fldCharType="begin" w:fldLock="1"/>
      </w:r>
      <w:r>
        <w:rPr>
          <w:lang w:val="en-CA"/>
        </w:rPr>
        <w:instrText>ADDIN CSL_CITATION { "citationItems" : [ { "id" : "ITEM-1", "itemData" : { "author" : [ { "dropping-particle" : "", "family" : "Bullock J.", "given" : "", "non-dropping-particle" : "", "parse-names" : false, "suffix" : "" } ], "chapter-number" : "6", "container-title" : "UK National Ecosystem Assessment: Technical Report", "id" : "ITEM-1", "issued" : { "date-parts" : [ [ "2011" ] ] }, "title" : "Broad Habitats: Semi\u2010natural Grasslands", "type" : "chapter" }, "uris" : [ "http://www.mendeley.com/documents/?uuid=10d94f51-7aa4-3832-bb83-ec360754b08f" ] } ], "mendeley" : { "formattedCitation" : "(Bullock J., 2011)", "plainTextFormattedCitation" : "(Bullock J., 2011)", "previouslyFormattedCitation" : "(Bullock J., 2011)" }, "properties" : {  }, "schema" : "https://github.com/citation-style-language/schema/raw/master/csl-citation.json" }</w:instrText>
      </w:r>
      <w:r>
        <w:rPr>
          <w:lang w:val="en-CA"/>
        </w:rPr>
        <w:fldChar w:fldCharType="separate"/>
      </w:r>
      <w:r>
        <w:rPr>
          <w:lang w:val="en-CA"/>
        </w:rPr>
        <w:t>(Bullock, 2011)</w:t>
      </w:r>
      <w:r>
        <w:rPr>
          <w:lang w:val="en-CA"/>
        </w:rPr>
        <w:fldChar w:fldCharType="end"/>
      </w:r>
      <w:r>
        <w:rPr>
          <w:lang w:val="en-CA"/>
        </w:rPr>
        <w:t xml:space="preserve">. Thus, extensive decline in area, increasing fragmentation, and loss of diversity were dominant trends in grasslands for centuries. As a result, only 3-5% of natural steppe grasslands (and azonal grasslands to a significantly lesser extent) remained relatively intact in Europe </w:t>
      </w:r>
      <w:r>
        <w:rPr>
          <w:lang w:val="en-CA"/>
        </w:rPr>
        <w:fldChar w:fldCharType="begin" w:fldLock="1"/>
      </w:r>
      <w:r>
        <w:rPr>
          <w:lang w:val="en-CA"/>
        </w:rPr>
        <w:instrText>ADDIN CSL_CITATION { "citationItems" : [ { "id" : "ITEM-1", "itemData" : { "ISSN" : "10525165", "abstract" : "\u2014Temperate grasslands are one of the world's great biomes and were once home to some of the largest assemblages of wildlife the earth has ever known. Today these grasslands are considered the most altered terrestrial ecosystem on the planet and are recognized as the most endangered ecosystem on most continents. While species and habitat declines continue, temperate grasslands have the lowest level of protection of the world's 14 biomes. With only 4% of the biome under protected status, considerable effort will be required to increase this level of protection. Several international bodies have suggested that achieving at least a 10% level of protection should be considered a minimum, yet this is a monumental challenge in an ecosystem now so vastly altered. This paper presents a global overview of the status of protected areas in the context of the health and extent of the world's temperate grasslands and identifies the scope of remaining opportunities and regional priorities for increasing the level of protection. The Temperate Grasslands Conservation Initiative will facilitate international collaboration for, and develop a strategy to achieve, meaningful protection and sustainable use. The Northern Great Plains ecoregion is of international significance and can make a valuable contribution to the global restoration of the temperate grasslands biome.", "author" : [ { "dropping-particle" : "", "family" : "Henwood", "given" : "William D.", "non-dropping-particle" : "", "parse-names" : false, "suffix" : "" } ], "container-title" : "Great Plains Research", "id" : "ITEM-1", "issue" : "1", "issued" : { "date-parts" : [ [ "2010" ] ] }, "page" : "121-134", "title" : "Toward a strategy for the conservation and protection of the world's temperate grasslands", "type" : "article-journal", "volume" : "20" }, "uris" : [ "http://www.mendeley.com/documents/?uuid=ad796b3c-55d3-406b-8b3d-d89ccdf59ab0" ] } ], "mendeley" : { "formattedCitation" : "(Henwood, 2010)", "plainTextFormattedCitation" : "(Henwood, 2010)", "previouslyFormattedCitation" : "(Henwood, 2010)" }, "properties" : {  }, "schema" : "https://github.com/citation-style-language/schema/raw/master/csl-citation.json" }</w:instrText>
      </w:r>
      <w:r>
        <w:rPr>
          <w:lang w:val="en-CA"/>
        </w:rPr>
        <w:fldChar w:fldCharType="separate"/>
      </w:r>
      <w:r>
        <w:rPr>
          <w:lang w:val="en-CA"/>
        </w:rPr>
        <w:t>(Henwood, 2010)</w:t>
      </w:r>
      <w:r>
        <w:rPr>
          <w:lang w:val="en-CA"/>
        </w:rPr>
        <w:fldChar w:fldCharType="end"/>
      </w:r>
      <w:r>
        <w:rPr>
          <w:lang w:val="en-CA"/>
        </w:rPr>
        <w:t xml:space="preserve"> and ca. 20% in Russia </w:t>
      </w:r>
      <w:r>
        <w:rPr>
          <w:lang w:val="en-CA"/>
        </w:rPr>
        <w:fldChar w:fldCharType="begin" w:fldLock="1"/>
      </w:r>
      <w:r>
        <w:rPr>
          <w:lang w:val="en-CA"/>
        </w:rPr>
        <w:instrText>ADDIN CSL_CITATION { "citationItems" : [ { "id" : "ITEM-1", "itemData" : { "DOI" : "10.1007/978-94-007-3886-7", "ISBN" : "978-94-007-3885-0", "abstract" : "Russian steppe should be recognized as an endangered biome which dramatically declined and degraded during the last two centuries. We summarize the major economical and conservational values of the Russian part of the steppe biome relating it with the main elements of the biodiversity pattern of the biome. The principal factor actually driving the biome dynamics is land use, foremost agriculture. Recently almost all surviving steppes in Russia were used as pastures for cattle, sheep, and horse breeding while specific land-use patterns are characteristic for each main subdivision of the biome. The conservation status of the steppe ecosystems is strongly insufficient. The steppe is the least protected biome according to all indicators: the least coverage of protected areas, the least biome fraction in national PAs, the least average area of PA, etc. For main subdivisions of the steppe biome we estimate the proportion of the area under protection nationally. It comprises 3\u201310% and for the total biome and all levels of conservation is not exceeding 5%. Thus the major part of the biome is still unprotected and faces many actual threats and new challenges caused by land use changes, the main ones being conversion (and re-conversion) into cropland, overgrazing and pasture abandonment, wild fires, mining and fossil hydrocarbons extraction, over-exploitation and poaching, and afforestation. Almost all threat intensities and specifics vary following market signals. For example, turning secondary steppes into cropland was significantly intensified due to the global biofuel boom and grain crisis.", "author" : [ { "dropping-particle" : "", "family" : "Smelansky", "given" : "I.E.", "non-dropping-particle" : "", "parse-names" : false, "suffix" : "" }, { "dropping-particle" : "", "family" : "Tishkov", "given" : "A.A.", "non-dropping-particle" : "", "parse-names" : false, "suffix" : "" } ], "container-title" : "Eurasian steppes: ecological problems and livelihoods in a changing world", "id" : "ITEM-1", "issued" : { "date-parts" : [ [ "2012" ] ] }, "page" : "45-101", "publisher" : "Springer Netherlands", "title" : "The Steppe Biome in Russia: Ecosystem Services, Conservation Status, and Actual Challenges", "type" : "chapter", "volume" : "6" }, "uris" : [ "http://www.mendeley.com/documents/?uuid=4457ed0a-ded9-3e3f-87ea-594c01294067" ] } ], "mendeley" : { "formattedCitation" : "(I. E. Smelansky &amp; Tishkov, 2012)", "manualFormatting" : "(Smelansky &amp; Tishkov, 2012)", "plainTextFormattedCitation" : "(I. E. Smelansky &amp; Tishkov, 2012)", "previouslyFormattedCitation" : "(I. E. Smelansky &amp; Tishkov, 2012)" }, "properties" : {  }, "schema" : "https://github.com/citation-style-language/schema/raw/master/csl-citation.json" }</w:instrText>
      </w:r>
      <w:r>
        <w:rPr>
          <w:lang w:val="en-CA"/>
        </w:rPr>
        <w:fldChar w:fldCharType="separate"/>
      </w:r>
      <w:r>
        <w:rPr>
          <w:lang w:val="en-CA"/>
        </w:rPr>
        <w:t>(Smelansky &amp; Tishkov, 2012)</w:t>
      </w:r>
      <w:r>
        <w:rPr>
          <w:lang w:val="en-CA"/>
        </w:rPr>
        <w:fldChar w:fldCharType="end"/>
      </w:r>
      <w:r>
        <w:rPr>
          <w:lang w:val="en-CA"/>
        </w:rPr>
        <w:t>. In the only country where grassland are in relatively good status, Kazakhstan, at least 70-80% of the original extent of grassland remains (from 10% to 90% for different steppe and semi-desert types) (</w:t>
      </w:r>
      <w:r>
        <w:rPr>
          <w:lang w:val="en-CA"/>
        </w:rPr>
        <w:fldChar w:fldCharType="begin" w:fldLock="1"/>
      </w:r>
      <w:r>
        <w:rPr>
          <w:lang w:val="en-CA"/>
        </w:rPr>
        <w:instrText>ADDIN CSL_CITATION { "citationItems" : [ { "id" : "ITEM-1", "itemData" : { "ISSN" : "10525165", "abstract" : "\u2014Temperate grasslands are one of the world's great biomes and were once home to some of the largest assemblages of wildlife the earth has ever known. Today these grasslands are considered the most altered terrestrial ecosystem on the planet and are recognized as the most endangered ecosystem on most continents. While species and habitat declines continue, temperate grasslands have the lowest level of protection of the world's 14 biomes. With only 4% of the biome under protected status, considerable effort will be required to increase this level of protection. Several international bodies have suggested that achieving at least a 10% level of protection should be considered a minimum, yet this is a monumental challenge in an ecosystem now so vastly altered. This paper presents a global overview of the status of protected areas in the context of the health and extent of the world's temperate grasslands and identifies the scope of remaining opportunities and regional priorities for increasing the level of protection. The Temperate Grasslands Conservation Initiative will facilitate international collaboration for, and develop a strategy to achieve, meaningful protection and sustainable use. The Northern Great Plains ecoregion is of international significance and can make a valuable contribution to the global restoration of the temperate grasslands biome.", "author" : [ { "dropping-particle" : "", "family" : "Henwood", "given" : "William D.", "non-dropping-particle" : "", "parse-names" : false, "suffix" : "" } ], "container-title" : "Great Plains Research", "id" : "ITEM-1", "issue" : "1", "issued" : { "date-parts" : [ [ "2010" ] ] }, "page" : "121-134", "title" : "Toward a strategy for the conservation and protection of the world's temperate grasslands", "type" : "article-journal", "volume" : "20" }, "uris" : [ "http://www.mendeley.com/documents/?uuid=ad796b3c-55d3-406b-8b3d-d89ccdf59ab0" ] } ], "mendeley" : { "formattedCitation" : "(Henwood, 2010)", "manualFormatting" : "Henwood, 2010", "plainTextFormattedCitation" : "(Henwood, 2010)", "previouslyFormattedCitation" : "(Henwood, 2010)" }, "properties" : {  }, "schema" : "https://github.com/citation-style-language/schema/raw/master/csl-citation.json" }</w:instrText>
      </w:r>
      <w:r>
        <w:rPr>
          <w:lang w:val="en-CA"/>
        </w:rPr>
        <w:fldChar w:fldCharType="separate"/>
      </w:r>
      <w:r>
        <w:rPr>
          <w:lang w:val="en-CA"/>
        </w:rPr>
        <w:t>Henwood, 2010</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1007/978-94-007-3886-7_3", "ISBN" : "978-94-007-3885-0", "author" : [ { "dropping-particle" : "", "family" : "Rachkovskaya", "given" : "E. I.", "non-dropping-particle" : "", "parse-names" : false, "suffix" : "" }, { "dropping-particle" : "", "family" : "Bragina", "given" : "T. M.", "non-dropping-particle" : "", "parse-names" : false, "suffix" : "" } ], "container-title" : "Eurasian Steppes. Ecological Problems and Livelihoods in a Changing World", "editor" : [ { "dropping-particle" : "", "family" : "Marinus J.A. Werger", "given" : "Marja A. van Staalduinen", "non-dropping-particle" : "", "parse-names" : false, "suffix" : "" } ], "id" : "ITEM-1", "issued" : { "date-parts" : [ [ "2012" ] ] }, "page" : "103-148", "publisher" : "Springer Netherlands", "title" : "Steppes of Kazakhstan: Diversity and Present State", "type" : "chapter" }, "uris" : [ "http://www.mendeley.com/documents/?uuid=c3569574-91ca-3c33-99cd-ff61618cf753" ] } ], "mendeley" : { "formattedCitation" : "(Rachkovskaya &amp; Bragina, 2012)", "manualFormatting" : "Rachkovskaya &amp; Bragina, 2012", "plainTextFormattedCitation" : "(Rachkovskaya &amp; Bragina, 2012)", "previouslyFormattedCitation" : "(Rachkovskaya &amp; Bragina, 2012)" }, "properties" : {  }, "schema" : "https://github.com/citation-style-language/schema/raw/master/csl-citation.json" }</w:instrText>
      </w:r>
      <w:r>
        <w:rPr>
          <w:lang w:val="en-CA"/>
        </w:rPr>
        <w:fldChar w:fldCharType="separate"/>
      </w:r>
      <w:r>
        <w:rPr>
          <w:lang w:val="en-CA"/>
        </w:rPr>
        <w:t>Rachkovskaya &amp; Bragina, 2012</w:t>
      </w:r>
      <w:r>
        <w:rPr>
          <w:lang w:val="en-CA"/>
        </w:rPr>
        <w:fldChar w:fldCharType="end"/>
      </w:r>
      <w:r>
        <w:rPr>
          <w:lang w:val="en-CA"/>
        </w:rPr>
        <w:t xml:space="preserve">). An </w:t>
      </w:r>
      <w:r>
        <w:rPr>
          <w:lang w:val="en-CA"/>
        </w:rPr>
        <w:lastRenderedPageBreak/>
        <w:t xml:space="preserve">example of a more detailed assessment can be found in Hungary, where approximately 251 thousand ha (6.8%) of the original total of 3.7 million ha of forest-steppe vegetation survived, of which only 5.5% of the stands may be considered natural, 38% semi-natural, 46% moderately degraded, and 10% strongly degraded </w:t>
      </w:r>
      <w:r>
        <w:rPr>
          <w:lang w:val="en-CA"/>
        </w:rPr>
        <w:fldChar w:fldCharType="begin" w:fldLock="1"/>
      </w:r>
      <w:r>
        <w:rPr>
          <w:lang w:val="en-CA"/>
        </w:rPr>
        <w:instrText>ADDIN CSL_CITATION { "citationItems" : [ { "id" : "ITEM-1", "itemData" : { "DOI" : "10.1007/978-94-007-3886-7_7", "author" : [ { "dropping-particle" : "", "family" : "Moln\u00e1r", "given" : "Zs.", "non-dropping-particle" : "", "parse-names" : false, "suffix" : "" }, { "dropping-particle" : "", "family" : "Bir\u00f3", "given" : "M.", "non-dropping-particle" : "", "parse-names" : false, "suffix" : "" }, { "dropping-particle" : "", "family" : "Bartha", "given" : "S.", "non-dropping-particle" : "", "parse-names" : false, "suffix" : "" }, { "dropping-particle" : "", "family" : "Fekete", "given" : "G.", "non-dropping-particle" : "", "parse-names" : false, "suffix" : "" } ], "container-title" : "Eurasian steppes. Ecological problems and livelihoods in a changing world", "id" : "ITEM-1", "issued" : { "date-parts" : [ [ "2012" ] ] }, "page" : "209-252", "publisher" : "Springer Netherlands", "title" : "Past Trends, Present State and Future Prospects of Hungarian Forest-Steppes", "type" : "chapter" }, "uris" : [ "http://www.mendeley.com/documents/?uuid=f8a260e7-7c71-37b8-8724-a6198d645d76" ] } ], "mendeley" : { "formattedCitation" : "(Moln\u00e1r, Bir\u00f3, Bartha, &amp; Fekete, 2012)", "manualFormatting" : "(Moln\u00e1r et al., 2012)", "plainTextFormattedCitation" : "(Moln\u00e1r, Bir\u00f3, Bartha, &amp; Fekete, 2012)", "previouslyFormattedCitation" : "(Moln\u00e1r, Bir\u00f3, Bartha, &amp; Fekete, 2012)" }, "properties" : {  }, "schema" : "https://github.com/citation-style-language/schema/raw/master/csl-citation.json" }</w:instrText>
      </w:r>
      <w:r>
        <w:rPr>
          <w:lang w:val="en-CA"/>
        </w:rPr>
        <w:fldChar w:fldCharType="separate"/>
      </w:r>
      <w:r>
        <w:rPr>
          <w:lang w:val="en-CA"/>
        </w:rPr>
        <w:t xml:space="preserve">(Molnár </w:t>
      </w:r>
      <w:r w:rsidR="00301BD0" w:rsidRPr="00301BD0">
        <w:rPr>
          <w:i/>
          <w:lang w:val="en-CA"/>
        </w:rPr>
        <w:t>et al.</w:t>
      </w:r>
      <w:r>
        <w:rPr>
          <w:lang w:val="en-CA"/>
        </w:rPr>
        <w:t>, 2012)</w:t>
      </w:r>
      <w:r>
        <w:rPr>
          <w:lang w:val="en-CA"/>
        </w:rPr>
        <w:fldChar w:fldCharType="end"/>
      </w:r>
      <w:r>
        <w:rPr>
          <w:lang w:val="en-CA"/>
        </w:rPr>
        <w:t>.</w:t>
      </w:r>
    </w:p>
    <w:p w14:paraId="42178013" w14:textId="36C465E5" w:rsidR="0048205B" w:rsidRDefault="0048205B" w:rsidP="00AE389F">
      <w:pPr>
        <w:snapToGrid w:val="0"/>
        <w:rPr>
          <w:lang w:val="en-CA"/>
        </w:rPr>
      </w:pPr>
      <w:r>
        <w:rPr>
          <w:lang w:val="en-CA"/>
        </w:rPr>
        <w:t xml:space="preserve">The second most important trend in the last millennium was </w:t>
      </w:r>
      <w:r>
        <w:rPr>
          <w:bCs/>
          <w:lang w:val="en-CA"/>
        </w:rPr>
        <w:t>loss or significant decline of two keystone herbivore guilds naturally grazing over grasslands</w:t>
      </w:r>
      <w:r>
        <w:rPr>
          <w:lang w:val="en-CA"/>
        </w:rPr>
        <w:t xml:space="preserve"> in Europe and Central Asia: wild nomadic ungulates </w:t>
      </w:r>
      <w:r w:rsidRPr="0028423E">
        <w:rPr>
          <w:lang w:val="en-CA"/>
        </w:rPr>
        <w:fldChar w:fldCharType="begin" w:fldLock="1"/>
      </w:r>
      <w:r w:rsidRPr="0028423E">
        <w:rPr>
          <w:lang w:val="en-CA"/>
        </w:rPr>
        <w:instrText>ADDIN CSL_CITATION { "citationItems" : [ { "id" : "ITEM-1", "itemData" : { "ISBN" : "urn:isbn:9985-9611-3-7", "ISSN" : "99859611", "PMID" : "3378", "abstract" : "Northern Europe is in the forest zone, but wild megaherbivores have maintained grass-dominated\\nvegetation here for the last 1.8 million years. Continuity of the grassland biome through glacialinterglacial\\ncycles and connection to steppe vegetation has resulted in the evolution, immigration, and\\nsurvival of a large number of grassland species. During the last millennia the effect of wild ungulates has\\nbeen replaced by domestic grazers and hay making, and the persistence of grassland biodiversity depends\\non livestock farming. Local diversity is the outcome of colonisations and extinctions. Colonisations can\\nbe enhanced by maintaining networks of grasslands where species can migrate between sites, and by\\nproper management that promotes establishment of new individuals. Extinction risk may be lowered in\\nlarge grasslands, which may support large populations, and by proper management that promotes\\ncoexistence of species. Extinctions are accelerated by changes in environmental conditions favouring\\na few competitively superior plant species, especially increase in soil fertility. During the last century,\\nnatural grasslands in Europe have faced a dramatic loss of area and increased isolation of the remaining\\nfragments, cessation of proper management, and increased load of nutrients. To achieve successful\\ngrassland biodiversity conservation there needs to be close cooperation between conservation managers\\nand livestock farmers. For that, grassland management should take into account evolutionary and\\necological rules behind the grassland biodiversity.", "author" : [ { "dropping-particle" : "", "family" : "P\u00e4rtel", "given" : "Meelis", "non-dropping-particle" : "", "parse-names" : false, "suffix" : "" }, { "dropping-particle" : "", "family" : "Bruun", "given" : "Hans Henrik", "non-dropping-particle" : "", "parse-names" : false, "suffix" : "" }, { "dropping-particle" : "", "family" : "Sammul", "given" : "Marek", "non-dropping-particle" : "", "parse-names" : false, "suffix" : "" } ], "container-title" : "Grassland Science in Europe", "id" : "ITEM-1", "issued" : { "date-parts" : [ [ "2005" ] ] }, "page" : "1-14", "title" : "Biodiversity in temperate European grasslands: origin and conservation.", "type" : "paper-conference", "volume" : "10" }, "uris" : [ "http://www.mendeley.com/documents/?uuid=9b985afa-da4c-3c58-9bad-ed5d0a29d441" ] } ], "mendeley" : { "formattedCitation" : "(P\u00e4rtel, Bruun, &amp; Sammul, 2005)", "manualFormatting" : "(P\u00e4rtel et al. 2005)", "plainTextFormattedCitation" : "(P\u00e4rtel, Bruun, &amp; Sammul, 2005)", "previouslyFormattedCitation" : "(P\u00e4rtel, Bruun, &amp; Sammul, 2005)" }, "properties" : {  }, "schema" : "https://github.com/citation-style-language/schema/raw/master/csl-citation.json" }</w:instrText>
      </w:r>
      <w:r w:rsidRPr="0028423E">
        <w:rPr>
          <w:lang w:val="en-CA"/>
        </w:rPr>
        <w:fldChar w:fldCharType="separate"/>
      </w:r>
      <w:r w:rsidRPr="0028423E">
        <w:rPr>
          <w:lang w:val="en-CA"/>
        </w:rPr>
        <w:t xml:space="preserve">(Pärtel </w:t>
      </w:r>
      <w:r w:rsidR="00301BD0" w:rsidRPr="00301BD0">
        <w:rPr>
          <w:i/>
          <w:lang w:val="en-CA"/>
        </w:rPr>
        <w:t>et al.</w:t>
      </w:r>
      <w:r>
        <w:rPr>
          <w:lang w:val="en-CA"/>
        </w:rPr>
        <w:t>,</w:t>
      </w:r>
      <w:r w:rsidRPr="0028423E">
        <w:rPr>
          <w:lang w:val="en-CA"/>
        </w:rPr>
        <w:t xml:space="preserve"> 2005)</w:t>
      </w:r>
      <w:r w:rsidRPr="0028423E">
        <w:rPr>
          <w:lang w:val="en-CA"/>
        </w:rPr>
        <w:fldChar w:fldCharType="end"/>
      </w:r>
      <w:r w:rsidRPr="0028423E">
        <w:rPr>
          <w:lang w:val="en-CA"/>
        </w:rPr>
        <w:t xml:space="preserve">; and colonial burrowing rodents and lagomorphs </w:t>
      </w:r>
      <w:r w:rsidRPr="0028423E">
        <w:rPr>
          <w:lang w:val="en-CA"/>
        </w:rPr>
        <w:fldChar w:fldCharType="begin" w:fldLock="1"/>
      </w:r>
      <w:r w:rsidRPr="0028423E">
        <w:rPr>
          <w:lang w:val="en-CA"/>
        </w:rPr>
        <w:instrText>ADDIN CSL_CITATION { "citationItems" : [ { "id" : "ITEM-1", "itemData" : { "DOI" : "10.1890/110054", "abstract" : "The world\u2019s grassland ecosystems are shaped in part by a key functional group of social, burrowing, herbivorous mammals. Through herbivory and ecosystem engineering they create distinctive and important habitats for many other species, thereby increasing biodiversity and habitat heterogeneity across the landscape. They also help maintain grassland presence and serve as important prey for many predators. However, these burrowing mammals are facing myriad threats, which have caused marked decreases in populations of the best-studied species, as well as cascading declines in dependent species and in grassland habitat. To prevent or mitigate such losses, we recommend that grasslands be managed to promote the compatibility of burrowing mammals with human activities. Here, we highlight the important and often overlooked ecological roles of these burrowing mammals, the threats they face, and future management efforts needed to enhance their populations and grass- land ecosystems.", "author" : [ { "dropping-particle" : "", "family" : "Davidson", "given" : "Ana D", "non-dropping-particle" : "", "parse-names" : false, "suffix" : "" }, { "dropping-particle" : "", "family" : "Detling", "given" : "James K", "non-dropping-particle" : "", "parse-names" : false, "suffix" : "" }, { "dropping-particle" : "", "family" : "Brown", "given" : "James H", "non-dropping-particle" : "", "parse-names" : false, "suffix" : "" } ], "container-title" : "Front Ecol Environ", "id" : "ITEM-1", "issued" : { "date-parts" : [ [ "2012" ] ] }, "page" : "477-486", "title" : "Ecological roles and conservation challenges of social , burrowing , herbivorous mammals in the world \u2019 s grasslands", "type" : "article-journal", "volume" : "10" }, "uris" : [ "http://www.mendeley.com/documents/?uuid=17a3c649-46af-4f52-b0bc-74324b34cc9a" ] } ], "mendeley" : { "formattedCitation" : "(Davidson, Detling, &amp; Brown, 2012)", "manualFormatting" : "(Davidson et al., 2012)", "plainTextFormattedCitation" : "(Davidson, Detling, &amp; Brown, 2012)", "previouslyFormattedCitation" : "(Davidson, Detling, &amp; Brown, 2012)" }, "properties" : {  }, "schema" : "https://github.com/citation-style-language/schema/raw/master/csl-citation.json" }</w:instrText>
      </w:r>
      <w:r w:rsidRPr="0028423E">
        <w:rPr>
          <w:lang w:val="en-CA"/>
        </w:rPr>
        <w:fldChar w:fldCharType="separate"/>
      </w:r>
      <w:r w:rsidRPr="0028423E">
        <w:rPr>
          <w:lang w:val="en-CA"/>
        </w:rPr>
        <w:t xml:space="preserve">(Davidson </w:t>
      </w:r>
      <w:r w:rsidR="00301BD0" w:rsidRPr="00301BD0">
        <w:rPr>
          <w:i/>
          <w:lang w:val="en-CA"/>
        </w:rPr>
        <w:t>et al.</w:t>
      </w:r>
      <w:r w:rsidRPr="0028423E">
        <w:rPr>
          <w:lang w:val="en-CA"/>
        </w:rPr>
        <w:t>, 2012)</w:t>
      </w:r>
      <w:r w:rsidRPr="0028423E">
        <w:rPr>
          <w:lang w:val="en-CA"/>
        </w:rPr>
        <w:fldChar w:fldCharType="end"/>
      </w:r>
      <w:r>
        <w:rPr>
          <w:lang w:val="en-CA"/>
        </w:rPr>
        <w:t xml:space="preserve">. Both guilds are the main ecosystem engineers in their grassland ecosystems through grazing, trampling, defecating, and digging activities. </w:t>
      </w:r>
    </w:p>
    <w:p w14:paraId="1A993F42" w14:textId="7027BAF7" w:rsidR="0048205B" w:rsidRDefault="0048205B" w:rsidP="00AE389F">
      <w:pPr>
        <w:snapToGrid w:val="0"/>
        <w:rPr>
          <w:lang w:val="en-CA"/>
        </w:rPr>
      </w:pPr>
      <w:r>
        <w:rPr>
          <w:lang w:val="en-CA"/>
        </w:rPr>
        <w:t xml:space="preserve">A general trend common for steppes and semi-natural grasslands is a strong dependence on traditional agricultural systems, evolved over centuries of land use by local people </w:t>
      </w:r>
      <w:r>
        <w:rPr>
          <w:lang w:val="en-CA"/>
        </w:rPr>
        <w:fldChar w:fldCharType="begin" w:fldLock="1"/>
      </w:r>
      <w:r>
        <w:rPr>
          <w:lang w:val="en-CA"/>
        </w:rPr>
        <w:instrText>ADDIN CSL_CITATION { "citationItems" : [ { "id" : "ITEM-1", "itemData" : { "abstract" : "This paper presents the slumping hills near Apold and Saschiz, with their complex mosaic of different plant communities situated along ecological gradients. Slope gradient, aspect, as well as insolation, play an important role in this respect. In the focus of the study are grasslands characterized by the sedge Carex humilis , which occurs, depending on site factors, with varying combinations of species. On south-facing slopes Carex humilis occurs together with xerophilous species of the Stipion lessingianae alliance, whereas on south-west-, south- east-, west- and east-facing slopes, as well as to some extent on those that are north-facing, the association that occurs is Cariceto humilis-B rachypodietum pinnati, belonging to the xero- mesophilous grassland alliance Cirsio-Brachypodion. To obtain a general view of the vegetation of the slumping hills in the area investigated, this study includes as well stands characterized by Sesleria heufleriana , classified as Orchido-Seslerietum heuflerianae and also attributed to the Cirsio-Brachypodion alliance.", "author" : [ { "dropping-particle" : "", "family" : "Schneider-Binder", "given" : "E.", "non-dropping-particle" : "", "parse-names" : false, "suffix" : "" } ], "container-title" : "Transylvanian Review of Systematical and Ecological Research", "id" : "ITEM-1", "issued" : { "date-parts" : [ [ "2007" ] ] }, "page" : "55-64", "title" : "Xerophilous and xero-mesophilous grasslands on slumping hills around the Saxon villages Apold and Saschiz (Transylvania, Romania).", "type" : "article-journal", "volume" : "4" }, "uris" : [ "http://www.mendeley.com/documents/?uuid=41ae8a96-53b5-4a5e-b7fd-bd04b272abbe" ] } ], "mendeley" : { "formattedCitation" : "(Schneider-Binder, 2007)", "plainTextFormattedCitation" : "(Schneider-Binder, 2007)", "previouslyFormattedCitation" : "(Schneider-Binder, 2007)" }, "properties" : {  }, "schema" : "https://github.com/citation-style-language/schema/raw/master/csl-citation.json" }</w:instrText>
      </w:r>
      <w:r>
        <w:rPr>
          <w:lang w:val="en-CA"/>
        </w:rPr>
        <w:fldChar w:fldCharType="separate"/>
      </w:r>
      <w:r>
        <w:rPr>
          <w:lang w:val="en-CA"/>
        </w:rPr>
        <w:t>(Schneider-Binder, 2007)</w:t>
      </w:r>
      <w:r>
        <w:rPr>
          <w:lang w:val="en-CA"/>
        </w:rPr>
        <w:fldChar w:fldCharType="end"/>
      </w:r>
      <w:r>
        <w:rPr>
          <w:lang w:val="en-CA"/>
        </w:rPr>
        <w:t xml:space="preserve">. Many grassland variants in Europe and Central Asia developed under or were supported by traditional low-intensity agricultural land use including livestock grazing, hay making, manuring, tillage and burning regimes </w:t>
      </w:r>
      <w:r>
        <w:rPr>
          <w:lang w:val="en-CA"/>
        </w:rPr>
        <w:fldChar w:fldCharType="begin" w:fldLock="1"/>
      </w:r>
      <w:r>
        <w:rPr>
          <w:lang w:val="en-CA"/>
        </w:rPr>
        <w:instrText>ADDIN CSL_CITATION { "citationItems" : [ { "id" : "ITEM-1", "itemData" : { "author" : [ { "dropping-particle" : "", "family" : "Smelansky", "given" : "I.E.", "non-dropping-particle" : "", "parse-names" : false, "suffix" : "" } ], "id" : "ITEM-1", "issued" : { "date-parts" : [ [ "2003" ] ] }, "publisher-place" : "Moscow", "title" : "Biodiversity of agricultural lands in Russia: current state and trends", "type" : "report" }, "uris" : [ "http://www.mendeley.com/documents/?uuid=b2d52e3a-0e99-30d5-83d2-692e1fed0d6d" ] } ], "mendeley" : { "formattedCitation" : "(I. E. Smelansky, 2003)", "manualFormatting" : "(Smelansky, 2003)", "plainTextFormattedCitation" : "(I. E. Smelansky, 2003)", "previouslyFormattedCitation" : "(I. E. Smelansky, 2003)" }, "properties" : {  }, "schema" : "https://github.com/citation-style-language/schema/raw/master/csl-citation.json" }</w:instrText>
      </w:r>
      <w:r>
        <w:rPr>
          <w:lang w:val="en-CA"/>
        </w:rPr>
        <w:fldChar w:fldCharType="separate"/>
      </w:r>
      <w:r>
        <w:rPr>
          <w:lang w:val="en-CA"/>
        </w:rPr>
        <w:t>(Smelansky, 2003)</w:t>
      </w:r>
      <w:r>
        <w:rPr>
          <w:lang w:val="en-CA"/>
        </w:rPr>
        <w:fldChar w:fldCharType="end"/>
      </w:r>
      <w:r>
        <w:rPr>
          <w:lang w:val="en-CA"/>
        </w:rPr>
        <w:t xml:space="preserve">. Many grassland species, for example some birds and insects, are dependent on specific agricultural practices in both Europe </w:t>
      </w:r>
      <w:r>
        <w:rPr>
          <w:lang w:val="en-CA"/>
        </w:rPr>
        <w:fldChar w:fldCharType="begin" w:fldLock="1"/>
      </w:r>
      <w:r>
        <w:rPr>
          <w:lang w:val="en-CA"/>
        </w:rPr>
        <w:instrText>ADDIN CSL_CITATION { "citationItems" : [ { "id" : "ITEM-1", "itemData" : { "abstract" : "The populations of farmland birds in Europe declined markedly during the last quarter of the 20th century, representing a severe threat to biodiversity. Here, we assess whether declines in the populations and ranges of farmland birds across Europe reflect differences in agricultural intensity, which arise largely through differences in political history. Population and range changes were modelled in terms of a number of indices of agricultural intensity. Population declines and range contractions were significantly greater in countries with more intensive agriculture, and significantly higher in the European Union (EU) than in former communist countries. Cereal yield alone explained over 30% of the variation in population trends. The results suggest that recent trends in agriculture have had deleterious and measurable effects on bird populations on a continental scale. We predict that the introduction of EU agricultural policies into former communist countries hoping to accede to the EU in the near future will result in significant declines in the important bird populations there.", "author" : [ { "dropping-particle" : "", "family" : "Donald", "given" : "P F", "non-dropping-particle" : "", "parse-names" : false, "suffix" : "" }, { "dropping-particle" : "", "family" : "Green", "given" : "R E", "non-dropping-particle" : "", "parse-names" : false, "suffix" : "" }, { "dropping-particle" : "", "family" : "Heath", "given" : "M F", "non-dropping-particle" : "", "parse-names" : false, "suffix" : "" } ], "container-title" : "Proceedings of the Royal Society of London B: Biological Sciences", "id" : "ITEM-1", "issue" : "1462", "issued" : { "date-parts" : [ [ "2001" ] ] }, "page" : "25-29", "title" : "Agricultural intensification and the collapse of Europe&amp;#039;s farmland bird populations", "type" : "article-journal", "volume" : "268" }, "uris" : [ "http://www.mendeley.com/documents/?uuid=02e2c94a-b859-4043-b435-f27cbb7d908d" ] } ], "mendeley" : { "formattedCitation" : "(P F Donald, Green, &amp; Heath, 2001)", "manualFormatting" : "(Donald et al., 2001", "plainTextFormattedCitation" : "(P F Donald, Green, &amp; Heath, 2001)", "previouslyFormattedCitation" : "(P F Donald, Green, &amp; Heath, 2001)" }, "properties" : {  }, "schema" : "https://github.com/citation-style-language/schema/raw/master/csl-citation.json" }</w:instrText>
      </w:r>
      <w:r>
        <w:rPr>
          <w:lang w:val="en-CA"/>
        </w:rPr>
        <w:fldChar w:fldCharType="separate"/>
      </w:r>
      <w:r>
        <w:rPr>
          <w:lang w:val="en-CA"/>
        </w:rPr>
        <w:t>(</w:t>
      </w:r>
      <w:r w:rsidRPr="0028423E">
        <w:rPr>
          <w:lang w:val="en-CA"/>
        </w:rPr>
        <w:fldChar w:fldCharType="begin" w:fldLock="1"/>
      </w:r>
      <w:r w:rsidRPr="00C02123">
        <w:rPr>
          <w:lang w:val="en-CA"/>
        </w:rPr>
        <w:instrText>ADDIN CSL_CITATION { "citationItems" : [ { "id" : "ITEM-1", "itemData" : { "DOI" : "10.1046/j.1365-2664.2002.00745.x", "ISBN" : "0021-8901", "ISSN" : "00218901", "PMID" : "177255000012", "abstract" : "1. There is continuing debate about the impact of agricultural practices on farmland wildlife. In particular, it has been postulated that a general decline in insect abundance linked with intensification of agriculture may have contributed to farmland bird decline. While some autecological studies have supported this hypothesis, larger-scale and long-term studies are needed. 2. Suction traps mounted on 12.2-m towers (Rothamsted-type) have been sampling aerial insects for nearly 40 years throughout the UK. Their catches are correlated over large spatial scales. We analysed insect catch data from a single suction trap run for 27 years in a rural location in Scotland, and showed that insect numbers have changed significantly over time, although non-linearly. The multivariate data set (numbers from the 12 common arthropod groups) was summarized using principal components analysis (PCA) to extract three components explaining 62% of the variation. 3. We also used PCA to describe agricultural change, using published agricultural data for eight measures of farming in Scotland. Arthropod abundance and principal component (PC) scores were significantly related to the agricultural PC scores as well to summary climatic measures. 4. Using Scottish data from the British Trust for Ornithology Common Birds Census, we extracted three PC to describe the time-dependent average densities of 15 common farmland birds in Scotland. Measures of bird density were significantly related to insect abundance and PC scores and, independently, to measures of agriculture and climate. 5. These data from a broad suite of species provide support for linked temporal change between farmland birds, invertebrate numbers and agricultural practice in Scotland. Although entirely correlative, the results are consistent with the view that agricultural change has influenced birds through changes in food quality or quantity. The work also shows how large-scale invertebrate sampling, in this case using suction traps, is useful for monitoring farmland biodiversity.", "author" : [ { "dropping-particle" : "", "family" : "Benton", "given" : "Tim G.", "non-dropping-particle" : "", "parse-names" : false, "suffix" : "" }, { "dropping-particle" : "", "family" : "Bryant", "given" : "David M.", "non-dropping-particle" : "", "parse-names" : false, "suffix" : "" }, { "dropping-particle" : "", "family" : "Cole", "given" : "Lorna", "non-dropping-particle" : "", "parse-names" : false, "suffix" : "" }, { "dropping-particle" : "", "family" : "Crick", "given" : "Humphrey Q P", "non-dropping-particle" : "", "parse-names" : false, "suffix" : "" } ], "container-title" : "Journal of Applied Ecology", "id" : "ITEM-1", "issue" : "4", "issued" : { "date-parts" : [ [ "2002" ] ] }, "page" : "673-687", "title" : "Linking agricultural practice to insect and bird populations: A historical study over three decades", "type" : "article-journal", "volume" : "39" }, "uris" : [ "http://www.mendeley.com/documents/?uuid=33980fb9-053d-448c-a7a9-4aca04612c39" ] } ], "mendeley" : { "formattedCitation" : "(Benton, Bryant, Cole, &amp; Crick, 2002)", "manualFormatting" : "Benton et al., 2002", "plainTextFormattedCitation" : "(Benton, Bryant, Cole, &amp; Crick, 2002)", "previouslyFormattedCitation" : "(Benton, Bryant, Cole, &amp; Crick, 2002)" }, "properties" : {  }, "schema" : "https://github.com/citation-style-language/schema/raw/master/csl-citation.json" }</w:instrText>
      </w:r>
      <w:r w:rsidRPr="0028423E">
        <w:rPr>
          <w:lang w:val="en-CA"/>
        </w:rPr>
        <w:fldChar w:fldCharType="separate"/>
      </w:r>
      <w:r w:rsidRPr="0028423E">
        <w:rPr>
          <w:lang w:val="en-CA"/>
        </w:rPr>
        <w:t xml:space="preserve">Benton </w:t>
      </w:r>
      <w:r w:rsidR="00301BD0" w:rsidRPr="00301BD0">
        <w:rPr>
          <w:i/>
          <w:lang w:val="en-CA"/>
        </w:rPr>
        <w:t>et al.</w:t>
      </w:r>
      <w:r w:rsidRPr="0028423E">
        <w:rPr>
          <w:lang w:val="en-CA"/>
        </w:rPr>
        <w:t>, 2002</w:t>
      </w:r>
      <w:r w:rsidRPr="0028423E">
        <w:rPr>
          <w:lang w:val="en-CA"/>
        </w:rPr>
        <w:fldChar w:fldCharType="end"/>
      </w:r>
      <w:r w:rsidRPr="0028423E">
        <w:rPr>
          <w:lang w:val="en-CA"/>
        </w:rPr>
        <w:t xml:space="preserve">; </w:t>
      </w:r>
      <w:r w:rsidRPr="0028423E">
        <w:rPr>
          <w:lang w:val="en-CA"/>
        </w:rPr>
        <w:fldChar w:fldCharType="begin" w:fldLock="1"/>
      </w:r>
      <w:r w:rsidRPr="00C02123">
        <w:rPr>
          <w:lang w:val="en-CA"/>
        </w:rPr>
        <w:instrText>ADDIN CSL_CITATION { "citationItems" : [ { "id" : "ITEM-1", "itemData" : { "DOI" : "10.1371/journal.pone.0092790", "ISBN" : "10.1371/journal.pone.0092790", "ISSN" : "19326203", "PMID" : "24667825", "abstract" : "European agriculture is undergoing widespread changes that are likely to have profound impacts on farmland biodiversity. The development of tools that allow an assessment of the potential biodiversity effects of different land-use alternatives before changes occur is fundamental to guiding management decisions. In this study, we develop a resource-based model framework to estimate habitat suitability for target species, according to simple information on species' key resource requirements (diet, foraging habitat and nesting site), and examine whether it can be used to link land-use and local species' distribution. We take as a study case four steppe bird species in a lowland area of the north-eastern Iberian Peninsula. We also compare the performance of our resource-based approach to that obtained through habitat-based models relating species' occurrence and land-cover variables. Further, we use our resource-based approach to predict the effects that change in farming systems can have on farmland bird habitat suitability and compare these predictions with those obtained using the habitat-based models. Habitat suitability estimates generated by our resource-based models performed similarly (and better for one study species) than habitat based-models when predicting current species distribution. Moderate prediction success was achieved for three out of four species considered by resource-based models and for two of four by habitat-based models. Although, there is potential for improving the performance of resource-based models, they provide a structure for using available knowledge of the functional links between agricultural practices, provision of key resources and the response of organisms to predict potential effects of changing land-uses in a variety of context or the impacts of changes such as altered management practices that are not easily incorporated into habitat-based models.", "author" : [ { "dropping-particle" : "", "family" : "Cardador", "given" : "Laura", "non-dropping-particle" : "", "parse-names" : false, "suffix" : "" }, { "dropping-particle" : "", "family" : "C\u00e1ceres", "given" : "Miquel", "non-dropping-particle" : "De", "parse-names" : false, "suffix" : "" }, { "dropping-particle" : "", "family" : "Bota", "given" : "Gerard", "non-dropping-particle" : "", "parse-names" : false, "suffix" : "" }, { "dropping-particle" : "", "family" : "Giralt", "given" : "David", "non-dropping-particle" : "", "parse-names" : false, "suffix" : "" }, { "dropping-particle" : "", "family" : "Casas", "given" : "Fabi??n", "non-dropping-particle" : "", "parse-names" : false, "suffix" : "" }, { "dropping-particle" : "", "family" : "Arroyo", "given" : "Beatriz", "non-dropping-particle" : "", "parse-names" : false, "suffix" : "" }, { "dropping-particle" : "", "family" : "Mougeot", "given" : "Fran??ois", "non-dropping-particle" : "", "parse-names" : false, "suffix" : "" }, { "dropping-particle" : "", "family" : "Cantero-Mart??ez", "given" : "Carlos", "non-dropping-particle" : "", "parse-names" : false, "suffix" : "" }, { "dropping-particle" : "", "family" : "Moncunill", "given" : "Judit", "non-dropping-particle" : "", "parse-names" : false, "suffix" : "" }, { "dropping-particle" : "", "family" : "Butler", "given" : "Simon J.", "non-dropping-particle" : "", "parse-names" : false, "suffix" : "" }, { "dropping-particle" : "", "family" : "Brotons", "given" : "Llu??", "non-dropping-particle" : "", "parse-names" : false, "suffix" : "" } ], "container-title" : "PLoS ONE", "editor" : [ { "dropping-particle" : "", "family" : "Moreira", "given" : "Francisco", "non-dropping-particle" : "", "parse-names" : false, "suffix" : "" } ], "id" : "ITEM-1", "issue" : "3", "issued" : { "date-parts" : [ [ "2014", "3", "25" ] ] }, "page" : "e92790", "publisher" : "Public Library of Science", "title" : "A resource-based modelling framework to assess habitat suitability for steppe birds in semiarid Mediterranean agricultural systems", "type" : "article-journal", "volume" : "9" }, "uris" : [ "http://www.mendeley.com/documents/?uuid=99b6075d-04c0-39b4-8cfd-596b5199272c" ] } ], "mendeley" : { "formattedCitation" : "(Cardador et al., 2014)", "manualFormatting" : "Cardador et al., 2014", "plainTextFormattedCitation" : "(Cardador et al., 2014)", "previouslyFormattedCitation" : "(Cardador et al., 2014)" }, "properties" : {  }, "schema" : "https://github.com/citation-style-language/schema/raw/master/csl-citation.json" }</w:instrText>
      </w:r>
      <w:r w:rsidRPr="0028423E">
        <w:rPr>
          <w:lang w:val="en-CA"/>
        </w:rPr>
        <w:fldChar w:fldCharType="separate"/>
      </w:r>
      <w:r w:rsidRPr="0028423E">
        <w:rPr>
          <w:lang w:val="en-CA"/>
        </w:rPr>
        <w:t xml:space="preserve">Cardador </w:t>
      </w:r>
      <w:r w:rsidR="00301BD0" w:rsidRPr="00301BD0">
        <w:rPr>
          <w:i/>
          <w:lang w:val="en-CA"/>
        </w:rPr>
        <w:t>et al.</w:t>
      </w:r>
      <w:r w:rsidRPr="0028423E">
        <w:rPr>
          <w:lang w:val="en-CA"/>
        </w:rPr>
        <w:t>, 2014</w:t>
      </w:r>
      <w:r w:rsidRPr="0028423E">
        <w:rPr>
          <w:lang w:val="en-CA"/>
        </w:rPr>
        <w:fldChar w:fldCharType="end"/>
      </w:r>
      <w:r>
        <w:rPr>
          <w:lang w:val="en-CA"/>
        </w:rPr>
        <w:t xml:space="preserve">; Donald </w:t>
      </w:r>
      <w:r w:rsidR="00301BD0" w:rsidRPr="00301BD0">
        <w:rPr>
          <w:i/>
          <w:lang w:val="en-CA"/>
        </w:rPr>
        <w:t>et al.</w:t>
      </w:r>
      <w:r>
        <w:rPr>
          <w:lang w:val="en-CA"/>
        </w:rPr>
        <w:t>, 2001</w:t>
      </w:r>
      <w:r>
        <w:rPr>
          <w:lang w:val="en-CA"/>
        </w:rPr>
        <w:fldChar w:fldCharType="end"/>
      </w:r>
      <w:r>
        <w:rPr>
          <w:lang w:val="en-CA"/>
        </w:rPr>
        <w:t xml:space="preserve">; </w:t>
      </w:r>
      <w:r w:rsidRPr="0028423E">
        <w:rPr>
          <w:lang w:val="en-CA"/>
        </w:rPr>
        <w:fldChar w:fldCharType="begin" w:fldLock="1"/>
      </w:r>
      <w:r w:rsidRPr="0028423E">
        <w:rPr>
          <w:lang w:val="en-CA"/>
        </w:rPr>
        <w:instrText>ADDIN CSL_CITATION { "citationItems" : [ { "id" : "ITEM-1", "itemData" : { "DOI" : "10.1016/j.jenvman.2009.07.005", "ISBN" : "0301-4797", "ISSN" : "03014797",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Crown Copyright ?? 2009.", "author" : [ { "dropping-particle" : "", "family" : "Stoate", "given" : "C.", "non-dropping-particle" : "", "parse-names" : false, "suffix" : "" }, { "dropping-particle" : "", "family" : "Ba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1", "issue" : "1", "issued" : { "date-parts" : [ [ "2009" ] ] }, "page" : "22-46", "title" : "Ecological impacts of early 21st century agricultural change in Europe - A review", "type" : "article-journal", "volume" : "91" }, "uris" : [ "http://www.mendeley.com/documents/?uuid=7f71373c-5e76-35bd-a944-c59a94937c72" ] } ], "mendeley" : { "formattedCitation" : "(Stoate et al., 2009)", "manualFormatting" : "Stoate et al., 2009", "plainTextFormattedCitation" : "(Stoate et al., 2009)", "previouslyFormattedCitation" : "(Stoate et al., 2009)" }, "properties" : {  }, "schema" : "https://github.com/citation-style-language/schema/raw/master/csl-citation.json" }</w:instrText>
      </w:r>
      <w:r w:rsidRPr="0028423E">
        <w:rPr>
          <w:lang w:val="en-CA"/>
        </w:rPr>
        <w:fldChar w:fldCharType="separate"/>
      </w:r>
      <w:r w:rsidRPr="0028423E">
        <w:rPr>
          <w:lang w:val="en-CA"/>
        </w:rPr>
        <w:t xml:space="preserve">Stoate </w:t>
      </w:r>
      <w:r w:rsidR="00301BD0" w:rsidRPr="00301BD0">
        <w:rPr>
          <w:i/>
          <w:lang w:val="en-CA"/>
        </w:rPr>
        <w:t>et al.</w:t>
      </w:r>
      <w:r w:rsidRPr="0028423E">
        <w:rPr>
          <w:lang w:val="en-CA"/>
        </w:rPr>
        <w:t>, 2009</w:t>
      </w:r>
      <w:r w:rsidRPr="0028423E">
        <w:rPr>
          <w:lang w:val="en-CA"/>
        </w:rPr>
        <w:fldChar w:fldCharType="end"/>
      </w:r>
      <w:r w:rsidRPr="0028423E">
        <w:rPr>
          <w:lang w:val="en-CA"/>
        </w:rPr>
        <w:t>) and Central Asia (</w:t>
      </w:r>
      <w:r w:rsidRPr="0028423E">
        <w:rPr>
          <w:lang w:val="en-CA"/>
        </w:rPr>
        <w:fldChar w:fldCharType="begin" w:fldLock="1"/>
      </w:r>
      <w:r w:rsidRPr="0028423E">
        <w:rPr>
          <w:lang w:val="en-CA"/>
        </w:rPr>
        <w:instrText>ADDIN CSL_CITATION { "citationItems" : [ { "id" : "ITEM-1", "itemData" : { "DOI" : "10.1016/j.biocon.2011.07.010", "ISBN" : "00063207", "ISSN" : "00063207", "abstract" : "The socioeconomic impacts of the break-up of the Soviet Union after 1991 have resulted in massive changes in agriculture on the Eurasian (Pontian) steppe, most of which is now confined to Kazakhstan. Recent trends in agriculture are well documented but their impacts on the characteristic bird community of this vast region, which contains over 10% of the world's remaining grasslands, are poorly understood. We modelled bird population density in a representative region in central Kazakhstan along a land-use gradient ranging from pristine steppe to arable fields and heavily grazed pastures. Long-abandoned arable fields and ungrazed pristine steppe were the most important habitats for most species, and post-1991 abandonment of arable agriculture suggests that many species have enjoyed a period of significant population growth. Livestock concentration effects, leading to high grazing pressure in small areas, are also likely to have benefitted several species of high conservation concern. However, analysis of land-use statistics and socioeconomic surveys among land managers suggest that recent and predicted future trends in agriculture in the steppe zone, particularly the reclamation of abandoned cereal fields and reduced grazing pressure, may cause populations of most species, including a number of biome-restricted species, to decline in the near future. We discuss possible conservation solutions, including improveme</w:instrText>
      </w:r>
      <w:r w:rsidRPr="0028423E">
        <w:rPr>
          <w:lang w:val="fr-CH"/>
        </w:rPr>
        <w:instrText>nts in the protected area system and land-sparing options. ?? 2011 Elsevier Ltd.", "author" : [ { "dropping-particle" : "", "family" : "Kamp", "given" : "Johannes", "non-dropping-particle" : "", "parse-names" : false, "suffix" : "" }, { "dropping-particle" : "", "family" : "Urazaliev", "given" : "Ruslan", "non-dropping-particle" : "", "parse-names" : false, "suffix" : "" }, { "dropping-particle" : "", "family" : "Donald", "given" : "Paul F.", "non-dropping-particle" : "", "parse-names" : false, "suffix" : "" }, { "dropping-particle" : "", "family" : "H\u00f6lzel", "given" : "Norbert", "non-dropping-particle" : "", "parse-names" : false, "suffix" : "" } ], "container-title" : "Biological Conservation", "id" : "ITEM-1", "issue" : "11", "issued" : { "date-parts" : [ [ "2011", "11" ] ] }, "page" : "2607-2614", "title" : "Post-Soviet agricultural change predicts future declines after recent recovery in Eurasian steppe bird populations", "type" : "article-journal", "volume" : "144" }, "uris" : [ "http://www.mendeley.com/documents/?uuid=2ce1d5cc-41ac-35fe-b9e9-5ff1e9c0dab2" ] } ], "mendeley" : { "formattedCitation" : "(Kamp, Urazaliev, Donald, &amp; H\u00f6lzel, 2011)", "manualFormatting" : "Kamp et al., 2011", "plainTextFormattedCitation" : "(Kamp, Urazaliev, Donald, &amp; H\u00f6lzel, 2011)", "previouslyFormattedCitation" : "(Kamp, Urazaliev, Donald, &amp; H\u00f6lzel, 2011)" }, "properties" : {  }, "schema" : "https://github.com/citation-style-language/schema/raw/master/csl-citation.json" }</w:instrText>
      </w:r>
      <w:r w:rsidRPr="0028423E">
        <w:rPr>
          <w:lang w:val="en-CA"/>
        </w:rPr>
        <w:fldChar w:fldCharType="separate"/>
      </w:r>
      <w:r w:rsidRPr="0028423E">
        <w:rPr>
          <w:lang w:val="fr-CH"/>
        </w:rPr>
        <w:t xml:space="preserve">Kamp </w:t>
      </w:r>
      <w:r w:rsidR="00301BD0" w:rsidRPr="00301BD0">
        <w:rPr>
          <w:i/>
          <w:lang w:val="fr-CH"/>
        </w:rPr>
        <w:t>et al.</w:t>
      </w:r>
      <w:r w:rsidRPr="0028423E">
        <w:rPr>
          <w:lang w:val="fr-CH"/>
        </w:rPr>
        <w:t>, 2011</w:t>
      </w:r>
      <w:r w:rsidRPr="0028423E">
        <w:rPr>
          <w:lang w:val="en-CA"/>
        </w:rPr>
        <w:fldChar w:fldCharType="end"/>
      </w:r>
      <w:r w:rsidRPr="0028423E">
        <w:rPr>
          <w:lang w:val="fr-CH"/>
        </w:rPr>
        <w:t xml:space="preserve">; </w:t>
      </w:r>
      <w:r w:rsidRPr="0028423E">
        <w:rPr>
          <w:lang w:val="en-CA"/>
        </w:rPr>
        <w:fldChar w:fldCharType="begin" w:fldLock="1"/>
      </w:r>
      <w:r w:rsidRPr="0028423E">
        <w:rPr>
          <w:lang w:val="fr-CH"/>
        </w:rPr>
        <w:instrText>ADDIN CSL_CITATION { "citationItems" : [ { "id" : "ITEM-1", "itemData" : { "DOI" : "10.1111/j.1755-263X.2011.00208.x", "ISBN" : "1755-263X", "ISSN" : "1755263X", "abstract" : "Conserving biodiversity through supporting or mimicking traditional management of anthropogenic habitats is a paradigm in the developed world, particularly Europe. It is rarely applied in developing countries where forest biota are more common foci. We quantified the numbers of globally threatened bird species using anthropogenic habitats and examined scientific literature to identify those that are dependent on low-impact agriculture in the developing world. Such dependency is distinct from species using farmland to supplement or move between their remnant natural habitats. We show that low-impact agriculture is important to a number of threatened open-habitat species in a variety of farming systems. However, these systems are expected to undergo widespread transformation due to economic change. Conservation must identify valuable farmed landscapes and seek new mechanisms to maintain or mimic important land-management techniques in developing countries. A suite of policy instruments should be considered to provide incentives or development benefits that encourage farmers to manage landscapes for wildlife. The land sparing approach to balancing biodiversity conservation and agricultural production will be detrimental to those open-habitat bird species dependent on agriculture; a mix of agricultural land-use types may offer the best compromise.", "author" : [ { "dropping-particle" : "", "family" : "Wright", "given" : "Hugh L.", "non-dropping-particle" : "", "parse-names" : false, "suffix" : "" }, { "dropping-particle" : "", "family" : "Lake", "given" : "Iain R.", "non-dropping-particle" : "", "parse-names" : false, "suffix" : "" }, { "dropping-particle" : "", "family" : "Dolman", "given" : "Paul M.", "non-dropping-particle" : "", "parse-names" : false, "suffix" : "" } ], "container-title" : "Conservation Letters", "id" : "ITEM-1", "issue" : "1", "issued" : { "date-parts" : [ [ "2012", "1" ] ] }, "page" : "11-19", "publisher" : "Blackwell Publishing Inc", "title" : "Agriculture-a key element for conservation in the developing world", "type" : "article-journal", "volume" : "5" }, "uris" : [ "http://www.mendeley.com/documents/?uuid=ac187b92-3ed5-34d8-994c-ee98a27d594e" ] } ], "mendeley" : { "formattedCitation" : "(Wright, Lake, &amp; Dolman, 2012)", "manualFormatting" : "Wright et al., 2012)", "plainTextFormattedCitation" : "(Wright, Lake, &amp; Dolman, 2012)", "previouslyFormattedCitation" : "(Wright, Lake, &amp; Dolman, 2012)" }, "properties" : {  }, "schema" : "https://github.com/citation-style-language/schema/raw/master/csl-citation.json" }</w:instrText>
      </w:r>
      <w:r w:rsidRPr="0028423E">
        <w:rPr>
          <w:lang w:val="en-CA"/>
        </w:rPr>
        <w:fldChar w:fldCharType="separate"/>
      </w:r>
      <w:r w:rsidRPr="0028423E">
        <w:rPr>
          <w:lang w:val="fr-CH"/>
        </w:rPr>
        <w:t xml:space="preserve">Wright </w:t>
      </w:r>
      <w:r w:rsidR="00301BD0" w:rsidRPr="00301BD0">
        <w:rPr>
          <w:i/>
          <w:lang w:val="fr-CH"/>
        </w:rPr>
        <w:t>et al.</w:t>
      </w:r>
      <w:r w:rsidRPr="0028423E">
        <w:rPr>
          <w:lang w:val="fr-CH"/>
        </w:rPr>
        <w:t>, 2012)</w:t>
      </w:r>
      <w:r w:rsidRPr="0028423E">
        <w:rPr>
          <w:lang w:val="en-CA"/>
        </w:rPr>
        <w:fldChar w:fldCharType="end"/>
      </w:r>
      <w:r>
        <w:rPr>
          <w:lang w:val="fr-CH"/>
        </w:rPr>
        <w:t>. For example, critically endangered sociable lapwing (</w:t>
      </w:r>
      <w:r>
        <w:rPr>
          <w:i/>
          <w:lang w:val="fr-CH"/>
        </w:rPr>
        <w:t>Vanellus gregarius</w:t>
      </w:r>
      <w:r>
        <w:rPr>
          <w:lang w:val="fr-CH"/>
        </w:rPr>
        <w:t>), endemic black lark (</w:t>
      </w:r>
      <w:r>
        <w:rPr>
          <w:i/>
          <w:lang w:val="fr-CH"/>
        </w:rPr>
        <w:t>Melanocorypha yeltoniensis</w:t>
      </w:r>
      <w:r>
        <w:rPr>
          <w:lang w:val="fr-CH"/>
        </w:rPr>
        <w:t>), and some other typical steppe birds strongly prefer heavily-grazed habitats for nesting, but moderately-grazed habitat is optimal for nesting success (</w:t>
      </w:r>
      <w:r w:rsidRPr="00560A71">
        <w:rPr>
          <w:lang w:val="fr-CH"/>
        </w:rPr>
        <w:t xml:space="preserve">Fijen </w:t>
      </w:r>
      <w:r w:rsidR="00301BD0" w:rsidRPr="00301BD0">
        <w:rPr>
          <w:i/>
          <w:lang w:val="fr-CH"/>
        </w:rPr>
        <w:t>et al.</w:t>
      </w:r>
      <w:r w:rsidRPr="00560A71">
        <w:rPr>
          <w:lang w:val="fr-CH"/>
        </w:rPr>
        <w:t xml:space="preserve">, 2015; </w:t>
      </w:r>
      <w:r w:rsidRPr="0028423E">
        <w:rPr>
          <w:lang w:val="en-CA"/>
        </w:rPr>
        <w:fldChar w:fldCharType="begin" w:fldLock="1"/>
      </w:r>
      <w:r w:rsidRPr="00560A71">
        <w:rPr>
          <w:lang w:val="fr-CH"/>
        </w:rPr>
        <w:instrText>ADDIN CSL_CITATION { "citationItems" : [ { "id" : "ITEM-1", "itemData" : { "DOI" : "10.1007/s10336-012-0921-4", "ISBN" : "1033601209", "author" : [ { "dropping-particle" : "", "family" : "Sheldon", "given" : "Rob D", "non-dropping-particle" : "", "parse-names" : false, "suffix" : "" }, { "dropping-particle" : "", "family" : "Kamp", "given" : "Johannes", "non-dropping-particle" : "", "parse-names" : false, "suffix" : "" }, { "dropping-particle" : "", "family" : "Koshkin", "given" : "Maxim", "non-dropping-particle" : "", "parse-names" : false, "suffix" : "" }, { "dropping-particle" : "", "family" : "Urazaliev", "given" : "Ruslan", "non-dropping-particle" : "", "parse-names" : false, "suffix" : "" }, { "dropping-particle" : "", "family" : "Iskakov", "given" : "Timur", "non-dropping-particle" : "", "parse-names" : false, "suffix" : "" }, { "dropping-particle" : "", "family" : "Field", "given" : "Rob", "non-dropping-particle" : "", "parse-names" : false, "suffix" : "" }, { "dropping-particle" : "", "family" : "Salemgareev", "given" : "Albert", "non-dropping-particle" : "", "parse-names" : false, "suffix" : "" }, { "dropping-particle" : "", "family" : "Khrokov", "given" : "Valery", "non-dropp</w:instrText>
      </w:r>
      <w:r w:rsidRPr="00C02123">
        <w:rPr>
          <w:lang w:val="en-CA"/>
        </w:rPr>
        <w:instrText>ing-particle" : "", "parse-names" : false, "suffix" : "" }, { "dropping-particle" : "", "family" : "Zhuly", "given" : "Vasily", "non-dropping-particle" : "", "parse-names" : false, "suffix" : "" }, { "dropping-particle" : "", "family" : "Sklyarenko", "given" : "Sergey", "non-dropping-particle" : "", "parse-names" : false, "suffix" : "" }, { "dropping-particle" : "", "family" : "Donald", "given" : "Paul F.", "non-dropping-particle" : "", "parse-names" : false, "suffix" : "" } ], "container-title" : "Journal of Ornithology", "id" : "ITEM-1", "issued" : { "date-parts" : [ [ "2013" ] ] }, "page" : "501-516", "title" : "Breeding ecology of the globally threatened Sociable Lapwing Vanellus gregarius and the demographic drivers of recent declines", "type" : "article-journal", "volume" : "154" }, "uris" : [ "http://www.mendeley.com/documents/?uuid=85f6222e-3221-4916-bfba-335e44a821d3" ] } ], "mendeley" : { "formattedCitation" : "(Sheldon et al., 2013)", "manualFormatting" : "Sheldon et al., 2013", "plainTextFormattedCitation" : "(Sheldon et al., 2013)", "previouslyFormattedCitation" : "(Sheldon et al., 2013)" }, "properties" : {  }, "schema" : "https://github.com/citation-style-language/schema/raw/master/csl-citation.json" }</w:instrText>
      </w:r>
      <w:r w:rsidRPr="0028423E">
        <w:rPr>
          <w:lang w:val="en-CA"/>
        </w:rPr>
        <w:fldChar w:fldCharType="separate"/>
      </w:r>
      <w:r w:rsidRPr="0028423E">
        <w:rPr>
          <w:lang w:val="en-CA"/>
        </w:rPr>
        <w:t xml:space="preserve">Sheldon </w:t>
      </w:r>
      <w:r w:rsidR="00301BD0" w:rsidRPr="00301BD0">
        <w:rPr>
          <w:i/>
          <w:lang w:val="en-CA"/>
        </w:rPr>
        <w:t>et al.</w:t>
      </w:r>
      <w:r w:rsidRPr="0028423E">
        <w:rPr>
          <w:lang w:val="en-CA"/>
        </w:rPr>
        <w:t>, 2013</w:t>
      </w:r>
      <w:r w:rsidRPr="0028423E">
        <w:rPr>
          <w:lang w:val="en-CA"/>
        </w:rPr>
        <w:fldChar w:fldCharType="end"/>
      </w:r>
      <w:r>
        <w:rPr>
          <w:lang w:val="en-CA"/>
        </w:rPr>
        <w:t xml:space="preserve">; </w:t>
      </w:r>
      <w:r w:rsidRPr="0028423E">
        <w:rPr>
          <w:lang w:val="en-CA"/>
        </w:rPr>
        <w:fldChar w:fldCharType="begin" w:fldLock="1"/>
      </w:r>
      <w:r w:rsidRPr="0028423E">
        <w:rPr>
          <w:lang w:val="fr-CH"/>
        </w:rPr>
        <w:instrText>ADDIN CSL_CITATION { "citationItems" : [ { "id" : "ITEM-1", "itemData" : { "author" : [ { "dropping-particle" : "", "family" : "Watson", "given" : "M", "non-dropping-particle" : "", "parse-names" : false, "suffix" : "" }, { "dropping-particle" : "", "family" : "Wilson", "given" : "J M", "non-dropping-particle" : "", "parse-names" : false, "suffix" : "" }, { "dropping-particle" : "", "family" : "Koshkin", "given" : "M", "non-dropping-particle" : "", "parse-names" : false, "suffix" : "" }, { "dropping-particle" : "", "family" : "Sherbakov", "given" : "B", "non-dropping-particle" : "", "parse-names" : false, "suffix" : "" }, { "dropping-particle" : "", "family" : "Karpov", "given" : "F", "non-dropping-particle" : "", "parse-names" : false, "suffix" : "" }, { "dropping-particle" : "", "family" : "Gavrilov", "given" : "A", "non-dropping-particle" : "", "parse-names" : false, "suffix" : "" } ], "id" : "ITEM-1", "issued" : { "date-parts" : [ [ "2006" ] ] }, "page" : "489-502", "title" : "Nest survival and productivity of the critically endangered Sociable Lapwing Vanellus gregarius", "type" : "article-journal" }, "uris" : [ "http://www.mendeley.com/documents/?uuid=cf1ff9f8-5cf4-4f80-93a4-94985eee7f2b" ] } ], "mendeley" : { "formattedCitation" : "(M. Watson et al., 2006)", "manualFormatting" : "Watson et al., 2006", "plainTextFormattedCitation" : "(M. Watson et al., 2006)", "previouslyFormattedCitation" : "(M. Watson et al., 2006)" }, "properties" : {  }, "schema" : "https://github.com/citation-style-language/schema/raw/master/csl-citation.json" }</w:instrText>
      </w:r>
      <w:r w:rsidRPr="0028423E">
        <w:rPr>
          <w:lang w:val="en-CA"/>
        </w:rPr>
        <w:fldChar w:fldCharType="separate"/>
      </w:r>
      <w:r w:rsidRPr="0028423E">
        <w:rPr>
          <w:lang w:val="en-CA"/>
        </w:rPr>
        <w:t xml:space="preserve">Watson </w:t>
      </w:r>
      <w:r w:rsidR="00301BD0" w:rsidRPr="00301BD0">
        <w:rPr>
          <w:i/>
          <w:lang w:val="en-CA"/>
        </w:rPr>
        <w:t>et al.</w:t>
      </w:r>
      <w:r w:rsidRPr="0028423E">
        <w:rPr>
          <w:lang w:val="en-CA"/>
        </w:rPr>
        <w:t>, 2006</w:t>
      </w:r>
      <w:r w:rsidRPr="0028423E">
        <w:rPr>
          <w:lang w:val="en-CA"/>
        </w:rPr>
        <w:fldChar w:fldCharType="end"/>
      </w:r>
      <w:r>
        <w:rPr>
          <w:lang w:val="en-CA"/>
        </w:rPr>
        <w:t>). Historically, grazing patterns in the steppes of Central Asia were created and maintained by the traditional mobile pastoralists acting for centuries (</w:t>
      </w:r>
      <w:r>
        <w:rPr>
          <w:lang w:val="en-CA"/>
        </w:rPr>
        <w:fldChar w:fldCharType="begin" w:fldLock="1"/>
      </w:r>
      <w:r>
        <w:rPr>
          <w:lang w:val="en-CA"/>
        </w:rPr>
        <w:instrText>ADDIN CSL_CITATION { "citationItems" : [ { "id" : "ITEM-1", "itemData" : { "author" : [ { "dropping-particle" : "", "family" : "Krader", "given" : "L.", "non-dropping-particle" : "", "parse-names" : false, "suffix" : "" } ], "container-title" : "Southwestern Journal of Anthropology", "id" : "ITEM-1", "issue" : "4", "issued" : { "date-parts" : [ [ "1955" ] ] }, "page" : "301-326", "title" : "Ecology of central Asian pastoralism", "type" : "article-journal", "volume" : "11" }, "uris" : [ "http://www.mendeley.com/documents/?uuid=daeb25a3-748c-4bc5-8636-f9d5c0766b24" ] } ], "mendeley" : { "formattedCitation" : "(Krader, 1955)", "manualFormatting" : "Krader, 1955", "plainTextFormattedCitation" : "(Krader, 1955)", "previouslyFormattedCitation" : "(Krader, 1955)" }, "properties" : {  }, "schema" : "https://github.com/citation-style-language/schema/raw/master/csl-citation.json" }</w:instrText>
      </w:r>
      <w:r>
        <w:rPr>
          <w:lang w:val="en-CA"/>
        </w:rPr>
        <w:fldChar w:fldCharType="separate"/>
      </w:r>
      <w:r>
        <w:rPr>
          <w:lang w:val="en-CA"/>
        </w:rPr>
        <w:t>Krader, 1955</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abstract" : "The five Central Asian republics are inhabited by an amalgam of peoples, with histories reaching far back in time. Kazakhstan, Uzbekistan, Kyrgyzstan, Turkmenistan and Tajikistan cover an immense, sparsely populated, often empty landscape. Animal husbandry is the dominant economic activity in large parts of this region; and its organization reflects ancient social relationships, based in nomadic culture. Before 1900, many lived a nomadic life. The book discusses animal husbandry practices against the background of major political and socioeconomic changes which were witnessed during the nineteenth and twentieth century, with far reaching consequences for nomadic life and cattle breeding. The three chapters examine different periods in the areas: chapter 1 discusses the influence of the past on animal husbandry in Central Asia; chapter 2 examines nomadic year cycles and the cultural life of Central Asian livestock-breeders before the 20th century; chapter 3 concentrates on modern animal husbandry in Central Asia, and calls for further research.", "author" : [ { "dropping-particle" : "", "family" : "Leeuwen, C. V., Emeljanenko, T.", "given" : "", "non-dropping-particle" : "", "parse-names" : false, "suffix" : "" }, { "dropping-particle" : "", "family" : "Popova", "given" : "L.", "non-dropping-particle" : "", "parse-names" : false, "suffix" : "" } ], "id" : "ITEM-1", "issued" : { "date-parts" : [ [ "1994" ] ] }, "number-of-pages" : "87", "publisher" : "Koninklijk Instituut voor de Tropen (KIT)(Royal Tropical Institute, RTI)", "publisher-place" : "Amsterdam", "title" : "Nomads in Central Asia: animal husbandry and culture in transition (19th-20th century)", "type" : "book" }, "uris" : [ "http://www.mendeley.com/documents/?uuid=4445d513-4a56-429a-b41a-ee2a9a281ae9" ] } ], "mendeley" : { "formattedCitation" : "(Leeuwen, C. V., Emeljanenko, T. &amp; Popova, 1994)", "manualFormatting" : "Leeuwen et al., 1994", "plainTextFormattedCitation" : "(Leeuwen, C. V., Emeljanenko, T. &amp; Popova, 1994)", "previouslyFormattedCitation" : "(Leeuwen, C. V., Emeljanenko, T. &amp; Popova, 1994)" }, "properties" : {  }, "schema" : "https://github.com/citation-style-language/schema/raw/master/csl-citation.json" }</w:instrText>
      </w:r>
      <w:r>
        <w:rPr>
          <w:lang w:val="en-CA"/>
        </w:rPr>
        <w:fldChar w:fldCharType="separate"/>
      </w:r>
      <w:r>
        <w:rPr>
          <w:lang w:val="en-CA"/>
        </w:rPr>
        <w:t xml:space="preserve">Leeuwen </w:t>
      </w:r>
      <w:r w:rsidR="00301BD0" w:rsidRPr="00301BD0">
        <w:rPr>
          <w:i/>
          <w:lang w:val="en-CA"/>
        </w:rPr>
        <w:t>et al.</w:t>
      </w:r>
      <w:r w:rsidRPr="0028423E">
        <w:rPr>
          <w:lang w:val="en-CA"/>
        </w:rPr>
        <w:t xml:space="preserve">, </w:t>
      </w:r>
      <w:r>
        <w:rPr>
          <w:lang w:val="en-CA"/>
        </w:rPr>
        <w:t>1994</w:t>
      </w:r>
      <w:r>
        <w:rPr>
          <w:lang w:val="en-CA"/>
        </w:rPr>
        <w:fldChar w:fldCharType="end"/>
      </w:r>
      <w:r>
        <w:rPr>
          <w:lang w:val="en-CA"/>
        </w:rPr>
        <w:t>).</w:t>
      </w:r>
    </w:p>
    <w:p w14:paraId="041C7F1A" w14:textId="5517F5C8" w:rsidR="0048205B" w:rsidRDefault="0048205B" w:rsidP="00AE389F">
      <w:pPr>
        <w:snapToGrid w:val="0"/>
        <w:rPr>
          <w:lang w:val="fr-CH"/>
        </w:rPr>
      </w:pPr>
      <w:r>
        <w:rPr>
          <w:lang w:val="en-CA"/>
        </w:rPr>
        <w:t>In contrast to traditional farming systems, the more recent intensification of farming has resulted in a dramatic decline of grassland biodiversity. Data from Western Europe show a strong decline of grasslands birds and a 45% decline in the butterfly population in recent decades (</w:t>
      </w:r>
      <w:r>
        <w:rPr>
          <w:lang w:val="en-CA"/>
        </w:rPr>
        <w:fldChar w:fldCharType="begin" w:fldLock="1"/>
      </w:r>
      <w:r>
        <w:rPr>
          <w:lang w:val="en-CA"/>
        </w:rPr>
        <w:instrText>ADDIN CSL_CITATION { "citationItems" : [ { "id" : "ITEM-1", "itemData" : { "DOI" : "10.1016/j.agee.2006.02.007", "ISBN" : "0167-8809", "ISSN" : "01678809", "PMID" : "1917", "abstract" : "Between 1990 and 2000, farmland birds showed a significant decline across Europe, a trend not shared by bird assemblages of other habitats over the same period. Mean trends for each farmland species in the period 1990-2000 were positively correlated with trends over the period 1970-1990, and there was little change in population trajectory for most species over the 30-year period. Of the 58 species classed by an independent assessment as being primarily birds of farmland, 41 showed negative overall mean trends across Europe in 1990-2000, 19 of them significant. There was a significant negative correlation between mean national trends of all farmland species and indices of national agricultural intensity. This relationship strengthened when the 19 declining species were considered alone, and was not apparent when only non-declining species were considered. Population trends of terrestrial non-farmland bird species over the same period were unrelated to agricultural intensity. Trends in farmland bird populations were independent of the proportion of farmland under agri-environment prescriptions. The results support earlier evidence that population trends of farmland birds across Europe can be predicted from gross national agricultural statistics. Substantial changes in agricultural policy, particularly the removal of economic incentives that lead to agricultural intensification, are required if 2010 targets for halting loss of biodiversity are to be met in an enlarged European Union. ?? 20</w:instrText>
      </w:r>
      <w:r w:rsidRPr="00982C9A">
        <w:rPr>
          <w:lang w:val="fr-CH"/>
        </w:rPr>
        <w:instrText>06 Elsevier B.V. All rights reserved.", "author" : [ { "dropping-particle" : "", "family" : "Donald", "given" : "Paul F.", "non-dropping-particle" : "", "parse-names" : false, "suffix" : "" }, { "dropping-particle" : "", "family" : "Sanderson", "given" : "Fiona J.", "non-dropping-particle" : "", "parse-names" : false, "suffix" : "" }, { "dropping-particle" : "", "family" : "Burfield", "given" : "Ian J.", "non-dropping-particle" : "", "parse-names" : false, "suffix" : "" }, { "dropping-particle" : "", "family" : "Bommel", "given" : "F. P J", "non-dropping-particle" : "van", "parse-names" : false, "suffix" : "" } ], "container-title" : "Agriculture, Ecosystems and Environment", "id" : "ITEM-1", "issue" : "3-4", "issued" : { "date-parts" : [ [ "2006" ] ] }, "page" : "189-196", "title" : "Further evidence of continent-wide impacts of agricultural intensification on European farmland birds, 1990-2000", "type" : "article-journal", "volume" : "116" }, "uris" : [ "http://www.mendeley.com/documents/?uuid=078497af</w:instrText>
      </w:r>
      <w:r w:rsidRPr="00440219">
        <w:rPr>
          <w:lang w:val="fr-CH"/>
        </w:rPr>
        <w:instrText>-d67e-4273-b06b-</w:instrText>
      </w:r>
      <w:r w:rsidRPr="0046771E">
        <w:rPr>
          <w:lang w:val="fr-CH"/>
        </w:rPr>
        <w:instrText>dd89de36d209" ] } ], "mendeley" : { "formattedCitation" : "(Paul F. Donald, Sanderson, Burfield, &amp; van Bommel, 2006)", "manualFormatting" : "Donald et al., 2006", "plainTextFormattedCitation" : "(Paul F. Donald, Sanderson, Burfield, &amp; van Bommel, 2006)", "previouslyFormattedCitation" : "(Paul F. Donald, Sanderson, Burfield, &amp; van Bommel, 2006)" }, "properties" : {  }, "schema" : "https://github.com/citation-style-language/schema/raw/master/csl-citation.json" }</w:instrText>
      </w:r>
      <w:r>
        <w:rPr>
          <w:lang w:val="en-CA"/>
        </w:rPr>
        <w:fldChar w:fldCharType="separate"/>
      </w:r>
      <w:r>
        <w:rPr>
          <w:lang w:val="fr-CH"/>
        </w:rPr>
        <w:t xml:space="preserve">Donald </w:t>
      </w:r>
      <w:r w:rsidR="00301BD0" w:rsidRPr="00301BD0">
        <w:rPr>
          <w:i/>
          <w:lang w:val="fr-CH"/>
        </w:rPr>
        <w:t>et al.</w:t>
      </w:r>
      <w:r w:rsidRPr="0028423E">
        <w:rPr>
          <w:lang w:val="fr-CH"/>
        </w:rPr>
        <w:t xml:space="preserve">, </w:t>
      </w:r>
      <w:r>
        <w:rPr>
          <w:lang w:val="fr-CH"/>
        </w:rPr>
        <w:t>2006</w:t>
      </w:r>
      <w:r>
        <w:rPr>
          <w:lang w:val="en-CA"/>
        </w:rPr>
        <w:fldChar w:fldCharType="end"/>
      </w:r>
      <w:r>
        <w:rPr>
          <w:lang w:val="fr-CH"/>
        </w:rPr>
        <w:t xml:space="preserve">; </w:t>
      </w:r>
      <w:r>
        <w:rPr>
          <w:lang w:val="en-CA"/>
        </w:rPr>
        <w:fldChar w:fldCharType="begin" w:fldLock="1"/>
      </w:r>
      <w:r>
        <w:rPr>
          <w:lang w:val="fr-CH"/>
        </w:rPr>
        <w:instrText>ADDIN CSL_CITATION { "citationItems" : [ { "id" : "ITEM-1", "itemData" : { "DOI" : "10.2800/89760", "ISBN" : "9789292134020", "abstract" : "This report presents the European Grassland Butterfly Indicator, based on national Butterfly Monitoring Schemes (BMS) in 19 countries across Europe, most of them in the European Union.", "author" : [ { "dropping-particle" : "", "family" : "Swaay", "given" : "C", "non-dropping-particle" : "Van", "parse-names" : false, "suffix" : "" }, { "dropping-particle" : "", "family" : "Strien", "given" : "a", "non-dropping-particle" : "Van", "parse-names" : false, "suffix" : "" }, { "dropping-particle" : "", "family" : "Harpke", "given" : "a", "non-dropping-particle" : "", "parse-names" : false, "suffix" : "" } ], "container-title" : "EEA Technical \u2026", "id" : "ITEM-1", "issue" : "11", "issued" : { "date-parts" : [ [ "2013" ] ] }, "number-of-pages" : "34", "publisher" : "European Environment Agency", "title" : "The European Grassland Butterfly Indicator: 1990\u20132011", "type" : "report" }, "uris" : [ "http://www.mendeley.com/documents/?uuid=5c75776d-8ed9-3991-a2f0-3beb9057355c" ] } ], "mendeley" : { "formattedCitation" : "(C Van Swaay, Van Strien, &amp; Harpke, 2013)", "manualFormatting" : "Van Swaay et al., 2013", "plainTextFormattedCitation" : "(C Van Swaay, Van Strien, &amp; Harpke, 2013)", "previouslyFormattedCitation" : "(C Van Swaay, Van Strien, &amp; Harpke, 2013)" }, "properties" : {  }, "schema" : "https://github.com/citation-style-language/schema/raw/master/csl-citation.json" }</w:instrText>
      </w:r>
      <w:r>
        <w:rPr>
          <w:lang w:val="en-CA"/>
        </w:rPr>
        <w:fldChar w:fldCharType="separate"/>
      </w:r>
      <w:r w:rsidR="00CA5849" w:rsidRPr="00FC4200">
        <w:rPr>
          <w:lang w:val="fr-CH"/>
        </w:rPr>
        <w:t>EEA</w:t>
      </w:r>
      <w:r>
        <w:rPr>
          <w:i/>
          <w:lang w:val="fr-CH"/>
        </w:rPr>
        <w:t xml:space="preserve"> </w:t>
      </w:r>
      <w:r w:rsidR="00301BD0" w:rsidRPr="00301BD0">
        <w:rPr>
          <w:i/>
          <w:lang w:val="fr-CH"/>
        </w:rPr>
        <w:t>et al.</w:t>
      </w:r>
      <w:r w:rsidRPr="0028423E">
        <w:rPr>
          <w:lang w:val="fr-CH"/>
        </w:rPr>
        <w:t>,</w:t>
      </w:r>
      <w:r>
        <w:rPr>
          <w:lang w:val="fr-CH"/>
        </w:rPr>
        <w:t xml:space="preserve"> 2013</w:t>
      </w:r>
      <w:r>
        <w:rPr>
          <w:lang w:val="en-CA"/>
        </w:rPr>
        <w:fldChar w:fldCharType="end"/>
      </w:r>
      <w:r>
        <w:rPr>
          <w:lang w:val="fr-CH"/>
        </w:rPr>
        <w:t xml:space="preserve">). </w:t>
      </w:r>
    </w:p>
    <w:p w14:paraId="5444BDCB" w14:textId="1E53B3D4" w:rsidR="0048205B" w:rsidRDefault="0048205B" w:rsidP="00AE389F">
      <w:pPr>
        <w:snapToGrid w:val="0"/>
        <w:rPr>
          <w:lang w:val="en-CA"/>
        </w:rPr>
      </w:pPr>
      <w:r>
        <w:rPr>
          <w:lang w:val="fr-CH"/>
        </w:rPr>
        <w:t>In general, habitat and species trends for grasslands in Europe and Central Asia are negative (</w:t>
      </w:r>
      <w:r w:rsidR="00E02367">
        <w:rPr>
          <w:b/>
          <w:lang w:val="fr-CH"/>
        </w:rPr>
        <w:t>Table 3.5</w:t>
      </w:r>
      <w:r>
        <w:rPr>
          <w:lang w:val="fr-CH"/>
        </w:rPr>
        <w:t xml:space="preserve">). </w:t>
      </w:r>
      <w:r>
        <w:rPr>
          <w:lang w:val="en-CA"/>
        </w:rPr>
        <w:t>Habitat degradation is still increasing and habitat area decreasing principally as a result of massive land-use changes and pollution, but significant subregional variation is observed. The conservation status of many endangered species remains unchanged or even becomes worse due to land-use change, overexploitation and pollution. Only species richness is relatively stable, except for semi-natural grasslands,for which it has a negative trend. Climate change accelerates these trends.</w:t>
      </w:r>
    </w:p>
    <w:p w14:paraId="6C31FB2C" w14:textId="77777777" w:rsidR="0048205B" w:rsidRDefault="0048205B" w:rsidP="00AE389F">
      <w:pPr>
        <w:snapToGrid w:val="0"/>
        <w:spacing w:after="0"/>
        <w:rPr>
          <w:lang w:val="en-CA"/>
        </w:rPr>
      </w:pPr>
    </w:p>
    <w:p w14:paraId="547DAC70" w14:textId="77777777" w:rsidR="0048205B" w:rsidRDefault="0048205B" w:rsidP="00AE389F">
      <w:pPr>
        <w:snapToGrid w:val="0"/>
        <w:spacing w:after="0"/>
        <w:rPr>
          <w:bCs/>
          <w:iCs/>
          <w:u w:val="single"/>
          <w:lang w:val="en-CA"/>
        </w:rPr>
      </w:pPr>
      <w:r>
        <w:rPr>
          <w:bCs/>
          <w:iCs/>
          <w:u w:val="single"/>
          <w:lang w:val="en-CA"/>
        </w:rPr>
        <w:t>Attribution of Biodiversity Trends to Direct Drivers</w:t>
      </w:r>
    </w:p>
    <w:p w14:paraId="744D1C6D" w14:textId="6E6B064A" w:rsidR="0048205B" w:rsidRDefault="0048205B" w:rsidP="00AE389F">
      <w:pPr>
        <w:snapToGrid w:val="0"/>
        <w:rPr>
          <w:lang w:val="en-CA"/>
        </w:rPr>
      </w:pPr>
      <w:r>
        <w:rPr>
          <w:lang w:val="en-CA"/>
        </w:rPr>
        <w:t xml:space="preserve">The most important direct drivers that strongly </w:t>
      </w:r>
      <w:r>
        <w:rPr>
          <w:bCs/>
          <w:lang w:val="en-CA"/>
        </w:rPr>
        <w:t>affect temperate grassland</w:t>
      </w:r>
      <w:r>
        <w:rPr>
          <w:lang w:val="en-CA"/>
        </w:rPr>
        <w:t xml:space="preserve"> </w:t>
      </w:r>
      <w:r>
        <w:rPr>
          <w:bCs/>
          <w:lang w:val="en-CA"/>
        </w:rPr>
        <w:t>area are</w:t>
      </w:r>
      <w:r>
        <w:rPr>
          <w:lang w:val="en-CA"/>
        </w:rPr>
        <w:t xml:space="preserve"> ploughing, afforestation, mining and excavation, settlements and industrial area encroachment, land abandonment and climate change (</w:t>
      </w:r>
      <w:r>
        <w:rPr>
          <w:lang w:val="en-CA"/>
        </w:rPr>
        <w:fldChar w:fldCharType="begin" w:fldLock="1"/>
      </w:r>
      <w:r>
        <w:rPr>
          <w:lang w:val="nb-NO"/>
        </w:rPr>
        <w:instrText>ADDIN CSL_CITATION { "citationItems" : [ { "id" : "ITEM-1", "itemData" : { "author" : [ { "dropping-particle" : "", "family" : "Cerqueira", "given" : "Y.", "non-dropping-particle" : "", "parse-names" : false, "suffix" : "" }, { "dropping-particle" : "", "family" : "Navarro", "given" : "L.M.", "non-dropping-particle" : "", "parse-names" : false, "suffix" : "" }, { "dropping-particle" : "", "family" : "Maes", "given" : "J.", "non-dropping-particle" : "", "parse-names" : false, "suffix" : "" }, { "dropping-particle" : "", "family" : "Marta-Pedroso", "given" : "C.", "non-dropping-particle" : "", "parse-names" : false, "suffix" : "" }, { "dropping-particle" : "", "family" : "Honrado", "given" : "J. P.", "non-dropping-particle" : "", "parse-names" : false, "suffix" : "" }, { "dropping-particle" : "", "family" : "Pereira", "given" : "H. M.", "non-dropping-particle" : "", "parse-names" : false, "suffix" : "" } ], "container-title" : "Rewilding European Landscapes", "id" : "ITEM-1", "issued" : { "date-parts" : [ [ "2015" ] ] }, "note" : "NULL", "page" : "47-64", "publisher" : "Springer International Publishing", "title" : "Ecosystem services: the opportunities of rewilding in Europe", "type" : "chapter" }, "uris" : [ "http://www.mendeley.com/documents/?uuid=2e7e5f2e-f61b-401d-8128-c133da2ba72a" ] } ], "mendeley" : { "formattedCitation" : "(Cerqueira et al., 2015)", "manualFormatting" : "Cerqueira et al., 2015", "plainTextFormattedCitation" : "(Cerqueira et al., 2015)", "previouslyFormattedCitation" : "(Cerqueira et al., 2015)" }, "properties" : {  }, "schema" : "https://github.com/citation-style-language/schema/raw/master/csl-citation.json" }</w:instrText>
      </w:r>
      <w:r>
        <w:rPr>
          <w:lang w:val="en-CA"/>
        </w:rPr>
        <w:fldChar w:fldCharType="separate"/>
      </w:r>
      <w:r w:rsidRPr="004F664A">
        <w:rPr>
          <w:lang w:val="nb-NO"/>
        </w:rPr>
        <w:t>Cerqueira</w:t>
      </w:r>
      <w:r>
        <w:rPr>
          <w:i/>
          <w:lang w:val="nb-NO"/>
        </w:rPr>
        <w:t xml:space="preserve"> </w:t>
      </w:r>
      <w:r w:rsidR="00301BD0" w:rsidRPr="00301BD0">
        <w:rPr>
          <w:i/>
          <w:lang w:val="nb-NO"/>
        </w:rPr>
        <w:t>et al.</w:t>
      </w:r>
      <w:r>
        <w:rPr>
          <w:lang w:val="nb-NO"/>
        </w:rPr>
        <w:t>, 2015</w:t>
      </w:r>
      <w:r>
        <w:rPr>
          <w:lang w:val="en-CA"/>
        </w:rPr>
        <w:fldChar w:fldCharType="end"/>
      </w:r>
      <w:r>
        <w:rPr>
          <w:lang w:val="nb-NO"/>
        </w:rPr>
        <w:t xml:space="preserve">; </w:t>
      </w:r>
      <w:r>
        <w:rPr>
          <w:lang w:val="en-CA"/>
        </w:rPr>
        <w:fldChar w:fldCharType="begin" w:fldLock="1"/>
      </w:r>
      <w:r>
        <w:rPr>
          <w:lang w:val="nb-NO"/>
        </w:rPr>
        <w:instrText>ADDIN CSL_CITATION { "citationItems" : [ { "id" : "ITEM-1", "itemData" : { "DOI" : "10.1007/s10531-016-1083-0", "ISSN" : "15729710", "author" : [ { "dropping-particle" : "", "family" : "Kamp", "given" : "Johannes", "non-dropping-particle" : "", "parse-names" : false, "suffix" : "" }, { "dropping-particle" : "", "family" : "Koshkin", "given" : "Maxim A.", "non-dropping-particle" : "", "parse-names" : false, "suffix" : "" }, { "dropping-particle" : "", "family" : "Bragina", "given" : "Tatyana M.", "non-dropping-particle" : "", "parse-names" : false, "suffix" : "" }, { "dropping-particle" : "", "family" : "Katzner", "given" : "Todd E.", "non-dropping-particle" : "", "parse-names" : false, "suffix" : "" }, { "dropping-particle" : "", "family" : "Milner-Gulland", "given" : "E. J.", "non-dropping-particle" : "", "parse-names" : false, "suffix" : "" }, { "dropping-particle" : "", "family" : "Schreiber", "given" : "Dagmar", "non-dropping-particle" : "", "parse-names" : false, "suffix" : "" }, { "dropping-particle" : "", "family" : "Sheldon", "given" : "Robert", "non-dropping-particle" : "", "parse-names" : false, "suffix" : "" }, { "dropping-particle" : "", "family" : "Shmalenko", "given" : "Alyona", "non-dropping-particle" : "", "parse-names" : false, "suffix" : "" }, { "dropping-particle" : "", "family" : "Smelansky", "given" : "Ilya", "non-dropping-particle" : "", "parse-names" : false, "suffix" : "" }, { "dropping-particle" : "", "family" : "Terraube", "given" : "Julien", "non-dropping-particle" : "", "parse-names" : false, "suffix" : "" }, { "dropping-particle" : "", "family" : "Urazaliev", "given" : "Ruslan", "non-dropping-particle" : "", "parse-names" : false, "suffix" : "" } ], "container-title" : "Biodiversity and Conservation", "id" : "ITEM-1", "issued" : { "date-parts" : [ [ "2016", "3", "19" ] ] }, "page" : "1-21", "publisher" : "Springer Netherlands", "title" : "Persistent and novel threats to the biodiversity of Kazakhstan\u2019s steppes and semi-deserts", "type" : "article-journal" }, "uris" : [ "http://www.mendeley.com/documents/?uuid=6c9bbbd7-e7f1-390d-a932-5b6a99a9b4a2" ] } ], "mendeley" : { "formattedCitation" : "(Kamp et al., 2016a)", "manualFormatting" : "Kamp et al., 2016", "plainTextFormattedCitation" : "(Kamp et al., 2016a)", "previouslyFormattedCitation" : "(Kamp et al., 2016a)" }, "properties" : {  }, "schema" : "https://github.com/citation-style-language/schema/raw/master/csl-citation.json" }</w:instrText>
      </w:r>
      <w:r>
        <w:rPr>
          <w:lang w:val="en-CA"/>
        </w:rPr>
        <w:fldChar w:fldCharType="separate"/>
      </w:r>
      <w:r>
        <w:rPr>
          <w:lang w:val="nb-NO"/>
        </w:rPr>
        <w:t xml:space="preserve">Kamp </w:t>
      </w:r>
      <w:r>
        <w:rPr>
          <w:i/>
          <w:lang w:val="nb-NO"/>
        </w:rPr>
        <w:t>et al</w:t>
      </w:r>
      <w:r>
        <w:rPr>
          <w:lang w:val="nb-NO"/>
        </w:rPr>
        <w:t>., 2016</w:t>
      </w:r>
      <w:r>
        <w:rPr>
          <w:lang w:val="en-CA"/>
        </w:rPr>
        <w:fldChar w:fldCharType="end"/>
      </w:r>
      <w:r>
        <w:rPr>
          <w:lang w:val="nb-NO"/>
        </w:rPr>
        <w:t xml:space="preserve">; </w:t>
      </w:r>
      <w:r>
        <w:rPr>
          <w:lang w:val="en-CA"/>
        </w:rPr>
        <w:fldChar w:fldCharType="begin" w:fldLock="1"/>
      </w:r>
      <w:r>
        <w:rPr>
          <w:lang w:val="en-CA"/>
        </w:rPr>
        <w:instrText>ADDIN CSL_CITATION { "citationItems" : [ { "id" : "ITEM-1", "itemData" : { "DOI" : "10.1007/978-94-007-3886-7_5", "ISBN" : "978-94-007-3885-0", "author" : [ { "dropping-particle" : "", "family" : "Korotchenko", "given" : "Iryna", "non-dropping-particle" : "", "parse-names" : false, "suffix" : "" }, { "dropping-particle" : "", "family" : "Peregrym", "given" : "Mykyta", "non-dropping-particle" : "", "parse-names" : false, "suffix" : "" } ], "container-title" : "Eurasian Steppes. Ecological Problems and Livelihoods in a Changing World", "id" : "ITEM-1", "issued" : { "date-parts" : [ [ "2012" ] ] }, "page" : "173-196", "publisher" : "Springer Netherlands", "title" : "Ukrainian Steppes in the Past, at Present and in the Future", "type" : "chapter" }, "uris" : [ "http://www.mendeley.com/documents/?uuid=fdb8bfbd-14fe-39e0-af76-288a19882336" ] } ], "mendeley" : { "formattedCitation" : "(Korotchenko &amp; Peregrym, 2012)", "manualFormatting" : "Korotchenko &amp; Peregrym, 2012", "plainTextFormattedCitation" : "(Korotchenko &amp; Peregrym, 2012)", "previouslyFormattedCitation" : "(Korotchenko &amp; Peregrym, 2012)" }, "properties" : {  }, "schema" : "https://github.com/citation-style-language/schema/raw/master/csl-citation.json" }</w:instrText>
      </w:r>
      <w:r>
        <w:rPr>
          <w:lang w:val="en-CA"/>
        </w:rPr>
        <w:fldChar w:fldCharType="separate"/>
      </w:r>
      <w:r>
        <w:rPr>
          <w:lang w:val="en-CA"/>
        </w:rPr>
        <w:t>Korotchenko &amp; Peregrym, 2012</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1016/j.landusepol.2012.06.011", "ISBN" : "0264-8377", "ISSN" : "02648377", "abstract" : "The breakdown of socialism caused massive socio-economic and institutional changes that led to substantial agricultural land abandonment. The goal of our study was to identify the determinants of agricultural land abandonment in post-Soviet Russia during the first decade of transition from a state-controlled economy to a market-driven economy (1990-2000). We analyzed the determinants of agricultural land abandonment for approximately 150,550km 2 of land area in the provinces (oblasts) of Kaluga, Rjazan, Smolensk, Tula and Vladimir in European Russia. Based on the economic assumptions of profit maximization, we integrated maps of abandoned agricultural land from five ???185km??185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fi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nen, it was primarily the macro-scale driving forces that fostered agricultural abandonment. Our study highlighted the value of spatially explicit statistical models for studying the determinants of land-use and land-cover change in large areas. ?? 2012 Elsevier Ltd.", "author" : [ { "dropping-particle" : "", "family" : "Prishchepov", "given" : "Alexander A.", "non-dropping-particle" : "", "parse-names" : false, "suffix" : "" }, { "dropping-particle" : "", "family" : "M\u00fcller", "given" : "Daniel", "non-dropping-particle" : "", "parse-names" : false, "suffix" : "" }, { "dropping-particle" : "", "family" : "Dubinin", "given" : "Maxim", "non-dropping-particle" : "", "parse-names" : false, "suffix" : "" }, { "dropping-particle" : "", "family" : "Baumann", "given" : "Matthias", "non-dropping-particle" : "", "parse-names" : false, "suffix" : "" }, { "dropping-particle" : "", "family" : "Radeloff", "given" : "Volker C.", "non-dropping-particle" : "", "parse-names" : false, "suffix" : "" } ], "container-title" : "Land Use Policy", "id" : "ITEM-1", "issue" : "1", "issued" : { "date-parts" : [ [ "2013" ] ] }, "page" : "873-884", "title" : "Determinants of agricultural land abandonment in post-Soviet European Russia", "type" : "article-journal", "volume" : "30" }, "uris" : [ "http://www.mendeley.com/documents/?uuid=6990a6ff-04ec-48a9-b2f8-67ae4fe5f6d3" ] } ], "mendeley" : { "formattedCitation" : "(Prishchepov, M\u00fcller, Dubinin, Baumann, &amp; Radeloff, 2013)", "manualFormatting" : "Prishchepov et al., 2013", "plainTextFormattedCitation" : "(Prishchepov, M\u00fcller, Dubinin, Baumann, &amp; Radeloff, 2013)", "previouslyFormattedCitation" : "(Prishchepov, M\u00fcller, Dubinin, Baumann, &amp; Radeloff, 2013)" }, "properties" : {  }, "schema" : "https://github.com/citation-style-language/schema/raw/master/csl-citation.json" }</w:instrText>
      </w:r>
      <w:r>
        <w:rPr>
          <w:lang w:val="en-CA"/>
        </w:rPr>
        <w:fldChar w:fldCharType="separate"/>
      </w:r>
      <w:r>
        <w:rPr>
          <w:lang w:val="nb-NO"/>
        </w:rPr>
        <w:t xml:space="preserve">Prishchepov </w:t>
      </w:r>
      <w:r w:rsidR="00301BD0" w:rsidRPr="00301BD0">
        <w:rPr>
          <w:i/>
          <w:lang w:val="nb-NO"/>
        </w:rPr>
        <w:t>et al.</w:t>
      </w:r>
      <w:r>
        <w:rPr>
          <w:lang w:val="nb-NO"/>
        </w:rPr>
        <w:t>, 2013</w:t>
      </w:r>
      <w:r>
        <w:rPr>
          <w:lang w:val="en-CA"/>
        </w:rPr>
        <w:fldChar w:fldCharType="end"/>
      </w:r>
      <w:r>
        <w:rPr>
          <w:lang w:val="nb-NO"/>
        </w:rPr>
        <w:t xml:space="preserve">; </w:t>
      </w:r>
      <w:r>
        <w:rPr>
          <w:lang w:val="en-CA"/>
        </w:rPr>
        <w:fldChar w:fldCharType="begin" w:fldLock="1"/>
      </w:r>
      <w:r>
        <w:rPr>
          <w:lang w:val="en-CA"/>
        </w:rPr>
        <w:instrText>ADDIN CSL_CITATION { "citationItems" : [ { "id" : "ITEM-1", "itemData" : { "DOI" : "10.1007/978-94-007-3886-7_3", "ISBN" : "978-94-007-3885-0", "author" : [ { "dropping-particle" : "", "family" : "Rachkovskaya", "given" : "E. I.", "non-dropping-particle" : "", "parse-names" : false, "suffix" : "" }, { "dropping-particle" : "", "family" : "Bragina", "given" : "T. M.", "non-dropping-particle" : "", "parse-names" : false, "suffix" : "" } ], "container-title" : "Eurasian Steppes. Ecological Problems and Livelihoods in a Changing World", "editor" : [ { "dropping-particle" : "", "family" : "Marinus J.A. Werger", "given" : "Marja A. van Staalduinen", "non-dropping-particle" : "", "parse-names" : false, "suffix" : "" } ], "id" : "ITEM-1", "issued" : { "date-parts" : [ [ "2012" ] ] }, "page" : "103-148", "publisher" : "Springer Netherlands", "title" : "Steppes of Kazakhstan: Diversity and Present State", "type" : "chapter" }, "uris" : [ "http://www.mendeley.com/documents/?uuid=c3569574-91ca-3c33-99cd-ff61618cf753" ] } ], "mendeley" : { "formattedCitation" : "(Rachkovskaya &amp; Bragina, 2012)", "manualFormatting" : "Rachkovskaya &amp; Bragina, 2012", "plainTextFormattedCitation" : "(Rachkovskaya &amp; Bragina, 2012)", "previouslyFormattedCitation" : "(Rachkovskaya &amp; Bragina, 2012)" }, "properties" : {  }, "schema" : "https://github.com/citation-style-language/schema/raw/master/csl-citation.json" }</w:instrText>
      </w:r>
      <w:r>
        <w:rPr>
          <w:lang w:val="en-CA"/>
        </w:rPr>
        <w:fldChar w:fldCharType="separate"/>
      </w:r>
      <w:r>
        <w:rPr>
          <w:lang w:val="en-CA"/>
        </w:rPr>
        <w:t>Rachkovskaya &amp; Bragina, 2012</w:t>
      </w:r>
      <w:r>
        <w:rPr>
          <w:lang w:val="en-CA"/>
        </w:rPr>
        <w:fldChar w:fldCharType="end"/>
      </w:r>
      <w:r>
        <w:rPr>
          <w:lang w:val="en-CA"/>
        </w:rPr>
        <w:t xml:space="preserve">; </w:t>
      </w:r>
      <w:r w:rsidR="00A83DA4">
        <w:rPr>
          <w:lang w:val="en-CA"/>
        </w:rPr>
        <w:fldChar w:fldCharType="begin" w:fldLock="1"/>
      </w:r>
      <w:r w:rsidR="00A83DA4">
        <w:rPr>
          <w:lang w:val="en-CA"/>
        </w:rPr>
        <w:instrText>ADDIN CSL_CITATION { "citationItems" : [ { "id" : "ITEM-1", "itemData" : { "id" : "ITEM-1", "issued" : { "date-parts" : [ [ "2006" ] ] }, "publisher-place" : "Moscow (in Russian)", "title" : "Russian Steppe Conservation Strategy: NGOs position", "type" : "report" }, "uris" : [ "http://www.mendeley.com/documents/?uuid=07f2195d-3740-4e90-aeed-c1e36315e785" ] } ], "mendeley" : { "formattedCitation" : "(&lt;i&gt;Russian Steppe Conservation Strategy: NGOs position&lt;/i&gt;, 2006)", "manualFormatting" : "Russian Steppe Conservation Strategy, 2006", "plainTextFormattedCitation" : "(Russian Steppe Conservation Strategy: NGOs position, 2006)", "previouslyFormattedCitation" : "(&lt;i&gt;Russian Steppe Conservation Strategy: NGOs position&lt;/i&gt;, 2006)" }, "properties" : {  }, "schema" : "https://github.com/citation-style-language/schema/raw/master/csl-citation.json" }</w:instrText>
      </w:r>
      <w:r w:rsidR="00A83DA4">
        <w:rPr>
          <w:lang w:val="en-CA"/>
        </w:rPr>
        <w:fldChar w:fldCharType="separate"/>
      </w:r>
      <w:r w:rsidR="00A83DA4">
        <w:rPr>
          <w:lang w:val="en-CA"/>
        </w:rPr>
        <w:t xml:space="preserve">Smelansky </w:t>
      </w:r>
      <w:r w:rsidR="00A83DA4">
        <w:rPr>
          <w:i/>
          <w:lang w:val="en-CA"/>
        </w:rPr>
        <w:t>et al.,</w:t>
      </w:r>
      <w:r w:rsidR="00A83DA4">
        <w:rPr>
          <w:lang w:val="en-CA"/>
        </w:rPr>
        <w:t xml:space="preserve"> 2006</w:t>
      </w:r>
      <w:r w:rsidR="00A83DA4">
        <w:rPr>
          <w:lang w:val="en-CA"/>
        </w:rPr>
        <w:fldChar w:fldCharType="end"/>
      </w:r>
      <w:r>
        <w:rPr>
          <w:lang w:val="en-CA"/>
        </w:rPr>
        <w:t xml:space="preserve">; </w:t>
      </w:r>
      <w:r>
        <w:rPr>
          <w:lang w:val="en-CA"/>
        </w:rPr>
        <w:fldChar w:fldCharType="begin" w:fldLock="1"/>
      </w:r>
      <w:r>
        <w:rPr>
          <w:lang w:val="nb-NO"/>
        </w:rPr>
        <w:instrText>ADDIN CSL_CITATION { "citationItems" : [ { "id" : "ITEM-1", "itemData" : { "DOI" : "10.1016/j.gloenvcha.2016.02.009", "ISSN" : "09593780", "abstract" : "The recent rise in agricultural commodity prices and the expectation that high price will persist have triggered a wave of farmland expansion in regions where land resources are still available. One such region is the former Soviet Union, where the collapse of socialism caused massive agricultural abandonment and where some of these lands are now being brought back into production. Yet, the extent and spatial patterns of recultivation, and what determines these patterns, remains unclear. We examined the extent of recultivation of abandoned agricultural land in Ukraine since 2007 using a new, satellite-based recultivation map and assessed the effect of biophysical and socioeconomic determinants on recultivation patterns using boosted regression trees. We found key predictors of recultivation to be related to the suitability of land for agriculture (i.e., soil quality, temperature). Accessibility to major cities was also important, with most recultivation happening closer to settlements, but this influence varied across Ukraine. Variables related to agricultural management (fertilizer input, mechanization) and demography were negligible in explaining recultivation in our analyses. These factors suggest that recultivation patterns were primarily driven by factors related to land productivity, with recultivation focusing on the most promising areas. Given the remaining large amount of unused agricultural land in Eastern Europe and the former Soviet Union, and considering that much abandonment occurred in areas only marginally suited to agriculture, our findings provide important insights into where recultivation can be expected to happen and thus for assessing the potential socioeconomic and environmental impacts of recultivation.", "author" : [ { "dropping-particle" : "", "family" : "Smaliychuk", "given" : "Anatoliy", "non-dropping-particle" : "", "parse-names" : false, "suffix" : "" }, { "dropping-particle" : "", "family" : "M??ller", "given" : "Daniel", "non-dropping-particle" : "", "parse-names" : false, "suffix" : "" }, { "dropping-particle" : "V.", "family" : "Prishchepov", "given" : "Alexander", "non-dropping-particle" : "", "parse-names" : false, "suffix" : "" }, { "dropping-particle" : "", "family" : "Levers", "given" : "Christian", "non-dropping-particle" : "", "parse-names" : false, "suffix" : "" }, { "dropping-particle" : "", "family" : "Kruhlov", "given" : "Ivan", "non-dropping-particle" : "", "parse-names" : false, "suffix" : "" }, { "dropping-particle" : "", "family" : "Kuemmerle", "given" : "Tobias", "non-dropping-particle" : "", "parse-names" : false, "suffix" : "" } ], "container-title" : "Global Environmental Change", "id" : "ITEM-1", "issued" : { "date-parts" : [ [ "2016" ] ] }, "page" : "70-81", "title" : "Recultivation of abandoned agricultural lands in Ukraine: Patterns and drivers", "type" : "article-journal", "volume" : "38" }, "uris" : [ "http://www.mendeley.com/documents/?uuid=e162a4c0-e137-39f0-8bb5-c6a9e66b697d" ] } ], "mendeley" : { "formattedCitation" : "(Smaliychuk et al., 2016)", "manualFormatting" : "Smaliychuk et al., 2016)", "plainTextFormattedCitation" : "(Smaliychuk et al., 2016)", "previouslyFormattedCitation" : "(Smaliychuk et al., 2016)" }, "properties" : {  }, "schema" : "https://github.com/citation-style-language/schema/raw/master/csl-citation.json" }</w:instrText>
      </w:r>
      <w:r>
        <w:rPr>
          <w:lang w:val="en-CA"/>
        </w:rPr>
        <w:fldChar w:fldCharType="separate"/>
      </w:r>
      <w:r>
        <w:rPr>
          <w:lang w:val="en-CA"/>
        </w:rPr>
        <w:t xml:space="preserve">Smaliychuk </w:t>
      </w:r>
      <w:r w:rsidR="00301BD0" w:rsidRPr="00301BD0">
        <w:rPr>
          <w:i/>
          <w:lang w:val="en-CA"/>
        </w:rPr>
        <w:t>et al.</w:t>
      </w:r>
      <w:r>
        <w:rPr>
          <w:lang w:val="en-CA"/>
        </w:rPr>
        <w:t>, 2016</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author" : [ { "dropping-particle" : "", "family" : "Smelansky", "given" : "I.", "non-dropping-particle" : "", "parse-names" : false, "suffix" : "" }, { "dropping-particle" : "", "family" : "Simonov", "given" : "E.", "non-dropping-particle" : "", "parse-names" : false, "suffix" : "" } ], "container-title" : "Compendium of Regional Templates on the Status of Temperate Grasslands Conservation and Protection", "editor" : [ { "dropping-particle" : "", "family" : "B. Peart", "given" : "", "non-dropping-particle" : "", "parse-names" : false, "suffix" : "" } ], "id" : "ITEM-1", "issued" : { "date-parts" : [ [ "2008" ] ] }, "page" : "87-99", "publisher" : " IUCN World Commission on Protected Areas", "publisher-place" : "Vancouver, Canada", "title" : "Temperate grassland region: Russian steppes", "type" : "chapter" }, "uris" : [ "http://www.mendeley.com/documents/?uuid=9ee45044-f39c-3c49-bca4-b1d8f0015dc8" ] } ], "mendeley" : { "formattedCitation" : "(I. Smelansky &amp; Simonov, 2008)", "manualFormatting" : "Smelansky &amp; Simonov, 2008", "plainTextFormattedCitation" : "(I. Smelansky &amp; Simonov, 2008)", "previouslyFormattedCitation" : "(I. Smelansky &amp; Simonov, 2008)" }, "properties" : {  }, "schema" : "https://github.com/citation-style-language/schema/raw/master/csl-citation.json" }</w:instrText>
      </w:r>
      <w:r>
        <w:rPr>
          <w:lang w:val="en-CA"/>
        </w:rPr>
        <w:fldChar w:fldCharType="separate"/>
      </w:r>
      <w:r>
        <w:rPr>
          <w:lang w:val="en-CA"/>
        </w:rPr>
        <w:t>Smelansky &amp; Simonov, 2008</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1007/978-94-007-3886-7", "ISBN" : "978-94-007-3885-0", "abstract" : "Russian steppe should be recognized as an endangered biome which dramatically declined and degraded during the last two centuries. We summarize the major economical and conservational values of the Russian part of the steppe biome relating it with the main elements of the biodiversity pattern of the biome. The principal factor actually driving the biome dynamics is land use, foremost agriculture. Recently almost all surviving steppes in Russia were used as pastures for cattle, sheep, and horse breeding while specific land-use patterns are characteristic for each main subdivision of the biome. The conservation status of the steppe ecosystems is strongly insufficient. The steppe is the least protected biome according to all indicators: the least coverage of protected areas, the least biome fraction in national PAs, the least average area of PA, etc. For main subdivisions of the steppe biome we estimate the proportion of the area under protection nationally. It comprises 3\u201310% and for the total biome and all levels of conservation is not exceeding 5%. Thus the major part of the biome is still unprotected and faces many actual threats and new challenges caused by land use changes, the main ones being conversion (and re-conversion) into cropland, overgrazing and pasture abandonment, wild fires, mining and fossil hydrocarbons extraction, over-exploitation and poaching, and afforestation. Almost all threat intensities and specifics vary following market signals. For example, turning secondary steppes into cropland was significantly intensified due to the global biofuel boom and grain crisis.", "author" : [ { "dropping-particle" : "", "family" : "Smelansky", "given" : "I.E.", "non-dropping-particle" : "", "parse-names" : false, "suffix" : "" }, { "dropping-particle" : "", "family" : "Tishkov", "given" : "A.A.", "non-dropping-particle" : "", "parse-names" : false, "suffix" : "" } ], "container-title" : "Eurasian steppes: ecological problems and livelihoods in a changing world", "id" : "ITEM-1", "issued" : { "date-parts" : [ [ "2012" ] ] }, "page" : "45-101", "publisher" : "Springer Netherlands", "title" : "The Steppe Biome in Russia: Ecosystem Services, Conservation Status, and Actual Challenges", "type" : "chapter", "volume" : "6" }, "uris" : [ "http://www.mendeley.com/documents/?uuid=4457ed0a-ded9-3e3f-87ea-594c01294067" ] } ], "mendeley" : { "formattedCitation" : "(I. E. Smelansky &amp; Tishkov, 2012)", "manualFormatting" : "Smelansky &amp; Tishkov, 2012", "plainTextFormattedCitation" : "(I. E. Smelansky &amp; Tishkov, 2012)", "previouslyFormattedCitation" : "(I. E. Smelansky &amp; Tishkov, 2012)" }, "properties" : {  }, "schema" : "https://github.com/citation-style-language/schema/raw/master/csl-citation.json" }</w:instrText>
      </w:r>
      <w:r>
        <w:rPr>
          <w:lang w:val="en-CA"/>
        </w:rPr>
        <w:fldChar w:fldCharType="separate"/>
      </w:r>
      <w:r>
        <w:rPr>
          <w:lang w:val="en-CA"/>
        </w:rPr>
        <w:t>Smelansky &amp; Tishkov, 2012</w:t>
      </w:r>
      <w:r>
        <w:rPr>
          <w:lang w:val="en-CA"/>
        </w:rPr>
        <w:fldChar w:fldCharType="end"/>
      </w:r>
      <w:r>
        <w:rPr>
          <w:lang w:val="en-CA"/>
        </w:rPr>
        <w:t>) (</w:t>
      </w:r>
      <w:r w:rsidR="00E02367">
        <w:rPr>
          <w:b/>
          <w:lang w:val="en-CA"/>
        </w:rPr>
        <w:t>Table 3.5</w:t>
      </w:r>
      <w:r>
        <w:rPr>
          <w:lang w:val="en-CA"/>
        </w:rPr>
        <w:t>).</w:t>
      </w:r>
    </w:p>
    <w:p w14:paraId="4D487656" w14:textId="2110EC44" w:rsidR="0048205B" w:rsidRDefault="0048205B" w:rsidP="00AE389F">
      <w:pPr>
        <w:snapToGrid w:val="0"/>
        <w:rPr>
          <w:lang w:val="it-IT"/>
        </w:rPr>
      </w:pPr>
      <w:r>
        <w:rPr>
          <w:lang w:val="en-CA"/>
        </w:rPr>
        <w:t>B</w:t>
      </w:r>
      <w:r>
        <w:rPr>
          <w:bCs/>
          <w:lang w:val="en-CA"/>
        </w:rPr>
        <w:t>iodiversity and functioning</w:t>
      </w:r>
      <w:r>
        <w:rPr>
          <w:lang w:val="en-CA"/>
        </w:rPr>
        <w:t xml:space="preserve"> of ecosystems are shaped by differences in subbiome (grassland) type, and latitudinaland evolutionary gradients, site factors (slope, aspect, nutrient status, levels of a</w:t>
      </w:r>
      <w:r w:rsidR="0050002A">
        <w:rPr>
          <w:lang w:val="en-CA"/>
        </w:rPr>
        <w:t>lkalinity/acidity and moisture)</w:t>
      </w:r>
      <w:r>
        <w:rPr>
          <w:lang w:val="en-CA"/>
        </w:rPr>
        <w:t>,</w:t>
      </w:r>
      <w:r w:rsidR="0050002A">
        <w:rPr>
          <w:lang w:val="en-CA"/>
        </w:rPr>
        <w:t xml:space="preserve"> </w:t>
      </w:r>
      <w:r>
        <w:rPr>
          <w:lang w:val="en-CA"/>
        </w:rPr>
        <w:t>livestock breeding (grazing and mowing), fire, fertilization (manuring, nitrogen deposition), species invasion, and successional dynamics (specifically as a result of abandonment) (</w:t>
      </w:r>
      <w:r w:rsidR="00A83DA4">
        <w:rPr>
          <w:lang w:val="en-CA"/>
        </w:rPr>
        <w:fldChar w:fldCharType="begin" w:fldLock="1"/>
      </w:r>
      <w:r w:rsidR="00A83DA4">
        <w:rPr>
          <w:lang w:val="en-CA"/>
        </w:rPr>
        <w:instrText>ADDIN CSL_CITATION { "citationItems" : [ { "id" : "ITEM-1", "itemData" : { "id" : "ITEM-1", "issued" : { "date-parts" : [ [ "2006" ] ] }, "publisher-place" : "Moscow (in Russian)", "title" : "Russian Steppe Conservation Strategy: NGOs position", "type" : "report" }, "uris" : [ "http://www.mendeley.com/documents/?uuid=07f2195d-3740-4e90-aeed-c1e36315e785" ] } ], "mendeley" : { "formattedCitation" : "(&lt;i&gt;Russian Steppe Conservation Strategy: NGOs position&lt;/i&gt;, 2006)", "manualFormatting" : "Russian Steppe Conservation Strategy, 2006", "plainTextFormattedCitation" : "(Russian Steppe Conservation Strategy: NGOs position, 2006)", "previouslyFormattedCitation" : "(&lt;i&gt;Russian Steppe Conservation Strategy: NGOs position&lt;/i&gt;, 2006)" }, "properties" : {  }, "schema" : "https://github.com/citation-style-language/schema/raw/master/csl-citation.json" }</w:instrText>
      </w:r>
      <w:r w:rsidR="00A83DA4">
        <w:rPr>
          <w:lang w:val="en-CA"/>
        </w:rPr>
        <w:fldChar w:fldCharType="separate"/>
      </w:r>
      <w:r w:rsidR="00A83DA4">
        <w:rPr>
          <w:lang w:val="en-CA"/>
        </w:rPr>
        <w:t xml:space="preserve">Smelansky </w:t>
      </w:r>
      <w:r w:rsidR="00A83DA4">
        <w:rPr>
          <w:i/>
          <w:lang w:val="en-CA"/>
        </w:rPr>
        <w:t>et al.</w:t>
      </w:r>
      <w:r w:rsidR="00A83DA4">
        <w:rPr>
          <w:lang w:val="en-CA"/>
        </w:rPr>
        <w:t>, 2006</w:t>
      </w:r>
      <w:r w:rsidR="00A83DA4">
        <w:rPr>
          <w:lang w:val="en-CA"/>
        </w:rPr>
        <w:fldChar w:fldCharType="end"/>
      </w:r>
      <w:r>
        <w:rPr>
          <w:lang w:val="en-CA"/>
        </w:rPr>
        <w:t xml:space="preserve">; </w:t>
      </w:r>
      <w:r>
        <w:rPr>
          <w:lang w:val="en-CA"/>
        </w:rPr>
        <w:fldChar w:fldCharType="begin" w:fldLock="1"/>
      </w:r>
      <w:r>
        <w:rPr>
          <w:lang w:val="en-CA"/>
        </w:rPr>
        <w:instrText>ADDIN CSL_CITATION { "citationItems" : [ { "id" : "ITEM-1", "itemData" : { "author" : [ { "dropping-particle" : "", "family" : "Faber-Langendoen", "given" : "Don", "non-dropping-particle" : "", "parse-names" : false, "suffix" : "" }, { "dropping-particle" : "", "family" : "Josse", "given" : "Carmen", "non-dropping-particle" : "", "parse-names" : false, "suffix" : "" } ], "container-title" : "@NatureService", "id" : "ITEM-1", "issued" : { "date-parts" : [ [ "2010" ] ] }, "number-of-pages" : "+ Appendices", "publisher-place" : "Arlington, VA", "title" : "World Grasslands and Biodiversity Patterns A Report to IUCN Ecosystem Management Programme", "type" : "report" }, "uris" : [ "http://www.mendeley.com/documents/?uuid=96142f32-d316-36bc-b5a6-e95adc03d2b8" ] } ], "mendeley" : { "formattedCitation" : "(Faber-Langendoen &amp; Josse, 2010)", "manualFormatting" : "Faber-Langendoen &amp; Josse, 2010", "plainTextFormattedCitation" : "(Faber-Langendoen &amp; Josse, 2010)", "previouslyFormattedCitation" : "(Faber-Langendoen &amp; Josse, 2010)" }, "properties" : {  }, "schema" : "https://github.com/citation-style-language/schema/raw/master/csl-citation.json" }</w:instrText>
      </w:r>
      <w:r>
        <w:rPr>
          <w:lang w:val="en-CA"/>
        </w:rPr>
        <w:fldChar w:fldCharType="separate"/>
      </w:r>
      <w:r>
        <w:rPr>
          <w:lang w:val="en-CA"/>
        </w:rPr>
        <w:t>Faber-Langendoen &amp; Josse, 2010</w:t>
      </w:r>
      <w:r>
        <w:rPr>
          <w:lang w:val="en-CA"/>
        </w:rPr>
        <w:fldChar w:fldCharType="end"/>
      </w:r>
      <w:r>
        <w:rPr>
          <w:lang w:val="en-CA"/>
        </w:rPr>
        <w:t xml:space="preserve">; </w:t>
      </w:r>
      <w:r w:rsidRPr="00356B5F">
        <w:rPr>
          <w:lang w:val="en-CA"/>
        </w:rPr>
        <w:fldChar w:fldCharType="begin" w:fldLock="1"/>
      </w:r>
      <w:r w:rsidRPr="00356B5F">
        <w:rPr>
          <w:lang w:val="it-IT"/>
        </w:rPr>
        <w:instrText>ADDIN CSL_CITATION { "citationItems" : [ { "id" : "ITEM-1", "itemData" : { "DOI" : "10.1007/s10531-016-1083-0", "ISSN" : "15729710", "author" : [ { "dropping-particle" : "", "family" : "Kamp", "given" : "Johannes", "non-dropping-particle" : "", "parse-names" : false, "suffix" : "" }, { "dropping-particle" : "", "family" : "Koshkin", "given" : "Maxim A.", "non-dropping-particle" : "", "parse-names" : false, "suffix" : "" }, { "dropping-particle" : "", "family" : "Bragina", "given" : "Tatyana M.", "non-dropping-particle" : "", "parse-names" : false, "suffix" : "" }, { "dropping-particle" : "", "family" : "Katzner", "given" : "Todd E.", "non-dropping-particle" : "", "parse-names" : false, "suffix" : "" }, { "dropping-particle" : "", "family" : "Milner-Gulland", "given" : "E. J.", "non-dropping-particle" : "", "parse-names" : false, "suffix" : "" }, { "dropping-particle" : "", "family" : "Schreiber", "given" : "Dagmar", "non-dropping-particle" : "", "parse-names" : false, "suffix" : "" }, { "dropping-particle" : "", "family" : "Sheldon", "given" : "Robert", "non-dropping-particle" : "", "parse-names" : false, "suffix" : "" }, { "dropping-particle" : "", "family" : "Shmalenko", "given" : "Alyona", "non-dropping-particle" : "", "parse-names" : false, "suffix" : "" }, { "dropping-particle" : "", "family" : "Smelansky", "given" : "Ilya", "non-dropping-particle" : "", "parse-names" : false, "suffix" : "" }, { "dropping-particle" : "", "family" : "Terraube", "given" : "Julien", "non-dropping-particle" : "", "parse-names" : false, "suffix" : "" }, { "dropping-particle" : "", "family" : "Urazaliev", "given" : "Ruslan", "non-dropping-particle" : "", "parse-names" : false, "suffix" : "" } ], "container-title" : "Biodiversity and Conservation", "id" : "ITEM-1", "issued" : { "date-parts" : [ [ "2016", "3", "19" ] ] }, "page" : "1-21", "publisher" : "Springer Netherlands", "title" : "Persistent and novel threats to the biodiversity of Kazakhstan\u2019s steppes and semi-deserts", "type" : "article-journal" }, "uris" : [ "http://www.mendeley.com/documents/?uuid=6c9bbbd7-e7f1-390d-a932-5b6a99a9b4a2" ] } ], "mendeley" : { "formattedCitation" : "(Kamp et al., 2016a)", "manualFormatting" : "Kamp et al., 2016", "plainTextFormattedCitation" : "(Kamp et al., 2016a)", "previouslyFormattedCitation" : "(Kamp et al., 2016a)" }, "properties" : {  }, "schema" : "https://github.com/citation-style-language/schema/raw/master/csl-citation.json" }</w:instrText>
      </w:r>
      <w:r w:rsidRPr="00356B5F">
        <w:rPr>
          <w:lang w:val="en-CA"/>
        </w:rPr>
        <w:fldChar w:fldCharType="separate"/>
      </w:r>
      <w:r w:rsidRPr="00356B5F">
        <w:rPr>
          <w:lang w:val="it-IT"/>
        </w:rPr>
        <w:t xml:space="preserve">Kamp </w:t>
      </w:r>
      <w:r w:rsidR="00301BD0" w:rsidRPr="00301BD0">
        <w:rPr>
          <w:i/>
          <w:lang w:val="it-IT"/>
        </w:rPr>
        <w:t>et al.</w:t>
      </w:r>
      <w:r w:rsidRPr="00356B5F">
        <w:rPr>
          <w:lang w:val="it-IT"/>
        </w:rPr>
        <w:t>, 2016</w:t>
      </w:r>
      <w:r w:rsidRPr="00356B5F">
        <w:rPr>
          <w:lang w:val="en-CA"/>
        </w:rPr>
        <w:fldChar w:fldCharType="end"/>
      </w:r>
      <w:r w:rsidRPr="00356B5F">
        <w:rPr>
          <w:lang w:val="en-CA"/>
        </w:rPr>
        <w:t xml:space="preserve">; </w:t>
      </w:r>
      <w:r w:rsidRPr="00356B5F">
        <w:rPr>
          <w:lang w:val="en-CA"/>
        </w:rPr>
        <w:fldChar w:fldCharType="begin" w:fldLock="1"/>
      </w:r>
      <w:r w:rsidRPr="00356B5F">
        <w:rPr>
          <w:lang w:val="en-CA"/>
        </w:rPr>
        <w:instrText>ADDIN CSL_CITATION { "citationItems" : [ { "id" : "ITEM-1", "itemData" : { "DOI" : "10.1007/978-94-007-3886-7_5", "ISBN" : "978-94-007-3885-0", "author" : [ { "dropping-particle" : "", "family" : "Korotchenko", "given" : "Iryna", "non-dropping-particle" : "", "parse-names" : false, "suffix" : "" }, { "dropping-particle" : "", "family" : "Peregrym", "given" : "Mykyta", "non-dropping-particle" : "", "parse-names" : false, "suffix" : "" } ], "container-title" : "Eurasian Steppes. Ecological Problems and Livelihoods in a Changing World", "id" : "ITEM-1", "issued" : { "date-parts" : [ [ "2012" ] ] }, "page" : "173-196", "publisher" : "Springer Netherlands", "title" : "Ukrainian Steppes in the Past, at Present and in the Future", "type" : "chapter" }, "uris" : [ "http://www.mendeley.com/documents/?uuid=fdb8bfbd-14fe-39e0-af76-288a19882336" ] } ], "mendeley" : { "formattedCitation" : "(Korotchenko &amp; Peregrym, 2012)", "manualFormatting" : "Korotchenko &amp; Peregrym, 2012", "plainTextFormattedCitation" : "(Korotchenko &amp; Peregrym, 2012)", "previouslyFormattedCitation" : "(Korotchenko &amp; Peregrym, 2012)" }, "properties" : {  }, "schema" : "https://github.com/citation-style-language/schema/raw/master/csl-citation.json" }</w:instrText>
      </w:r>
      <w:r w:rsidRPr="00356B5F">
        <w:rPr>
          <w:lang w:val="en-CA"/>
        </w:rPr>
        <w:fldChar w:fldCharType="separate"/>
      </w:r>
      <w:r w:rsidRPr="00356B5F">
        <w:rPr>
          <w:lang w:val="en-CA"/>
        </w:rPr>
        <w:t>Korotchenko &amp; Peregrym, 2012</w:t>
      </w:r>
      <w:r w:rsidRPr="00356B5F">
        <w:rPr>
          <w:lang w:val="en-CA"/>
        </w:rPr>
        <w:fldChar w:fldCharType="end"/>
      </w:r>
      <w:r w:rsidRPr="00356B5F">
        <w:rPr>
          <w:lang w:val="en-CA"/>
        </w:rPr>
        <w:t xml:space="preserve">; </w:t>
      </w:r>
      <w:r w:rsidRPr="00356B5F">
        <w:rPr>
          <w:lang w:val="en-CA"/>
        </w:rPr>
        <w:fldChar w:fldCharType="begin" w:fldLock="1"/>
      </w:r>
      <w:r w:rsidRPr="00356B5F">
        <w:rPr>
          <w:lang w:val="en-CA"/>
        </w:rPr>
        <w:instrText xml:space="preserve">ADDIN CSL_CITATION { "citationItems" : [ { "id" : "ITEM-1", "itemData" : { "DOI" : "10.14471/2014.34.017", "ISBN" : "0722-494X", "ISSN" : "0722494X", "abstract" : "Central European dry grasslands are remarkably diverse plant communities that occur at the western edge of the Eurasian forest-steppe zone and harbour many species of continental distribution. Although their plant community types have been described in detail, the diversity patterns and their environmental determinants are still poorly known for these grasslands. Here, we study environmental drivers of species composition and richness in dry grasslands of northern Bohemia (Ceske stredohori Mts) and central Bohemia (Krivoklat region), both in the Czech Republic. In vegetation plots of 100 m(2) we recorded all vascular plant species, measured soil chemistry variables, above-ground biomass production and nutrient concentrations in biomass. Species richness in these plots ranged from 13 to 55. The relationships between species composition and the environment were explored using detrended correspondence analysis and canonical correspondence analysis, while the relationships between species richness and the environment were assessed using univariate and multiple regression models. In both regions, species composition and richness strongly responded to the soil pH (ranging from 4.0 to 7.8), which was positively correlated with calcium and magnesium concentrations and negatively with annual precipitation. The response of species richness to soil pH was unimodal with a peak at pH of about 6.5 in the Ceske stredohori Mts, and positive in the Krivoklat region. Plots on soils with a pH higher than 5 consistently contained more than 35 species. In the Ceske stredohori Mts, species richness was positively related to the aboveground biomass production, whereas in the Krivoklat region, this relationship was only significant for graminoid species. In both areas, plots with soils deeper than 20 cm and with aboveground biomass dry weight above 200 g/m(2) harboured more than 40 species per 100 m(2). Moreover, in the Ceske stredohori Mts, nitrogen concentrations in the biomass had considerable effects on both species composition and richness: species numbers were lower at sites with higher nitrogen concentration. </w:instrText>
      </w:r>
      <w:r w:rsidRPr="00356B5F">
        <w:rPr>
          <w:lang w:val="es-ES"/>
        </w:rPr>
        <w:instrText>This indicates a threat to diversity of these dry grasslands under currently high atmospheric nitrogen deposition coupled with the absence of management at most of the studied sites.", "author" : [ { "dropping-particle" : "", "family" : "Merunkov\u00e1", "given" : "Kristina", "non-dropping-particle" : "", "parse-names" : false, "suffix" : "" }, { "dropping-particle" : "", "family" : "Preislerov\u00e1", "given" : "Zdenka", "non-dropping-particle" : "", "parse-names" : false, "suffix" : "" }, { "dropping-particle" : "", "family" : "Chytr\u00fd", "given" : "Milan", "non-dropping-particle" : "", "parse-names" : false, "suffix" : "" } ], "container-title" : "Tuexenia", "id" : "ITEM-1", "issue" : "1", "issued" : { "date-parts" : [ [ "2014" ] ] }, "page" : "447-466", "title" : "Environmental drivers of species composition and richness in dry grasslands of northern and central Bohemia, Czech Republic", "type" : "article-journal", "volume" : "34" }, "uris" : [ "http://www.mendeley.com/documents/?uuid=5c9062d5-e4f7-31a8-8282-273815e3b919" ] } ], "mendeley" : { "formattedCitation" : "(Merunkov\u00e1, Preislerov\u00e1, &amp; Chytr\u00fd, 2014)", "manualFormatting" : "(Merunkov\u00e1 et al., 2014)", "plainTextFormattedCitation" : "(Merunkov\u00e1, Preislerov\u00e1, &amp; Chytr\u00fd, 2014)", "previouslyFormattedCitation" : "(Merunkov\u00e1, Preislerov\u00e1, &amp; Chytr\u00fd, 2014)" }, "properties" : {  }, "schema" : "https://github.com/citation-style-language/schema/raw/master/csl-citation.json" }</w:instrText>
      </w:r>
      <w:r w:rsidRPr="00356B5F">
        <w:rPr>
          <w:lang w:val="en-CA"/>
        </w:rPr>
        <w:fldChar w:fldCharType="separate"/>
      </w:r>
      <w:r w:rsidRPr="00356B5F">
        <w:rPr>
          <w:lang w:val="it-IT"/>
        </w:rPr>
        <w:t xml:space="preserve">(Merunková </w:t>
      </w:r>
      <w:r w:rsidR="00301BD0" w:rsidRPr="00301BD0">
        <w:rPr>
          <w:i/>
          <w:lang w:val="it-IT"/>
        </w:rPr>
        <w:t>et al.</w:t>
      </w:r>
      <w:r w:rsidRPr="00356B5F">
        <w:rPr>
          <w:lang w:val="it-IT"/>
        </w:rPr>
        <w:t>, 2014</w:t>
      </w:r>
      <w:r w:rsidRPr="00356B5F">
        <w:rPr>
          <w:lang w:val="en-CA"/>
        </w:rPr>
        <w:fldChar w:fldCharType="end"/>
      </w:r>
      <w:r w:rsidRPr="0048205B">
        <w:rPr>
          <w:lang w:val="es-ES"/>
        </w:rPr>
        <w:t xml:space="preserve">; </w:t>
      </w:r>
      <w:r>
        <w:rPr>
          <w:lang w:val="en-CA"/>
        </w:rPr>
        <w:fldChar w:fldCharType="begin" w:fldLock="1"/>
      </w:r>
      <w:r w:rsidRPr="0048205B">
        <w:rPr>
          <w:lang w:val="es-ES"/>
        </w:rPr>
        <w:instrText>ADDIN CSL_CITATION { "citationItems" : [ { "id" : "ITEM-1", "itemData" : { "DOI" : "10.1007/978-94-007-3886-7", "ISBN" : "978-94-007-3885-0", "abstract" : "Russian steppe should be recognized as an endangered biome which dramatically declined and degraded during the last two centuries. We summarize the major economical and conservational values of the Russian part of the steppe biome relating it with the main elements of the biodiversity pattern of the biome. The principal factor actually driving the biome dynamics is land use, foremost agriculture. Recently almost all surviving steppes in Russia were used as pastures for cattle, sheep, and horse breeding while specific land-use patterns are characteristic for each main subdivision of the biome. The conservation status of the steppe ecosystems is strongly insufficient. The steppe is the least protected biome according to all indicators: the least coverage of protected areas, the least biome fraction in national PAs, the least average area of PA, etc. For main subdivisions of the steppe biome we estimate the proportion of the area under protection nationally. It comprises 3\u201310% and for the total biome and all levels of conservation is not exceeding 5%. Thus the major part of the biome is still unprotected and faces many actual threats and new challenges caused by land use changes, the main ones being conversion (and re-conversion) into cropland, overgrazing and pasture abandonment, wild fires, mining and fossil hydrocarbons extraction, over-exploitation and poaching, and afforestation. Almost all threat intensities and specifics vary following market signals. For example, turning secondary steppes into cropland was significantly intensified due to the global biofuel boom and grain crisis.", "author" : [ { "dropping-particle" : "", "family" : "Smelansky", "given" : "I.E.", "non-dropping-particle" : "", "parse-names" : false, "suffix" : "" }, { "dropping-particle" : "", "family" : "Tishkov", "given" : "A.A.", "non-dropping-particle" : "", "parse-names" : false, "suffix" : "" } ], "container-title" : "Eurasian steppes: ecological problems and livelihoods in a changing world", "id" : "ITEM-1", "issued" : { "date-parts" : [ [ "2012" ] ] }, "page" : "45-101", "publisher" : "Springer Netherlands", "title" : "The Steppe Biome in Russia: Ecosystem Services, Conservation Status, and Actual Challenges", "type" : "chapter", "volume" : "6" }, "uris" : [ "http://www.mendeley.com/documents/?uuid=4457ed0a-ded9-3e3f-87ea-594c01294067" ] } ], "mendeley" : { "formattedCitation" : "(I. E. Smelansky &amp; Tishkov, 2012)", "manualFormatting" : "Smelansky &amp; Tishkov, 2012", "plainTextFormattedCitation" : "(I. E. Smelansky &amp; Tishkov, 2012)", "previouslyFormattedCitation" : "(I. E. Smelansky &amp; Tishkov, 2012)" }, "properties" : {  }, "schema" : "https://github.com/citation-style-language/schema/raw/master/csl-citation.json" }</w:instrText>
      </w:r>
      <w:r>
        <w:rPr>
          <w:lang w:val="en-CA"/>
        </w:rPr>
        <w:fldChar w:fldCharType="separate"/>
      </w:r>
      <w:r w:rsidRPr="0048205B">
        <w:rPr>
          <w:lang w:val="es-ES"/>
        </w:rPr>
        <w:t>Smelansky &amp; Tishkov, 2012</w:t>
      </w:r>
      <w:r>
        <w:rPr>
          <w:lang w:val="en-CA"/>
        </w:rPr>
        <w:fldChar w:fldCharType="end"/>
      </w:r>
      <w:r>
        <w:rPr>
          <w:lang w:val="it-IT"/>
        </w:rPr>
        <w:t xml:space="preserve">). </w:t>
      </w:r>
    </w:p>
    <w:p w14:paraId="6FF09B14" w14:textId="3FF84403" w:rsidR="0048205B" w:rsidRDefault="0048205B" w:rsidP="00AE389F">
      <w:pPr>
        <w:snapToGrid w:val="0"/>
        <w:rPr>
          <w:lang w:val="en-CA"/>
        </w:rPr>
      </w:pPr>
      <w:r>
        <w:rPr>
          <w:lang w:val="it-IT"/>
        </w:rPr>
        <w:lastRenderedPageBreak/>
        <w:t xml:space="preserve">Except for latitudinal and subbiome differences, the abovementioned drivers are caused or influenced by society. </w:t>
      </w:r>
      <w:r>
        <w:rPr>
          <w:lang w:val="en-CA"/>
        </w:rPr>
        <w:t>Grazing is a major direct factor influencing biodiversity and ecosystem functioning (</w:t>
      </w:r>
      <w:r>
        <w:rPr>
          <w:lang w:val="en-CA"/>
        </w:rPr>
        <w:fldChar w:fldCharType="begin" w:fldLock="1"/>
      </w:r>
      <w:r>
        <w:rPr>
          <w:lang w:val="en-CA"/>
        </w:rPr>
        <w:instrText>ADDIN CSL_CITATION { "citationItems" : [ { "id" : "ITEM-1", "itemData" : { "DOI" : "10.2307/3801981", "ISBN" : "0022-541X", "ISSN" : "0022-541X", "PMID" : "199900005037",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Augustine", "given" : "David J", "non-dropping-particle" : "", "parse-names" : false, "suffix" : "" }, { "dropping-particle" : "", "family" : "Mcnaughton", "given" : "Samuel J", "non-dropping-particle" : "", "parse-names" : false, "suffix" : "" } ], "container-title" : "Source: The Journal of Wildlife Management", "id" : "ITEM-1", "issue" : "4", "issued" : { "date-parts" : [ [ "1998", "10" ] ] }, "page" : "1165-1183", "title" : "Ungulate Effects on the Functional Species Composition of Plant Communities: Herbivore Selectivity and Plant Tolerance", "type" : "article-journal", "volume" : "62" }, "uris" : [ "http://www.mendeley.com/documents/?uuid=145e38ad-2a74-3023-b880-52300bb760e4" ] } ], "mendeley" : { "formattedCitation" : "(Augustine &amp; Mcnaughton, 1998)", "manualFormatting" : "Augustine &amp; Mcnaughton, 1998", "plainTextFormattedCitation" : "(Augustine &amp; Mcnaughton, 1998)", "previouslyFormattedCitation" : "(Augustine &amp; Mcnaughton, 1998)" }, "properties" : {  }, "schema" : "https://github.com/citation-style-language/schema/raw/master/csl-citation.json" }</w:instrText>
      </w:r>
      <w:r>
        <w:rPr>
          <w:lang w:val="en-CA"/>
        </w:rPr>
        <w:fldChar w:fldCharType="separate"/>
      </w:r>
      <w:r>
        <w:rPr>
          <w:lang w:val="en-CA"/>
        </w:rPr>
        <w:t>Augustine &amp; Mcnaughton, 1998</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1111/j.1365-2486.2006.01288.x", "ISBN" : "8120816226,", "ISSN" : "13541013", "PMID" : "2023", "abstract" : "Herbivory by domestic and wild ungulates is a major driver of global vegetation dynamics. However, grazing is not considered in dynamic global vegetation models, or more generally in studies of the effects of environmental change on ecosystems at regional to global scale. An obstacle to this is a lack of empirical tests of several hypotheses linking plant traits with grazing. We, therefore, set out to test whether some widely recognized trait responses to grazing are consistent at the global level. We conducted a meta-analysis of plant trait responses to grazing, based on 197 studies from all major regions of the world, and using six major conceptual models of trait response to grazing as a framework. Data were available for seven plant traits: life history, canopy height, habit, architecture, growth form (forb, graminoid, herbaceous legume, woody), palatability, and geographic origin. Covariates were precipitation and evolutionary history of herbivory. Overall, grazing favoured annual over perennial plants, short plants over tall plants, prostrate over erect plants, and stoloniferous and rosette architecture over tussock architecture. There was no consistent effect of grazing on growth form. Some response patterns were modified by particular combinations of precipitation and history of herbivory. Climatic and historical contexts are therefore essential for understanding plant trait responses to grazing. Our study identifies some key traits to be incorporated into plant functional classifications for the explicit consideration of grazing into global vegetation models used in global change research. Importantly, our results suggest that plant functional type classifications and response rules need to be specific to regions with different climate and herbivory history.", "author" : [ { "dropping-particle" : "", "family" : "D\u00edaz", "given" : "Sandra", "non-dropping-particle" : "", "parse-names" : false, "suffix" : "" }, { "dropping-particle" : "", "family" : "Lavorel", "given" : "Sandra", "non-dropping-particle" : "", "parse-names" : false, "suffix" : "" }, { "dropping-particle" : "", "family" : "McIntyre", "given" : "Sue", "non-dropping-particle" : "", "parse-names" : false, "suffix" : "" }, { "dropping-particle" : "", "family" : "Falczuk", "given" : "Valeria", "non-dropping-particle" : "", "parse-names" : false, "suffix" : "" }, { "dropping-particle" : "", "family" : "Casanoves", "given" : "Fernando", "non-dropping-particle" : "", "parse-names" : false, "suffix" : "" }, { "dropping-particle" : "", "family" : "Milchunas", "given" : "Daniel G.", "non-dropping-particle" : "", "parse-names" : false, "suffix" : "" }, { "dropping-particle" : "", "family" : "Skarpe", "given" : "Christina", "non-dropping-particle" : "", "parse-names" : false, "suffix" : "" }, { "dropping-particle" : "", "family" : "Rusch", "given" : "Graciela", "non-dropping-particle" : "", "parse-names" : false, "suffix" : "" }, { "dropping-particle" : "", "family" : "Sternberg", "given" : "Marcelo", "non-dropping-particle" : "", "parse-names" : false, "suffix" : "" }, { "dropping-particle" : "", "family" : "Noy-Meir", "given" : "Imanuel", "non-dropping-particle" : "", "parse-names" : false, "suffix" : "" }, { "dropping-particle" : "", "family" : "Landsberg", "given" : "Jill", "non-dropping-particle" : "", "parse-names" : false, "suffix" : "" }, { "dropping-particle" : "", "family" : "Zhang", "given" : "Wei", "non-dropping-particle" : "", "parse-names" : false, "suffix" : "" }, { "dropping-particle" : "", "family" : "Clark", "given" : "Harry", "non-dropping-particle" : "", "parse-names" : false, "suffix" : "" }, { "dropping-particle" : "", "family" : "Campbell", "given" : "Bruce D.", "non-dropping-particle" : "", "parse-names" : false, "suffix" : "" } ], "container-title" : "Global Change Biology", "id" : "ITEM-1", "issue" : "2", "issued" : { "date-parts" : [ [ "2007", "2" ] ] }, "page" : "313-341", "publisher" : "Blackwell Publishing Ltd", "title" : "Plant trait responses to grazing - A global synthesis", "type" : "article-journal", "volume" : "13" }, "uris" : [ "http://www.mendeley.com/documents/?uuid=6ea52d08-298f-3749-a55a-0303853a4553" ] } ], "mendeley" : { "formattedCitation" : "(D\u00edaz et al., 2007)", "manualFormatting" : "D\u00edaz et al., 2007", "plainTextFormattedCitation" : "(D\u00edaz et al., 2007)", "previouslyFormattedCitation" : "(D\u00edaz et al., 2007)" }, "properties" : {  }, "schema" : "https://github.com/citation-style-language/schema/raw/master/csl-citation.json" }</w:instrText>
      </w:r>
      <w:r>
        <w:rPr>
          <w:lang w:val="en-CA"/>
        </w:rPr>
        <w:fldChar w:fldCharType="separate"/>
      </w:r>
      <w:r>
        <w:rPr>
          <w:lang w:val="en-CA"/>
        </w:rPr>
        <w:t xml:space="preserve">Díaz </w:t>
      </w:r>
      <w:r w:rsidR="00301BD0" w:rsidRPr="00301BD0">
        <w:rPr>
          <w:i/>
          <w:lang w:val="en-CA"/>
        </w:rPr>
        <w:t>et al.</w:t>
      </w:r>
      <w:r w:rsidRPr="00931C2D">
        <w:rPr>
          <w:lang w:val="en-CA"/>
        </w:rPr>
        <w:t xml:space="preserve">, </w:t>
      </w:r>
      <w:r>
        <w:rPr>
          <w:lang w:val="en-CA"/>
        </w:rPr>
        <w:t>2007</w:t>
      </w:r>
      <w:r>
        <w:rPr>
          <w:lang w:val="en-CA"/>
        </w:rPr>
        <w:fldChar w:fldCharType="end"/>
      </w:r>
      <w:r>
        <w:rPr>
          <w:lang w:val="en-CA"/>
        </w:rPr>
        <w:t>). Fire is another major factor, both through wildfires and prescribed burning. Wildfires (including uncontrolled burning) are practiced in extensive areas in Ukraine, Russia, some Central European countries (Romania, Hungary, Bulgaria) and in Central Asia (</w:t>
      </w:r>
      <w:r>
        <w:rPr>
          <w:lang w:val="en-CA"/>
        </w:rPr>
        <w:fldChar w:fldCharType="begin" w:fldLock="1"/>
      </w:r>
      <w:r>
        <w:rPr>
          <w:lang w:val="en-CA"/>
        </w:rPr>
        <w:instrText>ADDIN CSL_CITATION { "citationItems" : [ { "id" : "ITEM-1", "itemData" : { "DOI" : "10.1002/ehs2.1208", "ISSN" : "23328878", "author" : [ { "dropping-particle" : "", "family" : "Valk\u00f3", "given" : "Orsolya", "non-dropping-particle" : "", "parse-names" : false, "suffix" : "" }, { "dropping-particle" : "", "family" : "De\u00e1k", "given" : "Bal\u00e1zs", "non-dropping-particle" : "", "parse-names" : false, "suffix" : "" }, { "dropping-particl</w:instrText>
      </w:r>
      <w:r w:rsidRPr="004F664A">
        <w:instrText>e" : "", "family" : "T\u00f6r\u00f6k", "given" : "P\u00e9ter", "non-dropping-particle" : "", "parse-names" : false, "suffix" : "" }, { "dropping-particle" : "", "family" : "Kelemen", "given" : "Andr\u00e1s", "non-dropping-particle" : "", "parse-names" : false, "suffix" : "" }, { "dropping-particle" : "", "family" : "Migl\u00e9cz", "given" : "Tam\u00e1s", "non-dropping-particle" : "", "parse-names" : false, "suffix" : "" }, { "dropping-particle" : "", "family" : "T\u00f3th", "given" : "Katalin", "non-dropping-particle" : "", "parse-names" : false, "suffix" : "" }, { "dropping-particle" : "", "family" : "T\u00f3thm\u00e9r\u00e9sz", "given" : "B\u00e9la", "non-dropping-particle" : "", "parse-names" : false, "suffix" : "" } ], "container-title" : "Ecosystem Health and Sustainability", "id" : "ITEM-1", "issue" : "2", "issued" : { "date-parts" : [ [ "2016", "2" ] ] }, "page" : "n/a-n/a", "title" : "Abandonment of croplands: problem or chance for grassland restoration? Case studies from Hungary", "type" : "article-journal", "volume" : "2" }, "uris" : [ "http://www.mendeley.com/documents/?uuid=3cfc09f7-f305-30ba-bba3-2c67956dcedd" ] } ], "mendeley" : { "formattedCitation" : "(Valk\u00f3 et al., 2016)", "manualFormatting" : "Valk\u00f3 et al., 2016", "plainTextFormattedCitation" : "(Valk\u00f3 et al., 2016)", "previouslyFormattedCitation" : "(Valk\u00f3 et al., 2016)" }, "properties" : {  }, "schema" : "https://github.com/citation-style-language/schema/raw/master/csl-citation.json" }</w:instrText>
      </w:r>
      <w:r>
        <w:rPr>
          <w:lang w:val="en-CA"/>
        </w:rPr>
        <w:fldChar w:fldCharType="separate"/>
      </w:r>
      <w:r w:rsidRPr="004F664A">
        <w:t xml:space="preserve">Valkó </w:t>
      </w:r>
      <w:r w:rsidR="00301BD0" w:rsidRPr="004F664A">
        <w:rPr>
          <w:i/>
        </w:rPr>
        <w:t>et al.</w:t>
      </w:r>
      <w:r w:rsidRPr="004F664A">
        <w:t>, 2016</w:t>
      </w:r>
      <w:r>
        <w:rPr>
          <w:lang w:val="en-CA"/>
        </w:rPr>
        <w:fldChar w:fldCharType="end"/>
      </w:r>
      <w:r w:rsidRPr="004F664A">
        <w:t xml:space="preserve">; </w:t>
      </w:r>
      <w:r w:rsidR="00A83DA4">
        <w:fldChar w:fldCharType="begin" w:fldLock="1"/>
      </w:r>
      <w:r w:rsidR="00A83DA4" w:rsidRPr="004F664A">
        <w:instrText>ADDIN CSL_CITATION { "citationItems" : [ { "id" : "ITEM-1", "itemData" : { "ISBN" : "978-5-93699-076-2", "id" : "ITEM-1", "issued" : { "date-parts" : [ [ "2015" ] ] }, "number-of-pages" : "144 (in Russian)", "publisher" : "BCC Press", "publisher-place" : "Moscow", "title" : "Steppe fires and fire management in steppe protected areas: environmental and conservation aspects. Analytical survey", "type" : "book" }, "uris" : [ "http://www.mendeley.com/documents/?uuid=a328bed7-0fbf-3cb6-96a0-37b73e033164" ] } ], "mendeley" : { "formattedCitation" : "(&lt;i&gt;Steppe fires and fire management in steppe protected areas: environmental and conservation aspects. Analytical survey&lt;/i&gt;, 2015)", "manualFormatting" : "Steppe fires\u2026, 2015", "plainTextFormattedCitation" : "(Steppe fires and fire management in steppe protected areas: environmental and conservation aspects. Analytical survey, 2015)", "previouslyFormattedCitation" : "(&lt;i&gt;Steppe fires and fire management in steppe protected areas: environmental and conservation aspects. Analytical survey&lt;/i&gt;, 2015)" }, "properties" : {  }, "schema" : "https://github.com/citation-style-language/schema/raw/master/csl-citation.json" }</w:instrText>
      </w:r>
      <w:r w:rsidR="00A83DA4">
        <w:fldChar w:fldCharType="separate"/>
      </w:r>
      <w:r w:rsidR="00A83DA4" w:rsidRPr="004F664A">
        <w:t xml:space="preserve">Smelansky </w:t>
      </w:r>
      <w:r w:rsidR="00A83DA4" w:rsidRPr="004F664A">
        <w:rPr>
          <w:i/>
        </w:rPr>
        <w:t>et al.</w:t>
      </w:r>
      <w:r w:rsidR="00A83DA4" w:rsidRPr="004F664A">
        <w:t>, 2015</w:t>
      </w:r>
      <w:r w:rsidR="00A83DA4">
        <w:fldChar w:fldCharType="end"/>
      </w:r>
      <w:r w:rsidRPr="004F664A">
        <w:t>) as well as in the Mediterranean (</w:t>
      </w:r>
      <w:r w:rsidRPr="002B545B">
        <w:rPr>
          <w:lang w:val="en-CA"/>
        </w:rPr>
        <w:fldChar w:fldCharType="begin" w:fldLock="1"/>
      </w:r>
      <w:r w:rsidRPr="004F664A">
        <w:instrText>ADDIN CSL_CITATION { "</w:instrText>
      </w:r>
      <w:r w:rsidRPr="00570663">
        <w:instrText>citationItems" : [ {</w:instrText>
      </w:r>
      <w:r w:rsidRPr="001A3F26">
        <w:rPr>
          <w:lang w:val="es-ES"/>
        </w:rPr>
        <w:instrText xml:space="preserve"> "id" : "ITEM-1", "itemData" : { "author" : [ { "dropping-particle" : "", "family" : "Keeley", "given" : "J E", "non-dropping-particle" : "", "parse-names" : false, "suffix" : "" }, { "dropping-particle" : "", "family</w:instrText>
      </w:r>
      <w:r w:rsidRPr="002B545B">
        <w:rPr>
          <w:lang w:val="es-ES"/>
        </w:rPr>
        <w:instrText>" : "Bond", "given" : "W J", "non-dropping-particle" : "", "parse-names" : false, "suffix" : "" }, { "dropping-particle" : "", "family" : "Bradstock", "given" : "R A", "non-dropping-particle" : "", "parse-names" : false, "suffix" : "" }, { "dropping-particle" : "", "family" : "Pausas", "given" : "J G", "non-dropping-particle" : "", "parse-names" : false, "suffix" : "" }, { "dropping-particle" : "", "family" : "Rundel", "given" : "P W", "non-dropping-particle" : "", "parse-names" : false, "suffix" : "" } ], "id" : "ITEM-1", "issued" : { "date-parts" : [ [ "2012" ] ] }, "number-of-pages" : "515", "publisher" : "Cambridge University Press", "title" : "Fire in Mediterranean Ecosystems: Ecology, Evolution and Management", "type" : "book" }, "uris" : [ "http://www.mendeley.com/documents/?uuid=fcfe2e6f-2a7c-3b23-ac5a-ac552104f8fd" ] } ], "mendeley" : { "formattedCitation" : "(Keeley, Bond, Bradstock, Pausas, &amp; Rundel, 2012)", "manualFormatting" : "Keeley et al., 2012", "plainTextFormattedCitation" : "(Keeley, Bond, Bradstock, Pausas, &amp; Rundel, 2012)", "previouslyFormattedCitation" : "(Keeley, Bond, Bradstock, Pausas, &amp; Rundel, 2012)" }, "properties" : {  }, "schema" : "https://github.com/citation-style-language/schema/raw/master/csl-citation.json" }</w:instrText>
      </w:r>
      <w:r w:rsidRPr="002B545B">
        <w:rPr>
          <w:lang w:val="en-CA"/>
        </w:rPr>
        <w:fldChar w:fldCharType="separate"/>
      </w:r>
      <w:r w:rsidRPr="002B545B">
        <w:rPr>
          <w:lang w:val="es-ES"/>
        </w:rPr>
        <w:t xml:space="preserve">Keeley </w:t>
      </w:r>
      <w:r w:rsidR="00301BD0" w:rsidRPr="00301BD0">
        <w:rPr>
          <w:i/>
          <w:lang w:val="es-ES"/>
        </w:rPr>
        <w:t>et al.</w:t>
      </w:r>
      <w:r w:rsidRPr="002B545B">
        <w:rPr>
          <w:lang w:val="es-ES"/>
        </w:rPr>
        <w:t>, 2012</w:t>
      </w:r>
      <w:r w:rsidRPr="002B545B">
        <w:rPr>
          <w:lang w:val="en-CA"/>
        </w:rPr>
        <w:fldChar w:fldCharType="end"/>
      </w:r>
      <w:r w:rsidRPr="002B545B">
        <w:rPr>
          <w:lang w:val="es-ES"/>
        </w:rPr>
        <w:t xml:space="preserve">; </w:t>
      </w:r>
      <w:r w:rsidRPr="002B545B">
        <w:rPr>
          <w:lang w:val="en-CA"/>
        </w:rPr>
        <w:fldChar w:fldCharType="begin" w:fldLock="1"/>
      </w:r>
      <w:r w:rsidRPr="002B545B">
        <w:rPr>
          <w:lang w:val="es-ES"/>
        </w:rPr>
        <w:instrText>ADDIN CSL_CITATION { "citationItems" : [ { "id" : "ITEM-1", "itemData" : { "DOI" : "10.1002/ehs2.1208", "ISSN" : "23328878", "author" : [ { "dropping-particle" : "", "family" : "Valk\u00f3", "given" : "Orsolya", "non-dropping-particle" : "", "parse-names" : false, "suffix" : "" }, { "dropping-particle" : "", "family" : "De\u00e1k", "given" : "Bal\u00e1zs", "non-dropping-particle" : "", "parse-names" : false, "suffix" : "" }, { "dropping-particle" : "", "family" : "T\u00f6r\u00f6k", "given" : "P\u00e9ter", "non-dropping-particle" : "", "parse-names" : false, "suffix" : "" }, { "dropping-particle" : "", "family" : "Kelemen", "given" : "Andr\u00e1s", "non-dropping-particle" : "", "parse-names" : false, "suffix" : "" }, { "dropping-particle" : "", "family" : "Migl\u00e9cz", "given" : "Tam\u00e1s", "non-dropping-particle" : "", "parse-names" : false, "suffix" : "" }, { "dropping-particle" : "", "family" : "T\u00f3th", "given" : "Katalin", "non-dropping-particle" : "", "parse-names" : false, "suffix" : "" }, { "dropping-particle" : "", "family" : "T\u00f3thm\u00e9r\u00e9sz", "given" : "B\u00e9la", "non-dropping-particle" : "", "parse-names" : false, "suffix" : "" } ], "container-title" : "Ecosystem Health and Sustainability", "id" : "ITEM-1", "issue" : "2", "issued" : { "date-parts" : [ [ "2016", "2" ] ] }, "page" : "n/a-n/a", "title" : "Abandonment of croplands: problem or chance for grassland restoration? Case studies from Hungary", "type" : "article-journal", "volume" : "2" }, "uris" : [ "http://www.mendeley.com/documents/?uuid=3cfc09f7-f305-30ba-bba3-2c67956dcedd" ] } ], "mendeley" : { "formattedCitation" : "(Valk\u00f3 et al., 2016)", "manualFormatting" : "Valk\u00f3 et al., 2016", "plainTextFormattedCitation" : "(Valk\u00f3 et al., 2016)", "previouslyFormattedCitation" : "(Valk\u00f3 et al., 2016)" }, "properties" : {  }, "schema" : "https://github.com/citation-style-language/schema/raw/master/csl-citation.json" }</w:instrText>
      </w:r>
      <w:r w:rsidRPr="002B545B">
        <w:rPr>
          <w:lang w:val="en-CA"/>
        </w:rPr>
        <w:fldChar w:fldCharType="separate"/>
      </w:r>
      <w:r w:rsidRPr="002B545B">
        <w:rPr>
          <w:lang w:val="es-ES"/>
        </w:rPr>
        <w:t xml:space="preserve">Valkó </w:t>
      </w:r>
      <w:r w:rsidR="00301BD0" w:rsidRPr="00301BD0">
        <w:rPr>
          <w:i/>
          <w:lang w:val="es-ES"/>
        </w:rPr>
        <w:t>et al.</w:t>
      </w:r>
      <w:r w:rsidRPr="002B545B">
        <w:rPr>
          <w:lang w:val="es-ES"/>
        </w:rPr>
        <w:t>, 2016</w:t>
      </w:r>
      <w:r w:rsidRPr="002B545B">
        <w:rPr>
          <w:lang w:val="en-CA"/>
        </w:rPr>
        <w:fldChar w:fldCharType="end"/>
      </w:r>
      <w:r w:rsidRPr="002B545B">
        <w:rPr>
          <w:lang w:val="es-ES"/>
        </w:rPr>
        <w:t>).</w:t>
      </w:r>
      <w:r w:rsidRPr="00902A16">
        <w:rPr>
          <w:lang w:val="es-ES"/>
        </w:rPr>
        <w:t xml:space="preserve"> </w:t>
      </w:r>
      <w:r w:rsidRPr="001A3F26">
        <w:t xml:space="preserve">Fertilization leading to eutrophication is especially important for semi-natural grasslands in Western and Central Europe </w:t>
      </w:r>
      <w:r>
        <w:rPr>
          <w:lang w:val="en-CA"/>
        </w:rPr>
        <w:fldChar w:fldCharType="begin" w:fldLock="1"/>
      </w:r>
      <w:r w:rsidRPr="001A3F26">
        <w:instrText>ADDIN CSL_CITATION { "citationItems" : [ { "id" : "ITEM-1", "itemData" : { "DOI" : "10.1111/j.1365-2486.2009.01982.x", "ISBN" : "1354-1013", "ISSN" : "13541013", "abstract" : "Our study investigates the negative impact of nitrogen (N) deposition on species richness in acidic grasslands, based on a temporal comparison of vegetation data spanning a period of almost 70 years. We compiled a large data base of plots assigned to the Violion caninae grassland type, composed of managed, but unfertilized semi-natural grasslands on nutrient-poor, acidic soils. In total 1114 plots, mainly from Great Britain, the Netherlands and Germany, were compiled, dating back to 1939. Environmental site information included geographical and soil (mean Ellenberg values) variables as well as estimates of cumulative N and sulphur (S) deposition since 1939. Statistical analyses were carried out separately for the data subsets from the three regions. In all regions, the vegetation differentiation was mainly related to soil acidity and nutrient availability, as well as to the year of sampling and the cumulative amounts of N and S deposition. Plot-species richness of vascular plants and bryophytes (analysed for Great Britain only) decreased with time and analyses suggest these are affected by various factors, notably soil pH, but also latitude and cumulative N deposition. The latter ex</w:instrText>
      </w:r>
      <w:r>
        <w:rPr>
          <w:lang w:val="fr-CH"/>
        </w:rPr>
        <w:instrText>plained more of the variation in species number than the year of sampling and cumulative S deposition, which supports the interpretation that the decline in species richness is mainly caused by increasing N availability and less by altered management and soil acidification. For Great Britain and Germany, cumulative N deposition showed a strong negative relationship with several biodiversity measures, especially the proportion of dicots, whereas it was positively related to the proportion of grass species. In general, our results give temporal evidence for the negative effect of N deposition on species richness in semi-natural vegetation.", "author" : [ { "dropping-particle" : "", "family" : "Dupr\u00e8", "given" : "Cecilia", "non-dropping-particle" : "", "parse-names" : false, "suffix" : "" }, { "dropping-particle" : "", "family" : "Stevens", "given" : "Carly J.", "non-dropping-particle" : "", "parse-names" : false, "suffix" : "" }, { "dropping-particle" : "", "family" : "Ranke", "given" : "Traute", "non-dropping-particle" : "", "parse-names" : false, "suffix" : "" }, { "dropping-particle" : "", "family" : "Bleeker", "given" : "Albert", "non-dropping-particle" : "", "parse-names" : false, "suffix" : "" }, { "dropping-particle" : "", "family" : "Peppler-Lisbach", "given" : "Cord", "non-dropping-particle" : "", "parse-names" : false, "suffix" : "" }, { "dropping-p</w:instrText>
      </w:r>
      <w:r w:rsidRPr="0046771E">
        <w:instrText>article" : "", "family" : "Gowing", "given" : "David J G", "non-dropping-particle" : "", "parse-names" : false, "suffix" : "" }, { "dropping-particle" : "", "family" : "Dise", "given" : "Nancy B.", "non-dropping-particle" : "", "parse-names" : false, "suffix" : "" }, { "dropping-particle" : "", "family" : "Dorland", "given" : "Edu", "non-dropping-particle" : "", "parse-names" : false, "suffix" : "" }, { "dropping-particle" : "", "family" : "Bobbink", "given" : "Roland", "non-dropping-particle" : "", "parse-names" : false, "suffix" : "" }, { "dropping-particle" : "", "family" : "Diekmann", "given" : "Martin", "non-dropping-particle" : "", "parse-names" : false, "suffix" : "" } ], "container-title" : "Global Change Biology", "id" : "ITEM-1", "issue" : "1", "issued" : { "date-parts" : [ [ "2010", "1" ] ] }, "page" : "344-357", "publisher" : "Blackwell Publishing Ltd", "title" : "Changes in species richness and composition in European acidic grasslands over the past 70 years: The contribution of cumulative atmospheric nitrogen deposition", "type" : "article-journal", "volume" : "16" }, "uris" : [ "http://www.mendeley.com/documents/?uuid=3970ca24-a58d-4d7c-b9f3-fbd63f3a5d7d" ] } ], "mendeley" : { "formattedCitation" : "(Dupr\u00e8 et al., 2010)", "plainTextFormattedCitation" : "(Dupr\u00e8 et al., 2010)", "previouslyFormattedCitation" : "(Dupr\u00e8 et al., 2010)" }, "properties" : {  }, "schema" : "https://github.com/citation-style-language/schema/raw/master/csl-citation.json" }</w:instrText>
      </w:r>
      <w:r>
        <w:rPr>
          <w:lang w:val="en-CA"/>
        </w:rPr>
        <w:fldChar w:fldCharType="separate"/>
      </w:r>
      <w:r>
        <w:rPr>
          <w:lang w:val="en-CA"/>
        </w:rPr>
        <w:t xml:space="preserve">(Duprè </w:t>
      </w:r>
      <w:r w:rsidR="00301BD0" w:rsidRPr="00301BD0">
        <w:rPr>
          <w:i/>
          <w:lang w:val="en-CA"/>
        </w:rPr>
        <w:t>et al.</w:t>
      </w:r>
      <w:r w:rsidRPr="00B53A0A">
        <w:rPr>
          <w:lang w:val="en-CA"/>
        </w:rPr>
        <w:t>, 2</w:t>
      </w:r>
      <w:r>
        <w:rPr>
          <w:lang w:val="en-CA"/>
        </w:rPr>
        <w:t>010)</w:t>
      </w:r>
      <w:r>
        <w:rPr>
          <w:lang w:val="en-CA"/>
        </w:rPr>
        <w:fldChar w:fldCharType="end"/>
      </w:r>
      <w:r>
        <w:rPr>
          <w:lang w:val="en-CA"/>
        </w:rPr>
        <w:t>. Many drivers lead to fragmentation of grasslands producing a loss of grassland-specific species and degradation of ecosystems.</w:t>
      </w:r>
    </w:p>
    <w:p w14:paraId="7C7A464C" w14:textId="77777777" w:rsidR="0048205B" w:rsidRDefault="0048205B" w:rsidP="00AE389F">
      <w:pPr>
        <w:snapToGrid w:val="0"/>
        <w:spacing w:after="0"/>
        <w:rPr>
          <w:lang w:val="en-CA"/>
        </w:rPr>
      </w:pPr>
    </w:p>
    <w:p w14:paraId="79E7D182" w14:textId="77777777" w:rsidR="0048205B" w:rsidRDefault="0048205B" w:rsidP="001F0516">
      <w:pPr>
        <w:pStyle w:val="Heading4"/>
        <w:rPr>
          <w:lang w:val="en-GB"/>
        </w:rPr>
      </w:pPr>
      <w:bookmarkStart w:id="968" w:name="_Toc519504524"/>
      <w:r>
        <w:t>Deserts</w:t>
      </w:r>
      <w:bookmarkEnd w:id="968"/>
    </w:p>
    <w:p w14:paraId="4D5D6AD3" w14:textId="77777777" w:rsidR="0048205B" w:rsidRDefault="0048205B" w:rsidP="00AE389F">
      <w:pPr>
        <w:autoSpaceDE w:val="0"/>
        <w:autoSpaceDN w:val="0"/>
        <w:adjustRightInd w:val="0"/>
        <w:spacing w:after="0"/>
        <w:rPr>
          <w:u w:val="single"/>
          <w:lang w:val="en-CA"/>
        </w:rPr>
      </w:pPr>
      <w:r>
        <w:rPr>
          <w:u w:val="single"/>
          <w:lang w:val="en-CA"/>
        </w:rPr>
        <w:t>Overview of the sub-system</w:t>
      </w:r>
    </w:p>
    <w:p w14:paraId="13D81193" w14:textId="428F8C6C" w:rsidR="0048205B" w:rsidRDefault="0048205B" w:rsidP="00AE389F">
      <w:pPr>
        <w:autoSpaceDE w:val="0"/>
        <w:autoSpaceDN w:val="0"/>
        <w:adjustRightInd w:val="0"/>
        <w:rPr>
          <w:lang w:val="en-CA"/>
        </w:rPr>
      </w:pPr>
      <w:r>
        <w:rPr>
          <w:lang w:val="en-CA"/>
        </w:rPr>
        <w:t xml:space="preserve">Deserts comprise low and high altitude plains with precipitation of no more than 100 mm/year (FAO, 1989) or no more than 250 mm/year (as per Koeppen-Geiger Classification, Kottek </w:t>
      </w:r>
      <w:r w:rsidR="00301BD0" w:rsidRPr="00301BD0">
        <w:rPr>
          <w:i/>
          <w:lang w:val="en-CA"/>
        </w:rPr>
        <w:t>et al.</w:t>
      </w:r>
      <w:r>
        <w:rPr>
          <w:lang w:val="en-CA"/>
        </w:rPr>
        <w:t xml:space="preserve">, 2006), with </w:t>
      </w:r>
      <w:r>
        <w:rPr>
          <w:lang w:val="en-US"/>
        </w:rPr>
        <w:t>rare or absent</w:t>
      </w:r>
      <w:r>
        <w:rPr>
          <w:lang w:val="en-CA"/>
        </w:rPr>
        <w:t xml:space="preserve"> vegetation on desert soils (Kharin, 2002). While the largest extent of deserts is found across Central Asia, the most arid desert in the region is located in Israel (Western Europe in this assessment). The Central Asian deserts extend from the Kopetdag and Paropamiz mountains in the south, to a latitude of 48° north and from the Caspian Sea in the west to the foothills of Jungar Alatau, Tien Shan and Pamir-Altai mountains in the east. This spans about 1400 km from north to south and 2700 km from west to east (Akzhygitova </w:t>
      </w:r>
      <w:r w:rsidR="00301BD0" w:rsidRPr="00301BD0">
        <w:rPr>
          <w:i/>
          <w:lang w:val="en-CA"/>
        </w:rPr>
        <w:t>et al.</w:t>
      </w:r>
      <w:r w:rsidRPr="00F61E69">
        <w:rPr>
          <w:lang w:val="en-CA"/>
        </w:rPr>
        <w:t>,</w:t>
      </w:r>
      <w:r>
        <w:rPr>
          <w:lang w:val="en-CA"/>
        </w:rPr>
        <w:t xml:space="preserve"> 2003). The Negev Desert in Israel is expanding from the south-eastern section of the Mediterranean Sea eastwards and south-eastwards and with extension northwards along the Dead Sea Rift Valley (Evenar</w:t>
      </w:r>
      <w:r w:rsidR="00307785">
        <w:rPr>
          <w:lang w:val="en-CA"/>
        </w:rPr>
        <w:t>i</w:t>
      </w:r>
      <w:r>
        <w:rPr>
          <w:lang w:val="en-CA"/>
        </w:rPr>
        <w:t xml:space="preserve"> </w:t>
      </w:r>
      <w:r w:rsidR="00301BD0" w:rsidRPr="00301BD0">
        <w:rPr>
          <w:i/>
          <w:lang w:val="en-CA"/>
        </w:rPr>
        <w:t>et al.</w:t>
      </w:r>
      <w:r>
        <w:rPr>
          <w:lang w:val="en-CA"/>
        </w:rPr>
        <w:t>,</w:t>
      </w:r>
      <w:r w:rsidRPr="00404821">
        <w:rPr>
          <w:lang w:val="en-CA"/>
        </w:rPr>
        <w:t xml:space="preserve"> 1982</w:t>
      </w:r>
      <w:r>
        <w:rPr>
          <w:lang w:val="en-CA"/>
        </w:rPr>
        <w:t>).</w:t>
      </w:r>
    </w:p>
    <w:p w14:paraId="6326DD9C" w14:textId="7DB55802" w:rsidR="0048205B" w:rsidRDefault="0048205B" w:rsidP="00AE389F">
      <w:pPr>
        <w:autoSpaceDE w:val="0"/>
        <w:autoSpaceDN w:val="0"/>
        <w:adjustRightInd w:val="0"/>
        <w:rPr>
          <w:lang w:val="en-CA"/>
        </w:rPr>
      </w:pPr>
      <w:r>
        <w:rPr>
          <w:lang w:val="en-CA"/>
        </w:rPr>
        <w:t>Central Asian deserts include: northern or steppified deserts (or semi-deserts) with wormwood gramineous and salt grass plant associations; middle deserts or the true deserts with perennial saltworts and wormwoods and saxaul (</w:t>
      </w:r>
      <w:r w:rsidRPr="00F22CE2">
        <w:rPr>
          <w:i/>
          <w:lang w:val="en-CA"/>
        </w:rPr>
        <w:t>Haloxylon ammodendron</w:t>
      </w:r>
      <w:r>
        <w:rPr>
          <w:lang w:val="en-CA"/>
        </w:rPr>
        <w:t xml:space="preserve">) on sands; and southern deserts with a different composition of wormwoods and salt grass species. Deserts in foothills and in intermontane areas are specifically different in terms of species composition but occupy comparatively small areas (Akzhygitova </w:t>
      </w:r>
      <w:r w:rsidR="00301BD0" w:rsidRPr="00301BD0">
        <w:rPr>
          <w:i/>
          <w:lang w:val="en-CA"/>
        </w:rPr>
        <w:t>et al.</w:t>
      </w:r>
      <w:r>
        <w:rPr>
          <w:lang w:val="en-CA"/>
        </w:rPr>
        <w:t>,</w:t>
      </w:r>
      <w:r w:rsidRPr="006E2494">
        <w:rPr>
          <w:lang w:val="en-CA"/>
        </w:rPr>
        <w:t xml:space="preserve"> 2003</w:t>
      </w:r>
      <w:r>
        <w:rPr>
          <w:lang w:val="en-CA"/>
        </w:rPr>
        <w:t xml:space="preserve">, </w:t>
      </w:r>
      <w:r w:rsidR="00F767EB">
        <w:rPr>
          <w:b/>
          <w:lang w:val="en-CA"/>
        </w:rPr>
        <w:t>Figure 3.8</w:t>
      </w:r>
      <w:r>
        <w:rPr>
          <w:lang w:val="en-CA"/>
        </w:rPr>
        <w:t xml:space="preserve">). </w:t>
      </w:r>
    </w:p>
    <w:p w14:paraId="6510A620" w14:textId="5D2FB8B0" w:rsidR="0048205B" w:rsidRDefault="0048205B" w:rsidP="00AE389F">
      <w:pPr>
        <w:autoSpaceDE w:val="0"/>
        <w:autoSpaceDN w:val="0"/>
        <w:adjustRightInd w:val="0"/>
        <w:rPr>
          <w:lang w:val="en-CA"/>
        </w:rPr>
      </w:pPr>
      <w:r>
        <w:rPr>
          <w:lang w:val="en-CA"/>
        </w:rPr>
        <w:t xml:space="preserve">While the Central Asian deserts form part of the Irano-Turanian floristic region (Takhtadzhyan, 1978; Shmida, 1985), the Negev Desert also has Irano-Turanian vegetation. It becomes increasingly arid towards the south, with features of Saharo-Arabian vegetation. The region has been continuous with the African continent since the Permian </w:t>
      </w:r>
      <w:r>
        <w:rPr>
          <w:lang w:val="en-CA"/>
        </w:rPr>
        <w:fldChar w:fldCharType="begin" w:fldLock="1"/>
      </w:r>
      <w:r>
        <w:rPr>
          <w:lang w:val="en-CA"/>
        </w:rPr>
        <w:instrText>ADDIN CSL_CITATION { "citationItems" : [ { "id" : "ITEM-1", "itemData" : { "DOI" : "10.1002/9781118786352.wbieg0638", "ISBN" : "9781118786352", "author" : [ { "dropping-particle" : "", "family" : "Trewick", "given" : "Steve", "non-dropping-particle" : "", "parse-names" : false, "suffix" : "" } ], "container-title" : "International Encyclopedia of Geography: People, the Earth, Environment and Technology", "id" : "ITEM-1", "issued" : { "date-parts" : [ [ "2017" ] ] }, "page" : "1-9", "title" : "Plate Tectonics in Biogeography", "type" : "article-journal" }, "uris" : [ "http://www.mendeley.com/documents/?uuid=7e02b950-5655-402b-a998-baaacea17bc3" ] } ], "mendeley" : { "formattedCitation" : "(Trewick, 2017)", "manualFormatting" : "(Trewick, 2017; Ziv et al. 2014)", "plainTextFormattedCitation" : "(Trewick, 2017)", "previouslyFormattedCitation" : "(Trewick, 2017)" }, "properties" : {  }, "schema" : "https://github.com/citation-style-language/schema/raw/master/csl-citation.json" }</w:instrText>
      </w:r>
      <w:r>
        <w:rPr>
          <w:lang w:val="en-CA"/>
        </w:rPr>
        <w:fldChar w:fldCharType="separate"/>
      </w:r>
      <w:r>
        <w:rPr>
          <w:lang w:val="en-CA"/>
        </w:rPr>
        <w:t xml:space="preserve">(Trewick, 2017; Ziv </w:t>
      </w:r>
      <w:r w:rsidR="00301BD0" w:rsidRPr="00301BD0">
        <w:rPr>
          <w:i/>
          <w:lang w:val="en-CA"/>
        </w:rPr>
        <w:t>et al.</w:t>
      </w:r>
      <w:r>
        <w:rPr>
          <w:lang w:val="en-CA"/>
        </w:rPr>
        <w:t>,</w:t>
      </w:r>
      <w:r w:rsidRPr="00B971C4">
        <w:rPr>
          <w:lang w:val="en-CA"/>
        </w:rPr>
        <w:t xml:space="preserve"> 2</w:t>
      </w:r>
      <w:r>
        <w:rPr>
          <w:lang w:val="en-CA"/>
        </w:rPr>
        <w:t>014)</w:t>
      </w:r>
      <w:r>
        <w:rPr>
          <w:lang w:val="en-CA"/>
        </w:rPr>
        <w:fldChar w:fldCharType="end"/>
      </w:r>
      <w:r>
        <w:rPr>
          <w:lang w:val="en-CA"/>
        </w:rPr>
        <w:t xml:space="preserve">. Additional more recent geological processes making it a major biodiversity corridor between Africa and Eurasia include the rifting of the Dead Sea Rift Valley </w:t>
      </w:r>
      <w:r>
        <w:rPr>
          <w:lang w:val="en-CA"/>
        </w:rPr>
        <w:fldChar w:fldCharType="begin" w:fldLock="1"/>
      </w:r>
      <w:r>
        <w:rPr>
          <w:lang w:val="en-CA"/>
        </w:rPr>
        <w:instrText>ADDIN CSL_CITATION { "citationItems" : [ { "id" : "ITEM-1", "itemData" : { "DOI" : "10.1560/IJES.58.1.41", "ISSN" : "0021-2164", "author" : [ { "dropping-particle" : "", "family" : "Anker", "given" : "Yaakov", "non-dropping-particle" : "", "parse-names" : false, "suffix" : "" }, { "dropping-particle" : "", "family" : "Rosenthal", "given" : "Eliahu", "non-dropping-particle" : "", "parse-names" : false, "suffix" : "" }, { "dropping-particle" : "", "family" : "Shulman", "given" : "Haim", "non-dropping-particle" : "", "parse-names" : false, "suffix" : "" }, { "dropping-particle" : "", "family" : "Flexer", "given" : "Akiva", "non-dropping-particle" : "", "parse-names" : false, "suffix" : "" } ], "container-title" : "Israel Journal of Earth Sciences", "id" : "ITEM-1", "issue" : "1", "issued" : { "date-parts" : [ [ "2009", "12" ] ] }, "page" : "41-61", "title" : "Runoff geochemical evolution of the hypersaline Lower Jordan Valley basin", "type" : "article-journal", "volume" : "58" }, "uris" : [ "http://www.mendeley.com/documents/?uuid=693d8d85-e3d9-4719-99fc-04b6b092f423" ] } ], "mendeley" : { "formattedCitation" : "(Anker, Rosenthal, Shulman, &amp; Flexer, 2009)", "manualFormatting" : "(Anker et al. 2009)", "plainTextFormattedCitation" : "(Anker, Rosenthal, Shulman, &amp; Flexer, 2009)", "previouslyFormattedCitation" : "(Anker, Rosenthal, Shulman, &amp; Flexer, 2009)" }, "properties" : {  }, "schema" : "https://github.com/citation-style-language/schema/raw/master/csl-citation.json" }</w:instrText>
      </w:r>
      <w:r>
        <w:rPr>
          <w:lang w:val="en-CA"/>
        </w:rPr>
        <w:fldChar w:fldCharType="separate"/>
      </w:r>
      <w:r>
        <w:rPr>
          <w:lang w:val="en-CA"/>
        </w:rPr>
        <w:t xml:space="preserve">(Anker </w:t>
      </w:r>
      <w:r w:rsidR="00301BD0" w:rsidRPr="00301BD0">
        <w:rPr>
          <w:i/>
          <w:lang w:val="en-CA"/>
        </w:rPr>
        <w:t>et al.</w:t>
      </w:r>
      <w:r>
        <w:rPr>
          <w:lang w:val="en-CA"/>
        </w:rPr>
        <w:t xml:space="preserve"> 2009)</w:t>
      </w:r>
      <w:r>
        <w:rPr>
          <w:lang w:val="en-CA"/>
        </w:rPr>
        <w:fldChar w:fldCharType="end"/>
      </w:r>
      <w:r>
        <w:rPr>
          <w:lang w:val="en-CA"/>
        </w:rPr>
        <w:t>.</w:t>
      </w:r>
    </w:p>
    <w:p w14:paraId="4AC20E83" w14:textId="7AAF6426" w:rsidR="0048205B" w:rsidRPr="00A253D4" w:rsidRDefault="0048205B" w:rsidP="00AE389F">
      <w:pPr>
        <w:autoSpaceDE w:val="0"/>
        <w:autoSpaceDN w:val="0"/>
        <w:adjustRightInd w:val="0"/>
      </w:pPr>
      <w:r>
        <w:rPr>
          <w:lang w:val="en-CA"/>
        </w:rPr>
        <w:t>Aralkum is a new desert formed as a result of the drying up of the Aral Sea following extensive water consumption for irrigation. The current flora consists of 34 families of plants with 134 genera and 300 species. Aralkum covers an area of over 38,000km</w:t>
      </w:r>
      <w:r>
        <w:rPr>
          <w:vertAlign w:val="superscript"/>
          <w:lang w:val="en-CA"/>
        </w:rPr>
        <w:t>2</w:t>
      </w:r>
      <w:r>
        <w:rPr>
          <w:lang w:val="en-CA"/>
        </w:rPr>
        <w:t xml:space="preserve"> and is a source of windblown dust. Dust storms carry away about 100 million tons of toxic dust and salts annually, including fertilizers and pesticides that have been washed away from irrigated fields (Breckle </w:t>
      </w:r>
      <w:r w:rsidR="00301BD0" w:rsidRPr="00301BD0">
        <w:rPr>
          <w:i/>
          <w:lang w:val="en-CA"/>
        </w:rPr>
        <w:t>et al.</w:t>
      </w:r>
      <w:r w:rsidRPr="00C73BD5">
        <w:rPr>
          <w:lang w:val="en-CA"/>
        </w:rPr>
        <w:t>,</w:t>
      </w:r>
      <w:r>
        <w:rPr>
          <w:lang w:val="en-CA"/>
        </w:rPr>
        <w:t xml:space="preserve"> 2012).</w:t>
      </w:r>
    </w:p>
    <w:p w14:paraId="33B301A6" w14:textId="73A6E6EA" w:rsidR="00763C47" w:rsidRPr="00763C47" w:rsidRDefault="00763C47" w:rsidP="00763C47">
      <w:pPr>
        <w:rPr>
          <w:lang w:val="en-US"/>
        </w:rPr>
      </w:pPr>
      <w:r>
        <w:rPr>
          <w:lang w:eastAsia="en-GB"/>
        </w:rPr>
        <w:lastRenderedPageBreak/>
        <w:drawing>
          <wp:inline distT="0" distB="0" distL="0" distR="0" wp14:anchorId="64F5A49A" wp14:editId="5232E68E">
            <wp:extent cx="5759450" cy="4589780"/>
            <wp:effectExtent l="0" t="0" r="0"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9"/>
                    <a:stretch>
                      <a:fillRect/>
                    </a:stretch>
                  </pic:blipFill>
                  <pic:spPr>
                    <a:xfrm>
                      <a:off x="0" y="0"/>
                      <a:ext cx="5759450" cy="4589780"/>
                    </a:xfrm>
                    <a:prstGeom prst="rect">
                      <a:avLst/>
                    </a:prstGeom>
                  </pic:spPr>
                </pic:pic>
              </a:graphicData>
            </a:graphic>
          </wp:inline>
        </w:drawing>
      </w:r>
    </w:p>
    <w:p w14:paraId="37DE0E20" w14:textId="77777777" w:rsidR="0048205B" w:rsidRDefault="0048205B" w:rsidP="00AE389F">
      <w:pPr>
        <w:autoSpaceDE w:val="0"/>
        <w:autoSpaceDN w:val="0"/>
        <w:adjustRightInd w:val="0"/>
        <w:spacing w:after="0"/>
        <w:rPr>
          <w:u w:val="single"/>
          <w:lang w:val="en-CA"/>
        </w:rPr>
      </w:pPr>
    </w:p>
    <w:p w14:paraId="5CD0A80E" w14:textId="77777777" w:rsidR="0048205B" w:rsidRDefault="0048205B" w:rsidP="00AE389F">
      <w:pPr>
        <w:autoSpaceDE w:val="0"/>
        <w:autoSpaceDN w:val="0"/>
        <w:adjustRightInd w:val="0"/>
        <w:spacing w:after="0"/>
        <w:rPr>
          <w:u w:val="single"/>
          <w:lang w:val="en-CA"/>
        </w:rPr>
      </w:pPr>
      <w:r>
        <w:rPr>
          <w:u w:val="single"/>
          <w:lang w:val="en-CA"/>
        </w:rPr>
        <w:t>Past and current trends and their attribution to direct drivers</w:t>
      </w:r>
    </w:p>
    <w:p w14:paraId="4BCC1766" w14:textId="0010A888" w:rsidR="0048205B" w:rsidRDefault="0048205B" w:rsidP="00AE389F">
      <w:pPr>
        <w:autoSpaceDE w:val="0"/>
        <w:autoSpaceDN w:val="0"/>
        <w:adjustRightInd w:val="0"/>
        <w:rPr>
          <w:lang w:val="en-CA"/>
        </w:rPr>
      </w:pPr>
      <w:r>
        <w:rPr>
          <w:lang w:val="en-CA"/>
        </w:rPr>
        <w:t xml:space="preserve">The most evident changes of </w:t>
      </w:r>
      <w:r>
        <w:rPr>
          <w:lang w:val="en-US"/>
        </w:rPr>
        <w:t>population abundance, functional diversity, and habitat extent</w:t>
      </w:r>
      <w:r>
        <w:rPr>
          <w:lang w:val="en-CA"/>
        </w:rPr>
        <w:t xml:space="preserve"> in Central Asian deserts were caused by land transformation, fragmentation and degradation (Zoï, 2011). Desert habitats in Central Asia have been fragmented by agriculture for cotton and food production (Kharin, 2002). The irrigated area of Central Asian deserts more than doubled during the 20</w:t>
      </w:r>
      <w:r w:rsidRPr="00503C3C">
        <w:rPr>
          <w:lang w:val="en-CA"/>
        </w:rPr>
        <w:t>th</w:t>
      </w:r>
      <w:r>
        <w:rPr>
          <w:lang w:val="en-CA"/>
        </w:rPr>
        <w:t xml:space="preserve"> century (from 25,000-35,000 km</w:t>
      </w:r>
      <w:r>
        <w:rPr>
          <w:vertAlign w:val="superscript"/>
          <w:lang w:val="en-CA"/>
        </w:rPr>
        <w:t xml:space="preserve">2 </w:t>
      </w:r>
      <w:r>
        <w:rPr>
          <w:lang w:val="en-CA"/>
        </w:rPr>
        <w:t>to 70,000-80,000 km</w:t>
      </w:r>
      <w:r>
        <w:rPr>
          <w:vertAlign w:val="superscript"/>
          <w:lang w:val="en-CA"/>
        </w:rPr>
        <w:t>2</w:t>
      </w:r>
      <w:r>
        <w:rPr>
          <w:lang w:val="en-CA"/>
        </w:rPr>
        <w:t xml:space="preserve"> and reached 100,000 km</w:t>
      </w:r>
      <w:r>
        <w:rPr>
          <w:vertAlign w:val="superscript"/>
          <w:lang w:val="en-CA"/>
        </w:rPr>
        <w:t xml:space="preserve">2 </w:t>
      </w:r>
      <w:r>
        <w:rPr>
          <w:lang w:val="en-CA"/>
        </w:rPr>
        <w:t xml:space="preserve">in 2013 (Kurtov, 2013). Land degradation caused a </w:t>
      </w:r>
      <w:r>
        <w:rPr>
          <w:lang w:val="en-US"/>
        </w:rPr>
        <w:t>species richness</w:t>
      </w:r>
      <w:r>
        <w:rPr>
          <w:lang w:val="en-CA"/>
        </w:rPr>
        <w:t xml:space="preserve"> decline due to high salinity of abandoned fields. Overall, 40 to 60% of irrigated soils in Central Asia are salt-affected or waterlogged (Gupta </w:t>
      </w:r>
      <w:r w:rsidRPr="00560A71">
        <w:rPr>
          <w:lang w:val="en-CA"/>
        </w:rPr>
        <w:t>et. al.</w:t>
      </w:r>
      <w:r>
        <w:rPr>
          <w:lang w:val="en-CA"/>
        </w:rPr>
        <w:t xml:space="preserve">, 2009; Zoï, 2011). In the Negev wind and water erosion plays an additional significant role (Verheye, 2009). Removal of sand by winds stimulates sand desert expansion by 3-4 m per year on average and up to 9-12m in Turkmenistan (Veisov </w:t>
      </w:r>
      <w:r w:rsidR="00301BD0" w:rsidRPr="00301BD0">
        <w:rPr>
          <w:i/>
          <w:lang w:val="en-CA"/>
        </w:rPr>
        <w:t>et al.</w:t>
      </w:r>
      <w:r>
        <w:rPr>
          <w:lang w:val="en-CA"/>
        </w:rPr>
        <w:t>, 2008).</w:t>
      </w:r>
    </w:p>
    <w:p w14:paraId="6FAA76A0" w14:textId="20B17A48" w:rsidR="0048205B" w:rsidRDefault="0048205B" w:rsidP="00AE389F">
      <w:pPr>
        <w:autoSpaceDE w:val="0"/>
        <w:autoSpaceDN w:val="0"/>
        <w:adjustRightInd w:val="0"/>
        <w:rPr>
          <w:lang w:val="en-CA"/>
        </w:rPr>
      </w:pPr>
      <w:r>
        <w:rPr>
          <w:lang w:val="en-CA"/>
        </w:rPr>
        <w:t>Central Asian deserts traditionally have been used by local people as pastures – up to 1,700,000 km</w:t>
      </w:r>
      <w:r>
        <w:rPr>
          <w:vertAlign w:val="superscript"/>
          <w:lang w:val="en-CA"/>
        </w:rPr>
        <w:t>2</w:t>
      </w:r>
      <w:r>
        <w:rPr>
          <w:lang w:val="en-CA"/>
        </w:rPr>
        <w:t xml:space="preserve"> during the Soviet Union period (until 1991) (Vinogradov, 1977). Poor pasture management and overgrazing deteriorate the natural vegetation (Gupta </w:t>
      </w:r>
      <w:r w:rsidRPr="00560A71">
        <w:rPr>
          <w:lang w:val="en-CA"/>
        </w:rPr>
        <w:t>et. al</w:t>
      </w:r>
      <w:r w:rsidRPr="00B43BD3">
        <w:rPr>
          <w:lang w:val="en-CA"/>
        </w:rPr>
        <w:t>.</w:t>
      </w:r>
      <w:r>
        <w:rPr>
          <w:lang w:val="en-CA"/>
        </w:rPr>
        <w:t xml:space="preserve">, 2009; Turdiboeva, 2015). They were partly abandoned at the end of the last century, but most of the area still suffers from overgrazing, which causes land degradation and </w:t>
      </w:r>
      <w:r>
        <w:rPr>
          <w:lang w:val="en-US"/>
        </w:rPr>
        <w:t>species richness</w:t>
      </w:r>
      <w:r>
        <w:rPr>
          <w:lang w:val="en-CA"/>
        </w:rPr>
        <w:t xml:space="preserve"> decline (Kharin, 2002; Shukurov, 2016). Different natural conditions in the Negev Desert supported different land-use patterns: crop husbandry at the north and grazing in the south, which were based on water-harvesting practices. The history of ecosystem transformation in the Negev is as long as in the Mediterranean (Verheye, 2009). Until recently, the process of desertification did not affect the Negev profoundly. This was mainly due to large-scale afforestation program</w:t>
      </w:r>
      <w:r w:rsidR="00041CA6">
        <w:rPr>
          <w:lang w:val="en-CA"/>
        </w:rPr>
        <w:t>me</w:t>
      </w:r>
      <w:r>
        <w:rPr>
          <w:lang w:val="en-CA"/>
        </w:rPr>
        <w:t xml:space="preserve">s, restrictions imposed on grazing, and large water subsidies from </w:t>
      </w:r>
      <w:r>
        <w:rPr>
          <w:lang w:val="en-CA"/>
        </w:rPr>
        <w:lastRenderedPageBreak/>
        <w:t>the less arid parts of Israel to its more arid areas (Portnov &amp; Safriel, 2004). Presently, overgrazing and aridi</w:t>
      </w:r>
      <w:r>
        <w:rPr>
          <w:lang w:val="en-US"/>
        </w:rPr>
        <w:t>fic</w:t>
      </w:r>
      <w:r>
        <w:rPr>
          <w:lang w:val="en-CA"/>
        </w:rPr>
        <w:t xml:space="preserve">ation contribute to biodiversity decline (Verheye, 2009; </w:t>
      </w:r>
      <w:r w:rsidRPr="00FC4200">
        <w:rPr>
          <w:lang w:val="en-CA"/>
        </w:rPr>
        <w:t>IPCC, 2014</w:t>
      </w:r>
      <w:r w:rsidR="00A7077A">
        <w:rPr>
          <w:lang w:val="en-CA"/>
        </w:rPr>
        <w:t>a</w:t>
      </w:r>
      <w:r>
        <w:rPr>
          <w:lang w:val="en-CA"/>
        </w:rPr>
        <w:t>).</w:t>
      </w:r>
    </w:p>
    <w:p w14:paraId="7995B868" w14:textId="23080451" w:rsidR="0048205B" w:rsidRDefault="0048205B" w:rsidP="00AE389F">
      <w:pPr>
        <w:autoSpaceDE w:val="0"/>
        <w:autoSpaceDN w:val="0"/>
        <w:adjustRightInd w:val="0"/>
        <w:rPr>
          <w:lang w:val="en-CA"/>
        </w:rPr>
      </w:pPr>
      <w:r>
        <w:rPr>
          <w:lang w:val="en-CA"/>
        </w:rPr>
        <w:t xml:space="preserve">Aridification due to climate change is leading to the increase in desert area and consequent a decline in biodiversity in the centre of deserts (Berseneva, 2006; </w:t>
      </w:r>
      <w:r w:rsidRPr="00FC4200">
        <w:rPr>
          <w:lang w:val="en-CA"/>
        </w:rPr>
        <w:t>IPCC, 2014</w:t>
      </w:r>
      <w:r w:rsidR="00A7077A">
        <w:rPr>
          <w:lang w:val="en-CA"/>
        </w:rPr>
        <w:t>a</w:t>
      </w:r>
      <w:r>
        <w:rPr>
          <w:lang w:val="en-CA"/>
        </w:rPr>
        <w:t xml:space="preserve">). It also leads to the spread of deserts to the north and high into the mountains in response to warming. This results in loss of biodiversity in former semi-deserts and dry steppes (Glazovsky &amp; Orlovsky, 1996; </w:t>
      </w:r>
      <w:r w:rsidRPr="00FC4200">
        <w:rPr>
          <w:lang w:val="en-CA"/>
        </w:rPr>
        <w:t>IPCC, 2014</w:t>
      </w:r>
      <w:r w:rsidR="00A7077A">
        <w:rPr>
          <w:lang w:val="en-CA"/>
        </w:rPr>
        <w:t>a</w:t>
      </w:r>
      <w:r>
        <w:rPr>
          <w:lang w:val="en-CA"/>
        </w:rPr>
        <w:t>).</w:t>
      </w:r>
    </w:p>
    <w:p w14:paraId="7FD0575A" w14:textId="77777777" w:rsidR="0048205B" w:rsidRDefault="0048205B" w:rsidP="00AE389F">
      <w:pPr>
        <w:autoSpaceDE w:val="0"/>
        <w:autoSpaceDN w:val="0"/>
        <w:adjustRightInd w:val="0"/>
        <w:rPr>
          <w:lang w:val="en-CA"/>
        </w:rPr>
      </w:pPr>
      <w:r>
        <w:rPr>
          <w:lang w:val="en-CA"/>
        </w:rPr>
        <w:t>Fragmentation of habitats by linear infrastructure interrupts migration routes, for example for globally threatened ungulates leading to decline of their populations: saiga antelope (</w:t>
      </w:r>
      <w:r>
        <w:rPr>
          <w:i/>
          <w:lang w:val="en-CA"/>
        </w:rPr>
        <w:t>Saiga tatarica</w:t>
      </w:r>
      <w:r>
        <w:rPr>
          <w:lang w:val="en-CA"/>
        </w:rPr>
        <w:t>), khulan (</w:t>
      </w:r>
      <w:r>
        <w:rPr>
          <w:i/>
          <w:lang w:val="en-CA"/>
        </w:rPr>
        <w:t>Equus hemionus</w:t>
      </w:r>
      <w:r>
        <w:rPr>
          <w:lang w:val="en-CA"/>
        </w:rPr>
        <w:t>), Goitered gazel</w:t>
      </w:r>
      <w:r>
        <w:rPr>
          <w:lang w:val="en-US"/>
        </w:rPr>
        <w:t>le (</w:t>
      </w:r>
      <w:r>
        <w:rPr>
          <w:i/>
          <w:lang w:val="en-CA"/>
        </w:rPr>
        <w:t>Gazella subgutturosa</w:t>
      </w:r>
      <w:r>
        <w:rPr>
          <w:lang w:val="en-US"/>
        </w:rPr>
        <w:t>)</w:t>
      </w:r>
      <w:r>
        <w:rPr>
          <w:lang w:val="en-CA"/>
        </w:rPr>
        <w:t xml:space="preserve"> (Olson, 2013; Rosen Michel &amp; Röttger, 2014).</w:t>
      </w:r>
    </w:p>
    <w:p w14:paraId="76B41559" w14:textId="767245EB" w:rsidR="0048205B" w:rsidRDefault="0048205B" w:rsidP="00AE389F">
      <w:pPr>
        <w:autoSpaceDE w:val="0"/>
        <w:autoSpaceDN w:val="0"/>
        <w:adjustRightInd w:val="0"/>
        <w:rPr>
          <w:lang w:val="en-CA"/>
        </w:rPr>
      </w:pPr>
      <w:r>
        <w:rPr>
          <w:lang w:val="en-CA"/>
        </w:rPr>
        <w:t>Pollution by fertilizers, pesticides, defoliants used in agriculture (</w:t>
      </w:r>
      <w:r>
        <w:rPr>
          <w:lang w:val="en-US"/>
        </w:rPr>
        <w:t>Zoï</w:t>
      </w:r>
      <w:r>
        <w:rPr>
          <w:lang w:val="en-CA"/>
        </w:rPr>
        <w:t>, 2011), and from mining extraction has a large impact, locally up to the total loss of the vegetation cover (</w:t>
      </w:r>
      <w:r>
        <w:rPr>
          <w:lang w:val="en-US"/>
        </w:rPr>
        <w:t>Luryeva</w:t>
      </w:r>
      <w:r>
        <w:rPr>
          <w:lang w:val="en-CA"/>
        </w:rPr>
        <w:t xml:space="preserve">, 2014). A particular feature of Central Asian deserts is the impact of the Aralkum that is causing overall </w:t>
      </w:r>
      <w:r>
        <w:rPr>
          <w:lang w:val="en-US"/>
        </w:rPr>
        <w:t>species richness</w:t>
      </w:r>
      <w:r>
        <w:rPr>
          <w:lang w:val="en-CA"/>
        </w:rPr>
        <w:t xml:space="preserve"> decline due to the windborne transfer of hazardous substances from remaining sediments of the former Aral Sea bottom to the surrounding areas (Alikhonov, 2011; </w:t>
      </w:r>
      <w:r>
        <w:rPr>
          <w:lang w:val="en-US"/>
        </w:rPr>
        <w:t>Zoï</w:t>
      </w:r>
      <w:r>
        <w:rPr>
          <w:lang w:val="en-CA"/>
        </w:rPr>
        <w:t xml:space="preserve">, 2011; Breckle </w:t>
      </w:r>
      <w:r w:rsidR="00301BD0" w:rsidRPr="00301BD0">
        <w:rPr>
          <w:i/>
          <w:lang w:val="en-CA"/>
        </w:rPr>
        <w:t>et al.</w:t>
      </w:r>
      <w:r w:rsidRPr="008E2A8B">
        <w:rPr>
          <w:lang w:val="en-CA"/>
        </w:rPr>
        <w:t>,</w:t>
      </w:r>
      <w:r>
        <w:rPr>
          <w:lang w:val="en-CA"/>
        </w:rPr>
        <w:t xml:space="preserve"> 2012).</w:t>
      </w:r>
    </w:p>
    <w:p w14:paraId="75A3E8B2" w14:textId="77777777" w:rsidR="0048205B" w:rsidRDefault="0048205B" w:rsidP="00AE389F">
      <w:pPr>
        <w:autoSpaceDE w:val="0"/>
        <w:autoSpaceDN w:val="0"/>
        <w:adjustRightInd w:val="0"/>
        <w:rPr>
          <w:lang w:val="en-CA"/>
        </w:rPr>
      </w:pPr>
      <w:r>
        <w:rPr>
          <w:lang w:val="en-CA"/>
        </w:rPr>
        <w:t>In spite of large number of invasive species (57 in Turkmenistan alone) and their competition with native ones, they mainly occur in agricultural and urban territories, so their impact is generally not considered a significant driver of the decline of the number or abundance of populations of native species (Kamakhina, 2008).</w:t>
      </w:r>
    </w:p>
    <w:p w14:paraId="2C22EE20" w14:textId="77777777" w:rsidR="0048205B" w:rsidRDefault="0048205B" w:rsidP="00AE389F">
      <w:pPr>
        <w:spacing w:after="0"/>
        <w:rPr>
          <w:rFonts w:eastAsia="Times New Roman" w:cs="Times New Roman"/>
          <w:lang w:val="en-CA" w:eastAsia="en-GB"/>
        </w:rPr>
      </w:pPr>
    </w:p>
    <w:p w14:paraId="53160609" w14:textId="77777777" w:rsidR="0048205B" w:rsidRDefault="0048205B" w:rsidP="001F0516">
      <w:pPr>
        <w:pStyle w:val="Heading4"/>
        <w:rPr>
          <w:lang w:val="en-GB"/>
        </w:rPr>
      </w:pPr>
      <w:bookmarkStart w:id="969" w:name="_Toc519504525"/>
      <w:r>
        <w:t>Peatlands</w:t>
      </w:r>
      <w:bookmarkEnd w:id="969"/>
    </w:p>
    <w:p w14:paraId="0EF25AE5" w14:textId="77777777" w:rsidR="0048205B" w:rsidRDefault="0048205B" w:rsidP="00AE389F">
      <w:pPr>
        <w:autoSpaceDE w:val="0"/>
        <w:autoSpaceDN w:val="0"/>
        <w:adjustRightInd w:val="0"/>
        <w:spacing w:after="0"/>
        <w:rPr>
          <w:u w:val="single"/>
          <w:lang w:val="en-US"/>
        </w:rPr>
      </w:pPr>
      <w:r>
        <w:rPr>
          <w:u w:val="single"/>
          <w:lang w:val="en-US"/>
        </w:rPr>
        <w:t>Overview of the sub-system</w:t>
      </w:r>
    </w:p>
    <w:p w14:paraId="0295AB95" w14:textId="077FD770" w:rsidR="0048205B" w:rsidRDefault="0048205B" w:rsidP="00AE389F">
      <w:r>
        <w:t>Peatlands are areas where water-saturated soil causes the accumulation of incompletely decomposed plant material (“peat”)</w:t>
      </w:r>
      <w:r>
        <w:rPr>
          <w:b/>
        </w:rPr>
        <w:t xml:space="preserve">. </w:t>
      </w:r>
      <w:r>
        <w:t xml:space="preserve">A peatland which is actively accumulating peat is called mire. Several English terms (e.g., marsh, swamp, fen, bog) are used for naming different mire types (Joosten </w:t>
      </w:r>
      <w:r w:rsidR="00301BD0" w:rsidRPr="00301BD0">
        <w:rPr>
          <w:i/>
        </w:rPr>
        <w:t>et al.</w:t>
      </w:r>
      <w:r>
        <w:t>, 2017). Henceforth, this assessment report will use the term peatland. Most national definitions require “peatland” to have a minimum peat depth of 30cm with peat of &gt;</w:t>
      </w:r>
      <w:r>
        <w:rPr>
          <w:lang w:val="en-US"/>
        </w:rPr>
        <w:t>30% by dry mass (Joosten &amp; Clarke 2002</w:t>
      </w:r>
      <w:r>
        <w:t xml:space="preserve">, Parish </w:t>
      </w:r>
      <w:r w:rsidR="00301BD0" w:rsidRPr="00301BD0">
        <w:rPr>
          <w:i/>
        </w:rPr>
        <w:t>et al.</w:t>
      </w:r>
      <w:r>
        <w:t>, 2008, Rydin &amp; Jeglum, 2013</w:t>
      </w:r>
      <w:r>
        <w:rPr>
          <w:lang w:val="en-US"/>
        </w:rPr>
        <w:t>)</w:t>
      </w:r>
      <w:r>
        <w:t>. Peatlands have organic soils (histosols), which include soils with shallower organic layers and less organic matter (FAO, 2015</w:t>
      </w:r>
      <w:r w:rsidR="00A07DE9">
        <w:t>b</w:t>
      </w:r>
      <w:r>
        <w:t xml:space="preserve">). Areas with shallow peat (&lt; 30cm) may cover large areas, as in tundra and boreal zones (e.g. Vompersky </w:t>
      </w:r>
      <w:r w:rsidR="00301BD0" w:rsidRPr="00301BD0">
        <w:rPr>
          <w:i/>
        </w:rPr>
        <w:t>et al.</w:t>
      </w:r>
      <w:r>
        <w:t xml:space="preserve">, 1996, 2011), and in the field are difficult to distinguish from real peatlands,but are usually overlooked and not considered as they usually count as tundra or boreal area (Minayeva &amp; Sirin 2012). Most peatlands of Europe and Central Asia were formed after the last Ice Age (~10,000 years ago), and only very few are much older (Joosten </w:t>
      </w:r>
      <w:r w:rsidR="00301BD0" w:rsidRPr="00301BD0">
        <w:rPr>
          <w:i/>
        </w:rPr>
        <w:t>et al.</w:t>
      </w:r>
      <w:r>
        <w:t>, 2017).</w:t>
      </w:r>
    </w:p>
    <w:p w14:paraId="42E422EF" w14:textId="13213681" w:rsidR="0048205B" w:rsidRDefault="0048205B" w:rsidP="00AE389F">
      <w:r>
        <w:t xml:space="preserve">Peatlands often demonstrate a unique structural and functional integrity which has developed over centuries. Saturated peatland conditions select the plant species that may grow and form peat. The accumulated peat (which may consist to more than 90% of water) regulates the moisture balance and further determines the habitat for plant growth. Changes in water regime or vegetation may lead to peat and peatland degradation, causing enormous emissions of greenhouse gases (Parish </w:t>
      </w:r>
      <w:r w:rsidR="00301BD0" w:rsidRPr="00301BD0">
        <w:rPr>
          <w:i/>
        </w:rPr>
        <w:t>et al.</w:t>
      </w:r>
      <w:r>
        <w:t xml:space="preserve">, 2008, </w:t>
      </w:r>
      <w:r w:rsidR="00417272">
        <w:t xml:space="preserve">Hiraishi </w:t>
      </w:r>
      <w:r w:rsidR="00301BD0" w:rsidRPr="00301BD0">
        <w:rPr>
          <w:i/>
        </w:rPr>
        <w:t>et al.</w:t>
      </w:r>
      <w:r w:rsidR="00417272">
        <w:t xml:space="preserve">, </w:t>
      </w:r>
      <w:r>
        <w:t xml:space="preserve">2014). Under favourable conditions, however, peatlands may recover (Bonn </w:t>
      </w:r>
      <w:r w:rsidR="00301BD0" w:rsidRPr="00301BD0">
        <w:rPr>
          <w:i/>
        </w:rPr>
        <w:t>et al.</w:t>
      </w:r>
      <w:r>
        <w:t xml:space="preserve">, 2016, </w:t>
      </w:r>
      <w:r w:rsidRPr="000F4C34">
        <w:t xml:space="preserve">Minayeva </w:t>
      </w:r>
      <w:r w:rsidR="00301BD0" w:rsidRPr="000F4C34">
        <w:rPr>
          <w:i/>
        </w:rPr>
        <w:t>et al.</w:t>
      </w:r>
      <w:r w:rsidRPr="000F4C34">
        <w:t>, 2017</w:t>
      </w:r>
      <w:r w:rsidR="00AD4D21" w:rsidRPr="000F4C34">
        <w:t>a</w:t>
      </w:r>
      <w:r>
        <w:t>).</w:t>
      </w:r>
    </w:p>
    <w:p w14:paraId="451D0052" w14:textId="77777777" w:rsidR="0048205B" w:rsidRDefault="0048205B" w:rsidP="00AE389F">
      <w:pPr>
        <w:spacing w:after="0"/>
      </w:pPr>
    </w:p>
    <w:p w14:paraId="04A21DF0" w14:textId="77777777" w:rsidR="0048205B" w:rsidRDefault="0048205B" w:rsidP="00AE389F">
      <w:pPr>
        <w:spacing w:after="0"/>
        <w:rPr>
          <w:u w:val="single"/>
        </w:rPr>
      </w:pPr>
      <w:r>
        <w:rPr>
          <w:u w:val="single"/>
        </w:rPr>
        <w:t>Past and current trends</w:t>
      </w:r>
    </w:p>
    <w:p w14:paraId="5A6332FD" w14:textId="57962C19" w:rsidR="0048205B" w:rsidRDefault="0048205B" w:rsidP="00AE389F">
      <w:r>
        <w:lastRenderedPageBreak/>
        <w:t>Peatlands are found in every country in Europe and Central Asia. In Western Europe peatlands cover 276,323 km</w:t>
      </w:r>
      <w:r>
        <w:rPr>
          <w:vertAlign w:val="superscript"/>
        </w:rPr>
        <w:t>2</w:t>
      </w:r>
      <w:r>
        <w:t>, of which 48 % are degraded by drainage for agriculture, forestry and peat extraction, or destroyed by infrastructure development, construction, or flooding by dams (</w:t>
      </w:r>
      <w:r w:rsidR="00F767EB">
        <w:rPr>
          <w:b/>
        </w:rPr>
        <w:t>Figure 3.9</w:t>
      </w:r>
      <w:r>
        <w:t>). In Central Europe peatlands cover 47,829 km</w:t>
      </w:r>
      <w:r>
        <w:rPr>
          <w:vertAlign w:val="superscript"/>
        </w:rPr>
        <w:t>2</w:t>
      </w:r>
      <w:r>
        <w:t xml:space="preserve">,of which 74% are drained and degraded. In both subregions some 10% of the former peatland area does no longer have enough peat to be considered as peatlands. </w:t>
      </w:r>
      <w:r w:rsidR="00E1742E">
        <w:t>I</w:t>
      </w:r>
      <w:r w:rsidR="00E1742E" w:rsidRPr="00E1742E">
        <w:t xml:space="preserve">n the European Union part of Western and Central Europe 51% of mires and bogs </w:t>
      </w:r>
      <w:r w:rsidR="00E1742E">
        <w:t>assessments were classified as “unfavourable bad” and another 34% as “</w:t>
      </w:r>
      <w:r w:rsidR="00E1742E" w:rsidRPr="00E1742E">
        <w:t>unfavourable inadequate</w:t>
      </w:r>
      <w:r w:rsidR="00E1742E">
        <w:t>”</w:t>
      </w:r>
      <w:r w:rsidR="00E1742E" w:rsidRPr="00E1742E">
        <w:t xml:space="preserve"> (</w:t>
      </w:r>
      <w:r w:rsidR="00E1742E" w:rsidRPr="00FC4200">
        <w:t>EEA, 2015</w:t>
      </w:r>
      <w:r w:rsidR="00015157">
        <w:t>a</w:t>
      </w:r>
      <w:r w:rsidR="00E1742E" w:rsidRPr="00E1742E">
        <w:t>)</w:t>
      </w:r>
      <w:r w:rsidR="00E1742E">
        <w:t xml:space="preserve">. </w:t>
      </w:r>
      <w:r>
        <w:t>In Eastern Europe (including only the European part of the Russian Federation) peatlands cover 267,130 km</w:t>
      </w:r>
      <w:r>
        <w:rPr>
          <w:vertAlign w:val="superscript"/>
        </w:rPr>
        <w:t>2</w:t>
      </w:r>
      <w:r>
        <w:t xml:space="preserve"> of which 38% are drained and degraded (Joosten </w:t>
      </w:r>
      <w:r w:rsidR="00301BD0" w:rsidRPr="00301BD0">
        <w:rPr>
          <w:i/>
        </w:rPr>
        <w:t>et al.</w:t>
      </w:r>
      <w:r>
        <w:t xml:space="preserve">, 2017 and </w:t>
      </w:r>
      <w:r w:rsidR="00F767EB">
        <w:rPr>
          <w:b/>
        </w:rPr>
        <w:t>Figure 3.9</w:t>
      </w:r>
      <w:r>
        <w:t>). In the entire Russian Federation peatlands occupy 1,390,000 km</w:t>
      </w:r>
      <w:r>
        <w:rPr>
          <w:vertAlign w:val="superscript"/>
        </w:rPr>
        <w:t>2</w:t>
      </w:r>
      <w:r>
        <w:t xml:space="preserve"> or 8.1% of the country and together with shallow peat lands (&lt;30 cm) as much as 3,690,000 km</w:t>
      </w:r>
      <w:r>
        <w:rPr>
          <w:vertAlign w:val="superscript"/>
        </w:rPr>
        <w:t>2</w:t>
      </w:r>
      <w:r>
        <w:t xml:space="preserve"> or 21.6%. Most peatlands (85%) and shallow-peat lands (84%) are found in the Asian part of the Russian Federation. Almost 20% of the peatlands are underlain by permafrost</w:t>
      </w:r>
      <w:r>
        <w:rPr>
          <w:lang w:val="en-US"/>
        </w:rPr>
        <w:t xml:space="preserve">, of which 5.3% are </w:t>
      </w:r>
      <w:r>
        <w:t xml:space="preserve">polygon mires and 14.5% palsa mires (Vompersky </w:t>
      </w:r>
      <w:r w:rsidR="00301BD0" w:rsidRPr="00301BD0">
        <w:rPr>
          <w:i/>
        </w:rPr>
        <w:t>et al.</w:t>
      </w:r>
      <w:r>
        <w:t xml:space="preserve">, 1996; 2005; 2011). Trees are present on 38% of the peatland area, while about 62% is open. Also, 53% of the shallow-peatlands are open (Vompersky </w:t>
      </w:r>
      <w:r w:rsidR="00301BD0" w:rsidRPr="00301BD0">
        <w:rPr>
          <w:i/>
        </w:rPr>
        <w:t>et al.</w:t>
      </w:r>
      <w:r>
        <w:t xml:space="preserve">, 2011). Most peatlands in Russia are still in a natural state. Degraded peatlands are concentrated in the western and central part of European Russia (Minayeva </w:t>
      </w:r>
      <w:r w:rsidR="00564FAD">
        <w:t>&amp; Sirin</w:t>
      </w:r>
      <w:r w:rsidR="00AD4D21">
        <w:t>,</w:t>
      </w:r>
      <w:r>
        <w:t xml:space="preserve"> 2005; </w:t>
      </w:r>
      <w:r w:rsidR="00564FAD">
        <w:t xml:space="preserve">Minayeva </w:t>
      </w:r>
      <w:r w:rsidR="00564FAD">
        <w:rPr>
          <w:i/>
        </w:rPr>
        <w:t>et al.</w:t>
      </w:r>
      <w:r w:rsidR="00564FAD">
        <w:t xml:space="preserve">, </w:t>
      </w:r>
      <w:r>
        <w:t xml:space="preserve">2009). In Central Asian countries, peatlands cover only a few thousand square kilometres and are mainly situated in the highlands of Pamir, Tyanshan and Altay (Aljes </w:t>
      </w:r>
      <w:r w:rsidR="00301BD0" w:rsidRPr="00301BD0">
        <w:rPr>
          <w:i/>
        </w:rPr>
        <w:t>et al.</w:t>
      </w:r>
      <w:r>
        <w:t>, 2016; Kat</w:t>
      </w:r>
      <w:r>
        <w:rPr>
          <w:lang w:val="en-US"/>
        </w:rPr>
        <w:t>s</w:t>
      </w:r>
      <w:r>
        <w:t>, 1971). Highland peatlands play a crucial role for maintaining ecosystem productivity, conserving biodiversity, preserving permafrost, and regulating water supply (</w:t>
      </w:r>
      <w:r w:rsidR="000F2AC1" w:rsidRPr="00192457">
        <w:rPr>
          <w:lang w:val="en-US"/>
        </w:rPr>
        <w:t>Müller</w:t>
      </w:r>
      <w:r>
        <w:t xml:space="preserve"> </w:t>
      </w:r>
      <w:r w:rsidR="00301BD0" w:rsidRPr="00301BD0">
        <w:rPr>
          <w:i/>
        </w:rPr>
        <w:t>et al.</w:t>
      </w:r>
      <w:r>
        <w:t>, 2016). However, they are often overlooked, not considered as peatlands, treated as dry meadows, and therefore rapidly disappearing.</w:t>
      </w:r>
    </w:p>
    <w:p w14:paraId="38CBB760" w14:textId="491A0632" w:rsidR="00763C47" w:rsidRPr="00763C47" w:rsidRDefault="00763C47" w:rsidP="00763C47">
      <w:pPr>
        <w:rPr>
          <w:lang w:val="en-US"/>
        </w:rPr>
      </w:pPr>
      <w:r>
        <w:rPr>
          <w:lang w:eastAsia="en-GB"/>
        </w:rPr>
        <w:lastRenderedPageBreak/>
        <w:drawing>
          <wp:inline distT="0" distB="0" distL="0" distR="0" wp14:anchorId="066C9657" wp14:editId="066F82F6">
            <wp:extent cx="5759450" cy="558546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0"/>
                    <a:stretch>
                      <a:fillRect/>
                    </a:stretch>
                  </pic:blipFill>
                  <pic:spPr>
                    <a:xfrm>
                      <a:off x="0" y="0"/>
                      <a:ext cx="5759450" cy="5585460"/>
                    </a:xfrm>
                    <a:prstGeom prst="rect">
                      <a:avLst/>
                    </a:prstGeom>
                  </pic:spPr>
                </pic:pic>
              </a:graphicData>
            </a:graphic>
          </wp:inline>
        </w:drawing>
      </w:r>
    </w:p>
    <w:p w14:paraId="09E93C19" w14:textId="459787F1" w:rsidR="0048205B" w:rsidRDefault="0048205B" w:rsidP="00AE389F">
      <w:r>
        <w:t xml:space="preserve">Peatlands in Europe and Central Asia in the past demonstrably suffered from long-term climate warming (Klimanov &amp; Sirin, 1997), but their diversity and the variety of geographical conditions prohibit drawing unequivocal general conclusions on their reaction to climate change, especially on the scale of decades (Parish </w:t>
      </w:r>
      <w:r w:rsidR="00301BD0" w:rsidRPr="00301BD0">
        <w:rPr>
          <w:i/>
        </w:rPr>
        <w:t>et al.</w:t>
      </w:r>
      <w:r>
        <w:t xml:space="preserve">, 2008). </w:t>
      </w:r>
    </w:p>
    <w:p w14:paraId="53B3502A" w14:textId="77777777" w:rsidR="0048205B" w:rsidRDefault="0048205B" w:rsidP="00AE389F"/>
    <w:p w14:paraId="2117473B" w14:textId="77777777" w:rsidR="0048205B" w:rsidRDefault="0048205B" w:rsidP="00AE389F">
      <w:pPr>
        <w:spacing w:after="0"/>
        <w:rPr>
          <w:u w:val="single"/>
        </w:rPr>
      </w:pPr>
      <w:r>
        <w:rPr>
          <w:u w:val="single"/>
        </w:rPr>
        <w:t>Attribution of biodiversity trends to direct drivers</w:t>
      </w:r>
    </w:p>
    <w:p w14:paraId="15147276" w14:textId="39C3086C" w:rsidR="0048205B" w:rsidRDefault="0048205B" w:rsidP="00AE389F">
      <w:r>
        <w:t>Peatlands as ecosystems are rather well adapted to climate change (Minayeva &amp; Sirin, 2012). However, especially in the 19</w:t>
      </w:r>
      <w:r w:rsidRPr="00503C3C">
        <w:t>th</w:t>
      </w:r>
      <w:r>
        <w:t xml:space="preserve"> and 20</w:t>
      </w:r>
      <w:r w:rsidRPr="00503C3C">
        <w:t>th</w:t>
      </w:r>
      <w:r>
        <w:t xml:space="preserve"> centuries, anthropogenic transformation (drainage for agriculture, forestry, peat extraction, infrastructure) has substantially reduced this resilience. Northern permafrost peatlands, which are most sensitive to climate change, are progressively affected by industrial development and intensification of traditional land use (Minayeva &amp; Sirin, 2009; 2010). In the temperate and boreal zones peatlands have been widely drained and used for forestry, agriculture and peat extraction. Many of the earlier drained areas are currently abandoned and subject to – sometimes catastrophic – fires (Minayeva </w:t>
      </w:r>
      <w:r w:rsidR="00301BD0" w:rsidRPr="00301BD0">
        <w:rPr>
          <w:i/>
        </w:rPr>
        <w:t>et al.</w:t>
      </w:r>
      <w:r>
        <w:t xml:space="preserve">, 2013; Sirin </w:t>
      </w:r>
      <w:r w:rsidR="00301BD0" w:rsidRPr="00301BD0">
        <w:rPr>
          <w:i/>
        </w:rPr>
        <w:t>et al.</w:t>
      </w:r>
      <w:r>
        <w:t xml:space="preserve">, 2011). </w:t>
      </w:r>
    </w:p>
    <w:p w14:paraId="4C77CC0B" w14:textId="0A26DC3F" w:rsidR="0048205B" w:rsidRDefault="0048205B" w:rsidP="00AE389F">
      <w:r>
        <w:t xml:space="preserve">Boreal peatlands currently show a gradual reverse from drainage-based exploitation towards protection and restoration. In the temperate zone a growing appreciation for ecosystem services has </w:t>
      </w:r>
      <w:r>
        <w:lastRenderedPageBreak/>
        <w:t>initiated peatland rewetting projects to reverse the impacts of drainage. At the same time, however, the demand for biomass has caused massive expansion of biomass cultivation on peatlands with deeper drainage and more fertilization, which dramatically changes peat soil properties. In semi-arid and desert regions peatlands are being destroyed by overgrazing and drainage, while highland peatlands are often affected by mining. Overgrazing on peatlands leads to peat degradation, massive CO</w:t>
      </w:r>
      <w:r>
        <w:rPr>
          <w:vertAlign w:val="subscript"/>
        </w:rPr>
        <w:t>2</w:t>
      </w:r>
      <w:r>
        <w:t xml:space="preserve"> emissions, and a loss of storage and retention capacity for carbon and water (Sirin </w:t>
      </w:r>
      <w:r w:rsidR="00301BD0" w:rsidRPr="00301BD0">
        <w:rPr>
          <w:i/>
        </w:rPr>
        <w:t>et al.</w:t>
      </w:r>
      <w:r>
        <w:t>, 2016). All these hazards are aggravated by climate change, especially by decreasing precipitation, rising temperatures, and increased probability of catastrophic events such as droughts, rain storms or fires.</w:t>
      </w:r>
    </w:p>
    <w:p w14:paraId="2ADB9E29" w14:textId="6CB2DFA2" w:rsidR="0048205B" w:rsidRDefault="0048205B" w:rsidP="00AE389F">
      <w:r>
        <w:t xml:space="preserve">The resilience of natural peatlands to climate change is based on their self-regulation, but this capacity is not unlimited (Minayeva &amp; Sirin, 2012). Substantial changes in peatland hydrology (by drainage), soil hydraulic properties (by long-term drainage), and peatland relief (by oxidation, subsidence and peat extraction) make spontaneous and supported recovery more and more complicated (Parish </w:t>
      </w:r>
      <w:r w:rsidR="00301BD0" w:rsidRPr="00301BD0">
        <w:rPr>
          <w:i/>
        </w:rPr>
        <w:t>et al.</w:t>
      </w:r>
      <w:r>
        <w:t xml:space="preserve">, 2008). In damaged peatlands, climate change is expected to increase the probability of catastrophic events, such as peat fires (Minayeva </w:t>
      </w:r>
      <w:r w:rsidR="00301BD0" w:rsidRPr="00301BD0">
        <w:rPr>
          <w:i/>
        </w:rPr>
        <w:t>et al.</w:t>
      </w:r>
      <w:r>
        <w:t xml:space="preserve">, 2013; Sirin </w:t>
      </w:r>
      <w:r w:rsidR="00301BD0" w:rsidRPr="00301BD0">
        <w:rPr>
          <w:i/>
        </w:rPr>
        <w:t>et al.</w:t>
      </w:r>
      <w:r>
        <w:t xml:space="preserve">, 2011), erosion, and inundation, and will impair the further provision of important ecosystem services, such as carbon storage and water regulation (Parish </w:t>
      </w:r>
      <w:r w:rsidR="00301BD0" w:rsidRPr="00301BD0">
        <w:rPr>
          <w:i/>
        </w:rPr>
        <w:t>et al.</w:t>
      </w:r>
      <w:r>
        <w:t xml:space="preserve">, 2008, Bonn </w:t>
      </w:r>
      <w:r w:rsidR="00301BD0" w:rsidRPr="00301BD0">
        <w:rPr>
          <w:i/>
        </w:rPr>
        <w:t>et al.</w:t>
      </w:r>
      <w:r>
        <w:t>, 2016). As peatland degradation enhances climate change (because of the enormous emissions involved (</w:t>
      </w:r>
      <w:r w:rsidR="00417272">
        <w:t xml:space="preserve">Hiraishi </w:t>
      </w:r>
      <w:r w:rsidR="00301BD0" w:rsidRPr="00301BD0">
        <w:rPr>
          <w:i/>
        </w:rPr>
        <w:t>et al.</w:t>
      </w:r>
      <w:r>
        <w:t>, 2014), the impact on biodiversity reaches far beyond the boundaries of the peatland itself.</w:t>
      </w:r>
    </w:p>
    <w:p w14:paraId="464F4E68" w14:textId="77777777" w:rsidR="0048205B" w:rsidRDefault="0048205B" w:rsidP="00AE389F"/>
    <w:p w14:paraId="6B7FB881" w14:textId="77777777" w:rsidR="0048205B" w:rsidRDefault="0048205B" w:rsidP="001F0516">
      <w:pPr>
        <w:pStyle w:val="Heading4"/>
        <w:rPr>
          <w:lang w:val="en-GB"/>
        </w:rPr>
      </w:pPr>
      <w:bookmarkStart w:id="970" w:name="_Toc519504526"/>
      <w:r>
        <w:t>Agricultural areas</w:t>
      </w:r>
      <w:bookmarkEnd w:id="970"/>
    </w:p>
    <w:p w14:paraId="1DD62D11" w14:textId="77777777" w:rsidR="0048205B" w:rsidRDefault="0048205B" w:rsidP="00AE389F">
      <w:pPr>
        <w:widowControl w:val="0"/>
        <w:autoSpaceDE w:val="0"/>
        <w:autoSpaceDN w:val="0"/>
        <w:adjustRightInd w:val="0"/>
        <w:spacing w:after="0"/>
        <w:rPr>
          <w:u w:val="single"/>
          <w:lang w:val="en-CA"/>
        </w:rPr>
      </w:pPr>
      <w:r>
        <w:rPr>
          <w:u w:val="single"/>
          <w:lang w:val="en-CA"/>
        </w:rPr>
        <w:t>Overview of the sub-system</w:t>
      </w:r>
    </w:p>
    <w:p w14:paraId="3C8BB6EC" w14:textId="3F15BFDA" w:rsidR="0048205B" w:rsidRDefault="0048205B" w:rsidP="00AE389F">
      <w:pPr>
        <w:widowControl w:val="0"/>
        <w:autoSpaceDE w:val="0"/>
        <w:autoSpaceDN w:val="0"/>
        <w:adjustRightInd w:val="0"/>
        <w:rPr>
          <w:lang w:eastAsia="fr-FR"/>
        </w:rPr>
      </w:pPr>
      <w:r>
        <w:rPr>
          <w:lang w:eastAsia="fr-FR"/>
        </w:rPr>
        <w:t xml:space="preserve">Agroecosystems </w:t>
      </w:r>
      <w:r>
        <w:rPr>
          <w:lang w:val="en-US"/>
        </w:rPr>
        <w:t>include croplands, orchards, horticultural systems and managed grasslands (note that alpine grasslands and naturalor semi-natural grasslands are addressed in other sections). Agricultural areas</w:t>
      </w:r>
      <w:r>
        <w:rPr>
          <w:lang w:eastAsia="fr-FR"/>
        </w:rPr>
        <w:t xml:space="preserve"> cover around half of the land area and thus represent the largest terrestrial unit of analysis over Europe and Central Asia </w:t>
      </w:r>
      <w:r w:rsidRPr="00FC4200">
        <w:rPr>
          <w:lang w:eastAsia="fr-FR"/>
        </w:rPr>
        <w:t>(EEA, 2015</w:t>
      </w:r>
      <w:r w:rsidR="00015157">
        <w:rPr>
          <w:lang w:eastAsia="fr-FR"/>
        </w:rPr>
        <w:t>a</w:t>
      </w:r>
      <w:r>
        <w:rPr>
          <w:lang w:eastAsia="fr-FR"/>
        </w:rPr>
        <w:t xml:space="preserve">; </w:t>
      </w:r>
      <w:r w:rsidRPr="00FC4200">
        <w:rPr>
          <w:lang w:eastAsia="fr-FR"/>
        </w:rPr>
        <w:t>FAO, 2013</w:t>
      </w:r>
      <w:r w:rsidR="00A07DE9">
        <w:rPr>
          <w:lang w:eastAsia="fr-FR"/>
        </w:rPr>
        <w:t>a</w:t>
      </w:r>
      <w:r>
        <w:rPr>
          <w:lang w:eastAsia="fr-FR"/>
        </w:rPr>
        <w:t xml:space="preserve">; Levers </w:t>
      </w:r>
      <w:r w:rsidR="00301BD0" w:rsidRPr="00301BD0">
        <w:rPr>
          <w:i/>
          <w:lang w:eastAsia="fr-FR"/>
        </w:rPr>
        <w:t>et al.</w:t>
      </w:r>
      <w:r>
        <w:rPr>
          <w:lang w:eastAsia="fr-FR"/>
        </w:rPr>
        <w:t>, 2015).</w:t>
      </w:r>
    </w:p>
    <w:p w14:paraId="56F55C17" w14:textId="77777777" w:rsidR="0048205B" w:rsidRDefault="0048205B" w:rsidP="00AE389F">
      <w:pPr>
        <w:widowControl w:val="0"/>
        <w:autoSpaceDE w:val="0"/>
        <w:autoSpaceDN w:val="0"/>
        <w:adjustRightInd w:val="0"/>
        <w:spacing w:after="0"/>
        <w:rPr>
          <w:lang w:eastAsia="fr-FR"/>
        </w:rPr>
      </w:pPr>
    </w:p>
    <w:p w14:paraId="1DDACED3" w14:textId="77777777" w:rsidR="0048205B" w:rsidRDefault="0048205B" w:rsidP="00AE389F">
      <w:pPr>
        <w:widowControl w:val="0"/>
        <w:autoSpaceDE w:val="0"/>
        <w:autoSpaceDN w:val="0"/>
        <w:adjustRightInd w:val="0"/>
        <w:spacing w:after="0"/>
        <w:rPr>
          <w:u w:val="single"/>
          <w:lang w:val="en-CA"/>
        </w:rPr>
      </w:pPr>
      <w:r>
        <w:rPr>
          <w:u w:val="single"/>
          <w:lang w:val="en-CA"/>
        </w:rPr>
        <w:t>Past and current changes in the extent and diversity in agroecosystems</w:t>
      </w:r>
    </w:p>
    <w:p w14:paraId="6E3D40C7" w14:textId="647E302B" w:rsidR="0048205B" w:rsidRDefault="0048205B" w:rsidP="00AE389F">
      <w:pPr>
        <w:widowControl w:val="0"/>
        <w:autoSpaceDE w:val="0"/>
        <w:autoSpaceDN w:val="0"/>
        <w:adjustRightInd w:val="0"/>
        <w:rPr>
          <w:lang w:val="en-CA"/>
        </w:rPr>
      </w:pPr>
      <w:r>
        <w:rPr>
          <w:lang w:val="en-CA" w:eastAsia="fr-FR"/>
        </w:rPr>
        <w:t xml:space="preserve">The legacy of traditional, low-intensity and diverse agricultural systems in Europe and Central Asia is a rich diversity of habitats and landscapes, generally supporting high levels of biodiversity </w:t>
      </w:r>
      <w:r>
        <w:rPr>
          <w:lang w:val="en-CA" w:eastAsia="fr-FR"/>
        </w:rPr>
        <w:fldChar w:fldCharType="begin" w:fldLock="1"/>
      </w:r>
      <w:r>
        <w:rPr>
          <w:lang w:val="en-CA" w:eastAsia="fr-FR"/>
        </w:rPr>
        <w:instrText>ADDIN CSL_CITATION { "citationItems" : [ { "id" : "ITEM-1", "itemData" : { "DOI" : "10.2861/43440", "ISBN" : "9789282347492", "abstract" : "The reduction of food waste is seen as an important lever for achieving global food security, freeing up finite resources for other uses, diminishing environmental risks and avoiding financial losses. In its roadmap for a resource efficient Europe the European Commission has set the target to halve the generation of food waste by 2020. The present study deals with approaches for preventing food waste based on a thorough analysis of the scale, reasons and pattern of food wastage in EU-27. The focus is on measures and instruments that are considered in literature or in the current debate as particularly useful, easy to implement and/or that have already proven their effectiveness in practice. This includes among others the improvement and harmonization of the data basis, the setting of reduction targets on national and regional level, the revision of existing regulations on food date labelling, the enforcement of awareness campaigns, the introduction of economic incentives, the improvement of workflows as well as the implementation of an integrated supply chain management in the manufacturing and wholesale/retail sector including technological innovations which are likely to reduce food waste", "author" : [ { "dropping-particle" : "", "family" : "STOA", "given" : "", "non-dropping-particle" : "", "parse-names" : false, "suffix" : "" } ], "id" : "ITEM-1", "issue" : "1", "issued" : { "date-parts" : [ [ "2013" ] ] }, "number-of-pages" : "1-16", "title" : "Technology options for feeding 10 billion people - Interactions between climate change &amp; agriculture and between biodiversity &amp; agriculture", "type" : "report", "volume" : "1" }, "uris" : [ "http://www.mendeley.com/documents/?uuid=764dabc2-8fe5-4bcc-88f7-dd7338e883ec" ] } ], "mendeley" : { "formattedCitation" : "(STOA, 2013)", "manualFormatting" : "(STOA 2013", "plainTextFormattedCitation" : "(STOA, 2013)", "previouslyFormattedCitation" : "(STOA, 2013)" }, "properties" : {  }, "schema" : "https://github.com/citation-style-language/schema/raw/master/csl-citation.json" }</w:instrText>
      </w:r>
      <w:r>
        <w:rPr>
          <w:lang w:val="en-CA" w:eastAsia="fr-FR"/>
        </w:rPr>
        <w:fldChar w:fldCharType="separate"/>
      </w:r>
      <w:r>
        <w:rPr>
          <w:lang w:val="en-CA" w:eastAsia="fr-FR"/>
        </w:rPr>
        <w:t>(STOA, 2013</w:t>
      </w:r>
      <w:r>
        <w:rPr>
          <w:lang w:val="en-CA" w:eastAsia="fr-FR"/>
        </w:rPr>
        <w:fldChar w:fldCharType="end"/>
      </w:r>
      <w:r>
        <w:rPr>
          <w:lang w:val="en-CA" w:eastAsia="fr-FR"/>
        </w:rPr>
        <w:t xml:space="preserve"> and references therein). However, agroecosystems and their diversity have changed dramatically since the early 1950s, and there has been an increase of highly modified and simplified agroecosystems and agricultural landscapes, in particular in Europe (</w:t>
      </w:r>
      <w:r w:rsidR="00800E5C" w:rsidRPr="00800E5C">
        <w:rPr>
          <w:lang w:val="en-CA" w:eastAsia="fr-FR"/>
        </w:rPr>
        <w:t>Poláková</w:t>
      </w:r>
      <w:r>
        <w:rPr>
          <w:lang w:val="en-CA" w:eastAsia="fr-FR"/>
        </w:rPr>
        <w:t xml:space="preserve"> </w:t>
      </w:r>
      <w:r w:rsidR="00301BD0" w:rsidRPr="00301BD0">
        <w:rPr>
          <w:i/>
          <w:lang w:val="en-CA" w:eastAsia="fr-FR"/>
        </w:rPr>
        <w:t>et al.</w:t>
      </w:r>
      <w:r>
        <w:rPr>
          <w:lang w:val="en-CA" w:eastAsia="fr-FR"/>
        </w:rPr>
        <w:t xml:space="preserve">, 2011). </w:t>
      </w:r>
      <w:r>
        <w:rPr>
          <w:rFonts w:cs="Times"/>
          <w:lang w:val="en-CA" w:eastAsia="fr-FR"/>
        </w:rPr>
        <w:t xml:space="preserve">From 1990 to 2006, land-use conversion, de-intensification and intensification took place on 26%, 18% and 15% of land areas, respectively, </w:t>
      </w:r>
      <w:r>
        <w:rPr>
          <w:color w:val="000000"/>
          <w:lang w:val="en-CA" w:eastAsia="fr-FR"/>
        </w:rPr>
        <w:t>which corresponds with huge changes in the extent of different agroecosystem types</w:t>
      </w:r>
      <w:r>
        <w:rPr>
          <w:rFonts w:cs="Times"/>
          <w:lang w:val="en-CA" w:eastAsia="fr-FR"/>
        </w:rPr>
        <w:t xml:space="preserve"> </w:t>
      </w:r>
      <w:r>
        <w:rPr>
          <w:rFonts w:cs="Times"/>
          <w:color w:val="000000"/>
          <w:lang w:val="en-CA" w:eastAsia="fr-FR"/>
        </w:rPr>
        <w:t>(</w:t>
      </w:r>
      <w:r w:rsidR="00F767EB">
        <w:rPr>
          <w:b/>
          <w:lang w:val="en-CA"/>
        </w:rPr>
        <w:t>Figure 3.10</w:t>
      </w:r>
      <w:r>
        <w:rPr>
          <w:color w:val="000000"/>
          <w:lang w:val="en-CA" w:eastAsia="fr-FR"/>
        </w:rPr>
        <w:t>).</w:t>
      </w:r>
    </w:p>
    <w:p w14:paraId="5F5AD814" w14:textId="08BB90A4" w:rsidR="00E77BC6" w:rsidRPr="00E77BC6" w:rsidRDefault="00E77BC6" w:rsidP="00E77BC6">
      <w:pPr>
        <w:rPr>
          <w:lang w:val="en-US"/>
        </w:rPr>
      </w:pPr>
      <w:r>
        <w:rPr>
          <w:lang w:eastAsia="en-GB"/>
        </w:rPr>
        <w:lastRenderedPageBreak/>
        <w:drawing>
          <wp:inline distT="0" distB="0" distL="0" distR="0" wp14:anchorId="1EA88FCA" wp14:editId="328CA856">
            <wp:extent cx="5759450" cy="4683125"/>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1"/>
                    <a:stretch>
                      <a:fillRect/>
                    </a:stretch>
                  </pic:blipFill>
                  <pic:spPr>
                    <a:xfrm>
                      <a:off x="0" y="0"/>
                      <a:ext cx="5759450" cy="4683125"/>
                    </a:xfrm>
                    <a:prstGeom prst="rect">
                      <a:avLst/>
                    </a:prstGeom>
                  </pic:spPr>
                </pic:pic>
              </a:graphicData>
            </a:graphic>
          </wp:inline>
        </w:drawing>
      </w:r>
    </w:p>
    <w:p w14:paraId="5B028AEE" w14:textId="263F5049" w:rsidR="0048205B" w:rsidRDefault="0048205B" w:rsidP="000226B2">
      <w:pPr>
        <w:pStyle w:val="Caption"/>
      </w:pPr>
    </w:p>
    <w:p w14:paraId="18480E46" w14:textId="2A79E33C" w:rsidR="00DB0193" w:rsidRPr="00DB0193" w:rsidRDefault="00DB0193" w:rsidP="00DB0193">
      <w:pPr>
        <w:rPr>
          <w:lang w:val="en-US"/>
        </w:rPr>
      </w:pPr>
      <w:r>
        <w:rPr>
          <w:lang w:eastAsia="en-GB"/>
        </w:rPr>
        <w:lastRenderedPageBreak/>
        <w:drawing>
          <wp:inline distT="0" distB="0" distL="0" distR="0" wp14:anchorId="210F468C" wp14:editId="687C3AEB">
            <wp:extent cx="5759450" cy="776097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2"/>
                    <a:stretch>
                      <a:fillRect/>
                    </a:stretch>
                  </pic:blipFill>
                  <pic:spPr>
                    <a:xfrm>
                      <a:off x="0" y="0"/>
                      <a:ext cx="5759450" cy="7760970"/>
                    </a:xfrm>
                    <a:prstGeom prst="rect">
                      <a:avLst/>
                    </a:prstGeom>
                  </pic:spPr>
                </pic:pic>
              </a:graphicData>
            </a:graphic>
          </wp:inline>
        </w:drawing>
      </w:r>
    </w:p>
    <w:p w14:paraId="0B98A3FB" w14:textId="6C19AA89" w:rsidR="0048205B" w:rsidRDefault="0048205B" w:rsidP="00AE389F">
      <w:pPr>
        <w:widowControl w:val="0"/>
        <w:autoSpaceDE w:val="0"/>
        <w:autoSpaceDN w:val="0"/>
        <w:adjustRightInd w:val="0"/>
        <w:rPr>
          <w:rFonts w:cs="Times"/>
          <w:color w:val="000000"/>
          <w:lang w:val="en-CA" w:eastAsia="fr-FR"/>
        </w:rPr>
      </w:pPr>
      <w:r>
        <w:rPr>
          <w:color w:val="000000"/>
          <w:lang w:val="en-CA" w:eastAsia="fr-FR"/>
        </w:rPr>
        <w:t>De-intensified agroecosystems dominated in Eastern Europe and Central Europe (3.5; see also</w:t>
      </w:r>
      <w:r>
        <w:rPr>
          <w:lang w:val="en-CA"/>
        </w:rPr>
        <w:t xml:space="preserve"> </w:t>
      </w:r>
      <w:r>
        <w:rPr>
          <w:lang w:val="en-CA"/>
        </w:rPr>
        <w:fldChar w:fldCharType="begin" w:fldLock="1"/>
      </w:r>
      <w:r>
        <w:rPr>
          <w:lang w:val="en-CA"/>
        </w:rPr>
        <w:instrText>ADDIN CSL_CITATION { "citationItems" : [ { "id" : "ITEM-1", "itemData" : { "DOI" : "10.1088/1748-9326/11/6/064020", "ISSN" : "1748-9326", "abstract" : "Assessing changes in the extent and management intensity of land use is crucial to understanding land-system dynamics and their environmental and social outcomes. Yet, changes in the spatial patterns of land management intensity, and thus how they might relate to changes in the extent of land uses, remains unclear for many world regions. We compiled and analyzed high-resolution, spatially-explicit land-use change indicators capturing changes in both the extent and management intensity of cropland, grazing land, forests, and urban areas for all of Europe for the period 1990-2006. Based on these indicators, we identified hotspots of change and explored the spatial concordance of area versus intensity changes. We found a clear East-West divide with regard to agriculture, with stronger cropland declines and lower management intensity in the East compared to the West. Yet, these patterns were not uniform and diverging patterns of intensification in areas highly suitable for farming, and disintensification and cropland contraction in more marginal areas emerged. Despite the moderate overall rates of change, many regions in Europe fell into at least one land-use change hotspot during 1990-2006, often related to a spatial reorganization of land use (i.e., co-occurring area decline and intensification or co-occurring area increase and disintensification). Our analyses highlighted the diverse spatial patterns and heterogeneity of land-use changes in Europe, and the importance of jointly considering changes in the extent and management intensity of land use, as well as feedbacks among land-use sectors. Given this spatial differentiation of land-use change, and thus its environmental impacts, spatially-explicit assessments of land-use dynamics are important for context-specific, regionalized land-use policy making.", "author" : [ { "dropping-particle" : "", "family" : "Kuemmerle", "given" : "Tobias", "non-dropping-particle" : "", "parse-names" : false, "suffix" : "" }, { "dropping-particle" : "", "family" : "Levers", "given" : "Christian", "non-dropping-particle" : "", "parse-names" : false, "suffix" : "" }, { "dropping-particle" : "", "family" : "Erb", "given" : "Karlheinz", "non-dropping-particle" : "", "parse-names" : false, "suffix" : "" }, { "dropping-particle" : "", "family" : "Estel", "given" : "Stephan", "non-dropping-particle" : "", "parse-names" : false, "suffix" : "" }, { "dropping-particle" : "", "family" : "Jepsen", "given" : "Martin R", "non-dropping-particle" : "", "parse-names" : false, "suffix" : "" }, { "dropping-particle" : "", "family" : "M\u00fcller", "given" : "Daniel", "non-dropping-particle" : "", "parse-names" : false, "suffix" : "" }, { "dropping-particle" : "", "family" : "Plutzar", "given" : "Christoph", "non-dropping-particle" : "", "parse-names" : false, "suffix" : "" }, { "dropping-particle" : "", "family" : "St\u00fcrck", "given" : "Julia", "non-dropping-particle" : "", "parse-names" : false, "suffix" : "" }, { "dropping-particle" : "", "family" : "Verkerk", "given" : "Pieter J", "non-dropping-particle" : "", "parse-names" : false, "suffix" : "" }, { "dropping-particle" : "", "family" : "Verburg", "given" : "Peter H", "non-dropping-particle" : "", "parse-names" : false, "suffix" : "" }, { "dropping-particle" : "", "family" : "Reenberg", "given" : "Anette", "non-dropping-particle" : "", "parse-names" : false, "suffix" : "" } ], "container-title" : "Environmental Research Letters", "id" : "ITEM-1", "issue" : "6", "issued" : { "date-parts" : [ [ "2016" ] ] }, "page" : "064020", "publisher" : "IOP Publishing", "title" : "Hotspots of land use change in Europe", "type" : "article-journal", "volume" : "11" }, "uris" : [ "http://www.mendeley.com/documents/?uuid=75ddcea8-3ac6-4446-b6d1-c6b714cf3416" ] } ], "mendeley" : { "formattedCitation" : "(Kuemmerle et al., 2016)", "manualFormatting" : "Kuemmerle et al. 2016)", "plainTextFormattedCitation" : "(Kuemmerle et al., 2016)", "previouslyFormattedCitation" : "(Kuemmerle et al., 2016)" }, "properties" : {  }, "schema" : "https://github.com/citation-style-language/schema/raw/master/csl-citation.json" }</w:instrText>
      </w:r>
      <w:r>
        <w:rPr>
          <w:lang w:val="en-CA"/>
        </w:rPr>
        <w:fldChar w:fldCharType="separate"/>
      </w:r>
      <w:r>
        <w:rPr>
          <w:lang w:val="en-CA"/>
        </w:rPr>
        <w:t xml:space="preserve">Kuemmerle </w:t>
      </w:r>
      <w:r w:rsidR="00301BD0" w:rsidRPr="00301BD0">
        <w:rPr>
          <w:i/>
          <w:lang w:val="en-CA"/>
        </w:rPr>
        <w:t>et al.</w:t>
      </w:r>
      <w:r>
        <w:rPr>
          <w:lang w:val="en-CA"/>
        </w:rPr>
        <w:t>, 2016)</w:t>
      </w:r>
      <w:r>
        <w:rPr>
          <w:lang w:val="en-CA"/>
        </w:rPr>
        <w:fldChar w:fldCharType="end"/>
      </w:r>
      <w:r>
        <w:rPr>
          <w:lang w:val="en-CA"/>
        </w:rPr>
        <w:t xml:space="preserve"> </w:t>
      </w:r>
      <w:r>
        <w:rPr>
          <w:rFonts w:cs="Times"/>
          <w:color w:val="000000"/>
          <w:lang w:val="en-CA" w:eastAsia="fr-FR"/>
        </w:rPr>
        <w:t xml:space="preserve">and in Central Asia (Kraemer </w:t>
      </w:r>
      <w:r w:rsidR="007B0C37" w:rsidRPr="004F664A">
        <w:rPr>
          <w:rFonts w:cs="Times"/>
          <w:i/>
          <w:color w:val="000000"/>
          <w:lang w:val="en-CA" w:eastAsia="fr-FR"/>
        </w:rPr>
        <w:t>e</w:t>
      </w:r>
      <w:r w:rsidRPr="004F664A">
        <w:rPr>
          <w:rFonts w:cs="Times"/>
          <w:i/>
          <w:color w:val="000000"/>
          <w:lang w:val="en-CA" w:eastAsia="fr-FR"/>
        </w:rPr>
        <w:t>t al.</w:t>
      </w:r>
      <w:r>
        <w:rPr>
          <w:rFonts w:cs="Times"/>
          <w:color w:val="000000"/>
          <w:lang w:val="en-CA" w:eastAsia="fr-FR"/>
        </w:rPr>
        <w:t>, 2015), along with abandoned farmland after the collapse of the Soviet Union (e.g. 26million ha in Russia, Belarus, Ukraine and Kazakhstan (</w:t>
      </w:r>
      <w:r>
        <w:rPr>
          <w:rFonts w:cs="Times"/>
          <w:color w:val="000000"/>
          <w:lang w:val="en-CA" w:eastAsia="fr-FR"/>
        </w:rPr>
        <w:fldChar w:fldCharType="begin" w:fldLock="1"/>
      </w:r>
      <w:r>
        <w:rPr>
          <w:rFonts w:cs="Times"/>
          <w:color w:val="000000"/>
          <w:lang w:val="en-CA" w:eastAsia="fr-FR"/>
        </w:rPr>
        <w:instrText>ADDIN CSL_CITATION { "citationItems" : [ { "id" : "ITEM-1", "itemData" : { "DOI" : "10.1073/pnas.1100480108", "ISBN" : "1091-6490 (Electronic)\\r0027-8424 (Linking)", "ISSN" : "0027-8424", "PMID" : "21321211", "author" : [ { "dropping-particle" : "", "family" : "Lambin", "given" : "E F", "non-dropping-particle" : "", "parse-names" : false, "suffix" : "" }, { "dropping-particle" : "", "family" : "Meyfroidt", "given" : "P", "non-dropping-particle" : "", "parse-names" : false, "suffix" : "" } ], "container-title" : "Proceedings of the National Academy of Scienes of the United States of America", "id" : "ITEM-1", "issue" : "9", "issued" : { "date-parts" : [ [ "2011" ] ] }, "page" : "3465-3472", "title" : "Global land use change, economic globalization, and the looming land scarcity", "type" : "article-journal", "volume" : "108" }, "uris" : [ "http://www.mendeley.com/documents/?uuid=cf364451-d914-4197-b72a-8749f617c3d5" ] } ], "mendeley" : { "formattedCitation" : "(Lambin &amp; Meyfroidt, 2011)", "manualFormatting" : "Lambin and Meyfroidt 2011)", "plainTextFormattedCitation" : "(Lambin &amp; Meyfroidt, 2011)", "previouslyFormattedCitation" : "(Lambin &amp; Meyfroidt, 2011)" }, "properties" : {  }, "schema" : "https://github.com/citation-style-language/schema/raw/master/csl-citation.json" }</w:instrText>
      </w:r>
      <w:r>
        <w:rPr>
          <w:rFonts w:cs="Times"/>
          <w:color w:val="000000"/>
          <w:lang w:val="en-CA" w:eastAsia="fr-FR"/>
        </w:rPr>
        <w:fldChar w:fldCharType="separate"/>
      </w:r>
      <w:r>
        <w:rPr>
          <w:rFonts w:cs="Times"/>
          <w:color w:val="000000"/>
          <w:lang w:val="en-CA" w:eastAsia="fr-FR"/>
        </w:rPr>
        <w:t>Lambin and Meyfroidt, 2011</w:t>
      </w:r>
      <w:r>
        <w:rPr>
          <w:rFonts w:cs="Times"/>
          <w:color w:val="000000"/>
          <w:lang w:val="en-CA" w:eastAsia="fr-FR"/>
        </w:rPr>
        <w:fldChar w:fldCharType="end"/>
      </w:r>
      <w:r>
        <w:rPr>
          <w:rFonts w:cs="Times"/>
          <w:color w:val="000000"/>
          <w:lang w:val="en-CA" w:eastAsia="fr-FR"/>
        </w:rPr>
        <w:t>)</w:t>
      </w:r>
      <w:r>
        <w:rPr>
          <w:color w:val="000000"/>
          <w:lang w:val="en-CA" w:eastAsia="fr-FR"/>
        </w:rPr>
        <w:t xml:space="preserve">. A </w:t>
      </w:r>
      <w:r>
        <w:rPr>
          <w:rFonts w:cs="Times"/>
          <w:color w:val="000000"/>
          <w:lang w:val="en-CA" w:eastAsia="fr-FR"/>
        </w:rPr>
        <w:t xml:space="preserve">vast area experienced spontaneous recovery of forest and steppe ecosystems (Kamp </w:t>
      </w:r>
      <w:r w:rsidR="00301BD0" w:rsidRPr="00301BD0">
        <w:rPr>
          <w:rFonts w:cs="Times"/>
          <w:i/>
          <w:color w:val="000000"/>
          <w:lang w:val="en-CA" w:eastAsia="fr-FR"/>
        </w:rPr>
        <w:t>et al.</w:t>
      </w:r>
      <w:r>
        <w:rPr>
          <w:rFonts w:cs="Times"/>
          <w:color w:val="000000"/>
          <w:lang w:val="en-CA" w:eastAsia="fr-FR"/>
        </w:rPr>
        <w:t xml:space="preserve">, 2015). </w:t>
      </w:r>
      <w:r>
        <w:rPr>
          <w:color w:val="000000"/>
          <w:lang w:val="en-CA" w:eastAsia="fr-FR"/>
        </w:rPr>
        <w:t xml:space="preserve">Remote, economically unproductive agroecosystems are increasingly </w:t>
      </w:r>
      <w:r>
        <w:rPr>
          <w:color w:val="000000"/>
          <w:lang w:val="en-CA" w:eastAsia="fr-FR"/>
        </w:rPr>
        <w:lastRenderedPageBreak/>
        <w:t>abandoned, reforested, or included in rewilding schemes (</w:t>
      </w:r>
      <w:r>
        <w:rPr>
          <w:rFonts w:cs="Times"/>
          <w:color w:val="000000"/>
          <w:lang w:val="en-CA" w:eastAsia="fr-FR"/>
        </w:rPr>
        <w:t xml:space="preserve">MacDonald </w:t>
      </w:r>
      <w:r w:rsidR="00301BD0" w:rsidRPr="00301BD0">
        <w:rPr>
          <w:rFonts w:cs="Times"/>
          <w:i/>
          <w:color w:val="000000"/>
          <w:lang w:val="en-CA" w:eastAsia="fr-FR"/>
        </w:rPr>
        <w:t>et al.</w:t>
      </w:r>
      <w:r>
        <w:rPr>
          <w:rFonts w:cs="Times"/>
          <w:color w:val="000000"/>
          <w:lang w:val="en-CA" w:eastAsia="fr-FR"/>
        </w:rPr>
        <w:t>, 2000; Navarro and Pereira, 2012). For the EU-27 plus Switzerland, gross changes in the extent of the different types of agroecosystems resulted in changes to 56% of the area (ca. 0.5% /yr) between 1900 and 2010. This covers twice the area of net changes, with main changes being cropland or grassland dynamics and afforestation (</w:t>
      </w:r>
      <w:r w:rsidR="00577D1B">
        <w:rPr>
          <w:rFonts w:cs="Times"/>
          <w:b/>
          <w:color w:val="000000"/>
          <w:lang w:val="en-CA" w:eastAsia="fr-FR"/>
        </w:rPr>
        <w:t>Figure 3.11</w:t>
      </w:r>
      <w:r>
        <w:rPr>
          <w:rFonts w:cs="Times"/>
          <w:color w:val="000000"/>
          <w:lang w:val="en-CA" w:eastAsia="fr-FR"/>
        </w:rPr>
        <w:t>)</w:t>
      </w:r>
      <w:r>
        <w:rPr>
          <w:rFonts w:cs="Times"/>
          <w:lang w:val="en-CA" w:eastAsia="fr-FR"/>
        </w:rPr>
        <w:t xml:space="preserve">. </w:t>
      </w:r>
      <w:r>
        <w:rPr>
          <w:lang w:val="en-CA"/>
        </w:rPr>
        <w:t xml:space="preserve">Within agricultural landscapes, decreased crop diversity, decreased coverage of natural and semi-natural areas (hedgerows, isolated trees, ponds, permanent grasslands) and lower connectivity between the remaining natural and semi-natural habitats are generally observed in response to intensification of agricultural systems </w:t>
      </w:r>
      <w:r>
        <w:rPr>
          <w:lang w:val="en-CA"/>
        </w:rPr>
        <w:fldChar w:fldCharType="begin" w:fldLock="1"/>
      </w:r>
      <w:r>
        <w:rPr>
          <w:lang w:val="en-CA"/>
        </w:rPr>
        <w:instrText>ADDIN CSL_CITATION { "citationItems" : [ { "id" : "ITEM-1", "itemData" : { "DOI" : "10.1046/j.1365-2664.2002.00695.x", "author" : [ { "dropping-particle" : "", "family" : "Robinson", "given" : "RA", "non-dropping-particle" : "", "parse-names" : false, "suffix" : "" }, { "dropping-particle" : "", "family" : "Sutherland", "given" : "WJ", "non-dropping-particle" : "", "parse-names" : false, "suffix" : "" } ], "container-title" : "Journal of applied e", "id" : "ITEM-1", "issue" : "May", "issued" : { "date-parts" : [ [ "2002" ] ] }, "page" : "157-176", "title" : "Post-war changes in arable farming and biodiversity in Great Britain . J Appl Ecol Post-war changes in arable farming and biodiversity in Great Britain", "type" : "article-journal", "volume" : "39" }, "uris" : [ "http://www.mendeley.com/documents/?uuid=bd27db36-ce12-4c97-839c-264f09760c3f" ] } ], "mendeley" : { "formattedCitation" : "(Robinson &amp; Sutherland, 2002)", "manualFormatting" : "(Robinson and Sutherland 2002; ", "plainTextFormattedCitation" : "(Robinson &amp; Sutherland, 2002)", "previouslyFormattedCitation" : "(Robinson &amp; Sutherland, 2002)" }, "properties" : {  }, "schema" : "https://github.com/citation-style-language/schema/raw/master/csl-citation.json" }</w:instrText>
      </w:r>
      <w:r>
        <w:rPr>
          <w:lang w:val="en-CA"/>
        </w:rPr>
        <w:fldChar w:fldCharType="separate"/>
      </w:r>
      <w:r>
        <w:rPr>
          <w:lang w:val="en-CA"/>
        </w:rPr>
        <w:t xml:space="preserve">(Robinson and Sutherland, 2002; </w:t>
      </w:r>
      <w:r>
        <w:rPr>
          <w:lang w:val="en-CA"/>
        </w:rPr>
        <w:fldChar w:fldCharType="end"/>
      </w:r>
      <w:r>
        <w:rPr>
          <w:lang w:val="en-CA" w:eastAsia="fr-FR"/>
        </w:rPr>
        <w:fldChar w:fldCharType="begin" w:fldLock="1"/>
      </w:r>
      <w:r>
        <w:rPr>
          <w:lang w:val="en-CA" w:eastAsia="fr-FR"/>
        </w:rPr>
        <w:instrText>ADDIN CSL_CITATION { "citationItems" : [ { "id" : "ITEM-1", "itemData" : { "DOI" : "10.1006/jema.2001.0473", "ISBN" : "0301-4797", "ISSN" : "03014797", "PMID" : "11826719", "abstract" : "Although arable landscapes have a long history, environmental problems have accelerated in recent decades. The effects of these changes are usually externalised, being greater for society as a whole than for the farms on which they operate, and incentives to correct them are therefore largely lacking. Arable landscapes are valued by society beyond the farming community, but increased mechanisation and farm size, simplification of crop rotations, and loss of non-crop features, have led to a reduction in landscape diversity. Low intensity arable systems have evolved a characteristic and diverse fauna and flora, but development of high input, simplified arable systems has been associated with a decline in biodiversity. Arable intensification has resulted in loss of non-crop habitats and simplification of plant and animal communities within crops, with consequent disruption to food chains and declines in many farmland species. Abandonment of arable management has also led to the replacement of such wildlife with more common and widespread species. Soils have deteriorated as a result of erosion, compaction, loss of organic, matter and contamination with pesticides, and in some areas, heavy metals. Impacts on water are closely related to those on soils as nutrient and pesticide pollution of water results from surface runoff and subsurface flow, often associated with soil particles, which themselves have economic and ecological impacts. Nitrates and some pesticides also enter groundwater following leaching from arable land. Greatest impacts are associated with simplified, high input arable systems. Intensification of arable farming has been associated with pollution of air by pesticides, NO(2) and CO(2), while the loss of soil organic matter has reduced the system's capacity for carbon sequestration. International trade contributes to global climate change through long distance transport of arable inputs and products. The EU Rural Development Regulation (1257/99) provides an opportunity to implement measures for alleviating ecological impacts of arable management through a combination of cross-compliance and agri-environment schemes. To alleviate the problems described in this paper, such measures should take account of opportunities for public/private partnerships and should integrate social, cultural; economic and ecological objectives for multifunctional land use. (C) 2001 Academic Press.", "author" : [ { "dropping-particle" : "", "family" : "Stoate", "given" : "C", "non-dropping-particle" : "", "parse-names" : false, "suffix" : "" }, { "dropping-particle" : "", "family" : "Boatman", "given" : "N D", "non-dropping-particle" : "", "parse-names" : false, "suffix" : "" }, { "dropping-particle" : "", "family" : "Borralho", "given" : "R J", "non-dropping-particle" : "", "parse-names" : false, "suffix" : "" }, { "dropping-particle" : "", "family" : "Carvalho", "given" : "C R", "non-dropping-particle" : "", "parse-names" : false, "suffix" : "" }, { "dropping-particle" : "", "family" : "Snoo", "given" : "G R", "non-dropping-particle" : "de", "parse-names" : false, "suffix" : "" }, { "dropping-particle" : "", "family" : "Eden", "given" : "P", "non-dropping-particle" : "", "parse-names" : false, "suffix" : "" } ], "container-title" : "Journal of Environmental Management", "id" : "ITEM-1", "issue" : "4", "issued" : { "date-parts" : [ [ "2001" ] ] }, "page" : "337-365", "title" : "Ecological impacts of arable intensification in Europe", "type" : "article-journal", "volume" : "63" }, "uris" : [ "http://www.mendeley.com/documents/?uuid=7f0b3ce4-d99a-40cb-acff-6462ef4fa68c" ] }, { "id" : "ITEM-2", "itemData" : { "DOI" : "10.1016/j.jenvman.2009.07.005", "ISBN" : "0301-4797", "ISSN" : "03014797",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Crown Copyright ?? 2009.", "author" : [ { "dropping-particle" : "", "family" : "Stoate", "given" : "C.", "non-dropping-particle" : "", "parse-names" : false, "suffix" : "" }, { "dropping-particle" : "", "family" : "Ba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2", "issue" : "1", "issued" : { "date-parts" : [ [ "2009" ] ] }, "page" : "22-46", "title" : "Ecological impacts of early 21st century agricultural change in Europe - A review", "type" : "article-journal", "volume" : "91" }, "uris" : [ "http://www.mendeley.com/documents/?uuid=7f71373c-5e76-35bd-a944-c59a94937c72" ] } ], "mendeley" : { "formattedCitation" : "(Stoate et al., 2001, 2009)", "manualFormatting" : "Stoate et al. 2001, 2009)", "plainTextFormattedCitation" : "(Stoate et al., 2001, 2009)", "previouslyFormattedCitation" : "(Stoate et al., 2001, 2009)" }, "properties" : {  }, "schema" : "https://github.com/citation-style-language/schema/raw/master/csl-citation.json" }</w:instrText>
      </w:r>
      <w:r>
        <w:rPr>
          <w:lang w:val="en-CA" w:eastAsia="fr-FR"/>
        </w:rPr>
        <w:fldChar w:fldCharType="separate"/>
      </w:r>
      <w:r>
        <w:rPr>
          <w:lang w:val="en-CA" w:eastAsia="fr-FR"/>
        </w:rPr>
        <w:t xml:space="preserve">Stoate </w:t>
      </w:r>
      <w:r w:rsidR="00301BD0" w:rsidRPr="00301BD0">
        <w:rPr>
          <w:i/>
          <w:lang w:val="en-CA" w:eastAsia="fr-FR"/>
        </w:rPr>
        <w:t>et al.</w:t>
      </w:r>
      <w:r>
        <w:rPr>
          <w:lang w:val="en-CA" w:eastAsia="fr-FR"/>
        </w:rPr>
        <w:t>, 2001, 2009)</w:t>
      </w:r>
      <w:r>
        <w:rPr>
          <w:lang w:val="en-CA" w:eastAsia="fr-FR"/>
        </w:rPr>
        <w:fldChar w:fldCharType="end"/>
      </w:r>
      <w:r>
        <w:rPr>
          <w:rFonts w:cs="Times"/>
          <w:color w:val="000000"/>
          <w:lang w:val="en-CA" w:eastAsia="fr-FR"/>
        </w:rPr>
        <w:t xml:space="preserve">. For instance, hedgerow length and connectivity have strongly decreased in Western Europe </w:t>
      </w:r>
      <w:r>
        <w:rPr>
          <w:rFonts w:cs="Times"/>
          <w:color w:val="000000"/>
          <w:lang w:val="en-CA" w:eastAsia="fr-FR"/>
        </w:rPr>
        <w:fldChar w:fldCharType="begin" w:fldLock="1"/>
      </w:r>
      <w:r>
        <w:rPr>
          <w:rFonts w:cs="Times"/>
          <w:color w:val="000000"/>
          <w:lang w:val="en-CA" w:eastAsia="fr-FR"/>
        </w:rPr>
        <w:instrText>ADDIN CSL_CITATION { "citationItems" : [ { "id" : "ITEM-1", "itemData" : { "DOI" : "10.1017/s0376892905001840", "ISBN" : "03768929 (ISSN)", "ISSN" : "0376-8929", "abstract" : "Although the importance of hedgerows for sustainable agriculture and conservation of rural biodiversity is increasingly being recognized, obtaining insight into the spatial and temporal dynamics of hedgerow networks remains an important challenge for landscape ecologists, with the key factors driving changes in rural landscape structure especially deserving further attention. The present study analyses the long-term history of a hedgerow network landscape in Flanders, Belgium. A detailed reconstruction of the hedgerow network is made at five points in time, starting at the end of the 18th century until present, for 367 distinct 400 m \u00d7 400 m samples. Whilst hedgerows were mainly concentrated around historical village centres and within valleys at the end of 18th century, the network expanded progressively during the 19th century. In the 20th century, the hedgerow network degraded strongly, with hedgerow density and connectivity declining and mesh-size heterogeneity and network fragmentation increasing, although the network recovered slightly during the 1990s. Different trajectories of change in hedgerow network structure were observed depending on landscape position, with both topography and village proximity significantly affecting hedgerow network dynamics. The present network structure was mainly governed by land use, with highly developed networks being predominantly associated with pasture. Three main conclusions arise from the results of this study. First, the role of land use and landscape position as basic factors steering hedgerow network dynamics at the landscape scale is demonstrated. Second, the long-term perspective of the study enabled insight into the poorly known expansion phase of hedgerow networks, linked mainly with the development of small-scale labour-intensive agriculture. Finally, the findings confirm the large-scale degradation of linear semi-natural habitats in European agricultural landscapes during most of the 20th century, and indicate that a pro-active rural policy can halt and even reverse this process. \u00a9 2005 Foundation for Environmental Conservation.", "author" : [ { "dropping-particle" : "", "family" : "Deckers", "given" : "Bart", "non-dropping-particle" : "", "parse-names" : false, "suffix" : "" }, { "dropping-particle" : "", "family" : "Kerselaers", "given" : "E.", "non-dropping-particle" : "", "parse-names" : false, "suffix" : "" }, { "dropping-particle" : "", "family" : "Gulinck", "given" : "Hubert", "non-dropping-particle" : "", "parse-names" : false, "suffix" : "" }, { "dropping-particle" : "", "family" : "Muys", "given" : "Bart", "non-dropping-particle" : "", "parse-names" : false, "suffix" : "" }, { "dropping-particle" : "", "family" : "Hermy", "given" : "Martin", "non-dropping-particle" : "", "parse-names" : false, "suffix" : "" } ], "container-title" : "Environmental conservation", "id" : "ITEM-1", "issue" : "1", "issued" : { "date-parts" : [ [ "2005" ] ] }, "page" : "20\u201329", "title" : "Long-term spatio-temporal dynamics of a hedgerow network landscape in Flanders, Belgium", "type" : "article-journal", "volume" : "32" }, "uris" : [ "http://www.mendeley.com/documents/?uuid=cd23bb5b-57c7-4857-b9ae-4b777e7f45b9" ] } ], "mendeley" : { "formattedCitation" : "(Deckers, Kerselaers, Gulinck, Muys, &amp; Hermy, 2005)", "manualFormatting" : "(Deckers et al. 2005; ", "plainTextFormattedCitation" : "(Deckers, Kerselaers, Gulinck, Muys, &amp; Hermy, 2005)", "previouslyFormattedCitation" : "(Deckers, Kerselaers, Gulinck, Muys, &amp; Hermy, 2005)" }, "properties" : {  }, "schema" : "https://github.com/citation-style-language/schema/raw/master/csl-citation.json" }</w:instrText>
      </w:r>
      <w:r>
        <w:rPr>
          <w:rFonts w:cs="Times"/>
          <w:color w:val="000000"/>
          <w:lang w:val="en-CA" w:eastAsia="fr-FR"/>
        </w:rPr>
        <w:fldChar w:fldCharType="separate"/>
      </w:r>
      <w:r>
        <w:rPr>
          <w:rFonts w:cs="Times"/>
          <w:color w:val="000000"/>
          <w:lang w:val="en-CA" w:eastAsia="fr-FR"/>
        </w:rPr>
        <w:t xml:space="preserve">(Deckers </w:t>
      </w:r>
      <w:r w:rsidR="00301BD0" w:rsidRPr="00301BD0">
        <w:rPr>
          <w:rFonts w:cs="Times"/>
          <w:i/>
          <w:color w:val="000000"/>
          <w:lang w:val="en-CA" w:eastAsia="fr-FR"/>
        </w:rPr>
        <w:t>et al.</w:t>
      </w:r>
      <w:r>
        <w:rPr>
          <w:rFonts w:cs="Times"/>
          <w:color w:val="000000"/>
          <w:lang w:val="en-CA" w:eastAsia="fr-FR"/>
        </w:rPr>
        <w:t xml:space="preserve">, 2005; </w:t>
      </w:r>
      <w:r>
        <w:rPr>
          <w:rFonts w:cs="Times"/>
          <w:color w:val="000000"/>
          <w:lang w:val="en-CA" w:eastAsia="fr-FR"/>
        </w:rPr>
        <w:fldChar w:fldCharType="end"/>
      </w:r>
      <w:r>
        <w:rPr>
          <w:rFonts w:cs="Times"/>
          <w:color w:val="000000"/>
          <w:lang w:val="en-CA" w:eastAsia="fr-FR"/>
        </w:rPr>
        <w:fldChar w:fldCharType="begin" w:fldLock="1"/>
      </w:r>
      <w:r>
        <w:rPr>
          <w:rFonts w:cs="Times"/>
          <w:color w:val="000000"/>
          <w:lang w:val="en-CA" w:eastAsia="fr-FR"/>
        </w:rPr>
        <w:instrText>ADDIN CSL_CITATION { "citationItems" : [ { "id" : "ITEM-1", "itemData" : { "DOI" : "10.1046/j.1365-2664.2002.00695.x", "author" : [ { "dropping-particle" : "", "family" : "Robinson", "given" : "RA", "non-dropping-particle" : "", "parse-names" : false, "suffix" : "" }, { "dropping-particle" : "", "family" : "Sutherland", "given" : "WJ", "non-dropping-particle" : "", "parse-names" : false, "suffix" : "" } ], "container-title" : "Journal of applied e", "id" : "ITEM-1", "issue" : "May", "issued" : { "date-parts" : [ [ "2002" ] ] }, "page" : "157-176", "title" : "Post-war changes in arable farming and biodiversity in Great Britain . J Appl Ecol Post-war changes in arable farming and biodiversity in Great Britain", "type" : "article-journal", "volume" : "39" }, "uris" : [ "http://www.mendeley.com/documents/?uuid=bd27db36-ce12-4c97-839c-264f09760c3f" ] } ], "mendeley" : { "formattedCitation" : "(Robinson &amp; Sutherland, 2002)", "manualFormatting" : "Robinson and Sutherland 2002)", "plainTextFormattedCitation" : "(Robinson &amp; Sutherland, 2002)", "previouslyFormattedCitation" : "(Robinson &amp; Sutherland, 2002)" }, "properties" : {  }, "schema" : "https://github.com/citation-style-language/schema/raw/master/csl-citation.json" }</w:instrText>
      </w:r>
      <w:r>
        <w:rPr>
          <w:rFonts w:cs="Times"/>
          <w:color w:val="000000"/>
          <w:lang w:val="en-CA" w:eastAsia="fr-FR"/>
        </w:rPr>
        <w:fldChar w:fldCharType="separate"/>
      </w:r>
      <w:r>
        <w:rPr>
          <w:rFonts w:cs="Times"/>
          <w:color w:val="000000"/>
          <w:lang w:val="en-CA" w:eastAsia="fr-FR"/>
        </w:rPr>
        <w:t>Robinson and Sutherland, 2002)</w:t>
      </w:r>
      <w:r>
        <w:rPr>
          <w:rFonts w:cs="Times"/>
          <w:color w:val="000000"/>
          <w:lang w:val="en-CA" w:eastAsia="fr-FR"/>
        </w:rPr>
        <w:fldChar w:fldCharType="end"/>
      </w:r>
      <w:r>
        <w:rPr>
          <w:rFonts w:cs="Times"/>
          <w:color w:val="000000"/>
          <w:lang w:val="en-CA" w:eastAsia="fr-FR"/>
        </w:rPr>
        <w:t>.</w:t>
      </w:r>
    </w:p>
    <w:p w14:paraId="79D78DA7" w14:textId="174C5ADE" w:rsidR="0048205B" w:rsidRPr="006A699D" w:rsidRDefault="0048205B" w:rsidP="00AE389F">
      <w:pPr>
        <w:widowControl w:val="0"/>
        <w:autoSpaceDE w:val="0"/>
        <w:autoSpaceDN w:val="0"/>
        <w:adjustRightInd w:val="0"/>
        <w:rPr>
          <w:lang w:val="en-CA"/>
        </w:rPr>
      </w:pPr>
      <w:r w:rsidRPr="006A699D">
        <w:rPr>
          <w:lang w:val="en-CA"/>
        </w:rPr>
        <w:t>Ample information is available on the status and temporal trends of biodiversity for some broad taxonomic or</w:t>
      </w:r>
      <w:r>
        <w:rPr>
          <w:lang w:val="en-CA"/>
        </w:rPr>
        <w:t xml:space="preserve"> </w:t>
      </w:r>
      <w:r w:rsidRPr="006A699D">
        <w:rPr>
          <w:lang w:val="en-CA"/>
        </w:rPr>
        <w:t xml:space="preserve">functional groups in Europe and Central Asia, or at least </w:t>
      </w:r>
      <w:r>
        <w:rPr>
          <w:lang w:val="en-CA"/>
        </w:rPr>
        <w:t xml:space="preserve">for </w:t>
      </w:r>
      <w:r w:rsidRPr="006A699D">
        <w:rPr>
          <w:lang w:val="en-CA"/>
        </w:rPr>
        <w:t>Western Europe and Central Europe. A vast number of scientific papers report temporal trends of biodiversity components in agricultural areas in locations or (sub)regions of Europe and Central Asia. Well established information exists for farmland birds (e.g. work of the European Bird Census Council covering at least 28 countries), arable flora (meta-analyses covering croplands from many countries), grassland butterflies (covering 19 countries), and the diversity of avian and mammalian breeds (syntheses performed by FAO over Europe and Central Asia). For the diversity of cultivated crop plants, comprehensive information exists for the number of varieties conserved ex situ, but not for the trends in the (genetic and functional) diversity of major cultivated varieties actually cultivated, i.e. grown in situ. In contrast to the Western Europe and Central Europe subregions, agricultural lands in Eastern Europe and Central Asia are often not recognized as having high conservation value, and research on trends of biodiversity in agricultural areas is rare. We summari</w:t>
      </w:r>
      <w:r>
        <w:rPr>
          <w:lang w:val="en-CA"/>
        </w:rPr>
        <w:t>z</w:t>
      </w:r>
      <w:r w:rsidRPr="006A699D">
        <w:rPr>
          <w:lang w:val="en-CA"/>
        </w:rPr>
        <w:t>e the major trends for different components of biodiversity in agricultural areas of Europe and Central Asia in</w:t>
      </w:r>
      <w:bookmarkStart w:id="971" w:name="_Ref500026333"/>
      <w:r w:rsidRPr="006A699D">
        <w:rPr>
          <w:lang w:val="en-CA"/>
        </w:rPr>
        <w:t xml:space="preserve"> </w:t>
      </w:r>
      <w:r w:rsidR="00E02367">
        <w:rPr>
          <w:b/>
          <w:lang w:val="en-CA"/>
        </w:rPr>
        <w:t>Table 3.1</w:t>
      </w:r>
      <w:r w:rsidRPr="006A699D">
        <w:rPr>
          <w:lang w:val="en-CA"/>
        </w:rPr>
        <w:t>.</w:t>
      </w:r>
    </w:p>
    <w:bookmarkEnd w:id="971"/>
    <w:p w14:paraId="37B64534" w14:textId="78CD2ACB" w:rsidR="003C452F" w:rsidRPr="00A04525" w:rsidRDefault="003C452F" w:rsidP="00AE389F">
      <w:pPr>
        <w:spacing w:after="0"/>
        <w:rPr>
          <w:rFonts w:cs="Calibri"/>
          <w:b/>
        </w:rPr>
      </w:pPr>
      <w:r>
        <w:rPr>
          <w:lang w:eastAsia="en-GB"/>
        </w:rPr>
        <w:lastRenderedPageBreak/>
        <w:drawing>
          <wp:inline distT="0" distB="0" distL="0" distR="0" wp14:anchorId="71EFA075" wp14:editId="5C5962C2">
            <wp:extent cx="5759450" cy="566610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3"/>
                    <a:stretch>
                      <a:fillRect/>
                    </a:stretch>
                  </pic:blipFill>
                  <pic:spPr>
                    <a:xfrm>
                      <a:off x="0" y="0"/>
                      <a:ext cx="5759450" cy="5666105"/>
                    </a:xfrm>
                    <a:prstGeom prst="rect">
                      <a:avLst/>
                    </a:prstGeom>
                  </pic:spPr>
                </pic:pic>
              </a:graphicData>
            </a:graphic>
          </wp:inline>
        </w:drawing>
      </w:r>
    </w:p>
    <w:p w14:paraId="66F55393" w14:textId="77777777" w:rsidR="0048205B" w:rsidRDefault="0048205B" w:rsidP="00AE389F">
      <w:pPr>
        <w:spacing w:after="0"/>
        <w:contextualSpacing/>
        <w:rPr>
          <w:sz w:val="10"/>
          <w:szCs w:val="10"/>
          <w:lang w:val="en-CA"/>
        </w:rPr>
      </w:pPr>
    </w:p>
    <w:p w14:paraId="0A657226" w14:textId="77777777" w:rsidR="0048205B" w:rsidRDefault="0048205B" w:rsidP="00AE389F">
      <w:pPr>
        <w:spacing w:after="0"/>
        <w:rPr>
          <w:lang w:val="en-CA"/>
        </w:rPr>
      </w:pPr>
    </w:p>
    <w:p w14:paraId="70D8DF50" w14:textId="33A0E0B2" w:rsidR="0048205B" w:rsidRDefault="0048205B" w:rsidP="00AE389F">
      <w:pPr>
        <w:rPr>
          <w:color w:val="000000"/>
          <w:lang w:val="en-CA"/>
        </w:rPr>
      </w:pPr>
      <w:r>
        <w:rPr>
          <w:i/>
          <w:lang w:val="en-CA"/>
        </w:rPr>
        <w:t>Farmland birds</w:t>
      </w:r>
      <w:r>
        <w:rPr>
          <w:lang w:val="en-CA"/>
        </w:rPr>
        <w:t xml:space="preserve"> - From 1980 to 2013, the abundance of common farmland bird species has continuously been decreasing (by 57% in total) in Europe, although the slope of decrease is lower since </w:t>
      </w:r>
      <w:r>
        <w:rPr>
          <w:color w:val="000000"/>
          <w:lang w:val="en-CA"/>
        </w:rPr>
        <w:t>the 1990s (</w:t>
      </w:r>
      <w:r w:rsidR="00577D1B">
        <w:rPr>
          <w:b/>
          <w:lang w:val="en-CA"/>
        </w:rPr>
        <w:t>Figure 3.12</w:t>
      </w:r>
      <w:r>
        <w:rPr>
          <w:color w:val="000000"/>
          <w:lang w:val="en-CA"/>
        </w:rPr>
        <w:t xml:space="preserve">). Since 1990, the decline is more pronounced for northern Europe, intermediate for western Europe and new </w:t>
      </w:r>
      <w:r w:rsidRPr="001D18D2">
        <w:rPr>
          <w:bCs/>
          <w:color w:val="000000"/>
        </w:rPr>
        <w:t>European Union</w:t>
      </w:r>
      <w:r>
        <w:rPr>
          <w:color w:val="000000"/>
          <w:lang w:val="en-CA"/>
        </w:rPr>
        <w:t xml:space="preserve"> member States, and less important for southern Europe (</w:t>
      </w:r>
      <w:r w:rsidR="00577D1B">
        <w:rPr>
          <w:b/>
          <w:lang w:val="en-CA"/>
        </w:rPr>
        <w:t>Figure 3.12</w:t>
      </w:r>
      <w:r>
        <w:rPr>
          <w:color w:val="000000"/>
          <w:lang w:val="en-CA"/>
        </w:rPr>
        <w:t xml:space="preserve">). </w:t>
      </w:r>
      <w:r>
        <w:rPr>
          <w:lang w:val="en-CA"/>
        </w:rPr>
        <w:t xml:space="preserve">In addition, the functional diversity of farmland bird communities is changing. The abundance of 17 granivorous species and 14 insectivorous species decreased strongly (56% and 46%, respectively), while the abundance of other species (one herbivore, two omnivores, one carnivore and one aerial insectivore) remained constant over 28 European countries </w:t>
      </w:r>
      <w:r>
        <w:rPr>
          <w:lang w:val="en-CA"/>
        </w:rPr>
        <w:fldChar w:fldCharType="begin" w:fldLock="1"/>
      </w:r>
      <w:r>
        <w:rPr>
          <w:lang w:val="en-CA"/>
        </w:rPr>
        <w:instrText>ADDIN CSL_CITATION { "citationItems" : [ { "id" : "ITEM-1", "itemData" : { "DOI" : "10.1111/ele.12387", "ISBN" : "1461-0248 (Electronic)\\r1461-023X (Linking)", "ISSN" : "14610248", "PMID" : "25363472", "abstract" : "Biodiversity is undergoing unprecedented global decline. Efforts to slow this rate have focused foremost on rarer species, which are at most risk of extinction. Less interest has been paid to more common species, despite their greater importance in terms of ecosystem function and service provision. How rates of decline are partitioned between common and less abundant species remains unclear. Using a 30-year data set of 144 bird species, we examined Europe-wide trends in avian abundance and biomass. Overall, avian abundance and biomass are both declining with most of this decline being attributed to more common species, while less abundant species showed an overall increase in both abundance and biomass. If overall avian declines are mainly due to reductions in a small number of common species, conservation efforts targeted at rarer species must be better matched with efforts to increase overall bird numbers, if ecological impacts of birds are to be maintained.", "author" : [ { "dropping-particle" : "", "family" : "Inger", "given" : "Richard", "non-dropping-particle" : "", "parse-names" : false, "suffix" : "" }, { "dropping-particle" : "", "family" : "Gregory", "given" : "Richard", "non-dropping-particle" : "", "parse-names" : false, "suffix" : "" }, { "dropping-particle" : "", "family" : "Duffy", "given" : "James P.", "non-dropping-particle" : "", "parse-names" : false, "suffix" : "" }, { "dropping-particle" : "", "family" : "Stott", "given" : "Iain", "non-dropping-particle" : "", "parse-names" : false, "suffix" : "" }, { "dropping-particle" : "", "family" : "Vo\u0159\u00ed\u0161ek", "given" : "Petr", "non-dropping-particle" : "", "parse-names" : false, "suffix" : "" }, { "dropping-particle" : "", "family" : "Gaston", "given" : "Kevin J.", "non-dropping-particle" : "", "parse-names" : false, "suffix" : "" } ], "container-title" : "Ecology Letters", "id" : "ITEM-1", "issue" : "1", "issued" : { "date-parts" : [ [ "2015" ] ] }, "page" : "28-36", "title" : "Common European birds are declining rapidly while less abundant species' numbers are rising", "type" : "article-journal", "volume" : "18" }, "uris" : [ "http://www.mendeley.com/documents/?uuid=e99be152-0dbb-4aaf-b093-86c84730abc1" ] } ], "mendeley" : { "formattedCitation" : "(Inger et al., 2015)", "plainTextFormattedCitation" : "(Inger et al., 2015)", "previouslyFormattedCitation" : "(Inger et al., 2015)" }, "properties" : {  }, "schema" : "https://github.com/citation-style-language/schema/raw/master/csl-citation.json" }</w:instrText>
      </w:r>
      <w:r>
        <w:rPr>
          <w:lang w:val="en-CA"/>
        </w:rPr>
        <w:fldChar w:fldCharType="separate"/>
      </w:r>
      <w:r>
        <w:rPr>
          <w:lang w:val="en-CA"/>
        </w:rPr>
        <w:t xml:space="preserve">(Inger </w:t>
      </w:r>
      <w:r w:rsidR="00301BD0" w:rsidRPr="00301BD0">
        <w:rPr>
          <w:i/>
          <w:lang w:val="en-CA"/>
        </w:rPr>
        <w:t>et al.</w:t>
      </w:r>
      <w:r>
        <w:rPr>
          <w:lang w:val="en-CA"/>
        </w:rPr>
        <w:t>, 2015)</w:t>
      </w:r>
      <w:r>
        <w:rPr>
          <w:lang w:val="en-CA"/>
        </w:rPr>
        <w:fldChar w:fldCharType="end"/>
      </w:r>
      <w:r>
        <w:rPr>
          <w:rStyle w:val="FootnoteReference"/>
          <w:lang w:val="en-CA"/>
        </w:rPr>
        <w:footnoteReference w:id="23"/>
      </w:r>
      <w:r>
        <w:rPr>
          <w:lang w:val="en-CA"/>
        </w:rPr>
        <w:t xml:space="preserve">. Overall, farmland bird communities become more homogeneized </w:t>
      </w:r>
      <w:r>
        <w:rPr>
          <w:lang w:val="en-CA"/>
        </w:rPr>
        <w:fldChar w:fldCharType="begin" w:fldLock="1"/>
      </w:r>
      <w:r>
        <w:rPr>
          <w:lang w:val="en-CA"/>
        </w:rPr>
        <w:instrText>ADDIN CSL_CITATION { "citationItems" : [ { "id" : "ITEM-1", "itemData" : { "DOI" : "10.1016/j.agee.2011.11.020", "ISBN" : "0167-8809", "ISSN" : "01678809", "abstract" : "High Nature Value (HNV) farmlands are expected to support high levels of biological diversity and may have a relevant role in driving biodiversity dynamics and particularly refraining biotic homogenization. The present study tests this hypothesis by examining whether spatial and temporal variations in contemporary composition and dynamics of bird communities are related to past changes in HNV farmland within a 30-year period. Analyses of three farmland types were made in areas of (1) highly intensified agriculture, (2) relatively recent agriculture intensification and (3) low-intensity agriculture identified as HNV farmlands. French farmland in its whole is currently subjected to biotic homogenization processes. However, no homogenization was observed in HNV farmland, potentially indicating that those areas were not affected - or at least not at the same pace as elsewhere - by biotic homogenization. Farmland species population trends remain high in recent non-HNV farmlands, indicating that some non-HNV areas may still contribute in refraining farmland biodiversity decline. Future conservation focus should be given in priority in HNV farmland, but also in areas of recent agriculture intensification, to buffer further negative effects on population and community dynamics. ?? 2011 Elsevier B.V.", "author" : [ { "dropping-particle" : "", "family" : "Doxa", "given" : "Aggeliki", "non-dropping-particle" : "", "parse-names" : false, "suffix" : "" }, { "dropping-particle" : "", "family" : "Paracchini", "given" : "Maria Luisa", "non-dropping-particle" : "", "parse-names" : false, "suffix" : "" }, { "dropping-particle" : "", "family" : "Pointereau", "given" : "Philippe", "non-dropping-particle" : "", "parse-names" : false, "suffix" : "" }, { "dropping-particle" : "", "family" : "Devictor", "given" : "Vincent", "non-dropping-particle" : "", "parse-names" : false, "suffix" : "" }, { "dropping-particle" : "", "family" : "Jiguet", "given" : "Fr??d??ric", "non-dropping-particle" : "", "parse-names" : false, "suffix" : "" } ], "container-title" : "Agriculture, Ecosystems and Environment", "id" : "ITEM-1", "issue" : "May 2017", "issued" : { "date-parts" : [ [ "2012" ] ] }, "page" : "83-88", "title" : "Preventing biotic homogenization of farmland bird communities: The role of High Nature Value farmland", "type" : "article-journal", "volume" : "148" }, "uris" : [ "http://www.mendeley.com/documents/?uuid=db54d606-09da-474d-a182-452abf99c93f" ] } ], "mendeley" : { "formattedCitation" : "(Doxa, Paracchini, Pointereau, Devictor, &amp; Jiguet, 2012)", "plainTextFormattedCitation" : "(Doxa, Paracchini, Pointereau, Devictor, &amp; Jiguet, 2012)", "previouslyFormattedCitation" : "(Doxa, Paracchini, Pointereau, Devictor, &amp; Jiguet, 2012)" }, "properties" : {  }, "schema" : "https://github.com/citation-style-language/schema/raw/master/csl-citation.json" }</w:instrText>
      </w:r>
      <w:r>
        <w:rPr>
          <w:lang w:val="en-CA"/>
        </w:rPr>
        <w:fldChar w:fldCharType="separate"/>
      </w:r>
      <w:r>
        <w:rPr>
          <w:lang w:val="en-CA"/>
        </w:rPr>
        <w:t>(Doxa</w:t>
      </w:r>
      <w:r w:rsidR="00E31AB0">
        <w:rPr>
          <w:i/>
          <w:lang w:val="en-CA"/>
        </w:rPr>
        <w:t xml:space="preserve"> et al.</w:t>
      </w:r>
      <w:r>
        <w:rPr>
          <w:lang w:val="en-CA"/>
        </w:rPr>
        <w:t>, 2012)</w:t>
      </w:r>
      <w:r>
        <w:rPr>
          <w:lang w:val="en-CA"/>
        </w:rPr>
        <w:fldChar w:fldCharType="end"/>
      </w:r>
      <w:r>
        <w:rPr>
          <w:lang w:val="en-CA"/>
        </w:rPr>
        <w:t>.</w:t>
      </w:r>
    </w:p>
    <w:p w14:paraId="68300900" w14:textId="3B67D878" w:rsidR="004016D4" w:rsidRPr="004016D4" w:rsidRDefault="004016D4" w:rsidP="004016D4">
      <w:pPr>
        <w:rPr>
          <w:lang w:val="fr-CH"/>
        </w:rPr>
      </w:pPr>
      <w:r>
        <w:rPr>
          <w:lang w:eastAsia="en-GB"/>
        </w:rPr>
        <w:lastRenderedPageBreak/>
        <w:drawing>
          <wp:inline distT="0" distB="0" distL="0" distR="0" wp14:anchorId="19E848DD" wp14:editId="772FDDCF">
            <wp:extent cx="5759450" cy="60261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4"/>
                    <a:stretch>
                      <a:fillRect/>
                    </a:stretch>
                  </pic:blipFill>
                  <pic:spPr>
                    <a:xfrm>
                      <a:off x="0" y="0"/>
                      <a:ext cx="5759450" cy="6026150"/>
                    </a:xfrm>
                    <a:prstGeom prst="rect">
                      <a:avLst/>
                    </a:prstGeom>
                  </pic:spPr>
                </pic:pic>
              </a:graphicData>
            </a:graphic>
          </wp:inline>
        </w:drawing>
      </w:r>
    </w:p>
    <w:p w14:paraId="667C9365" w14:textId="5074E9AF" w:rsidR="0048205B" w:rsidRDefault="0048205B" w:rsidP="00AE389F">
      <w:pPr>
        <w:rPr>
          <w:lang w:val="en-CA" w:eastAsia="fr-FR"/>
        </w:rPr>
      </w:pPr>
      <w:r>
        <w:rPr>
          <w:lang w:val="en-CA"/>
        </w:rPr>
        <w:t>Over the past 25 years</w:t>
      </w:r>
      <w:r w:rsidDel="003C76BF">
        <w:rPr>
          <w:lang w:val="en-CA"/>
        </w:rPr>
        <w:t xml:space="preserve"> </w:t>
      </w:r>
      <w:r>
        <w:rPr>
          <w:lang w:val="en-CA"/>
        </w:rPr>
        <w:t>in the Eastern Europe and Central Asia subregions the dynamics of farmland bird populations have been mainly driven by the crucial land-use changes related to transition from the Soviet-era planned economy to a market economy. The 1991-2001 period was characterized by massive land abandonment, decreasing crop yields and livestock numbers, and decline of fertilizer and pesticide use, which</w:t>
      </w:r>
      <w:r>
        <w:rPr>
          <w:lang w:val="en-CA" w:eastAsia="fr-FR"/>
        </w:rPr>
        <w:t xml:space="preserve"> led to increases of the abundance and species richness of farmland birds in the steppe and forest-steppe geographical zones (Bolnykh &amp; Vengerov 2011; Kamp </w:t>
      </w:r>
      <w:r w:rsidR="00301BD0" w:rsidRPr="00301BD0">
        <w:rPr>
          <w:i/>
          <w:lang w:val="en-CA" w:eastAsia="fr-FR"/>
        </w:rPr>
        <w:t>et al.</w:t>
      </w:r>
      <w:r>
        <w:rPr>
          <w:lang w:val="en-CA" w:eastAsia="fr-FR"/>
        </w:rPr>
        <w:t xml:space="preserve">, 2011, 2015; Korovin, 2015), whereas in the forest zone this promoted an opposite trend (i.e. decreasing abundances and diversity) due to spontaneous reforestation, decreased open habitat areas and reduced habitat diversity (Borisov </w:t>
      </w:r>
      <w:r w:rsidR="00301BD0" w:rsidRPr="00301BD0">
        <w:rPr>
          <w:i/>
          <w:lang w:val="en-CA" w:eastAsia="fr-FR"/>
        </w:rPr>
        <w:t>et al.</w:t>
      </w:r>
      <w:r>
        <w:rPr>
          <w:lang w:val="en-CA" w:eastAsia="fr-FR"/>
        </w:rPr>
        <w:t xml:space="preserve">, 2014). At least in part of the Central Asia and Eastern Europe subregions, farmland bird populations have decreased again since the early 2000s </w:t>
      </w:r>
      <w:r>
        <w:rPr>
          <w:lang w:val="en-CA"/>
        </w:rPr>
        <w:t xml:space="preserve">(Kamp </w:t>
      </w:r>
      <w:r w:rsidR="00301BD0" w:rsidRPr="00301BD0">
        <w:rPr>
          <w:i/>
          <w:lang w:val="en-CA"/>
        </w:rPr>
        <w:t>et al.</w:t>
      </w:r>
      <w:r>
        <w:rPr>
          <w:lang w:val="en-CA"/>
        </w:rPr>
        <w:t>, 2015).</w:t>
      </w:r>
    </w:p>
    <w:p w14:paraId="542F8971" w14:textId="42FD86E8" w:rsidR="0048205B" w:rsidRPr="0057115A" w:rsidRDefault="0048205B" w:rsidP="00AE389F">
      <w:r w:rsidRPr="0057115A">
        <w:t>The abundance of grassland butterflies has declined by 30% in 22 European countries from 1990 to 2015 (</w:t>
      </w:r>
      <w:r w:rsidR="00577D1B">
        <w:rPr>
          <w:b/>
        </w:rPr>
        <w:t>Figure 3.13</w:t>
      </w:r>
      <w:r w:rsidRPr="0057115A">
        <w:t xml:space="preserve">). Butterfly communities also became more homogeneized (Eskildsen </w:t>
      </w:r>
      <w:r w:rsidR="00301BD0" w:rsidRPr="00301BD0">
        <w:rPr>
          <w:i/>
        </w:rPr>
        <w:t>et al.</w:t>
      </w:r>
      <w:r w:rsidRPr="0057115A">
        <w:t>, 2015). However, this negative trend has been locally reversed in some cases (</w:t>
      </w:r>
      <w:r w:rsidR="00585843">
        <w:rPr>
          <w:b/>
        </w:rPr>
        <w:t>Box 3.1</w:t>
      </w:r>
      <w:r w:rsidRPr="0057115A">
        <w:t>).</w:t>
      </w:r>
    </w:p>
    <w:p w14:paraId="4D2A6755" w14:textId="3E99E1A4" w:rsidR="0048205B" w:rsidRDefault="0048205B" w:rsidP="000226B2">
      <w:pPr>
        <w:pStyle w:val="Caption"/>
      </w:pPr>
    </w:p>
    <w:p w14:paraId="192CC88E" w14:textId="45BDFB57" w:rsidR="00F5452A" w:rsidRPr="00F5452A" w:rsidRDefault="00F5452A" w:rsidP="00F5452A">
      <w:pPr>
        <w:rPr>
          <w:lang w:val="en-US"/>
        </w:rPr>
      </w:pPr>
      <w:r>
        <w:rPr>
          <w:lang w:eastAsia="en-GB"/>
        </w:rPr>
        <w:lastRenderedPageBreak/>
        <w:drawing>
          <wp:inline distT="0" distB="0" distL="0" distR="0" wp14:anchorId="246018BE" wp14:editId="5E35E6C3">
            <wp:extent cx="5759450" cy="403987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5"/>
                    <a:stretch>
                      <a:fillRect/>
                    </a:stretch>
                  </pic:blipFill>
                  <pic:spPr>
                    <a:xfrm>
                      <a:off x="0" y="0"/>
                      <a:ext cx="5759450" cy="4039870"/>
                    </a:xfrm>
                    <a:prstGeom prst="rect">
                      <a:avLst/>
                    </a:prstGeom>
                  </pic:spPr>
                </pic:pic>
              </a:graphicData>
            </a:graphic>
          </wp:inline>
        </w:drawing>
      </w:r>
    </w:p>
    <w:p w14:paraId="1147EDE7" w14:textId="77777777" w:rsidR="00F5452A" w:rsidRDefault="00F5452A" w:rsidP="000226B2">
      <w:pPr>
        <w:pStyle w:val="Caption"/>
      </w:pPr>
    </w:p>
    <w:p w14:paraId="6ECAF3DB" w14:textId="5199B880" w:rsidR="0048205B" w:rsidRDefault="00F5452A" w:rsidP="000226B2">
      <w:pPr>
        <w:pStyle w:val="Caption"/>
      </w:pPr>
      <w:r>
        <w:t>Box 3.1:</w:t>
      </w:r>
      <w:r w:rsidR="0048205B">
        <w:t xml:space="preserve"> Reversing the decline of biodiversity in agricultural areas: a success story for a butterfly species.</w:t>
      </w:r>
    </w:p>
    <w:p w14:paraId="7AF9F970" w14:textId="35BDE24F" w:rsidR="0048205B" w:rsidRDefault="0048205B" w:rsidP="00AE389F">
      <w:pPr>
        <w:widowControl w:val="0"/>
        <w:autoSpaceDE w:val="0"/>
        <w:autoSpaceDN w:val="0"/>
        <w:adjustRightInd w:val="0"/>
        <w:spacing w:after="0"/>
        <w:rPr>
          <w:sz w:val="20"/>
          <w:szCs w:val="20"/>
          <w:lang w:val="en-CA" w:eastAsia="fr-FR"/>
        </w:rPr>
      </w:pPr>
      <w:r>
        <w:rPr>
          <w:sz w:val="20"/>
          <w:szCs w:val="20"/>
          <w:lang w:val="en-CA" w:eastAsia="fr-FR"/>
        </w:rPr>
        <w:t xml:space="preserve">Ecological knowledge was successfully used to guide innovative conservation practices allowing the reversal of the decline of </w:t>
      </w:r>
      <w:r>
        <w:rPr>
          <w:i/>
          <w:iCs/>
          <w:sz w:val="20"/>
          <w:szCs w:val="20"/>
          <w:lang w:val="en-CA" w:eastAsia="fr-FR"/>
        </w:rPr>
        <w:t>Maculinea arion</w:t>
      </w:r>
      <w:r>
        <w:rPr>
          <w:sz w:val="20"/>
          <w:szCs w:val="20"/>
          <w:lang w:val="en-CA" w:eastAsia="fr-FR"/>
        </w:rPr>
        <w:t xml:space="preserve">, a charismatic specialist whose larvae parasitize </w:t>
      </w:r>
      <w:r>
        <w:rPr>
          <w:i/>
          <w:iCs/>
          <w:sz w:val="20"/>
          <w:szCs w:val="20"/>
          <w:lang w:val="en-CA" w:eastAsia="fr-FR"/>
        </w:rPr>
        <w:t xml:space="preserve">Myrmica </w:t>
      </w:r>
      <w:r>
        <w:rPr>
          <w:sz w:val="20"/>
          <w:szCs w:val="20"/>
          <w:lang w:val="en-CA" w:eastAsia="fr-FR"/>
        </w:rPr>
        <w:t xml:space="preserve">ant societies </w:t>
      </w:r>
      <w:r>
        <w:rPr>
          <w:sz w:val="20"/>
          <w:szCs w:val="20"/>
          <w:lang w:val="en-CA" w:eastAsia="fr-FR"/>
        </w:rPr>
        <w:fldChar w:fldCharType="begin" w:fldLock="1"/>
      </w:r>
      <w:r>
        <w:rPr>
          <w:sz w:val="20"/>
          <w:szCs w:val="20"/>
          <w:lang w:val="en-CA" w:eastAsia="fr-FR"/>
        </w:rPr>
        <w:instrText>ADDIN CSL_CITATION { "citationItems" : [ { "id" : "ITEM-1", "itemData" : { "author" : [ { "dropping-particle" : "", "family" : "Thomas", "given" : "J A", "non-dropping-particle" : "", "parse-names" : false, "suffix" : "" }, { "dropping-particle" : "", "family" : "Simcox", "given" : "D J", "non-dropping-particle" : "", "parse-names" : false, "suffix" : "" }, { "dropping-particle" : "", "family" : "Clarke", "given" : "R T", "non-dropping-particle" : "", "parse-names" : false, "suffix" : "" } ], "id" : "ITEM-1", "issue" : "1992", "issued" : { "date-parts" : [ [ "2008" ] ] }, "title" : "Successful Conservation of a Threatened Maculinea Butterfly", "type" : "article-journal", "volume" : "877" }, "uris" : [ "http://www.mendeley.com/documents/?uuid=d5c0a5e9-bed2-4dd2-adf9-9306d2e0a17c" ] } ], "mendeley" : { "formattedCitation" : "(J. A. Thomas, Simcox, &amp; Clarke, 2008)", "plainTextFormattedCitation" : "(J. A. Thomas, Simcox, &amp; Clarke, 2008)", "previouslyFormattedCitation" : "(J. A. Thomas, Simcox, &amp; Clarke, 2008)" }, "properties" : {  }, "schema" : "https://github.com/citation-style-language/schema/raw/master/csl-citation.json" }</w:instrText>
      </w:r>
      <w:r>
        <w:rPr>
          <w:sz w:val="20"/>
          <w:szCs w:val="20"/>
          <w:lang w:val="en-CA" w:eastAsia="fr-FR"/>
        </w:rPr>
        <w:fldChar w:fldCharType="separate"/>
      </w:r>
      <w:r>
        <w:rPr>
          <w:sz w:val="20"/>
          <w:szCs w:val="20"/>
          <w:lang w:val="en-CA" w:eastAsia="fr-FR"/>
        </w:rPr>
        <w:t>(Thomas</w:t>
      </w:r>
      <w:r w:rsidR="00377CAC">
        <w:rPr>
          <w:i/>
          <w:sz w:val="20"/>
          <w:szCs w:val="20"/>
          <w:lang w:val="en-CA" w:eastAsia="fr-FR"/>
        </w:rPr>
        <w:t xml:space="preserve"> et al.</w:t>
      </w:r>
      <w:r>
        <w:rPr>
          <w:sz w:val="20"/>
          <w:szCs w:val="20"/>
          <w:lang w:val="en-CA" w:eastAsia="fr-FR"/>
        </w:rPr>
        <w:t>, 2008)</w:t>
      </w:r>
      <w:r>
        <w:rPr>
          <w:sz w:val="20"/>
          <w:szCs w:val="20"/>
          <w:lang w:val="en-CA" w:eastAsia="fr-FR"/>
        </w:rPr>
        <w:fldChar w:fldCharType="end"/>
      </w:r>
      <w:r>
        <w:rPr>
          <w:sz w:val="20"/>
          <w:szCs w:val="20"/>
          <w:lang w:val="en-CA" w:eastAsia="fr-FR"/>
        </w:rPr>
        <w:t xml:space="preserve">. </w:t>
      </w:r>
      <w:r>
        <w:rPr>
          <w:i/>
          <w:iCs/>
          <w:sz w:val="20"/>
          <w:szCs w:val="20"/>
          <w:lang w:val="en-CA" w:eastAsia="fr-FR"/>
        </w:rPr>
        <w:t xml:space="preserve">M. arion </w:t>
      </w:r>
      <w:r>
        <w:rPr>
          <w:sz w:val="20"/>
          <w:szCs w:val="20"/>
          <w:lang w:val="en-CA" w:eastAsia="fr-FR"/>
        </w:rPr>
        <w:t xml:space="preserve">larvae were found to be adapted to a single host-ant species inhabiting a narrow niche in grassland. Inconspicuous changes in grazing and vegetation structure caused host ants to be replaced by other ant species unsuitable for the butterfly larvae, explaining the extinction of European </w:t>
      </w:r>
      <w:r>
        <w:rPr>
          <w:i/>
          <w:iCs/>
          <w:sz w:val="20"/>
          <w:szCs w:val="20"/>
          <w:lang w:val="en-CA" w:eastAsia="fr-FR"/>
        </w:rPr>
        <w:t xml:space="preserve">Maculinea </w:t>
      </w:r>
      <w:r>
        <w:rPr>
          <w:sz w:val="20"/>
          <w:szCs w:val="20"/>
          <w:lang w:val="en-CA" w:eastAsia="fr-FR"/>
        </w:rPr>
        <w:t>populations. Once this problem was identified, ecosystems were perturbed by appropriate practices, and the predicted subsequent recovery of the butterfly and ants was validated for 78 sites. Such successful identification and reversal of the problem provides a paradigm for other science-based actions to reverse the decline of biodiversity in agricultural areas.</w:t>
      </w:r>
    </w:p>
    <w:p w14:paraId="62E338A5" w14:textId="77777777" w:rsidR="0048205B" w:rsidRDefault="0048205B" w:rsidP="00AE389F">
      <w:pPr>
        <w:widowControl w:val="0"/>
        <w:autoSpaceDE w:val="0"/>
        <w:autoSpaceDN w:val="0"/>
        <w:adjustRightInd w:val="0"/>
        <w:spacing w:after="0"/>
        <w:rPr>
          <w:sz w:val="20"/>
          <w:szCs w:val="20"/>
          <w:lang w:val="en-CA" w:eastAsia="fr-FR"/>
        </w:rPr>
      </w:pPr>
    </w:p>
    <w:p w14:paraId="4200EEA1" w14:textId="77777777" w:rsidR="0048205B" w:rsidRPr="00A04525" w:rsidRDefault="0048205B" w:rsidP="00AE389F">
      <w:pPr>
        <w:rPr>
          <w:b/>
          <w:sz w:val="20"/>
          <w:szCs w:val="20"/>
          <w:lang w:val="en-CA" w:eastAsia="fr-FR"/>
        </w:rPr>
      </w:pPr>
      <w:r w:rsidRPr="00A04525">
        <w:rPr>
          <w:b/>
          <w:sz w:val="20"/>
          <w:szCs w:val="20"/>
          <w:lang w:val="en-CA" w:eastAsia="fr-FR"/>
        </w:rPr>
        <w:t>End of Box 3.1</w:t>
      </w:r>
    </w:p>
    <w:p w14:paraId="38CF646A" w14:textId="77777777" w:rsidR="0048205B" w:rsidRPr="00144CD3" w:rsidRDefault="0048205B" w:rsidP="00AE389F">
      <w:pPr>
        <w:rPr>
          <w:lang w:val="en-CA" w:eastAsia="fr-FR"/>
        </w:rPr>
      </w:pPr>
    </w:p>
    <w:p w14:paraId="074C0CC1" w14:textId="2826F89B" w:rsidR="0048205B" w:rsidRDefault="0048205B" w:rsidP="00AE389F">
      <w:pPr>
        <w:rPr>
          <w:rFonts w:cstheme="minorHAnsi"/>
          <w:lang w:val="en-CA" w:eastAsia="fr-FR"/>
        </w:rPr>
      </w:pPr>
      <w:r>
        <w:rPr>
          <w:i/>
          <w:lang w:val="en-CA"/>
        </w:rPr>
        <w:t xml:space="preserve">Agriculture-detrimental and beneficial insects </w:t>
      </w:r>
      <w:r>
        <w:rPr>
          <w:lang w:val="en-CA"/>
        </w:rPr>
        <w:t>– Temporal trends in the abundance or distribution of insects, which can cause major changes for agriculture have been reported. For instance, important changes in the distribution of crop pests, in particular due to climate change in northern areas of Europe and Central Asia, have been reported (</w:t>
      </w:r>
      <w:r w:rsidR="005E62D0" w:rsidRPr="005E62D0">
        <w:rPr>
          <w:lang w:val="en-CA"/>
        </w:rPr>
        <w:t>Roshydromet</w:t>
      </w:r>
      <w:r>
        <w:rPr>
          <w:lang w:val="en-CA"/>
        </w:rPr>
        <w:t xml:space="preserve">, 2014; </w:t>
      </w:r>
      <w:r w:rsidR="00577D1B">
        <w:rPr>
          <w:b/>
          <w:lang w:val="en-CA"/>
        </w:rPr>
        <w:t>Figure 3.14</w:t>
      </w:r>
      <w:r>
        <w:rPr>
          <w:b/>
          <w:lang w:val="en-CA"/>
        </w:rPr>
        <w:t xml:space="preserve"> </w:t>
      </w:r>
      <w:r w:rsidR="00577D1B">
        <w:rPr>
          <w:lang w:val="en-CA"/>
        </w:rPr>
        <w:t>A</w:t>
      </w:r>
      <w:r>
        <w:rPr>
          <w:lang w:val="en-CA"/>
        </w:rPr>
        <w:t xml:space="preserve">). Evidence also accumulates of significant declines for both managed and wild bees (including bumblebees) over the </w:t>
      </w:r>
      <w:r w:rsidRPr="002C00B4">
        <w:rPr>
          <w:rFonts w:cstheme="minorHAnsi"/>
          <w:lang w:val="en-CA"/>
        </w:rPr>
        <w:t>past 60 years in Europe, which has been recently synthesized by a thematic IPBES assessment (IPBES, 2016</w:t>
      </w:r>
      <w:r>
        <w:rPr>
          <w:rFonts w:cstheme="minorHAnsi"/>
          <w:lang w:val="en-CA"/>
        </w:rPr>
        <w:t>a</w:t>
      </w:r>
      <w:r w:rsidRPr="002C00B4">
        <w:rPr>
          <w:rFonts w:cstheme="minorHAnsi"/>
          <w:lang w:val="en-CA"/>
        </w:rPr>
        <w:t>). In particular, there have been severe losses of honey bee colonies reported for the 1961-2012 period in many countries of Europe and Central Asia (</w:t>
      </w:r>
      <w:r w:rsidR="00577D1B">
        <w:rPr>
          <w:rFonts w:cstheme="minorHAnsi"/>
          <w:b/>
          <w:lang w:val="en-CA"/>
        </w:rPr>
        <w:t>Figure 3.14</w:t>
      </w:r>
      <w:r w:rsidRPr="002C00B4">
        <w:rPr>
          <w:rFonts w:cstheme="minorHAnsi"/>
          <w:lang w:val="en-CA"/>
        </w:rPr>
        <w:t xml:space="preserve"> </w:t>
      </w:r>
      <w:r w:rsidR="00577D1B">
        <w:rPr>
          <w:rFonts w:cstheme="minorHAnsi"/>
          <w:lang w:val="en-CA"/>
        </w:rPr>
        <w:t>B</w:t>
      </w:r>
      <w:r w:rsidRPr="002C00B4">
        <w:rPr>
          <w:rFonts w:cstheme="minorHAnsi"/>
          <w:lang w:val="en-CA"/>
        </w:rPr>
        <w:t>).</w:t>
      </w:r>
      <w:r w:rsidRPr="002C00B4">
        <w:rPr>
          <w:rFonts w:cstheme="minorHAnsi"/>
          <w:lang w:val="en-CA" w:eastAsia="fr-FR"/>
        </w:rPr>
        <w:t xml:space="preserve"> However, in the countries of </w:t>
      </w:r>
      <w:r w:rsidRPr="002C00B4">
        <w:rPr>
          <w:rFonts w:cstheme="minorHAnsi"/>
          <w:lang w:val="en-CA" w:eastAsia="fr-FR"/>
        </w:rPr>
        <w:lastRenderedPageBreak/>
        <w:t xml:space="preserve">Central Europe, Eastern Europe, and Central Asia subregions, the hive numbers show marked trends of recovery </w:t>
      </w:r>
      <w:r w:rsidRPr="002C00B4">
        <w:rPr>
          <w:rFonts w:cstheme="minorHAnsi"/>
          <w:lang w:val="en-CA"/>
        </w:rPr>
        <w:t>during the past decade</w:t>
      </w:r>
      <w:r w:rsidRPr="002C00B4">
        <w:rPr>
          <w:rFonts w:cstheme="minorHAnsi"/>
          <w:lang w:val="en-CA" w:eastAsia="fr-FR"/>
        </w:rPr>
        <w:t xml:space="preserve"> (Kazstat</w:t>
      </w:r>
      <w:r>
        <w:rPr>
          <w:rFonts w:cstheme="minorHAnsi"/>
          <w:lang w:val="en-CA" w:eastAsia="fr-FR"/>
        </w:rPr>
        <w:t>,</w:t>
      </w:r>
      <w:r w:rsidRPr="002C00B4">
        <w:rPr>
          <w:rFonts w:cstheme="minorHAnsi"/>
          <w:lang w:val="en-CA" w:eastAsia="fr-FR"/>
        </w:rPr>
        <w:t xml:space="preserve"> 2005, 2016</w:t>
      </w:r>
      <w:r>
        <w:rPr>
          <w:rFonts w:cstheme="minorHAnsi"/>
          <w:lang w:val="en-CA" w:eastAsia="fr-FR"/>
        </w:rPr>
        <w:t xml:space="preserve">; </w:t>
      </w:r>
      <w:r w:rsidRPr="002C00B4">
        <w:rPr>
          <w:rFonts w:cstheme="minorHAnsi"/>
          <w:lang w:val="en-CA" w:eastAsia="fr-FR"/>
        </w:rPr>
        <w:t>Rosstat</w:t>
      </w:r>
      <w:r>
        <w:rPr>
          <w:rFonts w:cstheme="minorHAnsi"/>
          <w:lang w:val="en-CA" w:eastAsia="fr-FR"/>
        </w:rPr>
        <w:t>,</w:t>
      </w:r>
      <w:r w:rsidRPr="002C00B4">
        <w:rPr>
          <w:rFonts w:cstheme="minorHAnsi"/>
          <w:lang w:val="en-CA" w:eastAsia="fr-FR"/>
        </w:rPr>
        <w:t xml:space="preserve"> 2015).</w:t>
      </w:r>
    </w:p>
    <w:p w14:paraId="304DD9BE" w14:textId="4EE97239" w:rsidR="00F5452A" w:rsidRPr="00E72FD6" w:rsidRDefault="00F5452A" w:rsidP="00AE389F">
      <w:pPr>
        <w:rPr>
          <w:rFonts w:cstheme="minorHAnsi"/>
          <w:b/>
        </w:rPr>
      </w:pPr>
      <w:r>
        <w:rPr>
          <w:lang w:eastAsia="en-GB"/>
        </w:rPr>
        <w:drawing>
          <wp:inline distT="0" distB="0" distL="0" distR="0" wp14:anchorId="6CCFDBF5" wp14:editId="5A5623CE">
            <wp:extent cx="5759450" cy="80092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6"/>
                    <a:stretch>
                      <a:fillRect/>
                    </a:stretch>
                  </pic:blipFill>
                  <pic:spPr>
                    <a:xfrm>
                      <a:off x="0" y="0"/>
                      <a:ext cx="5759450" cy="8009255"/>
                    </a:xfrm>
                    <a:prstGeom prst="rect">
                      <a:avLst/>
                    </a:prstGeom>
                  </pic:spPr>
                </pic:pic>
              </a:graphicData>
            </a:graphic>
          </wp:inline>
        </w:drawing>
      </w:r>
    </w:p>
    <w:p w14:paraId="6E7B0B9A" w14:textId="06AAA940" w:rsidR="0048205B" w:rsidRDefault="0048205B" w:rsidP="00AE389F">
      <w:pPr>
        <w:rPr>
          <w:lang w:val="en-CA"/>
        </w:rPr>
      </w:pPr>
      <w:r w:rsidRPr="002C00B4">
        <w:rPr>
          <w:lang w:eastAsia="en-GB"/>
        </w:rPr>
        <w:lastRenderedPageBreak/>
        <w:t xml:space="preserve"> </w:t>
      </w:r>
      <w:r>
        <w:rPr>
          <w:i/>
          <w:lang w:val="en-CA" w:eastAsia="fr-FR"/>
        </w:rPr>
        <w:t>Animal genetic resources for food and agriculture –</w:t>
      </w:r>
      <w:r w:rsidRPr="005A30B0">
        <w:rPr>
          <w:lang w:val="en-CA" w:eastAsia="fr-FR"/>
        </w:rPr>
        <w:t xml:space="preserve"> geogaphical</w:t>
      </w:r>
      <w:r>
        <w:rPr>
          <w:lang w:val="en-CA"/>
        </w:rPr>
        <w:t xml:space="preserve"> Europe and the Caucasus have by far the highest proportion of animal breeds at risk in the world (31 and 35 per cent of mammalian and avian breeds, respectively) and the highest absolute number of at-risk breeds (446 mammalian and 75 avian breeds corresponding to 79% and 91% of total breed extinction at global scale, respectively) (</w:t>
      </w:r>
      <w:r w:rsidR="00577D1B">
        <w:rPr>
          <w:b/>
          <w:lang w:val="en-CA"/>
        </w:rPr>
        <w:t>Figure 3.15</w:t>
      </w:r>
      <w:r>
        <w:rPr>
          <w:lang w:val="en-CA"/>
        </w:rPr>
        <w:t xml:space="preserve">). </w:t>
      </w:r>
      <w:r>
        <w:rPr>
          <w:lang w:val="en-CA" w:eastAsia="fr-FR"/>
        </w:rPr>
        <w:t xml:space="preserve">In several countries, populations of native breeds, although generally well adapted to local circumstances and resources and forming an important part of our cultural heritage and regional identity in </w:t>
      </w:r>
      <w:r>
        <w:rPr>
          <w:lang w:val="en-CA"/>
        </w:rPr>
        <w:t>Europe and Central Asia</w:t>
      </w:r>
      <w:r>
        <w:rPr>
          <w:lang w:val="en-CA" w:eastAsia="fr-FR"/>
        </w:rPr>
        <w:t xml:space="preserve">, remain at critically low numbers, being replaced by a few and widespread highly productive breeds. Native breeds make up only a small part of the total population, and nearly 40% of native breeds are at risk in </w:t>
      </w:r>
      <w:r>
        <w:rPr>
          <w:lang w:val="en-CA"/>
        </w:rPr>
        <w:t>Europe and Central Asia</w:t>
      </w:r>
      <w:r>
        <w:rPr>
          <w:lang w:val="en-CA" w:eastAsia="fr-FR"/>
        </w:rPr>
        <w:t xml:space="preserve">, i.e. the highest value for all global regions </w:t>
      </w:r>
      <w:r>
        <w:rPr>
          <w:lang w:val="en-CA" w:eastAsia="fr-FR"/>
        </w:rPr>
        <w:fldChar w:fldCharType="begin" w:fldLock="1"/>
      </w:r>
      <w:r>
        <w:rPr>
          <w:lang w:val="en-CA" w:eastAsia="fr-FR"/>
        </w:rPr>
        <w:instrText>ADDIN CSL_CITATION { "citationItems" : [ { "id" : "ITEM-1", "itemData" : { "ISBN" : "9780415838887", "author" : [ { "dropping-particle" : "", "family" : "Food and Agriculture Organization (FAO)", "given" : "", "non-dropping-particle" : "", "parse-names" : false, "suffix" : "" } ], "id" : "ITEM-1", "issued" : { "date-parts" : [ [ "2015" ] ] }, "page" : "edited by B.D. Scherf &amp; D. Pilling", "title" : "The Second Report on the State of the World\u2019s Animal Genetic Resources for Food and Agriculture", "type" : "article-journal" }, "uris" : [ "http://www.mendeley.com/documents/?uuid=f2c6e025-e03a-4333-812e-eee1ae9de6b8" ] } ], "mendeley" : { "formattedCitation" : "(Food and Agriculture Organization (FAO), 2015)", "plainTextFormattedCitation" : "(Food and Agriculture Organization (FAO), 2015)", "previouslyFormattedCitation" : "(Food and Agriculture Organization (FAO), 2015)" }, "properties" : {  }, "schema" : "https://github.com/citation-style-language/schema/raw/master/csl-citation.json" }</w:instrText>
      </w:r>
      <w:r>
        <w:rPr>
          <w:lang w:val="en-CA" w:eastAsia="fr-FR"/>
        </w:rPr>
        <w:fldChar w:fldCharType="separate"/>
      </w:r>
      <w:r>
        <w:rPr>
          <w:lang w:val="en-CA" w:eastAsia="fr-FR"/>
        </w:rPr>
        <w:t>(</w:t>
      </w:r>
      <w:r w:rsidRPr="00FC4200">
        <w:rPr>
          <w:lang w:val="en-CA" w:eastAsia="fr-FR"/>
        </w:rPr>
        <w:t>FAO, 2015</w:t>
      </w:r>
      <w:r w:rsidR="00A07DE9">
        <w:rPr>
          <w:lang w:val="en-CA" w:eastAsia="fr-FR"/>
        </w:rPr>
        <w:t>a</w:t>
      </w:r>
      <w:r>
        <w:rPr>
          <w:lang w:val="en-CA" w:eastAsia="fr-FR"/>
        </w:rPr>
        <w:t>)</w:t>
      </w:r>
      <w:r>
        <w:rPr>
          <w:lang w:val="en-CA" w:eastAsia="fr-FR"/>
        </w:rPr>
        <w:fldChar w:fldCharType="end"/>
      </w:r>
      <w:r>
        <w:rPr>
          <w:lang w:val="en-CA" w:eastAsia="fr-FR"/>
        </w:rPr>
        <w:t xml:space="preserve">. Overall, the situation of animal genetic resources is stable but negative in </w:t>
      </w:r>
      <w:r>
        <w:rPr>
          <w:lang w:val="en-CA"/>
        </w:rPr>
        <w:t>Europe and Central Asia</w:t>
      </w:r>
      <w:r>
        <w:rPr>
          <w:lang w:val="en-CA" w:eastAsia="fr-FR"/>
        </w:rPr>
        <w:t>.</w:t>
      </w:r>
    </w:p>
    <w:p w14:paraId="64C4A9F7" w14:textId="10D597E2" w:rsidR="00F5452A" w:rsidRPr="00F5452A" w:rsidRDefault="00F5452A" w:rsidP="00F5452A">
      <w:pPr>
        <w:rPr>
          <w:lang w:val="en-US"/>
        </w:rPr>
      </w:pPr>
      <w:r>
        <w:rPr>
          <w:lang w:eastAsia="en-GB"/>
        </w:rPr>
        <w:drawing>
          <wp:inline distT="0" distB="0" distL="0" distR="0" wp14:anchorId="6D3080A8" wp14:editId="49FDAA12">
            <wp:extent cx="5759450" cy="5008245"/>
            <wp:effectExtent l="0" t="0" r="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7"/>
                    <a:stretch>
                      <a:fillRect/>
                    </a:stretch>
                  </pic:blipFill>
                  <pic:spPr>
                    <a:xfrm>
                      <a:off x="0" y="0"/>
                      <a:ext cx="5759450" cy="5008245"/>
                    </a:xfrm>
                    <a:prstGeom prst="rect">
                      <a:avLst/>
                    </a:prstGeom>
                  </pic:spPr>
                </pic:pic>
              </a:graphicData>
            </a:graphic>
          </wp:inline>
        </w:drawing>
      </w:r>
    </w:p>
    <w:p w14:paraId="05E4C966" w14:textId="7E30ADD9" w:rsidR="0048205B" w:rsidRDefault="0048205B" w:rsidP="00AE389F">
      <w:pPr>
        <w:rPr>
          <w:lang w:val="en-CA"/>
        </w:rPr>
      </w:pPr>
      <w:r>
        <w:rPr>
          <w:i/>
          <w:lang w:val="en-CA" w:eastAsia="fr-FR"/>
        </w:rPr>
        <w:t xml:space="preserve">Arable plants and weeds - </w:t>
      </w:r>
      <w:r>
        <w:rPr>
          <w:lang w:val="en-CA" w:eastAsia="fr-FR"/>
        </w:rPr>
        <w:t xml:space="preserve">The species diversity of arable plants has decreased since 1950 (by around 20%; </w:t>
      </w:r>
      <w:r>
        <w:rPr>
          <w:lang w:val="en-CA" w:eastAsia="fr-FR"/>
        </w:rPr>
        <w:fldChar w:fldCharType="begin" w:fldLock="1"/>
      </w:r>
      <w:r>
        <w:rPr>
          <w:lang w:val="en-CA" w:eastAsia="fr-FR"/>
        </w:rPr>
        <w:instrText>ADDIN CSL_CITATION { "citationItems" : [ { "id" : "ITEM-1", "itemData" : { "DOI" : "10.1111/wre.12123", "ISBN" : "00431737 (ISSN)", "ISSN" : "13653180", "abstract" : "Changing agricultural practices have dramatically altered the arable flora of Europe since the Second World War. We conducted a meta-analysis of the available literature to assess the dynamics of species richness and species traits in the arable flora across Europe during this time period. We found a total of 32 publications, yielding 53 data sets with an average number of 252 studied plots per data set. Average species number per plot of arable plants across all data sets declined by about 20%. However, twelve data sets showed an increase in average species number per plot, including all studies starting after 1980. Plant species preferring nutrient-rich sites, neophytes and monocotyledons generally increased since 1980, while characteristic or threatened species of arable weed communities further declined. This temporal development of the European arable flora suggests that the changes happening in agricultural management since the 1980s, such as organic farming and reduced pesticide input, may have helped slow the decline of the arable flora in terms of species number, but not in terms of characteristic or threatened arable weeds. Hence, more specific measures are necessary to stop decline of the latter, making sure that these measures are advantageous for rare and characteristic arable species, but not for harmful weeds. Weed Research \u00a9 2015 European Weed Research Society.", "author" : [ { "dropping-particle" : "", "family" : "Richner", "given" : "N.", "non-dropping-particle" : "", "parse-names" : false, "suffix" : "" }, { "dropping-particle" : "", "family" : "Holderegger", "given" : "R.", "non-dropping-particle" : "", "parse-names" : false, "suffix" : "" }, { "dropping-particle" : "", "family" : "Linder", "given" : "H. P.", "non-dropping-particle" : "", "parse-names" : false, "suffix" : "" }, { "dropping-particle" : "", "family" : "Walter", "given" : "T.", "non-dropping-particle" : "", "parse-names" : false, "suffix" : "" } ], "container-title" : "Weed Research", "editor" : [ { "dropping-particle" : "", "family" : "Westerman", "given" : "Paula", "non-dropping-particle" : "", "parse-names" : false, "suffix" : "" } ], "id" : "ITEM-1", "issue" : "1", "issued" : { "date-parts" : [ [ "2015", "2" ] ] }, "page" : "1-13", "title" : "Reviewing change in the arable flora of Europe: A meta-analysis", "type" : "article-journal", "volume" : "55" }, "uris" : [ "http://www.mendeley.com/documents/?uuid=81d28c62-c457-491e-8952-8bb2525d39dd" ] } ], "mendeley" : { "formattedCitation" : "(Richner, Holderegger, Linder, &amp; Walter, 2015)", "plainTextFormattedCitation" : "(Richner, Holderegger, Linder, &amp; Walter, 2015)", "previouslyFormattedCitation" : "(Richner, Holderegger, Linder, &amp; Walter, 2015)" }, "properties" : {  }, "schema" : "https://github.com/citation-style-language/schema/raw/master/csl-citation.json" }</w:instrText>
      </w:r>
      <w:r>
        <w:rPr>
          <w:lang w:val="en-CA" w:eastAsia="fr-FR"/>
        </w:rPr>
        <w:fldChar w:fldCharType="separate"/>
      </w:r>
      <w:r>
        <w:rPr>
          <w:lang w:val="en-CA" w:eastAsia="fr-FR"/>
        </w:rPr>
        <w:t>(Richner</w:t>
      </w:r>
      <w:r w:rsidR="00404D51">
        <w:rPr>
          <w:i/>
          <w:lang w:val="en-CA" w:eastAsia="fr-FR"/>
        </w:rPr>
        <w:t xml:space="preserve"> et al.</w:t>
      </w:r>
      <w:r>
        <w:rPr>
          <w:lang w:val="en-CA" w:eastAsia="fr-FR"/>
        </w:rPr>
        <w:t>, 2015)</w:t>
      </w:r>
      <w:r>
        <w:rPr>
          <w:lang w:val="en-CA" w:eastAsia="fr-FR"/>
        </w:rPr>
        <w:fldChar w:fldCharType="end"/>
      </w:r>
      <w:r>
        <w:rPr>
          <w:lang w:val="en-CA" w:eastAsia="fr-FR"/>
        </w:rPr>
        <w:t xml:space="preserve">. The abundance of arable plants has also decreased </w:t>
      </w:r>
      <w:r>
        <w:rPr>
          <w:lang w:val="en-CA" w:eastAsia="fr-FR"/>
        </w:rPr>
        <w:fldChar w:fldCharType="begin" w:fldLock="1"/>
      </w:r>
      <w:r>
        <w:rPr>
          <w:lang w:val="en-CA" w:eastAsia="fr-FR"/>
        </w:rPr>
        <w:instrText>ADDIN CSL_CITATION { "citationItems" : [ { "id" : "ITEM-1", "itemData" : { "DOI" : "10.1111/ddi.12102", "ISBN" : "1472-4642", "ISSN" : "13669516", "abstract" : "Aim To assess the consequences of agricultural intensification since the 1950s for Central Europe's plant communities of arable plants. Location Central Germany. Methods We employed a semipermanent plot design to analyse changes in 392 field interiors for 10 study regions, including sandy, limestone and loamy sites between the 1950s/60s and 2009. Results The analysis revealed a reduction in the regional species pool during the 50-year period of 23% (from 301 to 233 vascular species) and dramatic losses in plot-level diversity (from medians of 24 to 7). Median cover of spontaneously growing arable plants decreased from 30% to 3%. Losses were disproportionally larger on limestone sites while sandy sites maintained a larger fraction of the original diversity. Archaeophytes, neophytes and most Poaceae (including some aggressive weeds) showed similarly strong losses as indigenous plants. This contradicts the assumption that grasses and neophytes are generally profiting from agricultural intensification. Crop diversity decreased from 25 crop plants present in the 1950s/60s to only 16 in 2009, while crop cover generally increased. Winter cereals, oilseed rape and maize are dominant today, while all other crop types showed strong declines. Main conclusions Vegetation change over time depended on soil substrate with once markedly different arable communities now showing more homogenized community structure. Increasing Ellenberg indicator values for nitrogen and pH point to N fertilization as a major driver of change. New conservation measures such as the establishment of field flora reserves and agri-environment schemes with less intensive land use are thus urgently needed especially on limest</w:instrText>
      </w:r>
      <w:r w:rsidRPr="0046771E">
        <w:rPr>
          <w:lang w:val="de-CH" w:eastAsia="fr-FR"/>
        </w:rPr>
        <w:instrText>one substrates to bring an end to the decline of this functionally distinct and increasingly threatened component of the Central European flora.", "author" : [ { "dropping-particle" : "", "family" : "Meyer", "given" : "Stefan", "non-dropping-particle" : "", "parse-names" : false, "suffix" : "" }, { "dropping-particle" : "", "family" : "Wesche", "given" : "Karsten", "non-dropping-particle" : "", "parse-names" : false, "suffix" : "" }, { "dropping-particle" : "", "family" : "Krause", "given" : "Benjamin", "non-dropping-particle" : "", "parse-names" : false, "suffix" : "" }, { "dropping-particle" : "", "family" : "Leuschner", "given" : "Christoph", "non-dropping-particle" : "", "parse-names" : false, "suffix" : "" } ], "container-title" : "Diversity and Distributions", "id" : "ITEM-1", "issue" : "9", "issued" : { "date-parts" : [ [ "2013" ] ] }, "page" : "1175-1187", "title" : "Dramatic losses of specialist arable plants in Central Germany since the 1950s/60s - a cross-regional analysis", "type" : "article-journal", "volume" : "19" }, "uris" : [ "http://www.mendeley.com/documents/?uuid=168a38ea-aebf-4286-a264-f7a22b8b94a2" ] } ], "mendeley" : { "formattedCitation" : "(Meyer, Wesche, Krause, &amp; Leuschner, 2013)", "plainTextFormattedCitation" : "(Meyer, Wesche, Krause, &amp; Leuschner, 2013)", "previouslyFormattedCitation" : "(Meyer, Wesche, Krause, &amp; Leuschner, 2013)" }, "properties" : {  }, "schema" : "https://github.com/citation-style-language/schema/raw/master/csl-citation.json" }</w:instrText>
      </w:r>
      <w:r>
        <w:rPr>
          <w:lang w:val="en-CA" w:eastAsia="fr-FR"/>
        </w:rPr>
        <w:fldChar w:fldCharType="separate"/>
      </w:r>
      <w:r w:rsidRPr="0046771E">
        <w:rPr>
          <w:lang w:val="de-CH" w:eastAsia="fr-FR"/>
        </w:rPr>
        <w:t>(Meyer</w:t>
      </w:r>
      <w:r w:rsidR="00404D51">
        <w:rPr>
          <w:i/>
          <w:lang w:val="de-CH" w:eastAsia="fr-FR"/>
        </w:rPr>
        <w:t xml:space="preserve"> et al.</w:t>
      </w:r>
      <w:r w:rsidRPr="0046771E">
        <w:rPr>
          <w:lang w:val="de-CH" w:eastAsia="fr-FR"/>
        </w:rPr>
        <w:t>, 2013</w:t>
      </w:r>
      <w:r>
        <w:rPr>
          <w:lang w:val="de-CH" w:eastAsia="fr-FR"/>
        </w:rPr>
        <w:t xml:space="preserve">; </w:t>
      </w:r>
      <w:r>
        <w:rPr>
          <w:lang w:val="en-CA" w:eastAsia="fr-FR"/>
        </w:rPr>
        <w:fldChar w:fldCharType="end"/>
      </w:r>
      <w:r>
        <w:rPr>
          <w:lang w:val="en-CA" w:eastAsia="fr-FR"/>
        </w:rPr>
        <w:fldChar w:fldCharType="begin" w:fldLock="1"/>
      </w:r>
      <w:r w:rsidRPr="0046771E">
        <w:rPr>
          <w:lang w:val="de-CH" w:eastAsia="fr-FR"/>
        </w:rPr>
        <w:instrText>ADDIN CSL_CITATION { "citationItems" : [ { "id" : "ITEM-1", "itemData" : { "DOI" : "10.1111/wre.12123", "ISBN" : "00431737 (ISSN)", "ISSN" : "13653180", "abstract" : "Changing agricultural practices have dramatically altered the arable flora of Europe since the Second World War. We conducted a meta-analysis of the available literature to assess the dynamics of species richness and species traits in the arable flora across Europe during this time period. We found a total of 32 publications, yielding 53 data sets with an average number of 252 studied plots per data set. Average species number per plot of arable plants across all data sets declined by about 20%. However, twelve data sets showed an increase in average species number per plot, including all studies starting after 1980. Plant species preferring nutrient-rich sites, neophytes and monocotyledons generally increased since 1980, while characteristic or threatened species of arable weed communities further declined. This temporal development of the European arable flora suggests that the changes happening in agricultural management since the 1980s, such as organic farming and reduced pesticide input, may have helped slow the decline of the arable flora in terms of species number, but not in terms of characteristic or threatened arable weeds. Hence, more specific measures are necessary to stop decline of the latter, making sure that these measures are advantageous for rare and charac</w:instrText>
      </w:r>
      <w:r w:rsidRPr="00131213">
        <w:rPr>
          <w:lang w:val="de-CH" w:eastAsia="fr-FR"/>
        </w:rPr>
        <w:instrText>teristic arable species, but not for harmful weeds. Weed Research \u00a9 2015 European Weed Research Society.", "author" : [ { "dropping-particle" : "", "family" : "Richner", "given" : "N.", "non-dropping-particle" : "", "parse-names" : false, "suffix" : "" }, { "dropping-particle" : "", "family" : "Holderegger", "given" : "R.", "non-dropping-particle" : "", "parse-names" : false, "suffix" : "" }, { "dropping-particle" : "", "family" : "Linder", "given" : "H. P.", "non-dropping-particle" : "", "parse-names" : false, "suffix" : "" }, { "dropping-particle" : "", "family" : "Walter", "given" : "T.", "non-dropping-particle" : "", "parse-names" : false, "suffix" : "" } ], "container-title" : "Weed Research", "editor" : [ { "dropping-particle" : "", "family" : "Westerman", "given" : "Paula", "non-dropping-particle" : "", "parse-names" : false, "suffix" : "" } ], "id" : "ITEM-1", "issue" : "1", "issued" : { "date-parts" : [ [ "2015", "2" ] ] }, "page" : "1-13", "title" : "Reviewing change in the arable flora of Europe: A meta-analysis", "type" : "article-journal", "volume" : "55" }, "uris" : [ "http://www.mendeley.com/documents/?uuid=81d28c62-c457-491e-8952-8bb2525d39dd" ] } ], "mendeley" : { "formattedCitation" : "(Richner et al., 2015)", "plainTextFormattedCitation" : "(Richner et al., 2015)", "previouslyFormattedCitation" : "(Richner et al., 2015)" }, "properties" : {  }, "schema" : "https://github.com/citation-style-language/schema/raw/master/csl-citation.json" }</w:instrText>
      </w:r>
      <w:r>
        <w:rPr>
          <w:lang w:val="en-CA" w:eastAsia="fr-FR"/>
        </w:rPr>
        <w:fldChar w:fldCharType="separate"/>
      </w:r>
      <w:r w:rsidRPr="00131213">
        <w:rPr>
          <w:lang w:val="de-CH" w:eastAsia="fr-FR"/>
        </w:rPr>
        <w:t xml:space="preserve">Richner </w:t>
      </w:r>
      <w:r w:rsidR="00301BD0" w:rsidRPr="00301BD0">
        <w:rPr>
          <w:i/>
          <w:lang w:val="de-CH" w:eastAsia="fr-FR"/>
        </w:rPr>
        <w:t>et al.</w:t>
      </w:r>
      <w:r w:rsidRPr="00131213">
        <w:rPr>
          <w:lang w:val="de-CH" w:eastAsia="fr-FR"/>
        </w:rPr>
        <w:t>, 2015)</w:t>
      </w:r>
      <w:r>
        <w:rPr>
          <w:lang w:val="en-CA" w:eastAsia="fr-FR"/>
        </w:rPr>
        <w:fldChar w:fldCharType="end"/>
      </w:r>
      <w:r w:rsidRPr="00131213">
        <w:rPr>
          <w:lang w:val="de-CH" w:eastAsia="fr-FR"/>
        </w:rPr>
        <w:t xml:space="preserve">. In particular, the abundance of rare arable plant species characteristic of traditional management has decreased since the 1950s. </w:t>
      </w:r>
      <w:r>
        <w:rPr>
          <w:lang w:val="en-CA" w:eastAsia="fr-FR"/>
        </w:rPr>
        <w:t xml:space="preserve">These trends probably hold true all over </w:t>
      </w:r>
      <w:r>
        <w:rPr>
          <w:lang w:val="en-CA"/>
        </w:rPr>
        <w:t>Europe and Central Asia</w:t>
      </w:r>
      <w:r>
        <w:rPr>
          <w:lang w:val="en-CA" w:eastAsia="fr-FR"/>
        </w:rPr>
        <w:t>. The functional diversity of arable plants has changed from the 1950s to 2011, with an increase of arable weeds linked to high nutrient demand and resistance to extreme pH, and herbicides</w:t>
      </w:r>
      <w:r>
        <w:rPr>
          <w:lang w:val="en-CA"/>
        </w:rPr>
        <w:t xml:space="preserve"> </w:t>
      </w:r>
      <w:r>
        <w:rPr>
          <w:lang w:val="en-CA" w:eastAsia="fr-FR"/>
        </w:rPr>
        <w:fldChar w:fldCharType="begin" w:fldLock="1"/>
      </w:r>
      <w:r>
        <w:rPr>
          <w:lang w:val="en-CA" w:eastAsia="fr-FR"/>
        </w:rPr>
        <w:instrText>ADDIN CSL_CITATION { "citationItems" : [ { "id" : "ITEM-1", "itemData" : { "DOI" : "10.1111/wre.12123", "ISBN" : "00431737 (ISSN)", "ISSN" : "13653180", "abstract" : "Changing agricultural practices have dramatically altered the arable flora of Europe since the Second World War. We conducted a meta-analysis of the available literature to assess the dynamics of species richness and species traits in the arable flora across Europe during this time period. We found a total of 32 publications, yielding 53 data sets with an average number of 252 studied plots per data set. Average species number per plot of arable plants across all data sets declined by about 20%. However, twelve data sets showed an increase in average species number per plot, including all studies starting after 1980. Plant species preferring nutrient-rich sites, neophytes and monocotyledons generally increased since 1980, while characteristic or threatened species of arable weed communities further declined. This temporal development of the European arable flora suggests that the changes happening in agricultural management since the 1980s, such as organic farming and reduced pesticide input, may have helped slow the decline of the arable flora in terms of species number, but not in terms of characteristic or threatened arable weeds. Hence, more specific measures are necessary to stop decline of the latter, making sure that these measures are advantageous for rare and characteristic arable species, but not for harmful weeds. Weed Research \u00a9 2015 European Weed Research Society.", "author" : [ { "dropping-particle" : "", "family" : "Richner", "given" : "N.", "non-dropping-particle" : "", "parse-names" : false, "suffix" : "" }, { "dropping-particle" : "", "family" : "Holderegger", "given" : "R.", "non-dropping-particle" : "", "parse-names" : false, "suffix" : "" }, { "dropping-particle" : "", "family" : "Linder", "given" : "H. P.", "non-dropping-particle" : "", "parse-names" : false, "suffix" : "" }, { "dropping-particle" : "", "family" : "Walter", "given" : "T.", "non-dropping-particle" : "", "parse-names" : false, "suffix" : "" } ], "container-title" : "Weed Research", "editor" : [ { "dropping-particle" : "", "family" : "Westerman", "given" : "Paula", "non-dropping-particle" : "", "parse-names" : false, "suffix" : "" } ], "id" : "ITEM-1", "issue" : "1", "issued" : { "date-parts" : [ [ "2015", "2" ] ] }, "page" : "1-13", "title" : "Reviewing change in the arable flora of Europe: A meta-analysis", "type" : "article-journal", "volume" : "55" }, "uris" : [ "http://www.mendeley.com/documents/?uuid=81d28c62-c457-491e-8952-8bb2525d39dd" ] } ], "mendeley" : { "formattedCitation" : "(Richner et al., 2015)", "plainTextFormattedCitation" : "(Richner et al., 2015)", "previouslyFormattedCitation" : "(Richner et al., 2015)" }, "properties" : {  }, "schema" : "https://github.com/citation-style-language/schema/raw/master/csl-citation.json" }</w:instrText>
      </w:r>
      <w:r>
        <w:rPr>
          <w:lang w:val="en-CA" w:eastAsia="fr-FR"/>
        </w:rPr>
        <w:fldChar w:fldCharType="separate"/>
      </w:r>
      <w:r>
        <w:rPr>
          <w:lang w:val="en-CA" w:eastAsia="fr-FR"/>
        </w:rPr>
        <w:t xml:space="preserve">(Richner </w:t>
      </w:r>
      <w:r w:rsidR="00301BD0" w:rsidRPr="00301BD0">
        <w:rPr>
          <w:i/>
          <w:lang w:val="en-CA" w:eastAsia="fr-FR"/>
        </w:rPr>
        <w:t>et al.</w:t>
      </w:r>
      <w:r>
        <w:rPr>
          <w:lang w:val="en-CA" w:eastAsia="fr-FR"/>
        </w:rPr>
        <w:t>, 2015)</w:t>
      </w:r>
      <w:r>
        <w:rPr>
          <w:lang w:val="en-CA" w:eastAsia="fr-FR"/>
        </w:rPr>
        <w:fldChar w:fldCharType="end"/>
      </w:r>
      <w:r>
        <w:rPr>
          <w:lang w:val="en-CA" w:eastAsia="fr-FR"/>
        </w:rPr>
        <w:t>.</w:t>
      </w:r>
      <w:r w:rsidRPr="00E27A7F">
        <w:rPr>
          <w:lang w:val="en-CA" w:eastAsia="fr-FR"/>
        </w:rPr>
        <w:t xml:space="preserve"> </w:t>
      </w:r>
      <w:r>
        <w:rPr>
          <w:lang w:val="en-CA" w:eastAsia="fr-FR"/>
        </w:rPr>
        <w:t xml:space="preserve">25% of weed taxa are threatened in Tajikistan, including 18 endemic and four subendemic plants </w:t>
      </w:r>
      <w:r>
        <w:rPr>
          <w:lang w:val="en-CA" w:eastAsia="fr-FR"/>
        </w:rPr>
        <w:fldChar w:fldCharType="begin" w:fldLock="1"/>
      </w:r>
      <w:r>
        <w:rPr>
          <w:lang w:val="en-CA" w:eastAsia="fr-FR"/>
        </w:rPr>
        <w:instrText>ADDIN CSL_CITATION { "citationItems" : [ { "id" : "ITEM-1", "itemData" : { "DOI" : "10.1111/wre.12103", "ISBN" : "1365-3180", "ISSN" : "13653180", "author" : [ { "dropping-particle" : "", "family" : "Nowak", "given" : "A.", "non-dropping-particle" : "", "parse-names" : false, "suffix" : "" }, { "dropping-particle" : "", "family" : "Nowak", "given" : "S.", "non-dropping-particle" : "", "parse-names" : false, "suffix" : "" }, { "dropping-particle" : "", "family" : "Nobis", "given" : "M.", "non-dropping-particle" : "", "parse-names" : false, "suffix" : "" }, { "dropping-particle" : "", "family" : "Nobis", "given" : "A.", "non-dropping-particle" : "", "parse-names" : false, "suffix" : "" } ], "container-title" : "Weed Research", "editor" : [ { "dropping-particle" : "", "family" : "Davis", "given" : "Adam", "non-dropping-particle" : "", "parse-names" : false, "suffix" : "" } ], "id" : "ITEM-1", "issue" : "6", "issued" : { "date-parts" : [ [ "2014", "12" ] ] }, "page" : "635-648", "title" : "A report on the conservation status of segetal weeds in Tajikistan", "type" : "article-journal", "volume" : "54" }, "uris" : [ "http://www.mendeley.com/documents/?uuid=06e8b0f8-1ac4-3e51-b626-3bbd0675f57e" ] }, { "id" : "ITEM-2", "itemData" : { "author" : [ { "dropping-particle" : "", "family" : "Nowak", "given" : "A.", "non-dropping-particle" : "", "parse-names" : false, "suffix" : "" }, { "dropping-particle" : "", "family" : "Nowak", "given" : "S.", "non-dropping-particle" : "", "parse-names" : false, "suffix" : "" } ], "container-title" : "Pakistan Journal of Botany", "id" : "ITEM-2", "issue" : "4", "issued" : { "date-parts" : [ [ "2015" ] ] }, "page" : "1415-1422", "title" : "Distribution patterns of segetal weeds of cereal crops in tajikistan", "type" : "article-journal", "volume" : "47" }, "uris" : [ "http://www.mendeley.com/documents/?uuid=61867752-a213-345b-ba64-227dd97ded4e" ] } ], "mendeley" : { "formattedCitation" : "(A. Nowak &amp; Nowak, 2015; A. Nowak, Nowak, Nobis, &amp; Nobis, 2014)", "plainTextFormattedCitation" : "(A. Nowak &amp; Nowak, 2015; A. Nowak, Nowak, Nobis, &amp; Nobis, 2014)", "previouslyFormattedCitation" : "(A. Nowak &amp; Nowak, 2015; A. Nowak, Nowak, Nobis, &amp; Nobis, 2014)" }, "properties" : {  }, "schema" : "https://github.com/citation-style-language/schema/raw/master/csl-citation.json" }</w:instrText>
      </w:r>
      <w:r>
        <w:rPr>
          <w:lang w:val="en-CA" w:eastAsia="fr-FR"/>
        </w:rPr>
        <w:fldChar w:fldCharType="separate"/>
      </w:r>
      <w:r>
        <w:rPr>
          <w:lang w:val="en-CA" w:eastAsia="fr-FR"/>
        </w:rPr>
        <w:t>(Nowak &amp; Nowak, 2015; Nowak</w:t>
      </w:r>
      <w:r w:rsidR="00404D51">
        <w:rPr>
          <w:i/>
          <w:lang w:val="en-CA" w:eastAsia="fr-FR"/>
        </w:rPr>
        <w:t xml:space="preserve"> et al.</w:t>
      </w:r>
      <w:r>
        <w:rPr>
          <w:lang w:val="en-CA" w:eastAsia="fr-FR"/>
        </w:rPr>
        <w:t>, 2014)</w:t>
      </w:r>
      <w:r>
        <w:rPr>
          <w:lang w:val="en-CA" w:eastAsia="fr-FR"/>
        </w:rPr>
        <w:fldChar w:fldCharType="end"/>
      </w:r>
      <w:r w:rsidR="00871B74">
        <w:rPr>
          <w:lang w:val="en-CA" w:eastAsia="fr-FR"/>
        </w:rPr>
        <w:t>.</w:t>
      </w:r>
    </w:p>
    <w:p w14:paraId="350F04CA" w14:textId="3FC47A5B" w:rsidR="0048205B" w:rsidRDefault="0048205B" w:rsidP="00AE389F">
      <w:pPr>
        <w:rPr>
          <w:lang w:val="en-CA"/>
        </w:rPr>
      </w:pPr>
      <w:r>
        <w:rPr>
          <w:i/>
          <w:lang w:val="en-CA" w:eastAsia="fr-FR"/>
        </w:rPr>
        <w:lastRenderedPageBreak/>
        <w:t xml:space="preserve">Plant genetic resources and crop wild relatives for food and agriculture - </w:t>
      </w:r>
      <w:r>
        <w:rPr>
          <w:lang w:val="en-CA"/>
        </w:rPr>
        <w:t xml:space="preserve">The number of plant varieties conserved </w:t>
      </w:r>
      <w:r>
        <w:rPr>
          <w:i/>
          <w:lang w:val="en-CA"/>
        </w:rPr>
        <w:t>ex situ</w:t>
      </w:r>
      <w:r>
        <w:rPr>
          <w:lang w:val="en-CA"/>
        </w:rPr>
        <w:t xml:space="preserve"> has increased in Europe, as a result of selection and efficient storage approaches. H</w:t>
      </w:r>
      <w:r>
        <w:rPr>
          <w:rFonts w:cs="êÔˇø17†T†q~Ç6(ˇø¿™M7¥["/>
          <w:lang w:val="en-CA" w:eastAsia="fr-FR"/>
        </w:rPr>
        <w:t>owever, much of the diversity of crop wild relatives and underused species relevant for food and agriculture still needs to be secured for present and future use (</w:t>
      </w:r>
      <w:r w:rsidRPr="00FC4200">
        <w:rPr>
          <w:rFonts w:cs="êÔˇø17†T†q~Ç6(ˇø¿™M7¥["/>
          <w:lang w:val="en-CA" w:eastAsia="fr-FR"/>
        </w:rPr>
        <w:t>FAO, 2015</w:t>
      </w:r>
      <w:r w:rsidR="00A07DE9">
        <w:rPr>
          <w:rFonts w:cs="êÔˇø17†T†q~Ç6(ˇø¿™M7¥["/>
          <w:lang w:val="en-CA" w:eastAsia="fr-FR"/>
        </w:rPr>
        <w:t>a</w:t>
      </w:r>
      <w:r>
        <w:rPr>
          <w:rFonts w:cs="êÔˇø17†T†q~Ç6(ˇø¿™M7¥["/>
          <w:lang w:val="en-CA" w:eastAsia="fr-FR"/>
        </w:rPr>
        <w:t xml:space="preserve">). </w:t>
      </w:r>
      <w:r>
        <w:rPr>
          <w:lang w:val="en-CA" w:eastAsia="fr-FR"/>
        </w:rPr>
        <w:t xml:space="preserve">Regarding the genetic diversity of crop plants actually cultivated </w:t>
      </w:r>
      <w:r>
        <w:rPr>
          <w:i/>
          <w:lang w:val="en-CA" w:eastAsia="fr-FR"/>
        </w:rPr>
        <w:t>in situ</w:t>
      </w:r>
      <w:r>
        <w:rPr>
          <w:lang w:val="en-CA" w:eastAsia="fr-FR"/>
        </w:rPr>
        <w:t xml:space="preserve">, a reduction in diversity occurred up to the 1960s due to the replacement of landraces by modern cultivars and to the low number of cultivars actually cultivated over large areas, while no further reduction </w:t>
      </w:r>
      <w:r>
        <w:rPr>
          <w:color w:val="000000"/>
          <w:lang w:val="en-CA" w:eastAsia="fr-FR"/>
        </w:rPr>
        <w:t xml:space="preserve">or increase of diversity was observed after 1980 </w:t>
      </w:r>
      <w:r>
        <w:rPr>
          <w:color w:val="000000"/>
          <w:lang w:val="en-CA" w:eastAsia="fr-FR"/>
        </w:rPr>
        <w:fldChar w:fldCharType="begin" w:fldLock="1"/>
      </w:r>
      <w:r>
        <w:rPr>
          <w:color w:val="000000"/>
          <w:lang w:val="en-CA" w:eastAsia="fr-FR"/>
        </w:rPr>
        <w:instrText>ADDIN CSL_CITATION { "citationItems" : [ { "id" : "ITEM-1", "itemData" : { "DOI" : "10.1016/j.agee.2014.06.003", "ISSN" : "01678809", "abstract" : "Changing and more volatile climate conditions are leading to higher vulnerability and lower resilience for crop production. Recent studies indicate that crop diversity in agricultural fields may ensure pest control and yield stability in the face of environmental changes. However, few studies have evaluated crop diversity in the field, especially at the within-species level. Applying a new indicator, HT*, which integrates both the spatial evenness of different varieties and molecular genetic data (within and between variety genetic diversity), we followed the evolution of bread wheat genetic diversity on French agricultural landscapes during the 20th century. To our knowledge, the monitoring of crop genetic diversity at such a large but detailed spatial and temporal scale has never before been conducted. In comparison to two frequently used but less integrative indicators (the number of varieties grown in the field and their allelic diversity as measured by the Nei index), the HT* indicator revealed increasing genetic homogenization overall. This trend was due to the disappearance of diversity within varieties (initial replacement of landraces by more homogeneous old lines and later by modern pure lines), to the spatial homogenization occurring in the last period of the 20th century with the different 'd\u00e9partements' (French administrative territories) progressively cultivating the same varieties and to their increasing genetic similarities. This result calls into question the effects of plant breeding, seed system organization and seed regulation on wheat genetic diversity, especially in the context of current environmental changes. \u00a9 2014 Elsevier B.V.", "author" : [ { "dropping-particle" : "", "family" : "Bonnin", "given" : "Isabelle", "non-dropping-particle" : "", "parse-names" : false, "suffix" : "" }, { "dropping-particle" : "", "family" : "Bonneuil", "given" : "Christophe", "non-dropping-particle" : "", "parse-names" : false, "suffix" : "" }, { "dropping-particle" : "", "family" : "Goffaux", "given" : "Robin", "non-dropping-particle" : "", "parse-names" : false, "suffix" : "" }, { "dropping-particle" : "", "family" : "Montalent", "given" : "Pierre", "non-dropping-particle" : "", "parse-names" : false, "suffix" : "" }, { "dropping-particle" : "", "family" : "Goldringer", "given" : "Isabelle", "non-dropping-particle" : "", "parse-names" : false, "suffix" : "" } ], "container-title" : "Agriculture, Ecosystems and Environment", "id" : "ITEM-1", "issued" : { "date-parts" : [ [ "2014" ] ] }, "page" : "183-192", "title" : "Explaining the decrease in the genetic diversity of wheat in France over the 20th century", "type" : "article-journal", "volume" : "195" }, "uris" : [ "http://www.mendeley.com/documents/?uuid=0406c4ba-67f0-328d-9a4a-80a1e5c22a64" ] } ], "mendeley" : { "formattedCitation" : "(Bonnin, Bonneuil, Goffaux, Montalent, &amp; Goldringer, 2014)", "plainTextFormattedCitation" : "(Bonnin, Bonneuil, Goffaux, Montalent, &amp; Goldringer, 2014)", "previouslyFormattedCitation" : "(Bonnin, Bonneuil, Goffaux, Montalent, &amp; Goldringer, 2014)" }, "properties" : {  }, "schema" : "https://github.com/citation-style-language/schema/raw/master/csl-citation.json" }</w:instrText>
      </w:r>
      <w:r>
        <w:rPr>
          <w:color w:val="000000"/>
          <w:lang w:val="en-CA" w:eastAsia="fr-FR"/>
        </w:rPr>
        <w:fldChar w:fldCharType="separate"/>
      </w:r>
      <w:r>
        <w:rPr>
          <w:color w:val="000000"/>
          <w:lang w:val="en-CA" w:eastAsia="fr-FR"/>
        </w:rPr>
        <w:t>(Bonnin</w:t>
      </w:r>
      <w:r w:rsidR="00404D51">
        <w:rPr>
          <w:i/>
          <w:color w:val="000000"/>
          <w:lang w:val="en-CA" w:eastAsia="fr-FR"/>
        </w:rPr>
        <w:t xml:space="preserve"> et al.</w:t>
      </w:r>
      <w:r>
        <w:rPr>
          <w:color w:val="000000"/>
          <w:lang w:val="en-CA" w:eastAsia="fr-FR"/>
        </w:rPr>
        <w:t>, 2014)</w:t>
      </w:r>
      <w:r>
        <w:rPr>
          <w:color w:val="000000"/>
          <w:lang w:val="en-CA" w:eastAsia="fr-FR"/>
        </w:rPr>
        <w:fldChar w:fldCharType="end"/>
      </w:r>
      <w:r>
        <w:rPr>
          <w:lang w:val="en-CA"/>
        </w:rPr>
        <w:t xml:space="preserve">; </w:t>
      </w:r>
      <w:r>
        <w:rPr>
          <w:color w:val="000000"/>
          <w:lang w:val="en-CA" w:eastAsia="fr-FR"/>
        </w:rPr>
        <w:t>but the trend is likely species-specific.</w:t>
      </w:r>
      <w:r>
        <w:rPr>
          <w:lang w:val="en-CA" w:eastAsia="fr-FR"/>
        </w:rPr>
        <w:t xml:space="preserve"> However, the actual genetic diversity of crop species found in fields is often not documented.</w:t>
      </w:r>
    </w:p>
    <w:p w14:paraId="1C379A74" w14:textId="2E7C899A" w:rsidR="0048205B" w:rsidRDefault="0048205B" w:rsidP="00AE389F">
      <w:pPr>
        <w:widowControl w:val="0"/>
        <w:autoSpaceDE w:val="0"/>
        <w:autoSpaceDN w:val="0"/>
        <w:adjustRightInd w:val="0"/>
        <w:rPr>
          <w:lang w:val="en-CA" w:eastAsia="fr-FR"/>
        </w:rPr>
      </w:pPr>
      <w:r>
        <w:rPr>
          <w:lang w:val="en-CA" w:eastAsia="fr-FR"/>
        </w:rPr>
        <w:t xml:space="preserve">Among 572 species of European wild relatives of economically important crop species, 11% are threatened, and a further 4.5% of the species are near threatened </w:t>
      </w:r>
      <w:r>
        <w:rPr>
          <w:lang w:val="en-CA" w:eastAsia="fr-FR"/>
        </w:rPr>
        <w:fldChar w:fldCharType="begin" w:fldLock="1"/>
      </w:r>
      <w:r>
        <w:rPr>
          <w:lang w:val="en-CA" w:eastAsia="fr-FR"/>
        </w:rPr>
        <w:instrText>ADDIN CSL_CITATION { "citationItems" : [ { "id" : "ITEM-1",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 "issued" : { "date-parts" : [ [ "2011" ] ] }, "note" : "NULL", "number-of-pages" : "130", "publisher" : "Publications Office of the European Union", "publisher-place" : "Luxembourg", "title" : "European Red List of Vascular Plants", "type" : "book" }, "uris" : [ "http://www.mendeley.com/documents/?uuid=fa1f49b8-7f2f-353e-ac8a-dac704ab6929" ] }, { "id" : "ITEM-2", "itemData" : { "author" : [ { "dropping-particle" : "", "family" : "Kell", "given" : "S.P.", "non-dropping-particle" : "", "parse-names" : false, "suffix" : "" }, { "dropping-particle" : "", "family" : "Maxted", "given" : "N", "non-dropping-particle" : "", "parse-names" : false, "suffix" : "" }, { "dropping-particle" : "", "family" : "Bilz", "given" : "M", "non-dropping-particle" : "", "parse-names" : false, "suffix" : "" } ], "container-title" : " Agrobiodiversity Conservation: Securing the Diversity of Crop Wild Relatives and Landraces", "editor" : [ { "dropping-particle" : "", "family" : "Maxted N, Dulloo ME, Ford-Lloyd BV, Frese L, Iriondo JM", "given" : "Pinheiro de Carvalho MAA", "non-dropping-particle" : "", "parse-names" : false, "suffix" : "" } ], "id" : "ITEM-2", "issued" : { "date-parts" : [ [ "2012" ] ] }, "page" : "218\u2012242 ", "publisher" : "CAB International", "publisher-place" : "Wallingford", "title" : "European crop wild relative threat assessment: knowledge gained and lessons learnt", "type" : "chapter" }, "uris" : [ "http://www.mendeley.com/documents/?uuid=6ab03148-56f2-3303-91f7-2c9cd50dbe11" ] } ], "mendeley" : { "formattedCitation" : "(Bilz, Kell, Maxted, &amp; Lansdown, 2011b; Kell, Maxted, &amp; Bilz, 2012)", "plainTextFormattedCitation" : "(Bilz, Kell, Maxted, &amp; Lansdown, 2011b; Kell, Maxted, &amp; Bilz, 2012)", "previouslyFormattedCitation" : "(Bilz, Kell, Maxted, &amp; Lansdown, 2011b; Kell, Maxted, &amp; Bilz, 2012)" }, "properties" : {  }, "schema" : "https://github.com/citation-style-language/schema/raw/master/csl-citation.json" }</w:instrText>
      </w:r>
      <w:r>
        <w:rPr>
          <w:lang w:val="en-CA" w:eastAsia="fr-FR"/>
        </w:rPr>
        <w:fldChar w:fldCharType="separate"/>
      </w:r>
      <w:r>
        <w:rPr>
          <w:lang w:val="en-CA" w:eastAsia="fr-FR"/>
        </w:rPr>
        <w:t>(Bilz</w:t>
      </w:r>
      <w:r w:rsidR="00404D51">
        <w:rPr>
          <w:i/>
          <w:lang w:val="en-CA" w:eastAsia="fr-FR"/>
        </w:rPr>
        <w:t xml:space="preserve"> et al.</w:t>
      </w:r>
      <w:r>
        <w:rPr>
          <w:lang w:val="en-CA" w:eastAsia="fr-FR"/>
        </w:rPr>
        <w:t>, 2011; Kell</w:t>
      </w:r>
      <w:r w:rsidR="00404D51">
        <w:rPr>
          <w:i/>
          <w:lang w:val="en-CA" w:eastAsia="fr-FR"/>
        </w:rPr>
        <w:t xml:space="preserve"> et al.</w:t>
      </w:r>
      <w:r>
        <w:rPr>
          <w:lang w:val="en-CA" w:eastAsia="fr-FR"/>
        </w:rPr>
        <w:t>, 2012)</w:t>
      </w:r>
      <w:r>
        <w:rPr>
          <w:lang w:val="en-CA" w:eastAsia="fr-FR"/>
        </w:rPr>
        <w:fldChar w:fldCharType="end"/>
      </w:r>
      <w:r>
        <w:rPr>
          <w:lang w:val="en-CA" w:eastAsia="fr-FR"/>
        </w:rPr>
        <w:t>. More species are threatened at national level.</w:t>
      </w:r>
    </w:p>
    <w:p w14:paraId="1C2D26E7" w14:textId="77777777" w:rsidR="0048205B" w:rsidRDefault="0048205B" w:rsidP="00AE389F">
      <w:pPr>
        <w:widowControl w:val="0"/>
        <w:autoSpaceDE w:val="0"/>
        <w:autoSpaceDN w:val="0"/>
        <w:adjustRightInd w:val="0"/>
        <w:rPr>
          <w:lang w:val="en-CA" w:eastAsia="fr-FR"/>
        </w:rPr>
      </w:pPr>
      <w:r>
        <w:rPr>
          <w:lang w:val="en-CA" w:eastAsia="fr-FR"/>
        </w:rPr>
        <w:t xml:space="preserve">While scientific publications on biodiversity trends in agricultural areas in Central Asia and some parts of Europe are not numerous, precious information can be derived from indigenous and local knowlegde. For instance, Hungarian herders have a deep understanding of biodiversity and its trends in managed grasslands, and they also report a biodiversity decline, in particular for bird and plant species richness and abundances (Molnár, 2014; Varga &amp; Molnár, 2014). </w:t>
      </w:r>
    </w:p>
    <w:p w14:paraId="0B3A2415" w14:textId="77777777" w:rsidR="0048205B" w:rsidRDefault="0048205B" w:rsidP="00AE389F">
      <w:pPr>
        <w:widowControl w:val="0"/>
        <w:autoSpaceDE w:val="0"/>
        <w:autoSpaceDN w:val="0"/>
        <w:adjustRightInd w:val="0"/>
        <w:spacing w:after="0"/>
        <w:rPr>
          <w:lang w:val="en-CA" w:eastAsia="fr-FR"/>
        </w:rPr>
      </w:pPr>
    </w:p>
    <w:p w14:paraId="5086DF48" w14:textId="77777777" w:rsidR="0048205B" w:rsidRDefault="0048205B" w:rsidP="00AE389F">
      <w:pPr>
        <w:spacing w:after="0"/>
        <w:rPr>
          <w:u w:val="single"/>
          <w:lang w:val="en-CA"/>
        </w:rPr>
      </w:pPr>
      <w:r>
        <w:rPr>
          <w:u w:val="single"/>
          <w:lang w:val="en-CA"/>
        </w:rPr>
        <w:t>Attribution of biodiversity trends to direct drivers</w:t>
      </w:r>
    </w:p>
    <w:p w14:paraId="61309E57" w14:textId="3A62C453" w:rsidR="0048205B" w:rsidRDefault="0048205B" w:rsidP="00AE389F">
      <w:pPr>
        <w:widowControl w:val="0"/>
        <w:autoSpaceDE w:val="0"/>
        <w:autoSpaceDN w:val="0"/>
        <w:adjustRightInd w:val="0"/>
        <w:rPr>
          <w:lang w:val="en-CA"/>
        </w:rPr>
      </w:pPr>
      <w:r>
        <w:rPr>
          <w:b/>
          <w:lang w:val="en-CA"/>
        </w:rPr>
        <w:t>Main drivers influencing biodiversity in agricultural areas:</w:t>
      </w:r>
      <w:r>
        <w:rPr>
          <w:lang w:val="en-CA"/>
        </w:rPr>
        <w:t xml:space="preserve"> T</w:t>
      </w:r>
      <w:r>
        <w:rPr>
          <w:rFonts w:cs="Times"/>
          <w:color w:val="000000"/>
          <w:lang w:val="en-CA" w:eastAsia="fr-FR"/>
        </w:rPr>
        <w:t>he moderate utilization of lands in historical times was associated with high species richness in the rural landscape of Europe (Kull and Zobel, 1991; Pykälä, 200</w:t>
      </w:r>
      <w:r w:rsidR="00BD504A">
        <w:rPr>
          <w:rFonts w:cs="Times"/>
          <w:color w:val="000000"/>
          <w:lang w:val="en-CA" w:eastAsia="fr-FR"/>
        </w:rPr>
        <w:t>3</w:t>
      </w:r>
      <w:r>
        <w:rPr>
          <w:rFonts w:cs="Times"/>
          <w:color w:val="000000"/>
          <w:lang w:val="en-CA" w:eastAsia="fr-FR"/>
        </w:rPr>
        <w:t xml:space="preserve">), leading to the concept of high nature value farmland </w:t>
      </w:r>
      <w:r>
        <w:rPr>
          <w:rFonts w:cs="Times"/>
          <w:color w:val="000000"/>
          <w:lang w:val="en-CA" w:eastAsia="fr-FR"/>
        </w:rPr>
        <w:fldChar w:fldCharType="begin" w:fldLock="1"/>
      </w:r>
      <w:r>
        <w:rPr>
          <w:rFonts w:cs="Times"/>
          <w:color w:val="000000"/>
          <w:lang w:val="en-CA" w:eastAsia="fr-FR"/>
        </w:rPr>
        <w:instrText>ADDIN CSL_CITATION { "citationItems" : [ { "id" : "ITEM-1", "itemData" : { "DOI" : "10.1007/s10531-011-9989-z", "ISBN" : "0960-3115", "ISSN" : "09603115", "abstract" : "The aim of this paper is to identify the habitat types listed in the Habitats Directive Annex I that require low-intensity agricultural management for their existence. We assessed the link between the Annex I habitat types and agricultural practices in order to identify habitat types that depend on the continuation of agricultural practices or whose existence is prolonged or spatially enlarged via blocking or reducing the secondary succession by agricultural activities. 63 habitat types that depend on or which can profit from agricultural activities\u2014mainly grazing and mowing\u2014were identified. They are classified into 2 groups: (1) habitats fully dependent on the continuation of agricultural management; (2) habitats partly dependent on the continuation of agricultural management. This paper also briefly discusses habitat types for which either doubts remain on their dependence on agricultural management, or the relation to extensive farming practices exists only in part of their area of distribution in Europe or under certain site conditions, respectively. Assessments of the conservation status of habitats of European Importance by 25 EU Member States in 2007 showed that habitats identified by us as depending on agricultural practices had a worse status than non-agricultural habitats.", "author" : [ { "dropping-particle" : "", "family" : "Halada", "given" : "Lubos", "non-dropping-particle" : "", "parse-names" : false, "suffix" : "" }, { "dropping-particle" : "", "family" : "Evans", "given" : "Doug", "non-dropping-particle" : "", "parse-names" : false, "suffix" : "" }, { "dropping-particle" : "", "family" : "Rom\u00e3o", "given" : "Carlos", "non-dropping-particle" : "", "parse-names" : false, "suffix" : "" }, { "dropping-particle" : "", "family" : "Petersen", "given" : "Jan Erik", "non-dropping-particle" : "", "parse-names" : false, "suffix" : "" } ], "container-title" : "Biodiversity and Conservation", "id" : "ITEM-1", "issue" : "11", "issued" : { "date-parts" : [ [ "2011", "10", "6" ] ] }, "page" : "2365-2378", "publisher" : "Springer Netherlands", "title" : "Which habitats of European importance depend on agricultural practices?", "type" : "article-journal", "volume" : "20" }, "uris" : [ "http://www.mendeley.com/documents/?uuid=4375492e-fc33-40b3-8073-862940843c67" ] } ], "mendeley" : { "formattedCitation" : "(Halada, Evans, Rom\u00e3o, &amp; Petersen, 2011)", "plainTextFormattedCitation" : "(Halada, Evans, Rom\u00e3o, &amp; Petersen, 2011)", "previouslyFormattedCitation" : "(Halada, Evans, Rom\u00e3o, &amp; Petersen, 2011)" }, "properties" : {  }, "schema" : "https://github.com/citation-style-language/schema/raw/master/csl-citation.json" }</w:instrText>
      </w:r>
      <w:r>
        <w:rPr>
          <w:rFonts w:cs="Times"/>
          <w:color w:val="000000"/>
          <w:lang w:val="en-CA" w:eastAsia="fr-FR"/>
        </w:rPr>
        <w:fldChar w:fldCharType="separate"/>
      </w:r>
      <w:r>
        <w:rPr>
          <w:rFonts w:cs="Times"/>
          <w:color w:val="000000"/>
          <w:lang w:val="en-CA" w:eastAsia="fr-FR"/>
        </w:rPr>
        <w:t>(Halada</w:t>
      </w:r>
      <w:r w:rsidR="009030CD">
        <w:rPr>
          <w:rFonts w:cs="Times"/>
          <w:i/>
          <w:color w:val="000000"/>
          <w:lang w:val="en-CA" w:eastAsia="fr-FR"/>
        </w:rPr>
        <w:t xml:space="preserve"> et al.</w:t>
      </w:r>
      <w:r>
        <w:rPr>
          <w:rFonts w:cs="Times"/>
          <w:color w:val="000000"/>
          <w:lang w:val="en-CA" w:eastAsia="fr-FR"/>
        </w:rPr>
        <w:t>, 2011)</w:t>
      </w:r>
      <w:r>
        <w:rPr>
          <w:rFonts w:cs="Times"/>
          <w:color w:val="000000"/>
          <w:lang w:val="en-CA" w:eastAsia="fr-FR"/>
        </w:rPr>
        <w:fldChar w:fldCharType="end"/>
      </w:r>
      <w:r>
        <w:rPr>
          <w:rFonts w:cs="Times"/>
          <w:color w:val="000000"/>
          <w:lang w:val="en-CA" w:eastAsia="fr-FR"/>
        </w:rPr>
        <w:t xml:space="preserve">. </w:t>
      </w:r>
      <w:r>
        <w:rPr>
          <w:lang w:val="en-CA"/>
        </w:rPr>
        <w:t>The traditional, non-intensive agriculture and the management of marginal lands generally have a positive role in maintaining high biodiversity levels.</w:t>
      </w:r>
    </w:p>
    <w:p w14:paraId="7880103E" w14:textId="4188FB00" w:rsidR="00F5452A" w:rsidRPr="00F5452A" w:rsidRDefault="00F5452A" w:rsidP="00F5452A">
      <w:pPr>
        <w:rPr>
          <w:lang w:val="en-US"/>
        </w:rPr>
      </w:pPr>
      <w:r>
        <w:rPr>
          <w:lang w:eastAsia="en-GB"/>
        </w:rPr>
        <w:lastRenderedPageBreak/>
        <w:drawing>
          <wp:inline distT="0" distB="0" distL="0" distR="0" wp14:anchorId="3F11FC67" wp14:editId="41B0601F">
            <wp:extent cx="5759450" cy="647827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8"/>
                    <a:stretch>
                      <a:fillRect/>
                    </a:stretch>
                  </pic:blipFill>
                  <pic:spPr>
                    <a:xfrm>
                      <a:off x="0" y="0"/>
                      <a:ext cx="5759450" cy="6478270"/>
                    </a:xfrm>
                    <a:prstGeom prst="rect">
                      <a:avLst/>
                    </a:prstGeom>
                  </pic:spPr>
                </pic:pic>
              </a:graphicData>
            </a:graphic>
          </wp:inline>
        </w:drawing>
      </w:r>
    </w:p>
    <w:p w14:paraId="1465EAAA" w14:textId="64EFED06" w:rsidR="0048205B" w:rsidRDefault="0048205B" w:rsidP="00AE389F">
      <w:pPr>
        <w:widowControl w:val="0"/>
        <w:autoSpaceDE w:val="0"/>
        <w:autoSpaceDN w:val="0"/>
        <w:adjustRightInd w:val="0"/>
        <w:rPr>
          <w:color w:val="000000"/>
          <w:lang w:val="fr-FR"/>
        </w:rPr>
      </w:pPr>
      <w:r>
        <w:rPr>
          <w:lang w:val="en-CA"/>
        </w:rPr>
        <w:t xml:space="preserve">As reported by a large majority of the many studies on this subject, lower biodiversity levels are very generally observed with increasing intensification of agricultural systems </w:t>
      </w:r>
      <w:r>
        <w:rPr>
          <w:lang w:val="en-CA"/>
        </w:rPr>
        <w:fldChar w:fldCharType="begin" w:fldLock="1"/>
      </w:r>
      <w:r>
        <w:rPr>
          <w:lang w:val="en-CA"/>
        </w:rPr>
        <w:instrText>ADDIN CSL_CITATION { "citationItems" : [ { "id" : "ITEM-1", "itemData" : { "ISBN" : "Multidisciplinary Scientific Assessment, Synthesis Report, INRA (France).", "abstract" : "More so than in any other sector of human activity, agriculture is indivisibly linked with biodiversity. It can benefit from biodiversity, modify biodiversity and can contribute to its maintenance. For agriculture, biodiversity is thus an object of vital and increasing importance at all levels of agricultural policy. Agricultural activity generally implies the management and control of ecosystems in the areas that it exploits. Questions of relationships between agriculture and biodiversity are thus often posed in terms of compromises or co-existence. However, agriculture can also have beneficial effects on biodiversity, at different scales and levels of organisation. In addition, the benefits of agriculture for the maintenance of biodiversity can be numerous, for agricultural production is due to, in its largest sense, \"ecosystem services\" provided within agricultural areas.", "author" : [ { "dropping-particle" : "", "family" : "Roux", "given" : "X", "non-dropping-particle" : "Le", "parse-names" : false, "suffix" : "" }, { "dropping-particle" : "", "family" : "Barbault", "given" : "R.", "non-dropping-particle" : "", "parse-names" : false, "suffix" : "" }, { "dropping-particle" : "", "family" : "Baudry", "given" : "J.", "non-dropping-particle" : "", "parse-names" : false, "suffix" : "" }, { "dropping-particle" : "", "family" : "Burel", "given" : "F.", "non-dropping-particle" : "", "parse-names" : false, "suffix" : "" }, { "dropping-particle" : "", "family" : "Doussan", "given" : "I.", "non-dropping-particle" : "", "parse-names" : false, "suffix" : "" }, { "dropping-particle" : "", "family" : "Garnier", "given" : "E.", "non-dropping-particle" : "", "parse-names" : false, "suffix" : "" }, { "dropping-particle" : "", "family" : "Herzog", "given" : "F.", "non-dropping-particle" : "", "parse-names" : false, "suffix" : "" }, { "dropping-particle" : "", "family" : "Lavorel", "given" : "S.", "non-dropping-particle" : "", "parse-names" : false, "suffix" : "" }, { "dropping-particle" : "", "family" : "Lifran", "given" : "R.", "non-dropping-particle" : "", "parse-names" : false, "suffix" : "" }, { "dropping-particle" : "", "family" : "Estrade", "given" : "J. Roger-", "non-dropping-particle" : "", "parse-names" : false, "suffix" : "" }, { "dropping-particle" : "", "family" : "Sarthou", "given" : "J.P.", "non-dropping-particle" : "", "parse-names" : false, "suffix" : "" }, { "dropping-particle" : "", "family" : "Trommetter", "given" : "M.", "non-dropping-particle" : "", "parse-names" : false, "suffix" : "" } ], "id" : "ITEM-1", "issue" : "July 2008", "issued" : { "date-parts" : [ [ "2010" ] ] }, "number-of-pages" : "1-113", "title" : "Agriculture and biodiversity: Benefiting from synergies.", "type" : "report" }, "uris" : [ "http://www.mendeley.com/documents/?uuid=7eff76e5-1992-4616-93f4-2415642bbc8c" ] } ], "mendeley" : { "formattedCitation" : "(Le Roux et al., 2010)", "plainTextFormattedCitation" : "(Le Roux et al., 2010)", "previouslyFormattedCitation" : "(Le Roux et al., 2010)" }, "properties" : {  }, "schema" : "https://github.com/citation-style-language/schema/raw/master/csl-citation.json" }</w:instrText>
      </w:r>
      <w:r>
        <w:rPr>
          <w:lang w:val="en-CA"/>
        </w:rPr>
        <w:fldChar w:fldCharType="separate"/>
      </w:r>
      <w:r>
        <w:rPr>
          <w:lang w:val="en-CA"/>
        </w:rPr>
        <w:t xml:space="preserve">(Le Roux </w:t>
      </w:r>
      <w:r w:rsidR="00301BD0" w:rsidRPr="00301BD0">
        <w:rPr>
          <w:i/>
          <w:lang w:val="en-CA"/>
        </w:rPr>
        <w:t>et al.</w:t>
      </w:r>
      <w:r>
        <w:rPr>
          <w:lang w:val="en-CA"/>
        </w:rPr>
        <w:t>, 20</w:t>
      </w:r>
      <w:r w:rsidR="00E7630D">
        <w:rPr>
          <w:lang w:val="en-CA"/>
        </w:rPr>
        <w:t>08</w:t>
      </w:r>
      <w:r>
        <w:rPr>
          <w:lang w:val="en-CA"/>
        </w:rPr>
        <w:t>)</w:t>
      </w:r>
      <w:r>
        <w:rPr>
          <w:lang w:val="en-CA"/>
        </w:rPr>
        <w:fldChar w:fldCharType="end"/>
      </w:r>
      <w:r>
        <w:rPr>
          <w:lang w:val="en-CA"/>
        </w:rPr>
        <w:t xml:space="preserve">. These are mostly related (1) at the landscape scale to decreased percentage of natural and semi-natural elements, decreased habitat diversity or crop diversity, and to a lesser extent reduced coverage of extensively managed crops; (2) at the field scale to increased addition of pesticides and fertilizers, and other practices like drainage; and to a lesser extent (3) to decreased connectivity between habitats </w:t>
      </w:r>
      <w:r>
        <w:rPr>
          <w:lang w:val="en-CA"/>
        </w:rPr>
        <w:fldChar w:fldCharType="begin" w:fldLock="1"/>
      </w:r>
      <w:r>
        <w:rPr>
          <w:lang w:val="en-CA"/>
        </w:rPr>
        <w:instrText>ADDIN CSL_CITATION { "citationItems" : [ { "id" : "ITEM-1", "itemData" : { "ISBN" : "Multidisciplinary Scientific Assessment, Synthesis Report, INRA (France).", "abstract" : "More so than in any other sector of human activity, agriculture is indivisibly linked with biodiversity. It can benefit from biodiversity, modify biodiversity and can contribute to its maintenance. For agriculture, biodiversity is thus an object of vital and increasing importance at all levels of agricultural policy. Agricultural activity generally implies the management and control of ecosystems in the areas that it exploits. Questions of relationships between agriculture and biodiversity are thus often posed in terms of compromises or co-existence. However, agriculture can also have beneficial effects on biodiversity, at different scales and levels of organisation. In addition, the benefits of agriculture for the maintenance of biodiversity can be numerous, for agricultural production is due to, in its largest sense, \"ecosystem services\" provided within agricultural areas.", "author" : [ { "dropping-particle" : "", "family" : "Roux", "given" : "X", "non-dropping-particle" : "Le", "parse-names" : false, "suffix" : "" }, { "dropping-particle" : "", "family" : "Barbault", "given" : "R.", "non-dropping-particle" : "", "parse-names" : false, "suffix" : "" }, { "dropping-particle" : "", "family" : "Baudry", "given" : "J.", "non-dropping-particle" : "", "parse-names" : false, "suffix" : "" }, { "dropping-particle" : "", "family" : "Burel", "given" : "F.", "non-dropping-particle" : "", "parse-names" : false, "suffix" : "" }, { "dropping-particle" : "", "family" : "Doussan", "given" : "I.", "non-dropping-particle" : "", "parse-names" : false, "suffix" : "" }, { "dropping-particle" : "", "family" : "Garnier", "given" : "E</w:instrText>
      </w:r>
      <w:r w:rsidRPr="0046771E">
        <w:rPr>
          <w:lang w:val="fr-CH"/>
        </w:rPr>
        <w:instrText>.", "non-dropping-particle" : "", "parse-names" : false, "suffix" : "" }, { "dropping-particle" : "", "family" : "Herzog", "given" : "F.", "non-dropping-particle" : "", "parse-names" : false, "suffix" : "" }, { "dropping-particle" : "", "family" : "Lavorel", "given" : "S.", "non-dropping-particle" : "", "parse-names" : false, "suffix" : "" }, { "dropping-particle" : "", "family" : "Lifran", "given" : "R.", "non-dropping-particle" : "", "parse-names" : false, "suffix" : "" }, { "dropping-particle" : "", "family" : "Estrade", "given" : "J. Roger-", "non-dropping-particle" : "", "parse-names" : false, "suffix" : "" }, { "dropping-particle" : "", "family" : "Sarthou", "given" : "J.P.", "non-dropping-particle" : "", "parse-names" : false, "suffix" : "" }, { "dropping-particle" : "", "family" : "Trommetter", "given" : "M.", "non-dropping-particle" : "", "parse-names" : false, "suffix" : "" } ], "id" : "ITEM-1", "issue" : "July 2008", "issued" : { "date-parts" : [ [ "2010" ] ] }, "number-of-pages" : "1-113", "title" : "Agriculture and biodiversity: Benefiting from synergies.", "type" : "report" }, "uris" : [ "http://www.mendeley.com/documents/?uuid=7eff76e5-1992-4616-93f4-2415642bbc8c" ] } ], "mendeley" : { "formattedCitation" : "(Le Roux et al., 2010)", "plainTextFormattedCitation" : "(Le Roux et al., 2010)", "previouslyFormattedCitation" : "(Le Roux et al., 2010)" }, "properties" : {  }, "schema" : "https://github.com/citation-style-language/schema/raw/master/csl-citation.json" }</w:instrText>
      </w:r>
      <w:r>
        <w:rPr>
          <w:lang w:val="en-CA"/>
        </w:rPr>
        <w:fldChar w:fldCharType="separate"/>
      </w:r>
      <w:r>
        <w:rPr>
          <w:lang w:val="fr-FR"/>
        </w:rPr>
        <w:t xml:space="preserve">(Le Roux </w:t>
      </w:r>
      <w:r w:rsidR="00301BD0" w:rsidRPr="00301BD0">
        <w:rPr>
          <w:i/>
          <w:lang w:val="fr-FR"/>
        </w:rPr>
        <w:t>et al.</w:t>
      </w:r>
      <w:r>
        <w:rPr>
          <w:lang w:val="fr-FR"/>
        </w:rPr>
        <w:t>, 20</w:t>
      </w:r>
      <w:r w:rsidR="00E7630D">
        <w:rPr>
          <w:lang w:val="fr-FR"/>
        </w:rPr>
        <w:t>08</w:t>
      </w:r>
      <w:r>
        <w:rPr>
          <w:lang w:val="en-CA"/>
        </w:rPr>
        <w:fldChar w:fldCharType="end"/>
      </w:r>
      <w:r>
        <w:rPr>
          <w:lang w:val="en-CA"/>
        </w:rPr>
        <w:fldChar w:fldCharType="begin" w:fldLock="1"/>
      </w:r>
      <w:r>
        <w:rPr>
          <w:lang w:val="fr-FR"/>
        </w:rPr>
        <w:instrText>ADDIN CSL_CITATION { "citationItems" : [ { "id" : "ITEM-1", "itemData" : { "DOI" : "10.2861/43440", "ISBN" : "9789282347492", "abstract" : "The reduction of food waste is seen as an important lever for achieving global food security, freeing up finite resources for other uses, diminishing environmental risks and avoiding financial losses. In its roadmap for a resource efficient Europe the European Commission has set the target to halve the generation of food waste by 2020. The present study deals with approaches for preventing food waste based on a thorough analysis of the scale, reasons and pattern of food wastage in EU-27. The focus is on measures and instruments that are considered in literature or in the current debate as particularly useful, easy to implement and/or that have already proven their effectiveness in practice. This includes among others the improvement and harmonization of the data basis, the setting of reduction targets on national and regional level, the revision of existing regulations on food date labelling, the enforcement of awareness campaigns, the introduction of economic incentives, the improvement of workflows as well as the implementation of an integrated supply chain management in the manufacturing and wholesale/retail sector including technological innovations which are likely to reduce food waste", "author" : [ { "dropping-particle" : "", "family" : "STOA", "given" : "", "non-dropping-particle" : "", "parse-names" : false, "suffix" : "" } ], "id" : "ITEM-1", "issue" : "1", "issued" : { "date-parts" : [ [ "2013" ] ] }, "number-of-pages" : "1-16", "title" : "Technology options for feeding 10 billion people - Interactions between climate change &amp; agriculture and between biodiversity &amp; agriculture", "type" : "report", "volume" : "1" }, "uris" : [ "http://www.mendeley.com/documents/?uuid=764dabc2-8fe5-4bcc-88f7-dd7338e883ec" ] } ], "mendeley" : { "formattedCitation" : "(STOA, 2013)", "plainTextFormattedCitation" : "(STOA, 2013)", "previouslyFormattedCitation" : "(STOA, 2013)" }, "properties" : {  }, "schema" : "https://github.com/citation-style-language/schema/raw/master/csl-citation.json" }</w:instrText>
      </w:r>
      <w:r>
        <w:rPr>
          <w:lang w:val="en-CA"/>
        </w:rPr>
        <w:fldChar w:fldCharType="separate"/>
      </w:r>
      <w:r>
        <w:rPr>
          <w:lang w:val="fr-FR"/>
        </w:rPr>
        <w:t>; STOA, 2013)</w:t>
      </w:r>
      <w:r>
        <w:rPr>
          <w:lang w:val="en-CA"/>
        </w:rPr>
        <w:fldChar w:fldCharType="end"/>
      </w:r>
      <w:r>
        <w:rPr>
          <w:lang w:val="fr-FR"/>
        </w:rPr>
        <w:t xml:space="preserve"> (</w:t>
      </w:r>
      <w:r w:rsidR="00577D1B">
        <w:rPr>
          <w:b/>
          <w:lang w:val="fr-FR"/>
        </w:rPr>
        <w:t>Figure 3.16</w:t>
      </w:r>
      <w:r>
        <w:rPr>
          <w:color w:val="000000"/>
          <w:lang w:val="fr-FR"/>
        </w:rPr>
        <w:t>).</w:t>
      </w:r>
    </w:p>
    <w:p w14:paraId="24E837B4" w14:textId="3E291AF4" w:rsidR="0048205B" w:rsidRDefault="0048205B" w:rsidP="00AE389F">
      <w:pPr>
        <w:widowControl w:val="0"/>
        <w:autoSpaceDE w:val="0"/>
        <w:autoSpaceDN w:val="0"/>
        <w:adjustRightInd w:val="0"/>
        <w:rPr>
          <w:lang w:val="en-CA"/>
        </w:rPr>
      </w:pPr>
      <w:r>
        <w:rPr>
          <w:lang w:val="fr-CH"/>
        </w:rPr>
        <w:t>Overall, the effects of the level of agricultural intensification on the diversity of several taxonomic groups are now well documented, but are complex and depend on both the considered group, aspect of intensification and spatial scale (e.g. J</w:t>
      </w:r>
      <w:r w:rsidR="009030CD">
        <w:rPr>
          <w:lang w:val="fr-CH"/>
        </w:rPr>
        <w:t>ø</w:t>
      </w:r>
      <w:r>
        <w:rPr>
          <w:lang w:val="fr-CH"/>
        </w:rPr>
        <w:t xml:space="preserve">rgensen </w:t>
      </w:r>
      <w:r w:rsidR="00301BD0" w:rsidRPr="00301BD0">
        <w:rPr>
          <w:i/>
          <w:lang w:val="fr-CH"/>
        </w:rPr>
        <w:t>et al.</w:t>
      </w:r>
      <w:r>
        <w:rPr>
          <w:lang w:val="fr-CH"/>
        </w:rPr>
        <w:t xml:space="preserve"> 2016</w:t>
      </w:r>
      <w:r w:rsidR="000E7A80">
        <w:rPr>
          <w:lang w:val="fr-CH"/>
        </w:rPr>
        <w:t>b</w:t>
      </w:r>
      <w:r>
        <w:rPr>
          <w:lang w:val="fr-CH"/>
        </w:rPr>
        <w:t xml:space="preserve"> for farmland birds). </w:t>
      </w:r>
      <w:r>
        <w:rPr>
          <w:lang w:val="en-CA"/>
        </w:rPr>
        <w:t>Intensive farming also has impacts on biodiversity outside agricultural areas and outside Europe and Central Asia (STOA 2013).</w:t>
      </w:r>
      <w:r>
        <w:rPr>
          <w:rFonts w:cs="Times"/>
          <w:lang w:val="en-CA" w:eastAsia="fr-FR"/>
        </w:rPr>
        <w:t xml:space="preserve"> In parallel, partial or complete abandonment of agricultural management on non-intensively </w:t>
      </w:r>
      <w:r>
        <w:rPr>
          <w:rFonts w:cs="Times"/>
          <w:lang w:val="en-CA" w:eastAsia="fr-FR"/>
        </w:rPr>
        <w:lastRenderedPageBreak/>
        <w:t xml:space="preserve">managed systems is a major threat to biodiversity in </w:t>
      </w:r>
      <w:r>
        <w:rPr>
          <w:lang w:val="en-CA"/>
        </w:rPr>
        <w:t>Europe and Central Asia</w:t>
      </w:r>
      <w:r>
        <w:rPr>
          <w:rFonts w:cs="Times"/>
          <w:lang w:val="en-CA" w:eastAsia="fr-FR"/>
        </w:rPr>
        <w:t xml:space="preserve"> (Billeter </w:t>
      </w:r>
      <w:r w:rsidR="00301BD0" w:rsidRPr="00301BD0">
        <w:rPr>
          <w:rFonts w:cs="Times"/>
          <w:i/>
          <w:lang w:val="en-CA" w:eastAsia="fr-FR"/>
        </w:rPr>
        <w:t>et al.</w:t>
      </w:r>
      <w:r>
        <w:rPr>
          <w:rFonts w:cs="Times"/>
          <w:lang w:val="en-CA" w:eastAsia="fr-FR"/>
        </w:rPr>
        <w:t xml:space="preserve">, 2008; STOA, 2013), and many studies have reported that biodiversity declines following abandonment for several biological groups (Le Roux </w:t>
      </w:r>
      <w:r w:rsidR="00301BD0" w:rsidRPr="00301BD0">
        <w:rPr>
          <w:rFonts w:cs="Times"/>
          <w:i/>
          <w:lang w:val="en-CA" w:eastAsia="fr-FR"/>
        </w:rPr>
        <w:t>et al.</w:t>
      </w:r>
      <w:r>
        <w:rPr>
          <w:rFonts w:cs="Times"/>
          <w:lang w:val="en-CA" w:eastAsia="fr-FR"/>
        </w:rPr>
        <w:t xml:space="preserve"> (2009) and references therein). In parts of Central Asia, the decline in cooperative farms and intensive agriculture based on relatively few economically important crops has led to a return to a more diverse crop production, offering opportunities to biodiversity.</w:t>
      </w:r>
    </w:p>
    <w:p w14:paraId="7BADB3DA" w14:textId="3A9B247A" w:rsidR="0048205B" w:rsidRDefault="0048205B" w:rsidP="00AE389F">
      <w:pPr>
        <w:widowControl w:val="0"/>
        <w:autoSpaceDE w:val="0"/>
        <w:autoSpaceDN w:val="0"/>
        <w:adjustRightInd w:val="0"/>
        <w:rPr>
          <w:lang w:val="en-CA"/>
        </w:rPr>
      </w:pPr>
      <w:r>
        <w:rPr>
          <w:b/>
          <w:lang w:val="en-CA"/>
        </w:rPr>
        <w:t>Main drivers influencing particular taxonomic groups:</w:t>
      </w:r>
      <w:r>
        <w:rPr>
          <w:i/>
          <w:lang w:val="en-CA"/>
        </w:rPr>
        <w:t xml:space="preserve"> </w:t>
      </w:r>
      <w:r>
        <w:rPr>
          <w:color w:val="000000"/>
          <w:lang w:val="en-CA"/>
        </w:rPr>
        <w:t>The</w:t>
      </w:r>
      <w:r>
        <w:rPr>
          <w:lang w:val="en-CA"/>
        </w:rPr>
        <w:t xml:space="preserve"> steep decline in farmland bird populations during the 1980s and 1990s was associated with increasing agricultural specialisation and intensity in some areas, and large-scale marginalisation and land abandonment in others (Pe’er </w:t>
      </w:r>
      <w:r w:rsidR="00301BD0" w:rsidRPr="00301BD0">
        <w:rPr>
          <w:i/>
          <w:lang w:val="en-CA"/>
        </w:rPr>
        <w:t>et al.</w:t>
      </w:r>
      <w:r>
        <w:rPr>
          <w:lang w:val="en-CA"/>
        </w:rPr>
        <w:t>, 2014). As these changes have expanded eastwards, a steeper decline has been reported in Central Europe in recent years (EBCC</w:t>
      </w:r>
      <w:r w:rsidR="009030CD">
        <w:rPr>
          <w:lang w:val="en-CA"/>
        </w:rPr>
        <w:t>,</w:t>
      </w:r>
      <w:r>
        <w:rPr>
          <w:lang w:val="en-CA"/>
        </w:rPr>
        <w:t xml:space="preserve"> 2013). Agri-environment schemes implemented after revision of the </w:t>
      </w:r>
      <w:r w:rsidRPr="001D18D2">
        <w:rPr>
          <w:bCs/>
        </w:rPr>
        <w:t>European Union</w:t>
      </w:r>
      <w:r>
        <w:rPr>
          <w:lang w:val="en-CA"/>
        </w:rPr>
        <w:t>’s agri-environmental program</w:t>
      </w:r>
      <w:r w:rsidR="00041CA6">
        <w:rPr>
          <w:lang w:val="en-CA"/>
        </w:rPr>
        <w:t>me</w:t>
      </w:r>
      <w:r>
        <w:rPr>
          <w:lang w:val="en-CA"/>
        </w:rPr>
        <w:t xml:space="preserve">s in 2007 were not more effective for farmland bird diversity than schemes implemented before revision (Batáry </w:t>
      </w:r>
      <w:r w:rsidR="00301BD0" w:rsidRPr="00301BD0">
        <w:rPr>
          <w:i/>
          <w:lang w:val="en-CA"/>
        </w:rPr>
        <w:t>et al.</w:t>
      </w:r>
      <w:r>
        <w:rPr>
          <w:lang w:val="en-CA"/>
        </w:rPr>
        <w:t xml:space="preserve">, 2015). In post-soviet countries in Eastern Europe and Central Asia, the dynamics of farmland bird populations were mainly driven by land-use changes linked to the transition to the market economy (Kamp </w:t>
      </w:r>
      <w:r w:rsidR="00301BD0" w:rsidRPr="00301BD0">
        <w:rPr>
          <w:i/>
          <w:lang w:val="en-CA"/>
        </w:rPr>
        <w:t>et al.</w:t>
      </w:r>
      <w:r>
        <w:rPr>
          <w:lang w:val="en-CA"/>
        </w:rPr>
        <w:t xml:space="preserve">, 2015; Kessler &amp; Smith, 2014). </w:t>
      </w:r>
    </w:p>
    <w:p w14:paraId="51D9ACA1" w14:textId="3EE511C4" w:rsidR="0048205B" w:rsidRDefault="0048205B" w:rsidP="00AE389F">
      <w:pPr>
        <w:widowControl w:val="0"/>
        <w:autoSpaceDE w:val="0"/>
        <w:autoSpaceDN w:val="0"/>
        <w:adjustRightInd w:val="0"/>
        <w:rPr>
          <w:lang w:val="en-CA" w:eastAsia="fr-FR"/>
        </w:rPr>
      </w:pPr>
      <w:r>
        <w:rPr>
          <w:color w:val="000000"/>
          <w:lang w:val="en-CA"/>
        </w:rPr>
        <w:t>I</w:t>
      </w:r>
      <w:r>
        <w:rPr>
          <w:lang w:val="en-CA" w:eastAsia="fr-FR"/>
        </w:rPr>
        <w:t xml:space="preserve">ntensifying agriculture on the one hand, and abandoned land (mainly in Eastern Europe and Southern parts of Western and Central Europe) on the other, are the two main driving forces affecting the populations of grassland butterflies (van Swaay </w:t>
      </w:r>
      <w:r w:rsidR="00301BD0" w:rsidRPr="00301BD0">
        <w:rPr>
          <w:i/>
          <w:lang w:val="en-CA" w:eastAsia="fr-FR"/>
        </w:rPr>
        <w:t>et al.</w:t>
      </w:r>
      <w:r>
        <w:rPr>
          <w:lang w:val="en-CA" w:eastAsia="fr-FR"/>
        </w:rPr>
        <w:t xml:space="preserve">, 2015). </w:t>
      </w:r>
    </w:p>
    <w:p w14:paraId="26C06ED6" w14:textId="68EF0E40" w:rsidR="0048205B" w:rsidRDefault="0048205B" w:rsidP="00AE389F">
      <w:pPr>
        <w:widowControl w:val="0"/>
        <w:autoSpaceDE w:val="0"/>
        <w:autoSpaceDN w:val="0"/>
        <w:adjustRightInd w:val="0"/>
        <w:rPr>
          <w:lang w:val="en-CA"/>
        </w:rPr>
      </w:pPr>
      <w:r>
        <w:rPr>
          <w:color w:val="000000"/>
          <w:lang w:val="en-CA"/>
        </w:rPr>
        <w:t xml:space="preserve">Evidence has accumulated of a significant decline in populations of </w:t>
      </w:r>
      <w:r>
        <w:rPr>
          <w:lang w:val="en-CA"/>
        </w:rPr>
        <w:t xml:space="preserve">bees (including bumblebees) over the past 60 years in geographical Europe, resulting mainly from agriculture intensification (IPBES, 2016b). Many of the environmental threats to wild bee diversity in Europe are associated with modern agriculture and, in particular, shifting agricultural practice and increasing intensification of farming (Nieto </w:t>
      </w:r>
      <w:r w:rsidR="00301BD0" w:rsidRPr="00301BD0">
        <w:rPr>
          <w:i/>
          <w:lang w:val="en-CA"/>
        </w:rPr>
        <w:t>et al.</w:t>
      </w:r>
      <w:r>
        <w:rPr>
          <w:lang w:val="en-CA"/>
        </w:rPr>
        <w:t xml:space="preserve">, 2014). In addition, while agriculture has become increasingly pollinator-dependent, the number of honeybees required to provide crop pollination across 41 countries from the region has risen 4.9 times faster than honeybee stocks between 2005 and 2010 (Breeze </w:t>
      </w:r>
      <w:r w:rsidR="00301BD0" w:rsidRPr="00301BD0">
        <w:rPr>
          <w:i/>
          <w:lang w:val="en-CA"/>
        </w:rPr>
        <w:t>et al.</w:t>
      </w:r>
      <w:r>
        <w:rPr>
          <w:lang w:val="en-CA"/>
        </w:rPr>
        <w:t xml:space="preserve">, 2014; Schatz &amp; Dounias, 2016). </w:t>
      </w:r>
    </w:p>
    <w:p w14:paraId="3F68D31F" w14:textId="5B4B762C" w:rsidR="0048205B" w:rsidRDefault="0048205B" w:rsidP="00AE389F">
      <w:pPr>
        <w:widowControl w:val="0"/>
        <w:autoSpaceDE w:val="0"/>
        <w:autoSpaceDN w:val="0"/>
        <w:adjustRightInd w:val="0"/>
        <w:rPr>
          <w:lang w:val="en-CA"/>
        </w:rPr>
      </w:pPr>
      <w:r>
        <w:rPr>
          <w:lang w:val="en-CA"/>
        </w:rPr>
        <w:t>Bats, rodents, and herbivorous and carnivorous mammals, are all in decline due to agriculture intensification in geographical Europe since mid-20</w:t>
      </w:r>
      <w:r w:rsidRPr="00871B74">
        <w:rPr>
          <w:lang w:val="en-CA"/>
        </w:rPr>
        <w:t>th</w:t>
      </w:r>
      <w:r>
        <w:rPr>
          <w:lang w:val="en-CA"/>
        </w:rPr>
        <w:t xml:space="preserve"> century (e.g. Flowerdew, 1997; Pocock and Jennings, 2008). Among different drivers linked to intensive agriculture (Stoate </w:t>
      </w:r>
      <w:r w:rsidR="00301BD0" w:rsidRPr="00301BD0">
        <w:rPr>
          <w:i/>
          <w:lang w:val="en-CA"/>
        </w:rPr>
        <w:t>et al.</w:t>
      </w:r>
      <w:r>
        <w:rPr>
          <w:lang w:val="en-CA"/>
        </w:rPr>
        <w:t xml:space="preserve">, 2009), molluscicides and rodenticides are considered the greatest risk to mammals, both through primary and secondary exposure (Shore </w:t>
      </w:r>
      <w:r w:rsidR="00301BD0" w:rsidRPr="00301BD0">
        <w:rPr>
          <w:i/>
          <w:lang w:val="en-CA"/>
        </w:rPr>
        <w:t>et al.</w:t>
      </w:r>
      <w:r>
        <w:rPr>
          <w:lang w:val="en-CA"/>
        </w:rPr>
        <w:t xml:space="preserve">, 2003), while poisoning by pesticides persists or tends to decrease locally (Barnett </w:t>
      </w:r>
      <w:r w:rsidR="00301BD0" w:rsidRPr="00301BD0">
        <w:rPr>
          <w:i/>
          <w:lang w:val="en-CA"/>
        </w:rPr>
        <w:t>et al.</w:t>
      </w:r>
      <w:r>
        <w:rPr>
          <w:lang w:val="en-CA"/>
        </w:rPr>
        <w:t>, 2006). It is noteworthy that several large mammals such as the wolf (</w:t>
      </w:r>
      <w:r>
        <w:rPr>
          <w:i/>
          <w:lang w:val="en-CA"/>
        </w:rPr>
        <w:t>Canis lupus</w:t>
      </w:r>
      <w:r>
        <w:rPr>
          <w:lang w:val="en-CA"/>
        </w:rPr>
        <w:t>), brown bear (</w:t>
      </w:r>
      <w:r>
        <w:rPr>
          <w:i/>
          <w:lang w:val="en-CA"/>
        </w:rPr>
        <w:t>Ursus arctos</w:t>
      </w:r>
      <w:r>
        <w:rPr>
          <w:lang w:val="en-CA"/>
        </w:rPr>
        <w:t>), lynx (</w:t>
      </w:r>
      <w:r>
        <w:rPr>
          <w:i/>
          <w:lang w:val="en-CA"/>
        </w:rPr>
        <w:t>Lynx lynx</w:t>
      </w:r>
      <w:r>
        <w:rPr>
          <w:lang w:val="en-CA"/>
        </w:rPr>
        <w:t>) wild boar (</w:t>
      </w:r>
      <w:r>
        <w:rPr>
          <w:i/>
          <w:lang w:val="en-CA"/>
        </w:rPr>
        <w:t>Sus scrofa</w:t>
      </w:r>
      <w:r>
        <w:rPr>
          <w:lang w:val="en-CA"/>
        </w:rPr>
        <w:t>), and moose (</w:t>
      </w:r>
      <w:r>
        <w:rPr>
          <w:i/>
          <w:lang w:val="en-CA"/>
        </w:rPr>
        <w:t>Alces alces</w:t>
      </w:r>
      <w:r>
        <w:rPr>
          <w:lang w:val="en-CA"/>
        </w:rPr>
        <w:t xml:space="preserve">), are probably gaining from land abandonment, expansion of forest cover or subsequent increase in ungulate mammal prey in Europe and Central Asia (Moreira and Russo, 2007; Falcucci </w:t>
      </w:r>
      <w:r w:rsidR="00301BD0" w:rsidRPr="00301BD0">
        <w:rPr>
          <w:i/>
          <w:lang w:val="en-CA"/>
        </w:rPr>
        <w:t>et al.</w:t>
      </w:r>
      <w:r>
        <w:rPr>
          <w:lang w:val="en-CA"/>
        </w:rPr>
        <w:t xml:space="preserve">, 2007; Russo, 2007; Sieber </w:t>
      </w:r>
      <w:r w:rsidR="00301BD0" w:rsidRPr="00301BD0">
        <w:rPr>
          <w:i/>
          <w:lang w:val="en-CA"/>
        </w:rPr>
        <w:t>et al.</w:t>
      </w:r>
      <w:r>
        <w:rPr>
          <w:lang w:val="en-CA"/>
        </w:rPr>
        <w:t>, 2015).</w:t>
      </w:r>
    </w:p>
    <w:p w14:paraId="33781BC3" w14:textId="1CB82D04" w:rsidR="0048205B" w:rsidRDefault="0048205B" w:rsidP="00AE389F">
      <w:pPr>
        <w:widowControl w:val="0"/>
        <w:autoSpaceDE w:val="0"/>
        <w:autoSpaceDN w:val="0"/>
        <w:adjustRightInd w:val="0"/>
        <w:rPr>
          <w:lang w:val="en-CA" w:eastAsia="fr-FR"/>
        </w:rPr>
      </w:pPr>
      <w:r>
        <w:rPr>
          <w:b/>
          <w:lang w:val="en-CA"/>
        </w:rPr>
        <w:t xml:space="preserve">The role of </w:t>
      </w:r>
      <w:r>
        <w:rPr>
          <w:b/>
          <w:lang w:val="en-CA" w:eastAsia="fr-FR"/>
        </w:rPr>
        <w:t>ecologically-friendly agricultural practices</w:t>
      </w:r>
      <w:r>
        <w:rPr>
          <w:b/>
          <w:lang w:val="en-CA"/>
        </w:rPr>
        <w:t>:</w:t>
      </w:r>
      <w:r>
        <w:rPr>
          <w:lang w:val="en-CA"/>
        </w:rPr>
        <w:t xml:space="preserve"> </w:t>
      </w:r>
      <w:r>
        <w:rPr>
          <w:lang w:val="en-CA" w:eastAsia="fr-FR"/>
        </w:rPr>
        <w:t>During recent decades, agricultural practices and systems alternative to intensive ones have been developed (including new practices or previously widespread ones), such as leaving field margins unsprayed, stricter pesticide management, reduced tillage, and organic farming (E</w:t>
      </w:r>
      <w:r w:rsidR="00170897">
        <w:rPr>
          <w:lang w:val="en-CA" w:eastAsia="fr-FR"/>
        </w:rPr>
        <w:t>B</w:t>
      </w:r>
      <w:r>
        <w:rPr>
          <w:lang w:val="en-CA" w:eastAsia="fr-FR"/>
        </w:rPr>
        <w:t>CC, 20</w:t>
      </w:r>
      <w:r w:rsidR="00170897">
        <w:rPr>
          <w:lang w:val="en-CA" w:eastAsia="fr-FR"/>
        </w:rPr>
        <w:t>17</w:t>
      </w:r>
      <w:r>
        <w:rPr>
          <w:lang w:val="en-CA" w:eastAsia="fr-FR"/>
        </w:rPr>
        <w:t xml:space="preserve">; see Chapter 4 for details and temporal trends). </w:t>
      </w:r>
      <w:r>
        <w:rPr>
          <w:lang w:val="en-CA"/>
        </w:rPr>
        <w:t>The effects of these “</w:t>
      </w:r>
      <w:r>
        <w:rPr>
          <w:lang w:val="en-CA" w:eastAsia="fr-FR"/>
        </w:rPr>
        <w:t>ecologically-friendly” agricultural practices on biodiversity are generally positive, but can vary, e.g. according to the landscape context and spatial scale of evaluation</w:t>
      </w:r>
      <w:r w:rsidR="00AB7046">
        <w:rPr>
          <w:lang w:val="en-CA" w:eastAsia="fr-FR"/>
        </w:rPr>
        <w:t xml:space="preserve"> (</w:t>
      </w:r>
      <w:r w:rsidR="00AB7046" w:rsidRPr="00AB7046">
        <w:rPr>
          <w:b/>
          <w:lang w:val="en-CA" w:eastAsia="fr-FR"/>
        </w:rPr>
        <w:t>Box 3.2</w:t>
      </w:r>
      <w:r w:rsidR="00AB7046">
        <w:rPr>
          <w:lang w:val="en-CA" w:eastAsia="fr-FR"/>
        </w:rPr>
        <w:t>)</w:t>
      </w:r>
      <w:r>
        <w:rPr>
          <w:lang w:val="en-CA" w:eastAsia="fr-FR"/>
        </w:rPr>
        <w:t xml:space="preserve">. </w:t>
      </w:r>
    </w:p>
    <w:p w14:paraId="21CDD6F7" w14:textId="43A562F9" w:rsidR="0048205B" w:rsidRDefault="0048205B" w:rsidP="00AE389F">
      <w:pPr>
        <w:widowControl w:val="0"/>
        <w:autoSpaceDE w:val="0"/>
        <w:autoSpaceDN w:val="0"/>
        <w:adjustRightInd w:val="0"/>
        <w:rPr>
          <w:lang w:val="en-CA" w:eastAsia="fr-FR"/>
        </w:rPr>
      </w:pPr>
      <w:r>
        <w:rPr>
          <w:lang w:val="en-CA" w:eastAsia="fr-FR"/>
        </w:rPr>
        <w:t xml:space="preserve">In particular, organic farming has been shown to increase local species richness of wild organisms, although with large variation between studies (Tuck </w:t>
      </w:r>
      <w:r w:rsidR="00301BD0" w:rsidRPr="00301BD0">
        <w:rPr>
          <w:i/>
          <w:lang w:val="en-CA" w:eastAsia="fr-FR"/>
        </w:rPr>
        <w:t>et al.</w:t>
      </w:r>
      <w:r>
        <w:rPr>
          <w:lang w:val="en-CA" w:eastAsia="fr-FR"/>
        </w:rPr>
        <w:t xml:space="preserve">, 2014). The effect differs between taxonomic groups (Dicks </w:t>
      </w:r>
      <w:r w:rsidR="00301BD0" w:rsidRPr="00301BD0">
        <w:rPr>
          <w:i/>
          <w:lang w:val="en-CA" w:eastAsia="fr-FR"/>
        </w:rPr>
        <w:t>et al.</w:t>
      </w:r>
      <w:r>
        <w:rPr>
          <w:lang w:val="en-CA" w:eastAsia="fr-FR"/>
        </w:rPr>
        <w:t xml:space="preserve">, 2016; Fuller </w:t>
      </w:r>
      <w:r w:rsidR="00301BD0" w:rsidRPr="00301BD0">
        <w:rPr>
          <w:i/>
          <w:lang w:val="en-CA" w:eastAsia="fr-FR"/>
        </w:rPr>
        <w:t>et al.</w:t>
      </w:r>
      <w:r>
        <w:rPr>
          <w:lang w:val="en-CA" w:eastAsia="fr-FR"/>
        </w:rPr>
        <w:t xml:space="preserve">, 2005), with particularly beneficial effects on plants and pollinators (Batáry </w:t>
      </w:r>
      <w:r w:rsidR="00301BD0" w:rsidRPr="00301BD0">
        <w:rPr>
          <w:i/>
          <w:lang w:val="en-CA" w:eastAsia="fr-FR"/>
        </w:rPr>
        <w:t>et al.</w:t>
      </w:r>
      <w:r>
        <w:rPr>
          <w:lang w:val="en-CA" w:eastAsia="fr-FR"/>
        </w:rPr>
        <w:t xml:space="preserve">, 2011, Tuck </w:t>
      </w:r>
      <w:r w:rsidR="00301BD0" w:rsidRPr="00301BD0">
        <w:rPr>
          <w:i/>
          <w:lang w:val="en-CA" w:eastAsia="fr-FR"/>
        </w:rPr>
        <w:t>et al.</w:t>
      </w:r>
      <w:r>
        <w:rPr>
          <w:lang w:val="en-CA" w:eastAsia="fr-FR"/>
        </w:rPr>
        <w:t xml:space="preserve">, 2014). Other differences between studies can be attributed </w:t>
      </w:r>
      <w:r>
        <w:rPr>
          <w:lang w:val="en-CA" w:eastAsia="fr-FR"/>
        </w:rPr>
        <w:lastRenderedPageBreak/>
        <w:t xml:space="preserve">to the effect of landscape context (Tuck </w:t>
      </w:r>
      <w:r w:rsidR="00301BD0" w:rsidRPr="00301BD0">
        <w:rPr>
          <w:i/>
          <w:lang w:val="en-CA" w:eastAsia="fr-FR"/>
        </w:rPr>
        <w:t>et al.</w:t>
      </w:r>
      <w:r>
        <w:rPr>
          <w:lang w:val="en-CA" w:eastAsia="fr-FR"/>
        </w:rPr>
        <w:t xml:space="preserve">, 2014), the local extent of organic farming (Gabriel </w:t>
      </w:r>
      <w:r w:rsidR="00301BD0" w:rsidRPr="00301BD0">
        <w:rPr>
          <w:i/>
          <w:lang w:val="en-CA" w:eastAsia="fr-FR"/>
        </w:rPr>
        <w:t>et al.</w:t>
      </w:r>
      <w:r>
        <w:rPr>
          <w:lang w:val="en-CA" w:eastAsia="fr-FR"/>
        </w:rPr>
        <w:t xml:space="preserve">, 2010) and time since conversion to organic farming (Jonason </w:t>
      </w:r>
      <w:r w:rsidR="00301BD0" w:rsidRPr="00301BD0">
        <w:rPr>
          <w:i/>
          <w:lang w:val="en-CA" w:eastAsia="fr-FR"/>
        </w:rPr>
        <w:t>et al.</w:t>
      </w:r>
      <w:r>
        <w:rPr>
          <w:lang w:val="en-CA" w:eastAsia="fr-FR"/>
        </w:rPr>
        <w:t xml:space="preserve">, 2011). However, beneficial effects of organic farming may be mainly local (Bengtsson </w:t>
      </w:r>
      <w:r w:rsidR="00301BD0" w:rsidRPr="00301BD0">
        <w:rPr>
          <w:i/>
          <w:lang w:val="en-CA" w:eastAsia="fr-FR"/>
        </w:rPr>
        <w:t>et al.</w:t>
      </w:r>
      <w:r>
        <w:rPr>
          <w:lang w:val="en-CA" w:eastAsia="fr-FR"/>
        </w:rPr>
        <w:t xml:space="preserve">, 2005), and it is not clear whether effects on local biodiversity scale up to effects on biodiversity at regional scales (Gabriel </w:t>
      </w:r>
      <w:r w:rsidR="00301BD0" w:rsidRPr="00301BD0">
        <w:rPr>
          <w:i/>
          <w:lang w:val="en-CA" w:eastAsia="fr-FR"/>
        </w:rPr>
        <w:t>et al.</w:t>
      </w:r>
      <w:r>
        <w:rPr>
          <w:lang w:val="en-CA" w:eastAsia="fr-FR"/>
        </w:rPr>
        <w:t xml:space="preserve">, 2006; Schneider </w:t>
      </w:r>
      <w:r w:rsidR="00301BD0" w:rsidRPr="00301BD0">
        <w:rPr>
          <w:i/>
          <w:lang w:val="en-CA" w:eastAsia="fr-FR"/>
        </w:rPr>
        <w:t>et al.</w:t>
      </w:r>
      <w:r>
        <w:rPr>
          <w:lang w:val="en-CA" w:eastAsia="fr-FR"/>
        </w:rPr>
        <w:t xml:space="preserve">, 2014). </w:t>
      </w:r>
    </w:p>
    <w:p w14:paraId="70BC9460" w14:textId="77777777" w:rsidR="0048205B" w:rsidRDefault="0048205B" w:rsidP="00AE389F">
      <w:pPr>
        <w:widowControl w:val="0"/>
        <w:autoSpaceDE w:val="0"/>
        <w:autoSpaceDN w:val="0"/>
        <w:adjustRightInd w:val="0"/>
        <w:spacing w:after="0"/>
        <w:rPr>
          <w:lang w:val="en-CA" w:eastAsia="fr-FR"/>
        </w:rPr>
      </w:pPr>
    </w:p>
    <w:p w14:paraId="0D950E21" w14:textId="77A99DED" w:rsidR="0048205B" w:rsidRPr="00BA0F1F" w:rsidRDefault="00640BFF" w:rsidP="00AE389F">
      <w:pPr>
        <w:widowControl w:val="0"/>
        <w:autoSpaceDE w:val="0"/>
        <w:autoSpaceDN w:val="0"/>
        <w:adjustRightInd w:val="0"/>
        <w:spacing w:after="0"/>
        <w:rPr>
          <w:b/>
        </w:rPr>
      </w:pPr>
      <w:r>
        <w:rPr>
          <w:b/>
        </w:rPr>
        <w:t>Box 3.2:</w:t>
      </w:r>
      <w:r w:rsidR="0048205B" w:rsidRPr="00BA0F1F">
        <w:rPr>
          <w:b/>
        </w:rPr>
        <w:t xml:space="preserve"> Does biodiversity increase in response to agri-environmental schemes?</w:t>
      </w:r>
    </w:p>
    <w:p w14:paraId="2A4BC728" w14:textId="36C89E23" w:rsidR="0048205B" w:rsidRPr="00D56C31" w:rsidRDefault="0048205B" w:rsidP="00AE389F">
      <w:pPr>
        <w:widowControl w:val="0"/>
        <w:autoSpaceDE w:val="0"/>
        <w:autoSpaceDN w:val="0"/>
        <w:adjustRightInd w:val="0"/>
        <w:spacing w:after="0"/>
        <w:rPr>
          <w:sz w:val="20"/>
          <w:szCs w:val="20"/>
        </w:rPr>
      </w:pPr>
      <w:r w:rsidRPr="00D56C31">
        <w:rPr>
          <w:sz w:val="20"/>
          <w:szCs w:val="20"/>
        </w:rPr>
        <w:t xml:space="preserve">A meta-analysis (Batáry </w:t>
      </w:r>
      <w:r w:rsidRPr="0028071A">
        <w:rPr>
          <w:i/>
          <w:sz w:val="20"/>
          <w:szCs w:val="20"/>
        </w:rPr>
        <w:t>et al</w:t>
      </w:r>
      <w:r w:rsidRPr="00D56C31">
        <w:rPr>
          <w:sz w:val="20"/>
          <w:szCs w:val="20"/>
        </w:rPr>
        <w:t xml:space="preserve">., 2015) showed that agri-environment schemes benefit species richness and abundance, but several reviews reported that current schemes are not sufficient to reverse the decline of farmland biodiversity in Europe (Berendse </w:t>
      </w:r>
      <w:r w:rsidR="00301BD0" w:rsidRPr="00301BD0">
        <w:rPr>
          <w:i/>
          <w:sz w:val="20"/>
          <w:szCs w:val="20"/>
        </w:rPr>
        <w:t>et al.</w:t>
      </w:r>
      <w:r w:rsidRPr="00D56C31">
        <w:rPr>
          <w:sz w:val="20"/>
          <w:szCs w:val="20"/>
        </w:rPr>
        <w:t xml:space="preserve">, 2004; Kleijn </w:t>
      </w:r>
      <w:r w:rsidR="00301BD0" w:rsidRPr="00301BD0">
        <w:rPr>
          <w:i/>
          <w:sz w:val="20"/>
          <w:szCs w:val="20"/>
        </w:rPr>
        <w:t>et al.</w:t>
      </w:r>
      <w:r w:rsidRPr="00D56C31">
        <w:rPr>
          <w:sz w:val="20"/>
          <w:szCs w:val="20"/>
        </w:rPr>
        <w:t>, 2006). This is likely due to the fact that many agri-environment schemes do not sufficiently target biodiversity conservation or are not applied over a sufficie</w:t>
      </w:r>
      <w:r>
        <w:rPr>
          <w:sz w:val="20"/>
          <w:szCs w:val="20"/>
        </w:rPr>
        <w:t>nt land cover (STOA, 2013; see C</w:t>
      </w:r>
      <w:r w:rsidRPr="00D56C31">
        <w:rPr>
          <w:sz w:val="20"/>
          <w:szCs w:val="20"/>
        </w:rPr>
        <w:t>hapter 6).</w:t>
      </w:r>
    </w:p>
    <w:p w14:paraId="382401BA" w14:textId="77777777" w:rsidR="0048205B" w:rsidRPr="00D56C31" w:rsidRDefault="0048205B" w:rsidP="00AE389F">
      <w:pPr>
        <w:widowControl w:val="0"/>
        <w:autoSpaceDE w:val="0"/>
        <w:autoSpaceDN w:val="0"/>
        <w:adjustRightInd w:val="0"/>
        <w:spacing w:after="0"/>
        <w:rPr>
          <w:sz w:val="20"/>
          <w:szCs w:val="20"/>
        </w:rPr>
      </w:pPr>
    </w:p>
    <w:p w14:paraId="58631F40" w14:textId="59D3A121" w:rsidR="0048205B" w:rsidRPr="00D56C31" w:rsidRDefault="00AB7046" w:rsidP="00AE389F">
      <w:pPr>
        <w:widowControl w:val="0"/>
        <w:autoSpaceDE w:val="0"/>
        <w:autoSpaceDN w:val="0"/>
        <w:adjustRightInd w:val="0"/>
        <w:spacing w:after="0"/>
        <w:rPr>
          <w:b/>
          <w:sz w:val="20"/>
          <w:szCs w:val="20"/>
        </w:rPr>
      </w:pPr>
      <w:r>
        <w:rPr>
          <w:b/>
          <w:sz w:val="20"/>
          <w:szCs w:val="20"/>
        </w:rPr>
        <w:t>End of Box 3.2</w:t>
      </w:r>
    </w:p>
    <w:p w14:paraId="6DB2BC8E" w14:textId="77777777" w:rsidR="0048205B" w:rsidRDefault="0048205B" w:rsidP="00AE389F">
      <w:pPr>
        <w:widowControl w:val="0"/>
        <w:autoSpaceDE w:val="0"/>
        <w:autoSpaceDN w:val="0"/>
        <w:adjustRightInd w:val="0"/>
        <w:spacing w:after="0"/>
      </w:pPr>
    </w:p>
    <w:p w14:paraId="7CF87969" w14:textId="7F6656BB" w:rsidR="0048205B" w:rsidRDefault="0048205B" w:rsidP="00AE389F">
      <w:pPr>
        <w:widowControl w:val="0"/>
        <w:autoSpaceDE w:val="0"/>
        <w:autoSpaceDN w:val="0"/>
        <w:adjustRightInd w:val="0"/>
        <w:rPr>
          <w:lang w:val="en-CA" w:eastAsia="fr-FR"/>
        </w:rPr>
      </w:pPr>
      <w:r>
        <w:rPr>
          <w:lang w:val="en-CA" w:eastAsia="fr-FR"/>
        </w:rPr>
        <w:t xml:space="preserve">Given the low uptake of organic farming in areas with high agricultural intensification, where the effects on biodiversity would be greatest (Rundlöf </w:t>
      </w:r>
      <w:r w:rsidR="00AE0E18">
        <w:rPr>
          <w:lang w:val="en-CA" w:eastAsia="fr-FR"/>
        </w:rPr>
        <w:t xml:space="preserve">&amp; </w:t>
      </w:r>
      <w:r>
        <w:rPr>
          <w:lang w:val="en-CA" w:eastAsia="fr-FR"/>
        </w:rPr>
        <w:t xml:space="preserve">Smith, 2006), the actual effect of organic farming on general biodiversity trends may be smaller than expected. Organic farming may contribute to the maintenance of agriculture in marginal areas of high value for biodiversity (Gabriel </w:t>
      </w:r>
      <w:r w:rsidR="00301BD0" w:rsidRPr="00301BD0">
        <w:rPr>
          <w:i/>
          <w:lang w:val="en-CA" w:eastAsia="fr-FR"/>
        </w:rPr>
        <w:t>et al.</w:t>
      </w:r>
      <w:r>
        <w:rPr>
          <w:lang w:val="en-CA" w:eastAsia="fr-FR"/>
        </w:rPr>
        <w:t>, 2009), but the extent of this effect remains unknown.</w:t>
      </w:r>
    </w:p>
    <w:p w14:paraId="6356ABA7" w14:textId="141A524D" w:rsidR="0048205B" w:rsidRDefault="0048205B" w:rsidP="00AE389F">
      <w:pPr>
        <w:rPr>
          <w:lang w:val="en-US"/>
        </w:rPr>
      </w:pPr>
      <w:r>
        <w:rPr>
          <w:lang w:val="en-CA" w:eastAsia="fr-FR"/>
        </w:rPr>
        <w:t xml:space="preserve">The question of how farmland conservation initiatives actually contribute to the policy objectives of halting the decline of agrobiodiversity largely remains to be addressed in a quantitative manner (see Kleijn </w:t>
      </w:r>
      <w:r w:rsidR="00301BD0" w:rsidRPr="00301BD0">
        <w:rPr>
          <w:i/>
          <w:lang w:val="en-CA" w:eastAsia="fr-FR"/>
        </w:rPr>
        <w:t>et al.</w:t>
      </w:r>
      <w:r>
        <w:rPr>
          <w:lang w:val="en-CA" w:eastAsia="fr-FR"/>
        </w:rPr>
        <w:t xml:space="preserve"> (2011) and references therein) and using adequate indicators.</w:t>
      </w:r>
    </w:p>
    <w:p w14:paraId="0F03FEE9" w14:textId="77777777" w:rsidR="0048205B" w:rsidRDefault="0048205B" w:rsidP="00AE389F">
      <w:pPr>
        <w:spacing w:after="0"/>
        <w:rPr>
          <w:lang w:val="en-CA" w:eastAsia="en-GB"/>
        </w:rPr>
      </w:pPr>
    </w:p>
    <w:p w14:paraId="2756F0EF" w14:textId="77777777" w:rsidR="0048205B" w:rsidRDefault="0048205B" w:rsidP="001F0516">
      <w:pPr>
        <w:pStyle w:val="Heading4"/>
        <w:rPr>
          <w:lang w:val="en-GB"/>
        </w:rPr>
      </w:pPr>
      <w:bookmarkStart w:id="972" w:name="_Toc519504527"/>
      <w:r>
        <w:t>Urban areas</w:t>
      </w:r>
      <w:bookmarkEnd w:id="972"/>
    </w:p>
    <w:p w14:paraId="4D65D4D1" w14:textId="77777777" w:rsidR="0048205B" w:rsidRDefault="0048205B" w:rsidP="00AE389F">
      <w:pPr>
        <w:spacing w:after="0"/>
        <w:rPr>
          <w:rFonts w:eastAsia="Times New Roman" w:cs="Arial"/>
          <w:bCs/>
          <w:color w:val="000000"/>
          <w:u w:val="single"/>
          <w:shd w:val="clear" w:color="auto" w:fill="FFFFFF"/>
          <w:lang w:eastAsia="en-GB"/>
        </w:rPr>
      </w:pPr>
      <w:r>
        <w:rPr>
          <w:rFonts w:eastAsia="Times New Roman" w:cs="Arial"/>
          <w:bCs/>
          <w:color w:val="000000"/>
          <w:u w:val="single"/>
          <w:shd w:val="clear" w:color="auto" w:fill="FFFFFF"/>
          <w:lang w:eastAsia="en-GB"/>
        </w:rPr>
        <w:t>Overview of the sub-system</w:t>
      </w:r>
    </w:p>
    <w:p w14:paraId="56A24784" w14:textId="6E3B7673" w:rsidR="0048205B" w:rsidRDefault="0048205B" w:rsidP="00AE389F">
      <w:pPr>
        <w:rPr>
          <w:rFonts w:eastAsia="Times New Roman" w:cs="Arial"/>
          <w:color w:val="000000"/>
          <w:lang w:eastAsia="en-GB"/>
        </w:rPr>
      </w:pPr>
      <w:r>
        <w:rPr>
          <w:rFonts w:eastAsia="Times New Roman" w:cs="Arial"/>
          <w:color w:val="000000"/>
          <w:lang w:eastAsia="en-GB"/>
        </w:rPr>
        <w:t xml:space="preserve">Urban green infrastructures comprise systems of indigenous habitats, formal (e.g. parks, cemeteries) and informal (e.g. ruderal, transportation areas) green space, artificial habitats (e.g. green roofs and walls, ponds), semi-natural and rural habitats. Taxa that occupy these habitats vary in their sensitivity to urbanization, with some assemblages comprising generalist species and others retaining specialist species and contributing more to biodiversity </w:t>
      </w:r>
      <w:r>
        <w:rPr>
          <w:rFonts w:eastAsia="Times New Roman" w:cs="Arial"/>
          <w:color w:val="000000"/>
          <w:lang w:eastAsia="en-GB"/>
        </w:rPr>
        <w:fldChar w:fldCharType="begin" w:fldLock="1"/>
      </w:r>
      <w:r>
        <w:rPr>
          <w:rFonts w:eastAsia="Times New Roman" w:cs="Arial"/>
          <w:color w:val="000000"/>
          <w:lang w:eastAsia="en-GB"/>
        </w:rPr>
        <w:instrText>ADDIN CSL_CITATION { "citationItems" : [ { "id" : "ITEM-1", "itemData" : { "DOI" : "10.1016/j.landurbplan.2009.05.016", "ISBN" : "0169-2046", "ISSN" : "01692046", "abstract" : "Urbanisation causes similar landscape patterns across the world; cities are characterised by a densely populated and highly disturbed urban core, a less disturbed suburban zone and a least disturbed rural surroundings. In 1998, we set up a project to investigate the effects of this urbanisation gradient on the responses of carabid beetles (Carabidae, Coleoptera) in different cities across the globe. To date, eight cities have participated in this project and the findings can be summarised as follows. In general, carabid abundance and species richness increased from the city centres to the rural surroundings. Forest specialist species tended to be more common in suburban and rural zones, while open-habitat species predominate in the urban core. The highly disturbed urban environments were also generally characterised by a few dominant species and species capable of flight, while suburban and rural areas were characterised by larger-sized species and species incapable of flight. Deviations from these general patters do occur, notably the occurrence and high abundance of introduced carabid species in urban Edmonton, Canada. The challenge now is to infer process from these patterns. In particular, community and species specific responses need to be related to characteristics of the urbanised landscape, i.e. the urban-rural gradient needs to be operationalised in terms of specific disturbance features. Furthermore, the results should now be communicated to decision-makers so that they can be considered in planning. \u00a9 2009 Elsevier B.V. All rights reserved.", "author" : [ { "dropping-particle" : "", "family" : "Niemel\u00e4", "given" : "Jari", "non-dropping-particle" : "", "parse-names" : false, "suffix" : "" }, { "dropping-particle" : "", "family" : "Kotze", "given" : "D. Johan", "non-dropping-particle" : "", "parse-names" : false, "suffix" : "" } ], "container-title" : "Landscape and Urban Planning", "id" : "ITEM-1", "issue" : "2", "issued" : { "date-parts" : [ [ "2009" ] ] }, "page" : "65-71", "title" : "Carabid beetle assemblages along urban to rural gradients: A review", "type" : "article-journal", "volume" : "92" }, "uris" : [ "http://www.mendeley.com/documents/?uuid=a563bad1-eed0-458b-bfd8-40ef2042de4d" ] } ], "mendeley" : { "formattedCitation" : "(Niemel\u00e4 &amp; Kotze, 2009)", "plainTextFormattedCitation" : "(Niemel\u00e4 &amp; Kotze, 2009)", "previouslyFormattedCitation" : "(Niemel\u00e4 &amp; Kotze, 2009)" }, "properties" : {  }, "schema" : "https://github.com/citation-style-language/schema/raw/master/csl-citation.json" }</w:instrText>
      </w:r>
      <w:r>
        <w:rPr>
          <w:rFonts w:eastAsia="Times New Roman" w:cs="Arial"/>
          <w:color w:val="000000"/>
          <w:lang w:eastAsia="en-GB"/>
        </w:rPr>
        <w:fldChar w:fldCharType="separate"/>
      </w:r>
      <w:r>
        <w:rPr>
          <w:rFonts w:eastAsia="Times New Roman" w:cs="Arial"/>
          <w:color w:val="000000"/>
          <w:lang w:eastAsia="en-GB"/>
        </w:rPr>
        <w:t>(Niemelä &amp; Kotze, 2009)</w:t>
      </w:r>
      <w:r>
        <w:rPr>
          <w:rFonts w:eastAsia="Times New Roman" w:cs="Arial"/>
          <w:color w:val="000000"/>
          <w:lang w:eastAsia="en-GB"/>
        </w:rPr>
        <w:fldChar w:fldCharType="end"/>
      </w:r>
      <w:r>
        <w:rPr>
          <w:rFonts w:eastAsia="Times New Roman" w:cs="Arial"/>
          <w:color w:val="000000"/>
          <w:lang w:eastAsia="en-GB"/>
        </w:rPr>
        <w:t xml:space="preserve">. During the expansion phases of cities, both through outward expansion into the peri-urban region and densification, changes occur in the provision of green space and </w:t>
      </w:r>
      <w:r>
        <w:rPr>
          <w:rFonts w:eastAsia="Times New Roman" w:cs="Arial"/>
          <w:lang w:eastAsia="en-GB"/>
        </w:rPr>
        <w:t xml:space="preserve">the composition of species assemblages </w:t>
      </w:r>
      <w:r>
        <w:rPr>
          <w:rFonts w:eastAsia="Times New Roman" w:cs="Arial"/>
          <w:lang w:eastAsia="en-GB"/>
        </w:rPr>
        <w:fldChar w:fldCharType="begin" w:fldLock="1"/>
      </w:r>
      <w:r>
        <w:rPr>
          <w:rFonts w:eastAsia="Times New Roman" w:cs="Arial"/>
          <w:lang w:eastAsia="en-GB"/>
        </w:rPr>
        <w:instrText>ADDIN CSL_CITATION { "citationItems" : [ { "id" : "ITEM-1", "itemData" : { "DOI" : "10.1093/acprof", "ISBN" : "9780199682676", "ISSN" : "0873626X", "PMID" : "16683413", "abstract" : "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 "author" : [ { "dropping-particle" : "", "family" : "Kotze", "given" : "Johan", "non-dropping-particle" : "", "parse-names" : false, "suffix" : "" }, { "dropping-particle" : "", "family" : "Venn", "given" : "Stephen", "non-dropping-particle" : "", "parse-names" : false, "suffix" : "" }, { "dropping-particle" : "", "family" : "Niemel\u00e4", "given" : "Jari", "non-dropping-particle" : "", "parse-names" : false, "suffix" : "" }, { "dropping-particle" : "", "family" : "Spence", "given" : "John", "non-dropping-particle" : "", "parse-names" : false, "suffix" : "" } ], "container-title" : "Urban Ecology Patterns, Processes, and Applications", "id" : "ITEM-1", "issue" : "38", "issued" : { "date-parts" : [ [ "2014" ] ] }, "page" : "45-66", "title" : "Effects of Urbanization on the Ecology and Evolution of Arthropods", "type" : "article-journal", "volume" : "6" }, "uris" : [ "http://www.mendeley.com/documents/?uuid=363d671e-6226-4751-b02e-d5ebf0d55f6a" ] } ], "mendeley" : { "formattedCitation" : "(Kotze, Venn, Niemel\u00e4, &amp; Spence, 2014)", "plainTextFormattedCitation" : "(Kotze, Venn, Niemel\u00e4, &amp; Spence, 2014)", "previouslyFormattedCitation" : "(Kotze, Venn, Niemel\u00e4, &amp; Spence, 2014)" }, "properties" : {  }, "schema" : "https://github.com/citation-style-language/schema/raw/master/csl-citation.json" }</w:instrText>
      </w:r>
      <w:r>
        <w:rPr>
          <w:rFonts w:eastAsia="Times New Roman" w:cs="Arial"/>
          <w:lang w:eastAsia="en-GB"/>
        </w:rPr>
        <w:fldChar w:fldCharType="separate"/>
      </w:r>
      <w:r>
        <w:rPr>
          <w:rFonts w:eastAsia="Times New Roman" w:cs="Arial"/>
          <w:lang w:eastAsia="en-GB"/>
        </w:rPr>
        <w:t>(Kotze</w:t>
      </w:r>
      <w:r w:rsidR="00B81C18">
        <w:rPr>
          <w:rFonts w:eastAsia="Times New Roman" w:cs="Arial"/>
          <w:i/>
          <w:lang w:eastAsia="en-GB"/>
        </w:rPr>
        <w:t xml:space="preserve"> et al.</w:t>
      </w:r>
      <w:r>
        <w:rPr>
          <w:rFonts w:eastAsia="Times New Roman" w:cs="Arial"/>
          <w:lang w:eastAsia="en-GB"/>
        </w:rPr>
        <w:t>, 2014)</w:t>
      </w:r>
      <w:r>
        <w:rPr>
          <w:rFonts w:eastAsia="Times New Roman" w:cs="Arial"/>
          <w:lang w:eastAsia="en-GB"/>
        </w:rPr>
        <w:fldChar w:fldCharType="end"/>
      </w:r>
      <w:r>
        <w:rPr>
          <w:rFonts w:eastAsia="Times New Roman" w:cs="Arial"/>
          <w:lang w:eastAsia="en-GB"/>
        </w:rPr>
        <w:t>.</w:t>
      </w:r>
      <w:r>
        <w:rPr>
          <w:rFonts w:eastAsia="Times New Roman" w:cs="Arial"/>
          <w:color w:val="000000"/>
          <w:lang w:eastAsia="en-GB"/>
        </w:rPr>
        <w:t xml:space="preserve"> </w:t>
      </w:r>
      <w:r w:rsidRPr="009F20BB">
        <w:rPr>
          <w:rFonts w:eastAsia="Times New Roman" w:cs="Arial"/>
          <w:color w:val="000000"/>
          <w:lang w:eastAsia="en-GB"/>
        </w:rPr>
        <w:t xml:space="preserve">The </w:t>
      </w:r>
      <w:r w:rsidRPr="009F20BB">
        <w:rPr>
          <w:rFonts w:eastAsia="Times New Roman" w:cs="Arial"/>
          <w:bCs/>
          <w:color w:val="000000"/>
          <w:lang w:eastAsia="en-GB"/>
        </w:rPr>
        <w:t xml:space="preserve">European Union </w:t>
      </w:r>
      <w:r w:rsidRPr="009F20BB">
        <w:rPr>
          <w:rFonts w:eastAsia="Times New Roman" w:cs="Arial"/>
          <w:color w:val="000000"/>
          <w:lang w:eastAsia="en-GB"/>
        </w:rPr>
        <w:t>“Plan of Action on Subnational Governments, Cities and Other Local Authorities for Biodiversity (2011-2020)”</w:t>
      </w:r>
      <w:r>
        <w:rPr>
          <w:rFonts w:eastAsia="Times New Roman" w:cs="Arial"/>
          <w:color w:val="000000"/>
          <w:lang w:eastAsia="en-GB"/>
        </w:rPr>
        <w:t xml:space="preserve"> emphasizes the essential role of cities in achieving the Aichi Biodiversity Targets. Also the 7th Environment Action Programme supports the development of initiatives for the conservation of biodiversity.</w:t>
      </w:r>
    </w:p>
    <w:p w14:paraId="2A9E7AE1" w14:textId="4C4AA52B" w:rsidR="0048205B" w:rsidRDefault="0048205B" w:rsidP="00AE389F">
      <w:pPr>
        <w:rPr>
          <w:rFonts w:eastAsia="Times New Roman" w:cs="Arial"/>
          <w:color w:val="000000"/>
          <w:shd w:val="clear" w:color="auto" w:fill="FFFFFF"/>
          <w:lang w:eastAsia="en-GB"/>
        </w:rPr>
      </w:pPr>
      <w:r>
        <w:rPr>
          <w:rFonts w:eastAsia="Times New Roman" w:cs="Arial"/>
          <w:color w:val="000000"/>
          <w:lang w:eastAsia="en-GB"/>
        </w:rPr>
        <w:t xml:space="preserve">Urbanization has changed habitats, both spatially and through the release of heat, waste, nutrients and contaminants. Cities generate novel habitats and assemblages, as many species adapt to urban conditions, and urban habitats </w:t>
      </w:r>
      <w:r>
        <w:rPr>
          <w:rFonts w:eastAsia="Times New Roman" w:cs="Arial"/>
          <w:lang w:eastAsia="en-GB"/>
        </w:rPr>
        <w:t xml:space="preserve">acquire </w:t>
      </w:r>
      <w:r>
        <w:rPr>
          <w:rFonts w:eastAsia="Times New Roman" w:cs="Arial"/>
          <w:color w:val="000000"/>
          <w:lang w:eastAsia="en-GB"/>
        </w:rPr>
        <w:t xml:space="preserve">characteristic communities. Disturbance is typical of urban habitats and they tend to remain at early to mid-successional stages, which can have high levels of species diversity. A number of the species that have become most adapted to cities originate in rocky habitats, such as </w:t>
      </w:r>
      <w:r>
        <w:rPr>
          <w:rFonts w:eastAsia="Times New Roman" w:cs="Arial"/>
          <w:color w:val="000000"/>
          <w:shd w:val="clear" w:color="auto" w:fill="FFFFFF"/>
          <w:lang w:eastAsia="en-GB"/>
        </w:rPr>
        <w:t>the rock pigeon (</w:t>
      </w:r>
      <w:r>
        <w:rPr>
          <w:rFonts w:eastAsia="Times New Roman" w:cs="Arial"/>
          <w:i/>
          <w:color w:val="000000"/>
          <w:shd w:val="clear" w:color="auto" w:fill="FFFFFF"/>
          <w:lang w:eastAsia="en-GB"/>
        </w:rPr>
        <w:t>Columba livia</w:t>
      </w:r>
      <w:r>
        <w:rPr>
          <w:rFonts w:eastAsia="Times New Roman" w:cs="Arial"/>
          <w:color w:val="000000"/>
          <w:shd w:val="clear" w:color="auto" w:fill="FFFFFF"/>
          <w:lang w:eastAsia="en-GB"/>
        </w:rPr>
        <w:t>), the common swift (</w:t>
      </w:r>
      <w:r>
        <w:rPr>
          <w:rFonts w:eastAsia="Times New Roman" w:cs="Arial"/>
          <w:i/>
          <w:color w:val="000000"/>
          <w:shd w:val="clear" w:color="auto" w:fill="FFFFFF"/>
          <w:lang w:eastAsia="en-GB"/>
        </w:rPr>
        <w:t>Apus apus</w:t>
      </w:r>
      <w:r>
        <w:rPr>
          <w:rFonts w:eastAsia="Times New Roman" w:cs="Arial"/>
          <w:color w:val="000000"/>
          <w:shd w:val="clear" w:color="auto" w:fill="FFFFFF"/>
          <w:lang w:eastAsia="en-GB"/>
        </w:rPr>
        <w:t>) and the alpine swift (</w:t>
      </w:r>
      <w:r>
        <w:rPr>
          <w:rFonts w:eastAsia="Times New Roman" w:cs="Arial"/>
          <w:i/>
          <w:color w:val="000000"/>
          <w:shd w:val="clear" w:color="auto" w:fill="FFFFFF"/>
          <w:lang w:eastAsia="en-GB"/>
        </w:rPr>
        <w:t>Tachymarptis melba</w:t>
      </w:r>
      <w:r>
        <w:rPr>
          <w:rFonts w:eastAsia="Times New Roman" w:cs="Arial"/>
          <w:color w:val="000000"/>
          <w:shd w:val="clear" w:color="auto" w:fill="FFFFFF"/>
          <w:lang w:eastAsia="en-GB"/>
        </w:rPr>
        <w:t>)</w:t>
      </w:r>
      <w:r w:rsidR="00436823">
        <w:rPr>
          <w:rFonts w:eastAsia="Times New Roman" w:cs="Arial"/>
          <w:color w:val="000000"/>
          <w:shd w:val="clear" w:color="auto" w:fill="FFFFFF"/>
          <w:lang w:eastAsia="en-GB"/>
        </w:rPr>
        <w:t xml:space="preserve">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ISBN" : "3-9806817-2-6", "author" : [ { "dropping-particle" : "", "family" : "Kelcey", "given" : "John", "non-dropping-particle" : "", "parse-names" : false, "suffix" : "" }, { "dropping-particle" : "", "family" : "Rheinwald", "given" : "Goetz", "non-dropping-particle" : "", "parse-names" : false, "suffix" : "" } ], "container-title" : "Birds in European Cities", "edition" : "1", "editor" : [ { "dropping-particle" : "", "family" : "Kelcey", "given" : "John", "non-dropping-particle" : "", "parse-names" : false, "suffix" : "" }, { "dropping-particle" : "", "family" : "Rheinwald", "given" : "Goetz", "non-dropping-particle" : "", "parse-names" : false, "suffix" : "" } ], "id" : "ITEM-1", "issued" : { "date-parts" : [ [ "2005" ] ] }, "page" : "417-422", "publisher" : "Ginster verlag", "publisher-place" : "St. Katharinen", "title" : "Conclusions", "type" : "chapter" }, "uris" : [ "http://www.mendeley.com/documents/?uuid=dda428bb-5f68-3af0-84ca-135bd7813c5b" ] } ], "mendeley" : { "formattedCitation" : "(Kelcey &amp; Rheinwald, 2005)", "plainTextFormattedCitation" : "(Kelcey &amp; Rheinwald, 2005)", "previouslyFormattedCitation" : "(Kelcey &amp; Rheinwald, 200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Kelcey &amp; Rheinwald, 200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In Central Asia, the core urban avian fauna comprises 7 to 17 species (Fundukchiev</w:t>
      </w:r>
      <w:r w:rsidR="00EC6EB1">
        <w:rPr>
          <w:rFonts w:eastAsia="Times New Roman" w:cs="Arial"/>
          <w:color w:val="000000"/>
          <w:shd w:val="clear" w:color="auto" w:fill="FFFFFF"/>
          <w:lang w:eastAsia="en-GB"/>
        </w:rPr>
        <w:t>,</w:t>
      </w:r>
      <w:r>
        <w:rPr>
          <w:rFonts w:eastAsia="Times New Roman" w:cs="Arial"/>
          <w:color w:val="000000"/>
          <w:shd w:val="clear" w:color="auto" w:fill="FFFFFF"/>
          <w:lang w:eastAsia="en-GB"/>
        </w:rPr>
        <w:t xml:space="preserve"> 1987) with distinctive adaptive traits to urban conditions.</w:t>
      </w:r>
    </w:p>
    <w:p w14:paraId="1CDCE11B" w14:textId="16829471" w:rsidR="0048205B" w:rsidRDefault="0048205B" w:rsidP="00AE389F">
      <w:pPr>
        <w:rPr>
          <w:rFonts w:eastAsia="Times New Roman" w:cs="Arial"/>
          <w:color w:val="000000"/>
          <w:lang w:eastAsia="en-GB"/>
        </w:rPr>
      </w:pPr>
      <w:r>
        <w:rPr>
          <w:rFonts w:eastAsia="Times New Roman" w:cs="Arial"/>
          <w:color w:val="000000"/>
          <w:lang w:eastAsia="en-GB"/>
        </w:rPr>
        <w:lastRenderedPageBreak/>
        <w:t xml:space="preserve">Such novel features as green roofs and green walls have been introduced into many cities as potential means of enhancing the provision of supplementary habitats. Studies show that these can develop diverse assemblages of arthropods and vascular plants </w:t>
      </w:r>
      <w:r>
        <w:rPr>
          <w:rFonts w:eastAsia="Times New Roman" w:cs="Arial"/>
          <w:color w:val="000000"/>
          <w:lang w:eastAsia="en-GB"/>
        </w:rPr>
        <w:fldChar w:fldCharType="begin" w:fldLock="1"/>
      </w:r>
      <w:r>
        <w:rPr>
          <w:rFonts w:eastAsia="Times New Roman" w:cs="Arial"/>
          <w:color w:val="000000"/>
          <w:lang w:eastAsia="en-GB"/>
        </w:rPr>
        <w:instrText>ADDIN CSL_CITATION { "citationItems" : [ { "id" : "ITEM-1", "itemData" : { "DOI" : "10.1016/j.ecoleng.2013.04.029", "ISBN" : "0925-8574", "ISSN" : "09258574", "abstract" : "In an inexorably urbanizing world, green roofs could be an interesting tool to conciliate the greening of cities with ecological services. Studies on a large number of sites are necessary to understand the importance of environmental variables, especially how the type of vegetation affects the green roof biodiversity.We sampled several arthropods (spiders, true bugs, beetles and hymenopterans) from buildings covered by green roofs in 115 sites across northern France. We considered 3 types of green roofs with diverse vegetal structures: muscinal (moss/sedum - M) roofs, herbaceous (moss/sedum and meadow - H) roofs and arbustive (moss/sedum, meadow and shrub - A) roofs.The species richness and the abundance of most of the taxa were significantly higher on A roofs, which displayed more complex vegetation. Predominantly common species comprised the arthropod communities. However, xero-thermophilic species and species from sandy and rocky habitats were also present because green roofs could serve as habitat analogs of those dry natural habitats. Except for hymenopterans, we did not observe a difference in the functional composition of communities; however, the taxonomic composition of spider communities was significantly affected by the green roof type. The surrounding environment and other local variables exhibited a minor influence on the composition, abundance and richness of the arthropods. We revealed a major role for the vegetal structures in arthropod communities and the ability of green roofs to enhance urban biodiversity. \u00a9 2013 Elsevier B.V.", "author" : [ { "dropping-particle" : "", "family" : "Madre", "given" : "Fr\u00e9d\u00e9ric", "non-dropping-particle" : "", "parse-names" : false, "suffix" : "" }, { "dropping-particle" : "", "family" : "Vergnes", "given" : "Alan", "non-dropping-particle" : "", "parse-names" : false, "suffix" : "" }, { "dropping-particle" : "", "family" : "Machon", "given" : "Nathalie", "non-dropping-particle" : "", "parse-names" : false, "suffix" : "" }, { "dropping-particle" : "", "family" : "Clergeau", "given" : "Philippe", "non-dropping-particle" : "", "parse-names" : false, "suffix" : "" } ], "container-title" : "Ecological Engineering", "id" : "ITEM-1", "issued" : { "date-parts" : [ [ "2013" ] ] }, "title" : "A comparison of 3 types of green roof as habitats for arthropods", "type" : "article-journal" }, "uris" : [ "http://www.mendeley.com/documents/?uuid=ed7410d7-b6fd-3220-b93d-b7f85d02ebf3" ] } ], "mendeley" : { "formattedCitation" : "(Madre, Vergnes, Machon, &amp; Clergeau, 2013)", "plainTextFormattedCitation" : "(Madre, Vergnes, Machon, &amp; Clergeau, 2013)", "previouslyFormattedCitation" : "(Madre, Vergnes, Machon, &amp; Clergeau, 2013)" }, "properties" : {  }, "schema" : "https://github.com/citation-style-language/schema/raw/master/csl-citation.json" }</w:instrText>
      </w:r>
      <w:r>
        <w:rPr>
          <w:rFonts w:eastAsia="Times New Roman" w:cs="Arial"/>
          <w:color w:val="000000"/>
          <w:lang w:eastAsia="en-GB"/>
        </w:rPr>
        <w:fldChar w:fldCharType="separate"/>
      </w:r>
      <w:r>
        <w:rPr>
          <w:rFonts w:eastAsia="Times New Roman" w:cs="Arial"/>
          <w:color w:val="000000"/>
          <w:lang w:eastAsia="en-GB"/>
        </w:rPr>
        <w:t>(Madre</w:t>
      </w:r>
      <w:r w:rsidR="00EC6EB1">
        <w:rPr>
          <w:rFonts w:eastAsia="Times New Roman" w:cs="Arial"/>
          <w:i/>
          <w:color w:val="000000"/>
          <w:lang w:eastAsia="en-GB"/>
        </w:rPr>
        <w:t xml:space="preserve"> et al.</w:t>
      </w:r>
      <w:r>
        <w:rPr>
          <w:rFonts w:eastAsia="Times New Roman" w:cs="Arial"/>
          <w:color w:val="000000"/>
          <w:lang w:eastAsia="en-GB"/>
        </w:rPr>
        <w:t>, 2013)</w:t>
      </w:r>
      <w:r>
        <w:rPr>
          <w:rFonts w:eastAsia="Times New Roman" w:cs="Arial"/>
          <w:color w:val="000000"/>
          <w:lang w:eastAsia="en-GB"/>
        </w:rPr>
        <w:fldChar w:fldCharType="end"/>
      </w:r>
      <w:r>
        <w:rPr>
          <w:rFonts w:eastAsia="Times New Roman" w:cs="Arial"/>
          <w:color w:val="000000"/>
          <w:lang w:eastAsia="en-GB"/>
        </w:rPr>
        <w:t>, and they probably have the potential to support the biodiversity of some taxa.</w:t>
      </w:r>
    </w:p>
    <w:p w14:paraId="60B49AB4" w14:textId="77777777" w:rsidR="0048205B" w:rsidRDefault="0048205B" w:rsidP="00AE389F">
      <w:pPr>
        <w:spacing w:after="0"/>
        <w:rPr>
          <w:rFonts w:eastAsia="Times New Roman" w:cs="Arial"/>
          <w:color w:val="000000"/>
          <w:lang w:eastAsia="en-GB"/>
        </w:rPr>
      </w:pPr>
    </w:p>
    <w:p w14:paraId="0B9FD9B0" w14:textId="77777777" w:rsidR="0048205B" w:rsidRDefault="0048205B" w:rsidP="00AE389F">
      <w:pPr>
        <w:spacing w:after="0"/>
        <w:rPr>
          <w:rFonts w:eastAsia="Times New Roman" w:cs="Arial"/>
          <w:bCs/>
          <w:color w:val="000000"/>
          <w:u w:val="single"/>
          <w:shd w:val="clear" w:color="auto" w:fill="FFFFFF"/>
          <w:lang w:val="pt-PT" w:eastAsia="en-GB"/>
        </w:rPr>
      </w:pPr>
      <w:r>
        <w:rPr>
          <w:rFonts w:eastAsia="Times New Roman" w:cs="Arial"/>
          <w:bCs/>
          <w:color w:val="000000"/>
          <w:u w:val="single"/>
          <w:shd w:val="clear" w:color="auto" w:fill="FFFFFF"/>
          <w:lang w:eastAsia="en-GB"/>
        </w:rPr>
        <w:t>Past and current trends</w:t>
      </w:r>
      <w:r>
        <w:rPr>
          <w:rFonts w:ascii="Calibri" w:hAnsi="Calibri" w:cs="Calibri"/>
          <w:color w:val="212121"/>
          <w:lang w:val="en-US"/>
        </w:rPr>
        <w:t xml:space="preserve"> </w:t>
      </w:r>
    </w:p>
    <w:p w14:paraId="0E6EF6CE" w14:textId="5789D635" w:rsidR="0048205B" w:rsidRDefault="0048205B" w:rsidP="00AE389F">
      <w:pPr>
        <w:rPr>
          <w:rFonts w:eastAsia="Times New Roman" w:cs="Arial"/>
          <w:color w:val="000000"/>
          <w:shd w:val="clear" w:color="auto" w:fill="FFFFFF"/>
          <w:lang w:eastAsia="en-GB"/>
        </w:rPr>
      </w:pPr>
      <w:r>
        <w:rPr>
          <w:rFonts w:eastAsia="Times New Roman" w:cs="Arial"/>
          <w:bCs/>
          <w:color w:val="000000"/>
          <w:shd w:val="clear" w:color="auto" w:fill="FFFFFF"/>
          <w:lang w:eastAsia="en-GB"/>
        </w:rPr>
        <w:t>As a result of intensive urbanization in the 20</w:t>
      </w:r>
      <w:r w:rsidRPr="00503C3C">
        <w:rPr>
          <w:rFonts w:eastAsia="Times New Roman" w:cs="Arial"/>
          <w:bCs/>
          <w:color w:val="000000"/>
          <w:shd w:val="clear" w:color="auto" w:fill="FFFFFF"/>
          <w:lang w:eastAsia="en-GB"/>
        </w:rPr>
        <w:t>th</w:t>
      </w:r>
      <w:r>
        <w:rPr>
          <w:rFonts w:eastAsia="Times New Roman" w:cs="Arial"/>
          <w:bCs/>
          <w:color w:val="000000"/>
          <w:shd w:val="clear" w:color="auto" w:fill="FFFFFF"/>
          <w:lang w:eastAsia="en-GB"/>
        </w:rPr>
        <w:t xml:space="preserve"> and 21</w:t>
      </w:r>
      <w:r w:rsidR="00013351">
        <w:rPr>
          <w:rFonts w:eastAsia="Times New Roman" w:cs="Arial"/>
          <w:bCs/>
          <w:color w:val="000000"/>
          <w:shd w:val="clear" w:color="auto" w:fill="FFFFFF"/>
          <w:lang w:eastAsia="en-GB"/>
        </w:rPr>
        <w:t>st</w:t>
      </w:r>
      <w:r>
        <w:rPr>
          <w:rFonts w:eastAsia="Times New Roman" w:cs="Arial"/>
          <w:bCs/>
          <w:color w:val="000000"/>
          <w:shd w:val="clear" w:color="auto" w:fill="FFFFFF"/>
          <w:lang w:eastAsia="en-GB"/>
        </w:rPr>
        <w:t xml:space="preserve"> centuries, </w:t>
      </w:r>
      <w:r>
        <w:rPr>
          <w:rFonts w:eastAsia="Times New Roman" w:cs="Arial"/>
          <w:color w:val="000000"/>
          <w:shd w:val="clear" w:color="auto" w:fill="FFFFFF"/>
          <w:lang w:eastAsia="en-GB"/>
        </w:rPr>
        <w:t>patches of indigenous habitats have become fragmented, and many species have declined or disappeared. The overall result is generally a loss of species across most taxa, particularly specialized species, and a subsequent assemblage of mo</w:t>
      </w:r>
      <w:r w:rsidRPr="00A7212E">
        <w:rPr>
          <w:rFonts w:eastAsia="Times New Roman" w:cs="Arial"/>
          <w:color w:val="000000"/>
          <w:shd w:val="clear" w:color="auto" w:fill="FFFFFF"/>
          <w:lang w:eastAsia="en-GB"/>
        </w:rPr>
        <w:t>stly generalist species</w:t>
      </w:r>
      <w:r>
        <w:rPr>
          <w:rFonts w:eastAsia="Times New Roman" w:cs="Arial"/>
          <w:color w:val="000000"/>
          <w:shd w:val="clear" w:color="auto" w:fill="FFFFFF"/>
          <w:lang w:eastAsia="en-GB"/>
        </w:rPr>
        <w:t xml:space="preserve"> that are adapted to urban conditions. </w:t>
      </w:r>
    </w:p>
    <w:p w14:paraId="51FEE359" w14:textId="5DEB9561" w:rsidR="0048205B" w:rsidRDefault="0048205B" w:rsidP="00AE389F">
      <w:pPr>
        <w:rPr>
          <w:rFonts w:eastAsia="Times New Roman" w:cs="Times New Roman"/>
          <w:lang w:eastAsia="en-GB"/>
        </w:rPr>
      </w:pPr>
      <w:r>
        <w:rPr>
          <w:rFonts w:eastAsia="Times New Roman" w:cs="Arial"/>
          <w:bCs/>
          <w:color w:val="000000"/>
          <w:shd w:val="clear" w:color="auto" w:fill="FFFFFF"/>
          <w:lang w:val="en-US" w:eastAsia="en-GB"/>
        </w:rPr>
        <w:t>Many species have adapted to urban conditions and are recognized as typical urban species. These include the European red fox (</w:t>
      </w:r>
      <w:r>
        <w:rPr>
          <w:rFonts w:eastAsia="Times New Roman" w:cs="Arial"/>
          <w:bCs/>
          <w:i/>
          <w:color w:val="000000"/>
          <w:shd w:val="clear" w:color="auto" w:fill="FFFFFF"/>
          <w:lang w:val="en-US" w:eastAsia="en-GB"/>
        </w:rPr>
        <w:t>Vulpes vulpes</w:t>
      </w:r>
      <w:r>
        <w:rPr>
          <w:rFonts w:eastAsia="Times New Roman" w:cs="Arial"/>
          <w:bCs/>
          <w:color w:val="000000"/>
          <w:shd w:val="clear" w:color="auto" w:fill="FFFFFF"/>
          <w:lang w:val="en-US" w:eastAsia="en-GB"/>
        </w:rPr>
        <w:t>) and feral pigeon (</w:t>
      </w:r>
      <w:r>
        <w:rPr>
          <w:rFonts w:eastAsia="Times New Roman" w:cs="Arial"/>
          <w:bCs/>
          <w:i/>
          <w:color w:val="000000"/>
          <w:shd w:val="clear" w:color="auto" w:fill="FFFFFF"/>
          <w:lang w:val="en-US" w:eastAsia="en-GB"/>
        </w:rPr>
        <w:t>Columba livia domestica</w:t>
      </w:r>
      <w:r>
        <w:rPr>
          <w:rFonts w:eastAsia="Times New Roman" w:cs="Arial"/>
          <w:bCs/>
          <w:color w:val="000000"/>
          <w:shd w:val="clear" w:color="auto" w:fill="FFFFFF"/>
          <w:lang w:val="en-US" w:eastAsia="en-GB"/>
        </w:rPr>
        <w:t>), and in Central Asia the common myna (</w:t>
      </w:r>
      <w:r>
        <w:rPr>
          <w:rFonts w:eastAsia="Times New Roman" w:cs="Arial"/>
          <w:bCs/>
          <w:i/>
          <w:color w:val="000000"/>
          <w:shd w:val="clear" w:color="auto" w:fill="FFFFFF"/>
          <w:lang w:val="en-US" w:eastAsia="en-GB"/>
        </w:rPr>
        <w:t>Acridotheres tristis</w:t>
      </w:r>
      <w:r>
        <w:rPr>
          <w:rFonts w:eastAsia="Times New Roman" w:cs="Arial"/>
          <w:bCs/>
          <w:color w:val="000000"/>
          <w:shd w:val="clear" w:color="auto" w:fill="FFFFFF"/>
          <w:lang w:val="en-US" w:eastAsia="en-GB"/>
        </w:rPr>
        <w:t>). In addition, many species have been periodically recorded as expanding into urban areas, such as the flying squirrel (</w:t>
      </w:r>
      <w:r>
        <w:rPr>
          <w:rFonts w:eastAsia="Times New Roman" w:cs="Arial"/>
          <w:bCs/>
          <w:i/>
          <w:color w:val="000000"/>
          <w:shd w:val="clear" w:color="auto" w:fill="FFFFFF"/>
          <w:lang w:val="en-US" w:eastAsia="en-GB"/>
        </w:rPr>
        <w:t>Pteromys volans</w:t>
      </w:r>
      <w:r>
        <w:rPr>
          <w:rFonts w:eastAsia="Times New Roman" w:cs="Arial"/>
          <w:bCs/>
          <w:color w:val="000000"/>
          <w:shd w:val="clear" w:color="auto" w:fill="FFFFFF"/>
          <w:lang w:val="en-US" w:eastAsia="en-GB"/>
        </w:rPr>
        <w:t xml:space="preserve">) in Helsinki </w:t>
      </w:r>
      <w:r>
        <w:rPr>
          <w:rFonts w:eastAsia="Times New Roman" w:cs="Arial"/>
          <w:bCs/>
          <w:color w:val="000000"/>
          <w:shd w:val="clear" w:color="auto" w:fill="FFFFFF"/>
          <w:lang w:eastAsia="en-GB"/>
        </w:rPr>
        <w:fldChar w:fldCharType="begin" w:fldLock="1"/>
      </w:r>
      <w:r>
        <w:rPr>
          <w:rFonts w:eastAsia="Times New Roman" w:cs="Arial"/>
          <w:bCs/>
          <w:color w:val="000000"/>
          <w:shd w:val="clear" w:color="auto" w:fill="FFFFFF"/>
          <w:lang w:val="en-US" w:eastAsia="en-GB"/>
        </w:rPr>
        <w:instrText>ADDIN CSL_CITATION { "citationItems" : [ { "id" : "ITEM-1", "itemData" : { "DOI" : "10.1186/s40462-016-0071-z", "abstract" : "Background: Urbanization causes modification, fragmentation and loss of native habitats. Such landscape changes threaten many arboreal and gliding mammals by limiting their movements through treeless parts of a landscape and by making the landscape surrounding suitable habitat patches more inhospitable. Here, we investigate the effects of landscape structure and habitat availability on the home-range use and movement patterns of the Siberian flying squirrel (Pteromys volans) at different spatial and temporal scales. We followed radio-tagged individuals in a partly urbanized study area in Eastern Finland, and analysed how landscape composition and connectivity affected the length and speed of movement bursts, distances moved during one night, and habitat and nest-site use. Results: The presence of urban habitat on movement paths increased both movement lengths and speed whereas nightly distances travelled by males decreased with increasing amount of urban habitat within the home range. The probability of switching from the present nest site to another nest site decreased with increasing distance among the nest sites, but whether the nest sites were connected or unconnected by forests did not have a clear effect on nest switching. Flying squirrels preferred to use mature forests for their movements at night. Conclusions: Our results suggest that the proximity to urban habitats modifies animal movements, possibly because animals try to avoid such habitats by moving faster through them. Urbanization at the scale of an entire home range can restrict their movements. Thus, maintaining a large enough amount of mature forests around inhabited landscape fragments will help protect forest specialists in urban landscapes. The effect of forested connections remains unclear, highlighting the difficulty of measuring and preserving connectivity in a species-specific way.", "author" : [ { "dropping-particle" : "", "family" : "M\u00e4kel\u00e4inen", "given" : "Sanna", "non-dropping-particle" : "", "parse-names" : false, "suffix" : "" }, { "dropping-particle" : "", "family" : "Knegt", "given" : "Henrik J", "non-dropping-particle" : "De", "parse-names" : false, "suffix" : "" }, { "dropping-particle" : "", "family" : "Ovaskainen", "given" : "Otso", "non-dropping-particle" : "", "parse-names" : false, "suffix" : "" }, { "dropping-particle" : "", "family" : "Hanski", "given" : "Ilpo K", "non-dropping-particle" : "", "parse-names" : false, "suffix" : "" } ], "id" : "ITEM-1", "issued" : { "date-parts" : [ [ "0" ] ] }, "title" : "Home-range use patterns and movements of the Siberian flying squirrel in urban forests: Effects of habitat composition and connectivity", "type" : "article-journal" }, "uris" : [ "http://www.mendeley.com/documents/?uuid=01a8d6da-8c31-3c0f-ac2c-324821901877" ] } ], "mendeley" : { "formattedCitation" : "(M\u00e4kel\u00e4inen, De Knegt, Ovaskainen, &amp; Hanski, n.d.)", "plainTextFormattedCitation" : "(M\u00e4kel\u00e4inen, De Knegt, Ovaskainen, &amp; Hanski, n.d.)", "previouslyFormattedCitation" : "(M\u00e4kel\u00e4inen, De Knegt, Ovaskainen, &amp; Hanski, n.d.)" }, "properties" : {  }, "schema" : "https://github.com/citation-style-language/schema/raw/master/csl-citation.json" }</w:instrText>
      </w:r>
      <w:r>
        <w:rPr>
          <w:rFonts w:eastAsia="Times New Roman" w:cs="Arial"/>
          <w:bCs/>
          <w:color w:val="000000"/>
          <w:shd w:val="clear" w:color="auto" w:fill="FFFFFF"/>
          <w:lang w:eastAsia="en-GB"/>
        </w:rPr>
        <w:fldChar w:fldCharType="separate"/>
      </w:r>
      <w:r>
        <w:rPr>
          <w:rFonts w:eastAsia="Times New Roman" w:cs="Arial"/>
          <w:bCs/>
          <w:color w:val="000000"/>
          <w:shd w:val="clear" w:color="auto" w:fill="FFFFFF"/>
          <w:lang w:val="en-US" w:eastAsia="en-GB"/>
        </w:rPr>
        <w:t>(Mäkeläinen</w:t>
      </w:r>
      <w:r w:rsidR="00EC6EB1">
        <w:rPr>
          <w:rFonts w:eastAsia="Times New Roman" w:cs="Arial"/>
          <w:bCs/>
          <w:i/>
          <w:color w:val="000000"/>
          <w:shd w:val="clear" w:color="auto" w:fill="FFFFFF"/>
          <w:lang w:val="en-US" w:eastAsia="en-GB"/>
        </w:rPr>
        <w:t xml:space="preserve"> et al.</w:t>
      </w:r>
      <w:r>
        <w:rPr>
          <w:rFonts w:eastAsia="Times New Roman" w:cs="Arial"/>
          <w:bCs/>
          <w:color w:val="000000"/>
          <w:shd w:val="clear" w:color="auto" w:fill="FFFFFF"/>
          <w:lang w:val="en-US" w:eastAsia="en-GB"/>
        </w:rPr>
        <w:t>, 2016)</w:t>
      </w:r>
      <w:r>
        <w:rPr>
          <w:rFonts w:eastAsia="Times New Roman" w:cs="Arial"/>
          <w:bCs/>
          <w:color w:val="000000"/>
          <w:shd w:val="clear" w:color="auto" w:fill="FFFFFF"/>
          <w:lang w:eastAsia="en-GB"/>
        </w:rPr>
        <w:fldChar w:fldCharType="end"/>
      </w:r>
      <w:r>
        <w:rPr>
          <w:rFonts w:eastAsia="Times New Roman" w:cs="Arial"/>
          <w:bCs/>
          <w:color w:val="000000"/>
          <w:shd w:val="clear" w:color="auto" w:fill="FFFFFF"/>
          <w:lang w:val="en-US" w:eastAsia="en-GB"/>
        </w:rPr>
        <w:t>, the Eurasian eagle owl (</w:t>
      </w:r>
      <w:r>
        <w:rPr>
          <w:rFonts w:eastAsia="Times New Roman" w:cs="Arial"/>
          <w:bCs/>
          <w:i/>
          <w:color w:val="000000"/>
          <w:shd w:val="clear" w:color="auto" w:fill="FFFFFF"/>
          <w:lang w:val="en-US" w:eastAsia="en-GB"/>
        </w:rPr>
        <w:t>Bubo bubo</w:t>
      </w:r>
      <w:r>
        <w:rPr>
          <w:rFonts w:eastAsia="Times New Roman" w:cs="Arial"/>
          <w:bCs/>
          <w:color w:val="000000"/>
          <w:shd w:val="clear" w:color="auto" w:fill="FFFFFF"/>
          <w:lang w:val="en-US" w:eastAsia="en-GB"/>
        </w:rPr>
        <w:t xml:space="preserve">) in numerous cities </w:t>
      </w:r>
      <w:r>
        <w:rPr>
          <w:rFonts w:eastAsia="Times New Roman" w:cs="Arial"/>
          <w:bCs/>
          <w:color w:val="000000"/>
          <w:shd w:val="clear" w:color="auto" w:fill="FFFFFF"/>
          <w:lang w:eastAsia="en-GB"/>
        </w:rPr>
        <w:fldChar w:fldCharType="begin" w:fldLock="1"/>
      </w:r>
      <w:r>
        <w:rPr>
          <w:rFonts w:eastAsia="Times New Roman" w:cs="Arial"/>
          <w:bCs/>
          <w:color w:val="000000"/>
          <w:shd w:val="clear" w:color="auto" w:fill="FFFFFF"/>
          <w:lang w:val="en-US" w:eastAsia="en-GB"/>
        </w:rPr>
        <w:instrText>ADDIN CSL_CITATION { "citationItems" : [ { "id" : "ITEM-1", "itemData" : { "ISBN" : "9781408108840", "author" : [ { "dropping-particle" : "", "family" : "K\u00f6nig", "given" : "CLaus", "non-dropping-particle" : "", "parse-names" : false, "suffix" : "" }, { "dropping-particle" : "", "family" : "Weick", "given" : "Friedhelm", "non-dropping-particle" : "", "parse-names" : false, "suffix" : "" } ], "id" : "ITEM-1", "issued" : { "date-parts" : [ [ "2008" ] ] }, "publisher" : "Christopher Helm", "publisher-place" : "London", "title" : "Owls of the world", "type" : "book" }, "uris" : [ "http://www.mendeley.com/documents/?uuid=d3403b20-a922-3447-8d9c-bec0d417a697" ] } ], "mendeley" : { "formattedCitation" : "(K\u00f6nig &amp; Weick, 2008)", "plainTextFormattedCitation" : "(K\u00f6nig &amp; Weick, 2008)", "previouslyFormattedCitation" : "(K\u00f6nig &amp; Weick, 2008)" }, "properties" : {  }, "schema" : "https://github.com/citation-style-language/schema/raw/master/csl-citation.json" }</w:instrText>
      </w:r>
      <w:r>
        <w:rPr>
          <w:rFonts w:eastAsia="Times New Roman" w:cs="Arial"/>
          <w:bCs/>
          <w:color w:val="000000"/>
          <w:shd w:val="clear" w:color="auto" w:fill="FFFFFF"/>
          <w:lang w:eastAsia="en-GB"/>
        </w:rPr>
        <w:fldChar w:fldCharType="separate"/>
      </w:r>
      <w:r>
        <w:rPr>
          <w:rFonts w:eastAsia="Times New Roman" w:cs="Arial"/>
          <w:bCs/>
          <w:color w:val="000000"/>
          <w:shd w:val="clear" w:color="auto" w:fill="FFFFFF"/>
          <w:lang w:val="en-US" w:eastAsia="en-GB"/>
        </w:rPr>
        <w:t>(König &amp; Weick, 2008)</w:t>
      </w:r>
      <w:r>
        <w:rPr>
          <w:rFonts w:eastAsia="Times New Roman" w:cs="Arial"/>
          <w:bCs/>
          <w:color w:val="000000"/>
          <w:shd w:val="clear" w:color="auto" w:fill="FFFFFF"/>
          <w:lang w:eastAsia="en-GB"/>
        </w:rPr>
        <w:fldChar w:fldCharType="end"/>
      </w:r>
      <w:r>
        <w:rPr>
          <w:rFonts w:eastAsia="Times New Roman" w:cs="Arial"/>
          <w:bCs/>
          <w:color w:val="000000"/>
          <w:shd w:val="clear" w:color="auto" w:fill="FFFFFF"/>
          <w:lang w:val="en-US" w:eastAsia="en-GB"/>
        </w:rPr>
        <w:t xml:space="preserve"> and the Eurasian lynx in Tallinn and Espoo. These probably result from declines in resources in peri-urban regions and availability of resources within urban regions. </w:t>
      </w:r>
      <w:r>
        <w:rPr>
          <w:rFonts w:eastAsia="Times New Roman" w:cs="Arial"/>
          <w:color w:val="000000"/>
          <w:shd w:val="clear" w:color="auto" w:fill="FFFFFF"/>
          <w:lang w:eastAsia="en-GB"/>
        </w:rPr>
        <w:t>Vulnerable taxa, such as ground-nesting birds, do not persist in cities due to many threats.</w:t>
      </w:r>
    </w:p>
    <w:p w14:paraId="3A64B51C" w14:textId="4F39A2E8" w:rsidR="0048205B" w:rsidRDefault="0048205B" w:rsidP="00AE389F">
      <w:pPr>
        <w:rPr>
          <w:rFonts w:eastAsia="Times New Roman" w:cs="Arial"/>
          <w:color w:val="000000"/>
          <w:shd w:val="clear" w:color="auto" w:fill="FFFFFF"/>
          <w:lang w:eastAsia="en-GB"/>
        </w:rPr>
      </w:pPr>
      <w:r>
        <w:rPr>
          <w:rFonts w:eastAsia="Times New Roman" w:cs="Arial"/>
          <w:color w:val="000000"/>
          <w:shd w:val="clear" w:color="auto" w:fill="FFFFFF"/>
          <w:lang w:eastAsia="en-GB"/>
        </w:rPr>
        <w:t>Fish species have declined in urban areas, with the loss of migratory species, such as salmon (</w:t>
      </w:r>
      <w:r>
        <w:rPr>
          <w:rFonts w:eastAsia="Times New Roman" w:cs="Arial"/>
          <w:i/>
          <w:iCs/>
          <w:color w:val="000000"/>
          <w:shd w:val="clear" w:color="auto" w:fill="FFFFFF"/>
          <w:lang w:eastAsia="en-GB"/>
        </w:rPr>
        <w:t>Salmo salar</w:t>
      </w:r>
      <w:r>
        <w:rPr>
          <w:rFonts w:eastAsia="Times New Roman" w:cs="Arial"/>
          <w:color w:val="000000"/>
          <w:shd w:val="clear" w:color="auto" w:fill="FFFFFF"/>
          <w:lang w:eastAsia="en-GB"/>
        </w:rPr>
        <w:t>), sturgeon (</w:t>
      </w:r>
      <w:r>
        <w:rPr>
          <w:rFonts w:eastAsia="Times New Roman" w:cs="Arial"/>
          <w:i/>
          <w:iCs/>
          <w:color w:val="000000"/>
          <w:shd w:val="clear" w:color="auto" w:fill="FFFFFF"/>
          <w:lang w:eastAsia="en-GB"/>
        </w:rPr>
        <w:t>Acipenser sturio</w:t>
      </w:r>
      <w:r>
        <w:rPr>
          <w:rFonts w:eastAsia="Times New Roman" w:cs="Arial"/>
          <w:color w:val="000000"/>
          <w:shd w:val="clear" w:color="auto" w:fill="FFFFFF"/>
          <w:lang w:eastAsia="en-GB"/>
        </w:rPr>
        <w:t>) and river lamprey (</w:t>
      </w:r>
      <w:r>
        <w:rPr>
          <w:rFonts w:eastAsia="Times New Roman" w:cs="Arial"/>
          <w:i/>
          <w:iCs/>
          <w:color w:val="000000"/>
          <w:shd w:val="clear" w:color="auto" w:fill="FFFFFF"/>
          <w:lang w:eastAsia="en-GB"/>
        </w:rPr>
        <w:t>Lampetra fluviatilis</w:t>
      </w:r>
      <w:r>
        <w:rPr>
          <w:rFonts w:eastAsia="Times New Roman" w:cs="Arial"/>
          <w:color w:val="000000"/>
          <w:shd w:val="clear" w:color="auto" w:fill="FFFFFF"/>
          <w:lang w:eastAsia="en-GB"/>
        </w:rPr>
        <w:t xml:space="preserve">), through fragmentation due to obstacles to free movement along rivers. Modification of rivers by straightening channels, dredging and canalizing, has resulted in the loss of species that inhabit or breed in gravel beds and river margins. Recently there have been initiatives in many cities to restore natural features of rivers, improve water quality and enhance connectivity. Some fish species that are present outside urban areas, such as three fish species endemic to the River Danube, </w:t>
      </w:r>
      <w:r>
        <w:rPr>
          <w:rFonts w:eastAsia="Times New Roman" w:cs="Arial"/>
          <w:i/>
          <w:iCs/>
          <w:color w:val="000000"/>
          <w:shd w:val="clear" w:color="auto" w:fill="FFFFFF"/>
          <w:lang w:eastAsia="en-GB"/>
        </w:rPr>
        <w:t>Gymnocephalus schraetzer</w:t>
      </w:r>
      <w:r>
        <w:rPr>
          <w:rFonts w:eastAsia="Times New Roman" w:cs="Arial"/>
          <w:color w:val="000000"/>
          <w:shd w:val="clear" w:color="auto" w:fill="FFFFFF"/>
          <w:lang w:eastAsia="en-GB"/>
        </w:rPr>
        <w:t xml:space="preserve">, </w:t>
      </w:r>
      <w:r>
        <w:rPr>
          <w:rFonts w:eastAsia="Times New Roman" w:cs="Arial"/>
          <w:i/>
          <w:iCs/>
          <w:color w:val="000000"/>
          <w:shd w:val="clear" w:color="auto" w:fill="FFFFFF"/>
          <w:lang w:eastAsia="en-GB"/>
        </w:rPr>
        <w:t>G. baloni</w:t>
      </w:r>
      <w:r>
        <w:rPr>
          <w:rFonts w:eastAsia="Times New Roman" w:cs="Arial"/>
          <w:color w:val="000000"/>
          <w:shd w:val="clear" w:color="auto" w:fill="FFFFFF"/>
          <w:lang w:eastAsia="en-GB"/>
        </w:rPr>
        <w:t xml:space="preserve"> and </w:t>
      </w:r>
      <w:r>
        <w:rPr>
          <w:rFonts w:eastAsia="Times New Roman" w:cs="Arial"/>
          <w:i/>
          <w:iCs/>
          <w:color w:val="000000"/>
          <w:shd w:val="clear" w:color="auto" w:fill="FFFFFF"/>
          <w:lang w:eastAsia="en-GB"/>
        </w:rPr>
        <w:t>Zingel zingel</w:t>
      </w:r>
      <w:r>
        <w:rPr>
          <w:rFonts w:eastAsia="Times New Roman" w:cs="Arial"/>
          <w:color w:val="000000"/>
          <w:shd w:val="clear" w:color="auto" w:fill="FFFFFF"/>
          <w:lang w:eastAsia="en-GB"/>
        </w:rPr>
        <w:t xml:space="preserve">, which are all occasionally recorded in Budapest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T\u00f3th-Ronkay", "given" : "M.", "non-dropping-particle" : "", "parse-names" : false, "suffix" : "" }, { "dropping-particle" : "", "family" : "Bajor", "given" : "Z.", "non-dropping-particle" : "", "parse-names" : false, "suffix" : "" }, { "dropping-particle" : "", "family" : "B\u00e1r\u00e1ny", "given" : "A.", "non-dropping-particle" : "", "parse-names" : false, "suffix" : "" }, { "dropping-particle" : "", "family" : "F\u00f6ldv\u00e1ri", "given" : "G.", "non-dropping-particle" : "", "parse-names" : false, "suffix" : "" }, { "dropping-particle" : "", "family" : "G\u00f6rf\u00f6l", "given" : "T.", "non-dropping-particle" : "", "parse-names" : false, "suffix" : "" }, { "dropping-particle" : "", "family" : "Halpern", "given" : "B.", "non-dropping-particle" : "", "parse-names" : false, "suffix" : "" }, { "dropping-particle" : "", "family" : "Le\u00e9l-\u00d6ssy", "given" : "S.", "non-dropping-particle" : "", "parse-names" : false, "suffix" : "" }, { "dropping-particle" : "", "family" : "M\u00e9sz\u00e1ros", "given" : "R.", "non-dropping-particle" : "", "parse-names" : false, "suffix" : "" }, { "dropping-particle" : "", "family" : "P\u00e9ntek", "given" : "A.L.", "non-dropping-particle" : "", "parse-names" : false, "suffix" : "" }, { "dropping-particle" : "", "family" : "T\u00f3th", "given" : "B.", "non-dropping-particle" : "", "parse-names" : false, "suffix" : "" }, { "dropping-particle" : "", "family" : "T\u00f3th", "given" : "Zolt\u00e1n", "non-dropping-particle" : "", "parse-names" : false, "suffix" : "" }, { "dropping-particle" : "", "family" : "V\u00f6r\u00f6s", "given" : "Judit",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27-73", "publisher" : "Springer", "publisher-place" : "New York", "title" : "Budapest", "type" : "chapter" }, "uris" : [ "http://www.mendeley.com/documents/?uuid=0420d232-ed1a-3cc8-a84a-3e5afe454fe2" ] } ], "mendeley" : { "formattedCitation" : "(T\u00f3th-Ronkay et al., 2015)", "plainTextFormattedCitation" : "(T\u00f3th-Ronkay et al., 2015)", "previouslyFormattedCitation" : "(T\u00f3th-Ronkay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Tóth-Ronkay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have potential to benefit from restoration of urban river systems.</w:t>
      </w:r>
    </w:p>
    <w:p w14:paraId="4484BC9A" w14:textId="77777777" w:rsidR="0048205B" w:rsidRDefault="0048205B" w:rsidP="00AE389F">
      <w:pPr>
        <w:spacing w:after="0"/>
        <w:rPr>
          <w:rFonts w:eastAsia="Times New Roman" w:cs="Arial"/>
          <w:bCs/>
          <w:color w:val="000000"/>
          <w:shd w:val="clear" w:color="auto" w:fill="FFFFFF"/>
          <w:lang w:eastAsia="en-GB"/>
        </w:rPr>
      </w:pPr>
    </w:p>
    <w:p w14:paraId="33443A16" w14:textId="77777777" w:rsidR="0048205B" w:rsidRDefault="0048205B" w:rsidP="00AE389F">
      <w:pPr>
        <w:spacing w:after="0"/>
        <w:rPr>
          <w:rFonts w:ascii="Verdana" w:eastAsia="Times New Roman" w:hAnsi="Verdana" w:cs="Times New Roman"/>
          <w:color w:val="000000"/>
          <w:sz w:val="18"/>
          <w:szCs w:val="18"/>
          <w:u w:val="single"/>
          <w:lang w:val="en-US" w:eastAsia="en-CA"/>
        </w:rPr>
      </w:pPr>
      <w:r>
        <w:rPr>
          <w:rFonts w:ascii="Verdana" w:eastAsia="Times New Roman" w:hAnsi="Verdana" w:cs="Times New Roman"/>
          <w:color w:val="000000"/>
          <w:sz w:val="18"/>
          <w:szCs w:val="18"/>
          <w:u w:val="single"/>
          <w:lang w:val="en-US" w:eastAsia="en-CA"/>
        </w:rPr>
        <w:t>Attribution of biodiversity trends to direct drivers</w:t>
      </w:r>
    </w:p>
    <w:p w14:paraId="5B75252C" w14:textId="2705EAFC" w:rsidR="0048205B" w:rsidRDefault="0048205B" w:rsidP="00AE389F">
      <w:pPr>
        <w:rPr>
          <w:rFonts w:eastAsia="Times New Roman" w:cs="Times New Roman"/>
          <w:lang w:eastAsia="en-GB"/>
        </w:rPr>
      </w:pPr>
      <w:r>
        <w:rPr>
          <w:rFonts w:eastAsia="Times New Roman" w:cstheme="minorHAnsi"/>
          <w:color w:val="000000"/>
          <w:shd w:val="clear" w:color="auto" w:fill="FFFFFF"/>
          <w:lang w:eastAsia="en-GB"/>
        </w:rPr>
        <w:t xml:space="preserve">There is a high level of impact of land-use change on both the extent of habitat and the biodiversity status. The loss, degradation and isolation of both terrestrial and aquatic habitats, is a major cause of declines in biodiversity. Habitat loss is mainly due to replacement of green space with urban infrastructure, and the conversion of indigenous habitats to managed habitats, such as parks and gardens </w:t>
      </w:r>
      <w:r>
        <w:rPr>
          <w:rFonts w:eastAsia="Times New Roman" w:cstheme="minorHAnsi"/>
          <w:color w:val="000000"/>
          <w:shd w:val="clear" w:color="auto" w:fill="FFFFFF"/>
          <w:lang w:eastAsia="en-GB"/>
        </w:rPr>
        <w:fldChar w:fldCharType="begin" w:fldLock="1"/>
      </w:r>
      <w:r>
        <w:rPr>
          <w:rFonts w:eastAsia="Times New Roman" w:cstheme="minorHAnsi"/>
          <w:color w:val="000000"/>
          <w:shd w:val="clear" w:color="auto" w:fill="FFFFFF"/>
          <w:lang w:eastAsia="en-GB"/>
        </w:rPr>
        <w:instrText>ADDIN CSL_CITATION { "citationItems" : [ { "id" : "ITEM-1", "itemData" : { "DOI" : "10.1016/j.landurbplan.2012.10.017", "ISBN" : "0169-2046", "ISSN" : "01692046", "abstract" : "Prolonged urbanisation has many negative environmental impacts, such as air pollution, noise, and reduced space for recreation. Urban green spaces counteract those impacts and help to maintain the urban quality of life. Numerous case studies have already documented the beneficial functions of such green spaces. However, comparatively little is known about the dynamics of urban green spaces provisioning across a number of cities. We analysed the development of urban green space provision, urban residential area, population and household number in 202 European cities over a time period beginning in 1990 and ending in 2006. We identified an overall increase in urban green spaces from the year 2000 to the year 2006, while the data reported nearly no change between the year 1990 and the year 2000. This increase was mainly in cities in Western and Southern Europe. In contrast, most of the East European cities experienced a decline accompanied by population shrinkage. In addition, urban residential areas continued to increase regardless of population growth or decline. Based on these data, we conclude that a decrease in population does not automatically lead to a decline in residential areas and a subsequent increase in urban green space on a large scale. On a small-scale, however, demolition, de-sealing of soils and brownfield re-use all represent novel opportunities for the enlargement of urban green spaces in shrinking cities. \u00a9 2012 Elsevier B.V.", "author" : [ { "dropping-particle" : "", "family" : "Kabisch", "given" : "Nadja", "non-dropping-particle" : "", "parse-names" : false, "suffix" : "" }, { "dropping-particle" : "", "family" : "Haase", "given" : "Dagmar", "non-dropping-particle" : "", "parse-names" : false, "suffix" : "" } ], "container-title" : "Landscape and Urban Planning", "id" : "ITEM-1", "issued" : { "date-parts" : [ [ "2013" ] ] }, "title" : "Green spaces of European cities revisited for 1990-2006", "type" : "article-journal" }, "uris" : [ "http://www.mendeley.com/documents/?uuid=b544fb2d-47db-3085-8410-d54a3282856f" ] } ], "mendeley" : { "formattedCitation" : "(Kabisch &amp; Haase, 2013)", "plainTextFormattedCitation" : "(Kabisch &amp; Haase, 2013)", "previouslyFormattedCitation" : "(Kabisch &amp; Haase, 2013)" }, "properties" : {  }, "schema" : "https://github.com/citation-style-language/schema/raw/master/csl-citation.json" }</w:instrText>
      </w:r>
      <w:r>
        <w:rPr>
          <w:rFonts w:eastAsia="Times New Roman" w:cstheme="minorHAnsi"/>
          <w:color w:val="000000"/>
          <w:shd w:val="clear" w:color="auto" w:fill="FFFFFF"/>
          <w:lang w:eastAsia="en-GB"/>
        </w:rPr>
        <w:fldChar w:fldCharType="separate"/>
      </w:r>
      <w:r>
        <w:rPr>
          <w:rFonts w:eastAsia="Times New Roman" w:cstheme="minorHAnsi"/>
          <w:color w:val="000000"/>
          <w:shd w:val="clear" w:color="auto" w:fill="FFFFFF"/>
          <w:lang w:eastAsia="en-GB"/>
        </w:rPr>
        <w:t>(Kabisch &amp; Haase, 2013)</w:t>
      </w:r>
      <w:r>
        <w:rPr>
          <w:rFonts w:eastAsia="Times New Roman" w:cstheme="minorHAnsi"/>
          <w:color w:val="000000"/>
          <w:shd w:val="clear" w:color="auto" w:fill="FFFFFF"/>
          <w:lang w:eastAsia="en-GB"/>
        </w:rPr>
        <w:fldChar w:fldCharType="end"/>
      </w:r>
      <w:r>
        <w:rPr>
          <w:rFonts w:eastAsia="Times New Roman" w:cstheme="minorHAnsi"/>
          <w:color w:val="000000"/>
          <w:shd w:val="clear" w:color="auto" w:fill="FFFFFF"/>
          <w:lang w:eastAsia="en-GB"/>
        </w:rPr>
        <w:t>. There is a high level of variation within the region (</w:t>
      </w:r>
      <w:r w:rsidR="00577D1B">
        <w:rPr>
          <w:rFonts w:eastAsia="Times New Roman" w:cstheme="minorHAnsi"/>
          <w:b/>
          <w:color w:val="000000"/>
          <w:shd w:val="clear" w:color="auto" w:fill="FFFFFF"/>
          <w:lang w:eastAsia="en-GB"/>
        </w:rPr>
        <w:t>Figure 3.17</w:t>
      </w:r>
      <w:r>
        <w:rPr>
          <w:rFonts w:eastAsia="Times New Roman" w:cstheme="minorHAnsi"/>
          <w:color w:val="000000"/>
          <w:shd w:val="clear" w:color="auto" w:fill="FFFFFF"/>
          <w:lang w:eastAsia="en-GB"/>
        </w:rPr>
        <w:t xml:space="preserve">) </w:t>
      </w:r>
      <w:r>
        <w:rPr>
          <w:rFonts w:eastAsia="Times New Roman" w:cstheme="minorHAnsi"/>
          <w:color w:val="000000"/>
          <w:shd w:val="clear" w:color="auto" w:fill="FFFFFF"/>
          <w:lang w:eastAsia="en-GB"/>
        </w:rPr>
        <w:fldChar w:fldCharType="begin" w:fldLock="1"/>
      </w:r>
      <w:r>
        <w:rPr>
          <w:rFonts w:eastAsia="Times New Roman" w:cstheme="minorHAnsi"/>
          <w:color w:val="000000"/>
          <w:shd w:val="clear" w:color="auto" w:fill="FFFFFF"/>
          <w:lang w:eastAsia="en-GB"/>
        </w:rPr>
        <w:instrText>ADDIN CSL_CITATION { "citationItems" : [ { "id" : "ITEM-1", "itemData" : { "DOI" : "10.1068/a4580", "ISSN" : "0308-518X", "abstract" : "In recent years considerable progress has been made in the understanding of urban land-use change and its dynamic interrelationships with economic, social, and environmental systems. From a quantitative perspective, advancements in GIS technologies, the increased availability of high-resolution remote sensing data, and new GIS-based spatial metrics of urban form and urban growth have helped to establish methods for comparative spatial analysis. However, due to the lack of homogeneous data, very few empirical studies have systematically addressed urbanisation and urban growth at a cross-national level. With this background, this paper presents a comparative assessment of urban land-use change across twenty-six European countries. On two scales of analysis, country and 20 km cells, we found a surprising variability in terms of urban growth and its territorial shape. We argue that these differences cannot be explained by varying demographic or economic growth pressures alone. Indicators on the composition, pattern, and density of urban growth illustrate that country-specific drivers of urban land-use change play an important role for the shaping of Europe's settlement structure.", "author" : [ { "dropping-particle" : "", "family" : "Siedentop", "given" : "Stefan", "non-dropping-particle" : "", "parse-names" : false, "suffix" : "" }, { "dropping-particle" : "", "family" : "Fina", "given" : "Stefan", "non-dropping-particle" : "", "parse-names" : false, "suffix" : "" } ], "container-title" : "Environment and Planning A", "id" : "ITEM-1", "issue" : "11", "issued" : { "date-parts" : [ [ "2012", "1" ] ] }, "page" : "2765-2784", "publisher" : "SAGE Publications Ltd", "title" : "Who Sprawls Most? Exploring the Patterns of Urban Growth across 26 European Countries", "type" : "article-journal", "volume" : "44" }, "uris" : [ "http://www.mendeley.com/documents/?uuid=a6d1dd1b-918d-32af-bd46-3b77ea1477b4" ] } ], "mendeley" : { "formattedCitation" : "(Siedentop &amp; Fina, 2012)", "plainTextFormattedCitation" : "(Siedentop &amp; Fina, 2012)", "previouslyFormattedCitation" : "(Siedentop &amp; Fina, 2012)" }, "properties" : {  }, "schema" : "https://github.com/citation-style-language/schema/raw/master/csl-citation.json" }</w:instrText>
      </w:r>
      <w:r>
        <w:rPr>
          <w:rFonts w:eastAsia="Times New Roman" w:cstheme="minorHAnsi"/>
          <w:color w:val="000000"/>
          <w:shd w:val="clear" w:color="auto" w:fill="FFFFFF"/>
          <w:lang w:eastAsia="en-GB"/>
        </w:rPr>
        <w:fldChar w:fldCharType="separate"/>
      </w:r>
      <w:r>
        <w:rPr>
          <w:rFonts w:eastAsia="Times New Roman" w:cstheme="minorHAnsi"/>
          <w:color w:val="000000"/>
          <w:shd w:val="clear" w:color="auto" w:fill="FFFFFF"/>
          <w:lang w:eastAsia="en-GB"/>
        </w:rPr>
        <w:t>(Siedentop &amp; Fina, 2012)</w:t>
      </w:r>
      <w:r>
        <w:rPr>
          <w:rFonts w:eastAsia="Times New Roman" w:cstheme="minorHAnsi"/>
          <w:color w:val="000000"/>
          <w:shd w:val="clear" w:color="auto" w:fill="FFFFFF"/>
          <w:lang w:eastAsia="en-GB"/>
        </w:rPr>
        <w:fldChar w:fldCharType="end"/>
      </w:r>
      <w:r>
        <w:rPr>
          <w:rFonts w:eastAsia="Times New Roman" w:cstheme="minorHAnsi"/>
          <w:color w:val="000000"/>
          <w:shd w:val="clear" w:color="auto" w:fill="FFFFFF"/>
          <w:lang w:eastAsia="en-GB"/>
        </w:rPr>
        <w:t xml:space="preserve">. </w:t>
      </w:r>
    </w:p>
    <w:p w14:paraId="3D4B7308" w14:textId="77301F07" w:rsidR="00640BFF" w:rsidRPr="00640BFF" w:rsidRDefault="00640BFF" w:rsidP="00640BFF">
      <w:pPr>
        <w:rPr>
          <w:lang w:val="en-US"/>
        </w:rPr>
      </w:pPr>
      <w:r>
        <w:rPr>
          <w:lang w:eastAsia="en-GB"/>
        </w:rPr>
        <w:lastRenderedPageBreak/>
        <w:drawing>
          <wp:inline distT="0" distB="0" distL="0" distR="0" wp14:anchorId="0C234423" wp14:editId="720C5AE3">
            <wp:extent cx="5759450" cy="3768725"/>
            <wp:effectExtent l="0" t="0" r="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9"/>
                    <a:stretch>
                      <a:fillRect/>
                    </a:stretch>
                  </pic:blipFill>
                  <pic:spPr>
                    <a:xfrm>
                      <a:off x="0" y="0"/>
                      <a:ext cx="5759450" cy="3768725"/>
                    </a:xfrm>
                    <a:prstGeom prst="rect">
                      <a:avLst/>
                    </a:prstGeom>
                  </pic:spPr>
                </pic:pic>
              </a:graphicData>
            </a:graphic>
          </wp:inline>
        </w:drawing>
      </w:r>
    </w:p>
    <w:p w14:paraId="5F2C1BB6" w14:textId="77777777" w:rsidR="0048205B" w:rsidRDefault="0048205B" w:rsidP="00AE389F">
      <w:pPr>
        <w:rPr>
          <w:rFonts w:eastAsia="Times New Roman" w:cs="Arial"/>
          <w:color w:val="000000"/>
          <w:shd w:val="clear" w:color="auto" w:fill="FFFFFF"/>
          <w:lang w:eastAsia="en-GB"/>
        </w:rPr>
      </w:pPr>
      <w:r w:rsidRPr="0057115A">
        <w:rPr>
          <w:rFonts w:eastAsia="Times New Roman" w:cs="Arial"/>
          <w:color w:val="000000"/>
          <w:shd w:val="clear" w:color="auto" w:fill="FFFFFF"/>
          <w:lang w:eastAsia="en-GB"/>
        </w:rPr>
        <w:t>Habitat degradation</w:t>
      </w:r>
      <w:r w:rsidRPr="008109A2">
        <w:rPr>
          <w:rFonts w:eastAsia="Times New Roman" w:cs="Arial"/>
          <w:color w:val="000000"/>
          <w:shd w:val="clear" w:color="auto" w:fill="FFFFFF"/>
          <w:lang w:eastAsia="en-GB"/>
        </w:rPr>
        <w:t xml:space="preserve"> in</w:t>
      </w:r>
      <w:r>
        <w:rPr>
          <w:rFonts w:eastAsia="Times New Roman" w:cs="Arial"/>
          <w:color w:val="000000"/>
          <w:shd w:val="clear" w:color="auto" w:fill="FFFFFF"/>
          <w:lang w:eastAsia="en-GB"/>
        </w:rPr>
        <w:t xml:space="preserve">cludes qualitative changes in habitats that are not destroyed, but converted, such as woodlands converted to parks, species-rich grasslands - to lawns, or water bodies that are dredged, drained, canalized or diverted into pipes. Homogenization due to management practices leads to loss of specialized species and domination of communities by a small number of generalist species. </w:t>
      </w:r>
    </w:p>
    <w:p w14:paraId="3A2FFDA5" w14:textId="2EF148A8" w:rsidR="0048205B" w:rsidRDefault="0048205B" w:rsidP="00AE389F">
      <w:pPr>
        <w:rPr>
          <w:rFonts w:eastAsia="Times New Roman" w:cs="Arial"/>
          <w:color w:val="000000"/>
          <w:shd w:val="clear" w:color="auto" w:fill="FFFFFF"/>
          <w:lang w:eastAsia="en-GB"/>
        </w:rPr>
      </w:pPr>
      <w:r w:rsidRPr="0057115A">
        <w:rPr>
          <w:rFonts w:eastAsia="Times New Roman" w:cs="Arial"/>
          <w:color w:val="000000"/>
          <w:shd w:val="clear" w:color="auto" w:fill="FFFFFF"/>
          <w:lang w:eastAsia="en-GB"/>
        </w:rPr>
        <w:t>Relict natural habitats</w:t>
      </w:r>
      <w:r w:rsidRPr="008109A2">
        <w:rPr>
          <w:rFonts w:eastAsia="Times New Roman" w:cs="Arial"/>
          <w:color w:val="000000"/>
          <w:shd w:val="clear" w:color="auto" w:fill="FFFFFF"/>
          <w:lang w:eastAsia="en-GB"/>
        </w:rPr>
        <w:t xml:space="preserve"> su</w:t>
      </w:r>
      <w:r>
        <w:rPr>
          <w:rFonts w:eastAsia="Times New Roman" w:cs="Arial"/>
          <w:color w:val="000000"/>
          <w:shd w:val="clear" w:color="auto" w:fill="FFFFFF"/>
          <w:lang w:eastAsia="en-GB"/>
        </w:rPr>
        <w:t xml:space="preserve">ch as steppe grasslands and limestone caves in Budapest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T\u00f3th-Ronkay", "given" : "M.", "non-dropping-particle" : "", "parse-names" : false, "suffix" : "" }, { "dropping-particle" : "", "family" : "Bajor", "given" : "Z.", "non-dropping-particle" : "", "parse-names" : false, "suffix" : "" }, { "dropping-particle" : "", "family" : "B\u00e1r\u00e1ny", "given" : "A.", "non-dropping-particle" : "", "parse-names" : false, "suffix" : "" }, { "dropping-particle" : "", "family" : "F\u00f6ldv\u00e1ri", "given" : "G.", "non-dropping-particle" : "", "parse-names" : false, "suffix" : "" }, { "dropping-particle" : "", "family" : "G\u00f6rf\u00f6l", "given" : "T.", "non-dropping-particle" : "", "parse-names" : false, "suffix" : "" }, { "dropping-particle" : "", "family" : "Halpern", "given" : "B.", "non-dropping-particle" : "", "parse-names" : false, "suffix" : "" }, { "dropping-particle" : "", "family" : "Le\u00e9l-\u00d6ssy", "given" : "S.", "non-dropping-particle" : "", "parse-names" : false, "suffix" : "" }, { "dropping-particle" : "", "family" : "M\u00e9sz\u00e1ros", "given" : "R.", "non-dropping-particle" : "", "parse-names" : false, "suffix" : "" }, { "dropping-particle" : "", "family" : "P\u00e9ntek", "given" : "A.L.", "non-dropping-particle" : "", "parse-names" : false, "suffix" : "" }, { "dropping-particle" : "", "family" : "T\u00f3th", "given" : "B.", "non-dropping-particle" : "", "parse-names" : false, "suffix" : "" }, { "dropping-particle" : "", "family" : "T\u00f3th", "given" : "Zolt\u00e1n", "non-dropping-particle" : "", "parse-names" : false, "suffix" : "" }, { "dropping-particle" : "", "family" : "V\u00f6r\u00f6s", "given" : "Judit",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27-73", "publisher" : "Springer", "publisher-place" : "New York", "title" : "Budapest", "type" : "chapter" }, "uris" : [ "http://www.mendeley.com/documents/?uuid=0420d232-ed1a-3cc8-a84a-3e5afe454fe2" ] } ], "mendeley" : { "formattedCitation" : "(T\u00f3th-Ronkay et al., 2015)", "plainTextFormattedCitation" : "(T\u00f3th-Ronkay et al., 2015)", "previouslyFormattedCitation" : "(T\u00f3th-Ronkay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val="nl-NL" w:eastAsia="en-GB"/>
        </w:rPr>
        <w:t xml:space="preserve">(Tóth-Ronkay </w:t>
      </w:r>
      <w:r w:rsidR="00301BD0" w:rsidRPr="00301BD0">
        <w:rPr>
          <w:rFonts w:eastAsia="Times New Roman" w:cs="Arial"/>
          <w:i/>
          <w:color w:val="000000"/>
          <w:shd w:val="clear" w:color="auto" w:fill="FFFFFF"/>
          <w:lang w:val="nl-NL" w:eastAsia="en-GB"/>
        </w:rPr>
        <w:t>et al.</w:t>
      </w:r>
      <w:r>
        <w:rPr>
          <w:rFonts w:eastAsia="Times New Roman" w:cs="Arial"/>
          <w:color w:val="000000"/>
          <w:shd w:val="clear" w:color="auto" w:fill="FFFFFF"/>
          <w:lang w:val="nl-NL"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val="nl-NL" w:eastAsia="en-GB"/>
        </w:rPr>
        <w:t xml:space="preserve"> and calcareous sand dunes in Rotterdam </w:t>
      </w:r>
      <w:r>
        <w:rPr>
          <w:rFonts w:eastAsia="Times New Roman" w:cs="Arial"/>
          <w:color w:val="000000"/>
          <w:shd w:val="clear" w:color="auto" w:fill="FFFFFF"/>
          <w:lang w:val="nl-NL" w:eastAsia="en-GB"/>
        </w:rPr>
        <w:fldChar w:fldCharType="begin" w:fldLock="1"/>
      </w:r>
      <w:r>
        <w:rPr>
          <w:rFonts w:eastAsia="Times New Roman" w:cs="Arial"/>
          <w:color w:val="000000"/>
          <w:shd w:val="clear" w:color="auto" w:fill="FFFFFF"/>
          <w:lang w:val="nl-NL" w:eastAsia="en-GB"/>
        </w:rPr>
        <w:instrText>ADDIN CSL_CITATION { "citationItems" : [ { "id" : "ITEM-1", "itemData" : { "DOI" : "10.1007/978-1-4939-1698-6", "ISBN" : "978-1-4939-1697-9", "author" : [ { "dropping-particle" : "", "family" : "Poel", "given" : "Jeike Laurien", "non-dropping-particle" : "Van de", "parse-names" : false, "suffix" : "" }, { "dropping-particle" : "", "family" : "Baerdmaeker", "given" : "Andr\u00e9", "non-dropping-particle" : "De", "parse-names" : false, "suffix" : "" }, { "dropping-particle" : "", "family" : "Bakker", "given" : "Garry", "non-dropping-particle" : "", "parse-names" : false, "suffix" : "" }, { "dropping-particle" : "", "family" : "Moerland", "given" : "Wouter", "non-dropping-particle" : "", "parse-names" : false, "suffix" : "" }, { "dropping-particle" : "", "family" : "Zwarte", "given" : "Niels", "non-dropping-particle" : "De", "parse-names" : false, "suffix" : "" } ], "container-title" : "Vertebrates and Invertebrates of European Cities: Selected Non-Avian Fauna", "editor" : [ { "dropping-particle" : "", "family" : "Kelcey", "given" : "John", "non-dropping-particle" : "", "parse-names" : false, "suffix" : "" } ], "id" : "ITEM-1", "issued" : { "date-parts" : [ [ "2015" ] ] }, "page" : "155-178", "publisher" : "Springer Science+Business Media", "publisher-place" : "New York", "title" : "Rotterdam", "type" : "chapter" }, "uris" : [ "http://www.mendeley.com/documents/?uuid=5dd91583-9340-35b7-a75e-e3f86b589ad0" ] } ], "mendeley" : { "formattedCitation" : "(Van de Poel, De Baerdmaeker, Bakker, Moerland, &amp; De Zwarte, 2015)", "plainTextFormattedCitation" : "(Van de Poel, De Baerdmaeker, Bakker, Moerland, &amp; De Zwarte, 2015)", "previouslyFormattedCitation" : "(Van de Poel, De Baerdmaeker, Bakker, Moerland, &amp; De Zwarte, 2015)" }, "properties" : {  }, "schema" : "https://github.com/citation-style-language/schema/raw/master/csl-citation.json" }</w:instrText>
      </w:r>
      <w:r>
        <w:rPr>
          <w:rFonts w:eastAsia="Times New Roman" w:cs="Arial"/>
          <w:color w:val="000000"/>
          <w:shd w:val="clear" w:color="auto" w:fill="FFFFFF"/>
          <w:lang w:val="nl-NL" w:eastAsia="en-GB"/>
        </w:rPr>
        <w:fldChar w:fldCharType="separate"/>
      </w:r>
      <w:r>
        <w:rPr>
          <w:rFonts w:eastAsia="Times New Roman" w:cs="Arial"/>
          <w:color w:val="000000"/>
          <w:shd w:val="clear" w:color="auto" w:fill="FFFFFF"/>
          <w:lang w:val="nl-NL" w:eastAsia="en-GB"/>
        </w:rPr>
        <w:t>(Van de Poel</w:t>
      </w:r>
      <w:r w:rsidR="00EC6EB1">
        <w:rPr>
          <w:rFonts w:eastAsia="Times New Roman" w:cs="Arial"/>
          <w:i/>
          <w:color w:val="000000"/>
          <w:shd w:val="clear" w:color="auto" w:fill="FFFFFF"/>
          <w:lang w:val="nl-NL" w:eastAsia="en-GB"/>
        </w:rPr>
        <w:t xml:space="preserve"> et al.</w:t>
      </w:r>
      <w:r>
        <w:rPr>
          <w:rFonts w:eastAsia="Times New Roman" w:cs="Arial"/>
          <w:color w:val="000000"/>
          <w:shd w:val="clear" w:color="auto" w:fill="FFFFFF"/>
          <w:lang w:val="nl-NL" w:eastAsia="en-GB"/>
        </w:rPr>
        <w:t>, 2015)</w:t>
      </w:r>
      <w:r>
        <w:rPr>
          <w:rFonts w:eastAsia="Times New Roman" w:cs="Arial"/>
          <w:color w:val="000000"/>
          <w:shd w:val="clear" w:color="auto" w:fill="FFFFFF"/>
          <w:lang w:val="nl-NL" w:eastAsia="en-GB"/>
        </w:rPr>
        <w:fldChar w:fldCharType="end"/>
      </w:r>
      <w:r>
        <w:rPr>
          <w:rFonts w:eastAsia="Times New Roman" w:cs="Arial"/>
          <w:color w:val="000000"/>
          <w:shd w:val="clear" w:color="auto" w:fill="FFFFFF"/>
          <w:lang w:val="nl-NL" w:eastAsia="en-GB"/>
        </w:rPr>
        <w:t>,</w:t>
      </w:r>
      <w:r>
        <w:rPr>
          <w:rFonts w:eastAsia="Times New Roman" w:cs="Arial"/>
          <w:color w:val="000000"/>
          <w:shd w:val="clear" w:color="auto" w:fill="FFFFFF"/>
          <w:lang w:eastAsia="en-GB"/>
        </w:rPr>
        <w:t xml:space="preserve"> support communities of specialized species, though fragmentation often leads to species losses and reduces the potential for re-colonization. Large old mature trees in parks, often more common even than in mature forests, can provide nesting cavities for birds and support communities of saproxylic insect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_10", "ISBN" : "9781493916986", "abstract" : "\u00a9 Springer Science+Business Media New York 2015. Helsinki is located on a peninsula projecting into the Baltic Sea from the south coast of Finland. The country lies in the Boreal region, which is typified by the mixed coniferous forests, although Helsinki itself is located in a narrow strip of the hemiboreal zone, which also has noble deciduous forest, similar to those of the temperate region. The region is also characterized by a variety of wetland habitats. Descriptions are provided of the following invertebrate taxa: Arachnida, Carabidae, Syrphidae, Apidae sensu lato, Formicidae, Isopoda, Lepidoptera and Odonata, as well as some of the habitats they occupy. The information provided is rather patchy, as the amount of data varies considerably between different taxa and habitats. The urban region contains some sites that are valuable for invertebrate diversity, regardless of their location. The characteristic features of the urban environment, such as mild climate and longer growing season, may be beneficial for some taxa.", "author" : [ { "dropping-particle" : "", "family" : "Venn", "given" : "S.", "non-dropping-particle" : "", "parse-names" : false, "suffix" : "" }, { "dropping-particle" : "", "family" : "Schulman", "given" : "H.", "non-dropping-particle" : "", "parse-names" : false, "suffix" : "" }, { "dropping-particle" : "", "family" : "T\u00d6rr\u00d6nen", "given" : "S.", "non-dropping-particle" : "", "parse-names" : false, "suffix" : "" }, { "dropping-particle" : "", "family" : "Salla", "given" : "A.", "non-dropping-particle" : "", "parse-names" : false, "suffix" : "" }, { "dropping-particle" : "", "family" : "Pajunen", "given" : "T.", "non-dropping-particle" : "", "parse-names" : false, "suffix" : "" }, { "dropping-particle" : "", "family" : "Kerppola", "given" : "S.", "non-dropping-particle" : "", "parse-names" : false, "suffix" : "" }, { "dropping-particle" : "", "family" : "Paukkunen", "given" : "J.", "non-dropping-particle" : "", "parse-names" : false, "suffix" : "" }, { "dropping-particle" : "", "family" : "Nieminen", "given" : "M.", "non-dropping-particle" : "", "parse-names" : false, "suffix" : "" }, { "dropping-particle" : "", "family" : "Vilisics", "given" : "F.", "non-dropping-particle" : "", "parse-names" : false, "suffix" : "" }, { "dropping-particle" : "", "family" : "Karjalainen", "given" : "S.", "non-dropping-particle" : "", "parse-names" : false, "suffix" : "" } ], "container-title" : "Vertebrates and Invertebrates of European Cities: Selected Non-Avian Fauna", "id" : "ITEM-1", "issued" : { "date-parts" : [ [ "2015" ] ] }, "title" : "Helsinki", "type" : "book" }, "uris" : [ "http://www.mendeley.com/documents/?uuid=0f3a7ae3-629a-3e6a-a4b1-6fda60524fd5" ] } ], "mendeley" : { "formattedCitation" : "(Venn et al., 2015)", "plainTextFormattedCitation" : "(Venn et al., 2015)", "previouslyFormattedCitation" : "(Venn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Venn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and fungi, such as polypores, though they have been reduced in some cities for safety reasons. Such habitats may be lost outside cities and become increasingly valuable for biodiversity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ISBN" : "9789401130684", "author" : [ { "dropping-particle" : "", "family" : "Gilbert", "given" : "Oliver L.", "non-dropping-particle" : "", "parse-names" : false, "suffix" : "" } ], "editor" : [ { "dropping-particle" : "", "family" : "Gilbert", "given" : "Oliver", "non-dropping-particle" : "", "parse-names" : false, "suffix" : "" } ], "id" : "ITEM-1", "issued" : { "date-parts" : [ [ "1989" ] ] }, "number-of-pages" : "369", "publisher" : "Chapman and Hall", "publisher-place" : "London", "title" : "The Ecology of Urban Habitats", "type" : "book" }, "uris" : [ "http://www.mendeley.com/documents/?uuid=0fd29d6c-bf8a-30af-9327-329baf66b23f" ] } ], "mendeley" : { "formattedCitation" : "(Oliver L. Gilbert, 1989)", "plainTextFormattedCitation" : "(Oliver L. Gilbert, 1989)", "previouslyFormattedCitation" : "(Oliver L. Gilbert, 1989)"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Gilbert, 1989)</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depending on their size and capacity to retain characteristic species communities.</w:t>
      </w:r>
    </w:p>
    <w:p w14:paraId="5E226554" w14:textId="06152B7A" w:rsidR="0048205B" w:rsidRPr="008E30DD" w:rsidRDefault="0048205B" w:rsidP="00AE389F">
      <w:pPr>
        <w:rPr>
          <w:rFonts w:eastAsia="Times New Roman" w:cs="Times New Roman"/>
          <w:lang w:eastAsia="en-GB"/>
        </w:rPr>
      </w:pPr>
      <w:r w:rsidRPr="0057115A">
        <w:rPr>
          <w:rFonts w:eastAsia="Times New Roman" w:cs="Arial"/>
          <w:color w:val="000000"/>
          <w:shd w:val="clear" w:color="auto" w:fill="FFFFFF"/>
          <w:lang w:eastAsia="en-GB"/>
        </w:rPr>
        <w:t xml:space="preserve">Fragmentation and loss of connectivity </w:t>
      </w:r>
      <w:r w:rsidRPr="008109A2">
        <w:rPr>
          <w:rFonts w:eastAsia="Times New Roman" w:cs="Arial"/>
          <w:color w:val="000000"/>
          <w:shd w:val="clear" w:color="auto" w:fill="FFFFFF"/>
          <w:lang w:eastAsia="en-GB"/>
        </w:rPr>
        <w:t xml:space="preserve">is </w:t>
      </w:r>
      <w:r>
        <w:rPr>
          <w:rFonts w:eastAsia="Times New Roman" w:cs="Arial"/>
          <w:color w:val="000000"/>
          <w:shd w:val="clear" w:color="auto" w:fill="FFFFFF"/>
          <w:lang w:eastAsia="en-GB"/>
        </w:rPr>
        <w:t>one major cause of biodiversity decline. Migratory species such as the common frog (</w:t>
      </w:r>
      <w:r>
        <w:rPr>
          <w:rFonts w:eastAsia="Times New Roman" w:cs="Arial"/>
          <w:i/>
          <w:iCs/>
          <w:color w:val="000000"/>
          <w:shd w:val="clear" w:color="auto" w:fill="FFFFFF"/>
          <w:lang w:eastAsia="en-GB"/>
        </w:rPr>
        <w:t>Rana temporaria</w:t>
      </w:r>
      <w:r>
        <w:rPr>
          <w:rFonts w:eastAsia="Times New Roman" w:cs="Arial"/>
          <w:color w:val="000000"/>
          <w:shd w:val="clear" w:color="auto" w:fill="FFFFFF"/>
          <w:lang w:eastAsia="en-GB"/>
        </w:rPr>
        <w:t xml:space="preserve">), which migrates between running water, still water and terrestrial habitats during its annual life cycle, are particularly vulnerable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u0160t\u2019astn\u00fd", "given" : "Karel", "non-dropping-particle" : "", "parse-names" : false, "suffix" : "" }, { "dropping-particle" : "", "family" : "\u010cerven\u00fd", "given" : "Jaroslav", "non-dropping-particle" : "", "parse-names" : false, "suffix" : "" }, { "dropping-particle" : "", "family" : "Rom", "given" : "Ji\u0159\u00ed", "non-dropping-particle" : "", "parse-names" : false, "suffix" : "" }, { "dropping-particle" : "", "family" : "Solsk\u00fd", "given" : "Mili\u010d", "non-dropping-particle" : "", "parse-names" : false, "suffix" : "" }, { "dropping-particle" : "", "family" : "Hanel", "given" : "Lubom\u00edr", "non-dropping-particle" : "", "parse-names" : false, "suffix" : "" }, { "dropping-particle" : "", "family" : "Andreska", "given" : "Jan", "non-dropping-particle" : "", "parse-names" : false, "suffix" : "" }, { "dropping-particle" : "", "family" : "Vojar", "given" : "Ji\u0159\u00ed", "non-dropping-particle" : "", "parse-names" : false, "suffix" : "" }, { "dropping-particle" : "", "family" : "Kerou\u0161", "given" : "Karel",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119-153", "publisher" : "Springer Science+Business Media", "publisher-place" : "New York", "title" : "Prague", "type" : "chapter" }, "uris" : [ "http://www.mendeley.com/documents/?uuid=9fbe52dd-fb5e-347e-8f2d-c8c5e6bc7422" ] } ], "mendeley" : { "formattedCitation" : "(\u0160t\u2019astn\u00fd, \u010cerven\u00fd, Rom, et al., 2015)", "plainTextFormattedCitation" : "(\u0160t\u2019astn\u00fd, \u010cerven\u00fd, Rom, et al., 2015)", "previouslyFormattedCitation" : "(\u0160t\u2019astn\u00fd, \u010cerven\u00fd, Rom,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Št’astný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Fragmentation and isolation of habitats results from the development of urban infrastructure, particularly communication networks, such as roads, but can also include noise, light and chemical barriers both within and between habitat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38/sdata.2015.18", "ISSN" : "2052-4463", "PMID" : "25984350", "abstract" : "This article presents data derived from a 36 year-long uninterrupted observational study of amphibian populations living in the city and vicinity of Yekaterinburg, Russia. This area is inhabited by six amphibian species. Based on a degree of anthropogenic transformation, the urban territory is divided into five highly mosaic zones characterized by vegetation, temperature, and a distinctive water pollution profile. Population data is presented year-by-year for the number of animals, sex ratio, and species-specific fecundity including the number and quality of spawns for the following amphibian species: Salamandrella keyserligii, Rana arvalis, R. temporaria, Lissotriton vulgaris, and Pelophylax ridibundus. These data provide an excellent opportunity to assess an urban environment from an animal population-wide perspective, as well as revealing the forces driving animal adaptation to the anthropogenic transformation of habitats.", "author" : [ { "dropping-particle" : "", "family" : "Vershinin", "given" : "Vladimir L", "non-dropping-particle" : "", "parse-names" : false, "suffix" : "" }, { "dropping-particle" : "", "family" : "Vershinina", "given" : "Svetlana D", "non-dropping-particle" : "", "parse-names" : false, "suffix" : "" }, { "dropping-particle" : "", "family" : "Berzin", "given" : "Dmitry L", "non-dropping-particle" : "", "parse-names" : false, "suffix" : "" }, { "dropping-particle" : "V", "family" : "Zmeeva", "given" : "Darya", "non-dropping-particle" : "", "parse-names" : false, "suffix" : "" } ], "container-title" : "Scientific Data", "id" : "ITEM-1", "issued" : { "date-parts" : [ [ "2015" ] ] }, "page" : "1-11", "title" : "Long-term observation of amphibian populations inhabiting urban and forested areas in Yekatarinburg, Russia", "type" : "article-journal", "volume" : "2" }, "uris" : [ "http://www.mendeley.com/documents/?uuid=d6bfbf15-31ff-338d-92fb-325ea7427440" ] } ], "mendeley" : { "formattedCitation" : "(V. L. Vershinin, Vershinina, Berzin, &amp; Zmeeva, 2015)", "plainTextFormattedCitation" : "(V. L. Vershinin, Vershinina, Berzin, &amp; Zmeeva, 2015)", "previouslyFormattedCitation" : "(V. L. Vershinin, Vershinina, Berzin, &amp; Zmeeva,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Vershinin</w:t>
      </w:r>
      <w:r w:rsidR="00EC6EB1">
        <w:rPr>
          <w:rFonts w:eastAsia="Times New Roman" w:cs="Arial"/>
          <w:i/>
          <w:color w:val="000000"/>
          <w:shd w:val="clear" w:color="auto" w:fill="FFFFFF"/>
          <w:lang w:eastAsia="en-GB"/>
        </w:rPr>
        <w:t xml:space="preserve"> 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Some cities retain large green space elements and extensive corridor networks, often following the courses of rivers, such as riparian forest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w:instrText>
      </w:r>
      <w:r w:rsidRPr="00CF6960">
        <w:rPr>
          <w:rFonts w:eastAsia="Times New Roman" w:cs="Arial"/>
          <w:color w:val="000000"/>
          <w:shd w:val="clear" w:color="auto" w:fill="FFFFFF"/>
          <w:lang w:eastAsia="en-GB"/>
        </w:rPr>
        <w:instrText>1", "itemData" : { "DOI" : "10.1007/978-1-4939-1698-6", "ISBN" : "978-1-4939-1697-9", "author" : [ { "dropping-particle" : "", "family" : "Herrera", "given" : "Pedro M.", "non-dropping-particle" : "", "parse-names" : false, "suffix" : "" }, { "dropping-particle" : "", "family" : "Garc\u00eda 'Petu'", "given" : "Jos\u00e9 Antonio", "non-dropping-particle" : "", "parse-names" : false, "suffix" : "" }, { "dropping-particle" : "", "family" : "Balmori", "given" : "Alfonso",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207-253", "publisher" : "Springer Science+Business Media", "publisher-place" : "New York", "title" : "Valladolid", "type" : "chapter" }, "uris" : [ "http://www.mendeley.com/documents/?uuid=8e732043-666a-3222-8024-4e18cd251126" ] } ], "mendeley" : { "formattedCitation" : "(Herrera, Garc\u00eda \u201cPetu,\u201d &amp; Balmori, 2015)", "plainTextFormattedCitation" : "(Herrera, Garc\u00eda \u201cPetu,\u201d &amp; Balmori, 2015)", "previous</w:instrText>
      </w:r>
      <w:r w:rsidRPr="008E30DD">
        <w:rPr>
          <w:rFonts w:eastAsia="Times New Roman" w:cs="Arial"/>
          <w:color w:val="000000"/>
          <w:shd w:val="clear" w:color="auto" w:fill="FFFFFF"/>
          <w:lang w:eastAsia="en-GB"/>
        </w:rPr>
        <w:instrText>lyFormattedCitation" : "(Herrera, Garc\u00eda \u201cPetu,\u201d &amp; Balmori, 2015)" }, "properties" : {  }, "schema" : "https://github.com/citation-style-language/schema/raw/master/csl-citation.json" }</w:instrText>
      </w:r>
      <w:r>
        <w:rPr>
          <w:rFonts w:eastAsia="Times New Roman" w:cs="Arial"/>
          <w:color w:val="000000"/>
          <w:shd w:val="clear" w:color="auto" w:fill="FFFFFF"/>
          <w:lang w:eastAsia="en-GB"/>
        </w:rPr>
        <w:fldChar w:fldCharType="separate"/>
      </w:r>
      <w:r w:rsidRPr="008E30DD">
        <w:rPr>
          <w:rFonts w:eastAsia="Times New Roman" w:cs="Arial"/>
          <w:color w:val="000000"/>
          <w:shd w:val="clear" w:color="auto" w:fill="FFFFFF"/>
          <w:lang w:eastAsia="en-GB"/>
        </w:rPr>
        <w:t>(Herrera</w:t>
      </w:r>
      <w:r>
        <w:rPr>
          <w:rFonts w:eastAsia="Times New Roman" w:cs="Arial"/>
          <w:color w:val="000000"/>
          <w:shd w:val="clear" w:color="auto" w:fill="FFFFFF"/>
          <w:lang w:eastAsia="en-GB"/>
        </w:rPr>
        <w:t xml:space="preserve"> </w:t>
      </w:r>
      <w:r w:rsidR="00301BD0" w:rsidRPr="00301BD0">
        <w:rPr>
          <w:rFonts w:eastAsia="Times New Roman" w:cs="Arial"/>
          <w:i/>
          <w:color w:val="000000"/>
          <w:shd w:val="clear" w:color="auto" w:fill="FFFFFF"/>
          <w:lang w:eastAsia="en-GB"/>
        </w:rPr>
        <w:t>et al.</w:t>
      </w:r>
      <w:r w:rsidRPr="008E30DD">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sidRPr="008E30DD">
        <w:rPr>
          <w:rFonts w:eastAsia="Times New Roman" w:cs="Arial"/>
          <w:color w:val="000000"/>
          <w:shd w:val="clear" w:color="auto" w:fill="FFFFFF"/>
          <w:lang w:eastAsia="en-GB"/>
        </w:rPr>
        <w:t xml:space="preserve">. </w:t>
      </w:r>
    </w:p>
    <w:p w14:paraId="68961ECE" w14:textId="133370E0" w:rsidR="0048205B" w:rsidRPr="00871B74" w:rsidRDefault="0048205B" w:rsidP="00AE389F">
      <w:pPr>
        <w:rPr>
          <w:rFonts w:eastAsia="Times New Roman" w:cs="Arial"/>
          <w:color w:val="000000"/>
          <w:shd w:val="clear" w:color="auto" w:fill="FFFFFF"/>
          <w:lang w:eastAsia="en-GB"/>
        </w:rPr>
      </w:pPr>
      <w:r w:rsidRPr="0057115A">
        <w:rPr>
          <w:rFonts w:eastAsia="Times New Roman" w:cs="Times New Roman"/>
          <w:lang w:eastAsia="en-GB"/>
        </w:rPr>
        <w:t>Climate change</w:t>
      </w:r>
      <w:r w:rsidRPr="008109A2">
        <w:rPr>
          <w:rFonts w:eastAsia="Times New Roman" w:cs="Times New Roman"/>
          <w:lang w:eastAsia="en-GB"/>
        </w:rPr>
        <w:t xml:space="preserve"> ha</w:t>
      </w:r>
      <w:r w:rsidRPr="00CF6960">
        <w:rPr>
          <w:rFonts w:eastAsia="Times New Roman" w:cs="Times New Roman"/>
          <w:lang w:eastAsia="en-GB"/>
        </w:rPr>
        <w:t>s less negative impact</w:t>
      </w:r>
      <w:r>
        <w:rPr>
          <w:rFonts w:eastAsia="Times New Roman" w:cs="Times New Roman"/>
          <w:lang w:eastAsia="en-GB"/>
        </w:rPr>
        <w:t>s</w:t>
      </w:r>
      <w:r w:rsidRPr="00CF6960">
        <w:rPr>
          <w:rFonts w:eastAsia="Times New Roman" w:cs="Times New Roman"/>
          <w:lang w:eastAsia="en-GB"/>
        </w:rPr>
        <w:t xml:space="preserve"> in urban areas than in many other systems, as urban areas are warmer, lighter and drier, and thus their assemblages tend to contain mainly thermophilic species. </w:t>
      </w:r>
      <w:r>
        <w:rPr>
          <w:rFonts w:eastAsia="Times New Roman" w:cs="Times New Roman"/>
          <w:lang w:eastAsia="en-GB"/>
        </w:rPr>
        <w:t>However, c</w:t>
      </w:r>
      <w:r>
        <w:rPr>
          <w:rFonts w:eastAsia="Times New Roman" w:cs="Arial"/>
          <w:color w:val="000000"/>
          <w:shd w:val="clear" w:color="auto" w:fill="FFFFFF"/>
          <w:lang w:eastAsia="en-GB"/>
        </w:rPr>
        <w:t xml:space="preserve">ities in northern parts of the region, such as Helsinki and Rotterdam, are experiencing an ongoing influx of species of many insect taxa, including Lepidoptera, Carabidae, Odonata and Apidae, as a consequence of range expansions due to climate change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Moerland", "given" : "Wouter", "non-dropping-particle" : "", "parse-names" : false, "suffix" : "" }, { "dropping-particle" : "", "family" : "Baerdemaeker", "given" : "Andr\u00e9", "non-dropping-particle" : "De", "parse-names" : false, "suffix" : "" }, { "dropping-particle" : "", "family" : "Boesveld", "given" : "Arno", "non-dropping-particle" : "", "parse-names" : false, "suffix" : "" }, { "dropping-particle" : "", "family" : "Grutters", "given" : "Mark A. J.", "non-dropping-particle" : "", "parse-names" : false, "suffix" : "" }, { "dropping-particle" : "", "family" : "Poel", "given" : "Jeike Laurien", "non-dropping-particle" : "Van de", "parse-names" : false, "suffix" : "" } ], "container-title" : "Vertebrates and Invertebrates of European Cities: Selected Non-Avian Fauna", "editor" : [ { "dropping-particle" : "", "family" : "Kelcey", "given" : "John", "non-dropping-particle" : "", "parse-names" : false, "suffix" : "" } ], "id" : "ITEM-1", "issued" : { "date-parts" : [ [ "2015" ] ] }, "page" : "453-494", "publisher" : "Springer Science+Business Media", "publisher-place" : "New York", "title" : "Rotterdam", "type" : "chapter" }, "uris" : [ "http://www.mendeley.com/documents/?uuid=39eb52d1-0d01-34c2-aa9d-0f542e8957d6" ] }, { "id" : "ITEM-2", "itemData" : { "DOI" : "10.1007/978-1-4939-1698-6_10", "ISBN" : "9781493916986", "abstract" : "\u00a9 Springer Science+Business Media New York 2015. Helsinki is located on a peninsula projecting into the Baltic Sea from the south coast of Finland. The country lies in the Boreal region, which is typified by the mixed coniferous forests, although Helsinki itself is located in a narrow strip of the hemiboreal zone, which also has noble deciduous forest, similar to those of the temperate region. The region is also characterized by a variety of wetland habitats. Descriptions are provided of the following invertebrate taxa: Arachnida, Carabidae, Syrphidae, Apidae sensu lato, Formicidae, Isopoda, Lepidoptera and Odonata, as well as some of the habitats they occupy. The information provided is rather patchy, as the amount of data varies considerably between different taxa and habitats. The urban region contains some sites that are valuable for invertebrate diversity, regardless of their location. The characteristic features of the urban environment, such as mild climate and longer growing season, may be beneficial for some taxa.", "author" : [ { "dropping-particle" : "", "family" : "Venn", "given" : "S.", "non-dropping-particle" : "", "parse-names" : false, "suffix" : "" }, { "dropping-particle" : "", "family" : "Schulman", "given" : "H.", "non-dropping-particle" : "", "parse-names" : false, "suffix" : "" }, { "dropping-particle" : "", "family" : "T\u00d6rr\u00d6nen", "given" : "S.", "non-dropping-particle" : "", "parse-names" : false, "suffix" : "" }, { "dropping-particle" : "", "family" : "Salla", "given" : "A.", "non-dropping-particle" : "", "parse-names" : false, "suffix" : "" }, { "dropping-particle" : "", "family" : "Pajunen", "given" : "T.", "non-dropping-particle" : "", "parse-names" : fals</w:instrText>
      </w:r>
      <w:r w:rsidRPr="00871B74">
        <w:rPr>
          <w:rFonts w:eastAsia="Times New Roman" w:cs="Arial"/>
          <w:color w:val="000000"/>
          <w:shd w:val="clear" w:color="auto" w:fill="FFFFFF"/>
          <w:lang w:eastAsia="en-GB"/>
        </w:rPr>
        <w:instrText>e, "suffix" : "" }, { "dropping-particle" : "", "family" : "Kerppola", "given" : "S.", "non-dropping-particle" : "", "parse-names" : false, "suffix" : "" }, { "dropping-particle" : "", "family" : "Paukkunen", "given" : "J.", "non-dropping-particle" : "", "parse-names" : false, "suffix" : "" }, { "dropping-particle" : "", "family" : "Nieminen", "given" : "M.", "non-dropping-particle" : "", "parse-names" : false, "suffix" : "" }, { "dropping-particle" : "", "family" : "Vilisics", "given" : "F.", "non-dropping-particle" : "", "parse-names" : false, "suffix" : "" }, { "dropping-particle" : "", "family" : "Karjalainen", "given" : "S.", "non-dropping-particle" : "", "parse-names" : false, "suffix" : "" } ], "container-title" : "Vertebrates and Invertebrates of European Cities: Selected Non-Avian Fauna", "id" : "ITEM-2", "issued" : { "date-parts" : [ [ "2015" ] ] }, "title" : "Helsinki", "type" : "book" }, "uris" : [ "http://www.mendeley.com/documents/?uuid=0f3a7ae3-629a-3e6a-a4b1-6fda60524fd5" ] } ], "mendeley" : { "formattedCitation" : "(Moerland, De Baerdemaeker, Boesveld, Grutters, &amp; Van de Poel, 2015; Venn et al., 2015)", "plainTextFormattedCitation" : "(Moerland, De Baerdemaeker, Boesveld, Grutters, &amp; Van de Poel, 2015; Venn et al., 2015)", "previouslyFormattedCitation" : "(Moerland, De Baerdemaeker, Boesveld, Grutters, &amp; Van de Poel, 2015; Venn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val="nl-NL" w:eastAsia="en-GB"/>
        </w:rPr>
        <w:t>(Moerland</w:t>
      </w:r>
      <w:r w:rsidR="00EC6EB1">
        <w:rPr>
          <w:rFonts w:eastAsia="Times New Roman" w:cs="Arial"/>
          <w:i/>
          <w:color w:val="000000"/>
          <w:shd w:val="clear" w:color="auto" w:fill="FFFFFF"/>
          <w:lang w:val="nl-NL" w:eastAsia="en-GB"/>
        </w:rPr>
        <w:t xml:space="preserve"> et al.</w:t>
      </w:r>
      <w:r>
        <w:rPr>
          <w:rFonts w:eastAsia="Times New Roman" w:cs="Arial"/>
          <w:color w:val="000000"/>
          <w:shd w:val="clear" w:color="auto" w:fill="FFFFFF"/>
          <w:lang w:val="nl-NL" w:eastAsia="en-GB"/>
        </w:rPr>
        <w:t xml:space="preserve">, 2015; Venn </w:t>
      </w:r>
      <w:r w:rsidR="00301BD0" w:rsidRPr="00301BD0">
        <w:rPr>
          <w:rFonts w:eastAsia="Times New Roman" w:cs="Arial"/>
          <w:i/>
          <w:color w:val="000000"/>
          <w:shd w:val="clear" w:color="auto" w:fill="FFFFFF"/>
          <w:lang w:val="nl-NL" w:eastAsia="en-GB"/>
        </w:rPr>
        <w:t>et al.</w:t>
      </w:r>
      <w:r>
        <w:rPr>
          <w:rFonts w:eastAsia="Times New Roman" w:cs="Arial"/>
          <w:color w:val="000000"/>
          <w:shd w:val="clear" w:color="auto" w:fill="FFFFFF"/>
          <w:lang w:val="nl-NL"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val="nl-NL" w:eastAsia="en-GB"/>
        </w:rPr>
        <w:t>.</w:t>
      </w:r>
    </w:p>
    <w:p w14:paraId="6228B620" w14:textId="2E74F51D" w:rsidR="0048205B" w:rsidRDefault="0048205B" w:rsidP="00AE389F">
      <w:pPr>
        <w:rPr>
          <w:rFonts w:eastAsia="Times New Roman" w:cs="Arial"/>
          <w:color w:val="000000"/>
          <w:shd w:val="clear" w:color="auto" w:fill="FFFFFF"/>
          <w:lang w:eastAsia="en-GB"/>
        </w:rPr>
      </w:pPr>
      <w:r w:rsidRPr="00BF6262">
        <w:rPr>
          <w:rFonts w:eastAsia="Times New Roman" w:cs="Arial"/>
          <w:color w:val="000000"/>
          <w:shd w:val="clear" w:color="auto" w:fill="FFFFFF"/>
          <w:lang w:eastAsia="en-GB"/>
        </w:rPr>
        <w:lastRenderedPageBreak/>
        <w:t>Pollution</w:t>
      </w:r>
      <w:r>
        <w:rPr>
          <w:rFonts w:eastAsia="Times New Roman" w:cs="Arial"/>
          <w:color w:val="000000"/>
          <w:shd w:val="clear" w:color="auto" w:fill="FFFFFF"/>
          <w:lang w:eastAsia="en-GB"/>
        </w:rPr>
        <w:t xml:space="preserve"> affects habitats and communities most intensively and extensively in urban regions. Pollutants include heavy metals, pesticides, nutrients, salt, other chemicals, heat and light. In many cities, legislation has been introduced to control pollution, with consequent decreases in their levels in green infrastructure. Heavy metals are common in most urban soils, and lead levels can be high adjacent to major roads, due to the use of lead in petrol fuels prior to the 1990s. Pesticide residues (DDT, DDD, DDE, phosphorus organic-trichloroform) are present in high concentrations in suburban regions of some eastern European citie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author" : [ { "dropping-particle" : "", "family" : "Peskova", "given" : "T.J.", "non-dropping-particle" : "", "parse-names" : false, "suffix" : "" } ], "container-title" : "Modern Herpetology (collected proceedings)", "editor" : [ { "dropping-particle" : "", "family" : "G.V. Shlyakhtin", "given" : "", "non-dropping-particle" : "", "parse-names" : false, "suffix" : "" } ], "id" : "ITEM-1", "issued" : { "date-parts" : [ [ "2000" ] ] }, "page" : "26\u201335", "publisher" : "Saratov University Publishing", "publisher-place" : "Saratov", "title" : "Polovaja struktura populjatsij zemnoovodnikh pri obitanii v chistikh i zagrjaznennikh pestitsidami vodoemakh (Sex-ratio structure of the amphibians inhabiting pure and pesticide-polluted reservoirs)", "type" : "article-journal", "volume" : "1" }, "uris" : [ "http://www.mendeley.com/documents/?uuid=ddf53640-4b64-3158-baea-c4e31d02fb50" ] } ], "mendeley" : { "formattedCitation" : "(Peskova, 2000)", "plainTextFormattedCitation" : "(Peskova, 2000)", "previouslyFormattedCitation" : "(Peskova, 2000)"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Peskova, 2000)</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Some rare plants, with tolerance to metals, including a number of orchid species, occur at sites containing calcareous metalliferous spoils in the UK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author" : [ { "dropping-particle" : "", "family" : "Johnson", "given" : "M. S.", "non-dropping-particle" : "", "parse-names" : false, "suffix" : "" }, { "dropping-particle" : "", "family" : "Putwain", "given" : "P. D.", "non-dropping-particle" : "", "parse-names" : false, "suffix" : "" }, { "dropping-particle" : "", "family" : "Holliday", "given" : "R. J.", "non-dropping-particle" : "", "parse-names" : false, "suffix" : "" } ], "container-title" : "Biological Conservation", "id" : "ITEM-1", "issue" : "2", "issued" : { "date-parts" : [ [ "1978" ] ] }, "page" : "131-148", "title" : "Wildlife conservation value of derelict metalliferous mine workings in Wales", "type" : "article-journal", "volume" : "14" }, "uris" : [ "http://www.mendeley.com/documents/?uuid=e979e777-52e1-3891-8974-9d085e244846" ] } ], "mendeley" : { "formattedCitation" : "(Johnson, Putwain, &amp; Holliday, 1978)", "plainTextFormattedCitation" : "(Johnson, Putwain, &amp; Holliday, 1978)", "previouslyFormattedCitation" : "(Johnson, Putwain, &amp; Holliday, 1978)"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Johnson</w:t>
      </w:r>
      <w:r w:rsidR="00EC6EB1">
        <w:rPr>
          <w:rFonts w:eastAsia="Times New Roman" w:cs="Arial"/>
          <w:i/>
          <w:color w:val="000000"/>
          <w:shd w:val="clear" w:color="auto" w:fill="FFFFFF"/>
          <w:lang w:eastAsia="en-GB"/>
        </w:rPr>
        <w:t xml:space="preserve"> et al.</w:t>
      </w:r>
      <w:r>
        <w:rPr>
          <w:rFonts w:eastAsia="Times New Roman" w:cs="Arial"/>
          <w:color w:val="000000"/>
          <w:shd w:val="clear" w:color="auto" w:fill="FFFFFF"/>
          <w:lang w:eastAsia="en-GB"/>
        </w:rPr>
        <w:t>, 1978)</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The urban heat island phenomenon can increase temperatures by approximately 2–3 °C in the urban core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38/sdata.2015.18", "ISSN" : "2052-4463", "PMID" : "25984350", "abstract" : "This article presents data derived from a 36 year-long uninterrupted observational study of amphibian populations living in the city and vicinity of Yekaterinburg, Russia. This area is inhabited by six amphibian species. Based on a degree of anthropogenic transformation, the urban territory is divided into five highly mosaic zones characterized by vegetation, temperature, and a distinctive water pollution profile. Population data is presented year-by-year for the number of animals, sex ratio, and species-specific fecundity including the number and quality of spawns for the following amphibian species: Salamandrella keyserligii, Rana arvalis, R. temporaria, Lissotriton vulgaris, and Pelophylax ridibundus. These data provide an excellent opportunity to assess an urban environment from an animal population-wide perspective, as well as revealing the forces driving animal adaptation to the anthropogenic transformation of habitats.", "author" : [ { "dropping-particle" : "", "family" : "Vershinin", "given" : "Vladimir L", "non-dropping-particle" : "", "parse-names" : false, "suffix" : "" }, { "dropping-particle" : "", "family" : "Vershinina", "given" : "Svetlana D", "non-dropping-particle" : "", "parse-names" : false, "suffix" : "" }, { "dropping-particle" : "", "family" : "Berzin", "given" : "Dmitry L", "non-dropping-particle" : "", "parse-names" : false, "suffix" : "" }, { "dropping-particle" : "V", "family" : "Zmeeva", "given" : "Darya", "non-dropping-particle" : "", "parse-names" : false, "suffix" : "" } ], "container-title" : "Scientific Data", "id" : "ITEM-1", "issued" : { "date-parts" : [ [ "2015" ] ] }, "page" : "1-11", "title" : "Long-term observation of amphibian populations inhabiting urban and forested areas in Yekatarinburg, Russia", "type" : "article-journal", "volume" : "2" }, "uris" : [ "http://www.mendeley.com/documents/?uuid=d6bfbf15-31ff-338d-92fb-325ea7427440" ] } ], "mendeley" : { "formattedCitation" : "(V. L. Vershinin et al., 2015)", "plainTextFormattedCitation" : "(V. L. Vershinin et al., 2015)", "previouslyFormattedCitation" : "(V. L. Vershinin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Vershinin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In northern Europe, many cities contain thermophilic species due to suitable microclimatic conditions. These include fish and amphibians in aquatic habitats and also fig trees (</w:t>
      </w:r>
      <w:r>
        <w:rPr>
          <w:rFonts w:eastAsia="Times New Roman" w:cs="Arial"/>
          <w:i/>
          <w:color w:val="000000"/>
          <w:shd w:val="clear" w:color="auto" w:fill="FFFFFF"/>
          <w:lang w:eastAsia="en-GB"/>
        </w:rPr>
        <w:t>Ficus carica</w:t>
      </w:r>
      <w:r>
        <w:rPr>
          <w:rFonts w:eastAsia="Times New Roman" w:cs="Arial"/>
          <w:color w:val="000000"/>
          <w:shd w:val="clear" w:color="auto" w:fill="FFFFFF"/>
          <w:lang w:eastAsia="en-GB"/>
        </w:rPr>
        <w:t xml:space="preserve">), for instance, in some UK citie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ISBN" : "9789401130684", "author" : [ { "dropping-particle" : "", "family" : "Gilbert", "given" : "Oliver L.", "non-dropping-particle" : "", "parse-names" : false, "suffix" : "" } ], "editor" : [ { "dropping-particle" : "", "family" : "Gilbert", "given" : "Oliver", "non-dropping-particle" : "", "parse-names" : false, "suffix" : "" } ], "id" : "ITEM-1", "issued" : { "date-parts" : [ [ "1989" ] ] }, "number-of-pages" : "369", "publisher" : "Chapman and Hall", "publisher-place" : "London", "title" : "The Ecology of Urban Habitats", "type" : "book" }, "uris" : [ "http://www.mendeley.com/documents/?uuid=0fd29d6c-bf8a-30af-9327-329baf66b23f" ] } ], "mendeley" : { "formattedCitation" : "(Oliver L. Gilbert, 1989)", "plainTextFormattedCitation" : "(Oliver L. Gilbert, 1989)", "previouslyFormattedCitation" : "(Oliver L. Gilbert, 1989)"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Gilbert, 1989)</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Thermal pollution can also result in phenological change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author" : [ { "dropping-particle" : "", "family" : "Belimov", "given" : "G. T.", "non-dropping-particle" : "", "parse-names" : false, "suffix" : "" }, { "dropping-particle" : "", "family" : "Sedalishchev", "given" : "V. T", "non-dropping-particle" : "", "parse-names" : false, "suffix" : "" } ], "container-title" : "Vestnik Zoologii", "id" : "ITEM-1", "issued" : { "date-parts" : [ [ "1980" ] ] }, "page" : "74-75 (in Russian)", "title" : "The Marsh Frog, Rana ridibunda. Water Bodies of the City of Yakutsk", "type" : "article-journal", "volume" : "3" }, "uris" : [ "http://www.mendeley.com/documents/?uuid=3599cce6-822f-3001-882a-0a0ce19b0b8d" ] }, { "id" : "ITEM-2", "itemData" : { "DOI" : "10.1134/S2079086412030036", "ISSN" : "00444596", "author" : [ { "dropping-particle" : "", "family" : "Fominykh", "given" : "A. S.", "non-dropping-particle" : "", "parse-names" : false, "suffix" : "" }, { "dropping-particle" : "", "family" : "Lyapkov", "given" : "S. M.", "non-dropping-particle" : "", "parse-names" : false, "suffix" : "" } ], "container-title" : "Zhurnal Obshchei Biologii", "id" : "ITEM-2", "issue" : "6", "issued" : { "date-parts" : [ [ "2011", "5", "18" ] ] }, "page" : "403-421", "publisher" : "SP MAIK Nauka/Interperiodica", "title" : "The formation of new characteristics in life cycle of the marsh frog (Rana ridibunda) in thermal pond condition", "type" : "article-journal", "volume" : "72" }, "uris" : [ "http://www.mendeley.com/documents/?uuid=029892de-2efa-42df-9ea9-e3ab1fba4acc" ] }, { "id" : "ITEM-3", "itemData" : { "DOI" : "10.1111/gcb.13606", "ISSN" : "1365-2486", "author" : [ { "dropping-particle" : "", "family" : "Piano", "given" : "Elena", "non-dropping-particle" : "", "parse-names" : false, "suffix" : "" }, { "dropping-particle" : "", "family" : "Wolf", "given" : "Katrien", "non-dropping-particle" : "De", "parse-names" : false, "suffix" : "" }, { "dropping-particle" : "", "family" : "Bona", "given" : "Francesca", "non-dropping-particle" : "", "parse-names" : false, "suffix" : "" }, { "dropping-particle" : "", "family" : "Bonte", "given" : "Dries", "non-dropping-particle" : "", "parse-names" : false, "suffix" : "" }, { "dropping-particle" : "", "family" : "Bowler", "given" : "Diana E", "non-dropping-particle" : "", "parse-names" : false, "suffix" : "" }, { "dropping-particle" : "", "family" : "Isaia", "given" : "Marco", "non-dropping-particle" : "", "parse-names" : false, "suffix" : "" }, { "dropping-particle" : "", "family" : "Lens", "given" : "Luc", "non-dropping-particle" : "", "parse-names" : false, "suffix" : "" }, { "dropping-particle" : "", "family" : "Merckx", "given" : "Thomas", "non-dropping-particle" : "", "parse-names" : false, "suffix" : "" }, { "dropping-particle" : "", "family" : "Mertens", "given" : "Daan", "non-dropping-particle" : "", "parse-names" : false, "suffix" : "" }, { "dropping-particle" : "", "family" : "Kerckvoorde", "given" : "Marc", "non-dropping-particle" : "van", "parse-names" : false, "suffix" : "" }, { "dropping-particle" : "", "family" : "Meester", "given" : "Luc", "non-dropping-particle" : "De", "parse-names" : false, "suffix" : "" }, { "dropping-particle" : "", "family" : "Hendrickx", "given" : "Frederik", "non-dropping-particle" : "", "parse-names" : false, "suffix" : "" } ], "container-title" : "Global Change Biology", "id" : "ITEM-3", "issue" : "7", "issued" : { "date-parts" : [ [ "2017" ] ] }, "page" : "2554-2564", "title" : "Urbanization drives community shifts towards thermophilic and dispersive species at local and landscape scales", "type" : "article-journal", "volume" : "23" }, "uris" : [ "http://www.mendeley.com/documents/?uuid=562cf496-034c-3e45-bcf0-e6d5f75536c9" ] } ], "mendeley" : { "formattedCitation" : "(Belimov &amp; Sedalishchev, 1980; Fominykh &amp; Lyapkov, 2011; Piano et al., 2017)", "plainTextFormattedCitation" : "(Belimov &amp; Sedalishchev, 1980; Fominykh &amp; Lyapkov, 2011; Piano et al., 2017)", "previouslyFormattedCitation" : "(Belimov &amp; Sedalishchev, 1980; Fominykh &amp; Lyapkov, 2011; Piano et al., 2017)"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Belimov &amp; Sedalishchev, 1980; Fominykh &amp; Lyapkov, 2011; Piano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7)</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High levels of light pollution, particularly in Central and Western Europe (</w:t>
      </w:r>
      <w:r w:rsidR="00577D1B">
        <w:rPr>
          <w:rFonts w:eastAsia="Times New Roman" w:cs="Arial"/>
          <w:b/>
          <w:color w:val="000000"/>
          <w:shd w:val="clear" w:color="auto" w:fill="FFFFFF"/>
          <w:lang w:eastAsia="en-GB"/>
        </w:rPr>
        <w:t>Figure 3.18</w:t>
      </w:r>
      <w:r>
        <w:rPr>
          <w:rFonts w:eastAsia="Times New Roman" w:cs="Arial"/>
          <w:color w:val="000000"/>
          <w:shd w:val="clear" w:color="auto" w:fill="FFFFFF"/>
          <w:lang w:eastAsia="en-GB"/>
        </w:rPr>
        <w:t xml:space="preserve">) cause a disorientating effect on some nocturnally flying insect taxa and can compromise pollination (Knop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7). Bats, amphibians and entomophagous mammals use this niche, i.e. streetlights, illuminated buildings, for foraging. Recently there have been initiatives to reduce the amount of energy used for lighting and the amount of light lost into the atmosphere.</w:t>
      </w:r>
    </w:p>
    <w:p w14:paraId="4EDFDC0A" w14:textId="5FC4555D" w:rsidR="0048205B" w:rsidRDefault="0048205B" w:rsidP="00AE389F">
      <w:pPr>
        <w:rPr>
          <w:rFonts w:eastAsia="Times New Roman" w:cs="Times New Roman"/>
          <w:lang w:eastAsia="en-GB"/>
        </w:rPr>
      </w:pPr>
      <w:r w:rsidRPr="008109A2">
        <w:rPr>
          <w:rFonts w:eastAsia="Times New Roman" w:cs="Times New Roman"/>
          <w:lang w:eastAsia="en-GB"/>
        </w:rPr>
        <w:t>Overex</w:t>
      </w:r>
      <w:r w:rsidRPr="0057115A">
        <w:rPr>
          <w:rFonts w:eastAsia="Times New Roman" w:cs="Times New Roman"/>
          <w:lang w:eastAsia="en-GB"/>
        </w:rPr>
        <w:t>ploitation</w:t>
      </w:r>
      <w:r>
        <w:rPr>
          <w:rFonts w:eastAsia="Times New Roman" w:cs="Times New Roman"/>
          <w:lang w:eastAsia="en-GB"/>
        </w:rPr>
        <w:t xml:space="preserve"> in the urban systems is attributed to excessive utilization of recreational areas, which can lead to erosion. Tourism pressure has also had an impact on vulnerable biotopes in the Mediterranean region </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10.1016/j.jenvman.2005.10.008", "ISBN" : "0301-4797", "ISSN" : "03014797", "PMID" : "16750594", "abstract" : "The biotopes of ecological importance in urban environments worldwide are under the pressure of many negative factors such as urbanization, air pollution, human disturbance, etc. Biotope mapping is an important tool for urban planning and management and of importance for the protection of biotopes for future generations. The biotopes in Antalya city of Turkey, which has faced to a great population pressure due to tourism developments and immigration in the last two decades, were investigated in this study. The selective biotope mapping method was used and major biotope sites were determined by the interpretation of panchromatic aerial photographs, assisted with field verifications. A sensitivity assessment based on two parameters, the rarity and the re-establishment ability of biotopes, was made as it was considered important information for urban planning and management. According to the results of the assessment, the majority of biotopes in Antalya city were found to be very sensitive or sensitive. It was concluded that insufficient legislation, the lack of an ecological urban planning approach and poor urban management are the most important reasons for today's pressures on urban biotopes in Turkey. \u00a9 2006 Elsevier Ltd. All rights reserved.", "author" : [ { "dropping-particle" : "", "family" : "Mansuroglu", "given" : "Sibel", "non-dropping-particle" : "", "parse-names" : false, "suffix" : "" }, { "dropping-particle" : "", "family" : "Ortacesme", "given" : "Veli", "non-dropping-particle" : "", "parse-names" : false, "suffix" : "" }, { "dropping-particle" : "", "family" : "Karaguzel", "given" : "Osman", "non-dropping-particle" : "", "parse-names" : false, "suffix" : "" } ], "container-title" : "Journal of Environmental Management", "id" : "ITEM-1", "issued" : { "date-parts" : [ [ "2006" ] ] }, "title" : "Biotope mapping in an urban environment and its implications for urban management in Turkey", "type" : "article-journal" }, "uris" : [ "http://www.mendeley.com/documents/?uuid=1e7a6eb1-c664-369e-8c27-7c4f125c4cb3" ] } ], "mendeley" : { "formattedCitation" : "(Mansuroglu, Ortacesme, &amp; Karaguzel, 2006)", "plainTextFormattedCitation" : "(Mansuroglu, Ortacesme, &amp; Karaguzel, 2006)", "previouslyFormattedCitation" : "(Mansuroglu, Ortacesme, &amp; Karaguzel, 2006)" }, "properties" : {  }, "schema" : "https://github.com/citation-style-language/schema/raw/master/csl-citation.json" }</w:instrText>
      </w:r>
      <w:r>
        <w:rPr>
          <w:rFonts w:eastAsia="Times New Roman" w:cs="Times New Roman"/>
          <w:lang w:eastAsia="en-GB"/>
        </w:rPr>
        <w:fldChar w:fldCharType="separate"/>
      </w:r>
      <w:r>
        <w:rPr>
          <w:rFonts w:eastAsia="Times New Roman" w:cs="Times New Roman"/>
          <w:lang w:eastAsia="en-GB"/>
        </w:rPr>
        <w:t>(Mansuroglu</w:t>
      </w:r>
      <w:r w:rsidR="00EC6EB1">
        <w:rPr>
          <w:rFonts w:eastAsia="Times New Roman" w:cs="Times New Roman"/>
          <w:lang w:eastAsia="en-GB"/>
        </w:rPr>
        <w:t xml:space="preserve"> </w:t>
      </w:r>
      <w:r w:rsidR="00EC6EB1">
        <w:rPr>
          <w:rFonts w:eastAsia="Times New Roman" w:cs="Times New Roman"/>
          <w:i/>
          <w:lang w:eastAsia="en-GB"/>
        </w:rPr>
        <w:t>et al.</w:t>
      </w:r>
      <w:r>
        <w:rPr>
          <w:rFonts w:eastAsia="Times New Roman" w:cs="Times New Roman"/>
          <w:lang w:eastAsia="en-GB"/>
        </w:rPr>
        <w:t>, 2006)</w:t>
      </w:r>
      <w:r>
        <w:rPr>
          <w:rFonts w:eastAsia="Times New Roman" w:cs="Times New Roman"/>
          <w:lang w:eastAsia="en-GB"/>
        </w:rPr>
        <w:fldChar w:fldCharType="end"/>
      </w:r>
      <w:r>
        <w:rPr>
          <w:lang w:val="en-CA"/>
        </w:rPr>
        <w:t xml:space="preserve">. </w:t>
      </w:r>
      <w:r>
        <w:rPr>
          <w:rFonts w:eastAsia="Times New Roman" w:cs="Arial"/>
          <w:color w:val="000000"/>
          <w:shd w:val="clear" w:color="auto" w:fill="FFFFFF"/>
          <w:lang w:eastAsia="en-GB"/>
        </w:rPr>
        <w:t xml:space="preserve">Land-use change, recreational activities and the intensification of fish farming have also affected populations of amphibians, as has the spread of the chytrid fungus </w:t>
      </w:r>
      <w:r>
        <w:rPr>
          <w:rFonts w:eastAsia="Times New Roman" w:cs="Arial"/>
          <w:i/>
          <w:iCs/>
          <w:color w:val="000000"/>
          <w:shd w:val="clear" w:color="auto" w:fill="FFFFFF"/>
          <w:lang w:eastAsia="en-GB"/>
        </w:rPr>
        <w:t>Batrachochytrium dendrobatidis</w:t>
      </w:r>
      <w:r>
        <w:rPr>
          <w:rFonts w:eastAsia="Times New Roman" w:cs="Arial"/>
          <w:color w:val="000000"/>
          <w:shd w:val="clear" w:color="auto" w:fill="FFFFFF"/>
          <w:lang w:eastAsia="en-GB"/>
        </w:rPr>
        <w:t xml:space="preserve">, which has devastated amphibian populations in many parts of Europe and Central Asia </w:t>
      </w:r>
      <w: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u0160t\u2019astn\u00fd", "given" : "Karel", "non-dropping-particle" : "", "parse-names" : false, "suffix" : "" }, { "dropping-particle" : "", "family" : "\u010cerven\u00fd", "given" : "Jaroslav", "non-dropping-particle" : "", "parse-names" : false, "suffix" : "" }, { "dropping-particle" : "", "family" : "Rom", "given" : "Ji\u0159\u00ed", "non-dropping-particle" : "", "parse-names" : false, "suffix" : "" }, { "dropping-particle" : "", "family" : "Solsk\u00fd", "given" : "Mili\u010d", "non-dropping-particle" : "", "parse-names" : false, "suffix" : "" }, { "dropping-particle" : "", "family" : "Hanel", "given" : "Lubom\u00edr", "non-dropping-particle" : "", "parse-names" : false, "suffix" : "" }, { "dropping-particle" : "", "family" : "Andreska", "given" : "Jan", "non-dropping-particle" : "", "parse-names" : false, "suffix" : "" }, { "dropping-particle" : "", "family" : "Vojar", "given" : "Ji\u0159\u00ed", "non-dropping-particle" : "", "parse-names" : false, "suffix" : "" }, { "dropping-particle" : "", "family" : "Kerou\u0161", "given" : "Karel",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119-153", "publisher" : "Springer Science+Business Media", "publisher-place" : "New York", "title" : "Prague", "type" : "chapter" }, "uris" : [ "http://www.mendeley.com/documents/?uuid=9fbe52dd-fb5e-347e-8f2d-c8c5e6bc7422" ] }, { "id" : "ITEM-2", "itemData" : { "DOI" : "10.1007/978-1-4939-1698-6", "ISBN" : "978-1-4939-1697-9", "author" : [ { "dropping-particle" : "", "family" : "T\u00f3th-Ronkay", "given" : "M.", "non-dropping-particle" : "", "parse-names" : false, "suffix" : "" }, { "dropping-particle" : "", "family" : "Bajor", "given" : "Z.", "non-dropping-particle" : "", "parse-names" : false, "suffix" : "" }, { "dropping-particle" : "", "family" : "B\u00e1r\u00e1ny", "given" : "A.", "non-dropping-particle" : "", "parse-names" : false, "suffix" : "" }, { "dropping-particle" : "", "family" : "F\u00f6ldv\u00e1ri", "given" : "G.", "non-dropping-particle" : "", "parse-names" : false, "suffix" : "" }, { "dropping-particle" : "", "family" : "G\u00f6rf\u00f6l", "given" : "T.", "non-dropping-particle" : "", "parse-names" : false, "suffix" : "" }, { "dropping-particle" : "", "family" : "Halpern", "given" : "B.", "non-dropping-particle" : "", "parse-names" : false, "suffix" : "" }, { "dropping-particle" : "", "family" : "Le\u00e9l-\u00d6ssy", "given" : "S.", "non-dropping-particle" : "", "parse-names" : false, "suffix" : "" }, { "dropping-particle" : "", "family" : "M\u00e9sz\u00e1ros", "given" : "R.", "non-dropping-particle" : "", "parse-names" : false, "suffix" : "" }, { "dropping-particle" : "", "family" : "P\u00e9ntek", "given" : "A.L.", "non-dropping-particle" : "", "parse-names" : false, "suffix" : "" }, { "dropping-particle" : "", "family" : "T\u00f3th", "given" : "B.", "non-dropping-particle" : "", "parse-names" : false, "suffix" : "" }, { "dropping-particle" : "", "family" : "T\u00f3th", "given" : "Zolt\u00e1n", "non-dropping-particle" : "", "parse-names" : false, "suffix" : "" }, { "dropping-particle" : "", "family" : "V\u00f6r\u00f6s", "given" : "Judit", "non-dropping-particle" : "", "parse-names" : false, "suffix" : "" } ], "container-title" : "Vertebrates and Invertebrates of European Cities: Selected Non-Avian Fauna", "editor" : [ { "dropping-particle" : "", "family" : "Kelcey", "given" : "John", "non-dropping-particle" : "", "parse-names" : false, "suffix" : "" } ], "id" : "ITEM-2", "issued" : { "date-parts" : [ [ "2015" ] ] }, "page" : "27-73", "publisher" : "Springer", "publisher-place" : "New York", "title" : "Budapest", "type" : "chapter" }, "uris" : [ "http://www.mendeley.com/documents/?uuid=0420d232-ed1a-3cc8-a84a-3e5afe454fe2" ] } ], "mendeley" : { "formattedCitation" : "(\u0160t\u2019astn\u00fd, \u010cerven\u00fd, Rom, et al., 2015; T\u00f3th-Ronkay et al., 2015)", "plainTextFormattedCitation" : "(\u0160t\u2019astn\u00fd, \u010cerven\u00fd, Rom, et al., 2015; T\u00f3th-Ronkay et al., 2015)", "previouslyFormattedCitation" : "(\u0160t\u2019astn\u00fd, \u010cerven\u00fd, Rom, et al., 2015; T\u00f3th-Ronkay et al., 2015)" }, "properties" : {  }, "schema" : "https://github.com/citation-style-language/schema/raw/master/csl-citation.json" }</w:instrText>
      </w:r>
      <w:r>
        <w:fldChar w:fldCharType="separate"/>
      </w:r>
      <w:r>
        <w:rPr>
          <w:rFonts w:eastAsia="Times New Roman" w:cs="Arial"/>
          <w:color w:val="000000"/>
          <w:shd w:val="clear" w:color="auto" w:fill="FFFFFF"/>
          <w:lang w:eastAsia="en-GB"/>
        </w:rPr>
        <w:t>(</w:t>
      </w:r>
      <w:r w:rsidRPr="00FC4200">
        <w:rPr>
          <w:rFonts w:eastAsia="Times New Roman" w:cs="Arial"/>
          <w:color w:val="000000"/>
          <w:shd w:val="clear" w:color="auto" w:fill="FFFFFF"/>
          <w:lang w:eastAsia="en-GB"/>
        </w:rPr>
        <w:t>Št’astný</w:t>
      </w:r>
      <w:r>
        <w:rPr>
          <w:rFonts w:eastAsia="Times New Roman" w:cs="Arial"/>
          <w:color w:val="000000"/>
          <w:shd w:val="clear" w:color="auto" w:fill="FFFFFF"/>
          <w:lang w:eastAsia="en-GB"/>
        </w:rPr>
        <w:t xml:space="preserve">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xml:space="preserve">, 2015; Tóth-Ronkay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fldChar w:fldCharType="end"/>
      </w:r>
      <w:r>
        <w:rPr>
          <w:rFonts w:eastAsia="Times New Roman" w:cs="Arial"/>
          <w:color w:val="000000"/>
          <w:shd w:val="clear" w:color="auto" w:fill="FFFFFF"/>
          <w:lang w:eastAsia="en-GB"/>
        </w:rPr>
        <w:t>.</w:t>
      </w:r>
    </w:p>
    <w:p w14:paraId="7D09537B" w14:textId="0730F47C" w:rsidR="0048205B" w:rsidRDefault="0048205B" w:rsidP="00AE389F">
      <w:pPr>
        <w:rPr>
          <w:rFonts w:eastAsiaTheme="minorHAnsi"/>
          <w:lang w:val="ru-RU"/>
        </w:rPr>
      </w:pPr>
      <w:r w:rsidRPr="0057115A">
        <w:rPr>
          <w:rFonts w:eastAsia="Times New Roman" w:cs="Arial"/>
          <w:color w:val="000000"/>
          <w:shd w:val="clear" w:color="auto" w:fill="FFFFFF"/>
          <w:lang w:eastAsia="en-GB"/>
        </w:rPr>
        <w:t>Alien and invasive species</w:t>
      </w:r>
      <w:r w:rsidRPr="008109A2">
        <w:rPr>
          <w:rFonts w:eastAsia="Times New Roman" w:cs="Arial"/>
          <w:color w:val="000000"/>
          <w:shd w:val="clear" w:color="auto" w:fill="FFFFFF"/>
          <w:lang w:eastAsia="en-GB"/>
        </w:rPr>
        <w:t xml:space="preserve"> se</w:t>
      </w:r>
      <w:r>
        <w:rPr>
          <w:rFonts w:eastAsia="Times New Roman" w:cs="Arial"/>
          <w:color w:val="000000"/>
          <w:shd w:val="clear" w:color="auto" w:fill="FFFFFF"/>
          <w:lang w:eastAsia="en-GB"/>
        </w:rPr>
        <w:t xml:space="preserve">riously affect ecological equilibria, and displace indigenous species or hybridize with them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146/annurev.ecolsys.27.1.83", "ISBN" : "00664162", "ISSN" : "0066-4162", "PMID" : "1262", "abstract" : "Non-indigenous species can bring about a form of extinction in native fauna through hybridization and introgression, as a result of human introduction or habitat modification bringing previously isolated species into contact. This process can be especially difficult for rare species that are brought into contact with congeners that are more abundant and aggressive. The best-known examples among the Anatinae involve the ubiquitous releases of mallard (Anas platyrhynchos) and its subsequent hybridization with the American black duck (A. rubripes), Florida mottled duck (A. fulvigula), and Hawaiian duck (A. wyvilliana) in North America, and gray duck (A. superciliosa) in New Zealand and Australia. Similarly, invasion of the European continent by escaped, captive-reared American ruddy ducks (Oxyura jamaicensis) has contributed to regional declines in the endangered white-headed duck (O. leucocephala). Use of molecular technology focuses attention on the extent of this under-appreciated problem that is not always apparent from morphological observations alone. Although some degree of gene flow is a normal, evolutionarily constructive process, hybridization with or without introgression may, nevertheless, threaten the genetic integrity and fitness, and so existence, of rare species.", "author" : [ { "dropping-particle" : "", "family" : "Rhymer", "given" : "Judith M.", "non-dropping-particle" : "", "parse-names" : false, "suffix" : "" }, { "dropping-particle" : "", "family" : "Simberloff", "given" : "Daniel", "non-dropping-particle" : "", "parse-names" : false, "suffix" : "" } ], "container-title" : "Annual Review of Ecology and Systematics", "id" : "ITEM-1", "issue" : "1", "issued" : { "date-parts" : [ [ "1996", "11" ] ] }, "page" : "83-109", "title" : "Extinction By Hybridization and Introgression", "type" : "article-journal", "volume" : "27" }, "uris" : [ "http://www.mendeley.com/documents/?uuid=59a340c2-834f-420f-a613-7dd2d61b759e" ] } ], "mendeley" : { "formattedCitation" : "(Rhymer &amp; Simberloff, 1996)", "plainTextFormattedCitation" : "(Rhymer &amp; Simberloff, 1996)", "previouslyFormattedCitation" : "(Rhymer &amp; Simberloff, 1996)"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Rhymer &amp; Simberloff, 1996)</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w:t>
      </w:r>
      <w:r w:rsidRPr="0057115A">
        <w:t xml:space="preserve">Urban sites are among the most invasible biomes </w:t>
      </w:r>
      <w:r>
        <w:fldChar w:fldCharType="begin" w:fldLock="1"/>
      </w:r>
      <w:r w:rsidRPr="0057115A">
        <w:instrText>ADDIN CSL_CITATION { "citationItems" : [ { "id" : "ITEM-1", "itemData" : { "DOI" : "10.1191/0309133306pp490pr", "ISBN" : "0309-1333", "PMID" : "551", "abstract" : "This paper considers key issues in plant invasion ecology, where findings published since 1990 have significantly improved our understanding of many aspects of invasions. The review focuses on vascular plants invading natural and semi-natural ecosystems, and on fundamental ecological issues relating to species invasiveness and community invasibility. Three big questions addressed by the SCOPE programme in the 1980s (which species invade; which habitats are invaded; and how can we manage invasions?) still underpin most work in invasion ecology. Some organizing and unifying themes in the field are organism-focused and relate to species invasiveness (the tens rule; the concept of residence time; taxonomic patterns and Darwin's naturalization hypothesis; issues of phenotypic plasticity and rapid evolutionary change, including evolution of increased competitive ability hypothesis; the role of long-distance dispersal). Others are ecosystem-centred and deal with determinants of the invasibility of communities, habitats and regions (levels of invasion, invasibility and propagule pressure; the biotic resistance hypothesis and the links between diversity and invasibility; synergisms, mutualisms, and invasional meltdown). Some theories have taken an overarching approach to plan</w:instrText>
      </w:r>
      <w:r>
        <w:instrText>t invasions by integrating the concepts of species invasiveness and community invasibility (a theory of seed plant invasiveness; fluctuating resources theory of invasibility). Concepts, hypotheses and theories rev</w:instrText>
      </w:r>
      <w:r w:rsidRPr="0046771E">
        <w:instrText>iewed here can be linked to the naturalization-invasion continuum concept, which relates invasion processes with a sequence of environmental and biotic barriers that an introduced species must negotiate to become casual, naturalized and invasive. New research tools and improved research links between invasion ecology and succession ecology, community ecology, conservation biology and weed science, respectively, have strengthened the conceptual pillars of invasion ecology.", "author" : [ { "dropping-particle" : "", "family" : "Richardson", "given" : "D M", "non-dropping-particle" : "", "parse-names" : false, "suffix" : "" }, { "dropping-particle" : "", "family" : "Pysek", "given" : "P", "non-dropping-particle" : "", "parse-names" : false, "suffix" : "" } ], "container-title" : "Progress in Physical Geography", "id" : "ITEM-1", "issue" : "3", "issued" : { "date-parts" : [ [ "2006" ] ] }, "note" : "Times Cited: 48", "page" : "409-431", "title" : "Plant invasions: merging the concepts of species invasiveness and community invasibility", "type" : "article-journal", "volume" : "30" }, "uris" : [ "http://www.mendeley.com/documents/?uuid=d4802368-d551-40fd-8a41-e30ef0e79c7f" ] } ], "mendeley" : { "formattedCitation" : "(Richardson &amp; Pysek, 2006)", "plainTextFormattedCitation" : "(Richardson &amp; Pysek, 2006)", "previouslyFormattedCitation" : "(Richardson &amp; Pysek, 2006)" }, "properties" : {  }, "schema" : "https://github.com/citation-style-language/schema/raw/master/csl-citation.json" }</w:instrText>
      </w:r>
      <w:r>
        <w:fldChar w:fldCharType="separate"/>
      </w:r>
      <w:r>
        <w:rPr>
          <w:lang w:val="en-US"/>
        </w:rPr>
        <w:t>(Richardson &amp; Pysek, 2006)</w:t>
      </w:r>
      <w:r>
        <w:fldChar w:fldCharType="end"/>
      </w:r>
      <w:r>
        <w:rPr>
          <w:lang w:val="en-US"/>
        </w:rPr>
        <w:t xml:space="preserve">. </w:t>
      </w:r>
      <w:r>
        <w:rPr>
          <w:rFonts w:eastAsia="Times New Roman" w:cs="Arial"/>
          <w:color w:val="000000"/>
          <w:shd w:val="clear" w:color="auto" w:fill="FFFFFF"/>
          <w:lang w:eastAsia="en-GB"/>
        </w:rPr>
        <w:t xml:space="preserve">Exotic species are a problem in most cities. Both escapes of garden plants and the release of pets maintain alien species population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Herrera", "given" : "Pedro M.", "non-dropping-particle" : "", "parse-names" : false, "suffix" : "" }, { "dropping-particle" : "", "family" : "Garc\u00eda 'Petu'", "given" : "Jos\u00e9 Antonio", "non-dropping-particle" : "", "parse-names" : false, "suffix" : "" }, { "dropping-particle" : "", "family" : "Balmori", "given" : "Alfonso",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207-253", "publisher" : "Springer Science+Business Media", "publisher-place" : "New York", "title" : "Valladolid", "type" : "chapter" }, "uris" : [ "http://www.mendeley.com/documents/?uuid=8e732043-666a-3222-8024-4e18cd251126" ] } ], "mendeley" : { "formattedCitation" : "(Herrera et al., 2015)", "plainTextFormattedCitation" : "(Herrera et al., 2015)", "previouslyFormattedCitation" : "(Herrera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Herrera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It has been estimated that 2000 exotic species of arthropods were introduced to Europe during the 20</w:t>
      </w:r>
      <w:r w:rsidRPr="00503C3C">
        <w:rPr>
          <w:rFonts w:eastAsia="Times New Roman" w:cs="Arial"/>
          <w:color w:val="000000"/>
          <w:shd w:val="clear" w:color="auto" w:fill="FFFFFF"/>
          <w:lang w:eastAsia="en-GB"/>
        </w:rPr>
        <w:t>th</w:t>
      </w:r>
      <w:r>
        <w:rPr>
          <w:rFonts w:eastAsia="Times New Roman" w:cs="Arial"/>
          <w:color w:val="000000"/>
          <w:shd w:val="clear" w:color="auto" w:fill="FFFFFF"/>
          <w:lang w:eastAsia="en-GB"/>
        </w:rPr>
        <w:t xml:space="preserve"> century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111/j.1472-4642.2007.00426.x", "ISBN" : "4131631482", "ISSN" : "13669516", "PMID" : "6621", "abstract" : "Global trade is permanently ongoing and increases its volume every year. In this study, the occurrence of 87 unintentionally introduced spider species alien to Europe is analysed. The analysis includes (1) the introduction potential of six different origin areas of the world according to trade volume, area size, and geographical distance; (2) the body size of native and alien species; and (3) occurrence in or at buildings (synanthropic) or in natural habitats. We found the eastern Palearctic as the most influencing origin area with 44 introduced spider species to Europe. The eastern Palearctic and the Indomalayan provided a significantly higher number of introductions than expected, whereas the Nearctic, Neotropical, and Afrotropical provided a significantly lower number of introduced species than expected. This can be explained with their lower trade volume, smaller area, larger geographical distance to Europe, and stronger climate differences to Europe. Comparing the body size of introduced and native European spider species of the same family, we found for Theridiidae significantly larger alien spiders and for all other tested families a trend to a larger body size of alien species compared to the native spiders. The family affiliation of alien spiders is the most important factor for synanthropic occurrence in Europe. On the base of a very conservative estimation of spider species introductions to Europe combined with possible effects of climate change, we predict for the near future a permanent increase in the number of alien spider species in Europe.", "author" : [ { "dropping-particle" : "", "family" : "Kobelt", "given" : "Manuel", "non-dropping-particle" : "", "parse-names" : false, "suffix" : "" }, { "dropping-particle" : "", "family" : "Nentwig", "given" : "Wolfgang", "non-dropping-particle" : "", "parse-names" : false, "suffix" : "" } ], "container-title" : "Diversity and Distributions", "id" : "ITEM-1", "issued" : { "date-parts" : [ [ "2008" ] ] }, "title" : "Alien spider introductions to Europe supported by global trade", "type" : "article-journal" }, "uris" : [ "http://www.mendeley.com/documents/?uuid=a0387bce-2097-3c0b-9025-d19179560e41" ] } ], "mendeley" : { "formattedCitation" : "(Kobelt &amp; Nentwig, 2008)", "plainTextFormattedCitation" : "(Kobelt &amp; Nentwig, 2008)", "previouslyFormattedCitation" : "(Kobelt &amp; Nentwig, 2008)"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Kobelt &amp; Nentwig, 2008)</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mostly via cities. In the case of taxa introduced incidentally via anthropogenic activity, such as spiders and other arthropods, the majority of these arrive via international trade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111/j.1472-4642.2007.00426.x", "ISBN" : "4131631482", "ISSN" : "13669516", "PMID" : "6621", "abstract" : "Global trade is permanently ongoing and increases its volume every year. In this study, the occurrence of 87 unintentionally introduced spider species alien to Europe is analysed. The analysis includes (1) the introduction potential of six different origin areas of the world according to trade volume, area size, and geographical distance; (2) the body size of native and alien species; and (3) occurrence in or at buildings (synanthropic) or in natural habitats. We found the eastern Palearctic as the most influencing origin area with 44 introduced spider species to Europe. The eastern Palearctic and the Indomalayan provided a significantly higher number of introductions than expected, whereas the Nearctic, Neotropical, and Afrotropical provided a significantly lower number of introduced species than expected. This can be explained with their lower trade volume, smaller area, larger geographical distance to Europe, and stronger climate differences to Europe. Comparing the body size of introduced and native European spider species of the same family, we found for Theridiidae significantly larger alien spiders and for all other tested families a trend to a larger body size of alien species compared to the native spiders. The family affiliation of alien spiders is the most important factor for synanthropic occurrence in Europe. On the base of a very conservative estimation of spider species introductions to Europe combined with possible effects of climate change, we predict for the near future a permanent increase in the number of alien spider species in Europe.", "author" : [ { "dropping-particle" : "", "family" : "Kobelt", "given" : "Manuel", "non-dropping-particle" : "", "parse-names" : false, "suffix" : "" }, { "dropping-particle" : "", "family" : "Nentwig", "given" : "Wolfgang", "non-dropping-particle" : "", "parse-names" : false, "suffix" : "" } ], "container-title" : "Diversity and Distributions", "id" : "ITEM-1", "issued" : { "date-parts" : [ [ "2008" ] ] }, "title" : "Alien spider introductions to Europe supported by global trade", "type" : "article-journal" }, "uris" : [ "http://www.mendeley.com/documents/?uuid=a0387bce-2097-3c0b-9025-d19179560e41" ] } ], "mendeley" : { "formattedCitation" : "(Kobelt &amp; Nentwig, 2008)", "plainTextFormattedCitation" : "(Kobelt &amp; Nentwig, 2008)", "previouslyFormattedCitation" : "(Kobelt &amp; Nentwig, 2008)"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Kobelt &amp; Nentwig, 2008)</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Many cities have programmes for the control of alien invasive species, though a major problem is the delay between recognition of invasiveness and initiation of control measures. Some invasive plant species, such as </w:t>
      </w:r>
      <w:r>
        <w:rPr>
          <w:rFonts w:eastAsia="Times New Roman" w:cs="Arial"/>
          <w:i/>
          <w:color w:val="000000"/>
          <w:shd w:val="clear" w:color="auto" w:fill="FFFFFF"/>
          <w:lang w:eastAsia="en-GB"/>
        </w:rPr>
        <w:t>Elodea canadensis, Solidago canadensis, or Heracleumspecies</w:t>
      </w:r>
      <w:r>
        <w:rPr>
          <w:rFonts w:eastAsia="Times New Roman" w:cs="Arial"/>
          <w:color w:val="000000"/>
          <w:shd w:val="clear" w:color="auto" w:fill="FFFFFF"/>
          <w:lang w:eastAsia="en-GB"/>
        </w:rPr>
        <w:t xml:space="preserve"> have colonized virtually the whole of Europe</w:t>
      </w:r>
      <w:r>
        <w:rPr>
          <w:rFonts w:eastAsia="Times New Roman" w:cs="Arial"/>
          <w:i/>
          <w:color w:val="000000"/>
          <w:shd w:val="clear" w:color="auto" w:fill="FFFFFF"/>
          <w:lang w:eastAsia="en-GB"/>
        </w:rPr>
        <w:t xml:space="preserve">. </w:t>
      </w:r>
      <w:r>
        <w:rPr>
          <w:rFonts w:eastAsia="Times New Roman" w:cs="Arial"/>
          <w:color w:val="000000"/>
          <w:shd w:val="clear" w:color="auto" w:fill="FFFFFF"/>
          <w:lang w:eastAsia="en-GB"/>
        </w:rPr>
        <w:t xml:space="preserve">Invasive plant and tree species, such as </w:t>
      </w:r>
      <w:r>
        <w:rPr>
          <w:rFonts w:eastAsia="Times New Roman" w:cs="Arial"/>
          <w:i/>
          <w:iCs/>
          <w:color w:val="000000"/>
          <w:shd w:val="clear" w:color="auto" w:fill="FFFFFF"/>
          <w:lang w:eastAsia="en-GB"/>
        </w:rPr>
        <w:t>Robinia pseudoacacia</w:t>
      </w:r>
      <w:r>
        <w:rPr>
          <w:rFonts w:eastAsia="Times New Roman" w:cs="Arial"/>
          <w:iCs/>
          <w:color w:val="000000"/>
          <w:shd w:val="clear" w:color="auto" w:fill="FFFFFF"/>
          <w:lang w:eastAsia="en-GB"/>
        </w:rPr>
        <w:t xml:space="preserve"> and </w:t>
      </w:r>
      <w:r>
        <w:rPr>
          <w:rFonts w:eastAsia="Times New Roman" w:cs="Arial"/>
          <w:i/>
          <w:iCs/>
          <w:color w:val="000000"/>
          <w:shd w:val="clear" w:color="auto" w:fill="FFFFFF"/>
          <w:lang w:eastAsia="en-GB"/>
        </w:rPr>
        <w:t>Acer negunda</w:t>
      </w:r>
      <w:r>
        <w:rPr>
          <w:rFonts w:eastAsia="Times New Roman" w:cs="Arial"/>
          <w:color w:val="000000"/>
          <w:shd w:val="clear" w:color="auto" w:fill="FFFFFF"/>
          <w:lang w:eastAsia="en-GB"/>
        </w:rPr>
        <w:t>, also lead to homogenization of woodlands and loss of microhabitats and associated communities.</w:t>
      </w:r>
    </w:p>
    <w:p w14:paraId="19C5F059" w14:textId="4DFA9BBD" w:rsidR="00640BFF" w:rsidRPr="00640BFF" w:rsidRDefault="00640BFF" w:rsidP="00640BFF">
      <w:pPr>
        <w:rPr>
          <w:lang w:val="en-US"/>
        </w:rPr>
      </w:pPr>
      <w:r>
        <w:rPr>
          <w:lang w:eastAsia="en-GB"/>
        </w:rPr>
        <w:lastRenderedPageBreak/>
        <w:drawing>
          <wp:inline distT="0" distB="0" distL="0" distR="0" wp14:anchorId="22357E93" wp14:editId="5276E024">
            <wp:extent cx="5759450" cy="46863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0"/>
                    <a:stretch>
                      <a:fillRect/>
                    </a:stretch>
                  </pic:blipFill>
                  <pic:spPr>
                    <a:xfrm>
                      <a:off x="0" y="0"/>
                      <a:ext cx="5759450" cy="4686300"/>
                    </a:xfrm>
                    <a:prstGeom prst="rect">
                      <a:avLst/>
                    </a:prstGeom>
                  </pic:spPr>
                </pic:pic>
              </a:graphicData>
            </a:graphic>
          </wp:inline>
        </w:drawing>
      </w:r>
    </w:p>
    <w:p w14:paraId="5D1E94C0" w14:textId="2A920FF7" w:rsidR="0048205B" w:rsidRDefault="0048205B" w:rsidP="00AE389F">
      <w:pPr>
        <w:rPr>
          <w:rFonts w:eastAsia="Times New Roman" w:cs="Times New Roman"/>
          <w:lang w:val="fr-CH" w:eastAsia="en-GB"/>
        </w:rPr>
      </w:pPr>
      <w:r>
        <w:rPr>
          <w:rFonts w:eastAsia="Times New Roman" w:cs="Arial"/>
          <w:color w:val="000000"/>
          <w:shd w:val="clear" w:color="auto" w:fill="FFFFFF"/>
          <w:lang w:eastAsia="en-GB"/>
        </w:rPr>
        <w:t>In aquatic communities, introductions of alien fish species including carp (</w:t>
      </w:r>
      <w:r>
        <w:rPr>
          <w:rFonts w:eastAsia="Times New Roman" w:cs="Arial"/>
          <w:i/>
          <w:iCs/>
          <w:color w:val="000000"/>
          <w:shd w:val="clear" w:color="auto" w:fill="FFFFFF"/>
          <w:lang w:eastAsia="en-GB"/>
        </w:rPr>
        <w:t>Carassius</w:t>
      </w:r>
      <w:r>
        <w:rPr>
          <w:rFonts w:eastAsia="Times New Roman" w:cs="Arial"/>
          <w:color w:val="000000"/>
          <w:shd w:val="clear" w:color="auto" w:fill="FFFFFF"/>
          <w:lang w:eastAsia="en-GB"/>
        </w:rPr>
        <w:t xml:space="preserve"> spp), rainbow trout (</w:t>
      </w:r>
      <w:r>
        <w:rPr>
          <w:rFonts w:eastAsia="Times New Roman" w:cs="Arial"/>
          <w:i/>
          <w:iCs/>
          <w:color w:val="000000"/>
          <w:shd w:val="clear" w:color="auto" w:fill="FFFFFF"/>
          <w:lang w:eastAsia="en-GB"/>
        </w:rPr>
        <w:t>Oncorynchus mykiss</w:t>
      </w:r>
      <w:r>
        <w:rPr>
          <w:rFonts w:eastAsia="Times New Roman" w:cs="Arial"/>
          <w:color w:val="000000"/>
          <w:shd w:val="clear" w:color="auto" w:fill="FFFFFF"/>
          <w:lang w:eastAsia="en-GB"/>
        </w:rPr>
        <w:t>), silver carp (</w:t>
      </w:r>
      <w:r>
        <w:rPr>
          <w:rFonts w:eastAsia="Times New Roman" w:cs="Arial"/>
          <w:i/>
          <w:color w:val="000000"/>
          <w:shd w:val="clear" w:color="auto" w:fill="FFFFFF"/>
          <w:lang w:eastAsia="en-GB"/>
        </w:rPr>
        <w:t>Hypophthalmichthys molitrix</w:t>
      </w:r>
      <w:r>
        <w:rPr>
          <w:rFonts w:eastAsia="Times New Roman" w:cs="Arial"/>
          <w:color w:val="000000"/>
          <w:shd w:val="clear" w:color="auto" w:fill="FFFFFF"/>
          <w:lang w:eastAsia="en-GB"/>
        </w:rPr>
        <w:t>) and eel (</w:t>
      </w:r>
      <w:r>
        <w:rPr>
          <w:rFonts w:eastAsia="Times New Roman" w:cs="Arial"/>
          <w:i/>
          <w:iCs/>
          <w:color w:val="000000"/>
          <w:shd w:val="clear" w:color="auto" w:fill="FFFFFF"/>
          <w:lang w:eastAsia="en-GB"/>
        </w:rPr>
        <w:t>Anguilla anguilla</w:t>
      </w:r>
      <w:r>
        <w:rPr>
          <w:rFonts w:eastAsia="Times New Roman" w:cs="Arial"/>
          <w:color w:val="000000"/>
          <w:shd w:val="clear" w:color="auto" w:fill="FFFFFF"/>
          <w:lang w:eastAsia="en-GB"/>
        </w:rPr>
        <w:t xml:space="preserve">), reduce the potential for restoring indigenous communitie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Herrera", "given" : "Pedro M.", "non-dropping-particle" : "", "parse-names" : false, "suffix" : "" }, { "dropping-particle" : "", "family" : "Garc\u00eda 'Petu'", "given" : "Jos\u00e9 Antonio", "non-dropping-particle" : "", "parse-names" : false, "suffix" : "" }, { "dropping-particle" : "", "family" : "Balmori", "given" : "Alfonso",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207-253", "publisher" : "Springer Science+Business Media", "publisher-place" : "New York", "title" : "Valladolid", "type" : "chapter" }, "uris" : [ "http://www.mendeley.com/documents/?uuid=8e732043-666a-3222-8024-4e18cd251126" ] }, { "id" : "ITEM-2", "itemData" : { "DOI" : "10.1007/978-1-4939-1698-6", "ISBN" : "978-1-4939-1697-9", "author" : [ { "dropping-particle" : "", "family" : "\u0160t\u2019astn\u00fd", "given" : "Karel", "non-dropping-particle" : "", "parse-names" : false, "suffix" : "" }, { "dropping-particle" : "", "family" : "\u010cerven\u00fd", "given" : "Jaroslav", "non-dropping-particle" : "", "parse-names" : false, "suffix" : "" }, { "dropping-particle" : "", "family" : "Rom", "given" : "Ji\u0159\u00ed", "non-dropping-particle" : "", "parse-names" : false, "suffix" : "" }, { "dropping-particle" : "", "family" : "Solsk\u00fd", "given" : "Mili\u010d", "non-dropping-particle" : "", "parse-names" : false, "suffix" : "" }, { "dropping-particle" : "", "family" : "Hanel", "given" : "Lubom\u00edr", "non-dropping-particle" : "", "parse-names" : false, "suffix" : "" }, { "dropping-particle" : "", "family" : "Andreska", "given" : "Jan", "non-dropping-particle" : "", "parse-names" : false, "suffix" : "" }, { "dropping-particle" : "", "family" : "Vojar", "given" : "Ji\u0159\u00ed", "non-dropping-particle" : "", "parse-names" : false, "suffix" : "" }, { "dropping-particle" : "", "family" : "Kerou\u0161", "given" : "Karel", "non-dropping-particle" : "", "parse-names" : false, "suffix" : "" } ], "container-title" : "Vertebrates and Invertebrates of European Cities: Selected Non-Avian Fauna", "editor" : [ { "dropping-particle" : "", "family" : "Kelcey", "given" : "John", "non-dropping-particle" : "", "parse-names" : false, "suffix" : "" } ], "id" : "ITEM-2", "issued" : { "date-parts" : [ [ "2015" ] ] }, "page" : "119-153", "publisher" : "Springer Science+Business Media", "publisher-place" : "New York", "title" : "Prague", "type" : "chapter" }, "uris" : [ "http://www.mendeley.com/documents/?uuid=9fbe52dd-fb5e-347e-8f2d-c8c5e6bc7422" ] }, { "id" : "ITEM-3", "itemData" : { "DOI" : "10.1007/978-1-4939-1698-6", "ISBN" : "978-1-4939-1697-9", "author" : [ { "dropping-particle" : "", "family" : "T\u00f3th-Ronkay", "given" : "M.", "non-dropping-particle" : "", "parse-names" : false, "suffix" : "" }, { "dropping-particle" : "", "family" : "Bajor", "given" : "Z.", "non-dropping-particle" : "", "parse-names" : false, "suffix" : "" }, { "dropping-particle" : "", "family" : "B\u00e1r\u00e1ny", "given" : "A.", "non-dropping-particle" : "", "parse-names" : false, "suffix" : "" }, { "dropping-particle" : "", "family" : "F\u00f6ldv\u00e1ri", "given" : "G.", "non-dropping-particle" : "", "parse-names" : false, "suffix" : "" }, { "dropping-particle" : "", "family" : "G\u00f6rf\u00f6l", "given" : "T.", "non-dropping-particle" : "", "parse-names" : false, "suffix" : "" }, { "dropping-particle" : "", "family" : "Halpern", "given" : "B.", "non-dropping-particle" : "", "parse-names" : false, "suffix" : "" }, { "dropping-particle" : "", "family" : "Le\u00e9l-\u00d6ssy", "given" : "S.", "non-dropping-particle" : "", "parse-names" : false, "suffix" : "" }, { "dropping-particle" : "", "family" : "M\u00e9sz\u00e1ros", "given" : "R.", "non-dropping-particle" : "", "parse-names" : false, "suffix" : "" }, { "dropping-particle" : "", "family" : "P\u00e9ntek", "given" : "A.L.", "non-dropping-particle" : "", "parse-names" : false, "suffix" : "" }, { "dropping-particle" : "", "family" : "T</w:instrText>
      </w:r>
      <w:r w:rsidRPr="0046771E">
        <w:rPr>
          <w:rFonts w:eastAsia="Times New Roman" w:cs="Arial"/>
          <w:color w:val="000000"/>
          <w:shd w:val="clear" w:color="auto" w:fill="FFFFFF"/>
          <w:lang w:val="fr-CH" w:eastAsia="en-GB"/>
        </w:rPr>
        <w:instrText>\u00f3th", "given" : "B.", "non-dropping-particle" : "", "parse-names" : false, "suffix" : "" }, { "dropping-particle" : "", "family" : "T\u00f3th", "given" : "Zolt\u00e1n", "non-dropping-particle" : "", "parse-names" : false, "suffix" : "" }, { "dropping-particle" : "", "family" : "V\u00f6r\u00f6s", "given" : "Judit", "non-dropping-particle" : "", "parse-names" : false, "suffix" : "" } ], "container-title" : "Vertebrates and Invertebrates of European Cities: Selected Non-Avian Fauna", "editor" : [ { "dropping-particle" : "", "family" : "Kelcey", "given" : "John", "non-dropping-particle" : "", "parse-names" : false, "suffix" : "" } ], "id" : "ITEM-3", "issued" : { "date-parts" : [ [ "2015" ] ] }, "page" : "27-73", "publisher" : "Springer", "publisher-place" : "New York", "title" : "Budapest", "type" : "chapter" }, "uris" : [ "http://www.mendeley.com/documents/?uuid=0420d232-ed1a-3cc8-a84a-3e5afe454fe2" ] } ], "mendeley" : { "formattedCitation" : "(Herrera et al., 2015; \u0160t\u2019astn\u00fd, \u010cerven\u00fd, Rom, et al., 2015; T\u00f3th-Ronkay et al., 2015)", "plainTextFormattedCitation" : "(Herrera et al., 2015; \u0160t\u2019astn\u00fd, \u010cerven\u00fd, Rom, et al., 2015; T\u00f3th-Ronkay et al., 2015)", "previouslyFormattedCitation" : "(Herrera et al., 2015; \u0160t\u2019astn\u00fd, \u010cerven\u00fd, Rom, et al., 2015; T\u00f3th-Ronkay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val="fr-CH" w:eastAsia="en-GB"/>
        </w:rPr>
        <w:t xml:space="preserve">(Herrera </w:t>
      </w:r>
      <w:r w:rsidR="00301BD0" w:rsidRPr="00301BD0">
        <w:rPr>
          <w:rFonts w:eastAsia="Times New Roman" w:cs="Arial"/>
          <w:i/>
          <w:color w:val="000000"/>
          <w:shd w:val="clear" w:color="auto" w:fill="FFFFFF"/>
          <w:lang w:val="fr-CH" w:eastAsia="en-GB"/>
        </w:rPr>
        <w:t>et al.</w:t>
      </w:r>
      <w:r>
        <w:rPr>
          <w:rFonts w:eastAsia="Times New Roman" w:cs="Arial"/>
          <w:color w:val="000000"/>
          <w:shd w:val="clear" w:color="auto" w:fill="FFFFFF"/>
          <w:lang w:val="fr-CH" w:eastAsia="en-GB"/>
        </w:rPr>
        <w:t xml:space="preserve">, 2015; </w:t>
      </w:r>
      <w:r w:rsidRPr="00FC4200">
        <w:rPr>
          <w:rFonts w:eastAsia="Times New Roman" w:cs="Arial"/>
          <w:color w:val="000000"/>
          <w:shd w:val="clear" w:color="auto" w:fill="FFFFFF"/>
          <w:lang w:val="fr-CH" w:eastAsia="en-GB"/>
        </w:rPr>
        <w:t>Št’astný</w:t>
      </w:r>
      <w:r w:rsidR="00FC4200">
        <w:rPr>
          <w:rFonts w:eastAsia="Times New Roman" w:cs="Arial"/>
          <w:color w:val="000000"/>
          <w:shd w:val="clear" w:color="auto" w:fill="FFFFFF"/>
          <w:lang w:val="fr-CH" w:eastAsia="en-GB"/>
        </w:rPr>
        <w:t>,</w:t>
      </w:r>
      <w:r>
        <w:rPr>
          <w:rFonts w:eastAsia="Times New Roman" w:cs="Arial"/>
          <w:color w:val="000000"/>
          <w:shd w:val="clear" w:color="auto" w:fill="FFFFFF"/>
          <w:lang w:val="fr-CH" w:eastAsia="en-GB"/>
        </w:rPr>
        <w:t xml:space="preserve"> 2015; Tóth-Ronkay </w:t>
      </w:r>
      <w:r w:rsidR="00301BD0" w:rsidRPr="00301BD0">
        <w:rPr>
          <w:rFonts w:eastAsia="Times New Roman" w:cs="Arial"/>
          <w:i/>
          <w:color w:val="000000"/>
          <w:shd w:val="clear" w:color="auto" w:fill="FFFFFF"/>
          <w:lang w:val="fr-CH" w:eastAsia="en-GB"/>
        </w:rPr>
        <w:t>et al.</w:t>
      </w:r>
      <w:r>
        <w:rPr>
          <w:rFonts w:eastAsia="Times New Roman" w:cs="Arial"/>
          <w:color w:val="000000"/>
          <w:shd w:val="clear" w:color="auto" w:fill="FFFFFF"/>
          <w:lang w:val="fr-CH"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val="fr-CH" w:eastAsia="en-GB"/>
        </w:rPr>
        <w:t>.</w:t>
      </w:r>
    </w:p>
    <w:p w14:paraId="793D715F" w14:textId="77777777" w:rsidR="0048205B" w:rsidRPr="0046771E" w:rsidRDefault="0048205B" w:rsidP="00AE389F">
      <w:pPr>
        <w:spacing w:after="0"/>
        <w:rPr>
          <w:rFonts w:ascii="Calibri" w:eastAsia="Times New Roman" w:hAnsi="Calibri" w:cs="Calibri"/>
          <w:color w:val="000000"/>
          <w:lang w:val="fr-CH" w:eastAsia="fi-FI"/>
        </w:rPr>
      </w:pPr>
    </w:p>
    <w:p w14:paraId="453351BB" w14:textId="77777777" w:rsidR="0048205B" w:rsidRDefault="0048205B" w:rsidP="00AE389F">
      <w:pPr>
        <w:spacing w:after="0"/>
        <w:rPr>
          <w:rFonts w:eastAsia="Times New Roman" w:cs="Times New Roman"/>
          <w:u w:val="single"/>
          <w:lang w:eastAsia="en-GB"/>
        </w:rPr>
      </w:pPr>
      <w:r>
        <w:rPr>
          <w:rFonts w:eastAsia="Times New Roman" w:cs="Arial"/>
          <w:color w:val="000000"/>
          <w:u w:val="single"/>
          <w:shd w:val="clear" w:color="auto" w:fill="FFFFFF"/>
          <w:lang w:eastAsia="en-GB"/>
        </w:rPr>
        <w:t>Conservation initiatives</w:t>
      </w:r>
    </w:p>
    <w:p w14:paraId="5CD35576" w14:textId="3472E845" w:rsidR="0048205B" w:rsidRDefault="0048205B" w:rsidP="00AE389F">
      <w:pPr>
        <w:rPr>
          <w:rFonts w:eastAsia="Times New Roman" w:cs="Arial"/>
          <w:color w:val="000000"/>
          <w:shd w:val="clear" w:color="auto" w:fill="FFFFFF"/>
          <w:lang w:eastAsia="en-GB"/>
        </w:rPr>
      </w:pPr>
      <w:r>
        <w:rPr>
          <w:rFonts w:eastAsia="Times New Roman" w:cs="Arial"/>
          <w:color w:val="000000"/>
          <w:shd w:val="clear" w:color="auto" w:fill="FFFFFF"/>
          <w:lang w:eastAsia="en-GB"/>
        </w:rPr>
        <w:t xml:space="preserve">There are many cases of habitat and population restoration and species reintroductions in cities of Europe and Central Asia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abstract" : "In the UK, translocation is increasingly being used to resolve conflict between great crested newt (Triturus cristatus) conservation and land development. Due to a lack of objective study on the translocation procedure, there remains little evidence of the success of employing this strategy despite widespread implementation. Reviews of translocations highlight the need for case studies that include longer term pre and post translocation monitoring. To allow redevelopment of the Gartcosh Industrial Site, the decision was taken to translocate the resident great crested newt population to the purpose built Gartcosh Nature Reserve around the periphery. This provided an opportunity for in-depth analysis of the largest project of its kind in Scotland. \\r\\n\\r\\nThis project was designed to test the effectiveness of translocation in producing a self-sustaining, viable population. The key aims were: to ascertain if the population was successfully re-established in the receptor site at a level comparable with the donor site; to assess whether the newly created habitat was suitable for supporting a population of great crested newts; to determine what constitutes a successful translocation and how best to achieve this within the Scottish context. The following points summarise the projects findings:\\r\\n\\r\\n\u2022 Simple counts of adults are being maintained at a level comparable to or greater than pre translocation counts.\\r\\n\u2022 The favourable status of the adult population is supported by a capture-mark-recapture study. Population estimates are on a par with numbers of adults translocated to the Gartcosh Nature Reserve. \\r\\n\u2022 Juvenile lifestages indicate declines. Further monitoring is required to determine if this is an effect of the translocation or a natural fluctuation. \\r\\n\u2022 Survival rate of adults is measured at 43%.\\r\\n\u2022 There is significant recruitment of \u2018new\u2019 adults.\\r\\n\u2022 Good quality terrestrial and aquatic habitat has been produced, with an overall loss of land and pond surface area but increased number of ponds.\\r\\n\u2022 Increased individual growth rates of adults are indicative of a habitat capable of meeting adult resource requirements.\\r\\n\u2022 The nature reserve is internally fragmented into zones preventing movement through the site and is isolated within the wider landscape. For the population to be viable, connectivity requires improvement.\\r\\n\u2022 To ascertain long-term success of the Gartcosh translocation it is recommended that post monitoring extends beyond \u2026", "author" : [ { "dropping-particle" : "", "family" : "McNeill", "given" : "Deborah Catherine", "non-dropping-particle" : "", "parse-names" : false, "suffix" : "" } ], "id" : "ITEM-1", "issued" : { "date-parts" : [ [ "2010" ] ] }, "number-of-pages" : "320", "publisher" : "University of Glasgow", "title" : "Translocation of a population of great crested newts (Triturus cristatus): a Scottish case study", "type" : "thesis" }, "uris" : [ "http://www.mendeley.com/documents/?uuid=f8e41a1b-17d3-37e9-999d-aedd1826595f" ] } ], "mendeley" : { "formattedCitation" : "(McNeill, 2010)", "plainTextFormattedCitation" : "(McNeill, 2010)", "previouslyFormattedCitation" : "(McNeill, 2010)"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McNeill, 2010)</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Many of these have been accomplished through EU LIFE actions. Many cities have biodiversity plans, or biodiversity incorporated into other strategic policy. There is ongoing encroachment of large areas of green space for development, due to the dwindling availability of suitable land for construction. Wetlands, rocky hills and other habitats have been conserved and many, such as the riparian forests of Dresden and Leipzig, have been protected </w:t>
      </w:r>
      <w:sdt>
        <w:sdtPr>
          <w:rPr>
            <w:rFonts w:eastAsia="Times New Roman" w:cs="Arial"/>
            <w:color w:val="000000"/>
            <w:shd w:val="clear" w:color="auto" w:fill="FFFFFF"/>
            <w:lang w:eastAsia="en-GB"/>
          </w:rPr>
          <w:id w:val="1285699176"/>
          <w:citation/>
        </w:sdtPr>
        <w:sdtContent>
          <w:r>
            <w:rPr>
              <w:rFonts w:eastAsia="Times New Roman" w:cs="Arial"/>
              <w:color w:val="000000"/>
              <w:shd w:val="clear" w:color="auto" w:fill="FFFFFF"/>
              <w:lang w:eastAsia="en-GB"/>
            </w:rPr>
            <w:fldChar w:fldCharType="begin"/>
          </w:r>
          <w:r>
            <w:rPr>
              <w:rFonts w:eastAsia="Times New Roman" w:cs="Arial"/>
              <w:color w:val="000000"/>
              <w:shd w:val="clear" w:color="auto" w:fill="FFFFFF"/>
              <w:lang w:eastAsia="en-GB"/>
            </w:rPr>
            <w:instrText xml:space="preserve"> CITATION Haa09 \l 1035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Haase &amp; Gläser, 2009)</w:t>
          </w:r>
          <w:r>
            <w:rPr>
              <w:rFonts w:eastAsia="Times New Roman" w:cs="Arial"/>
              <w:color w:val="000000"/>
              <w:shd w:val="clear" w:color="auto" w:fill="FFFFFF"/>
              <w:lang w:eastAsia="en-GB"/>
            </w:rPr>
            <w:fldChar w:fldCharType="end"/>
          </w:r>
        </w:sdtContent>
      </w:sdt>
      <w:r>
        <w:rPr>
          <w:rFonts w:eastAsia="Times New Roman" w:cs="Arial"/>
          <w:color w:val="000000"/>
          <w:shd w:val="clear" w:color="auto" w:fill="FFFFFF"/>
          <w:lang w:eastAsia="en-GB"/>
        </w:rPr>
        <w:t>.</w:t>
      </w:r>
    </w:p>
    <w:p w14:paraId="32828A9A" w14:textId="28C465BC" w:rsidR="0048205B" w:rsidRDefault="0048205B" w:rsidP="00AE389F">
      <w:pPr>
        <w:rPr>
          <w:rFonts w:eastAsia="Times New Roman" w:cs="Times New Roman"/>
          <w:lang w:eastAsia="en-GB"/>
        </w:rPr>
      </w:pPr>
      <w:r>
        <w:rPr>
          <w:rFonts w:eastAsia="Times New Roman" w:cs="Arial"/>
          <w:color w:val="000000"/>
          <w:shd w:val="clear" w:color="auto" w:fill="FFFFFF"/>
          <w:lang w:eastAsia="en-GB"/>
        </w:rPr>
        <w:t xml:space="preserve">Parks and woodlands can also be valuable, and in many cities they are now managed less intensively, with retention of decaying wood for saproxylic species. Spider assemblages of cities are diverse and include a considerable number of species benefitting from humans and urban space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author" : [ { "dropping-particle" : "", "family" : "Fedoriak", "given" : "M.", "non-dropping-particle" : "", "parse-names" : false, "suffix" : "" }, { "dropping-particle" : "", "family" : "Rudenko", "given" : "S.", "non-dropping-particle" : "", "parse-names" : false, "suffix" : "" }, { "dropping-particle" : "", "family" : "Iaroshynska", "given" : "O.", "non-dropping-particle" : "", "parse-names" : false, "suffix" : "" }, { "dropping-particle" : "", "family" : "Zhukovets", "given" : "E.", "non-dropping-particle" : "", "parse-names" : false, "suffix" : "" } ], "container-title" : "Arachnologische Mitteilungen ", "id" : "ITEM-1", "issued" : { "date-parts" : [ [ "2012" ] ] }, "page" : "37-50", "title" : "Spiders (Aranaea) of Chernivtsi City(Ukraine)", "type" : "article-journal" }, "uris" : [ "http://www.mendeley.com/documents/?uuid=04693408-7a70-3760-ae21-a07bb519af41" ] } ], "mendeley" : { "formattedCitation" : "(Fedoriak, Rudenko, Iaroshynska, &amp; Zhukovets, 2012)", "plainTextFormattedCitation" : "(Fedoriak, Rudenko, Iaroshynska, &amp; Zhukovets, 2012)", "previouslyFormattedCitation" : "(Fedoriak, Rudenko, Iaroshynska, &amp; Zhukovets, 2012)"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Fedoriak</w:t>
      </w:r>
      <w:r w:rsidR="00BE2C34">
        <w:rPr>
          <w:rFonts w:eastAsia="Times New Roman" w:cs="Arial"/>
          <w:i/>
          <w:color w:val="000000"/>
          <w:shd w:val="clear" w:color="auto" w:fill="FFFFFF"/>
          <w:lang w:eastAsia="en-GB"/>
        </w:rPr>
        <w:t xml:space="preserve"> et al.</w:t>
      </w:r>
      <w:r>
        <w:rPr>
          <w:rFonts w:eastAsia="Times New Roman" w:cs="Arial"/>
          <w:color w:val="000000"/>
          <w:shd w:val="clear" w:color="auto" w:fill="FFFFFF"/>
          <w:lang w:eastAsia="en-GB"/>
        </w:rPr>
        <w:t>, 2012)</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Many of these are also present in green infrastructure and and some species have adapted to inhabiting buildings since the 1930s.</w:t>
      </w:r>
    </w:p>
    <w:p w14:paraId="550BFDA7" w14:textId="0CFFC37A" w:rsidR="0048205B" w:rsidRDefault="0048205B" w:rsidP="00AE389F">
      <w:pPr>
        <w:rPr>
          <w:rFonts w:eastAsia="Times New Roman" w:cs="Times New Roman"/>
          <w:lang w:eastAsia="en-GB"/>
        </w:rPr>
      </w:pPr>
      <w:r>
        <w:rPr>
          <w:rFonts w:eastAsia="Times New Roman" w:cs="Arial"/>
          <w:color w:val="000000"/>
          <w:shd w:val="clear" w:color="auto" w:fill="FFFFFF"/>
          <w:lang w:eastAsia="en-GB"/>
        </w:rPr>
        <w:t xml:space="preserve">Lepidopteran species of meadows and open habitats, are particularly sensitive to urbanization, with poor levels of diversity in urban areas and higher diversity restricted to more natural areas at the periphery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u0160t\u2019astn\u00fd", "given" : "Karel", "non-dropping-particle" : "", "parse-names" : false, "suffix" : "" }, { "dropping-particle" : "", "family" : "\u010cerven\u00fd", "given" : "Jaroslav", "non-dropping-particle" : "", "parse-names" : false, "suffix" : "" }, { "dropping-particle" : "", "family" : "\u0158ez\u00e1\u010d", "given" : "Milan", "non-dropping-particle" : "", "parse-names" : false, "suffix" : "" }, { "dropping-particle" : "", "family" : "Kurka", "given" : "Anton\u00edn", "non-dropping-particle" : "", "parse-names" : false, "suffix" : "" }, { "dropping-particle" : "", "family" : "Vesel\u00fd", "given" : "Petr", "non-dropping-particle" : "", "parse-names" : false, "suffix" : "" }, { "dropping-particle" : "", "family" : "Kadlec", "given" : "Tom\u00e1\u0161", "non-dropping-particle" : "", "parse-names" : false, "suffix" : "" }, { "dropping-particle" : "", "family" : "Konvi\u010dka", "given" : "Martin", "non-dropping-particle" : "", "parse-names" : false, "suffix" : "" }, { "dropping-particle" : "", "family" : "Ju\u0159i\u010dkov\u00e1", "given" : "Lucie", "non-dropping-particle" : "", "parse-names" : false, "suffix" : "" }, { "dropping-particle" : "", "family" : "Harabi\u0161", "given" : "Filip", "non-dropping-particle" : "", "parse-names" : false, "suffix" : "" }, { "dropping-particle" : "", "family" : "Marhoul", "given" : "Pavel",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379-451", "publisher" : "Springer Science+Business Media", "publisher-place" : "New York", "title" : "Prague", "type" : "chapter" }, "uris" : [ "http://www.mendeley.com/documents/?uuid=2f6b9749-b1d8-37c9-8959-29eef254a37d" ] } ], "mendeley" : { "formattedCitation" : "(\u0160t\u2019astn\u00fd, \u010cerven\u00fd, \u0158ez\u00e1\u010d, et al., 2015)", "plainTextFormattedCitation" : "(\u0160t\u2019astn\u00fd, \u010cerven\u00fd, \u0158ez\u00e1\u010d, et al., 2015)", "previouslyFormattedCitation" : "(\u0160t\u2019astn\u00fd, \u010cerven\u00fd, \u0158ez\u00e1\u010d,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Št’astný, Červený, Řezáč,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The decline of Lepidoptera has resulted from </w:t>
      </w:r>
      <w:r>
        <w:rPr>
          <w:rFonts w:eastAsia="Times New Roman" w:cs="Arial"/>
          <w:color w:val="000000"/>
          <w:shd w:val="clear" w:color="auto" w:fill="FFFFFF"/>
          <w:lang w:eastAsia="en-GB"/>
        </w:rPr>
        <w:lastRenderedPageBreak/>
        <w:t xml:space="preserve">intensive urban development, widespread use of pesticides during the post-war period and light pollution, which attracts and disorientates males of nocturnal specie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Manu", "given" : "Minodora", "non-dropping-particle" : "", "parse-names" : false, "suffix" : "" }, { "dropping-particle" : "", "family" : "Szekely", "given" : "Levente", "non-dropping-particle" : "", "parse-names" : false, "suffix" : "" }, { "dropping-particle" : "", "family" : "Oromulu", "given" : "Liliana Vasiliu", "non-dropping-particle" : "", "parse-names" : false, "suffix" : "" }, { "dropping-particle" : "", "family" : "B\u0103rbuceanu", "given" : "Daniela", "non-dropping-particle" : "", "parse-names" : false, "suffix" : "" }, { "dropping-particle" : "", "family" : "Honciuc", "given" : "Viorica", "non-dropping-particle" : "", "parse-names" : false, "suffix" : "" }, { "dropping-particle" : "", "family" : "Maican", "given" : "Sanda", "non-dropping-particle" : "", "parse-names" : false, "suffix" : "" }, { "dropping-particle" : "", "family" : "Fiera", "given" : "Cristina", "non-dropping-particle" : "", "parse-names" : false, "suffix" : "" }, { "dropping-particle" : "", "family" : "Purice", "given" : "Dorina", "non-dropping-particle" : "", "parse-names" : false, "suffix" : "" }, { "dropping-particle" : "", "family" : "Ion", "given" : "Mihaela",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379-451", "publisher" : "Springer Science+Business Media", "publisher-place" : "New York", "title" : "Bucharest", "type" : "chapter" }, "uris" : [ "http://www.mendeley.com/documents/?uuid=d3031e13-d0fc-33df-b625-918c8306146a" ] } ], "mendeley" : { "formattedCitation" : "(Manu et al., 2015)", "plainTextFormattedCitation" : "(Manu et al., 2015)", "previouslyFormattedCitation" : "(Manu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Manu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Many cities have had more diverse assemblages of Lepidoptera during the early 20</w:t>
      </w:r>
      <w:r w:rsidRPr="00871B74">
        <w:rPr>
          <w:rFonts w:eastAsia="Times New Roman" w:cs="Arial"/>
          <w:color w:val="000000"/>
          <w:shd w:val="clear" w:color="auto" w:fill="FFFFFF"/>
          <w:lang w:eastAsia="en-GB"/>
        </w:rPr>
        <w:t>th</w:t>
      </w:r>
      <w:r>
        <w:rPr>
          <w:rFonts w:eastAsia="Times New Roman" w:cs="Arial"/>
          <w:color w:val="000000"/>
          <w:shd w:val="clear" w:color="auto" w:fill="FFFFFF"/>
          <w:lang w:eastAsia="en-GB"/>
        </w:rPr>
        <w:t xml:space="preserve"> century (e.g.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Manu", "given" : "Minodora", "non-dropping-particle" : "", "parse-names" : false, "suffix" : "" }, { "dropping-particle" : "", "family" : "Szekely", "given" : "Levente", "non-dropping-particle" : "", "parse-names" : false, "suffix" : "" }, { "dropping-particle" : "", "family" : "Oromulu", "given" : "Liliana Vasiliu", "non-dropping-particle" : "", "parse-names" : false, "suffix" : "" }, { "dropping-particle" : "", "family" : "B\u0103rbuceanu", "given" : "Daniela", "non-dropping-particle" : "", "parse-names" : false, "suffix" : "" }, { "dropping-particle" : "", "family" : "Honciuc", "given" : "Viorica", "non-dropping-particle" : "", "parse-names" : false, "suffix" : "" }, { "dropping-particle" : "", "family" : "Maican", "given" : "Sanda", "non-dropping-particle" : "", "parse-names" : false, "suffix" : "" }, { "dropping-particle" : "", "family" : "Fiera", "given" : "Cristina", "non-dropping-particle" : "", "parse-names" : false, "suffix" : "" }, { "dropping-particle" : "", "family" : "Purice", "given" : "Dorina", "non-dropping-particle" : "", "parse-names" : false, "suffix" : "" }, { "dropping-particle" : "", "family" : "Ion", "given" : "Mihaela",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379-451", "publisher" : "Springer Science+Business Media", "publisher-place" : "New York", "title" : "Bucharest", "type" : "chapter" }, "uris" : [ "http://www.mendeley.com/documents/?uuid=d3031e13-d0fc-33df-b625-918c8306146a" ] } ], "mendeley" : { "formattedCitation" : "(Manu et al., 2015)", "plainTextFormattedCitation" : "(Manu et al., 2015)", "previouslyFormattedCitation" : "(Manu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Manu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Replacement of vegetation with solid surfaces is probably a major reason for this decline. River banks and remnant forest habitats still retain some noteworthy species, such as the ash hawkmoth (</w:t>
      </w:r>
      <w:r>
        <w:rPr>
          <w:rFonts w:eastAsia="Times New Roman" w:cs="Arial"/>
          <w:i/>
          <w:iCs/>
          <w:color w:val="000000"/>
          <w:shd w:val="clear" w:color="auto" w:fill="FFFFFF"/>
          <w:lang w:eastAsia="en-GB"/>
        </w:rPr>
        <w:t>Dolbina elegans</w:t>
      </w:r>
      <w:r>
        <w:rPr>
          <w:rFonts w:eastAsia="Times New Roman" w:cs="Arial"/>
          <w:color w:val="000000"/>
          <w:shd w:val="clear" w:color="auto" w:fill="FFFFFF"/>
          <w:lang w:eastAsia="en-GB"/>
        </w:rPr>
        <w:t xml:space="preserve">) in Bucharest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Manu", "given" : "Minodora", "non-dropping-particle" : "", "parse-names" : false, "suffix" : "" }, { "dropping-particle" : "", "family" : "Szekely", "given" : "Levente", "non-dropping-particle" : "", "parse-names" : false, "suffix" : "" }, { "dropping-particle" : "", "family" : "Oromulu", "given" : "Liliana Vasiliu", "non-dropping-particle" : "", "parse-names" : false, "suffix" : "" }, { "dropping-particle" : "", "family" : "B\u0103rbuceanu", "given" : "Daniela", "non-dropping-particle" : "", "parse-names" : false, "suffix" : "" }, { "dropping-particle" : "", "family" : "Honciuc", "given" : "Viorica", "non-dropping-particle" : "", "parse-names" : false, "suffix" : "" }, { "dropping-particle" : "", "family" : "Maican", "given" : "Sanda", "non-dropping-particle" : "", "parse-names" : false, "suffix" : "" }, { "dropping-particle" : "", "family" : "Fiera", "given" : "Cristina", "non-dropping-particle" : "", "parse-names" : false, "suffix" : "" }, { "dropping-particle" : "", "family" : "Purice", "given" : "Dorina", "non-dropping-particle" : "", "parse-names" : false, "suffix" : "" }, { "dropping-particle" : "", "family" : "Ion", "given" : "Mihaela",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379-451", "publisher" : "Springer Science+Business Media", "publisher-place" : "New York", "title" : "Bucharest", "type" : "chapter" }, "uris" : [ "http://www.mendeley.com/documents/?uuid=d3031e13-d0fc-33df-b625-918c8306146a" ] } ], "mendeley" : { "formattedCitation" : "(Manu et al., 2015)", "plainTextFormattedCitation" : "(Manu et al., 2015)", "previouslyFormattedCitation" : "(Manu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Manu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w:t>
      </w:r>
    </w:p>
    <w:p w14:paraId="480EC2FD" w14:textId="135EAED2" w:rsidR="0048205B" w:rsidRDefault="0048205B" w:rsidP="00AE389F">
      <w:pPr>
        <w:rPr>
          <w:rFonts w:eastAsia="Times New Roman" w:cs="Arial"/>
          <w:color w:val="000000"/>
          <w:shd w:val="clear" w:color="auto" w:fill="FFFFFF"/>
          <w:lang w:eastAsia="en-GB"/>
        </w:rPr>
      </w:pPr>
      <w:r>
        <w:rPr>
          <w:rFonts w:eastAsia="Times New Roman" w:cs="Arial"/>
          <w:color w:val="000000"/>
          <w:shd w:val="clear" w:color="auto" w:fill="FFFFFF"/>
          <w:lang w:eastAsia="en-GB"/>
        </w:rPr>
        <w:t xml:space="preserve">Cities also provide opportunities through the allocation of municipal resources to conservation for the maintenance of urban biodiversity. This can include mowing and grazing of meadows for the benefit of plants and insect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_10", "ISBN" : "9781493916986", "abstract" : "\u00a9 Springer Science+Business Media New York 2015. Helsinki is located on a peninsula projecting into the Baltic Sea from the south coast of Finland. The country lies in the Boreal region, which is typified by the mixed coniferous forests, although Helsinki itself is located in a narrow strip of the hemiboreal zone, which also has noble deciduous forest, similar to those of the temperate region. The region is also characterized by a variety of wetland habitats. Descriptions are provided of the following invertebrate taxa: Arachnida, Carabidae, Syrphidae, Apidae sensu lato, Formicidae, Isopoda, Lepidoptera and Odonata, as well as some of the habitats they occupy. The information provided is rather patchy, as the amount of data varies considerably between different taxa and habitats. The urban region contains some sites that are valuable for invertebrate diversity, regardless of their location. The characteristic features of the urban environment, such as mild climate and longer growing season, may be beneficial for some taxa.", "author" : [ { "dropping-particle" : "", "family" : "Venn", "given" : "S.", "non-dropping-particle" : "", "parse-names" : false, "suffix" : "" }, { "dropping-particle" : "", "family" : "Schulman", "given" : "H.", "non-dropping-particle" : "", "parse-names" : false, "suffix" : "" }, { "dropping-particle" : "", "family" : "T\u00d6rr\u00d6nen", "given" : "S.", "non-dropping-particle" : "", "parse-names" : false, "suffix" : "" }, { "dropping-particle" : "", "family" : "Salla", "given" : "A.", "non-dropping-particle" : "", "parse-names" : false, "suffix" : "" }, { "dropping-particle" : "", "family" : "Pajunen", "given" : "T.", "non-dropping-particle" : "", "parse-names" : false, "suffix" : "" }, { "dropping-particle" : "", "family" : "Kerppola", "given" : "S.", "non-dropping-particle" : "", "parse-names" : false, "suffix" : "" }, { "dropping-particle" : "", "family" : "Paukkunen", "given" : "J.", "non-dropping-particle" : "", "parse-names" : false, "suffix" : "" }, { "dropping-particle" : "", "family" : "Nieminen", "given" : "M.", "non-dropping-particle" : "", "parse-names" : false, "suffix" : "" }, { "dropping-particle" : "", "family" : "Vilisics", "given" : "F.", "non-dropping-particle" : "", "parse-names" : false, "suffix" : "" }, { "dropping-particle" : "", "family" : "Karjalainen", "given" : "S.", "non-dropping-particle" : "", "parse-names" : false, "suffix" : "" } ], "container-title" : "Vertebrates and Invertebrates of European Cities: Selected Non-Avian Fauna", "id" : "ITEM-1", "issued" : { "date-parts" : [ [ "2015" ] ] }, "title" : "Helsinki", "type" : "book" }, "uris" : [ "http://www.mendeley.com/documents/?uuid=0f3a7ae3-629a-3e6a-a4b1-6fda60524fd5" ] } ], "mendeley" : { "formattedCitation" : "(Venn et al., 2015)", "plainTextFormattedCitation" : "(Venn et al., 2015)", "previouslyFormattedCitation" : "(Venn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Venn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management of wetland vegetation for amphibians </w:t>
      </w:r>
      <w:r>
        <w:rPr>
          <w:rFonts w:eastAsia="Times New Roman" w:cs="Arial"/>
          <w:color w:val="000000"/>
          <w:shd w:val="clear" w:color="auto" w:fill="FFFFFF"/>
          <w:lang w:eastAsia="en-GB"/>
        </w:rPr>
        <w:fldChar w:fldCharType="begin" w:fldLock="1"/>
      </w:r>
      <w:r>
        <w:rPr>
          <w:rFonts w:eastAsia="Times New Roman" w:cs="Arial"/>
          <w:color w:val="000000"/>
          <w:shd w:val="clear" w:color="auto" w:fill="FFFFFF"/>
          <w:lang w:eastAsia="en-GB"/>
        </w:rPr>
        <w:instrText>ADDIN CSL_CITATION { "citationItems" : [ { "id" : "ITEM-1", "itemData" : { "DOI" : "10.1007/978-1-4939-1698-6", "ISBN" : "978-1-4939-1697-9", "author" : [ { "dropping-particle" : "", "family" : "\u0160t\u2019astn\u00fd", "given" : "Karel", "non-dropping-particle" : "", "parse-names" : false, "suffix" : "" }, { "dropping-particle" : "", "family" : "\u010cerven\u00fd", "given" : "Jaroslav", "non-dropping-particle" : "", "parse-names" : false, "suffix" : "" }, { "dropping-particle" : "", "family" : "Rom", "given" : "Ji\u0159\u00ed", "non-dropping-particle" : "", "parse-names" : false, "suffix" : "" }, { "dropping-particle" : "", "family" : "Solsk\u00fd", "given" : "Mili\u010d", "non-dropping-particle" : "", "parse-names" : false, "suffix" : "" }, { "dropping-particle" : "", "family" : "Hanel", "given" : "Lubom\u00edr", "non-dropping-particle" : "", "parse-names" : false, "suffix" : "" }, { "dropping-particle" : "", "family" : "Andreska", "given" : "Jan", "non-dropping-particle" : "", "parse-names" : false, "suffix" : "" }, { "dropping-particle" : "", "family" : "Vojar", "given" : "Ji\u0159\u00ed", "non-dropping-particle" : "", "parse-names" : false, "suffix" : "" }, { "dropping-particle" : "", "family" : "Kerou\u0161", "given" : "Karel", "non-dropping-particle" : "", "parse-names" : false, "suffix" : "" } ], "container-title" : "Vertebrates and Invertebrates of European Cities: Selected Non-Avian Fauna", "editor" : [ { "dropping-particle" : "", "family" : "Kelcey", "given" : "John", "non-dropping-particle" : "", "parse-names" : false, "suffix" : "" } ], "id" : "ITEM-1", "issued" : { "date-parts" : [ [ "2015" ] ] }, "page" : "119-153", "publisher" : "Springer Science+Business Media", "publisher-place" : "New York", "title" : "Prague", "type" : "chapter" }, "uris" : [ "http://www.mendeley.com/documents/?uuid=9fbe52dd-fb5e-347e-8f2d-c8c5e6bc7422" ] } ], "mendeley" : { "formattedCitation" : "(\u0160t\u2019astn\u00fd, \u010cerven\u00fd, Rom, et al., 2015)", "plainTextFormattedCitation" : "(\u0160t\u2019astn\u00fd, \u010cerven\u00fd, Rom, et al., 2015)", "previouslyFormattedCitation" : "(\u0160t\u2019astn\u00fd, \u010cerven\u00fd, Rom, et al., 2015)" }, "properties" : {  }, "schema" : "https://github.com/citation-style-language/schema/raw/master/csl-citation.json" }</w:instrText>
      </w:r>
      <w:r>
        <w:rPr>
          <w:rFonts w:eastAsia="Times New Roman" w:cs="Arial"/>
          <w:color w:val="000000"/>
          <w:shd w:val="clear" w:color="auto" w:fill="FFFFFF"/>
          <w:lang w:eastAsia="en-GB"/>
        </w:rPr>
        <w:fldChar w:fldCharType="separate"/>
      </w:r>
      <w:r>
        <w:rPr>
          <w:rFonts w:eastAsia="Times New Roman" w:cs="Arial"/>
          <w:color w:val="000000"/>
          <w:shd w:val="clear" w:color="auto" w:fill="FFFFFF"/>
          <w:lang w:eastAsia="en-GB"/>
        </w:rPr>
        <w:t xml:space="preserve">(Št’astný, Červený, Rom, </w:t>
      </w:r>
      <w:r w:rsidR="00301BD0" w:rsidRPr="00301BD0">
        <w:rPr>
          <w:rFonts w:eastAsia="Times New Roman" w:cs="Arial"/>
          <w:i/>
          <w:color w:val="000000"/>
          <w:shd w:val="clear" w:color="auto" w:fill="FFFFFF"/>
          <w:lang w:eastAsia="en-GB"/>
        </w:rPr>
        <w:t>et al.</w:t>
      </w:r>
      <w:r>
        <w:rPr>
          <w:rFonts w:eastAsia="Times New Roman" w:cs="Arial"/>
          <w:color w:val="000000"/>
          <w:shd w:val="clear" w:color="auto" w:fill="FFFFFF"/>
          <w:lang w:eastAsia="en-GB"/>
        </w:rPr>
        <w:t>, 2015)</w:t>
      </w:r>
      <w:r>
        <w:rPr>
          <w:rFonts w:eastAsia="Times New Roman" w:cs="Arial"/>
          <w:color w:val="000000"/>
          <w:shd w:val="clear" w:color="auto" w:fill="FFFFFF"/>
          <w:lang w:eastAsia="en-GB"/>
        </w:rPr>
        <w:fldChar w:fldCharType="end"/>
      </w:r>
      <w:r>
        <w:rPr>
          <w:rFonts w:eastAsia="Times New Roman" w:cs="Arial"/>
          <w:color w:val="000000"/>
          <w:shd w:val="clear" w:color="auto" w:fill="FFFFFF"/>
          <w:lang w:eastAsia="en-GB"/>
        </w:rPr>
        <w:t xml:space="preserve"> and control of invasive species. This is particularly important for species that decline due to the cessation of suitable management regimes of semi-natural habitats. However, many of these are affected by landscape change on such a large regional scale that local initiatives alone do not have the capacity to improve the situation dramatically. </w:t>
      </w:r>
    </w:p>
    <w:p w14:paraId="795B3D26" w14:textId="77777777" w:rsidR="0048205B" w:rsidRDefault="0048205B" w:rsidP="00AE389F">
      <w:pPr>
        <w:spacing w:after="0"/>
        <w:rPr>
          <w:rFonts w:eastAsiaTheme="minorHAnsi"/>
          <w:lang w:eastAsia="en-GB"/>
        </w:rPr>
      </w:pPr>
    </w:p>
    <w:p w14:paraId="3C45C175" w14:textId="77777777" w:rsidR="0048205B" w:rsidRDefault="0048205B" w:rsidP="001F0516">
      <w:pPr>
        <w:pStyle w:val="Heading4"/>
        <w:rPr>
          <w:lang w:val="en-GB"/>
        </w:rPr>
      </w:pPr>
      <w:bookmarkStart w:id="973" w:name="_Toc519504528"/>
      <w:r>
        <w:t>Special systems</w:t>
      </w:r>
      <w:bookmarkEnd w:id="973"/>
    </w:p>
    <w:p w14:paraId="5B1B79A6" w14:textId="77777777" w:rsidR="0048205B" w:rsidRDefault="0048205B" w:rsidP="000801E6">
      <w:pPr>
        <w:pStyle w:val="Heading5"/>
        <w:ind w:left="1009" w:hanging="1009"/>
        <w:jc w:val="left"/>
      </w:pPr>
      <w:bookmarkStart w:id="974" w:name="_Toc519504529"/>
      <w:r>
        <w:t>Heathlands</w:t>
      </w:r>
      <w:bookmarkEnd w:id="974"/>
    </w:p>
    <w:p w14:paraId="4816AE78" w14:textId="77777777" w:rsidR="0048205B" w:rsidRDefault="0048205B" w:rsidP="00AE389F">
      <w:pPr>
        <w:spacing w:after="0"/>
        <w:rPr>
          <w:u w:val="single"/>
          <w:lang w:val="en-CA"/>
        </w:rPr>
      </w:pPr>
      <w:r>
        <w:rPr>
          <w:u w:val="single"/>
          <w:lang w:val="en-CA"/>
        </w:rPr>
        <w:t>Overview of the sub-system</w:t>
      </w:r>
    </w:p>
    <w:p w14:paraId="29301147" w14:textId="79FB0419" w:rsidR="0048205B" w:rsidRDefault="0048205B" w:rsidP="00AE389F">
      <w:pPr>
        <w:rPr>
          <w:lang w:val="en-CA"/>
        </w:rPr>
      </w:pPr>
      <w:r>
        <w:rPr>
          <w:lang w:val="en-CA"/>
        </w:rPr>
        <w:t xml:space="preserve">Dwarf-shrub dominated heaths are among the principal cultural landscapes of the Atlantic regions of Western Europe (Janssen </w:t>
      </w:r>
      <w:r w:rsidR="00301BD0" w:rsidRPr="00301BD0">
        <w:rPr>
          <w:i/>
          <w:lang w:val="en-CA"/>
        </w:rPr>
        <w:t>et al.</w:t>
      </w:r>
      <w:r>
        <w:rPr>
          <w:lang w:val="en-CA"/>
        </w:rPr>
        <w:t xml:space="preserve">, 2016). These heathlands developed about 4000 years ago as a result of forest clearances, and have since been maintained by a land-use regime that may include year-round free-range grazing by domestic ungulates, prescribed burning, cutting of vegetation and turf for fuel, and harvesting of vegetation for fodder (Gimingham, 1972; Kaland, 1986; Odgaard, 1994; Jansen </w:t>
      </w:r>
      <w:r w:rsidR="00301BD0" w:rsidRPr="00301BD0">
        <w:rPr>
          <w:i/>
          <w:lang w:val="en-CA"/>
        </w:rPr>
        <w:t>et al.</w:t>
      </w:r>
      <w:r>
        <w:rPr>
          <w:lang w:val="en-CA"/>
        </w:rPr>
        <w:t xml:space="preserve">, 1997). Heathlands have since been an intrinsic part of the agricultural system, with the pattern and intensity of their use closely linked with the local agricultural economy (Diemont &amp; Jansen, 1998; Kaland, 1986, Diemont </w:t>
      </w:r>
      <w:r w:rsidR="00301BD0" w:rsidRPr="00301BD0">
        <w:rPr>
          <w:i/>
          <w:lang w:val="en-CA"/>
        </w:rPr>
        <w:t>et al.</w:t>
      </w:r>
      <w:r>
        <w:rPr>
          <w:lang w:val="en-CA"/>
        </w:rPr>
        <w:t xml:space="preserve">, 2013). </w:t>
      </w:r>
    </w:p>
    <w:p w14:paraId="3413A8E9" w14:textId="39DDBF8D" w:rsidR="0048205B" w:rsidRDefault="0048205B" w:rsidP="00AE389F">
      <w:pPr>
        <w:rPr>
          <w:lang w:val="en-CA"/>
        </w:rPr>
      </w:pPr>
      <w:r>
        <w:rPr>
          <w:lang w:val="en-CA"/>
        </w:rPr>
        <w:t xml:space="preserve">Heathlands harbour unique landscape and habitat qualities and specialized biodiversity, and are thus of nature conservation interest (Janssen </w:t>
      </w:r>
      <w:r w:rsidR="00301BD0" w:rsidRPr="00301BD0">
        <w:rPr>
          <w:i/>
          <w:lang w:val="en-CA"/>
        </w:rPr>
        <w:t>et al.</w:t>
      </w:r>
      <w:r>
        <w:rPr>
          <w:lang w:val="en-CA"/>
        </w:rPr>
        <w:t xml:space="preserve">, 2016, Halada </w:t>
      </w:r>
      <w:r w:rsidR="00301BD0" w:rsidRPr="00301BD0">
        <w:rPr>
          <w:i/>
          <w:lang w:val="en-CA"/>
        </w:rPr>
        <w:t>et al.</w:t>
      </w:r>
      <w:r>
        <w:rPr>
          <w:lang w:val="en-CA"/>
        </w:rPr>
        <w:t xml:space="preserve">, 2011, Rosa Garcia </w:t>
      </w:r>
      <w:r w:rsidR="00301BD0" w:rsidRPr="00301BD0">
        <w:rPr>
          <w:i/>
          <w:lang w:val="en-CA"/>
        </w:rPr>
        <w:t>et al.</w:t>
      </w:r>
      <w:r>
        <w:rPr>
          <w:lang w:val="en-CA"/>
        </w:rPr>
        <w:t xml:space="preserve">, 2013, Halvorsen </w:t>
      </w:r>
      <w:r w:rsidR="00301BD0" w:rsidRPr="00301BD0">
        <w:rPr>
          <w:i/>
          <w:lang w:val="en-CA"/>
        </w:rPr>
        <w:t>et al.</w:t>
      </w:r>
      <w:r>
        <w:rPr>
          <w:lang w:val="en-CA"/>
        </w:rPr>
        <w:t xml:space="preserve">, 2015, Nybø </w:t>
      </w:r>
      <w:r w:rsidR="008D3771">
        <w:rPr>
          <w:lang w:val="en-CA"/>
        </w:rPr>
        <w:t xml:space="preserve">&amp; </w:t>
      </w:r>
      <w:r>
        <w:rPr>
          <w:lang w:val="en-CA"/>
        </w:rPr>
        <w:t>Evju, 2017,</w:t>
      </w:r>
      <w:r w:rsidR="000C0545">
        <w:rPr>
          <w:lang w:val="en-CA"/>
        </w:rPr>
        <w:t xml:space="preserve"> </w:t>
      </w:r>
      <w:r>
        <w:rPr>
          <w:lang w:val="en-CA"/>
        </w:rPr>
        <w:t xml:space="preserve">Webb </w:t>
      </w:r>
      <w:r w:rsidR="00301BD0" w:rsidRPr="00301BD0">
        <w:rPr>
          <w:i/>
          <w:lang w:val="en-CA"/>
        </w:rPr>
        <w:t>et al.</w:t>
      </w:r>
      <w:r>
        <w:rPr>
          <w:lang w:val="en-CA"/>
        </w:rPr>
        <w:t xml:space="preserve">, 2010). They support characteristic plant and animal assemblages (Webb, 1986), which respond to, and in part are dependent on, the interplay between traditional management practices and underlying environmental variability (vascular plants and bryophytes (Vandvik </w:t>
      </w:r>
      <w:r w:rsidR="00301BD0" w:rsidRPr="00301BD0">
        <w:rPr>
          <w:i/>
          <w:lang w:val="en-CA"/>
        </w:rPr>
        <w:t>et al.</w:t>
      </w:r>
      <w:r>
        <w:rPr>
          <w:lang w:val="en-CA"/>
        </w:rPr>
        <w:t xml:space="preserve">, 2005; Velle </w:t>
      </w:r>
      <w:r w:rsidR="00301BD0" w:rsidRPr="00301BD0">
        <w:rPr>
          <w:i/>
          <w:lang w:val="en-CA"/>
        </w:rPr>
        <w:t>et al.</w:t>
      </w:r>
      <w:r>
        <w:rPr>
          <w:lang w:val="en-CA"/>
        </w:rPr>
        <w:t xml:space="preserve">, 2014), carabid beetles (Bargmann </w:t>
      </w:r>
      <w:r w:rsidR="00301BD0" w:rsidRPr="00301BD0">
        <w:rPr>
          <w:i/>
          <w:lang w:val="en-CA"/>
        </w:rPr>
        <w:t>et al.</w:t>
      </w:r>
      <w:r>
        <w:rPr>
          <w:lang w:val="en-CA"/>
        </w:rPr>
        <w:t>, 2015), other insects (Wallis</w:t>
      </w:r>
      <w:r w:rsidR="00DF5350">
        <w:rPr>
          <w:lang w:val="en-CA"/>
        </w:rPr>
        <w:t>D</w:t>
      </w:r>
      <w:r>
        <w:rPr>
          <w:lang w:val="en-CA"/>
        </w:rPr>
        <w:t xml:space="preserve">eVries </w:t>
      </w:r>
      <w:r w:rsidR="00301BD0" w:rsidRPr="00301BD0">
        <w:rPr>
          <w:i/>
          <w:lang w:val="en-CA"/>
        </w:rPr>
        <w:t>et al.</w:t>
      </w:r>
      <w:r>
        <w:rPr>
          <w:lang w:val="en-CA"/>
        </w:rPr>
        <w:t xml:space="preserve">, 2016), and soil invertebrates (Ponge </w:t>
      </w:r>
      <w:r w:rsidR="00301BD0" w:rsidRPr="00301BD0">
        <w:rPr>
          <w:i/>
          <w:lang w:val="en-CA"/>
        </w:rPr>
        <w:t>et al.</w:t>
      </w:r>
      <w:r>
        <w:rPr>
          <w:lang w:val="en-CA"/>
        </w:rPr>
        <w:t xml:space="preserve">, 2015). The long-term land-use history of heathlands has also had evolutionary consequences, for example, </w:t>
      </w:r>
      <w:r>
        <w:rPr>
          <w:i/>
          <w:lang w:val="en-CA"/>
        </w:rPr>
        <w:t>Calluna vulgaris</w:t>
      </w:r>
      <w:r>
        <w:rPr>
          <w:lang w:val="en-CA"/>
        </w:rPr>
        <w:t xml:space="preserve"> seed germination is stimulated by smoke in heathlands, a trait that is lacking in populations from other habitats not regularly subject to burning, such as alpine areas (Vandvik </w:t>
      </w:r>
      <w:r w:rsidR="00301BD0" w:rsidRPr="00301BD0">
        <w:rPr>
          <w:i/>
          <w:lang w:val="en-CA"/>
        </w:rPr>
        <w:t>et al.</w:t>
      </w:r>
      <w:r>
        <w:rPr>
          <w:lang w:val="en-CA"/>
        </w:rPr>
        <w:t xml:space="preserve">, 2014). </w:t>
      </w:r>
    </w:p>
    <w:p w14:paraId="7143BD7F" w14:textId="77777777" w:rsidR="0048205B" w:rsidRDefault="0048205B" w:rsidP="00AE389F">
      <w:pPr>
        <w:rPr>
          <w:lang w:val="en-CA"/>
        </w:rPr>
      </w:pPr>
    </w:p>
    <w:p w14:paraId="4EC99C95" w14:textId="77777777" w:rsidR="0048205B" w:rsidRDefault="0048205B" w:rsidP="00AE389F">
      <w:pPr>
        <w:spacing w:after="0"/>
        <w:rPr>
          <w:u w:val="single"/>
          <w:lang w:val="en-CA"/>
        </w:rPr>
      </w:pPr>
      <w:r>
        <w:rPr>
          <w:u w:val="single"/>
          <w:lang w:val="en-CA"/>
        </w:rPr>
        <w:t>Past and current trends</w:t>
      </w:r>
    </w:p>
    <w:p w14:paraId="2788EC41" w14:textId="14A7FC33" w:rsidR="0048205B" w:rsidRDefault="0048205B" w:rsidP="00AE389F">
      <w:pPr>
        <w:rPr>
          <w:lang w:val="en-CA"/>
        </w:rPr>
      </w:pPr>
      <w:r>
        <w:rPr>
          <w:lang w:val="en-CA"/>
        </w:rPr>
        <w:t>Traditional management practices maintained open heathlands until the beginning of the 20</w:t>
      </w:r>
      <w:r w:rsidRPr="00503C3C">
        <w:rPr>
          <w:lang w:val="en-CA"/>
        </w:rPr>
        <w:t>th</w:t>
      </w:r>
      <w:r>
        <w:rPr>
          <w:lang w:val="en-CA"/>
        </w:rPr>
        <w:t xml:space="preserve"> century. During their maximum extent </w:t>
      </w:r>
      <w:r w:rsidRPr="00A21E90">
        <w:rPr>
          <w:lang w:val="en-CA"/>
        </w:rPr>
        <w:t>(</w:t>
      </w:r>
      <w:r w:rsidR="00577D1B">
        <w:rPr>
          <w:b/>
          <w:lang w:val="en-CA"/>
        </w:rPr>
        <w:t>Figure 3.19</w:t>
      </w:r>
      <w:r w:rsidRPr="00A21E90">
        <w:rPr>
          <w:lang w:val="en-CA"/>
        </w:rPr>
        <w:t>)</w:t>
      </w:r>
      <w:r>
        <w:rPr>
          <w:lang w:val="en-CA"/>
        </w:rPr>
        <w:t xml:space="preserve"> heathlands occurred over several million hectares, but today less than 350,000 ha remain (Diemont</w:t>
      </w:r>
      <w:r w:rsidR="00DF5350">
        <w:rPr>
          <w:i/>
          <w:lang w:val="en-CA"/>
        </w:rPr>
        <w:t xml:space="preserve"> et al.</w:t>
      </w:r>
      <w:r>
        <w:rPr>
          <w:lang w:val="en-CA"/>
        </w:rPr>
        <w:t xml:space="preserve">, 1996; Webb 1998). </w:t>
      </w:r>
    </w:p>
    <w:p w14:paraId="5DB44AA5" w14:textId="026E5DDE" w:rsidR="009D3635" w:rsidRPr="009D3635" w:rsidRDefault="009D3635" w:rsidP="009D3635">
      <w:pPr>
        <w:rPr>
          <w:lang w:val="en-US"/>
        </w:rPr>
      </w:pPr>
      <w:r>
        <w:rPr>
          <w:lang w:eastAsia="en-GB"/>
        </w:rPr>
        <w:lastRenderedPageBreak/>
        <w:drawing>
          <wp:inline distT="0" distB="0" distL="0" distR="0" wp14:anchorId="5F13C3AC" wp14:editId="05F670E2">
            <wp:extent cx="5759450" cy="404622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1"/>
                    <a:stretch>
                      <a:fillRect/>
                    </a:stretch>
                  </pic:blipFill>
                  <pic:spPr>
                    <a:xfrm>
                      <a:off x="0" y="0"/>
                      <a:ext cx="5759450" cy="4046220"/>
                    </a:xfrm>
                    <a:prstGeom prst="rect">
                      <a:avLst/>
                    </a:prstGeom>
                  </pic:spPr>
                </pic:pic>
              </a:graphicData>
            </a:graphic>
          </wp:inline>
        </w:drawing>
      </w:r>
    </w:p>
    <w:p w14:paraId="7247AEEB" w14:textId="4DCBE154" w:rsidR="0048205B" w:rsidRDefault="0048205B" w:rsidP="00AE389F">
      <w:pPr>
        <w:rPr>
          <w:lang w:val="en-CA"/>
        </w:rPr>
      </w:pPr>
      <w:r>
        <w:rPr>
          <w:lang w:val="en-CA"/>
        </w:rPr>
        <w:t>The heathlands of Western Europe are now threatened throughout their</w:t>
      </w:r>
      <w:r w:rsidRPr="00BF6262">
        <w:rPr>
          <w:lang w:val="en-CA"/>
        </w:rPr>
        <w:t xml:space="preserve"> </w:t>
      </w:r>
      <w:r>
        <w:rPr>
          <w:lang w:val="en-CA"/>
        </w:rPr>
        <w:t>range (</w:t>
      </w:r>
      <w:hyperlink r:id="rId962" w:history="1">
        <w:r w:rsidR="00025B9B" w:rsidRPr="00A25278">
          <w:rPr>
            <w:rStyle w:val="Hyperlink"/>
            <w:lang w:val="en-CA"/>
          </w:rPr>
          <w:t>https://bd.eionet.europa.eu/</w:t>
        </w:r>
      </w:hyperlink>
      <w:r w:rsidRPr="00025B9B">
        <w:rPr>
          <w:rStyle w:val="Hyperlink"/>
          <w:color w:val="auto"/>
          <w:u w:val="none"/>
          <w:lang w:val="en-CA"/>
        </w:rPr>
        <w:t>; Lindgaard and Henriksen 2011</w:t>
      </w:r>
      <w:r>
        <w:rPr>
          <w:lang w:val="en-CA"/>
        </w:rPr>
        <w:t>). In the Mediterranean parts of Western Europe, major heathland habitat types (</w:t>
      </w:r>
      <w:r w:rsidRPr="001D18D2">
        <w:rPr>
          <w:bCs/>
        </w:rPr>
        <w:t xml:space="preserve">European Union </w:t>
      </w:r>
      <w:r>
        <w:rPr>
          <w:lang w:val="en-CA"/>
        </w:rPr>
        <w:t xml:space="preserve">habitat number 4010 - Northern Atlantic wet heaths with </w:t>
      </w:r>
      <w:r>
        <w:rPr>
          <w:i/>
          <w:lang w:val="en-CA"/>
        </w:rPr>
        <w:t>Erica tetralix</w:t>
      </w:r>
      <w:r>
        <w:rPr>
          <w:lang w:val="en-CA"/>
        </w:rPr>
        <w:t xml:space="preserve">, 4020 - Temperate Atlantic wet heaths with </w:t>
      </w:r>
      <w:r>
        <w:rPr>
          <w:i/>
          <w:lang w:val="en-CA"/>
        </w:rPr>
        <w:t>Erica ciliaris</w:t>
      </w:r>
      <w:r>
        <w:rPr>
          <w:lang w:val="en-CA"/>
        </w:rPr>
        <w:t xml:space="preserve"> &amp; </w:t>
      </w:r>
      <w:r>
        <w:rPr>
          <w:i/>
          <w:lang w:val="en-CA"/>
        </w:rPr>
        <w:t>E. tetralix</w:t>
      </w:r>
      <w:r>
        <w:rPr>
          <w:lang w:val="en-CA"/>
        </w:rPr>
        <w:t xml:space="preserve">, and 4030 - European dry heaths), are reported by </w:t>
      </w:r>
      <w:r w:rsidRPr="001D18D2">
        <w:rPr>
          <w:bCs/>
        </w:rPr>
        <w:t xml:space="preserve">European Union </w:t>
      </w:r>
      <w:r>
        <w:rPr>
          <w:lang w:val="en-CA"/>
        </w:rPr>
        <w:t>member States to be in “inadequate” conservation status. In the Continental, Boreal and Atlantic parts</w:t>
      </w:r>
      <w:r>
        <w:rPr>
          <w:rStyle w:val="FootnoteReference"/>
          <w:lang w:val="en-CA"/>
        </w:rPr>
        <w:footnoteReference w:id="24"/>
      </w:r>
      <w:r>
        <w:rPr>
          <w:lang w:val="en-CA"/>
        </w:rPr>
        <w:t xml:space="preserve"> these same habitats are reported to have “bad” conservation status. Dry Atlantic coastal heath with </w:t>
      </w:r>
      <w:r>
        <w:rPr>
          <w:i/>
          <w:lang w:val="en-CA"/>
        </w:rPr>
        <w:t>Erica vagans</w:t>
      </w:r>
      <w:r>
        <w:rPr>
          <w:lang w:val="en-CA"/>
        </w:rPr>
        <w:t xml:space="preserve"> (Habitat 4040) is somewhat less threatened, its status being classified as “inadequate”. The European Red List of Habitats (Janssen </w:t>
      </w:r>
      <w:r w:rsidR="00301BD0" w:rsidRPr="00301BD0">
        <w:rPr>
          <w:i/>
          <w:lang w:val="en-CA"/>
        </w:rPr>
        <w:t>et al.</w:t>
      </w:r>
      <w:r>
        <w:rPr>
          <w:lang w:val="en-CA"/>
        </w:rPr>
        <w:t>, 2016) classifies some heathland types (F4.1 Wet heath</w:t>
      </w:r>
      <w:r w:rsidR="00E91659">
        <w:rPr>
          <w:lang w:val="en-CA"/>
        </w:rPr>
        <w:t xml:space="preserve"> and F4.2 Dry heath) as “v</w:t>
      </w:r>
      <w:r>
        <w:rPr>
          <w:lang w:val="en-CA"/>
        </w:rPr>
        <w:t>ulnerable”. Approximately one third of the latitudinal distribution of heathlands is found in Norway, which is not party to the Habitats Directive. The corresponding Norwegian Red List for ecosystems and habitat types classifies n</w:t>
      </w:r>
      <w:r w:rsidR="00E91659">
        <w:rPr>
          <w:lang w:val="en-CA"/>
        </w:rPr>
        <w:t>orthern coastal heathlands as “</w:t>
      </w:r>
      <w:r w:rsidR="00E91659" w:rsidRPr="00577D1B">
        <w:rPr>
          <w:lang w:val="en-CA"/>
        </w:rPr>
        <w:t>e</w:t>
      </w:r>
      <w:r w:rsidRPr="00577D1B">
        <w:rPr>
          <w:lang w:val="en-CA"/>
        </w:rPr>
        <w:t>ndangered” (</w:t>
      </w:r>
      <w:r w:rsidRPr="00577D1B">
        <w:rPr>
          <w:rFonts w:cstheme="minorHAnsi"/>
          <w:lang w:val="en-US"/>
        </w:rPr>
        <w:t xml:space="preserve">Lindgaard &amp; Henriksen 2011, </w:t>
      </w:r>
      <w:r w:rsidR="00577D1B" w:rsidRPr="00577D1B">
        <w:rPr>
          <w:rFonts w:cstheme="minorHAnsi"/>
          <w:b/>
          <w:lang w:val="en-US"/>
        </w:rPr>
        <w:t>Figure 3.20</w:t>
      </w:r>
      <w:r w:rsidRPr="00577D1B">
        <w:rPr>
          <w:rFonts w:cstheme="minorHAnsi"/>
          <w:lang w:val="en-US"/>
        </w:rPr>
        <w:t>).</w:t>
      </w:r>
    </w:p>
    <w:p w14:paraId="757B9E41" w14:textId="33DEA9A0" w:rsidR="009D3635" w:rsidRPr="009D3635" w:rsidRDefault="009D3635" w:rsidP="009D3635">
      <w:pPr>
        <w:rPr>
          <w:lang w:val="en-US"/>
        </w:rPr>
      </w:pPr>
      <w:r>
        <w:rPr>
          <w:lang w:eastAsia="en-GB"/>
        </w:rPr>
        <w:lastRenderedPageBreak/>
        <w:drawing>
          <wp:inline distT="0" distB="0" distL="0" distR="0" wp14:anchorId="001E4003" wp14:editId="15832D35">
            <wp:extent cx="5759450" cy="431419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3"/>
                    <a:stretch>
                      <a:fillRect/>
                    </a:stretch>
                  </pic:blipFill>
                  <pic:spPr>
                    <a:xfrm>
                      <a:off x="0" y="0"/>
                      <a:ext cx="5759450" cy="4314190"/>
                    </a:xfrm>
                    <a:prstGeom prst="rect">
                      <a:avLst/>
                    </a:prstGeom>
                  </pic:spPr>
                </pic:pic>
              </a:graphicData>
            </a:graphic>
          </wp:inline>
        </w:drawing>
      </w:r>
    </w:p>
    <w:p w14:paraId="08CC0796" w14:textId="77777777" w:rsidR="009D3635" w:rsidRDefault="009D3635" w:rsidP="00AE389F">
      <w:pPr>
        <w:spacing w:after="0"/>
        <w:rPr>
          <w:u w:val="single"/>
          <w:lang w:val="en-CA"/>
        </w:rPr>
      </w:pPr>
    </w:p>
    <w:p w14:paraId="66EBD705" w14:textId="294CF7D2" w:rsidR="0048205B" w:rsidRDefault="0048205B" w:rsidP="00AE389F">
      <w:pPr>
        <w:spacing w:after="0"/>
        <w:rPr>
          <w:u w:val="single"/>
          <w:lang w:val="en-CA"/>
        </w:rPr>
      </w:pPr>
      <w:r>
        <w:rPr>
          <w:u w:val="single"/>
          <w:lang w:val="en-CA"/>
        </w:rPr>
        <w:t>Attribution of biodiversity trends to direct drivers</w:t>
      </w:r>
    </w:p>
    <w:p w14:paraId="00A4D1E2" w14:textId="35E6B5A2" w:rsidR="0048205B" w:rsidRDefault="0048205B" w:rsidP="00AE389F">
      <w:pPr>
        <w:rPr>
          <w:lang w:val="en-CA"/>
        </w:rPr>
      </w:pPr>
      <w:r>
        <w:rPr>
          <w:lang w:val="en-CA"/>
        </w:rPr>
        <w:t xml:space="preserve">Across their range in Western Europe, heathlands thus suffer from poor conservation status and loss of biodiversity and ecosystem functions. The underlying drivers of these negative trends vary. Pollution (especially atmospheric nitrogen deposition and associated acidification), land-use intensification, and habitat loss or fragmentation are the main drivers in the central parts of the heathlands’ range (Härdtle </w:t>
      </w:r>
      <w:r w:rsidR="00301BD0" w:rsidRPr="00301BD0">
        <w:rPr>
          <w:i/>
          <w:lang w:val="en-CA"/>
        </w:rPr>
        <w:t>et al.</w:t>
      </w:r>
      <w:r>
        <w:rPr>
          <w:lang w:val="en-CA"/>
        </w:rPr>
        <w:t xml:space="preserve">, 2009; Aerts &amp; Heil, 2013). Land abandonment and habitat conversion, including afforestation, dominate in the southern, westernmost, and northern parts (Britton </w:t>
      </w:r>
      <w:r w:rsidR="00301BD0" w:rsidRPr="00301BD0">
        <w:rPr>
          <w:i/>
          <w:lang w:val="en-CA"/>
        </w:rPr>
        <w:t>et al.</w:t>
      </w:r>
      <w:r>
        <w:rPr>
          <w:lang w:val="en-CA"/>
        </w:rPr>
        <w:t xml:space="preserve">, 2017; Fagúndez, 2013; Halvorsen </w:t>
      </w:r>
      <w:r w:rsidR="00301BD0" w:rsidRPr="00301BD0">
        <w:rPr>
          <w:i/>
          <w:lang w:val="en-CA"/>
        </w:rPr>
        <w:t>et al.</w:t>
      </w:r>
      <w:r>
        <w:rPr>
          <w:lang w:val="en-CA"/>
        </w:rPr>
        <w:t xml:space="preserve">, 2015; Nybø &amp; Evju, 2017). Contrasting processes may drive changes within the same landscape or region. For example, in the UK declines in the quality of lowland heaths have occurred due to increasing stocking in privately owned sites and succession towards woodland in areas managed for forestry or conservation (Diaz </w:t>
      </w:r>
      <w:r w:rsidR="00301BD0" w:rsidRPr="00301BD0">
        <w:rPr>
          <w:i/>
          <w:lang w:val="en-CA"/>
        </w:rPr>
        <w:t>et al.</w:t>
      </w:r>
      <w:r>
        <w:rPr>
          <w:lang w:val="en-CA"/>
        </w:rPr>
        <w:t>, 2013). In the uplands of the UK over-exploitation for sheep grazing is a critical concern (Pakeman &amp; Nolan, 2009). In some important parts of heathland range future prospects are undermined by controversies over their ecological importance and the sustainability of management regimes (</w:t>
      </w:r>
      <w:r w:rsidR="00E02367">
        <w:rPr>
          <w:b/>
          <w:lang w:val="en-CA"/>
        </w:rPr>
        <w:t>Figure 3.21</w:t>
      </w:r>
      <w:r>
        <w:rPr>
          <w:lang w:val="en-CA"/>
        </w:rPr>
        <w:t xml:space="preserve">) (Davies </w:t>
      </w:r>
      <w:r w:rsidR="00301BD0" w:rsidRPr="00301BD0">
        <w:rPr>
          <w:i/>
          <w:lang w:val="en-CA"/>
        </w:rPr>
        <w:t>et al.</w:t>
      </w:r>
      <w:r w:rsidR="00B124D9">
        <w:rPr>
          <w:lang w:val="en-CA"/>
        </w:rPr>
        <w:t>, 2016).</w:t>
      </w:r>
    </w:p>
    <w:p w14:paraId="33D4CCD2" w14:textId="68BFCD50" w:rsidR="009D3635" w:rsidRPr="009D3635" w:rsidRDefault="009D3635" w:rsidP="009D3635">
      <w:pPr>
        <w:rPr>
          <w:lang w:val="en-US"/>
        </w:rPr>
      </w:pPr>
      <w:r>
        <w:rPr>
          <w:lang w:eastAsia="en-GB"/>
        </w:rPr>
        <w:lastRenderedPageBreak/>
        <w:drawing>
          <wp:inline distT="0" distB="0" distL="0" distR="0" wp14:anchorId="21346449" wp14:editId="6B772F86">
            <wp:extent cx="5759450" cy="46736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4"/>
                    <a:stretch>
                      <a:fillRect/>
                    </a:stretch>
                  </pic:blipFill>
                  <pic:spPr>
                    <a:xfrm>
                      <a:off x="0" y="0"/>
                      <a:ext cx="5759450" cy="4673600"/>
                    </a:xfrm>
                    <a:prstGeom prst="rect">
                      <a:avLst/>
                    </a:prstGeom>
                  </pic:spPr>
                </pic:pic>
              </a:graphicData>
            </a:graphic>
          </wp:inline>
        </w:drawing>
      </w:r>
    </w:p>
    <w:p w14:paraId="53423D6C" w14:textId="77777777" w:rsidR="0048205B" w:rsidRDefault="0048205B" w:rsidP="00AE389F">
      <w:pPr>
        <w:spacing w:after="0"/>
        <w:rPr>
          <w:lang w:val="en-CA"/>
        </w:rPr>
      </w:pPr>
    </w:p>
    <w:p w14:paraId="2F3B49FA" w14:textId="4DB70D23" w:rsidR="0048205B" w:rsidRPr="00902A16" w:rsidRDefault="00EA0987" w:rsidP="000801E6">
      <w:pPr>
        <w:pStyle w:val="Heading5"/>
        <w:ind w:left="1009" w:hanging="1009"/>
        <w:jc w:val="left"/>
        <w:rPr>
          <w:lang w:val="en-GB"/>
        </w:rPr>
      </w:pPr>
      <w:bookmarkStart w:id="975" w:name="_Toc519504530"/>
      <w:r>
        <w:rPr>
          <w:lang w:val="en-GB"/>
        </w:rPr>
        <w:t>Caves and other subterranean h</w:t>
      </w:r>
      <w:r w:rsidR="0048205B" w:rsidRPr="00902A16">
        <w:rPr>
          <w:lang w:val="en-GB"/>
        </w:rPr>
        <w:t>abitats</w:t>
      </w:r>
      <w:bookmarkEnd w:id="975"/>
    </w:p>
    <w:p w14:paraId="1091D6C9" w14:textId="77777777" w:rsidR="0048205B" w:rsidRDefault="0048205B" w:rsidP="00AE389F">
      <w:pPr>
        <w:snapToGrid w:val="0"/>
        <w:spacing w:after="0"/>
        <w:rPr>
          <w:rFonts w:cs="Bookman Old Style"/>
          <w:u w:val="single"/>
          <w:lang w:val="en-US"/>
        </w:rPr>
      </w:pPr>
      <w:r>
        <w:rPr>
          <w:u w:val="single"/>
          <w:lang w:val="en-US"/>
        </w:rPr>
        <w:t xml:space="preserve">Overview of the sub-system </w:t>
      </w:r>
    </w:p>
    <w:p w14:paraId="45E9A420" w14:textId="5AE936BC" w:rsidR="0048205B" w:rsidRDefault="0048205B" w:rsidP="00AE389F">
      <w:pPr>
        <w:autoSpaceDE w:val="0"/>
        <w:autoSpaceDN w:val="0"/>
        <w:adjustRightInd w:val="0"/>
        <w:rPr>
          <w:rStyle w:val="apple-converted-space"/>
          <w:shd w:val="clear" w:color="auto" w:fill="FFFFFF"/>
        </w:rPr>
      </w:pPr>
      <w:r>
        <w:rPr>
          <w:rFonts w:cs="Arial"/>
        </w:rPr>
        <w:t xml:space="preserve">Subterranean habitats represent an extreme environment with unique particularities including trophic dependence on surface ecosystems. The relative constancy of abiotic factors makes these habitats and their associated fauna one of the most vulnerable on Earth to any disturbance </w:t>
      </w:r>
      <w:r>
        <w:rPr>
          <w:rFonts w:cs="Arial"/>
        </w:rPr>
        <w:fldChar w:fldCharType="begin" w:fldLock="1"/>
      </w:r>
      <w:r>
        <w:rPr>
          <w:rFonts w:cs="Arial"/>
        </w:rPr>
        <w:instrText>ADDIN CSL_CITATION { "citationItems" : [ { "id" : "ITEM-1", "itemData" : { "author" : [ { "dropping-particle" : "", "family" : "Juberthie", "given" : "C.", "non-dropping-particle" : "", "parse-names" : false, "suffix" : "" } ], "container-title" : "Ecosystems of the World: subterranean ecosystems", "editor" : [ { "dropping-particle" : "", "family" : "Wilkens, H.", "given" : "", "non-dropping-particle" : "", "parse-names" : false, "suffix" : "" }, { "dropping-particle" : "", "family" : "Culver", "given" : "D.C.", "non-dropping-particle" : "", "parse-names" : false, "suffix" : "" }, { "dropping-particle" : "", "family" : "Humphreys", "given" : "W.", "non-dropping-particle" : "", "parse-names" : false, "suffix" : "" } ], "id" : "ITEM-1", "issued" : { "date-parts" : [ [ "2000" ] ] }, "page" : "691\u2013700", "publisher" : "Elsevier Science Publishers", "publisher-place" : "Amsterdam", "title" : "Conservation of subterranean habitats and species", "type" : "chapter" }, "uris" : [ "http://www.mendeley.com/documents/?uuid=7210cd3f-5a02-468e-b17f-87563005885a" ] } ], "mendeley" : { "formattedCitation" : "(Juberthie, 2000)", "plainTextFormattedCitation" : "(Juberthie, 2000)", "previouslyFormattedCitation" : "(Juberthie, 2000)" }, "properties" : {  }, "schema" : "https://github.com/citation-style-language/schema/raw/master/csl-citation.json" }</w:instrText>
      </w:r>
      <w:r>
        <w:rPr>
          <w:rFonts w:cs="Arial"/>
        </w:rPr>
        <w:fldChar w:fldCharType="separate"/>
      </w:r>
      <w:r>
        <w:rPr>
          <w:rFonts w:cs="Arial"/>
        </w:rPr>
        <w:t>(Juberthie, 2000)</w:t>
      </w:r>
      <w:r>
        <w:rPr>
          <w:rFonts w:cs="Arial"/>
        </w:rPr>
        <w:fldChar w:fldCharType="end"/>
      </w:r>
      <w:r>
        <w:rPr>
          <w:rFonts w:cs="Arial"/>
        </w:rPr>
        <w:t xml:space="preserve">. The absence of photosynthetic activity, limited supply of organic material, as well as stable temperature, high relative humidity and low rates of evaporation create an environment that determines the distribution and population density of cave fauna </w:t>
      </w:r>
      <w:r>
        <w:rPr>
          <w:rFonts w:cs="Arial"/>
        </w:rPr>
        <w:fldChar w:fldCharType="begin" w:fldLock="1"/>
      </w:r>
      <w:r>
        <w:rPr>
          <w:rFonts w:cs="Arial"/>
        </w:rPr>
        <w:instrText>ADDIN CSL_CITATION { "citationItems" : [ { "id" : "ITEM-1", "itemData" : { "author" : [ { "dropping-particle" : "", "family" : "Holsinger", "given" : "J.R.", "non-dropping-particle" : "", "parse-names" : false, "suffix" : "" } ], "container-title" : "American Scientist", "id" : "ITEM-1", "issue" : "146-153", "issued" : { "date-parts" : [ [ "1988" ] ] }, "title" : "Troglobites: the evolution of cave-dwelling organisms", "type" : "article-journal", "volume" : "76" }, "uris" : [ "http://www.mendeley.com/documents/?uuid=5272bbfc-5518-4af9-b74b-0d2a0c50d03d" ] } ], "mendeley" : { "formattedCitation" : "(Holsinger, 1988)", "plainTextFormattedCitation" : "(Holsinger, 1988)", "previouslyFormattedCitation" : "(Holsinger, 1988)" }, "properties" : {  }, "schema" : "https://github.com/citation-style-language/schema/raw/master/csl-citation.json" }</w:instrText>
      </w:r>
      <w:r>
        <w:rPr>
          <w:rFonts w:cs="Arial"/>
        </w:rPr>
        <w:fldChar w:fldCharType="separate"/>
      </w:r>
      <w:r>
        <w:rPr>
          <w:rFonts w:cs="Arial"/>
        </w:rPr>
        <w:t>(Holsinger, 1988)</w:t>
      </w:r>
      <w:r>
        <w:rPr>
          <w:rFonts w:cs="Arial"/>
        </w:rPr>
        <w:fldChar w:fldCharType="end"/>
      </w:r>
      <w:r>
        <w:rPr>
          <w:rFonts w:cs="Arial"/>
        </w:rPr>
        <w:t>. S</w:t>
      </w:r>
      <w:r>
        <w:rPr>
          <w:shd w:val="clear" w:color="auto" w:fill="FFFFFF"/>
          <w:lang w:val="en-US"/>
        </w:rPr>
        <w:t>ubterranean ecosystems encompass terrestrial and aquatic systems - the latter constituting freshwater, anchialine (</w:t>
      </w:r>
      <w:r w:rsidRPr="000E3777">
        <w:rPr>
          <w:shd w:val="clear" w:color="auto" w:fill="FFFFFF"/>
          <w:lang w:val="en-US"/>
        </w:rPr>
        <w:t>with an underground connection to the ocean</w:t>
      </w:r>
      <w:r>
        <w:rPr>
          <w:shd w:val="clear" w:color="auto" w:fill="FFFFFF"/>
          <w:lang w:val="en-US"/>
        </w:rPr>
        <w:t>)</w:t>
      </w:r>
      <w:r w:rsidRPr="000E3777">
        <w:rPr>
          <w:shd w:val="clear" w:color="auto" w:fill="FFFFFF"/>
          <w:lang w:val="en-US"/>
        </w:rPr>
        <w:t xml:space="preserve"> </w:t>
      </w:r>
      <w:r>
        <w:rPr>
          <w:shd w:val="clear" w:color="auto" w:fill="FFFFFF"/>
          <w:lang w:val="en-US"/>
        </w:rPr>
        <w:t>and marine systems.</w:t>
      </w:r>
    </w:p>
    <w:p w14:paraId="2F4A47ED" w14:textId="77777777" w:rsidR="0048205B" w:rsidRPr="000E3777" w:rsidRDefault="0048205B" w:rsidP="00AE389F">
      <w:pPr>
        <w:autoSpaceDE w:val="0"/>
        <w:autoSpaceDN w:val="0"/>
        <w:adjustRightInd w:val="0"/>
        <w:rPr>
          <w:lang w:val="en-US"/>
        </w:rPr>
      </w:pPr>
      <w:r>
        <w:rPr>
          <w:lang w:val="en-US"/>
        </w:rPr>
        <w:t>We distinguish to two types of subterranean systems</w:t>
      </w:r>
      <w:r>
        <w:t xml:space="preserve">, </w:t>
      </w:r>
      <w:r>
        <w:rPr>
          <w:lang w:val="en-US"/>
        </w:rPr>
        <w:t>s</w:t>
      </w:r>
      <w:r w:rsidRPr="000E3777">
        <w:rPr>
          <w:lang w:val="en-US"/>
        </w:rPr>
        <w:t xml:space="preserve">ubterranean terrestrial systems </w:t>
      </w:r>
      <w:r>
        <w:rPr>
          <w:lang w:val="en-US"/>
        </w:rPr>
        <w:t>(</w:t>
      </w:r>
      <w:r w:rsidRPr="000E3777">
        <w:rPr>
          <w:lang w:val="en-US"/>
        </w:rPr>
        <w:t>dry caves, epikarst, MSS (</w:t>
      </w:r>
      <w:r w:rsidRPr="000E3777">
        <w:rPr>
          <w:i/>
          <w:lang w:val="en-US"/>
        </w:rPr>
        <w:t>milieu souterrain superficiel</w:t>
      </w:r>
      <w:r w:rsidRPr="000E3777">
        <w:rPr>
          <w:lang w:val="en-US"/>
        </w:rPr>
        <w:t>)</w:t>
      </w:r>
      <w:r>
        <w:rPr>
          <w:lang w:val="en-US"/>
        </w:rPr>
        <w:t>) and s</w:t>
      </w:r>
      <w:r w:rsidRPr="000E3777">
        <w:rPr>
          <w:lang w:val="en-US"/>
        </w:rPr>
        <w:t xml:space="preserve">ubterranean aquatic systems </w:t>
      </w:r>
      <w:r>
        <w:rPr>
          <w:lang w:val="en-US"/>
        </w:rPr>
        <w:t>(</w:t>
      </w:r>
      <w:r w:rsidRPr="000E3777">
        <w:rPr>
          <w:lang w:val="en-US"/>
        </w:rPr>
        <w:t xml:space="preserve">flooded caves, </w:t>
      </w:r>
      <w:r>
        <w:rPr>
          <w:lang w:val="en-US"/>
        </w:rPr>
        <w:t>groundwater</w:t>
      </w:r>
      <w:r w:rsidRPr="000E3777">
        <w:rPr>
          <w:lang w:val="en-US"/>
        </w:rPr>
        <w:t>, interstitial</w:t>
      </w:r>
      <w:r>
        <w:rPr>
          <w:lang w:val="en-US"/>
        </w:rPr>
        <w:t>).</w:t>
      </w:r>
    </w:p>
    <w:p w14:paraId="4FB622F1" w14:textId="1CD9A65F" w:rsidR="0048205B" w:rsidRDefault="0048205B" w:rsidP="00AE389F">
      <w:pPr>
        <w:autoSpaceDE w:val="0"/>
        <w:autoSpaceDN w:val="0"/>
        <w:adjustRightInd w:val="0"/>
        <w:rPr>
          <w:rStyle w:val="apple-converted-space"/>
        </w:rPr>
      </w:pPr>
      <w:r>
        <w:rPr>
          <w:lang w:val="en-US"/>
        </w:rPr>
        <w:t xml:space="preserve">Typically, two main zones are recognized in the karst: epikarst (cutaneus zone, the surface; and soil and subcutaneus zone, the regolith and enlarged fissures) and endokarst (vadose zone, water unsaturated, and phreatic zone, water saturated) </w:t>
      </w:r>
      <w:r>
        <w:fldChar w:fldCharType="begin" w:fldLock="1"/>
      </w:r>
      <w:r>
        <w:rPr>
          <w:lang w:val="en-US"/>
        </w:rPr>
        <w:instrText>ADDIN CSL_CITATION { "citationItems" : [ { "id" : "ITEM-1", "itemData" : { "DOI" : "10.1002/9781118684986", "ISBN" : "9780470849965", "ISSN" : "0019-5448", "PMID" : "6041969", "abstract" : "Karst Hydrogeology and Geomorphology is a fully revised and updated version of the extensively used and widely cited Karst Geomorphology and Hydrology published in 1989. This systems orientated book is based on the authors\u2019 own teaching, research, consulting and international experience and includes wide international citations and illustrations This edition features a stronger emphasis on karst hydrogeology, applied aspects of karst and practical problems of karst as well as computer modelling. New developments in the field such as ground penetrating radar, cosmogenic exposure age dating and mass spectrometer techniques are evaluated The book provides a comprehensive sequenced discussion covering the significant features of karst rocks, the chemistry and kinetics of their dissolution, regional dissolution and carbon sequestration rates as well as fundamentals of hydrogeology with emphasis on the distinctive triple porosity of karst aquifers, cavern genesis, modelling of karst aquifers, the nature and palaeo-environmental importance of cave deposits, karst landforms at the surface, palaeokarst, applied karst problems, sustainable management and conservation of karst resources. Karst Hydrogeology and Geomorphology is an invaluable reference for students of karst studies, karst geomorphology and groundwater hydrogeology as well as hydrogeologists, geomorphologists and civil engineers practicing in regions with karst rocks.", "author" : [ { "dropping-particle" : "", "family" : "Ford", "given" : "Derek", "non-dropping-particle" : "", "parse-names" : false, "suffix" : "" }, { "dropping-particle" : "", "family" : "Williams", "given" : "Paul", "non-dropping-particle" : "", "parse-names" : false, "suffix" : "" } ], "container-title" : "Karst Hydrogeology and Geomorphology", "id" : "ITEM-1", "issued" : { "date-parts" : [ [ "2007" ] ] }, "title" : "Karst Hydrogeology and Geomorphology", "type" : "book" }, "uris" : [ "http://www.mendeley.com/documents/?uuid=4d248b9a-eebb-42c6-84ac-10bbe42c5ff0" ] } ], "mendeley" : { "formattedCitation" : "(Ford &amp; Williams, 2007)", "manualFormatting" : "(Ford &amp; Williams, 2007", "plainTextFormattedCitation" : "(Ford &amp; Williams, 2007)", "previouslyFormattedCitation" : "(Ford &amp; Williams, 2007)" }, "properties" : {  }, "schema" : "https://github.com/citation-style-language/schema/raw/master/csl-citation.json" }</w:instrText>
      </w:r>
      <w:r>
        <w:fldChar w:fldCharType="separate"/>
      </w:r>
      <w:r>
        <w:rPr>
          <w:lang w:val="en-US"/>
        </w:rPr>
        <w:t>(Ford &amp; Williams, 2007</w:t>
      </w:r>
      <w:r>
        <w:fldChar w:fldCharType="end"/>
      </w:r>
      <w:r>
        <w:t>;</w:t>
      </w:r>
      <w:r w:rsidRPr="0046771E">
        <w:t xml:space="preserve"> </w:t>
      </w:r>
      <w:r>
        <w:fldChar w:fldCharType="begin" w:fldLock="1"/>
      </w:r>
      <w:r>
        <w:rPr>
          <w:lang w:val="en-US"/>
        </w:rPr>
        <w:instrText>ADDIN CSL_CITATION { "citationItems" : [ { "id" : "ITEM-1", "itemData" : { "DOI" : "10.1130/0016-7606(1991)103&lt;0001:OAMOLC&gt;2.3.CO;2", "ISBN" : "0016-7606", "ISSN" : "00167606", "abstract" : "Limestone caves form along ground-water paths of greatest discharge and solutional aggressiveness. Flow routes that acquire increasing discharge accelerate in growth, while others languish with negligible growth. As discharge increases, a maximum rate of wall retreat is approached, typically about 0.01-0.1 cm/yr, determined by chemical kinetics but nearly unaffected by further increase in discharge. The time required to reach the maximum rate is nearly independent of kinetics and varies directly with flow distance and temperature and inversely with initial fracture width, discharge, gradient, and PCO2. Most caves require 104 - 105 yr to reach traversable size. Their patterns depend on the mode of ground-water recharge. Sinkhole recharge forms branching caves with tributaries that join downstream as higher-order passages. Maze caves form where (1) steep gradients and great undersaturation allow many alternate paths to enlarge at similar rates or (2) discharge or renewal of undersaturation is uniform along many alternate routes. Flood water can form angular networks in fractured rock, anastomotic mazes along low-angle partings, or sponge-work where intergranular pores are dominant. Diffuse recharge also forms networks and spongework, often aided by mixing of chemically different waters. Ramiform caves, with sequential outward branches, are formed mainly by rising thermal or H2S-rich water. Dissolution rates in cooling water increase with discharge, CO2 content, temperature, and thermal gradient, but only at thermal gradients of more than 0.01 \u00b0C/m can normal ground-water CO2 form caves without the aid of hypogenic acids or mixing. Artesian flow has no inherent tendency to form maze caves. Geologic structure and stratigraphy influence cave orientation and extent, but alone they do not determine branch-work versus maze character.", "author" : [ { "dropping-particle" : "", "family" : "Palmer", "given" : "A N", "non-dropping-particle" : "", "parse-names" : false, "suffix" : "" } ], "container-title" : "Geological Society of America Bulletin", "id" : "ITEM-1", "issue" : "1", "issued" : { "date-parts" : [ [ "1991" ] ] }, "page" : "1-21", "title" : "Origin and morphology of limestone caves", "type" : "article", "volume" : "103" }, "uris" : [ "http://www.mendeley.com/documents/?uuid=29fffa1e-25ac-35b3-8028-783572a5b422" ] } ], "mendeley" : { "formattedCitation" : "(Palmer, 1991)", "manualFormatting" : "Palmer, 1991)", "plainTextFormattedCitation" : "(Palmer, 1991)", "previouslyFormattedCitation" : "(Palmer, 1991)" }, "properties" : {  }, "schema" : "https://github.com/citation-style-language/schema/raw/master/csl-citation.json" }</w:instrText>
      </w:r>
      <w:r>
        <w:fldChar w:fldCharType="separate"/>
      </w:r>
      <w:r>
        <w:rPr>
          <w:lang w:val="en-US"/>
        </w:rPr>
        <w:t>Palmer, 1991)</w:t>
      </w:r>
      <w:r>
        <w:fldChar w:fldCharType="end"/>
      </w:r>
      <w:r>
        <w:rPr>
          <w:lang w:val="en-US"/>
        </w:rPr>
        <w:t>.</w:t>
      </w:r>
      <w:r>
        <w:rPr>
          <w:rFonts w:cs="Bookman Old Style"/>
          <w:lang w:val="en-US"/>
        </w:rPr>
        <w:t xml:space="preserve"> </w:t>
      </w:r>
      <w:r>
        <w:rPr>
          <w:lang w:val="en-US"/>
        </w:rPr>
        <w:t xml:space="preserve">Karst systems provide heterogeneous habitats of interconnected cracks, fissures and draines, filled with air or water. The karst process is polyphasic through geological time and related to the change of level of sea and landmass, so inactive (fossil) caves may be present at different elevations. Moreover, shallow </w:t>
      </w:r>
      <w:r>
        <w:rPr>
          <w:lang w:val="en-US"/>
        </w:rPr>
        <w:lastRenderedPageBreak/>
        <w:t xml:space="preserve">subterranean habitats, as areas of habitable space that are less than 10 metres in depth beneath the surface (ranging from large areas such as lava tubes, to tiny areas such as cracks in cave ceilings or pore spaces in soil) have little in common with caves except for the absence of light and a specialized fauna with typical </w:t>
      </w:r>
      <w:r w:rsidR="00FF172E">
        <w:rPr>
          <w:lang w:val="en-US"/>
        </w:rPr>
        <w:t>“</w:t>
      </w:r>
      <w:r>
        <w:rPr>
          <w:lang w:val="en-US"/>
        </w:rPr>
        <w:t>cave</w:t>
      </w:r>
      <w:r w:rsidR="00FF172E">
        <w:rPr>
          <w:lang w:val="en-US"/>
        </w:rPr>
        <w:t>”</w:t>
      </w:r>
      <w:r>
        <w:rPr>
          <w:lang w:val="en-US"/>
        </w:rPr>
        <w:t xml:space="preserve"> morphology </w:t>
      </w:r>
      <w:r>
        <w:fldChar w:fldCharType="begin" w:fldLock="1"/>
      </w:r>
      <w:r>
        <w:rPr>
          <w:lang w:val="en-US"/>
        </w:rPr>
        <w:instrText>ADDIN CSL_CITATION { "citationItems" : [ { "id" : "ITEM-1", "itemData" : { "author" : [ { "dropping-particle" : "", "family" : "Culver", "given" : "D. C.", "non-dropping-particle" : "", "parse-names" : false, "suffix" : "" }, { "dropping-particle" : "", "family" : "Pipan", "given" : "T.", "non-dropping-particle" : "", "parse-names" : false, "suffix" : "" } ], "id" : "ITEM-1", "issued" : { "date-parts" : [ [ "2014" ] ] }, "publisher" : "Oxford University Press, Oxford", "title" : "Shallow Subterranean Habitats. Ecology, Evolution, and Conservation", "type" : "book" }, "uris" : [ "http://www.mendeley.com/documents/?uuid=e1868fac-d625-440b-aa2f-bf638210ea7f" ] } ], "mendeley" : { "formattedCitation" : "(D. C. Culver &amp; Pipan, 2014)", "plainTextFormattedCitation" : "(D. C. Culver &amp; Pipan, 2014)", "previouslyFormattedCitation" : "(D. C. Culver &amp; Pipan, 2014)" }, "properties" : {  }, "schema" : "https://github.com/citation-style-language/schema/raw/master/csl-citation.json" }</w:instrText>
      </w:r>
      <w:r>
        <w:fldChar w:fldCharType="separate"/>
      </w:r>
      <w:r>
        <w:rPr>
          <w:lang w:val="en-US"/>
        </w:rPr>
        <w:t>(Culver &amp; Pipan, 2014)</w:t>
      </w:r>
      <w:r>
        <w:fldChar w:fldCharType="end"/>
      </w:r>
      <w:r>
        <w:rPr>
          <w:lang w:val="en-US"/>
        </w:rPr>
        <w:t>.</w:t>
      </w:r>
    </w:p>
    <w:p w14:paraId="19675B35" w14:textId="77777777" w:rsidR="0048205B" w:rsidRDefault="0048205B" w:rsidP="00AE389F">
      <w:pPr>
        <w:autoSpaceDE w:val="0"/>
        <w:autoSpaceDN w:val="0"/>
        <w:adjustRightInd w:val="0"/>
        <w:rPr>
          <w:rFonts w:cs="Bookman Old Style"/>
          <w:lang w:val="en-US"/>
        </w:rPr>
      </w:pPr>
      <w:r>
        <w:rPr>
          <w:lang w:val="en-US"/>
        </w:rPr>
        <w:t xml:space="preserve">Subterranean habitats and there fauna are extremely vulnerable and endangered mostly by anthropogenic influences (pollution, overexploitation of caves, changing of water regime, building of hydropower plants and dams) as well as climate changes. Ecological categories are defined as stygoxene and trogloxene (stygo- relates to aquatic and troglo-to terrestrial) species, which spend their complete life cycle in surface environments and are only accidentally found in subterranean habitats; stygobite and troglobite species, which spend their complete life cycle in subterranean environments; stygophiles and troglophiles may have several kinds of life cycles—some populations live in surficial habitats and others in subterranean habitats, or individual life cycles necessitate use of both surface and subterranean environments </w:t>
      </w:r>
      <w:r>
        <w:fldChar w:fldCharType="begin" w:fldLock="1"/>
      </w:r>
      <w:r>
        <w:rPr>
          <w:lang w:val="en-US"/>
        </w:rPr>
        <w:instrText>ADDIN CSL_CITATION { "citationItems" : [ { "id" : "ITEM-1", "itemData" : { "DOI" : "10.1641/0006-3568(2002)052[0473:SEATFB]2.0.CO;2", "ISBN" : "00063568", "ISSN" : "0006-3568", "PMID" : "200200364146", "abstract" : "This article emphasizes the truncated nature of subterranean biodiversity at both the bottom (no primary producers) and the top (very few strict predators) of food webs and discusses the implications of this truncation both from functional and evolutionary prespectives.", "author" : [ { "dropping-particle" : "", "family" : "Gibert", "given" : "J.", "non-dropping-particle" : "", "parse-names" : false, "suffix" : "" }, { "dropping-particle" : "", "family" : "Deharveng", "given" : "L.", "non-dropping-particle" : "", "parse-names" : false, "suffix" : "" } ], "container-title" : "BioScience", "id" : "ITEM-1", "issue" : "6", "issued" : { "date-parts" : [ [ "2002" ] ] }, "page" : "473-481", "title" : "Subterranean Ecosystems: A Truncated Functional Biodiversity", "type" : "article-journal", "volume" : "52" }, "uris" : [ "http://www.mendeley.com/documents/?uuid=0598c666-76b4-4061-bb22-7ce77fd40d0e" ] } ], "mendeley" : { "formattedCitation" : "(Gibert &amp; Deharveng, 2002)", "plainTextFormattedCitation" : "(Gibert &amp; Deharveng, 2002)", "previouslyFormattedCitation" : "(Gibert &amp; Deharveng, 2002)" }, "properties" : {  }, "schema" : "https://github.com/citation-style-language/schema/raw/master/csl-citation.json" }</w:instrText>
      </w:r>
      <w:r>
        <w:fldChar w:fldCharType="separate"/>
      </w:r>
      <w:r>
        <w:rPr>
          <w:lang w:val="en-US"/>
        </w:rPr>
        <w:t>(Gibert &amp; Deharveng, 2002)</w:t>
      </w:r>
      <w:r>
        <w:fldChar w:fldCharType="end"/>
      </w:r>
      <w:r>
        <w:rPr>
          <w:rFonts w:cs="Bookman Old Style"/>
          <w:lang w:val="en-US"/>
        </w:rPr>
        <w:t xml:space="preserve"> .</w:t>
      </w:r>
    </w:p>
    <w:p w14:paraId="2D22CA0F" w14:textId="4630A32B" w:rsidR="0048205B" w:rsidRDefault="0048205B" w:rsidP="00AE389F">
      <w:pPr>
        <w:tabs>
          <w:tab w:val="left" w:pos="6716"/>
        </w:tabs>
        <w:snapToGrid w:val="0"/>
        <w:rPr>
          <w:lang w:val="en-US"/>
        </w:rPr>
      </w:pPr>
      <w:r>
        <w:rPr>
          <w:lang w:val="en-US"/>
        </w:rPr>
        <w:t xml:space="preserve">By 2000, approximately 5000 obligate subterranean aquatic (stygobionts) and terrestrial (troglobionts) species from Central Europe had been described. 1200 had been described from Asia, 500 from Africa, and 1000 from North America </w:t>
      </w:r>
      <w:r>
        <w:fldChar w:fldCharType="begin" w:fldLock="1"/>
      </w:r>
      <w:r>
        <w:rPr>
          <w:lang w:val="en-US"/>
        </w:rPr>
        <w:instrText>ADDIN CSL_CITATION { "citationItems" : [ { "id" : "ITEM-1", "itemData" : { "ISBN" : "0-12-198651-9", "abstract" : " ", "author" : [ { "dropping-particle" : "", "family" : "Gibert", "given" : "J.", "non-dropping-particle" : "", "parse-names" : false, "suffix" : "" }, { "dropping-particle" : "", "family" : "Culver", "given" : "D. C.", "non-dropping-particle" : "", "parse-names" : false, "suffix" : "" } ], "container-title" : "Encyclopedia of caves", "editor" : [ { "dropping-particle" : "", "family" : "D. C. Culver", "given" : "", "non-dropping-particle" : "", "parse-names" : false, "suffix" : "" }, { "dropping-particle" : "", "family" : "W.  B. White", "given" : "", "non-dropping-particle" : "", "parse-names" : false, "suffix" : "" } ], "id" : "ITEM-1", "issued" : { "date-parts" : [ [ "2005" ] ] }, "page" : "196-201", "publisher" : "Elsevier Press", "publisher-place" : "Amersterdam, The Netherlands", "title" : "Diversity patterns in Europe", "type" : "chapter" }, "uris" : [ "http://www.mendeley.com/documents/?uuid=3fb26eec-daab-3600-a010-5eba3e89272d" ] } ], "mendeley" : { "formattedCitation" : "(Gibert &amp; Culver, 2005)", "plainTextFormattedCitation" : "(Gibert &amp; Culver, 2005)", "previouslyFormattedCitation" : "(Gibert &amp; Culver, 2005)" }, "properties" : {  }, "schema" : "https://github.com/citation-style-language/schema/raw/master/csl-citation.json" }</w:instrText>
      </w:r>
      <w:r>
        <w:fldChar w:fldCharType="separate"/>
      </w:r>
      <w:r>
        <w:rPr>
          <w:lang w:val="en-US"/>
        </w:rPr>
        <w:t>(Gibert &amp; Culver, 2005)</w:t>
      </w:r>
      <w:r>
        <w:fldChar w:fldCharType="end"/>
      </w:r>
      <w:r>
        <w:rPr>
          <w:lang w:val="en-US"/>
        </w:rPr>
        <w:t xml:space="preserve">. Central Europe is both a hotspot of subterranean biodiversity and a hotspot of research into subterranean biology, both historically and at present </w:t>
      </w:r>
      <w:r>
        <w:fldChar w:fldCharType="begin" w:fldLock="1"/>
      </w:r>
      <w:r>
        <w:rPr>
          <w:lang w:val="en-US"/>
        </w:rPr>
        <w:instrText>ADDIN CSL_CITATION { "citationItems" : [ { "id" : "ITEM-1", "itemData" : { "DOI" : "10.1111/j.1365-2427.2008.01972.x", "ISBN" : "0046-5070", "ISSN" : "00465070", "abstract" : "1. The spatial patterns of groundwater biodiversity in Europe remain poorly known, yet their knowledge is essential to understand local variation in groundwater assemblages and to develop sound conservation policies. We explore here the broad-scale distribution of groundwater biodiversity across Europe, focussing on obligate subterranean species. 2. We compiled published distributional data of obligate subterranean aquatic taxa for six European countries (Belgium, France, Italy, Portugal, Slovenia and Spain), and conducted a detailed biological survey of six regions (one in Belgium, two in France, one in Italy, one in Slovenia and one in Spain). Based on this data set, we mapped spatial patterns of biodiversity in Europe on a cell grid with 0.2 \u00b7 0.2 \ue021 resolution. 3. As of mid-2006, the total number of described stygobiotic species in the six countries was 930 and the total number of genera with at least one described stygobiotic species was 191. The total number of sampling sites where at least one stygobiont had been collected was 4709, distributed in 1228 of the 4668 grid cells covering the study area. 4. Groundwater stygobiotic biodiversity was dominated by Crustacea with 757 species in 122 genera. Insects were represented by only two species of a single genus of dytiscid beetles restricted to south-eastern France. 5. The geographic distribution of stygobionts was extremely heterogeneous. Stygobionts were recorded in 26%of the 4668 grid cells and only 33 cells had more than 20 stygobiotic species. These 33 \u2018hot-cells\u2019 of groundwater species richness clustered in seven hotspots. 6. Endemicity was very high, with 43%of the total number of stygobiotic species restricted to a single cell, i.e. &lt;500 km2. 7. Hotspots defined by rarity, number of genera, number of genera with only one species known in Europe, or number of monospecific genera differed markedly in ranking from those based on species richness. However, a core of four hotspots emerged in all cases: one stretching across Slovenia and northeastern Italy, one in the French Pyrenees, one in the Ce \u00b4vennes in southern France and one in the Rhine River valley in northeastern France.", "author" : [ { "dropping-particle" : "", "family" : "Deharveng", "given" : "L.", "non-dropping-particle" : "", "parse-names" : false, "suffix" : "" }, { "dropping-particle" : "", "family" : "Stoch", "given" : "F.", "non-dropping-particle" : "", "parse-names" : false, "suffix" : "" }, { "dropping-particle" : "", "family" : "Gibert", "given" : "J.", "non-dropping-particle" : "", "parse-names" : false, "suffix" : "" }, { "dropping-particle" : "", "family" : "Bedos", "given" : "A.", "non-dropping-particle" : "", "parse-names" : false, "suffix" : "" }, { "dropping-particle" : "", "family" : "Galassi", "given" : "D.", "non-dropping-particle" : "", "parse-names" : false, "suffix" : "" }, { "dropping-particle" : "", "family" : "Zagmajster", "given" : "M.", "non-dropping-particle" : "", "parse-names" : false, "suffix" : "" }, { "dropping-particle" : "", "family" : "Brancelj", "given" : "A.", "non-dropping-particle" : "", "parse-names" : false, "suffix" : "" }, { "dropping-particle" : "", "family" : "Camacho", "given" : "A.", "non-dropping-particle" : "", "parse-names" : false, "suffix" : "" }, { "dropping-particle" : "", "family" : "Fiers", "given" : "F.", "non-dropping-particle" : "", "parse-names" : false, "suffix" : "" }, { "dropping-particle" : "", "family" : "Martin", "given" : "P.", "non-dropping-particle" : "", "parse-names" : false, "suffix" : "" }, { "dropping-particle" : "", "family" : "Giani", "given" : "N.", "non-dropping-particle" : "", "parse-names" : false, "suffix" : "" }, { "dropping-particle" : "", "family" : "Magniez", "given" : "G.", "non-dropping-particle" : "", "parse-names" : false, "suffix" : "" }, { "dropping-particle" : "", "family" : "Marmonier", "given" : "P.", "non-dropping-particle" : "", "parse-names" : false, "suffix" : "" } ], "container-title" : "Freshwater Biology", "id" : "ITEM-1", "issued" : { "date-parts" : [ [ "2009" ] ] }, "title" : "Groundwater biodiversity in Europe", "type" : "article-journal" }, "uris" : [ "http://www.mendeley.com/documents/?uuid=2d1a5b15-f4ee-3500-94c6-b675d1d647ca" ] } ], "mendeley" : { "formattedCitation" : "(Deharveng et al., 2009)", "plainTextFormattedCitation" : "(Deharveng et al., 2009)", "previouslyFormattedCitation" : "(Deharveng et al., 2009)" }, "properties" : {  }, "schema" : "https://github.com/citation-style-language/schema/raw/master/csl-citation.json" }</w:instrText>
      </w:r>
      <w:r>
        <w:fldChar w:fldCharType="separate"/>
      </w:r>
      <w:r>
        <w:rPr>
          <w:lang w:val="en-US"/>
        </w:rPr>
        <w:t xml:space="preserve">(Deharveng </w:t>
      </w:r>
      <w:r w:rsidR="00301BD0" w:rsidRPr="00301BD0">
        <w:rPr>
          <w:i/>
          <w:lang w:val="en-US"/>
        </w:rPr>
        <w:t>et al.</w:t>
      </w:r>
      <w:r>
        <w:rPr>
          <w:lang w:val="en-US"/>
        </w:rPr>
        <w:t>, 2009)</w:t>
      </w:r>
      <w:r>
        <w:fldChar w:fldCharType="end"/>
      </w:r>
      <w:r>
        <w:rPr>
          <w:lang w:val="en-US"/>
        </w:rPr>
        <w:t xml:space="preserve">. The Dinaric karst in the western Balkan Peninsula is a global hotspot of subterranean biodiversity, with more than 900 aquatic and terrestrial obligate subterranean species recorded </w:t>
      </w:r>
      <w:r>
        <w:fldChar w:fldCharType="begin" w:fldLock="1"/>
      </w:r>
      <w:r>
        <w:rPr>
          <w:lang w:val="en-US"/>
        </w:rPr>
        <w:instrText>ADDIN CSL_CITATION { "citationItems" : [ { "id" : "ITEM-1", "itemData" : { "ISBN" : "0-12-198651-9", "author" : [ { "dropping-particle" : "", "family" : "Sket", "given" : "Boris", "non-dropping-particle" : "", "parse-names" : false, "suffix" : "" } ], "container-title" : "Encyclopedia of Caves", "edition" : "(2nd Editi", "editor" : [ { "dropping-particle" : "", "family" : "White, W. B. &amp; Culver", "given" : "D C", "non-dropping-particle" : "", "parse-names" : false, "suffix" : "" } ], "id" : "ITEM-1", "issued" : { "date-parts" : [ [ "2005" ] ] }, "page" : "158-165", "publisher" : "Elsevier Academic Press", "title" : "Dinaric karst, diversity in", "type" : "chapter" }, "uris" : [ "http://www.mendeley.com/documents/?uuid=6b030ac5-590d-472c-9cc6-dcccb90c3dd3" ] } ], "mendeley" : { "formattedCitation" : "(Sket, 2005)", "plainTextFormattedCitation" : "(Sket, 2005)", "previouslyFormattedCitation" : "(Sket, 2005)" }, "properties" : {  }, "schema" : "https://github.com/citation-style-language/schema/raw/master/csl-citation.json" }</w:instrText>
      </w:r>
      <w:r>
        <w:fldChar w:fldCharType="separate"/>
      </w:r>
      <w:r>
        <w:rPr>
          <w:lang w:val="en-US"/>
        </w:rPr>
        <w:t xml:space="preserve">(Sket, </w:t>
      </w:r>
      <w:r w:rsidR="00FF172E">
        <w:rPr>
          <w:lang w:val="en-US"/>
        </w:rPr>
        <w:t>2012a</w:t>
      </w:r>
      <w:r>
        <w:rPr>
          <w:lang w:val="en-US"/>
        </w:rPr>
        <w:t>)</w:t>
      </w:r>
      <w:r>
        <w:fldChar w:fldCharType="end"/>
      </w:r>
      <w:r>
        <w:rPr>
          <w:lang w:val="en-US"/>
        </w:rPr>
        <w:t xml:space="preserve">. Troglobiotic beetles are considered the most important contributors to terrestrial subterranean biodiversity in most temperate karst regions, including the Dinaric karst, where they present about 42% of the terrestrial troglobionts </w:t>
      </w:r>
      <w:r>
        <w:fldChar w:fldCharType="begin" w:fldLock="1"/>
      </w:r>
      <w:r>
        <w:rPr>
          <w:lang w:val="en-US"/>
        </w:rPr>
        <w:instrText>ADDIN CSL_CITATION { "citationItems" : [ { "id" : "ITEM-1", "itemData" : { "author" : [ { "dropping-particle" : "", "family" : "Sket", "given" : "Boris", "non-dropping-particle" : "", "parse-names" : false, "suffix" : "" }, { "dropping-particle" : "", "family" : "Paragamian", "given" : "K.", "non-dropping-particle" : "", "parse-names" : false, "suffix" : "" }, { "dropping-particle" : "", "family" : "Trontelj", "given" : "P.", "non-dropping-particle" : "", "parse-names" : false, "suffix" : "" } ], "container-title" : "Balkan biodiversity : pattern and process in the European hotspot", "editor" : [ { "dropping-particle" : "", "family" : "Ian Griffiths; Boris Krys\u030ctufek; Jane M Reed", "given" : "", "non-dropping-particle" : "", "parse-names" : false, "suffix" : "" } ], "id" : "ITEM-1", "issued" : { "date-parts" : [ [ "2004" ] ] }, "page" : "309-323", "publisher" : "Dordrecht ; Boston ; London : Kluwer Academic", "title" : "A census of obligate subterranean fauna of the Balkan Penninsula", "type" : "chapter" }, "uris" : [ "http://www.mendeley.com/documents/?uuid=10b3b635-61fe-4d78-9749-817b45dc6ab2" ] } ], "mendeley" : { "formattedCitation" : "(Sket, Paragamian, &amp; Trontelj, 2004)", "plainTextFormattedCitation" : "(Sket, Paragamian, &amp; Trontelj, 2004)", "previouslyFormattedCitation" : "(Sket, Paragamian, &amp; Trontelj, 2004)" }, "properties" : {  }, "schema" : "https://github.com/citation-style-language/schema/raw/master/csl-citation.json" }</w:instrText>
      </w:r>
      <w:r>
        <w:fldChar w:fldCharType="separate"/>
      </w:r>
      <w:r>
        <w:rPr>
          <w:lang w:val="en-US"/>
        </w:rPr>
        <w:t>(Sket</w:t>
      </w:r>
      <w:r w:rsidR="00FF172E">
        <w:rPr>
          <w:i/>
          <w:lang w:val="en-US"/>
        </w:rPr>
        <w:t xml:space="preserve"> et al.</w:t>
      </w:r>
      <w:r>
        <w:rPr>
          <w:lang w:val="en-US"/>
        </w:rPr>
        <w:t>, 2004)</w:t>
      </w:r>
      <w:r>
        <w:fldChar w:fldCharType="end"/>
      </w:r>
      <w:r>
        <w:rPr>
          <w:lang w:val="en-US"/>
        </w:rPr>
        <w:t xml:space="preserve">. Subterranean biodiversity in Europe is actually higher than on other continents as indicated by </w:t>
      </w:r>
      <w:r>
        <w:fldChar w:fldCharType="begin" w:fldLock="1"/>
      </w:r>
      <w:r>
        <w:rPr>
          <w:lang w:val="en-US"/>
        </w:rPr>
        <w:instrText>ADDIN CSL_CITATION { "citationItems" : [ { "id" : "ITEM-1", "itemData" : { "ISBN" : "1090-6924", "ISSN" : "10906924", "abstract" : "We documented 18 caves and two karst wells that have 20 or more stygobites and troglobites. Crustacea dominated the aquatic fauna. Taxonomic composition of the terrestrial fauna varied, but Arachnida and Insecta together usually dominated. Geographically, the sites were concentrated in the Dinaric Karst (6 caves). Sites tended to have high primary productivity or rich organic input from the surface, be large caves, or have permanent groundwater (phreatic water).", "author" : [ { "dropping-particle" : "", "family" : "Culver", "given" : "David C.", "non-dropping-particle" : "", "parse-names" : false, "suffix" : "" }, { "dropping-particle" : "", "family" : "Sket", "given" : "Boris", "non-dropping-particle" : "", "parse-names" : false, "suffix" : "" } ], "container-title" : "Journal of Cave and Karst Studies", "id" : "ITEM-1", "issue" : "1", "issued" : { "date-parts" : [ [ "2000" ] ] }, "page" : "11-17", "title" : "Hotspots of subterranean biodiversity in caves and wells", "type" : "article-journal", "volume" : "62" }, "uris" : [ "http://www.mendeley.com/documents/?uuid=90b713e9-cd08-3c36-8c25-9ff17db4d05a" ] } ], "mendeley" : { "formattedCitation" : "(David C. Culver &amp; Sket, 2000)", "plainTextFormattedCitation" : "(David C. Culver &amp; Sket, 2000)", "previouslyFormattedCitation" : "(David C. Culver &amp; Sket, 2000)" }, "properties" : {  }, "schema" : "https://github.com/citation-style-language/schema/raw/master/csl-citation.json" }</w:instrText>
      </w:r>
      <w:r>
        <w:fldChar w:fldCharType="separate"/>
      </w:r>
      <w:r>
        <w:rPr>
          <w:lang w:val="en-US"/>
        </w:rPr>
        <w:t>(Culver &amp; Sket, 2000)</w:t>
      </w:r>
      <w:r>
        <w:fldChar w:fldCharType="end"/>
      </w:r>
      <w:r>
        <w:rPr>
          <w:lang w:val="en-US"/>
        </w:rPr>
        <w:t xml:space="preserve">. </w:t>
      </w:r>
    </w:p>
    <w:p w14:paraId="2AAE7811" w14:textId="3F4D4F6C" w:rsidR="0048205B" w:rsidRDefault="0048205B" w:rsidP="00AE389F">
      <w:pPr>
        <w:tabs>
          <w:tab w:val="left" w:pos="6716"/>
        </w:tabs>
        <w:snapToGrid w:val="0"/>
      </w:pPr>
      <w:r w:rsidRPr="008E30DD">
        <w:rPr>
          <w:lang w:val="en-US"/>
        </w:rPr>
        <w:t>There are also visible geographic patterns within Western and Central Europe. The first one is a gradient in species richness with diversity d</w:t>
      </w:r>
      <w:r>
        <w:rPr>
          <w:lang w:val="en-US"/>
        </w:rPr>
        <w:t>ecreas</w:t>
      </w:r>
      <w:r w:rsidRPr="008E30DD">
        <w:rPr>
          <w:lang w:val="en-US"/>
        </w:rPr>
        <w:t xml:space="preserve">ing </w:t>
      </w:r>
      <w:r>
        <w:rPr>
          <w:lang w:val="en-US"/>
        </w:rPr>
        <w:t xml:space="preserve">from south </w:t>
      </w:r>
      <w:r w:rsidRPr="008E30DD">
        <w:rPr>
          <w:lang w:val="en-US"/>
        </w:rPr>
        <w:t>to north and</w:t>
      </w:r>
      <w:r>
        <w:rPr>
          <w:lang w:val="en-US"/>
        </w:rPr>
        <w:t xml:space="preserve"> </w:t>
      </w:r>
      <w:r w:rsidRPr="008E30DD">
        <w:rPr>
          <w:lang w:val="en-US"/>
        </w:rPr>
        <w:t xml:space="preserve">highest biodiversity within </w:t>
      </w:r>
      <w:r>
        <w:rPr>
          <w:lang w:val="en-US"/>
        </w:rPr>
        <w:t xml:space="preserve">the </w:t>
      </w:r>
      <w:r w:rsidRPr="008E30DD">
        <w:rPr>
          <w:lang w:val="en-US"/>
        </w:rPr>
        <w:t>mid</w:t>
      </w:r>
      <w:r>
        <w:rPr>
          <w:lang w:val="en-US"/>
        </w:rPr>
        <w:t>-</w:t>
      </w:r>
      <w:r w:rsidRPr="008E30DD">
        <w:rPr>
          <w:lang w:val="en-US"/>
        </w:rPr>
        <w:t>European high subterranean diversity ridge (</w:t>
      </w:r>
      <w:r w:rsidR="00F767EB" w:rsidRPr="00F767EB">
        <w:rPr>
          <w:b/>
          <w:lang w:val="en-US"/>
        </w:rPr>
        <w:t>Figure 3.22</w:t>
      </w:r>
      <w:r w:rsidR="00F767EB">
        <w:rPr>
          <w:lang w:val="en-US"/>
        </w:rPr>
        <w:t>)</w:t>
      </w:r>
      <w:r w:rsidR="00B01F08">
        <w:rPr>
          <w:lang w:val="en-US"/>
        </w:rPr>
        <w:t>. F</w:t>
      </w:r>
      <w:r w:rsidRPr="008E30DD">
        <w:rPr>
          <w:lang w:val="en-US"/>
        </w:rPr>
        <w:t xml:space="preserve">or details see </w:t>
      </w:r>
      <w:r w:rsidRPr="008E30DD">
        <w:rPr>
          <w:lang w:val="en-US"/>
        </w:rPr>
        <w:fldChar w:fldCharType="begin" w:fldLock="1"/>
      </w:r>
      <w:r w:rsidRPr="008E30DD">
        <w:rPr>
          <w:lang w:val="en-US"/>
        </w:rPr>
        <w:instrText>ADDIN CSL_CITATION { "citationItems" : [ { "id" : "ITEM-1", "itemData" : { "DOI" : "10.1016/B978-0-12-384719-5.00224-0", "ISBN" : "9780123847195", "abstract" : "1st ed. Map on lining papers. Generalities and diversity of the karstic and pseudokarstic hypogean habitats in the world / C. Juberthie -- Interstitial aquatic fauna of shallow unconsolidated sediments, particularly hyporheic biotopes / J. V. Ward / [et al.] -- Anchialine cave ecology / T. C. Iliffe -- Onychophora, Arachnida, Myriapoda and Insecta / M. S. Harvey / [et al.] -- Crustacea / H. Hobbs III -- Fish and amphibia / A. Weber -- Lack of light / T. G. Langecker -- Reduced, patchy or periodical food supply / K. Huppop -- Adaptations to interstitial groundwater life / N. Coineau -- Acoustic communication in darkness / H. Hoch -- The ecological role of aggressiveness in darkness / J. Parzefall -- Input by Guano and Dead Organic Debris -- The trophic basis of subsurface ecosystems / T. L. Poulson and K. H. Lavoie -- Guano communities in tropical caves / P. Gnaspini and E. Trajano -- Fallout of dispersing arthropods in supporting invertebrate communities in barren volcanic habitats / N. P. Ashmole and M. J. Ashmole -- Input by Live Plants -- Root driven faunas in cave waters / E. Jasinska and B. Knott -- Input by Chemoautotrophy -- Chemolithoautotrophic microorganisms and their potential role in subsurface environments / B. Kinkle and T. Kane -- Movile cave: a chemoautotrophically based groundwater ecosystem / S. Sarbu -- Food web dynamics and biochemistry of anchialine caves: a stable isotope approach / J. W. Pohlman / [et al.] -- Geology and biology of the Frasassi Caves in central Italy, an ecological multi-disciplinary study of a hypogenic underground karst system / S. Sarbu / [et al.] -- Critical review of the relevant theories of the evolution of subterranean animals / D. C. Culver and H. Wilkens -- Ecological derivation, colonization, and speciation / J. R. Holsinger -- Relict faunas and their derivation / W. F. Humphreys -- Evolutionary rates and phylogenetic age in some stygobiontic species / C. Boutin and N. Coineau -- Population genetic structure, speciation and evolutionary rates in cave dwelling organisms / V. Sbordoni / [et al.] -- Ecosystem Studies (Parafluvial Aquifers). A groundwater ecosystem in the wetlands of the Danube at Vienna (Austria) / D. L. Danielopol / [et al.] -- Rhone groundwater systems / P. Marmonier / [et al.] -- Karst ecosystems in the Rhone river basin / J. Gibert / [et al.] -- Particular Cave Studies -- Ice caves in temperate regions Scarisoara Cave. Transsylvania / G. Racovitza -- Caves in recently unglaciated region\u2026", "author" : [ { "dropping-particle" : "", "family" : "Culver", "given" : "David C.", "non-dropping-particle" : "", "parse-names" : false, "suffix" : "" }, { "dropping-particle" : "", "family" : "Pipan", "given" : "Tanja", "non-dropping-particle" : "", "parse-names" : false, "suffix" : "" } ], "container-title" : "Encyclopedia of Biodiversity", "id" : "ITEM-1", "issue" : "January 2013", "issued" : { "date-parts" : [ [ "2013" ] ] }, "page" : "49-62", "title" : "Subterranean Ecosystems", "type" : "article-journal", "volume" : "7" }, "uris" : [ "http://www.mendeley.com/documents/?uuid=d87f9353-7e29-4920-ab5f-0ad158ed312a" ] } ], "mendeley" : { "formattedCitation" : "(David C. Culver &amp; Pipan, 2013)", "plainTextFormattedCitation" : "(David C. Culver &amp; Pipan, 2013)", "previouslyFormattedCitation" : "(David C. Culver &amp; Pipan, 2013)" }, "properties" : {  }, "schema" : "https://github.com/citation-style-language/schema/raw/master/csl-citation.json" }</w:instrText>
      </w:r>
      <w:r w:rsidRPr="008E30DD">
        <w:rPr>
          <w:lang w:val="en-US"/>
        </w:rPr>
        <w:fldChar w:fldCharType="separate"/>
      </w:r>
      <w:r w:rsidRPr="008E30DD">
        <w:rPr>
          <w:lang w:val="en-US"/>
        </w:rPr>
        <w:t xml:space="preserve">Culver &amp; Pipan </w:t>
      </w:r>
      <w:r w:rsidR="009504C8">
        <w:rPr>
          <w:lang w:val="en-US"/>
        </w:rPr>
        <w:t>(</w:t>
      </w:r>
      <w:r w:rsidRPr="008E30DD">
        <w:rPr>
          <w:lang w:val="en-US"/>
        </w:rPr>
        <w:t>2013)</w:t>
      </w:r>
      <w:r w:rsidRPr="008E30DD">
        <w:rPr>
          <w:lang w:val="en-US"/>
        </w:rPr>
        <w:fldChar w:fldCharType="end"/>
      </w:r>
      <w:r w:rsidRPr="008E30DD">
        <w:rPr>
          <w:lang w:val="en-US"/>
        </w:rPr>
        <w:t>.</w:t>
      </w:r>
    </w:p>
    <w:p w14:paraId="3CAF78BE" w14:textId="61D27586" w:rsidR="006264A9" w:rsidRPr="006264A9" w:rsidRDefault="006264A9" w:rsidP="006264A9">
      <w:pPr>
        <w:rPr>
          <w:lang w:val="en-US"/>
        </w:rPr>
      </w:pPr>
      <w:r>
        <w:rPr>
          <w:lang w:eastAsia="en-GB"/>
        </w:rPr>
        <w:lastRenderedPageBreak/>
        <w:drawing>
          <wp:inline distT="0" distB="0" distL="0" distR="0" wp14:anchorId="61F378F5" wp14:editId="783ADDC5">
            <wp:extent cx="5759450" cy="402653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5"/>
                    <a:stretch>
                      <a:fillRect/>
                    </a:stretch>
                  </pic:blipFill>
                  <pic:spPr>
                    <a:xfrm>
                      <a:off x="0" y="0"/>
                      <a:ext cx="5759450" cy="4026535"/>
                    </a:xfrm>
                    <a:prstGeom prst="rect">
                      <a:avLst/>
                    </a:prstGeom>
                  </pic:spPr>
                </pic:pic>
              </a:graphicData>
            </a:graphic>
          </wp:inline>
        </w:drawing>
      </w:r>
    </w:p>
    <w:p w14:paraId="0413FB55" w14:textId="47B3C77F" w:rsidR="0048205B" w:rsidRDefault="0048205B" w:rsidP="00AE389F">
      <w:pPr>
        <w:tabs>
          <w:tab w:val="left" w:pos="6716"/>
        </w:tabs>
        <w:snapToGrid w:val="0"/>
        <w:rPr>
          <w:lang w:val="en-US"/>
        </w:rPr>
      </w:pPr>
      <w:r>
        <w:rPr>
          <w:lang w:val="en-US"/>
        </w:rPr>
        <w:t xml:space="preserve">Some of the biodiversity hotspots are in the western Balkans (northeast Italy, Slovenia, Croatia, Bosnia and Herzegovina, and Serbia) and the Pyrenees (France and Spain). Increased diversity of stygobionts in the western Balkans could be explained by the complex biological and geological history of the Dinaric mountains </w:t>
      </w:r>
      <w:r>
        <w:fldChar w:fldCharType="begin" w:fldLock="1"/>
      </w:r>
      <w:r>
        <w:rPr>
          <w:lang w:val="en-US"/>
        </w:rPr>
        <w:instrText>ADDIN CSL_CITATION { "citationItems" : [ { "id" : "ITEM-1", "itemData" : { "DOI" : "doi:10.1023/A:1008916601121", "abstract" : "The specialised aquatic hypogean, i.e. stygobiotic, fauna has been recognised in some regions moderately rich. Slovenia, the broader Dinaric region, and Europe are particularly rich with about 7\u20138% of all Metazoa and about 40% of Crustacea species being stygobionts. The hypogean biotic diversity is in general predominantly a crustacean diversity. The high number of stygobiont Crustacea\u2013Malacostraca species can be explained by the near absence of Insecta as well as by their high endemicity and sometimes additional specialisation, i.e. the spatial and ecological partition of the environment by the species. Although one cave system may exceptionally shelter up to 40 stygobiont species, they are distributed there into separate associations. Among more than 2000 described stygobiontic Malacostraca species, which include close to 950 Amphipoda, the species numbers within some genera are very high (e.g. Niphargus with 275 spp.). With 10 orders represented the higher taxonomic diversity of stygobiont Malacostraca matches that of fresh waters or the sea. Comparison of some faunas shows that the limiting factors for biodiversity might be the lower ecological diversity of habitats and restricted food resources underground, both brought about to a high degree by the darkness and absence of plants. Being K-strategists, stygobionts are endangered by any sudden changes in their environment. In the case of an increased food input by modest organic pollution, they can be outcompeted by energetically demanding but competitively stronger recent immigrants from surface.", "author" : [ { "dropping-particle" : "", "family" : "Sket", "given" : "Boris", "non-dropping-particle" : "", "parse-names" : false, "suffix" : "" } ], "container-title" : "Biodiversity and Conservation", "id" : "ITEM-1", "issue" : "10", "issued" : { "date-parts" : [ [ "1999" ] ] }, "page" : "1319-1338", "title" : "The nature of biodiversity in hypogean waters and how it is endangered", "type" : "article-journal", "volume" : "8" }, "uris" : [ "http://www.mendeley.com/documents/?uuid=904c58f2-83f7-4d0f-9ee9-a033ab81bf8a" ] } ], "mendeley" : { "formattedCitation" : "(Sket, 1999)", "plainTextFormattedCitation" : "(Sket, 1999)", "previouslyFormattedCitation" : "(Sket, 1999)" }, "properties" : {  }, "schema" : "https://github.com/citation-style-language/schema/raw/master/csl-citation.json" }</w:instrText>
      </w:r>
      <w:r>
        <w:fldChar w:fldCharType="separate"/>
      </w:r>
      <w:r>
        <w:rPr>
          <w:lang w:val="en-US"/>
        </w:rPr>
        <w:t>(Sket, 1999)</w:t>
      </w:r>
      <w:r>
        <w:fldChar w:fldCharType="end"/>
      </w:r>
      <w:r>
        <w:rPr>
          <w:lang w:val="en-US"/>
        </w:rPr>
        <w:t xml:space="preserve"> and complex history of the Mediterranean Sea (including its almost complete drying about 6 million years ago during the Messinian crisis (</w:t>
      </w:r>
      <w:r w:rsidR="00E02367">
        <w:rPr>
          <w:b/>
        </w:rPr>
        <w:t>Figure 3.23</w:t>
      </w:r>
      <w:r w:rsidRPr="0046771E">
        <w:rPr>
          <w:b/>
        </w:rPr>
        <w:t xml:space="preserve">, </w:t>
      </w:r>
      <w:r w:rsidR="00E02367">
        <w:rPr>
          <w:b/>
        </w:rPr>
        <w:t>Figure 3.24</w:t>
      </w:r>
      <w:r>
        <w:rPr>
          <w:lang w:val="en-US"/>
        </w:rPr>
        <w:t>).</w:t>
      </w:r>
    </w:p>
    <w:p w14:paraId="2EA2BF72" w14:textId="07AADAB0" w:rsidR="006264A9" w:rsidRPr="006264A9" w:rsidRDefault="006264A9" w:rsidP="006264A9">
      <w:pPr>
        <w:rPr>
          <w:lang w:val="en-US"/>
        </w:rPr>
      </w:pPr>
      <w:r>
        <w:rPr>
          <w:lang w:eastAsia="en-GB"/>
        </w:rPr>
        <w:lastRenderedPageBreak/>
        <w:drawing>
          <wp:inline distT="0" distB="0" distL="0" distR="0" wp14:anchorId="40943CB9" wp14:editId="52AD096F">
            <wp:extent cx="5759450" cy="682815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6"/>
                    <a:stretch>
                      <a:fillRect/>
                    </a:stretch>
                  </pic:blipFill>
                  <pic:spPr>
                    <a:xfrm>
                      <a:off x="0" y="0"/>
                      <a:ext cx="5759450" cy="6828155"/>
                    </a:xfrm>
                    <a:prstGeom prst="rect">
                      <a:avLst/>
                    </a:prstGeom>
                  </pic:spPr>
                </pic:pic>
              </a:graphicData>
            </a:graphic>
          </wp:inline>
        </w:drawing>
      </w:r>
    </w:p>
    <w:p w14:paraId="2BD14AD0" w14:textId="2F882B87" w:rsidR="0048205B" w:rsidRDefault="0048205B" w:rsidP="000226B2">
      <w:pPr>
        <w:pStyle w:val="Caption"/>
      </w:pPr>
    </w:p>
    <w:p w14:paraId="4D71BE1A" w14:textId="327AEBFD" w:rsidR="006264A9" w:rsidRPr="006264A9" w:rsidRDefault="006264A9" w:rsidP="006264A9">
      <w:pPr>
        <w:rPr>
          <w:lang w:val="en-US"/>
        </w:rPr>
      </w:pPr>
      <w:r>
        <w:rPr>
          <w:lang w:eastAsia="en-GB"/>
        </w:rPr>
        <w:lastRenderedPageBreak/>
        <w:drawing>
          <wp:inline distT="0" distB="0" distL="0" distR="0" wp14:anchorId="30BC0EBF" wp14:editId="6A274DEC">
            <wp:extent cx="5759450" cy="360934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7"/>
                    <a:stretch>
                      <a:fillRect/>
                    </a:stretch>
                  </pic:blipFill>
                  <pic:spPr>
                    <a:xfrm>
                      <a:off x="0" y="0"/>
                      <a:ext cx="5759450" cy="3609340"/>
                    </a:xfrm>
                    <a:prstGeom prst="rect">
                      <a:avLst/>
                    </a:prstGeom>
                  </pic:spPr>
                </pic:pic>
              </a:graphicData>
            </a:graphic>
          </wp:inline>
        </w:drawing>
      </w:r>
    </w:p>
    <w:p w14:paraId="172FC589" w14:textId="27AF7E9F" w:rsidR="0048205B" w:rsidRDefault="0048205B" w:rsidP="00AE389F">
      <w:pPr>
        <w:tabs>
          <w:tab w:val="left" w:pos="6716"/>
        </w:tabs>
        <w:snapToGrid w:val="0"/>
        <w:rPr>
          <w:lang w:val="en-US"/>
        </w:rPr>
      </w:pPr>
      <w:r>
        <w:rPr>
          <w:lang w:val="en-US"/>
        </w:rPr>
        <w:t xml:space="preserve">Population data are deficient </w:t>
      </w:r>
      <w:r>
        <w:rPr>
          <w:lang w:val="en-CA"/>
        </w:rPr>
        <w:t>compared</w:t>
      </w:r>
      <w:r>
        <w:rPr>
          <w:lang w:val="en-US"/>
        </w:rPr>
        <w:t xml:space="preserve"> with Western Europe, but information has recently improved for a few species, </w:t>
      </w:r>
      <w:r>
        <w:rPr>
          <w:lang w:val="en-CA"/>
        </w:rPr>
        <w:t>including</w:t>
      </w:r>
      <w:r>
        <w:rPr>
          <w:lang w:val="en-US"/>
        </w:rPr>
        <w:t xml:space="preserve"> olm </w:t>
      </w:r>
      <w:r>
        <w:rPr>
          <w:i/>
          <w:lang w:val="en-US"/>
        </w:rPr>
        <w:t>Proteus anguinus</w:t>
      </w:r>
      <w:r>
        <w:rPr>
          <w:lang w:val="en-US"/>
        </w:rPr>
        <w:t xml:space="preserve"> </w:t>
      </w:r>
      <w:r>
        <w:fldChar w:fldCharType="begin" w:fldLock="1"/>
      </w:r>
      <w:r>
        <w:rPr>
          <w:lang w:val="en-US"/>
        </w:rPr>
        <w:instrText>ADDIN CSL_CITATION { "citationItems" : [ { "id" : "ITEM-1", "itemData" : { "author" : [ { "dropping-particle" : "", "family" : "Trontelj", "given" : "Peter", "non-dropping-particle" : "", "parse-names" : false, "suffix" : "" }, { "dropping-particle" : "", "family" : "Zak\u0161ek", "given" : "Valerija", "non-dropping-particle" : "", "parse-names" : false, "suffix" : "" } ], "container-title" : "Natura Sloveniae", "id" : "ITEM-1", "issue" : "1", "issued" : { "date-parts" : [ [ "2016" ] ] }, "page" : "53-54", "title" : "Genetic monitoring of iProteus/i populations", "type" : "article-journal", "volume" : "18" }, "uris" : [ "http://www.mendeley.com/documents/?uuid=d1e51174-d245-3dad-bcc5-be351057334b" ] } ], "mendeley" : { "formattedCitation" : "(Trontelj &amp; Zak\u0161ek, 2016)", "plainTextFormattedCitation" : "(Trontelj &amp; Zak\u0161ek, 2016)", "previouslyFormattedCitation" : "(Trontelj &amp; Zak\u0161ek, 2016)" }, "properties" : {  }, "schema" : "https://github.com/citation-style-language/schema/raw/master/csl-citation.json" }</w:instrText>
      </w:r>
      <w:r>
        <w:fldChar w:fldCharType="separate"/>
      </w:r>
      <w:r>
        <w:rPr>
          <w:lang w:val="en-US"/>
        </w:rPr>
        <w:t>(Trontelj &amp; Zakšek, 2016</w:t>
      </w:r>
      <w:r w:rsidR="009504C8">
        <w:rPr>
          <w:lang w:val="en-US"/>
        </w:rPr>
        <w:t>;</w:t>
      </w:r>
      <w:r>
        <w:fldChar w:fldCharType="end"/>
      </w:r>
      <w:r>
        <w:rPr>
          <w:lang w:val="en-US"/>
        </w:rPr>
        <w:t xml:space="preserve"> </w:t>
      </w:r>
      <w:r>
        <w:fldChar w:fldCharType="begin" w:fldLock="1"/>
      </w:r>
      <w:r>
        <w:rPr>
          <w:lang w:val="en-US"/>
        </w:rPr>
        <w:instrText>ADDIN CSL_CITATION { "citationItems" : [ { "id" : "ITEM-1", "itemData" : { "DOI" : "10.1111/j.1365-2427.2007.01877.x", "ISBN" : "0046-5070", "ISSN" : "00465070", "abstract" : "1. Various groundwater habitats have exceptionally high levels of endemism caused by strong hydrographical isolation and low dispersal abilities of their inhabitants. More than 10% of macro-stygobiotic species nevertheless occupy relatively large ranges, measuring from some hundred to over 2000 km in length. These species represent a challenge because their distributions disregard hydrographical boundaries, and their means to disperse and maintain long-term gene flow are unknown. 2. Based on mitochondrial and nuclear gene sequences, we examined the phylogeographic structure of six formally recognised stygobiotic species (Niphargus virei, N. rhenorhodanensis, Troglocaris anophthalmus, T. hercegovinensis, Spelaeocaris pretneri, Proteus anguinus) and searched for cryptic lineage diversity in a genus-wide phylogeny of Niphargus. Using tree-based criteria as well as comparative divergence measures, we identified cryptic lineages, which may tentatively be equated with cryptic species. 3. Fourteen analysed nominal stygobiotic species with large ranges emerged as highly diversified, splitting into 51 tentative cryptic lineages. The degree of divergence was within the range or larger than the divergence of other related pairs of sister species. A substantial part (94%) of the cryptic lineages had ranges  200 km in length. One half of them were recorded at single sites only. The largest range recorded was that of a cryptic N. virei lineage (700 km), while none of the very large traditional ranges (e.g. Niphargus aquilex- 2300 km, N. tauri- 1900 km) could be corroborated. 4. These data suggest that small ranges of macro-stygobionts are the rule, and ranges over 200 km are extremely rare. 5. The implications of this result for groundwater biodiversity assessment and conservation include a considerable increase in overall diversity at the regional and continental scale and a strong decrease in faunal similarities among regions, coupled with greater endemism", "author" : [ { "dropping-particle" : "", "family" : "Trontelj", "given" : "Peter", "non-dropping-particle" : "", "parse-names" : false, "suffix" : "" }, { "dropping-particle" : "", "family" : "Douady", "given" : "Christophe J", "non-dropping-particle" : "", "parse-names" : false, "suffix" : "" }, { "dropping-particle" : "", "family" : "Fi\u0161er", "given" : "Cene", "non-dropping-particle" : "", "parse-names" : false, "suffix" : "" }, { "dropping-particle" : "", "family" : "Gibert", "given" : "Janine", "non-dropping-particle" : "", "parse-names" : false, "suffix" : "" }, { "dropping-particle" : "", "family" : "Gori\u010dki", "given" : "\u0160pela", "non-dropping-particle" : "", "parse-names" : false, "suffix" : "" }, { "dropping-particle" : "", "family" : "Lef\u00e9bure", "given" : "Tristan", "non-dropping-particle" : "", "parse-names" : false, "suffix" : "" }, { "dropping-particle" : "", "family" : "Sket", "given" : "Boris", "non-dropping-particle" : "", "parse-names" : false, "suffix" : "" }, { "dropping-particle" : "", "family" : "Zak\u0161ek", "given" : "Valerija", "non-dropping-particle" : "", "parse-names" : false, "suffix" : "" } ], "container-title" : "Freshwater Biology", "id" : "ITEM-1", "issue" : "4", "issued" : { "date-parts" : [ [ "2009" ] ] }, "page" : "727-744", "title" : "A molecular test for cryptic diversity in ground water: How large are the ranges of macro-stygobionts?", "type" : "article-journal", "volume" : "54" }, "uris" : [ "http://www.mendeley.com/documents/?uuid=40620393-c6b3-3491-beb3-11234241a25f" ] } ], "mendeley" : { "formattedCitation" : "(Trontelj et al., 2009)", "plainTextFormattedCitation" : "(Trontelj et al., 2009)", "previouslyFormattedCitation" : "(Trontelj et al., 2009)" }, "properties" : {  }, "schema" : "https://github.com/citation-style-language/schema/raw/master/csl-citation.json" }</w:instrText>
      </w:r>
      <w:r>
        <w:fldChar w:fldCharType="separate"/>
      </w:r>
      <w:r>
        <w:rPr>
          <w:lang w:val="en-US"/>
        </w:rPr>
        <w:t xml:space="preserve">Trontelj </w:t>
      </w:r>
      <w:r w:rsidR="00301BD0" w:rsidRPr="00301BD0">
        <w:rPr>
          <w:i/>
          <w:lang w:val="en-US"/>
        </w:rPr>
        <w:t>et al.</w:t>
      </w:r>
      <w:r>
        <w:rPr>
          <w:lang w:val="en-US"/>
        </w:rPr>
        <w:t>, 2009)</w:t>
      </w:r>
      <w:r>
        <w:fldChar w:fldCharType="end"/>
      </w:r>
      <w:r>
        <w:rPr>
          <w:lang w:val="en-US"/>
        </w:rPr>
        <w:t xml:space="preserve">, chiropteran species (data collected by EUROBATS) and the bivalves </w:t>
      </w:r>
      <w:r>
        <w:rPr>
          <w:i/>
          <w:lang w:val="en-US"/>
        </w:rPr>
        <w:t>Congeria kusceri</w:t>
      </w:r>
      <w:r>
        <w:rPr>
          <w:lang w:val="en-US"/>
        </w:rPr>
        <w:t xml:space="preserve"> and </w:t>
      </w:r>
      <w:r>
        <w:rPr>
          <w:i/>
          <w:lang w:val="en-US"/>
        </w:rPr>
        <w:t>C. jalzici</w:t>
      </w:r>
      <w:r>
        <w:rPr>
          <w:lang w:val="en-US"/>
        </w:rPr>
        <w:t xml:space="preserve"> </w:t>
      </w:r>
      <w:r>
        <w:fldChar w:fldCharType="begin" w:fldLock="1"/>
      </w:r>
      <w:r>
        <w:rPr>
          <w:lang w:val="en-US"/>
        </w:rPr>
        <w:instrText>ADDIN CSL_CITATION { "citationItems" : [ { "id" : "ITEM-1", "itemData" : { "author" : [ { "dropping-particle" : "", "family" : "Biland\u017eija", "given" : "H.", "non-dropping-particle" : "", "parse-names" : false, "suffix" : "" }, { "dropping-particle" : "", "family" : "\u010cukovi\u0107", "given" : "T.", "non-dropping-particle" : "", "parse-names" : false, "suffix" : "" }, { "dropping-particle" : "", "family" : "Puljas", "given" : "S.", "non-dropping-particle" : "", "parse-names" : false, "suffix" : "" } ], "id" : "ITEM-1", "issued" : { "date-parts" : [ [ "2014" ] ] }, "number-of-pages" : "43", "publisher" : "Hrvatsko biospeleolo\u0161ko dru\u0161tvo", "title" : "Protokol pra\u0107enja stanja vrsta Congeria kusceri Bole , 1962 i Congeria jalzici Morton &amp; Biland\u017eija , 2013 u Republici Hrvatskoj", "type" : "book" }, "uris" : [ "http://www.mendeley.com/documents/?uuid=164546c7-35fc-46a0-933f-fbeeb8fba9a8" ] } ], "mendeley" : { "formattedCitation" : "(Biland\u017eija, \u010cukovi\u0107, &amp; Puljas, 2014)", "plainTextFormattedCitation" : "(Biland\u017eija, \u010cukovi\u0107, &amp; Puljas, 2014)", "previouslyFormattedCitation" : "(Biland\u017eija, \u010cukovi\u0107, &amp; Puljas, 2014)" }, "properties" : {  }, "schema" : "https://github.com/citation-style-language/schema/raw/master/csl-citation.json" }</w:instrText>
      </w:r>
      <w:r>
        <w:fldChar w:fldCharType="separate"/>
      </w:r>
      <w:r>
        <w:rPr>
          <w:lang w:val="en-US"/>
        </w:rPr>
        <w:t>(Bilandžija</w:t>
      </w:r>
      <w:r w:rsidR="00FF172E">
        <w:rPr>
          <w:i/>
          <w:lang w:val="en-US"/>
        </w:rPr>
        <w:t xml:space="preserve"> et al.</w:t>
      </w:r>
      <w:r>
        <w:rPr>
          <w:lang w:val="en-US"/>
        </w:rPr>
        <w:t>, 2014</w:t>
      </w:r>
      <w:r w:rsidR="009504C8">
        <w:rPr>
          <w:lang w:val="en-US"/>
        </w:rPr>
        <w:t>;</w:t>
      </w:r>
      <w:r>
        <w:fldChar w:fldCharType="end"/>
      </w:r>
      <w:r>
        <w:rPr>
          <w:lang w:val="en-US"/>
        </w:rPr>
        <w:t xml:space="preserve"> </w:t>
      </w:r>
      <w:r>
        <w:fldChar w:fldCharType="begin" w:fldLock="1"/>
      </w:r>
      <w:r>
        <w:rPr>
          <w:lang w:val="en-US"/>
        </w:rPr>
        <w:instrText>ADDIN CSL_CITATION { "citationItems" : [ { "id" : "ITEM-1", "itemData" : { "author" : [ { "dropping-particle" : "", "family" : "Jovanovi\u0107 Glava\u0161", "given" : "O.", "non-dropping-particle" : "", "parse-names" : false, "suffix" : "" }, { "dropping-particle" : "", "family" : "Jal\u017ei\u0107", "given" : "B.", "non-dropping-particle" : "", "parse-names" : false, "suffix" : "" }, { "dropping-particle" : "", "family" : "Biland\u017eija", "given" : "H.", "non-dropping-particle" : "", "parse-names" : false, "suffix" : "" } ], "container-title" : "International Journal of Speleology", "id" : "ITEM-1", "issue" : "1", "issued" : { "date-parts" : [ [ "2017" ] ] }, "page" : "13-22", "title" : "Population density, habitat dynamic and aerial survival of relict cave bivalves from genus Congeria in the Dinaric karst", "type" : "article-journal", "volume" : "46" }, "uris" : [ "http://www.mendeley.com/documents/?uuid=b33da5f7-314b-4c1b-b1e7-a64968d5bf71" ] } ], "mendeley" : { "formattedCitation" : "(Jovanovi\u0107 Glava\u0161, Jal\u017ei\u0107, &amp; Biland\u017eija, 2017)", "plainTextFormattedCitation" : "(Jovanovi\u0107 Glava\u0161, Jal\u017ei\u0107, &amp; Biland\u017eija, 2017)", "previouslyFormattedCitation" : "(Jovanovi\u0107 Glava\u0161, Jal\u017ei\u0107, &amp; Biland\u017eija, 2017)" }, "properties" : {  }, "schema" : "https://github.com/citation-style-language/schema/raw/master/csl-citation.json" }</w:instrText>
      </w:r>
      <w:r>
        <w:fldChar w:fldCharType="separate"/>
      </w:r>
      <w:r>
        <w:rPr>
          <w:lang w:val="en-US"/>
        </w:rPr>
        <w:t>Jovanović Glavaš</w:t>
      </w:r>
      <w:r w:rsidR="008D33B0">
        <w:rPr>
          <w:i/>
          <w:lang w:val="en-US"/>
        </w:rPr>
        <w:t xml:space="preserve"> et al.</w:t>
      </w:r>
      <w:r>
        <w:rPr>
          <w:lang w:val="en-US"/>
        </w:rPr>
        <w:t>, 2017)</w:t>
      </w:r>
      <w:r>
        <w:fldChar w:fldCharType="end"/>
      </w:r>
      <w:r>
        <w:rPr>
          <w:lang w:val="en-US"/>
        </w:rPr>
        <w:t xml:space="preserve">. </w:t>
      </w:r>
    </w:p>
    <w:p w14:paraId="1EB9E68C" w14:textId="179C05E4" w:rsidR="0048205B" w:rsidRDefault="0048205B" w:rsidP="00AE389F">
      <w:pPr>
        <w:tabs>
          <w:tab w:val="left" w:pos="6716"/>
        </w:tabs>
        <w:snapToGrid w:val="0"/>
        <w:rPr>
          <w:lang w:val="en-US"/>
        </w:rPr>
      </w:pPr>
      <w:r>
        <w:rPr>
          <w:lang w:val="en-US"/>
        </w:rPr>
        <w:t xml:space="preserve">The Dinaric Arc is a habitat to one of the best-known representatives of stygofauna, the cave dwelling, blind salamander (olm; </w:t>
      </w:r>
      <w:r w:rsidR="00E02367">
        <w:rPr>
          <w:b/>
          <w:lang w:val="en-US"/>
        </w:rPr>
        <w:t>Figure 3.25</w:t>
      </w:r>
      <w:r>
        <w:rPr>
          <w:lang w:val="en-US"/>
        </w:rPr>
        <w:t>). It is only found in the Dinaric karst region of the Balkan Peninsula (Italy, Slovenia, Croatia and Bosnia and Herzegovina; endemics of Dinaric karst) and is a globally vulnerable species (VU)</w:t>
      </w:r>
      <w:r w:rsidR="00E91659">
        <w:rPr>
          <w:lang w:val="en-US"/>
        </w:rPr>
        <w:t xml:space="preserve"> </w:t>
      </w:r>
      <w:r>
        <w:fldChar w:fldCharType="begin" w:fldLock="1"/>
      </w:r>
      <w:r>
        <w:rPr>
          <w:lang w:val="en-US"/>
        </w:rPr>
        <w:instrText>ADDIN CSL_CITATION { "citationItems" : [ { "id" : "ITEM-1", "itemData" : { "author" : [ { "dropping-particle" : "", "family" : "Arntzen, J.W., Deno\u00ebl, M., Miaud, C., Franco Andreone, Vogrin, M., Edgar, P., Crnobrnja Isailovic, J., Ajtic, R., Corti", "given" : "C.", "non-dropping-particle" : "", "parse-names" : false, "suffix" : "" } ], "id" : "ITEM-1", "issued" : { "date-parts" : [ [ "2009" ] ] }, "title" : "Proteus anguinus, The IUCN Red List of Threatened Species 2009: e.T18377A8173419", "type" : "article" }, "uris" : [ "http://www.mendeley.com/documents/?uuid=ba90a8fe-51fe-4c83-9af7-7f15369832b4" ] } ], "mendeley" : { "formattedCitation" : "(Arntzen, J.W., Deno\u00ebl, M., Miaud, C., Franco Andreone, Vogrin, M., Edgar, P., Crnobrnja Isailovic, J., Ajtic, R., Corti, 2009)", "plainTextFormattedCitation" : "(Arntzen, J.W., Deno\u00ebl, M., Miaud, C., Franco Andreone, Vogrin, M., Edgar, P., Crnobrnja Isailovic, J., Ajtic, R., Corti, 2009)", "previouslyFormattedCitation" : "(Arntzen, J.W., Deno\u00ebl, M., Miaud, C., Franco Andreone, Vogrin, M., Edgar, P., Crnobrnja Isailovic, J., Ajtic, R., Corti, 2009)" }, "properties" : {  }, "schema" : "https://github.com/citation-style-language/schema/raw/master/csl-citation.json" }</w:instrText>
      </w:r>
      <w:r>
        <w:fldChar w:fldCharType="separate"/>
      </w:r>
      <w:r>
        <w:rPr>
          <w:lang w:val="en-US"/>
        </w:rPr>
        <w:t xml:space="preserve">(Arntzen </w:t>
      </w:r>
      <w:r w:rsidR="00301BD0" w:rsidRPr="00301BD0">
        <w:rPr>
          <w:i/>
          <w:lang w:val="en-US"/>
        </w:rPr>
        <w:t>et al.</w:t>
      </w:r>
      <w:r>
        <w:rPr>
          <w:lang w:val="en-US"/>
        </w:rPr>
        <w:t>, 2009)</w:t>
      </w:r>
      <w:r>
        <w:fldChar w:fldCharType="end"/>
      </w:r>
      <w:r>
        <w:rPr>
          <w:lang w:val="en-US"/>
        </w:rPr>
        <w:t xml:space="preserve">. </w:t>
      </w:r>
      <w:r>
        <w:rPr>
          <w:rFonts w:cs="Arial"/>
          <w:color w:val="333333"/>
          <w:shd w:val="clear" w:color="auto" w:fill="FFFFFF"/>
          <w:lang w:val="en-US"/>
        </w:rPr>
        <w:t>Its distribution is severely fragmented, and there is a continuing decline in the extent and quality of its habitat</w:t>
      </w:r>
      <w:r>
        <w:rPr>
          <w:lang w:val="en-US"/>
        </w:rPr>
        <w:t xml:space="preserve"> (underground aquifers) </w:t>
      </w:r>
      <w:r>
        <w:fldChar w:fldCharType="begin" w:fldLock="1"/>
      </w:r>
      <w:r>
        <w:rPr>
          <w:lang w:val="en-US"/>
        </w:rPr>
        <w:instrText>ADDIN CSL_CITATION { "citationItems" : [ { "id" : "ITEM-1", "itemData" : { "ISBN" : "9789537169893", "author" : [ { "dropping-particle" : "", "family" : "Jeli\u0107", "given" : "D", "non-dropping-particle" : "", "parse-names" : false, "suffix" : "" }, { "dropping-particle" : "", "family" : "Kuljeri\u0107", "given" : "M", "non-dropping-particle" : "", "parse-names" : false, "suffix" : "" }, { "dropping-particle" : "", "family" : "Koren T.", "given" : "Treer D", "non-dropping-particle" : "", "parse-names" : false, "suffix" : "" }, { "dropping-particle" : "", "family" : "\u0160alomon", "given" : "D", "non-dropping-particle" : "", "parse-names" : false, "suffix" : "" }, { "dropping-particle" : "", "family" : "Lon\u010dar", "given" : "M", "non-dropping-particle" : "", "parse-names" : false, "suffix" : "" }, { "dropping-particle" : "", "family" : "Podnar Le\u0161i\u0107", "given" : "M..", "non-dropping-particle" : "", "parse-names" : false, "suffix" : "" }, { "dropping-particle" : "", "family" : "Janev Hutinec B.", "given" : "Bogdanovi\u0107 T", "non-dropping-particle" : "", "parse-names" : false, "suffix" : "" }, { "dropping-particle" : "", "family" : "Mekini\u0107", "given" : "S", "non-dropping-particle" : "", "parse-names" : false, "suffix" : "" }, { "dropping-particle" : "", "family" : "Jeli\u0107", "given" : "K", "non-dropping-particle" : "", "parse-names" : false, "suffix" : "" } ], "container-title" : "\u2026 kulture, Dr\u017eavni zavod \u2026", "id" : "ITEM-1", "issued" : { "date-parts" : [ [ "2006" ] ] }, "title" : "Crvena knjiga vodozemaca i gmazova Hrvatske", "type" : "book" }, "uris" : [ "http://www.mendeley.com/documents/?uuid=268f87a7-d0ba-3d6a-be89-5268abcb1f17" ] } ], "mendeley" : { "formattedCitation" : "(Jeli\u0107 et al., 2006)", "plainTextFormattedCitation" : "(Jeli\u0107 et al., 2006)", "previouslyFormattedCitation" : "(Jeli\u0107 et al., 2006)" }, "properties" : {  }, "schema" : "https://github.com/citation-style-language/schema/raw/master/csl-citation.json" }</w:instrText>
      </w:r>
      <w:r>
        <w:fldChar w:fldCharType="separate"/>
      </w:r>
      <w:r>
        <w:rPr>
          <w:lang w:val="en-US"/>
        </w:rPr>
        <w:t xml:space="preserve">(Jelić </w:t>
      </w:r>
      <w:r w:rsidR="00301BD0" w:rsidRPr="00301BD0">
        <w:rPr>
          <w:i/>
          <w:lang w:val="en-US"/>
        </w:rPr>
        <w:t>et al.</w:t>
      </w:r>
      <w:r>
        <w:rPr>
          <w:lang w:val="en-US"/>
        </w:rPr>
        <w:t>, 20</w:t>
      </w:r>
      <w:r w:rsidR="00B61855">
        <w:rPr>
          <w:lang w:val="en-US"/>
        </w:rPr>
        <w:t>12</w:t>
      </w:r>
      <w:r>
        <w:rPr>
          <w:lang w:val="en-US"/>
        </w:rPr>
        <w:t>;</w:t>
      </w:r>
      <w:r>
        <w:fldChar w:fldCharType="end"/>
      </w:r>
      <w:r w:rsidRPr="00031B85">
        <w:t xml:space="preserve"> </w:t>
      </w:r>
      <w:r>
        <w:fldChar w:fldCharType="begin" w:fldLock="1"/>
      </w:r>
      <w:r>
        <w:rPr>
          <w:lang w:val="en-US"/>
        </w:rPr>
        <w:instrText>ADDIN CSL_CITATION { "citationItems" : [ { "id" : "ITEM-1", "itemData" : { "ISBN" : "9780123838322", "author" : [ { "dropping-particle" : "", "family" : "Sket", "given" : "Boris", "non-dropping-particle" : "", "parse-names" : false, "suffix" : "" } ], "container-title" : "Encyclopedia of Caves", "edition" : "2 nd", "editor" : [ { "dropping-particle" : "", "family" : "William B. White David C. Culver", "given" : "", "non-dropping-particle" : "", "parse-names" : false, "suffix" : "" } ], "id" : "ITEM-1", "issued" : { "date-parts" : [ [ "2012" ] ] }, "page" : "228-238", "publisher" : "Academic Press", "title" : "Diversity patterns in Dinaric karst", "type" : "chapter" }, "uris" : [ "http://www.mendeley.com/documents/?uuid=78017fb1-d4d1-3477-9ac7-a3876307b37b" ] } ], "mendeley" : { "formattedCitation" : "(Sket, 2012)", "plainTextFormattedCitation" : "(Sket, 2012)", "previouslyFormattedCitation" : "(Sket, 2012)" }, "properties" : {  }, "schema" : "https://github.com/citation-style-language/schema/raw/master/csl-citation.json" }</w:instrText>
      </w:r>
      <w:r>
        <w:fldChar w:fldCharType="separate"/>
      </w:r>
      <w:r>
        <w:rPr>
          <w:lang w:val="en-US"/>
        </w:rPr>
        <w:t>Sket, 2012</w:t>
      </w:r>
      <w:r w:rsidR="008D33B0">
        <w:rPr>
          <w:lang w:val="en-US"/>
        </w:rPr>
        <w:t>b</w:t>
      </w:r>
      <w:r>
        <w:rPr>
          <w:lang w:val="en-US"/>
        </w:rPr>
        <w:t>)</w:t>
      </w:r>
      <w:r>
        <w:fldChar w:fldCharType="end"/>
      </w:r>
      <w:r>
        <w:rPr>
          <w:lang w:val="en-US"/>
        </w:rPr>
        <w:t>. The olm is the largest strictly cave adapted (stygobiont) species in the World (23-25 cm) and, until recently, it</w:t>
      </w:r>
      <w:r>
        <w:rPr>
          <w:rFonts w:cs="Arial"/>
          <w:shd w:val="clear" w:color="auto" w:fill="FFFFFF"/>
          <w:lang w:val="en-US"/>
        </w:rPr>
        <w:t xml:space="preserve"> was the only</w:t>
      </w:r>
      <w:r>
        <w:rPr>
          <w:rStyle w:val="apple-converted-space"/>
          <w:rFonts w:cs="Arial"/>
          <w:shd w:val="clear" w:color="auto" w:fill="FFFFFF"/>
          <w:lang w:val="en-US"/>
        </w:rPr>
        <w:t> </w:t>
      </w:r>
      <w:r>
        <w:rPr>
          <w:rFonts w:cs="Arial"/>
          <w:shd w:val="clear" w:color="auto" w:fill="FFFFFF"/>
          <w:lang w:val="en-US"/>
        </w:rPr>
        <w:t>exclusively cave-dwelling</w:t>
      </w:r>
      <w:r>
        <w:rPr>
          <w:rStyle w:val="apple-converted-space"/>
          <w:rFonts w:cs="Arial"/>
          <w:shd w:val="clear" w:color="auto" w:fill="FFFFFF"/>
          <w:lang w:val="en-US"/>
        </w:rPr>
        <w:t> </w:t>
      </w:r>
      <w:r>
        <w:rPr>
          <w:rFonts w:cs="Arial"/>
          <w:shd w:val="clear" w:color="auto" w:fill="FFFFFF"/>
          <w:lang w:val="en-US"/>
        </w:rPr>
        <w:t>vertebrate</w:t>
      </w:r>
      <w:r>
        <w:rPr>
          <w:rStyle w:val="apple-converted-space"/>
          <w:rFonts w:cs="Arial"/>
          <w:shd w:val="clear" w:color="auto" w:fill="FFFFFF"/>
          <w:lang w:val="en-US"/>
        </w:rPr>
        <w:t> </w:t>
      </w:r>
      <w:r>
        <w:rPr>
          <w:rFonts w:cs="Arial"/>
          <w:shd w:val="clear" w:color="auto" w:fill="FFFFFF"/>
          <w:lang w:val="en-US"/>
        </w:rPr>
        <w:t xml:space="preserve">species found in Europe. </w:t>
      </w:r>
      <w:r>
        <w:rPr>
          <w:lang w:val="en-CA"/>
        </w:rPr>
        <w:t>Then, in 2012 the first cave loach (</w:t>
      </w:r>
      <w:r>
        <w:rPr>
          <w:i/>
          <w:lang w:val="en-CA"/>
        </w:rPr>
        <w:t>Cobitis damlae</w:t>
      </w:r>
      <w:r>
        <w:rPr>
          <w:lang w:val="en-CA"/>
        </w:rPr>
        <w:t>), was discovered in the Dalaman river drainage which flows into the karstic plain of western Turkey</w:t>
      </w:r>
      <w:r>
        <w:rPr>
          <w:lang w:val="en-US"/>
        </w:rPr>
        <w:t xml:space="preserve"> </w:t>
      </w:r>
      <w:r>
        <w:fldChar w:fldCharType="begin" w:fldLock="1"/>
      </w:r>
      <w:r>
        <w:rPr>
          <w:lang w:val="en-US"/>
        </w:rPr>
        <w:instrText>ADDIN CSL_CITATION { "citationItems" : [ { "id" : "ITEM-1", "itemData" : { "abstract" : "The first new cave loach, Cobitis damlae, is caught from the Dalaman river drainage which is flowing in to the karstic plain of Western Turkey. There are caves, Kelo\u011flan and Aslanini I and II in Dodurgalar province, con- nected with Dalaman river drainage c.a. 30 km. north of the catchment area. The new species probably passed through the surface water because of a heavy rain a week before we caught it. Cobitis damlae differs from its congeners by its mouth structure, fin rays formula, body without pigment, vestigial eyes.", "author" : [ { "dropping-particle" : "", "family" : "Erkakan", "given" : "F.", "non-dropping-particle" : "", "parse-names" : false, "suffix" : "" }, { "dropping-particle" : "", "family" : "Ozdemir", "given" : "F.", "non-dropping-particle" : "", "parse-names" : false, "suffix" : "" } ], "id" : "ITEM-1", "issue" : "3", "issued" : { "date-parts" : [ [ "2012" ] ] }, "page" : "219-225", "title" : "The first new cave fish species, Cobitis damlae (Teleostei: Cobitidae) from Turkey", "type" : "article-journal", "volume" : "40" }, "uris" : [ "http://www.mendeley.com/documents/?uuid=02bd92c3-e7f2-4179-a8e9-6436446625e0" ] } ], "mendeley" : { "formattedCitation" : "(Erkakan &amp; Ozdemir, 2012)", "plainTextFormattedCitation" : "(Erkakan &amp; Ozdemir, 2012)", "previouslyFormattedCitation" : "(Erkakan &amp; Ozdemir, 2012)" }, "properties" : {  }, "schema" : "https://github.com/citation-style-language/schema/raw/master/csl-citation.json" }</w:instrText>
      </w:r>
      <w:r>
        <w:fldChar w:fldCharType="separate"/>
      </w:r>
      <w:r>
        <w:rPr>
          <w:lang w:val="en-US"/>
        </w:rPr>
        <w:t>(Erkakan &amp; Ozdemir, 2012)</w:t>
      </w:r>
      <w:r>
        <w:fldChar w:fldCharType="end"/>
      </w:r>
      <w:r>
        <w:rPr>
          <w:lang w:val="en-US"/>
        </w:rPr>
        <w:t>.</w:t>
      </w:r>
    </w:p>
    <w:p w14:paraId="0CF19A29" w14:textId="2B571F9B" w:rsidR="00E7545F" w:rsidRDefault="00E7545F" w:rsidP="006264A9">
      <w:pPr>
        <w:rPr>
          <w:lang w:val="ru-RU"/>
        </w:rPr>
      </w:pPr>
      <w:r>
        <w:rPr>
          <w:lang w:eastAsia="en-GB"/>
        </w:rPr>
        <w:drawing>
          <wp:inline distT="0" distB="0" distL="0" distR="0" wp14:anchorId="4864587F" wp14:editId="185EE35E">
            <wp:extent cx="5759450" cy="2494280"/>
            <wp:effectExtent l="0" t="0" r="0" b="127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8"/>
                    <a:stretch>
                      <a:fillRect/>
                    </a:stretch>
                  </pic:blipFill>
                  <pic:spPr>
                    <a:xfrm>
                      <a:off x="0" y="0"/>
                      <a:ext cx="5759450" cy="2494280"/>
                    </a:xfrm>
                    <a:prstGeom prst="rect">
                      <a:avLst/>
                    </a:prstGeom>
                  </pic:spPr>
                </pic:pic>
              </a:graphicData>
            </a:graphic>
          </wp:inline>
        </w:drawing>
      </w:r>
    </w:p>
    <w:p w14:paraId="74756F47" w14:textId="77777777" w:rsidR="003531D1" w:rsidRPr="006264A9" w:rsidRDefault="003531D1" w:rsidP="006264A9">
      <w:pPr>
        <w:rPr>
          <w:lang w:val="ru-RU"/>
        </w:rPr>
      </w:pPr>
    </w:p>
    <w:p w14:paraId="5ECD4E33" w14:textId="69825974" w:rsidR="003531D1" w:rsidRPr="003531D1" w:rsidRDefault="003531D1" w:rsidP="003531D1">
      <w:pPr>
        <w:rPr>
          <w:lang w:val="en-US"/>
        </w:rPr>
      </w:pPr>
      <w:r>
        <w:rPr>
          <w:lang w:eastAsia="en-GB"/>
        </w:rPr>
        <w:drawing>
          <wp:inline distT="0" distB="0" distL="0" distR="0" wp14:anchorId="48AEAF1A" wp14:editId="40A2BAD3">
            <wp:extent cx="5759450" cy="4605020"/>
            <wp:effectExtent l="0" t="0" r="0" b="508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9"/>
                    <a:stretch>
                      <a:fillRect/>
                    </a:stretch>
                  </pic:blipFill>
                  <pic:spPr>
                    <a:xfrm>
                      <a:off x="0" y="0"/>
                      <a:ext cx="5759450" cy="4605020"/>
                    </a:xfrm>
                    <a:prstGeom prst="rect">
                      <a:avLst/>
                    </a:prstGeom>
                  </pic:spPr>
                </pic:pic>
              </a:graphicData>
            </a:graphic>
          </wp:inline>
        </w:drawing>
      </w:r>
    </w:p>
    <w:p w14:paraId="028E0516" w14:textId="77777777" w:rsidR="003531D1" w:rsidRDefault="003531D1" w:rsidP="00AE389F">
      <w:pPr>
        <w:snapToGrid w:val="0"/>
        <w:spacing w:after="0"/>
        <w:rPr>
          <w:u w:val="single"/>
          <w:lang w:val="en-US"/>
        </w:rPr>
      </w:pPr>
    </w:p>
    <w:p w14:paraId="22600A81" w14:textId="52397D70" w:rsidR="0048205B" w:rsidRDefault="0048205B" w:rsidP="00AE389F">
      <w:pPr>
        <w:snapToGrid w:val="0"/>
        <w:spacing w:after="0"/>
        <w:rPr>
          <w:u w:val="single"/>
          <w:lang w:val="en-US"/>
        </w:rPr>
      </w:pPr>
      <w:r>
        <w:rPr>
          <w:u w:val="single"/>
          <w:lang w:val="en-US"/>
        </w:rPr>
        <w:t>Impact of direct drivers on subterranean habitats and fauna</w:t>
      </w:r>
    </w:p>
    <w:p w14:paraId="597FC7C9" w14:textId="5B3F2FB3" w:rsidR="0048205B" w:rsidRDefault="0048205B" w:rsidP="00AE389F">
      <w:pPr>
        <w:tabs>
          <w:tab w:val="left" w:pos="0"/>
        </w:tabs>
        <w:snapToGrid w:val="0"/>
        <w:rPr>
          <w:lang w:val="en-CA"/>
        </w:rPr>
      </w:pPr>
      <w:r>
        <w:rPr>
          <w:lang w:val="en-CA"/>
        </w:rPr>
        <w:t xml:space="preserve">In the nineteenth and early twentieth centuries, some animals were caught in large numbers for illegal trading purposes </w:t>
      </w:r>
      <w:r>
        <w:rPr>
          <w:lang w:val="en-CA"/>
        </w:rPr>
        <w:fldChar w:fldCharType="begin" w:fldLock="1"/>
      </w:r>
      <w:r>
        <w:rPr>
          <w:lang w:val="en-CA"/>
        </w:rPr>
        <w:instrText>ADDIN CSL_CITATION { "citationItems" : [ { "id" : "ITEM-1", "itemData" : { "ISBN" : "9780123838322", "author" : [ { "dropping-particle" : "", "family" : "Sket", "given" : "Boris", "non-dropping-particle" : "", "parse-names" : false, "suffix" : "" } ], "container-title" : "Encyclopedia of Caves", "edition" : "2 nd", "editor" : [ { "dropping-particle" : "", "family" : "William B. White David C. Culver", "given" : "", "non-dropping-particle" : "", "parse-names" : false, "suffix" : "" } ], "id" : "ITEM-1", "issued" : { "date-parts" : [ [ "2012" ] ] }, "page" : "228-238", "publisher" : "Academic Press", "title" : "Diversity patterns in Dinaric karst", "type" : "chapter" }, "uris" : [ "http://www.mendeley.com/documents/?uuid=78017fb1-d4d1-3477-9ac7-a3876307b37b" ] } ], "mendeley" : { "formattedCitation" : "(Sket, 2012)", "plainTextFormattedCitation" : "(Sket, 2012)", "previouslyFormattedCitation" : "(Sket, 2012)" }, "properties" : {  }, "schema" : "https://github.com/citation-style-language/schema/raw/master/csl-citation.json" }</w:instrText>
      </w:r>
      <w:r>
        <w:rPr>
          <w:lang w:val="en-CA"/>
        </w:rPr>
        <w:fldChar w:fldCharType="separate"/>
      </w:r>
      <w:r>
        <w:rPr>
          <w:lang w:val="en-CA"/>
        </w:rPr>
        <w:t>(Sket, 2012</w:t>
      </w:r>
      <w:r w:rsidR="008D33B0">
        <w:rPr>
          <w:lang w:val="en-CA"/>
        </w:rPr>
        <w:t>b</w:t>
      </w:r>
      <w:r>
        <w:rPr>
          <w:lang w:val="en-CA"/>
        </w:rPr>
        <w:t>)</w:t>
      </w:r>
      <w:r>
        <w:rPr>
          <w:lang w:val="en-CA"/>
        </w:rPr>
        <w:fldChar w:fldCharType="end"/>
      </w:r>
      <w:r>
        <w:rPr>
          <w:lang w:val="en-CA"/>
        </w:rPr>
        <w:t xml:space="preserve">. The trend of collecting and trading in rare and endangered fauna or even paleontological samples (for example </w:t>
      </w:r>
      <w:r>
        <w:rPr>
          <w:i/>
          <w:lang w:val="en-CA"/>
        </w:rPr>
        <w:t>Ursus speleous</w:t>
      </w:r>
      <w:r>
        <w:rPr>
          <w:lang w:val="en-CA"/>
        </w:rPr>
        <w:t xml:space="preserve">) still persists </w:t>
      </w:r>
      <w:r>
        <w:rPr>
          <w:lang w:val="en-CA"/>
        </w:rPr>
        <w:fldChar w:fldCharType="begin" w:fldLock="1"/>
      </w:r>
      <w:r>
        <w:rPr>
          <w:lang w:val="en-CA"/>
        </w:rPr>
        <w:instrText>ADDIN CSL_CITATION { "citationItems" : [ { "id" : "ITEM-1", "itemData" : { "author" : [ { "dropping-particle" : "", "family" : "Luki\u0107-Bilela", "given" : "L.", "non-dropping-particle" : "", "parse-names" : false, "suffix" : "" }, { "dropping-particle" : "", "family" : "Ozimec", "given" : "R.", "non-dropping-particle" : "", "parse-names" : false, "suffix" : "" }, { "dropping-particle" : "", "family" : "Miculini\u0107", "given" : "K.", "non-dropping-particle" : "", "parse-names" : false, "suffix" : "" }, { "dropping-particle" : "", "family" : "Basara", "given" : "D.", "non-dropping-particle" : "", "parse-names" : false, "suffix" : "" } ], "container-title" : "Natura montenegrina", "id" : "ITEM-1", "issue" : "3", "issued" : { "date-parts" : [ [ "2013" ] ] }, "page" : "1-17", "title" : "A comprehensive valorisation of Megara cave with a view to preservation and protection", "type" : "article-journal", "volume" : "12" }, "uris" : [ "http://www.mendeley.com/documents/?uuid=a112be71-2d30-4b7d-ad9b-01bdbacbb436" ] } ], "mendeley" : { "formattedCitation" : "(Luki\u0107-Bilela, Ozimec, Miculini\u0107, &amp; Basara, 2013)", "plainTextFormattedCitation" : "(Luki\u0107-Bilela, Ozimec, Miculini\u0107, &amp; Basara, 2013)", "previouslyFormattedCitation" : "(Luki\u0107-Bilela, Ozimec, Miculini\u0107, &amp; Basara, 2013)" }, "properties" : {  }, "schema" : "https://github.com/citation-style-language/schema/raw/master/csl-citation.json" }</w:instrText>
      </w:r>
      <w:r>
        <w:rPr>
          <w:lang w:val="en-CA"/>
        </w:rPr>
        <w:fldChar w:fldCharType="separate"/>
      </w:r>
      <w:r>
        <w:rPr>
          <w:lang w:val="en-CA"/>
        </w:rPr>
        <w:t>(Lukić-Bilela</w:t>
      </w:r>
      <w:r w:rsidR="008D33B0">
        <w:rPr>
          <w:i/>
          <w:lang w:val="en-CA"/>
        </w:rPr>
        <w:t xml:space="preserve"> et al.</w:t>
      </w:r>
      <w:r>
        <w:rPr>
          <w:lang w:val="en-CA"/>
        </w:rPr>
        <w:t>, 2013)</w:t>
      </w:r>
      <w:r>
        <w:rPr>
          <w:lang w:val="en-CA"/>
        </w:rPr>
        <w:fldChar w:fldCharType="end"/>
      </w:r>
      <w:r>
        <w:rPr>
          <w:lang w:val="en-CA"/>
        </w:rPr>
        <w:t>.</w:t>
      </w:r>
    </w:p>
    <w:p w14:paraId="16204A75" w14:textId="77777777" w:rsidR="0048205B" w:rsidRDefault="0048205B" w:rsidP="00AE389F">
      <w:pPr>
        <w:snapToGrid w:val="0"/>
        <w:rPr>
          <w:lang w:val="en-US"/>
        </w:rPr>
      </w:pPr>
      <w:r>
        <w:rPr>
          <w:lang w:val="en-US"/>
        </w:rPr>
        <w:t xml:space="preserve">The main threats are habitat loss, water regulation and flooding, dam projects, overextraction, </w:t>
      </w:r>
      <w:r>
        <w:rPr>
          <w:rFonts w:cs="Tahoma"/>
          <w:shd w:val="clear" w:color="auto" w:fill="FEFEFE"/>
          <w:lang w:val="en-US"/>
        </w:rPr>
        <w:t xml:space="preserve">quarries, and </w:t>
      </w:r>
      <w:r>
        <w:rPr>
          <w:lang w:val="en-US"/>
        </w:rPr>
        <w:t>pollution. Moreover, due to a lack of researchspecies are likely being lost before they are even scientifically described.</w:t>
      </w:r>
    </w:p>
    <w:p w14:paraId="6FD51536" w14:textId="6D39F0B6" w:rsidR="0048205B" w:rsidRDefault="0048205B" w:rsidP="00AE389F">
      <w:pPr>
        <w:tabs>
          <w:tab w:val="left" w:pos="0"/>
        </w:tabs>
        <w:snapToGrid w:val="0"/>
        <w:rPr>
          <w:lang w:val="en-US"/>
        </w:rPr>
      </w:pPr>
      <w:r>
        <w:rPr>
          <w:lang w:val="en-CA"/>
        </w:rPr>
        <w:t>Shifts in water level regimes and seasonal cave flooding due mainly to hydropower development pose extreme threats to underground ecosystems</w:t>
      </w:r>
      <w:r>
        <w:rPr>
          <w:lang w:val="en-US"/>
        </w:rPr>
        <w:t xml:space="preserve">. More than 2,700 new hydropower plants are being implemented or planned in the south of Central Europe (area of </w:t>
      </w:r>
      <w:r w:rsidR="00B05608">
        <w:rPr>
          <w:lang w:val="en-US"/>
        </w:rPr>
        <w:t xml:space="preserve">the </w:t>
      </w:r>
      <w:r>
        <w:rPr>
          <w:lang w:val="en-US"/>
        </w:rPr>
        <w:t>Balkan Peninsula) (</w:t>
      </w:r>
      <w:r w:rsidR="00E02367">
        <w:rPr>
          <w:b/>
          <w:lang w:val="en-US"/>
        </w:rPr>
        <w:t>Figure 3.26</w:t>
      </w:r>
      <w:r>
        <w:rPr>
          <w:lang w:val="en-US"/>
        </w:rPr>
        <w:t>).</w:t>
      </w:r>
      <w:r>
        <w:t xml:space="preserve"> </w:t>
      </w:r>
    </w:p>
    <w:p w14:paraId="5C9BA6FC" w14:textId="69986D7E" w:rsidR="0048205B" w:rsidRDefault="0048205B" w:rsidP="00AE389F">
      <w:pPr>
        <w:tabs>
          <w:tab w:val="left" w:pos="0"/>
        </w:tabs>
        <w:snapToGrid w:val="0"/>
        <w:rPr>
          <w:lang w:val="en-US"/>
        </w:rPr>
      </w:pPr>
      <w:r>
        <w:rPr>
          <w:lang w:val="en-US"/>
        </w:rPr>
        <w:t xml:space="preserve">Above-ground pollution was reported to </w:t>
      </w:r>
      <w:r>
        <w:rPr>
          <w:lang w:val="en-CA"/>
        </w:rPr>
        <w:t>seeps</w:t>
      </w:r>
      <w:r>
        <w:rPr>
          <w:lang w:val="en-US"/>
        </w:rPr>
        <w:t xml:space="preserve"> directly into the subterranean habitats and destroys unique biodiversity </w:t>
      </w:r>
      <w:r>
        <w:fldChar w:fldCharType="begin" w:fldLock="1"/>
      </w:r>
      <w:r>
        <w:rPr>
          <w:lang w:val="en-US"/>
        </w:rPr>
        <w:instrText>ADDIN CSL_CITATION { "citationItems" : [ { "id" : "ITEM-1", "itemData" : { "author" : [ { "dropping-particle" : "", "family" : "Slingenberg", "given" : "Allister", "non-dropping-particle" : "", "parse-names" : false, "suffix" : "" }, { "dropping-particle" : "", "family" : "Braat", "given" : "Leon", "non-dropping-particle" : "", "parse-names" : false, "suffix" : "" }, { "dropping-particle" : "Van Der", "family" : "Windt", "given" : "Henny", "non-dropping-particle" : "", "parse-names" : false, "suffix" : "" }, { "dropping-particle" : "", "family" : "Rademaekers", "given" : "Koen", "non-dropping-particle" : "", "parse-names" : false, "suffix" : "" }, { "dropping-particle" : "", "family" : "Eichler", "given" : "Lisa", "non-dropping-particle" : "", "parse-names" : false, "suffix" : "" }, { "dropping-particle" : "", "family" : "Turner", "given" : "Kerry", "non-dropping-particle" : "", "parse-names" : false, "suffix" : "" } ], "id" : "ITEM-1", "issue" : "October", "issued" : { "date-parts" : [ [ "2009" ] ] }, "page" : "1-206", "title" : "Study on understanding the causes of biodiversity loss and the policy assessment framework", "type" : "article-journal" }, "uris" : [ "http://www.mendeley.com/documents/?uuid=6e799baf-29a3-3450-b9a8-6ab409b6826a" ] } ], "mendeley" : { "formattedCitation" : "(Slingenberg et al., 2009)", "plainTextFormattedCitation" : "(Slingenberg et al., 2009)", "previouslyFormattedCitation" : "(Slingenberg et al., 2009)" }, "properties" : {  }, "schema" : "https://github.com/citation-style-language/schema/raw/master/csl-citation.json" }</w:instrText>
      </w:r>
      <w:r>
        <w:fldChar w:fldCharType="separate"/>
      </w:r>
      <w:r>
        <w:rPr>
          <w:lang w:val="en-US"/>
        </w:rPr>
        <w:t>(Danielopol</w:t>
      </w:r>
      <w:r w:rsidR="008D33B0">
        <w:rPr>
          <w:i/>
          <w:lang w:val="en-US"/>
        </w:rPr>
        <w:t xml:space="preserve"> et al.</w:t>
      </w:r>
      <w:r>
        <w:rPr>
          <w:lang w:val="en-US"/>
        </w:rPr>
        <w:t xml:space="preserve">, 2003; Slingenberg </w:t>
      </w:r>
      <w:r w:rsidR="00301BD0" w:rsidRPr="00301BD0">
        <w:rPr>
          <w:i/>
          <w:lang w:val="en-US"/>
        </w:rPr>
        <w:t>et al.</w:t>
      </w:r>
      <w:r>
        <w:rPr>
          <w:lang w:val="en-US"/>
        </w:rPr>
        <w:t>, 2009</w:t>
      </w:r>
      <w:r>
        <w:fldChar w:fldCharType="end"/>
      </w:r>
      <w:r>
        <w:fldChar w:fldCharType="begin" w:fldLock="1"/>
      </w:r>
      <w:r>
        <w:rPr>
          <w:lang w:val="en-US"/>
        </w:rPr>
        <w:instrText>ADDIN CSL_CITATION { "citationItems" : [ { "id" : "ITEM-1", "itemData" : { "DOI" : "10.1017/S0376892903000", "ISBN" : "0376-8929 %[ 2003", "ISSN" : "03768929", "abstract" : "Ecological and socioeconomic aspects of subterranean hydrosystems have changed during the past 40\u201350 years. The major environmental pressures (mainly anthropogenic ones) impact the quantity and quality of groundwater resources and the state of subsurface ecosystems, and it is expected that the environmental pressures on groundwater will continue, at least until 2025, unless new environmental policies change this state of affairs. The world demographic increase and the general rise of water demand constitute one of the major environmental pressures on groundwater ecosystems especially in less developed countries in Africa, Asia and South America. Specific human activities leading to the depletion of groundwater reserves include agricultural practices, landscape alteration, urbanization demand for domestic and public drinking water, various industrial activities such as thermoelectric production and mining, and the rise of tourism in coastal areas. Climate change is contributing to the water crisis too, especially in areas with arid climate and/or in some humid monsoonal countries. The overload of aquifers with pollutants derived from agriculture (fertilizers and pesticides), from industry (release of hydrocarbon chemicals, especially spills), from waste and industrial waters, from domestic and industrial landfills, from the infiltration of pollutants from surface and from the intrusion of saline water affect groundwater quality. The dangerous increase in contaminated subsurface sites with chemicals and microbial pathogens brings with it health risks to humans. Changes of redox condition in groundwater zones, changes of biological diversity, vegetation changes with modification of agriculture practices and impacts at the biosphere scale, such as the increase in the concentration of nitrous oxides in the atmosphere, all impact groundwater ecosystems. Groundwater ecosystems must be better investigated and understood. Economic, social and ecological lines of thinking have to be combined in order to achieve meaningful policies for the sustainable development of groundwater reserves and for the protection of subsurface ecosystems. Practical measures and ideas for the development of policies up to the 2025 time-horizon should improve the sustain- able usage of the world\u2019s groundwater resources.", "author" : [ { "dropping-particle" : "", "family" : "Danielopol", "given" : "DanL.", "non-dropping-particle" : "", "parse-names" : false, "suffix" : "" }, { "dropping-particle" : "", "family" : "Griebler", "given" : "Christian", "non-dropping-particle" : "", "parse-names" : false, "suffix" : "" }, { "dropping-particle" : "", "family" : "Gunatilaka", "given" : "Amara", "non-dropping-particle" : "", "parse-names" : false, "suffix" : "" }, { "dropping-particle" : "", "family" : "Notenboom", "given" : "Jos", "non-dropping-particle" : "", "parse-names" : false, "suffix" : "" } ], "container-title" : "Environmental Conservation", "id" : "ITEM-1", "issue" : "2", "issued" : { "date-parts" : [ [ "2003" ] ] }, "page" : "1-27", "title" : "Present state and future prospects for groundwater ecosystems", "type" : "article-journal", "volume" : "30" }, "uris" : [ "http://www.mendeley.com/documents/?uuid=181ae08c-0e77-4c6b-b638-676b6ffb1af1" ] } ], "mendeley" : { "formattedCitation" : "(Danielopol, Griebler, Gunatilaka, &amp; Notenboom, 2003)", "plainTextFormattedCitation" : "(Danielopol, Griebler, Gunatilaka, &amp; Notenboom, 2003)", "previouslyFormattedCitation" : "(Danielopol, Griebler, Gunatilaka, &amp; Notenboom, 2003)" }, "properties" : {  }, "schema" : "https://github.com/citation-style-language/schema/raw/master/csl-citation.json" }</w:instrText>
      </w:r>
      <w:r>
        <w:fldChar w:fldCharType="separate"/>
      </w:r>
      <w:r>
        <w:rPr>
          <w:lang w:val="en-US"/>
        </w:rPr>
        <w:t>)</w:t>
      </w:r>
      <w:r>
        <w:fldChar w:fldCharType="end"/>
      </w:r>
      <w:r>
        <w:rPr>
          <w:lang w:val="en-US"/>
        </w:rPr>
        <w:t>.</w:t>
      </w:r>
    </w:p>
    <w:p w14:paraId="5A6200D0" w14:textId="77777777" w:rsidR="0048205B" w:rsidRDefault="0048205B" w:rsidP="00AE389F">
      <w:pPr>
        <w:tabs>
          <w:tab w:val="left" w:pos="0"/>
        </w:tabs>
        <w:snapToGrid w:val="0"/>
        <w:rPr>
          <w:lang w:val="en-US"/>
        </w:rPr>
      </w:pPr>
      <w:r>
        <w:rPr>
          <w:lang w:val="en-CA"/>
        </w:rPr>
        <w:t>Climate change impacts these</w:t>
      </w:r>
      <w:r>
        <w:rPr>
          <w:lang w:val="en-US"/>
        </w:rPr>
        <w:t xml:space="preserve"> fragile ecosystems through reduction of water in aquifers and lack of seasonal flooding </w:t>
      </w:r>
      <w:r>
        <w:fldChar w:fldCharType="begin" w:fldLock="1"/>
      </w:r>
      <w:r>
        <w:rPr>
          <w:lang w:val="en-US"/>
        </w:rPr>
        <w:instrText>ADDIN CSL_CITATION { "citationItems" : [ { "id" : "ITEM-1", "itemData" : { "author" : [ { "dropping-particle" : "", "family" : "Hunkeler", "given" : "P.", "non-dropping-particle" : "", "parse-names" : false, "suffix" : "" } ], "container-title" : "Report of the on-the-spot appraisal (5-6 June 2007)", "id" : "ITEM-1", "issued" : { "date-parts" : [ [ "2007" ] ] }, "publisher-place" : "Strasbourg, France", "title" : "Standing Committee 27th meeting Report for On-the-spot appraisal Construction of the Hydro-electric Power Station Lesce on the Dobra River (Croatia)", "type" : "paper-conference" }, "uris" : [ "http://www.mendeley.com/documents/?uuid=a0fd9a69-46ce-4125-8464-1fc56aacc5be" ] } ], "mendeley" : { "formattedCitation" : "(Hunkeler, 2007)", "plainTextFormattedCitation" : "(Hunkeler, 2007)", "previouslyFormattedCitation" : "(Hunkeler, 2007)" }, "properties" : {  }, "schema" : "https://github.com/citation-style-language/schema/raw/master/csl-citation.json" }</w:instrText>
      </w:r>
      <w:r>
        <w:fldChar w:fldCharType="separate"/>
      </w:r>
      <w:r>
        <w:rPr>
          <w:lang w:val="en-US"/>
        </w:rPr>
        <w:t>(Hunkeler, 2007)</w:t>
      </w:r>
      <w:r>
        <w:fldChar w:fldCharType="end"/>
      </w:r>
      <w:r w:rsidRPr="0057115A">
        <w:t>.</w:t>
      </w:r>
      <w:r>
        <w:t xml:space="preserve"> </w:t>
      </w:r>
      <w:r>
        <w:rPr>
          <w:lang w:val="en-US"/>
        </w:rPr>
        <w:t xml:space="preserve">Cave temperature are generally strictly connected with the external climate </w:t>
      </w:r>
      <w:r>
        <w:fldChar w:fldCharType="begin" w:fldLock="1"/>
      </w:r>
      <w:r>
        <w:rPr>
          <w:lang w:val="en-US"/>
        </w:rPr>
        <w:instrText>ADDIN CSL_CITATION { "citationItems" : [ { "id" : "ITEM-1", "itemData" : { "DOI" : "10.5038/1827-806X.33.1.10", "ISSN" : "0392-6672", "abstract" : "The physical processes that establish the cave temperature are briefly discussed, show- ing that cave temperature is generally strictly connected with the external climate. The Global Climatic changes can then influence also the underground climate. It is shown that the mountain thermal inertia causes a delay between the two climates and then a ther- mal unbalance between the cave and the atmosphere. As a consequence there is a net energy flux from the atmosphere to the mountain, larger than the geothermal one, which is deposited mainly in the epidermal parts of caves.", "author" : [ { "dropping-particle" : "", "family" : "Badino", "given" : "Giovanni", "non-dropping-particle" : "", "parse-names" : false, "suffix" : "" } ], "container-title" : "International Journal of Speleology", "id" : "ITEM-1", "issued" : { "date-parts" : [ [ "2004" ] ] }, "page" : "103-113", "title" : "Cave temperatures and global climatic change", "type" : "article-journal", "volume" : "33" }, "uris" : [ "http://www.mendeley.com/documents/?uuid=215a8d2b-0b46-432a-b0d8-fc794717b5d7" ] } ], "mendeley" : { "formattedCitation" : "(Badino, 2004)", "plainTextFormattedCitation" : "(Badino, 2004)", "previouslyFormattedCitation" : "(Badino, 2004)" }, "properties" : {  }, "schema" : "https://github.com/citation-style-language/schema/raw/master/csl-citation.json" }</w:instrText>
      </w:r>
      <w:r>
        <w:fldChar w:fldCharType="separate"/>
      </w:r>
      <w:r>
        <w:rPr>
          <w:lang w:val="en-US"/>
        </w:rPr>
        <w:t>(Badino, 2004)</w:t>
      </w:r>
      <w:r>
        <w:fldChar w:fldCharType="end"/>
      </w:r>
      <w:r w:rsidRPr="0057115A">
        <w:t xml:space="preserve"> </w:t>
      </w:r>
      <w:r>
        <w:rPr>
          <w:lang w:val="en-US"/>
        </w:rPr>
        <w:t>and thus increase.</w:t>
      </w:r>
    </w:p>
    <w:p w14:paraId="7CC621A5" w14:textId="359EE6A8" w:rsidR="0048205B" w:rsidRDefault="0048205B" w:rsidP="00AE389F">
      <w:pPr>
        <w:rPr>
          <w:lang w:val="en-US"/>
        </w:rPr>
      </w:pPr>
      <w:r>
        <w:rPr>
          <w:lang w:val="en-US"/>
        </w:rPr>
        <w:t xml:space="preserve">Subterranean ecosystems are generally extremely oligotrophic habitats, receiving very little degradable organic matter from the surface. Conversely, anthropogenic impacts on underground ecosystems (for example from intensive tourism and recreational caving) cause important alterations </w:t>
      </w:r>
      <w:r>
        <w:rPr>
          <w:lang w:val="en-US"/>
        </w:rPr>
        <w:lastRenderedPageBreak/>
        <w:t xml:space="preserve">to the whole subterranean environment. In particular, artificial lighting systems in show caves support the growth of autotrophic organisms (the so-called </w:t>
      </w:r>
      <w:r>
        <w:rPr>
          <w:i/>
          <w:lang w:val="en-US"/>
        </w:rPr>
        <w:t>lampenflora</w:t>
      </w:r>
      <w:r>
        <w:rPr>
          <w:lang w:val="en-US"/>
        </w:rPr>
        <w:t xml:space="preserve">), mainly composed of cyanobacteria, diatoms, chlorophytes and mosses </w:t>
      </w:r>
      <w:r>
        <w:fldChar w:fldCharType="begin" w:fldLock="1"/>
      </w:r>
      <w:r>
        <w:rPr>
          <w:lang w:val="en-US"/>
        </w:rPr>
        <w:instrText>ADDIN CSL_CITATION { "citationItems" : [ { "id" : "ITEM-1", "itemData" : { "ISSN" : "10906924", "abstract" : "Karst caves are unique natural features and habitats where specialized organisms live. Some caves are also important as cultural heritage sites. In recent decades, many caves have experienced intensified tourist visits. To attract visitors, artificial illumination was installed that changed conditions in the caves. As a result, communities of organisms called lampenflora develop in close and remote proximity to lights. These phototrophic organisms are inappropriate from an aesthetic point of view and cause the degradation of colonized substrata, which is a particular problem in caves with prehistoric art. Key factors that allow lampenflora to grow are light and moisture. Illuminated spots in caves can be quickly colonized by algae, some of which have broad tolerances for different substrata. Several phototrophs can survive in caves even at photon flux densities lower than the photosynthetic compensation point. In this paper, the pros and cons of physical, chemical, and biological methods to control phototrophic growth are reviewed and discussed. Experiences in show caves can be helpfulin controlling undesirable algal growth in other environments.", "author" : [ { "dropping-particle" : "", "family" : "Mulec", "given" : "J.", "non-dropping-particle" : "", "parse-names" : false, "suffix" : "" }, { "dropping-particle" : "", "family" : "Kosi", "given" : "G.", "non-dropping-particle" : "", "parse-names" : false, "suffix" : "" } ], "container-title" : "Journal of Cave and Karst Studies", "id" : "ITEM-1", "issue" : "2", "issued" : { "date-parts" : [ [ "2009" ] ] }, "page" : "109-115", "title" : "Lampenflora algae and methods of growth control", "type" : "article-journal", "volume" : "71" }, "uris" : [ "http://www.mendeley.com/documents/?uuid=0bbabb82-4f49-4913-9873-849229502193" ] } ], "mendeley" : { "formattedCitation" : "(Mulec &amp; Kosi, 2009)", "plainTextFormattedCitation" : "(Mulec &amp; Kosi, 2009)", "previouslyFormattedCitation" : "(Mulec &amp; Kosi, 2009)" }, "properties" : {  }, "schema" : "https://github.com/citation-style-language/schema/raw/master/csl-citation.json" }</w:instrText>
      </w:r>
      <w:r>
        <w:fldChar w:fldCharType="separate"/>
      </w:r>
      <w:r>
        <w:rPr>
          <w:lang w:val="en-US"/>
        </w:rPr>
        <w:t>(Mulec &amp; Kosi, 2009</w:t>
      </w:r>
      <w:r w:rsidR="00C61687">
        <w:rPr>
          <w:lang w:val="en-US"/>
        </w:rPr>
        <w:t>;</w:t>
      </w:r>
      <w:r>
        <w:fldChar w:fldCharType="end"/>
      </w:r>
      <w:r>
        <w:fldChar w:fldCharType="begin" w:fldLock="1"/>
      </w:r>
      <w:r>
        <w:rPr>
          <w:lang w:val="en-US"/>
        </w:rPr>
        <w:instrText>ADDIN CSL_CITATION { "citationItems" : [ { "id" : "ITEM-1", "itemData" : { "DOI" : "10.5038/1827-806X.43.3.1", "ISSN" : "1827806X", "abstract" : "In scarcity of light and primary producers, subterranean ecosystems are generally extremely oligotrophic habitats, receiving poor supplies of degradable organic matter from the surface. Human direct impacts on cave ecosystems mainly derive from intensive tourism and recreational caving, causing important alterations to the whole subterranean environment. In particular, artificial lighting systems in show caves support the growth of autotrophic organisms (the so-called lampenflora), mainly composed of cyanobacteria, diatoms, chlorophytes, mosses and ferns producing exocellular polymeric substances (EPSs) made of polysaccharides, proteins, lipids and nucleic acids. This anionic EPSs matrix mediates to the intercellular communications and participates to the chemical exchanges with the substratum, inducing the adsorption of cations and dissolved organic molecules from the cave formations (speleothems). Coupled with the metabolic activities of heterotrophic microorganisms colonising such layer (biofilm), this phenomenon may lead to the corrosion of the mineral surfaces. In this review, we investigate the formation of biofilms, especially of diatomdominated ones, as a consequence of artificial lighting and its impacts on speleothems. Whenever light reaches the subterranean habitat (both artificially and naturally) a relative high number of species of diatoms may indeed colonise it. Cave entrances, artificially illuminated walls and speleothems inside the cave are generally the preferred substrates. This review focuses on the diatom flora colonising subterranean habitats, summarizing the information contained in all the scientific papers published from 1900 up to date. In this review we provide a complete checklist of the diatom taxa recorded in subterranean habitats, including a total of 363 taxa, belonging to 82 genera. The most frequent and abundant species recorded in caves and other low light subterranean habitats are generally aerophilic and cosmopolitan. These are, in order of frequency: Hantzschia amphioxys, Diadesmis contenta, Orthoseira roeseana, Luticola nivalis, Pinnularia borealis, Diadesmis biceps and Luticola mutica. Due to the peculiarity of the subterranean habitats, the record of rare or new species is relatively common. The most important environmental factors driving species composition and morphological modifications observed in subterranean populations are analysed throughout the text and tables. In addition, suggestions to prevent and r\u2026", "author" : [ { "dropping-particle" : "", "family" : "Falasco", "given" : "E.", "non-dropping-particle" : "", "parse-names" : false, "suffix" : "" }, { "dropping-particle" : "", "family" : "Ector", "given" : "L.", "non-dropping-particle" : "", "parse-names" : false, "suffix" : "" }, { "dropping-particle" : "", "family" : "Isaia", "given" : "M.", "non-dropping-particle" : "", "parse-names" : false, "suffix" : "" }, { "dropping-particle" : "", "family" : "Wetzel", "given" : "C. E.", "non-dropping-particle" : "", "parse-names" : false, "suffix" : "" }, { "dropping-particle" : "", "family" : "Hoffmann", "given" : "L.", "non-dropping-particle" : "", "parse-names" : false, "suffix" : "" }, { "dropping-particle" : "", "family" : "Bona", "given" : "F.", "non-dropping-particle" : "", "parse-names" : false, "suffix" : "" } ], "container-title" : "International Journal of Speleology", "id" : "ITEM-1", "issue" : "3", "issued" : { "date-parts" : [ [ "2014" ] ] }, "page" : "231-251", "title" : "Diatom flora in subterranean ecosystems: A review", "type" : "article-journal", "volume" : "43" }, "uris" : [ "http://www.mendeley.com/documents/?uuid=c934657e-571f-4051-a395-d8fcfb57f6f4" ] } ], "mendeley" : { "formattedCitation" : "(Falasco et al., 2014)", "plainTextFormattedCitation" : "(Falasco et al., 2014)", "previouslyFormattedCitation" : "(Falasco et al., 2014)" }, "properties" : {  }, "schema" : "https://github.com/citation-style-language/schema/raw/master/csl-citation.json" }</w:instrText>
      </w:r>
      <w:r>
        <w:fldChar w:fldCharType="separate"/>
      </w:r>
      <w:r w:rsidR="00C61687">
        <w:rPr>
          <w:lang w:val="en-US"/>
        </w:rPr>
        <w:t xml:space="preserve"> </w:t>
      </w:r>
      <w:r>
        <w:rPr>
          <w:lang w:val="en-US"/>
        </w:rPr>
        <w:t xml:space="preserve">Falasco </w:t>
      </w:r>
      <w:r w:rsidR="00301BD0" w:rsidRPr="00301BD0">
        <w:rPr>
          <w:i/>
          <w:lang w:val="en-US"/>
        </w:rPr>
        <w:t>et al.</w:t>
      </w:r>
      <w:r>
        <w:rPr>
          <w:lang w:val="en-US"/>
        </w:rPr>
        <w:t>, 2014)</w:t>
      </w:r>
      <w:r>
        <w:fldChar w:fldCharType="end"/>
      </w:r>
      <w:r>
        <w:rPr>
          <w:lang w:val="en-US"/>
        </w:rPr>
        <w:t xml:space="preserve">. </w:t>
      </w:r>
    </w:p>
    <w:p w14:paraId="5805C155" w14:textId="77777777" w:rsidR="0048205B" w:rsidRDefault="0048205B" w:rsidP="00AE389F">
      <w:pPr>
        <w:spacing w:after="0"/>
      </w:pPr>
    </w:p>
    <w:p w14:paraId="6FD6C699" w14:textId="3FF332F4" w:rsidR="0048205B" w:rsidRDefault="0048205B" w:rsidP="001F0516">
      <w:pPr>
        <w:pStyle w:val="Heading4"/>
      </w:pPr>
      <w:bookmarkStart w:id="976" w:name="_Toc519504531"/>
      <w:r w:rsidRPr="0046771E">
        <w:t xml:space="preserve">Progress towards Multilateral Environmental Agreements </w:t>
      </w:r>
      <w:r w:rsidR="00217C53">
        <w:t>for terrestrial e</w:t>
      </w:r>
      <w:r w:rsidRPr="00217C53">
        <w:t>cosystems</w:t>
      </w:r>
      <w:bookmarkEnd w:id="976"/>
    </w:p>
    <w:p w14:paraId="1D8DCAEE" w14:textId="77777777" w:rsidR="0048205B" w:rsidRDefault="0048205B" w:rsidP="00AE389F">
      <w:pPr>
        <w:spacing w:line="240" w:lineRule="auto"/>
        <w:rPr>
          <w:rFonts w:eastAsia="MS Gothic" w:cs="Times New Roman"/>
          <w:iCs/>
          <w:u w:val="single"/>
          <w:lang w:val="en-CA"/>
        </w:rPr>
      </w:pPr>
      <w:r w:rsidRPr="00160462">
        <w:rPr>
          <w:rFonts w:eastAsia="MS Gothic" w:cs="Times New Roman"/>
          <w:bCs/>
          <w:iCs/>
          <w:u w:val="single"/>
        </w:rPr>
        <w:t xml:space="preserve">European Union </w:t>
      </w:r>
      <w:r>
        <w:rPr>
          <w:rFonts w:eastAsia="MS Gothic" w:cs="Times New Roman"/>
          <w:iCs/>
          <w:u w:val="single"/>
          <w:lang w:val="en-CA"/>
        </w:rPr>
        <w:t>Biodiversity Strategy</w:t>
      </w:r>
    </w:p>
    <w:p w14:paraId="63AEBCF0" w14:textId="18CC5449" w:rsidR="0048205B" w:rsidRPr="00BA0F1F" w:rsidRDefault="0048205B" w:rsidP="00AE389F">
      <w:pPr>
        <w:rPr>
          <w:lang w:val="en-US"/>
        </w:rPr>
      </w:pPr>
      <w:r w:rsidRPr="00BA0F1F">
        <w:rPr>
          <w:lang w:val="en-US"/>
        </w:rPr>
        <w:t xml:space="preserve">The </w:t>
      </w:r>
      <w:r w:rsidRPr="00160462">
        <w:rPr>
          <w:bCs/>
        </w:rPr>
        <w:t xml:space="preserve">European Union </w:t>
      </w:r>
      <w:r w:rsidRPr="00BA0F1F">
        <w:rPr>
          <w:lang w:val="en-US"/>
        </w:rPr>
        <w:t xml:space="preserve">Biodiversity Strategy Target 1 “Fully implement the Birds and Habitats Directives” and Target 2 </w:t>
      </w:r>
      <w:r w:rsidR="007931ED">
        <w:rPr>
          <w:lang w:val="en-US"/>
        </w:rPr>
        <w:t>“</w:t>
      </w:r>
      <w:r w:rsidRPr="00BA0F1F">
        <w:rPr>
          <w:lang w:val="en-US"/>
        </w:rPr>
        <w:t xml:space="preserve">Maintain and restore ecosystems and their services” define actions to ensure habitats and ecosystems protection. According to the 2015 mid-term review of the implementation of the Strategy by the European Environment Agency progress toward these targets is insufficient: </w:t>
      </w:r>
      <w:r w:rsidRPr="008A76BE">
        <w:rPr>
          <w:rFonts w:cstheme="minorHAnsi"/>
          <w:color w:val="000000" w:themeColor="text1"/>
        </w:rPr>
        <w:t xml:space="preserve">15.6% of terrestrial habitat assessments in the period 2007-2012 had favourable conservation status; 3.3% had unfavourable, but improving trends; 36.7% had unfavourable, but stable trends; 28,8% had unfavourable and declining trends; </w:t>
      </w:r>
      <w:r w:rsidRPr="004A7961">
        <w:rPr>
          <w:lang w:val="en-US"/>
        </w:rPr>
        <w:t>11.2% had unfavo</w:t>
      </w:r>
      <w:r w:rsidR="004857E6">
        <w:rPr>
          <w:lang w:val="en-US"/>
        </w:rPr>
        <w:t>u</w:t>
      </w:r>
      <w:r w:rsidRPr="004A7961">
        <w:rPr>
          <w:lang w:val="en-US"/>
        </w:rPr>
        <w:t xml:space="preserve">rable status with unknown trend relative </w:t>
      </w:r>
      <w:r w:rsidRPr="008A76BE">
        <w:rPr>
          <w:rFonts w:cstheme="minorHAnsi"/>
          <w:color w:val="000000" w:themeColor="text1"/>
        </w:rPr>
        <w:t xml:space="preserve">to the period 2001-2006 </w:t>
      </w:r>
      <w:r w:rsidRPr="004A7961">
        <w:rPr>
          <w:lang w:val="en-US"/>
        </w:rPr>
        <w:t>and 4.3% have unknown status</w:t>
      </w:r>
      <w:r>
        <w:rPr>
          <w:rFonts w:cstheme="minorHAnsi"/>
          <w:color w:val="000000" w:themeColor="text1"/>
          <w:lang w:val="en-US"/>
        </w:rPr>
        <w:t xml:space="preserve"> </w:t>
      </w:r>
      <w:r w:rsidRPr="00BA0F1F">
        <w:rPr>
          <w:lang w:val="en-US"/>
        </w:rPr>
        <w:t>(</w:t>
      </w:r>
      <w:r w:rsidR="00D35437">
        <w:rPr>
          <w:lang w:val="en-US"/>
        </w:rPr>
        <w:t>EEA</w:t>
      </w:r>
      <w:r w:rsidRPr="00FC4200">
        <w:rPr>
          <w:lang w:val="en-US"/>
        </w:rPr>
        <w:t>, 2015</w:t>
      </w:r>
      <w:r w:rsidR="00D35437">
        <w:rPr>
          <w:lang w:val="en-US"/>
        </w:rPr>
        <w:t>d</w:t>
      </w:r>
      <w:r w:rsidRPr="00BA0F1F">
        <w:rPr>
          <w:lang w:val="en-US"/>
        </w:rPr>
        <w:t xml:space="preserve">). </w:t>
      </w:r>
    </w:p>
    <w:p w14:paraId="41933108" w14:textId="77777777" w:rsidR="0048205B" w:rsidRPr="00BA0F1F" w:rsidRDefault="0048205B" w:rsidP="00AE389F">
      <w:pPr>
        <w:rPr>
          <w:lang w:val="en-US"/>
        </w:rPr>
      </w:pPr>
      <w:r w:rsidRPr="00BA0F1F">
        <w:rPr>
          <w:lang w:val="en-US"/>
        </w:rPr>
        <w:t>At the same time the network of Natura 2000 sites has progressed and is largely completed for terrestrial habitats, since 2010 it has grown by 1,4% and in 2015 covered 18,1% of land</w:t>
      </w:r>
      <w:r>
        <w:rPr>
          <w:lang w:val="en-US"/>
        </w:rPr>
        <w:t xml:space="preserve"> in the </w:t>
      </w:r>
      <w:r w:rsidRPr="00160462">
        <w:rPr>
          <w:bCs/>
        </w:rPr>
        <w:t>European Union</w:t>
      </w:r>
      <w:r w:rsidRPr="00BA0F1F">
        <w:rPr>
          <w:lang w:val="en-US"/>
        </w:rPr>
        <w:t xml:space="preserve">. Overall, the </w:t>
      </w:r>
      <w:r w:rsidRPr="00160462">
        <w:rPr>
          <w:bCs/>
        </w:rPr>
        <w:t xml:space="preserve">European Union </w:t>
      </w:r>
      <w:r>
        <w:rPr>
          <w:lang w:val="en-US"/>
        </w:rPr>
        <w:t>b</w:t>
      </w:r>
      <w:r w:rsidRPr="00BA0F1F">
        <w:rPr>
          <w:lang w:val="en-US"/>
        </w:rPr>
        <w:t>iodiversity targets 1 and 2 will not to be fully met by 2020 should the rate of progress not improve.</w:t>
      </w:r>
    </w:p>
    <w:p w14:paraId="46CCE4AF" w14:textId="77777777" w:rsidR="0048205B" w:rsidRDefault="0048205B" w:rsidP="00AE389F">
      <w:pPr>
        <w:autoSpaceDE w:val="0"/>
        <w:autoSpaceDN w:val="0"/>
        <w:adjustRightInd w:val="0"/>
        <w:spacing w:after="0" w:line="240" w:lineRule="auto"/>
        <w:rPr>
          <w:rFonts w:eastAsia="Calibri" w:cs="Times New Roman"/>
          <w:lang w:val="en-CA"/>
        </w:rPr>
      </w:pPr>
    </w:p>
    <w:p w14:paraId="3D6DF32D" w14:textId="77777777" w:rsidR="0048205B" w:rsidRDefault="0048205B" w:rsidP="00AE389F">
      <w:pPr>
        <w:spacing w:line="240" w:lineRule="auto"/>
        <w:rPr>
          <w:rFonts w:eastAsia="MS Gothic" w:cs="Times New Roman"/>
          <w:iCs/>
          <w:u w:val="single"/>
          <w:lang w:val="en-CA"/>
        </w:rPr>
      </w:pPr>
      <w:r>
        <w:rPr>
          <w:rFonts w:eastAsia="MS Gothic" w:cs="Times New Roman"/>
          <w:iCs/>
          <w:u w:val="single"/>
          <w:lang w:val="en-CA"/>
        </w:rPr>
        <w:t>Aichi Biodiversity Targets</w:t>
      </w:r>
    </w:p>
    <w:p w14:paraId="3E16EAE0" w14:textId="7E4DC6BB" w:rsidR="0048205B" w:rsidRPr="00BA0F1F" w:rsidRDefault="0048205B" w:rsidP="00AE389F">
      <w:pPr>
        <w:rPr>
          <w:lang w:val="en-US"/>
        </w:rPr>
      </w:pPr>
      <w:r w:rsidRPr="00BA0F1F">
        <w:rPr>
          <w:lang w:val="en-US"/>
        </w:rPr>
        <w:t>Aichi Biodiversity Target 5 requires at least to halve the rate of loss of all natural habitats, including forests, and where feasible to bring it close to zero, and significantly reduce degradation and fragmentation. This is to be achieved through improvements in production efficiency and land</w:t>
      </w:r>
      <w:r>
        <w:rPr>
          <w:lang w:val="en-US"/>
        </w:rPr>
        <w:t>-</w:t>
      </w:r>
      <w:r w:rsidRPr="00BA0F1F">
        <w:rPr>
          <w:lang w:val="en-US"/>
        </w:rPr>
        <w:t xml:space="preserve">use planning, and enhanced mechanisms for natural resource governance combined with recognition of the economic and social value of ecosystem services provided by natural habitats (Nelson </w:t>
      </w:r>
      <w:r w:rsidRPr="00C61687">
        <w:rPr>
          <w:i/>
          <w:lang w:val="en-US"/>
        </w:rPr>
        <w:t>et al</w:t>
      </w:r>
      <w:r w:rsidR="00B55ABF" w:rsidRPr="00C61687">
        <w:rPr>
          <w:i/>
          <w:lang w:val="en-US"/>
        </w:rPr>
        <w:t>.</w:t>
      </w:r>
      <w:r w:rsidRPr="00BA0F1F">
        <w:rPr>
          <w:lang w:val="en-US"/>
        </w:rPr>
        <w:t xml:space="preserve">, 2009, see Chapter 4). The emphasis for this target is specially made on preventing the loss of high-biodiversity value habitats, such as primary forests and wetlands. Recent evidence suggests that the rate of deforestation in Europe and Central Asia is decreasing (see 3.3), with some variations by country in Central Europe and Central Asia. Concerning terrestrial habitats, achievement of </w:t>
      </w:r>
      <w:r>
        <w:rPr>
          <w:lang w:val="en-US"/>
        </w:rPr>
        <w:t>T</w:t>
      </w:r>
      <w:r w:rsidRPr="00BA0F1F">
        <w:rPr>
          <w:lang w:val="en-US"/>
        </w:rPr>
        <w:t>arget 5 is unlikely without increased implementation of integrated forest management targeted at conservation of biodiversity and without halting negative trends of biodiversity in agricultural and other areas in Europe and Central Asia.</w:t>
      </w:r>
    </w:p>
    <w:p w14:paraId="103D71F0" w14:textId="77777777" w:rsidR="0048205B" w:rsidRPr="00BA0F1F" w:rsidRDefault="0048205B" w:rsidP="00AE389F">
      <w:pPr>
        <w:rPr>
          <w:lang w:val="en-US"/>
        </w:rPr>
      </w:pPr>
      <w:r w:rsidRPr="00BA0F1F">
        <w:rPr>
          <w:lang w:val="en-US"/>
        </w:rPr>
        <w:t xml:space="preserve"> The network of Natura 2000 sites has progressed and is largely completed for terrestrial habitats, covering about 18% of the land in Western Europe and Central Europe. Countries in Central Asia and Eastern Europe traditionally report on the coverage of strictly protected areas and do not account for other effective area-based conservation measures. In their </w:t>
      </w:r>
      <w:r>
        <w:rPr>
          <w:lang w:val="en-US"/>
        </w:rPr>
        <w:t>n</w:t>
      </w:r>
      <w:r w:rsidRPr="00BA0F1F">
        <w:rPr>
          <w:lang w:val="en-US"/>
        </w:rPr>
        <w:t xml:space="preserve">ational </w:t>
      </w:r>
      <w:r>
        <w:rPr>
          <w:lang w:val="en-US"/>
        </w:rPr>
        <w:t>b</w:t>
      </w:r>
      <w:r w:rsidRPr="00BA0F1F">
        <w:rPr>
          <w:lang w:val="en-US"/>
        </w:rPr>
        <w:t xml:space="preserve">iodiversity </w:t>
      </w:r>
      <w:r>
        <w:rPr>
          <w:lang w:val="en-US"/>
        </w:rPr>
        <w:t>s</w:t>
      </w:r>
      <w:r w:rsidRPr="00BA0F1F">
        <w:rPr>
          <w:lang w:val="en-US"/>
        </w:rPr>
        <w:t xml:space="preserve">trategies and </w:t>
      </w:r>
      <w:r>
        <w:rPr>
          <w:lang w:val="en-US"/>
        </w:rPr>
        <w:t>a</w:t>
      </w:r>
      <w:r w:rsidRPr="00BA0F1F">
        <w:rPr>
          <w:lang w:val="en-US"/>
        </w:rPr>
        <w:t xml:space="preserve">ction </w:t>
      </w:r>
      <w:r>
        <w:rPr>
          <w:lang w:val="en-US"/>
        </w:rPr>
        <w:t>p</w:t>
      </w:r>
      <w:r w:rsidRPr="00BA0F1F">
        <w:rPr>
          <w:lang w:val="en-US"/>
        </w:rPr>
        <w:t>lans (NBSAPs) reports to the Convention on Biological Diversity Eastern European and Central Asian countries committed to achieve protected areas coverage by 2020 at the level of 12% in Eastern Europe and 15% in Central Asia, and at the level of 22% and 19% for all types of sustainably managed and protected terrestrial areas.Thus, Western and Central Europe has largely progressed toward achieving Aichi Biodiversity Target 11. Further, the implementation of the NBSAPs commitments of 2017 would allow for meeting Aichi Biodiversity Target 11 for terrestrial ecosystems in Eastern and Central Europe.</w:t>
      </w:r>
    </w:p>
    <w:p w14:paraId="2048C082" w14:textId="77777777" w:rsidR="0048205B" w:rsidRDefault="0048205B" w:rsidP="00AE389F">
      <w:pPr>
        <w:rPr>
          <w:rFonts w:cstheme="minorHAnsi"/>
        </w:rPr>
      </w:pPr>
    </w:p>
    <w:p w14:paraId="220DF72C" w14:textId="77777777" w:rsidR="0048205B" w:rsidRPr="009842CA" w:rsidRDefault="0048205B" w:rsidP="00147745">
      <w:pPr>
        <w:pStyle w:val="Heading3"/>
      </w:pPr>
      <w:bookmarkStart w:id="977" w:name="_Toc502930050"/>
      <w:bookmarkStart w:id="978" w:name="_Toc504380634"/>
      <w:bookmarkStart w:id="979" w:name="_Toc519504532"/>
      <w:r>
        <w:lastRenderedPageBreak/>
        <w:t>Inland surface waters</w:t>
      </w:r>
      <w:bookmarkEnd w:id="977"/>
      <w:bookmarkEnd w:id="978"/>
      <w:bookmarkEnd w:id="979"/>
    </w:p>
    <w:p w14:paraId="0CD01274" w14:textId="77777777" w:rsidR="0048205B" w:rsidRDefault="0048205B" w:rsidP="001F0516">
      <w:pPr>
        <w:pStyle w:val="Heading4"/>
      </w:pPr>
      <w:bookmarkStart w:id="980" w:name="_Toc519504533"/>
      <w:r>
        <w:t>Freshwater systems</w:t>
      </w:r>
      <w:bookmarkEnd w:id="980"/>
    </w:p>
    <w:p w14:paraId="256099D9" w14:textId="77777777" w:rsidR="0048205B" w:rsidRPr="00495906" w:rsidRDefault="0048205B" w:rsidP="00AE389F">
      <w:pPr>
        <w:spacing w:after="0"/>
        <w:rPr>
          <w:rFonts w:cstheme="minorHAnsi"/>
          <w:u w:val="single"/>
          <w:lang w:eastAsia="en-GB"/>
        </w:rPr>
      </w:pPr>
      <w:r w:rsidRPr="00495906">
        <w:rPr>
          <w:rFonts w:cstheme="minorHAnsi"/>
          <w:u w:val="single"/>
          <w:lang w:eastAsia="en-GB"/>
        </w:rPr>
        <w:t xml:space="preserve">Overview of the system </w:t>
      </w:r>
    </w:p>
    <w:p w14:paraId="05FAEC08" w14:textId="62269D71" w:rsidR="0048205B" w:rsidRPr="00BA0F1F" w:rsidRDefault="0048205B" w:rsidP="00AE389F">
      <w:pPr>
        <w:rPr>
          <w:rFonts w:cstheme="minorHAnsi"/>
          <w:lang w:eastAsia="en-GB"/>
        </w:rPr>
      </w:pPr>
      <w:r w:rsidRPr="00BA0F1F">
        <w:rPr>
          <w:rFonts w:cstheme="minorHAnsi"/>
          <w:lang w:eastAsia="en-GB"/>
        </w:rPr>
        <w:t xml:space="preserve">Freshwater habitat includes streams, rivers, lakes, ponds (temporary or not) and also their sources (glaciers, aquifers or rainfall). Freshwater biodiversity includes organisms that either live permanently in water, or spend part of their life cycle in water. The freshwater ecosystems of Europe and Central Asia are very diverse. Based on the distribution and composition of freshwater fish species and major ecological and evolutionary patterns, almost 60 different freshwater “ecoregions” were depicted for this area </w:t>
      </w:r>
      <w:r w:rsidRPr="00BA0F1F">
        <w:rPr>
          <w:rFonts w:cstheme="minorHAnsi"/>
          <w:lang w:eastAsia="en-GB"/>
        </w:rPr>
        <w:fldChar w:fldCharType="begin" w:fldLock="1"/>
      </w:r>
      <w:r w:rsidRPr="00BA0F1F">
        <w:rPr>
          <w:rFonts w:cstheme="minorHAnsi"/>
          <w:lang w:eastAsia="en-GB"/>
        </w:rPr>
        <w:instrText>ADDIN CSL_CITATION { "citationItems" : [ { "id" : "ITEM-1", "itemData" : { "DOI" : "10.1641/B580507", "ISBN" : "0006-3568", "ISSN" : "0006-3568", "PMID" : "2542", "abstract" : "ABSTRACT We present a new map depicting the first global biogeographic regionalization of Earth's freshwater systems. This map of freshwater ecoregions is based on the distributions and compositions of freshwater fish species and incorporates major ecological and evolutionary patterns. Covering virtually all freshwater habitats on Earth, this ecoregion map, together with associated species data, is a useful tool for underpinning global and regional conservation planning efforts (particularly to identify outstanding and imperiled freshwater systems); for serving as a logical framework for large-scale conservation strategies; and for providing a global-scale knowledge base for increasing freshwater biogeographic literacy. Preliminary data for fish species compiled by ecoregion reveal some previously unrecognized areas of high biodiversity, highlighting the benefit of looking at the world's freshwaters through a new framework.", "author" : [ { "dropping-particle" : "", "family" : "Abell", "given" : "Robin", "non-dropping-particle" : "", "parse-names" : false, "suffix" : "" }, { "dropping-particle" : "", "family" : "Thieme", "given" : "Michele L.", "non-dropping-particle" : "", "parse-names" : false, "suffix" : "" }, { "dropping-particle" : "", "family" : "Revenga", "given" : "Carmen", "non-dropping-particle" : "", "parse-names" : false, "suffix" : "" }, { "dropping-particle" : "", "family" : "Bryer", "given" : "Mark", "non-dropping-particle" : "", "parse-names" : false, "suffix" : "" }, { "dropping-particle" : "", "family" : "Kottelat", "given" : "Maurice", "non-dropping-particle" : "", "parse-names" : false, "suffix" : "" }, { "dropping-particle" : "", "family" : "Bogutskaya", "given" : "Nina", "non-dropping-particle" : "", "parse-names" : false, "suffix" : "" }, { "dropping-particle" : "", "family" : "Coad", "given" : "Brian", "non-dropping-particle" : "", "parse-names" : false, "suffix" : "" }, { "dropping-particle" : "", "family" : "Mandrak", "given" : "Nick", "non-dropping-particle" : "", "parse-names" : false, "suffix" : "" }, { "dropping-particle" : "", "family" : "Balderas", "given" : "Salvador Contreras", "non-dropping-particle" : "", "parse-names" : false, "suffix" : "" }, { "dropping-particle" : "", "family" : "Bussing", "given" : "William", "non-dropping-particle" : "", "parse-names" : false, "suffix" : "" }, { "dropping-particle" : "", "family" : "Stiassny", "given" : "Melanie L. J.", "non-dropping-particle" : "", "parse-names" : false, "suffix" : "" }, { "dropping-particle" : "", "family" : "Skelton", "given" : "Paul", "non-dropping-particle" : "", "parse-names" : false, "suffix" : "" }, { "dropping-particle" : "", "family" : "Allen", "given" : "Gerald R.", "non-dropping-particle" : "", "parse-names" : false, "suffix" : "" }, { "dropping-particle" : "", "family" : "Unmack", "given" : "Peter", "non-dropping-particle" : "", "parse-names" : false, "suffix" : "" }, { "dropping-particle" : "", "family" : "Naseka", "given" : "Alexander", "non-dropping-particle" : "", "parse-names" : false, "suffix" : "" }, { "dropping-particle" : "", "family" : "Ng", "given" : "Rebecca", "non-dropping-particle" : "", "parse-names" : false, "suffix" : "" }, { "dropping-particle" : "", "family" : "Sindorf", "given" : "Nikolai", "non-dropping-particle" : "", "parse-names" : false, "suffix" : "" }, { "dropping-particle" : "", "family" : "Robertson", "given" : "James", "non-dropping-particle" : "", "parse-names" : false, "suffix" : "" }, { "dropping-particle" : "", "family" : "Armijo", "given" : "Eric", "non-dropping-particle" : "", "parse-names" : false, "suffix" : "" }, { "dropping-particle" : "V.", "family" : "Higgins", "given" : "Jonathan", "non-dropping-particle" : "", "parse-names" : false, "suffix" : "" }, { "dropping-particle" : "", "family" : "Heibel", "given" : "Thomas J.", "non-dropping-particle" : "", "parse-names" : false, "suffix" : "" }, { "dropping-particle" : "", "family" : "Wikramanayake", "given" : "Eric", "non-dropping-particle" : "", "parse-names" : false, "suffix" : "" }, { "dropping-particle" : "", "family" : "Olson", "given" : "David", "non-dropping-particle" : "", "parse-names" : false, "suffix" : "" }, { "dropping-particle" : "", "family" : "L\u00f3pez", "given" : "Hugo L.", "non-dropping-particle" : "", "parse-names" : false, "suffix" : "" }, { "dropping-particle" : "", "family" : "Reis", "given" : "Roberto E.", "non-dropping-particle" : "", "parse-names" : false, "suffix" : "" }, { "dropping-particle" : "", "family" : "Lundberg", "given" : "John G.", "non-dropping-particle" : "", "parse-names" : false, "suffix" : "" }, { "dropping-particle" : "", "family" : "Sabaj P\u00e9rez", "given" : "Mark H.", "non-dropping-particle" : "", "parse-names" : false, "suffix" : "" }, { "dropping-particle" : "", "family" : "Petry", "given" : "Paulo", "non-dropping-particle" : "", "parse-names" : false, "suffix" : "" } ], "container-title" : "BioScience", "id" : "ITEM-1", "issue" : "5", "issued" : { "date-parts" : [ [ "2008" ] ] }, "page" : "403", "title" : "Freshwater Ecoregions of the World: A New Map of Biogeographic Units for Freshwater Biodiversity Conservation", "type" : "article-journal", "volume" : "58" }, "uris" : [ "http://www.mendeley.com/documents/?uuid=dbd58f81-b8b9-3030-8f16-4024d9335c6a" ] } ], "mendeley" : { "formattedCitation" : "(Abell et al., 2008)", "plainTextFormattedCitation" : "(Abell et al., 2008)", "previouslyFormattedCitation" : "(Abell et al., 2008)"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 xml:space="preserve">(Abell </w:t>
      </w:r>
      <w:r w:rsidR="00301BD0" w:rsidRPr="00301BD0">
        <w:rPr>
          <w:rFonts w:cstheme="minorHAnsi"/>
          <w:i/>
          <w:lang w:eastAsia="en-GB"/>
        </w:rPr>
        <w:t>et al.</w:t>
      </w:r>
      <w:r w:rsidRPr="00BA0F1F">
        <w:rPr>
          <w:rFonts w:cstheme="minorHAnsi"/>
          <w:lang w:eastAsia="en-GB"/>
        </w:rPr>
        <w:t>, 2008)</w:t>
      </w:r>
      <w:r w:rsidRPr="00BA0F1F">
        <w:rPr>
          <w:rFonts w:cstheme="minorHAnsi"/>
          <w:lang w:eastAsia="en-GB"/>
        </w:rPr>
        <w:fldChar w:fldCharType="end"/>
      </w:r>
      <w:r w:rsidRPr="00BA0F1F">
        <w:rPr>
          <w:rFonts w:cstheme="minorHAnsi"/>
          <w:lang w:eastAsia="en-GB"/>
        </w:rPr>
        <w:t xml:space="preserve">. They include large rivers in the Atlantic, Arctic and Pacific Ocean basins and the Mediterranean, Black, Caspian and Aral Sea basins. Lakes of different sizes are numerous in all subregions with Lake Baikal in eastern Russia dominating in size and volume, containing almost 20% of the world’s freshwater. Overall, almost 60% of world water volume stored in lakes is located in Europe and Central Asia </w:t>
      </w:r>
      <w:r w:rsidRPr="00BA0F1F">
        <w:rPr>
          <w:rFonts w:cstheme="minorHAnsi"/>
          <w:lang w:eastAsia="en-GB"/>
        </w:rPr>
        <w:fldChar w:fldCharType="begin" w:fldLock="1"/>
      </w:r>
      <w:r w:rsidRPr="00BA0F1F">
        <w:rPr>
          <w:rFonts w:cstheme="minorHAnsi"/>
          <w:lang w:eastAsia="en-GB"/>
        </w:rPr>
        <w:instrText>ADDIN CSL_CITATION { "citationItems" : [ { "id" : "ITEM-1", "itemData" : { "DOI" : "10.1038/ncomms13603", "abstract" : "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u00c2 10 6 km 2 (1.8% of global land area), a total shoreline length of 7.2 \u00c2 10 6 km (about four times longer than the world's ocean coastline) and a total volume of 181.9 \u00c2 10 3 km 3 (0.8% of total global non-frozen terrestrial water stocks). We also compute mean and median hydraulic residence times for all lakes to be 1,834 days and 456 days, respectively.", "author" : [ { "dropping-particle" : "", "family" : "Messager", "given" : "Mathis Loc", "non-dropping-particle" : "", "parse-names" : false, "suffix" : "" }, { "dropping-particle" : "", "family" : "Lehner", "given" : "Bernhard", "non-dropping-particle" : "", "parse-names" : false, "suffix" : "" }, { "dropping-particle" : "", "family" : "Grill", "given" : "G\u00fcnther", "non-dropping-particle" : "", "parse-names" : false, "suffix" : "" }, { "dropping-particle" : "", "family" : "Nedeva", "given" : "Irena", "non-dropping-particle" : "", "parse-names" : false, "suffix" : "" }, { "dropping-particle" : "", "family" : "Schmitt", "given" : "Oliver", "non-dropping-particle" : "", "parse-names" : false, "suffix" : "" } ], "container-title" : "Nature Communications", "id" : "ITEM-1", "issued" : { "date-parts" : [ [ "2016" ] ] }, "page" : "13603", "title" : "Estimating the volume and age of water stored in global lakes using a geo-statistical approach", "type" : "article-journal", "volume" : "7" }, "uris" : [ "http://www.mendeley.com/documents/?uuid=ce9e53b1-6054-373c-9cdc-d2313e67ddbc" ] } ], "mendeley" : { "formattedCitation" : "(Messager, Lehner, Grill, Nedeva, &amp; Schmitt, 2016)", "plainTextFormattedCitation" : "(Messager, Lehner, Grill, Nedeva, &amp; Schmitt, 2016)", "previouslyFormattedCitation" : "(Messager, Lehner, Grill, Nedeva, &amp; Schmitt, 2016)"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Messager</w:t>
      </w:r>
      <w:r w:rsidR="000A748E">
        <w:rPr>
          <w:rFonts w:cstheme="minorHAnsi"/>
          <w:i/>
          <w:lang w:eastAsia="en-GB"/>
        </w:rPr>
        <w:t xml:space="preserve"> et al.</w:t>
      </w:r>
      <w:r w:rsidRPr="00BA0F1F">
        <w:rPr>
          <w:rFonts w:cstheme="minorHAnsi"/>
          <w:lang w:eastAsia="en-GB"/>
        </w:rPr>
        <w:t>, 2016)</w:t>
      </w:r>
      <w:r w:rsidRPr="00BA0F1F">
        <w:rPr>
          <w:rFonts w:cstheme="minorHAnsi"/>
          <w:lang w:eastAsia="en-GB"/>
        </w:rPr>
        <w:fldChar w:fldCharType="end"/>
      </w:r>
      <w:r w:rsidRPr="00BA0F1F">
        <w:rPr>
          <w:rFonts w:cstheme="minorHAnsi"/>
          <w:lang w:eastAsia="en-GB"/>
        </w:rPr>
        <w:t xml:space="preserve">. Out of four global biodiversity hotspots identified for the region, the Mediterranean basin is considered a hotspot for freshwater systems. </w:t>
      </w:r>
    </w:p>
    <w:p w14:paraId="063DAC5A" w14:textId="1AB37269" w:rsidR="0048205B" w:rsidRPr="00BA0F1F" w:rsidRDefault="0048205B" w:rsidP="00AE389F">
      <w:pPr>
        <w:rPr>
          <w:rFonts w:cstheme="minorHAnsi"/>
          <w:lang w:eastAsia="en-GB"/>
        </w:rPr>
      </w:pPr>
      <w:r w:rsidRPr="00BA0F1F">
        <w:rPr>
          <w:rFonts w:cstheme="minorHAnsi"/>
          <w:lang w:eastAsia="en-GB"/>
        </w:rPr>
        <w:t xml:space="preserve">Freshwater systems are consistently at higher risk than their terrestrial or marine counterparts </w:t>
      </w:r>
      <w:r w:rsidRPr="00BA0F1F">
        <w:rPr>
          <w:rFonts w:cstheme="minorHAnsi"/>
          <w:lang w:eastAsia="en-GB"/>
        </w:rPr>
        <w:fldChar w:fldCharType="begin" w:fldLock="1"/>
      </w:r>
      <w:r w:rsidRPr="00BA0F1F">
        <w:rPr>
          <w:rFonts w:cstheme="minorHAnsi"/>
          <w:lang w:eastAsia="en-GB"/>
        </w:rPr>
        <w:instrText>ADDIN CSL_CITATION { "citationItems" : [ { "id" : "ITEM-1", "itemData" : { "DOI" : "10.1017/S1464793105006950", "ISBN" : "1464-7931", "ISSN" : "1464-7931", "PMID" : "16336747", "abstract" : "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u2026", "author" : [ { "dropping-particle" : "", "family" : "Dudgeon", "given" : "David", "non-dropping-particle" : "", "parse-names" : false, "suffix" : "" }, { "dropping-particle" : "", "family" : "Arthington", "given" : "Angela H", "non-dropping-particle" : "", "parse-names" : false, "suffix" : "" }, { "dropping-particle" : "", "family" : "Gessner", "given" : "Mark O", "non-dropping-particle" : "", "parse-names" : false, "suffix" : "" }, { "dropping-particle" : "", "family" : "Kawabata", "given" : "Zen-Ichiro", "non-dropping-particle" : "", "parse-names" : false, "suffix" : "" }, { "dropping-particle" : "", "family" : "Knowler", "given" : "Duncan J", "non-dropping-particle" : "", "parse-names" : false, "suffix" : "" }, { "dropping-particle" : "", "family" : "L\u00e9v\u00eaque", "given" : "Christian", "non-dropping-particle" : "", "parse-names" : false, "suffix" : "" }, { "dropping-particle" : "", "family" : "Naiman", "given" : "Robert J", "non-dropping-particle" : "", "parse-names" : false, "suffix" : "" }, { "dropping-particle" : "", "family" : "Prieur-Richard", "given" : "Anne-H\u00e9l\u00e8ne", "non-dropping-particle" : "", "parse-names" : false, "suffix" : "" }, { "dropping-particle" : "", "family" : "Soto", "given" : "Doris", "non-dropping-particle" : "", "parse-names" : false, "suffix" : "" }, { "dropping-particle" : "", "family" : "Stiassny", "given" : "Melanie L J", "non-dropping-particle" : "", "parse-names" : false, "suffix" : "" }, { "dropping-particle" : "", "family" : "Sullivan", "given" : "Caroline A", "non-dropping-particle" : "", "parse-names" : false, "suffix" : "" } ], "container-title" : "Biological Reviews of the Cambridge Philosophical Society", "id" : "ITEM-1", "issue" : "2", "issued" : { "date-parts" : [ [ "2006" ] ] }, "page" : "163-82", "title" : "Freshwater biodiversity: importance, threats, status and conservation challenges", "type" : "article-journal", "volume" : "81" }, "uris" : [ "http://www.mendeley.com/documents/?uuid=0c0da95d-0b9f-3059-ac5b-b312badf91a0" ] } ], "mendeley" : { "formattedCitation" : "(Dudgeon et al., 2006)", "plainTextFormattedCitation" : "(Dudgeon et al., 2006)", "previouslyFormattedCitation" : "(Dudgeon et al., 2006)"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 xml:space="preserve">(Dudgeon </w:t>
      </w:r>
      <w:r w:rsidR="00301BD0" w:rsidRPr="00301BD0">
        <w:rPr>
          <w:rFonts w:cstheme="minorHAnsi"/>
          <w:i/>
          <w:lang w:eastAsia="en-GB"/>
        </w:rPr>
        <w:t>et al.</w:t>
      </w:r>
      <w:r w:rsidRPr="00BA0F1F">
        <w:rPr>
          <w:rFonts w:cstheme="minorHAnsi"/>
          <w:lang w:eastAsia="en-GB"/>
        </w:rPr>
        <w:t>, 2006)</w:t>
      </w:r>
      <w:r w:rsidRPr="00BA0F1F">
        <w:rPr>
          <w:rFonts w:cstheme="minorHAnsi"/>
          <w:lang w:eastAsia="en-GB"/>
        </w:rPr>
        <w:fldChar w:fldCharType="end"/>
      </w:r>
      <w:r w:rsidRPr="00BA0F1F">
        <w:rPr>
          <w:rFonts w:cstheme="minorHAnsi"/>
          <w:lang w:eastAsia="en-GB"/>
        </w:rPr>
        <w:t xml:space="preserve"> and the quantity and quality of habitats and abundance of many species is declining in Europe and Central Asia. Agriculture is the biggest user of fresh water, constituting 70–90% of the annual water demand for many countries </w:t>
      </w:r>
      <w:r w:rsidRPr="00BA0F1F">
        <w:rPr>
          <w:rFonts w:cstheme="minorHAnsi"/>
          <w:lang w:eastAsia="en-GB"/>
        </w:rPr>
        <w:fldChar w:fldCharType="begin" w:fldLock="1"/>
      </w:r>
      <w:r w:rsidRPr="00BA0F1F">
        <w:rPr>
          <w:rFonts w:cstheme="minorHAnsi"/>
          <w:lang w:eastAsia="en-GB"/>
        </w:rPr>
        <w:instrText>ADDIN CSL_CITATION { "citationItems" : [ { "id" : "ITEM-1", "itemData" : { "abstract" : "Water masses can become undersaturated with oxygen when natural processes alone or in combination with anthropogenic processes produce enough organic carbon that is aerobically decomposed faster than the rate of oxygen re-aeration. The dominant natural processes usually involved are photosynthetic carbon production and microbial respira-tion. The re-supply rate is indirectly related to its isolation from the surface layer. Hypoxic water masses (&lt;2 mg L \u22121 , or approximately 30% saturation) can form, therefore, under \" natural \" conditions, and are more likely to occur in marine systems when the water residence time is extended, water exchange and ventilation are minimal, stratification occurs, and where carbon production and export to the bottom layer are relatively high. Hypoxia has occurred through geological time and naturally occurs in oxygen minimum zones, deep basins, eastern boundary upwelling systems, and fjords. Hypoxia development and continuation in many areas of the world's coastal ocean is accelerated by human activities, especially where nutrient loading increased in the Anthro-pocene. This higher loading set in motion a cascading set of events related to eutrophication. The formation of hypoxic areas has been exacerbated by any combination of interac-tions that increase primary production and accumulation of organic carbon leading to increased respiratory demand for oxygen below a seasonal or permanent pycnocline. Nutri-ent loading is likely to increase further as population growth and resource intensification rises, especially with increased Correspondence to: N. N. Rabalais (nrabalais@lumcon.edu) dependency on crops using fertilizers, burning of fossil fu-els, urbanization, and waste water generation. It is likely that the occurrence and persistence of hypoxia will be even more widespread and have more impacts than presently observed. Global climate change will further complicate the causative factors in both natural and human-caused hypoxia. The likelihood of strengthened stratification alone, from increased surface water temperature as the global climate warms, is sufficient to worsen hypoxia where it currently exists and facilitate its formation in additional waters. In-creased precipitation that increases freshwater discharge and flux of nutrients will result in increased primary production in the receiving waters up to a point. The interplay of in-creased nutrients and stratification where they occur will ag-gravate and accelerate \u2026", "author" : [ { "dropping-particle" : "", "family" : "Rabalais", "given" : "N N", "non-dropping-particle" : "", "parse-names" : false, "suffix" : "" }, { "dropping-particle" : "", "family" : "D\u00edaz", "given" : "R J", "non-dropping-particle" : "", "parse-names" : false, "suffix" : "" }, { "dropping-particle" : "", "family" : "Levin", "given" : "L A", "non-dropping-particle" : "", "parse-names" : false, "suffix" : "" }, { "dropping-particle" : "", "family" : "Turner", "given" : "R E", "non-dropping-particle" : "", "parse-names" : false, "suffix" : "" }, { "dropping-particle" : "", "family" : "Gilbert", "given" : "D", "non-dropping-particle" : "", "parse-names" : false, "suffix" : "" }, { "dropping-particle" : "", "family" : "Zhang", "given" : "J", "non-dropping-particle" : "", "parse-names" : false, "suffix" : "" } ], "container-title" : "Biogeosciences", "id" : "ITEM-1", "issued" : { "date-parts" : [ [ "2010" ] ] }, "page" : "585-619", "title" : "Dynamics and distribution of natural and human-caused hypoxia", "type" : "article-journal", "volume" : "7" }, "uris" : [ "http://www.mendeley.com/documents/?uuid=e68d8761-3cf4-3287-b92b-6b130d767306" ] } ], "mendeley" : { "formattedCitation" : "(Rabalais et al., 2010)", "plainTextFormattedCitation" : "(Rabalais et al., 2010)", "previouslyFormattedCitation" : "(Rabalais et al., 2010)"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 xml:space="preserve">(Rabalais </w:t>
      </w:r>
      <w:r w:rsidR="00301BD0" w:rsidRPr="00301BD0">
        <w:rPr>
          <w:rFonts w:cstheme="minorHAnsi"/>
          <w:i/>
          <w:lang w:eastAsia="en-GB"/>
        </w:rPr>
        <w:t>et al.</w:t>
      </w:r>
      <w:r w:rsidRPr="00BA0F1F">
        <w:rPr>
          <w:rFonts w:cstheme="minorHAnsi"/>
          <w:lang w:eastAsia="en-GB"/>
        </w:rPr>
        <w:t>, 2010)</w:t>
      </w:r>
      <w:r w:rsidRPr="00BA0F1F">
        <w:rPr>
          <w:rFonts w:cstheme="minorHAnsi"/>
          <w:lang w:eastAsia="en-GB"/>
        </w:rPr>
        <w:fldChar w:fldCharType="end"/>
      </w:r>
      <w:r w:rsidRPr="00BA0F1F">
        <w:rPr>
          <w:rFonts w:cstheme="minorHAnsi"/>
          <w:lang w:eastAsia="en-GB"/>
        </w:rPr>
        <w:t>, and this is expected to further increase due to a growing population. In many regions, the lack of regulation of groundwater extraction has led to a decline in water tables. If all of the water in a river is used by agriculture and industry, leaving nothing for the aquatic environment, freshwater biodiversity will inevitably decline and freshwater ecosystems will disappear. Of course, this crisis point is unlikely to happen if technological solutions (e.g., change in farming practices, recycling waste water) are put in place to close the gap between supply and demand. Climate change is expected to intensify the hydrological cycle and alter evapotranspiration, with implications for ecosystem services but also feedback to regional and global climates. As a result, increased stress on freshwater ecosystems is expected in the coming decades.</w:t>
      </w:r>
    </w:p>
    <w:p w14:paraId="0709AA14" w14:textId="6B277FD8" w:rsidR="0048205B" w:rsidRDefault="0048205B" w:rsidP="00AE389F">
      <w:pPr>
        <w:rPr>
          <w:rFonts w:cstheme="minorHAnsi"/>
          <w:lang w:eastAsia="en-GB"/>
        </w:rPr>
      </w:pPr>
      <w:r w:rsidRPr="00BA0F1F">
        <w:rPr>
          <w:rFonts w:cstheme="minorHAnsi"/>
          <w:lang w:eastAsia="en-GB"/>
        </w:rPr>
        <w:t xml:space="preserve">The overall diversity of freshwater species in Europe and Central Asia has routinely been reported to increase towards lower latitudes, along with the proportion of threatened species. However, according to </w:t>
      </w:r>
      <w:r w:rsidRPr="00BA0F1F">
        <w:rPr>
          <w:rFonts w:cstheme="minorHAnsi"/>
          <w:lang w:eastAsia="en-GB"/>
        </w:rPr>
        <w:fldChar w:fldCharType="begin" w:fldLock="1"/>
      </w:r>
      <w:r w:rsidRPr="00BA0F1F">
        <w:rPr>
          <w:rFonts w:cstheme="minorHAnsi"/>
          <w:lang w:eastAsia="en-GB"/>
        </w:rPr>
        <w:instrText>ADDIN CSL_CITATION { "citationItems" : [ { "id" : "ITEM-1", "itemData" : { "DOI" : "10.1111/j.1365-2699.2010.02347.x", "ISBN" : "0305-0270", "ISSN" : "03050270", "abstract" : "Aim In Europe, the relationships between species richness and latitude differ for lentic (standing water) and lotic (running water) species. Freshwater animals are highly dependent on suitable habitat, and thus the distribution of available habitat should strongly influence large-scale patterns of species richness. We tested whether habitat availability can account for the differences in species richness patterns between European lentic and lotic freshwater animals. Location Europe. Methods We compiled occurrence data of 1959 lentic and 2445 lotic species as well as data on the amount of lentic and lotic habitats across 25 pre-defined biogeographical regions of European freshwaters. We used the range of elevation of each region as a proxy for habitat diversity. We investigated the relationships between species richness, habitat availability and habitat diversity with univariate and multiple regression analyses. Results Species richness increased with habitat availability for lentic species but not for lotic species. Species richness increased with elevational range for lotic species but decreased for lentic species. For both groups, neither habitat availability nor diversity could account for previously reported latitudinal patterns in species richness. For lotic species, richness declined with latitude, whereas there was no relationship between habitat availability and latitude. For lentic species, richness showed a hump-shaped relationship with latitude, whereas available habitat increased with latitude. Main conclusions Habitat availability and diversity are poor predictors of species richness of the European freshwater fauna across large scales. Our results indicate that the distributions of European freshwater animals are probably not in equilibrium and may still be influenced by history, namely the recurrent European glaciations and possible differences in post-glacial recolonization. The distributions of lentic species appear to be closer to equilibrium than those of lotic species. This lends further support to the hypothesis that lentic species have a higher propensity for dispersal than lotic species.", "author" : [ { "dropping-particle" : "", "family" : "Dehling", "given" : "D. Matthias", "non-dropping-particle" : "", "parse-names" : false, "suffix" : "" }, { "dropping-particle" : "", "family" : "Hof", "given" : "Christian", "non-dropping-particle" : "", "parse-names" : false, "suffix" : "" }, { "dropping-particle" : "", "family" : "Br\u00e4ndle", "given" : "Martin", "non-dropping-particle" : "", "parse-names" : false, "suffix" : "" }, { "dropping-particle" : "", "family" : "Brandl", "given" : "Roland", "non-dropping-particle" : "", "parse-names" : false, "suffix" : "" } ], "container-title" : "Journal of Biogeography", "id" : "ITEM-1", "issue" : "10", "issued" : { "date-parts" : [ [ "2010", "7", "26" ] ] }, "page" : "1919-1926", "publisher" : "Blackwell Publishing Ltd", "title" : "Habitat availability does not explain the species richness patterns of European lentic and lotic freshwater animals", "type" : "article-journal", "volume" : "37" }, "uris" : [ "http://www.mendeley.com/documents/?uuid=f239c2b4-34b9-42db-b829-8ca51e33d45a" ] } ], "mendeley" : { "formattedCitation" : "(Dehling, Hof, Br\u00e4ndle, &amp; Brandl, 2010)", "manualFormatting" : "Dehling et al. (2010)", "plainTextFormattedCitation" : "(Dehling, Hof, Br\u00e4ndle, &amp; Brandl, 2010)", "previouslyFormattedCitation" : "(Dehling, Hof, Br\u00e4ndle, &amp; Brandl, 2010)"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 xml:space="preserve">Dehling </w:t>
      </w:r>
      <w:r w:rsidR="00301BD0" w:rsidRPr="00301BD0">
        <w:rPr>
          <w:rFonts w:cstheme="minorHAnsi"/>
          <w:i/>
          <w:lang w:eastAsia="en-GB"/>
        </w:rPr>
        <w:t>et al.</w:t>
      </w:r>
      <w:r w:rsidRPr="00BA0F1F">
        <w:rPr>
          <w:rFonts w:cstheme="minorHAnsi"/>
          <w:lang w:eastAsia="en-GB"/>
        </w:rPr>
        <w:t xml:space="preserve"> (2010)</w:t>
      </w:r>
      <w:r w:rsidRPr="00BA0F1F">
        <w:rPr>
          <w:rFonts w:cstheme="minorHAnsi"/>
          <w:lang w:eastAsia="en-GB"/>
        </w:rPr>
        <w:fldChar w:fldCharType="end"/>
      </w:r>
      <w:r w:rsidRPr="00BA0F1F">
        <w:rPr>
          <w:rFonts w:cstheme="minorHAnsi"/>
          <w:lang w:eastAsia="en-GB"/>
        </w:rPr>
        <w:t xml:space="preserve">, in Europe this pattern differs for lentic (standing water) and lotic (running water) animal species. In Europe and Central Asia there is a high proportion of freshwater species with unknown population trends, for example in the case of 76% of European freshwater fishes and 83% of freshwater molluscs </w:t>
      </w:r>
      <w:r w:rsidRPr="00BA0F1F">
        <w:rPr>
          <w:rFonts w:cstheme="minorHAnsi"/>
          <w:lang w:eastAsia="en-GB"/>
        </w:rPr>
        <w:fldChar w:fldCharType="begin" w:fldLock="1"/>
      </w:r>
      <w:r w:rsidRPr="00BA0F1F">
        <w:rPr>
          <w:rFonts w:cstheme="minorHAnsi"/>
          <w:lang w:eastAsia="en-GB"/>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title" : "European Red List of Non-marine Molluscs", "type" : "book" }, "uris" : [ "http://www.mendeley.com/documents/?uuid=07cb25d4-3ef8-3d9c-bd21-b4f852121dc1" ] } ], "mendeley" : { "formattedCitation" : "(Cuttelod, Seddon, &amp; Neubert, 2011a)", "plainTextFormattedCitation" : "(Cuttelod, Seddon, &amp; Neubert, 2011a)", "previouslyFormattedCitation" : "(Cuttelod, Seddon, &amp; Neubert, 2011a)"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Cuttelod</w:t>
      </w:r>
      <w:r w:rsidR="000A748E">
        <w:rPr>
          <w:rFonts w:cstheme="minorHAnsi"/>
          <w:i/>
          <w:lang w:eastAsia="en-GB"/>
        </w:rPr>
        <w:t xml:space="preserve"> et al.</w:t>
      </w:r>
      <w:r w:rsidRPr="00BA0F1F">
        <w:rPr>
          <w:rFonts w:cstheme="minorHAnsi"/>
          <w:lang w:eastAsia="en-GB"/>
        </w:rPr>
        <w:t>, 2011)</w:t>
      </w:r>
      <w:r w:rsidRPr="00BA0F1F">
        <w:rPr>
          <w:rFonts w:cstheme="minorHAnsi"/>
          <w:lang w:eastAsia="en-GB"/>
        </w:rPr>
        <w:fldChar w:fldCharType="end"/>
      </w:r>
      <w:r w:rsidRPr="00BA0F1F">
        <w:rPr>
          <w:rFonts w:cstheme="minorHAnsi"/>
          <w:lang w:eastAsia="en-GB"/>
        </w:rPr>
        <w:t xml:space="preserve">. This highlights the urgent need for monitoring and data collection across the region. However, according to </w:t>
      </w:r>
      <w:r w:rsidRPr="00BA0F1F">
        <w:rPr>
          <w:rFonts w:cstheme="minorHAnsi"/>
          <w:lang w:eastAsia="en-GB"/>
        </w:rPr>
        <w:fldChar w:fldCharType="begin" w:fldLock="1"/>
      </w:r>
      <w:r w:rsidRPr="00BA0F1F">
        <w:rPr>
          <w:rFonts w:cstheme="minorHAnsi"/>
          <w:lang w:eastAsia="en-GB"/>
        </w:rPr>
        <w:instrText>ADDIN CSL_CITATION { "citationItems" : [ { "id" : "ITEM-1", "itemData" : { "DOI" : "10.1038/nature09549", "ISBN" : "1476-4687 (Electronic)\\r0028-0836 (Linking)", "ISSN" : "0028-0836", "PMID" : "20882010", "abstract" : "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 "author" : [ { "dropping-particle" : "", "family" : "V\u00f6r\u00f6smarty", "given" : "C J", "non-dropping-particle" : "", "parse-names" : false, "suffix" : "" }, { "dropping-particle" : "", "family" : "McIntyre", "given" : "P B", "non-dropping-particle" : "", "parse-names" : false, "suffix" : "" }, { "dropping-particle" : "", "family" : "Gessner", "given" : "M O", "non-dropping-particle" : "", "parse-names" : false, "suffix" : "" }, { "dropping-particle" : "", "family" : "Dudgeon", "given" : "D", "non-dropping-particle" : "", "parse-names" : false, "suffix" : "" }, { "dropping-particle" : "", "family" : "Prusevich", "given" : "a", "non-dropping-particle" : "", "parse-names" : false, "suffix" : "" }, { "dropping-particle" : "", "family" : "Green", "given" : "P", "non-dropping-particle" : "", "parse-names" : false, "suffix" : "" }, { "dropping-particle" : "", "family" : "Glidden", "given" : "S", "non-dropping-particle" : "", "parse-names" : false, "suffix" : "" }, { "dropping-particle" : "", "family" : "Bunn", "given" : "S E", "non-dropping-particle" : "", "parse-names" : false, "suffix" : "" }, { "dropping-particle" : "", "family" : "Sullivan", "given" : "C a", "non-dropping-particle" : "", "parse-names" : false, "suffix" : "" }, { "dropping-particle" : "", "family" : "Liermann", "given" : "C Reidy", "non-dropping-particle" : "", "parse-names" : false, "suffix" : "" }, { "dropping-particle" : "", "family" : "Davies", "given" : "P M", "non-dropping-particle" : "", "parse-names" : false, "suffix" : "" } ], "container-title" : "Nature", "id" : "ITEM-1", "issue" : "7315", "issued" : { "date-parts" : [ [ "2010" ] ] }, "page" : "555-561", "title" : "Global threats to human water security and river biodiversity.", "type" : "article-journal", "volume" : "467" }, "uris" : [ "http://www.mendeley.com/documents/?uuid=7ca3443f-74ca-3074-8f4c-621ba752f5c9" ] } ], "mendeley" : { "formattedCitation" : "(V\u00f6r\u00f6smarty et al., 2010)", "manualFormatting" : "V\u00f6r\u00f6smarty et al.) (2010)", "plainTextFormattedCitation" : "(V\u00f6r\u00f6smarty et al., 2010)", "previouslyFormattedCitation" : "(V\u00f6r\u00f6smarty et al., 2010)" }, "properties" : {  }, "schema" : "https://github.com/citation-style-language/schema/raw/master/csl-citation.json" }</w:instrText>
      </w:r>
      <w:r w:rsidRPr="00BA0F1F">
        <w:rPr>
          <w:rFonts w:cstheme="minorHAnsi"/>
          <w:lang w:eastAsia="en-GB"/>
        </w:rPr>
        <w:fldChar w:fldCharType="separate"/>
      </w:r>
      <w:r w:rsidRPr="00BA0F1F">
        <w:rPr>
          <w:rFonts w:cstheme="minorHAnsi"/>
          <w:lang w:eastAsia="en-GB"/>
        </w:rPr>
        <w:t xml:space="preserve">Vörösmarty </w:t>
      </w:r>
      <w:r w:rsidR="00301BD0" w:rsidRPr="00301BD0">
        <w:rPr>
          <w:rFonts w:cstheme="minorHAnsi"/>
          <w:i/>
          <w:lang w:eastAsia="en-GB"/>
        </w:rPr>
        <w:t>et al.</w:t>
      </w:r>
      <w:r w:rsidRPr="00BA0F1F">
        <w:rPr>
          <w:rFonts w:cstheme="minorHAnsi"/>
          <w:lang w:eastAsia="en-GB"/>
        </w:rPr>
        <w:t xml:space="preserve"> (2010)</w:t>
      </w:r>
      <w:r w:rsidRPr="00BA0F1F">
        <w:rPr>
          <w:rFonts w:cstheme="minorHAnsi"/>
          <w:lang w:eastAsia="en-GB"/>
        </w:rPr>
        <w:fldChar w:fldCharType="end"/>
      </w:r>
      <w:r w:rsidRPr="00BA0F1F">
        <w:rPr>
          <w:rFonts w:cstheme="minorHAnsi"/>
          <w:lang w:eastAsia="en-GB"/>
        </w:rPr>
        <w:t>, the highest incidence of freshwater biodiversity threats worldwide is for Europe and Central Asia and correlates with the incidence of human water security threats.</w:t>
      </w:r>
    </w:p>
    <w:p w14:paraId="18CE6948" w14:textId="77777777" w:rsidR="0048205B" w:rsidRPr="00BA0F1F" w:rsidRDefault="0048205B" w:rsidP="00AE389F">
      <w:pPr>
        <w:rPr>
          <w:rFonts w:cstheme="minorHAnsi"/>
          <w:lang w:eastAsia="en-GB"/>
        </w:rPr>
      </w:pPr>
    </w:p>
    <w:p w14:paraId="41A9A27B" w14:textId="77777777" w:rsidR="0048205B" w:rsidRPr="00BA0F1F" w:rsidRDefault="0048205B" w:rsidP="00AE389F">
      <w:pPr>
        <w:spacing w:after="0"/>
        <w:rPr>
          <w:rFonts w:cstheme="minorHAnsi"/>
          <w:u w:val="single"/>
          <w:lang w:eastAsia="en-GB"/>
        </w:rPr>
      </w:pPr>
      <w:r w:rsidRPr="00BA0F1F">
        <w:rPr>
          <w:rFonts w:cstheme="minorHAnsi"/>
          <w:u w:val="single"/>
          <w:lang w:eastAsia="en-GB"/>
        </w:rPr>
        <w:t>Past and current trends</w:t>
      </w:r>
    </w:p>
    <w:p w14:paraId="23CB32C9" w14:textId="687B7635" w:rsidR="0048205B" w:rsidRPr="00BA0F1F" w:rsidRDefault="0048205B" w:rsidP="00AE389F">
      <w:pPr>
        <w:rPr>
          <w:rFonts w:cstheme="minorHAnsi"/>
        </w:rPr>
      </w:pPr>
      <w:r w:rsidRPr="00BA0F1F">
        <w:rPr>
          <w:rFonts w:cstheme="minorHAnsi"/>
        </w:rPr>
        <w:t xml:space="preserve">Unfortunately, historical information and long-term data are rare for freshwater biodiversity and thus the patterns of species richness, for example, are known with much less confidence than for terrestrial systems </w:t>
      </w:r>
      <w:r w:rsidRPr="00BA0F1F">
        <w:rPr>
          <w:rFonts w:cstheme="minorHAnsi"/>
        </w:rPr>
        <w:fldChar w:fldCharType="begin" w:fldLock="1"/>
      </w:r>
      <w:r w:rsidRPr="00BA0F1F">
        <w:rPr>
          <w:rFonts w:cstheme="minorHAnsi"/>
        </w:rPr>
        <w:instrText>ADDIN CSL_CITATION { "citationItems" : [ { "id" : "ITEM-1", "itemData" : { "DOI" : "10.1073/pnas.0808772106", "abstract" : "The Millennium Ecosystem Assessment (MA) introduced a new framework for analyzing social\u00e2\u20ac\u201cecological systems that has had wide influence in the policy and scientific communities. Studies after the MA are taking up new challenges in the basic science needed to assess, project, and manage flows of ecosystem services and effects on human well-being. Yet, our ability to draw general conclusions remains limited by focus on discipline-bound sectors of the full social\u00e2\u20ac\u201cecological system. At the same time, some polices and practices intended to improve ecosystem services and human well-being are based on untested assumptions and sparse information. The people who are affected and those who provide resources are increasingly asking for evidence that interventions improve ecosystem services and human well-being. New research is needed that considers the full ensemble of processes and feedbacks, for a range of biophysical and social systems, to better understand and manage the dynamics of the relationship between humans and the ecosystems on which they rely. Such research will expand the capacity to address fundamental questions about complex social\u00e2\u20ac\u201cecological systems while evaluating assumptions of policies and practices intended to advance human well-being through improved ecosystem services.", "author" : [ { "dropping-particle" : "", "family" : "Carpenter", "given" : "Stephen R", "non-dropping-particle" : "", "parse-names" : false, "suffix" : "" }, { "dropping-particle" : "", "family" : "Mooney", "given" : "Harold A", "non-dropping-particle" : "", "parse-names" : false, "suffix" : "" }, { "dropping-particle" : "", "family" : "Agard", "given" : "John", "non-dropping-particle" : "", "parse-names" : false, "suffix" : "" }, { "dropping-particle" : "", "family" : "Capistrano", "given" : "Doris", "non-dropping-particle" : "", "parse-names" : false, "suffix" : "" }, { "dropping-particle" : "", "family" : "DeFries", "given" : "Ruth S", "non-dropping-particle" : "", "parse-names" : false, "suffix" : "" }, { "dropping-particle" : "", "family" : "D\u00c3\u00adaz", "given" : "Sandra", "non-dropping-particle" : "", "parse-names" : false, "suffix" : "" }, { "dropping-particle" : "", "family" : "Dietz", "given" : "Thomas", "non-dropping-particle" : "", "parse-names" : false, "suffix" : "" }, { "dropping-particle" : "", "family" : "Duraiappah", "given" : "Anantha K", "non-dropping-particle" : "", "parse-names" : false, "suffix" : "" }, { "dropping-particle" : "", "family" : "Oteng-Yeboah", "given" : "Alfred", "non-dropping-particle" : "", "parse-names" : false, "suffix" : "" }, { "dropping-particle" : "", "family" : "Pereira", "given" : "Henrique Miguel", "non-dropping-particle" : "", "parse-names" : false, "suffix" : "" }, { "dropping-particle" : "", "family" : "Perrings", "given" : "Charles", "non-dropping-particle" : "", "parse-names" : false, "suffix" : "" }, { "dropping-particle" : "V", "family" : "Reid", "given" : "Walter", "non-dropping-particle" : "", "parse-names" : false, "suffix" : "" }, { "dropping-particle" : "", "family" : "Sarukhan", "given" : "Jos\u00c3\u00a9", "non-dropping-particle" : "", "parse-names" : false, "suffix" : "" }, { "dropping-particle" : "", "family" : "Scholes", "given" : "Robert J", "non-dropping-particle" : "", "parse-names" : false, "suffix" : "" }, { "dropping-particle" : "", "family" : "Whyte", "given" : "Anne", "non-dropping-particle" : "", "parse-names" : false, "suffix" : "" } ], "container-title" : "Proceedings of the National Academy of Sciences", "id" : "ITEM-1", "issue" : "5", "issued" : { "date-parts" : [ [ "2009" ] ] }, "page" : "1305-1312", "title" : "Science for managing ecosystem services: Beyond the Millennium Ecosystem Assessment", "type" : "article-journal", "volume" : "106" }, "uris" : [ "http://www.mendeley.com/documents/?uuid=e7e06d2b-3cf5-4a8a-927f-d2999769f954" ] }, { "id" : "ITEM-2", "itemData" : { "author" : [ { "dropping-particle" : "", "family" : "Tockner, K., Robinson, C. &amp; Uehlinger", "given" : "U.", "non-dropping-particle" : "", "parse-names" : false, "suffix" : "" } ], "id" : "ITEM-2", "issued" : { "date-parts" : [ [ "2008" ] ] }, "publisher" : "Elsevier Ltd, London.", "title" : "Rivers of Europe.", "type" : "book" }, "uris" : [ "http://www.mendeley.com/documents/?uuid=6d89ee1a-0702-3972-aa26-ba341725d337" ] }, { "id" : "ITEM-3", "itemData" : { "DOI" : "10.2478/v10104-011-0045-0", "ISBN" : "16423593", "ISSN" : "16423593", "abstract" : "Throughout the last centuries most large rivers have increasingly become humandominated ecosystems as a result of land reclamation, floodplain drainage, hydropower production, and channelization for navigation. Their domestication, i.e. their optimization for few ecosystem services, has fundamentally altered habitat conditions and led to the formation of novel biotic communities as well as to the truncation of vital ecosystem processes. Current conservation and management strategies do not yet cope with the dramatic alterations of large rivers. Concurrently, river management competes with the more human-focused targets and directives in the energy, flood control and agricultural sectors. Therefore, there is an urgent need for innovative, adaptive strategies to sustainably manage domesticated large rivers through increasing levels of active intervention.", "author" : [ { "dropping-particle" : "", "family" : "Tockner", "given" : "Klement", "non-dropping-particle" : "", "parse-names" : false, "suffix" : "" }, { "dropping-particle" : "", "family" : "Pusch", "given" : "Martin", "non-dropping-particle" : "", "parse-names" : false, "suffix" : "" }, { "dropping-particle" : "", "family" : "Gessner", "given" : "J\u00f6rn", "non-dropping-particle" : "", "parse-names" : false, "suffix" : "" }, { "dropping-particle" : "", "family" : "Wolter", "given" : "Christian", "non-dropping-particle" : "", "parse-names" : false, "suffix" : "" } ], "container-title" : "Ecohydrology &amp; Hydrobiology", "id" : "ITEM-3", "issue" : "3-4", "issued" : { "date-parts" : [ [ "2011" ] ] }, "page" : "167-174", "title" : "Domesticated ecosystems and novel communities: challenges for the management of large rivers", "type" : "article-journal", "volume" : "11" }, "uris" : [ "http://www.mendeley.com/documents/?uuid=24a46cc5-ab47-34f9-afb9-d120387a5084" ] }, { "id" : "ITEM-4", "itemData" : { "DOI" : "10.1899/08-171.1", "ISBN" : "08873593", "ISSN" : "0887-3593", "PMID" : "987", "abstract" : "Abstract Freshwater habitats occupy &lt;1% of the Earth's surface, yet are hotspots that support \u223c10% of all known species, and \u223c\u2153 of vertebrate species. Fresh waters also are hotspots for human activities that have led to widespread habitat degradation, pollution, flow regulation and water extraction, fisheries overexploitation, and alien species introductions. These impacts have caused severe declines in the range and abundance of many freshwater species, so that they are now far more imperiled than their marine or terrestrial counterparts. Here, we review progress in conservation of freshwater biodiversity, with a focus on the period since 1986, and outline key challenges for the future. Driven by rising conservation concerns, freshwater ecologists have conducted a great deal of research over the past 25 y on the status, trends, autecology, and propa</w:instrText>
      </w:r>
      <w:r w:rsidRPr="00BA0F1F">
        <w:rPr>
          <w:rFonts w:cstheme="minorHAnsi"/>
          <w:lang w:val="de-CH"/>
        </w:rPr>
        <w:instrText>gation of imperiled species, threats to these species, the consequences of biodiversity loss for ecosystem functioning, metapopulation dynamics, biodiversity ...", "author" : [ { "dropping-particle" : "", "family" : "Strayer", "given" : "David L.", "non-dropping-particle" : "", "parse-names" : false, "suffix" : "" }, { "dropping-particle" : "", "family" : "Dudgeon", "given" : "David", "non-dropping-particle" : "", "parse-names" : false, "suffix" : "" } ], "container-title" : "Journal of the North American Benthological Society", "id" : "ITEM-4", "issue" : "1", "issued" : { "date-parts" : [ [ "2010" ] ] }, "page" : "344-358", "title" : "Freshwater biodiversity conservation: recent progress and future challenges", "type" : "article-journal", "volume" : "29" }, "uris" : [ "http://www.mendeley.com/documents/?uuid=1fe9568d-d369-356e-9ff5-7e0ba6e8d4a3" ] } ], "mendeley" : { "formattedCitation" : "(Carpenter et al., 2009; Strayer &amp; Dudgeon, 2010; Tockner, K., Robinson, C. &amp; Uehlinger, 2008; Tockner, Pusch, Gessner, &amp; Wolter, 2011)", "plainTextFormattedCitation" : "(Carpenter et al., 2009; Strayer &amp; Dudgeon, 2010; Tockner, K., Robinson, C. &amp; Uehlinger, 2008; Tockner, Pusch, Gessner, &amp; Wolter, 2011)", "previouslyFormattedCitation" : "(Carpenter et al., 2009; Strayer &amp; Dudgeon, 2010; Tockner, K., Robinson, C. &amp; Uehlinger, 2008; Tockner, Pusch, Gessner, &amp; Wolter, 2011)" }, "properties" : {  }, "schema" : "https://github.com/citation-style-language/schema/raw/master/csl-citation.json" }</w:instrText>
      </w:r>
      <w:r w:rsidRPr="00BA0F1F">
        <w:rPr>
          <w:rFonts w:cstheme="minorHAnsi"/>
        </w:rPr>
        <w:fldChar w:fldCharType="separate"/>
      </w:r>
      <w:r w:rsidRPr="00BA0F1F">
        <w:rPr>
          <w:rFonts w:cstheme="minorHAnsi"/>
        </w:rPr>
        <w:t xml:space="preserve">(Carpenter </w:t>
      </w:r>
      <w:r w:rsidR="00301BD0" w:rsidRPr="00301BD0">
        <w:rPr>
          <w:rFonts w:cstheme="minorHAnsi"/>
          <w:i/>
        </w:rPr>
        <w:t>et al.</w:t>
      </w:r>
      <w:r w:rsidRPr="00BA0F1F">
        <w:rPr>
          <w:rFonts w:cstheme="minorHAnsi"/>
        </w:rPr>
        <w:t>, 2009; Strayer &amp; Dudgeon, 2010; Tockner</w:t>
      </w:r>
      <w:r w:rsidR="000A748E">
        <w:rPr>
          <w:rFonts w:cstheme="minorHAnsi"/>
          <w:i/>
        </w:rPr>
        <w:t xml:space="preserve"> et al.</w:t>
      </w:r>
      <w:r w:rsidRPr="00BA0F1F">
        <w:rPr>
          <w:rFonts w:cstheme="minorHAnsi"/>
        </w:rPr>
        <w:t>, 2008; Tockner</w:t>
      </w:r>
      <w:r w:rsidR="00A063DE">
        <w:rPr>
          <w:rFonts w:cstheme="minorHAnsi"/>
          <w:i/>
        </w:rPr>
        <w:t xml:space="preserve"> et al.</w:t>
      </w:r>
      <w:r w:rsidRPr="00BA0F1F">
        <w:rPr>
          <w:rFonts w:cstheme="minorHAnsi"/>
        </w:rPr>
        <w:t>, 2011)</w:t>
      </w:r>
      <w:r w:rsidRPr="00BA0F1F">
        <w:rPr>
          <w:rFonts w:cstheme="minorHAnsi"/>
        </w:rPr>
        <w:fldChar w:fldCharType="end"/>
      </w:r>
      <w:r w:rsidRPr="00BA0F1F">
        <w:rPr>
          <w:rFonts w:cstheme="minorHAnsi"/>
        </w:rPr>
        <w:t xml:space="preserve">. This lack of quantitative freshwater biodiversity data is severe (e.g. 32% of IUCN evaluated freshwater invertebrate species in Europe are data deficient) especially for Central Asian freshwater ecosystems, as they have not yet benefited from IUCN Red List assessments. </w:t>
      </w:r>
    </w:p>
    <w:p w14:paraId="4568044A" w14:textId="7BCA7F69" w:rsidR="0048205B" w:rsidRPr="00BA0F1F" w:rsidRDefault="00202184" w:rsidP="00AE389F">
      <w:pPr>
        <w:autoSpaceDE w:val="0"/>
        <w:autoSpaceDN w:val="0"/>
        <w:adjustRightInd w:val="0"/>
        <w:rPr>
          <w:rFonts w:cstheme="minorHAnsi"/>
        </w:rPr>
      </w:pPr>
      <w:r w:rsidRPr="00202184">
        <w:rPr>
          <w:rFonts w:cstheme="minorHAnsi"/>
        </w:rPr>
        <w:lastRenderedPageBreak/>
        <w:t>The extent of wetlands in Western, Central and Eastern Europe has declined by 50</w:t>
      </w:r>
      <w:r>
        <w:rPr>
          <w:rFonts w:cstheme="minorHAnsi"/>
        </w:rPr>
        <w:t>%</w:t>
      </w:r>
      <w:r w:rsidRPr="00202184">
        <w:rPr>
          <w:rFonts w:cstheme="minorHAnsi"/>
        </w:rPr>
        <w:t xml:space="preserve"> from </w:t>
      </w:r>
      <w:r>
        <w:rPr>
          <w:rFonts w:cstheme="minorHAnsi"/>
        </w:rPr>
        <w:t xml:space="preserve">1970 to 2008 (Dixon </w:t>
      </w:r>
      <w:r w:rsidR="00301BD0" w:rsidRPr="00301BD0">
        <w:rPr>
          <w:rFonts w:cstheme="minorHAnsi"/>
          <w:i/>
        </w:rPr>
        <w:t>et al.</w:t>
      </w:r>
      <w:r>
        <w:rPr>
          <w:rFonts w:cstheme="minorHAnsi"/>
        </w:rPr>
        <w:t xml:space="preserve">, 2016). </w:t>
      </w:r>
      <w:r w:rsidR="0048205B" w:rsidRPr="00BA0F1F">
        <w:rPr>
          <w:rFonts w:cstheme="minorHAnsi"/>
        </w:rPr>
        <w:t xml:space="preserve">According to the State of the Environment Report review of the state of freshwater systems, only 53% of </w:t>
      </w:r>
      <w:r w:rsidR="0048205B">
        <w:rPr>
          <w:rFonts w:cstheme="minorHAnsi"/>
        </w:rPr>
        <w:t xml:space="preserve">geographical </w:t>
      </w:r>
      <w:r w:rsidR="0048205B" w:rsidRPr="00BA0F1F">
        <w:rPr>
          <w:rFonts w:cstheme="minorHAnsi"/>
        </w:rPr>
        <w:t>Europe’s rivers and lakes have a good ecological status in 2015</w:t>
      </w:r>
      <w:r w:rsidR="0048205B" w:rsidRPr="00BA0F1F">
        <w:rPr>
          <w:rFonts w:eastAsia="Times New Roman" w:cstheme="minorHAnsi"/>
          <w:lang w:eastAsia="es-ES"/>
        </w:rPr>
        <w:t xml:space="preserve"> </w:t>
      </w:r>
      <w:r w:rsidR="0048205B" w:rsidRPr="00BA0F1F">
        <w:rPr>
          <w:rFonts w:eastAsia="Times New Roman" w:cstheme="minorHAnsi"/>
          <w:lang w:eastAsia="es-ES"/>
        </w:rPr>
        <w:fldChar w:fldCharType="begin" w:fldLock="1"/>
      </w:r>
      <w:r w:rsidR="0048205B" w:rsidRPr="00BA0F1F">
        <w:rPr>
          <w:rFonts w:eastAsia="Times New Roman" w:cstheme="minorHAnsi"/>
          <w:lang w:eastAsia="es-ES"/>
        </w:rP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rsidR="0048205B" w:rsidRPr="00BA0F1F">
        <w:rPr>
          <w:rFonts w:eastAsia="Times New Roman" w:cstheme="minorHAnsi"/>
          <w:lang w:eastAsia="es-ES"/>
        </w:rPr>
        <w:fldChar w:fldCharType="separate"/>
      </w:r>
      <w:r w:rsidR="0048205B" w:rsidRPr="00BA0F1F">
        <w:rPr>
          <w:rFonts w:eastAsia="Times New Roman" w:cstheme="minorHAnsi"/>
          <w:lang w:eastAsia="es-ES"/>
        </w:rPr>
        <w:t>(</w:t>
      </w:r>
      <w:r w:rsidR="0048205B" w:rsidRPr="00FC4200">
        <w:rPr>
          <w:rFonts w:eastAsia="Times New Roman" w:cstheme="minorHAnsi"/>
          <w:lang w:eastAsia="es-ES"/>
        </w:rPr>
        <w:t>EEA, 2015</w:t>
      </w:r>
      <w:r w:rsidR="00015157">
        <w:rPr>
          <w:rFonts w:eastAsia="Times New Roman" w:cstheme="minorHAnsi"/>
          <w:lang w:eastAsia="es-ES"/>
        </w:rPr>
        <w:t>a</w:t>
      </w:r>
      <w:r w:rsidR="0048205B" w:rsidRPr="00BA0F1F">
        <w:rPr>
          <w:rFonts w:eastAsia="Times New Roman" w:cstheme="minorHAnsi"/>
          <w:lang w:eastAsia="es-ES"/>
        </w:rPr>
        <w:t>)</w:t>
      </w:r>
      <w:r w:rsidR="0048205B" w:rsidRPr="00BA0F1F">
        <w:rPr>
          <w:rFonts w:eastAsia="Times New Roman" w:cstheme="minorHAnsi"/>
          <w:lang w:eastAsia="es-ES"/>
        </w:rPr>
        <w:fldChar w:fldCharType="end"/>
      </w:r>
      <w:r w:rsidR="0048205B" w:rsidRPr="00BA0F1F">
        <w:rPr>
          <w:rFonts w:eastAsia="Times New Roman" w:cstheme="minorHAnsi"/>
          <w:lang w:eastAsia="es-ES"/>
        </w:rPr>
        <w:t xml:space="preserve"> (</w:t>
      </w:r>
      <w:r w:rsidR="003A4434" w:rsidRPr="003A4434">
        <w:rPr>
          <w:rFonts w:eastAsia="Times New Roman" w:cstheme="minorHAnsi"/>
          <w:b/>
          <w:lang w:eastAsia="es-ES"/>
        </w:rPr>
        <w:t>Figure 3.27</w:t>
      </w:r>
      <w:r w:rsidR="0048205B" w:rsidRPr="00BA0F1F">
        <w:rPr>
          <w:rFonts w:eastAsia="Times New Roman" w:cstheme="minorHAnsi"/>
          <w:lang w:eastAsia="es-ES"/>
        </w:rPr>
        <w:t xml:space="preserve">), </w:t>
      </w:r>
      <w:r w:rsidR="0048205B" w:rsidRPr="00BA0F1F">
        <w:rPr>
          <w:rFonts w:cstheme="minorHAnsi"/>
        </w:rPr>
        <w:t xml:space="preserve">despite several major European water initiatives in the past 15 years. Ecological status is a criterion for the quality of the structure and functioning of surface water ecosystems. Based on current freshwater biodiversity trends, it is highly unlikely that Europe and Central Asia will achieve the relevant Aichi Biodiversity Targets by 2020 (i.e. Targets 2, 3, 4, 6, 7, 8, 9, 10, 11, 12, 13, 14) or Target 1 of the </w:t>
      </w:r>
      <w:r w:rsidR="0048205B" w:rsidRPr="00160462">
        <w:rPr>
          <w:rFonts w:cstheme="minorHAnsi"/>
          <w:bCs/>
        </w:rPr>
        <w:t xml:space="preserve">European Union </w:t>
      </w:r>
      <w:r w:rsidR="0048205B" w:rsidRPr="00BA0F1F">
        <w:rPr>
          <w:rFonts w:cstheme="minorHAnsi"/>
        </w:rPr>
        <w:t xml:space="preserve">Biodiversity Strategy. Furthermore, several water bodies in the region are drastically declining in size, and many ponds and streams are even disappearing from the landscape as a consequence of agricultural intensification, draining, </w:t>
      </w:r>
      <w:r w:rsidR="0048205B" w:rsidRPr="00BA0F1F">
        <w:rPr>
          <w:rFonts w:cstheme="minorHAnsi"/>
          <w:color w:val="000000"/>
        </w:rPr>
        <w:t xml:space="preserve">dam construction </w:t>
      </w:r>
      <w:r w:rsidR="006056C1">
        <w:rPr>
          <w:rFonts w:cstheme="minorHAnsi"/>
        </w:rPr>
        <w:t>and urbaniz</w:t>
      </w:r>
      <w:r w:rsidR="0048205B" w:rsidRPr="00BA0F1F">
        <w:rPr>
          <w:rFonts w:cstheme="minorHAnsi"/>
        </w:rPr>
        <w:t xml:space="preserve">ation in combination to climate change </w:t>
      </w:r>
      <w:r w:rsidR="0048205B" w:rsidRPr="00BA0F1F">
        <w:rPr>
          <w:rFonts w:cstheme="minorHAnsi"/>
        </w:rPr>
        <w:fldChar w:fldCharType="begin" w:fldLock="1"/>
      </w:r>
      <w:r w:rsidR="0048205B" w:rsidRPr="00BA0F1F">
        <w:rPr>
          <w:rFonts w:cstheme="minorHAnsi"/>
        </w:rPr>
        <w:instrText>ADDIN CSL_CITATION { "citationItems" : [ { "id" : "ITEM-1", "itemData" : { "DOI" : "10.1051/kmae/2016021", "abstract" : "\u2013 The freshwater ecosystems of the Southern Region Of the Russian Far East (SRORFE) are subject to the influence of environmental extremes (especially heavy floods and droughts). Within forested areas, extreme floods do not destroy the ecosystems of rivers and floodplain lakes; in contrast, periodic medium and small floods alternating with low-flow periods are beneficial to these ecosystems. In the 21st century, the natural flood cycles will change, likely increasing the peaks of floods but decreasing the probability of rain during the dry season. Extreme floods can lead to the rapid depletion of river phytoplankton and zoobenthos and can cause long-term water hyper-eutrophication. Droughts will increase the probability of forest fires. The loss of forest cover due to logging and fires will intensify the unsteadiness of hydrological regimes of water bodies. In the SRORFE global environmental change, accompanied by increasing anthropogenic pressures and a lack of protective measures will cause a significant loss of biodiversity among freshwater biota. Meanwhile, forest preservation will ease the negative effects on the biodiversity and productivity of freshwater ecosystems in the SRORFE. R\u00e9sum\u00e9 \u2013 Les \u00e9cosyst\u00e8mes d'eau douce de la r\u00e9gion sud de l'Extr\u00eame-Orient russe subissent des changements environnementaux extr\u00eames. Les \u00e9cosyst\u00e8mes d'eau douce de la r\u00e9gion du sud de l'Extr\u00eame-Orient russe (SRORFE) sont soumis \u00e0 l'influence des conditions environnementales extr\u00eames (en particulier de fortes inondations et des s\u00e9che-resses). Dans les zones bois\u00e9es, les inondations ne d\u00e9truisent pas les \u00e9cosyst\u00e8mes des rivi\u00e8res et des lacs des plaines inondables ; au contraire, de petites \u00e0 moyennes inondations p\u00e9riodiques alternant avec des p\u00e9riodes de faible d\u00e9bit sont b\u00e9n\u00e9fiques pour ces \u00e9cosyst\u00e8mes. Au 21 e si\u00e8cle, les cycles naturels d'inondation vont changer, avec probablement augmentation des pics d'inondations, mais diminution de la probabilit\u00e9 de pluie pendant la saison s\u00e8che. Les crues extr\u00eames peuvent conduire \u00e0 l'\u00e9puisement rapide du phytoplancton et du zoobenthos de la rivi\u00e8re et peuvent causer \u00e0 long terme l'hyper-eutrophisation de l'eau. Les s\u00e9cheresses augmenteront la probabilit\u00e9 d'incendies de for\u00eat. La perte de la couverture foresti\u00e8re en raison de l'exploitation foresti\u00e8re et des incendies intensifiera le d\u00e9s\u00e9quilibre des r\u00e9gimes hydrologiques des masses d'eau. Dans le SRORFE, les changements environnementaux mondiaux, accompagn\u00e9s d'une augmentation des\u2026", "author" : [ { "dropping-particle" : "V", "family" : "Bogatov", "given" : "V", "non-dropping-particle" : "", "parse-names" : false, "suffix" : "" }, { "dropping-particle" : "", "family" : "Fedorovskiy", "given" : "A S", "non-dropping-particle" : "", "parse-names" : false, "suffix" : "" } ], "container-title" : "Knowledge and Management of Aquatic Ecosystems", "id" : "ITEM-1", "issue" : "34", "issued" : { "date-parts" : [ [ "2016" ] ] }, "publisher" : "EDP Sciences", "title" : "Freshwater ecosystems of the southern region of the russian far east are undergoing extreme environmental change", "type" : "article-journal", "volume" : "417" }, "uris" : [ "http://www.mendeley.com/documents/?uuid=0633cf26-68f3-3e93-a88b-a1c6f92704dd" ] }, { "id" : "ITEM-2", "itemData" : { "DOI" : "10.1007/s10750-016-2962-9", "ISSN" : "15735117", "author" : [ { "dropping-particle" : "", "family" : "Bagella", "given" : "Simonetta", "non-dropping-particle" : "", "parse-names" : false, "suffix" : "" }, { "dropping-particle" : "", "family" : "Gasc\u00f3n", "given" : "St\u00e9phanie", "non-dropping-particle" : "", "parse-names" : false, "suffix" : "" }, { "dropping-particle" : "", "family" : "Filigheddu", "given" : "Rossella", "non-dropping-particle" : "", "parse-names" : false, "suffix" : "" }, { "dropping-particle" : "", "family" : "Cogoni", "given" : "Annalena", "non-dropping-particle" : "", "parse-names" : false, "suffix" : "" }, { "dropping-particle" : "", "family" : "Boix", "given" : "Dani", "non-dropping-particle" : "", "parse-names" : false, "suffix" : "" } ], "container-title" : "Hydrobiologia", "id" : "ITEM-2", "issue" : "1", "issued" : { "date-parts" : [ [ "2016" ] ] }, "page" : "1-10", "title" : "Mediterranean Temporary Ponds: new challenges from a neglected habitat", "type" : "article-journal", "volume" : "782" }, "uris" : [ "http://www.mendeley.com/documents/?uuid=4da50481-1810-3d0a-8f65-002e93143843" ] }, { "id" : "ITEM-3", "itemData" : { "DOI" : "10.1007/978-3-319-24978-0", "ISBN" : "9783319249780", "author" : [ { "dropping-particle" : "", "family" : "Boix", "given" : "Dani", "non-dropping-particle" : "", "parse-names" : false, "suffix" : "" }, { "dropping-particle" : "", "family" : "Kneitel", "given" : "Jamie", "non-dropping-particle" : "", "parse-names" : false, "suffix" : "" }, { "dropping-particle" : "", "family" : "Robson", "given" : "Belinda J", "non-dropping-particle" : "", "parse-names" : false, "suffix" : "" }, { "dropping-particle" : "", "family" : "Duchet", "given" : "Claire", "non-dropping-particle" : "", "parse-names" : false, "suffix" : "" }, { "dropping-particle" : "", "family" : "Z\u00fa\u00f1iga", "given" : "Lu\u00eds", "non-dropping-particle" : "", "parse-names" : false, "suffix" : "" }, { "dropping-particle" : "", "family" : "Day", "given" : "Jennifer", "non-dropping-particle" : "", "parse-names" : false, "suffix" : "" }, { "dropping-particle" : "", "family" : "Gasc\u00f3n", "given" : "St\u00e9phanie", "non-dropping-particle" : "", "parse-names" : false, "suffix" : "" }, { "dropping-particle" : "", "family" : "Sala", "given" : "Jordi", "non-dropping-particle" : "", "parse-names" : false, "suffix" : "" }, { "dropping-particle" : "", "family" : "Quintana", "given" : "Xavier D", "non-dropping-particle" : "", "parse-names" : false, "suffix" : "" }, { "dropping-particle" : "", "family" : "Blaustein", "given" : "Leon", "non-dropping-particle" : "", "parse-names" : false, "suffix" : "" } ], "id" : "ITEM-3", "issued" : { "date-parts" : [ [ "2016" ] ] }, "title" : "Invertebrates of Freshwater Temporary Ponds in Mediterranean Climates", "type" : "book" }, "uris" : [ "http://www.mendeley.com/documents/?uuid=24a15803-a47e-3f3a-b713-3b6ddfbf2459" ] }, { "id" : "ITEM-4", "itemData" : {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u00b0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 "non-dropping-particle" : "", "parse-names" : false, "suffix" : "" }, { "dropping-particle" : "", "family" : "Brucet", "given" : "S.", "non-dropping-particle" : "", "parse-names" : false, "suffix" : "" }, { "dropping-particle" : "", "family" : "Naselli-Flores", "given" : "L.", "non-dropping-particle" : "", "parse-names" : false, "suffix" : "" }, { "dropping-particle" : "", "family" : "Papastergiadou", "given" : "E.", "non-dropping-particle" : "", "parse-names" : false, "suffix" : "" }, { "dropping-particle" : "", "family" : "Stefanidis", "given" : "K.", "non-dropping-particle" : "", "parse-names" : false, "suffix" : "" }, { "dropping-particle" : "", "family" : "N\u00f5ges", "given" : "T.", "non-dropping-particle" : "", "parse-names" : false, "suffix" : "" }, { "dropping-particle" : "", "family" : "N\u00f5ges", "given" : "P.", "non-dropping-particle" : "", "parse-names" : false, "suffix" : "" }, { "dropping-particle" : "", "family" : "Attayde", "given" : "J.", "non-dropping-particle" : "", "parse-names" : false, "suffix" : "" }, { "dropping-particle" : "", "family" : "Zohary", "given" : "T.", "non-dropping-particle" : "", "parse-names" : false, "suffix" : "" }, { "dropping-particle" : "", "family" : "Coppens", "given" : "J.", "non-dropping-particle" : "", "parse-names" : false, "suffix" : "" }, { "dropping-particle" : "", "family" : "Bucak", "given" : "T.", "non-dropping-particle" : "", "parse-names" : false, "suffix" : "" }, { "dropping-particle" : "", "family" : "Menezes", "given" : "R.F.", "non-dropping-particle" : "", "parse-names" : false, "suffix" : "" }, { "dropping-particle" : "", "f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4", "issue" : "1", "issued" : { "date-parts" : [ [ "2015" ] ] }, "page" : "201-227", "title" : "Ecological impacts of global warming and water abstraction on lakes and reservoirs due t</w:instrText>
      </w:r>
      <w:r w:rsidR="0048205B" w:rsidRPr="00C61687">
        <w:rPr>
          <w:rFonts w:cstheme="minorHAnsi"/>
          <w:lang w:val="es-ES"/>
        </w:rPr>
        <w:instrText>o changes in water level and related changes in salinity", "type" : "article-journal", "volume" : "750" }, "uris" : [ "http://www.mendeley.com/documents/?uuid=6e3f51ee-8c73-4a9e-963f-6843b93244c5" ] }, { "id" : "ITEM-5", "itemData" : { "id" : "ITEM-5", "issued" : { "date-parts" : [ [ "0" ] ] }, "title" : "Human Development Report 2015 Work for Human Development", "type" : "article-journal" }, "uris" : [ "http://www.mendeley.com/documents/?uuid=c598d570-f4e0-323b-90c6-27aab337e763" ] } ], "mendeley" : { "formattedCitation" : "(Bagella, Gasc\u00f3n, Filigheddu, Cogoni, &amp; Boix, 2016; Bogatov &amp; Fedorovskiy, 2016; Boix et al., 2016; \u201cHuman Development Report 2015 Work for Human Development,\u201d n.d.; E. Jeppesen et al., 2015)", "manualFormatting" : "(\u2018Human Development Report 2015; E. Jeppesen et al., 2015; Bagella et al., 2016; Bogatov and Fedorovskiy, 2016; Boix et al., 2016)", "plainTextFormattedCitation" : "(Bagella, Gasc\u00f3n, Filigheddu, Cogoni, &amp; Boix, 2016; Bogatov &amp; Fedorovskiy, 2016; Boix et al., 2016; \u201cHuman Development Report 2015 Work for Human Development,\u201d n.d.; E. Jeppesen et al., 2015)", "previouslyFormattedCitation" : "(Bagella, Gasc\u00f3n, Filigheddu, Cogoni, &amp; Boix, 2016; Bogatov &amp; Fedorovskiy, 2016; Boix et al., 2016; \u201cHuman Development Report 2015 Work for Human Development,\u201d n.d.; E. Jeppesen et al., 2015)" }, "properties" : {  }, "schema" : "https://github.com/citation-style-language/schema/raw/master/csl-citation.json" }</w:instrText>
      </w:r>
      <w:r w:rsidR="0048205B" w:rsidRPr="00BA0F1F">
        <w:rPr>
          <w:rFonts w:cstheme="minorHAnsi"/>
        </w:rPr>
        <w:fldChar w:fldCharType="separate"/>
      </w:r>
      <w:r w:rsidR="0048205B" w:rsidRPr="00C61687">
        <w:rPr>
          <w:rFonts w:cstheme="minorHAnsi"/>
          <w:lang w:val="es-ES"/>
        </w:rPr>
        <w:t>(</w:t>
      </w:r>
      <w:r w:rsidR="00A063DE" w:rsidRPr="00C61687">
        <w:rPr>
          <w:rFonts w:cstheme="minorHAnsi"/>
          <w:lang w:val="es-ES"/>
        </w:rPr>
        <w:t>UNDP,</w:t>
      </w:r>
      <w:r w:rsidR="0048205B" w:rsidRPr="00C61687">
        <w:rPr>
          <w:rFonts w:cstheme="minorHAnsi"/>
          <w:lang w:val="es-ES"/>
        </w:rPr>
        <w:t xml:space="preserve"> 2015; Jeppesen </w:t>
      </w:r>
      <w:r w:rsidR="00301BD0" w:rsidRPr="00C61687">
        <w:rPr>
          <w:rFonts w:cstheme="minorHAnsi"/>
          <w:i/>
          <w:lang w:val="es-ES"/>
        </w:rPr>
        <w:t>et al.</w:t>
      </w:r>
      <w:r w:rsidR="0048205B" w:rsidRPr="00C61687">
        <w:rPr>
          <w:rFonts w:cstheme="minorHAnsi"/>
          <w:lang w:val="es-ES"/>
        </w:rPr>
        <w:t xml:space="preserve">, 2015; Bagella </w:t>
      </w:r>
      <w:r w:rsidR="00301BD0" w:rsidRPr="00C61687">
        <w:rPr>
          <w:rFonts w:cstheme="minorHAnsi"/>
          <w:i/>
          <w:lang w:val="es-ES"/>
        </w:rPr>
        <w:t>et al.</w:t>
      </w:r>
      <w:r w:rsidR="0048205B" w:rsidRPr="00C61687">
        <w:rPr>
          <w:rFonts w:cstheme="minorHAnsi"/>
          <w:lang w:val="es-ES"/>
        </w:rPr>
        <w:t xml:space="preserve">, 2016; Bogatov </w:t>
      </w:r>
      <w:r w:rsidR="00A063DE" w:rsidRPr="00C61687">
        <w:rPr>
          <w:rFonts w:cstheme="minorHAnsi"/>
          <w:lang w:val="es-ES"/>
        </w:rPr>
        <w:t xml:space="preserve">&amp; </w:t>
      </w:r>
      <w:r w:rsidR="0048205B" w:rsidRPr="00C61687">
        <w:rPr>
          <w:rFonts w:cstheme="minorHAnsi"/>
          <w:lang w:val="es-ES"/>
        </w:rPr>
        <w:t xml:space="preserve">Fedorovskiy, 2016; Boix </w:t>
      </w:r>
      <w:r w:rsidR="00301BD0" w:rsidRPr="00C61687">
        <w:rPr>
          <w:rFonts w:cstheme="minorHAnsi"/>
          <w:i/>
          <w:lang w:val="es-ES"/>
        </w:rPr>
        <w:t>et al.</w:t>
      </w:r>
      <w:r w:rsidR="0048205B" w:rsidRPr="00C61687">
        <w:rPr>
          <w:rFonts w:cstheme="minorHAnsi"/>
          <w:lang w:val="es-ES"/>
        </w:rPr>
        <w:t>, 2016)</w:t>
      </w:r>
      <w:r w:rsidR="0048205B" w:rsidRPr="00BA0F1F">
        <w:rPr>
          <w:rFonts w:cstheme="minorHAnsi"/>
        </w:rPr>
        <w:fldChar w:fldCharType="end"/>
      </w:r>
      <w:r w:rsidR="0048205B" w:rsidRPr="00C61687">
        <w:rPr>
          <w:rFonts w:cstheme="minorHAnsi"/>
          <w:lang w:val="es-ES"/>
        </w:rPr>
        <w:t xml:space="preserve">. </w:t>
      </w:r>
      <w:r w:rsidR="0048205B" w:rsidRPr="00BA0F1F">
        <w:rPr>
          <w:rFonts w:cstheme="minorHAnsi"/>
        </w:rPr>
        <w:t xml:space="preserve">Examples of water bodies disappearing are particularly found in the Mediterranean region and Central Asia </w:t>
      </w:r>
      <w:r w:rsidR="0048205B" w:rsidRPr="00BA0F1F">
        <w:rPr>
          <w:rFonts w:cstheme="minorHAnsi"/>
        </w:rPr>
        <w:fldChar w:fldCharType="begin" w:fldLock="1"/>
      </w:r>
      <w:r w:rsidR="0048205B" w:rsidRPr="00BA0F1F">
        <w:rPr>
          <w:rFonts w:cstheme="minorHAnsi"/>
        </w:rPr>
        <w:instrText>ADDIN CSL_CITATION { "citationItems" : [ { "id" : "ITEM-1", "itemData" : { "DOI" : "10.1007/s10750-014-2169-x", "ISBN" : "0018-8158", "ISSN" : "15735117",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A degrees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rik", "non-dropping-particle" : "", "parse-names" : false, "suffix" : "" }, { "dropping-particle" : "", "family" : "Brucet", "given" : "Sandra", "non-dropping-particle" : "", "parse-names" : false, "suffix" : "" }, { "dropping-particle" : "", "family" : "Naselli-Flores", "given" : "Luigi", "non-dropping-particle" : "", "parse-names" : false, "suffix" : "" }, { "dropping-particle" : "", "family" : "Papastergiadou", "given" : "Eva", "non-dropping-particle" : "", "parse-names" : false, "suffix" : "" }, { "dropping-particle" : "", "family" : "Stefanidis", "given" : "Kostas", "non-dropping-particle" : "", "parse-names" : false, "suffix" : "" }, { "dropping-particle" : "", "family" : "N\u00f5ges", "given" : "Tiina", "non-dropping-particle" : "", "parse-names" : false, "suffix" : "" }, { "dropping-particle" : "", "family" : "N\u00f5ges", "given" : "Peeter", "non-dropping-particle" : "", "parse-names" : false, "suffix" : "" }, { "dropping-particle" : "", "family" : "Attayde", "given" : "Jos\u00e9 Luiz", "non-dropping-particle" : "", "parse-names" : false, "suffix" : "" }, { "dropping-particle" : "", "family" : "Zohary", "given" : "Tamar", "non-dropping-particle" : "", "parse-names" : false, "suffix" : "" }, { "dropping-particle" : "", "family" : "Coppens", "given" : "Jan", "non-dropping-particle" : "", "parse-names" : false, "suffix" : "" }, { "dropping-particle" : "", "family" : "Bucak", "given" : "Tuba", "non-dropping-particle" : "", "parse-names" : false, "suffix" : "" }, { "dropping-particle" : "", "family" : "Menezes", "given" : "Rosemberg Fernandes", "non-dropping-particle" : "", "parse-names" : false, "suffix" : "" }, { "dropping-particle" : "", "f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1", "issue" : "1", "issued" : { "date-parts" : [ [ "2015" ] ] }, "page" : "201-227", "title" : "Ecological impacts of global warming and water abstraction on lakes and reservoirs due to changes in water level and related changes in salinity", "type" : "article-journal", "volume" : "750" }, "uris" : [ "http://www.mendeley.com/documents/?uuid=27e57868-014d-38dc-98ed-5cffaaef29a9" ] } ], "mendeley" : { "formattedCitation" : "(Erik Jeppesen et al., 2015)", "plainTextFormattedCitation" : "(Erik Jeppesen et al., 2015)", "previouslyFormattedCitation" : "(Erik Jeppesen et al., 2015)" }, "properties" : {  }, "schema" : "https://github.com/citation-style-language/schema/raw/master/csl-citation.json" }</w:instrText>
      </w:r>
      <w:r w:rsidR="0048205B" w:rsidRPr="00BA0F1F">
        <w:rPr>
          <w:rFonts w:cstheme="minorHAnsi"/>
        </w:rPr>
        <w:fldChar w:fldCharType="separate"/>
      </w:r>
      <w:r w:rsidR="0048205B" w:rsidRPr="00BA0F1F">
        <w:rPr>
          <w:rFonts w:cstheme="minorHAnsi"/>
        </w:rPr>
        <w:t xml:space="preserve">(Jeppesen </w:t>
      </w:r>
      <w:r w:rsidR="00301BD0" w:rsidRPr="00301BD0">
        <w:rPr>
          <w:rFonts w:cstheme="minorHAnsi"/>
          <w:i/>
        </w:rPr>
        <w:t>et al.</w:t>
      </w:r>
      <w:r w:rsidR="0048205B" w:rsidRPr="00BA0F1F">
        <w:rPr>
          <w:rFonts w:cstheme="minorHAnsi"/>
        </w:rPr>
        <w:t>, 2015)</w:t>
      </w:r>
      <w:r w:rsidR="0048205B" w:rsidRPr="00BA0F1F">
        <w:rPr>
          <w:rFonts w:cstheme="minorHAnsi"/>
        </w:rPr>
        <w:fldChar w:fldCharType="end"/>
      </w:r>
      <w:r w:rsidR="0048205B" w:rsidRPr="00BA0F1F">
        <w:rPr>
          <w:rFonts w:cstheme="minorHAnsi"/>
        </w:rPr>
        <w:t xml:space="preserve">. An example is </w:t>
      </w:r>
      <w:r w:rsidR="0048205B" w:rsidRPr="00BA0F1F">
        <w:rPr>
          <w:rFonts w:cstheme="minorHAnsi"/>
          <w:bCs/>
        </w:rPr>
        <w:t xml:space="preserve">Lake Akşehir, which was previously one of the largest freshwater lakes in Turkey, but completely disappeared due to loss of surface and ground water sources through intensive crop irrigation of </w:t>
      </w:r>
      <w:r w:rsidR="0048205B" w:rsidRPr="00BA0F1F">
        <w:rPr>
          <w:rFonts w:cstheme="minorHAnsi"/>
          <w:bCs/>
        </w:rPr>
        <w:fldChar w:fldCharType="begin" w:fldLock="1"/>
      </w:r>
      <w:r w:rsidR="0048205B" w:rsidRPr="00BA0F1F">
        <w:rPr>
          <w:rFonts w:cstheme="minorHAnsi"/>
          <w:bCs/>
        </w:rPr>
        <w:instrText>ADDIN CSL_CITATION { "citationItems" : [ { "id" : "ITEM-1", "itemData" : { "author" : [ { "dropping-particle" : "", "family" : "Do\u011fan", "given" : "P.", "non-dropping-particle" : "", "parse-names" : false, "suffix" : "" } ], "id" : "ITEM-1", "issued" : { "date-parts" : [ [ "0" ] ] }, "title" : "Global Climate Change and Its Effects in Turkey", "type" : "article-journal" }, "uris" : [ "http://www.mendeley.com/documents/?uuid=4e527df2-68a1-4edc-8861-ec4d8d726646" ] }, { "id" : "ITEM-2", "itemData" : { "author" : [ { "dropping-particle" : "", "family" : "Jeppesen", "given" : "E.", "non-dropping-particle" : "", "parse-names" : false, "suffix" : "" }, { "dropping-particle" : "", "family" : "Kronvang", "given" : "B", "non-dropping-particle" : "", "parse-names" : false, "suffix" : "" }, { "dropping-particle" : "", "family" : "Meerhoff", "given" : "M.", "non-dropping-particle" : "", "parse-names" : false, "suffix" : "" }, { "dropping-particle" : "", "family" : "S\u00f8ndergaard", "given" : "M.", "non-dropping-particle" : "", "parse-names" : false, "suffix" : "" }, { "dropping-particle" : "", "family" : "Hansen", "given" : "K.M.", "non-dropping-particle" : "", "parse-names" : false, "suffix" : "" }, { "dropping-particle" : "", "family" : "Andersen", "given" : "H.E.", "non-dropping-particle" : "", "parse-names" : false, "suffix" : "" }, { "dropping-particle" : "", "family" : "Lauridsen", "given" : "T.L.", "non-dropping-particle" : "", "parse-names" : false, "suffix" : "" }, { "dropping-particle" : "", "family" : "Bekliog\u02d8lu", "given" : "M.", "non-dropping-particle" : "", "parse-names" : false, "suffix" : "" }, { "dropping-particle" : "", "family" : "\u00d6zen", "given" : "A.", "non-dropping-particle" : "", "parse-names" : false, "suffix" : "" }, { "dropping-particle" : "", "family" : "Olesen", "given" : "J.E.", "non-dropping-particle" : "", "parse-names" : false, "suffix" : "" } ], "container-title" : "Journal of Environmental Quality", "id" : "ITEM-2", "issued" : { "date-parts" : [ [ "2009" ] ] }, "page" : "1930\u20131941", "title" : "Climate change effects on runoff, catchment phosphorus loading and lake ecological state, and potential adaptations.", "type" : "article-journal", "volume" : "38" }, "uris" : [ "http://www.mendeley.com/documents/?uuid=eda70b98-cb1e-4a77-ad71-a161ffeef842" ] } ], "mendeley" : { "formattedCitation" : "(Do\u011fan, n.d.; E. Jeppesen et al., 2009)", "plainTextFormattedCitation" : "(Do\u011fan, n.d.; E. Jeppesen et al., 2009)", "previouslyFormattedCitation" : "(Do\u011fan, n.d.; E. Jeppesen et al., 2009)" }, "properties" : {  }, "schema" : "https://github.com/citation-style-language/schema/raw/master/csl-citation.json" }</w:instrText>
      </w:r>
      <w:r w:rsidR="0048205B" w:rsidRPr="00BA0F1F">
        <w:rPr>
          <w:rFonts w:cstheme="minorHAnsi"/>
          <w:bCs/>
        </w:rPr>
        <w:fldChar w:fldCharType="separate"/>
      </w:r>
      <w:r w:rsidR="0048205B" w:rsidRPr="00BA0F1F">
        <w:rPr>
          <w:rFonts w:cstheme="minorHAnsi"/>
          <w:bCs/>
        </w:rPr>
        <w:t xml:space="preserve">(Doğan, n.d.; Jeppesen </w:t>
      </w:r>
      <w:r w:rsidR="00301BD0" w:rsidRPr="00301BD0">
        <w:rPr>
          <w:rFonts w:cstheme="minorHAnsi"/>
          <w:bCs/>
          <w:i/>
        </w:rPr>
        <w:t>et al.</w:t>
      </w:r>
      <w:r w:rsidR="0048205B" w:rsidRPr="00BA0F1F">
        <w:rPr>
          <w:rFonts w:cstheme="minorHAnsi"/>
          <w:bCs/>
        </w:rPr>
        <w:t>, 2009)</w:t>
      </w:r>
      <w:r w:rsidR="0048205B" w:rsidRPr="00BA0F1F">
        <w:rPr>
          <w:rFonts w:cstheme="minorHAnsi"/>
          <w:bCs/>
        </w:rPr>
        <w:fldChar w:fldCharType="end"/>
      </w:r>
      <w:r w:rsidR="0048205B" w:rsidRPr="00BA0F1F">
        <w:rPr>
          <w:rFonts w:cstheme="minorHAnsi"/>
          <w:bCs/>
        </w:rPr>
        <w:t xml:space="preserve">. </w:t>
      </w:r>
    </w:p>
    <w:p w14:paraId="4279585C" w14:textId="15C48823" w:rsidR="0048205B" w:rsidRPr="00BA0F1F" w:rsidRDefault="0048205B" w:rsidP="00AE389F">
      <w:pPr>
        <w:autoSpaceDE w:val="0"/>
        <w:autoSpaceDN w:val="0"/>
        <w:adjustRightInd w:val="0"/>
        <w:rPr>
          <w:rFonts w:cstheme="minorHAnsi"/>
        </w:rPr>
      </w:pPr>
      <w:r w:rsidRPr="00BA0F1F">
        <w:rPr>
          <w:rFonts w:cstheme="minorHAnsi"/>
        </w:rPr>
        <w:t xml:space="preserve">In the Mediterranean region, there is sometimes no legal requirement for a permanent minimum water outflow from dams and this often has dramatic consequences in summer when rivers dry out downstream </w:t>
      </w:r>
      <w:r w:rsidRPr="00BA0F1F">
        <w:rPr>
          <w:rFonts w:cstheme="minorHAnsi"/>
        </w:rPr>
        <w:fldChar w:fldCharType="begin" w:fldLock="1"/>
      </w:r>
      <w:r w:rsidRPr="00BA0F1F">
        <w:rPr>
          <w:rFonts w:cstheme="minorHAnsi"/>
        </w:rPr>
        <w:instrText>ADDIN CSL_CITATION { "citationItems" : [ { "id" : "ITEM-1", "itemData" : { "ISBN" : "9789279202001", "author" : [ { "dropping-particle" : "", "family" : "Freyhof", "given" : "J", "non-dropping-particle" : "", "parse-names" : false, "suffix" : "" } ], "id" : "ITEM-1", "issued" : { "date-parts" : [ [ "2011" ] ] }, "title" : "European red list of freshwater fishes", "type" : "book" }, "uris" : [ "http://www.mendeley.com/documents/?uuid=4a4ecceb-1dab-3b00-95c6-071d27043355" ] }, { "id" : "ITEM-2", "itemData" : { "author" : [ { "dropping-particle" : "", "family" : "Benejam", "given" : "Llu\u00eds", "non-dropping-particle" : "", "parse-names" : false, "suffix" : "" }, { "dropping-particle" : "", "family" : "Mello", "given" : "Franco Teixeira-de", "non-dropping-particle" : "", "parse-names" : false, "suffix" : "" }, { "dropping-particle" : "", "family" : "Meerhoff", "given" : "Mariana", "non-dropping-particle" : "", "parse-names" : false, "suffix" : "" }, { "dropping-particle" : "", "family" : "Loureiro", "given" : "Marcelo", "non-dropping-particle" : "", "parse-names" : false, "suffix" : "" }, { "dropping-particle" : "", "family" : "Jeppesen", "given" : "Erik", "non-dropping-particle" : "", "parse-names" : false, "suffix" : "" }, { "dropping-particle" : "", "family" : "Brucet", "given" : "Sandra", "non-dropping-particle" : "", "parse-names" : false, "suffix" : "" } ], "container-title" : "Canadian Journal of Fisheries and Aquatic Sciences", "id" : "ITEM-2", "issued" : { "date-parts" : [ [ "2016" ] ] }, "page" : "547-556", "title" : "Assessing effects of change in land use on size-related variables of fish in subtropical streams", "type" : "article-journal", "volume" : "73" }, "uris" : [ "http://www.mendeley.com/documents/?uuid=e254bbbc-dbed-4bcd-a903-4cadd41c0cf7" ] } ], "mendeley" : { "formattedCitation" : "(Benejam et al., 2016; J Freyhof, 2011)", "plainTextFormattedCitation" : "(Benejam et al., 2016; J Freyhof, 2011)", "previouslyFormattedCitation" : "(Benejam et al., 2016; J Freyhof, 2011)" }, "properties" : {  }, "schema" : "https://github.com/citation-style-language/schema/raw/master/csl-citation.json" }</w:instrText>
      </w:r>
      <w:r w:rsidRPr="00BA0F1F">
        <w:rPr>
          <w:rFonts w:cstheme="minorHAnsi"/>
        </w:rPr>
        <w:fldChar w:fldCharType="separate"/>
      </w:r>
      <w:r w:rsidRPr="00BA0F1F">
        <w:rPr>
          <w:rFonts w:cstheme="minorHAnsi"/>
        </w:rPr>
        <w:t xml:space="preserve">(Benejam </w:t>
      </w:r>
      <w:r w:rsidR="00301BD0" w:rsidRPr="00301BD0">
        <w:rPr>
          <w:rFonts w:cstheme="minorHAnsi"/>
          <w:i/>
        </w:rPr>
        <w:t>et al.</w:t>
      </w:r>
      <w:r w:rsidRPr="00BA0F1F">
        <w:rPr>
          <w:rFonts w:cstheme="minorHAnsi"/>
        </w:rPr>
        <w:t>, 2016; Freyhof, 2011)</w:t>
      </w:r>
      <w:r w:rsidRPr="00BA0F1F">
        <w:rPr>
          <w:rFonts w:cstheme="minorHAnsi"/>
        </w:rPr>
        <w:fldChar w:fldCharType="end"/>
      </w:r>
      <w:r w:rsidRPr="00BA0F1F">
        <w:rPr>
          <w:rFonts w:cstheme="minorHAnsi"/>
        </w:rPr>
        <w:t>.</w:t>
      </w:r>
    </w:p>
    <w:p w14:paraId="443F9438" w14:textId="5319CD8E" w:rsidR="0048205B" w:rsidRPr="00BA0F1F" w:rsidRDefault="0048205B" w:rsidP="00AE389F">
      <w:pPr>
        <w:autoSpaceDE w:val="0"/>
        <w:autoSpaceDN w:val="0"/>
        <w:adjustRightInd w:val="0"/>
        <w:rPr>
          <w:rFonts w:cstheme="minorHAnsi"/>
        </w:rPr>
      </w:pPr>
      <w:r w:rsidRPr="00BA0F1F">
        <w:rPr>
          <w:rFonts w:cstheme="minorHAnsi"/>
        </w:rPr>
        <w:t xml:space="preserve">A further issue of concern is the conservation of ponds in Europe and Central Asia at landscape scale, which harbour a significant proportion of aquatic biodiversity but are under increasing pressure. They have been historically neglected particularly in the Mediterranean region </w:t>
      </w:r>
      <w:r w:rsidRPr="00BA0F1F">
        <w:rPr>
          <w:rFonts w:cstheme="minorHAnsi"/>
        </w:rPr>
        <w:fldChar w:fldCharType="begin" w:fldLock="1"/>
      </w:r>
      <w:r w:rsidRPr="00BA0F1F">
        <w:rPr>
          <w:rFonts w:cstheme="minorHAnsi"/>
        </w:rPr>
        <w:instrText>ADDIN CSL_CITATION { "citationItems" : [ { "id" : "ITEM-1", "itemData" : { "DOI" : "10.1007/s10750-007-9225-8", "ISBN" : "0018-8158", "ISSN" : "00188158", "abstract" : "Gli stagni complessivamente, supportano le specie molto di pi\u00f9, e in particolare le specie pi\u00f9 rare, rispetto ad altri tipi da corpi idrici di acqua dolce. Gli stagni creano collegamenti (o trampolini di lancio) tra gli attuali habitat acquatici, ma anche fornire servizi ecosistemici, quali l'intercettazione di nutrienti, la regolamentazione idrologico, ecc", "author" : [ { "dropping-particle" : "", "family" : "C\u00e9r\u00e9ghino", "given" : "R.", "non-dropping-particle" : "", "parse-names" : false, "suffix" : "" }, { "dropping-particle" : "", "family" : "Biggs", "given" : "J.", "non-dropping-particle" : "", "parse-names" : false, "suffix" : "" }, { "dropping-particle" : "", "family" : "Oertli", "given" : "B.", "non-dropping-particle" : "", "parse-names" : false, "suffix" : "" }, { "dropping-particle" : "", "family" : "Declerck", "given" : "S.", "non-dropping-particle" : "", "parse-names" : false, "suffix" : "" } ], "container-title" : "Hydrobiologia", "id" : "ITEM-1", "issue" : "1", "issued" : { "date-parts" : [ [ "2008" ] ] }, "page" : "1-6", "title" : "The ecology of European ponds: Defining the characteristics of a neglected freshwater habitat", "type" : "article-journal", "volume" : "597" }, "uris" : [ "http://www.mendeley.com/documents/?uuid=f09c8f6f-6790-47d2-ae57-8a92834bbf30" ] }, { "id" : "ITEM-2", "itemData" : { "DOI" : "10.1007/978-3-319-24978-0", "ISBN" : "9783319249780", "author" : [ { "dropping-particle" : "", "family" : "Boix", "given" : "Dani", "non-dropping-particle" : "", "parse-names" : false, "suffix" : "" }, { "dropping-particle" : "", "family" : "Kneitel", "given" : "Jamie", "non-dropping-particle" : "", "parse-names" : false, "suffix" : "" }, { "dropping-particle" : "", "family" : "Robson", "given" : "Belinda J", "non-dropping-particle" : "", "parse-names" : false, "suffix" : "" }, { "dropping-particle" : "", "family" : "Duchet", "given" : "Claire", "non-dropping-particle" : "", "parse-names" : false, "suffix" : "" }, { "dropping-particle" : "", "family" : "Z\u00fa\u00f1iga", "given" : "Lu\u00eds", "non-dropping-particle" : "", "parse-names" : false, "suffix" : "" }, { "dropping-particle" : "", "family" : "Day", "given" : "Jennifer", "non-dropping-particle" : "", "parse-names" : false, "suffix" : "" }, { "dropping-particle" : "", "family" : "Gasc\u00f3n", "given" : "St\u00e9phanie", "non-dropping-particle" : "", "parse-names" : false, "suffix" : "" }, { "dropping-particle" : "", "family" : "Sala", "given" : "Jordi", "non-dropping-particle" : "", "parse-names" : false, "suffix" : "" }, { "dropping-particle" : "", "family" : "Quintana", "given" : "Xavier D", "non-dropping-particle" : "", "parse-names" : false, "suffix" : "" }, { "dropping-particle" : "", "family" : "Blaustein", "given" : "Leon", "non-dropping-particle" : "", "parse-names" : false, "suffix" : "" } ], "id" : "ITEM-2", "issued" : { "date-parts" : [ [ "2016" ] ] }, "title" : "Invertebrates of Freshwater Temporary Ponds in Mediterranean Climates", "type" : "book" }, "uris" : [ "http://www.mendeley.com/documents/?uuid=24a15803-a47e-3f3a-b713-3b6ddfbf2459" ] } ], "mendeley" : { "formattedCitation" : "(Boix et al., 2016; C\u00e9r\u00e9ghino, Biggs, Oertli, &amp; Declerck, 2008)", "plainTextFormattedCitation" : "(Boix et al., 2016; C\u00e9r\u00e9ghino, Biggs, Oertli, &amp; Declerck, 2008)", "previouslyFormattedCitation" : "(Boix et al., 2016; C\u00e9r\u00e9ghino, Biggs, Oertli, &amp; Declerck, 2008)" }, "properties" : {  }, "schema" : "https://github.com/citation-style-language/schema/raw/master/csl-citation.json" }</w:instrText>
      </w:r>
      <w:r w:rsidRPr="00BA0F1F">
        <w:rPr>
          <w:rFonts w:cstheme="minorHAnsi"/>
        </w:rPr>
        <w:fldChar w:fldCharType="separate"/>
      </w:r>
      <w:r w:rsidRPr="00BA0F1F">
        <w:rPr>
          <w:rFonts w:cstheme="minorHAnsi"/>
        </w:rPr>
        <w:t xml:space="preserve">(Boix </w:t>
      </w:r>
      <w:r w:rsidR="00301BD0" w:rsidRPr="00301BD0">
        <w:rPr>
          <w:rFonts w:cstheme="minorHAnsi"/>
          <w:i/>
        </w:rPr>
        <w:t>et al.</w:t>
      </w:r>
      <w:r w:rsidRPr="00BA0F1F">
        <w:rPr>
          <w:rFonts w:cstheme="minorHAnsi"/>
        </w:rPr>
        <w:t>, 2016; Céréghino</w:t>
      </w:r>
      <w:r w:rsidR="00A063DE">
        <w:rPr>
          <w:rFonts w:cstheme="minorHAnsi"/>
          <w:i/>
        </w:rPr>
        <w:t xml:space="preserve"> et al.</w:t>
      </w:r>
      <w:r w:rsidRPr="00BA0F1F">
        <w:rPr>
          <w:rFonts w:cstheme="minorHAnsi"/>
        </w:rPr>
        <w:t>, 2008)</w:t>
      </w:r>
      <w:r w:rsidRPr="00BA0F1F">
        <w:rPr>
          <w:rFonts w:cstheme="minorHAnsi"/>
        </w:rPr>
        <w:fldChar w:fldCharType="end"/>
      </w:r>
      <w:r w:rsidRPr="00BA0F1F">
        <w:rPr>
          <w:rFonts w:cstheme="minorHAnsi"/>
        </w:rPr>
        <w:t xml:space="preserve"> and remain excluded from the provisions of the </w:t>
      </w:r>
      <w:r w:rsidRPr="00160462">
        <w:rPr>
          <w:rFonts w:cstheme="minorHAnsi"/>
          <w:bCs/>
        </w:rPr>
        <w:t xml:space="preserve">European Union </w:t>
      </w:r>
      <w:r w:rsidRPr="00BA0F1F">
        <w:rPr>
          <w:rFonts w:cstheme="minorHAnsi"/>
        </w:rPr>
        <w:t xml:space="preserve">Water Framework Directive. Natural wetlands (marshes and bogs) decreased by 5% between 1990 and 2006, one of the largest proportional land cover change of all habitats </w:t>
      </w:r>
      <w:r w:rsidRPr="00BA0F1F">
        <w:rPr>
          <w:rFonts w:cstheme="minorHAnsi"/>
        </w:rPr>
        <w:fldChar w:fldCharType="begin" w:fldLock="1"/>
      </w:r>
      <w:r w:rsidRPr="00BA0F1F">
        <w:rPr>
          <w:rFonts w:cstheme="minorHAnsi"/>
        </w:rPr>
        <w:instrText>ADDIN CSL_CITATION { "citationItems" : [ { "id" : "ITEM-1", "itemData" : { "DOI" : "10.2800/42824", "ISBN" : "9789292131067", "abstract" : "The present report considers the status and trends of pan-European biodiversity, and the implications of these trends for biodiversity management policy and practice. It considers the key biodiversity policy instruments currently applied in Europe, the threats to biodiversity and their management implications across major habitat types. The implications for biodiversity of cross-cutting issues such as tourism and urban planning are also considered, along with the challenges that remain for conserving and sustainably using of Europe's biodiversity. The report makes use of the SEBI 2010 indicators and other relevant national and regional information sources. It does not consider the biodiversity of EU overseas territories and outermost regions.", "author" : [ { "dropping-particle" : "", "family" : "EEA", "given" : "", "non-dropping-particle" : "", "parse-names" : false, "suffix" : "" } ], "container-title" : "Europe", "id" : "ITEM-1", "issue" : "5", "issued" : { "date-parts" : [ [ "2010" ] ] }, "number-of-pages" : "64", "title" : "Assessing biodiversity in Europe \u2014 the 2010 report", "type" : "book" }, "uris" : [ "http://www.mendeley.com/documents/?uuid=a96dce41-f3a9-4df3-82f6-e32ebf87ddd2" ] } ], "mendeley" : { "formattedCitation" : "(EEA, 2010)", "manualFormatting" : "(EEA, 2010)", "plainTextFormattedCitation" : "(EEA, 2010)", "previouslyFormattedCitation" : "(EEA, 2010)"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0</w:t>
      </w:r>
      <w:r w:rsidRPr="00BA0F1F">
        <w:rPr>
          <w:rFonts w:cstheme="minorHAnsi"/>
        </w:rPr>
        <w:t>)</w:t>
      </w:r>
      <w:r w:rsidRPr="00BA0F1F">
        <w:rPr>
          <w:rFonts w:cstheme="minorHAnsi"/>
        </w:rPr>
        <w:fldChar w:fldCharType="end"/>
      </w:r>
      <w:r w:rsidRPr="00BA0F1F">
        <w:rPr>
          <w:rFonts w:cstheme="minorHAnsi"/>
        </w:rPr>
        <w:t xml:space="preserve">. In the Mediterranean region, temporary ponds contain rare, endemic or Red Data List species and as such form an irreplaceable type of habitat for a variety of freshwater biota </w:t>
      </w:r>
      <w:r w:rsidRPr="00BA0F1F">
        <w:rPr>
          <w:rFonts w:cstheme="minorHAnsi"/>
        </w:rPr>
        <w:fldChar w:fldCharType="begin" w:fldLock="1"/>
      </w:r>
      <w:r w:rsidRPr="00BA0F1F">
        <w:rPr>
          <w:rFonts w:cstheme="minorHAnsi"/>
        </w:rPr>
        <w:instrText>ADDIN CSL_CITATION { "citationItems" : [ { "id" : "ITEM-1", "itemData" : { "DOI" : "10.1007/s10750-007-9225-8", "ISBN" : "0018-8158", "ISSN" : "00188158", "abstract" : "Gli stagni complessivamente, supportano le specie molto di pi\u00f9, e in particolare le specie pi\u00f9 rare, rispetto ad altri tipi da corpi idrici di acqua dolce. Gli stagni creano collegamenti (o trampolini di lancio) tra gli attuali habitat acquatici, ma anche fornire servizi ecosistemici, quali l'intercettazione di nutrienti, la regolamentazione idrologico, ecc", "author" : [ { "dropping-particle" : "", "family" : "C\u00e9r\u00e9ghino", "given" : "R.", "non-dropping-particle" : "", "parse-names" : false, "suffix" : "" }, { "dropping-particle" : "", "family" : "Biggs", "given" : "J.", "non-dropping-particle" : "", "parse-names" : false, "suffix" : "" }, { "dropping-particle" : "", "family" : "Oertli", "given" : "B.", "non-dropping-particle" : "", "parse-names" : false, "suffix" : "" }, { "dropping-particle" : "", "family" : "Declerck", "given" : "S.", "non-dropping-particle" : "", "parse-names" : false, "suffix" : "" } ], "container-title" : "Hydrobiologia", "id" : "ITEM-1", "issue" : "1", "issued" : { "date-parts" : [ [ "2008" ] ] }, "page" : "1-6", "title" : "The ecology of European ponds: Defining the characteristics of a neglected freshwater habitat", "type" : "article-journal", "volume" : "597" }, "uris" : [ "http://www.mendeley.com/documents/?uuid=f09c8f6f-6790-47d2-ae57-8a92834bbf30" ] } ], "mendeley" : { "formattedCitation" : "(C\u00e9r\u00e9ghino et al., 2008)", "plainTextFormattedCitation" : "(C\u00e9r\u00e9ghino et al., 2008)", "previouslyFormattedCitation" : "(C\u00e9r\u00e9ghino et al., 2008)" }, "properties" : {  }, "schema" : "https://github.com/citation-style-language/schema/raw/master/csl-citation.json" }</w:instrText>
      </w:r>
      <w:r w:rsidRPr="00BA0F1F">
        <w:rPr>
          <w:rFonts w:cstheme="minorHAnsi"/>
        </w:rPr>
        <w:fldChar w:fldCharType="separate"/>
      </w:r>
      <w:r w:rsidRPr="00BA0F1F">
        <w:rPr>
          <w:rFonts w:cstheme="minorHAnsi"/>
        </w:rPr>
        <w:t xml:space="preserve">(Céréghino </w:t>
      </w:r>
      <w:r w:rsidR="00301BD0" w:rsidRPr="00301BD0">
        <w:rPr>
          <w:rFonts w:cstheme="minorHAnsi"/>
          <w:i/>
        </w:rPr>
        <w:t>et al.</w:t>
      </w:r>
      <w:r w:rsidRPr="00BA0F1F">
        <w:rPr>
          <w:rFonts w:cstheme="minorHAnsi"/>
        </w:rPr>
        <w:t>, 2008)</w:t>
      </w:r>
      <w:r w:rsidRPr="00BA0F1F">
        <w:rPr>
          <w:rFonts w:cstheme="minorHAnsi"/>
        </w:rPr>
        <w:fldChar w:fldCharType="end"/>
      </w:r>
      <w:r w:rsidRPr="00BA0F1F">
        <w:rPr>
          <w:rFonts w:cstheme="minorHAnsi"/>
        </w:rPr>
        <w:t xml:space="preserve">. However, the shallowness and small size of many temporary ponds have made them very vulnerable to human impacts as they can easily be drained for agriculture, urbanization, tourism, or industrial purposes </w:t>
      </w:r>
      <w:r w:rsidRPr="00BA0F1F">
        <w:rPr>
          <w:rFonts w:cstheme="minorHAnsi"/>
        </w:rPr>
        <w:fldChar w:fldCharType="begin" w:fldLock="1"/>
      </w:r>
      <w:r w:rsidRPr="00BA0F1F">
        <w:rPr>
          <w:rFonts w:cstheme="minorHAnsi"/>
        </w:rPr>
        <w:instrText>ADDIN CSL_CITATION { "citationItems" : [ { "id" : "ITEM-1", "itemData" : { "author" : [ { "dropping-particle" : "", "family" : "Zacharias", "given" : "Ierotheos", "non-dropping-particle" : "", "parse-names" : false, "suffix" : "" }, { "dropping-particle" : "", "family" : "Dimitriou", "given" : "Elias", "non-dropping-particle" : "", "parse-names" : false, "suffix" : "" }, { "dropping-particle" : "", "family" : "Dekker", "given" : "Angela", "non-dropping-particle" : "", "parse-names" : false, "suffix" : "" }, { "dropping-particle" : "", "family" : "Dorsman", "given" : "Edith", "non-dropping-particle" : "", "parse-names" : false, "suffix" : "" } ], "id" : "ITEM-1", "issue" : "January", "issued" : { "date-parts" : [ [ "2007" ] ] }, "page" : "1-9", "title" : "Overview of temporary ponds in the Mediterranean region : Threats , management and conservation issues", "type" : "article-journal", "volume" : "28" }, "uris" : [ "http://www.mendeley.com/documents/?uuid=53bc5c3c-56f5-3eef-8100-511b47c68ae1" ] }, { "id" : "ITEM-2", "itemData" : { "DOI" : "10.1007/978-3-319-24978-0", "ISBN" : "9783319249780", "author" : [ { "dropping-particle" : "", "family" : "Boix", "given" : "Dani", "non-dropping-particle" : "", "parse-names" : false, "suffix" : "" }, { "dropping-particle" : "", "family" : "Kneitel", "given" : "Jamie", "non-dropping-particle" : "", "parse-names" : false, "suffix" : "" }, { "dropping-particle" : "", "family" : "Robson", "given" : "Belinda J", "non-dropping-particle" : "", "parse-names" : false, "suffix" : "" }, { "dropping-particle" : "", "family" : "Duchet", "given" : "Claire", "non-dropping-particle" : "", "parse-names" : false, "suffix" : "" }, { "dropping-particle" : "", "family" : "Z\u00fa\u00f1iga", "given" : "Lu\u00eds", "non-dropping-particle" : "", "parse-names" : false, "suffix" : "" }, { "dropping-particle" : "", "family" : "Day", "given" : "Jennifer", "non-dropping-particle" : "", "parse-names" : false, "suffix" : "" }, { "dropping-particle" : "", "family" : "Gasc\u00f3n", "given" : "St\u00e9phanie", "non-dropping-particle" : "", "parse-names" : false, "suffix" : "" }, { "dropping-particle" : "", "family" : "Sala", "given" : "Jordi", "non-dropping-particle" : "", "parse-names" : false, "suffix" : "" }, { "dropping-particle" : "", "family" : "Quintana", "given" : "Xavier D", "non-dropping-particle" : "", "parse-names" : false, "suffix" : "" }, { "dropping-particle" : "", "family" : "Blaustein", "given" : "Leon", "non-dropping-particle" : "", "parse-names" : false, "suffix" : "" } ], "id" : "ITEM-2", "issued" : { "date-parts" : [ [ "2016" ] ] }, "title" : "Invertebrates of Freshwater Temporary Ponds in Mediterranean Climates", "type" : "book" }, "uris" : [ "http://www.mendeley.com/documents/?uuid=24a15803-a47e-3f3a-b713-3b6ddfbf2459" ] } ], "mendeley" : { "formattedCitation" : "(Boix et al., 2016; Zacharias, Dimitriou, Dekker, &amp; Dorsman, 2007)", "plainTextFormattedCitation" : "(Boix et al., 2016; Zacharias, Dimitriou, Dekker, &amp; Dorsman, 2007)", "previouslyFormattedCitation" : "(Boix et al., 2016; Zacharias, Dimitriou, Dekker, &amp; Dorsman, 2007)" }, "properties" : {  }, "schema" : "https://github.com/citation-style-language/schema/raw/master/csl-citation.json" }</w:instrText>
      </w:r>
      <w:r w:rsidRPr="00BA0F1F">
        <w:rPr>
          <w:rFonts w:cstheme="minorHAnsi"/>
        </w:rPr>
        <w:fldChar w:fldCharType="separate"/>
      </w:r>
      <w:r w:rsidRPr="00BA0F1F">
        <w:rPr>
          <w:rFonts w:cstheme="minorHAnsi"/>
        </w:rPr>
        <w:t xml:space="preserve">(Boix </w:t>
      </w:r>
      <w:r w:rsidR="00301BD0" w:rsidRPr="00301BD0">
        <w:rPr>
          <w:rFonts w:cstheme="minorHAnsi"/>
          <w:i/>
        </w:rPr>
        <w:t>et al.</w:t>
      </w:r>
      <w:r w:rsidRPr="00BA0F1F">
        <w:rPr>
          <w:rFonts w:cstheme="minorHAnsi"/>
        </w:rPr>
        <w:t>, 2016; Zacharias</w:t>
      </w:r>
      <w:r w:rsidR="0026279F">
        <w:rPr>
          <w:rFonts w:cstheme="minorHAnsi"/>
          <w:i/>
        </w:rPr>
        <w:t xml:space="preserve"> et al</w:t>
      </w:r>
      <w:r w:rsidRPr="00BA0F1F">
        <w:rPr>
          <w:rFonts w:cstheme="minorHAnsi"/>
        </w:rPr>
        <w:t>, 2007)</w:t>
      </w:r>
      <w:r w:rsidRPr="00BA0F1F">
        <w:rPr>
          <w:rFonts w:cstheme="minorHAnsi"/>
        </w:rPr>
        <w:fldChar w:fldCharType="end"/>
      </w:r>
      <w:r w:rsidRPr="00BA0F1F">
        <w:rPr>
          <w:rFonts w:cstheme="minorHAnsi"/>
        </w:rPr>
        <w:t xml:space="preserve">. Moreover, annual rainfall has been declining substantially since 1900 in several parts of the Mediterranean region owing to climate change, and already dry periods in rivers and wetlands have been markedly prolonged. </w:t>
      </w:r>
    </w:p>
    <w:p w14:paraId="5625F72B" w14:textId="6C682AC8" w:rsidR="0048205B" w:rsidRPr="00BA0F1F" w:rsidRDefault="0048205B" w:rsidP="00AE389F">
      <w:pPr>
        <w:autoSpaceDE w:val="0"/>
        <w:autoSpaceDN w:val="0"/>
        <w:adjustRightInd w:val="0"/>
        <w:rPr>
          <w:rFonts w:cstheme="minorHAnsi"/>
        </w:rPr>
      </w:pPr>
      <w:r w:rsidRPr="00160462">
        <w:rPr>
          <w:rFonts w:cstheme="minorHAnsi"/>
          <w:bCs/>
        </w:rPr>
        <w:t xml:space="preserve">European Union </w:t>
      </w:r>
      <w:r w:rsidRPr="00BA0F1F">
        <w:rPr>
          <w:rFonts w:cstheme="minorHAnsi"/>
          <w:bCs/>
        </w:rPr>
        <w:t xml:space="preserve">member </w:t>
      </w:r>
      <w:r>
        <w:rPr>
          <w:rFonts w:cstheme="minorHAnsi"/>
          <w:bCs/>
        </w:rPr>
        <w:t>S</w:t>
      </w:r>
      <w:r w:rsidRPr="00BA0F1F">
        <w:rPr>
          <w:rFonts w:cstheme="minorHAnsi"/>
          <w:bCs/>
        </w:rPr>
        <w:t xml:space="preserve">tates reporting under the Habitats Directive indicate that 17% of Europe's freshwater habitats have an </w:t>
      </w:r>
      <w:r w:rsidR="00E1742E">
        <w:rPr>
          <w:rFonts w:cstheme="minorHAnsi"/>
          <w:bCs/>
        </w:rPr>
        <w:t>“</w:t>
      </w:r>
      <w:r w:rsidRPr="00BA0F1F">
        <w:rPr>
          <w:rFonts w:cstheme="minorHAnsi"/>
          <w:bCs/>
        </w:rPr>
        <w:t>unfavourable to bad</w:t>
      </w:r>
      <w:r w:rsidR="00E1742E">
        <w:rPr>
          <w:rFonts w:cstheme="minorHAnsi"/>
          <w:bCs/>
        </w:rPr>
        <w:t>”</w:t>
      </w:r>
      <w:r w:rsidRPr="00BA0F1F">
        <w:rPr>
          <w:rFonts w:cstheme="minorHAnsi"/>
          <w:bCs/>
        </w:rPr>
        <w:t xml:space="preserve"> conservation status, while 56% were classified as </w:t>
      </w:r>
      <w:r w:rsidR="00E1742E">
        <w:rPr>
          <w:rFonts w:cstheme="minorHAnsi"/>
          <w:bCs/>
        </w:rPr>
        <w:t>“</w:t>
      </w:r>
      <w:r w:rsidRPr="00BA0F1F">
        <w:rPr>
          <w:rFonts w:cstheme="minorHAnsi"/>
          <w:bCs/>
        </w:rPr>
        <w:t>unfavourable to inadequate</w:t>
      </w:r>
      <w:r w:rsidR="00E1742E">
        <w:rPr>
          <w:rFonts w:cstheme="minorHAnsi"/>
          <w:bCs/>
        </w:rPr>
        <w:t>”</w:t>
      </w:r>
      <w:r w:rsidRPr="00BA0F1F">
        <w:rPr>
          <w:rFonts w:cstheme="minorHAnsi"/>
          <w:bCs/>
        </w:rPr>
        <w:t xml:space="preserve"> </w:t>
      </w:r>
      <w:r w:rsidRPr="00BA0F1F">
        <w:rPr>
          <w:rFonts w:cstheme="minorHAnsi"/>
          <w:bCs/>
        </w:rPr>
        <w:fldChar w:fldCharType="begin" w:fldLock="1"/>
      </w:r>
      <w:r w:rsidRPr="00BA0F1F">
        <w:rPr>
          <w:rFonts w:cstheme="minorHAnsi"/>
          <w:bCs/>
        </w:rP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rsidRPr="00BA0F1F">
        <w:rPr>
          <w:rFonts w:cstheme="minorHAnsi"/>
          <w:bCs/>
        </w:rPr>
        <w:fldChar w:fldCharType="separate"/>
      </w:r>
      <w:r w:rsidRPr="00BA0F1F">
        <w:rPr>
          <w:rFonts w:cstheme="minorHAnsi"/>
          <w:bCs/>
        </w:rPr>
        <w:t>(</w:t>
      </w:r>
      <w:r w:rsidRPr="00FC4200">
        <w:rPr>
          <w:rFonts w:cstheme="minorHAnsi"/>
          <w:bCs/>
        </w:rPr>
        <w:t>EEA, 2015</w:t>
      </w:r>
      <w:r w:rsidR="00015157">
        <w:rPr>
          <w:rFonts w:cstheme="minorHAnsi"/>
          <w:bCs/>
        </w:rPr>
        <w:t>a</w:t>
      </w:r>
      <w:r w:rsidRPr="00BA0F1F">
        <w:rPr>
          <w:rFonts w:cstheme="minorHAnsi"/>
          <w:bCs/>
        </w:rPr>
        <w:t>)</w:t>
      </w:r>
      <w:r w:rsidRPr="00BA0F1F">
        <w:rPr>
          <w:rFonts w:cstheme="minorHAnsi"/>
          <w:bCs/>
        </w:rPr>
        <w:fldChar w:fldCharType="end"/>
      </w:r>
      <w:r w:rsidRPr="00BA0F1F">
        <w:rPr>
          <w:rFonts w:cstheme="minorHAnsi"/>
          <w:bCs/>
        </w:rPr>
        <w:t xml:space="preserve"> (</w:t>
      </w:r>
      <w:r w:rsidR="00E02367">
        <w:rPr>
          <w:rFonts w:cstheme="minorHAnsi"/>
          <w:b/>
          <w:bCs/>
        </w:rPr>
        <w:t>Figure 3.27</w:t>
      </w:r>
      <w:r w:rsidRPr="00BA0F1F">
        <w:rPr>
          <w:rFonts w:cstheme="minorHAnsi"/>
          <w:bCs/>
        </w:rPr>
        <w:t xml:space="preserve">). </w:t>
      </w:r>
      <w:r w:rsidRPr="00BA0F1F">
        <w:rPr>
          <w:rFonts w:cstheme="minorHAnsi"/>
        </w:rPr>
        <w:t xml:space="preserve">Yet relatively unaffected parts of the </w:t>
      </w:r>
      <w:r w:rsidRPr="00160462">
        <w:rPr>
          <w:rFonts w:cstheme="minorHAnsi"/>
          <w:bCs/>
        </w:rPr>
        <w:t xml:space="preserve">European Union </w:t>
      </w:r>
      <w:r w:rsidRPr="00BA0F1F">
        <w:rPr>
          <w:rFonts w:cstheme="minorHAnsi"/>
        </w:rPr>
        <w:t xml:space="preserve">include parts of the Balkans which, although not devoid of pressures, are freshwater biodiversity hotspots of continental and global value </w:t>
      </w:r>
      <w:r w:rsidRPr="00BA0F1F">
        <w:rPr>
          <w:rFonts w:cstheme="minorHAnsi"/>
        </w:rPr>
        <w:fldChar w:fldCharType="begin" w:fldLock="1"/>
      </w:r>
      <w:r w:rsidRPr="00BA0F1F">
        <w:rPr>
          <w:rFonts w:cstheme="minorHAnsi"/>
        </w:rPr>
        <w:instrText>ADDIN CSL_CITATION { "citationItems" : [ { "id" : "ITEM-1", "itemData" : { "author" : [ { "dropping-particle" : "", "family" : "Griffiths", "given" : "H.I.", "non-dropping-particle" : "", "parse-names" : false, "suffix" : "" }, { "dropping-particle" : "", "family" : "Krystufek", "given" : "B.", "non-dropping-particle" : "", "parse-names" : false, "suffix" : "" }, { "dropping-particle" : "", "family" : "Reed", "given" : "J.M.", "non-dropping-particle" : "", "parse-names" : false, "suffix" : "" } ], "editor" : [ { "dropping-particle" : "", "family" : "Kluwer Academic", "given" : "", "non-dropping-particle" : "", "parse-names" : false, "suffix" : "" } ], "id" : "ITEM-1", "issued" : { "date-parts" : [ [ "2004" ] ] }, "publisher" : "Dordrecht", "publisher-place" : "London", "title" : "Balkan biodiversity: pattern and process in the European hotspot", "type" : "book" }, "uris" : [ "http://www.mendeley.com/documents/?uuid=b94f1094-d867-3f3e-a71a-8fae7d99e1a7" ] } ], "mendeley" : { "formattedCitation" : "(Griffiths, Krystufek, &amp; Reed, 2004)", "plainTextFormattedCitation" : "(Griffiths, Krystufek, &amp; Reed, 2004)", "previouslyFormattedCitation" : "(Griffiths, Krystufek, &amp; Reed, 2004)" }, "properties" : {  }, "schema" : "https://github.com/citation-style-language/schema/raw/master/csl-citation.json" }</w:instrText>
      </w:r>
      <w:r w:rsidRPr="00BA0F1F">
        <w:rPr>
          <w:rFonts w:cstheme="minorHAnsi"/>
        </w:rPr>
        <w:fldChar w:fldCharType="separate"/>
      </w:r>
      <w:r w:rsidRPr="00BA0F1F">
        <w:rPr>
          <w:rFonts w:cstheme="minorHAnsi"/>
        </w:rPr>
        <w:t>(Griffiths</w:t>
      </w:r>
      <w:r w:rsidR="00A914F7">
        <w:rPr>
          <w:rFonts w:cstheme="minorHAnsi"/>
          <w:i/>
        </w:rPr>
        <w:t xml:space="preserve"> et al.</w:t>
      </w:r>
      <w:r w:rsidRPr="00BA0F1F">
        <w:rPr>
          <w:rFonts w:cstheme="minorHAnsi"/>
        </w:rPr>
        <w:t>, 2004)</w:t>
      </w:r>
      <w:r w:rsidRPr="00BA0F1F">
        <w:rPr>
          <w:rFonts w:cstheme="minorHAnsi"/>
        </w:rPr>
        <w:fldChar w:fldCharType="end"/>
      </w:r>
      <w:r w:rsidRPr="00BA0F1F">
        <w:rPr>
          <w:rFonts w:cstheme="minorHAnsi"/>
        </w:rPr>
        <w:t xml:space="preserve">. Concerning species, 30% assessments </w:t>
      </w:r>
      <w:r w:rsidRPr="00BA0F1F">
        <w:rPr>
          <w:rFonts w:cstheme="minorHAnsi"/>
          <w:bCs/>
        </w:rPr>
        <w:t xml:space="preserve">have an </w:t>
      </w:r>
      <w:r w:rsidR="00E1742E">
        <w:rPr>
          <w:rFonts w:cstheme="minorHAnsi"/>
          <w:bCs/>
        </w:rPr>
        <w:t>“</w:t>
      </w:r>
      <w:r w:rsidRPr="00BA0F1F">
        <w:rPr>
          <w:rFonts w:cstheme="minorHAnsi"/>
          <w:bCs/>
        </w:rPr>
        <w:t>unfavourable to bad</w:t>
      </w:r>
      <w:r w:rsidR="00E1742E">
        <w:rPr>
          <w:rFonts w:cstheme="minorHAnsi"/>
          <w:bCs/>
        </w:rPr>
        <w:t>”</w:t>
      </w:r>
      <w:r w:rsidRPr="00BA0F1F">
        <w:rPr>
          <w:rFonts w:cstheme="minorHAnsi"/>
          <w:bCs/>
        </w:rPr>
        <w:t xml:space="preserve"> conservation status and 45% assessments were classified as </w:t>
      </w:r>
      <w:r w:rsidR="00E1742E">
        <w:rPr>
          <w:rFonts w:cstheme="minorHAnsi"/>
          <w:bCs/>
        </w:rPr>
        <w:t>“</w:t>
      </w:r>
      <w:r w:rsidRPr="00BA0F1F">
        <w:rPr>
          <w:rFonts w:cstheme="minorHAnsi"/>
          <w:bCs/>
        </w:rPr>
        <w:t>unfavourable to inadequate</w:t>
      </w:r>
      <w:r w:rsidR="00E1742E">
        <w:rPr>
          <w:rFonts w:cstheme="minorHAnsi"/>
          <w:bCs/>
        </w:rPr>
        <w:t>”</w:t>
      </w:r>
      <w:r w:rsidRPr="00BA0F1F">
        <w:rPr>
          <w:rFonts w:cstheme="minorHAnsi"/>
          <w:bCs/>
        </w:rPr>
        <w:t xml:space="preserve"> </w:t>
      </w:r>
      <w:r w:rsidRPr="00BA0F1F">
        <w:rPr>
          <w:rFonts w:cstheme="minorHAnsi"/>
          <w:bCs/>
        </w:rPr>
        <w:fldChar w:fldCharType="begin" w:fldLock="1"/>
      </w:r>
      <w:r w:rsidRPr="00BA0F1F">
        <w:rPr>
          <w:rFonts w:cstheme="minorHAnsi"/>
          <w:bCs/>
        </w:rP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rsidRPr="00BA0F1F">
        <w:rPr>
          <w:rFonts w:cstheme="minorHAnsi"/>
          <w:bCs/>
        </w:rPr>
        <w:fldChar w:fldCharType="separate"/>
      </w:r>
      <w:r w:rsidRPr="00FC4200">
        <w:rPr>
          <w:rFonts w:cstheme="minorHAnsi"/>
          <w:bCs/>
        </w:rPr>
        <w:t>(EEA, 2015</w:t>
      </w:r>
      <w:r w:rsidR="00015157">
        <w:rPr>
          <w:rFonts w:cstheme="minorHAnsi"/>
          <w:bCs/>
        </w:rPr>
        <w:t>a</w:t>
      </w:r>
      <w:r w:rsidRPr="00BA0F1F">
        <w:rPr>
          <w:rFonts w:cstheme="minorHAnsi"/>
          <w:bCs/>
        </w:rPr>
        <w:t>)</w:t>
      </w:r>
      <w:r w:rsidRPr="00BA0F1F">
        <w:rPr>
          <w:rFonts w:cstheme="minorHAnsi"/>
          <w:bCs/>
        </w:rPr>
        <w:fldChar w:fldCharType="end"/>
      </w:r>
      <w:r w:rsidRPr="00BA0F1F">
        <w:rPr>
          <w:rFonts w:cstheme="minorHAnsi"/>
          <w:bCs/>
        </w:rPr>
        <w:t>.</w:t>
      </w:r>
      <w:r w:rsidRPr="00BA0F1F">
        <w:rPr>
          <w:rFonts w:cstheme="minorHAnsi"/>
          <w:color w:val="000000"/>
        </w:rPr>
        <w:t xml:space="preserve"> </w:t>
      </w:r>
      <w:r w:rsidRPr="00BA0F1F">
        <w:rPr>
          <w:rFonts w:cstheme="minorHAnsi"/>
        </w:rPr>
        <w:t>For Eastern Europe, fresh water quality remains poor, with variation from contaminated to extremely polluted for the majority of large rivers in Russia (</w:t>
      </w:r>
      <w:r w:rsidR="00564FAD">
        <w:rPr>
          <w:rFonts w:cstheme="minorHAnsi"/>
        </w:rPr>
        <w:t>Government of the</w:t>
      </w:r>
      <w:r w:rsidR="00564FAD" w:rsidRPr="00BA0F1F">
        <w:rPr>
          <w:rFonts w:cstheme="minorHAnsi"/>
        </w:rPr>
        <w:t xml:space="preserve"> </w:t>
      </w:r>
      <w:r w:rsidRPr="00BA0F1F">
        <w:rPr>
          <w:rFonts w:cstheme="minorHAnsi"/>
        </w:rPr>
        <w:t>of Russia</w:t>
      </w:r>
      <w:r w:rsidR="00564FAD">
        <w:rPr>
          <w:rFonts w:cstheme="minorHAnsi"/>
        </w:rPr>
        <w:t>n Federation</w:t>
      </w:r>
      <w:r w:rsidRPr="00BA0F1F">
        <w:rPr>
          <w:rFonts w:cstheme="minorHAnsi"/>
        </w:rPr>
        <w:t>, 2016). In Central Asia in mountainous regions water bodies were assessed as clean and even very clean, when in lowlands they were assessed as moderately polluted and sometimes as extremely polluted (UNECE, CAREC, 2011).</w:t>
      </w:r>
    </w:p>
    <w:p w14:paraId="3B6D7D00" w14:textId="6431D804" w:rsidR="003531D1" w:rsidRPr="003531D1" w:rsidRDefault="003531D1" w:rsidP="003531D1">
      <w:pPr>
        <w:rPr>
          <w:lang w:val="en-US"/>
        </w:rPr>
      </w:pPr>
      <w:r>
        <w:rPr>
          <w:lang w:eastAsia="en-GB"/>
        </w:rPr>
        <w:lastRenderedPageBreak/>
        <w:drawing>
          <wp:inline distT="0" distB="0" distL="0" distR="0" wp14:anchorId="6738F69B" wp14:editId="4C369CB9">
            <wp:extent cx="5759450" cy="3954145"/>
            <wp:effectExtent l="0" t="0" r="0" b="825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0"/>
                    <a:stretch>
                      <a:fillRect/>
                    </a:stretch>
                  </pic:blipFill>
                  <pic:spPr>
                    <a:xfrm>
                      <a:off x="0" y="0"/>
                      <a:ext cx="5759450" cy="3954145"/>
                    </a:xfrm>
                    <a:prstGeom prst="rect">
                      <a:avLst/>
                    </a:prstGeom>
                  </pic:spPr>
                </pic:pic>
              </a:graphicData>
            </a:graphic>
          </wp:inline>
        </w:drawing>
      </w:r>
    </w:p>
    <w:p w14:paraId="528AF0B6" w14:textId="13AAD0C6" w:rsidR="0048205B" w:rsidRPr="00BA0F1F" w:rsidRDefault="0048205B" w:rsidP="00AE389F">
      <w:pPr>
        <w:rPr>
          <w:rFonts w:cstheme="minorHAnsi"/>
        </w:rPr>
      </w:pPr>
      <w:r w:rsidRPr="00BA0F1F">
        <w:rPr>
          <w:rFonts w:cstheme="minorHAnsi"/>
        </w:rPr>
        <w:t xml:space="preserve">Increased air temperatures result in melting of the glaciers which feed rivers and streams of Central Asia (e.g. Amu Darya, Syr Darya), causing changes in their hydrological regime </w:t>
      </w:r>
      <w:r w:rsidRPr="00BA0F1F">
        <w:rPr>
          <w:rFonts w:cstheme="minorHAnsi"/>
        </w:rPr>
        <w:fldChar w:fldCharType="begin" w:fldLock="1"/>
      </w:r>
      <w:r w:rsidRPr="00BA0F1F">
        <w:rPr>
          <w:rFonts w:cstheme="minorHAnsi"/>
        </w:rPr>
        <w:instrText>ADDIN CSL_CITATION { "citationItems" : [ { "id" : "ITEM-1", "itemData" : { "URL" : "https://issuu.com/zoienvironment/docs/climate_change", "accessed" : { "date-parts" : [ [ "2017", "9", "20" ] ] }, "author" : [ { "dropping-particle" : "", "family" : "ZEN", "given" : "", "non-dropping-particle" : "", "parse-names" : false, "suffix" : "" } ], "id" : "ITEM-1", "issued" : { "date-parts" : [ [ "2009" ] ] }, "title" : "Climate Change in Central Asia by zoi environment - issuu", "type" : "webpage" }, "uris" : [ "http://www.mendeley.com/documents/?uuid=7eb012bc-2be1-3dc5-ac4c-38299cf5edf4" ] } ], "mendeley" : { "formattedCitation" : "(ZEN, 2009)", "plainTextFormattedCitation" : "(ZEN, 2009)", "previouslyFormattedCitation" : "(ZEN, 2009)" }, "properties" : {  }, "schema" : "https://github.com/citation-style-language/schema/raw/master/csl-citation.json" }</w:instrText>
      </w:r>
      <w:r w:rsidRPr="00BA0F1F">
        <w:rPr>
          <w:rFonts w:cstheme="minorHAnsi"/>
        </w:rPr>
        <w:fldChar w:fldCharType="separate"/>
      </w:r>
      <w:r w:rsidRPr="00BA0F1F">
        <w:rPr>
          <w:rFonts w:cstheme="minorHAnsi"/>
        </w:rPr>
        <w:t>(</w:t>
      </w:r>
      <w:r w:rsidR="00A914F7">
        <w:rPr>
          <w:rFonts w:cstheme="minorHAnsi"/>
        </w:rPr>
        <w:t>Zoï</w:t>
      </w:r>
      <w:r w:rsidRPr="00BA0F1F">
        <w:rPr>
          <w:rFonts w:cstheme="minorHAnsi"/>
        </w:rPr>
        <w:t>, 2009)</w:t>
      </w:r>
      <w:r w:rsidRPr="00BA0F1F">
        <w:rPr>
          <w:rFonts w:cstheme="minorHAnsi"/>
        </w:rPr>
        <w:fldChar w:fldCharType="end"/>
      </w:r>
      <w:r w:rsidRPr="00BA0F1F">
        <w:rPr>
          <w:rFonts w:cstheme="minorHAnsi"/>
        </w:rPr>
        <w:t xml:space="preserve">. Many formerly perennial wetlands are now seasonal, while several formerly seasonal wetlands are now rarely flooded. In other parts of Europe and Central Asia, recent climate change has produced contrasting trends. For example, floods in the Artic Ocean basin are becoming more prevalent due to an increase in winter runoff over the past 30 years, underpinned by the melting of Central Asian glaciers </w:t>
      </w:r>
      <w:r w:rsidRPr="00BA0F1F">
        <w:rPr>
          <w:rFonts w:cstheme="minorHAnsi"/>
        </w:rPr>
        <w:fldChar w:fldCharType="begin" w:fldLock="1"/>
      </w:r>
      <w:r w:rsidRPr="00BA0F1F">
        <w:rPr>
          <w:rFonts w:cstheme="minorHAnsi"/>
        </w:rPr>
        <w:instrText>ADDIN CSL_CITATION { "citationItems" : [ { "id" : "ITEM-1", "itemData" : { "author" : [ { "dropping-particle" : "", "family" : "Gurevich E.", "given" : "", "non-dropping-particle" : "", "parse-names" : false, "suffix" : "" } ], "container-title" : "Russian Meteorology and Hydrology", "id" : "ITEM-1", "issue" : "9", "issued" : { "date-parts" : [ [ "2009" ] ] }, "page" : "628- 633", "title" : "Influence of air temperature on the river runoff in winter (the Aldan river catchment case study)", "type" : "article-journal", "volume" : "34 " }, "uris" : [ "http://www.mendeley.com/documents/?uuid=af01cbfb-0151-3a62-bd3b-bd2a0feb44b0" ] }, { "id" : "ITEM-2", "itemData" : { "DOI" : "10.5194/piahs-374-75-2016", "abstract" : "This paper is a review of the recent investigations related to changes in river water resources of the Russian Federation performed at the State Hydrological Institute (SHI). The long-term water resources fluctua-tions and their changes during the last decades including the significant changes in seasonal runoff are presented. The preliminary estimates of the possible future changes are also given.", "author" : [ { "dropping-particle" : "", "family" : "Georgievsky", "given" : "Mikhail", "non-dropping-particle" : "", "parse-names" : false, "suffix" : "" } ], "id" : "ITEM-2", "issue" : "10", "issued" : { "date-parts" : [ [ "2016" ] ] }, "page" : "75-77", "title" : "Water resources of the Russian rivers and their changes", "type" : "article-journal", "volume" : "374755194" }, "uris" : [ "http://www.mendeley.com/documents/?uuid=3f7af208-b1a2-3757-9cd7-9208f42f4703" ] } ], "mendeley" : { "formattedCitation" : "(Georgievsky, 2016; Gurevich E., 2009)", "plainTextFormattedCitation" : "(Georgievsky, 2016; Gurevich E., 2009)", "previouslyFormattedCitation" : "(Georgievsky, 2016; Gurevich E., 2009)" }, "properties" : {  }, "schema" : "https://github.com/citation-style-language/schema/raw/master/csl-citation.json" }</w:instrText>
      </w:r>
      <w:r w:rsidRPr="00BA0F1F">
        <w:rPr>
          <w:rFonts w:cstheme="minorHAnsi"/>
        </w:rPr>
        <w:fldChar w:fldCharType="separate"/>
      </w:r>
      <w:r w:rsidRPr="00BA0F1F">
        <w:rPr>
          <w:rFonts w:cstheme="minorHAnsi"/>
        </w:rPr>
        <w:t>(Georgievsky, 2016; Gurevich, 2009)</w:t>
      </w:r>
      <w:r w:rsidRPr="00BA0F1F">
        <w:rPr>
          <w:rFonts w:cstheme="minorHAnsi"/>
        </w:rPr>
        <w:fldChar w:fldCharType="end"/>
      </w:r>
      <w:r w:rsidRPr="00BA0F1F">
        <w:rPr>
          <w:rFonts w:cstheme="minorHAnsi"/>
        </w:rPr>
        <w:t xml:space="preserve">. The </w:t>
      </w:r>
      <w:r w:rsidRPr="00BA0F1F">
        <w:rPr>
          <w:rFonts w:cstheme="minorHAnsi"/>
          <w:shd w:val="clear" w:color="auto" w:fill="FFFFFF"/>
        </w:rPr>
        <w:t xml:space="preserve">Central Asian subregion also suffers from a drastic water loss that constitutes over 70 % of global net permanent water loss. This water loss is due a combination of drought and human activities including river diversion, damming and unregulated water intake </w:t>
      </w:r>
      <w:r w:rsidRPr="00BA0F1F">
        <w:rPr>
          <w:rFonts w:cstheme="minorHAnsi"/>
          <w:shd w:val="clear" w:color="auto" w:fill="FFFFFF"/>
        </w:rPr>
        <w:fldChar w:fldCharType="begin" w:fldLock="1"/>
      </w:r>
      <w:r w:rsidRPr="00BA0F1F">
        <w:rPr>
          <w:rFonts w:cstheme="minorHAnsi"/>
          <w:shd w:val="clear" w:color="auto" w:fill="FFFFFF"/>
        </w:rPr>
        <w:instrText>ADDIN CSL_CITATION { "citationItems" : [ { "id" : "ITEM-1", "itemData" : { "DOI" : "10.1038/nature20584", "author" : [ { "dropping-particle" : "", "family" : "Pekel", "given" : "J.-F.", "non-dropping-particle" : "", "parse-names" : false, "suffix" : "" }, { "dropping-particle" : "", "family" : "Cottam", "given" : "A.", "non-dropping-particle" : "", "parse-names" : false, "suffix" : "" }, { "dropping-particle" : "", "family" : "Gorelick", "given" : "N.", "non-dropping-particle" : "", "parse-names" : false, "suffix" : "" }, { "dropping-particle" : "", "family" : "Belward", "given" : "A.S.", "non-dropping-particle" : "", "parse-names" : false, "suffix" : "" } ], "container-title" : "Nature", "id" : "ITEM-1", "issue" : "540", "issued" : { "date-parts" : [ [ "2016" ] ] }, "note" : "NULL", "page" : "418\u2013422", "title" : "High-resolution mapping of global surface water and its long-term changes", "type" : "article-journal" }, "uris" : [ "http://www.mendeley.com/documents/?uuid=c0c77e34-685d-411f-bf2d-391c4978ae7f" ] } ], "mendeley" : { "formattedCitation" : "(J.-F. Pekel, Cottam, Gorelick, &amp; Belward, 2016)", "plainTextFormattedCitation" : "(J.-F. Pekel, Cottam, Gorelick, &amp; Belward, 2016)", "previouslyFormattedCitation" : "(J.-F. Pekel, Cottam, Gorelick, &amp; Belward, 2016)" }, "properties" : {  }, "schema" : "https://github.com/citation-style-language/schema/raw/master/csl-citation.json" }</w:instrText>
      </w:r>
      <w:r w:rsidRPr="00BA0F1F">
        <w:rPr>
          <w:rFonts w:cstheme="minorHAnsi"/>
          <w:shd w:val="clear" w:color="auto" w:fill="FFFFFF"/>
        </w:rPr>
        <w:fldChar w:fldCharType="separate"/>
      </w:r>
      <w:r w:rsidRPr="00BA0F1F">
        <w:rPr>
          <w:rFonts w:cstheme="minorHAnsi"/>
          <w:shd w:val="clear" w:color="auto" w:fill="FFFFFF"/>
        </w:rPr>
        <w:t>(Pekel</w:t>
      </w:r>
      <w:r w:rsidR="00A914F7">
        <w:rPr>
          <w:rFonts w:cstheme="minorHAnsi"/>
          <w:i/>
          <w:shd w:val="clear" w:color="auto" w:fill="FFFFFF"/>
        </w:rPr>
        <w:t xml:space="preserve"> et al.</w:t>
      </w:r>
      <w:r w:rsidRPr="00BA0F1F">
        <w:rPr>
          <w:rFonts w:cstheme="minorHAnsi"/>
          <w:shd w:val="clear" w:color="auto" w:fill="FFFFFF"/>
        </w:rPr>
        <w:t>, 2016)</w:t>
      </w:r>
      <w:r w:rsidRPr="00BA0F1F">
        <w:rPr>
          <w:rFonts w:cstheme="minorHAnsi"/>
          <w:shd w:val="clear" w:color="auto" w:fill="FFFFFF"/>
        </w:rPr>
        <w:fldChar w:fldCharType="end"/>
      </w:r>
      <w:r w:rsidRPr="00BA0F1F">
        <w:rPr>
          <w:rFonts w:cstheme="minorHAnsi"/>
          <w:shd w:val="clear" w:color="auto" w:fill="FFFFFF"/>
        </w:rPr>
        <w:t xml:space="preserve">. </w:t>
      </w:r>
      <w:r w:rsidRPr="00BA0F1F">
        <w:rPr>
          <w:rFonts w:cstheme="minorHAnsi"/>
        </w:rPr>
        <w:t xml:space="preserve">In addition, in the southern Caucasus and in Central Asia, there is a decline in surface water quality due to poor water treatment facilities. This leads to an increase in organic pollution, with about 20% of untreated sewage directly discharged into rivers </w:t>
      </w:r>
      <w:r w:rsidRPr="00BA0F1F">
        <w:rPr>
          <w:rFonts w:cstheme="minorHAnsi"/>
        </w:rPr>
        <w:fldChar w:fldCharType="begin" w:fldLock="1"/>
      </w:r>
      <w:r w:rsidRPr="00BA0F1F">
        <w:rPr>
          <w:rFonts w:cstheme="minorHAnsi"/>
        </w:rPr>
        <w:instrText>ADDIN CSL_CITATION { "citationItems" : [ { "id" : "ITEM-1", "itemData" : { "DOI" : "10.5194/piahs-364-210-2014", "abstract" : "An approach is presented for carrying out a long-term projection of river runoff changes in large Russian river basins in the first three decades of the 21st century. These changes may be caused by climate warming and socio-economic factors. The approach utilizes a method for scenario estimation of runoff changes with a range of possible climate warming effects. This range is chosen by generalizing calculation results obtained by using an ensemble of global climate models for two contrasting scenarios (A2 and B1) of globally-averaged air temperature rises. The approach also utilizes a method for alternative scenario estimation for water consumption as related to socio-economic changes. The estimates show that the expected runoff changes in the first third of this century due to climate warming scenarios can compensate the runoff decrease caused by the realization of some of the scenarios for socio-economic changes in the Volga River basin. The same compensation does not occur in the Don River basin, where negative effects are expected for the regional ecology.", "author" : [ { "dropping-particle" : "", "family" : "Georgiadi", "given" : "Alexander G", "non-dropping-particle" : "", "parse-names" : false, "suffix" : "" }, { "dropping-particle" : "", "family" : "Koronkevich", "given" : "Nikolai I", "non-dropping-particle" : "", "parse-names" : false, "suffix" : "" }, { "dropping-particle" : "", "family" : "Milyukova", "given" : "Irina P", "non-dropping-particle" : "", "parse-names" : false, "suffix" : "" }, { "dropping-particle" : "", "family" : "Barabanova", "given" : "Elena A", "non-dropping-particle" : "", "parse-names" : false, "suffix" : "" } ], "id" : "ITEM-1", "issued" : { "date-parts" : [ [ "2014" ] ] }, "publisher" : "IAHS Publ", "title" : "The ensemble scenarios projecting runoff changes in large Russian river basins in the 21st century", "type" : "article-journal", "volume" : "364" }, "uris" : [ "http://www.mendeley.com/documents/?uuid=83efc2b7-f309-38ae-9820-7d730efe66dd" ] }, { "id" : "ITEM-2", "itemData" : { "abstract" : "An overview of water resources in Russia is presented in terms of the problem of water scarcity. It is shown that physical water scarcity, defined as insufficient resources to satisfy demand, is a feature of water security in very few regions of Russia, whereas most regions have enough water to meet industrial, agricultural and household needs, as well as environmental constraints. Inadequate water quality creates, to a larger extent than physical availability of water, the most serious water scarcity problem in the country. A synopsis of some water quality problems in Russia is presented. As the predictable consequence of increasing anthropogenic impact, many water bodies in the industrial and urbanized regions of Russia are badly polluted. The main sources of surface water pollution, as well as changes in the relative contributions of these sources over the last two decades, are analysed. As a specific concern, the problem of drinking water supply and sanitation is presented. A rising gap between the research and engineering communities is considered as one of the reasons for the water quality problems and bridging this gap is one of the main research challenges in water quality management in Russia. Two examples of effective implementation of research findings into practice are demonstrated: (1) new modelling tools for water quality prediction, and (2) new technology for monitoring of organic xenobiotics.", "author" : [ { "dropping-particle" : "", "family" : "Barenboim", "given" : "G M", "non-dropping-particle" : "", "parse-names" : false, "suffix" : "" }, { "dropping-particle" : "", "family" : "Danilov-Danilyan", "given" : "V I", "non-dropping-particle" : "", "parse-names" : false, "suffix" : "" }, { "dropping-particle" : "", "family" : "Gelfan", "given" : "A N", "non-dropping-particle" : "", "parse-names" : false, "suffix" : "" }, { "dropping-particle" : "", "family" : "Motovilov", "given" : "Yu G", "non-dropping-particle" : "", "parse-names" : false, "suffix" : "" } ], "id" : "ITEM-2", "issued" : { "date-parts" : [ [ "2013" ] ] }, "publisher" : "IAHS Publ", "title" : "On the problems of water quality in Russia and some approaches to their solution", "type" : "article-journal", "volume" : "361" }, "uris" : [ "http://www.mendeley.com/documents/?uuid=d44b4f62-a7bd-3a2e-8514-7971c585548b" ] } ], "mendeley" : { "formattedCitation" : "(Barenboim, Danilov-Danilyan, Gelfan, &amp; Motovilov, 2013; Georgiadi, Koronkevich, Milyukova, &amp; Barabanova, 2014)", "plainTextFormattedCitation" : "(Barenboim, Danilov-Danilyan, Gelfan, &amp; Motovilov, 2013; Georgiadi, Koronkevich, Milyukova, &amp; Barabanova, 2014)", "previouslyFormattedCitation" : "(Barenboim, Danilov-Danilyan, Gelfan, &amp; Motovilov, 2013; Georgiadi, Koronkevich, Milyukova, &amp; Barabanova, 2014)" }, "properties" : {  }, "schema" : "https://github.com/citation-style-language/schema/raw/master/csl-citation.json" }</w:instrText>
      </w:r>
      <w:r w:rsidRPr="00BA0F1F">
        <w:rPr>
          <w:rFonts w:cstheme="minorHAnsi"/>
        </w:rPr>
        <w:fldChar w:fldCharType="separate"/>
      </w:r>
      <w:r w:rsidRPr="00BA0F1F">
        <w:rPr>
          <w:rFonts w:cstheme="minorHAnsi"/>
        </w:rPr>
        <w:t>(Barenboim</w:t>
      </w:r>
      <w:r w:rsidR="00A914F7">
        <w:rPr>
          <w:rFonts w:cstheme="minorHAnsi"/>
          <w:i/>
        </w:rPr>
        <w:t xml:space="preserve"> et al.</w:t>
      </w:r>
      <w:r w:rsidRPr="00BA0F1F">
        <w:rPr>
          <w:rFonts w:cstheme="minorHAnsi"/>
        </w:rPr>
        <w:t>, 2013; Georgiadi</w:t>
      </w:r>
      <w:r w:rsidR="00A914F7">
        <w:rPr>
          <w:rFonts w:cstheme="minorHAnsi"/>
          <w:i/>
        </w:rPr>
        <w:t xml:space="preserve"> et al.</w:t>
      </w:r>
      <w:r w:rsidRPr="00BA0F1F">
        <w:rPr>
          <w:rFonts w:cstheme="minorHAnsi"/>
        </w:rPr>
        <w:t>, 2014)</w:t>
      </w:r>
      <w:r w:rsidRPr="00BA0F1F">
        <w:rPr>
          <w:rFonts w:cstheme="minorHAnsi"/>
        </w:rPr>
        <w:fldChar w:fldCharType="end"/>
      </w:r>
      <w:r w:rsidRPr="00BA0F1F">
        <w:rPr>
          <w:rFonts w:cstheme="minorHAnsi"/>
        </w:rPr>
        <w:t xml:space="preserve">. </w:t>
      </w:r>
      <w:r w:rsidRPr="00BA0F1F">
        <w:rPr>
          <w:rFonts w:eastAsia="Times New Roman" w:cstheme="minorHAnsi"/>
        </w:rPr>
        <w:t xml:space="preserve">Freshwater salinization is also a threat across Europe and Central Asia </w:t>
      </w:r>
      <w:r w:rsidRPr="00BA0F1F">
        <w:rPr>
          <w:rFonts w:eastAsia="Times New Roman" w:cstheme="minorHAnsi"/>
        </w:rPr>
        <w:fldChar w:fldCharType="begin" w:fldLock="1"/>
      </w:r>
      <w:r w:rsidRPr="00BA0F1F">
        <w:rPr>
          <w:rFonts w:eastAsia="Times New Roman" w:cstheme="minorHAnsi"/>
        </w:rPr>
        <w:instrText>ADDIN CSL_CITATION { "citationItems" : [ { "id" : "ITEM-1", "itemData" : { "author" : [ { "dropping-particle" : "", "family" : "Ca\u00f1edo-Argu\u0308elles", "given" : "M.", "non-dropping-particle" : "", "parse-names" : false, "suffix" : "" }, { "dropping-particle" : "", "family" : "Hawkins", "given" : "C.P.", "non-dropping-particle" : "", "parse-names" : false, "suffix" : "" }, { "dropping-particle" : "", "family" : "Kefford", "given" : "B.J.", "non-dropping-particle" : "", "parse-names" : false, "suffix" : "" }, { "dropping-particle" : "", "family" : "Sch\u00e4fer", "given" : "R.B.", "non-dropping-particle" : "", "parse-names" : false, "suffix" : "" }, { "dropping-particle" : "", "family" : "Dyack", "given" : "B.J.", "non-dropping-particle" : "", "parse-names" : false, "suffix" : "" }, { "dropping-particle" : "", "family" : "Brucet", "given" : "S.", "non-dropping-particle" : "", "parse-names" : false, "suffix" : "" }, { "dropping-particle" : "", "family" : "Buchwalter", "given" : "D.", "non-dropping-particle" : "", "parse-names" : false, "suffix" : "" }, { "dropping-particle" : "", "family" : "Dunlop", "given" : "J.", "non-dropping-particle" : "", "parse-names" : false, "suffix" : "" }, { "dropping-particle" : "", "family" : "Fr\u00f6r", "given" : "O.", "non-dropping-particle" : "", "parse-names" : false, "suffix" : "" }, { "dropping-particle" : "", "family" : "Lazorchak", "given" : "J.", "non-dropping-particle" : "", "parse-names" : false, "suffix" : "" }, { "dropping-particle" : "", "family" : "Coring", "given" : "E.", "non-dropping-particle" : "", "parse-names" : false, "suffix" : "" }, { "dropping-particle" : "", "family" : "Fernandez", "given" : "H.R.", "non-dropping-particle" : "", "parse-names" : false, "suffix" : "" }, { "dropping-particle" : "", "family" : "Goodfellow", "given" : "W.", "non-dropping-particle" : "", "parse-names" : false, "suffix" : "" }, { "dropping-particle" : "", "family" : "Gonz\u00e1lez Achem", "given" : "A.L.", "non-dropping-particle" : "", "parse-names" : false, "suffix" : "" }, { "dropping-particle" : "", "family" : "Hatfield-Dodds", "given" : "S.", "non-dropping-particle" : "", "parse-names" : false, "suffix" : "" }, { "dropping-particle" : "", "family" : "Karimov", "given" : "B.K.", "non-dropping-particle" : "", "parse-names" : false, "suffix" : "" }, { "dropping-particle" : "", "family" : "Mensah", "given" : "P.", "non-dropping-particle" : "", "parse-names" : false, "suffix" : "" }, { "dropping-particle" : "", "family" : "Olson", "given" : "J.R.", "non-dropping-particle" : "", "parse-names" : false, "suffix" : "" }, { "dropping-particle" : "", "family" : "Piscart", "given" : "C.", "non-dropping-particle" : "", "parse-names" : false, "suffix" : "" }, { "dropping-particle" : "", "family" : "Prat", "given" : "N.", "non-dropping-particle" : "", "parse-names" : false, "suffix" : "" }, { "dropping-particle" : "", "family" : "Pons\u00e1", "given" : "S.", "non-dropping-particle" : "", "parse-names" : false, "suffix" : "" }, { "dropping-particle" : "", "family" : "Schulz", "given" : "C.-J.", "non-dropping-particle" : "", "parse-names" : false, "suffix" : "" }, { "dropping-particle" : "", "family" : "Timpano", "given" : "A.J.", "non-dropping-particle" : "", "parse-names" : false, "suffix" : "" } ], "container-title" : "Science", "id" : "ITEM-1", "issued" : { "date-parts" : [ [ "2016" ] ] }, "page" : "8-10", "title" : "Saving freshwater from salts", "type" : "article-journal", "volume" : "351" }, "uris" : [ "http://www.mendeley.com/documents/?uuid=c2ce654b-a2bc-4ba9-8d3c-6ccc513b8704" ] }, { "id" : "ITEM-2", "itemData" : { "DOI" : "10.1007/s10750-014-2169-x", "ISBN" : "0018-8158", "ISSN" : "15735117",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A degrees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rik", "non-dropping-particle" : "", "parse-names" : false, "suffix" : "" }, { "dropping-particle" : "", "family" : "Brucet", "given" : "Sandra", "non-dropping-particle" : "", "parse-names" : false, "suffix" : "" }, { "dropping-particle" : "", "family" : "Naselli-Flores", "given" : "Luigi", "non-dropping-particle" : "", "parse-names" : false, "suffix" : "" }, { "dropping-particle" : "", "family" : "Papastergiadou", "given" : "Eva", "non-dropping-particle" : "", "parse-names" : false, "suffix" : "" }, { "dropping-particle" : "", "family" : "Stefanidis", "given" : "Kostas", "non-dropping-particle" : "", "parse-names" : false, "suffix" : "" }, { "dropping-particle" : "", "family" : "N\u00f5ges", "given" : "Tiina", "non-dropping-particle" : "", "parse-names" : false, "suffix" : "" }, { "dropping-particle" : "", "family" : "N\u00f5ges", "given" : "Peeter", "non-dropping-particle" : "", "parse-names" : false, "suffix" : "" }, { "dropping-particle" : "", "family" : "Attayde", "given" : "Jos\u00e9 Luiz", "non-dropping-particle" : "", "parse-names" : false, "suffix" : "" }, { "dropping-particle" : "", "family" : "Zohary", "given" : "Tamar", "non-dropping-particle" : "", "parse-names" : false, "suffix" : "" }, { "dropping-particle" : "", "family" : "Coppens", "given" : "Jan", "non-dropping-particle" : "", "parse-names" : false, "suffix" : "" }, { "dropping-particle" : "", "family" : "Bucak", "given" : "Tuba", "non-dropping-particle" : "", "parse-names" : false, "suffix" : "" }, { "dropping-particle" : "", "family" : "Menezes", "given" : "Rosemberg Fernandes", "non-dropping-particle" : "", "parse-names" : false, "suffix" : "" }, { "dropping-particle" : "", "f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2", "issue" : "1", "issued" : { "date-parts" : [ [ "2015" ] ] }, "page" : "201-227", "title" : "Ecological impacts of global warming and water abstraction on lakes and reservoirs due to changes in water level and related changes in salinity", "type" : "article-journal", "volume" : "750" }, "uris" : [ "http://www.mendeley.com/documents/?uuid=27e57868-014d-38dc-98ed-5cffaaef29a9" ] } ], "mendeley" : { "formattedCitation" : "(Ca\u00f1edo-Argu\u0308elles et al., 2016; Erik Jeppesen et al., 2015)", "plainTextFormattedCitation" : "(Ca\u00f1edo-Argu\u0308elles et al., 2016; Erik Jeppesen et al., 2015)", "previouslyFormattedCitation" : "(Ca\u00f1edo-Argu\u0308elles et al., 2016; Erik Jeppesen et al., 2015)"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 xml:space="preserve">(Cañedo-Argüelles </w:t>
      </w:r>
      <w:r w:rsidR="00301BD0" w:rsidRPr="00301BD0">
        <w:rPr>
          <w:rFonts w:eastAsia="Times New Roman" w:cstheme="minorHAnsi"/>
          <w:i/>
        </w:rPr>
        <w:t>et al.</w:t>
      </w:r>
      <w:r w:rsidRPr="00BA0F1F">
        <w:rPr>
          <w:rFonts w:eastAsia="Times New Roman" w:cstheme="minorHAnsi"/>
        </w:rPr>
        <w:t xml:space="preserve">, 2016; Jeppesen </w:t>
      </w:r>
      <w:r w:rsidR="00301BD0" w:rsidRPr="00301BD0">
        <w:rPr>
          <w:rFonts w:eastAsia="Times New Roman" w:cstheme="minorHAnsi"/>
          <w:i/>
        </w:rPr>
        <w:t>et al.</w:t>
      </w:r>
      <w:r w:rsidRPr="00BA0F1F">
        <w:rPr>
          <w:rFonts w:eastAsia="Times New Roman" w:cstheme="minorHAnsi"/>
        </w:rPr>
        <w:t>, 2015)</w:t>
      </w:r>
      <w:r w:rsidRPr="00BA0F1F">
        <w:rPr>
          <w:rFonts w:eastAsia="Times New Roman" w:cstheme="minorHAnsi"/>
        </w:rPr>
        <w:fldChar w:fldCharType="end"/>
      </w:r>
      <w:r w:rsidRPr="00BA0F1F">
        <w:rPr>
          <w:rFonts w:eastAsia="Times New Roman" w:cstheme="minorHAnsi"/>
        </w:rPr>
        <w:t xml:space="preserve">, however, it is most relevant for the arid parts of Central Asia and the Mediterranean region due to irrigation and land washing salt pollution </w:t>
      </w:r>
      <w:r w:rsidRPr="00BA0F1F">
        <w:rPr>
          <w:rFonts w:eastAsia="Times New Roman" w:cstheme="minorHAnsi"/>
        </w:rPr>
        <w:fldChar w:fldCharType="begin" w:fldLock="1"/>
      </w:r>
      <w:r w:rsidRPr="00BA0F1F">
        <w:rPr>
          <w:rFonts w:eastAsia="Times New Roman" w:cstheme="minorHAnsi"/>
        </w:rPr>
        <w:instrText>ADDIN CSL_CITATION { "citationItems" : [ { "id" : "ITEM-1", "itemData" : { "DOI" : "10.1016/j.watres.2006.04.004", "ISBN" : "00431354", "ISSN" : "00431354", "PMID" : "16714044", "abstract" : "Although the use of the water resources in Uzbekistan is strongly limited by their quality, it has to be noted that there is a lack of information and data within the international scientific literature with regard to the water chemical characteristics of the Amu Darya River, one of the main water resources in Central Asia. To add to such knowledge, this paper examines the spatial and temporal variation of the water quality of the Amu Darya River in order to assess its degree of degradation and the main causal factors. The functional relationships of the pollutants with respect to the flow regime are investigated. Finally an \"opportune temporal window\" for water withdrawal for filling the reservoirs, in relation to human consumption, will be indicated. The high salinization levels of the waters are mainly due to the presence of sulphates and chlorine. At the up-stream site salinity, although presenting elevated concentrations, does not exceed palatability levels; after the 450 km point the opportune temporal window for water withdrawal with acceptable salinity values is reduced to the period from May to September. Two main driving forces govern the temporal variation of the salinity of the Amu Darya water: a low drainage density of the area which limits the salt loads induced by the natural runoff processes, and snow and glacier melting in the upper catchment area which promotes dilution of the dissolved salts during the high-flow period. During low-flow periods salinity is strongly influenced by the return of waters used for land washing and irrigation. ?? 2006 Elsevier Ltd. All rights reserved.", "author" : [ { "dropping-particle" : "", "family" : "Crosa", "given" : "G.", "non-dropping-particle" : "", "parse-names" : false, "suffix" : "" }, { "dropping-particle" : "", "family" : "Froebrich", "given" : "J.", "non-dropping-particle" : "", "parse-names" : false, "suffix" : "" }, { "dropping-particle" : "", "family" : "Nikolayenko", "given" : "V.", "non-dropping-particle" : "", "parse-names" : false, "suffix" : "" }, { "dropping-particle" : "", "family" : "Stefani", "given" : "F.", "non-dropping-particle" : "", "parse-names" : false, "suffix" : "" }, { "dropping-particle" : "", "family" : "Galli", "given" : "P.", "non-dropping-particle" : "", "parse-names" : false, "suffix" : "" }, { "dropping-particle" : "", "family" : "Calamari", "given" : "D.", "non-dropping-particle" : "", "parse-names" : false, "suffix" : "" } ], "container-title" : "Water Research", "id" : "ITEM-1", "issue" : "11", "issued" : { "date-parts" : [ [ "2006" ] ] }, "page" : "2237-2245", "title" : "Spatial and seasonal variations in the water quality of the Amu Darya River (Central Asia)", "type" : "article-journal", "volume" : "40" }, "uris" : [ "http://www.mendeley.com/documents/?uuid=0c8fa290-598f-4d60-8262-249b6d0ea54e" ] }, { "id" : "ITEM-2", "itemData" : { "author" : [ { "dropping-particle" : "", "family" : "Karimov", "given" : "B.K.", "non-dropping-particle" : "", "parse-names" : false, "suffix" : "" }, { "dropping-particle" : "", "family" : "Kamilov", "given" : "B.G.", "non-dropping-particle" : "", "parse-names" : false, "suffix" : "" }, { "dropping-particle" : "", "family" : "Matthies", "given" : "M.", "non-dropping-particle" : "", "parse-names" : false, "suffix" : "" } ], "container-title" : "The Global Water System in the Anthropocene: Challenges for Science and Governance", "id" : "ITEM-2", "issued" : { "date-parts" : [ [ "2014" ] ] }, "note" : "NULL", "page" : "183-200", "publisher" : "Springer International Publishing Switzerland", "title" : "Unconventional water resources of agricultural origin and their re-utilization potential for development of desert land aquaculture in the Aral Sea basin", "type" : "chapter" }, "uris" : [ "http://www.mendeley.com/documents/?uuid=afa2bc2d-78f8-4a2c-884b-e37227149d2c" ] }, { "id" : "ITEM-3", "itemData" : { "DOI" : "10.1007/s10750-014-2169-x", "ISBN" : "0018-8158", "ISSN" : "15735117",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A degrees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rik", "non-dropping-particle" : "", "parse-names" : false, "suffix" : "" }, { "dropping-particle" : "", "family" : "Brucet", "given" : "Sandra", "non-dropping-particle" : "", "parse-names" : false, "suffix" : "" }, { "dropping-particle" : "", "family" : "Naselli-Flores", "given" : "Luigi", "non-dropping-particle" : "", "parse-names" : false, "suffix" : "" }, { "dropping-particle" : "", "family" : "Papastergiadou", "given" : "Eva", "non-dropping-particle" : "", "parse-names" : false, "suffix" : "" }, { "dropping-particle" : "", "family" : "Stefanidis", "given" : "Kostas", "non-dropping-particle" : "", "parse-names" : false, "suffix" : "" }, { "dropping-particle" : "", "family" : "N\u00f5ges", "given" : "Tiina", "non-dropping-particle" : "", "parse-names" : false, "suffix" : "" }, { "dropping-particle" : "", "family" : "N\u00f5ges", "given" : "Peeter", "non-dropping-particle" : "", "parse-names" : false, "suffix" : "" }, { "dropping-particle" : "", "family" : "Attayde", "given" : "Jos\u00e9 Luiz", "non-dropping-particle" : "", "parse-names" : false, "suffix" : "" }, { "dropping-particle" : "", "family" : "Zohary", "given" : "Tamar", "non-dropping-particle" : "", "parse-names" : false, "suffix" : "" }, { "dropping-particle" : "", "family" : "Coppens", "given" : "Jan", "non-dropping-particle" : "", "parse-names" : false, "suffix" : "" }, { "dropping-particle" : "", "family" : "Bucak", "given" : "Tuba", "non-dropping-particle" : "", "parse-names" : false, "suffix" : "" }, { "dropping-particle" : "", "family" : "Menezes", "given" : "Rosemberg Fernandes", "non-dropping-particle" : "", "parse-names" : false, "suffix" : "" }, { "dropping-particle" : "", "f</w:instrText>
      </w:r>
      <w:r w:rsidRPr="00C61687">
        <w:rPr>
          <w:rFonts w:eastAsia="Times New Roman" w:cstheme="minorHAnsi"/>
          <w:lang w:val="es-ES"/>
        </w:rPr>
        <w:instrText>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3", "issue" : "1", "issued" : { "date-parts" : [ [ "2015" ] ] }, "page" : "201-227", "title" : "Ecological impacts of global warming and water abstraction on lakes and reservoirs due to changes in water level and related changes in salinity", "type" : "article-journal", "volume" : "750" }, "uris" : [ "http://www.mendeley.com/documents/?uuid=27e57868-014d-38dc-98ed-5cffaaef29a9" ] } ], "mendeley" : { "formattedCitation" : "(Crosa et al., 2006; Erik Jeppesen et al., 2015; B. K. Karimov, Kamilov, &amp; Matthies, 2014)", "plainTextFormattedCitation" : "(Crosa et al., 2006; Erik Jeppesen et al., 2015; B. K. Karimov, Kamilov, &amp; Matthies, 2014)", "previouslyFormattedCitation" : "(Crosa et al., 2006; Erik Jeppesen et al., 2015; B. K. Karimov, Kamilov, &amp; Matthies, 2014)" }, "properties" : {  }, "schema" : "https://github.com/citation-style-language/schema/raw/master/csl-citation.json" }</w:instrText>
      </w:r>
      <w:r w:rsidRPr="00BA0F1F">
        <w:rPr>
          <w:rFonts w:eastAsia="Times New Roman" w:cstheme="minorHAnsi"/>
        </w:rPr>
        <w:fldChar w:fldCharType="separate"/>
      </w:r>
      <w:r w:rsidRPr="00C61687">
        <w:rPr>
          <w:rFonts w:eastAsia="Times New Roman" w:cstheme="minorHAnsi"/>
          <w:lang w:val="es-ES"/>
        </w:rPr>
        <w:t xml:space="preserve">(Crosa </w:t>
      </w:r>
      <w:r w:rsidR="00301BD0" w:rsidRPr="00C61687">
        <w:rPr>
          <w:rFonts w:eastAsia="Times New Roman" w:cstheme="minorHAnsi"/>
          <w:i/>
          <w:lang w:val="es-ES"/>
        </w:rPr>
        <w:t>et al.</w:t>
      </w:r>
      <w:r w:rsidRPr="00C61687">
        <w:rPr>
          <w:rFonts w:eastAsia="Times New Roman" w:cstheme="minorHAnsi"/>
          <w:lang w:val="es-ES"/>
        </w:rPr>
        <w:t xml:space="preserve">, 2006; Jeppesen </w:t>
      </w:r>
      <w:r w:rsidR="00301BD0" w:rsidRPr="00C61687">
        <w:rPr>
          <w:rFonts w:eastAsia="Times New Roman" w:cstheme="minorHAnsi"/>
          <w:i/>
          <w:lang w:val="es-ES"/>
        </w:rPr>
        <w:t>et al.</w:t>
      </w:r>
      <w:r w:rsidRPr="00C61687">
        <w:rPr>
          <w:rFonts w:eastAsia="Times New Roman" w:cstheme="minorHAnsi"/>
          <w:lang w:val="es-ES"/>
        </w:rPr>
        <w:t>, 2015; Karimov</w:t>
      </w:r>
      <w:r w:rsidR="00A914F7" w:rsidRPr="00C61687">
        <w:rPr>
          <w:rFonts w:eastAsia="Times New Roman" w:cstheme="minorHAnsi"/>
          <w:i/>
          <w:lang w:val="es-ES"/>
        </w:rPr>
        <w:t xml:space="preserve"> et al.</w:t>
      </w:r>
      <w:r w:rsidRPr="00C61687">
        <w:rPr>
          <w:rFonts w:eastAsia="Times New Roman" w:cstheme="minorHAnsi"/>
          <w:lang w:val="es-ES"/>
        </w:rPr>
        <w:t>, 2014</w:t>
      </w:r>
      <w:r w:rsidR="00E76EE9" w:rsidRPr="00C61687">
        <w:rPr>
          <w:rFonts w:eastAsia="Times New Roman" w:cstheme="minorHAnsi"/>
          <w:lang w:val="es-ES"/>
        </w:rPr>
        <w:t>a</w:t>
      </w:r>
      <w:r w:rsidRPr="00BA0F1F">
        <w:rPr>
          <w:rFonts w:eastAsia="Times New Roman" w:cstheme="minorHAnsi"/>
        </w:rPr>
        <w:fldChar w:fldCharType="end"/>
      </w:r>
      <w:r w:rsidRPr="00C61687">
        <w:rPr>
          <w:rFonts w:cstheme="minorHAnsi"/>
          <w:lang w:val="es-ES"/>
        </w:rPr>
        <w:t xml:space="preserve">). </w:t>
      </w:r>
      <w:r w:rsidRPr="00BA0F1F">
        <w:rPr>
          <w:rFonts w:eastAsia="TimesNewRomanPSMT" w:cstheme="minorHAnsi"/>
        </w:rPr>
        <w:t>The lack of international and inter-sectoral coordination (e.g. between the irrigation and energy sectors) of water resource management in Central Asia and the Caucasus in t</w:t>
      </w:r>
      <w:r w:rsidRPr="00BA0F1F">
        <w:rPr>
          <w:rFonts w:cstheme="minorHAnsi"/>
        </w:rPr>
        <w:t>he c</w:t>
      </w:r>
      <w:r w:rsidRPr="00BA0F1F">
        <w:rPr>
          <w:rFonts w:eastAsia="TimesNewRomanPSMT" w:cstheme="minorHAnsi"/>
        </w:rPr>
        <w:t xml:space="preserve">onstruction of irrigation systems, canals and water storage reservoirs in the lower reaches and deltas of the Central Asian Amu Darya, Kura, Syr Darya, Hrazdan and Ural Rivers has resulted in a severe environmental crisis </w:t>
      </w:r>
      <w:r w:rsidRPr="00BA0F1F">
        <w:rPr>
          <w:rFonts w:eastAsia="TimesNewRomanPSMT" w:cstheme="minorHAnsi"/>
        </w:rPr>
        <w:fldChar w:fldCharType="begin" w:fldLock="1"/>
      </w:r>
      <w:r w:rsidRPr="00BA0F1F">
        <w:rPr>
          <w:rFonts w:eastAsia="TimesNewRomanPSMT" w:cstheme="minorHAnsi"/>
        </w:rPr>
        <w:instrText>ADDIN CSL_CITATION { "citationItems" : [ { "id" : "ITEM-1", "itemData" : { "author" : [ { "dropping-particle" : "", "family" : "Petr", "given" : "T.", "non-dropping-particle" : "", "parse-names" : false, "suffix" : "" }, { "dropping-particle" : "", "family" : "Ismukhanov", "given" : "K.", "non-dropping-particle" : "", "parse-names" : false, "suffix" : "" }, { "dropping-particle" : "", "family" : "Kamilov", "given" : "B.", "non-dropping-particle" : "", "parse-names" : false, "suffix" : "" }, { "dropping-particle" : "", "family" : "Pulakhton", "given" : "D.", "non-dropping-particle" : "", "parse-names" : false, "suffix" : "" }, { "dropping-particle" : "", "family" : "Umarov", "given" : "P.D.", "non-dropping-particle" : "", "parse-names" : false, "suffix" : "" } ], "edition" : "RAP Public", "editor" : [ { "dropping-particle" : "", "family" : "Welcomme, R., Petr", "given" : "T.", "non-dropping-particle" : "", "parse-names" : false, "suffix" : "" } ], "id" : "ITEM-1", "issued" : { "date-parts" : [ [ "2004" ] ] }, "publisher" : "FAO Regional Office for Asia and the Pacific", "publisher-place" : "Bangkok", "title" : "Irrigation systems and their fisheries in the Aral Sea Basin, central Asia", "type" : "chapter" }, "uris" : [ "http://www.mendeley.com/documents/?uuid=e7a637b7-dff6-32a2-be00-5f1226dc970e" ] } ], "mendeley" : { "formattedCitation" : "(Petr, Ismukhanov, Kamilov, Pulakhton, &amp; Umarov, 2004)", "plainTextFormattedCitation" : "(Petr, Ismukhanov, Kamilov, Pulakhton, &amp; Umarov, 2004)", "previouslyFormattedCitation" : "(Petr, Ismukhanov, Kamilov, Pulakhton, &amp; Umarov, 2004)" }, "properties" : {  }, "schema" : "https://github.com/citation-style-language/schema/raw/master/csl-citation.json" }</w:instrText>
      </w:r>
      <w:r w:rsidRPr="00BA0F1F">
        <w:rPr>
          <w:rFonts w:eastAsia="TimesNewRomanPSMT" w:cstheme="minorHAnsi"/>
        </w:rPr>
        <w:fldChar w:fldCharType="separate"/>
      </w:r>
      <w:r w:rsidRPr="00BA0F1F">
        <w:rPr>
          <w:rFonts w:eastAsia="TimesNewRomanPSMT" w:cstheme="minorHAnsi"/>
        </w:rPr>
        <w:t>(Petr</w:t>
      </w:r>
      <w:r w:rsidR="00A914F7">
        <w:rPr>
          <w:rFonts w:eastAsia="TimesNewRomanPSMT" w:cstheme="minorHAnsi"/>
          <w:i/>
        </w:rPr>
        <w:t xml:space="preserve"> et al.</w:t>
      </w:r>
      <w:r w:rsidRPr="00BA0F1F">
        <w:rPr>
          <w:rFonts w:eastAsia="TimesNewRomanPSMT" w:cstheme="minorHAnsi"/>
        </w:rPr>
        <w:t>, 2004)</w:t>
      </w:r>
      <w:r w:rsidRPr="00BA0F1F">
        <w:rPr>
          <w:rFonts w:eastAsia="TimesNewRomanPSMT" w:cstheme="minorHAnsi"/>
        </w:rPr>
        <w:fldChar w:fldCharType="end"/>
      </w:r>
      <w:r w:rsidRPr="00BA0F1F">
        <w:rPr>
          <w:rFonts w:eastAsia="TimesNewRomanPSMT" w:cstheme="minorHAnsi"/>
        </w:rPr>
        <w:t xml:space="preserve">. </w:t>
      </w:r>
      <w:r w:rsidRPr="00BA0F1F">
        <w:rPr>
          <w:rFonts w:cstheme="minorHAnsi"/>
        </w:rPr>
        <w:t>Overall, despite contrasting trends in the availability of water resources in part of Europe and Central Asia (i.e. drying of ponds, flooding of rivers), the resulting environmental trend is a rapid decline in freshwater habitat quality and the decline in the most fragile species.</w:t>
      </w:r>
    </w:p>
    <w:p w14:paraId="374154D4" w14:textId="4B3EBC54" w:rsidR="0048205B" w:rsidRDefault="0048205B" w:rsidP="00AE389F">
      <w:pPr>
        <w:pStyle w:val="ListParagraph"/>
        <w:ind w:left="0"/>
        <w:contextualSpacing w:val="0"/>
        <w:rPr>
          <w:rFonts w:eastAsia="TimesNewRomanPSMT" w:cstheme="minorHAnsi"/>
          <w:lang w:val="en-GB"/>
        </w:rPr>
      </w:pPr>
      <w:r w:rsidRPr="00BA0F1F">
        <w:rPr>
          <w:rFonts w:eastAsia="TimesNewRomanPSMT" w:cstheme="minorHAnsi"/>
          <w:lang w:val="en-GB"/>
        </w:rPr>
        <w:t xml:space="preserve">According to a recent study that identified the most important catchments for the conservation of freshwater biodiversity in geographic Europe (see </w:t>
      </w:r>
      <w:r w:rsidRPr="00BA0F1F">
        <w:rPr>
          <w:rFonts w:eastAsia="TimesNewRomanPSMT" w:cstheme="minorHAnsi"/>
          <w:lang w:val="en-GB"/>
        </w:rPr>
        <w:fldChar w:fldCharType="begin" w:fldLock="1"/>
      </w:r>
      <w:r w:rsidRPr="00BA0F1F">
        <w:rPr>
          <w:rFonts w:eastAsia="TimesNewRomanPSMT" w:cstheme="minorHAnsi"/>
          <w:lang w:val="en-GB"/>
        </w:rPr>
        <w:instrText>ADDIN CSL_CITATION { "citationItems" : [ { "id" : "ITEM-1", "itemData" : { "DOI" : "10.1111/1365-2664.12842", "ISSN" : "1365-2664", "abstract" : "    * The conservation of freshwater ecosystems has lagged behind that of marine and terrestrial ecosystems and often requires the integration of large-scale approaches and transboundary considerations. This study aims to set the foundations of a spatial conservation strategy by identifying the most important catchments for the conservation of freshwater biodiversity in Europe.    * Using data on 1296 species of fish, mollusc, odonate and aquatic plant, and the key biodiversity area criteria (species Red List status, range restriction and uniqueness of species assemblages), we identified a network of Critical Catchments for the conservation of freshwater biodiversity. Applying spatial prioritisation, we show how the prioritised network differs from the ideal case of protecting all Critical Catchments and how it changes when protected areas are included, and we also identify gaps between the prioritised network and existing protected areas.    * Critical Catchments (n\u00a0=\u00a08423) covered 45% of the area of Europe, with 766 qualifying (\u2018trigger\u2019) species located primarily in southern Europe. The prioritised network, limited to 17% of the area of Europe, comprised 3492 catchments mostly in southern and eastern Europe and species targets were met for at least 96% of the trigger species.    * We found the majority of Critical Catchments to be inadequately covered by protected areas. However, our prioritised network presents a possible solution to augment protected areas to meet policy targets while also achieving good species coverage.    * Policy implications. While Critical Catchments cover almost half of Europe, priority catchments are mostly in southern and eastern Europe where the current level of protection is not sufficient. This study presents a foundation for a Europe-wide systematic conservation plan to ensure the persistence of freshwater biodiversity. Our study provides a powerful new tool for optimising investment on the conservation of freshwater biodiversity and for meeting targets set forth in international biodiversity policies, conventions and strategies.   ", "author" : [ { "dropping-particle" : "", "family" : "Carrizo", "given" : "Savrina F", "non-dropping-particle" : "", "parse-names" : false, "suffix" : "" }, { "dropping-particle" : "", "family" : "Lengyel", "given" : "Szabolcs", "non-dropping-particle" : "", "parse-names" : false, "suffix" : "" }, { "dropping-particle" : "", "family" : "Kapusi", "given" : "Fel\u00edcia", "non-dropping-particle" : "", "parse-names" : false, "suffix" : "" }, { "dropping-particle" : "", "family" : "Szabolcs", "given" : "M\u00e1rton", "non-dropping-particle" : "", "parse-names" : false, "suffix" : "" }, { "dropping-particle" : "", "family" : "Kasperidus", "given" : "Hans D", "non-dropping-particle" : "", "parse-names" : false, "suffix" : "" }, { "dropping-particle" : "", "family" : "Scholz", "given" : "Mathias", "non-dropping-particle" : "", "parse-names" : false, "suffix" : "" }, { "dropping-particle" : "", "family" : "Markovic", "given" : "Danijela", "non-dropping-particle" : "", "parse-names" : false, "suffix" : "" }, { "dropping-particle" : "", "family" : "Freyhof", "given" : "J\u00f6rg", "non-dropping-particle" : "", "parse-names" : false, "suffix" : "" }, { "dropping-particle" : "", "family" : "Cid", "given" : "N\u00faria", "non-dropping-particle" : "", "parse-names" : false, "suffix" : "" }, { "dropping-particle" : "", "family" : "Cardoso", "given" : "Ana C", "non-dropping-particle" : "", "parse-names" : false, "suffix" : "" }, { "dropping-particle" : "", "family" : "Darwall", "given" : "William", "non-dropping-particle" : "", "parse-names" : false, "suffix" : "" } ], "container-title" : "Journal of Applied Ecology", "id" : "ITEM-1", "issue" : "November", "issued" : { "date-parts" : [ [ "2017" ] ] }, "page" : "n/a-n/a", "title" : "Critical catchments for freshwater biodiversity conservation in Europe: identification, prioritisation and gap analysis", "type" : "article-journal" }, "uris" : [ "http://www.mendeley.com/documents/?uuid=a09acc50-3aaa-3dbf-9a9b-3dc57630c631" ] } ], "mendeley" : { "formattedCitation" : "(Carrizo et al., 2017)", "plainTextFormattedCitation" : "(Carrizo et al., 2017)", "previouslyFormattedCitation" : "(Carrizo et al., 2017)" }, "properties" : {  }, "schema" : "https://github.com/citation-style-language/schema/raw/master/csl-citation.json" }</w:instrText>
      </w:r>
      <w:r w:rsidRPr="00BA0F1F">
        <w:rPr>
          <w:rFonts w:eastAsia="TimesNewRomanPSMT" w:cstheme="minorHAnsi"/>
          <w:lang w:val="en-GB"/>
        </w:rPr>
        <w:fldChar w:fldCharType="separate"/>
      </w:r>
      <w:r w:rsidRPr="00BA0F1F">
        <w:rPr>
          <w:rFonts w:eastAsia="TimesNewRomanPSMT" w:cstheme="minorHAnsi"/>
          <w:noProof/>
          <w:lang w:val="en-GB"/>
        </w:rPr>
        <w:t xml:space="preserve">Carrizo </w:t>
      </w:r>
      <w:r w:rsidR="00301BD0" w:rsidRPr="00301BD0">
        <w:rPr>
          <w:rFonts w:eastAsia="TimesNewRomanPSMT" w:cstheme="minorHAnsi"/>
          <w:i/>
          <w:noProof/>
          <w:lang w:val="en-GB"/>
        </w:rPr>
        <w:t>et al.</w:t>
      </w:r>
      <w:r w:rsidRPr="00BA0F1F">
        <w:rPr>
          <w:rFonts w:eastAsia="TimesNewRomanPSMT" w:cstheme="minorHAnsi"/>
          <w:noProof/>
          <w:lang w:val="en-GB"/>
        </w:rPr>
        <w:t>, 2017)</w:t>
      </w:r>
      <w:r w:rsidRPr="00BA0F1F">
        <w:rPr>
          <w:rFonts w:eastAsia="TimesNewRomanPSMT" w:cstheme="minorHAnsi"/>
          <w:lang w:val="en-GB"/>
        </w:rPr>
        <w:fldChar w:fldCharType="end"/>
      </w:r>
      <w:r w:rsidRPr="00BA0F1F">
        <w:rPr>
          <w:rFonts w:eastAsia="TimesNewRomanPSMT" w:cstheme="minorHAnsi"/>
          <w:lang w:val="en-GB"/>
        </w:rPr>
        <w:t xml:space="preserve">, protected areas do not currently provide sufficient coverage to the most important “critical catchments” (i.e. catchments that </w:t>
      </w:r>
      <w:r w:rsidRPr="00BA0F1F">
        <w:rPr>
          <w:rFonts w:eastAsia="TimesNewRomanPSMT" w:cstheme="minorHAnsi"/>
          <w:lang w:val="en-GB"/>
        </w:rPr>
        <w:lastRenderedPageBreak/>
        <w:t>contain sites likely to qualify as freshwater “key biodiversity areas”</w:t>
      </w:r>
      <w:r w:rsidRPr="00BA0F1F">
        <w:rPr>
          <w:rFonts w:cstheme="minorHAnsi"/>
          <w:lang w:val="en-GB"/>
        </w:rPr>
        <w:t>) (</w:t>
      </w:r>
      <w:r w:rsidR="00E02367">
        <w:rPr>
          <w:rFonts w:cstheme="minorHAnsi"/>
          <w:b/>
          <w:lang w:val="en-GB"/>
        </w:rPr>
        <w:t>Figure 3.28</w:t>
      </w:r>
      <w:r w:rsidRPr="00BA0F1F">
        <w:rPr>
          <w:rFonts w:cstheme="minorHAnsi"/>
          <w:lang w:val="en-GB"/>
        </w:rPr>
        <w:t>)</w:t>
      </w:r>
      <w:r w:rsidRPr="00BA0F1F">
        <w:rPr>
          <w:rFonts w:eastAsia="TimesNewRomanPSMT" w:cstheme="minorHAnsi"/>
          <w:lang w:val="en-GB"/>
        </w:rPr>
        <w:t>. Without improvement to the current configuration and perhaps management, European countries are unlikely to meet international obligations to reverse the loss of freshwater biodiversity.</w:t>
      </w:r>
    </w:p>
    <w:p w14:paraId="470C14C9" w14:textId="77777777" w:rsidR="003531D1" w:rsidRPr="00BA0F1F" w:rsidRDefault="003531D1" w:rsidP="00AE389F">
      <w:pPr>
        <w:pStyle w:val="ListParagraph"/>
        <w:ind w:left="0"/>
        <w:contextualSpacing w:val="0"/>
        <w:rPr>
          <w:rFonts w:cstheme="minorHAnsi"/>
          <w:lang w:val="en-GB"/>
        </w:rPr>
      </w:pPr>
    </w:p>
    <w:p w14:paraId="74994367" w14:textId="2240EC62" w:rsidR="003531D1" w:rsidRPr="003531D1" w:rsidRDefault="003531D1" w:rsidP="003531D1">
      <w:r>
        <w:rPr>
          <w:lang w:eastAsia="en-GB"/>
        </w:rPr>
        <w:drawing>
          <wp:inline distT="0" distB="0" distL="0" distR="0" wp14:anchorId="2FB92440" wp14:editId="27D7863B">
            <wp:extent cx="5759450" cy="33147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1"/>
                    <a:stretch>
                      <a:fillRect/>
                    </a:stretch>
                  </pic:blipFill>
                  <pic:spPr>
                    <a:xfrm>
                      <a:off x="0" y="0"/>
                      <a:ext cx="5759450" cy="3314700"/>
                    </a:xfrm>
                    <a:prstGeom prst="rect">
                      <a:avLst/>
                    </a:prstGeom>
                  </pic:spPr>
                </pic:pic>
              </a:graphicData>
            </a:graphic>
          </wp:inline>
        </w:drawing>
      </w:r>
    </w:p>
    <w:p w14:paraId="23C8D7B4" w14:textId="77777777" w:rsidR="0048205B" w:rsidRPr="00BA0F1F" w:rsidRDefault="0048205B" w:rsidP="00AE389F">
      <w:pPr>
        <w:spacing w:after="0"/>
        <w:rPr>
          <w:rFonts w:cstheme="minorHAnsi"/>
          <w:i/>
        </w:rPr>
      </w:pPr>
      <w:r w:rsidRPr="00BA0F1F">
        <w:rPr>
          <w:rFonts w:cstheme="minorHAnsi"/>
          <w:i/>
        </w:rPr>
        <w:t xml:space="preserve">Alien species trends </w:t>
      </w:r>
    </w:p>
    <w:p w14:paraId="6B07E3BD" w14:textId="2209FD04" w:rsidR="0048205B" w:rsidRPr="00BA0F1F" w:rsidRDefault="0048205B" w:rsidP="00AE389F">
      <w:pPr>
        <w:widowControl w:val="0"/>
        <w:autoSpaceDE w:val="0"/>
        <w:autoSpaceDN w:val="0"/>
        <w:adjustRightInd w:val="0"/>
        <w:rPr>
          <w:rFonts w:eastAsia="Times New Roman" w:cstheme="minorHAnsi"/>
        </w:rPr>
      </w:pPr>
      <w:r w:rsidRPr="00BA0F1F">
        <w:rPr>
          <w:rFonts w:eastAsia="Times New Roman" w:cstheme="minorHAnsi"/>
        </w:rPr>
        <w:t xml:space="preserve">The rate at which alien freshwater species have been introduced in Europe and Central Asia has doubled in the space of 40 years, with the principal motives being aquaculture (39%) and improvement of wild stocks (17%) </w:t>
      </w:r>
      <w:r w:rsidRPr="00BA0F1F">
        <w:rPr>
          <w:rFonts w:eastAsia="Times New Roman" w:cstheme="minorHAnsi"/>
        </w:rPr>
        <w:fldChar w:fldCharType="begin" w:fldLock="1"/>
      </w:r>
      <w:r w:rsidRPr="00BA0F1F">
        <w:rPr>
          <w:rFonts w:eastAsia="Times New Roman" w:cstheme="minorHAnsi"/>
        </w:rPr>
        <w:instrText>ADDIN CSL_CITATION { "citationItems" : [ { "id" : "ITEM-1", "itemData" : { "URL" : "https://www.eea.europa.eu/policy-documents/ec-2014-regulation-eu-no", "accessed" : { "date-parts" : [ [ "2017", "9", "20" ] ] }, "author" : [ { "dropping-particle" : "", "family" : "EC", "given" : "", "non-dropping-particle" : "", "parse-names" : false, "suffix" : "" } ], "id" : "ITEM-1", "issued" : { "date-parts" : [ [ "2014" ] ] }, "title" : "EC, 2014, Regulation (EU) No 1143/2014 of the European Parliament and of the Council of 22 October 2014 on the prevention and management of the introduction and spread of invasive alien species \u2014 European Environment Agency", "type" : "webpage" }, "uris" : [ "http://www.mendeley.com/documents/?uuid=07fc0c7e-4fc5-39b1-afb8-334e96fdca14" ] } ], "mendeley" : { "formattedCitation" : "(EC, 2014)", "plainTextFormattedCitation" : "(EC, 2014)", "previouslyFormattedCitation" : "(EC, 2014)"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w:t>
      </w:r>
      <w:r w:rsidRPr="00FC4200">
        <w:rPr>
          <w:rFonts w:eastAsia="Times New Roman" w:cstheme="minorHAnsi"/>
        </w:rPr>
        <w:t>EC, 2014</w:t>
      </w:r>
      <w:r>
        <w:rPr>
          <w:rFonts w:eastAsia="Times New Roman" w:cstheme="minorHAnsi"/>
        </w:rPr>
        <w:t xml:space="preserve">; </w:t>
      </w:r>
      <w:r w:rsidRPr="00BA0F1F">
        <w:rPr>
          <w:rFonts w:eastAsia="Times New Roman" w:cstheme="minorHAnsi"/>
        </w:rPr>
        <w:fldChar w:fldCharType="end"/>
      </w:r>
      <w:r w:rsidRPr="00BA0F1F">
        <w:rPr>
          <w:rFonts w:eastAsia="Times New Roman" w:cstheme="minorHAnsi"/>
        </w:rPr>
        <w:fldChar w:fldCharType="begin" w:fldLock="1"/>
      </w:r>
      <w:r w:rsidRPr="00BA0F1F">
        <w:rPr>
          <w:rFonts w:eastAsia="Times New Roman" w:cstheme="minorHAnsi"/>
        </w:rPr>
        <w:instrText>ADDIN CSL_CITATION { "citationItems" : [ { "id" : "ITEM-1", "itemData" : { "ISBN" : "978-1-118-39442-7", "author" : [ { "dropping-particle" : "", "family" : "Gozlan", "given" : "R. E.", "non-dropping-particle" : "", "parse-names" : false, "suffix" : "" } ], "container-title" : "Freshwater Fisheries Ecology", "editor" : [ { "dropping-particle" : "", "family" : "Craig", "given" : "John F.", "non-dropping-particle" : "", "parse-names" : false, "suffix" : "" } ], "id" : "ITEM-1", "issued" : { "date-parts" : [ [ "2015" ] ] }, "page" : "920pp", "publisher" : "Wiley-Blackwell publisher", "publisher-place" : "London", "title" : "Role and Impact of Non-native species on Inland fisheries: The Janus Syndrome", "type" : "chapter" }, "uris" : [ "http://www.mendeley.com/documents/?uuid=eea9973f-1885-359a-b3e7-eac591f0b2e4" ] }, { "id" : "ITEM-2", "itemData" : { "abstract" : "Risk perceptions are important to the policy process, but there is often a well-established pattern of small risks being over assessed. This is also true with the issue of non-native freshwater fish introductions, where a great majority of research focuses on the few negative cases. The attitude towards 'non-natives' is a continually evolving process and varies according to current societal values. Here I show that on the global scale, the majority of freshwater fish introductions are not identified as having an ecological impact while having great societal benefits. Case studies from the African lakes are discussed in order to illustrate contrasting outcomes following fish introductions. Looking into the future, the environmental changes that freshwater ecosystems may encounter will have inevitable implications on the distribution of our native freshwater fish species and the need to rely on non-native introductions may become a growing reality. Aquaculture production is regularly increasing and our dependence on it is likely to become greater as it provides an important substitute for the declining production of capture fisheries. With it the number of freshwater fish introductions will increase and a more realistic attitude, albeit controversial, will need to be debated. This would mean protecting some introductions that present beneficial outcomes for biodiversity alongside a more systematic ban of species or families of fish presenting a higher historical ecological risk. The public perception of risk is something which cannot be ignored by any government or ruling body, but in order to gain public support in the fight for conservation of freshwater fish biodiversity, the message needs to be clear, detailed and educational.", "author" : [ { "dropping-particle" : "", "family" : "Gozlan", "given" : "R.E.", "non-dropping-particle" : "", "parse-names" : false, "suffix" : "" } ], "container-title" : "Fish and Fisheries", "id" : "ITEM-2", "issued" : { "date-parts" : [ [ "2008" ] ] }, "page" : "106-115", "title" : "Introduction of non-native freshwater fish: is it all bad?", "type" : "article-journal", "volume" : "9" }, "uris" : [ "http://www.mendeley.com/documents/?uuid=0d020d0c-104e-3868-8610-49762c9081fb" ] } ], "mendeley" : { "formattedCitation" : "(R. E. Gozlan, 2015; R.E. Gozlan, 2008a)", "plainTextFormattedCitation" : "(R. E. Gozlan, 2015; R.E. Gozlan, 2008a)", "previouslyFormattedCitation" : "(R. E. Gozlan, 2015; R.E. Gozlan, 2008a)"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Gozlan, 2008</w:t>
      </w:r>
      <w:r>
        <w:rPr>
          <w:rFonts w:eastAsia="Times New Roman" w:cstheme="minorHAnsi"/>
        </w:rPr>
        <w:t xml:space="preserve">, </w:t>
      </w:r>
      <w:r w:rsidRPr="00BA0F1F">
        <w:rPr>
          <w:rFonts w:eastAsia="Times New Roman" w:cstheme="minorHAnsi"/>
        </w:rPr>
        <w:t>2015)</w:t>
      </w:r>
      <w:r w:rsidRPr="00BA0F1F">
        <w:rPr>
          <w:rFonts w:eastAsia="Times New Roman" w:cstheme="minorHAnsi"/>
        </w:rPr>
        <w:fldChar w:fldCharType="end"/>
      </w:r>
      <w:r w:rsidRPr="00BA0F1F">
        <w:rPr>
          <w:rFonts w:eastAsia="Times New Roman" w:cstheme="minorHAnsi"/>
        </w:rPr>
        <w:t>. Most sought-after freshwater species have already been introduced in Europe and Central Asia rivers and lakes and have</w:t>
      </w:r>
      <w:r w:rsidR="00D81CD9">
        <w:rPr>
          <w:rFonts w:eastAsia="Times New Roman" w:cstheme="minorHAnsi"/>
        </w:rPr>
        <w:t xml:space="preserve"> contributed to biotic homogeniz</w:t>
      </w:r>
      <w:r w:rsidRPr="00BA0F1F">
        <w:rPr>
          <w:rFonts w:eastAsia="Times New Roman" w:cstheme="minorHAnsi"/>
        </w:rPr>
        <w:t xml:space="preserve">ation </w:t>
      </w:r>
      <w:r w:rsidRPr="00BA0F1F">
        <w:rPr>
          <w:rFonts w:eastAsia="Times New Roman" w:cstheme="minorHAnsi"/>
        </w:rPr>
        <w:fldChar w:fldCharType="begin" w:fldLock="1"/>
      </w:r>
      <w:r w:rsidRPr="00BA0F1F">
        <w:rPr>
          <w:rFonts w:eastAsia="Times New Roman" w:cstheme="minorHAnsi"/>
        </w:rPr>
        <w:instrText>ADDIN CSL_CITATION { "citationItems" : [ { "id" : "ITEM-1", "itemData" : { "abstract" : "Biological Invasions represent one of those rare themes that cut across the disci\u00ad plines of academic biology, while having profound environmental, philosophical, socioeconomic, and legislative implications at a global scale. There can be no doubt that biological invasions represent the single greatest threat to biodiversity past the activities of humankind itself. The implications are far reaching. Novel ecological and evolutionary forces are now directing the future expression of life itself, as native species and the communities that they comprise contend with invading species. The rules of the game have been suddenly and irrevocably changed. Invading Nature -Springer Series in Invasion Ecology is a new book series topi\u00ad cally spanning the breadth of invasion biology. The series is of singular importance as an integrative venue focusing on the broader ecological and evolutionary issues arising from non\u00adnative species, the impacts such species have in particular envi\u00ad rons, trends patterns and processes, as well as causes and correctives. The series seeks novel and synthetic approaches to invasions including experimental, theoreti\u00ad cal, systematic and conceptual treatments", "author" : [ { "dropping-particle" : "", "family" : "Vil\u00e0", "given" : "Montserrat", "non-dropping-particle" : "", "parse-names" : false, "suffix" : "" }, { "dropping-particle" : "", "family" : "Hulme", "given" : "Philip E", "non-dropping-particle" : "", "parse-names" : false, "suffix" : "" } ], "id" : "ITEM-1", "issued" : { "date-parts" : [ [ "2017" ] ] }, "title" : "Impact of Biological Invasions on Ecosystem Services", "type" : "book" }, "uris" : [ "http://www.mendeley.com/documents/?uuid=d53bc14a-e37e-3736-8959-4201b63cf42a" ] } ], "mendeley" : { "formattedCitation" : "(Vil\u00e0 &amp; Hulme, 2017)", "manualFormatting" : "(Vil\u00e0 and Hulme Editors, no date;", "plainTextFormattedCitation" : "(Vil\u00e0 &amp; Hulme, 2017)", "previouslyFormattedCitation" : "(Vil\u00e0 &amp; Hulme, 2017)"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Gozlan, 2016</w:t>
      </w:r>
      <w:r>
        <w:rPr>
          <w:rFonts w:eastAsia="Times New Roman" w:cstheme="minorHAnsi"/>
        </w:rPr>
        <w:t xml:space="preserve">; </w:t>
      </w:r>
      <w:r w:rsidRPr="00BA0F1F">
        <w:rPr>
          <w:rFonts w:eastAsia="Times New Roman" w:cstheme="minorHAnsi"/>
        </w:rPr>
        <w:t xml:space="preserve">Vilà </w:t>
      </w:r>
      <w:r w:rsidR="005C7F1E">
        <w:rPr>
          <w:rFonts w:eastAsia="Times New Roman" w:cstheme="minorHAnsi"/>
        </w:rPr>
        <w:t>&amp;</w:t>
      </w:r>
      <w:r w:rsidR="005C7F1E" w:rsidRPr="00BA0F1F">
        <w:rPr>
          <w:rFonts w:eastAsia="Times New Roman" w:cstheme="minorHAnsi"/>
        </w:rPr>
        <w:t xml:space="preserve"> </w:t>
      </w:r>
      <w:r w:rsidRPr="00BA0F1F">
        <w:rPr>
          <w:rFonts w:eastAsia="Times New Roman" w:cstheme="minorHAnsi"/>
        </w:rPr>
        <w:t xml:space="preserve">Hulme, </w:t>
      </w:r>
      <w:r>
        <w:rPr>
          <w:rFonts w:eastAsia="Times New Roman" w:cstheme="minorHAnsi"/>
        </w:rPr>
        <w:t>2017</w:t>
      </w:r>
      <w:r w:rsidRPr="00BA0F1F">
        <w:rPr>
          <w:rFonts w:eastAsia="Times New Roman" w:cstheme="minorHAnsi"/>
        </w:rPr>
        <w:fldChar w:fldCharType="end"/>
      </w:r>
      <w:r w:rsidRPr="00BA0F1F">
        <w:rPr>
          <w:rFonts w:eastAsia="Times New Roman" w:cstheme="minorHAnsi"/>
        </w:rPr>
        <w:fldChar w:fldCharType="begin" w:fldLock="1"/>
      </w:r>
      <w:r w:rsidRPr="00BA0F1F">
        <w:rPr>
          <w:rFonts w:eastAsia="Times New Roman" w:cstheme="minorHAnsi"/>
        </w:rPr>
        <w:instrText>ADDIN CSL_CITATION { "citationItems" : [ { "id" : "ITEM-1", "itemData" : { "DOI" : "10.1007/978-3-319-45121-3", "ISBN" : "978-3-319-45121-3", "author" : [ { "dropping-particle" : "", "family" : "Gozlan", "given" : "Rodolphe Elie", "non-dropping-particle" : "", "parse-names" : false, "suffix" : "" } ], "container-title" : "Invading Nature - Springer Series in Invasion Ecology 12", "editor" : [ { "dropping-particle" : "", "family" : "Vil\u00e0, E., Hulme", "given" : "P.E.", "non-dropping-particle" : "", "parse-names" : false, "suffix" : "" } ], "id" : "ITEM-1", "issued" : { "date-parts" : [ [ "2016" ] ] }, "page" : "119-137", "publisher" : "Springer", "publisher-place" : "Cham", "title" : "Interference of Non-native Species with Fisheries and Aquaculture", "type" : "chapter" }, "uris" : [ "http://www.mendeley.com/documents/?uuid=962c167c-27d1-3f59-a4ac-8b840a9a6a6e" ] } ], "mendeley" : { "formattedCitation" : "(Rodolphe Elie Gozlan, 2016)", "manualFormatting" : "Gozlan, 2016)", "plainTextFormattedCitation" : "(Rodolphe Elie Gozlan, 2016)", "previouslyFormattedCitation" : "(Rodolphe Elie Gozlan, 2016)"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w:t>
      </w:r>
      <w:r w:rsidRPr="00BA0F1F">
        <w:rPr>
          <w:rFonts w:eastAsia="Times New Roman" w:cstheme="minorHAnsi"/>
        </w:rPr>
        <w:fldChar w:fldCharType="end"/>
      </w:r>
      <w:r w:rsidRPr="00BA0F1F">
        <w:rPr>
          <w:rFonts w:eastAsia="Times New Roman" w:cstheme="minorHAnsi"/>
        </w:rPr>
        <w:t xml:space="preserve">. In Central and Western Europe, 16% of lakes contain alien fish species </w:t>
      </w:r>
      <w:r w:rsidRPr="00BA0F1F">
        <w:rPr>
          <w:rFonts w:eastAsia="Times New Roman" w:cstheme="minorHAnsi"/>
        </w:rPr>
        <w:fldChar w:fldCharType="begin" w:fldLock="1"/>
      </w:r>
      <w:r w:rsidRPr="00BA0F1F">
        <w:rPr>
          <w:rFonts w:eastAsia="Times New Roman" w:cstheme="minorHAnsi"/>
        </w:rPr>
        <w:instrText>ADDIN CSL_CITATION { "citationItems" : [ { "id" : "ITEM-1", "itemData" : { "DOI" : "10.1007/s10021-017-0156-6", "author" : [ { "dropping-particle" : "", "family" : "Jeppesen", "given" : "Erik", "non-dropping-particle" : "", "parse-names" : false, "suffix" : "" }, { "dropping-particle" : "", "family" : "Winfield", "given" : "Ian J", "non-dropping-particle" : "", "parse-names" : false, "suffix" : "" }, { "dropping-particle" : "", "family" : "Trochine", "given" : "Carolina", "non-dropping-particle" : "", "parse-names" : false, "suffix" : "" }, { "dropping-particle" : "", "family" : "Brucet", "given" : "Sandra", "non-dropping-particle" : "", "parse-names" : false, "suffix" : "" }, { "dropping-particle" : "", "family" : "Argillier", "given" : "Christine", "non-dropping-particle" : "", "parse-names" : false, "suffix" : "" }, { "dropping-particle" : "", "family" : "Arranz", "given" : "Ignasi", "non-dropping-particle" : "", "parse-names" : false, "suffix" : "" }, { "dropping-particle" : "", "family" : "Ferreira", "given" : "Teresa", "non-dropping-particle" : "", "parse-names" : false, "suffix" : "" }, { "dropping-particle" : "", "family" : "Hesthagen", "given" : "Trygve", "non-dropping-particle" : "", "parse-names" : false, "suffix" : "" } ], "id" : "ITEM-1", "issue" : "May", "issued" : { "date-parts" : [ [ "2017" ] ] }, "title" : "Non-native Fish Occurrence and Biomass in 1943 Western Palearctic Lakes and Reservoirs and their Abiotic and Biotic ... Non-native Fish Occurrence and Biomass in 1943 Western Palearctic Lakes and Reservoirs and their Abiotic and Biotic Correlates", "type" : "article-journal" }, "uris" : [ "http://www.mendeley.com/documents/?uuid=5eefd98c-bce5-3398-8815-4e28abe9fefb" ] } ], "mendeley" : { "formattedCitation" : "(Erik Jeppesen, Winfield, et al., 2017)", "plainTextFormattedCitation" : "(Erik Jeppesen, Winfield, et al., 2017)", "previouslyFormattedCitation" : "(Erik Jeppesen, Winfield, et al., 2017)"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 xml:space="preserve">(Jeppesen, Winfield, </w:t>
      </w:r>
      <w:r w:rsidR="00301BD0" w:rsidRPr="00301BD0">
        <w:rPr>
          <w:rFonts w:eastAsia="Times New Roman" w:cstheme="minorHAnsi"/>
          <w:i/>
        </w:rPr>
        <w:t>et al.</w:t>
      </w:r>
      <w:r w:rsidRPr="00BA0F1F">
        <w:rPr>
          <w:rFonts w:eastAsia="Times New Roman" w:cstheme="minorHAnsi"/>
        </w:rPr>
        <w:t>, 2017)</w:t>
      </w:r>
      <w:r w:rsidRPr="00BA0F1F">
        <w:rPr>
          <w:rFonts w:eastAsia="Times New Roman" w:cstheme="minorHAnsi"/>
        </w:rPr>
        <w:fldChar w:fldCharType="end"/>
      </w:r>
      <w:r w:rsidRPr="00BA0F1F">
        <w:rPr>
          <w:rFonts w:eastAsia="Times New Roman" w:cstheme="minorHAnsi"/>
        </w:rPr>
        <w:t xml:space="preserve">. The role of alien species in the emergence of novel diseases in the region has clearly been demonstrated in the last three decades through the increased geographic distribution of pathogens and parasites and also as facilitators of host-switching </w:t>
      </w:r>
      <w:r w:rsidRPr="00BA0F1F">
        <w:rPr>
          <w:rFonts w:eastAsia="Times New Roman" w:cstheme="minorHAnsi"/>
        </w:rPr>
        <w:fldChar w:fldCharType="begin" w:fldLock="1"/>
      </w:r>
      <w:r w:rsidRPr="00BA0F1F">
        <w:rPr>
          <w:rFonts w:eastAsia="Times New Roman" w:cstheme="minorHAnsi"/>
        </w:rPr>
        <w:instrText>ADDIN CSL_CITATION { "citationItems" : [ { "id" : "ITEM-1", "itemData" : { "DOI" : "10.1007/s10530-010-9890-9", "ISBN" : "1387-3547", "ISSN" : "13873547", "abstract" : "In this paper it is argued, using examples of disease emergence in aquatic animals in Europe, that the introduction of non-native species drives disease emergence by both extending the geographic range of parasites and pathogens and facilitating host-switching. Enteric red mouth disease and infectious haematopoietic necrosis of salmonids have extended their geographic range from North America to Europe with the import of live fish (Pimephales promelas) and rainbow trout eggs, respectively. Host-switching results in disease emergence when previously unidentified commensal organisms or known pathogen switch to new na\u00efve hosts. The most serious endemic diseases of wild aquatic animals in Europe in recent years can be traced to the introduction of non-native species. Across Europe dramatic populations declines have occurred in native crayfish (e.g. Astacus astacus), oysters (Ostrea edulis) and eels (Anguilla anguilla), all which can be attributed, in varying degrees, to diseases (crayfish plague, Bonamia ostreae and Anguillicoloides crassus, respectively) introduced with non-native species. The severe adverse effects at a population level can be attributed to the lack of immunity in the new hosts. The impact of parasites more recently introduced to Europe, Sphaerothecum destruens (the rosette agent), and Batrachochytrium dendrobatidis, have yet to be fully determined. Both are generalists, with wide host ranges, and may present serious threats to native species. Aquaculture is the key driver for the introduction of non-native species. Most farming systems allow pathogen exchange between farmed and wild populations which underpins host-switching. Subsequently movements of animals between farms may result in the spread of newly emerged diseases. The introduction of non-native aquatic animals drives disease emergence, thus the ex-ante assessment of these hazards is severely limited. Generic risk mitigation measures (e.g...", "author" : [ { "dropping-particle" : "", "family" : "Peeler", "given" : "Edmund J.", "non-dropping-particle" : "", "parse-names" : false, "suffix" : "" }, { "dropping-particle" : "", "family" : "Oidtmann", "given" : "Birgit C.", "non-dropping-particle" : "", "parse-names" : false, "suffix" : "" }, { "dropping-particle" : "", "family" : "Midtlyng", "given" : "Paul J.", "non-dropping-particle" : "", "parse-names" : false, "suffix" : "" }, { "dropping-particle" : "", "family" : "Miossec", "given" : "Laurence", "non-dropping-particle" : "", "parse-names" : false, "suffix" : "" }, { "dropping-particle" : "", "family" : "Gozlan", "given" : "Rodolphe E.", "non-dropping-particle" : "", "parse-names" : false, "suffix" : "" } ], "container-title" : "Biological Invasions", "id" : "ITEM-1", "issued" : { "date-parts" : [ [ "2011" ] ] }, "title" : "Non-native aquatic animals introductions have driven disease emergence in Europe", "type" : "article-journal" }, "uris" : [ "http://www.mendeley.com/documents/?uuid=2491eafe-8bab-3337-b632-2be0185f1f40" ] } ], "mendeley" : { "formattedCitation" : "(Peeler, Oidtmann, Midtlyng, Miossec, &amp; Gozlan, 2011)", "plainTextFormattedCitation" : "(Peeler, Oidtmann, Midtlyng, Miossec, &amp; Gozlan, 2011)", "previouslyFormattedCitation" : "(Peeler, Oidtmann, Midtlyng, Miossec, &amp; Gozlan, 2011)"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Peeler</w:t>
      </w:r>
      <w:r w:rsidR="005C7F1E">
        <w:rPr>
          <w:rFonts w:eastAsia="Times New Roman" w:cstheme="minorHAnsi"/>
          <w:i/>
        </w:rPr>
        <w:t xml:space="preserve"> et al.</w:t>
      </w:r>
      <w:r w:rsidRPr="00BA0F1F">
        <w:rPr>
          <w:rFonts w:eastAsia="Times New Roman" w:cstheme="minorHAnsi"/>
        </w:rPr>
        <w:t>, 2011)</w:t>
      </w:r>
      <w:r w:rsidRPr="00BA0F1F">
        <w:rPr>
          <w:rFonts w:eastAsia="Times New Roman" w:cstheme="minorHAnsi"/>
        </w:rPr>
        <w:fldChar w:fldCharType="end"/>
      </w:r>
      <w:r w:rsidRPr="00BA0F1F">
        <w:rPr>
          <w:rFonts w:eastAsia="Times New Roman" w:cstheme="minorHAnsi"/>
        </w:rPr>
        <w:t xml:space="preserve">. In </w:t>
      </w:r>
      <w:r>
        <w:rPr>
          <w:rFonts w:eastAsia="Times New Roman" w:cstheme="minorHAnsi"/>
        </w:rPr>
        <w:t xml:space="preserve">the </w:t>
      </w:r>
      <w:r w:rsidRPr="00160462">
        <w:rPr>
          <w:rFonts w:eastAsia="Times New Roman" w:cstheme="minorHAnsi"/>
          <w:bCs/>
        </w:rPr>
        <w:t>European Union</w:t>
      </w:r>
      <w:r w:rsidRPr="00BA0F1F">
        <w:rPr>
          <w:rFonts w:eastAsia="Times New Roman" w:cstheme="minorHAnsi"/>
        </w:rPr>
        <w:t xml:space="preserve">, the historical trends of alien species introduction have been slowed down due to legislation </w:t>
      </w:r>
      <w:r w:rsidRPr="00BA0F1F">
        <w:rPr>
          <w:rFonts w:eastAsia="Times New Roman" w:cstheme="minorHAnsi"/>
        </w:rPr>
        <w:fldChar w:fldCharType="begin" w:fldLock="1"/>
      </w:r>
      <w:r w:rsidRPr="00BA0F1F">
        <w:rPr>
          <w:rFonts w:eastAsia="Times New Roman" w:cstheme="minorHAnsi"/>
        </w:rPr>
        <w:instrText>ADDIN CSL_CITATION { "citationItems" : [ { "id" : "ITEM-1", "itemData" : { "author" : [ { "dropping-particle" : "", "family" : "European Commission", "given" : "", "non-dropping-particle" : "", "parse-names" : false, "suffix" : "" } ], "container-title" : "Official Journal of the European Union (28.6.2007)", "id" : "ITEM-1", "issued" : { "date-parts" : [ [ "2007" ] ] }, "title" : "Commission Regulation (EC) No 708/2007 concerning use of alien and locally absent species in aquaculture", "type" : "article-journal", "volume" : "L 168/1" }, "uris" : [ "http://www.mendeley.com/documents/?uuid=f3022178-2051-40a1-ae52-c0a36ab51c63" ] } ], "mendeley" : { "formattedCitation" : "(European Commission, 2007)", "plainTextFormattedCitation" : "(European Commission, 2007)", "previouslyFormattedCitation" : "(European Commission, 2007)"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w:t>
      </w:r>
      <w:r w:rsidRPr="00FC4200">
        <w:rPr>
          <w:rFonts w:eastAsia="Times New Roman" w:cstheme="minorHAnsi"/>
        </w:rPr>
        <w:t xml:space="preserve">European </w:t>
      </w:r>
      <w:r w:rsidR="00A72A09">
        <w:rPr>
          <w:rFonts w:eastAsia="Times New Roman" w:cstheme="minorHAnsi"/>
        </w:rPr>
        <w:t>Union</w:t>
      </w:r>
      <w:r w:rsidRPr="00FC4200">
        <w:rPr>
          <w:rFonts w:eastAsia="Times New Roman" w:cstheme="minorHAnsi"/>
        </w:rPr>
        <w:t>, 2007</w:t>
      </w:r>
      <w:r w:rsidRPr="00BA0F1F">
        <w:rPr>
          <w:rFonts w:eastAsia="Times New Roman" w:cstheme="minorHAnsi"/>
        </w:rPr>
        <w:t>)</w:t>
      </w:r>
      <w:r w:rsidRPr="00BA0F1F">
        <w:rPr>
          <w:rFonts w:eastAsia="Times New Roman" w:cstheme="minorHAnsi"/>
        </w:rPr>
        <w:fldChar w:fldCharType="end"/>
      </w:r>
      <w:r w:rsidRPr="00BA0F1F">
        <w:rPr>
          <w:rFonts w:eastAsia="Times New Roman" w:cstheme="minorHAnsi"/>
        </w:rPr>
        <w:t xml:space="preserve"> concerning use of alien and locally absent species in aquaculture. This regulation establishes a “framework governing aquaculture practices to assess and minimi</w:t>
      </w:r>
      <w:r>
        <w:rPr>
          <w:rFonts w:eastAsia="Times New Roman" w:cstheme="minorHAnsi"/>
        </w:rPr>
        <w:t>z</w:t>
      </w:r>
      <w:r w:rsidRPr="00BA0F1F">
        <w:rPr>
          <w:rFonts w:eastAsia="Times New Roman" w:cstheme="minorHAnsi"/>
        </w:rPr>
        <w:t>e the possible impact of non-native species on aquatic habitats and in this manner contributes to the sustainable development of the sector”.</w:t>
      </w:r>
    </w:p>
    <w:p w14:paraId="28B8B136" w14:textId="77777777" w:rsidR="0048205B" w:rsidRPr="00BA0F1F" w:rsidRDefault="0048205B" w:rsidP="00AE389F">
      <w:pPr>
        <w:widowControl w:val="0"/>
        <w:autoSpaceDE w:val="0"/>
        <w:autoSpaceDN w:val="0"/>
        <w:adjustRightInd w:val="0"/>
        <w:spacing w:after="0"/>
        <w:rPr>
          <w:rFonts w:cstheme="minorHAnsi"/>
        </w:rPr>
      </w:pPr>
    </w:p>
    <w:p w14:paraId="50733FA8" w14:textId="77777777" w:rsidR="0048205B" w:rsidRPr="00BA0F1F" w:rsidRDefault="0048205B" w:rsidP="00AE389F">
      <w:pPr>
        <w:autoSpaceDE w:val="0"/>
        <w:autoSpaceDN w:val="0"/>
        <w:adjustRightInd w:val="0"/>
        <w:spacing w:after="0"/>
        <w:rPr>
          <w:rFonts w:cstheme="minorHAnsi"/>
          <w:u w:val="single"/>
        </w:rPr>
      </w:pPr>
      <w:r w:rsidRPr="00BA0F1F">
        <w:rPr>
          <w:rFonts w:cstheme="minorHAnsi"/>
          <w:u w:val="single"/>
          <w:lang w:val="en-US"/>
        </w:rPr>
        <w:t>Attribution of biodiversity trends to direct drivers</w:t>
      </w:r>
    </w:p>
    <w:p w14:paraId="705DDE1B" w14:textId="18FD2DBB" w:rsidR="0048205B" w:rsidRPr="00BA0F1F" w:rsidRDefault="0048205B" w:rsidP="00AE389F">
      <w:pPr>
        <w:rPr>
          <w:rFonts w:cstheme="minorHAnsi"/>
        </w:rPr>
      </w:pPr>
      <w:r w:rsidRPr="00BA0F1F">
        <w:rPr>
          <w:rFonts w:cstheme="minorHAnsi"/>
          <w:bCs/>
        </w:rPr>
        <w:t xml:space="preserve">Analyses of data on freshwater biodiversity show that more than 75% of Europe and Central Asia catchment areas are subject to multiple pressures and have been heavily modified, resulting in serious threats to their biodiversity </w:t>
      </w:r>
      <w:r w:rsidRPr="00BA0F1F">
        <w:rPr>
          <w:rFonts w:cstheme="minorHAnsi"/>
          <w:bCs/>
        </w:rPr>
        <w:fldChar w:fldCharType="begin" w:fldLock="1"/>
      </w:r>
      <w:r w:rsidRPr="00BA0F1F">
        <w:rPr>
          <w:rFonts w:cstheme="minorHAnsi"/>
          <w:bCs/>
        </w:rPr>
        <w:instrText>ADDIN CSL_CITATION { "citationItems" : [ { "id" : "ITEM-1", "itemData" : { "author" : [ { "dropping-particle" : "", "family" : "Tockner, K., Robinson, C. &amp; Uehlinger", "given" : "U.", "non-dropping-particle" : "", "parse-names" : false, "suffix" : "" } ], "id" : "ITEM-1", "issued" : { "date-parts" : [ [ "2008" ] ] }, "publisher" : "Elsevier Ltd, London.", "title" : "Rivers of Europe.", "type" : "book" }, "uris" : [ "http://www.mendeley.com/documents/?uuid=6d89ee1a-0702-3972-aa26-ba341725d337" ] }, { "id" : "ITEM-2", "itemData" : { "DOI" : "10.2800/42824", "ISBN" : "9789292131067", "abstract" : "The present report considers the status and trends of pan-European biodiversity, and the implications of these trends for biodiversity management policy and practice. It considers the key biodiversity policy instruments currently applied in Europe, the threats to biodiversity and their management implications across major habitat types. The implications for biodiversity of cross-cutting issues such as tourism and urban planning are also considered, along with the challenges that remain for conserving and sustainably using of Europe's biodiversity. The report makes use of the SEBI 2010 indicators and other relevant national and regional information sources. It does not consider the biodiversity of EU overseas territories and outermost regions.", "author" : [ { "dropping-particle" : "", "family" : "EEA", "given" : "", "non-dropping-particle" : "", "parse-names" : false, "suffix" : "" } ], "container-title" : "Europe", "id" : "ITEM-2", "issue" : "5", "issued" : { "date-parts" : [ [ "2010" ] ] }, "number-of-pages" : "64", "title" : "Assessing biodiversity in Europe \u2014 the 2010 report", "type" : "book" }, "uris" : [ "http://www.mendeley.com/documents/?uuid=a96dce41-f3a9-4df3-82f6-e32ebf87ddd2" ] } ], "mendeley" : { "formattedCitation" : "(EEA, 2010; Tockner, K., Robinson, C. &amp; Uehlinger, 2008)", "plainTextFormattedCitation" : "(EEA, 2010; Tockner, K., Robinson, C. &amp; Uehlinger, 2008)", "previouslyFormattedCitation" : "(EEA, 2010; Tockner, K., Robinson, C. &amp; Uehlinger, 2008)" }, "properties" : {  }, "schema" : "https://github.com/citation-style-language/schema/raw/master/csl-citation.json" }</w:instrText>
      </w:r>
      <w:r w:rsidRPr="00BA0F1F">
        <w:rPr>
          <w:rFonts w:cstheme="minorHAnsi"/>
          <w:bCs/>
        </w:rPr>
        <w:fldChar w:fldCharType="separate"/>
      </w:r>
      <w:r w:rsidRPr="00BA0F1F">
        <w:rPr>
          <w:rFonts w:cstheme="minorHAnsi"/>
          <w:bCs/>
        </w:rPr>
        <w:t>(</w:t>
      </w:r>
      <w:r w:rsidRPr="00FC4200">
        <w:rPr>
          <w:rFonts w:cstheme="minorHAnsi"/>
          <w:bCs/>
        </w:rPr>
        <w:t>EEA, 2010</w:t>
      </w:r>
      <w:r w:rsidRPr="00BA0F1F">
        <w:rPr>
          <w:rFonts w:cstheme="minorHAnsi"/>
          <w:bCs/>
        </w:rPr>
        <w:t>; Tockner</w:t>
      </w:r>
      <w:r w:rsidR="005C7F1E">
        <w:rPr>
          <w:rFonts w:cstheme="minorHAnsi"/>
          <w:bCs/>
          <w:i/>
        </w:rPr>
        <w:t xml:space="preserve"> et al.</w:t>
      </w:r>
      <w:r w:rsidRPr="00BA0F1F">
        <w:rPr>
          <w:rFonts w:cstheme="minorHAnsi"/>
          <w:bCs/>
        </w:rPr>
        <w:t>, 2008)</w:t>
      </w:r>
      <w:r w:rsidRPr="00BA0F1F">
        <w:rPr>
          <w:rFonts w:cstheme="minorHAnsi"/>
          <w:bCs/>
        </w:rPr>
        <w:fldChar w:fldCharType="end"/>
      </w:r>
      <w:r w:rsidRPr="00BA0F1F">
        <w:rPr>
          <w:rFonts w:cstheme="minorHAnsi"/>
        </w:rPr>
        <w:t xml:space="preserve">. </w:t>
      </w:r>
      <w:r w:rsidRPr="00BA0F1F">
        <w:rPr>
          <w:rFonts w:cstheme="minorHAnsi"/>
          <w:color w:val="000000" w:themeColor="text1"/>
          <w:lang w:eastAsia="en-GB"/>
        </w:rPr>
        <w:t xml:space="preserve">General threats to inland water ecosystems such as </w:t>
      </w:r>
      <w:r w:rsidRPr="00BA0F1F">
        <w:rPr>
          <w:rFonts w:cstheme="minorHAnsi"/>
          <w:color w:val="000000" w:themeColor="text1"/>
        </w:rPr>
        <w:t xml:space="preserve">overexploitation, water pollution, flow modification, habitat degradation, invasive alien species and salinization </w:t>
      </w:r>
      <w:r w:rsidRPr="00BA0F1F">
        <w:rPr>
          <w:rFonts w:cstheme="minorHAnsi"/>
          <w:color w:val="000000" w:themeColor="text1"/>
        </w:rPr>
        <w:fldChar w:fldCharType="begin" w:fldLock="1"/>
      </w:r>
      <w:r w:rsidRPr="00BA0F1F">
        <w:rPr>
          <w:rFonts w:cstheme="minorHAnsi"/>
          <w:color w:val="000000" w:themeColor="text1"/>
        </w:rPr>
        <w:instrText>ADDIN CSL_CITATION { "citationItems" : [ { "id" : "ITEM-1", "itemData" : { "DOI" : "10.1017/S1464793105006950", "ISBN" : "1464-7931", "ISSN" : "1464-7931", "PMID" : "16336747", "abstract" : "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u2026", "author" : [ { "dropping-particle" : "", "family" : "Dudgeon", "given" : "David", "non-dropping-particle" : "", "parse-names" : false, "suffix" : "" }, { "dropping-particle" : "", "family" : "Arthington", "given" : "Angela H", "non-dropping-particle" : "", "parse-names" : false, "suffix" : "" }, { "dropping-particle" : "", "family" : "Gessner", "given" : "Mark O", "non-dropping-particle" : "", "parse-names" : false, "suffix" : "" }, { "dropping-particle" : "", "family" : "Kawabata", "given" : "Zen-Ichiro", "non-dropping-particle" : "", "parse-names" : false, "suffix" : "" }, { "dropping-particle" : "", "family" : "Knowler", "given" : "Duncan J", "non-dropping-particle" : "", "parse-names" : false, "suffix" : "" }, { "dropping-particle" : "", "family" : "L\u00e9v\u00eaque", "given" : "Christian", "non-dropping-particle" : "", "parse-names" : false, "suffix" : "" }, { "dropping-particle" : "", "family" : "Naiman", "given" : "Robert J", "non-dropping-particle" : "", "parse-names" : false, "suffix" : "" }, { "dropping-particle" : "", "family" : "Prieur-Richard", "given" : "Anne-H\u00e9l\u00e8ne", "non-dropping-particle" : "", "parse-names" : false, "suffix" : "" }, { "dropping-particle" : "", "family" : "Soto", "given" : "Doris", "non-dropping-particle" : "", "parse-names" : false, "suffix" : "" }, { "dropping-particle" : "", "family" : "Stiassny", "given" : "Melanie L J", "non-dropping-particle" : "", "parse-names" : false, "suffix" : "" }, { "dropping-particle" : "", "family" : "Sullivan", "given" : "Caroline A", "non-dropping-particle" : "", "parse-names" : false, "suffix" : "" } ], "container-title" : "Biological Reviews of the Cambridge Philosophical Society", "id" : "ITEM-1", "issue" : "2", "issued" : { "date-parts" : [ [ "2006" ] ] }, "page" : "163-82", "title" : "Freshwater biodiversity: importance, threats, status and conservation challenges", "type" : "article-journal", "volume" : "81" }, "uris" : [ "http://www.mendeley.com/documents/?uuid=0c0da95d-0b9f-3059-ac5b-b312badf91a0" ] } ], "mendeley" : { "formattedCitation" : "(Dudgeon et al., 2006)", "plainTextFormattedCitation" : "(Dudgeon et al., 2006)", "previouslyFormattedCitation" : "(Dudgeon et al., 2006)" }, "properties" : {  }, "schema" : "https://github.com/citation-style-language/schema/raw/master/csl-citation.json" }</w:instrText>
      </w:r>
      <w:r w:rsidRPr="00BA0F1F">
        <w:rPr>
          <w:rFonts w:cstheme="minorHAnsi"/>
          <w:color w:val="000000" w:themeColor="text1"/>
        </w:rPr>
        <w:fldChar w:fldCharType="separate"/>
      </w:r>
      <w:r w:rsidRPr="00BA0F1F">
        <w:rPr>
          <w:rFonts w:cstheme="minorHAnsi"/>
          <w:color w:val="000000" w:themeColor="text1"/>
        </w:rPr>
        <w:t xml:space="preserve">(Dudgeon </w:t>
      </w:r>
      <w:r w:rsidR="00301BD0" w:rsidRPr="00301BD0">
        <w:rPr>
          <w:rFonts w:cstheme="minorHAnsi"/>
          <w:i/>
          <w:color w:val="000000" w:themeColor="text1"/>
        </w:rPr>
        <w:t>et al.</w:t>
      </w:r>
      <w:r w:rsidRPr="00BA0F1F">
        <w:rPr>
          <w:rFonts w:cstheme="minorHAnsi"/>
          <w:color w:val="000000" w:themeColor="text1"/>
        </w:rPr>
        <w:t>, 2006)</w:t>
      </w:r>
      <w:r w:rsidRPr="00BA0F1F">
        <w:rPr>
          <w:rFonts w:cstheme="minorHAnsi"/>
          <w:color w:val="000000" w:themeColor="text1"/>
        </w:rPr>
        <w:fldChar w:fldCharType="end"/>
      </w:r>
      <w:r w:rsidRPr="00BA0F1F">
        <w:rPr>
          <w:rFonts w:cstheme="minorHAnsi"/>
          <w:color w:val="000000" w:themeColor="text1"/>
        </w:rPr>
        <w:t>, are also the most relevant for Europe and Central Asia</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DOI" : "10.1038/nature09549", "ISBN" : "1476-4687 (Electronic)\\r0028-0836 (Linking)", "ISSN" : "0028-0836", "PMID" : "20882010", "abstract" : "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 "author" : [ { "dropping-particle" : "", "family" : "V\u00f6r\u00f6smarty", "given" : "C J", "non-dropping-particle" : "", "parse-names" : false, "suffix" : "" }, { "dropping-particle" : "", "family" : "McIntyre", "given" : "P B", "non-dropping-particle" : "", "parse-names" : false, "suffix" : "" }, { "dropping-particle" : "", "family" : "Gessner", "given" : "M O", "non-dropping-particle" : "", "parse-names" : false, "suffix" : "" }, { "dropping-particle" : "", "family" : "Dudgeon", "given" : "D", "non-dropping-particle" : "", "parse-names" : false, "suffix" : "" }, { "dropping-particle" : "", "family" : "Prusevich", "given" : "a", "non-dropping-particle" : "", "parse-names" : false, "suffix" : "" }, { "dropping-particle" : "", "family" : "Green", "given" : "P", "non-dropping-particle" : "", "parse-names" : false, "suffix" : "" }, { "dropping-particle" : "", "family" : "Glidden", "given" : "S", "non-dropping-particle" : "", "parse-names" : false, "suffix" : "" }, { "dropping-particle" : "", "family" : "Bunn", "given" : "S E", "non-dropping-particle" : "", "parse-names" : false, "suffix" : "" }, { "dropping-particle" : "", "family" : "Sullivan", "given" : "C a", "non-dropping-particle" : "", "parse-names" : false, "suffix" : "" }, { "dropping-particle" : "", "family" : "Liermann", "given" : "C Reidy", "non-dropping-particle" : "", "parse-names" : false, "suffix" : "" }, { "dropping-particle" : "", "family" : "Davies", "given" : "P M", "non-dropping-particle" : "", "parse-names" : false, "suffix" : "" } ], "container-title" : "Nature", "id" : "ITEM-1", "issue" : "7315", "issued" : { "date-parts" : [ [ "2010" ] ] }, "page" : "555-561", "title" : "Global threats to human water security and river biodiversity.", "type" : "article-journal", "volume" : "467" }, "uris" : [ "http://www.mendeley.com/documents/?uuid=7ca3443f-74ca-3074-8f4c-621ba752f5c9" ] } ], "mendeley" : { "formattedCitation" : "(V\u00f6r\u00f6smarty et al., 2010)", "manualFormatting" : "V\u00f6r\u00f6smarty et al. (2010)", "plainTextFormattedCitation" : "(V\u00f6r\u00f6smarty et al., 2010)", "previouslyFormattedCitation" : "(V\u00f6r\u00f6smarty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Vörösmarty </w:t>
      </w:r>
      <w:r w:rsidR="00301BD0" w:rsidRPr="00301BD0">
        <w:rPr>
          <w:rFonts w:cstheme="minorHAnsi"/>
          <w:i/>
        </w:rPr>
        <w:t>et al.</w:t>
      </w:r>
      <w:r w:rsidRPr="00BA0F1F">
        <w:rPr>
          <w:rFonts w:cstheme="minorHAnsi"/>
        </w:rPr>
        <w:t xml:space="preserve"> (2010)</w:t>
      </w:r>
      <w:r w:rsidRPr="00BA0F1F">
        <w:rPr>
          <w:rFonts w:cstheme="minorHAnsi"/>
        </w:rPr>
        <w:fldChar w:fldCharType="end"/>
      </w:r>
      <w:r w:rsidRPr="00BA0F1F">
        <w:rPr>
          <w:rFonts w:cstheme="minorHAnsi"/>
          <w:color w:val="231F20"/>
        </w:rPr>
        <w:t xml:space="preserve"> have classified the importance of these drivers for biodiversity status and have shown that the main drivers threatening biodiversity in areas where incident threat is greater than the 75</w:t>
      </w:r>
      <w:r w:rsidRPr="00C61687">
        <w:rPr>
          <w:rFonts w:cstheme="minorHAnsi"/>
          <w:color w:val="231F20"/>
        </w:rPr>
        <w:t>th</w:t>
      </w:r>
      <w:r w:rsidRPr="00BA0F1F">
        <w:rPr>
          <w:rFonts w:cstheme="minorHAnsi"/>
          <w:color w:val="231F20"/>
        </w:rPr>
        <w:t xml:space="preserve"> percentile (i.e. most of the region), is water resource development (e.g. dams, river fragmentation), followed by pollution (e.g. organic pollution and sediment loading). In comparison, the </w:t>
      </w:r>
      <w:r w:rsidRPr="00BA0F1F">
        <w:rPr>
          <w:rFonts w:cstheme="minorHAnsi"/>
          <w:color w:val="231F20"/>
        </w:rPr>
        <w:lastRenderedPageBreak/>
        <w:t xml:space="preserve">effects of fishing and aquaculture pressure remain relatively limited, while the impact of alien species is projected to increase in the future </w:t>
      </w:r>
      <w:r w:rsidRPr="00BA0F1F">
        <w:rPr>
          <w:rFonts w:cstheme="minorHAnsi"/>
          <w:color w:val="231F20"/>
        </w:rPr>
        <w:fldChar w:fldCharType="begin" w:fldLock="1"/>
      </w:r>
      <w:r w:rsidRPr="00BA0F1F">
        <w:rPr>
          <w:rFonts w:cstheme="minorHAnsi"/>
          <w:color w:val="231F20"/>
        </w:rPr>
        <w:instrText>ADDIN CSL_CITATION { "citationItems" : [ { "id" : "ITEM-1", "itemData" : { "DOI" : "COM(2015) 219 final", "ISBN" : "9789292135867", "ISSN" : "1725-2237", "abstract" : "Report on the status of and trends for habitat types and species covered by the Birds and Habitats Directives for the 2007-2012 period as required under Article 17 of the Habitats Directive and Article 12 of the Birds Directive 2 1. INTRODUCTION 1.1. BACKGROUND Europeans live in one of the most densely populated regions of the world that has a long history of land use. This has had a profound impact on nature, resulting in the creation of diverse cultural landscapes that are home to a rich fauna and flora. However, developments, particularly during the 20th century, have also resulted in the large-scale destruction of nature. Between 1900 and the mid-1980s Europe had already lost two thirds of its wetlands 1 , and almost three-quarters of its sand dunes and heaths, through a combination of land-use change, infrastructure developments, pollution and urban expansion. This loss of natural capital is a major concern. We depend on nature for the food, energy, raw materials, air and water that make life possible. In addition, nature is a central economic driver, contributing to our economy in ways that we are only just starting to fully comprehend and providing services that are crucial for sustaining and creating jobs and growth. It is also a source of inspiration, knowledge and recreation, and an integral part of our cultural heritage. The Birds 2 and the Habitats 3 Directives are the main legislative instruments for ensuring", "author" : [ { "dropping-particle" : "", "family" : "EEA", "given" : "", "non-dropping-particle" : "", "parse-names" : false, "suffix" : "" } ], "id" : "ITEM-1", "issue" : "2", "issued" : { "date-parts" : [ [ "2015" ] ] }, "title" : "The State of Nature in the European Union", "type" : "report" }, "uris" : [ "http://www.mendeley.com/documents/?uuid=6d580b04-dfb5-4bdc-b090-b09136a22026" ] } ], "mendeley" : { "formattedCitation" : "(EEA, 2015)", "plainTextFormattedCitation" : "(EEA, 2015)", "previouslyFormattedCitation" : "(EEA, 2015)" }, "properties" : {  }, "schema" : "https://github.com/citation-style-language/schema/raw/master/csl-citation.json" }</w:instrText>
      </w:r>
      <w:r w:rsidRPr="00BA0F1F">
        <w:rPr>
          <w:rFonts w:cstheme="minorHAnsi"/>
          <w:color w:val="231F20"/>
        </w:rPr>
        <w:fldChar w:fldCharType="separate"/>
      </w:r>
      <w:r w:rsidRPr="00BA0F1F">
        <w:rPr>
          <w:rFonts w:cstheme="minorHAnsi"/>
          <w:color w:val="231F20"/>
        </w:rPr>
        <w:t>(</w:t>
      </w:r>
      <w:r w:rsidRPr="00FC4200">
        <w:rPr>
          <w:rFonts w:cstheme="minorHAnsi"/>
          <w:color w:val="231F20"/>
        </w:rPr>
        <w:t xml:space="preserve">EEA, </w:t>
      </w:r>
      <w:r w:rsidR="00314529">
        <w:rPr>
          <w:rFonts w:cstheme="minorHAnsi"/>
          <w:color w:val="231F20"/>
        </w:rPr>
        <w:t>2015d</w:t>
      </w:r>
      <w:r w:rsidRPr="00BA0F1F">
        <w:rPr>
          <w:rFonts w:cstheme="minorHAnsi"/>
          <w:color w:val="231F20"/>
        </w:rPr>
        <w:t>)</w:t>
      </w:r>
      <w:r w:rsidRPr="00BA0F1F">
        <w:rPr>
          <w:rFonts w:cstheme="minorHAnsi"/>
          <w:color w:val="231F20"/>
        </w:rPr>
        <w:fldChar w:fldCharType="end"/>
      </w:r>
      <w:r w:rsidRPr="00BA0F1F">
        <w:rPr>
          <w:rFonts w:cstheme="minorHAnsi"/>
          <w:color w:val="231F20"/>
        </w:rPr>
        <w:t>. This is further illustrated by a</w:t>
      </w:r>
      <w:r w:rsidRPr="00BA0F1F">
        <w:rPr>
          <w:rFonts w:cstheme="minorHAnsi"/>
        </w:rPr>
        <w:t xml:space="preserve">nother recent study at continental scale based on 4,000 monitoring sites across Europe </w:t>
      </w:r>
      <w:r w:rsidRPr="00BA0F1F">
        <w:rPr>
          <w:rFonts w:cstheme="minorHAnsi"/>
        </w:rPr>
        <w:fldChar w:fldCharType="begin" w:fldLock="1"/>
      </w:r>
      <w:r w:rsidRPr="00BA0F1F">
        <w:rPr>
          <w:rFonts w:cstheme="minorHAnsi"/>
        </w:rPr>
        <w:instrText>ADDIN CSL_CITATION { "citationItems" : [ { "id" : "ITEM-1", "itemData" : { "DOI" : "10.1073/pnas.1321082111", "ISSN" : "1091-6490", "PMID" : "24979762", "abstract" : "Organic chemicals can contribute to local and regional losses of freshwater biodiversity and ecosystem services. However, their overall relevance regarding larger spatial scales remains unknown. Here, we present, to our knowledge, the first risk assessment of organic chemicals on the continental scale comprising 4,000 European monitoring sites. Organic chemicals were likely to exert acute lethal and chronic long-term effects on sensitive fish, invertebrate, or algae species in 14% and 42% of the sites, respectively. Of the 223 chemicals monitored, pesticides, tributyltin, polycyclic aromatic hydrocarbons, and brominated flame retardants were the major contributors to the chemical risk. Their presence was related to agricultural and urban areas in the upstream catchment. The risk of potential acute lethal and chronic long-term effects increased with the number of ecotoxicologically relevant chemicals analyzed at each site. As most monitoring programs considered in this study only included a subset of these chemicals, our assessment likely underestimates the actual risk. Increasing chemical risk was associated with deterioration in the quality status of fish and invertebrate communities. Our results clearly indicate that chemical pollution is a large-scale environmental problem and requires far-reaching, holistic mitigation measures to preserve and restore ecosystem health.", "author" : [ { "dropping-particle" : "", "family" : "Malaj", "given" : "Egina", "non-dropping-particle" : "", "parse-names" : false, "suffix" : "" }, { "dropping-particle" : "", "family" : "Ohe", "given" : "Peter C", "non-dropping-particle" : "von der", "parse-names" : false, "suffix" : "" }, { "dropping-particle" : "", "family" : "Grote", "given" : "Matthias", "non-dropping-particle" : "", "parse-names" : false, "suffix" : "" }, { "dropping-particle" : "", "family" : "K\u00fchne", "given" : "Ralph", "non-dropping-particle" : "", "parse-names" : false, "suffix" : "" }, { "dropping-particle" : "", "family" : "Mondy", "given" : "C\u00e9dric P", "non-dropping-particle" : "", "parse-names" : false, "suffix" : "" }, { "dropping-particle" : "", "family" : "Usseglio-Polatera", "given" : "Philippe", "non-dropping-particle" : "", "parse-names" : false, "suffix" : "" }, { "dropping-particle" : "", "family" : "Brack", "given" : "Werner", "non-dropping-particle" : "", "parse-names" : false, "suffix" : "" }, { "dropping-particle" : "", "family" : "Sch\u00e4fer", "given" : "Ralf B", "non-dropping-particle" : "", "parse-names" : false, "suffix" : "" } ], "container-title" : "Proceedings of the National Academy of Sciences of the United States of America", "id" : "ITEM-1", "issue" : "26", "issued" : { "date-parts" : [ [ "2014", "7", "1" ] ] }, "page" : "9549-54", "publisher" : "National Academy of Sciences", "title" : "Organic chemicals jeopardize the health of freshwater ecosystems on the continental scale.", "type" : "article-journal", "volume" : "111" }, "uris" : [ "http://www.mendeley.com/documents/?uuid=979820e4-664c-39cc-a93b-94ed3e46fade" ] } ], "mendeley" : { "formattedCitation" : "(Malaj et al., 2014)", "plainTextFormattedCitation" : "(Malaj et al., 2014)", "previouslyFormattedCitation" : "(Malaj et al., 2014)" }, "properties" : {  }, "schema" : "https://github.com/citation-style-language/schema/raw/master/csl-citation.json" }</w:instrText>
      </w:r>
      <w:r w:rsidRPr="00BA0F1F">
        <w:rPr>
          <w:rFonts w:cstheme="minorHAnsi"/>
        </w:rPr>
        <w:fldChar w:fldCharType="separate"/>
      </w:r>
      <w:r w:rsidRPr="00BA0F1F">
        <w:rPr>
          <w:rFonts w:cstheme="minorHAnsi"/>
        </w:rPr>
        <w:t xml:space="preserve">(Malaj </w:t>
      </w:r>
      <w:r w:rsidR="00301BD0" w:rsidRPr="00301BD0">
        <w:rPr>
          <w:rFonts w:cstheme="minorHAnsi"/>
          <w:i/>
        </w:rPr>
        <w:t>et al.</w:t>
      </w:r>
      <w:r w:rsidRPr="00BA0F1F">
        <w:rPr>
          <w:rFonts w:cstheme="minorHAnsi"/>
        </w:rPr>
        <w:t>, 2014)</w:t>
      </w:r>
      <w:r w:rsidRPr="00BA0F1F">
        <w:rPr>
          <w:rFonts w:cstheme="minorHAnsi"/>
        </w:rPr>
        <w:fldChar w:fldCharType="end"/>
      </w:r>
      <w:r w:rsidRPr="00BA0F1F">
        <w:rPr>
          <w:rFonts w:cstheme="minorHAnsi"/>
        </w:rPr>
        <w:t xml:space="preserve"> which showed that the health of almost half of all European freshwater ecosystems are at risk from toxic organic chemical pollution. The chemical risk to freshwater ecosystems is strongly influenced by human land use, with areas of natural vegetation at significantly lower risk. Pollution pressures particularly affect central and north-western parts of Western European areas with intensive agricultural practices and high population density. Notably, the chemical status of 40% of Europe's surface waters remains unknown </w:t>
      </w:r>
      <w:r w:rsidRPr="00BA0F1F">
        <w:rPr>
          <w:rFonts w:cstheme="minorHAnsi"/>
        </w:rPr>
        <w:fldChar w:fldCharType="begin" w:fldLock="1"/>
      </w:r>
      <w:r w:rsidRPr="00BA0F1F">
        <w:rPr>
          <w:rFonts w:cstheme="minorHAnsi"/>
        </w:rP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b</w:t>
      </w:r>
      <w:r w:rsidRPr="00BA0F1F">
        <w:rPr>
          <w:rFonts w:cstheme="minorHAnsi"/>
        </w:rPr>
        <w:t>)</w:t>
      </w:r>
      <w:r w:rsidRPr="00BA0F1F">
        <w:rPr>
          <w:rFonts w:cstheme="minorHAnsi"/>
        </w:rPr>
        <w:fldChar w:fldCharType="end"/>
      </w:r>
      <w:r w:rsidRPr="00BA0F1F">
        <w:rPr>
          <w:rFonts w:cstheme="minorHAnsi"/>
        </w:rPr>
        <w:t xml:space="preserve"> and a good chemical status (as defined by the </w:t>
      </w:r>
      <w:r w:rsidRPr="00160462">
        <w:rPr>
          <w:rFonts w:cstheme="minorHAnsi"/>
          <w:bCs/>
        </w:rPr>
        <w:t xml:space="preserve">European Union </w:t>
      </w:r>
      <w:r w:rsidRPr="00BA0F1F">
        <w:rPr>
          <w:rFonts w:cstheme="minorHAnsi"/>
        </w:rPr>
        <w:t xml:space="preserve">Water Framework Directive in terms of compliance with all quality standards established for chemical substances at </w:t>
      </w:r>
      <w:r w:rsidRPr="00160462">
        <w:rPr>
          <w:rFonts w:cstheme="minorHAnsi"/>
          <w:bCs/>
        </w:rPr>
        <w:t xml:space="preserve">European Union </w:t>
      </w:r>
      <w:r w:rsidRPr="00BA0F1F">
        <w:rPr>
          <w:rFonts w:cstheme="minorHAnsi"/>
        </w:rPr>
        <w:t xml:space="preserve">level) was not achieved in surface water bodies in 22 member </w:t>
      </w:r>
      <w:r>
        <w:rPr>
          <w:rFonts w:cstheme="minorHAnsi"/>
        </w:rPr>
        <w:t>S</w:t>
      </w:r>
      <w:r w:rsidRPr="00BA0F1F">
        <w:rPr>
          <w:rFonts w:cstheme="minorHAnsi"/>
        </w:rPr>
        <w:t xml:space="preserve">tates in 2015. Furthermore, although in most parts of Europe the potential for hydropower is almost fully exploited, the Balkans, which are a freshwater biodiversity hotspot of continental and global value, rank under the top world regions concerning planned dams and impoundments </w:t>
      </w:r>
      <w:r w:rsidRPr="00BA0F1F">
        <w:rPr>
          <w:rFonts w:cstheme="minorHAnsi"/>
        </w:rPr>
        <w:fldChar w:fldCharType="begin" w:fldLock="1"/>
      </w:r>
      <w:r w:rsidRPr="00BA0F1F">
        <w:rPr>
          <w:rFonts w:cstheme="minorHAnsi"/>
        </w:rPr>
        <w:instrText>ADDIN CSL_CITATION { "citationItems" : [ { "id" : "ITEM-1", "itemData" : { "DOI" : "10.1007/s00027-014-0377-0", "author" : [ { "dropping-particle" : "", "family" : "Zarfl", "given" : "Christiane", "non-dropping-particle" : "", "parse-names" : false, "suffix" : "" }, { "dropping-particle" : "", "family" : "Lumsdon", "given" : "Alexander E", "non-dropping-particle" : "", "parse-names" : false, "suffix" : "" }, { "dropping-particle" : "", "family" : "Tockner", "given" : "Klement", "non-dropping-particle" : "", "parse-names" : false, "suffix" : "" } ], "container-title" : "Aquatic Sciences", "id" : "ITEM-1", "issued" : { "date-parts" : [ [ "2015" ] ] }, "page" : "161\u2013170", "title" : "A global boom in hydropower dam construction", "type" : "article-journal", "volume" : "77" }, "uris" : [ "http://www.mendeley.com/documents/?uuid=43503fd1-4b9d-338d-b202-541394da26b7" ] }, { "id" : "ITEM-2", "itemData" : { "author" : [ { "dropping-particle" : "", "family" : "Griffiths", "given" : "H.I.", "non-dropping-particle" : "", "parse-names" : false, "suffix" : "" }, { "dropping-particle" : "", "family" : "Krystufek", "given" : "B.", "non-dropping-particle" : "", "parse-names" : false, "suffix" : "" }, { "dropping-particle" : "", "family" : "Reed", "given" : "J.M.", "non-dropping-particle" : "", "parse-names" : false, "suffix" : "" } ], "editor" : [ { "dropping-particle" : "", "family" : "Kluwer Academic", "given" : "", "non-dropping-particle" : "", "parse-names" : false, "suffix" : "" } ], "id" : "ITEM-2", "issued" : { "date-parts" : [ [ "2004" ] ] }, "publisher" : "Dordrecht", "publisher-place" : "London", "title" : "Balkan biodiversity: pattern and process in the European hotspot", "type" : "book" }, "uris" : [ "http://www.mendeley.com/documents/?uuid=b94f1094-d867-3f3e-a71a-8fae7d99e1a7" ] } ], "mendeley" : { "formattedCitation" : "(Griffiths et al., 2004; Zarfl, Lumsdon, &amp; Tockner, 2015)", "plainTextFormattedCitation" : "(Griffiths et al., 2004; Zarfl, Lumsdon, &amp; Tockner, 2015)", "previouslyFormattedCitation" : "(Griffiths et al., 2004; Zarfl, Lumsdon, &amp; Tockner, 2015)" }, "properties" : {  }, "schema" : "https://github.com/citation-style-language/schema/raw/master/csl-citation.json" }</w:instrText>
      </w:r>
      <w:r w:rsidRPr="00BA0F1F">
        <w:rPr>
          <w:rFonts w:cstheme="minorHAnsi"/>
        </w:rPr>
        <w:fldChar w:fldCharType="separate"/>
      </w:r>
      <w:r w:rsidRPr="00BA0F1F">
        <w:rPr>
          <w:rFonts w:cstheme="minorHAnsi"/>
        </w:rPr>
        <w:t xml:space="preserve">(Griffiths </w:t>
      </w:r>
      <w:r w:rsidR="00301BD0" w:rsidRPr="00301BD0">
        <w:rPr>
          <w:rFonts w:cstheme="minorHAnsi"/>
          <w:i/>
        </w:rPr>
        <w:t>et al.</w:t>
      </w:r>
      <w:r w:rsidRPr="00BA0F1F">
        <w:rPr>
          <w:rFonts w:cstheme="minorHAnsi"/>
        </w:rPr>
        <w:t>, 2004; Zarfl</w:t>
      </w:r>
      <w:r w:rsidR="005C7F1E">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 xml:space="preserve">. The boom in hydropower development threatens the remaining free-flowing rivers and near-natural freshwaters including in Siberian rivers </w:t>
      </w:r>
      <w:r w:rsidRPr="00BA0F1F">
        <w:rPr>
          <w:rFonts w:cstheme="minorHAnsi"/>
        </w:rPr>
        <w:fldChar w:fldCharType="begin" w:fldLock="1"/>
      </w:r>
      <w:r w:rsidRPr="00BA0F1F">
        <w:rPr>
          <w:rFonts w:cstheme="minorHAnsi"/>
        </w:rPr>
        <w:instrText>ADDIN CSL_CITATION { "citationItems" : [ { "id" : "ITEM-1", "itemData" : { "DOI" : "10.1007/978-1-4020-4410-6_250", "author" : [ { "dropping-particle" : "", "family" : "Saltankin", "given" : "Victor P.", "non-dropping-particle" : "", "parse-names" : false, "suffix" : "" } ], "id" : "ITEM-1", "issued" : { "date-parts" : [ [ "2012" ] ] }, "page" : "691-697", "publisher" : "Springer Netherlands", "title" : "Russian Water Reservoirs", "type" : "chapter" }, "uris" : [ "http://www.mendeley.com/documents/?uuid=66be05ab-8572-3b2c-844c-c1ad8e3f10e1" ] } ], "mendeley" : { "formattedCitation" : "(Saltankin, 2012)", "plainTextFormattedCitation" : "(Saltankin, 2012)", "previouslyFormattedCitation" : "(Saltankin, 2012)" }, "properties" : {  }, "schema" : "https://github.com/citation-style-language/schema/raw/master/csl-citation.json" }</w:instrText>
      </w:r>
      <w:r w:rsidRPr="00BA0F1F">
        <w:rPr>
          <w:rFonts w:cstheme="minorHAnsi"/>
        </w:rPr>
        <w:fldChar w:fldCharType="separate"/>
      </w:r>
      <w:r w:rsidRPr="00BA0F1F">
        <w:rPr>
          <w:rFonts w:cstheme="minorHAnsi"/>
        </w:rPr>
        <w:t>(Saltankin, 2012)</w:t>
      </w:r>
      <w:r w:rsidRPr="00BA0F1F">
        <w:rPr>
          <w:rFonts w:cstheme="minorHAnsi"/>
        </w:rPr>
        <w:fldChar w:fldCharType="end"/>
      </w:r>
      <w:r w:rsidRPr="00BA0F1F">
        <w:rPr>
          <w:rFonts w:cstheme="minorHAnsi"/>
        </w:rPr>
        <w:t xml:space="preserve">. Similarly, according to current plans, Turkey's rivers and streams will see the construction of almost 4,000 dams, diversions, and hydroelectric power plants for power, irrigation, and drinking water by 2023 </w:t>
      </w:r>
      <w:r w:rsidRPr="00BA0F1F">
        <w:rPr>
          <w:rFonts w:cstheme="minorHAnsi"/>
        </w:rPr>
        <w:fldChar w:fldCharType="begin" w:fldLock="1"/>
      </w:r>
      <w:r w:rsidRPr="00BA0F1F">
        <w:rPr>
          <w:rFonts w:cstheme="minorHAnsi"/>
        </w:rPr>
        <w:instrText>ADDIN CSL_CITATION { "citationItems" : [ { "id" : "ITEM-1", "itemData" : { "DOI" : "10.1016/j.biocon.2011.06.025", "ISBN" : "0006-3207", "ISSN" : "00063207", "abstract" : "Turkey (T\u00fcrkiye) lies at the nexus of Europe, the Middle East, Central Asia and Africa. Turkey's location, mountains, and its encirclement by three seas have resulted in high terrestrial, fresh water, and marine biodiversity. Most of Turkey's land area is covered by one of three biodiversity hotspots (Caucasus, Irano-Anatolian, and Mediterranean). Of over 9000 known native vascular plant species, one third are endemic. Turkey faces a significant challenge with regard to biodiversity and associated conservation challenges due to limited research and lack of translation into other languages of existing material. Addressing this gap is increasingly relevant as Turkey's biodiversity faces severe and growing threats, especially from government and business interests. Turkey ranks 140th out of 163 countries in biodiversity and habitat conservation. Millennia of human activities have dramatically changed the original land and sea ecosystems of Anatolia, one of the earliest loci of human civilization. Nevertheless, the greatest threats to biodiversity have occurred since 1950, particularly in the past decade. Although Turkey's total forest area increased by 5.9% since 1973, endemic-rich Mediterranean maquis, grasslands, coastal areas, wetlands, and rivers are disappearing, while overgrazing and rampant erosion degrade steppes and rangelands. The current \"developmentalist obsession\", particularly regarding water use, threatens to eliminate much of what remains, while forcing large-scale migration from rural areas to the cities. According to current plans, Turkey's rivers and streams will be dammed with almost 4000 dams, diversions, and hydroelectric power plants for power, irrigation, and drinking water by 2023. Unchecked urbanization, dam construction, draining of wetlands, poaching, and excessive irrigation are the most widespread threats to biodiversity. This paper aims to survey what is known about Turkey's biodiversity, to identify the areas where research is needed, and to identify and address the conservation challenges that Turkey faces today. Preserving Turkey's remaining biodiversity will necessitate immediate action, international attention, greater support for Turkey's developing conservation capacity, and the expansion of a nascent Turkish conservation ethic. \u00a9 2011.", "author" : [ { "dropping-particle" : "", "family" : "\u015eekercio\u011dlu", "given" : "\u00c7a\u011dan H.", "non-dropping-particle" : "", "parse-names" : false, "suffix" : "" }, { "dropping-particle" : "", "family" : "Anderson", "given" : "Sean", "non-dropping-particle" : "", "parse-names" : false, "suffix" : "" }, { "dropping-particle" : "", "family" : "Ak\u00e7ay", "given" : "Erol", "non-dropping-particle" : "", "parse-names" : false, "suffix" : "" }, { "dropping-particle" : "", "family" : "Bilgin", "given" : "Ra\u015fit", "non-dropping-particle" : "", "parse-names" : false, "suffix" : "" }, { "dropping-particle" : "", "family" : "Can", "given" : "\u00d6zg\u00fcn Emre", "non-dropping-particle" : "", "parse-names" : false, "suffix" : "" }, { "dropping-particle" : "", "family" : "Semiz", "given" : "G\u00fcrkan", "non-dropping-particle" : "", "parse-names" : false, "suffix" : "" }, { "dropping-particle" : "", "family" : "Tav\u015fano\u011dlu", "given" : "\u00c7a\u011datay", "non-dropping-particle" : "", "parse-names" : false, "suffix" : "" }, { "dropping-particle" : "", "family" : "Yoke\u015f", "given" : "Mehmet Baki", "non-dropping-particle" : "", "parse-names" : false, "suffix" : "" }, { "dropping-particle" : "", "family" : "Soyumert", "given" : "Anil", "non-dropping-particle" : "", "parse-names" : false, "suffix" : "" }, { "dropping-particle" : "", "family" : "Ipekdal", "given" : "Kahraman", "non-dropping-particle" : "", "parse-names" : false, "suffix" : "" }, { "dropping-particle" : "", "family" : "Sa\u011dlam", "given" : "Ismail K.", "non-dropping-particle" : "", "parse-names" : false, "suffix" : "" }, { "dropping-particle" : "", "family" : "Y\u00fccel", "given" : "Mustafa", "non-dropping-particle" : "", "parse-names" : false, "suffix" : "" }, { "dropping-particle" : "", "family" : "N\u00fczhet Dalfes", "given" : "H.", "non-dropping-particle" : "", "parse-names" : false, "suffix" : "" } ], "container-title" : "Biological Conservation", "id" : "ITEM-1", "issue" : "12", "issued" : { "date-parts" : [ [ "2011" ] ] }, "page" : "2752-2769", "title" : "Turkey's globally important biodiversity in crisis", "type" : "article-journal", "volume" : "144" }, "uris" : [ "http://www.mendeley.com/documents/?uuid=efaf867b-c663-3594-bf59-4ebbf51e8e5b" ] } ], "mendeley" : { "formattedCitation" : "(\u015eekercio\u011dlu et al., 2011)", "plainTextFormattedCitation" : "(\u015eekercio\u011dlu et al., 2011)", "previouslyFormattedCitation" : "(\u015eekercio\u011dlu et al., 2011)" }, "properties" : {  }, "schema" : "https://github.com/citation-style-language/schema/raw/master/csl-citation.json" }</w:instrText>
      </w:r>
      <w:r w:rsidRPr="00BA0F1F">
        <w:rPr>
          <w:rFonts w:cstheme="minorHAnsi"/>
        </w:rPr>
        <w:fldChar w:fldCharType="separate"/>
      </w:r>
      <w:r w:rsidRPr="00BA0F1F">
        <w:rPr>
          <w:rFonts w:cstheme="minorHAnsi"/>
        </w:rPr>
        <w:t xml:space="preserve">(Şekercioĝlu </w:t>
      </w:r>
      <w:r w:rsidR="00301BD0" w:rsidRPr="00301BD0">
        <w:rPr>
          <w:rFonts w:cstheme="minorHAnsi"/>
          <w:i/>
        </w:rPr>
        <w:t>et al.</w:t>
      </w:r>
      <w:r w:rsidRPr="00BA0F1F">
        <w:rPr>
          <w:rFonts w:cstheme="minorHAnsi"/>
        </w:rPr>
        <w:t>, 2011)</w:t>
      </w:r>
      <w:r w:rsidRPr="00BA0F1F">
        <w:rPr>
          <w:rFonts w:cstheme="minorHAnsi"/>
        </w:rPr>
        <w:fldChar w:fldCharType="end"/>
      </w:r>
      <w:r w:rsidRPr="00BA0F1F">
        <w:rPr>
          <w:rFonts w:cstheme="minorHAnsi"/>
        </w:rPr>
        <w:t xml:space="preserve">. </w:t>
      </w:r>
    </w:p>
    <w:p w14:paraId="5C1E95FD" w14:textId="15030A3D" w:rsidR="0048205B" w:rsidRPr="00BA0F1F" w:rsidRDefault="0048205B" w:rsidP="00AE389F">
      <w:pPr>
        <w:autoSpaceDE w:val="0"/>
        <w:autoSpaceDN w:val="0"/>
        <w:adjustRightInd w:val="0"/>
        <w:rPr>
          <w:rFonts w:cstheme="minorHAnsi"/>
        </w:rPr>
      </w:pPr>
      <w:r w:rsidRPr="00BA0F1F">
        <w:rPr>
          <w:rFonts w:cstheme="minorHAnsi"/>
        </w:rPr>
        <w:t xml:space="preserve">According to the State of the Environment Report 2015’s </w:t>
      </w:r>
      <w:r w:rsidRPr="00BA0F1F">
        <w:rPr>
          <w:rFonts w:cstheme="minorHAnsi"/>
        </w:rPr>
        <w:fldChar w:fldCharType="begin" w:fldLock="1"/>
      </w:r>
      <w:r w:rsidRPr="00BA0F1F">
        <w:rPr>
          <w:rFonts w:cstheme="minorHAnsi"/>
        </w:rP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w:t>
      </w:r>
      <w:r w:rsidR="00314529">
        <w:rPr>
          <w:rFonts w:cstheme="minorHAnsi"/>
        </w:rPr>
        <w:t>a</w:t>
      </w:r>
      <w:r w:rsidRPr="00BA0F1F">
        <w:rPr>
          <w:rFonts w:cstheme="minorHAnsi"/>
        </w:rPr>
        <w:t>)</w:t>
      </w:r>
      <w:r w:rsidRPr="00BA0F1F">
        <w:rPr>
          <w:rFonts w:cstheme="minorHAnsi"/>
        </w:rPr>
        <w:fldChar w:fldCharType="end"/>
      </w:r>
      <w:r w:rsidRPr="00BA0F1F">
        <w:rPr>
          <w:rFonts w:cstheme="minorHAnsi"/>
        </w:rPr>
        <w:t xml:space="preserve"> review of the health of freshwater systems in Western and Central Europe, the pressures reported to affect most surface water bodies are pollution from diffuse sources, in particular from agriculture, causing nutrient enrichment. More than 40% of rivers and coastal water bodies and more than 30% of lakes and transitional waters in </w:t>
      </w:r>
      <w:r w:rsidRPr="00160462">
        <w:rPr>
          <w:rFonts w:cstheme="minorHAnsi"/>
          <w:bCs/>
        </w:rPr>
        <w:t xml:space="preserve">European Union </w:t>
      </w:r>
      <w:r w:rsidRPr="00BA0F1F">
        <w:rPr>
          <w:rFonts w:cstheme="minorHAnsi"/>
        </w:rPr>
        <w:t xml:space="preserve">subregions are affected by diffuse pollution from agriculture </w:t>
      </w:r>
      <w:r w:rsidRPr="00BA0F1F">
        <w:rPr>
          <w:rFonts w:cstheme="minorHAnsi"/>
        </w:rPr>
        <w:fldChar w:fldCharType="begin" w:fldLock="1"/>
      </w:r>
      <w:r w:rsidRPr="00BA0F1F">
        <w:rPr>
          <w:rFonts w:cstheme="minorHAnsi"/>
        </w:rPr>
        <w:instrText>ADDIN CSL_CITATION { "citationItems" : [ { "id" : "ITEM-1", "itemData" : { "author" : [ { "dropping-particle" : "", "family" : "EEA", "given" : "", "non-dropping-particle" : "", "parse-names" : false, "suffix" : "" } ], "id" : "ITEM-1", "issued" : { "date-parts" : [ [ "2012" ] ] }, "title" : "European waters \u2014 current status and future challenges: Synthesis, EEA Report No 9/2012", "type" : "report" }, "uris" : [ "http://www.mendeley.com/documents/?uuid=cbd6fb1c-00bb-4156-87d3-11f96a31e4c8" ] } ], "mendeley" : { "formattedCitation" : "(EEA, 2012)", "plainTextFormattedCitation" : "(EEA, 2012)", "previouslyFormattedCitation" : "(EEA, 2012)" }, "properties" : {  }, "schema" : "https://github.com/citation-style-language/schema/raw/master/csl-citation.json" }</w:instrText>
      </w:r>
      <w:r w:rsidRPr="00BA0F1F">
        <w:rPr>
          <w:rFonts w:cstheme="minorHAnsi"/>
        </w:rPr>
        <w:fldChar w:fldCharType="separate"/>
      </w:r>
      <w:r w:rsidRPr="00BA0F1F">
        <w:rPr>
          <w:rFonts w:cstheme="minorHAnsi"/>
        </w:rPr>
        <w:t>(E</w:t>
      </w:r>
      <w:r w:rsidRPr="00FC4200">
        <w:rPr>
          <w:rFonts w:cstheme="minorHAnsi"/>
        </w:rPr>
        <w:t>EA, 2012</w:t>
      </w:r>
      <w:r w:rsidRPr="00BA0F1F">
        <w:rPr>
          <w:rFonts w:cstheme="minorHAnsi"/>
        </w:rPr>
        <w:t>)</w:t>
      </w:r>
      <w:r w:rsidRPr="00BA0F1F">
        <w:rPr>
          <w:rFonts w:cstheme="minorHAnsi"/>
        </w:rPr>
        <w:fldChar w:fldCharType="end"/>
      </w:r>
      <w:r w:rsidRPr="00BA0F1F">
        <w:rPr>
          <w:rFonts w:cstheme="minorHAnsi"/>
        </w:rPr>
        <w:t xml:space="preserve">. Between 20% and 25% are subject to point source pollution, for example, from industrial facilities, sewage systems and wastewater treatment plants. Across Europe and Central Asia, industrial and agricultural developments also influence water quality and threaten biodiversity in some highly diverse ecosystems (e.g. Selenga River and Lake Baikal in eastern Russia) </w:t>
      </w:r>
      <w:r w:rsidRPr="00BA0F1F">
        <w:rPr>
          <w:rFonts w:cstheme="minorHAnsi"/>
        </w:rPr>
        <w:fldChar w:fldCharType="begin" w:fldLock="1"/>
      </w:r>
      <w:r w:rsidRPr="00BA0F1F">
        <w:rPr>
          <w:rFonts w:cstheme="minorHAnsi"/>
        </w:rPr>
        <w:instrText>ADDIN CSL_CITATION { "citationItems" : [ { "id" : "ITEM-1", "itemData" : { "DOI" : "10.3103/S1068373913020106", "ISSN" : "1068-3739", "author" : [ { "dropping-particle" : "", "family" : "Sorokovikova", "given" : "L. M.", "non-dropping-particle" : "", "parse-names" : false, "suffix" : "" }, { "dropping-particle" : "", "family" : "Popovskaya", "given" : "G. I.", "non-dropping-particle" : "", "parse-names" : false, "suffix" : "" }, { "dropping-particle" : "V.", "family" : "Tomberg", "given" : "I.", "non-dropping-particle" : "", "parse-names" : false, "suffix" : "" }, { "dropping-particle" : "", "family" : "Sinyukovich", "given" : "V. N.", "non-dropping-particle" : "", "parse-names" : false, "suffix" : "" }, { "dropping-particle" : "", "family" : "Kravchenko", "given" : "O. S.", "non-dropping-particle" : "", "parse-names" : false, "suffix" : "" }, { "dropping-particle" : "", "family" : "Marinaite", "given" : "I. I.", "non-dropping-particle" : "", "parse-names" : false, "suffix" : "" }, { "dropping-particle" : "V.", "family" : "Bashenkhaeva", "given" : "N.", "non-dropping-particle" : "", "parse-names" : false, "suffix" : "" }, { "dropping-particle" : "V.", "family" : "Khodzher", "given" : "T.", "non-dropping-particle" : "", "parse-names" : false, "suffix" : "" } ], "container-title" : "Russian Meteorology and Hydrology", "id" : "ITEM-1", "issue" : "2", "issued" : { "date-parts" : [ [ "2013" ] ] }, "page" : "126-133", "title" : "The Selenga River water quality on the border with Mongolia at the beginning of the 21st century", "type" : "article-journal", "volume" : "38" }, "uris" : [ "http://www.mendeley.com/documents/?uuid=399ece6b-d880-422b-bd41-b8bb8c94a61a" ] } ], "mendeley" : { "formattedCitation" : "(Sorokovikova et al., 2013)", "plainTextFormattedCitation" : "(Sorokovikova et al., 2013)", "previouslyFormattedCitation" : "(Sorokovikova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Sorokovikova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Nevertheless, pollution and nutrient enrichment are the only pressures that are reported to be decreasing in part of Western and Central Europe </w:t>
      </w:r>
      <w:r w:rsidRPr="00BA0F1F">
        <w:rPr>
          <w:rFonts w:cstheme="minorHAnsi"/>
        </w:rPr>
        <w:fldChar w:fldCharType="begin" w:fldLock="1"/>
      </w:r>
      <w:r w:rsidRPr="00BA0F1F">
        <w:rPr>
          <w:rFonts w:cstheme="minorHAnsi"/>
        </w:rPr>
        <w:instrText>ADDIN CSL_CITATION { "citationItems" : [ { "id" : "ITEM-1", "itemData" : { "DOI" : "10.1111/j.1365-2427.2005.01415.x", "ISSN" : "0046-5070", "author" : [ { "dropping-particle" : "", "family" : "Jeppesen", "given" : "ERIK", "non-dropping-particle" : "", "parse-names" : false, "suffix" : "" }, { "dropping-particle" : "", "family" : "SONDERGAARD", "given" : "MARTIN", "non-dropping-particle" : "", "parse-names" : false, "suffix" : "" }, { "dropping-particle" : "", "family" : "JENSEN", "given" : "JENS PEDER", "non-dropping-particle" : "", "parse-names" : false, "suffix" : "" }, { "dropping-particle" : "", "family" : "HAVENS", "given" : "KARL E.", "non-dropping-particle" : "", "parse-names" : false, "suffix" : "" }, { "dropping-particle" : "", "family" : "ANNEVILLE", "given" : "ORLANE", "non-dropping-particle" : "", "parse-names" : false, "suffix" : "" }, { "dropping-particle" : "", "family" : "CARVALHO", "given" : "LAURENCE", "non-dropping-particle" : "", "parse-names" : false, "suffix" : "" }, { "dropping-particle" : "", "family" : "COVENEY", "given" : "MICHAEL F.", "non-dropping-particle" : "", "parse-names" : false, "suffix" : "" }, { "dropping-particle" : "", "family" : "DENEKE", "given" : "RAINER", "non-dropping-particle" : "", "parse-names" : false, "suffix" : "" }, { "dropping-particle" : "", "family" : "DOKULIL", "given" : "MARTIN T.", "non-dropping-particle" : "", "parse-names" : false, "suffix" : "" }, { "dropping-particle" : "", "family" : "FOY", "given" : "BOB", "non-dropping-particle" : "", "parse-names" : false, "suffix" : "" }, { "dropping-particle" : "", "family" : "GERDEAUX", "given" : "DANIEL", "non-dropping-particle" : "", "parse-names" : false, "suffix" : "" }, { "dropping-particle" : "", "family" : "HAMPTON", "given" : "STEPHANIE E.", "non-dropping-particle" : "", "parse-names" : false, "suffix" : "" }, { "dropping-particle" : "", "family" : "HILT", "given" : "SABINE", "non-dropping-particle" : "", "parse-names" : false, "suffix" : "" }, { "dropping-particle" : "", "family" : "KANGUR", "given" : "KULLI", "non-dropping-particle" : "", "parse-names" : false, "suffix" : "" }, { "dropping-particle" : "", "family" : "KOHLER", "given" : "JAN", "non-dropping-particle" : "", "parse-names" : false, "suffix" : "" }, { "dropping-particle" : "", "family" : "LAMMENS", "given" : "EDDY H.H.R.", "non-dropping-particle" : "", "parse-names" : false, "suffix" : "" }, { "dropping-particle" : "", "family" : "LAURIDSEN", "given" : "TORBEN L.", "non-dropping-particle" : "", "parse-names" : false, "suffix" : "" }, { "dropping-particle" : "", "family" : "MANCA", "given" : "MARINA", "non-dropping-particle" : "", "parse-names" : false, "suffix" : "" }, { "dropping-particle" : "", "family" : "MIRACLE", "given" : "MARIA R.", "non-dropping-particle" : "", "parse-names" : false, "suffix" : "" }, { "dropping-particle" : "", "family" : "MOSS", "given" : "BRIAN", "non-dropping-particle" : "", "parse-names" : false, "suffix" : "" }, { "dropping-particle" : "", "family" : "NOGES", "given" : "PEETER", "non-dropping-particle" : "", "parse-names" : false, "suffix" : "" }, { "dropping-particle" : "", "family" : "PERSSON", "given" : "GUNNAR", "non-dropping-particle" : "", "parse-names" : false, "suffix" : "" }, { "dropping-particle" : "", "family" : "PHILLIPS", "given" : "GEOFF", "non-dropping-particle" : "", "parse-names" : false, "suffix" : "" }, { "dropping-particle" : "", "family" : "PORTIELJE", "given" : "ROB", "non-dropping-particle" : "", "parse-names" : false, "suffix" : "" }, { "dropping-particle" : "", "family" : "ROMO", "given" : "SUSANA", "non-dropping-particle" : "", "parse-names" : false, "suffix" : "" }, { "dropping-particle" : "", "family" : "SCHELSKE", "given" : "CLAIRE L.", "non-dropping-particle" : "", "parse-names" : false, "suffix" : "" }, { "dropping-particle" : "", "family" : "STRAILE", "given" : "DIETMAR", "non-dropping-particle" : "", "parse-names" : false, "suffix" : "" }, { "dropping-particle" : "", "family" : "TATRAI", "given" : "ISTVAN", "non-dropping-particle" : "", "parse-names" : false, "suffix" : "" }, { "dropping-particle" : "", "family" : "WILLEN", "given" : "EVA", "non-dropping-particle" : "", "parse-names" : false, "suffix" : "" }, { "dropping-particle" : "", "family" : "WINDER", "given" : "MONIKA", "non-dropping-particle" : "", "parse-names" : false, "suffix" : "" } ], "container-title" : "Freshwater Biology", "id" : "ITEM-1", "issue" : "10", "issued" : { "date-parts" : [ [ "2005", "10", "1" ] ] }, "page" : "1747-1771", "publisher" : "Blackwell Science Ltd", "title" : "Lake responses to reduced nutrient loading - an analysis of contemporary long-term data from 35 case studies", "type" : "article-journal", "volume" : "50" }, "uris" : [ "http://www.mendeley.com/documents/?uuid=b392a555-10bc-3af5-afeb-f7a24a3a6761" ] }, { "id" : "ITEM-2", "itemData" : { "ISBN" : "978-92-9213-515-7", "author" : [ { "dropping-particle" : "", "family" : "European Environmental Agency", "given" : "EEA", "non-dropping-particle" : "", "parse-names" : false, "suffix" : "" } ], "id" : "ITEM-2",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ERIK Jeppesen et al., 2005)", "plainTextFormattedCitation" : "(European Environmental Agency, 2015a; ERIK Jeppesen et al., 2005)", "previouslyFormattedCitation" : "(European Environmental Agency, 2015a; ERIK Jeppesen et al., 2005)"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w:t>
      </w:r>
      <w:r w:rsidR="00314529">
        <w:rPr>
          <w:rFonts w:cstheme="minorHAnsi"/>
        </w:rPr>
        <w:t>a</w:t>
      </w:r>
      <w:r w:rsidRPr="00BA0F1F">
        <w:rPr>
          <w:rFonts w:cstheme="minorHAnsi"/>
        </w:rPr>
        <w:t xml:space="preserve">; Jeppesen </w:t>
      </w:r>
      <w:r w:rsidR="00301BD0" w:rsidRPr="00301BD0">
        <w:rPr>
          <w:rFonts w:cstheme="minorHAnsi"/>
          <w:i/>
        </w:rPr>
        <w:t>et al.</w:t>
      </w:r>
      <w:r w:rsidRPr="00BA0F1F">
        <w:rPr>
          <w:rFonts w:cstheme="minorHAnsi"/>
        </w:rPr>
        <w:t>, 2005)</w:t>
      </w:r>
      <w:r w:rsidRPr="00BA0F1F">
        <w:rPr>
          <w:rFonts w:cstheme="minorHAnsi"/>
        </w:rPr>
        <w:fldChar w:fldCharType="end"/>
      </w:r>
      <w:r w:rsidRPr="00BA0F1F">
        <w:rPr>
          <w:rFonts w:cstheme="minorHAnsi"/>
        </w:rPr>
        <w:t>. A</w:t>
      </w:r>
      <w:r w:rsidRPr="00BA0F1F">
        <w:rPr>
          <w:rFonts w:eastAsia="Times New Roman" w:cstheme="minorHAnsi"/>
          <w:color w:val="000000" w:themeColor="text1"/>
          <w:lang w:eastAsia="en-GB"/>
        </w:rPr>
        <w:t xml:space="preserve">griculture is the main reason for </w:t>
      </w:r>
      <w:r w:rsidRPr="00BA0F1F">
        <w:rPr>
          <w:rFonts w:cstheme="minorHAnsi"/>
          <w:color w:val="000000" w:themeColor="text1"/>
        </w:rPr>
        <w:t xml:space="preserve">groundwater over-abstraction, an activity that is frequent in areas with low rainfall and high population density, and in areas with intensive </w:t>
      </w:r>
      <w:r w:rsidRPr="00BA0F1F">
        <w:rPr>
          <w:rFonts w:cstheme="minorHAnsi"/>
        </w:rPr>
        <w:t xml:space="preserve">agricultural or industrial activity, such as Italy, Spain, Greece and Turkey, among others. The result is sinking water tables, empty wells, draining of wetlands, higher pumping costs and, in coastal areas, the intrusion of saltwater </w:t>
      </w:r>
      <w:r w:rsidRPr="00BA0F1F">
        <w:rPr>
          <w:rFonts w:cstheme="minorHAnsi"/>
          <w:color w:val="000000" w:themeColor="text1"/>
        </w:rPr>
        <w:t xml:space="preserve">from the sea which degrades the groundwater </w:t>
      </w:r>
      <w:r w:rsidRPr="00BA0F1F">
        <w:rPr>
          <w:rFonts w:cstheme="minorHAnsi"/>
          <w:color w:val="000000" w:themeColor="text1"/>
        </w:rPr>
        <w:fldChar w:fldCharType="begin" w:fldLock="1"/>
      </w:r>
      <w:r w:rsidRPr="00BA0F1F">
        <w:rPr>
          <w:rFonts w:cstheme="minorHAnsi"/>
          <w:color w:val="000000" w:themeColor="text1"/>
        </w:rPr>
        <w:instrText>ADDIN CSL_CITATION { "citationItems" : [ { "id" : "ITEM-1", "itemData" : { "abstract" : "Water masses can become undersaturated with oxygen when natural processes alone or in combination with anthropogenic processes produce enough organic carbon that is aerobically decomposed faster than the rate of oxygen re-aeration. The dominant natural processes usually involved are photosynthetic carbon production and microbial respira-tion. The re-supply rate is indirectly related to its isolation from the surface layer. Hypoxic water masses (&lt;2 mg L \u22121 , or approximately 30% saturation) can form, therefore, under \" natural \" conditions, and are more likely to occur in marine systems when the water residence time is extended, water exchange and ventilation are minimal, stratification occurs, and where carbon production and export to the bottom layer are relatively high. Hypoxia has occurred through geological time and naturally occurs in oxygen minimum zones, deep basins, eastern boundary upwelling systems, and fjords. Hypoxia development and continuation in many areas of the world's coastal ocean is accelerated by human activities, especially where nutrient loading increased in the Anthro-pocene. This higher loading set in motion a cascading set of events related to eutrophication. The formation of hypoxic areas has been exacerbated by any combination of interac-tions that increase primary production and accumulation of organic carbon leading to increased respiratory demand for oxygen below a seasonal or permanent pycnocline. Nutri-ent loading is likely to increase further as population growth and resource intensification rises, especially with increased Correspondence to: N. N. Rabalais (nrabalais@lumcon.edu) dependency on crops using fertilizers, burning of fossil fu-els, urbanization, and waste water generation. It is likely that the occurrence and persistence of hypoxia will be even more widespread and have more impacts than presently observed. Global climate change will further complicate the causative factors in both natural and human-caused hypoxia. The likelihood of strengthened stratification alone, from increased surface water temperature as the global climate warms, is sufficient to worsen hypoxia where it currently exists and facilitate its formation in additional waters. In-creased precipitation that increases freshwater discharge and flux of nutrients will result in increased primary production in the receiving waters up to a point. The interplay of in-creased nutrients and stratification where they occur will ag-gravate and accelerate \u2026", "author" : [ { "dropping-particle" : "", "family" : "Rabalais", "given" : "N N", "non-dropping-particle" : "", "parse-names" : false, "suffix" : "" }, { "dropping-particle" : "", "family" : "D\u00edaz", "given" : "R J", "non-dropping-particle" : "", "parse-names" : false, "suffix" : "" }, { "dropping-particle" : "", "family" : "Levin", "given" : "L A", "non-dropping-particle" : "", "parse-names" : false, "suffix" : "" }, { "dropping-particle" : "", "family" : "Turner", "given" : "R E", "non-dropping-particle" : "", "parse-names" : false, "suffix" : "" }, { "dropping-particle" : "", "family" : "Gilbert", "given" : "D", "non-dropping-particle" : "", "parse-names" : false, "suffix" : "" }, { "dropping-particle" : "", "family" : "Zhang", "given" : "J", "non-dropping-particle" : "", "parse-names" : false, "suffix" : "" } ], "container-title" : "Biogeosciences", "id" : "ITEM-1", "issued" : { "date-parts" : [ [ "2010" ] ] }, "page" : "585-619", "title" : "Dynamics and distribution of natural and human-caused hypoxia", "type" : "article-journal", "volume" : "7" }, "uris" : [ "http://www.mendeley.com/documents/?uuid=e68d8761-3cf4-3287-b92b-6b130d767306" ] } ], "mendeley" : { "formattedCitation" : "(Rabalais et al., 2010)", "plainTextFormattedCitation" : "(Rabalais et al., 2010)", "previouslyFormattedCitation" : "(Rabalais et al., 2010)" }, "properties" : {  }, "schema" : "https://github.com/citation-style-language/schema/raw/master/csl-citation.json" }</w:instrText>
      </w:r>
      <w:r w:rsidRPr="00BA0F1F">
        <w:rPr>
          <w:rFonts w:cstheme="minorHAnsi"/>
          <w:color w:val="000000" w:themeColor="text1"/>
        </w:rPr>
        <w:fldChar w:fldCharType="separate"/>
      </w:r>
      <w:r w:rsidRPr="00BA0F1F">
        <w:rPr>
          <w:rFonts w:cstheme="minorHAnsi"/>
          <w:color w:val="000000" w:themeColor="text1"/>
        </w:rPr>
        <w:t xml:space="preserve">(Rabalais </w:t>
      </w:r>
      <w:r w:rsidR="00301BD0" w:rsidRPr="00301BD0">
        <w:rPr>
          <w:rFonts w:cstheme="minorHAnsi"/>
          <w:i/>
          <w:color w:val="000000" w:themeColor="text1"/>
        </w:rPr>
        <w:t>et al.</w:t>
      </w:r>
      <w:r w:rsidRPr="00BA0F1F">
        <w:rPr>
          <w:rFonts w:cstheme="minorHAnsi"/>
          <w:color w:val="000000" w:themeColor="text1"/>
        </w:rPr>
        <w:t>, 2010)</w:t>
      </w:r>
      <w:r w:rsidRPr="00BA0F1F">
        <w:rPr>
          <w:rFonts w:cstheme="minorHAnsi"/>
          <w:color w:val="000000" w:themeColor="text1"/>
        </w:rPr>
        <w:fldChar w:fldCharType="end"/>
      </w:r>
      <w:r w:rsidRPr="00BA0F1F">
        <w:rPr>
          <w:rFonts w:cstheme="minorHAnsi"/>
          <w:color w:val="000000" w:themeColor="text1"/>
        </w:rPr>
        <w:t xml:space="preserve">. Climate change and other components of global change, such as a growing population demanding higher food production, are expected to intensify these problems. Global warming can also exacerbate the symptoms of eutrophication in lakes </w:t>
      </w:r>
      <w:r w:rsidRPr="00BA0F1F">
        <w:rPr>
          <w:rFonts w:eastAsia="Times New Roman" w:cstheme="minorHAnsi"/>
          <w:color w:val="000000" w:themeColor="text1"/>
          <w:lang w:eastAsia="en-GB"/>
        </w:rPr>
        <w:t xml:space="preserve">and thus </w:t>
      </w:r>
      <w:r w:rsidRPr="00BA0F1F">
        <w:rPr>
          <w:rFonts w:cstheme="minorHAnsi"/>
        </w:rPr>
        <w:t>lower nutrient loading will be needed in a future warmer world to achieve the same ecological status as today</w:t>
      </w:r>
      <w:r w:rsidRPr="00BA0F1F">
        <w:rPr>
          <w:rFonts w:eastAsia="Times New Roman" w:cstheme="minorHAnsi"/>
          <w:color w:val="000000" w:themeColor="text1"/>
          <w:lang w:eastAsia="en-GB"/>
        </w:rPr>
        <w:t xml:space="preserve"> </w:t>
      </w:r>
      <w:r w:rsidRPr="00BA0F1F">
        <w:rPr>
          <w:rFonts w:eastAsia="Times New Roman" w:cstheme="minorHAnsi"/>
          <w:color w:val="000000" w:themeColor="text1"/>
          <w:lang w:eastAsia="en-GB"/>
        </w:rPr>
        <w:fldChar w:fldCharType="begin" w:fldLock="1"/>
      </w:r>
      <w:r w:rsidRPr="00BA0F1F">
        <w:rPr>
          <w:rFonts w:eastAsia="Times New Roman" w:cstheme="minorHAnsi"/>
          <w:color w:val="000000" w:themeColor="text1"/>
          <w:lang w:eastAsia="en-GB"/>
        </w:rPr>
        <w:instrText>ADDIN CSL_CITATION { "citationItems" : [ { "id" : "ITEM-1", "itemData" : { "DOI" : "10.3390/w9020122", "author" : [ { "dropping-particle" : "", "family" : "Jeppesen", "given" : "Erik", "non-dropping-particle" : "", "parse-names" : false, "suffix" : "" }, { "dropping-particle" : "", "family" : "S\u00f8ndergaard", "given" : "Martin", "non-dropping-particle" : "", "parse-names" : false, "suffix" : "" }, { "dropping-particle" : "", "family" : "Liu", "given" : "Zhengwen", "non-dropping-particle" : "", "parse-names" : false, "suffix" : "" } ], "id" : "ITEM-1", "issued" : { "date-parts" : [ [ "2017" ] ] }, "page" : "1-8", "title" : "Lake Restoration and Management in a Climate Change Perspective : An Introduction", "type" : "article-journal" }, "uris" : [ "http://www.mendeley.com/documents/?uuid=1be20240-a841-3d21-ba75-09c97e85a962" ] } ], "mendeley" : { "formattedCitation" : "(Erik Jeppesen, S\u00f8ndergaard, &amp; Liu, 2017)", "plainTextFormattedCitation" : "(Erik Jeppesen, S\u00f8ndergaard, &amp; Liu, 2017)", "previouslyFormattedCitation" : "(Erik Jeppesen, S\u00f8ndergaard, &amp; Liu, 2017)" }, "properties" : {  }, "schema" : "https://github.com/citation-style-language/schema/raw/master/csl-citation.json" }</w:instrText>
      </w:r>
      <w:r w:rsidRPr="00BA0F1F">
        <w:rPr>
          <w:rFonts w:eastAsia="Times New Roman" w:cstheme="minorHAnsi"/>
          <w:color w:val="000000" w:themeColor="text1"/>
          <w:lang w:eastAsia="en-GB"/>
        </w:rPr>
        <w:fldChar w:fldCharType="separate"/>
      </w:r>
      <w:r w:rsidRPr="00BA0F1F">
        <w:rPr>
          <w:rFonts w:eastAsia="Times New Roman" w:cstheme="minorHAnsi"/>
          <w:color w:val="000000" w:themeColor="text1"/>
          <w:lang w:eastAsia="en-GB"/>
        </w:rPr>
        <w:t>(Jeppesen</w:t>
      </w:r>
      <w:r w:rsidR="005C7F1E">
        <w:rPr>
          <w:rFonts w:eastAsia="Times New Roman" w:cstheme="minorHAnsi"/>
          <w:i/>
          <w:color w:val="000000" w:themeColor="text1"/>
          <w:lang w:eastAsia="en-GB"/>
        </w:rPr>
        <w:t xml:space="preserve"> et al</w:t>
      </w:r>
      <w:r w:rsidRPr="00BA0F1F">
        <w:rPr>
          <w:rFonts w:eastAsia="Times New Roman" w:cstheme="minorHAnsi"/>
          <w:color w:val="000000" w:themeColor="text1"/>
          <w:lang w:eastAsia="en-GB"/>
        </w:rPr>
        <w:t>, 2017)</w:t>
      </w:r>
      <w:r w:rsidRPr="00BA0F1F">
        <w:rPr>
          <w:rFonts w:eastAsia="Times New Roman" w:cstheme="minorHAnsi"/>
          <w:color w:val="000000" w:themeColor="text1"/>
          <w:lang w:eastAsia="en-GB"/>
        </w:rPr>
        <w:fldChar w:fldCharType="end"/>
      </w:r>
      <w:r w:rsidRPr="00BA0F1F">
        <w:rPr>
          <w:rFonts w:eastAsia="Times New Roman" w:cstheme="minorHAnsi"/>
          <w:color w:val="000000" w:themeColor="text1"/>
          <w:lang w:eastAsia="en-GB"/>
        </w:rPr>
        <w:t xml:space="preserve">. </w:t>
      </w:r>
    </w:p>
    <w:p w14:paraId="1C6CDF35" w14:textId="77777777" w:rsidR="0048205B" w:rsidRPr="00BA0F1F" w:rsidRDefault="0048205B" w:rsidP="00AE389F">
      <w:pPr>
        <w:spacing w:after="0"/>
        <w:rPr>
          <w:rFonts w:cstheme="minorHAnsi"/>
        </w:rPr>
      </w:pPr>
    </w:p>
    <w:p w14:paraId="17BBB4FF" w14:textId="77777777" w:rsidR="0048205B" w:rsidRPr="00BA0F1F" w:rsidRDefault="0048205B" w:rsidP="00AE389F">
      <w:pPr>
        <w:rPr>
          <w:rFonts w:cstheme="minorHAnsi"/>
          <w:i/>
        </w:rPr>
      </w:pPr>
      <w:r w:rsidRPr="00BA0F1F">
        <w:rPr>
          <w:rFonts w:cstheme="minorHAnsi"/>
          <w:i/>
        </w:rPr>
        <w:t>Invasive alien species</w:t>
      </w:r>
    </w:p>
    <w:p w14:paraId="171B4BB8" w14:textId="086DA551" w:rsidR="0048205B" w:rsidRPr="00BA0F1F" w:rsidRDefault="0048205B" w:rsidP="00AE389F">
      <w:pPr>
        <w:rPr>
          <w:rFonts w:eastAsia="Times New Roman" w:cstheme="minorHAnsi"/>
        </w:rPr>
      </w:pPr>
      <w:r w:rsidRPr="00BA0F1F">
        <w:rPr>
          <w:rFonts w:eastAsia="Times New Roman" w:cstheme="minorHAnsi"/>
        </w:rPr>
        <w:t xml:space="preserve">Although increasing with the number of introductions, the risk of ecological impact after the introduction of an alien freshwater fish species is less than 10% for the great majority of alien freshwater species introduced </w:t>
      </w:r>
      <w:r w:rsidRPr="00BA0F1F">
        <w:rPr>
          <w:rFonts w:eastAsia="Times New Roman" w:cstheme="minorHAnsi"/>
        </w:rPr>
        <w:fldChar w:fldCharType="begin" w:fldLock="1"/>
      </w:r>
      <w:r w:rsidRPr="00BA0F1F">
        <w:rPr>
          <w:rFonts w:eastAsia="Times New Roman" w:cstheme="minorHAnsi"/>
        </w:rPr>
        <w:instrText>ADDIN CSL_CITATION { "citationItems" : [ { "id" : "ITEM-1", "itemData" : { "abstract" : "Risk perceptions are important to the policy process, but there is often a well-established pattern of small risks being over assessed. This is also true with the issue of non-native freshwater fish introductions, where a great majority of research focuses on the few negative cases. The attitude towards 'non-natives' is a continually evolving process and varies according to current societal values. Here I show that on the global scale, the majority of freshwater fish introductions are not identified as having an ecological impact while having great societal benefits. Case studies from the African lakes are discussed in order to illustrate contrasting outcomes following fish introductions. Looking into the future, the environmental changes that freshwater ecosystems may encounter will have inevitable implications on the distribution of our native freshwater fish species and the need to rely on non-native introductions may become a growing reality. Aquaculture production is regularly increasing and our dependence on it is likely to become greater as it provides an important substitute for the declining production of capture fisheries. With it the number of freshwater fish introductions will increase and a more realistic attitude, albeit controversial, will need to be debated. This would mean protecting some introductions that present beneficial outcomes for biodiversity alongside a more systematic ban of species or families of fish presenting a higher historical ecological risk. The public perception of risk is something which cannot be ignored by any government or ruling body, but in order to gain public support in the fight for conservation of freshwater fish biodiversity, the message needs to be clear, detailed and educational.", "author" : [ { "dropping-particle" : "", "family" : "Gozlan", "given" : "R.E.", "non-dropping-particle" : "", "parse-names" : false, "suffix" : "" } ], "id" : "ITEM-1", "issued" : { "date-parts" : [ [ "2008" ] ] }, "title" : "Introduction of non-native freshwater fish: is it all bad?", "type" : "article-journal" }, "uris" : [ "http://www.mendeley.com/documents/?uuid=6fb89660-715a-36e9-8a33-17d2b4fa49d5" ] } ], "mendeley" : { "formattedCitation" : "(R.E. Gozlan, 2008b)", "plainTextFormattedCitation" : "(R.E. Gozlan, 2008b)", "previouslyFormattedCitation" : "(R.E. Gozlan, 2008b)"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Gozlan, 2008)</w:t>
      </w:r>
      <w:r w:rsidRPr="00BA0F1F">
        <w:rPr>
          <w:rFonts w:eastAsia="Times New Roman" w:cstheme="minorHAnsi"/>
        </w:rPr>
        <w:fldChar w:fldCharType="end"/>
      </w:r>
      <w:r w:rsidRPr="00BA0F1F">
        <w:rPr>
          <w:rFonts w:eastAsia="Times New Roman" w:cstheme="minorHAnsi"/>
        </w:rPr>
        <w:t xml:space="preserve">. However, alien species are very numerous in many freshwater bodies (Altermatt </w:t>
      </w:r>
      <w:r w:rsidR="00301BD0" w:rsidRPr="00301BD0">
        <w:rPr>
          <w:rFonts w:eastAsia="Times New Roman" w:cstheme="minorHAnsi"/>
          <w:i/>
        </w:rPr>
        <w:t>et al.</w:t>
      </w:r>
      <w:r>
        <w:rPr>
          <w:rFonts w:eastAsia="Times New Roman" w:cstheme="minorHAnsi"/>
        </w:rPr>
        <w:t>,</w:t>
      </w:r>
      <w:r w:rsidRPr="00BA0F1F">
        <w:rPr>
          <w:rFonts w:eastAsia="Times New Roman" w:cstheme="minorHAnsi"/>
        </w:rPr>
        <w:t xml:space="preserve"> 2014) there are specific threats associated with the introduction of freshwater species which clearly need to be mitigated, such as the risk of alien pathogen introductions </w:t>
      </w:r>
      <w:r w:rsidRPr="00BA0F1F">
        <w:rPr>
          <w:rFonts w:eastAsia="Times New Roman" w:cstheme="minorHAnsi"/>
        </w:rPr>
        <w:fldChar w:fldCharType="begin" w:fldLock="1"/>
      </w:r>
      <w:r w:rsidRPr="00BA0F1F">
        <w:rPr>
          <w:rFonts w:eastAsia="Times New Roman" w:cstheme="minorHAnsi"/>
        </w:rPr>
        <w:instrText>ADDIN CSL_CITATION { "citationItems" : [ { "id" : "ITEM-1", "itemData" : { "DOI" : "10.1007/s10530-010-9890-9", "ISBN" : "1387-3547", "ISSN" : "13873547", "abstract" : "In this paper it is argued, using examples of disease emergence in aquatic animals in Europe, that the introduction of non-native species drives disease emergence by both extending the geographic range of parasites and pathogens and facilitating host-switching. Enteric red mouth disease and infectious haematopoietic necrosis of salmonids have extended their geographic range from North America to Europe with the import of live fish (Pimephales promelas) and rainbow trout eggs, respectively. Host-switching results in disease emergence when previously unidentified commensal organisms or known pathogen switch to new na\u00efve hosts. The most serious endemic diseases of wild aquatic animals in Europe in recent years can be traced to the introduction of non-native species. Across Europe dramatic populations declines have occurred in native crayfish (e.g. Astacus astacus), oysters (Ostrea edulis) and eels (Anguilla anguilla), all which can be attributed, in varying degrees, to diseases (crayfish plague, Bonamia ostreae and Anguillicoloides crassus, respectively) introduced with non-native species. The severe adverse effects at a population level can be attributed to the lack of immunity in the new hosts. The impact of parasites more recently introduced to Europe, Sphaerothecum destruens (the rosette agent), and Batrachochytrium dendrobatidis, have yet to be fully determined. Both are generalists, with wide host ranges, and may present serious threats to native species. Aquaculture is the key driver for the introduction of non-native species. Most farming systems allow pathogen exchange between farmed and wild populations which underpins host-switching. Subsequently movements of animals between farms may result in the spread of newly emerged diseases. The introduction of non-native aquatic animals drives disease emergence, thus the ex-ante assessment of these hazards is severely limited. Generic risk mitigation measures (e.g...", "author" : [ { "dropping-particle" : "", "family" : "Peeler", "given" : "Edmund J.", "non-dropping-particle" : "", "parse-names" : false, "suffix" : "" }, { "dropping-particle" : "", "family" : "Oidtmann", "given" : "Birgit C.", "non-dropping-particle" : "", "parse-names" : false, "suffix" : "" }, { "dropping-particle" : "", "family" : "Midtlyng", "given" : "Paul J.", "non-dropping-particle" : "", "parse-names" : false, "suffix" : "" }, { "dropping-particle" : "", "family" : "Miossec", "given" : "Laurence", "non-dropping-particle" : "", "parse-names" : false, "suffix" : "" }, { "dropping-particle" : "", "family" : "Gozlan", "given" : "Rodolphe E.", "non-dropping-particle" : "", "parse-names" : false, "suffix" : "" } ], "container-title" : "Biological Invasions", "id" : "ITEM-1", "issued" : { "date-parts" : [ [ "2011" ] ] }, "title" : "Non-native aquatic animals introductions have driven disease emergence in Europe", "type" : "article-journal" }, "uris" : [ "http://www.mendeley.com/documents/?uuid=2491eafe-8bab-3337-b632-2be0185f1f40" ] } ], "mendeley" : { "formattedCitation" : "(Peeler et al., 2011)", "plainTextFormattedCitation" : "(Peeler et al., 2011)", "previouslyFormattedCitation" : "(Peeler et al., 2011)"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 xml:space="preserve">(Peeler </w:t>
      </w:r>
      <w:r w:rsidR="00301BD0" w:rsidRPr="00301BD0">
        <w:rPr>
          <w:rFonts w:eastAsia="Times New Roman" w:cstheme="minorHAnsi"/>
          <w:i/>
        </w:rPr>
        <w:t>et al.</w:t>
      </w:r>
      <w:r w:rsidRPr="00BA0F1F">
        <w:rPr>
          <w:rFonts w:eastAsia="Times New Roman" w:cstheme="minorHAnsi"/>
        </w:rPr>
        <w:t>, 2011)</w:t>
      </w:r>
      <w:r w:rsidRPr="00BA0F1F">
        <w:rPr>
          <w:rFonts w:eastAsia="Times New Roman" w:cstheme="minorHAnsi"/>
        </w:rPr>
        <w:fldChar w:fldCharType="end"/>
      </w:r>
      <w:r w:rsidRPr="00BA0F1F">
        <w:rPr>
          <w:rFonts w:eastAsia="Times New Roman" w:cstheme="minorHAnsi"/>
        </w:rPr>
        <w:t xml:space="preserve"> and alien species that have been clearly identified as ecosystem </w:t>
      </w:r>
      <w:r w:rsidRPr="00BA0F1F">
        <w:rPr>
          <w:rFonts w:eastAsia="Times New Roman" w:cstheme="minorHAnsi"/>
        </w:rPr>
        <w:lastRenderedPageBreak/>
        <w:t xml:space="preserve">engineers. The heightened risk associated with these species is that they are especially difficult to eradicate </w:t>
      </w:r>
      <w:r w:rsidRPr="00BA0F1F">
        <w:rPr>
          <w:rFonts w:eastAsia="Times New Roman" w:cstheme="minorHAnsi"/>
        </w:rPr>
        <w:fldChar w:fldCharType="begin" w:fldLock="1"/>
      </w:r>
      <w:r w:rsidRPr="00BA0F1F">
        <w:rPr>
          <w:rFonts w:eastAsia="Times New Roman" w:cstheme="minorHAnsi"/>
        </w:rPr>
        <w:instrText>ADDIN CSL_CITATION { "citationItems" : [ { "id" : "ITEM-1", "itemData" : { "DOI" : "10.1007/s10530-005-4733-9", "abstract" : "The detectability of invasive organisms influences the costs and benefits of alternative control strategies, and the feasibility of eradicating an infestation. Search theory offers a mathematically rigorous framework for defining and measuring detectability taking account of searcher ability, biological factors and the search environment. In this paper, invasive species detectability is incorporated into a population simulation model. The model is applied to a base set of parameter values that represent reasonable values for a hypothetical weed. The analysis shows the effects of detectability and search effort on the duration of an eradication program. For a given level of detectability and search time, the analysis shows that the variables with the greatest influence on the duration of the eradication effort are search speed, kill efficiency, ger-mination rate and seed longevity. Monte Carlo simulations are performed on a set of four weed scenarios, involving different combinations of plant longevity, seed longevity and plant fecundity. Results of these simulations are presented as probability distributions and allow us to calculate how the probability of eradication will be affected by search strategy.", "author" : [ { "dropping-particle" : "", "family" : "Cacho", "given" : "Oscar J", "non-dropping-particle" : "", "parse-names" : false, "suffix" : "" }, { "dropping-particle" : "", "family" : "Spring", "given" : "Daniel", "non-dropping-particle" : "", "parse-names" : false, "suffix" : "" }, { "dropping-particle" : "", "family" : "Pheloung", "given" : "Paul", "non-dropping-particle" : "", "parse-names" : false, "suffix" : "" }, { "dropping-particle" : "", "family" : "Hester", "given" : "Susan", "non-dropping-particle" : "", "parse-names" : false, "suffix" : "" } ], "container-title" : "Biological Invasions", "id" : "ITEM-1", "issued" : { "date-parts" : [ [ "2006" ] ] }, "page" : "903-917", "title" : "Evaluating the feasibility of eradicating an invasion", "type" : "article-journal", "volume" : "8" }, "uris" : [ "http://www.mendeley.com/documents/?uuid=bda5ccf6-d193-33f4-aad4-3b73d2daf468" ] } ], "mendeley" : { "formattedCitation" : "(Cacho, Spring, Pheloung, &amp; Hester, 2006)", "plainTextFormattedCitation" : "(Cacho, Spring, Pheloung, &amp; Hester, 2006)", "previouslyFormattedCitation" : "(Cacho, Spring, Pheloung, &amp; Hester, 2006)" }, "properties" : {  }, "schema" : "https://github.com/citation-style-language/schema/raw/master/csl-citation.json" }</w:instrText>
      </w:r>
      <w:r w:rsidRPr="00BA0F1F">
        <w:rPr>
          <w:rFonts w:eastAsia="Times New Roman" w:cstheme="minorHAnsi"/>
        </w:rPr>
        <w:fldChar w:fldCharType="separate"/>
      </w:r>
      <w:r w:rsidRPr="00BA0F1F">
        <w:rPr>
          <w:rFonts w:eastAsia="Times New Roman" w:cstheme="minorHAnsi"/>
        </w:rPr>
        <w:t>(Cacho</w:t>
      </w:r>
      <w:r w:rsidR="009560A4">
        <w:rPr>
          <w:rFonts w:eastAsia="Times New Roman" w:cstheme="minorHAnsi"/>
          <w:i/>
        </w:rPr>
        <w:t xml:space="preserve"> et al.</w:t>
      </w:r>
      <w:r w:rsidRPr="00BA0F1F">
        <w:rPr>
          <w:rFonts w:eastAsia="Times New Roman" w:cstheme="minorHAnsi"/>
        </w:rPr>
        <w:t>, 2006)</w:t>
      </w:r>
      <w:r w:rsidRPr="00BA0F1F">
        <w:rPr>
          <w:rFonts w:eastAsia="Times New Roman" w:cstheme="minorHAnsi"/>
        </w:rPr>
        <w:fldChar w:fldCharType="end"/>
      </w:r>
      <w:r w:rsidRPr="00BA0F1F">
        <w:rPr>
          <w:rFonts w:eastAsia="Times New Roman" w:cstheme="minorHAnsi"/>
        </w:rPr>
        <w:t xml:space="preserve"> and capable of significantly altering the functioning of ecosystems.</w:t>
      </w:r>
    </w:p>
    <w:p w14:paraId="0D348459" w14:textId="77777777" w:rsidR="0048205B" w:rsidRDefault="0048205B" w:rsidP="00AE389F">
      <w:pPr>
        <w:spacing w:after="0"/>
        <w:rPr>
          <w:rFonts w:cstheme="minorHAnsi"/>
          <w:lang w:val="en-US"/>
        </w:rPr>
      </w:pPr>
    </w:p>
    <w:p w14:paraId="32C60E25" w14:textId="77777777" w:rsidR="0048205B" w:rsidRDefault="0048205B" w:rsidP="001F0516">
      <w:pPr>
        <w:pStyle w:val="Heading4"/>
      </w:pPr>
      <w:bookmarkStart w:id="981" w:name="_Toc519504534"/>
      <w:r>
        <w:t>Enclosed seas and saline lakes</w:t>
      </w:r>
      <w:bookmarkEnd w:id="981"/>
    </w:p>
    <w:p w14:paraId="731963AD" w14:textId="77777777" w:rsidR="0048205B" w:rsidRPr="00495906" w:rsidRDefault="0048205B" w:rsidP="00AE389F">
      <w:pPr>
        <w:spacing w:after="0"/>
        <w:rPr>
          <w:rFonts w:cstheme="minorHAnsi"/>
          <w:b/>
          <w:i/>
        </w:rPr>
      </w:pPr>
      <w:r w:rsidRPr="00495906">
        <w:rPr>
          <w:rFonts w:cstheme="minorHAnsi"/>
          <w:b/>
          <w:i/>
        </w:rPr>
        <w:t>The Aral Sea</w:t>
      </w:r>
    </w:p>
    <w:p w14:paraId="3011D391" w14:textId="77777777" w:rsidR="0048205B" w:rsidRPr="00495906" w:rsidRDefault="0048205B" w:rsidP="00AE389F">
      <w:pPr>
        <w:tabs>
          <w:tab w:val="center" w:pos="4150"/>
        </w:tabs>
        <w:spacing w:after="0"/>
        <w:rPr>
          <w:rFonts w:cstheme="minorHAnsi"/>
          <w:u w:val="single"/>
        </w:rPr>
      </w:pPr>
      <w:r w:rsidRPr="00495906">
        <w:rPr>
          <w:rFonts w:cstheme="minorHAnsi"/>
          <w:u w:val="single"/>
        </w:rPr>
        <w:t>Overview of the system</w:t>
      </w:r>
    </w:p>
    <w:p w14:paraId="36EE34EC" w14:textId="255C0FB0" w:rsidR="0048205B" w:rsidRPr="00BA0F1F" w:rsidRDefault="0048205B" w:rsidP="00AE389F">
      <w:pPr>
        <w:autoSpaceDE w:val="0"/>
        <w:autoSpaceDN w:val="0"/>
        <w:adjustRightInd w:val="0"/>
        <w:rPr>
          <w:rFonts w:cstheme="minorHAnsi"/>
        </w:rPr>
      </w:pPr>
      <w:r w:rsidRPr="00BA0F1F">
        <w:rPr>
          <w:rFonts w:cstheme="minorHAnsi"/>
        </w:rPr>
        <w:t>In the mid-twentieth century, the Aral Sea was the fourth largest lake in the world with an area of 67,499 km</w:t>
      </w:r>
      <w:r w:rsidRPr="00BA0F1F">
        <w:rPr>
          <w:rFonts w:cstheme="minorHAnsi"/>
          <w:vertAlign w:val="superscript"/>
        </w:rPr>
        <w:t>2</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author" : [ { "dropping-particle" : "", "family" : "Aladin N. V. [\u0410\u043b\u0430\u0434\u0438\u043d \u041d.\u0412.]", "given" : "", "non-dropping-particle" : "", "parse-names" : false, "suffix" : "" }, { "dropping-particle" : "", "family" : "Plotnikov I.S. [\u041f\u043b\u043e\u0442\u043d\u0438\u043a\u043e\u0432 \u0418.\u0421.]", "given" : "", "non-dropping-particle" : "", "parse-names" : false, "suffix" : "" } ], "container-title" : "\u0422\u0440\u0443\u0434\u044b \u0417\u043e\u043e\u043b\u043e\u0433\u0438\u0447\u0435\u0441\u043a\u043e\u0433\u043e \u0438\u043d\u0441\u0442\u0438\u0442\u0443\u0442\u0430 \u0420\u0410\u041d [Proceedings of the Zoological Institute of the Russian Academy of Sciences]", "id" : "ITEM-1", "issue" : "1/2", "issued" : { "date-parts" : [ [ "2008" ] ] }, "note" : "NULL", "page" : "145-154", "title" : "\u0421\u043e\u0432\u0440\u0435\u043c\u0435\u043d\u043d\u0430\u044f \u0444\u0430\u0443\u043d\u0430 \u043e\u0441\u0442\u0430\u0442\u043e\u0447\u043d\u044b\u0445 \u0432\u043e\u0434\u043e\u0435\u043c\u043e\u0432, \u043e\u0431\u0440\u0430\u0437\u043e\u0432\u0430\u0432\u0448\u0438\u0445\u0441\u044f \u043d\u0430 \u043c\u0435\u0441\u0442\u0435 \u0431\u044b\u0432\u0448\u0435\u0433\u043e \u0410\u0440\u0430\u043b\u044c\u0441\u043a\u043e\u0433\u043e \u043c\u043e\u0440\u044f [Modern fauna of residual water bodies formed on the place of the former Aral Sea]", "type" : "article-journal", "volume" : "312" }, "uris" : [ "http://www.mendeley.com/documents/?uuid=d674ea2d-1585-317f-8581-f0300b34e8fb" ] } ], "mendeley" : { "formattedCitation" : "(Aladin N. V. [\u0410\u043b\u0430\u0434\u0438\u043d \u041d.\u0412.] &amp; Plotnikov I.S. [\u041f\u043b\u043e\u0442\u043d\u0438\u043a\u043e\u0432 \u0418.\u0421.], 2008)", "manualFormatting" : "(Aladin and Plotnikov, 2008)", "plainTextFormattedCitation" : "(Aladin N. V. [\u0410\u043b\u0430\u0434\u0438\u043d \u041d.\u0412.] &amp; Plotnikov I.S. [\u041f\u043b\u043e\u0442\u043d\u0438\u043a\u043e\u0432 \u0418.\u0421.], 2008)", "previouslyFormattedCitation" : "(Aladin N. V. [\u0410\u043b\u0430\u0434\u0438\u043d \u041d.\u0412.] &amp; Plotnikov I.S. [\u041f\u043b\u043e\u0442\u043d\u0438\u043a\u043e\u0432 \u0418.\u0421.], 2008)" }, "properties" : {  }, "schema" : "https://github.com/citation-style-language/schema/raw/master/csl-citation.json" }</w:instrText>
      </w:r>
      <w:r w:rsidRPr="00BA0F1F">
        <w:rPr>
          <w:rFonts w:cstheme="minorHAnsi"/>
        </w:rPr>
        <w:fldChar w:fldCharType="separate"/>
      </w:r>
      <w:r w:rsidRPr="00BA0F1F">
        <w:rPr>
          <w:rFonts w:cstheme="minorHAnsi"/>
        </w:rPr>
        <w:t xml:space="preserve">(Aladin </w:t>
      </w:r>
      <w:r w:rsidR="009560A4">
        <w:rPr>
          <w:rFonts w:cstheme="minorHAnsi"/>
        </w:rPr>
        <w:t>&amp;</w:t>
      </w:r>
      <w:r w:rsidR="009560A4" w:rsidRPr="00BA0F1F">
        <w:rPr>
          <w:rFonts w:cstheme="minorHAnsi"/>
        </w:rPr>
        <w:t xml:space="preserve"> </w:t>
      </w:r>
      <w:r w:rsidRPr="00BA0F1F">
        <w:rPr>
          <w:rFonts w:cstheme="minorHAnsi"/>
        </w:rPr>
        <w:t>Plotnikov, 2008)</w:t>
      </w:r>
      <w:r w:rsidRPr="00BA0F1F">
        <w:rPr>
          <w:rFonts w:cstheme="minorHAnsi"/>
        </w:rPr>
        <w:fldChar w:fldCharType="end"/>
      </w:r>
      <w:r w:rsidRPr="00BA0F1F">
        <w:rPr>
          <w:rFonts w:cstheme="minorHAnsi"/>
        </w:rPr>
        <w:t xml:space="preserve"> and water volume 1,064 km</w:t>
      </w:r>
      <w:r w:rsidRPr="00BA0F1F">
        <w:rPr>
          <w:rFonts w:cstheme="minorHAnsi"/>
          <w:vertAlign w:val="superscript"/>
        </w:rPr>
        <w:t>3</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author" : [ { "dropping-particle" : "", "family" : "Glazovsky N.F. [\u0413\u043b\u0430\u0437\u043e\u0432\u0441\u043a\u0438\u0439 \u041d.\u0424.]", "given" : "", "non-dropping-particle" : "", "parse-names" : false, "suffix" : "" } ], "id" : "ITEM-1", "issued" : { "date-parts" : [ [ "1990" ] ] }, "number-of-pages" : "136", "publisher" : "\u041d\u0430\u0443\u043a\u0430 [Science]", "publisher-place" : "Moscow", "title" : "\u0410\u0440\u0430\u043b\u044c\u0441\u043a\u0438\u0439 \u043a\u0440\u0438\u0437\u0438\u0441: \u041f\u0440\u0438\u0447\u0438\u043d\u044b \u0432\u043e\u0437\u043d\u0438\u043a\u043d\u043e\u0432\u0435\u043d\u0438\u044f \u0438 \u043f\u0443\u0442\u0438 \u0432\u044b\u0445\u043e\u0434\u0430 [The Aral crisis: causes and ways out]", "type" : "book" }, "uris" : [ "http://www.mendeley.com/documents/?uuid=6087c351-4ac2-4ef0-966e-7252899bab2b" ] } ], "mendeley" : { "formattedCitation" : "(Glazovsky N.F. [\u0413\u043b\u0430\u0437\u043e\u0432\u0441\u043a\u0438\u0439 \u041d.\u0424.], 1990)", "manualFormatting" : "(Glazovsky, 1990)", "plainTextFormattedCitation" : "(Glazovsky N.F. [\u0413\u043b\u0430\u0437\u043e\u0432\u0441\u043a\u0438\u0439 \u041d.\u0424.], 1990)", "previouslyFormattedCitation" : "(Glazovsky N.F. [\u0413\u043b\u0430\u0437\u043e\u0432\u0441\u043a\u0438\u0439 \u041d.\u0424.], 1990)" }, "properties" : {  }, "schema" : "https://github.com/citation-style-language/schema/raw/master/csl-citation.json" }</w:instrText>
      </w:r>
      <w:r w:rsidRPr="00BA0F1F">
        <w:rPr>
          <w:rFonts w:cstheme="minorHAnsi"/>
        </w:rPr>
        <w:fldChar w:fldCharType="separate"/>
      </w:r>
      <w:r w:rsidRPr="00BA0F1F">
        <w:rPr>
          <w:rFonts w:cstheme="minorHAnsi"/>
        </w:rPr>
        <w:t>(Glazovsky 1990)</w:t>
      </w:r>
      <w:r w:rsidRPr="00BA0F1F">
        <w:rPr>
          <w:rFonts w:cstheme="minorHAnsi"/>
        </w:rPr>
        <w:fldChar w:fldCharType="end"/>
      </w:r>
      <w:r w:rsidRPr="00BA0F1F">
        <w:rPr>
          <w:rFonts w:cstheme="minorHAnsi"/>
        </w:rPr>
        <w:t xml:space="preserve">. The biodiversity of this moderately saline (around 10 g/l salt) lake </w:t>
      </w:r>
      <w:r w:rsidRPr="00BA0F1F">
        <w:rPr>
          <w:rFonts w:cstheme="minorHAnsi"/>
        </w:rPr>
        <w:fldChar w:fldCharType="begin" w:fldLock="1"/>
      </w:r>
      <w:r w:rsidRPr="00BA0F1F">
        <w:rPr>
          <w:rFonts w:cstheme="minorHAnsi"/>
        </w:rPr>
        <w:instrText>ADDIN CSL_CITATION { "citationItems" : [ { "id" : "ITEM-1", "itemData" : { "author" : [ { "dropping-particle" : "", "family" : "Dobrovolskii A.D. [\u0414\u043e\u0431\u0440\u043e\u0432\u043e\u043b\u044c\u0441\u043a\u0438\u0439 \u0410.\u0414.]", "given" : "", "non-dropping-particle" : "", "parse-names" : false, "suffix" : "" }, { "dropping-particle" : "", "family" : "Zalogin B.S. [\u0417\u0430\u043b\u043e\u0433\u0438\u043d \u0411.\u0421.]", "given" : "", "non-dropping-particle" : "", "parse-names" : false, "suffix" : "" } ], "id" : "ITEM-1", "issued" : { "date-parts" : [ [ "1982" ] ] }, "number-of-pages" : "192", "publisher" : "\u041c\u0413\u0423 [Moscow State University]", "publisher-place" : "Moscow", "title" : "\u041c\u043e\u0440\u044f \u0421\u0421\u0421\u0420 [The Seas of the USSR]", "type" : "book" }, "uris" : [ "http://www.mendeley.com/documents/?uuid=acacdb84-d088-322a-95de-4fe88b1ddb9d" ] } ], "mendeley" : { "formattedCitation" : "(Dobrovolskii A.D. [\u0414\u043e\u0431\u0440\u043e\u0432\u043e\u043b\u044c\u0441\u043a\u0438\u0439 \u0410.\u0414.] &amp; Zalogin B.S. [\u0417\u0430\u043b\u043e\u0433\u0438\u043d \u0411.\u0421.], 1982)", "manualFormatting" : "(Dobrovolskii and Zalogin, 1982)", "plainTextFormattedCitation" : "(Dobrovolskii A.D. [\u0414\u043e\u0431\u0440\u043e\u0432\u043e\u043b\u044c\u0441\u043a\u0438\u0439 \u0410.\u0414.] &amp; Zalogin B.S. [\u0417\u0430\u043b\u043e\u0433\u0438\u043d \u0411.\u0421.], 1982)", "previouslyFormattedCitation" : "(Dobrovolskii A.D. [\u0414\u043e\u0431\u0440\u043e\u0432\u043e\u043b\u044c\u0441\u043a\u0438\u0439 \u0410.\u0414.] &amp; Zalogin B.S. [\u0417\u0430\u043b\u043e\u0433\u0438\u043d \u0411.\u0421.], 1982)" }, "properties" : {  }, "schema" : "https://github.com/citation-style-language/schema/raw/master/csl-citation.json" }</w:instrText>
      </w:r>
      <w:r w:rsidRPr="00BA0F1F">
        <w:rPr>
          <w:rFonts w:cstheme="minorHAnsi"/>
        </w:rPr>
        <w:fldChar w:fldCharType="separate"/>
      </w:r>
      <w:r w:rsidRPr="00BA0F1F">
        <w:rPr>
          <w:rFonts w:cstheme="minorHAnsi"/>
        </w:rPr>
        <w:t>(Dobrovolskii and Zalogin, 1982)</w:t>
      </w:r>
      <w:r w:rsidRPr="00BA0F1F">
        <w:rPr>
          <w:rFonts w:cstheme="minorHAnsi"/>
        </w:rPr>
        <w:fldChar w:fldCharType="end"/>
      </w:r>
      <w:r w:rsidRPr="00BA0F1F">
        <w:rPr>
          <w:rFonts w:cstheme="minorHAnsi"/>
        </w:rPr>
        <w:t xml:space="preserve"> included about 200 species of invertebrates </w:t>
      </w:r>
      <w:r w:rsidRPr="00BA0F1F">
        <w:rPr>
          <w:rFonts w:cstheme="minorHAnsi"/>
        </w:rPr>
        <w:fldChar w:fldCharType="begin" w:fldLock="1"/>
      </w:r>
      <w:r w:rsidRPr="00BA0F1F">
        <w:rPr>
          <w:rFonts w:cstheme="minorHAnsi"/>
        </w:rPr>
        <w:instrText>ADDIN CSL_CITATION { "citationItems" : [ { "id" : "ITEM-1", "itemData" : { "ISBN" : "978\u20135\u201398092\u2013054\u20138", "author" : [ { "dropping-particle" : "", "family" : "Plotnikov I.S. [\u041f\u043b\u043e\u0442\u043d\u0438\u043a\u043e\u0432 \u0418.\u0421.]", "given" : "", "non-dropping-particle" : "", "parse-names" : false, "suffix" : "" } ], "id" : "ITEM-1", "issued" : { "date-parts" : [ [ "2016" ] ] }, "note" : "NULL", "number-of-pages" : "168", "publisher" : "\u0417\u0418\u041d \u0420\u0410\u041d [ZIN RAN]", "publisher-place" : "Saint-Petersburg", "title" : "\u041c\u043d\u043e\u0433\u043e\u043b\u0435\u0442\u043d\u0438\u0435 \u0438\u0437\u043c\u0435\u043d\u0435\u043d\u0438\u044f \u0444\u0430\u0443\u043d\u044b \u0441\u0432\u043e\u0431\u043e\u0434\u043d\u043e\u0436\u0438\u0432\u0443\u0449\u0438\u0445 \u0432\u043e\u0434\u043d\u044b\u0445 \u0431\u0435\u0441\u043f\u043e\u0437\u0432\u043e\u043d\u043e\u0447\u043d\u044b\u0445 \u0410\u0440\u0430\u043b\u044c\u0441\u043a\u043e\u0433\u043e \u043c\u043e\u0440\u044f [Multiyear changes of fauna of aquatic invertebrates of the Aral Sea]", "type" : "book" }, "uris" : [ "http://www.mendeley.com/documents/?uuid=54c2d38e-cbdc-4c44-b68c-a5eca2af15c9" ] } ], "mendeley" : { "formattedCitation" : "(Plotnikov I.S. [\u041f\u043b\u043e\u0442\u043d\u0438\u043a\u043e\u0432 \u0418.\u0421.], 2016)", "manualFormatting" : "(Plotnikov, 2016)", "plainTextFormattedCitation" : "(Plotnikov I.S. [\u041f\u043b\u043e\u0442\u043d\u0438\u043a\u043e\u0432 \u0418.\u0421.], 2016)", "previouslyFormattedCitation" : "(Plotnikov I.S. [\u041f\u043b\u043e\u0442\u043d\u0438\u043a\u043e\u0432 \u0418.\u0421.], 2016)" }, "properties" : {  }, "schema" : "https://github.com/citation-style-language/schema/raw/master/csl-citation.json" }</w:instrText>
      </w:r>
      <w:r w:rsidRPr="00BA0F1F">
        <w:rPr>
          <w:rFonts w:cstheme="minorHAnsi"/>
        </w:rPr>
        <w:fldChar w:fldCharType="separate"/>
      </w:r>
      <w:r w:rsidRPr="00BA0F1F">
        <w:rPr>
          <w:rFonts w:cstheme="minorHAnsi"/>
        </w:rPr>
        <w:t>(Plotnikov, 2016)</w:t>
      </w:r>
      <w:r w:rsidRPr="00BA0F1F">
        <w:rPr>
          <w:rFonts w:cstheme="minorHAnsi"/>
        </w:rPr>
        <w:fldChar w:fldCharType="end"/>
      </w:r>
      <w:r w:rsidRPr="00BA0F1F">
        <w:rPr>
          <w:rFonts w:cstheme="minorHAnsi"/>
        </w:rPr>
        <w:t xml:space="preserve">, 34 fish species </w:t>
      </w:r>
      <w:r w:rsidRPr="00BA0F1F">
        <w:rPr>
          <w:rFonts w:cstheme="minorHAnsi"/>
        </w:rPr>
        <w:fldChar w:fldCharType="begin" w:fldLock="1"/>
      </w:r>
      <w:r w:rsidRPr="00BA0F1F">
        <w:rPr>
          <w:rFonts w:cstheme="minorHAnsi"/>
        </w:rPr>
        <w:instrText>ADDIN CSL_CITATION { "citationItems" : [ { "id" : "ITEM-1", "itemData" : { "DOI" : "10.1007/978-3-540-85088-5_10", "ISBN" : "978-3-540-85088-5", "abstract" : "The situation of the Aral Sea is known as one of the worst man-made environmental crises of the twentieth and twenty-first centuries. Many have seen the satellite photos evidencing the startling shrinkage and deterioration of the sea, as it was a few decades ago and how it appears today. Whereas the Aral Sea was the world\u2019s fourth-largest inland body of water in 1960, it has now shrunk to a small fraction of that within three increasingly saline and polluted parts, primarily due to the diversion of waters for agricultural irrigation. The Aral Sea Encyclopedia is devoted to the remarkable phenomenon of the possibility of Aral Sea\u2019s imminent disappearance from the Earth in the time span of a single human generation. It first describes the sea before it started drying-out, and then the actions and efforts of the Central Asian countries, as well as the international community, to mitigate the socioeconomic and environmental hazards caused by this desiccation and increasing salinity. This comprehensive reference not only addresses the key environmental issues and presents national and international programs. It also documents the history of the related research studies, the involvement of prominent historical figures, and the chronology of events over three centuries, which became the milestones in the economic development of the Aral Sea and its subsequent diminution. The publication of the Aral Sea Encyclopedia initiates a group of similar valuable references that gather multi-disciplinary perspectives on the world's seas, including planned volumes on the Caspian and Black Seas and the Sea of Japan.", "author" : [ { "dropping-particle" : "", "family" : "Zonn", "given" : "I.S.", "non-dropping-particle" : "", "parse-names" : false, "suffix" : "" }, { "dropping-particle" : "", "family" : "Glantz", "given" : "M.H.", "non-dropping-particle" : "", "parse-names" : false, "suffix" : "" }, { "dropping-particle" : "", "family" : "Kostianoy", "given" : "A.G.", "non-dropping-particle" : "", "parse-names" : false, "suffix" : "" }, { "dropping-particle" : "", "family" : "Kosarev", "given" : "A.N.", "non-dropping-particle" : "", "parse-names" : false, "suffix" : "" } ], "id" : "ITEM-1", "issued" : { "date-parts" : [ [ "2009" ] ] }, "note" : "NULL", "number-of-pages" : "130", "publisher" : "Springer-Verlag Berlin Heidelberg", "title" : "The Aral Sea Encyclopedia", "type" : "book" }, "uris" : [ "http://www.mendeley.com/documents/?uuid=b8db815a-27ad-4ec9-9c6e-c6a594f066ef" ] }, { "id" : "ITEM-2", "itemData" : { "DOI" : "10.1111/j.1440-1770.2012.00492.x", "ISBN" : "1440-1770", "ISSN" : "13205331", "abstract" : "Aboriginal ichthyofauna of the Aral Sea consisted of 20 generative-freshwater species from seven families. After acclimatization in 1927\u20131963, the number of species increased to 34. The regulation of Syr Dar\u2019ya and Amu Dar\u2019ya river water flows, and increasing water withdrawals, primarily for irrigation, resulted in a declining lake water level, increasing salinization and changing habitat conditions, especially for reproduction. As a result, the spawning areas were greatly reduced, and because of worsening conditions for natural reproduction, fish catches in 1961\u20131976 decreased more than 4-fold. The first signs of the negative impacts of salinization on fishes appeared in the mid-1960s. Natural reproduction ceased by the mid-1970s, and indigenous commercial fish fauna were lost by the end of the 1970s. Flounder-gloss was introduced from the Black Sea in 1979\u20131987 to preserve the fishery, and it was the only commercial fish left by 1991\u20132000. Because of the water level decline, the Aral Sea became divided in 1989 into the Large and Small Seas. By the end of the 1990s, flounder became extinct in the Large Aral because of high salinity, as did other fishes. Decreasing agriculture activity has resulted in stabilized run-off of the Syr Dar\u2019ya to the Small Aral since 1988, creating a freshened water zone where indigenous ichthyofauna returned from lacustrine systems and the river. The ecological state of the Small Aral is improving, with some aboriginal valuable commercial fishes having reached numbers making their commercial catch possible once again", "author" : [ { "dropping-particle" : "", "family" : "Ermakhanov", "given" : "Z. K.", "non-dropping-particle" : "", "parse-names" : false, "suffix" : "" }, { "dropping-particle" : "", "family" : "Plotnikov", "given" : "I. S.", "non-dropping-particle" : "", "parse-names" : false, "suffix" : "" }, { "dropping-particle" : "V.", "family" : "Aladin", "given" : "N.", "non-dropping-particle" : "", "parse-names" : false, "suffix" : "" }, { "dropping-particle" : "", "family" : "Micklin", "given" : "P.", "non-dropping-particle" : "", "parse-names" : false, "suffix" : "" } ], "container-title" : "Lakes and Reservoirs: Research and Management", "id" : "ITEM-2", "issue" : "1", "issued" : { "date-parts" : [ [ "2012" ] ] }, "note" : "NULL", "page" : "3-9", "title" : "Changes in the Aral Sea ichthyofauna and fishery during the period of ecological crisis", "type" : "article-journal", "volume" : "17" }, "uris" : [ "http://www.mendeley.com/documents/?uuid=edb60151-b097-4fd0-9942-c41a598d5d6e" ] }, { "id" : "ITEM-3", "itemData" : { "author" : [ { "dropping-particle" : "", "family" : "Aladin N. V. [\u0410\u043b\u0430\u0434\u0438\u043d \u041d.\u0412.]", "given" : "", "non-dropping-particle" : "", "parse-names" : false, "suffix" : "" }, { "dropping-particle" : "", "family" : "Plotnikov I.S. [\u041f\u043b\u043e\u0442\u043d\u0438\u043a\u043e\u0432 \u0418.\u0421.]", "given" : "", "non-dropping-particle" : "", "parse-names" : false, "suffix" : "" } ], "container-title" : "\u0422\u0440\u0443\u0434\u044b \u0417\u043e\u043e\u043b\u043e\u0433\u0438\u0447\u0435\u0441\u043a\u043e\u0433\u043e \u0438\u043d\u0441\u0442\u0438\u0442\u0443\u0442\u0430 \u0420\u0410\u041d [Proceedings of the Zoological Institute of the Russian Academy of Sciences]", "id" : "ITEM-3", "issue" : "1/2", "issued" : { "date-parts" : [ [ "2008" ] ] }, "note" : "NULL", "page" : "145-154", "title" : "\u0421\u043e\u0432\u0440\u0435\u043c\u0435\u043d\u043d\u0430\u044f \u0444\u0430\u0443\u043d\u0430 \u043e\u0441\u0442\u0430\u0442\u043e\u0447\u043d\u044b\u0445 \u0432\u043e\u0434\u043e\u0435\u043c\u043e\u0432, \u043e\u0431\u0440\u0430\u0437\u043e\u0432\u0430\u0432\u0448\u0438\u0445\u0441\u044f \u043d\u0430 \u043c\u0435\u0441\u0442\u0435 \u0431\u044b\u0432\u0448\u0435\u0433\u043e \u0410\u0440\u0430\u043b\u044c\u0441\u043a\u043e\u0433\u043e \u043c\u043e\u0440\u044f [Modern fauna of residual water bodies formed on the place of the former Aral Sea]", "type" : "article-journal", "volume" : "312" }, "uris" : [ "http://www.mendeley.com/documents/?uuid=d674ea2d-1585-317f-8581-f0300b34e8fb" ] } ], "mendeley" : { "formattedCitation" : "(Aladin N. V. [\u0410\u043b\u0430\u0434\u0438\u043d \u041d.\u0412.] &amp; Plotnikov I.S. [\u041f\u043b\u043e\u0442\u043d\u0438\u043a\u043e\u0432 \u0418.\u0421.], 2008; Ermakhanov, Plotnikov, Aladin, &amp; Micklin, 2012; Zonn, Glantz, Kostianoy, &amp; Kosarev, 2009)", "manualFormatting" : "(Aladin and Plotnikov, 2008; Zonn et al., 2009; Ermakhanov et al., 2012)", "plainTextFormattedCitation" : "(Aladin N. V. [\u0410\u043b\u0430\u0434\u0438\u043d \u041d.\u0412.] &amp; Plotnikov I.S. [\u041f\u043b\u043e\u0442\u043d\u0438\u043a\u043e\u0432 \u0418.\u0421.], 2008; Ermakhanov, Plotnikov, Aladin, &amp; Micklin, 2012; Zonn, Glantz, Kostianoy, &amp; Kosarev, 2009)", "previouslyFormattedCitation" : "(Aladin N. V. [\u0410\u043b\u0430\u0434\u0438\u043d \u041d.\u0412.] &amp; Plotnikov I.S. [\u041f\u043b\u043e\u0442\u043d\u0438\u043a\u043e\u0432 \u0418.\u0421.], 2008; Ermakhanov, Plotnikov, Aladin, &amp; Micklin, 2012; Zonn, Glantz, Kostianoy, &amp; Kosarev, 2009)" }, "properties" : {  }, "schema" : "https://github.com/citation-style-language/schema/raw/master/csl-citation.json" }</w:instrText>
      </w:r>
      <w:r w:rsidRPr="00BA0F1F">
        <w:rPr>
          <w:rFonts w:cstheme="minorHAnsi"/>
        </w:rPr>
        <w:fldChar w:fldCharType="separate"/>
      </w:r>
      <w:r w:rsidRPr="00BA0F1F">
        <w:rPr>
          <w:rFonts w:cstheme="minorHAnsi"/>
        </w:rPr>
        <w:t xml:space="preserve">(Aladin and Plotnikov, 2008; Ermakhanov </w:t>
      </w:r>
      <w:r w:rsidR="00301BD0" w:rsidRPr="00301BD0">
        <w:rPr>
          <w:rFonts w:cstheme="minorHAnsi"/>
          <w:i/>
        </w:rPr>
        <w:t>et al.</w:t>
      </w:r>
      <w:r w:rsidRPr="00BA0F1F">
        <w:rPr>
          <w:rFonts w:cstheme="minorHAnsi"/>
        </w:rPr>
        <w:t>, 2012</w:t>
      </w:r>
      <w:r>
        <w:rPr>
          <w:rFonts w:cstheme="minorHAnsi"/>
        </w:rPr>
        <w:t xml:space="preserve">; </w:t>
      </w:r>
      <w:r w:rsidRPr="00BA0F1F">
        <w:rPr>
          <w:rFonts w:cstheme="minorHAnsi"/>
        </w:rPr>
        <w:t xml:space="preserve">Zonn </w:t>
      </w:r>
      <w:r w:rsidR="00301BD0" w:rsidRPr="00301BD0">
        <w:rPr>
          <w:rFonts w:cstheme="minorHAnsi"/>
          <w:i/>
        </w:rPr>
        <w:t>et al.</w:t>
      </w:r>
      <w:r w:rsidRPr="00BA0F1F">
        <w:rPr>
          <w:rFonts w:cstheme="minorHAnsi"/>
        </w:rPr>
        <w:t>, 2009)</w:t>
      </w:r>
      <w:r w:rsidRPr="00BA0F1F">
        <w:rPr>
          <w:rFonts w:cstheme="minorHAnsi"/>
        </w:rPr>
        <w:fldChar w:fldCharType="end"/>
      </w:r>
      <w:r w:rsidRPr="00BA0F1F">
        <w:rPr>
          <w:rFonts w:cstheme="minorHAnsi"/>
        </w:rPr>
        <w:t xml:space="preserve">, and 30 species of macrophytes </w:t>
      </w:r>
      <w:r w:rsidRPr="00BA0F1F">
        <w:rPr>
          <w:rFonts w:cstheme="minorHAnsi"/>
        </w:rPr>
        <w:fldChar w:fldCharType="begin" w:fldLock="1"/>
      </w:r>
      <w:r w:rsidRPr="00BA0F1F">
        <w:rPr>
          <w:rFonts w:cstheme="minorHAnsi"/>
        </w:rPr>
        <w:instrText>ADDIN CSL_CITATION { "citationItems" : [ { "id" : "ITEM-1", "itemData" : { "abstract" : "The paper provides a brief overview of literature on studies of the Aral Sea macrophytes and data on the changes in distribution and productivity of species of higher aquatic vegetation and Charophytes found in aquatic phythocenoses in different periods of salinization since the late 19th century to the beginning of the 21th century.", "author" : [ { "dropping-particle" : "", "family" : "Zhakova L.V. [\u0416\u0430\u043a\u043e\u0432\u0430 \u041b.\u0412.]", "given" : "", "non-dropping-particle" : "", "parse-names" : false, "suffix" : "" } ], "container-title" : "\u0422\u0440\u0443\u0434\u044b \u0417\u043e\u043e\u043b\u043e\u0433\u0438\u0447\u0435\u0441\u043a\u043e\u0433\u043e \u0438\u043d\u0441\u0442\u0438\u0442\u0443\u0442\u0430 \u0420\u0410\u041d [Proceedings of the Zoological Institute of the Russian Academy of Sciences]", "id" : "ITEM-1", "issue" : "Annex 3", "issued" : { "date-parts" : [ [ "2013" ] ] }, "page" : "113-119", "title" : "\u041e \u0432\u043b\u0438\u044f\u043d\u0438\u0438 \u043c\u043d\u043e\u0433\u043e\u043b\u0435\u0442\u043d\u0438\u0445 \u0438\u0437\u043c\u0435\u043d\u0435\u043d\u0438\u0439 \u0441\u043e\u043b\u0435\u043d\u043e\u0441\u0442\u0438 \u0410\u0440\u0430\u043b\u044c\u0441\u043a\u043e\u0433\u043e \u043c\u043e\u0440\u044f \u043d\u0430 \u0434\u0438\u043d\u0430\u043c\u0438\u043a\u0443 \u0441\u043e\u043e\u0431\u0449\u0435\u0441\u0442\u0432 \u043c\u0430\u043a\u0440\u043e\u0444\u0438\u0442\u043e\u0432 [Effect of long-term changes of the salinity on the water flora composition and distribution of macrophytes in Aral]", "type" : "article-journal" }, "uris" : [ "http://www.mendeley.com/documents/?uuid=113f88cc-76a5-3067-ac69-b1b1c5fd7ab5" ] } ], "mendeley" : { "formattedCitation" : "(Zhakova L.V. [\u0416\u0430\u043a\u043e\u0432\u0430 \u041b.\u0412.], 2013)", "manualFormatting" : "(Zhakova, 2013)", "plainTextFormattedCitation" : "(Zhakova L.V. [\u0416\u0430\u043a\u043e\u0432\u0430 \u041b.\u0412.], 2013)", "previouslyFormattedCitation" : "(Zhakova L.V. [\u0416\u0430\u043a\u043e\u0432\u0430 \u041b.\u0412.], 2013)" }, "properties" : {  }, "schema" : "https://github.com/citation-style-language/schema/raw/master/csl-citation.json" }</w:instrText>
      </w:r>
      <w:r w:rsidRPr="00BA0F1F">
        <w:rPr>
          <w:rFonts w:cstheme="minorHAnsi"/>
        </w:rPr>
        <w:fldChar w:fldCharType="separate"/>
      </w:r>
      <w:r w:rsidRPr="00BA0F1F">
        <w:rPr>
          <w:rFonts w:cstheme="minorHAnsi"/>
        </w:rPr>
        <w:t>(Zhakova, 2013)</w:t>
      </w:r>
      <w:r w:rsidRPr="00BA0F1F">
        <w:rPr>
          <w:rFonts w:cstheme="minorHAnsi"/>
        </w:rPr>
        <w:fldChar w:fldCharType="end"/>
      </w:r>
      <w:r w:rsidRPr="00BA0F1F">
        <w:rPr>
          <w:rFonts w:cstheme="minorHAnsi"/>
        </w:rPr>
        <w:t>.</w:t>
      </w:r>
    </w:p>
    <w:p w14:paraId="6B711401" w14:textId="249908A3" w:rsidR="0048205B" w:rsidRPr="00BA0F1F" w:rsidRDefault="0048205B" w:rsidP="00AE389F">
      <w:pPr>
        <w:autoSpaceDE w:val="0"/>
        <w:autoSpaceDN w:val="0"/>
        <w:adjustRightInd w:val="0"/>
        <w:rPr>
          <w:rFonts w:cstheme="minorHAnsi"/>
        </w:rPr>
      </w:pPr>
      <w:r w:rsidRPr="00BA0F1F">
        <w:rPr>
          <w:rFonts w:cstheme="minorHAnsi"/>
        </w:rPr>
        <w:t xml:space="preserve">The Aral Sea is, however, now a much smaller and more saline body of water </w:t>
      </w:r>
      <w:r w:rsidR="00E02367">
        <w:rPr>
          <w:rFonts w:cstheme="minorHAnsi"/>
          <w:b/>
        </w:rPr>
        <w:t>Figure 3.29</w:t>
      </w:r>
      <w:r w:rsidRPr="00BA0F1F">
        <w:rPr>
          <w:rFonts w:cstheme="minorHAnsi"/>
        </w:rPr>
        <w:t xml:space="preserve">. Salt-dust and sandstorms originating from the desiccated seafloor are affecting agricultural systems and the livelihood and health of the people in the region </w:t>
      </w:r>
      <w:r w:rsidRPr="00BA0F1F">
        <w:rPr>
          <w:rFonts w:cstheme="minorHAnsi"/>
        </w:rPr>
        <w:fldChar w:fldCharType="begin" w:fldLock="1"/>
      </w:r>
      <w:r w:rsidRPr="00BA0F1F">
        <w:rPr>
          <w:rFonts w:cstheme="minorHAnsi"/>
        </w:rPr>
        <w:instrText>ADDIN CSL_CITATION { "citationItems" : [ { "id" : "ITEM-1", "itemData" : { "DOI" : "10.1007/978-3-642-21117-1_1", "ISBN" : "978-3-642-21117-1", "author" : [ { "dropping-particle" : "", "family" : "Breckle", "given" : "S-W.", "non-dropping-particle" : "", "parse-names" : false, "suffix" : "" }, { "dropping-particle" : "", "family" : "Wucherer", "given" : "W.", "non-dropping-particle" : "", "parse-names" : false, "suffix" : "" }, { "dropping-particle" : "", "family" : "Dimeyeva", "given" : "LA", "non-dropping-particle" : "", "parse-names" : false, "suffix" : "" }, { "dropping-particle" : "", "family" : "Ogar", "given" : "NP", "non-dropping-particle" : "", "parse-names" : false, "suffix" : "" } ], "container-title" : "The Aralkum, a Man-Made Desert on the Desiccated Floor of the Aral Sea (Central Asia)", "edition" : "Springer", "id" : "ITEM-1", "issued" : { "date-parts" : [ [ "2012" ] ] }, "note" : "NULL", "page" : "1-9", "title" : "The Aralkum, a Man-Made Desert on the Desiccated Floor of the Aral Sea (Central Asia): General Introduction and Aims of the Book", "type" : "chapter" }, "uris" : [ "http://www.mendeley.com/documents/?uuid=5e0dd264-1100-3106-9d1c-a86a668b2542" ] } ], "mendeley" : { "formattedCitation" : "(Breckle, Wucherer, Dimeyeva, &amp; Ogar, 2012)", "plainTextFormattedCitation" : "(Breckle, Wucherer, Dimeyeva, &amp; Ogar, 2012)", "previouslyFormattedCitation" : "(Breckle, Wucherer, Dimeyeva, &amp; Ogar, 2012)" }, "properties" : {  }, "schema" : "https://github.com/citation-style-language/schema/raw/master/csl-citation.json" }</w:instrText>
      </w:r>
      <w:r w:rsidRPr="00BA0F1F">
        <w:rPr>
          <w:rFonts w:cstheme="minorHAnsi"/>
        </w:rPr>
        <w:fldChar w:fldCharType="separate"/>
      </w:r>
      <w:r w:rsidRPr="00BA0F1F">
        <w:rPr>
          <w:rFonts w:cstheme="minorHAnsi"/>
        </w:rPr>
        <w:t>(Breckle</w:t>
      </w:r>
      <w:r w:rsidR="009560A4">
        <w:rPr>
          <w:rFonts w:cstheme="minorHAnsi"/>
          <w:i/>
        </w:rPr>
        <w:t xml:space="preserve"> et al.</w:t>
      </w:r>
      <w:r w:rsidRPr="00BA0F1F">
        <w:rPr>
          <w:rFonts w:cstheme="minorHAnsi"/>
        </w:rPr>
        <w:t>, 2012)</w:t>
      </w:r>
      <w:r w:rsidRPr="00BA0F1F">
        <w:rPr>
          <w:rFonts w:cstheme="minorHAnsi"/>
        </w:rPr>
        <w:fldChar w:fldCharType="end"/>
      </w:r>
      <w:r w:rsidRPr="00BA0F1F">
        <w:rPr>
          <w:rFonts w:cstheme="minorHAnsi"/>
        </w:rPr>
        <w:t xml:space="preserve">. Full restoration of the Aral Sea in the foreseeable future appears impossible </w:t>
      </w:r>
      <w:r w:rsidRPr="00BA0F1F">
        <w:rPr>
          <w:rFonts w:cstheme="minorHAnsi"/>
        </w:rPr>
        <w:fldChar w:fldCharType="begin" w:fldLock="1"/>
      </w:r>
      <w:r w:rsidRPr="00BA0F1F">
        <w:rPr>
          <w:rFonts w:cstheme="minorHAnsi"/>
        </w:rPr>
        <w:instrText>ADDIN CSL_CITATION { "citationItems" : [ { "id" : "ITEM-1", "itemData" : { "DOI" : "10.1146/annurev.earth.35.031306.140120", "ISBN" : "0084-6597", "ISSN" : "0084-6597", "abstract" : "The Aral Sea is a huge terminal lake located among the deserts of Central Asia. Over the past 10 millennia, it has repeatedly \ufb01lled and dried, owing both to natural and human forces. The most recent desiccation started in the early 1960s and owes overwhelmingly to the expansion of irrigation that has drained its two tributary rivers. Lake level has fallen 23 m, area shrunk 74%, volume decreased 90%, and salinity grew from 10 to more than 100g/l, causing negative ecological changes, including decimation of native \ufb01sh species, initiation of dust/salt storms, degradation of deltaic biotic communities, and climate change around the former shoreline. The population residing around the lake has also been negatively impacted. There is little hope in the foreseeable future to fully restore the Aral Sea, but measures to preserve/rehabilitate parts of the water body and the deltas are feasible.", "author" : [ { "dropping-particle" : "", "family" : "Micklin", "given" : "Philip", "non-dropping-particle" : "", "parse-names" : false, "suffix" : "" } ], "container-title" : "Annual Review of Earth and Planetary Sciences", "id" : "ITEM-1", "issue" : "1", "issued" : { "date-parts" : [ [ "2007", "5" ] ] }, "page" : "47-72", "title" : "The Aral Sea Disaster", "type" : "article-journal", "volume" : "35" }, "uris" : [ "http://www.mendeley.com/documents/?uuid=deac43ae-b048-3bff-936f-1a480709a780" ] } ], "mendeley" : { "formattedCitation" : "(Micklin, 2007)", "plainTextFormattedCitation" : "(Micklin, 2007)", "previouslyFormattedCitation" : "(Micklin, 2007)" }, "properties" : {  }, "schema" : "https://github.com/citation-style-language/schema/raw/master/csl-citation.json" }</w:instrText>
      </w:r>
      <w:r w:rsidRPr="00BA0F1F">
        <w:rPr>
          <w:rFonts w:cstheme="minorHAnsi"/>
        </w:rPr>
        <w:fldChar w:fldCharType="separate"/>
      </w:r>
      <w:r w:rsidRPr="00BA0F1F">
        <w:rPr>
          <w:rFonts w:cstheme="minorHAnsi"/>
        </w:rPr>
        <w:t>(Micklin, 2007)</w:t>
      </w:r>
      <w:r w:rsidRPr="00BA0F1F">
        <w:rPr>
          <w:rFonts w:cstheme="minorHAnsi"/>
        </w:rPr>
        <w:fldChar w:fldCharType="end"/>
      </w:r>
      <w:r w:rsidRPr="00BA0F1F">
        <w:rPr>
          <w:rFonts w:cstheme="minorHAnsi"/>
        </w:rPr>
        <w:t>.</w:t>
      </w:r>
    </w:p>
    <w:p w14:paraId="6C195522" w14:textId="77777777" w:rsidR="0048205B" w:rsidRPr="00BA0F1F" w:rsidRDefault="0048205B" w:rsidP="00AE389F">
      <w:pPr>
        <w:autoSpaceDE w:val="0"/>
        <w:autoSpaceDN w:val="0"/>
        <w:adjustRightInd w:val="0"/>
        <w:spacing w:after="0"/>
        <w:rPr>
          <w:rFonts w:cstheme="minorHAnsi"/>
        </w:rPr>
      </w:pPr>
    </w:p>
    <w:p w14:paraId="22E3F369" w14:textId="77777777" w:rsidR="0048205B" w:rsidRPr="00BA0F1F" w:rsidRDefault="0048205B" w:rsidP="00AE389F">
      <w:pPr>
        <w:spacing w:after="0"/>
        <w:rPr>
          <w:rFonts w:cstheme="minorHAnsi"/>
          <w:u w:val="single"/>
        </w:rPr>
      </w:pPr>
      <w:r w:rsidRPr="00BA0F1F">
        <w:rPr>
          <w:rFonts w:cstheme="minorHAnsi"/>
          <w:u w:val="single"/>
        </w:rPr>
        <w:t>Past and current trends</w:t>
      </w:r>
    </w:p>
    <w:p w14:paraId="1DFDD8F1" w14:textId="42AE6252" w:rsidR="0048205B" w:rsidRPr="00BA0F1F" w:rsidRDefault="0048205B" w:rsidP="00AE389F">
      <w:pPr>
        <w:autoSpaceDE w:val="0"/>
        <w:autoSpaceDN w:val="0"/>
        <w:adjustRightInd w:val="0"/>
        <w:rPr>
          <w:rFonts w:cstheme="minorHAnsi"/>
        </w:rPr>
      </w:pPr>
      <w:r w:rsidRPr="00BA0F1F">
        <w:rPr>
          <w:rFonts w:cstheme="minorHAnsi"/>
        </w:rPr>
        <w:t xml:space="preserve">From the 1960s, the Aral began to shrink because of large-scale water extraction from the two main in-flowing rivers, the Amu Darya and the Syr Darya </w:t>
      </w:r>
      <w:r w:rsidRPr="00BA0F1F">
        <w:rPr>
          <w:rFonts w:cstheme="minorHAnsi"/>
        </w:rPr>
        <w:fldChar w:fldCharType="begin" w:fldLock="1"/>
      </w:r>
      <w:r w:rsidRPr="00BA0F1F">
        <w:rPr>
          <w:rFonts w:cstheme="minorHAnsi"/>
        </w:rPr>
        <w:instrText>ADDIN CSL_CITATION { "citationItems" : [ { "id" : "ITEM-1", "itemData" : { "DOI" : "10.1016/S0277-3791(00)00002-0", "abstract" : "Formerly the fourth largest inland water body in the world, the volume and area of the Aral Sea have decreased dramatically over the past 30 yr largely as a result of human actions. Throughout its approximately 2 million year history the fate of this water body has been intimately linked with that of its two main in-flowing rivers, the Amu Darya and the Syr Darya. We present a review of the hydrological, palaeontological and sedimentological evidence for the evolution of the Aral Sea based largely on Russian literature. Although the structure of the Aral Basin can be traced back to the late Neogene, the Sea has only existed in its present form for the past 8\u201310 ka and the Holocene history has been shaped by regional climatic variations, the development of the associated drainage system and anthropogenic forces. Past hydrological changes in the Aral Basin have led to systematic shifts in the level of the Aral Sea which are reflected sedimentologically through the deposition of `transgressive\u2019 and `regressive\u2019 sedimentary units and geomorphologically through the development of terraces. All the above data are integrated to produced a Late Quaternary history of this important water body.", "author" : [ { "dropping-particle" : "", "family" : "Boomer", "given" : "Ian", "non-dropping-particle" : "", "parse-names" : false, "suffix" : "" }, { "dropping-particle" : "", "family" : "Aladin", "given" : "Nikolai", "non-dropping-particle" : "", "parse-names" : false, "suffix" : "" }, { "dropping-particle" : "", "family" : "Plotnikov", "given" : "Igor", "non-dropping-particle" : "", "parse-names" : false, "suffix" : "" }, { "dropping-particle" : "", "family" : "Whatley", "given" : "Robin", "non-dropping-particle" : "", "parse-names" : false, "suffix" : "" } ], "container-title" : "Quaternary Science Reviews", "id" : "ITEM-1", "issue" : "13", "issued" : { "date-parts" : [ [ "2000" ] ] }, "note" : "NULL", "page" : "1259\u20131278", "title" : "The palaeolimnology of the Aral Sea: a review", "type" : "article-journal", "volume" : "19" }, "uris" : [ "http://www.mendeley.com/documents/?uuid=df98fe24-ef08-40aa-8ee3-4162ae9d2ef9" ] } ], "mendeley" : { "formattedCitation" : "(Boomer, Aladin, Plotnikov, &amp; Whatley, 2000)", "plainTextFormattedCitation" : "(Boomer, Aladin, Plotnikov, &amp; Whatley, 2000)", "previouslyFormattedCitation" : "(Boomer, Aladin, Plotnikov, &amp; Whatley, 2000)" }, "properties" : {  }, "schema" : "https://github.com/citation-style-language/schema/raw/master/csl-citation.json" }</w:instrText>
      </w:r>
      <w:r w:rsidRPr="00BA0F1F">
        <w:rPr>
          <w:rFonts w:cstheme="minorHAnsi"/>
        </w:rPr>
        <w:fldChar w:fldCharType="separate"/>
      </w:r>
      <w:r w:rsidRPr="00BA0F1F">
        <w:rPr>
          <w:rFonts w:cstheme="minorHAnsi"/>
        </w:rPr>
        <w:t>(Boomer</w:t>
      </w:r>
      <w:r w:rsidR="004D52CD">
        <w:rPr>
          <w:rFonts w:cstheme="minorHAnsi"/>
          <w:i/>
        </w:rPr>
        <w:t xml:space="preserve"> et al.</w:t>
      </w:r>
      <w:r w:rsidRPr="00BA0F1F">
        <w:rPr>
          <w:rFonts w:cstheme="minorHAnsi"/>
        </w:rPr>
        <w:t>, 2000)</w:t>
      </w:r>
      <w:r w:rsidRPr="00BA0F1F">
        <w:rPr>
          <w:rFonts w:cstheme="minorHAnsi"/>
        </w:rPr>
        <w:fldChar w:fldCharType="end"/>
      </w:r>
      <w:r w:rsidRPr="00BA0F1F">
        <w:rPr>
          <w:rFonts w:cstheme="minorHAnsi"/>
        </w:rPr>
        <w:t xml:space="preserve">. The sea split into two isolated lakes, the Small and Large Aral Lakes. By 1989 the Large Aral Sea divided further into Western and Eastern parts </w:t>
      </w:r>
      <w:r w:rsidRPr="00BA0F1F">
        <w:rPr>
          <w:rFonts w:cstheme="minorHAnsi"/>
        </w:rPr>
        <w:fldChar w:fldCharType="begin" w:fldLock="1"/>
      </w:r>
      <w:r w:rsidRPr="00BA0F1F">
        <w:rPr>
          <w:rFonts w:cstheme="minorHAnsi"/>
        </w:rPr>
        <w:instrText>ADDIN CSL_CITATION { "citationItems" : [ { "id" : "ITEM-1", "itemData" : { "author" : [ { "dropping-particle" : "", "family" : "Aladin N. V. [\u0410\u043b\u0430\u0434\u0438\u043d \u041d.\u0412.]", "given" : "", "non-dropping-particle" : "", "parse-names" : false, "suffix" : "" }, { "dropping-particle" : "", "family" : "Plotnikov I.S. [\u041f\u043b\u043e\u0442\u043d\u0438\u043a\u043e\u0432 \u0418.\u0421.]", "given" : "", "non-dropping-particle" : "", "parse-names" : false, "suffix" : "" } ], "container-title" : "\u0422\u0440\u0443\u0434\u044b \u0417\u043e\u043e\u043b\u043e\u0433\u0438\u0447\u0435\u0441\u043a\u043e\u0433\u043e \u0438\u043d\u0441\u0442\u0438\u0442\u0443\u0442\u0430 \u0420\u0410\u041d [Proceedings of the Zoological Institute of the Russian Academy of Sciences]", "id" : "ITEM-1", "issue" : "1/2", "issued" : { "date-parts" : [ [ "2008" ] ] }, "note" : "NULL", "page" : "145-154", "title" : "\u0421\u043e\u0432\u0440\u0435\u043c\u0435\u043d\u043d\u0430\u044f \u0444\u0430\u0443\u043d\u0430 \u043e\u0441\u0442\u0430\u0442\u043e\u0447\u043d\u044b\u0445 \u0432\u043e\u0434\u043e\u0435\u043c\u043e\u0432, \u043e\u0431\u0440\u0430\u0437\u043e\u0432\u0430\u0432\u0448\u0438\u0445\u0441\u044f \u043d\u0430 \u043c\u0435\u0441\u0442\u0435 \u0431\u044b\u0432\u0448\u0435\u0433\u043e \u0410\u0440\u0430\u043b\u044c\u0441\u043a\u043e\u0433\u043e \u043c\u043e\u0440\u044f [Modern fauna of residual water bodies formed on the place of the former Aral Sea]", "type" : "article-journal", "volume" : "312" }, "uris" : [ "http://www.mendeley.com/documents/?uuid=d674ea2d-1585-317f-8581-f0300b34e8fb" ] } ], "mendeley" : { "formattedCitation" : "(Aladin N. V. [\u0410\u043b\u0430\u0434\u0438\u043d \u041d.\u0412.] &amp; Plotnikov I.S. [\u041f\u043b\u043e\u0442\u043d\u0438\u043a\u043e\u0432 \u0418.\u0421.], 2008)", "manualFormatting" : "(Aladin and Plotnikov, 2008)", "plainTextFormattedCitation" : "(Aladin N. V. [\u0410\u043b\u0430\u0434\u0438\u043d \u041d.\u0412.] &amp; Plotnikov I.S. [\u041f\u043b\u043e\u0442\u043d\u0438\u043a\u043e\u0432 \u0418.\u0421.], 2008)", "previouslyFormattedCitation" : "(Aladin N. V. [\u0410\u043b\u0430\u0434\u0438\u043d \u041d.\u0412.] &amp; Plotnikov I.S. [\u041f\u043b\u043e\u0442\u043d\u0438\u043a\u043e\u0432 \u0418.\u0421.], 2008)" }, "properties" : {  }, "schema" : "https://github.com/citation-style-language/schema/raw/master/csl-citation.json" }</w:instrText>
      </w:r>
      <w:r w:rsidRPr="00BA0F1F">
        <w:rPr>
          <w:rFonts w:cstheme="minorHAnsi"/>
        </w:rPr>
        <w:fldChar w:fldCharType="separate"/>
      </w:r>
      <w:r w:rsidRPr="00BA0F1F">
        <w:rPr>
          <w:rFonts w:cstheme="minorHAnsi"/>
        </w:rPr>
        <w:t xml:space="preserve">(Aladin </w:t>
      </w:r>
      <w:r w:rsidR="004D52CD">
        <w:rPr>
          <w:rFonts w:cstheme="minorHAnsi"/>
        </w:rPr>
        <w:t>&amp;</w:t>
      </w:r>
      <w:r w:rsidR="004D52CD" w:rsidRPr="00BA0F1F">
        <w:rPr>
          <w:rFonts w:cstheme="minorHAnsi"/>
        </w:rPr>
        <w:t xml:space="preserve"> </w:t>
      </w:r>
      <w:r w:rsidRPr="00BA0F1F">
        <w:rPr>
          <w:rFonts w:cstheme="minorHAnsi"/>
        </w:rPr>
        <w:t>Plotnikov, 2008)</w:t>
      </w:r>
      <w:r w:rsidRPr="00BA0F1F">
        <w:rPr>
          <w:rFonts w:cstheme="minorHAnsi"/>
        </w:rPr>
        <w:fldChar w:fldCharType="end"/>
      </w:r>
      <w:r w:rsidRPr="00BA0F1F">
        <w:rPr>
          <w:rFonts w:cstheme="minorHAnsi"/>
        </w:rPr>
        <w:t>. By 2014, the eastern part of the Large Aral Sea had dried completely, but later some water appeared again (</w:t>
      </w:r>
      <w:r w:rsidR="00E02367">
        <w:rPr>
          <w:rFonts w:cstheme="minorHAnsi"/>
          <w:b/>
        </w:rPr>
        <w:t>Figure 3.29</w:t>
      </w:r>
      <w:r w:rsidRPr="00BA0F1F">
        <w:rPr>
          <w:rFonts w:cstheme="minorHAnsi"/>
        </w:rPr>
        <w:t>)</w:t>
      </w:r>
      <w:r w:rsidRPr="00BA0F1F">
        <w:rPr>
          <w:rFonts w:cstheme="minorHAnsi"/>
        </w:rPr>
        <w:fldChar w:fldCharType="begin" w:fldLock="1"/>
      </w:r>
      <w:r w:rsidRPr="00BA0F1F">
        <w:rPr>
          <w:rFonts w:cstheme="minorHAnsi"/>
        </w:rPr>
        <w:instrText>ADDIN CSL_CITATION { "citationItems" : [ { "id" : "ITEM-1", "itemData" : { "author" : [ { "dropping-particle" : "", "family" : "NASA Earth Observatory", "given" : "", "non-dropping-particle" : "", "parse-names" : false, "suffix" : "" } ], "id" : "ITEM-1", "issued" : { "date-parts" : [ [ "2014" ] ] }, "title" : "Revelation of Aral Sea disaster", "type" : "article-journal" }, "uris" : [ "http://www.mendeley.com/documents/?uuid=72f3a3e0-e171-3538-8772-5056931e15e7" ] } ], "mendeley" : { "formattedCitation" : "(NASA Earth Observatory, 2014)", "manualFormatting" : " NASA Earth Observatory, 2014", "plainTextFormattedCitation" : "(NASA Earth Observatory, 2014)", "previouslyFormattedCitation" : "(NASA Earth Observatory, 2014)" }, "properties" : {  }, "schema" : "https://github.com/citation-style-language/schema/raw/master/csl-citation.json" }</w:instrText>
      </w:r>
      <w:r w:rsidRPr="00BA0F1F">
        <w:rPr>
          <w:rFonts w:cstheme="minorHAnsi"/>
        </w:rPr>
        <w:fldChar w:fldCharType="separate"/>
      </w:r>
      <w:r w:rsidRPr="00BA0F1F">
        <w:rPr>
          <w:rFonts w:cstheme="minorHAnsi"/>
        </w:rPr>
        <w:t xml:space="preserve"> (Lindsey, 2016</w:t>
      </w:r>
      <w:r>
        <w:rPr>
          <w:rFonts w:cstheme="minorHAnsi"/>
        </w:rPr>
        <w:t xml:space="preserve">; </w:t>
      </w:r>
      <w:r w:rsidRPr="00BA0F1F">
        <w:rPr>
          <w:rFonts w:cstheme="minorHAnsi"/>
        </w:rPr>
        <w:t>NASA, 2014</w:t>
      </w:r>
      <w:r w:rsidRPr="00BA0F1F">
        <w:rPr>
          <w:rFonts w:cstheme="minorHAnsi"/>
        </w:rPr>
        <w:fldChar w:fldCharType="end"/>
      </w:r>
      <w:r w:rsidRPr="00BA0F1F">
        <w:rPr>
          <w:rFonts w:cstheme="minorHAnsi"/>
        </w:rPr>
        <w:fldChar w:fldCharType="begin" w:fldLock="1"/>
      </w:r>
      <w:r w:rsidRPr="00BA0F1F">
        <w:rPr>
          <w:rFonts w:cstheme="minorHAnsi"/>
        </w:rPr>
        <w:instrText>ADDIN CSL_CITATION { "citationItems" : [ { "id" : "ITEM-1", "itemData" : { "URL" : "http://earthobservatory.nasa.gov/Features/WorldOfChange/aral_sea.php", "abstract" : "A massive irrigation project has devastated the Aral Sea over the past 50 years. These images show the decline of the Southern Aral Sea in the past decade, as well as the first steps of recovery in the Northern Aral Sea.", "author" : [ { "dropping-particle" : "", "family" : "Lindsey", "given" : "Rebecca", "non-dropping-particle" : "", "parse-names" : false, "suffix" : "" } ], "container-title" : "NASA Earth Observatory", "id" : "ITEM-1", "issued" : { "date-parts" : [ [ "2016" ] ] }, "title" : "Shrinking Aral Sea", "type" : "webpage" }, "uris" : [ "http://www.mendeley.com/documents/?uuid=dd8acec0-32fe-3358-ada4-6a4aaf8c3b61" ] } ], "mendeley" : { "formattedCitation" : "(Lindsey, 2016)", "manualFormatting" : "Lindsey, 2016)", "plainTextFormattedCitation" : "(Lindsey, 2016)", "previouslyFormattedCitation" : "(Lindsey, 2016)" }, "properties" : {  }, "schema" : "https://github.com/citation-style-language/schema/raw/master/csl-citation.json" }</w:instrText>
      </w:r>
      <w:r w:rsidRPr="00BA0F1F">
        <w:rPr>
          <w:rFonts w:cstheme="minorHAnsi"/>
        </w:rPr>
        <w:fldChar w:fldCharType="separate"/>
      </w:r>
      <w:r w:rsidRPr="00BA0F1F">
        <w:rPr>
          <w:rFonts w:cstheme="minorHAnsi"/>
        </w:rPr>
        <w:t>)</w:t>
      </w:r>
      <w:r w:rsidRPr="00BA0F1F">
        <w:rPr>
          <w:rFonts w:cstheme="minorHAnsi"/>
        </w:rPr>
        <w:fldChar w:fldCharType="end"/>
      </w:r>
      <w:r w:rsidRPr="00BA0F1F">
        <w:rPr>
          <w:rFonts w:cstheme="minorHAnsi"/>
        </w:rPr>
        <w:t xml:space="preserve">. Climate changes have also contributed to transformation of the Aral Sea </w:t>
      </w:r>
      <w:r w:rsidRPr="00BA0F1F">
        <w:rPr>
          <w:rFonts w:cstheme="minorHAnsi"/>
        </w:rPr>
        <w:fldChar w:fldCharType="begin" w:fldLock="1"/>
      </w:r>
      <w:r w:rsidRPr="00BA0F1F">
        <w:rPr>
          <w:rFonts w:cstheme="minorHAnsi"/>
        </w:rPr>
        <w:instrText>ADDIN CSL_CITATION { "citationItems" : [ { "id" : "ITEM-1", "itemData" : { "author" : [ { "dropping-particle" : "", "family" : "IPCC", "given" : "", "non-dropping-particle" : "", "parse-names" : false, "suffix" : "" } ], "id" : "ITEM-1",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Barros, V.R., C.B. Field, D.J. Dokken, M.D. Mastrandre", "title-short" : "Climate Change 2014: Impacts, Adaptation, and Vuln", "type" : "book" }, "uris" : [ "http://www.mendeley.com/documents/?uuid=14220206-4434-48cc-b1b1-bb32d411b53c" ] } ], "mendeley" : { "formattedCitation" : "(IPCC, 2014b)", "plainTextFormattedCitation" : "(IPCC, 2014b)", "previouslyFormattedCitation" : "(IPCC, 2014b)" }, "properties" : {  }, "schema" : "https://github.com/citation-style-language/schema/raw/master/csl-citation.json" }</w:instrText>
      </w:r>
      <w:r w:rsidRPr="00BA0F1F">
        <w:rPr>
          <w:rFonts w:cstheme="minorHAnsi"/>
        </w:rPr>
        <w:fldChar w:fldCharType="separate"/>
      </w:r>
      <w:r w:rsidRPr="00BA0F1F">
        <w:rPr>
          <w:rFonts w:cstheme="minorHAnsi"/>
        </w:rPr>
        <w:t>(IPCC, 2014b)</w:t>
      </w:r>
      <w:r w:rsidRPr="00BA0F1F">
        <w:rPr>
          <w:rFonts w:cstheme="minorHAnsi"/>
        </w:rPr>
        <w:fldChar w:fldCharType="end"/>
      </w:r>
      <w:r w:rsidRPr="00BA0F1F">
        <w:rPr>
          <w:rFonts w:cstheme="minorHAnsi"/>
        </w:rPr>
        <w:t xml:space="preserve">. </w:t>
      </w:r>
    </w:p>
    <w:p w14:paraId="2E784834" w14:textId="010529E9" w:rsidR="0048205B" w:rsidRPr="00BA0F1F" w:rsidRDefault="0048205B" w:rsidP="00AE389F">
      <w:pPr>
        <w:autoSpaceDE w:val="0"/>
        <w:autoSpaceDN w:val="0"/>
        <w:adjustRightInd w:val="0"/>
        <w:rPr>
          <w:rFonts w:cstheme="minorHAnsi"/>
        </w:rPr>
      </w:pPr>
      <w:r w:rsidRPr="00BA0F1F">
        <w:rPr>
          <w:rFonts w:cstheme="minorHAnsi"/>
        </w:rPr>
        <w:t xml:space="preserve">The desiccation of the Aral is considered the world’s worst aquatic ecology crisis in recent history </w:t>
      </w:r>
      <w:r w:rsidRPr="00BA0F1F">
        <w:rPr>
          <w:rFonts w:cstheme="minorHAnsi"/>
        </w:rPr>
        <w:fldChar w:fldCharType="begin" w:fldLock="1"/>
      </w:r>
      <w:r w:rsidRPr="00BA0F1F">
        <w:rPr>
          <w:rFonts w:cstheme="minorHAnsi"/>
        </w:rPr>
        <w:instrText>ADDIN CSL_CITATION { "citationItems" : [ { "id" : "ITEM-1", "itemData" : { "DOI" : "10.1038/nature20584", "ISBN" : "6720052547653", "ISSN" : "0028-0836", "PMID" : "27926733", "abstract" : "The location and persistence of surface water (inland and coastal) is both affected by climate and human activity1 and affects climate2, 3, biological diversity4 and human wellbeing5, 6. Global data sets documenting surface water location and seasonality have been produced from inventories and national descriptions7, statistical extrapolation of regional data8 and satellite imagery9, 10, 11, 12, but measuring long-term changes at high resolution remains a challenge. Here, using three million Landsat satellite images13, we quantify changes in global surface water over the past 32 years at 30-metre resolution. We record the months and years when water was present, where occurrence changed and what form changes took in terms of seasonality and persistence. Between 1984 and 2015 permanent surface water has disappeared from an area of almost 90,000 square kilometres, roughly equivalent to that of Lake Superior, though new permanent bodies of surface water covering 184,000 square kilometres have formed elsewhere. All continental regions show a net increase in permanent water, except Oceania, which has a fractional (one per cent) net loss. Much of the increase is from reservoir filling, although climate change14 is also implicated. Loss is more geographically concentrated than gain. Over 70 per cent of global net permanent water loss occurred in the Middle East and Central Asia, linked to drought and human actions including river diversion or damming and unregulated withdrawal15, 16. Losses in Australia17 and the USA18 linked to long-term droughts are also evident. This globally consistent, validated data set shows that impacts of climate change and climate oscillations on surface water occurrence can be measured and that evidence can be gathered to show how surface water is altered by human activities. We anticipate that this freely available data will improve the modelling of surface forcing, provide evidence of state and change in wetland ecotones (the transition areas between biomes), and inform water-management decision-making.", "author" : [ { "dropping-particle" : "", "family" : "Pekel", "given" : "Jean-Fran\u00e7ois", "non-dropping-particle" : "", "parse-names" : false, "suffix" : "" }, { "dropping-particle" : "", "family" : "Cottam", "given" : "Andrew", "non-dropping-particle" : "", "parse-names" : false, "suffix" : "" }, { "dropping-particle" : "", "family" : "Gorelick", "given" : "Noel", "non-dropping-particle" : "", "parse-names" : false, "suffix" : "" }, { "dropping-particle" : "", "family" : "Belward", "given" : "Alan S.", "non-dropping-particle" : "", "parse-names" : false, "suffix" : "" } ], "container-title" : "Nature", "id" : "ITEM-1", "issued" : { "date-parts" : [ [ "2016" ] ] }, "title" : "High-resolution mapping of global surface water and its long-term changes", "type" : "article-journal" }, "uris" : [ "http://www.mendeley.com/documents/?uuid=b086916b-c8ef-3164-b505-817483bb9468" ] } ], "mendeley" : { "formattedCitation" : "(Jean-Fran\u00e7ois Pekel, Cottam, Gorelick, &amp; Belward, 2016)", "plainTextFormattedCitation" : "(Jean-Fran\u00e7ois Pekel, Cottam, Gorelick, &amp; Belward, 2016)", "previouslyFormattedCitation" : "(Jean-Fran\u00e7ois Pekel, Cottam, Gorelick, &amp; Belward, 2016)" }, "properties" : {  }, "schema" : "https://github.com/citation-style-language/schema/raw/master/csl-citation.json" }</w:instrText>
      </w:r>
      <w:r w:rsidRPr="00BA0F1F">
        <w:rPr>
          <w:rFonts w:cstheme="minorHAnsi"/>
        </w:rPr>
        <w:fldChar w:fldCharType="separate"/>
      </w:r>
      <w:r w:rsidRPr="00BA0F1F">
        <w:rPr>
          <w:rFonts w:cstheme="minorHAnsi"/>
        </w:rPr>
        <w:t>(Pekel</w:t>
      </w:r>
      <w:r w:rsidR="004D52CD">
        <w:rPr>
          <w:rFonts w:cstheme="minorHAnsi"/>
          <w:i/>
        </w:rPr>
        <w:t xml:space="preserve"> et al.</w:t>
      </w:r>
      <w:r w:rsidRPr="00BA0F1F">
        <w:rPr>
          <w:rFonts w:cstheme="minorHAnsi"/>
        </w:rPr>
        <w:t>, 2016)</w:t>
      </w:r>
      <w:r w:rsidRPr="00BA0F1F">
        <w:rPr>
          <w:rFonts w:cstheme="minorHAnsi"/>
        </w:rPr>
        <w:fldChar w:fldCharType="end"/>
      </w:r>
      <w:r w:rsidRPr="00BA0F1F">
        <w:rPr>
          <w:rFonts w:cstheme="minorHAnsi"/>
        </w:rPr>
        <w:t xml:space="preserve">. Negative effects of the Aral’s retreat on the ecology, economy, and quality of human life in the region are manifold and dramatic </w:t>
      </w:r>
      <w:r w:rsidRPr="00BA0F1F">
        <w:rPr>
          <w:rFonts w:cstheme="minorHAnsi"/>
        </w:rPr>
        <w:fldChar w:fldCharType="begin" w:fldLock="1"/>
      </w:r>
      <w:r w:rsidRPr="00BA0F1F">
        <w:rPr>
          <w:rFonts w:cstheme="minorHAnsi"/>
        </w:rPr>
        <w:instrText>ADDIN CSL_CITATION { "citationItems" : [ { "id" : "ITEM-1", "itemData" : { "DOI" : "10.1007/3-540-27234-8_1", "author" : [ { "dropping-particle" : "", "family" : "Zavialov", "given" : "Peter O.", "non-dropping-particle" : "", "parse-names" : false, "suffix" : "" } ], "id" : "ITEM-1", "issued" : { "date-parts" : [ [ "2005" ] ] }, "note" : "NULL", "number-of-pages" : "163", "publisher" : "Springer", "publisher-place" : "Berlin, Heidelberg", "title" : "Physical Oceanography of the Dying Aral Sea", "type" : "book" }, "uris" : [ "http://www.mendeley.com/documents/?uuid=60793352-346b-3894-ab2d-d4872ea73c78" ] }, { "id" : "ITEM-2", "itemData" : { "DOI" : "10.1146/annurev.earth.35.031306.140120", "ISBN" : "0084-6597", "ISSN" : "0084-6597", "abstract" : "The Aral Sea is a huge terminal lake located among the deserts of Central Asia. Over the past 10 millennia, it has repeatedly \ufb01lled and dried, owing both to natural and human forces. The most recent desiccation started in the early 1960s and owes overwhelmingly to the expansion of irrigation that has drained its two tributary rivers. Lake level has fallen 23 m, area shrunk 74%, volume decreased 90%, and salinity grew from 10 to more than 100g/l, causing negative ecological changes, including decimation of native \ufb01sh species, initiation of dust/salt storms, degradation of deltaic biotic communities, and climate change around the former shoreline. The population residing around the lake has also been negatively impacted. There is little hope in the foreseeable future to fully restore the Aral Sea, but measures to preserve/rehabilitate parts of the water body and the deltas are feasible.", "author" : [ { "dropping-particle" : "", "family" : "Micklin", "given" : "Philip", "non-dropping-particle" : "", "parse-names" : false, "suffix" : "" } ], "container-title" : "Annual Review of Earth and Planetary Sciences", "id" : "ITEM-2", "issue" : "1", "issued" : { "date-parts" : [ [ "2007", "5" ] ] }, "page" : "47-72", "title" : "The Aral Sea Disaster", "type" : "article-journal", "volume" : "35" }, "uris" : [ "http://www.mendeley.com/documents/?uuid=deac43ae-b048-3bff-936f-1a480709a780" ] } ], "mendeley" : { "formattedCitation" : "(Micklin, 2007; Zavialov, 2005)", "plainTextFormattedCitation" : "(Micklin, 2007; Zavialov, 2005)", "previouslyFormattedCitation" : "(Micklin, 2007; Zavialov, 2005)" }, "properties" : {  }, "schema" : "https://github.com/citation-style-language/schema/raw/master/csl-citation.json" }</w:instrText>
      </w:r>
      <w:r w:rsidRPr="00BA0F1F">
        <w:rPr>
          <w:rFonts w:cstheme="minorHAnsi"/>
        </w:rPr>
        <w:fldChar w:fldCharType="separate"/>
      </w:r>
      <w:r w:rsidRPr="00BA0F1F">
        <w:rPr>
          <w:rFonts w:cstheme="minorHAnsi"/>
        </w:rPr>
        <w:t>(Micklin, 2007; Zavialov, 2005)</w:t>
      </w:r>
      <w:r w:rsidRPr="00BA0F1F">
        <w:rPr>
          <w:rFonts w:cstheme="minorHAnsi"/>
        </w:rPr>
        <w:fldChar w:fldCharType="end"/>
      </w:r>
      <w:r w:rsidRPr="00BA0F1F">
        <w:rPr>
          <w:rFonts w:cstheme="minorHAnsi"/>
        </w:rPr>
        <w:t>.</w:t>
      </w:r>
    </w:p>
    <w:p w14:paraId="2F0F188C" w14:textId="0E9A0A6B" w:rsidR="003531D1" w:rsidRPr="003531D1" w:rsidRDefault="003531D1" w:rsidP="003531D1">
      <w:pPr>
        <w:rPr>
          <w:lang w:val="en-US"/>
        </w:rPr>
      </w:pPr>
      <w:r>
        <w:rPr>
          <w:lang w:eastAsia="en-GB"/>
        </w:rPr>
        <w:drawing>
          <wp:inline distT="0" distB="0" distL="0" distR="0" wp14:anchorId="468E6889" wp14:editId="57978E8A">
            <wp:extent cx="5759450" cy="349313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2"/>
                    <a:stretch>
                      <a:fillRect/>
                    </a:stretch>
                  </pic:blipFill>
                  <pic:spPr>
                    <a:xfrm>
                      <a:off x="0" y="0"/>
                      <a:ext cx="5759450" cy="3493135"/>
                    </a:xfrm>
                    <a:prstGeom prst="rect">
                      <a:avLst/>
                    </a:prstGeom>
                  </pic:spPr>
                </pic:pic>
              </a:graphicData>
            </a:graphic>
          </wp:inline>
        </w:drawing>
      </w:r>
    </w:p>
    <w:p w14:paraId="1811AE82" w14:textId="7CC38811" w:rsidR="0048205B" w:rsidRPr="00BA0F1F" w:rsidRDefault="0048205B" w:rsidP="00AE389F">
      <w:pPr>
        <w:autoSpaceDE w:val="0"/>
        <w:autoSpaceDN w:val="0"/>
        <w:adjustRightInd w:val="0"/>
        <w:rPr>
          <w:rFonts w:cstheme="minorHAnsi"/>
        </w:rPr>
      </w:pPr>
      <w:r w:rsidRPr="00BA0F1F">
        <w:rPr>
          <w:rFonts w:cstheme="minorHAnsi"/>
        </w:rPr>
        <w:lastRenderedPageBreak/>
        <w:t xml:space="preserve">A dam separating the Small Aral basin from the Large Aral basin has resulted in an increase in the water level and decrease in salinity of the Small Aral. As a result the biodiversity of invertebrates has increased </w:t>
      </w:r>
      <w:r w:rsidRPr="00BA0F1F">
        <w:rPr>
          <w:rFonts w:cstheme="minorHAnsi"/>
        </w:rPr>
        <w:fldChar w:fldCharType="begin" w:fldLock="1"/>
      </w:r>
      <w:r w:rsidRPr="00BA0F1F">
        <w:rPr>
          <w:rFonts w:cstheme="minorHAnsi"/>
        </w:rPr>
        <w:instrText>ADDIN CSL_CITATION { "citationItems" : [ { "id" : "ITEM-1", "itemData" : { "ISBN" : "978\u20135\u201398092\u2013054\u20138", "author" : [ { "dropping-particle" : "", "family" : "Plotnikov I.S. [\u041f\u043b\u043e\u0442\u043d\u0438\u043a\u043e\u0432 \u0418.\u0421.]", "given" : "", "non-dropping-particle" : "", "parse-names" : false, "suffix" : "" } ], "id" : "ITEM-1", "issued" : { "date-parts" : [ [ "2016" ] ] }, "note" : "NULL", "number-of-pages" : "168", "publisher" : "\u0417\u0418\u041d \u0420\u0410\u041d [ZIN RAN]", "publisher-place" : "Saint-Petersburg", "title" : "\u041c\u043d\u043e\u0433\u043e\u043b\u0435\u0442\u043d\u0438\u0435 \u0438\u0437\u043c\u0435\u043d\u0435\u043d\u0438\u044f \u0444\u0430\u0443\u043d\u044b \u0441\u0432\u043e\u0431\u043e\u0434\u043d\u043e\u0436\u0438\u0432\u0443\u0449\u0438\u0445 \u0432\u043e\u0434\u043d\u044b\u0445 \u0431\u0435\u0441\u043f\u043e\u0437\u0432\u043e\u043d\u043e\u0447\u043d\u044b\u0445 \u0410\u0440\u0430\u043b\u044c\u0441\u043a\u043e\u0433\u043e \u043c\u043e\u0440\u044f [Multiyear changes of fauna of aquatic invertebrates of the Aral Sea]", "type" : "book" }, "uris" : [ "http://www.mendeley.com/documents/?uuid=54c2d38e-cbdc-4c44-b68c-a5eca2af15c9" ] } ], "mendeley" : { "formattedCitation" : "(Plotnikov I.S. [\u041f\u043b\u043e\u0442\u043d\u0438\u043a\u043e\u0432 \u0418.\u0421.], 2016)", "manualFormatting" : "(Plotnikov, 2016)", "plainTextFormattedCitation" : "(Plotnikov I.S. [\u041f\u043b\u043e\u0442\u043d\u0438\u043a\u043e\u0432 \u0418.\u0421.], 2016)", "previouslyFormattedCitation" : "(Plotnikov I.S. [\u041f\u043b\u043e\u0442\u043d\u0438\u043a\u043e\u0432 \u0418.\u0421.], 2016)" }, "properties" : {  }, "schema" : "https://github.com/citation-style-language/schema/raw/master/csl-citation.json" }</w:instrText>
      </w:r>
      <w:r w:rsidRPr="00BA0F1F">
        <w:rPr>
          <w:rFonts w:cstheme="minorHAnsi"/>
        </w:rPr>
        <w:fldChar w:fldCharType="separate"/>
      </w:r>
      <w:r w:rsidRPr="00BA0F1F">
        <w:rPr>
          <w:rFonts w:cstheme="minorHAnsi"/>
        </w:rPr>
        <w:t>(Plotnikov, 2016)</w:t>
      </w:r>
      <w:r w:rsidRPr="00BA0F1F">
        <w:rPr>
          <w:rFonts w:cstheme="minorHAnsi"/>
        </w:rPr>
        <w:fldChar w:fldCharType="end"/>
      </w:r>
      <w:r w:rsidRPr="00BA0F1F">
        <w:rPr>
          <w:rFonts w:cstheme="minorHAnsi"/>
        </w:rPr>
        <w:t xml:space="preserve">. The Small Aral was stocked with fish and now even provides some commercial fish yields. The Large Aral Sea has split to several hypersaline lakes with biodiversity limited to species which are tolerant to high salinity, with a few species of invertebrates </w:t>
      </w:r>
      <w:r w:rsidRPr="00BA0F1F">
        <w:rPr>
          <w:rFonts w:cstheme="minorHAnsi"/>
        </w:rPr>
        <w:fldChar w:fldCharType="begin" w:fldLock="1"/>
      </w:r>
      <w:r w:rsidRPr="00BA0F1F">
        <w:rPr>
          <w:rFonts w:cstheme="minorHAnsi"/>
        </w:rPr>
        <w:instrText>ADDIN CSL_CITATION { "citationItems" : [ { "id" : "ITEM-1", "itemData" : { "ISBN" : "978\u20135\u201398092\u2013054\u20138", "author" : [ { "dropping-particle" : "", "family" : "Plotnikov I.S. [\u041f\u043b\u043e\u0442\u043d\u0438\u043a\u043e\u0432 \u0418.\u0421.]", "given" : "", "non-dropping-particle" : "", "parse-names" : false, "suffix" : "" } ], "id" : "ITEM-1", "issued" : { "date-parts" : [ [ "2016" ] ] }, "note" : "NULL", "number-of-pages" : "168", "publisher" : "\u0417\u0418\u041d \u0420\u0410\u041d [ZIN RAN]", "publisher-place" : "Saint-Petersburg", "title" : "\u041c\u043d\u043e\u0433\u043e\u043b\u0435\u0442\u043d\u0438\u0435 \u0438\u0437\u043c\u0435\u043d\u0435\u043d\u0438\u044f \u0444\u0430\u0443\u043d\u044b \u0441\u0432\u043e\u0431\u043e\u0434\u043d\u043e\u0436\u0438\u0432\u0443\u0449\u0438\u0445 \u0432\u043e\u0434\u043d\u044b\u0445 \u0431\u0435\u0441\u043f\u043e\u0437\u0432\u043e\u043d\u043e\u0447\u043d\u044b\u0445 \u0410\u0440\u0430\u043b\u044c\u0441\u043a\u043e\u0433\u043e \u043c\u043e\u0440\u044f [Multiyear changes of fauna of aquatic invertebrates of the Aral Sea]", "type" : "book" }, "uris" : [ "http://www.mendeley.com/documents/?uuid=54c2d38e-cbdc-4c44-b68c-a5eca2af15c9" ] } ], "mendeley" : { "formattedCitation" : "(Plotnikov I.S. [\u041f\u043b\u043e\u0442\u043d\u0438\u043a\u043e\u0432 \u0418.\u0421.], 2016)", "manualFormatting" : "(Plotnikov, 2016)", "plainTextFormattedCitation" : "(Plotnikov I.S. [\u041f\u043b\u043e\u0442\u043d\u0438\u043a\u043e\u0432 \u0418.\u0421.], 2016)", "previouslyFormattedCitation" : "(Plotnikov I.S. [\u041f\u043b\u043e\u0442\u043d\u0438\u043a\u043e\u0432 \u0418.\u0421.], 2016)" }, "properties" : {  }, "schema" : "https://github.com/citation-style-language/schema/raw/master/csl-citation.json" }</w:instrText>
      </w:r>
      <w:r w:rsidRPr="00BA0F1F">
        <w:rPr>
          <w:rFonts w:cstheme="minorHAnsi"/>
        </w:rPr>
        <w:fldChar w:fldCharType="separate"/>
      </w:r>
      <w:r w:rsidRPr="00BA0F1F">
        <w:rPr>
          <w:rFonts w:cstheme="minorHAnsi"/>
        </w:rPr>
        <w:t>(Plotnikov, 2016)</w:t>
      </w:r>
      <w:r w:rsidRPr="00BA0F1F">
        <w:rPr>
          <w:rFonts w:cstheme="minorHAnsi"/>
        </w:rPr>
        <w:fldChar w:fldCharType="end"/>
      </w:r>
      <w:r w:rsidRPr="00BA0F1F">
        <w:rPr>
          <w:rFonts w:cstheme="minorHAnsi"/>
        </w:rPr>
        <w:t xml:space="preserve"> and macrophytes </w:t>
      </w:r>
      <w:r w:rsidRPr="00BA0F1F">
        <w:rPr>
          <w:rFonts w:cstheme="minorHAnsi"/>
        </w:rPr>
        <w:fldChar w:fldCharType="begin" w:fldLock="1"/>
      </w:r>
      <w:r w:rsidRPr="00BA0F1F">
        <w:rPr>
          <w:rFonts w:cstheme="minorHAnsi"/>
        </w:rPr>
        <w:instrText>ADDIN CSL_CITATION { "citationItems" : [ { "id" : "ITEM-1", "itemData" : { "abstract" : "The paper provides a brief overview of literature on studies of the Aral Sea macrophytes and data on the changes in distribution and productivity of species of higher aquatic vegetation and Charophytes found in aquatic phythocenoses in different periods of salinization since the late 19th century to the beginning of the 21th century.", "author" : [ { "dropping-particle" : "", "family" : "Zhakova L.V. [\u0416\u0430\u043a\u043e\u0432\u0430 \u041b.\u0412.]", "given" : "", "non-dropping-particle" : "", "parse-names" : false, "suffix" : "" } ], "container-title" : "\u0422\u0440\u0443\u0434\u044b \u0417\u043e\u043e\u043b\u043e\u0433\u0438\u0447\u0435\u0441\u043a\u043e\u0433\u043e \u0438\u043d\u0441\u0442\u0438\u0442\u0443\u0442\u0430 \u0420\u0410\u041d [Proceedings of the Zoological Institute of the Russian Academy of Sciences]", "id" : "ITEM-1", "issue" : "Annex 3", "issued" : { "date-parts" : [ [ "2013" ] ] }, "page" : "113-119", "title" : "\u041e \u0432\u043b\u0438\u044f\u043d\u0438\u0438 \u043c\u043d\u043e\u0433\u043e\u043b\u0435\u0442\u043d\u0438\u0445 \u0438\u0437\u043c\u0435\u043d\u0435\u043d\u0438\u0439 \u0441\u043e\u043b\u0435\u043d\u043e\u0441\u0442\u0438 \u0410\u0440\u0430\u043b\u044c\u0441\u043a\u043e\u0433\u043e \u043c\u043e\u0440\u044f \u043d\u0430 \u0434\u0438\u043d\u0430\u043c\u0438\u043a\u0443 \u0441\u043e\u043e\u0431\u0449\u0435\u0441\u0442\u0432 \u043c\u0430\u043a\u0440\u043e\u0444\u0438\u0442\u043e\u0432 [Effect of long-term changes of the salinity on the water flora composition and distribution of macrophytes in Aral]", "type" : "article-journal" }, "uris" : [ "http://www.mendeley.com/documents/?uuid=113f88cc-76a5-3067-ac69-b1b1c5fd7ab5" ] } ], "mendeley" : { "formattedCitation" : "(Zhakova L.V. [\u0416\u0430\u043a\u043e\u0432\u0430 \u041b.\u0412.], 2013)", "manualFormatting" : "(Zhakova, 2013)", "plainTextFormattedCitation" : "(Zhakova L.V. [\u0416\u0430\u043a\u043e\u0432\u0430 \u041b.\u0412.], 2013)", "previouslyFormattedCitation" : "(Zhakova L.V. [\u0416\u0430\u043a\u043e\u0432\u0430 \u041b.\u0412.], 2013)" }, "properties" : {  }, "schema" : "https://github.com/citation-style-language/schema/raw/master/csl-citation.json" }</w:instrText>
      </w:r>
      <w:r w:rsidRPr="00BA0F1F">
        <w:rPr>
          <w:rFonts w:cstheme="minorHAnsi"/>
        </w:rPr>
        <w:fldChar w:fldCharType="separate"/>
      </w:r>
      <w:r w:rsidRPr="00BA0F1F">
        <w:rPr>
          <w:rFonts w:cstheme="minorHAnsi"/>
        </w:rPr>
        <w:t>(Zhakova, 2013)</w:t>
      </w:r>
      <w:r w:rsidRPr="00BA0F1F">
        <w:rPr>
          <w:rFonts w:cstheme="minorHAnsi"/>
        </w:rPr>
        <w:fldChar w:fldCharType="end"/>
      </w:r>
      <w:r w:rsidRPr="00BA0F1F">
        <w:rPr>
          <w:rFonts w:cstheme="minorHAnsi"/>
        </w:rPr>
        <w:t xml:space="preserve">, but no vertebrates </w:t>
      </w:r>
      <w:r w:rsidRPr="00BA0F1F">
        <w:rPr>
          <w:rFonts w:cstheme="minorHAnsi"/>
        </w:rPr>
        <w:fldChar w:fldCharType="begin" w:fldLock="1"/>
      </w:r>
      <w:r w:rsidRPr="00BA0F1F">
        <w:rPr>
          <w:rFonts w:cstheme="minorHAnsi"/>
        </w:rPr>
        <w:instrText>ADDIN CSL_CITATION { "citationItems" : [ { "id" : "ITEM-1", "itemData" : { "author" : [ { "dropping-particle" : "", "family" : "Aladin", "given" : "N.", "non-dropping-particle" : "", "parse-names" : false, "suffix" : "" }, { "dropping-particle" : "", "family" : "Chida", "given" : "T.", "non-dropping-particle" : "", "parse-names" : false, "suffix" : "" }, { "dropping-particle" : "", "family" : "Cretaux", "given" : "J.-F.", "non-dropping-particle" : "", "parse-names" : false, "suffix" : "" }, { "dropping-particle" : "", "family" : "Ermakhanov", "given" : "Z.", "non-dropping-particle" : "", "parse-names" : false, "suffix" : "" }, { "dropping-particle" : "", "family" : "Jollibekov", "given" : "B.", "non-dropping-particle" : "", "parse-names" : false, "suffix" : "" }, { "dropping-particle" : "", "family" : "Karimov", "given" : "B.", "non-dropping-particle" : "", "parse-names" : false, "suffix" : "" }, { "dropping-particle" : "", "family" : "Kawabata", "given" : "Y.", "non-dropping-particle" : "", "parse-names" : false, "suffix" : "" }, { "dropping-particle" : "", "family" : "Keyser", "given" : "D.", "non-dropping-particle" : "", "parse-names" : false, "suffix" : "" }, { "dropping-particle" : "", "family" : "Kubota", "given" : "J.", "non-dropping-particle" : "", "parse-names" : false, "suffix" : "" }, { "dropping-particle" : "", "family" : "Micklin", "given" : "P.", "non-dropping-particle" : "", "parse-names" : false, "suffix" : "" }, { "dropping-particle" : "", "family" : "Mingazova", "given" : "N.", "non-dropping-particle" : "", "parse-names" : false, "suffix" : "" }, { "dropping-particle" : "", "family" : "Plotnikov", "given" : "I.", "non-dropping-particle" : "", "parse-names" : false, "suffix" : "" }, { "dropping-particle" : "", "family" : "Toman", "given" : "M.", "non-dropping-particle" : "", "parse-names" : false, "suffix" : "" } ], "container-title" : "Proceedings of the 16th World Lake Conference \u201cLake ecosystem health and Its resilience: Diversity and risks of Extinction\u201d, November 7-11th, 2016, Bali \u2013 Indonesia", "id" : "ITEM-1", "issued" : { "date-parts" : [ [ "2017" ] ] }, "note" : "NULL", "title" : "Current status of Lake Aral \u2013 challenges and future opportunities", "type" : "paper-conference" }, "uris" : [ "http://www.mendeley.com/documents/?uuid=689d22d5-31c3-4b39-be2d-f3999e66292e" ] } ], "mendeley" : { "formattedCitation" : "(Aladin et al., 2017)", "plainTextFormattedCitation" : "(Aladin et al., 2017)", "previouslyFormattedCitation" : "(Aladin et al., 2017)" }, "properties" : {  }, "schema" : "https://github.com/citation-style-language/schema/raw/master/csl-citation.json" }</w:instrText>
      </w:r>
      <w:r w:rsidRPr="00BA0F1F">
        <w:rPr>
          <w:rFonts w:cstheme="minorHAnsi"/>
        </w:rPr>
        <w:fldChar w:fldCharType="separate"/>
      </w:r>
      <w:r w:rsidRPr="00BA0F1F">
        <w:rPr>
          <w:rFonts w:cstheme="minorHAnsi"/>
        </w:rPr>
        <w:t xml:space="preserve">(Aladin </w:t>
      </w:r>
      <w:r w:rsidR="00301BD0" w:rsidRPr="00301BD0">
        <w:rPr>
          <w:rFonts w:cstheme="minorHAnsi"/>
          <w:i/>
        </w:rPr>
        <w:t>et al.</w:t>
      </w:r>
      <w:r w:rsidRPr="00BA0F1F">
        <w:rPr>
          <w:rFonts w:cstheme="minorHAnsi"/>
        </w:rPr>
        <w:t>, 2017)</w:t>
      </w:r>
      <w:r w:rsidRPr="00BA0F1F">
        <w:rPr>
          <w:rFonts w:cstheme="minorHAnsi"/>
        </w:rPr>
        <w:fldChar w:fldCharType="end"/>
      </w:r>
      <w:r w:rsidRPr="00BA0F1F">
        <w:rPr>
          <w:rFonts w:cstheme="minorHAnsi"/>
        </w:rPr>
        <w:t>.</w:t>
      </w:r>
    </w:p>
    <w:p w14:paraId="79607D5A" w14:textId="77777777" w:rsidR="0048205B" w:rsidRPr="00BA0F1F" w:rsidRDefault="0048205B" w:rsidP="00AE389F">
      <w:pPr>
        <w:autoSpaceDE w:val="0"/>
        <w:autoSpaceDN w:val="0"/>
        <w:adjustRightInd w:val="0"/>
        <w:spacing w:after="0"/>
        <w:rPr>
          <w:rFonts w:cstheme="minorHAnsi"/>
        </w:rPr>
      </w:pPr>
    </w:p>
    <w:p w14:paraId="05B5EB85" w14:textId="77777777" w:rsidR="0048205B" w:rsidRPr="00495906" w:rsidRDefault="0048205B" w:rsidP="00AE389F">
      <w:pPr>
        <w:spacing w:after="0"/>
        <w:rPr>
          <w:rFonts w:cstheme="minorHAnsi"/>
          <w:b/>
          <w:i/>
        </w:rPr>
      </w:pPr>
      <w:r w:rsidRPr="00495906">
        <w:rPr>
          <w:rFonts w:cstheme="minorHAnsi"/>
          <w:b/>
          <w:i/>
        </w:rPr>
        <w:t>The Caspian Sea</w:t>
      </w:r>
    </w:p>
    <w:p w14:paraId="2F1910AE" w14:textId="77777777" w:rsidR="0048205B" w:rsidRPr="00495906" w:rsidRDefault="0048205B" w:rsidP="00AE389F">
      <w:pPr>
        <w:spacing w:after="0"/>
        <w:rPr>
          <w:rFonts w:cstheme="minorHAnsi"/>
          <w:u w:val="single"/>
        </w:rPr>
      </w:pPr>
      <w:r w:rsidRPr="00495906">
        <w:rPr>
          <w:rFonts w:cstheme="minorHAnsi"/>
          <w:u w:val="single"/>
        </w:rPr>
        <w:t>Overview of the system</w:t>
      </w:r>
    </w:p>
    <w:p w14:paraId="6FA1A200" w14:textId="0C5351AD" w:rsidR="0048205B" w:rsidRPr="00BA0F1F" w:rsidRDefault="0048205B" w:rsidP="00AE389F">
      <w:pPr>
        <w:rPr>
          <w:rFonts w:cstheme="minorHAnsi"/>
        </w:rPr>
      </w:pPr>
      <w:r w:rsidRPr="00BA0F1F">
        <w:rPr>
          <w:rFonts w:cstheme="minorHAnsi"/>
        </w:rPr>
        <w:t xml:space="preserve">The Caspian Sea is the largest saline inland sea or lake in the world, it contains about 40% of all inland lake waters </w:t>
      </w:r>
      <w:r w:rsidRPr="00BA0F1F">
        <w:rPr>
          <w:rFonts w:cstheme="minorHAnsi"/>
        </w:rPr>
        <w:fldChar w:fldCharType="begin" w:fldLock="1"/>
      </w:r>
      <w:r w:rsidRPr="00BA0F1F">
        <w:rPr>
          <w:rFonts w:cstheme="minorHAnsi"/>
        </w:rPr>
        <w:instrText>ADDIN CSL_CITATION { "citationItems" : [ { "id" : "ITEM-1", "itemData" : { "author" : [ { "dropping-particle" : "", "family" : "Messager, M. L., Lehner, B., Grill, G., Nedeva, I.", "given" : "&amp; Schmitt", "non-dropping-particle" : "", "parse-names" : false, "suffix" : "" } ], "container-title" : "Nature Communications", "id" : "ITEM-1", "issue" : "7", "issued" : { "date-parts" : [ [ "2016" ] ] }, "title" : "Estimating the volume and age of water stored in global lakes using a geo-statistical approach", "type" : "article-journal" }, "uris" : [ "http://www.mendeley.com/documents/?uuid=9ccb493a-5fae-4158-8bef-0d8f19680db3" ] } ], "mendeley" : { "formattedCitation" : "(Messager, M. L., Lehner, B., Grill, G., Nedeva, I., 2016)", "manualFormatting" : "(Messager et al., 2016)", "plainTextFormattedCitation" : "(Messager, M. L., Lehner, B., Grill, G., Nedeva, I., 2016)", "previouslyFormattedCitation" : "(Messager, M. L., Lehner, B., Grill, G., Nedeva, I., 2016)" }, "properties" : {  }, "schema" : "https://github.com/citation-style-language/schema/raw/master/csl-citation.json" }</w:instrText>
      </w:r>
      <w:r w:rsidRPr="00BA0F1F">
        <w:rPr>
          <w:rFonts w:cstheme="minorHAnsi"/>
        </w:rPr>
        <w:fldChar w:fldCharType="separate"/>
      </w:r>
      <w:r w:rsidRPr="00BA0F1F">
        <w:rPr>
          <w:rFonts w:cstheme="minorHAnsi"/>
        </w:rPr>
        <w:t xml:space="preserve">(Messager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 xml:space="preserve"> (</w:t>
      </w:r>
      <w:r w:rsidR="00E02367">
        <w:rPr>
          <w:rFonts w:cstheme="minorHAnsi"/>
          <w:b/>
        </w:rPr>
        <w:t>Figure 3.30</w:t>
      </w:r>
      <w:r w:rsidRPr="00BA0F1F">
        <w:rPr>
          <w:rFonts w:cstheme="minorHAnsi"/>
        </w:rPr>
        <w:t xml:space="preserve">). This brackish water body, with salinity up to 14 g/l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mendeley" : { "formattedCitation" : "(Mamaev, 2002)", "plainTextFormattedCitation" : "(Mamaev, 2002)", "previouslyFormattedCitation" : "(Mamaev, 2002)" }, "properties" : {  }, "schema" : "https://github.com/citation-style-language/schema/raw/master/csl-citation.json" }</w:instrText>
      </w:r>
      <w:r w:rsidRPr="00BA0F1F">
        <w:rPr>
          <w:rFonts w:cstheme="minorHAnsi"/>
        </w:rPr>
        <w:fldChar w:fldCharType="separate"/>
      </w:r>
      <w:r w:rsidRPr="00BA0F1F">
        <w:rPr>
          <w:rFonts w:cstheme="minorHAnsi"/>
        </w:rPr>
        <w:t>(Mamaev, 2002)</w:t>
      </w:r>
      <w:r w:rsidRPr="00BA0F1F">
        <w:rPr>
          <w:rFonts w:cstheme="minorHAnsi"/>
        </w:rPr>
        <w:fldChar w:fldCharType="end"/>
      </w:r>
      <w:r w:rsidRPr="00BA0F1F">
        <w:rPr>
          <w:rFonts w:cstheme="minorHAnsi"/>
        </w:rPr>
        <w:t xml:space="preserve">, is a home to 1,814 species and subspecies </w:t>
      </w:r>
      <w:r w:rsidRPr="00BA0F1F">
        <w:rPr>
          <w:rFonts w:cstheme="minorHAnsi"/>
        </w:rPr>
        <w:fldChar w:fldCharType="begin" w:fldLock="1"/>
      </w:r>
      <w:r w:rsidRPr="00BA0F1F">
        <w:rPr>
          <w:rFonts w:cstheme="minorHAnsi"/>
        </w:rPr>
        <w:instrText>ADDIN CSL_CITATION { "citationItems" : [ { "id" : "ITEM-1", "itemData" : { "author" : [ { "dropping-particle" : "", "family" : "Kazantcheev E.N. [\u041a\u0430\u0437\u0430\u043d\u0447\u0435\u0435\u0432 \u0415.\u041d.]", "given" : "", "non-dropping-particle" : "", "parse-names" : false, "suffix" : "" } ], "id" : "ITEM-1", "issued" : { "date-parts" : [ [ "1981" ] ] }, "note" : "NULL", "number-of-pages" : "168", "publisher" : "\u041b\u0435\u0433\u043a\u0430z \u0442 \u043f\u0438\u0449\u0435\u0432\u0430\u044f \u043f\u0440\u043e\u043c\u044b\u0448\u043b\u0435\u043d\u043d\u043e\u0441\u0442\u044c [Legkaya I pischevaya promyshlennost]", "publisher-place" : "Moscow", "title" : "\u0420\u044b\u0431\u044b \u041a\u0430\u0441\u043f\u0438\u0439\u0441\u043a\u043e\u0433\u043e \u043c\u043e\u0440\u044f [Fishes of the Caspian Sea]", "type" : "book" }, "uris" : [ "http://www.mendeley.com/documents/?uuid=140e25f0-4da9-43d1-a285-f27c24e780fd" ] }, { "id" : "ITEM-2", "itemData" : { "author" : [ { "dropping-particle" : "", "family" : "Kasymov A.G. [\u041a\u0430\u0441\u044b\u043c\u043e\u0432 \u0410.\u0413.]", "given" : "", "non-dropping-particle" : "", "parse-names" : false, "suffix" : "" } ], "id" : "ITEM-2", "issued" : { "date-parts" : [ [ "1987" ] ] }, "note" : "NULL", "number-of-pages" : "152", "publisher" : "\u0413\u0438\u0434\u0440\u043e\u043c\u0435\u0442\u0435\u043e\u0438\u0437\u0434\u0430\u0442 [Gidrometeoizdat]", "publisher-place" : "Leningrad", "title" : "\u041a\u0430\u0441\u043f\u0438\u0439\u0441\u043a\u043e\u0435 \u043c\u043e\u0440\u0435 [The Caspian Sea]", "type" : "book" }, "uris" : [ "http://www.mendeley.com/documents/?uuid=eabe658c-b5cc-4a2f-94ef-683c50854d9d" ] }, { "id" : "ITEM-3", "itemData" : { "DOI" : "10.4319/lo.1998.43.1.0044", "ISBN" : "0024-3590", "ISSN" : "00243590", "abstract" : "The elongate, endorheic Caspian Lake has a north-south orientation and its main freshwater inflow, the Volga River, enters at the shallow north end. Two deep basins occupy its central and southern regions. These facts lead to horizontal differences in temperature, salinity, and ecology. Nutrient levels and primary production are low. Historically, lake level has fluctuated by similar to 6 m, but on the geological timescale, fluctuations of &gt;200 m have occurred. The lake formed in the late Miocene, first went through a long shrinking phase, expanded to three times its present size in the late Pliocene, and repeatedly rose and fell throughout the Pleistocene, with corresponding freshenings and salinizations. The lake surface has remained below sea level since the last pleniglacial. This dynamic history led to the assemblage of a set of euryhaline biota of Tethyan and freshwater origin, besides Baltic elements, that invaded with glacial meltwater. Endemism is as high as in Lake Baikal, but typical marine groups are absent. Because the lake is oxygenated to the bottom, its biota show a vertical zonation, but without a true abyssal community, suggesting catastrophic episodes of deep anoxia", "author" : [ { "dropping-particle" : "", "family" : "Dumont", "given" : "H. J.", "non-dropping-particle" : "", "parse-names" : false, "suffix" : "" } ], "container-title" : "Limnology and Oceanography", "id" : "ITEM-3", "issue" : "1", "issued" : { "date-parts" : [ [ "1998" ] ] }, "page" : "44-52", "title" : "The Caspian Lake: History, biota, structure, and function", "type" : "article-journal", "volume" : "43" }, "uris" : [ "http://www.mendeley.com/documents/?uuid=892bfed5-ac64-46dc-8fba-41e72c064707" ] } ], "mendeley" : { "formattedCitation" : "(H. J. Dumont, 1998; Kasymov A.G. [\u041a\u0430\u0441\u044b\u043c\u043e\u0432 \u0410.\u0413.], 1987; Kazantcheev E.N. [\u041a\u0430\u0437\u0430\u043d\u0447\u0435\u0435\u0432 \u0415.\u041d.], 1981)", "manualFormatting" : "(Kazantcheev, 1981; Kasymov, 1987;", "plainTextFormattedCitation" : "(H. J. Dumont, 1998; Kasymov A.G. [\u041a\u0430\u0441\u044b\u043c\u043e\u0432 \u0410.\u0413.], 1987; Kazantcheev E.N. [\u041a\u0430\u0437\u0430\u043d\u0447\u0435\u0435\u0432 \u0415.\u041d.], 1981)", "previouslyFormattedCitation" : "(H. J. Dumont, 1998; Kasymov A.G. [\u041a\u0430\u0441\u044b\u043c\u043e\u0432 \u0410.\u0413.], 1987; Kazantcheev E.N. [\u041a\u0430\u0437\u0430\u043d\u0447\u0435\u0435\u0432 \u0415.\u041d.], 1981)" }, "properties" : {  }, "schema" : "https://github.com/citation-style-language/schema/raw/master/csl-citation.json" }</w:instrText>
      </w:r>
      <w:r w:rsidRPr="00BA0F1F">
        <w:rPr>
          <w:rFonts w:cstheme="minorHAnsi"/>
        </w:rPr>
        <w:fldChar w:fldCharType="separate"/>
      </w:r>
      <w:r w:rsidRPr="00BA0F1F">
        <w:rPr>
          <w:rFonts w:cstheme="minorHAnsi"/>
        </w:rPr>
        <w:t>(Dumont</w:t>
      </w:r>
      <w:r w:rsidR="004D52CD">
        <w:rPr>
          <w:rFonts w:cstheme="minorHAnsi"/>
          <w:i/>
        </w:rPr>
        <w:t xml:space="preserve"> et al.</w:t>
      </w:r>
      <w:r w:rsidRPr="00BA0F1F">
        <w:rPr>
          <w:rFonts w:cstheme="minorHAnsi"/>
        </w:rPr>
        <w:t>, 1999</w:t>
      </w:r>
      <w:r>
        <w:rPr>
          <w:rFonts w:cstheme="minorHAnsi"/>
        </w:rPr>
        <w:t xml:space="preserve">; </w:t>
      </w:r>
      <w:r w:rsidRPr="00BA0F1F">
        <w:rPr>
          <w:rFonts w:cstheme="minorHAnsi"/>
        </w:rPr>
        <w:t>Kasymov, 1987;</w:t>
      </w:r>
      <w:r>
        <w:rPr>
          <w:rFonts w:cstheme="minorHAnsi"/>
        </w:rPr>
        <w:t xml:space="preserve"> </w:t>
      </w:r>
      <w:r w:rsidRPr="00BA0F1F">
        <w:rPr>
          <w:rFonts w:cstheme="minorHAnsi"/>
        </w:rPr>
        <w:t>Kazantcheev, 1981</w:t>
      </w:r>
      <w:r w:rsidRPr="00BA0F1F">
        <w:rPr>
          <w:rFonts w:cstheme="minorHAnsi"/>
        </w:rPr>
        <w:fldChar w:fldCharType="end"/>
      </w:r>
      <w:r w:rsidRPr="00BA0F1F">
        <w:rPr>
          <w:rFonts w:cstheme="minorHAnsi"/>
        </w:rPr>
        <w:fldChar w:fldCharType="begin" w:fldLock="1"/>
      </w:r>
      <w:r w:rsidRPr="00BA0F1F">
        <w:rPr>
          <w:rFonts w:cstheme="minorHAnsi"/>
        </w:rPr>
        <w:instrText>ADDIN CSL_CITATION { "citationItems" : [ { "id" : "ITEM-1", "itemData" : { "author" : [ { "dropping-particle" : "", "family" : "Dumont", "given" : "H.", "non-dropping-particle" : "", "parse-names" : false, "suffix" : "" }, { "dropping-particle" : "", "family" : "Mamaev", "given" : "V.O.", "non-dropping-particle" : "", "parse-names" : false, "suffix" : "" }, { "dropping-particle" : "", "family" : "Zaitsev", "given" : "Y.P.", "non-dropping-particle" : "", "parse-names" : false, "suffix" : "" } ], "id" : "ITEM-1", "issued" : { "date-parts" : [ [ "1999" ] ] }, "number-of-pages" : "413", "publisher" : "UNOPS", "publisher-place" : "New York", "title" : "Black Sea Red Data Book", "type" : "book" }, "uris" : [ "http://www.mendeley.com/documents/?uuid=9e6953ba-4cbf-4d19-a271-4786d8f649b4" ] } ], "mendeley" : { "formattedCitation" : "(H. Dumont, Mamaev, &amp; Zaitsev, 1999)", "manualFormatting" : "Dumont, Mamaev and Zaitsev, 1999)", "plainTextFormattedCitation" : "(H. Dumont, Mamaev, &amp; Zaitsev, 1999)", "previouslyFormattedCitation" : "(H. Dumont, Mamaev, &amp; Zaitsev, 1999)" }, "properties" : {  }, "schema" : "https://github.com/citation-style-language/schema/raw/master/csl-citation.json" }</w:instrText>
      </w:r>
      <w:r w:rsidRPr="00BA0F1F">
        <w:rPr>
          <w:rFonts w:cstheme="minorHAnsi"/>
        </w:rPr>
        <w:fldChar w:fldCharType="separate"/>
      </w:r>
      <w:r w:rsidRPr="00BA0F1F">
        <w:rPr>
          <w:rFonts w:cstheme="minorHAnsi"/>
        </w:rPr>
        <w:t>)</w:t>
      </w:r>
      <w:r w:rsidRPr="00BA0F1F">
        <w:rPr>
          <w:rFonts w:cstheme="minorHAnsi"/>
        </w:rPr>
        <w:fldChar w:fldCharType="end"/>
      </w:r>
      <w:r w:rsidRPr="00BA0F1F">
        <w:rPr>
          <w:rFonts w:cstheme="minorHAnsi"/>
        </w:rPr>
        <w:t xml:space="preserve">. Endemism at the species level is very high, especially among molluscs and fish. There are five sturgeon species that are endemic or shared only with the Black Sea and constitute 85 % of the standing stock of the world's sturgeon population </w:t>
      </w:r>
      <w:r w:rsidRPr="00BA0F1F">
        <w:rPr>
          <w:rFonts w:cstheme="minorHAnsi"/>
        </w:rPr>
        <w:fldChar w:fldCharType="begin" w:fldLock="1"/>
      </w:r>
      <w:r w:rsidRPr="00BA0F1F">
        <w:rPr>
          <w:rFonts w:cstheme="minorHAnsi"/>
        </w:rPr>
        <w:instrText>ADDIN CSL_CITATION { "citationItems" : [ { "id" : "ITEM-1", "itemData" : { "author" : [ { "dropping-particle" : "", "family" : "Dumont", "given" : "H.", "non-dropping-particle" : "", "parse-names" : false, "suffix" : "" }, { "dropping-particle" : "", "family" : "Mamaev", "given" : "V.O.", "non-dropping-particle" : "", "parse-names" : false, "suffix" : "" }, { "dropping-particle" : "", "family" : "Zaitsev", "given" : "Y.P.", "non-dropping-particle" : "", "parse-names" : false, "suffix" : "" } ], "id" : "ITEM-1", "issued" : { "date-parts" : [ [ "1999" ] ] }, "number-of-pages" : "413", "publisher" : "UNOPS", "publisher-place" : "New York", "title" : "Black Sea Red Data Book", "type" : "book" }, "uris" : [ "http://www.mendeley.com/documents/?uuid=9e6953ba-4cbf-4d19-a271-4786d8f649b4" ] }, { "id" : "ITEM-2", "itemData" : { "author" : [ { "dropping-particle" : "", "family" : "Mamaev", "given" : "V.", "non-dropping-particle" : "", "parse-names" : false, "suffix" : "" } ], "container-title" : "Europe's biodiversity - biogeographical regions and seas. Seas around Europe. EEA Report No 1/2002", "id" : "ITEM-2", "issued" : { "date-parts" : [ [ "2002" ] ] }, "note" : "NULL", "page" : "1-26", "publisher" : "EEA", "title" : "The Caspian Sea - enclosed and with many endemic species", "type" : "chapter" }, "uris" : [ "http://www.mendeley.com/documents/?uuid=8e676940-ab80-4658-bc98-c24a692a59ae" ] } ], "mendeley" : { "formattedCitation" : "(H. Dumont et al., 1999; Mamaev, 2002)", "plainTextFormattedCitation" : "(H. Dumont et al., 1999; Mamaev, 2002)", "previouslyFormattedCitation" : "(H. Dumont et al., 1999; Mamaev, 2002)" }, "properties" : {  }, "schema" : "https://github.com/citation-style-language/schema/raw/master/csl-citation.json" }</w:instrText>
      </w:r>
      <w:r w:rsidRPr="00BA0F1F">
        <w:rPr>
          <w:rFonts w:cstheme="minorHAnsi"/>
        </w:rPr>
        <w:fldChar w:fldCharType="separate"/>
      </w:r>
      <w:r w:rsidRPr="00BA0F1F">
        <w:rPr>
          <w:rFonts w:cstheme="minorHAnsi"/>
        </w:rPr>
        <w:t xml:space="preserve">(Dumont </w:t>
      </w:r>
      <w:r w:rsidR="00301BD0" w:rsidRPr="00301BD0">
        <w:rPr>
          <w:rFonts w:cstheme="minorHAnsi"/>
          <w:i/>
        </w:rPr>
        <w:t>et al.</w:t>
      </w:r>
      <w:r w:rsidRPr="00BA0F1F">
        <w:rPr>
          <w:rFonts w:cstheme="minorHAnsi"/>
        </w:rPr>
        <w:t>, 1999; Mamaev, 2002)</w:t>
      </w:r>
      <w:r w:rsidRPr="00BA0F1F">
        <w:rPr>
          <w:rFonts w:cstheme="minorHAnsi"/>
        </w:rPr>
        <w:fldChar w:fldCharType="end"/>
      </w:r>
      <w:r w:rsidRPr="00BA0F1F">
        <w:rPr>
          <w:rFonts w:cstheme="minorHAnsi"/>
        </w:rPr>
        <w:t>. The only aquatic mammal is the endemic Caspian seal (</w:t>
      </w:r>
      <w:r w:rsidRPr="00B02CE3">
        <w:rPr>
          <w:rFonts w:cstheme="minorHAnsi"/>
          <w:i/>
        </w:rPr>
        <w:t>Pusa caspica</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mendeley" : { "formattedCitation" : "(Mamaev, 2002)", "plainTextFormattedCitation" : "(Mamaev, 2002)", "previouslyFormattedCitation" : "(Mamaev, 2002)" }, "properties" : {  }, "schema" : "https://github.com/citation-style-language/schema/raw/master/csl-citation.json" }</w:instrText>
      </w:r>
      <w:r w:rsidRPr="00BA0F1F">
        <w:rPr>
          <w:rFonts w:cstheme="minorHAnsi"/>
        </w:rPr>
        <w:fldChar w:fldCharType="separate"/>
      </w:r>
      <w:r w:rsidRPr="00BA0F1F">
        <w:rPr>
          <w:rFonts w:cstheme="minorHAnsi"/>
        </w:rPr>
        <w:t>(Mamaev, 2002)</w:t>
      </w:r>
      <w:r w:rsidRPr="00BA0F1F">
        <w:rPr>
          <w:rFonts w:cstheme="minorHAnsi"/>
        </w:rPr>
        <w:fldChar w:fldCharType="end"/>
      </w:r>
      <w:r w:rsidR="00E91659">
        <w:rPr>
          <w:rFonts w:cstheme="minorHAnsi"/>
        </w:rPr>
        <w:t>, assessed as e</w:t>
      </w:r>
      <w:r w:rsidRPr="00BA0F1F">
        <w:rPr>
          <w:rFonts w:cstheme="minorHAnsi"/>
        </w:rPr>
        <w:t xml:space="preserve">ndangered by the IUCN </w:t>
      </w:r>
      <w:r w:rsidRPr="00BA0F1F">
        <w:rPr>
          <w:rFonts w:cstheme="minorHAnsi"/>
        </w:rPr>
        <w:fldChar w:fldCharType="begin" w:fldLock="1"/>
      </w:r>
      <w:r w:rsidRPr="00BA0F1F">
        <w:rPr>
          <w:rFonts w:cstheme="minorHAnsi"/>
        </w:rPr>
        <w:instrText>ADDIN CSL_CITATION { "citationItems" : [ { "id" : "ITEM-1", "itemData" : { "URL" : "http://www.iucnredlist.org/details/41669/0", "author" : [ { "dropping-particle" : "", "family" : "Goodman", "given" : "S.", "non-dropping-particle" : "", "parse-names" : false, "suffix" : "" }, { "dropping-particle" : "", "family" : "Dmitrieva", "given" : "L.", "non-dropping-particle" : "", "parse-names" : false, "suffix" : "" } ], "container-title" : "The IUCN Red List of Threatened Species. 2017-1", "id" : "ITEM-1", "issued" : { "date-parts" : [ [ "2016" ] ] }, "title" : "Pusa caspica", "type" : "webpage" }, "uris" : [ "http://www.mendeley.com/documents/?uuid=ea6f80c4-e8f0-4172-8a35-797afbd0e539" ] } ], "mendeley" : { "formattedCitation" : "(Goodman &amp; Dmitrieva, 2016)", "plainTextFormattedCitation" : "(Goodman &amp; Dmitrieva, 2016)", "previouslyFormattedCitation" : "(Goodman &amp; Dmitrieva, 2016)" }, "properties" : {  }, "schema" : "https://github.com/citation-style-language/schema/raw/master/csl-citation.json" }</w:instrText>
      </w:r>
      <w:r w:rsidRPr="00BA0F1F">
        <w:rPr>
          <w:rFonts w:cstheme="minorHAnsi"/>
        </w:rPr>
        <w:fldChar w:fldCharType="separate"/>
      </w:r>
      <w:r w:rsidRPr="00BA0F1F">
        <w:rPr>
          <w:rFonts w:cstheme="minorHAnsi"/>
        </w:rPr>
        <w:t>(Goodman &amp; Dmitrieva, 2016)</w:t>
      </w:r>
      <w:r w:rsidRPr="00BA0F1F">
        <w:rPr>
          <w:rFonts w:cstheme="minorHAnsi"/>
        </w:rPr>
        <w:fldChar w:fldCharType="end"/>
      </w:r>
      <w:r w:rsidRPr="00BA0F1F">
        <w:rPr>
          <w:rFonts w:cstheme="minorHAnsi"/>
        </w:rPr>
        <w:t xml:space="preserve">. The Caspian Sea lies on migration routes of many birds and offers refuge for a number of rare and endangered bird species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mendeley" : { "formattedCitation" : "(Mamaev, 2002)", "plainTextFormattedCitation" : "(Mamaev, 2002)", "previouslyFormattedCitation" : "(Mamaev, 2002)" }, "properties" : {  }, "schema" : "https://github.com/citation-style-language/schema/raw/master/csl-citation.json" }</w:instrText>
      </w:r>
      <w:r w:rsidRPr="00BA0F1F">
        <w:rPr>
          <w:rFonts w:cstheme="minorHAnsi"/>
        </w:rPr>
        <w:fldChar w:fldCharType="separate"/>
      </w:r>
      <w:r w:rsidRPr="00BA0F1F">
        <w:rPr>
          <w:rFonts w:cstheme="minorHAnsi"/>
        </w:rPr>
        <w:t>(Mamaev, 2002)</w:t>
      </w:r>
      <w:r w:rsidRPr="00BA0F1F">
        <w:rPr>
          <w:rFonts w:cstheme="minorHAnsi"/>
        </w:rPr>
        <w:fldChar w:fldCharType="end"/>
      </w:r>
      <w:r w:rsidRPr="00BA0F1F">
        <w:rPr>
          <w:rFonts w:cstheme="minorHAnsi"/>
        </w:rPr>
        <w:t>.</w:t>
      </w:r>
    </w:p>
    <w:p w14:paraId="2AA35697" w14:textId="10429E55" w:rsidR="003531D1" w:rsidRPr="003531D1" w:rsidRDefault="003531D1" w:rsidP="003531D1">
      <w:pPr>
        <w:rPr>
          <w:lang w:val="en-US"/>
        </w:rPr>
      </w:pPr>
      <w:r>
        <w:rPr>
          <w:lang w:eastAsia="en-GB"/>
        </w:rPr>
        <w:drawing>
          <wp:inline distT="0" distB="0" distL="0" distR="0" wp14:anchorId="66C0DFA5" wp14:editId="50CA3DBF">
            <wp:extent cx="5759450" cy="386778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3"/>
                    <a:stretch>
                      <a:fillRect/>
                    </a:stretch>
                  </pic:blipFill>
                  <pic:spPr>
                    <a:xfrm>
                      <a:off x="0" y="0"/>
                      <a:ext cx="5759450" cy="3867785"/>
                    </a:xfrm>
                    <a:prstGeom prst="rect">
                      <a:avLst/>
                    </a:prstGeom>
                  </pic:spPr>
                </pic:pic>
              </a:graphicData>
            </a:graphic>
          </wp:inline>
        </w:drawing>
      </w:r>
    </w:p>
    <w:p w14:paraId="4C0696FE" w14:textId="77777777" w:rsidR="0048205B" w:rsidRDefault="0048205B" w:rsidP="00AE389F">
      <w:pPr>
        <w:tabs>
          <w:tab w:val="left" w:pos="5063"/>
        </w:tabs>
        <w:spacing w:after="0"/>
        <w:rPr>
          <w:rFonts w:asciiTheme="majorHAnsi" w:hAnsiTheme="majorHAnsi" w:cstheme="majorHAnsi"/>
        </w:rPr>
      </w:pPr>
    </w:p>
    <w:p w14:paraId="33DB7D05" w14:textId="77777777" w:rsidR="0048205B" w:rsidRPr="00BA0F1F" w:rsidRDefault="0048205B" w:rsidP="00AE389F">
      <w:pPr>
        <w:autoSpaceDE w:val="0"/>
        <w:autoSpaceDN w:val="0"/>
        <w:adjustRightInd w:val="0"/>
        <w:spacing w:after="0"/>
        <w:rPr>
          <w:rFonts w:cstheme="minorHAnsi"/>
          <w:u w:val="single"/>
        </w:rPr>
      </w:pPr>
      <w:r w:rsidRPr="00BA0F1F">
        <w:rPr>
          <w:rFonts w:cstheme="minorHAnsi"/>
          <w:u w:val="single"/>
          <w:lang w:val="en-US"/>
        </w:rPr>
        <w:t>Attribution of biodiversity trends to direct drivers</w:t>
      </w:r>
    </w:p>
    <w:p w14:paraId="0657EE21" w14:textId="256DDF74" w:rsidR="0048205B" w:rsidRPr="00BA0F1F" w:rsidRDefault="0048205B" w:rsidP="00AE389F">
      <w:pPr>
        <w:rPr>
          <w:rFonts w:cstheme="minorHAnsi"/>
        </w:rPr>
      </w:pPr>
      <w:r w:rsidRPr="00BA0F1F">
        <w:rPr>
          <w:rFonts w:cstheme="minorHAnsi"/>
        </w:rPr>
        <w:t xml:space="preserve">Changes in the level of the Caspian Sea play a significant role for ecosystems, but their causes are uncertain. They may be caused partly by climate change and decrease of inflow after the construction of dams on the Volga River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id" : "ITEM-2", "itemData" : { "author" : [ { "dropping-particle" : "", "family" : "IPCC", "given" : "", "non-dropping-particle" : "", "parse-names" : false, "suffix" : "" } ], "id" : "ITEM-2",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Barros, V.R., C.B. Field, D.J. Dokken, M.D. Mastrandre", "title-short" : "Climate Change 2014: Impacts, Adaptation, and Vuln", "type" : "book" }, "uris" : [ "http://www.mendeley.com/documents/?uuid=14220206-4434-48cc-b1b1-bb32d411b53c" ] }, { "id" : "ITEM-3", "itemData" : { "author" : [ { "dropping-particle" : "", "family" : "Dobrovolskii A.D. [\u0414\u043e\u0431\u0440\u043e\u0432\u043e\u043b\u044c\u0441\u043a\u0438\u0439 \u0410.\u0414.]", "given" : "", "non-dropping-particle" : "", "parse-names" : false, "suffix" : "" }, { "dropping-particle" : "", "family" : "Zalogin B.S. [\u0417\u0430\u043b\u043e\u0433\u0438\u043d \u0411.\u0421.]", "given" : "", "non-dropping-particle" : "", "parse-names" : false, "suffix" : "" } ], "id" : "ITEM-3", "issued" : { "date-parts" : [ [ "1982" ] ] }, "number-of-pages" : "192", "publisher" : "\u041c\u0413\u0423 [Moscow State University]", "publisher-place" : "Moscow", "title" : "\u041c\u043e\u0440\u044f \u0421\u0421\u0421\u0420 [The Seas of the USSR]", "type" : "book" }, "uris" : [ "http://www.mendeley.com/documents/?uuid=acacdb84-d088-322a-95de-4fe88b1ddb9d" ] }, { "id" : "ITEM-4", "itemData" : { "DOI" : "10.1579/0044-7447-33.1.45", "ISBN" : "0044-7447", "ISSN" : "00447447", "abstract" : "Abstract Ecosystems in the Caspian Sea region have been heavily modified by anthropogenic activities, mainly as a result of changes in the water flow and degradation of the water quality in the ecosystems. Changes in the regional environment have influenced regional economies, particularly obvious in the impacts on fish stocks. Using the methodology developed in the GIWA project, experts in the region carried out an assessment of the most important transboundary issues in shared waters in the region. This report focuses on the root causes for the most important drivers of environmental change in the region: habitat and community modification. Abstract Ecosystems in the Caspian Sea region have been heavily modified by anthropogenic activities, mainly as a result of changes in the water flow and degradation of the water quality in the ecosystems. Changes in the regional environment have influenced regional economies, particularly obvious in the impacts on fish stocks. Using the methodology developed in the GIWA project, experts in the region carried out an assessment of the most important transboundary issues in shared waters in the region. This report focuses on the root causes for the most important drivers of environmental change in the region: habitat and community modification.", "author" : [ { "dropping-particle" : "", "family" : "Barannik", "given" : "Valeriy", "non-dropping-particle" : "", "parse-names" : false, "suffix" : "" }, { "dropping-particle" : "", "family" : "Borysova", "given" : "Olena", "non-dropping-particle" : "", "parse-names" : false, "suffix" : "" }, { "dropping-particle" : "", "family" : "Stolberg", "given" : "Felix", "non-dropping-particle" : "", "parse-names" : false, "suffix" : "" } ], "container-title" : "AMBIO: A Journal of the Human Environment", "id" : "ITEM-4", "issue" : "1", "issued" : { "date-parts" : [ [ "2004", "2" ] ] }, "page" : "45-51", "title" : "The Caspian Sea Region: Environmental Change", "type" : "article-journal", "volume" : "33" }, "uris" : [ "http://www.mendeley.com/documents/?uuid=0d0541c2-05b6-3109-8698-edc43a73599b" ] } ], "mendeley" : { "formattedCitation" : "(Barannik, Borysova, &amp; Stolberg, 2004; Dobrovolskii A.D. [\u0414\u043e\u0431\u0440\u043e\u0432\u043e\u043b\u044c\u0441\u043a\u0438\u0439 \u0410.\u0414.] &amp; Zalogin B.S. [\u0417\u0430\u043b\u043e\u0433\u0438\u043d \u0411.\u0421.], 1982; IPCC, 2014b; Mamaev, 2002)", "manualFormatting" : "(Dobrovolskii and Zalogin, 1982; Mamaev, 2002; Barannik et al., 2004; IPCC, 2014)", "plainTextFormattedCitation" : "(Barannik, Borysova, &amp; Stolberg, 2004; Dobrovolskii A.D. [\u0414\u043e\u0431\u0440\u043e\u0432\u043e\u043b\u044c\u0441\u043a\u0438\u0439 \u0410.\u0414.] &amp; Zalogin B.S. [\u0417\u0430\u043b\u043e\u0433\u0438\u043d \u0411.\u0421.], 1982; IPCC, 2014b; Mamaev, 2002)", "previouslyFormattedCitation" : "(Barannik, Borysova, &amp; Stolberg, 2004; Dobrovolskii A.D. [\u0414\u043e\u0431\u0440\u043e\u0432\u043e\u043b\u044c\u0441\u043a\u0438\u0439 \u0410.\u0414.] &amp; Zalogin B.S. [\u0417\u0430\u043b\u043e\u0433\u0438\u043d \u0411.\u0421.], 1982; IPCC, 2014b; Mamaev, 2002)" }, "properties" : {  }, "schema" : "https://github.com/citation-style-language/schema/raw/master/csl-citation.json" }</w:instrText>
      </w:r>
      <w:r w:rsidRPr="00BA0F1F">
        <w:rPr>
          <w:rFonts w:cstheme="minorHAnsi"/>
        </w:rPr>
        <w:fldChar w:fldCharType="separate"/>
      </w:r>
      <w:r w:rsidRPr="00BA0F1F">
        <w:rPr>
          <w:rFonts w:cstheme="minorHAnsi"/>
        </w:rPr>
        <w:t xml:space="preserve">(Barannik </w:t>
      </w:r>
      <w:r w:rsidR="00301BD0" w:rsidRPr="00301BD0">
        <w:rPr>
          <w:rFonts w:cstheme="minorHAnsi"/>
          <w:i/>
        </w:rPr>
        <w:t>et al.</w:t>
      </w:r>
      <w:r w:rsidRPr="00BA0F1F">
        <w:rPr>
          <w:rFonts w:cstheme="minorHAnsi"/>
        </w:rPr>
        <w:t xml:space="preserve">, 2004; </w:t>
      </w:r>
      <w:r w:rsidRPr="00FC4200">
        <w:rPr>
          <w:rFonts w:cstheme="minorHAnsi"/>
        </w:rPr>
        <w:t>IPCC, 2014</w:t>
      </w:r>
      <w:r w:rsidR="00A7077A">
        <w:rPr>
          <w:rFonts w:cstheme="minorHAnsi"/>
        </w:rPr>
        <w:t>a</w:t>
      </w:r>
      <w:r>
        <w:rPr>
          <w:rFonts w:cstheme="minorHAnsi"/>
        </w:rPr>
        <w:t xml:space="preserve">; </w:t>
      </w:r>
      <w:r w:rsidRPr="00BA0F1F">
        <w:rPr>
          <w:rFonts w:cstheme="minorHAnsi"/>
        </w:rPr>
        <w:t>Dobrovolskii and Zalogin, 1982</w:t>
      </w:r>
      <w:r>
        <w:rPr>
          <w:rFonts w:cstheme="minorHAnsi"/>
        </w:rPr>
        <w:t xml:space="preserve">; </w:t>
      </w:r>
      <w:r w:rsidRPr="00BA0F1F">
        <w:rPr>
          <w:rFonts w:cstheme="minorHAnsi"/>
        </w:rPr>
        <w:t>Mamaev, 2002)</w:t>
      </w:r>
      <w:r w:rsidRPr="00BA0F1F">
        <w:rPr>
          <w:rFonts w:cstheme="minorHAnsi"/>
        </w:rPr>
        <w:fldChar w:fldCharType="end"/>
      </w:r>
      <w:r w:rsidRPr="00BA0F1F">
        <w:rPr>
          <w:rFonts w:cstheme="minorHAnsi"/>
        </w:rPr>
        <w:t xml:space="preserve">. Since 1995 the level of the Caspian Sea has not changed significantly, but it is impossible to predict the scale and direction of future fluctuations </w:t>
      </w:r>
      <w:r w:rsidRPr="00BA0F1F">
        <w:rPr>
          <w:rFonts w:cstheme="minorHAnsi"/>
        </w:rPr>
        <w:fldChar w:fldCharType="begin" w:fldLock="1"/>
      </w:r>
      <w:r w:rsidRPr="00BA0F1F">
        <w:rPr>
          <w:rFonts w:cstheme="minorHAnsi"/>
        </w:rPr>
        <w:instrText>ADDIN CSL_CITATION { "citationItems" : [ { "id" : "ITEM-1", "itemData" : { "DOI" : "10.1038/nature20584", "author" : [ { "dropping-particle" : "", "family" : "Pekel", "given" : "J.-F.", "non-dropping-particle" : "", "parse-names" : false, "suffix" : "" }, { "dropping-particle" : "", "family" : "Cottam", "given" : "A.", "non-dropping-particle" : "", "parse-names" : false, "suffix" : "" }, { "dropping-particle" : "", "family" : "Gorelick", "given" : "N.", "non-dropping-particle" : "", "parse-names" : false, "suffix" : "" }, { "dropping-particle" : "", "family" : "Belward", "given" : "A.S.", "non-dropping-particle" : "", "parse-names" : false, "suffix" : "" } ], "container-title" : "Nature", "id" : "ITEM-1", "issue" : "540", "issued" : { "date-parts" : [ [ "2016" ] ] }, "note" : "NULL", "page" : "418\u2013422", "title" : "High-resolution mapping of global surface water and its long-term changes", "type" : "article-journal" }, "uris" : [ "http://www.mendeley.com/documents/?uuid=52933c68-8ce6-4c20-ad01-823a3b9d0d43" ] } ], "mendeley" : { "formattedCitation" : "(J.-F. Pekel et al., 2016)", "manualFormatting" : "(Pekel et al., 2016)", "plainTextFormattedCitation" : "(J.-F. Pekel et al., 2016)", "previouslyFormattedCitation" : "(J.-F. Pekel et al., 2016)" }, "properties" : {  }, "schema" : "https://github.com/citation-style-language/schema/raw/master/csl-citation.json" }</w:instrText>
      </w:r>
      <w:r w:rsidRPr="00BA0F1F">
        <w:rPr>
          <w:rFonts w:cstheme="minorHAnsi"/>
        </w:rPr>
        <w:fldChar w:fldCharType="separate"/>
      </w:r>
      <w:r w:rsidRPr="00BA0F1F">
        <w:rPr>
          <w:rFonts w:cstheme="minorHAnsi"/>
        </w:rPr>
        <w:t xml:space="preserve">(Pekel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w:t>
      </w:r>
    </w:p>
    <w:p w14:paraId="76571C23" w14:textId="03221B2B" w:rsidR="0048205B" w:rsidRPr="00BA0F1F" w:rsidRDefault="0048205B" w:rsidP="00AE389F">
      <w:pPr>
        <w:rPr>
          <w:rFonts w:cstheme="minorHAnsi"/>
        </w:rPr>
      </w:pPr>
      <w:r w:rsidRPr="00BA0F1F">
        <w:rPr>
          <w:rFonts w:cstheme="minorHAnsi"/>
        </w:rPr>
        <w:lastRenderedPageBreak/>
        <w:t xml:space="preserve">The Caspian Sea is threatened by pollution from untreated wastewater from industry and agriculture along the Volga River (an estimated 80% of the total load) </w:t>
      </w:r>
      <w:r w:rsidRPr="00BA0F1F">
        <w:rPr>
          <w:rFonts w:cstheme="minorHAnsi"/>
        </w:rPr>
        <w:fldChar w:fldCharType="begin" w:fldLock="1"/>
      </w:r>
      <w:r w:rsidRPr="00BA0F1F">
        <w:rPr>
          <w:rFonts w:cstheme="minorHAnsi"/>
        </w:rPr>
        <w:instrText>ADDIN CSL_CITATION { "citationItems" : [ { "id" : "ITEM-1", "itemData" : { "author" : [ { "dropping-particle" : "", "family" : "Glantz", "given" : "M.H.", "non-dropping-particle" : "", "parse-names" : false, "suffix" : "" }, { "dropping-particle" : "", "family" : "Zonn", "given" : "I.S.", "non-dropping-particle" : "", "parse-names" : false, "suffix" : "" } ], "id" : "ITEM-1", "issued" : { "date-parts" : [ [ "1997" ] ] }, "note" : "NULL", "number-of-pages" : "350", "publisher" : "Kluwer Academic Publishers", "title" : "Scientific, environmental, and political issues in the circum-Caspian region", "type" : "book" }, "uris" : [ "http://www.mendeley.com/documents/?uuid=e3a1e2fa-ebcc-42eb-8ee7-41e05e1e854a" ] } ], "mendeley" : { "formattedCitation" : "(Glantz &amp; Zonn, 1997)", "plainTextFormattedCitation" : "(Glantz &amp; Zonn, 1997)", "previouslyFormattedCitation" : "(Glantz &amp; Zonn, 1997)" }, "properties" : {  }, "schema" : "https://github.com/citation-style-language/schema/raw/master/csl-citation.json" }</w:instrText>
      </w:r>
      <w:r w:rsidRPr="00BA0F1F">
        <w:rPr>
          <w:rFonts w:cstheme="minorHAnsi"/>
        </w:rPr>
        <w:fldChar w:fldCharType="separate"/>
      </w:r>
      <w:r w:rsidRPr="00BA0F1F">
        <w:rPr>
          <w:rFonts w:cstheme="minorHAnsi"/>
        </w:rPr>
        <w:t>(Glantz &amp; Zonn, 1997)</w:t>
      </w:r>
      <w:r w:rsidRPr="00BA0F1F">
        <w:rPr>
          <w:rFonts w:cstheme="minorHAnsi"/>
        </w:rPr>
        <w:fldChar w:fldCharType="end"/>
      </w:r>
      <w:r w:rsidRPr="00BA0F1F">
        <w:rPr>
          <w:rFonts w:cstheme="minorHAnsi"/>
        </w:rPr>
        <w:t xml:space="preserve"> offshore oil and gas production, processing, extraction and transportation, and shipping. Industrial pollution impacts biological processes including the growth of commercially important fish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id" : "ITEM-2", "itemData" : { "author" : [ { "dropping-particle" : "", "family" : "Dumont, H., Mamaev, V. O., &amp; Zaitsev", "given" : "Y. P.", "non-dropping-particle" : "", "parse-names" : false, "suffix" : "" } ], "id" : "ITEM-2", "issued" : { "date-parts" : [ [ "1999" ] ] }, "publisher-place" : "New York NY, USA", "title" : "Black Sea Red Data Book", "type" : "report" }, "uris" : [ "http://www.mendeley.com/documents/?uuid=3b5fed63-1c4d-454f-9759-d109e0062e42" ] } ], "mendeley" : { "formattedCitation" : "(Dumont, H., Mamaev, V. O., &amp; Zaitsev, 1999; Mamaev, 2002)", "plainTextFormattedCitation" : "(Dumont, H., Mamaev, V. O., &amp; Zaitsev, 1999; Mamaev, 2002)", "previouslyFormattedCitation" : "(Dumont, H., Mamaev, V. O., &amp; Zaitsev, 1999; Mamaev, 2002)" }, "properties" : {  }, "schema" : "https://github.com/citation-style-language/schema/raw/master/csl-citation.json" }</w:instrText>
      </w:r>
      <w:r w:rsidRPr="00BA0F1F">
        <w:rPr>
          <w:rFonts w:cstheme="minorHAnsi"/>
        </w:rPr>
        <w:fldChar w:fldCharType="separate"/>
      </w:r>
      <w:r w:rsidRPr="00BA0F1F">
        <w:rPr>
          <w:rFonts w:cstheme="minorHAnsi"/>
        </w:rPr>
        <w:t>(Dumont</w:t>
      </w:r>
      <w:r>
        <w:rPr>
          <w:rFonts w:cstheme="minorHAnsi"/>
        </w:rPr>
        <w:t xml:space="preserve"> </w:t>
      </w:r>
      <w:r w:rsidR="00301BD0" w:rsidRPr="00301BD0">
        <w:rPr>
          <w:rFonts w:cstheme="minorHAnsi"/>
          <w:i/>
        </w:rPr>
        <w:t>et al.</w:t>
      </w:r>
      <w:r w:rsidRPr="00BA0F1F">
        <w:rPr>
          <w:rFonts w:cstheme="minorHAnsi"/>
        </w:rPr>
        <w:t>, 1999; Mamaev, 2002)</w:t>
      </w:r>
      <w:r w:rsidRPr="00BA0F1F">
        <w:rPr>
          <w:rFonts w:cstheme="minorHAnsi"/>
        </w:rPr>
        <w:fldChar w:fldCharType="end"/>
      </w:r>
      <w:r w:rsidRPr="00BA0F1F">
        <w:rPr>
          <w:rFonts w:cstheme="minorHAnsi"/>
        </w:rPr>
        <w:t>.</w:t>
      </w:r>
    </w:p>
    <w:p w14:paraId="06DF54BE" w14:textId="0859E0A2" w:rsidR="0048205B" w:rsidRPr="00BA0F1F" w:rsidRDefault="0048205B" w:rsidP="00AE389F">
      <w:pPr>
        <w:rPr>
          <w:rFonts w:cstheme="minorHAnsi"/>
        </w:rPr>
      </w:pPr>
      <w:r w:rsidRPr="00BA0F1F">
        <w:rPr>
          <w:rFonts w:cstheme="minorHAnsi"/>
        </w:rPr>
        <w:t xml:space="preserve">The Lenin Canal between the Don and Volga Rivers, which opened the Caspian to maritime navigation in 1954, led to invasions by Mediterranean biota such as small crustaceans, marine molluscs (e.g. </w:t>
      </w:r>
      <w:r w:rsidRPr="00BA0F1F">
        <w:rPr>
          <w:rFonts w:cstheme="minorHAnsi"/>
          <w:i/>
        </w:rPr>
        <w:t>Mytilaster Zineatus</w:t>
      </w:r>
      <w:r w:rsidRPr="00BA0F1F">
        <w:rPr>
          <w:rFonts w:cstheme="minorHAnsi"/>
        </w:rPr>
        <w:t>) and comb-jelly (</w:t>
      </w:r>
      <w:r w:rsidRPr="00BA0F1F">
        <w:rPr>
          <w:rFonts w:cstheme="minorHAnsi"/>
          <w:i/>
        </w:rPr>
        <w:t>Mnemiopsis lediyi</w:t>
      </w:r>
      <w:r w:rsidRPr="00BA0F1F">
        <w:rPr>
          <w:rFonts w:cstheme="minorHAnsi"/>
        </w:rPr>
        <w:t xml:space="preserve">), which drove some endemic species (e.g. the bivalve </w:t>
      </w:r>
      <w:r w:rsidRPr="00BA0F1F">
        <w:rPr>
          <w:rFonts w:cstheme="minorHAnsi"/>
          <w:i/>
        </w:rPr>
        <w:t>Dreissena caspia</w:t>
      </w:r>
      <w:r w:rsidRPr="00BA0F1F">
        <w:rPr>
          <w:rFonts w:cstheme="minorHAnsi"/>
        </w:rPr>
        <w:t xml:space="preserve"> or one of the main fish resources </w:t>
      </w:r>
      <w:r w:rsidRPr="00BA0F1F">
        <w:rPr>
          <w:rFonts w:cstheme="minorHAnsi"/>
          <w:i/>
        </w:rPr>
        <w:t>Clupeonella</w:t>
      </w:r>
      <w:r w:rsidRPr="00BA0F1F">
        <w:rPr>
          <w:rFonts w:cstheme="minorHAnsi"/>
        </w:rPr>
        <w:t xml:space="preserve">) to almost total extinction </w:t>
      </w:r>
      <w:r w:rsidRPr="00BA0F1F">
        <w:rPr>
          <w:rFonts w:cstheme="minorHAnsi"/>
        </w:rPr>
        <w:fldChar w:fldCharType="begin" w:fldLock="1"/>
      </w:r>
      <w:r w:rsidRPr="00BA0F1F">
        <w:rPr>
          <w:rFonts w:cstheme="minorHAnsi"/>
        </w:rPr>
        <w:instrText>ADDIN CSL_CITATION { "citationItems" : [ { "id" : "ITEM-1", "itemData" : { "author" : [ { "dropping-particle" : "", "family" : "Dumont", "given" : "H.", "non-dropping-particle" : "", "parse-names" : false, "suffix" : "" }, { "dropping-particle" : "", "family" : "Mamaev", "given" : "V.O.", "non-dropping-particle" : "", "parse-names" : false, "suffix" : "" }, { "dropping-particle" : "", "family" : "Zaitsev", "given" : "Y.P.", "non-dropping-particle" : "", "parse-names" : false, "suffix" : "" } ], "id" : "ITEM-1", "issued" : { "date-parts" : [ [ "1999" ] ] }, "number-of-pages" : "413", "publisher" : "UNOPS", "publisher-place" : "New York", "title" : "Black Sea Red Data Book", "type" : "book" }, "uris" : [ "http://www.mendeley.com/documents/?uuid=9e6953ba-4cbf-4d19-a271-4786d8f649b4" ] }, { "id" : "ITEM-2", "itemData" : { "URL" : "http://www.iucnredlist.org/details/full/188971/0", "author" : [ { "dropping-particle" : "", "family" : "Rintelen", "given" : "T.", "non-dropping-particle" : "", "parse-names" : false, "suffix" : "" }, { "dropping-particle" : "", "family" : "Damme", "given" : "D.", "non-dropping-particle" : "Van", "parse-names" : false, "suffix" : "" } ], "container-title" : "The IUCN Red List of Threatened Species. 2017-1", "id" : "ITEM-2", "issued" : { "date-parts" : [ [ "2011" ] ] }, "title" : "Dreissena caspia", "type" : "webpage" }, "uris" : [ "http://www.mendeley.com/documents/?uuid=90e28ab1-5819-4042-8d5c-73ef82c8eda6" ] }, { "id" : "ITEM-3", "itemData" : { "abstract" : "The Caspian Sea region has witnessed important developments in the past decade and many opportunities are still available. The region is a major supplier of hydrocarbons to the world market, and will play a considerable role in the global energy sector in the future, with new offshore fields due to come onstream in 2014. New transport corridors are under consideration. Fishing, once a traditional economic sector, now faces an alarming fall in stocks, resulting in unsatisfactory catches for fishermen and less work for associated activities. But opportunities are arising with the development of other sectors such as agriculture and tourism.", "author" : [ { "dropping-particle" : "", "family" : "Zo\u00ef", "given" : "", "non-dropping-particle" : "", "parse-names" : false, "suffix" : "" } ], "id" : "ITEM-3", "issued" : { "date-parts" : [ [ "2012" ] ] }, "note" : "NULL", "number-of-pages" : "38", "publisher" : "Zo\u00ef Environment Network", "title" : "Vital Caspian Graphics 2 - Opportunities, Aspirations and Challenges", "type" : "book" }, "uris" : [ "http://www.mendeley.com/documents/?uuid=bf528e27-7bd2-4e0f-8d02-9d5f9978019c" ] } ], "mendeley" : { "formattedCitation" : "(H. Dumont et al., 1999; Rintelen &amp; Van Damme, 2011; Zo\u00ef, 2012)", "plainTextFormattedCitation" : "(H. Dumont et al., 1999; Rintelen &amp; Van Damme, 2011; Zo\u00ef, 2012)", "previouslyFormattedCitation" : "(H. Dumont et al., 1999; Rintelen &amp; Van Damme, 2011; Zo\u00ef, 2012)" }, "properties" : {  }, "schema" : "https://github.com/citation-style-language/schema/raw/master/csl-citation.json" }</w:instrText>
      </w:r>
      <w:r w:rsidRPr="00BA0F1F">
        <w:rPr>
          <w:rFonts w:cstheme="minorHAnsi"/>
        </w:rPr>
        <w:fldChar w:fldCharType="separate"/>
      </w:r>
      <w:r w:rsidRPr="00BA0F1F">
        <w:rPr>
          <w:rFonts w:cstheme="minorHAnsi"/>
        </w:rPr>
        <w:t xml:space="preserve">(Dumont </w:t>
      </w:r>
      <w:r w:rsidR="00301BD0" w:rsidRPr="00301BD0">
        <w:rPr>
          <w:rFonts w:cstheme="minorHAnsi"/>
          <w:i/>
        </w:rPr>
        <w:t>et al.</w:t>
      </w:r>
      <w:r w:rsidRPr="00BA0F1F">
        <w:rPr>
          <w:rFonts w:cstheme="minorHAnsi"/>
        </w:rPr>
        <w:t>, 1999; Rintelen &amp; Van Damme, 2011; Zoï, 2012)</w:t>
      </w:r>
      <w:r w:rsidRPr="00BA0F1F">
        <w:rPr>
          <w:rFonts w:cstheme="minorHAnsi"/>
        </w:rPr>
        <w:fldChar w:fldCharType="end"/>
      </w:r>
      <w:r w:rsidRPr="00BA0F1F">
        <w:rPr>
          <w:rFonts w:cstheme="minorHAnsi"/>
        </w:rPr>
        <w:t xml:space="preserve">. </w:t>
      </w:r>
    </w:p>
    <w:p w14:paraId="40C2B166" w14:textId="2C71A8B8" w:rsidR="0048205B" w:rsidRPr="00BA0F1F" w:rsidRDefault="0048205B" w:rsidP="00AE389F">
      <w:pPr>
        <w:rPr>
          <w:rFonts w:cstheme="minorHAnsi"/>
        </w:rPr>
      </w:pPr>
      <w:r w:rsidRPr="00BA0F1F">
        <w:rPr>
          <w:rFonts w:cstheme="minorHAnsi"/>
        </w:rPr>
        <w:t xml:space="preserve">Fishing has significantly dropped during the 1990s, and slowly grew thereafter </w:t>
      </w:r>
      <w:r w:rsidRPr="00BA0F1F">
        <w:rPr>
          <w:rFonts w:cstheme="minorHAnsi"/>
        </w:rPr>
        <w:fldChar w:fldCharType="begin" w:fldLock="1"/>
      </w:r>
      <w:r w:rsidRPr="00BA0F1F">
        <w:rPr>
          <w:rFonts w:cstheme="minorHAnsi"/>
        </w:rPr>
        <w:instrText>ADDIN CSL_CITATION { "citationItems" : [ { "id" : "ITEM-1", "itemData" : { "author" : [ { "dropping-particle" : "", "family" : "Makoedov", "given" : "A.N.", "non-dropping-particle" : "", "parse-names" : false, "suffix" : "" }, { "dropping-particle" : "", "family" : "Kozhemiako", "given" : "O.H.", "non-dropping-particle" : "", "parse-names" : false, "suffix" : "" }, { "dropping-particle" : "", "family" : "[\u041c\u0430\u043a\u043e\u0435\u0434\u043e\u0432 \u0410.\u041d.", "given" : "", "non-dropping-particle" : "", "parse-names" : false, "suffix" : "" }, { "dropping-particle" : "", "family" : "\u041a\u043e\u0436\u0435\u043c\u044f\u043a\u043e \u041e.\u041d.]", "given" : "", "non-dropping-particle" : "", "parse-names" : false, "suffix" : "" } ], "id" : "ITEM-1", "issued" : { "date-parts" : [ [ "2007" ] ] }, "number-of-pages" : "447", "publisher" : "\u041d\u0430\u0446. \u0440\u044b\u0431. \u0440\u0435\u0441\u0443\u0440\u0441\u044b [National fish resources]", "publisher-place" : "Moscow", "title" : "\u041e\u0441\u043d\u043e\u0432\u044b \u0440\u044b\u0431\u043e\u0445\u043e\u0437\u044f\u0439\u0441\u0442\u0432\u0435\u043d\u043d\u043e\u0439 \u043f\u043e\u043b\u0438\u0442\u0438\u043a\u0438 \u0420\u043e\u0441\u0441\u0438\u0438 [The Principles of fishery policy in Russian Federation]", "type" : "book" }, "uris" : [ "http://www.mendeley.com/documents/?uuid=1a04c174-a32c-4c9f-a546-a651a8311528" ] } ], "mendeley" : { "formattedCitation" : "(Makoedov, Kozhemiako, [\u041c\u0430\u043a\u043e\u0435\u0434\u043e\u0432 \u0410.\u041d., &amp; \u041a\u043e\u0436\u0435\u043c\u044f\u043a\u043e \u041e.\u041d.], 2007)", "manualFormatting" : "(Makoedov et al., 2007", "plainTextFormattedCitation" : "(Makoedov, Kozhemiako, [\u041c\u0430\u043a\u043e\u0435\u0434\u043e\u0432 \u0410.\u041d., &amp; \u041a\u043e\u0436\u0435\u043c\u044f\u043a\u043e \u041e.\u041d.], 2007)", "previouslyFormattedCitation" : "(Makoedov, Kozhemiako, [\u041c\u0430\u043a\u043e\u0435\u0434\u043e\u0432 \u0410.\u041d., &amp; \u041a\u043e\u0436\u0435\u043c\u044f\u043a\u043e \u041e.\u041d.], 2007)" }, "properties" : {  }, "schema" : "https://github.com/citation-style-language/schema/raw/master/csl-citation.json" }</w:instrText>
      </w:r>
      <w:r w:rsidRPr="00BA0F1F">
        <w:rPr>
          <w:rFonts w:cstheme="minorHAnsi"/>
        </w:rPr>
        <w:fldChar w:fldCharType="separate"/>
      </w:r>
      <w:r w:rsidRPr="00BA0F1F">
        <w:rPr>
          <w:rFonts w:cstheme="minorHAnsi"/>
        </w:rPr>
        <w:t xml:space="preserve">(Makoedov </w:t>
      </w:r>
      <w:r w:rsidR="00301BD0" w:rsidRPr="00301BD0">
        <w:rPr>
          <w:rFonts w:cstheme="minorHAnsi"/>
          <w:i/>
        </w:rPr>
        <w:t>et al.</w:t>
      </w:r>
      <w:r w:rsidRPr="00BA0F1F">
        <w:rPr>
          <w:rFonts w:cstheme="minorHAnsi"/>
        </w:rPr>
        <w:t>, 2007</w:t>
      </w:r>
      <w:r w:rsidRPr="00BA0F1F">
        <w:rPr>
          <w:rFonts w:cstheme="minorHAnsi"/>
        </w:rPr>
        <w:fldChar w:fldCharType="end"/>
      </w:r>
      <w:r w:rsidRPr="00BA0F1F">
        <w:rPr>
          <w:rFonts w:cstheme="minorHAnsi"/>
        </w:rPr>
        <w:t xml:space="preserve">; </w:t>
      </w:r>
      <w:r w:rsidR="00E02367">
        <w:rPr>
          <w:rFonts w:cstheme="minorHAnsi"/>
          <w:b/>
        </w:rPr>
        <w:t>Figure 3.31</w:t>
      </w:r>
      <w:r w:rsidRPr="00BA0F1F">
        <w:rPr>
          <w:rFonts w:cstheme="minorHAnsi"/>
        </w:rPr>
        <w:t xml:space="preserve">). During the 1990s, illegal fishing vastly increased and negatively impacted mostly sturgeon and salmon. A special moratorium on sturgeon fishing was signed by five Caspian countries in 2013. All Caspian sturgeon species are protected under CITES (the Convention on International Trade in Endangered Species of Wild Fauna and Flora), but the Convention is not in force in Turkmenistan. A quota system, introduced together with a temporary ban on pelagic fishing, does not appear to have been effective in reviving the dwindling sturgeon population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mendeley" : { "formattedCitation" : "(Mamaev, 2002)", "plainTextFormattedCitation" : "(Mamaev, 2002)", "previouslyFormattedCitation" : "(Mamaev, 2002)" }, "properties" : {  }, "schema" : "https://github.com/citation-style-language/schema/raw/master/csl-citation.json" }</w:instrText>
      </w:r>
      <w:r w:rsidRPr="00BA0F1F">
        <w:rPr>
          <w:rFonts w:cstheme="minorHAnsi"/>
        </w:rPr>
        <w:fldChar w:fldCharType="separate"/>
      </w:r>
      <w:r w:rsidRPr="00BA0F1F">
        <w:rPr>
          <w:rFonts w:cstheme="minorHAnsi"/>
        </w:rPr>
        <w:t>(Mamaev, 2002)</w:t>
      </w:r>
      <w:r w:rsidRPr="00BA0F1F">
        <w:rPr>
          <w:rFonts w:cstheme="minorHAnsi"/>
        </w:rPr>
        <w:fldChar w:fldCharType="end"/>
      </w:r>
      <w:r w:rsidRPr="00BA0F1F">
        <w:rPr>
          <w:rFonts w:cstheme="minorHAnsi"/>
        </w:rPr>
        <w:t>.</w:t>
      </w:r>
    </w:p>
    <w:p w14:paraId="1D6C1502" w14:textId="2AA963A6" w:rsidR="006935C5" w:rsidRPr="006935C5" w:rsidRDefault="006935C5" w:rsidP="006935C5">
      <w:pPr>
        <w:rPr>
          <w:lang w:val="en-US"/>
        </w:rPr>
      </w:pPr>
      <w:r>
        <w:rPr>
          <w:lang w:eastAsia="en-GB"/>
        </w:rPr>
        <w:drawing>
          <wp:inline distT="0" distB="0" distL="0" distR="0" wp14:anchorId="3F60A156" wp14:editId="7E1F0DDC">
            <wp:extent cx="5759450" cy="3050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4"/>
                    <a:stretch>
                      <a:fillRect/>
                    </a:stretch>
                  </pic:blipFill>
                  <pic:spPr>
                    <a:xfrm>
                      <a:off x="0" y="0"/>
                      <a:ext cx="5759450" cy="3050540"/>
                    </a:xfrm>
                    <a:prstGeom prst="rect">
                      <a:avLst/>
                    </a:prstGeom>
                  </pic:spPr>
                </pic:pic>
              </a:graphicData>
            </a:graphic>
          </wp:inline>
        </w:drawing>
      </w:r>
    </w:p>
    <w:p w14:paraId="54F27088" w14:textId="6A10BE66" w:rsidR="0048205B" w:rsidRPr="00BA0F1F" w:rsidRDefault="0048205B" w:rsidP="00AE389F">
      <w:pPr>
        <w:rPr>
          <w:rFonts w:cstheme="minorHAnsi"/>
          <w:b/>
          <w:bCs/>
        </w:rPr>
      </w:pPr>
      <w:r w:rsidRPr="00BA0F1F">
        <w:rPr>
          <w:rFonts w:cstheme="minorHAnsi"/>
        </w:rPr>
        <w:t>The population of the Caspian seal (</w:t>
      </w:r>
      <w:r w:rsidRPr="00BA0F1F">
        <w:rPr>
          <w:rFonts w:cstheme="minorHAnsi"/>
          <w:i/>
        </w:rPr>
        <w:t>Pusa caspica</w:t>
      </w:r>
      <w:r w:rsidRPr="00BA0F1F">
        <w:rPr>
          <w:rFonts w:cstheme="minorHAnsi"/>
        </w:rPr>
        <w:t xml:space="preserve">, a globally endangered species) has declined by 70% in the last twenty years. This is primarily due to unsustainable hunting, trapping as by-catch of the illegal sturgeon fishery, and loss of prey-base due to fishing and invasive species </w:t>
      </w:r>
      <w:r w:rsidRPr="00BA0F1F">
        <w:rPr>
          <w:rFonts w:cstheme="minorHAnsi"/>
        </w:rPr>
        <w:fldChar w:fldCharType="begin" w:fldLock="1"/>
      </w:r>
      <w:r w:rsidRPr="00BA0F1F">
        <w:rPr>
          <w:rFonts w:cstheme="minorHAnsi"/>
        </w:rPr>
        <w:instrText>ADDIN CSL_CITATION { "citationItems" : [ { "id" : "ITEM-1", "itemData" : { "URL" : "http://www.iucnredlist.org/details/41669/0", "author" : [ { "dropping-particle" : "", "family" : "Goodman", "given" : "S.", "non-dropping-particle" : "", "parse-names" : false, "suffix" : "" }, { "dropping-particle" : "", "family" : "Dmitrieva", "given" : "L.", "non-dropping-particle" : "", "parse-names" : false, "suffix" : "" } ], "container-title" : "The IUCN Red List of Threatened Species. 2017-1", "id" : "ITEM-1", "issued" : { "date-parts" : [ [ "2016" ] ] }, "title" : "Pusa caspica", "type" : "webpage" }, "uris" : [ "http://www.mendeley.com/documents/?uuid=ea6f80c4-e8f0-4172-8a35-797afbd0e539" ] }, { "id" : "ITEM-2", "itemData" : { "DOI" : "10.1371/journal.pone.0043130", "ISSN" : "1932-6203", "author" : [ { "dropping-particle" : "", "family" : "Harkonen", "given" : "Tero", "non-dropping-particle" : "", "parse-names" : false, "suffix" : "" }, { "dropping-particle" : "", "family" : "Harding", "given" : "Karin C.", "non-dropping-particle" : "", "parse-names" : false, "suffix" : "" }, { "dropping-particle" : "", "family" : "Wilson", "given" : "Susan", "non-dropping-particle" : "", "parse-names" : false, "suffix" : "" }, { "dropping-particle" : "", "family" : "Baimukanov", "given" : "Mirgaliy", "non-dropping-particle" : "", "parse-names" : false, "suffix" : "" }, { "dropping-particle" : "", "family" : "Dmitrieva", "given" : "Lilia", "non-dropping-particle" : "", "parse-names" : false, "suffix" : "" }, { "dropping-particle" : "", "family" : "Svensson", "given" : "Carl Johan", "non-dropping-particle" : "", "parse-names" : false, "suffix" : "" }, { "dropping-particle" : "", "family" : "Goodman", "given" : "Simon J.", "non-dropping-particle" : "", "parse-names" : false, "suffix" : "" } ], "container-title" : "PLoS ONE", "editor" : [ { "dropping-particle" : "", "family" : "Fahlman", "given" : "Andreas", "non-dropping-particle" : "", "parse-names" : false, "suffix" : "" } ], "id" : "ITEM-2", "issue" : "9", "issued" : { "date-parts" : [ [ "2012", "9", "19" ] ] }, "page" : "e43130", "title" : "Collapse of a Marine Mammal Species Driven by Human Impacts", "type" : "article-journal", "volume" : "7" }, "uris" : [ "http://www.mendeley.com/documents/?uuid=9ad47826-c83b-48b6-bb8b-fcf1e756c1d5" ] } ], "mendeley" : { "formattedCitation" : "(Goodman &amp; Dmitrieva, 2016; Harkonen et al., 2012)", "plainTextFormattedCitation" : "(Goodman &amp; Dmitrieva, 2016; Harkonen et al., 2012)", "previouslyFormattedCitation" : "(Goodman &amp; Dmitrieva, 2016; Harkonen et al., 2012)" }, "properties" : {  }, "schema" : "https://github.com/citation-style-language/schema/raw/master/csl-citation.json" }</w:instrText>
      </w:r>
      <w:r w:rsidRPr="00BA0F1F">
        <w:rPr>
          <w:rFonts w:cstheme="minorHAnsi"/>
        </w:rPr>
        <w:fldChar w:fldCharType="separate"/>
      </w:r>
      <w:r w:rsidRPr="00BA0F1F">
        <w:rPr>
          <w:rFonts w:cstheme="minorHAnsi"/>
        </w:rPr>
        <w:t xml:space="preserve">(Goodman &amp; Dmitrieva, 2016; Harkonen </w:t>
      </w:r>
      <w:r w:rsidR="00301BD0" w:rsidRPr="00301BD0">
        <w:rPr>
          <w:rFonts w:cstheme="minorHAnsi"/>
          <w:i/>
        </w:rPr>
        <w:t>et al.</w:t>
      </w:r>
      <w:r w:rsidRPr="00BA0F1F">
        <w:rPr>
          <w:rFonts w:cstheme="minorHAnsi"/>
        </w:rPr>
        <w:t>, 2012)</w:t>
      </w:r>
      <w:r w:rsidRPr="00BA0F1F">
        <w:rPr>
          <w:rFonts w:cstheme="minorHAnsi"/>
        </w:rPr>
        <w:fldChar w:fldCharType="end"/>
      </w:r>
      <w:r w:rsidRPr="00BA0F1F">
        <w:rPr>
          <w:rFonts w:cstheme="minorHAnsi"/>
        </w:rPr>
        <w:t xml:space="preserve">. A canine distemper epidemic starting in April 2000 also contributed to the seal decline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mendeley" : { "formattedCitation" : "(Mamaev, 2002)", "plainTextFormattedCitation" : "(Mamaev, 2002)", "previouslyFormattedCitation" : "(Mamaev, 2002)" }, "properties" : {  }, "schema" : "https://github.com/citation-style-language/schema/raw/master/csl-citation.json" }</w:instrText>
      </w:r>
      <w:r w:rsidRPr="00BA0F1F">
        <w:rPr>
          <w:rFonts w:cstheme="minorHAnsi"/>
        </w:rPr>
        <w:fldChar w:fldCharType="separate"/>
      </w:r>
      <w:r w:rsidRPr="00BA0F1F">
        <w:rPr>
          <w:rFonts w:cstheme="minorHAnsi"/>
        </w:rPr>
        <w:t>(Mamaev, 2002)</w:t>
      </w:r>
      <w:r w:rsidRPr="00BA0F1F">
        <w:rPr>
          <w:rFonts w:cstheme="minorHAnsi"/>
        </w:rPr>
        <w:fldChar w:fldCharType="end"/>
      </w:r>
      <w:r w:rsidRPr="00BA0F1F">
        <w:rPr>
          <w:rFonts w:cstheme="minorHAnsi"/>
        </w:rPr>
        <w:t xml:space="preserve">. Limitations on hunting were introduced in the 1940s but illegal killing of seals is still common </w:t>
      </w:r>
      <w:r w:rsidRPr="00BA0F1F">
        <w:rPr>
          <w:rFonts w:cstheme="minorHAnsi"/>
        </w:rPr>
        <w:fldChar w:fldCharType="begin" w:fldLock="1"/>
      </w:r>
      <w:r w:rsidRPr="00BA0F1F">
        <w:rPr>
          <w:rFonts w:cstheme="minorHAnsi"/>
        </w:rPr>
        <w:instrText>ADDIN CSL_CITATION { "citationItems" : [ { "id" : "ITEM-1", "itemData" : { "author" : [ { "dropping-particle" : "", "family" : "Mamaev", "given" : "V.", "non-dropping-particle" : "", "parse-names" : false, "suffix" : "" } ], "container-title" : "Europe's biodiversity - biogeographical regions and seas. Seas around Europe. EEA Report No 1/2002", "id" : "ITEM-1", "issued" : { "date-parts" : [ [ "2002" ] ] }, "note" : "NULL", "page" : "1-26", "publisher" : "EEA", "title" : "The Caspian Sea - enclosed and with many endemic species", "type" : "chapter" }, "uris" : [ "http://www.mendeley.com/documents/?uuid=8e676940-ab80-4658-bc98-c24a692a59ae" ] }, { "id" : "ITEM-2", "itemData" : { "abstract" : "The CEP TDA Revisit was completed in December 2007 following an intensive desk study of materials collected from the second phase of the Caspian Environment Programme. The intention of the CEP TDA Revisit is to provide a follow on review of the priority transboundary issues, to assess the efforts conducted during the CEP Phase II implementation, and to extrapolate where additional efforts are warranted. The SAP and NAPs are reviewed followed by an analysis of the priority areas of concern as identified in the SAP. The issues addressed in the TDA are: decline in biodiversity; decline in environmental quality (pollution); decline in bioresources (fisheries); decline in coastal infrastructure and habitat; and impacts of the oil industry in the region. This is supplemented by an analysis of governance mechanisms, socioeconomic conditions in the region, and stakeholder analysis and public involvement strategy.", "author" : [ { "dropping-particle" : "", "family" : "CEP", "given" : "", "non-dropping-particle" : "", "parse-names" : false, "suffix" : "" } ], "id" : "ITEM-2", "issued" : { "date-parts" : [ [ "2007" ] ] }, "note" : "NULL", "number-of-pages" : "148", "title" : "Caspian Environment Programme Transboundary Diagnostic Analysis Revisit", "type" : "report" }, "uris" : [ "http://www.mendeley.com/documents/?uuid=afbdaaeb-95a2-41c8-a952-1f5c26d28b9d" ] } ], "mendeley" : { "formattedCitation" : "(CEP, 2007; Mamaev, 2002)", "plainTextFormattedCitation" : "(CEP, 2007; Mamaev, 2002)", "previouslyFormattedCitation" : "(CEP, 2007; Mamaev, 2002)" }, "properties" : {  }, "schema" : "https://github.com/citation-style-language/schema/raw/master/csl-citation.json" }</w:instrText>
      </w:r>
      <w:r w:rsidRPr="00BA0F1F">
        <w:rPr>
          <w:rFonts w:cstheme="minorHAnsi"/>
        </w:rPr>
        <w:fldChar w:fldCharType="separate"/>
      </w:r>
      <w:r w:rsidRPr="00BA0F1F">
        <w:rPr>
          <w:rFonts w:cstheme="minorHAnsi"/>
        </w:rPr>
        <w:t>(CEP, 2007; Mamaev, 2002)</w:t>
      </w:r>
      <w:r w:rsidRPr="00BA0F1F">
        <w:rPr>
          <w:rFonts w:cstheme="minorHAnsi"/>
        </w:rPr>
        <w:fldChar w:fldCharType="end"/>
      </w:r>
      <w:r w:rsidRPr="00BA0F1F">
        <w:rPr>
          <w:rFonts w:cstheme="minorHAnsi"/>
        </w:rPr>
        <w:t>.</w:t>
      </w:r>
    </w:p>
    <w:p w14:paraId="73D3FF9F" w14:textId="77777777" w:rsidR="0048205B" w:rsidRPr="00BA0F1F" w:rsidRDefault="0048205B" w:rsidP="00AE389F">
      <w:pPr>
        <w:spacing w:after="0"/>
        <w:rPr>
          <w:rFonts w:cstheme="minorHAnsi"/>
        </w:rPr>
      </w:pPr>
    </w:p>
    <w:p w14:paraId="27027E62" w14:textId="77777777" w:rsidR="0048205B" w:rsidRPr="00495906" w:rsidRDefault="0048205B" w:rsidP="00AE389F">
      <w:pPr>
        <w:spacing w:after="0"/>
        <w:rPr>
          <w:rFonts w:cstheme="minorHAnsi"/>
          <w:b/>
          <w:i/>
        </w:rPr>
      </w:pPr>
      <w:r w:rsidRPr="00495906">
        <w:rPr>
          <w:rFonts w:cstheme="minorHAnsi"/>
          <w:b/>
          <w:i/>
        </w:rPr>
        <w:t>Saline lakes</w:t>
      </w:r>
    </w:p>
    <w:p w14:paraId="25B746C0" w14:textId="77777777" w:rsidR="0048205B" w:rsidRPr="00495906" w:rsidRDefault="0048205B" w:rsidP="00AE389F">
      <w:pPr>
        <w:spacing w:after="0"/>
        <w:rPr>
          <w:rFonts w:cstheme="minorHAnsi"/>
          <w:u w:val="single"/>
        </w:rPr>
      </w:pPr>
      <w:r w:rsidRPr="00495906">
        <w:rPr>
          <w:rFonts w:cstheme="minorHAnsi"/>
          <w:u w:val="single"/>
        </w:rPr>
        <w:t>Overview of the system</w:t>
      </w:r>
    </w:p>
    <w:p w14:paraId="032202BA" w14:textId="1E37B0C3" w:rsidR="0048205B" w:rsidRPr="00BA0F1F" w:rsidRDefault="0048205B" w:rsidP="00AE389F">
      <w:pPr>
        <w:rPr>
          <w:rFonts w:cstheme="minorHAnsi"/>
        </w:rPr>
      </w:pPr>
      <w:r w:rsidRPr="00BA0F1F">
        <w:rPr>
          <w:rFonts w:cstheme="minorHAnsi"/>
        </w:rPr>
        <w:t xml:space="preserve">In Western and Central Europe saline and brackish lakes can be found predominantly in the Mediterranean region </w:t>
      </w:r>
      <w:r w:rsidRPr="00BA0F1F">
        <w:rPr>
          <w:rFonts w:cstheme="minorHAnsi"/>
        </w:rPr>
        <w:fldChar w:fldCharType="begin" w:fldLock="1"/>
      </w:r>
      <w:r w:rsidRPr="00BA0F1F">
        <w:rPr>
          <w:rFonts w:cstheme="minorHAnsi"/>
        </w:rPr>
        <w:instrText>ADDIN CSL_CITATION { "citationItems" : [ { "id" : "ITEM-1", "itemData" : { "DOI" : "10.1007/s00027-011-0233-4", "ISBN" : "1015-1621", "ISSN" : "10151621", "abstract" : "The present area of European wetlands is only a fraction of their area before the start of large-scale human colonization of Europe. Many European wetlands have been exploited and managed for various purposes. Large wetland areas have been drained and reclaimed mainly for agriculture and establishment of human settlements. These threats to European wetlands persist. The main responses of European wetlands to ongoing climate change will vary according to wetland type and geographical location. Sea level rise will probably be the decisive factor affecting coastal wetlands, especially along the Atlantic coast. In the boreal part of Europe, increased temperatures will probably lead to increased annual evapotranspiration and lower organic matter accumulation in soil. The role of vast boreal wetlands as carbon sinks may thus be suppressed. In central and western Europe, the risk of floods may support the political will for ecosystem-unfriendly flood defence measures, which may threaten the hydrology of existing wetlands. Southern Europe will probably suffer most from water shortage, which may strengthen the competition for water resources between agriculture, industry and settle- ments on the one hand and nature conservancy, including wetland conservation, on the other.", "author" : [ { "dropping-particle" : "", "family" : "\u010c\u00ed\u017ekov\u00e1", "given" : "Hana", "non-dropping-particle" : "", "parse-names" : false, "suffix" : "" }, { "dropping-particle" : "", "family" : "Kv\u011bt", "given" : "Jan", "non-dropping-particle" : "", "parse-names" : false, "suffix" : "" }, { "dropping-particle" : "", "family" : "Com\u00edn", "given" : "Francisco A.", "non-dropping-particle" : "", "parse-names" : false, "suffix" : "" }, { "dropping-particle" : "", "family" : "Laiho", "given" : "Raija", "non-dropping-particle" : "", "parse-names" : false, "suffix" : "" }, { "dropping-particle" : "", "family" : "Pokorn\u00fd", "given" : "Jan", "non-dropping-particle" : "", "parse-names" : false, "suffix" : "" }, { "dropping-particle" : "", "family" : "Pithart", "given" : "David", "non-dropping-particle" : "", "parse-names" : false, "suffix" : "" } ], "container-title" : "Aquatic Sciences", "id" : "ITEM-1", "issue" : "1", "issued" : { "date-parts" : [ [ "2013" ] ] }, "page" : "3-26", "title" : "Actual state of European wetlands and their possible future in the context of global climate change", "type" : "article-journal", "volume" : "75" }, "uris" : [ "http://www.mendeley.com/documents/?uuid=61ae3389-574f-4055-b6fd-18f9732532e8" ] } ], "mendeley" : { "formattedCitation" : "(\u010c\u00ed\u017ekov\u00e1 et al., 2013)", "plainTextFormattedCitation" : "(\u010c\u00ed\u017ekov\u00e1 et al., 2013)", "previouslyFormattedCitation" : "(\u010c\u00ed\u017ekov\u00e1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Čížková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To the east, saline water bodies are found in many terminal basins in a wide territorial belt with semiarid or arid climate including Turkey, the Caucasus, </w:t>
      </w:r>
      <w:r w:rsidRPr="00BA0F1F">
        <w:rPr>
          <w:rFonts w:cstheme="minorHAnsi"/>
        </w:rPr>
        <w:lastRenderedPageBreak/>
        <w:t xml:space="preserve">Central Asia and southern Siberia </w:t>
      </w:r>
      <w:r w:rsidRPr="00BA0F1F">
        <w:rPr>
          <w:rFonts w:cstheme="minorHAnsi"/>
        </w:rPr>
        <w:fldChar w:fldCharType="begin" w:fldLock="1"/>
      </w:r>
      <w:r w:rsidRPr="00BA0F1F">
        <w:rPr>
          <w:rFonts w:cstheme="minorHAnsi"/>
        </w:rPr>
        <w:instrText>ADDIN CSL_CITATION { "citationItems" : [ { "id" : "ITEM-1", "itemData" : { "abstract" : "This report describes both the eleven biogeographical regions and the seven regional seas around Europe in comparable chapters. The main focus of the chapters is on wild-living species, on the major ecosystems and some selected natural or semi-natural habitat types. The geographical coverage of the report is Europe to the Urals with surrounding regional seas.", "author" : [ { "dropping-particle" : "", "family" : "EEA", "given" : "", "non-dropping-particle" : "", "parse-names" : false, "suffix" : "" } ], "id" : "ITEM-1", "issued" : { "date-parts" : [ [ "2002" ] ] }, "note" : "NULL", "title" : "Europe's biodiversity - biogeographical regions and seas. EEA Report No 1/2002", "type" : "report" }, "uris" : [ "http://www.mendeley.com/documents/?uuid=e07c0053-7cf7-4874-a60d-b2e7e5e4eb78" ] }, { "id" : "ITEM-2", "itemData" : { "author" : [ { "dropping-particle" : "", "family" : "Republic of Turkey", "given" : "", "non-dropping-particle" : "", "parse-names" : false, "suffix" : "" } ], "id" : "ITEM-2", "issued" : { "date-parts" : [ [ "2014" ] ] }, "note" : "NULL", "title" : "Republic of Turkey. Ministry of Forestry And Water Affairs. UN Convention on Biological Diversity. Fifth National Report. August 2014", "type" : "report" }, "uris" : [ "http://www.mendeley.com/documents/?uuid=977303b6-6acd-4a8e-855b-ac6add1866af" ] }, { "id" : "ITEM-3", "itemData" : { "DOI" : "10.1117/12.628558", "author" : [ { "dropping-particle" : "", "family" : "\u00d6rmeci", "given" : "C.", "non-dropping-particle" : "", "parse-names" : false, "suffix" : "" }, { "dropping-particle" : "", "family" : "Ekercin", "given" : "S.", "non-dropping-particle" : "", "parse-names" : false, "suffix" : "" } ], "container-title" : "Proc. SPIE 5977, Remote Sensing of the Ocean, Sea Ice, and Large Water Regions 2005, 59770K (October 20, 2005)", "id" : "ITEM-3", "issued" : { "date-parts" : [ [ "2005" ] ] }, "note" : "NULL", "title" : "Water quality monitoring using satellite image data: a case study around the Salt Lake in Turkey", "type" : "paper-conference" }, "uris" : [ "http://www.mendeley.com/documents/?uuid=15e8a925-44f7-4f65-8987-64d0e4845a5b" ] }, { "id" : "ITEM-4", "itemData" : { "author" : [ { "dropping-particle" : "", "family" : "Kazanci", "given" : "N.", "non-dropping-particle" : "", "parse-names" : false, "suffix" : "" }, { "dropping-particle" : "", "family" : "Girgin", "given" : "S.", "non-dropping-particle" : "", "parse-names" : false, "suffix" : "" }, { "dropping-particle" : "", "family" : "D\u00fcgel", "given" : "M.", "non-dropping-particle" : "", "parse-names" : false, "suffix" : "" } ], "container-title" : "Aquatic Conservation: Marine and Freshwater Ecosystems", "id" : "ITEM-4", "issue" : "14(2)", "issued" : { "date-parts" : [ [ "2004" ] ] }, "note" : "NULL", "page" : "151-162", "title" : "On the limnology of Salda Lake, a large and deep soda lake in southwestern Turkey: future management proposals", "type" : "article-journal" }, "uris" : [ "http://www.mendeley.com/documents/?uuid=ca90f2e2-049b-4978-ae76-9fb98401df6a" ] }, { "id" : "ITEM-5", "itemData" : { "author" : [ { "dropping-particle" : "", "family" : "Stenger-Kov\u00e1cs", "given" : "C.", "non-dropping-particle" : "", "parse-names" : false, "suffix" : "" }, { "dropping-particle" : "", "family" : "Lengyel", "given" : "E.", "non-dropping-particle" : "", "parse-names" : false, "suffix" : "" }, { "dropping-particle" : "", "family" : "Buczk\u00f3", "given" : "K.", "non-dropping-particle" : "", "parse-names" : false, "suffix" : "" }, { "dropping-particle" : "", "family" : "T\u00f3th", "given" : "F.", "non-dropping-particle" : "", "parse-names" : false, "suffix" : "" }, { "dropping-particle" : "", "family" : "Crossetti", "given" : "L.", "non-dropping-particle" : "", "parse-names" : false, "suffix" : "" }, { "dropping-particle" : "", "family" : "Pellinger", "given" : "A.", "non-dropping-particle" : "", "parse-names" : false, "suffix" : "" }, { "dropping-particle" : "", "family" : "Z\u00e1mb\u00f3n\u00e9 Doma", "given" : "Z.", "non-dropping-particle" : "", "parse-names" : false, "suffix" : "" }, { "dropping-particle" : "", "family" : "Padis\u00e1k", "given" : "J.", "non-dropping-particle" : "", "parse-names" : false, "suffix" : "" } ], "container-title" : "Inland Waters", "id" : "ITEM-5", "issue" : "4(4)", "issued" : { "date-parts" : [ [ "2014" ] ] }, "note" : "NULL", "page" : "383-396", "title" : "Vanishing world: alkaline, saline lakes in Central Europe and their diatom assemblages", "type" : "article-journal" }, "uris" : [ "http://www.mendeley.com/documents/?uuid=ef8216dc-dc84-4ba2-b8d7-96353619803f" ] }, { "id" : "ITEM-6", "itemData" : { "author" : [ { "dropping-particle" : "", "family" : "Comin", "given" : "F.", "non-dropping-particle" : "", "parse-names" : false, "suffix" : "" }, { "dropping-particle" : "", "family" : "Alonso", "given" : "M.", "non-dropping-particle" : "", "parse-names" : false, "suffix" : "" } ], "container-title" : "Hydrobiologia", "id" : "ITEM-6", "issue" : "158(1)", "issued" : { "date-parts" : [ [ "1988" ] ] }, "note" : "NULL", "page" : "237-245", "title" : "Spanish salt lakes: Their chemistry and biota", "type" : "article-journal" }, "uris" : [ "http://www.mendeley.com/documents/?uuid=7c3cbaa7-9d58-466c-838f-103ef8f3ab6b" ] }, { "id" : "ITEM-7", "itemData" : { "author" : [ { "dropping-particle" : "", "family" : "Montes", "given" : "C.", "non-dropping-particle" : "", "parse-names" : false, "suffix" : "" }, { "dropping-particle" : "", "family" : "Martino", "given" : "P.", "non-dropping-particle" : "", "parse-names" : false, "suffix" : "" } ], "container-title" : "Bases Cientficas para la protecci\u00f3n de los humedales en Espa\u00f1a", "id" : "ITEM-7", "issued" : { "date-parts" : [ [ "1987" ] ] }, "note" : "NULL", "page" : "95-145", "publisher" : "Real Academia de Ciencias Exactas, F\u00edsicas y Naturales de Madrid", "publisher-place" : "Madrid", "title" : "Las lagunas salinas espa\u00f1olas", "type" : "chapter" }, "uris" : [ "http://www.mendeley.com/documents/?uuid=f1bd004b-f72c-4e39-a613-37af28d797ff" ] }, { "id" : "ITEM-8", "itemData" : { "DOI" : "DOI: 10.1007/BF00048701", "author" : [ { "dropping-particle" : "", "family" : "Williams", "given" : "W.", "non-dropping-particle" : "", "parse-names" : false, "suffix" : "" } ], "container-title" : "Hydrobiologia", "id" : "ITEM-8", "issue" : "81-82(1)", "issued" : { "date-parts" : [ [ "1981" ] ] }, "note" : "NULL", "page" : "1-14", "title" : "Inland salt lakes: An introduction", "type" : "article-journal" }, "uris" : [ "http://www.mendeley.com/documents/?uuid=6e10f4dc-e780-4b68-87ec-0f39baa8b014" ] }, { "id" : "ITEM-9", "itemData" : { "ISBN" : "978-5-9228-0751-7", "author" : [ { "dropping-particle" : "", "family" : "Orlov A.A. [\u041e\u0440\u043b\u043e\u0432 \u0410.\u0410.]", "given" : "", "non-dropping-particle" : "", "parse-names" : false, "suffix" : "" }, { "dropping-particle" : "", "family" : "Chechevishnikov A.L. [\u0427\u0435\u0447\u0435\u0432\u0438\u0447\u043d\u0438\u043a\u043e\u0432 \u0410.\u041b.]", "given" : "", "non-dropping-particle" : "", "parse-names" : false, "suffix" : "" }, { "dropping-particle" : "", "family" : "Alekseenkova E.S. [\u0410\u043b\u0435\u043a\u0441\u0435\u0435\u043d\u043a\u043e\u0432\u0430 \u0415.\u0421.]", "given" : "", "non-dropping-particle" : "", "parse-names" : false, "suffix" : "" }, { "dropping-particle" : "", "family" : "Borishpolets K.P. [\u0411\u043e\u0440\u0438\u0448\u043f\u043e\u043b\u0435\u0446 \u041a.\u041f.]", "given" : "", "non-dropping-particle" : "", "parse-names" : false, "suffix" : "" }, { "dropping-particle" : "", "family" : "Krylov A.V. [\u041a\u0440\u044b\u043b\u043e\u0432 \u0410.\u0412.]", "given" : "", "non-dropping-particle" : "", "parse-names" : false, "suffix" : "" }, { "dropping-particle" : "", "family" : "Kudeneeva Yu.S. [\u041a\u0443\u0434\u0435\u043d\u0435\u0435\u0432\u0430 \u042e. \u0421.]", "given" : "", "non-dropping-particle" : "", "parse-names" : false, "suffix" : "" }, { "dropping-particle" : "", "family" : "Mizin V.I. [\u041c\u0438\u0437\u0438\u043d \u0412.\u0418.]", "given" : "", "non-dropping-particle" : "", "parse-names" : false, "suffix" : "" }, { "dropping-particle" : "", "family" : "Nikitin A.I. [\u041d\u0438\u043a\u0438\u0442\u0438\u043d \u0410.\u0418.]", "given" : "", "non-dropping-particle" : "", "parse-names" : false, "suffix" : "" }, { "dropping-particle" : "", "family" : "Fedorchenko A.V. [\u0424\u0435\u0434\u043e\u0440\u0447\u0435\u043d\u043a\u043e \u0410.\u0412.]", "given" : "", "non-dropping-particle" : "", "parse-names" : false, "suffix" : "" }, { "dropping-particle" : "", "family" : "Chernyavskii S.I. [\u0427\u0435\u0440\u043d\u044f\u0432\u0441\u043a\u0438\u0439 \u0421.\u0418.]", "given" : "", "non-dropping-particle" : "", "parse-names" : false, "suffix" : "" } ], "id" : "ITEM-9", "issued" : { "date-parts" : [ [ "2011" ] ] }, "note" : "NULL", "number-of-pages" : "87", "publisher" : "\u041c\u0413\u0418\u041c\u041e-\u0423\u043d\u0438\u0432\u0435\u0440\u0441\u0438\u0442\u0435\u0442 [MGIMO-University]", "publisher-place" : "Moscow", "title" : "\u041f\u0440\u043e\u0431\u043b\u0435\u043c\u0430 \u043f\u0440\u0435\u0441\u043d\u043e\u0439 \u0432\u043e\u0434\u044b. \u0413\u043b\u043e\u0431\u0430\u043b\u044c\u043d\u044b\u0439 \u043a\u043e\u043d\u0442\u0435\u043a\u0441\u0442 \u043f\u043e\u043b\u0438\u0442\u0438\u043a\u0438 \u0420\u043e\u0441\u0441\u0438\u0438 [Problem of fresh water. Global context of Russian politics]", "type" : "book" }, "uris" : [ "http://www.mendeley.com/documents/?uuid=93eae0ed-714d-4836-a783-6c8bd10d7296" ] }, { "id" : "ITEM-10", "itemData" : { "DOI" : "10.1007/s12665-016-5999-1", "author" : [ { "dropping-particle" : "", "family" : "Kotova", "given" : "I.", "non-dropping-particle" : "", "parse-names" : false, "suffix" : "" }, { "dropping-particle" : "", "family" : "Kayukova", "given" : "E.", "non-dropping-particle" : "", "parse-names" : false, "suffix" : "" }, { "dropping-particle" : "", "family" : "Kotov", "given" : "S.", "non-dropping-particle" : "", "parse-names" : false, "suffix" : "" } ], "container-title" : "Environmental Earth Sciences", "id" : "ITEM-10", "issue" : "75(16)", "issued" : { "date-parts" : [ [ "2016" ] ] }, "note" : "NULL", "page" : "1207", "title" : "Peloids of Crimean salt lakes and the Dead Sea: controls on composition and formation", "type" : "article-journal" }, "uris" : [ "http://www.mendeley.com/documents/?uuid=e7724a85-5893-4db7-9033-b52109d64fa6" ] }, { "id" : "ITEM-11", "itemData" : { "author" : [ { "dropping-particle" : "", "family" : "Kulagin V.M. [\u041a\u0443\u043b\u0430\u0433\u0438\u043d \u0412.\u041c.]", "given" : "", "non-dropping-particle" : "", "parse-names" : false, "suffix" : "" }, { "dropping-particle" : "", "family" : "Markov P.A. [\u041c\u0430\u0440\u043a\u043e\u0432 \u041f.\u0410.]", "given" : "", "non-dropping-particle" : "", "parse-names" : false, "suffix" : "" }, { "dropping-particle" : "", "family" : "Tishkov A.A. [\u0422\u0438\u0448\u043a\u043e\u0432 \u0410.\u0410.]", "given" : "", "non-dropping-particle" : "", "parse-names" : false, "suffix" : "" } ], "container-title" : "\u0417\u0430\u043f\u043e\u0432\u0435\u0434\u043d\u0438\u043a\u0438 \u0421\u0440\u0435\u0434\u043d\u0435\u0439 \u0410\u0437\u0438\u0438 \u0438 \u041a\u0430\u0437\u0430\u0445\u0441\u0442\u0430\u043d\u0430. \u0417\u0430\u043f\u043e\u0432\u0435\u0434\u043d\u0438\u043a\u0438 \u0421\u0421\u0421\u0420 [Strict natural reserves of Central Asia and Kazakhstan. Strict natural reserves of the USSR]", "id" : "ITEM-11", "issued" : { "date-parts" : [ [ "1990" ] ] }, "note" : "NULL", "page" : "399", "publisher" : "\u041c\u044b\u0441\u043b\u044c [Mysl]", "publisher-place" : "Moscow", "title" : "\u0418\u0441\u0441\u044b\u043a-\u041a\u0443\u043b\u044c\u0441\u043a\u0438\u0439 \u0437\u0430\u043f\u043e\u0432\u0435\u0434\u043d\u0438\u043a [Issyk-Kul strict natural reserve]", "type" : "chapter" }, "uris" : [ "http://www.mendeley.com/documents/?uuid=f414f39c-a6cd-454c-aae8-7fcefacea38b" ] }, { "id" : "ITEM-12", "itemData" : { "author" : [ { "dropping-particle" : "", "family" : "Zektser", "given" : "I.S.", "non-dropping-particle" : "", "parse-names" : false, "suffix" : "" } ], "editor" : [ { "dropping-particle" : "", "family" : "Everett", "given" : "L.G.", "non-dropping-particle" : "", "parse-names" : false, "suffix" : "" } ], "id" : "ITEM-12", "issued" : { "date-parts" : [ [ "2000" ] ] }, "note" : "NULL", "number-of-pages" : "175", "publisher" : "CRC Press", "title" : "Groundwater and the Environment: Applications for the Global Community", "type" : "book" }, "uris" : [ "http://www.mendeley.com/documents/?uuid=39725e84-f040-4f18-bf17-60377c23110e" ] } ], "mendeley" : { "formattedCitation" : "(Comin &amp; Alonso, 1988; EEA, 2002; Kazanci, Girgin, &amp; D\u00fcgel, 2004; Kotova, Kayukova, &amp; Kotov, 2016; Kulagin V.M. [\u041a\u0443\u043b\u0430\u0433\u0438\u043d \u0412.\u041c.], Markov P.A. [\u041c\u0430\u0440\u043a\u043e\u0432 \u041f.\u0410.], &amp; Tishkov A.A. [\u0422\u0438\u0448\u043a\u043e\u0432 \u0410.\u0410.], 1990; Montes &amp; Martino, 1987; Orlov A.A. [\u041e\u0440\u043b\u043e\u0432 \u0410.\u0410.] et al., 2011; \u00d6rmeci &amp; Ekercin, 2005; Republic of Turkey, 2014; Stenger-Kov\u00e1cs et al., 2014; Williams, 1981; Zektser, 2000)", "manualFormatting" : "(Williams, 1981; Montes and Martino, 1987; Comin and Alonso, 1988; Kulagin, Markov P.A. and Tishkov A.A., 1990; Zektser, 2000; EEA, 2002; Kazanci, Girgin and D\u00fcgel, 2004; \u00d6rmeci and Ekercin, 2005; Orlov A.A. et al., 2011; Republic of Turkey, 2014; Stenger-Kov\u00e1cs et al., 2014; Kotova, Kayukova and Kotov, 2016)", "plainTextFormattedCitation" : "(Comin &amp; Alonso, 1988; EEA, 2002; Kazanci, Girgin, &amp; D\u00fcgel, 2004; Kotova, Kayukova, &amp; Kotov, 2016; Kulagin V.M. [\u041a\u0443\u043b\u0430\u0433\u0438\u043d \u0412.\u041c.], Markov P.A. [\u041c\u0430\u0440\u043a\u043e\u0432 \u041f.\u0410.], &amp; Tishkov A.A. [\u0422\u0438\u0448\u043a\u043e\u0432 \u0410.\u0410.], 1990; Montes &amp; Martino, 1987; Orlov A.A. [\u041e\u0440\u043b\u043e\u0432 \u0410.\u0410.] et al., 2011; \u00d6rmeci &amp; Ekercin, 2005; Republic of Turkey, 2014; Stenger-Kov\u00e1cs et al., 2014; Williams, 1981; Zektser, 2000)", "previouslyFormattedCitation" : "(Comin &amp; Alonso, 1988; EEA, 2002; Kazanci, Girgin, &amp; D\u00fcgel, 2004; Kotova, Kayukova, &amp; Kotov, 2016; Kulagin V.M. [\u041a\u0443\u043b\u0430\u0433\u0438\u043d \u0412.\u041c.], Markov P.A. [\u041c\u0430\u0440\u043a\u043e\u0432 \u041f.\u0410.], &amp; Tishkov A.A. [\u0422\u0438\u0448\u043a\u043e\u0432 \u0410.\u0410.], 1990; Montes &amp; Martino, 1987; Orlov A.A. [\u041e\u0440\u043b\u043e\u0432 \u0410.\u0410.] et al., 2011; \u00d6rmeci &amp; Ekercin, 2005; Republic of Turkey, 2014; Stenger-Kov\u00e1cs et al., 2014; Williams, 1981; Zektser, 2000)" }, "properties" : {  }, "schema" : "https://github.com/citation-style-language/schema/raw/master/csl-citation.json" }</w:instrText>
      </w:r>
      <w:r w:rsidRPr="00BA0F1F">
        <w:rPr>
          <w:rFonts w:cstheme="minorHAnsi"/>
        </w:rPr>
        <w:fldChar w:fldCharType="separate"/>
      </w:r>
      <w:r w:rsidRPr="00BA0F1F">
        <w:rPr>
          <w:rFonts w:cstheme="minorHAnsi"/>
        </w:rPr>
        <w:t xml:space="preserve">(Comin and Alonso, 1988; </w:t>
      </w:r>
      <w:r w:rsidRPr="00FC4200">
        <w:rPr>
          <w:rFonts w:cstheme="minorHAnsi"/>
        </w:rPr>
        <w:t>EEA, 2002</w:t>
      </w:r>
      <w:r w:rsidRPr="00BA0F1F">
        <w:rPr>
          <w:rFonts w:cstheme="minorHAnsi"/>
        </w:rPr>
        <w:t>; Kazanci</w:t>
      </w:r>
      <w:r w:rsidR="00451D4F">
        <w:rPr>
          <w:rFonts w:cstheme="minorHAnsi"/>
          <w:i/>
        </w:rPr>
        <w:t xml:space="preserve"> et al.</w:t>
      </w:r>
      <w:r w:rsidRPr="00BA0F1F">
        <w:rPr>
          <w:rFonts w:cstheme="minorHAnsi"/>
        </w:rPr>
        <w:t>, 2004; Kotova</w:t>
      </w:r>
      <w:r w:rsidR="00451D4F">
        <w:rPr>
          <w:rFonts w:cstheme="minorHAnsi"/>
          <w:i/>
        </w:rPr>
        <w:t xml:space="preserve"> et al.</w:t>
      </w:r>
      <w:r w:rsidRPr="00BA0F1F">
        <w:rPr>
          <w:rFonts w:cstheme="minorHAnsi"/>
        </w:rPr>
        <w:t>, 2016</w:t>
      </w:r>
      <w:r>
        <w:rPr>
          <w:rFonts w:cstheme="minorHAnsi"/>
        </w:rPr>
        <w:t>; Kulagin</w:t>
      </w:r>
      <w:r w:rsidR="00451D4F">
        <w:rPr>
          <w:rFonts w:cstheme="minorHAnsi"/>
          <w:i/>
        </w:rPr>
        <w:t xml:space="preserve"> et al.</w:t>
      </w:r>
      <w:r w:rsidRPr="00BA0F1F">
        <w:rPr>
          <w:rFonts w:cstheme="minorHAnsi"/>
        </w:rPr>
        <w:t xml:space="preserve">, 1990; Montes </w:t>
      </w:r>
      <w:r w:rsidR="00451D4F">
        <w:rPr>
          <w:rFonts w:cstheme="minorHAnsi"/>
        </w:rPr>
        <w:t>&amp;</w:t>
      </w:r>
      <w:r w:rsidR="00451D4F" w:rsidRPr="00BA0F1F">
        <w:rPr>
          <w:rFonts w:cstheme="minorHAnsi"/>
        </w:rPr>
        <w:t xml:space="preserve"> </w:t>
      </w:r>
      <w:r w:rsidRPr="00BA0F1F">
        <w:rPr>
          <w:rFonts w:cstheme="minorHAnsi"/>
        </w:rPr>
        <w:t xml:space="preserve">Martino, 1987; </w:t>
      </w:r>
      <w:r>
        <w:rPr>
          <w:rFonts w:cstheme="minorHAnsi"/>
        </w:rPr>
        <w:t>Orlov</w:t>
      </w:r>
      <w:r w:rsidRPr="00BA0F1F">
        <w:rPr>
          <w:rFonts w:cstheme="minorHAnsi"/>
        </w:rPr>
        <w:t xml:space="preserve"> </w:t>
      </w:r>
      <w:r w:rsidR="00301BD0" w:rsidRPr="00301BD0">
        <w:rPr>
          <w:rFonts w:cstheme="minorHAnsi"/>
          <w:i/>
        </w:rPr>
        <w:t>et al.</w:t>
      </w:r>
      <w:r w:rsidRPr="00BA0F1F">
        <w:rPr>
          <w:rFonts w:cstheme="minorHAnsi"/>
        </w:rPr>
        <w:t xml:space="preserve">, 2011; Örmeci </w:t>
      </w:r>
      <w:r w:rsidR="00451D4F">
        <w:rPr>
          <w:rFonts w:cstheme="minorHAnsi"/>
        </w:rPr>
        <w:t>&amp;</w:t>
      </w:r>
      <w:r w:rsidR="00451D4F" w:rsidRPr="00BA0F1F">
        <w:rPr>
          <w:rFonts w:cstheme="minorHAnsi"/>
        </w:rPr>
        <w:t xml:space="preserve"> </w:t>
      </w:r>
      <w:r w:rsidRPr="00BA0F1F">
        <w:rPr>
          <w:rFonts w:cstheme="minorHAnsi"/>
        </w:rPr>
        <w:t xml:space="preserve">Ekercin, 2005; </w:t>
      </w:r>
      <w:r w:rsidR="00451D4F">
        <w:rPr>
          <w:rFonts w:cstheme="minorHAnsi"/>
        </w:rPr>
        <w:t>Government</w:t>
      </w:r>
      <w:r w:rsidR="00451D4F" w:rsidRPr="00BA0F1F">
        <w:rPr>
          <w:rFonts w:cstheme="minorHAnsi"/>
        </w:rPr>
        <w:t xml:space="preserve"> </w:t>
      </w:r>
      <w:r w:rsidRPr="00BA0F1F">
        <w:rPr>
          <w:rFonts w:cstheme="minorHAnsi"/>
        </w:rPr>
        <w:t xml:space="preserve">of Turkey, 2014; Stenger-Kovács </w:t>
      </w:r>
      <w:r w:rsidR="00301BD0" w:rsidRPr="00301BD0">
        <w:rPr>
          <w:rFonts w:cstheme="minorHAnsi"/>
          <w:i/>
        </w:rPr>
        <w:t>et al.</w:t>
      </w:r>
      <w:r w:rsidRPr="00BA0F1F">
        <w:rPr>
          <w:rFonts w:cstheme="minorHAnsi"/>
        </w:rPr>
        <w:t>, 2014; Williams, 1981</w:t>
      </w:r>
      <w:r>
        <w:rPr>
          <w:rFonts w:cstheme="minorHAnsi"/>
        </w:rPr>
        <w:t xml:space="preserve">; </w:t>
      </w:r>
      <w:r w:rsidRPr="00BA0F1F">
        <w:rPr>
          <w:rFonts w:cstheme="minorHAnsi"/>
        </w:rPr>
        <w:t>Zektser, 2000)</w:t>
      </w:r>
      <w:r w:rsidRPr="00BA0F1F">
        <w:rPr>
          <w:rFonts w:cstheme="minorHAnsi"/>
        </w:rPr>
        <w:fldChar w:fldCharType="end"/>
      </w:r>
      <w:r w:rsidRPr="00BA0F1F">
        <w:rPr>
          <w:rFonts w:cstheme="minorHAnsi"/>
        </w:rPr>
        <w:t>.</w:t>
      </w:r>
    </w:p>
    <w:p w14:paraId="4ACF5E47" w14:textId="56F675B9" w:rsidR="0048205B" w:rsidRPr="00BA0F1F" w:rsidRDefault="0048205B" w:rsidP="00AE389F">
      <w:pPr>
        <w:rPr>
          <w:rFonts w:cstheme="minorHAnsi"/>
        </w:rPr>
      </w:pPr>
      <w:r w:rsidRPr="00BA0F1F">
        <w:rPr>
          <w:rFonts w:cstheme="minorHAnsi"/>
        </w:rPr>
        <w:t xml:space="preserve">The biodiversity of saline and brackish lakes is variable and depends strongly, among other factors, on salinity </w:t>
      </w:r>
      <w:r w:rsidRPr="00BA0F1F">
        <w:rPr>
          <w:rFonts w:cstheme="minorHAnsi"/>
        </w:rPr>
        <w:fldChar w:fldCharType="begin" w:fldLock="1"/>
      </w:r>
      <w:r w:rsidRPr="00BA0F1F">
        <w:rPr>
          <w:rFonts w:cstheme="minorHAnsi"/>
        </w:rPr>
        <w:instrText>ADDIN CSL_CITATION { "citationItems" : [ { "id" : "ITEM-1", "itemData" : { "abstract" : "Decrease of both zooplankton and zoobenthos species richness and a trend toward decrease of their biomass with the salinity increase was recorded in the hypersaline lakes of Crimea. The most of structural and functional characteristics of macrobenthos is positively correlated with abiotic and biotic characteristics of those lakes. Abundance, biomass, productivity of macrobenthos and ration of non-predating macrozoobenthos decrease with salinity increase, while they increase with the depth and growth of amount of chlorophyll a and primary production. Macrozoobenthos portion in the total zooplankton and macrozoobenthos biomass decreases with both salinity and depth increase. Zooplankton community is less controlled by abiotic factors as compared to macrozoobenthos, while the former\u2019s species number significantly decrease with salinity increase. Effect of salinity on zooplankton biomass is slightly significant, unlike that of macrozoobenthos. Comparison of total amount of rations of zooplankton and macrozoobenthos with amount of primary production indicates intense trophic interactions in the lakes under study.", "author" : [ { "dropping-particle" : "", "family" : "Balushkina E.V. [\u0411\u0430\u043b\u0443\u0448\u043a\u0438\u043d\u0430 \u0415.\u0412.]", "given" : "", "non-dropping-particle" : "", "parse-names" : false, "suffix" : "" }, { "dropping-particle" : "", "family" : "Golubkov S.M. [\u0413\u043e\u043b\u0443\u0431\u043a\u043e\u0432 \u0421.\u041c.]", "given" : "", "non-dropping-particle" : "", "parse-names" : false, "suffix" : "" }, { "dropping-particle" : "", "family" : "Golubkov M.S. [\u0413\u043e\u043b\u0443\u0431\u043a\u043e\u0432 \u041c.\u0421.]", "given" : "", "non-dropping-particle" : "", "parse-names" : false, "suffix" : "" }, { "dropping-particle" : "", "family" : "Litvinchuk L.F. [\u041b\u0438\u0442\u0432\u0438\u043d\u0447\u0443\u043a \u041b.\u0424.]", "given" : "", "non-dropping-particle" : "", "parse-names" : false, "suffix" : "" }, { "dropping-particle" : "", "family" : "Shadrin N.V. [\u0428\u0430\u0434\u0440\u0438\u043d \u041d.\u0412.]", "given" : "", "non-dropping-particle" : "", "parse-names" : false, "suffix" : "" } ], "container-title" : "\u0416\u0443\u0440\u043d\u0430\u043b \u043e\u0431\u0449\u0435\u0439 \u0431\u0438\u043e\u043b\u043e\u0433\u0438\u0438 [Zhurnal obshchei biologii]", "id" : "ITEM-1", "issue" : "6", "issued" : { "date-parts" : [ [ "2008" ] ] }, "note" : "NULL", "page" : "504-514", "title" : "\u0412\u043b\u0438\u044f\u043d\u0438\u0435 \u0430\u0431\u0438\u043e\u0442\u0438\u0447\u0435\u0441\u043a\u0438\u0445 \u0438 \u0431\u0438\u043e\u0442\u0438\u0447\u0435\u0441\u043a\u0438\u0445 \u0444\u0430\u043a\u0442\u043e\u0440\u043e\u0432 \u043d\u0430 \u0441\u0442\u0440\u0443\u043a\u0442\u0443\u0440\u043d\u043e-\u0444\u0443\u043d\u043a\u0446\u0438\u043e\u043d\u0430\u043b\u044c\u043d\u0443\u044e \u043e\u0440\u0433\u0430\u043d\u0438\u0437\u0430\u0446\u0438\u044e \u044d\u043a\u043e\u0441\u0438\u0441\u0442\u0435\u043c \u0441\u043e\u043b\u0435\u043d\u044b\u0445 \u043e\u0437\u0435\u0440 \u041a\u0440\u044b\u043c\u0430 [Effect of abiotic and biotic factors on the structural and functional organization of the saline lake ecosystems in Crimea]", "type" : "article-journal", "volume" : "70" }, "uris" : [ "http://www.mendeley.com/documents/?uuid=b1635c9b-8640-4abb-8e44-932e7bfd3f21" ] }, { "id" : "ITEM-2", "itemData" : { "DOI" : "10.1371/journal.pone.0030877", "author" : [ { "dropping-particle" : "", "family" : "Brucet", "given" : "S.", "non-dropping-particle" : "", "parse-names" : false, "suffix" : "" }, { "dropping-particle" : "", "family" : "Boix", "given" : "D.", "non-dropping-particle" : "", "parse-names" : false, "suffix" : "" }, { "dropping-particle" : "", "family" : "Nathansen", "given" : "L.W.", "non-dropping-particle" : "", "parse-names" : false, "suffix" : "" }, { "dropping-particle" : "", "family" : "Quintana", "given" : "X.D.", "non-dropping-particle" : "", "parse-names" : false, "suffix" : "" }, { "dropping-particle" : "", "family" : "Jensen", "given" : "E.", "non-dropping-particle" : "", "parse-names" : false, "suffix" : "" }, { "dropping-particle" : "", "family" : "Balayla", "given" : "D.", "non-dropping-particle" : "", "parse-names" : false, "suffix" : "" }, { "dropping-particle" : "", "family" : "Meerhoff", "given" : "M.", "non-dropping-particle" : "", "parse-names" : false, "suffix" : "" }, { "dropping-particle" : "", "family" : "Jeppesen", "given" : "E.", "non-dropping-particle" : "", "parse-names" : false, "suffix" : "" } ], "container-title" : "PLoS ONE", "id" : "ITEM-2", "issue" : "7(2)", "issued" : { "date-parts" : [ [ "2012" ] ] }, "note" : "NULL", "title" : "Effects of temperature, salinity and fish in structuring the macroinvertebrate community in shallow lakes: implications for effects of climate change", "type" : "article-journal" }, "uris" : [ "http://www.mendeley.com/documents/?uuid=8df1aa86-1685-4189-bd5e-211ba0c645f7" ] }, { "id" : "ITEM-3", "itemData" : { "ISBN" : "9789630894715", "author" : [ { "dropping-particle" : "", "family" : "Boros", "given" : "E.", "non-dropping-particle" : "", "parse-names" : false, "suffix" : "" }, { "dropping-particle" : "", "family" : "Ecsedi", "given" : "Z.", "non-dropping-particle" : "", "parse-names" : false, "suffix" : "" }, { "dropping-particle" : "", "family" : "Ol\u00e1h", "given" : "J.", "non-dropping-particle" : "", "parse-names" : false, "suffix" : "" } ], "id" : "ITEM-3", "issue" : "41", "issued" : { "date-parts" : [ [ "2017" ] ] }, "note" : "NULL", "number-of-pages" : "1-129", "title" : "Ecology And Management Of Soda Pans In The Carpathian Basin", "type" : "book" }, "uris" : [ "http://www.mendeley.com/documents/?uuid=d1697940-938f-4d3d-9d3f-45f50e0da033" ] }, { "id" : "ITEM-4", "itemData" : { "author" : [ { "dropping-particle" : "", "family" : "Ventosa", "given" : "A.", "non-dropping-particle" : "", "parse-names" : false, "suffix" : "" }, { "dropping-particle" : "", "family" : "Arahal", "given" : "D. R.", "non-dropping-particle" : "", "parse-names" : false, "suffix" : "" } ], "chapter-number" : "2", "container-title" : "Extremophiles", "id" : "ITEM-4", "issued" : { "date-parts" : [ [ "2009" ] ] }, "page" : "247-262", "publisher" : "EOLSS", "publisher-place" : "Oxford", "title" : "Physico-chemical characteristics of hypersaline environments and their biodiversity", "type" : "chapter" }, "uris" : [ "http://www.mendeley.com/documents/?uuid=b8d43120-1c1b-42e4-8a4d-c171f87c4060" ] } ], "mendeley" : { "formattedCitation" : "(Balushkina E.V. [\u0411\u0430\u043b\u0443\u0448\u043a\u0438\u043d\u0430 \u0415.\u0412.], Golubkov S.M. [\u0413\u043e\u043b\u0443\u0431\u043a\u043e\u0432 \u0421.\u041c.], Golubkov M.S. [\u0413\u043e\u043b\u0443\u0431\u043a\u043e\u0432 \u041c.\u0421.], Litvinchuk L.F. [\u041b\u0438\u0442\u0432\u0438\u043d\u0447\u0443</w:instrText>
      </w:r>
      <w:r w:rsidRPr="00B02CE3">
        <w:rPr>
          <w:rFonts w:cstheme="minorHAnsi"/>
          <w:lang w:val="es-ES"/>
        </w:rPr>
        <w:instrText>\u043a \u041b.\u0424.], &amp; Shadrin N.V. [\u0428\u0430\u0434\u0440\u0438\u043d \u041d.\u0412.], 2008; Boros, Ecsedi, &amp; Ol\u00e1h, 2017; S. Brucet et al., 2012; Ventosa &amp; Arahal, 2009)", "manualFormatting" : "(Balushkina et al., 2008; Ventosa and Arahal, 2009; Brucet et al., 2012; Boros, Ecsedi and Ol\u00e1h, 2017)", "plainTextFormattedCitation" : "(Balushkina E.V. [\u0411\u0430\u043b\u0443\u0448\u043a\u0438\u043d\u0430 \u0415.\u0412.], Golubkov S.M. [\u0413\u043e\u043b\u0443\u0431\u043a\u043e\u0432 \u0421.\u041c.], Golubkov M.S. [\u0413\u043e\u043b\u0443\u0431\u043a\u043e\u0432 \u041c.\u0421.], Litvinchuk L.F. [\u041b\u0438\u0442\u0432\u0438\u043d\u0447\u0443\u043a \u041b.\u0424.], &amp; Shadrin N.V. [\u0428\u0430\u0434\u0440\u0438\u043d \u041d.\u0412.], 2008; Boros, Ecsedi, &amp; Ol\u00e1h, 2017; S. Brucet et al., 2012; Ventosa &amp; Arahal, 2009)", "previouslyFormattedCitation" : "(Balushkina E.V. [\u0411\u0430\u043b\u0443\u0448\u043a\u0438\u043d\u0430 \u0415.\u0412.], Golubkov S.M. [\u0413\u043e\u043b\u0443\u0431\u043a\u043e\u0432 \u0421.\u041c.], Golubkov M.S. [\u0413\u043e\u043b\u0443\u0431\u043a\u043e\u0432 \u041c.\u0421.], Litvinchuk L.F. [\u041b\u0438\u0442\u0432\u0438\u043d\u0447\u0443\u043a \u041b.\u0424.], &amp; Shadrin N.V. [\u0428\u0430\u0434\u0440\u0438\u043d \u041d.\u0412.], 2008; Boros, Ecsedi, &amp; Ol\u00e1h, 2017; S. Brucet et al., 2012; Ventosa &amp; Arahal, 2009)" }, "properties" : {  }, "schema" : "https://github.com/citation-style-language/schema/raw/master/csl-citation.json" }</w:instrText>
      </w:r>
      <w:r w:rsidRPr="00BA0F1F">
        <w:rPr>
          <w:rFonts w:cstheme="minorHAnsi"/>
        </w:rPr>
        <w:fldChar w:fldCharType="separate"/>
      </w:r>
      <w:r w:rsidRPr="00BA0F1F">
        <w:rPr>
          <w:rFonts w:cstheme="minorHAnsi"/>
          <w:lang w:val="it-IT"/>
        </w:rPr>
        <w:t xml:space="preserve">(Balushkina </w:t>
      </w:r>
      <w:r w:rsidR="00301BD0" w:rsidRPr="00301BD0">
        <w:rPr>
          <w:rFonts w:cstheme="minorHAnsi"/>
          <w:i/>
          <w:lang w:val="it-IT"/>
        </w:rPr>
        <w:t>et al.</w:t>
      </w:r>
      <w:r w:rsidRPr="00BA0F1F">
        <w:rPr>
          <w:rFonts w:cstheme="minorHAnsi"/>
          <w:lang w:val="it-IT"/>
        </w:rPr>
        <w:t>, 2008; Boros</w:t>
      </w:r>
      <w:r w:rsidR="00DA6CB4">
        <w:rPr>
          <w:rFonts w:cstheme="minorHAnsi"/>
          <w:i/>
          <w:lang w:val="it-IT"/>
        </w:rPr>
        <w:t xml:space="preserve"> et al.</w:t>
      </w:r>
      <w:r w:rsidRPr="00BA0F1F">
        <w:rPr>
          <w:rFonts w:cstheme="minorHAnsi"/>
          <w:lang w:val="it-IT"/>
        </w:rPr>
        <w:t>, 201</w:t>
      </w:r>
      <w:r w:rsidR="00DA6CB4">
        <w:rPr>
          <w:rFonts w:cstheme="minorHAnsi"/>
          <w:lang w:val="it-IT"/>
        </w:rPr>
        <w:t>3</w:t>
      </w:r>
      <w:r>
        <w:rPr>
          <w:rFonts w:cstheme="minorHAnsi"/>
          <w:lang w:val="it-IT"/>
        </w:rPr>
        <w:t xml:space="preserve">; </w:t>
      </w:r>
      <w:r w:rsidRPr="00BA0F1F">
        <w:rPr>
          <w:rFonts w:cstheme="minorHAnsi"/>
          <w:lang w:val="it-IT"/>
        </w:rPr>
        <w:t xml:space="preserve">Brucet </w:t>
      </w:r>
      <w:r w:rsidR="00301BD0" w:rsidRPr="00301BD0">
        <w:rPr>
          <w:rFonts w:cstheme="minorHAnsi"/>
          <w:i/>
          <w:lang w:val="it-IT"/>
        </w:rPr>
        <w:t>et al.</w:t>
      </w:r>
      <w:r w:rsidRPr="00BA0F1F">
        <w:rPr>
          <w:rFonts w:cstheme="minorHAnsi"/>
          <w:lang w:val="it-IT"/>
        </w:rPr>
        <w:t xml:space="preserve">, 2012; Ventosa </w:t>
      </w:r>
      <w:r w:rsidR="00DA6CB4">
        <w:rPr>
          <w:rFonts w:cstheme="minorHAnsi"/>
          <w:lang w:val="it-IT"/>
        </w:rPr>
        <w:t>&amp;</w:t>
      </w:r>
      <w:r w:rsidR="00DA6CB4" w:rsidRPr="00BA0F1F">
        <w:rPr>
          <w:rFonts w:cstheme="minorHAnsi"/>
          <w:lang w:val="it-IT"/>
        </w:rPr>
        <w:t xml:space="preserve"> </w:t>
      </w:r>
      <w:r w:rsidRPr="00BA0F1F">
        <w:rPr>
          <w:rFonts w:cstheme="minorHAnsi"/>
          <w:lang w:val="it-IT"/>
        </w:rPr>
        <w:t>Arahal, 2009)</w:t>
      </w:r>
      <w:r w:rsidRPr="00BA0F1F">
        <w:rPr>
          <w:rFonts w:cstheme="minorHAnsi"/>
        </w:rPr>
        <w:fldChar w:fldCharType="end"/>
      </w:r>
      <w:r w:rsidRPr="00BA0F1F">
        <w:rPr>
          <w:rFonts w:cstheme="minorHAnsi"/>
          <w:lang w:val="it-IT"/>
        </w:rPr>
        <w:t xml:space="preserve">. </w:t>
      </w:r>
      <w:r w:rsidRPr="00BA0F1F">
        <w:rPr>
          <w:rFonts w:cstheme="minorHAnsi"/>
        </w:rPr>
        <w:t xml:space="preserve">It can be quite high in large and moderately saline lakes, for example Lake Issyk-Kul (Kulagin </w:t>
      </w:r>
      <w:r w:rsidR="00301BD0" w:rsidRPr="00301BD0">
        <w:rPr>
          <w:rFonts w:cstheme="minorHAnsi"/>
          <w:i/>
        </w:rPr>
        <w:t>et al.</w:t>
      </w:r>
      <w:r w:rsidRPr="00BA0F1F">
        <w:rPr>
          <w:rFonts w:cstheme="minorHAnsi"/>
        </w:rPr>
        <w:t xml:space="preserve"> 1990; Savvaitova </w:t>
      </w:r>
      <w:r w:rsidR="00DA6CB4">
        <w:rPr>
          <w:rFonts w:cstheme="minorHAnsi"/>
        </w:rPr>
        <w:t>&amp;</w:t>
      </w:r>
      <w:r w:rsidR="00DA6CB4" w:rsidRPr="00BA0F1F">
        <w:rPr>
          <w:rFonts w:cstheme="minorHAnsi"/>
        </w:rPr>
        <w:t xml:space="preserve"> </w:t>
      </w:r>
      <w:r w:rsidRPr="00BA0F1F">
        <w:rPr>
          <w:rFonts w:cstheme="minorHAnsi"/>
        </w:rPr>
        <w:t xml:space="preserve">Petr, 1999). Generally, however, increased salinity leads to a decrease in biodiversity </w:t>
      </w:r>
      <w:r w:rsidRPr="00BA0F1F">
        <w:rPr>
          <w:rFonts w:cstheme="minorHAnsi"/>
        </w:rPr>
        <w:fldChar w:fldCharType="begin" w:fldLock="1"/>
      </w:r>
      <w:r w:rsidRPr="00BA0F1F">
        <w:rPr>
          <w:rFonts w:cstheme="minorHAnsi"/>
        </w:rPr>
        <w:instrText>ADDIN CSL_CITATION { "citationItems" : [ { "id" : "ITEM-1", "itemData" : { "author" : [ { "dropping-particle" : "", "family" : "Kipriyanova", "given" : "L.M.", "non-dropping-particle" : "", "parse-names" : false, "suffix" : "" }, { "dropping-particle" : "", "family" : "Yermolaeva", "given" : "N.I.", "non-dropping-particle" : "", "parse-names" : false, "suffix" : "" }, { "dropping-particle" : "", "family" : "Bezmaternykh", "given" : "D.M.", "non-dropping-particle" : "", "parse-names" : false, "suffix" : "" }, { "dropping-particle" : "", "family" : "Dvurechenskaya", "given" : "S.Y.", "non-dropping-particle" : "", "parse-names" : false, "suffix" : "" }, { "dropping-particle" : "", "family" : "Mitrofanova", "given" : "E.Y.", "non-dropping-particle" : "", "parse-names" : false, "suffix" : "" } ], "container-title" : "Hydrobiologia", "id" : "ITEM-1", "issue" : "576(1)", "issued" : { "date-parts" : [ [ "2007" ] ] }, "note" : "NULL", "page" : "83-93", "title" : "Changes in the biota of Chany Lake along a salinity gradient", "type" : "article-journal" }, "uris" : [ "http://www.mendeley.com/documents/?uuid=828a2d76-8d2b-4459-9cf8-6d4348bec72e" ] } ], "mendeley" : { "formattedCitation" : "(Kipriyanova, Yermolaeva, Bezmaternykh, Dvurechenskaya, &amp; Mitrofanova, 2007)", "plainTextFormattedCitation" : "(Kipriyanova, Yermolaeva, Bezmaternykh, Dvurechenskaya, &amp; Mitrofanova, 2007)", "previouslyFormattedCitation" : "(Kipriyanova, Yermolaeva, Bezmaternykh, Dvurechenskaya, &amp; Mitrofanova, 2007)" }, "properties" : {  }, "schema" : "https://github.com/citation-style-language/schema/raw/master/csl-citation.json" }</w:instrText>
      </w:r>
      <w:r w:rsidRPr="00BA0F1F">
        <w:rPr>
          <w:rFonts w:cstheme="minorHAnsi"/>
        </w:rPr>
        <w:fldChar w:fldCharType="separate"/>
      </w:r>
      <w:r w:rsidRPr="00BA0F1F">
        <w:rPr>
          <w:rFonts w:cstheme="minorHAnsi"/>
        </w:rPr>
        <w:t>(Kipriyanova</w:t>
      </w:r>
      <w:r w:rsidR="00DA6CB4">
        <w:rPr>
          <w:rFonts w:cstheme="minorHAnsi"/>
          <w:i/>
        </w:rPr>
        <w:t xml:space="preserve"> et al.</w:t>
      </w:r>
      <w:r w:rsidRPr="00BA0F1F">
        <w:rPr>
          <w:rFonts w:cstheme="minorHAnsi"/>
        </w:rPr>
        <w:t>, 2007)</w:t>
      </w:r>
      <w:r w:rsidRPr="00BA0F1F">
        <w:rPr>
          <w:rFonts w:cstheme="minorHAnsi"/>
        </w:rPr>
        <w:fldChar w:fldCharType="end"/>
      </w:r>
      <w:r w:rsidRPr="00BA0F1F">
        <w:rPr>
          <w:rFonts w:cstheme="minorHAnsi"/>
        </w:rPr>
        <w:t>. In hypersaline lakes like the Dead Sea in Israel or Lake Elton in Russia, only some algae (</w:t>
      </w:r>
      <w:r w:rsidRPr="00BA0F1F">
        <w:rPr>
          <w:rFonts w:cstheme="minorHAnsi"/>
          <w:i/>
        </w:rPr>
        <w:t>Dunaliella salina</w:t>
      </w:r>
      <w:r w:rsidRPr="00BA0F1F">
        <w:rPr>
          <w:rFonts w:cstheme="minorHAnsi"/>
        </w:rPr>
        <w:t xml:space="preserve">), halophilic bacteria and fungi can be found </w:t>
      </w:r>
      <w:r w:rsidRPr="00BA0F1F">
        <w:rPr>
          <w:rFonts w:cstheme="minorHAnsi"/>
        </w:rPr>
        <w:fldChar w:fldCharType="begin" w:fldLock="1"/>
      </w:r>
      <w:r w:rsidRPr="00BA0F1F">
        <w:rPr>
          <w:rFonts w:cstheme="minorHAnsi"/>
        </w:rPr>
        <w:instrText>ADDIN CSL_CITATION { "citationItems" : [ { "id" : "ITEM-1", "itemData" : { "author" : [ { "dropping-particle" : "", "family" : "Nissenbaum", "given" : "A.", "non-dropping-particle" : "", "parse-names" : false, "suffix" : "" } ], "container-title" : "Microbial Ecology", "id" : "ITEM-1", "issue" : "2", "issued" : { "date-parts" : [ [ "1975" ] ] }, "page" : "139-161", "title" : "The Microbiology and Biogeochemistry of the Dead Sea", "type" : "article-journal", "volume" : "2" }, "uris" : [ "http://www.mendeley.com/documents/?uuid=2b83e767-a0c0-4af1-b6f7-b1a397d0cbd4" ] } ], "mendeley" : { "formattedCitation" : "(Nissenbaum, 1975)", "plainTextFormattedCitation" : "(Nissenbaum, 1975)", "previouslyFormattedCitation" : "(Nissenbaum, 1975)" }, "properties" : {  }, "schema" : "https://github.com/citation-style-language/schema/raw/master/csl-citation.json" }</w:instrText>
      </w:r>
      <w:r w:rsidRPr="00BA0F1F">
        <w:rPr>
          <w:rFonts w:cstheme="minorHAnsi"/>
        </w:rPr>
        <w:fldChar w:fldCharType="separate"/>
      </w:r>
      <w:r w:rsidRPr="00BA0F1F">
        <w:rPr>
          <w:rFonts w:cstheme="minorHAnsi"/>
        </w:rPr>
        <w:t>(Nissenbaum, 1975)</w:t>
      </w:r>
      <w:r w:rsidRPr="00BA0F1F">
        <w:rPr>
          <w:rFonts w:cstheme="minorHAnsi"/>
        </w:rPr>
        <w:fldChar w:fldCharType="end"/>
      </w:r>
      <w:r w:rsidRPr="00BA0F1F">
        <w:rPr>
          <w:rFonts w:cstheme="minorHAnsi"/>
        </w:rPr>
        <w:t xml:space="preserve">. At the same time, many hypersaline lakes harbour high and unique bacterial diversity that has high scientific, ecological and biotechnological values </w:t>
      </w:r>
      <w:r w:rsidRPr="00BA0F1F">
        <w:rPr>
          <w:rFonts w:cstheme="minorHAnsi"/>
        </w:rPr>
        <w:fldChar w:fldCharType="begin" w:fldLock="1"/>
      </w:r>
      <w:r w:rsidRPr="00BA0F1F">
        <w:rPr>
          <w:rFonts w:cstheme="minorHAnsi"/>
        </w:rPr>
        <w:instrText>ADDIN CSL_CITATION { "citationItems" : [ { "id" : "ITEM-1", "itemData" : { "author" : [ { "dropping-particle" : "", "family" : "Oren", "given" : "A.", "non-dropping-particle" : "", "parse-names" : false, "suffix" : "" } ], "container-title" : "The Prokaryotes", "id" : "ITEM-1", "issued" : { "date-parts" : [ [ "2006" ] ] }, "note" : "NULL", "page" : "263-282", "publisher" : "Springer New York", "publisher-place" : "New York", "title" : "Life at high salt concentrations", "type" : "chapter" }, "uris" : [ "http://www.mendeley.com/documents/?uuid=15d5400f-548e-4992-b3bb-3c5fcbeaf3ba" ] } ], "mendeley" : { "formattedCitation" : "(Oren, 2006)", "plainTextFormattedCitation" : "(Oren, 2006)", "previouslyFormattedCitation" : "(Oren, 2006)" }, "properties" : {  }, "schema" : "https://github.com/citation-style-language/schema/raw/master/csl-citation.json" }</w:instrText>
      </w:r>
      <w:r w:rsidRPr="00BA0F1F">
        <w:rPr>
          <w:rFonts w:cstheme="minorHAnsi"/>
        </w:rPr>
        <w:fldChar w:fldCharType="separate"/>
      </w:r>
      <w:r w:rsidRPr="00BA0F1F">
        <w:rPr>
          <w:rFonts w:cstheme="minorHAnsi"/>
        </w:rPr>
        <w:t>(Oren, 2006)</w:t>
      </w:r>
      <w:r w:rsidRPr="00BA0F1F">
        <w:rPr>
          <w:rFonts w:cstheme="minorHAnsi"/>
        </w:rPr>
        <w:fldChar w:fldCharType="end"/>
      </w:r>
      <w:r w:rsidRPr="00BA0F1F">
        <w:rPr>
          <w:rFonts w:cstheme="minorHAnsi"/>
        </w:rPr>
        <w:t>.</w:t>
      </w:r>
    </w:p>
    <w:p w14:paraId="1060B94B" w14:textId="480F0E0D" w:rsidR="0048205B" w:rsidRDefault="0048205B" w:rsidP="00AE389F">
      <w:pPr>
        <w:rPr>
          <w:rFonts w:asciiTheme="majorHAnsi" w:hAnsiTheme="majorHAnsi" w:cstheme="majorHAnsi"/>
        </w:rPr>
      </w:pPr>
      <w:r w:rsidRPr="00BA0F1F">
        <w:rPr>
          <w:rFonts w:cstheme="minorHAnsi"/>
        </w:rPr>
        <w:t>Saline and brackish lakes in Europe and Central Asia are crucially important for birds during seasonal migrations and wintering. Many of them are located along transcontinental migration routes, as for example, the Torey lakes in the Daurian steppe in Russia. Some are crucial stops along the Australian-Asian migration route, providing temporary habitats for rare species such as 70% of the world population of the threatened white-headed duck (</w:t>
      </w:r>
      <w:r w:rsidRPr="00BA0F1F">
        <w:rPr>
          <w:rFonts w:cstheme="minorHAnsi"/>
          <w:i/>
        </w:rPr>
        <w:t>Oxyura leucocephala</w:t>
      </w:r>
      <w:r w:rsidRPr="00BA0F1F">
        <w:rPr>
          <w:rFonts w:cstheme="minorHAnsi"/>
        </w:rPr>
        <w:t xml:space="preserve">), which overwinters at Lake Burdur, Turkey, which is a designated Ramsar site </w:t>
      </w:r>
      <w:r w:rsidRPr="00BA0F1F">
        <w:rPr>
          <w:rFonts w:cstheme="minorHAnsi"/>
        </w:rPr>
        <w:fldChar w:fldCharType="begin" w:fldLock="1"/>
      </w:r>
      <w:r w:rsidRPr="00BA0F1F">
        <w:rPr>
          <w:rFonts w:cstheme="minorHAnsi"/>
        </w:rPr>
        <w:instrText>ADDIN CSL_CITATION { "citationItems" : [ { "id" : "ITEM-1", "itemData" : { "URL" : "https://rsis.ramsar.org/", "author" : [ { "dropping-particle" : "", "family" : "Ramsar", "given" : "", "non-dropping-particle" : "", "parse-names" : false, "suffix" : "" } ], "id" : "ITEM-1", "issued" : { "date-parts" : [ [ "0" ] ] }, "note" : "NULL", "title" : "Ramsar Sites Information Service", "type" : "webpage" }, "uris" : [ "http://www.mendeley.com/documents/?uuid=cb3bfee0-3123-4a58-9815-92caa8b2e917" ] } ], "mendeley" : { "formattedCitation" : "(Ramsar, n.d.)", "manualFormatting" : "(Ramsar, 1998", "plainTextFormattedCitation" : "(Ramsar, n.d.)", "previouslyFormattedCitation" : "(Ramsar, n.d.)" }, "properties" : {  }, "schema" : "https://github.com/citation-style-language/schema/raw/master/csl-citation.json" }</w:instrText>
      </w:r>
      <w:r w:rsidRPr="00BA0F1F">
        <w:rPr>
          <w:rFonts w:cstheme="minorHAnsi"/>
        </w:rPr>
        <w:fldChar w:fldCharType="separate"/>
      </w:r>
      <w:r w:rsidRPr="00BA0F1F">
        <w:rPr>
          <w:rFonts w:cstheme="minorHAnsi"/>
        </w:rPr>
        <w:t xml:space="preserve">(Ramsar, </w:t>
      </w:r>
      <w:r w:rsidR="00BD504A">
        <w:rPr>
          <w:rFonts w:cstheme="minorHAnsi"/>
        </w:rPr>
        <w:t>n.d.</w:t>
      </w:r>
      <w:r w:rsidRPr="00BA0F1F">
        <w:rPr>
          <w:rFonts w:cstheme="minorHAnsi"/>
        </w:rPr>
        <w:fldChar w:fldCharType="end"/>
      </w:r>
      <w:r w:rsidRPr="00BA0F1F">
        <w:rPr>
          <w:rFonts w:cstheme="minorHAnsi"/>
        </w:rPr>
        <w:t>).</w:t>
      </w:r>
    </w:p>
    <w:p w14:paraId="14073F6B" w14:textId="16DE7851" w:rsidR="00E7545F" w:rsidRPr="006935C5" w:rsidRDefault="00E7545F" w:rsidP="006935C5">
      <w:pPr>
        <w:rPr>
          <w:lang w:val="en-US"/>
        </w:rPr>
      </w:pPr>
      <w:r>
        <w:rPr>
          <w:lang w:eastAsia="en-GB"/>
        </w:rPr>
        <w:drawing>
          <wp:inline distT="0" distB="0" distL="0" distR="0" wp14:anchorId="6FBA818E" wp14:editId="333FAF0F">
            <wp:extent cx="5759450" cy="4569460"/>
            <wp:effectExtent l="0" t="0" r="0" b="254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5"/>
                    <a:stretch>
                      <a:fillRect/>
                    </a:stretch>
                  </pic:blipFill>
                  <pic:spPr>
                    <a:xfrm>
                      <a:off x="0" y="0"/>
                      <a:ext cx="5759450" cy="4569460"/>
                    </a:xfrm>
                    <a:prstGeom prst="rect">
                      <a:avLst/>
                    </a:prstGeom>
                  </pic:spPr>
                </pic:pic>
              </a:graphicData>
            </a:graphic>
          </wp:inline>
        </w:drawing>
      </w:r>
    </w:p>
    <w:p w14:paraId="160484CD" w14:textId="77777777" w:rsidR="0048205B" w:rsidRDefault="0048205B" w:rsidP="00AE389F">
      <w:pPr>
        <w:spacing w:after="0"/>
        <w:rPr>
          <w:rFonts w:asciiTheme="majorHAnsi" w:hAnsiTheme="majorHAnsi" w:cstheme="majorHAnsi"/>
        </w:rPr>
      </w:pPr>
    </w:p>
    <w:p w14:paraId="466763D8" w14:textId="77777777" w:rsidR="0048205B" w:rsidRPr="00495906" w:rsidRDefault="0048205B" w:rsidP="00AE389F">
      <w:pPr>
        <w:autoSpaceDE w:val="0"/>
        <w:autoSpaceDN w:val="0"/>
        <w:adjustRightInd w:val="0"/>
        <w:spacing w:after="0"/>
        <w:rPr>
          <w:rFonts w:cstheme="minorHAnsi"/>
          <w:u w:val="single"/>
        </w:rPr>
      </w:pPr>
      <w:r w:rsidRPr="00495906">
        <w:rPr>
          <w:rFonts w:cstheme="minorHAnsi"/>
          <w:u w:val="single"/>
          <w:lang w:val="en-US"/>
        </w:rPr>
        <w:t>Attribution of biodiversity trends to direct drivers</w:t>
      </w:r>
    </w:p>
    <w:p w14:paraId="076E383A" w14:textId="69C054E2" w:rsidR="0048205B" w:rsidRPr="00BA0F1F" w:rsidRDefault="0048205B" w:rsidP="00AE389F">
      <w:pPr>
        <w:rPr>
          <w:rFonts w:cstheme="minorHAnsi"/>
        </w:rPr>
      </w:pPr>
      <w:r w:rsidRPr="00BA0F1F">
        <w:rPr>
          <w:rFonts w:cstheme="minorHAnsi"/>
        </w:rPr>
        <w:t xml:space="preserve">There are no comprehensive assessments of changes in biodiversity in saline and brackish lakes in Europe and Central Asia. Many saline lakes in the region experience large fluctuations in water level </w:t>
      </w:r>
      <w:r w:rsidRPr="00BA0F1F">
        <w:rPr>
          <w:rFonts w:cstheme="minorHAnsi"/>
        </w:rPr>
        <w:lastRenderedPageBreak/>
        <w:t xml:space="preserve">and salinity, with corresponding biodiversity and ecosystems shifts </w:t>
      </w:r>
      <w:r w:rsidRPr="00BA0F1F">
        <w:rPr>
          <w:rFonts w:cstheme="minorHAnsi"/>
        </w:rPr>
        <w:fldChar w:fldCharType="begin" w:fldLock="1"/>
      </w:r>
      <w:r w:rsidRPr="00BA0F1F">
        <w:rPr>
          <w:rFonts w:cstheme="minorHAnsi"/>
        </w:rPr>
        <w:instrText>ADDIN CSL_CITATION { "citationItems" : [ { "id" : "ITEM-1", "itemData" : { "author" : [ { "dropping-particle" : "", "family" : "Namsaraev B.B. [\u041d\u0430\u043c\u0441\u0430\u0440\u0430\u0435\u0432 \u0411.\u0411.]", "given" : "", "non-dropping-particle" : "", "parse-names" : false, "suffix" : "" }, { "dropping-particle" : "", "family" : "Abidueva E.Y. [\u0410\u0431\u0438\u0434\u0443\u0435\u0432\u0430 \u0415.\u042e.]", "given" : "", "non-dropping-particle" : "", "parse-names" : false, "suffix" : "" }, { "dropping-particle" : "", "family" : "Lavrent'eva E.V. [\u041b\u0430\u0432\u0440\u0435\u043d\u0442\u044c\u0435\u0432\u0430 \u0415.\u0412.]", "given" : "", "non-dropping-particle" : "", "parse-names" : false, "suffix" : "" } ], "id" : "ITEM-1", "issued" : { "date-parts" : [ [ "2008" ] ] }, "note" : "NULL", "number-of-pages" : "94", "publisher" : "\u0418\u0437\u0434\u0430\u0442\u0435\u043b\u044c\u0441\u0442\u0432\u043e \u0411\u0443\u0440\u044f\u0442\u0441\u043a\u043e\u0433\u043e \u0413\u043e\u0441\u0443\u0434\u0430\u0440\u0441\u0442\u0432\u0435\u043d\u043d\u043e\u0433\u043e \u0423\u043d\u0438\u0432\u0435\u0440\u0441\u0438\u0442\u0435\u0442\u0430 [Publishing house of Buryat state University]", "publisher-place" : "Ulan-Ude", "title" : "\u042d\u043a\u043e\u043b\u043e\u0433\u0438\u044f \u043c\u0438\u043a\u0440\u043e\u043e\u0440\u0433\u0430\u043d\u0438\u0437\u043c\u043e\u0432 \u044d\u043a\u0441\u0442\u0440\u0435\u043c\u0430\u043b\u044c\u043d\u044b\u0445 \u0432\u043e\u0434\u043d\u044b\u0445 \u0441\u0438\u0441\u0442\u0435\u043c [Ecology of microorganisms in extreme aquatic systems]", "type" : "book" }, "uris" : [ "http://www.mendeley.com/documents/?uuid=b59910c2-ab2c-4f3a-b80b-d6c2036aa917" ] } ], "mendeley" : { "formattedCitation" : "(Namsaraev B.B. [\u041d\u0430\u043c\u0441\u0430\u0440\u0430\u0435\u0432 \u0411.\u0411.], Abidueva E.Y. [\u0410\u0431\u0438\u0434\u0443\u0435\u0432\u0430 \u0415.\u042e.], &amp; Lavrent\u2019eva E.V. [\u041b\u0430\u0432\u0440\u0435\u043d\u0442\u044c\u0435\u0432\u0430 \u0415.\u0412.], 2008)", "manualFormatting" : "(Namsaraev et al., 2008)", "plainTextFormattedCitation" : "(Namsaraev B.B. [\u041d\u0430\u043c\u0441\u0430\u0440\u0430\u0435\u0432 \u0411.\u0411.], Abidueva E.Y. [\u0410\u0431\u0438\u0434\u0443\u0435\u0432\u0430 \u0415.\u042e.], &amp; Lavrent\u2019eva E.V. [\u041b\u0430\u0432\u0440\u0435\u043d\u0442\u044c\u0435\u0432\u0430 \u0415.\u0412.], 2008)", "previouslyFormattedCitation" : "(Namsaraev B.B. [\u041d\u0430\u043c\u0441\u0430\u0440\u0430\u0435\u0432 \u0411.\u0411.], Abidueva E.Y. [\u0410\u0431\u0438\u0434\u0443\u0435\u0432\u0430 \u0415.\u042e.], &amp; Lavrent\u2019eva E.V. [\u041b\u0430\u0432\u0440\u0435\u043d\u0442\u044c\u0435\u0432\u0430 \u0415.\u0412.], 2008)" }, "properties" : {  }, "schema" : "https://github.com/citation-style-language/schema/raw/master/csl-citation.json" }</w:instrText>
      </w:r>
      <w:r w:rsidRPr="00BA0F1F">
        <w:rPr>
          <w:rFonts w:cstheme="minorHAnsi"/>
        </w:rPr>
        <w:fldChar w:fldCharType="separate"/>
      </w:r>
      <w:r w:rsidRPr="00BA0F1F">
        <w:rPr>
          <w:rFonts w:cstheme="minorHAnsi"/>
        </w:rPr>
        <w:t xml:space="preserve">(Namsaraev </w:t>
      </w:r>
      <w:r w:rsidR="00301BD0" w:rsidRPr="00301BD0">
        <w:rPr>
          <w:rFonts w:cstheme="minorHAnsi"/>
          <w:i/>
        </w:rPr>
        <w:t>et al.</w:t>
      </w:r>
      <w:r w:rsidRPr="00BA0F1F">
        <w:rPr>
          <w:rFonts w:cstheme="minorHAnsi"/>
        </w:rPr>
        <w:t>, 2008)</w:t>
      </w:r>
      <w:r w:rsidRPr="00BA0F1F">
        <w:rPr>
          <w:rFonts w:cstheme="minorHAnsi"/>
        </w:rPr>
        <w:fldChar w:fldCharType="end"/>
      </w:r>
      <w:r w:rsidRPr="00BA0F1F">
        <w:rPr>
          <w:rFonts w:cstheme="minorHAnsi"/>
        </w:rPr>
        <w:t xml:space="preserve"> (</w:t>
      </w:r>
      <w:r w:rsidR="00E02367">
        <w:rPr>
          <w:rFonts w:cstheme="minorHAnsi"/>
          <w:b/>
        </w:rPr>
        <w:t>Figure 3.32</w:t>
      </w:r>
      <w:r w:rsidRPr="00BA0F1F">
        <w:rPr>
          <w:rFonts w:cstheme="minorHAnsi"/>
        </w:rPr>
        <w:t>).</w:t>
      </w:r>
    </w:p>
    <w:p w14:paraId="2A6FCBFC" w14:textId="06CE2209" w:rsidR="0048205B" w:rsidRPr="00BA0F1F" w:rsidRDefault="0048205B" w:rsidP="00AE389F">
      <w:pPr>
        <w:rPr>
          <w:rFonts w:cstheme="minorHAnsi"/>
        </w:rPr>
      </w:pPr>
      <w:r w:rsidRPr="00BA0F1F">
        <w:rPr>
          <w:rFonts w:cstheme="minorHAnsi"/>
        </w:rPr>
        <w:t xml:space="preserve">Fishery volume exceeds sustainable use and fish resources dwindle in the largest saline and brackish lakes in Central Asia </w:t>
      </w:r>
      <w:r w:rsidRPr="00BA0F1F">
        <w:rPr>
          <w:rFonts w:cstheme="minorHAnsi"/>
        </w:rPr>
        <w:fldChar w:fldCharType="begin" w:fldLock="1"/>
      </w:r>
      <w:r w:rsidRPr="00BA0F1F">
        <w:rPr>
          <w:rFonts w:cstheme="minorHAnsi"/>
        </w:rPr>
        <w:instrText>ADDIN CSL_CITATION { "citationItems" : [ { "id" : "ITEM-1", "itemData" : { "abstract" : "The Caspian Sea region has witnessed important developments in the past decade and many opportunities are still available. The region is a major supplier of hydrocarbons to the world market, and will play a considerable role in the global energy sector in the future, with new offshore fields due to come onstream in 2014. New transport corridors are under consideration. Fishing, once a traditional economic sector, now faces an alarming fall in stocks, resulting in unsatisfactory catches for fishermen and less work for associated activities. But opportunities are arising with the development of other sectors such as agriculture and tourism.", "author" : [ { "dropping-particle" : "", "family" : "Zo\u00ef", "given" : "", "non-dropping-particle" : "", "parse-names" : false, "suffix" : "" } ], "id" : "ITEM-1", "issued" : { "date-parts" : [ [ "2012" ] ] }, "note" : "NULL", "number-of-pages" : "38", "publisher" : "Zo\u00ef Environment Network", "title" : "Vital Caspian Graphics 2 - Opportunities, Aspirations and Challenges", "type" : "book" }, "uris" : [ "http://www.mendeley.com/documents/?uuid=bf528e27-7bd2-4e0f-8d02-9d5f9978019c" ] }, { "id" : "ITEM-2", "itemData" : { "author" : [ { "dropping-particle" : "", "family" : "Karimov", "given" : "B.K.", "non-dropping-particle" : "", "parse-names" : false, "suffix" : "" }, { "dropping-particle" : "", "family" : "Kamilov", "given" : "B.G.", "non-dropping-particle" : "", "parse-names" : false, "suffix" : "" }, { "dropping-particle" : "", "family" : "Upare", "given" : "M.", "non-dropping-particle" : "", "parse-names" : false, "suffix" : "" }, { "dropping-particle" : "", "family" : "Anrooy", "given" : "R.", "non-dropping-particle" : "Van", "parse-names" : false, "suffix" : "" }, { "dropping-particle" : "", "family" : "Bueno", "given" : "P.", "non-dropping-particle" : "", "parse-names" : false, "suffix" : "" }, { "dropping-particle" : "", "family" : "Shohimardonov", "given" : "D.R.", "non-dropping-particle" : "", "parse-names" : false, "suffix" : "" } ], "container-title" : "Fish Aquac Circular Rome", "id" : "ITEM-2", "issue" : "1030(1)", "issued" : { "date-parts" : [ [ "2009" ] ] }, "note" : "NULL", "page" : "1-124", "title" : "Inland capture fisheries and aquaculture in the republic of Uzbekistan: current status and planning", "type" : "article-journal" }, "uris" : [ "http://www.mendeley.com/documents/?uuid=a47d79b4-827c-46a0-93f3-318a38bdc500" ] }, { "id" : "ITEM-3", "itemData" : { "ISBN" : "9789251069646", "abstract" : "Culture-based fi sheries have been successfully developed across the world in order to increase productivity of capture fi sheries, with fi ve to tenfold increases in productivity per hectare not uncommon. Fish farming too has shown to be an important contributor to national food security, rural employment and income generation. Unfortunately, political upheaval, the disruption of historic fi sh supply chains and limited state budgets have combined to halt many of the stocking and culture-based fi sheries programmes in the Central Asian and Caucasus region during the 1990s. This is unfortunate, as a number of important waterbodies in the region offer great potential for such activities. As a consequence, this study was tasked with providing an overview of regional waterbodies and historic and contemporary culture-based fi sheries and stocking experiences \u2013 using case studies from Kazakhstan, Kyrgyzstan and Uzbekistan \u2013 with a view to suggesting potential ways in which national governments and the Central Asian and Caucasus Regional Fisheries and Aquaculture Commission (CACFish) might support the rehabilitation of culture (and, by extension, capture) fi sheries in the region. Seven overarching principles are identifi ed (i.e. ecosystem compatibility, compatibility with other uses, best available science and information, social and economic benefi ts, collaboration with the culture production sector, the regulatory process, public information) and accompanying recommendations are made to guide culture-based activity and stocking in the region. The Fourth Intergovernmental Meeting on the Establishment of the Central Asian and Caucasus Regional Fisheries and Aquaculture Commission (Cholpon Ata, Kyrgyzstan, 22\u201324 June 2011) discussed and adopted the conclusions and recommendations of this regional study and requested the FAO Secretariat to CACFish to pass them forward to the Inaugural Meeting of the Commission for endorsement by the same Commission.", "author" : [ { "dropping-particle" : "", "family" : "Thorpe", "given" : "Andy", "non-dropping-particle" : "", "parse-names" : false, "suffix" : "" }, { "dropping-particle" : "", "family" : "Whitmarsh", "given" : "David", "non-dropping-particle" : "", "parse-names" : false, "suffix" : "" }, { "dropping-particle" : "", "family" : "Drakeford", "given" : "Ben", "non-dropping-particle" : "", "parse-names" : false, "suffix" : "" }, { "dropping-particle" : "", "family" : "Reid", "given" : "Chris", "non-dropping-particle" : "", "parse-names" : false, "suffix" : "" }, { "dropping-particle" : "", "family" : "Karimov", "given" : "Bakhtiyor", "non-dropping-particle" : "", "parse-names" : false, "suffix" : "" }, { "dropping-particle" : "", "family" : "Timirkhanov", "given" : "Serik", "non-dropping-particle" : "", "parse-names" : false, "suffix" : "" }, { "dropping-particle" : "", "family" : "Satybekov", "given" : "Kuanych", "non-dropping-particle" : "", "parse-names" : false, "suffix" : "" }, { "dropping-particle" : "", "family" : "Anrooy", "given" : "Raymon", "non-dropping-particle" : "Van", "parse-names" : false, "suffix" : "" } ], "container-title" : "FAO Fisheries and Aquaculture", "id" : "ITEM-3", "issued" : { "date-parts" : [ [ "2011" ] ] }, "number-of-pages" : "106", "title" : "Feasibility of stocking and culture-based fisheries in Central Asia", "type" : "book" }, "uris" : [ "http://www.mendeley.com/documents/?uuid=e12465da-ee9b-44fa-9a1f-1b609a7cbd8f" ] } ], "mendeley" : { "formattedCitation" : "(B. K. Karimov et al., 2009; Thorpe et al., 2011a; Zo\u00ef, 2012)", "plainTextFormattedCitation" : "(B. K. Karimov et al., 2009; Thorpe et al., 2011a; Zo\u00ef, 2012)", "previouslyFormattedCitation" : "(B. K. Karimov et al., 2009; Thorpe et al., 2011a; Zo\u00ef, 2012)" }, "properties" : {  }, "schema" : "https://github.com/citation-style-language/schema/raw/master/csl-citation.json" }</w:instrText>
      </w:r>
      <w:r w:rsidRPr="00BA0F1F">
        <w:rPr>
          <w:rFonts w:cstheme="minorHAnsi"/>
        </w:rPr>
        <w:fldChar w:fldCharType="separate"/>
      </w:r>
      <w:r w:rsidRPr="00BA0F1F">
        <w:rPr>
          <w:rFonts w:cstheme="minorHAnsi"/>
        </w:rPr>
        <w:t xml:space="preserve">(Karimov </w:t>
      </w:r>
      <w:r w:rsidR="00301BD0" w:rsidRPr="00301BD0">
        <w:rPr>
          <w:rFonts w:cstheme="minorHAnsi"/>
          <w:i/>
        </w:rPr>
        <w:t>et al.</w:t>
      </w:r>
      <w:r w:rsidRPr="00BA0F1F">
        <w:rPr>
          <w:rFonts w:cstheme="minorHAnsi"/>
        </w:rPr>
        <w:t xml:space="preserve">, 2009; Thorpe </w:t>
      </w:r>
      <w:r w:rsidR="00301BD0" w:rsidRPr="00301BD0">
        <w:rPr>
          <w:rFonts w:cstheme="minorHAnsi"/>
          <w:i/>
        </w:rPr>
        <w:t>et al.</w:t>
      </w:r>
      <w:r w:rsidRPr="00BA0F1F">
        <w:rPr>
          <w:rFonts w:cstheme="minorHAnsi"/>
        </w:rPr>
        <w:t>, 2011; Zoï, 2012)</w:t>
      </w:r>
      <w:r w:rsidRPr="00BA0F1F">
        <w:rPr>
          <w:rFonts w:cstheme="minorHAnsi"/>
        </w:rPr>
        <w:fldChar w:fldCharType="end"/>
      </w:r>
      <w:r w:rsidRPr="00BA0F1F">
        <w:rPr>
          <w:rFonts w:cstheme="minorHAnsi"/>
        </w:rPr>
        <w:t xml:space="preserve">, however rehabilitation measures for fish resources (stocking of lakes with fish larvae, protection of spawning areas, etc.) usually are not conducted </w:t>
      </w:r>
      <w:r w:rsidRPr="00BA0F1F">
        <w:rPr>
          <w:rFonts w:cstheme="minorHAnsi"/>
        </w:rPr>
        <w:fldChar w:fldCharType="begin" w:fldLock="1"/>
      </w:r>
      <w:r w:rsidRPr="00BA0F1F">
        <w:rPr>
          <w:rFonts w:cstheme="minorHAnsi"/>
        </w:rPr>
        <w:instrText>ADDIN CSL_CITATION { "citationItems" : [ { "id" : "ITEM-1", "itemData" : { "author" : [ { "dropping-particle" : "", "family" : "Karimov", "given" : "Bakhtiyor", "non-dropping-particle" : "", "parse-names" : false, "suffix" : "" } ], "container-title" : "Aquaculture in desert and arid lands", "id" : "ITEM-1", "issued" : { "date-parts" : [ [ "2011" ] ] }, "page" : "61-84", "publisher" : "FAO", "publisher-place" : "Rome", "title" : "An overview on desert aquaculture in Central Asia (Aral Sea Drainage Basin)", "type" : "chapter" }, "uris" : [ "http://www.mendeley.com/documents/?uuid=382f1e4b-d56a-4556-98e1-6ebcbffd498c" ] } ], "mendeley" : { "formattedCitation" : "(B. Karimov, 2011)", "plainTextFormattedCitation" : "(B. Karimov, 2011)", "previouslyFormattedCitation" : "(B. Karimov, 2011)" }, "properties" : {  }, "schema" : "https://github.com/citation-style-language/schema/raw/master/csl-citation.json" }</w:instrText>
      </w:r>
      <w:r w:rsidRPr="00BA0F1F">
        <w:rPr>
          <w:rFonts w:cstheme="minorHAnsi"/>
        </w:rPr>
        <w:fldChar w:fldCharType="separate"/>
      </w:r>
      <w:r w:rsidRPr="00BA0F1F">
        <w:rPr>
          <w:rFonts w:cstheme="minorHAnsi"/>
        </w:rPr>
        <w:t>(Karimov, 2011)</w:t>
      </w:r>
      <w:r w:rsidRPr="00BA0F1F">
        <w:rPr>
          <w:rFonts w:cstheme="minorHAnsi"/>
        </w:rPr>
        <w:fldChar w:fldCharType="end"/>
      </w:r>
      <w:r w:rsidRPr="00BA0F1F">
        <w:rPr>
          <w:rFonts w:cstheme="minorHAnsi"/>
        </w:rPr>
        <w:t>.</w:t>
      </w:r>
    </w:p>
    <w:p w14:paraId="1DF13DE4" w14:textId="0F4A740C" w:rsidR="0048205B" w:rsidRPr="00BA0F1F" w:rsidRDefault="0048205B" w:rsidP="00AE389F">
      <w:pPr>
        <w:rPr>
          <w:rFonts w:cstheme="minorHAnsi"/>
        </w:rPr>
      </w:pPr>
      <w:r w:rsidRPr="00BA0F1F">
        <w:rPr>
          <w:rFonts w:cstheme="minorHAnsi"/>
        </w:rPr>
        <w:t xml:space="preserve">Water withdrawal for irrigation from tributaries led to the decline of many saline lakes’ area and volume, rise in salinity and destruction of fish spawning areas and species’ migration routes </w:t>
      </w:r>
      <w:r w:rsidRPr="00BA0F1F">
        <w:rPr>
          <w:rFonts w:cstheme="minorHAnsi"/>
        </w:rPr>
        <w:fldChar w:fldCharType="begin" w:fldLock="1"/>
      </w:r>
      <w:r w:rsidRPr="00BA0F1F">
        <w:rPr>
          <w:rFonts w:cstheme="minorHAnsi"/>
        </w:rPr>
        <w:instrText>ADDIN CSL_CITATION { "citationItems" : [ { "id" : "ITEM-1", "itemData" : { "author" : [ { "dropping-particle" : "", "family" : "Karimov", "given" : "B.K.", "non-dropping-particle" : "", "parse-names" : false, "suffix" : "" }, { "dropping-particle" : "", "family" : "Kamilov", "given" : "B.G.", "non-dropping-particle" : "", "parse-names" : false, "suffix" : "" }, { "dropping-particle" : "", "family" : "Upare", "given" : "M.", "non-dropping-particle" : "", "parse-names" : false, "suffix" : "" }, { "dropping-particle" : "", "family" : "Anrooy", "given" : "R.", "non-dropping-particle" : "Van", "parse-names" : false, "suffix" : "" }, { "dropping-particle" : "", "family" : "Bueno", "given" : "P.", "non-dropping-particle" : "", "parse-names" : false, "suffix" : "" }, { "dropping-particle" : "", "family" : "Shohimardonov", "given" : "D.R.", "non-dropping-particle" : "", "parse-names" : false, "suffix" : "" } ], "container-title" : "Fish Aquac Circular Rome", "id" : "ITEM-1", "issue" : "1030(1)", "issued" : { "date-parts" : [ [ "2009" ] ] }, "note" : "NULL", "page" : "1-124", "title" : "Inland capture fisheries and aquaculture in the republic of Uzbekistan: current status and planning", "type" : "article-journal" }, "uris" : [ "http://www.mendeley.com/documents/?uuid=a47d79b4-827c-46a0-93f3-318a38bdc500" ] }, { "id" : "ITEM-2", "itemData" : { "id" : "ITEM-2", "issued" : { "date-parts" : [ [ "2015" ] ] }, "number-of-pages" : "52", "publisher-place" : "Ashgabat", "title" : "Turkmenistan Fifth National Report to CBD", "type" : "book" }, "uris" : [ "http://www.mendeley.com/documents/?uuid=d5a27f47-ae3e-4762-b24c-aa0147a6da2a" ] } ], "mendeley" : { "formattedCitation" : "(B. K. Karimov et al., 2009; &lt;i&gt;Turkmenistan Fifth National Report to CBD&lt;/i&gt;, 2015)", "plainTextFormattedCitation" : "(B. K. Karimov et al., 2009; Turkmenistan Fifth National Report to CBD, 2015)", "previouslyFormattedCitation" : "(B. K. Karimov et al., 2009; &lt;i&gt;Turkmenistan Fifth National Report to CBD&lt;/i&gt;, 2015)" }, "properties" : {  }, "schema" : "https://github.com/citation-style-language/schema/raw/master/csl-citation.json" }</w:instrText>
      </w:r>
      <w:r w:rsidRPr="00BA0F1F">
        <w:rPr>
          <w:rFonts w:cstheme="minorHAnsi"/>
        </w:rPr>
        <w:fldChar w:fldCharType="separate"/>
      </w:r>
      <w:r w:rsidRPr="00BA0F1F">
        <w:rPr>
          <w:rFonts w:cstheme="minorHAnsi"/>
        </w:rPr>
        <w:t>(Bai</w:t>
      </w:r>
      <w:r w:rsidR="00DA6CB4">
        <w:rPr>
          <w:rFonts w:cstheme="minorHAnsi"/>
          <w:i/>
        </w:rPr>
        <w:t xml:space="preserve"> et al.</w:t>
      </w:r>
      <w:r w:rsidRPr="00BA0F1F">
        <w:rPr>
          <w:rFonts w:cstheme="minorHAnsi"/>
        </w:rPr>
        <w:t>, 2004</w:t>
      </w:r>
      <w:r>
        <w:rPr>
          <w:rFonts w:cstheme="minorHAnsi"/>
        </w:rPr>
        <w:t xml:space="preserve">; </w:t>
      </w:r>
      <w:r w:rsidRPr="00BA0F1F">
        <w:rPr>
          <w:rFonts w:cstheme="minorHAnsi"/>
        </w:rPr>
        <w:t xml:space="preserve">Karimov </w:t>
      </w:r>
      <w:r w:rsidR="00301BD0" w:rsidRPr="00301BD0">
        <w:rPr>
          <w:rFonts w:cstheme="minorHAnsi"/>
          <w:i/>
        </w:rPr>
        <w:t>et al.</w:t>
      </w:r>
      <w:r w:rsidRPr="00BA0F1F">
        <w:rPr>
          <w:rFonts w:cstheme="minorHAnsi"/>
        </w:rPr>
        <w:t xml:space="preserve">, 2009; </w:t>
      </w:r>
      <w:r w:rsidR="00DA6CB4">
        <w:rPr>
          <w:rFonts w:cstheme="minorHAnsi"/>
        </w:rPr>
        <w:t>Government of</w:t>
      </w:r>
      <w:r w:rsidR="00DA6CB4" w:rsidRPr="00DA6CB4">
        <w:rPr>
          <w:rFonts w:cstheme="minorHAnsi"/>
        </w:rPr>
        <w:t xml:space="preserve"> </w:t>
      </w:r>
      <w:r w:rsidRPr="0018426E">
        <w:rPr>
          <w:rFonts w:cstheme="minorHAnsi"/>
        </w:rPr>
        <w:t>Turkmenistan</w:t>
      </w:r>
      <w:r w:rsidRPr="00BA0F1F">
        <w:rPr>
          <w:rFonts w:cstheme="minorHAnsi"/>
        </w:rPr>
        <w:t>, 2015</w:t>
      </w:r>
      <w:r w:rsidRPr="00BA0F1F">
        <w:rPr>
          <w:rFonts w:cstheme="minorHAnsi"/>
        </w:rPr>
        <w:fldChar w:fldCharType="end"/>
      </w:r>
      <w:r w:rsidRPr="00BA0F1F">
        <w:rPr>
          <w:rFonts w:cstheme="minorHAnsi"/>
        </w:rPr>
        <w:fldChar w:fldCharType="begin" w:fldLock="1"/>
      </w:r>
      <w:r w:rsidRPr="00BA0F1F">
        <w:rPr>
          <w:rFonts w:cstheme="minorHAnsi"/>
        </w:rPr>
        <w:instrText>ADDIN CSL_CITATION { "citationItems" : [ { "id" : "ITEM-1", "itemData" : { "ISBN" : "0022-409X", "PMID" : "222", "abstract" : "Grasslands in the interior British Columbia of Canada are adjacent to forests and are susceptible to tree encroachment. Grazing, fire suppression, and climate variability are among factors affecting vegetation dynamics in the ecotone between grassland and forest, but topographic factors such as slope aspect, slope degree and elevation may interact with these factors and result in uneven changes in vegetation among landscape elements. Nine sites with a total of approximately 50,000 ha of grasslands and forests in the Cariboo/Chilcotin forest region of British Columbia were selected to study the effect of slope aspect, slope degree and elevation on vegetation distribution, dynamics and forest expansion from the 1960's to 1990's. Vegetation maps of the 1960's and 1990's were generated using aerial photos and overlaid with GIS layers including aspect, slope and elevation. The classification of open grassland, treed grassland, open forest and closed forest was based on the percent coverage of coniferous species, ranging from 0-5 %, 5-15 %, 15-35 %, and greater than or equal to 35 % , respectively. A probability index (P-value) was developed to test the effect of aspect, slope, and elevation on vegetation distribution, dynamics, and forest expansion based on the distribution and changed areas. Results show that open grasslands occurred on southerly aspects and the shift to treed grassland occurred mostly on these aspects. The probability of vegetation shift from open to treed grasslands decreased with increasing slope degree, probably due to the less favorable moisture regime on steep slopes. Treed grassland also shifted to open forest on south facing slopes and more level sites. In contrast, closed forest most often occurred on northerly facing slopes and the shift from open to closed forests was most likely to occur there. The greatest changes in vegetation cover types occurred at mid-elevations between 700 and 1,000 m. Management plans aimed at the control of tree encroachment and forest ingrowth should take these topographic factors into consideration.", "author" : [ { "dropping-particle" : "", "family" : "Bai", "given" : "Y G", "non-dropping-particle" : "", "parse-names" : false, "suffix" : "" }, { "dropping-particle" : "", "family" : "Broersma", "given" : "K", "non-dropping-particle" : "", "parse-names" : false, "suffix" : "" }, { "dropping-particle" : "", "family" : "Thompson", "given" : "D", "non-dropping-particle" : "", "parse-names" : false, "suffix" : "" }, { "dropping-particle" : "", "family" : "Ross", "given" : "T J", "non-dropping-particle" : "", "parse-names" : false, "suffix" : "" } ], "container-title" : "Journal of Range Management", "id" : "ITEM-1", "issue" : "1", "issued" : { "date-parts" : [ [ "2004" ] ] }, "page" : "66-75", "title" : "Landscape-level dynamics of grassland-forest transitions in British Columbia", "type" : "article-journal", "volume" : "57" }, "uris" : [ "http://www.mendeley.com/documents/?uuid=d701ef55-5a87-4858-9dfb-506fbc50478d" ] } ], "mendeley" : { "formattedCitation" : "(Bai, Broersma, Thompson, &amp; Ross, 2004)", "plainTextFormattedCitation" : "(Bai, Broersma, Thompson, &amp; Ross, 2004)", "previouslyFormattedCitation" : "(Bai, Broersma, Thompson, &amp; Ross, 2004)" }, "properties" : {  }, "schema" : "https://github.com/citation-style-language/schema/raw/master/csl-citation.json" }</w:instrText>
      </w:r>
      <w:r w:rsidRPr="00BA0F1F">
        <w:rPr>
          <w:rFonts w:cstheme="minorHAnsi"/>
        </w:rPr>
        <w:fldChar w:fldCharType="separate"/>
      </w:r>
      <w:r w:rsidRPr="00BA0F1F">
        <w:rPr>
          <w:rFonts w:cstheme="minorHAnsi"/>
        </w:rPr>
        <w:t>)</w:t>
      </w:r>
      <w:r w:rsidRPr="00BA0F1F">
        <w:rPr>
          <w:rFonts w:cstheme="minorHAnsi"/>
        </w:rPr>
        <w:fldChar w:fldCharType="end"/>
      </w:r>
      <w:r w:rsidRPr="00BA0F1F">
        <w:rPr>
          <w:rFonts w:cstheme="minorHAnsi"/>
        </w:rPr>
        <w:t xml:space="preserve">. Another factor that contributes to decline of water level in saline lakes is climate change. This process is especially strong in the arid zones of Europe and Central Asia </w:t>
      </w:r>
      <w:r w:rsidRPr="00BA0F1F">
        <w:rPr>
          <w:rFonts w:cstheme="minorHAnsi"/>
        </w:rPr>
        <w:fldChar w:fldCharType="begin" w:fldLock="1"/>
      </w:r>
      <w:r w:rsidRPr="00BA0F1F">
        <w:rPr>
          <w:rFonts w:cstheme="minorHAnsi"/>
        </w:rPr>
        <w:instrText>ADDIN CSL_CITATION { "citationItems" : [ { "id" : "ITEM-1", "itemData" : { "author" : [ { "dropping-particle" : "", "family" : "IPCC", "given" : "", "non-dropping-particle" : "", "parse-names" : false, "suffix" : "" } ], "id" : "ITEM-1",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Barros, V.R., C.B. Field, D.J. Dokken, M.D. Mastrandre", "title-short" : "Climate Change 2014: Impacts, Adaptation, and Vuln", "type" : "book" }, "uris" : [ "http://www.mendeley.com/documents/?uuid=14220206-4434-48cc-b1b1-bb32d411b53c" ] } ], "mendeley" : { "formattedCitation" : "(IPCC, 2014b)", "plainTextFormattedCitation" : "(IPCC, 2014b)", "previouslyFormattedCitation" : "(IPCC, 2014b)" }, "properties" : {  }, "schema" : "https://github.com/citation-style-language/schema/raw/master/csl-citation.json" }</w:instrText>
      </w:r>
      <w:r w:rsidRPr="00BA0F1F">
        <w:rPr>
          <w:rFonts w:cstheme="minorHAnsi"/>
        </w:rPr>
        <w:fldChar w:fldCharType="separate"/>
      </w:r>
      <w:r w:rsidRPr="00BA0F1F">
        <w:rPr>
          <w:rFonts w:cstheme="minorHAnsi"/>
        </w:rPr>
        <w:t>(IPCC, 2014b)</w:t>
      </w:r>
      <w:r w:rsidRPr="00BA0F1F">
        <w:rPr>
          <w:rFonts w:cstheme="minorHAnsi"/>
        </w:rPr>
        <w:fldChar w:fldCharType="end"/>
      </w:r>
      <w:r w:rsidRPr="00BA0F1F">
        <w:rPr>
          <w:rFonts w:cstheme="minorHAnsi"/>
        </w:rPr>
        <w:t xml:space="preserve">. It affects salinity level and, as a result, leads to decline in biodiversity and threatens the total extinction of the majority of species </w:t>
      </w:r>
      <w:r w:rsidRPr="00BA0F1F">
        <w:rPr>
          <w:rFonts w:cstheme="minorHAnsi"/>
        </w:rPr>
        <w:fldChar w:fldCharType="begin" w:fldLock="1"/>
      </w:r>
      <w:r w:rsidRPr="00BA0F1F">
        <w:rPr>
          <w:rFonts w:cstheme="minorHAnsi"/>
        </w:rPr>
        <w:instrText>ADDIN CSL_CITATION { "citationItems" : [ { "id" : "ITEM-1", "itemData" : { "ISBN" : "0022-409X", "PMID" : "222", "abstract" : "Grasslands in the interior British Columbia of Canada are adjacent to forests and are susceptible to tree encroachment. Grazing, fire suppression, and climate variability are among factors affecting vegetation dynamics in the ecotone between grassland and forest, but topographic factors such as slope aspect, slope degree and elevation may interact with these factors and result in uneven changes in vegetation among landscape elements. Nine sites with a total of approximately 50,000 ha of grasslands and forests in the Cariboo/Chilcotin forest region of British Columbia were selected to study the effect of slope aspect, slope degree and elevation on vegetation distribution, dynamics and forest expansion from the 1960's to 1990's. Vegetation maps of the 1960's and 1990's were generated using aerial photos and overlaid with GIS layers including aspect, slope and elevation. The classification of open grassland, treed grassland, open forest and closed forest was based on the percent coverage of coniferous species, ranging from 0-5 %, 5-15 %, 15-35 %, and greater than or equal to 35 % , respectively. A probability index (P-value) was developed to test the effect of aspect, slope, and elevation on vegetation distribution, dynamics, and forest expansion based on the distribution and changed areas. Results show that open grasslands occurred on southerly aspects and the shift to treed grassland occurred mostly on these aspects. The probability of vegetation shift from open to treed grasslands decreased with increasing slope degree, probably due to the less favorable moisture regime on steep slopes. Treed grassland also shifted to open forest on south facing slopes and more level sites. In contrast, closed forest most often occurred on northerly facing slopes and the shift from open to closed forests was most likely to occur there. The greatest changes in vegetation cover types occurred at mid-elevations between 700 and 1,000 m. Management plans aimed at the control of tree encroachment and forest ingrowth should take these topographic factors into consideration.", "author" : [ { "dropping-particle" : "", "family" : "Bai", "given" : "Y G", "non-dropping-particle" : "", "parse-names" : false, "suffix" : "" }, { "dropping-particle" : "", "family" : "Broersma", "given" : "K", "non-dropping-particle" : "", "parse-names" : false, "suffix" : "" }, { "dropping-particle" : "", "family" : "Thompson", "given" : "D", "non-dropping-particle" : "", "parse-names" : false, "suffix" : "" }, { "dropping-particle" : "", "family" : "Ross", "given" : "T J", "non-dropping-particle" : "", "parse-names" : false, "suffix" : "" } ], "container-title" : "Journal of Range Management", "id" : "ITEM-1", "issue" : "1", "issued" : { "date-parts" : [ [ "2004" ] ] }, "page" : "66-75", "title" : "Landscape-level dynamics of grassland-forest transitions in British Columbia", "type" : "article-journal", "volume" : "57" }, "uris" : [ "http://www.mendeley.com/documents/?uuid=d701ef55-5a87-4858-9dfb-506fbc50478d" ] } ], "mendeley" : { "formattedCitation" : "(Bai et al., 2004)", "plainTextFormattedCitation" : "(Bai et al., 2004)", "previouslyFormattedCitation" : "(Bai et al., 2004)" }, "properties" : {  }, "schema" : "https://github.com/citation-style-language/schema/raw/master/csl-citation.json" }</w:instrText>
      </w:r>
      <w:r w:rsidRPr="00BA0F1F">
        <w:rPr>
          <w:rFonts w:cstheme="minorHAnsi"/>
        </w:rPr>
        <w:fldChar w:fldCharType="separate"/>
      </w:r>
      <w:r w:rsidRPr="00BA0F1F">
        <w:rPr>
          <w:rFonts w:cstheme="minorHAnsi"/>
        </w:rPr>
        <w:t xml:space="preserve">(Bai </w:t>
      </w:r>
      <w:r w:rsidR="00301BD0" w:rsidRPr="00301BD0">
        <w:rPr>
          <w:rFonts w:cstheme="minorHAnsi"/>
          <w:i/>
        </w:rPr>
        <w:t>et al.</w:t>
      </w:r>
      <w:r w:rsidRPr="00BA0F1F">
        <w:rPr>
          <w:rFonts w:cstheme="minorHAnsi"/>
        </w:rPr>
        <w:t>, 2004)</w:t>
      </w:r>
      <w:r w:rsidRPr="00BA0F1F">
        <w:rPr>
          <w:rFonts w:cstheme="minorHAnsi"/>
        </w:rPr>
        <w:fldChar w:fldCharType="end"/>
      </w:r>
      <w:r w:rsidRPr="00BA0F1F">
        <w:rPr>
          <w:rFonts w:cstheme="minorHAnsi"/>
        </w:rPr>
        <w:t>.</w:t>
      </w:r>
    </w:p>
    <w:p w14:paraId="4AE02846" w14:textId="2A2CE7EA" w:rsidR="0048205B" w:rsidRPr="00BA0F1F" w:rsidRDefault="0048205B" w:rsidP="00AE389F">
      <w:pPr>
        <w:rPr>
          <w:rFonts w:cstheme="minorHAnsi"/>
        </w:rPr>
      </w:pPr>
      <w:r w:rsidRPr="00BA0F1F">
        <w:rPr>
          <w:rFonts w:cstheme="minorHAnsi"/>
        </w:rPr>
        <w:t xml:space="preserve">It is projected that many lakes in the Mediterranean climate zone will be markedly affected by aridification and water abstraction, with related changes in water level, salinity, biodiversity and the ecology of lakes and reservoirs </w:t>
      </w:r>
      <w:r w:rsidRPr="00BA0F1F">
        <w:rPr>
          <w:rFonts w:cstheme="minorHAnsi"/>
        </w:rPr>
        <w:fldChar w:fldCharType="begin" w:fldLock="1"/>
      </w:r>
      <w:r w:rsidRPr="00BA0F1F">
        <w:rPr>
          <w:rFonts w:cstheme="minorHAnsi"/>
        </w:rPr>
        <w:instrText>ADDIN CSL_CITATION { "citationItems" : [ { "id" : "ITEM-1", "itemData" : {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u00b0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 "non-dropping-particle" : "", "parse-names" : false, "suffix" : "" }, { "dropping-particle" : "", "family" : "Brucet", "given" : "S.", "non-dropping-particle" : "", "parse-names" : false, "suffix" : "" }, { "dropping-particle" : "", "family" : "Naselli-Flores", "given" : "L.", "non-dropping-particle" : "", "parse-names" : false, "suffix" : "" }, { "dropping-particle" : "", "family" : "Papastergiadou", "given" : "E.", "non-dropping-particle" : "", "parse-names" : false, "suffix" : "" }, { "dropping-particle" : "", "family" : "Stefanidis", "given" : "K.", "non-dropping-particle" : "", "parse-names" : false, "suffix" : "" }, { "dropping-particle" : "", "family" : "N\u00f5ges", "given" : "T.", "non-dropping-particle" : "", "parse-names" : false, "suffix" : "" }, { "dropping-particle" : "", "family" : "N\u00f5ges", "given" : "P.", "non-dropping-particle" : "", "parse-names" : false, "suffix" : "" }, { "dropping-particle" : "", "family" : "Attayde", "given" : "J.", "non-dropping-particle" : "", "parse-names" : false, "suffix" : "" }, { "dropping-particle" : "", "family" : "Zohary", "given" : "T.", "non-dropping-particle" : "", "parse-names" : false, "suffix" : "" }, { "dropping-particle" : "", "family" : "Coppens", "given" : "J.", "non-dropping-particle" : "", "parse-names" : false, "suffix" : "" }, { "dropping-particle" : "", "family" : "Bucak", "given" : "T.", "non-dropping-particle" : "", "parse-names" : false, "suffix" : "" }, { "dropping-particle" : "", "family" : "Menezes", "given" : "R.F.", "non-dropping-particle" : "", "parse-names" : false, "suffix" : "" }, { "dropping-particle" : "", "f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1", "issue" : "1", "issued" : { "date-parts" : [ [ "2015" ] ] }, "page" : "201-227", "title" : "Ecological impacts of global warming and water abstraction on lakes and reservoirs due to changes in water level and related changes in salinity", "type" : "article-journal", "volume" : "750" }, "uris" : [ "http://www.mendeley.com/documents/?uuid=6e3f51ee-8c73-4a9e-963f-6843b93244c5" ] } ], "mendeley" : { "formattedCitation" : "(E. Jeppesen et al., 2015)", "plainTextFormattedCitation" : "(E. Jeppesen et al., 2015)", "previouslyFormattedCitation" : "(E. Jeppesen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Jeppesen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 xml:space="preserve">. Artificial saline lakes are also created in natural depressions of Central Asia by storing collector-drainage water after irrigation </w:t>
      </w:r>
      <w:r w:rsidRPr="00BA0F1F">
        <w:rPr>
          <w:rFonts w:cstheme="minorHAnsi"/>
        </w:rPr>
        <w:fldChar w:fldCharType="begin" w:fldLock="1"/>
      </w:r>
      <w:r w:rsidRPr="00BA0F1F">
        <w:rPr>
          <w:rFonts w:cstheme="minorHAnsi"/>
        </w:rPr>
        <w:instrText>ADDIN CSL_CITATION { "citationItems" : [ { "id" : "ITEM-1", "itemData" : { "author" : [ { "dropping-particle" : "", "family" : "Stone", "given" : "R.", "non-dropping-particle" : "", "parse-names" : false, "suffix" : "" } ], "container-title" : "Science", "id" : "ITEM-1", "issue" : "5879", "issued" : { "date-parts" : [ [ "2008" ] ] }, "note" : "NULL", "page" : "1002-1005", "title" : "A New Great Lake or Dead Sea?", "type" : "article-journal", "volume" : "320" }, "uris" : [ "http://www.mendeley.com/documents/?uuid=3148a931-b84e-4331-b569-4bf05129e674" ] }, { "id" : "ITEM-2", "itemData" : { "author" : [ { "dropping-particle" : "", "family" : "Yakubov Kh.E. [\u042f\u043a\u0443\u0431\u043e\u0432 \u0425.\u042d.]", "given" : "", "non-dropping-particle" : "", "parse-names" : false, "suffix" : "" }, { "dropping-particle" : "", "family" : "Yakubov M.A. [\u042f\u043a\u0443\u0431\u043e\u0432 \u041c.\u0410.]", "given" : "", "non-dropping-particle" : "", "parse-names" : false, "suffix" : "" }, { "dropping-particle" : "", "family" : "Yakubov S.Kh. [\u042f\u043a\u0443\u0431\u043e\u0432 \u0421.\u0425.]", "given" : "", "non-dropping-particle" : "", "parse-names" : false, "suffix" : "" } ], "id" : "ITEM-2", "issued" : { "date-parts" : [ [ "2011" ] ] }, "note" : "NULL", "number-of-pages" : "189", "publisher" : "IWP AS Uzbekistan, SIC ICWC", "publisher-place" : "Tashkent", "title" : "\u041a\u043e\u043b\u043b\u0435\u043a\u0442\u043e\u0440\u043d\u043e-\u0434\u0440\u0435\u043d\u0430\u0436\u043d\u044b\u0439 \u0441\u0442\u043e\u043a \u0426\u0435\u043d\u0442\u0440\u0430\u043b\u044c\u043d\u043e\u0439 \u0410\u0437\u0438\u0438 \u0438 \u043e\u0446\u0435\u043d\u043a\u0430 \u0435\u0433\u043e \u0438\u0441\u043f\u043e\u043b\u044c\u0437\u043e\u0432\u0430\u043d\u0438\u044f \u043d\u0430 \u043e\u0440\u043e\u0448\u0435\u043d\u0438\u0435 [Collector-drainage waters in Central Asia and estimation of their use for irrigation]", "type" : "book" }, "uris" : [ "http://www.mendeley.com/documents/?uuid=874b859c-007b-4324-9e67-75c01fc53b65" ] }, { "id" : "ITEM-3", "itemData" : { "ISBN" : "9789251069646", "abstract" : "Culture-based fi sheries have been successfully developed across the world in order to increase productivity of capture fi sheries, with fi ve to tenfold increases in productivity per hectare not uncommon. Fish farming too has shown to be an important contributor to national food security, rural employment and income generation. Unfortunately, political upheaval, the disruption of historic fi sh supply chains and limited state budgets have combined to halt many of the stocking and culture-based fi sheries programmes in the Central Asian and Caucasus region during the 1990s. This is unfortunate, as a number of important waterbodies in the region offer great potential for such activities. As a consequence, this study was tasked with providing an overview of regional waterbodies and historic and contemporary culture-based fi sheries and stocking experiences \u2013 using case studies from Kazakhstan, Kyrgyzstan and Uzbekistan \u2013 with a view to suggesting potential ways in which national governments and the Central Asian and Caucasus Regional Fisheries and Aquaculture Commission (CACFish) might support the rehabilitation of culture (and, by extension, capture) fi sheries in the region. Seven overarching principles are identifi ed (i.e. ecosystem compatibility, compatibility with other uses, best available science and information, social and economic benefi ts, collaboration with the culture production sector, the regulatory process, public information) and accompanying recommendations are made to guide culture-based activity and stocking in the region. The Fourth Intergovernmental Meeting on the Establishment of the Central Asian and Caucasus Regional Fisheries and Aquaculture Commission (Cholpon Ata, Kyrgyzstan, 22\u201324 June 2011) discussed and adopted the conclusions and recommendations of this regional study and requested the FAO Secretariat to CACFish to pass them forward to the Inaugural Meeting of the Commission for endorsement by the same Commission.", "author" : [ { "dropping-particle" : "", "family" : "Thorpe", "given" : "Andy", "non-dropping-particle" : "", "parse-names" : false, "suffix" : "" }, { "dropping-particle" : "", "family" : "Whitmarsh", "given" : "David", "non-dropping-particle" : "", "parse-names" : false, "suffix" : "" }, { "dropping-particle" : "", "family" : "Drakeford", "given" : "Ben", "non-dropping-particle" : "", "parse-names" : false, "suffix" : "" }, { "dropping-particle" : "", "family" : "Reid", "given" : "Chris", "non-dropping-particle" : "", "parse-names" : false, "suffix" : "" }, { "dropping-particle" : "", "family" : "Karimov", "given" : "Bakhtiyor", "non-dropping-particle" : "", "parse-names" : false, "suffix" : "" }, { "dropping-particle" : "", "family" : "Timirkhanov", "given" : "Serik", "non-dropping-particle" : "", "parse-names" : false, "suffix" : "" }, { "dropping-particle" : "", "family" : "Satybekov", "given" : "Kuanych", "non-dropping-particle" : "", "parse-names" : false, "suffix" : "" }, { "dropping-particle" : "", "family" : "Anrooy", "given" : "Raymon", "non-dropping-particle" : "Van", "parse-names" : false, "suffix" : "" } ], "container-title" : "FAO Fisheries and Aquaculture", "id" : "ITEM-3", "issued" : { "date-parts" : [ [ "2011" ] ] }, "number-of-pages" : "106", "title" : "Feasibility of stocking and culture-based fisheries in Central Asia", "type" : "book" }, "uris" : [ "http://www.mendeley.com/documents/?uuid=e12465da-ee9b-44fa-9a1f-1b609a7cbd8f" ] } ], "mendeley" : { "formattedCitation" : "(Stone, 2008; Thorpe et al., 2011a; Yakubov Kh.E. [\u042f\u043a\u0443\u0431\u043e\u0432 \u0425.\u042d.], Yakubov M.A. [\u042f\u043a\u0443\u0431\u043e\u0432 \u041c.\u0410.], &amp; Yakubov S.Kh. [\u042f\u043a\u0443\u0431\u043e\u0432 \u0421.\u0425.], 2011)", "manualFormatting" : "(Stone, 2008; Thorpe et al., 2011; Yakubov, 2011)", "plainTextFormattedCitation" : "(Stone, 2008; Thorpe et al., 2011a; Yakubov Kh.E. [\u042f\u043a\u0443\u0431\u043e\u0432 \u0425.\u042d.], Yakubov M.A. [\u042f\u043a\u0443\u0431\u043e\u0432 \u041c.\u0410.], &amp; Yakubov S.Kh. [\u042f\u043a\u0443\u0431\u043e\u0432 \u0421.\u0425.], 2011)", "previouslyFormattedCitation" : "(Stone, 2008; Thorpe et al., 2011a; Yakubov Kh.E. [\u042f\u043a\u0443\u0431\u043e\u0432 \u0425.\u042d.], Yakubov M.A. [\u042f\u043a\u0443\u0431\u043e\u0432 \u041c.\u0410.], &amp; Yakubov S.Kh. [\u042f\u043a\u0443\u0431\u043e\u0432 \u0421.\u0425.], 2011)" }, "properties" : {  }, "schema" : "https://github.com/citation-style-language/schema/raw/master/csl-citation.json" }</w:instrText>
      </w:r>
      <w:r w:rsidRPr="00BA0F1F">
        <w:rPr>
          <w:rFonts w:cstheme="minorHAnsi"/>
        </w:rPr>
        <w:fldChar w:fldCharType="separate"/>
      </w:r>
      <w:r w:rsidRPr="00BA0F1F">
        <w:rPr>
          <w:rFonts w:cstheme="minorHAnsi"/>
        </w:rPr>
        <w:t xml:space="preserve">(Stone, 2008; Thorpe </w:t>
      </w:r>
      <w:r w:rsidR="00301BD0" w:rsidRPr="00301BD0">
        <w:rPr>
          <w:rFonts w:cstheme="minorHAnsi"/>
          <w:i/>
        </w:rPr>
        <w:t>et al.</w:t>
      </w:r>
      <w:r w:rsidRPr="00BA0F1F">
        <w:rPr>
          <w:rFonts w:cstheme="minorHAnsi"/>
        </w:rPr>
        <w:t>, 2011; Yakubov, 2011)</w:t>
      </w:r>
      <w:r w:rsidRPr="00BA0F1F">
        <w:rPr>
          <w:rFonts w:cstheme="minorHAnsi"/>
        </w:rPr>
        <w:fldChar w:fldCharType="end"/>
      </w:r>
      <w:r w:rsidRPr="00BA0F1F">
        <w:rPr>
          <w:rFonts w:cstheme="minorHAnsi"/>
        </w:rPr>
        <w:t xml:space="preserve">. They are extremely polluted by agricultural chemicals, initially with low biodiversity limited to some algae and bacteria </w:t>
      </w:r>
      <w:r w:rsidRPr="00BA0F1F">
        <w:rPr>
          <w:rFonts w:cstheme="minorHAnsi"/>
        </w:rPr>
        <w:fldChar w:fldCharType="begin" w:fldLock="1"/>
      </w:r>
      <w:r w:rsidRPr="00BA0F1F">
        <w:rPr>
          <w:rFonts w:cstheme="minorHAnsi"/>
        </w:rPr>
        <w:instrText>ADDIN CSL_CITATION { "citationItems" : [ { "id" : "ITEM-1", "itemData" : { "author" : [ { "dropping-particle" : "", "family" : "Glazovsky N.F. [\u0413\u043b\u0430\u0437\u043e\u0432\u0441\u043a\u0438\u0439 \u041d.\u0424.]", "given" : "", "non-dropping-particle" : "", "parse-names" : false, "suffix" : "" } ], "id" : "ITEM-1", "issued" : { "date-parts" : [ [ "1990" ] ] }, "number-of-pages" : "136", "publisher" : "\u041d\u0430\u0443\u043a\u0430 [Science]", "publisher-place" : "Moscow", "title" : "\u0410\u0440\u0430\u043b\u044c\u0441\u043a\u0438\u0439 \u043a\u0440\u0438\u0437\u0438\u0441: \u041f\u0440\u0438\u0447\u0438\u043d\u044b \u0432\u043e\u0437\u043d\u0438\u043a\u043d\u043e\u0432\u0435\u043d\u0438\u044f \u0438 \u043f\u0443\u0442\u0438 \u0432\u044b\u0445\u043e\u0434\u0430 [The Aral crisis: causes and ways out]", "type" : "book" }, "uris" : [ "http://www.mendeley.com/documents/?uuid=6087c351-4ac2-4ef0-966e-7252899bab2b" ] }, { "id" : "ITEM-2", "itemData" : { "ISBN" : "978-5-9228-0751-7", "author" : [ { "dropping-particle" : "", "family" : "Orlov A.A. [\u041e\u0440\u043b\u043e\u0432 \u0410.\u0410.]", "given" : "", "non-dropping-particle" : "", "parse-names" : false, "suffix" : "" }, { "dropping-particle" : "", "family" : "Chechevishnikov A.L. [\u0427\u0435\u0447\u0435\u0432\u0438\u0447\u043d\u0438\u043a\u043e\u0432 \u0410.\u041b.]", "given" : "", "non-dropping-particle" : "", "parse-names" : false, "suffix" : "" }, { "dropping-particle" : "", "family" : "Alekseenkova E.S. [\u0410\u043b\u0435\u043a\u0441\u0435\u0435\u043d\u043a\u043e\u0432\u0430 \u0415.\u0421.]", "given" : "", "non-dropping-particle" : "", "parse-names" : false, "suffix" : "" }, { "dropping-particle" : "", "family" : "Borishpolets K.P. [\u0411\u043e\u0440\u0438\u0448\u043f\u043e\u043b\u0435\u0446 \u041a.\u041f.]", "given" : "", "non-dropping-particle" : "", "parse-names" : false, "suffix" : "" }, { "dropping-particle" : "", "family" : "Krylov A.V. [\u041a\u0440\u044b\u043b\u043e\u0432 \u0410.\u0412.]", "given" : "", "non-dropping-particle" : "", "parse-names" : false, "suffix" : "" }, { "dropping-particle" : "", "family" : "Kudeneeva Yu.S. [\u041a\u0443\u0434\u0435\u043d\u0435\u0435\u0432\u0430 \u042e. \u0421.]", "given" : "", "non-dropping-particle" : "", "parse-names" : false, "suffix" : "" }, { "dropping-particle" : "", "family" : "Mizin V.I. [\u041c\u0438\u0437\u0438\u043d \u0412.\u0418.]", "given" : "", "non-dropping-particle" : "", "parse-names" : false, "suffix" : "" }, { "dropping-particle" : "", "family" : "Nikitin A.I. [\u041d\u0438\u043a\u0438\u0442\u0438\u043d \u0410.\u0418.]", "given" : "", "non-dropping-particle" : "", "parse-names" : false, "suffix" : "" }, { "dropping-particle" : "", "family" : "Fedorchenko A.V. [\u0424\u0435\u0434\u043e\u0440\u0447\u0435\u043d\u043a\u043e \u0410.\u0412.]", "given" : "", "non-dropping-particle" : "", "parse-names" : false, "suffix" : "" }, { "dropping-particle" : "", "family" : "Chernyavskii S.I. [\u0427\u0435\u0440\u043d\u044f\u0432\u0441\u043a\u0438\u0439 \u0421.\u0418.]", "given" : "", "non-dropping-particle" : "", "parse-names" : false, "suffix" : "" } ], "id" : "ITEM-2", "issued" : { "date-parts" : [ [ "2011" ] ] }, "note" : "NULL", "number-of-pages" : "87", "publisher" : "\u041c\u0413\u0418\u041c\u041e-\u0423\u043d\u0438\u0432\u0435\u0440\u0441\u0438\u0442\u0435\u0442 [MGIMO-University]", "publisher-place" : "Moscow", "title" : "\u041f\u0440\u043e\u0431\u043b\u0435\u043c\u0430 \u043f\u0440\u0435\u0441\u043d\u043e\u0439 \u0432\u043e\u0434\u044b. \u0413\u043b\u043e\u0431\u0430\u043b\u044c\u043d\u044b\u0439 \u043a\u043e\u043d\u0442\u0435\u043a\u0441\u0442 \u043f\u043e\u043b\u0438\u0442\u0438\u043a\u0438 \u0420\u043e\u0441\u0441\u0438\u0438 [Problem of fresh water. Global context of Russian politics]", "type" : "book" }, "uris" : [ "http://www.mendeley.com/documents/?uuid=93eae0ed-714d-4836-a783-6c8bd10d7296" ] } ], "mendeley" : { "formattedCitation" : "(Glazovsky N.F. [\u0413\u043b\u0430\u0437\u043e\u0432\u0441\u043a\u0438\u0439 \u041d.\u0424.], 1990; Orlov A.A. [\u041e\u0440\u043b\u043e\u0432 \u0410.\u0410.] et al., 2011)", "manualFormatting" : "(Glazovsky, 1990; Orlov et al., 2011)", "plainTextFormattedCitation" : "(Glazovsky N.F. [\u0413\u043b\u0430\u0437\u043e\u0432\u0441\u043a\u0438\u0439 \u041d.\u0424.], 1990; Orlov A.A. [\u041e\u0440\u043b\u043e\u0432 \u0410.\u0410.] et al., 2011)", "previouslyFormattedCitation" : "(Glazovsky N.F. [\u0413\u043b\u0430\u0437\u043e\u0432\u0441\u043a\u0438\u0439 \u041d.\u0424.], 1990; Orlov A.A. [\u041e\u0440\u043b\u043e\u0432 \u0410.\u0410.] et al., 2011)" }, "properties" : {  }, "schema" : "https://github.com/citation-style-language/schema/raw/master/csl-citation.json" }</w:instrText>
      </w:r>
      <w:r w:rsidRPr="00BA0F1F">
        <w:rPr>
          <w:rFonts w:cstheme="minorHAnsi"/>
        </w:rPr>
        <w:fldChar w:fldCharType="separate"/>
      </w:r>
      <w:r w:rsidRPr="00BA0F1F">
        <w:rPr>
          <w:rFonts w:cstheme="minorHAnsi"/>
        </w:rPr>
        <w:t xml:space="preserve">(Glazovsky, 1990; Orlov </w:t>
      </w:r>
      <w:r w:rsidR="00301BD0" w:rsidRPr="00301BD0">
        <w:rPr>
          <w:rFonts w:cstheme="minorHAnsi"/>
          <w:i/>
        </w:rPr>
        <w:t>et al.</w:t>
      </w:r>
      <w:r w:rsidRPr="00BA0F1F">
        <w:rPr>
          <w:rFonts w:cstheme="minorHAnsi"/>
        </w:rPr>
        <w:t>, 2011)</w:t>
      </w:r>
      <w:r w:rsidRPr="00BA0F1F">
        <w:rPr>
          <w:rFonts w:cstheme="minorHAnsi"/>
        </w:rPr>
        <w:fldChar w:fldCharType="end"/>
      </w:r>
      <w:r w:rsidRPr="00BA0F1F">
        <w:rPr>
          <w:rFonts w:cstheme="minorHAnsi"/>
        </w:rPr>
        <w:t xml:space="preserve">. However, there are projections that these man-made ecosystems can be important for biodiversity conservation, fisheries, migration birds and recreation </w:t>
      </w:r>
      <w:r w:rsidRPr="00BA0F1F">
        <w:rPr>
          <w:rFonts w:cstheme="minorHAnsi"/>
        </w:rPr>
        <w:fldChar w:fldCharType="begin" w:fldLock="1"/>
      </w:r>
      <w:r w:rsidRPr="00BA0F1F">
        <w:rPr>
          <w:rFonts w:cstheme="minorHAnsi"/>
        </w:rPr>
        <w:instrText>ADDIN CSL_CITATION { "citationItems" : [ { "id" : "ITEM-1", "itemData" : { "author" : [ { "dropping-particle" : "", "family" : "Thorpe", "given" : "Andy", "non-dropping-particle" : "", "parse-names" : false, "suffix" : "" }, { "dropping-particle" : "", "family" : "Whitmarsh", "given" : "David", "non-dropping-particle" : "", "parse-names" : false, "suffix" : "" }, { "dropping-particle" : "", "family" : "Drakeford", "given" : "Ben", "non-dropping-particle" : "", "parse-names" : false, "suffix" : "" }, { "dropping-particle" : "", "family" : "Reid", "given" : "Chris", "non-dropping-particle" : "", "parse-names" : false, "suffix" : "" }, { "dropping-particle" : "", "family" : "Karimov", "given" : "Bakhtiyor", "non-dropping-particle" : "", "parse-names" : false, "suffix" : "" }, { "dropping-particle" : "", "family" : "Timirkhanov", "given" : "Serik", "non-dropping-particle" : "", "parse-names" : false, "suffix" : "" }, { "dropping-particle" : "", "family" : "Satybekov", "given" : "Kuanych", "non-dropping-particle" : "", "parse-names" : false, "suffix" : "" }, { "dropping-particle" : "", "family" : "Anrooy", "given" : "Raymon", "non-dropping-particle" : "Van", "parse-names" : false, "suffix" : "" } ], "id" : "ITEM-1", "issued" : { "date-parts" : [ [ "2011" ] ] }, "note" : "NULL", "number-of-pages" : "106", "title" : "Feasibility of stocking and culture-based fisheries in Central Asia. FAO fisheries and aquaculture technical paper. No. 565", "type" : "report" }, "uris" : [ "http://www.mendeley.com/documents/?uuid=363350bd-b543-4cb7-993c-92fa40a7608f" ] }, { "id" : "ITEM-2", "itemData" : { "author" : [ { "dropping-particle" : "", "family" : "Karimov B.K., B.G. Kamilov", "given" : "M. Matthies.", "non-dropping-particle" : "", "parse-names" : false, "suffix" : "" } ], "container-title" : "Challenges for Science and Governance", "editor" : [ { "dropping-particle" : "", "family" : "Bhaduri, Bogardi, Leentvaar", "given" : "Marx", "non-dropping-particle" : "", "parse-names" : false, "suffix" : "" } ], "id" : "ITEM-2", "issued" : { "date-parts" : [ [ "2014" ] ] }, "page" : "183-200", "publisher" : "Springer International Publishing Switzerland", "title" : "Unconventional water resources of agricultural origin and their re-utilization potential for development of desert land aquaculture in the Aral Sea basin", "type" : "chapter" }, "uris" : [ "http://www.mendeley.com/documents/?uuid=62a6c722-18a7-4e5e-acdf-78dfd2850b60" ] }, { "id" : "ITEM-3", "itemData" : { "author" : [ { "dropping-particle" : "", "family" : "Sadikov", "given" : "K.", "non-dropping-particle" : "", "parse-names" : false, "suffix" : "" }, { "dropping-particle" : "", "family" : "Abdurahmanov", "given" : "A.", "non-dropping-particle" : "", "parse-names" : false, "suffix" : "" }, { "dropping-particle" : "", "family" : "Bekmirzaeva", "given" : "I.", "non-dropping-particle" : "", "parse-names" : false, "suffix" : "" }, { "dropping-particle" : "", "family" : "Yunusov", "given" : "N.", "non-dropping-particle" : "", "parse-names" : false, "suffix" : "" }, { "dropping-particle" : "", "family" : "Grigoryants", "given" : "A.", "non-dropping-particle" : "", "parse-names" : false, "suffix" : "" }, { "dropping-particle" : "", "family" : "Goncharov", "given" : "G.", "non-dropping-particle" : "", "parse-names" : false, "suffix" : "" }, { "dropping-particle" : "", "family" : "Shulgina", "given" : "N.", "non-dropping-particle" : "", "parse-names" : false, "suffix" : "" }, { "dropping-particle" : "", "family" : "Talskikh", "given" : "Vladislav", "non-dropping-particle" : "", "parse-names" : false, "suffix" : "" }, { "dropping-particle" : "", "family" : "Mitropolskaya", "given" : "Y.", "non-dropping-particle" : "", "parse-names" : false, "suffix" : "" }, { "dropping-particle" : "", "family" : "Tojibaev", "given" : "K.", "non-dropping-particle" : "", "parse-names" : false, "suffix" : "" }, { "dropping-particle" : "", "family" : "Tsaruk", "given" : "O.", "non-dropping-particle" : "", "parse-names" : false, "suffix" : "" } ], "id" : "ITEM-3", "issued" : { "date-parts" : [ [ "2015" ] ] }, "number-of-pages" : "62", "publisher" : "UNDP", "title" : "Fifth national report of the Republic of Uzbekistan on Conservation of Biodiversity", "type" : "book" }, "uris" : [ "http://www.mendeley.com/documents/?uuid=c043b4c4-0300-4cb4-8ab8-2940577aebdb" ] } ], "mendeley" : { "formattedCitation" : "(Karimov B.K., B.G. Kamilov, 2014; Sadikov et al., 2015; Thorpe et al., 2011b)", "plainTextFormattedCitation" : "(Karimov B.K., B.G. Kamilov, 2014; Sadikov et al., 2015; Thorpe et al., 2011b)", "previouslyFormattedCitation" : "(Karimov B.K., B.G. Kamilov, 2014; Sadikov et al., 2015; Thorpe et al., 2011b)" }, "properties" : {  }, "schema" : "https://github.com/citation-style-language/schema/raw/master/csl-citation.json" }</w:instrText>
      </w:r>
      <w:r w:rsidRPr="00BA0F1F">
        <w:rPr>
          <w:rFonts w:cstheme="minorHAnsi"/>
        </w:rPr>
        <w:fldChar w:fldCharType="separate"/>
      </w:r>
      <w:r w:rsidRPr="00BA0F1F">
        <w:rPr>
          <w:rFonts w:cstheme="minorHAnsi"/>
        </w:rPr>
        <w:t>(Karimov</w:t>
      </w:r>
      <w:r w:rsidR="00E76EE9">
        <w:rPr>
          <w:rFonts w:cstheme="minorHAnsi"/>
          <w:i/>
        </w:rPr>
        <w:t xml:space="preserve"> et al.</w:t>
      </w:r>
      <w:r w:rsidRPr="00BA0F1F">
        <w:rPr>
          <w:rFonts w:cstheme="minorHAnsi"/>
        </w:rPr>
        <w:t>, 2014</w:t>
      </w:r>
      <w:r w:rsidR="00E76EE9">
        <w:rPr>
          <w:rFonts w:cstheme="minorHAnsi"/>
        </w:rPr>
        <w:t>b</w:t>
      </w:r>
      <w:r w:rsidRPr="00BA0F1F">
        <w:rPr>
          <w:rFonts w:cstheme="minorHAnsi"/>
        </w:rPr>
        <w:t xml:space="preserve">; </w:t>
      </w:r>
      <w:r w:rsidR="00156087">
        <w:rPr>
          <w:rFonts w:cstheme="minorHAnsi"/>
        </w:rPr>
        <w:t>Government of Uzbekistan</w:t>
      </w:r>
      <w:r w:rsidRPr="00BA0F1F">
        <w:rPr>
          <w:rFonts w:cstheme="minorHAnsi"/>
        </w:rPr>
        <w:t xml:space="preserve">, 2015; Thorpe </w:t>
      </w:r>
      <w:r w:rsidR="00301BD0" w:rsidRPr="00301BD0">
        <w:rPr>
          <w:rFonts w:cstheme="minorHAnsi"/>
          <w:i/>
        </w:rPr>
        <w:t>et al.</w:t>
      </w:r>
      <w:r w:rsidRPr="00BA0F1F">
        <w:rPr>
          <w:rFonts w:cstheme="minorHAnsi"/>
        </w:rPr>
        <w:t>, 2011)</w:t>
      </w:r>
      <w:r w:rsidRPr="00BA0F1F">
        <w:rPr>
          <w:rFonts w:cstheme="minorHAnsi"/>
        </w:rPr>
        <w:fldChar w:fldCharType="end"/>
      </w:r>
      <w:r w:rsidRPr="00BA0F1F">
        <w:rPr>
          <w:rFonts w:cstheme="minorHAnsi"/>
        </w:rPr>
        <w:t>.</w:t>
      </w:r>
    </w:p>
    <w:p w14:paraId="1475D41B" w14:textId="3BC18CF5" w:rsidR="0048205B" w:rsidRPr="00BA0F1F" w:rsidRDefault="0048205B" w:rsidP="00AE389F">
      <w:pPr>
        <w:rPr>
          <w:rFonts w:cstheme="minorHAnsi"/>
        </w:rPr>
      </w:pPr>
      <w:r w:rsidRPr="00BA0F1F">
        <w:rPr>
          <w:rFonts w:cstheme="minorHAnsi"/>
        </w:rPr>
        <w:t xml:space="preserve">As large saline and brackish lakes have a long history of isolation from each other, they have been refugees for rare and endemic species. These species are more strongly affected than others by non-native invasive species, which reach saline lakes sometimes accidentally, sometimes through introduction by humans to improve fisheries, like in Issyk-Kul lake </w:t>
      </w:r>
      <w:r w:rsidRPr="00BA0F1F">
        <w:rPr>
          <w:rFonts w:cstheme="minorHAnsi"/>
        </w:rPr>
        <w:fldChar w:fldCharType="begin" w:fldLock="1"/>
      </w:r>
      <w:r w:rsidRPr="00BA0F1F">
        <w:rPr>
          <w:rFonts w:cstheme="minorHAnsi"/>
        </w:rPr>
        <w:instrText>ADDIN CSL_CITATION { "citationItems" : [ { "id" : "ITEM-1", "itemData" : { "author" : [ { "dropping-particle" : "", "family" : "Kulagin V.M. [\u041a\u0443\u043b\u0430\u0433\u0438\u043d \u0412.\u041c.]", "given" : "", "non-dropping-particle" : "", "parse-names" : false, "suffix" : "" }, { "dropping-particle" : "", "family" : "Markov P.A. [\u041c\u0430\u0440\u043a\u043e\u0432 \u041f.\u0410.]", "given" : "", "non-dropping-particle" : "", "parse-names" : false, "suffix" : "" }, { "dropping-particle" : "", "family" : "Tishkov A.A. [\u0422\u0438\u0448\u043a\u043e\u0432 \u0410.\u0410.]", "given" : "", "non-dropping-particle" : "", "parse-names" : false, "suffix" : "" } ], "container-title" : "\u0417\u0430\u043f\u043e\u0432\u0435\u0434\u043d\u0438\u043a\u0438 \u0421\u0440\u0435\u0434\u043d\u0435\u0439 \u0410\u0437\u0438\u0438 \u0438 \u041a\u0430\u0437\u0430\u0445\u0441\u0442\u0430\u043d\u0430. \u0417\u0430\u043f\u043e\u0432\u0435\u0434\u043d\u0438\u043a\u0438 \u0421\u0421\u0421\u0420 [Strict natural reserves of Central Asia and Kazakhstan. Strict natural reserves of the USSR]", "id" : "ITEM-1", "issued" : { "date-parts" : [ [ "1990" ] ] }, "note" : "NULL", "page" : "399", "publisher" : "\u041c\u044b\u0441\u043b\u044c [Mysl]", "publisher-place" : "Moscow", "title" : "\u0418\u0441\u0441\u044b\u043a-\u041a\u0443\u043b\u044c\u0441\u043a\u0438\u0439 \u0437\u0430\u043f\u043e\u0432\u0435\u0434\u043d\u0438\u043a [Issyk-Kul strict natural reserve]", "type" : "chapter" }, "uris" : [ "http://www.mendeley.com/documents/?uuid=f414f39c-a6cd-454c-aae8-7fcefacea38b" ] }, { "id" : "ITEM-2", "itemData" : { "ISBN" : "9789251069646", "abstract" : "Culture-based fi sheries have been successfully developed across the world in order to increase productivity of capture fi sheries, with fi ve to tenfold increases in productivity per hectare not uncommon. Fish farming too has shown to be an important contributor to national food security, rural employment and income generation. Unfortunately, political upheaval, the disruption of historic fi sh supply chains and limited state budgets have combined to halt many of the stocking and culture-based fi sheries programmes in the Central Asian and Caucasus region during the 1990s. This is unfortunate, as a number of important waterbodies in the region offer great potential for such activities. As a consequence, this study was tasked with providing an overview of regional waterbodies and historic and contemporary culture-based fi sheries and stocking experiences \u2013 using case studies from Kazakhstan, Kyrgyzstan and Uzbekistan \u2013 with a view to suggesting potential ways in which national governments and the Central Asian and Caucasus Regional Fisheries and Aquaculture Commission (CACFish) might support the rehabilitation of culture (and, by extension, capture) fi sheries in the region. Seven overarching principles are identifi ed (i.e. ecosystem compatibility, compatibility with other uses, best available science and information, social and economic benefi ts, collaboration with the culture production sector, the regulatory process, public information) and accompanying recommendations are made to guide culture-based activity and stocking in the region. The Fourth Intergovernmental Meeting on the Establishment of the Central Asian and Caucasus Regional Fisheries and Aquaculture Commission (Cholpon Ata, Kyrgyzstan, 22\u201324 June 2011) discussed and adopted the conclusions and recommendations of this regional study and requested the FAO Secretariat to CACFish to pass them forward to the Inaugural Meeting of the Commission for endorsement by the same Commission.", "author" : [ { "dropping-particle" : "", "family" : "Thorpe", "given" : "Andy", "non-dropping-particle" : "", "parse-names" : false, "suffix" : "" }, { "dropping-particle" : "", "family" : "Whitmarsh", "given" : "David", "non-dropping-particle" : "", "parse-names" : false, "suffix" : "" }, { "dropping-particle" : "", "family" : "Drakeford", "given" : "Ben", "non-dropping-particle" : "", "parse-names" : false, "suffix" : "" }, { "dropping-particle" : "", "family" : "Reid", "given" : "Chris", "non-dropping-particle" : "", "parse-names" : false, "suffix" : "" }, { "dropping-particle" : "", "family" : "Karimov", "given" : "Bakhtiyor", "non-dropping-particle" : "", "parse-names" : false, "suffix" : "" }, { "dropping-particle" : "", "family" : "Timirkhanov", "given" : "Serik", "non-dropping-particle" : "", "parse-names" : false, "suffix" : "" }, { "dropping-particle" : "", "family" : "Satybekov", "given" : "Kuanych", "non-dropping-particle" : "", "parse-names" : false, "suffix" : "" }, { "dropping-particle" : "", "family" : "Anrooy", "given" : "Raymon", "non-dropping-particle" : "Van", "parse-names" : false, "suffix" : "" } ], "container-title" : "FAO Fisheries and Aquaculture", "id" : "ITEM-2", "issued" : { "date-parts" : [ [ "2011" ] ] }, "number-of-pages" : "106", "title" : "Feasibility of stocking and culture-based fisheries in Central Asia", "type" : "book" }, "uris" : [ "http://www.mendeley.com/documents/?uuid=e12465da-ee9b-44fa-9a1f-1b609a7cbd8f" ] } ], "mendeley" : { "formattedCitation" : "(Kulagin V.M. [\u041a\u0443\u043b\u0430\u0433\u0438\u043d \u0412.\u041c.] et al., 1990; Thorpe et al., 2011a)", "manualFormatting" : "(Kulagin et al., 1990; Thorpe et al., 2011)", "plainTextFormattedCitation" : "(Kulagin V.M. [\u041a\u0443\u043b\u0430\u0433\u0438\u043d \u0412.\u041c.] et al., 1990; Thorpe et al., 2011a)", "previouslyFormattedCitation" : "(Kulagin V.M. [\u041a\u0443\u043b\u0430\u0433\u0438\u043d \u0412.\u041c.] et al., 1990; Thorpe et al., 2011a)" }, "properties" : {  }, "schema" : "https://github.com/citation-style-language/schema/raw/master/csl-citation.json" }</w:instrText>
      </w:r>
      <w:r w:rsidRPr="00BA0F1F">
        <w:rPr>
          <w:rFonts w:cstheme="minorHAnsi"/>
        </w:rPr>
        <w:fldChar w:fldCharType="separate"/>
      </w:r>
      <w:r w:rsidRPr="00BA0F1F">
        <w:rPr>
          <w:rFonts w:cstheme="minorHAnsi"/>
        </w:rPr>
        <w:t xml:space="preserve">(Kulagin </w:t>
      </w:r>
      <w:r w:rsidR="00301BD0" w:rsidRPr="00301BD0">
        <w:rPr>
          <w:rFonts w:cstheme="minorHAnsi"/>
          <w:i/>
        </w:rPr>
        <w:t>et al.</w:t>
      </w:r>
      <w:r w:rsidRPr="00BA0F1F">
        <w:rPr>
          <w:rFonts w:cstheme="minorHAnsi"/>
        </w:rPr>
        <w:t xml:space="preserve">, 1990; Thorpe </w:t>
      </w:r>
      <w:r w:rsidR="00301BD0" w:rsidRPr="00301BD0">
        <w:rPr>
          <w:rFonts w:cstheme="minorHAnsi"/>
          <w:i/>
        </w:rPr>
        <w:t>et al.</w:t>
      </w:r>
      <w:r w:rsidRPr="00BA0F1F">
        <w:rPr>
          <w:rFonts w:cstheme="minorHAnsi"/>
        </w:rPr>
        <w:t>, 2011)</w:t>
      </w:r>
      <w:r w:rsidRPr="00BA0F1F">
        <w:rPr>
          <w:rFonts w:cstheme="minorHAnsi"/>
        </w:rPr>
        <w:fldChar w:fldCharType="end"/>
      </w:r>
      <w:r w:rsidRPr="00BA0F1F">
        <w:rPr>
          <w:rFonts w:cstheme="minorHAnsi"/>
        </w:rPr>
        <w:t>.</w:t>
      </w:r>
    </w:p>
    <w:p w14:paraId="0756DF03" w14:textId="77777777" w:rsidR="0048205B" w:rsidRDefault="0048205B" w:rsidP="00AE389F">
      <w:pPr>
        <w:spacing w:after="0"/>
        <w:rPr>
          <w:rFonts w:asciiTheme="majorHAnsi" w:hAnsiTheme="majorHAnsi" w:cstheme="majorHAnsi"/>
        </w:rPr>
      </w:pPr>
    </w:p>
    <w:p w14:paraId="2AB62958" w14:textId="77777777" w:rsidR="0048205B" w:rsidRPr="0046771E" w:rsidRDefault="0048205B" w:rsidP="001F0516">
      <w:pPr>
        <w:pStyle w:val="Heading4"/>
        <w:rPr>
          <w:color w:val="243F60"/>
        </w:rPr>
      </w:pPr>
      <w:bookmarkStart w:id="982" w:name="_Toc519504535"/>
      <w:r w:rsidRPr="0046771E">
        <w:t xml:space="preserve">Implementation of the Ramsar </w:t>
      </w:r>
      <w:r>
        <w:t>C</w:t>
      </w:r>
      <w:r w:rsidRPr="0046771E">
        <w:t>onvention by the countries of Europe and Central Asia</w:t>
      </w:r>
      <w:bookmarkEnd w:id="982"/>
    </w:p>
    <w:p w14:paraId="295CD1BD" w14:textId="77777777" w:rsidR="0048205B" w:rsidRPr="00BA0F1F" w:rsidRDefault="0048205B" w:rsidP="00AE389F">
      <w:pPr>
        <w:rPr>
          <w:rFonts w:eastAsia="Garamond" w:cstheme="minorHAnsi"/>
        </w:rPr>
      </w:pPr>
      <w:r w:rsidRPr="00BA0F1F">
        <w:rPr>
          <w:rFonts w:eastAsia="Garamond" w:cstheme="minorHAnsi"/>
        </w:rPr>
        <w:t xml:space="preserve">All countries in Europe and Central Asia are Contracting Parties to the Ramsar Convention, except San Marino. </w:t>
      </w:r>
    </w:p>
    <w:p w14:paraId="68E6FF0C" w14:textId="77777777" w:rsidR="0048205B" w:rsidRPr="00BA0F1F" w:rsidRDefault="0048205B" w:rsidP="00AE389F">
      <w:pPr>
        <w:rPr>
          <w:rFonts w:eastAsia="Garamond" w:cstheme="minorHAnsi"/>
        </w:rPr>
      </w:pPr>
      <w:r w:rsidRPr="00BA0F1F">
        <w:rPr>
          <w:rFonts w:eastAsia="Garamond" w:cstheme="minorHAnsi"/>
        </w:rPr>
        <w:t>According to a national reports review undertaken by the Secretariat of the Convention</w:t>
      </w:r>
      <w:r>
        <w:rPr>
          <w:rFonts w:eastAsia="Garamond" w:cstheme="minorHAnsi"/>
        </w:rPr>
        <w:t xml:space="preserve"> (Ramsar, 2015a, 2015b)</w:t>
      </w:r>
      <w:r w:rsidRPr="00BA0F1F">
        <w:rPr>
          <w:rFonts w:eastAsia="Garamond" w:cstheme="minorHAnsi"/>
        </w:rPr>
        <w:t>,</w:t>
      </w:r>
      <w:r w:rsidRPr="00BA0F1F">
        <w:rPr>
          <w:rFonts w:cstheme="minorHAnsi"/>
        </w:rPr>
        <w:t xml:space="preserve"> </w:t>
      </w:r>
      <w:r w:rsidRPr="00BA0F1F">
        <w:rPr>
          <w:rFonts w:eastAsia="Garamond" w:cstheme="minorHAnsi"/>
        </w:rPr>
        <w:t xml:space="preserve">Ramsar wetlands in the region face increasing pressures from rapid urbanization and land-use changes for tourism, infrastructure development (transport and energy) and non-sustainable exploitation of natural resources (e.g. water, gravel, peat, oil, gas). Ongoing climate change increases environmental risk and the frequency of natural hazards such as floods, droughts, storms and landslides, especially in Central Asian countries. The regulating services that wetlands can provide are only rarely taken into account. Wetlands in Eastern Europe and Central Asia are under increasing pressure especially from conversion due to population increase (Central Asia) and development projects (Eastern Europe), overuse of wetland resources, expansion of human habitats and infrastructure, agricultural, recreational and development activities, and pollution. In Central Asia there are difficulties with water availability for wetlands, and there is competition for water within and between countries. There are cases in Central Asia of wetland loss due to the natural disasters – such as droughts and landslides. </w:t>
      </w:r>
    </w:p>
    <w:p w14:paraId="00D362D4" w14:textId="7ACE49C9" w:rsidR="0048205B" w:rsidRPr="00BA0F1F" w:rsidRDefault="0048205B" w:rsidP="00AE389F">
      <w:pPr>
        <w:rPr>
          <w:rFonts w:eastAsia="Garamond" w:cstheme="minorHAnsi"/>
        </w:rPr>
      </w:pPr>
      <w:r w:rsidRPr="00BA0F1F">
        <w:rPr>
          <w:rFonts w:eastAsia="Garamond" w:cstheme="minorHAnsi"/>
        </w:rPr>
        <w:lastRenderedPageBreak/>
        <w:t>An assessment of Ramsar Convention implementation was undertaken (</w:t>
      </w:r>
      <w:r w:rsidR="008C20F5">
        <w:rPr>
          <w:rFonts w:eastAsia="Garamond" w:cstheme="minorHAnsi"/>
          <w:b/>
        </w:rPr>
        <w:t>Table 3.2</w:t>
      </w:r>
      <w:r w:rsidRPr="00BA0F1F">
        <w:rPr>
          <w:rFonts w:eastAsia="Garamond" w:cstheme="minorHAnsi"/>
        </w:rPr>
        <w:t>) considering progress towards the four main goals of the Convention: 1 - wise use of wetlands, 2 - creating a network of wetlands of international importance (Ramsar Sites), 3 - international cooperation, and 4 - institutional capacity and effectiveness (</w:t>
      </w:r>
      <w:r w:rsidR="008C20F5">
        <w:rPr>
          <w:rFonts w:eastAsia="Garamond" w:cstheme="minorHAnsi"/>
          <w:b/>
        </w:rPr>
        <w:t>Table 3.3</w:t>
      </w:r>
      <w:r w:rsidRPr="00BA0F1F">
        <w:rPr>
          <w:rFonts w:eastAsia="Garamond" w:cstheme="minorHAnsi"/>
        </w:rPr>
        <w:t>).</w:t>
      </w:r>
    </w:p>
    <w:p w14:paraId="48830EF8" w14:textId="77777777" w:rsidR="0048205B" w:rsidRDefault="0048205B" w:rsidP="00AE389F">
      <w:pPr>
        <w:spacing w:after="0"/>
        <w:rPr>
          <w:rFonts w:asciiTheme="majorHAnsi" w:eastAsia="Garamond" w:hAnsiTheme="majorHAnsi" w:cstheme="majorHAnsi"/>
        </w:rPr>
      </w:pPr>
    </w:p>
    <w:p w14:paraId="66E22386" w14:textId="52F538C2" w:rsidR="0048205B" w:rsidRDefault="0048205B" w:rsidP="000226B2">
      <w:pPr>
        <w:pStyle w:val="Caption"/>
      </w:pPr>
      <w:bookmarkStart w:id="983" w:name="_Ref500026439"/>
      <w:r>
        <w:t xml:space="preserve">Table </w:t>
      </w:r>
      <w:bookmarkEnd w:id="983"/>
      <w:r w:rsidR="00570663">
        <w:t>3.2</w:t>
      </w:r>
      <w:r>
        <w:t>:</w:t>
      </w:r>
      <w:r w:rsidRPr="006F138B">
        <w:t xml:space="preserve"> </w:t>
      </w:r>
      <w:r>
        <w:t xml:space="preserve">Implementation of the </w:t>
      </w:r>
      <w:r w:rsidRPr="006F138B">
        <w:t xml:space="preserve">Ramsar </w:t>
      </w:r>
      <w:r>
        <w:t xml:space="preserve">Convention </w:t>
      </w:r>
      <w:r w:rsidRPr="006F138B">
        <w:t>in Europe and Central Asia</w:t>
      </w:r>
      <w:r>
        <w:t>: reporting statistics</w:t>
      </w:r>
      <w:r w:rsidR="004D1174">
        <w:t>.</w:t>
      </w:r>
      <w:r w:rsidRPr="006F138B">
        <w:t xml:space="preserve"> </w:t>
      </w:r>
    </w:p>
    <w:tbl>
      <w:tblPr>
        <w:tblStyle w:val="TableGrid"/>
        <w:tblW w:w="8921" w:type="dxa"/>
        <w:tblLook w:val="04A0" w:firstRow="1" w:lastRow="0" w:firstColumn="1" w:lastColumn="0" w:noHBand="0" w:noVBand="1"/>
      </w:tblPr>
      <w:tblGrid>
        <w:gridCol w:w="1517"/>
        <w:gridCol w:w="1241"/>
        <w:gridCol w:w="1247"/>
        <w:gridCol w:w="1244"/>
        <w:gridCol w:w="1836"/>
        <w:gridCol w:w="1836"/>
      </w:tblGrid>
      <w:tr w:rsidR="0048205B" w:rsidRPr="00982C9A" w14:paraId="663D3CAB" w14:textId="77777777" w:rsidTr="00AE389F">
        <w:tc>
          <w:tcPr>
            <w:tcW w:w="1413" w:type="dxa"/>
            <w:tcBorders>
              <w:top w:val="single" w:sz="4" w:space="0" w:color="auto"/>
              <w:left w:val="single" w:sz="4" w:space="0" w:color="auto"/>
              <w:bottom w:val="single" w:sz="4" w:space="0" w:color="auto"/>
              <w:right w:val="single" w:sz="4" w:space="0" w:color="auto"/>
            </w:tcBorders>
            <w:hideMark/>
          </w:tcPr>
          <w:p w14:paraId="0C79B269" w14:textId="77777777" w:rsidR="0048205B" w:rsidRPr="00447F07" w:rsidRDefault="0048205B" w:rsidP="00503C3C">
            <w:pPr>
              <w:spacing w:after="0"/>
              <w:jc w:val="left"/>
              <w:rPr>
                <w:rFonts w:eastAsia="Times New Roman" w:cstheme="minorHAnsi"/>
                <w:b/>
                <w:sz w:val="20"/>
                <w:szCs w:val="20"/>
                <w:lang w:eastAsia="en-GB"/>
              </w:rPr>
            </w:pPr>
            <w:r>
              <w:rPr>
                <w:rFonts w:eastAsia="Times New Roman" w:cstheme="minorHAnsi"/>
                <w:b/>
                <w:bCs/>
                <w:sz w:val="20"/>
                <w:szCs w:val="20"/>
                <w:lang w:eastAsia="en-GB"/>
              </w:rPr>
              <w:t>S</w:t>
            </w:r>
            <w:r w:rsidRPr="00447F07">
              <w:rPr>
                <w:rFonts w:eastAsia="Times New Roman" w:cstheme="minorHAnsi"/>
                <w:b/>
                <w:bCs/>
                <w:sz w:val="20"/>
                <w:szCs w:val="20"/>
                <w:lang w:eastAsia="en-GB"/>
              </w:rPr>
              <w:t>ubregion</w:t>
            </w:r>
          </w:p>
        </w:tc>
        <w:tc>
          <w:tcPr>
            <w:tcW w:w="1246" w:type="dxa"/>
            <w:tcBorders>
              <w:top w:val="single" w:sz="4" w:space="0" w:color="auto"/>
              <w:left w:val="single" w:sz="4" w:space="0" w:color="auto"/>
              <w:bottom w:val="single" w:sz="4" w:space="0" w:color="auto"/>
              <w:right w:val="single" w:sz="4" w:space="0" w:color="auto"/>
            </w:tcBorders>
            <w:hideMark/>
          </w:tcPr>
          <w:p w14:paraId="33BE1ABF" w14:textId="77777777" w:rsidR="0048205B" w:rsidRPr="00447F07" w:rsidRDefault="0048205B" w:rsidP="00503C3C">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Number of countries reporting to the Convention</w:t>
            </w:r>
          </w:p>
        </w:tc>
        <w:tc>
          <w:tcPr>
            <w:tcW w:w="1272" w:type="dxa"/>
            <w:tcBorders>
              <w:top w:val="single" w:sz="4" w:space="0" w:color="auto"/>
              <w:left w:val="single" w:sz="4" w:space="0" w:color="auto"/>
              <w:bottom w:val="single" w:sz="4" w:space="0" w:color="auto"/>
              <w:right w:val="single" w:sz="4" w:space="0" w:color="auto"/>
            </w:tcBorders>
            <w:hideMark/>
          </w:tcPr>
          <w:p w14:paraId="1F14D87F" w14:textId="77777777" w:rsidR="0048205B" w:rsidRPr="00447F07" w:rsidRDefault="0048205B" w:rsidP="00503C3C">
            <w:pPr>
              <w:spacing w:after="0"/>
              <w:ind w:left="-14" w:firstLine="14"/>
              <w:jc w:val="left"/>
              <w:rPr>
                <w:rFonts w:eastAsia="Garamond" w:cstheme="minorHAnsi"/>
                <w:b/>
                <w:sz w:val="20"/>
                <w:szCs w:val="20"/>
              </w:rPr>
            </w:pPr>
            <w:r w:rsidRPr="00447F07">
              <w:rPr>
                <w:rFonts w:eastAsia="Garamond" w:cstheme="minorHAnsi"/>
                <w:b/>
                <w:sz w:val="20"/>
                <w:szCs w:val="20"/>
              </w:rPr>
              <w:t>Total sites number</w:t>
            </w:r>
          </w:p>
        </w:tc>
        <w:tc>
          <w:tcPr>
            <w:tcW w:w="1260" w:type="dxa"/>
            <w:tcBorders>
              <w:top w:val="single" w:sz="4" w:space="0" w:color="auto"/>
              <w:left w:val="single" w:sz="4" w:space="0" w:color="auto"/>
              <w:bottom w:val="single" w:sz="4" w:space="0" w:color="auto"/>
              <w:right w:val="single" w:sz="4" w:space="0" w:color="auto"/>
            </w:tcBorders>
            <w:hideMark/>
          </w:tcPr>
          <w:p w14:paraId="7DC24212" w14:textId="77777777" w:rsidR="0048205B" w:rsidRPr="00447F07" w:rsidRDefault="0048205B" w:rsidP="00503C3C">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New sites last reporting period</w:t>
            </w:r>
          </w:p>
        </w:tc>
        <w:tc>
          <w:tcPr>
            <w:tcW w:w="1865" w:type="dxa"/>
            <w:tcBorders>
              <w:top w:val="single" w:sz="4" w:space="0" w:color="auto"/>
              <w:left w:val="single" w:sz="4" w:space="0" w:color="auto"/>
              <w:bottom w:val="single" w:sz="4" w:space="0" w:color="auto"/>
              <w:right w:val="single" w:sz="4" w:space="0" w:color="auto"/>
            </w:tcBorders>
            <w:hideMark/>
          </w:tcPr>
          <w:p w14:paraId="206DA6C0" w14:textId="77777777" w:rsidR="0048205B" w:rsidRPr="00447F07" w:rsidRDefault="0048205B" w:rsidP="00503C3C">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Sites under threat or with changed ecological character</w:t>
            </w:r>
          </w:p>
        </w:tc>
        <w:tc>
          <w:tcPr>
            <w:tcW w:w="1865" w:type="dxa"/>
            <w:tcBorders>
              <w:top w:val="single" w:sz="4" w:space="0" w:color="auto"/>
              <w:left w:val="single" w:sz="4" w:space="0" w:color="auto"/>
              <w:bottom w:val="single" w:sz="4" w:space="0" w:color="auto"/>
              <w:right w:val="single" w:sz="4" w:space="0" w:color="auto"/>
            </w:tcBorders>
            <w:hideMark/>
          </w:tcPr>
          <w:p w14:paraId="29A2D11E" w14:textId="77777777" w:rsidR="0048205B" w:rsidRPr="00447F07" w:rsidRDefault="0048205B" w:rsidP="00503C3C">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Official reporting on Ramsar site ecological character change</w:t>
            </w:r>
          </w:p>
        </w:tc>
      </w:tr>
      <w:tr w:rsidR="0048205B" w:rsidRPr="00982C9A" w14:paraId="4029172E" w14:textId="77777777" w:rsidTr="00AE389F">
        <w:tc>
          <w:tcPr>
            <w:tcW w:w="1413" w:type="dxa"/>
            <w:tcBorders>
              <w:top w:val="single" w:sz="4" w:space="0" w:color="auto"/>
              <w:left w:val="single" w:sz="4" w:space="0" w:color="auto"/>
              <w:bottom w:val="single" w:sz="4" w:space="0" w:color="auto"/>
              <w:right w:val="single" w:sz="4" w:space="0" w:color="auto"/>
            </w:tcBorders>
            <w:hideMark/>
          </w:tcPr>
          <w:p w14:paraId="564D64FB" w14:textId="77777777" w:rsidR="0048205B" w:rsidRPr="00447F07" w:rsidRDefault="0048205B" w:rsidP="00AE389F">
            <w:pPr>
              <w:spacing w:after="0"/>
              <w:ind w:left="22" w:hanging="22"/>
              <w:rPr>
                <w:rFonts w:eastAsia="Times New Roman" w:cstheme="minorHAnsi"/>
                <w:b/>
                <w:sz w:val="20"/>
                <w:szCs w:val="20"/>
                <w:lang w:eastAsia="en-GB"/>
              </w:rPr>
            </w:pPr>
            <w:r w:rsidRPr="00447F07">
              <w:rPr>
                <w:rFonts w:eastAsia="Times New Roman" w:cstheme="minorHAnsi"/>
                <w:b/>
                <w:sz w:val="20"/>
                <w:szCs w:val="20"/>
                <w:lang w:eastAsia="en-GB"/>
              </w:rPr>
              <w:t>Western Europe</w:t>
            </w:r>
          </w:p>
        </w:tc>
        <w:tc>
          <w:tcPr>
            <w:tcW w:w="1246" w:type="dxa"/>
            <w:tcBorders>
              <w:top w:val="single" w:sz="4" w:space="0" w:color="auto"/>
              <w:left w:val="single" w:sz="4" w:space="0" w:color="auto"/>
              <w:bottom w:val="single" w:sz="4" w:space="0" w:color="auto"/>
              <w:right w:val="single" w:sz="4" w:space="0" w:color="auto"/>
            </w:tcBorders>
            <w:hideMark/>
          </w:tcPr>
          <w:p w14:paraId="7227CA7F"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8 of 24</w:t>
            </w:r>
          </w:p>
        </w:tc>
        <w:tc>
          <w:tcPr>
            <w:tcW w:w="1272" w:type="dxa"/>
            <w:tcBorders>
              <w:top w:val="single" w:sz="4" w:space="0" w:color="auto"/>
              <w:left w:val="single" w:sz="4" w:space="0" w:color="auto"/>
              <w:bottom w:val="single" w:sz="4" w:space="0" w:color="auto"/>
              <w:right w:val="single" w:sz="4" w:space="0" w:color="auto"/>
            </w:tcBorders>
            <w:hideMark/>
          </w:tcPr>
          <w:p w14:paraId="7B9057C1" w14:textId="77777777" w:rsidR="0048205B" w:rsidRPr="00447F07" w:rsidRDefault="0048205B" w:rsidP="00AE389F">
            <w:pPr>
              <w:spacing w:after="0"/>
              <w:jc w:val="right"/>
              <w:rPr>
                <w:rFonts w:eastAsia="Garamond" w:cstheme="minorHAnsi"/>
                <w:sz w:val="20"/>
                <w:szCs w:val="20"/>
                <w:lang w:val="ru-RU"/>
              </w:rPr>
            </w:pPr>
            <w:r w:rsidRPr="00447F07">
              <w:rPr>
                <w:rFonts w:eastAsia="Garamond" w:cstheme="minorHAnsi"/>
                <w:sz w:val="20"/>
                <w:szCs w:val="20"/>
                <w:lang w:val="ru-RU"/>
              </w:rPr>
              <w:t>805</w:t>
            </w:r>
          </w:p>
        </w:tc>
        <w:tc>
          <w:tcPr>
            <w:tcW w:w="1260" w:type="dxa"/>
            <w:tcBorders>
              <w:top w:val="single" w:sz="4" w:space="0" w:color="auto"/>
              <w:left w:val="single" w:sz="4" w:space="0" w:color="auto"/>
              <w:bottom w:val="single" w:sz="4" w:space="0" w:color="auto"/>
              <w:right w:val="single" w:sz="4" w:space="0" w:color="auto"/>
            </w:tcBorders>
            <w:hideMark/>
          </w:tcPr>
          <w:p w14:paraId="6B837D6C"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46</w:t>
            </w:r>
          </w:p>
        </w:tc>
        <w:tc>
          <w:tcPr>
            <w:tcW w:w="1865" w:type="dxa"/>
            <w:tcBorders>
              <w:top w:val="single" w:sz="4" w:space="0" w:color="auto"/>
              <w:left w:val="nil"/>
              <w:bottom w:val="single" w:sz="4" w:space="0" w:color="auto"/>
              <w:right w:val="single" w:sz="4" w:space="0" w:color="auto"/>
            </w:tcBorders>
            <w:hideMark/>
          </w:tcPr>
          <w:p w14:paraId="2E6F913F" w14:textId="77777777" w:rsidR="0048205B" w:rsidRPr="00447F07" w:rsidRDefault="0048205B" w:rsidP="00AE389F">
            <w:pPr>
              <w:spacing w:after="0"/>
              <w:ind w:left="0" w:firstLine="0"/>
              <w:rPr>
                <w:rFonts w:eastAsia="Garamond" w:cstheme="minorHAnsi"/>
                <w:sz w:val="20"/>
                <w:szCs w:val="20"/>
              </w:rPr>
            </w:pPr>
            <w:r w:rsidRPr="00447F07">
              <w:rPr>
                <w:rFonts w:eastAsia="Garamond" w:cstheme="minorHAnsi"/>
                <w:sz w:val="20"/>
                <w:szCs w:val="20"/>
              </w:rPr>
              <w:t>62 (8% of all sites)</w:t>
            </w:r>
          </w:p>
        </w:tc>
        <w:tc>
          <w:tcPr>
            <w:tcW w:w="1865" w:type="dxa"/>
            <w:tcBorders>
              <w:top w:val="single" w:sz="4" w:space="0" w:color="auto"/>
              <w:left w:val="single" w:sz="4" w:space="0" w:color="auto"/>
              <w:bottom w:val="single" w:sz="4" w:space="0" w:color="auto"/>
              <w:right w:val="single" w:sz="4" w:space="0" w:color="auto"/>
            </w:tcBorders>
            <w:hideMark/>
          </w:tcPr>
          <w:p w14:paraId="0923DEDA" w14:textId="39BD58B8" w:rsidR="0048205B" w:rsidRPr="00447F07" w:rsidRDefault="0048205B" w:rsidP="00B124D9">
            <w:pPr>
              <w:spacing w:after="0"/>
              <w:ind w:left="0" w:firstLine="0"/>
              <w:rPr>
                <w:rFonts w:eastAsia="Garamond" w:cstheme="minorHAnsi"/>
                <w:sz w:val="20"/>
                <w:szCs w:val="20"/>
                <w:lang w:val="en-GB"/>
              </w:rPr>
            </w:pPr>
            <w:r w:rsidRPr="00447F07">
              <w:rPr>
                <w:rFonts w:eastAsia="Garamond" w:cstheme="minorHAnsi"/>
                <w:sz w:val="20"/>
                <w:szCs w:val="20"/>
                <w:lang w:val="ru-RU"/>
              </w:rPr>
              <w:t>17</w:t>
            </w:r>
            <w:r w:rsidRPr="00447F07">
              <w:rPr>
                <w:rFonts w:eastAsia="Garamond" w:cstheme="minorHAnsi"/>
                <w:sz w:val="20"/>
                <w:szCs w:val="20"/>
                <w:lang w:val="en-GB"/>
              </w:rPr>
              <w:t xml:space="preserve"> (27% of sites changed or under threat)</w:t>
            </w:r>
          </w:p>
        </w:tc>
      </w:tr>
      <w:tr w:rsidR="0048205B" w:rsidRPr="00447F07" w14:paraId="13E15B65" w14:textId="77777777" w:rsidTr="00AE389F">
        <w:tc>
          <w:tcPr>
            <w:tcW w:w="1413" w:type="dxa"/>
            <w:tcBorders>
              <w:top w:val="single" w:sz="4" w:space="0" w:color="auto"/>
              <w:left w:val="single" w:sz="4" w:space="0" w:color="auto"/>
              <w:bottom w:val="single" w:sz="4" w:space="0" w:color="auto"/>
              <w:right w:val="single" w:sz="4" w:space="0" w:color="auto"/>
            </w:tcBorders>
            <w:hideMark/>
          </w:tcPr>
          <w:p w14:paraId="036B0C37" w14:textId="77777777" w:rsidR="0048205B" w:rsidRPr="00447F07" w:rsidRDefault="0048205B" w:rsidP="00AE389F">
            <w:pPr>
              <w:spacing w:after="0"/>
              <w:rPr>
                <w:rFonts w:eastAsia="Times New Roman" w:cstheme="minorHAnsi"/>
                <w:b/>
                <w:sz w:val="20"/>
                <w:szCs w:val="20"/>
                <w:lang w:eastAsia="en-GB"/>
              </w:rPr>
            </w:pPr>
            <w:r w:rsidRPr="00447F07">
              <w:rPr>
                <w:rFonts w:eastAsia="Times New Roman" w:cstheme="minorHAnsi"/>
                <w:b/>
                <w:sz w:val="20"/>
                <w:szCs w:val="20"/>
                <w:lang w:eastAsia="en-GB"/>
              </w:rPr>
              <w:t>Central Europe</w:t>
            </w:r>
          </w:p>
        </w:tc>
        <w:tc>
          <w:tcPr>
            <w:tcW w:w="1246" w:type="dxa"/>
            <w:tcBorders>
              <w:top w:val="single" w:sz="4" w:space="0" w:color="auto"/>
              <w:left w:val="single" w:sz="4" w:space="0" w:color="auto"/>
              <w:bottom w:val="single" w:sz="4" w:space="0" w:color="auto"/>
              <w:right w:val="single" w:sz="4" w:space="0" w:color="auto"/>
            </w:tcBorders>
            <w:hideMark/>
          </w:tcPr>
          <w:p w14:paraId="3CC05EEA"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3 of 18</w:t>
            </w:r>
          </w:p>
        </w:tc>
        <w:tc>
          <w:tcPr>
            <w:tcW w:w="1272" w:type="dxa"/>
            <w:tcBorders>
              <w:top w:val="single" w:sz="4" w:space="0" w:color="auto"/>
              <w:left w:val="single" w:sz="4" w:space="0" w:color="auto"/>
              <w:bottom w:val="single" w:sz="4" w:space="0" w:color="auto"/>
              <w:right w:val="single" w:sz="4" w:space="0" w:color="auto"/>
            </w:tcBorders>
            <w:hideMark/>
          </w:tcPr>
          <w:p w14:paraId="3B06150B" w14:textId="77777777" w:rsidR="0048205B" w:rsidRPr="00447F07" w:rsidRDefault="0048205B" w:rsidP="00AE389F">
            <w:pPr>
              <w:spacing w:after="0"/>
              <w:jc w:val="right"/>
              <w:rPr>
                <w:rFonts w:eastAsia="Garamond" w:cstheme="minorHAnsi"/>
                <w:sz w:val="20"/>
                <w:szCs w:val="20"/>
                <w:lang w:val="ru-RU"/>
              </w:rPr>
            </w:pPr>
            <w:r w:rsidRPr="00447F07">
              <w:rPr>
                <w:rFonts w:eastAsia="Garamond" w:cstheme="minorHAnsi"/>
                <w:sz w:val="20"/>
                <w:szCs w:val="20"/>
                <w:lang w:val="ru-RU"/>
              </w:rPr>
              <w:t>174</w:t>
            </w:r>
          </w:p>
        </w:tc>
        <w:tc>
          <w:tcPr>
            <w:tcW w:w="1260" w:type="dxa"/>
            <w:tcBorders>
              <w:top w:val="single" w:sz="4" w:space="0" w:color="auto"/>
              <w:left w:val="single" w:sz="4" w:space="0" w:color="auto"/>
              <w:bottom w:val="single" w:sz="4" w:space="0" w:color="auto"/>
              <w:right w:val="single" w:sz="4" w:space="0" w:color="auto"/>
            </w:tcBorders>
            <w:hideMark/>
          </w:tcPr>
          <w:p w14:paraId="73621F42"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1</w:t>
            </w:r>
          </w:p>
        </w:tc>
        <w:tc>
          <w:tcPr>
            <w:tcW w:w="1865" w:type="dxa"/>
            <w:tcBorders>
              <w:top w:val="single" w:sz="4" w:space="0" w:color="auto"/>
              <w:left w:val="nil"/>
              <w:bottom w:val="single" w:sz="4" w:space="0" w:color="auto"/>
              <w:right w:val="single" w:sz="4" w:space="0" w:color="auto"/>
            </w:tcBorders>
            <w:hideMark/>
          </w:tcPr>
          <w:p w14:paraId="16562622" w14:textId="77777777" w:rsidR="0048205B" w:rsidRPr="00447F07" w:rsidRDefault="0048205B" w:rsidP="00AE389F">
            <w:pPr>
              <w:spacing w:after="0"/>
              <w:jc w:val="right"/>
              <w:rPr>
                <w:rFonts w:eastAsia="Garamond" w:cstheme="minorHAnsi"/>
                <w:sz w:val="20"/>
                <w:szCs w:val="20"/>
                <w:lang w:val="en-GB"/>
              </w:rPr>
            </w:pPr>
            <w:r w:rsidRPr="00447F07">
              <w:rPr>
                <w:rFonts w:eastAsia="Garamond" w:cstheme="minorHAnsi"/>
                <w:sz w:val="20"/>
                <w:szCs w:val="20"/>
                <w:lang w:val="ru-RU"/>
              </w:rPr>
              <w:t>27</w:t>
            </w:r>
            <w:r w:rsidRPr="00447F07">
              <w:rPr>
                <w:rFonts w:eastAsia="Garamond" w:cstheme="minorHAnsi"/>
                <w:sz w:val="20"/>
                <w:szCs w:val="20"/>
                <w:lang w:val="en-GB"/>
              </w:rPr>
              <w:t xml:space="preserve"> (15%)</w:t>
            </w:r>
          </w:p>
        </w:tc>
        <w:tc>
          <w:tcPr>
            <w:tcW w:w="1865" w:type="dxa"/>
            <w:tcBorders>
              <w:top w:val="single" w:sz="4" w:space="0" w:color="auto"/>
              <w:left w:val="single" w:sz="4" w:space="0" w:color="auto"/>
              <w:bottom w:val="single" w:sz="4" w:space="0" w:color="auto"/>
              <w:right w:val="single" w:sz="4" w:space="0" w:color="auto"/>
            </w:tcBorders>
            <w:hideMark/>
          </w:tcPr>
          <w:p w14:paraId="0201A346" w14:textId="77777777" w:rsidR="0048205B" w:rsidRPr="00447F07" w:rsidRDefault="0048205B" w:rsidP="00AE389F">
            <w:pPr>
              <w:spacing w:after="0"/>
              <w:jc w:val="right"/>
              <w:rPr>
                <w:rFonts w:eastAsia="Garamond" w:cstheme="minorHAnsi"/>
                <w:sz w:val="20"/>
                <w:szCs w:val="20"/>
                <w:lang w:val="en-GB"/>
              </w:rPr>
            </w:pPr>
            <w:r w:rsidRPr="00447F07">
              <w:rPr>
                <w:rFonts w:eastAsia="Garamond" w:cstheme="minorHAnsi"/>
                <w:sz w:val="20"/>
                <w:szCs w:val="20"/>
                <w:lang w:val="ru-RU"/>
              </w:rPr>
              <w:t>15</w:t>
            </w:r>
            <w:r w:rsidRPr="00447F07">
              <w:rPr>
                <w:rFonts w:eastAsia="Garamond" w:cstheme="minorHAnsi"/>
                <w:sz w:val="20"/>
                <w:szCs w:val="20"/>
                <w:lang w:val="en-GB"/>
              </w:rPr>
              <w:t xml:space="preserve"> (55%)</w:t>
            </w:r>
          </w:p>
        </w:tc>
      </w:tr>
      <w:tr w:rsidR="0048205B" w:rsidRPr="00447F07" w14:paraId="01E6B98F" w14:textId="77777777" w:rsidTr="00AE389F">
        <w:tc>
          <w:tcPr>
            <w:tcW w:w="1413" w:type="dxa"/>
            <w:tcBorders>
              <w:top w:val="single" w:sz="4" w:space="0" w:color="auto"/>
              <w:left w:val="single" w:sz="4" w:space="0" w:color="auto"/>
              <w:bottom w:val="single" w:sz="4" w:space="0" w:color="auto"/>
              <w:right w:val="single" w:sz="4" w:space="0" w:color="auto"/>
            </w:tcBorders>
            <w:hideMark/>
          </w:tcPr>
          <w:p w14:paraId="477BF68D" w14:textId="77777777" w:rsidR="0048205B" w:rsidRPr="00447F07" w:rsidRDefault="0048205B" w:rsidP="00AE389F">
            <w:pPr>
              <w:spacing w:after="0"/>
              <w:rPr>
                <w:rFonts w:eastAsia="Times New Roman" w:cstheme="minorHAnsi"/>
                <w:b/>
                <w:sz w:val="20"/>
                <w:szCs w:val="20"/>
                <w:lang w:eastAsia="en-GB"/>
              </w:rPr>
            </w:pPr>
            <w:r w:rsidRPr="00447F07">
              <w:rPr>
                <w:rFonts w:eastAsia="Times New Roman" w:cstheme="minorHAnsi"/>
                <w:b/>
                <w:sz w:val="20"/>
                <w:szCs w:val="20"/>
                <w:lang w:eastAsia="en-GB"/>
              </w:rPr>
              <w:t>Eastern Europe</w:t>
            </w:r>
          </w:p>
        </w:tc>
        <w:tc>
          <w:tcPr>
            <w:tcW w:w="1246" w:type="dxa"/>
            <w:tcBorders>
              <w:top w:val="single" w:sz="4" w:space="0" w:color="auto"/>
              <w:left w:val="single" w:sz="4" w:space="0" w:color="auto"/>
              <w:bottom w:val="single" w:sz="4" w:space="0" w:color="auto"/>
              <w:right w:val="single" w:sz="4" w:space="0" w:color="auto"/>
            </w:tcBorders>
            <w:hideMark/>
          </w:tcPr>
          <w:p w14:paraId="79AE6D4A"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5 of 7</w:t>
            </w:r>
          </w:p>
        </w:tc>
        <w:tc>
          <w:tcPr>
            <w:tcW w:w="1272" w:type="dxa"/>
            <w:tcBorders>
              <w:top w:val="single" w:sz="4" w:space="0" w:color="auto"/>
              <w:left w:val="single" w:sz="4" w:space="0" w:color="auto"/>
              <w:bottom w:val="single" w:sz="4" w:space="0" w:color="auto"/>
              <w:right w:val="single" w:sz="4" w:space="0" w:color="auto"/>
            </w:tcBorders>
            <w:hideMark/>
          </w:tcPr>
          <w:p w14:paraId="33A3A991" w14:textId="77777777" w:rsidR="0048205B" w:rsidRPr="00447F07" w:rsidRDefault="0048205B" w:rsidP="00AE389F">
            <w:pPr>
              <w:spacing w:after="0"/>
              <w:jc w:val="right"/>
              <w:rPr>
                <w:rFonts w:eastAsia="Garamond" w:cstheme="minorHAnsi"/>
                <w:sz w:val="20"/>
                <w:szCs w:val="20"/>
                <w:lang w:val="ru-RU"/>
              </w:rPr>
            </w:pPr>
            <w:r w:rsidRPr="00447F07">
              <w:rPr>
                <w:rFonts w:eastAsia="Garamond" w:cstheme="minorHAnsi"/>
                <w:sz w:val="20"/>
                <w:szCs w:val="20"/>
                <w:lang w:val="ru-RU"/>
              </w:rPr>
              <w:t>110</w:t>
            </w:r>
          </w:p>
        </w:tc>
        <w:tc>
          <w:tcPr>
            <w:tcW w:w="1260" w:type="dxa"/>
            <w:tcBorders>
              <w:top w:val="single" w:sz="4" w:space="0" w:color="auto"/>
              <w:left w:val="single" w:sz="4" w:space="0" w:color="auto"/>
              <w:bottom w:val="single" w:sz="4" w:space="0" w:color="auto"/>
              <w:right w:val="single" w:sz="4" w:space="0" w:color="auto"/>
            </w:tcBorders>
            <w:hideMark/>
          </w:tcPr>
          <w:p w14:paraId="28ACF8EB"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6</w:t>
            </w:r>
          </w:p>
        </w:tc>
        <w:tc>
          <w:tcPr>
            <w:tcW w:w="1865" w:type="dxa"/>
            <w:tcBorders>
              <w:top w:val="single" w:sz="4" w:space="0" w:color="auto"/>
              <w:left w:val="single" w:sz="4" w:space="0" w:color="auto"/>
              <w:bottom w:val="single" w:sz="4" w:space="0" w:color="auto"/>
              <w:right w:val="single" w:sz="4" w:space="0" w:color="auto"/>
            </w:tcBorders>
            <w:hideMark/>
          </w:tcPr>
          <w:p w14:paraId="0ED60FAA"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7 (15%)</w:t>
            </w:r>
          </w:p>
        </w:tc>
        <w:tc>
          <w:tcPr>
            <w:tcW w:w="1865" w:type="dxa"/>
            <w:tcBorders>
              <w:top w:val="single" w:sz="4" w:space="0" w:color="auto"/>
              <w:left w:val="single" w:sz="4" w:space="0" w:color="auto"/>
              <w:bottom w:val="single" w:sz="4" w:space="0" w:color="auto"/>
              <w:right w:val="single" w:sz="4" w:space="0" w:color="auto"/>
            </w:tcBorders>
            <w:hideMark/>
          </w:tcPr>
          <w:p w14:paraId="45239A64"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 (6%)</w:t>
            </w:r>
          </w:p>
        </w:tc>
      </w:tr>
      <w:tr w:rsidR="0048205B" w:rsidRPr="00447F07" w14:paraId="2604B337" w14:textId="77777777" w:rsidTr="00AE389F">
        <w:tc>
          <w:tcPr>
            <w:tcW w:w="1413" w:type="dxa"/>
            <w:tcBorders>
              <w:top w:val="single" w:sz="4" w:space="0" w:color="auto"/>
              <w:left w:val="single" w:sz="4" w:space="0" w:color="auto"/>
              <w:bottom w:val="single" w:sz="4" w:space="0" w:color="auto"/>
              <w:right w:val="single" w:sz="4" w:space="0" w:color="auto"/>
            </w:tcBorders>
            <w:hideMark/>
          </w:tcPr>
          <w:p w14:paraId="0B696484" w14:textId="77777777" w:rsidR="0048205B" w:rsidRPr="00447F07" w:rsidRDefault="0048205B" w:rsidP="00AE389F">
            <w:pPr>
              <w:spacing w:after="0"/>
              <w:rPr>
                <w:rFonts w:eastAsia="Times New Roman" w:cstheme="minorHAnsi"/>
                <w:b/>
                <w:sz w:val="20"/>
                <w:szCs w:val="20"/>
                <w:lang w:eastAsia="en-GB"/>
              </w:rPr>
            </w:pPr>
            <w:r w:rsidRPr="00447F07">
              <w:rPr>
                <w:rFonts w:eastAsia="Times New Roman" w:cstheme="minorHAnsi"/>
                <w:b/>
                <w:sz w:val="20"/>
                <w:szCs w:val="20"/>
                <w:lang w:eastAsia="en-GB"/>
              </w:rPr>
              <w:t>Central Asia</w:t>
            </w:r>
          </w:p>
        </w:tc>
        <w:tc>
          <w:tcPr>
            <w:tcW w:w="1246" w:type="dxa"/>
            <w:tcBorders>
              <w:top w:val="single" w:sz="4" w:space="0" w:color="auto"/>
              <w:left w:val="single" w:sz="4" w:space="0" w:color="auto"/>
              <w:bottom w:val="single" w:sz="4" w:space="0" w:color="auto"/>
              <w:right w:val="single" w:sz="4" w:space="0" w:color="auto"/>
            </w:tcBorders>
            <w:hideMark/>
          </w:tcPr>
          <w:p w14:paraId="6541CCF5"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 of 5</w:t>
            </w:r>
          </w:p>
        </w:tc>
        <w:tc>
          <w:tcPr>
            <w:tcW w:w="1272" w:type="dxa"/>
            <w:tcBorders>
              <w:top w:val="single" w:sz="4" w:space="0" w:color="auto"/>
              <w:left w:val="single" w:sz="4" w:space="0" w:color="auto"/>
              <w:bottom w:val="single" w:sz="4" w:space="0" w:color="auto"/>
              <w:right w:val="single" w:sz="4" w:space="0" w:color="auto"/>
            </w:tcBorders>
            <w:hideMark/>
          </w:tcPr>
          <w:p w14:paraId="2860BBE5"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21</w:t>
            </w:r>
          </w:p>
        </w:tc>
        <w:tc>
          <w:tcPr>
            <w:tcW w:w="1260" w:type="dxa"/>
            <w:tcBorders>
              <w:top w:val="single" w:sz="4" w:space="0" w:color="auto"/>
              <w:left w:val="single" w:sz="4" w:space="0" w:color="auto"/>
              <w:bottom w:val="single" w:sz="4" w:space="0" w:color="auto"/>
              <w:right w:val="single" w:sz="4" w:space="0" w:color="auto"/>
            </w:tcBorders>
            <w:hideMark/>
          </w:tcPr>
          <w:p w14:paraId="22151623" w14:textId="77777777" w:rsidR="0048205B" w:rsidRPr="00447F07" w:rsidRDefault="0048205B" w:rsidP="00AE389F">
            <w:pPr>
              <w:spacing w:after="0"/>
              <w:jc w:val="right"/>
              <w:rPr>
                <w:rFonts w:eastAsia="Garamond" w:cstheme="minorHAnsi"/>
                <w:sz w:val="20"/>
                <w:szCs w:val="20"/>
              </w:rPr>
            </w:pPr>
            <w:r w:rsidRPr="00447F07">
              <w:rPr>
                <w:rFonts w:eastAsia="Garamond" w:cstheme="minorHAnsi"/>
                <w:sz w:val="20"/>
                <w:szCs w:val="20"/>
              </w:rPr>
              <w:t>1</w:t>
            </w:r>
          </w:p>
        </w:tc>
        <w:tc>
          <w:tcPr>
            <w:tcW w:w="1865" w:type="dxa"/>
            <w:tcBorders>
              <w:top w:val="single" w:sz="4" w:space="0" w:color="auto"/>
              <w:left w:val="single" w:sz="4" w:space="0" w:color="auto"/>
              <w:bottom w:val="single" w:sz="4" w:space="0" w:color="auto"/>
              <w:right w:val="single" w:sz="4" w:space="0" w:color="auto"/>
            </w:tcBorders>
            <w:hideMark/>
          </w:tcPr>
          <w:p w14:paraId="1DFEFD4E" w14:textId="77777777" w:rsidR="0048205B" w:rsidRPr="00447F07" w:rsidRDefault="0048205B" w:rsidP="00AE389F">
            <w:pPr>
              <w:spacing w:after="0"/>
              <w:jc w:val="right"/>
              <w:rPr>
                <w:rFonts w:eastAsia="Garamond" w:cstheme="minorHAnsi"/>
                <w:sz w:val="20"/>
                <w:szCs w:val="20"/>
                <w:lang w:val="en-GB"/>
              </w:rPr>
            </w:pPr>
            <w:r w:rsidRPr="00447F07">
              <w:rPr>
                <w:rFonts w:eastAsia="Garamond" w:cstheme="minorHAnsi"/>
                <w:sz w:val="20"/>
                <w:szCs w:val="20"/>
                <w:lang w:val="ru-RU"/>
              </w:rPr>
              <w:t>1</w:t>
            </w:r>
            <w:r w:rsidRPr="00447F07">
              <w:rPr>
                <w:rFonts w:eastAsia="Garamond" w:cstheme="minorHAnsi"/>
                <w:sz w:val="20"/>
                <w:szCs w:val="20"/>
                <w:lang w:val="en-GB"/>
              </w:rPr>
              <w:t xml:space="preserve"> (n/a)</w:t>
            </w:r>
          </w:p>
        </w:tc>
        <w:tc>
          <w:tcPr>
            <w:tcW w:w="1865" w:type="dxa"/>
            <w:tcBorders>
              <w:top w:val="single" w:sz="4" w:space="0" w:color="auto"/>
              <w:left w:val="single" w:sz="4" w:space="0" w:color="auto"/>
              <w:bottom w:val="single" w:sz="4" w:space="0" w:color="auto"/>
              <w:right w:val="single" w:sz="4" w:space="0" w:color="auto"/>
            </w:tcBorders>
            <w:hideMark/>
          </w:tcPr>
          <w:p w14:paraId="5A4862D7" w14:textId="77777777" w:rsidR="0048205B" w:rsidRPr="00447F07" w:rsidRDefault="0048205B" w:rsidP="00AE389F">
            <w:pPr>
              <w:spacing w:after="0"/>
              <w:jc w:val="right"/>
              <w:rPr>
                <w:rFonts w:eastAsia="Garamond" w:cstheme="minorHAnsi"/>
                <w:sz w:val="20"/>
                <w:szCs w:val="20"/>
                <w:lang w:val="en-GB"/>
              </w:rPr>
            </w:pPr>
            <w:r w:rsidRPr="00447F07">
              <w:rPr>
                <w:rFonts w:eastAsia="Garamond" w:cstheme="minorHAnsi"/>
                <w:sz w:val="20"/>
                <w:szCs w:val="20"/>
                <w:lang w:val="ru-RU"/>
              </w:rPr>
              <w:t>1</w:t>
            </w:r>
            <w:r w:rsidRPr="00447F07">
              <w:rPr>
                <w:rFonts w:eastAsia="Garamond" w:cstheme="minorHAnsi"/>
                <w:sz w:val="20"/>
                <w:szCs w:val="20"/>
                <w:lang w:val="en-GB"/>
              </w:rPr>
              <w:t xml:space="preserve"> (n/a)</w:t>
            </w:r>
          </w:p>
        </w:tc>
      </w:tr>
    </w:tbl>
    <w:p w14:paraId="1D5C080B" w14:textId="77777777" w:rsidR="0048205B" w:rsidRDefault="0048205B" w:rsidP="00AE389F">
      <w:pPr>
        <w:rPr>
          <w:lang w:val="en-CA" w:eastAsia="fr-FR"/>
        </w:rPr>
      </w:pPr>
    </w:p>
    <w:p w14:paraId="6EAD5746" w14:textId="77777777" w:rsidR="0048205B" w:rsidRPr="00BA0F1F" w:rsidRDefault="0048205B" w:rsidP="00AE389F">
      <w:pPr>
        <w:rPr>
          <w:rFonts w:eastAsia="Garamond" w:cstheme="minorHAnsi"/>
        </w:rPr>
      </w:pPr>
      <w:r w:rsidRPr="00BA0F1F">
        <w:rPr>
          <w:rFonts w:eastAsia="Garamond" w:cstheme="minorHAnsi"/>
        </w:rPr>
        <w:t>The number of Ramsar sites is highest in Western Europe, while these sites cover smaller areas than in other subregions. Western Europe is also more active in designating new sites. Fewer sites in Western Europe are under threat than elsewhere. Nevertheless, those that are under threat are reported by NGOs or local communities, and seldom via official channels to the Ramsar Secretariat. Eastern and Central Europe has a higher portion of endangered sites, but more often reported via official channels. In Central Europe 55 % of sites with changing ecological character were reported via official channels, while in Eastern Europe it was only in 5 % of cases. Central Asia cannot be assessed due to a lack of information except for Kazakhstan, which also reports its endangered Ramsar site officially and was visited by a Ramsar mission.</w:t>
      </w:r>
    </w:p>
    <w:p w14:paraId="0AFA0B00" w14:textId="77777777" w:rsidR="0048205B" w:rsidRPr="00447F07" w:rsidRDefault="0048205B" w:rsidP="00AE389F">
      <w:pPr>
        <w:rPr>
          <w:rFonts w:eastAsia="Garamond" w:cstheme="minorHAnsi"/>
        </w:rPr>
      </w:pPr>
      <w:r w:rsidRPr="00447F07">
        <w:rPr>
          <w:rFonts w:eastAsia="Garamond" w:cstheme="minorHAnsi"/>
        </w:rPr>
        <w:t xml:space="preserve">As part of the wise use of wetlands, countries are reporting on successful wetland restoration projects and work related to water policies and river basin management including the </w:t>
      </w:r>
      <w:r w:rsidRPr="00160462">
        <w:rPr>
          <w:rFonts w:eastAsia="Garamond" w:cstheme="minorHAnsi"/>
          <w:bCs/>
        </w:rPr>
        <w:t xml:space="preserve">European Union </w:t>
      </w:r>
      <w:r w:rsidRPr="00447F07">
        <w:rPr>
          <w:rFonts w:eastAsia="Garamond" w:cstheme="minorHAnsi"/>
        </w:rPr>
        <w:t>Water Framework Directive (</w:t>
      </w:r>
      <w:r w:rsidRPr="00BB278B">
        <w:rPr>
          <w:rFonts w:eastAsia="Garamond" w:cstheme="minorHAnsi"/>
          <w:b/>
        </w:rPr>
        <w:t>Table 3.3</w:t>
      </w:r>
      <w:r w:rsidRPr="00447F07">
        <w:rPr>
          <w:rFonts w:eastAsia="Garamond" w:cstheme="minorHAnsi"/>
        </w:rPr>
        <w:t xml:space="preserve">). Within goal 2, countries report on the development of management plans for Ramsar Sites and the implementation of their provisions; wetland monitoring and inventory activities; and the preparation and designation of new Ramsar Sites and synergies with the </w:t>
      </w:r>
      <w:r w:rsidRPr="00160462">
        <w:rPr>
          <w:rFonts w:eastAsia="Garamond" w:cstheme="minorHAnsi"/>
          <w:bCs/>
        </w:rPr>
        <w:t xml:space="preserve">European Union </w:t>
      </w:r>
      <w:r w:rsidRPr="00447F07">
        <w:rPr>
          <w:rFonts w:eastAsia="Garamond" w:cstheme="minorHAnsi"/>
        </w:rPr>
        <w:t>Natura 2000 network of protected areas. Goal 3 is on international cooperation. The steps to meet goal 4 mostly are communication, education and outreach activities, including World Wetlands Day; and the development of national policies for conservation, biodiversity and wetlands including national biodiversity strategies and action plans.</w:t>
      </w:r>
    </w:p>
    <w:p w14:paraId="3584A823" w14:textId="77777777" w:rsidR="0048205B" w:rsidRPr="00BA0F1F" w:rsidRDefault="0048205B" w:rsidP="00AE389F">
      <w:pPr>
        <w:rPr>
          <w:rFonts w:eastAsia="Garamond" w:cstheme="minorHAnsi"/>
        </w:rPr>
      </w:pPr>
      <w:r w:rsidRPr="00BA0F1F">
        <w:rPr>
          <w:rFonts w:eastAsia="Garamond" w:cstheme="minorHAnsi"/>
        </w:rPr>
        <w:t>The steps to meet goal 4 mostly are communication, education and outreach activities, including World Wetlands Day; and the development of national policies for conservation, biodiversity and wetlands including national biodiversity strategies and action plans.</w:t>
      </w:r>
    </w:p>
    <w:p w14:paraId="3D3315D7" w14:textId="77777777" w:rsidR="0048205B" w:rsidRDefault="0048205B" w:rsidP="00AE389F">
      <w:pPr>
        <w:spacing w:after="0"/>
        <w:rPr>
          <w:rFonts w:asciiTheme="majorHAnsi" w:eastAsia="Garamond" w:hAnsiTheme="majorHAnsi" w:cstheme="majorHAnsi"/>
        </w:rPr>
      </w:pPr>
    </w:p>
    <w:p w14:paraId="6BD9ABC0" w14:textId="68CC7EB7" w:rsidR="0048205B" w:rsidRDefault="0048205B" w:rsidP="000226B2">
      <w:pPr>
        <w:pStyle w:val="Caption"/>
        <w:rPr>
          <w:rFonts w:eastAsia="Garamond"/>
        </w:rPr>
      </w:pPr>
      <w:bookmarkStart w:id="984" w:name="_Ref500026481"/>
      <w:r>
        <w:t xml:space="preserve">Table </w:t>
      </w:r>
      <w:bookmarkEnd w:id="984"/>
      <w:r w:rsidR="00570663">
        <w:t>3.3</w:t>
      </w:r>
      <w:r>
        <w:rPr>
          <w:rFonts w:asciiTheme="majorHAnsi" w:eastAsia="Garamond" w:hAnsiTheme="majorHAnsi" w:cstheme="majorHAnsi"/>
        </w:rPr>
        <w:t xml:space="preserve">: </w:t>
      </w:r>
      <w:r w:rsidRPr="00447F07">
        <w:t xml:space="preserve">Implementation of the Ramsar Convention in Europe and Central Asia: </w:t>
      </w:r>
      <w:r w:rsidRPr="00447F07">
        <w:rPr>
          <w:rFonts w:eastAsia="Garamond"/>
        </w:rPr>
        <w:t>progress toward goals. Yes = goal achieved; In part = goal partially achieved; No = Goal not achieved.</w:t>
      </w:r>
    </w:p>
    <w:tbl>
      <w:tblPr>
        <w:tblStyle w:val="TableGrid"/>
        <w:tblW w:w="8725" w:type="dxa"/>
        <w:tblLook w:val="04A0" w:firstRow="1" w:lastRow="0" w:firstColumn="1" w:lastColumn="0" w:noHBand="0" w:noVBand="1"/>
      </w:tblPr>
      <w:tblGrid>
        <w:gridCol w:w="1793"/>
        <w:gridCol w:w="1602"/>
        <w:gridCol w:w="1562"/>
        <w:gridCol w:w="2085"/>
        <w:gridCol w:w="1683"/>
      </w:tblGrid>
      <w:tr w:rsidR="0048205B" w:rsidRPr="00982C9A" w14:paraId="4AADC1CA" w14:textId="77777777" w:rsidTr="00AE389F">
        <w:trPr>
          <w:trHeight w:val="1682"/>
        </w:trPr>
        <w:tc>
          <w:tcPr>
            <w:tcW w:w="1793" w:type="dxa"/>
            <w:tcBorders>
              <w:top w:val="single" w:sz="4" w:space="0" w:color="auto"/>
              <w:left w:val="single" w:sz="4" w:space="0" w:color="auto"/>
              <w:bottom w:val="single" w:sz="4" w:space="0" w:color="auto"/>
              <w:right w:val="single" w:sz="4" w:space="0" w:color="auto"/>
            </w:tcBorders>
            <w:hideMark/>
          </w:tcPr>
          <w:p w14:paraId="189ECC01" w14:textId="77777777" w:rsidR="0048205B" w:rsidRPr="00447F07" w:rsidRDefault="0048205B" w:rsidP="00503C3C">
            <w:pPr>
              <w:spacing w:after="0"/>
              <w:jc w:val="left"/>
              <w:rPr>
                <w:rFonts w:eastAsia="Times New Roman" w:cstheme="minorHAnsi"/>
                <w:b/>
                <w:color w:val="212121"/>
                <w:sz w:val="20"/>
                <w:szCs w:val="20"/>
                <w:lang w:val="en-GB" w:eastAsia="en-GB"/>
              </w:rPr>
            </w:pPr>
            <w:r w:rsidRPr="00447F07">
              <w:rPr>
                <w:rFonts w:eastAsia="Times New Roman" w:cstheme="minorHAnsi"/>
                <w:b/>
                <w:bCs/>
                <w:color w:val="212121"/>
                <w:sz w:val="20"/>
                <w:szCs w:val="20"/>
                <w:lang w:val="en-GB" w:eastAsia="en-GB"/>
              </w:rPr>
              <w:lastRenderedPageBreak/>
              <w:t>Subregion</w:t>
            </w:r>
          </w:p>
        </w:tc>
        <w:tc>
          <w:tcPr>
            <w:tcW w:w="1602" w:type="dxa"/>
            <w:tcBorders>
              <w:top w:val="single" w:sz="4" w:space="0" w:color="auto"/>
              <w:left w:val="single" w:sz="4" w:space="0" w:color="auto"/>
              <w:bottom w:val="single" w:sz="4" w:space="0" w:color="auto"/>
              <w:right w:val="single" w:sz="4" w:space="0" w:color="auto"/>
            </w:tcBorders>
            <w:hideMark/>
          </w:tcPr>
          <w:p w14:paraId="1F050188" w14:textId="77777777" w:rsidR="0048205B" w:rsidRPr="00447F07" w:rsidRDefault="0048205B" w:rsidP="00503C3C">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Goal 1: Wise use of wetlands</w:t>
            </w:r>
          </w:p>
        </w:tc>
        <w:tc>
          <w:tcPr>
            <w:tcW w:w="1562" w:type="dxa"/>
            <w:tcBorders>
              <w:top w:val="single" w:sz="4" w:space="0" w:color="auto"/>
              <w:left w:val="single" w:sz="4" w:space="0" w:color="auto"/>
              <w:bottom w:val="single" w:sz="4" w:space="0" w:color="auto"/>
              <w:right w:val="single" w:sz="4" w:space="0" w:color="auto"/>
            </w:tcBorders>
            <w:hideMark/>
          </w:tcPr>
          <w:p w14:paraId="1E18769B" w14:textId="7C513506" w:rsidR="0048205B" w:rsidRPr="00447F07" w:rsidRDefault="0048205B" w:rsidP="0018426E">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Goal 2: Network of Wetlands of International Importance (Ramsar Sites)</w:t>
            </w:r>
          </w:p>
        </w:tc>
        <w:tc>
          <w:tcPr>
            <w:tcW w:w="2085" w:type="dxa"/>
            <w:tcBorders>
              <w:top w:val="single" w:sz="4" w:space="0" w:color="auto"/>
              <w:left w:val="single" w:sz="4" w:space="0" w:color="auto"/>
              <w:bottom w:val="single" w:sz="4" w:space="0" w:color="auto"/>
              <w:right w:val="single" w:sz="4" w:space="0" w:color="auto"/>
            </w:tcBorders>
            <w:hideMark/>
          </w:tcPr>
          <w:p w14:paraId="2B8AD4A1" w14:textId="77777777" w:rsidR="0048205B" w:rsidRPr="00447F07" w:rsidRDefault="0048205B" w:rsidP="00503C3C">
            <w:pPr>
              <w:spacing w:after="0"/>
              <w:ind w:left="0" w:firstLine="0"/>
              <w:jc w:val="left"/>
              <w:rPr>
                <w:rFonts w:eastAsia="Garamond" w:cstheme="minorHAnsi"/>
                <w:b/>
                <w:sz w:val="20"/>
                <w:szCs w:val="20"/>
              </w:rPr>
            </w:pPr>
            <w:r w:rsidRPr="00447F07">
              <w:rPr>
                <w:rFonts w:eastAsia="Garamond" w:cstheme="minorHAnsi"/>
                <w:b/>
                <w:sz w:val="20"/>
                <w:szCs w:val="20"/>
                <w:lang w:val="en-GB"/>
              </w:rPr>
              <w:t>Goal 3: In</w:t>
            </w:r>
            <w:r w:rsidRPr="00447F07">
              <w:rPr>
                <w:rFonts w:eastAsia="Garamond" w:cstheme="minorHAnsi"/>
                <w:b/>
                <w:sz w:val="20"/>
                <w:szCs w:val="20"/>
              </w:rPr>
              <w:t>ternational cooperation</w:t>
            </w:r>
          </w:p>
        </w:tc>
        <w:tc>
          <w:tcPr>
            <w:tcW w:w="1683" w:type="dxa"/>
            <w:tcBorders>
              <w:top w:val="single" w:sz="4" w:space="0" w:color="auto"/>
              <w:left w:val="single" w:sz="4" w:space="0" w:color="auto"/>
              <w:bottom w:val="single" w:sz="4" w:space="0" w:color="auto"/>
              <w:right w:val="single" w:sz="4" w:space="0" w:color="auto"/>
            </w:tcBorders>
            <w:hideMark/>
          </w:tcPr>
          <w:p w14:paraId="080BE06F" w14:textId="77777777" w:rsidR="0048205B" w:rsidRPr="00447F07" w:rsidRDefault="0048205B" w:rsidP="00503C3C">
            <w:pPr>
              <w:spacing w:after="0"/>
              <w:ind w:left="0" w:firstLine="0"/>
              <w:jc w:val="left"/>
              <w:rPr>
                <w:rFonts w:eastAsia="Garamond" w:cstheme="minorHAnsi"/>
                <w:b/>
                <w:sz w:val="20"/>
                <w:szCs w:val="20"/>
                <w:lang w:val="en-GB"/>
              </w:rPr>
            </w:pPr>
            <w:r w:rsidRPr="00447F07">
              <w:rPr>
                <w:rFonts w:eastAsia="Garamond" w:cstheme="minorHAnsi"/>
                <w:b/>
                <w:sz w:val="20"/>
                <w:szCs w:val="20"/>
                <w:lang w:val="en-GB"/>
              </w:rPr>
              <w:t>Goal 4: Institutional capacity and effectiveness</w:t>
            </w:r>
          </w:p>
        </w:tc>
      </w:tr>
      <w:tr w:rsidR="0048205B" w:rsidRPr="00447F07" w14:paraId="56F97221" w14:textId="77777777" w:rsidTr="00AE389F">
        <w:trPr>
          <w:trHeight w:val="553"/>
        </w:trPr>
        <w:tc>
          <w:tcPr>
            <w:tcW w:w="1793" w:type="dxa"/>
            <w:tcBorders>
              <w:top w:val="single" w:sz="4" w:space="0" w:color="auto"/>
              <w:left w:val="single" w:sz="4" w:space="0" w:color="auto"/>
              <w:bottom w:val="single" w:sz="4" w:space="0" w:color="auto"/>
              <w:right w:val="single" w:sz="4" w:space="0" w:color="auto"/>
            </w:tcBorders>
            <w:hideMark/>
          </w:tcPr>
          <w:p w14:paraId="06F03675" w14:textId="77777777" w:rsidR="0048205B" w:rsidRPr="00447F07" w:rsidRDefault="0048205B" w:rsidP="00AE389F">
            <w:pPr>
              <w:spacing w:after="0"/>
              <w:ind w:left="0" w:firstLine="0"/>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Western Europe</w:t>
            </w:r>
          </w:p>
        </w:tc>
        <w:tc>
          <w:tcPr>
            <w:tcW w:w="1602" w:type="dxa"/>
            <w:tcBorders>
              <w:top w:val="single" w:sz="4" w:space="0" w:color="auto"/>
              <w:left w:val="single" w:sz="4" w:space="0" w:color="auto"/>
              <w:bottom w:val="single" w:sz="4" w:space="0" w:color="auto"/>
              <w:right w:val="single" w:sz="4" w:space="0" w:color="auto"/>
            </w:tcBorders>
            <w:hideMark/>
          </w:tcPr>
          <w:p w14:paraId="4865D256"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Yes</w:t>
            </w:r>
          </w:p>
        </w:tc>
        <w:tc>
          <w:tcPr>
            <w:tcW w:w="1562" w:type="dxa"/>
            <w:tcBorders>
              <w:top w:val="single" w:sz="4" w:space="0" w:color="auto"/>
              <w:left w:val="single" w:sz="4" w:space="0" w:color="auto"/>
              <w:bottom w:val="single" w:sz="4" w:space="0" w:color="auto"/>
              <w:right w:val="single" w:sz="4" w:space="0" w:color="auto"/>
            </w:tcBorders>
            <w:hideMark/>
          </w:tcPr>
          <w:p w14:paraId="0543110D"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No</w:t>
            </w:r>
          </w:p>
        </w:tc>
        <w:tc>
          <w:tcPr>
            <w:tcW w:w="2085" w:type="dxa"/>
            <w:tcBorders>
              <w:top w:val="single" w:sz="4" w:space="0" w:color="auto"/>
              <w:left w:val="single" w:sz="4" w:space="0" w:color="auto"/>
              <w:bottom w:val="single" w:sz="4" w:space="0" w:color="auto"/>
              <w:right w:val="single" w:sz="4" w:space="0" w:color="auto"/>
            </w:tcBorders>
            <w:hideMark/>
          </w:tcPr>
          <w:p w14:paraId="78F1D119"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Yes</w:t>
            </w:r>
          </w:p>
        </w:tc>
        <w:tc>
          <w:tcPr>
            <w:tcW w:w="1683" w:type="dxa"/>
            <w:tcBorders>
              <w:top w:val="single" w:sz="4" w:space="0" w:color="auto"/>
              <w:left w:val="nil"/>
              <w:bottom w:val="single" w:sz="4" w:space="0" w:color="auto"/>
              <w:right w:val="single" w:sz="4" w:space="0" w:color="auto"/>
            </w:tcBorders>
            <w:hideMark/>
          </w:tcPr>
          <w:p w14:paraId="6FEFA0D1"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No</w:t>
            </w:r>
          </w:p>
        </w:tc>
      </w:tr>
      <w:tr w:rsidR="0048205B" w:rsidRPr="00447F07" w14:paraId="36754073" w14:textId="77777777" w:rsidTr="00AE389F">
        <w:trPr>
          <w:trHeight w:val="537"/>
        </w:trPr>
        <w:tc>
          <w:tcPr>
            <w:tcW w:w="1793" w:type="dxa"/>
            <w:tcBorders>
              <w:top w:val="single" w:sz="4" w:space="0" w:color="auto"/>
              <w:left w:val="single" w:sz="4" w:space="0" w:color="auto"/>
              <w:bottom w:val="single" w:sz="4" w:space="0" w:color="auto"/>
              <w:right w:val="single" w:sz="4" w:space="0" w:color="auto"/>
            </w:tcBorders>
            <w:hideMark/>
          </w:tcPr>
          <w:p w14:paraId="3A9C2DBC" w14:textId="77777777" w:rsidR="0048205B" w:rsidRPr="00447F07" w:rsidRDefault="0048205B" w:rsidP="00AE389F">
            <w:pPr>
              <w:spacing w:after="0"/>
              <w:ind w:left="0" w:firstLine="0"/>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Central Europe</w:t>
            </w:r>
          </w:p>
        </w:tc>
        <w:tc>
          <w:tcPr>
            <w:tcW w:w="1602" w:type="dxa"/>
            <w:tcBorders>
              <w:top w:val="single" w:sz="4" w:space="0" w:color="auto"/>
              <w:left w:val="single" w:sz="4" w:space="0" w:color="auto"/>
              <w:bottom w:val="single" w:sz="4" w:space="0" w:color="auto"/>
              <w:right w:val="single" w:sz="4" w:space="0" w:color="auto"/>
            </w:tcBorders>
            <w:hideMark/>
          </w:tcPr>
          <w:p w14:paraId="149365A8"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Yes</w:t>
            </w:r>
          </w:p>
        </w:tc>
        <w:tc>
          <w:tcPr>
            <w:tcW w:w="1562" w:type="dxa"/>
            <w:tcBorders>
              <w:top w:val="single" w:sz="4" w:space="0" w:color="auto"/>
              <w:left w:val="single" w:sz="4" w:space="0" w:color="auto"/>
              <w:bottom w:val="single" w:sz="4" w:space="0" w:color="auto"/>
              <w:right w:val="single" w:sz="4" w:space="0" w:color="auto"/>
            </w:tcBorders>
            <w:hideMark/>
          </w:tcPr>
          <w:p w14:paraId="75AFA822"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In part</w:t>
            </w:r>
          </w:p>
        </w:tc>
        <w:tc>
          <w:tcPr>
            <w:tcW w:w="2085" w:type="dxa"/>
            <w:tcBorders>
              <w:top w:val="single" w:sz="4" w:space="0" w:color="auto"/>
              <w:left w:val="single" w:sz="4" w:space="0" w:color="auto"/>
              <w:bottom w:val="single" w:sz="4" w:space="0" w:color="auto"/>
              <w:right w:val="single" w:sz="4" w:space="0" w:color="auto"/>
            </w:tcBorders>
            <w:hideMark/>
          </w:tcPr>
          <w:p w14:paraId="6ED212D7"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Yes</w:t>
            </w:r>
          </w:p>
        </w:tc>
        <w:tc>
          <w:tcPr>
            <w:tcW w:w="1683" w:type="dxa"/>
            <w:tcBorders>
              <w:top w:val="single" w:sz="4" w:space="0" w:color="auto"/>
              <w:left w:val="nil"/>
              <w:bottom w:val="single" w:sz="4" w:space="0" w:color="auto"/>
              <w:right w:val="single" w:sz="4" w:space="0" w:color="auto"/>
            </w:tcBorders>
            <w:hideMark/>
          </w:tcPr>
          <w:p w14:paraId="0C29B0EE"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No</w:t>
            </w:r>
          </w:p>
        </w:tc>
      </w:tr>
      <w:tr w:rsidR="0048205B" w:rsidRPr="00447F07" w14:paraId="7FB388E1" w14:textId="77777777" w:rsidTr="00AE389F">
        <w:trPr>
          <w:trHeight w:val="553"/>
        </w:trPr>
        <w:tc>
          <w:tcPr>
            <w:tcW w:w="1793" w:type="dxa"/>
            <w:tcBorders>
              <w:top w:val="single" w:sz="4" w:space="0" w:color="auto"/>
              <w:left w:val="single" w:sz="4" w:space="0" w:color="auto"/>
              <w:bottom w:val="single" w:sz="4" w:space="0" w:color="auto"/>
              <w:right w:val="single" w:sz="4" w:space="0" w:color="auto"/>
            </w:tcBorders>
            <w:hideMark/>
          </w:tcPr>
          <w:p w14:paraId="4B365923" w14:textId="77777777" w:rsidR="0048205B" w:rsidRPr="00447F07" w:rsidRDefault="0048205B" w:rsidP="00AE389F">
            <w:pPr>
              <w:spacing w:after="0"/>
              <w:ind w:left="0" w:firstLine="0"/>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Eastern Europe</w:t>
            </w:r>
          </w:p>
        </w:tc>
        <w:tc>
          <w:tcPr>
            <w:tcW w:w="1602" w:type="dxa"/>
            <w:tcBorders>
              <w:top w:val="single" w:sz="4" w:space="0" w:color="auto"/>
              <w:left w:val="single" w:sz="4" w:space="0" w:color="auto"/>
              <w:bottom w:val="single" w:sz="4" w:space="0" w:color="auto"/>
              <w:right w:val="single" w:sz="4" w:space="0" w:color="auto"/>
            </w:tcBorders>
            <w:hideMark/>
          </w:tcPr>
          <w:p w14:paraId="7F0679FD"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In part</w:t>
            </w:r>
          </w:p>
        </w:tc>
        <w:tc>
          <w:tcPr>
            <w:tcW w:w="1562" w:type="dxa"/>
            <w:tcBorders>
              <w:top w:val="single" w:sz="4" w:space="0" w:color="auto"/>
              <w:left w:val="single" w:sz="4" w:space="0" w:color="auto"/>
              <w:bottom w:val="single" w:sz="4" w:space="0" w:color="auto"/>
              <w:right w:val="single" w:sz="4" w:space="0" w:color="auto"/>
            </w:tcBorders>
            <w:hideMark/>
          </w:tcPr>
          <w:p w14:paraId="3682DCCA"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Yes</w:t>
            </w:r>
          </w:p>
        </w:tc>
        <w:tc>
          <w:tcPr>
            <w:tcW w:w="2085" w:type="dxa"/>
            <w:tcBorders>
              <w:top w:val="single" w:sz="4" w:space="0" w:color="auto"/>
              <w:left w:val="single" w:sz="4" w:space="0" w:color="auto"/>
              <w:bottom w:val="single" w:sz="4" w:space="0" w:color="auto"/>
              <w:right w:val="single" w:sz="4" w:space="0" w:color="auto"/>
            </w:tcBorders>
            <w:hideMark/>
          </w:tcPr>
          <w:p w14:paraId="555D1137"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Yes</w:t>
            </w:r>
          </w:p>
        </w:tc>
        <w:tc>
          <w:tcPr>
            <w:tcW w:w="1683" w:type="dxa"/>
            <w:tcBorders>
              <w:top w:val="single" w:sz="4" w:space="0" w:color="auto"/>
              <w:left w:val="single" w:sz="4" w:space="0" w:color="auto"/>
              <w:bottom w:val="single" w:sz="4" w:space="0" w:color="auto"/>
              <w:right w:val="single" w:sz="4" w:space="0" w:color="auto"/>
            </w:tcBorders>
            <w:hideMark/>
          </w:tcPr>
          <w:p w14:paraId="6E6A5108"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In part</w:t>
            </w:r>
          </w:p>
        </w:tc>
      </w:tr>
      <w:tr w:rsidR="0048205B" w:rsidRPr="00447F07" w14:paraId="58E6D55F" w14:textId="77777777" w:rsidTr="00AE389F">
        <w:trPr>
          <w:trHeight w:val="430"/>
        </w:trPr>
        <w:tc>
          <w:tcPr>
            <w:tcW w:w="1793" w:type="dxa"/>
            <w:tcBorders>
              <w:top w:val="single" w:sz="4" w:space="0" w:color="auto"/>
              <w:left w:val="single" w:sz="4" w:space="0" w:color="auto"/>
              <w:bottom w:val="single" w:sz="4" w:space="0" w:color="auto"/>
              <w:right w:val="single" w:sz="4" w:space="0" w:color="auto"/>
            </w:tcBorders>
            <w:hideMark/>
          </w:tcPr>
          <w:p w14:paraId="25970C03" w14:textId="77777777" w:rsidR="0048205B" w:rsidRPr="00447F07" w:rsidRDefault="0048205B" w:rsidP="00AE389F">
            <w:pPr>
              <w:spacing w:after="0"/>
              <w:ind w:left="0" w:firstLine="0"/>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Central Asia</w:t>
            </w:r>
          </w:p>
        </w:tc>
        <w:tc>
          <w:tcPr>
            <w:tcW w:w="1602" w:type="dxa"/>
            <w:tcBorders>
              <w:top w:val="single" w:sz="4" w:space="0" w:color="auto"/>
              <w:left w:val="single" w:sz="4" w:space="0" w:color="auto"/>
              <w:bottom w:val="single" w:sz="4" w:space="0" w:color="auto"/>
              <w:right w:val="single" w:sz="4" w:space="0" w:color="auto"/>
            </w:tcBorders>
            <w:hideMark/>
          </w:tcPr>
          <w:p w14:paraId="2EB494B3"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In part</w:t>
            </w:r>
          </w:p>
        </w:tc>
        <w:tc>
          <w:tcPr>
            <w:tcW w:w="1562" w:type="dxa"/>
            <w:tcBorders>
              <w:top w:val="single" w:sz="4" w:space="0" w:color="auto"/>
              <w:left w:val="single" w:sz="4" w:space="0" w:color="auto"/>
              <w:bottom w:val="single" w:sz="4" w:space="0" w:color="auto"/>
              <w:right w:val="single" w:sz="4" w:space="0" w:color="auto"/>
            </w:tcBorders>
            <w:hideMark/>
          </w:tcPr>
          <w:p w14:paraId="60B9670D" w14:textId="77777777" w:rsidR="0048205B" w:rsidRPr="00447F07" w:rsidRDefault="0048205B" w:rsidP="00AE389F">
            <w:pPr>
              <w:jc w:val="center"/>
              <w:rPr>
                <w:rFonts w:cstheme="minorHAnsi"/>
                <w:sz w:val="20"/>
                <w:szCs w:val="20"/>
              </w:rPr>
            </w:pPr>
            <w:r w:rsidRPr="00447F07">
              <w:rPr>
                <w:rFonts w:eastAsia="Times New Roman" w:cstheme="minorHAnsi"/>
                <w:color w:val="000000"/>
                <w:sz w:val="20"/>
                <w:szCs w:val="20"/>
                <w:lang w:val="en-GB" w:eastAsia="en-GB"/>
              </w:rPr>
              <w:t>In part</w:t>
            </w:r>
          </w:p>
        </w:tc>
        <w:tc>
          <w:tcPr>
            <w:tcW w:w="2085" w:type="dxa"/>
            <w:tcBorders>
              <w:top w:val="single" w:sz="4" w:space="0" w:color="auto"/>
              <w:left w:val="single" w:sz="4" w:space="0" w:color="auto"/>
              <w:bottom w:val="single" w:sz="4" w:space="0" w:color="auto"/>
              <w:right w:val="single" w:sz="4" w:space="0" w:color="auto"/>
            </w:tcBorders>
            <w:hideMark/>
          </w:tcPr>
          <w:p w14:paraId="43B33743" w14:textId="77777777" w:rsidR="0048205B" w:rsidRPr="00447F07" w:rsidRDefault="0048205B" w:rsidP="00AE389F">
            <w:pPr>
              <w:jc w:val="center"/>
              <w:rPr>
                <w:rFonts w:cstheme="minorHAnsi"/>
                <w:sz w:val="20"/>
                <w:szCs w:val="20"/>
              </w:rPr>
            </w:pPr>
            <w:r w:rsidRPr="00447F07">
              <w:rPr>
                <w:rFonts w:eastAsia="Times New Roman" w:cstheme="minorHAnsi"/>
                <w:color w:val="000000"/>
                <w:sz w:val="20"/>
                <w:szCs w:val="20"/>
                <w:lang w:val="en-GB" w:eastAsia="en-GB"/>
              </w:rPr>
              <w:t>In part</w:t>
            </w:r>
          </w:p>
        </w:tc>
        <w:tc>
          <w:tcPr>
            <w:tcW w:w="1683" w:type="dxa"/>
            <w:tcBorders>
              <w:top w:val="single" w:sz="4" w:space="0" w:color="auto"/>
              <w:left w:val="single" w:sz="4" w:space="0" w:color="auto"/>
              <w:bottom w:val="single" w:sz="4" w:space="0" w:color="auto"/>
              <w:right w:val="single" w:sz="4" w:space="0" w:color="auto"/>
            </w:tcBorders>
            <w:hideMark/>
          </w:tcPr>
          <w:p w14:paraId="4D5BE180" w14:textId="77777777" w:rsidR="0048205B" w:rsidRPr="00447F07" w:rsidRDefault="0048205B" w:rsidP="00AE389F">
            <w:pPr>
              <w:spacing w:after="0"/>
              <w:ind w:left="0" w:firstLine="0"/>
              <w:jc w:val="center"/>
              <w:rPr>
                <w:rFonts w:eastAsia="Times New Roman" w:cstheme="minorHAnsi"/>
                <w:color w:val="000000"/>
                <w:sz w:val="20"/>
                <w:szCs w:val="20"/>
                <w:lang w:val="en-GB" w:eastAsia="en-GB"/>
              </w:rPr>
            </w:pPr>
            <w:r w:rsidRPr="00447F07">
              <w:rPr>
                <w:rFonts w:eastAsia="Times New Roman" w:cstheme="minorHAnsi"/>
                <w:color w:val="000000"/>
                <w:sz w:val="20"/>
                <w:szCs w:val="20"/>
                <w:lang w:val="en-GB" w:eastAsia="en-GB"/>
              </w:rPr>
              <w:t>In part</w:t>
            </w:r>
          </w:p>
        </w:tc>
      </w:tr>
    </w:tbl>
    <w:p w14:paraId="2A94909A" w14:textId="77777777" w:rsidR="0048205B" w:rsidRDefault="0048205B" w:rsidP="00AE389F">
      <w:pPr>
        <w:spacing w:after="0"/>
        <w:rPr>
          <w:rFonts w:asciiTheme="majorHAnsi" w:eastAsia="Garamond" w:hAnsiTheme="majorHAnsi" w:cstheme="majorHAnsi"/>
        </w:rPr>
      </w:pPr>
    </w:p>
    <w:p w14:paraId="207C3DC9" w14:textId="77777777" w:rsidR="0048205B" w:rsidRPr="00BA0F1F" w:rsidRDefault="0048205B" w:rsidP="00AE389F">
      <w:pPr>
        <w:rPr>
          <w:rFonts w:eastAsia="Garamond" w:cstheme="minorHAnsi"/>
        </w:rPr>
      </w:pPr>
      <w:r w:rsidRPr="00BA0F1F">
        <w:rPr>
          <w:rFonts w:eastAsia="Garamond" w:cstheme="minorHAnsi"/>
        </w:rPr>
        <w:t>The greatest difficulties reported are limited administrative capacity resulting from limited human and financial resources; slow administrative processes to put effective policies in place; and insufficient coordination between wetland, water, and river basin management authorities. Progressing with wetland ecosystem conservation on the ground is difficult, because it needs to be based on time-consuming inter-sectoral stakeholder consultations. Agricultural, urban and land-owner interests hinder the implementation of Ramsar objectives. The lack of political interest, economic incentives in the absence of wetland valuations, and sufficient wetland inventories are reported by Europe and Central Asian countries.</w:t>
      </w:r>
    </w:p>
    <w:p w14:paraId="595B19B1" w14:textId="77777777" w:rsidR="0048205B" w:rsidRDefault="0048205B" w:rsidP="00AE389F">
      <w:pPr>
        <w:spacing w:after="0"/>
        <w:rPr>
          <w:rFonts w:asciiTheme="majorHAnsi" w:eastAsia="Garamond" w:hAnsiTheme="majorHAnsi" w:cstheme="majorHAnsi"/>
        </w:rPr>
      </w:pPr>
    </w:p>
    <w:p w14:paraId="16F574B1" w14:textId="55521E1C" w:rsidR="0048205B" w:rsidRPr="00FD1DC9" w:rsidRDefault="0048205B" w:rsidP="00147745">
      <w:pPr>
        <w:pStyle w:val="Heading3"/>
      </w:pPr>
      <w:bookmarkStart w:id="985" w:name="_Toc502930051"/>
      <w:bookmarkStart w:id="986" w:name="_Toc504380635"/>
      <w:bookmarkStart w:id="987" w:name="_Toc519504536"/>
      <w:r w:rsidRPr="00F27020">
        <w:t>Marine</w:t>
      </w:r>
      <w:r w:rsidR="00EA0987">
        <w:t xml:space="preserve"> s</w:t>
      </w:r>
      <w:r w:rsidRPr="00FD1DC9">
        <w:t>ystems</w:t>
      </w:r>
      <w:bookmarkEnd w:id="985"/>
      <w:bookmarkEnd w:id="986"/>
      <w:bookmarkEnd w:id="987"/>
      <w:r w:rsidRPr="00FD1DC9">
        <w:t xml:space="preserve"> </w:t>
      </w:r>
    </w:p>
    <w:p w14:paraId="618A7886" w14:textId="52298EC9" w:rsidR="0048205B" w:rsidRPr="00BA0F1F" w:rsidRDefault="0048205B" w:rsidP="00AE389F">
      <w:pPr>
        <w:spacing w:line="252" w:lineRule="auto"/>
        <w:rPr>
          <w:rFonts w:cstheme="minorHAnsi"/>
        </w:rPr>
      </w:pPr>
      <w:r w:rsidRPr="00BA0F1F">
        <w:rPr>
          <w:rFonts w:cstheme="minorHAnsi"/>
        </w:rPr>
        <w:t xml:space="preserve">The marine environment of Europe and Central Asia, which includes open ocean areas and semi-enclosed seas encompassing several marine ecoregions (Spalding </w:t>
      </w:r>
      <w:r w:rsidR="00301BD0" w:rsidRPr="00301BD0">
        <w:rPr>
          <w:rFonts w:cstheme="minorHAnsi"/>
          <w:i/>
        </w:rPr>
        <w:t>et al.</w:t>
      </w:r>
      <w:r>
        <w:rPr>
          <w:rFonts w:cstheme="minorHAnsi"/>
        </w:rPr>
        <w:t>,</w:t>
      </w:r>
      <w:r w:rsidRPr="00BA0F1F">
        <w:rPr>
          <w:rFonts w:cstheme="minorHAnsi"/>
        </w:rPr>
        <w:t xml:space="preserve"> 2007) is very diverse at genetic, community, ecosystem and seascape levels. This environment has been significantly impacted by human activities for millennia but marine research in some parts of the region is well established, resulting in some of the best studied marine ecosystems in the world. Still about 53% of the benthic shallow habitats in Western and C</w:t>
      </w:r>
      <w:r w:rsidR="00E91659">
        <w:rPr>
          <w:rFonts w:cstheme="minorHAnsi"/>
        </w:rPr>
        <w:t>entral Europe were found to be data d</w:t>
      </w:r>
      <w:r w:rsidRPr="00BA0F1F">
        <w:rPr>
          <w:rFonts w:cstheme="minorHAnsi"/>
        </w:rPr>
        <w:t>eficient in recent habitat assessments (Gub</w:t>
      </w:r>
      <w:r w:rsidR="009F2BBB">
        <w:rPr>
          <w:rFonts w:cstheme="minorHAnsi"/>
        </w:rPr>
        <w:t>b</w:t>
      </w:r>
      <w:r w:rsidRPr="00BA0F1F">
        <w:rPr>
          <w:rFonts w:cstheme="minorHAnsi"/>
        </w:rPr>
        <w:t xml:space="preserve">ay </w:t>
      </w:r>
      <w:r w:rsidR="00301BD0" w:rsidRPr="00301BD0">
        <w:rPr>
          <w:rFonts w:cstheme="minorHAnsi"/>
          <w:i/>
        </w:rPr>
        <w:t>et al.</w:t>
      </w:r>
      <w:r>
        <w:rPr>
          <w:rFonts w:cstheme="minorHAnsi"/>
        </w:rPr>
        <w:t>,</w:t>
      </w:r>
      <w:r w:rsidRPr="00BA0F1F">
        <w:rPr>
          <w:rFonts w:cstheme="minorHAnsi"/>
        </w:rPr>
        <w:t xml:space="preserve"> 2016). Of the assessed benthic habitats, about 38% were classified as threatened i</w:t>
      </w:r>
      <w:r w:rsidR="00A26495">
        <w:rPr>
          <w:rFonts w:cstheme="minorHAnsi"/>
        </w:rPr>
        <w:t>n the categories critically endangered, endangered and v</w:t>
      </w:r>
      <w:r w:rsidRPr="00BA0F1F">
        <w:rPr>
          <w:rFonts w:cstheme="minorHAnsi"/>
        </w:rPr>
        <w:t xml:space="preserve">ulnerable. </w:t>
      </w:r>
      <w:r w:rsidR="0092152A" w:rsidRPr="0092152A">
        <w:rPr>
          <w:rFonts w:cstheme="minorHAnsi"/>
        </w:rPr>
        <w:t>In the European Union, among assessments of the conservation status of species and habitat types o</w:t>
      </w:r>
      <w:r w:rsidR="0092152A">
        <w:rPr>
          <w:rFonts w:cstheme="minorHAnsi"/>
        </w:rPr>
        <w:t xml:space="preserve">f conservation interest, only 7% </w:t>
      </w:r>
      <w:r w:rsidR="0092152A" w:rsidRPr="0092152A">
        <w:rPr>
          <w:rFonts w:cstheme="minorHAnsi"/>
        </w:rPr>
        <w:t>of marine species and 9</w:t>
      </w:r>
      <w:r w:rsidR="0092152A">
        <w:rPr>
          <w:rFonts w:cstheme="minorHAnsi"/>
        </w:rPr>
        <w:t>%</w:t>
      </w:r>
      <w:r w:rsidR="0092152A" w:rsidRPr="0092152A">
        <w:rPr>
          <w:rFonts w:cstheme="minorHAnsi"/>
        </w:rPr>
        <w:t xml:space="preserve"> of marine habitat types show a “favourable conservation status”. Moreover</w:t>
      </w:r>
      <w:r w:rsidR="0092152A">
        <w:rPr>
          <w:rFonts w:cstheme="minorHAnsi"/>
        </w:rPr>
        <w:t>,</w:t>
      </w:r>
      <w:r w:rsidR="0092152A" w:rsidRPr="0092152A">
        <w:rPr>
          <w:rFonts w:cstheme="minorHAnsi"/>
        </w:rPr>
        <w:t xml:space="preserve"> 27</w:t>
      </w:r>
      <w:r w:rsidR="0092152A">
        <w:rPr>
          <w:rFonts w:cstheme="minorHAnsi"/>
        </w:rPr>
        <w:t>%</w:t>
      </w:r>
      <w:r w:rsidR="0092152A" w:rsidRPr="0092152A">
        <w:rPr>
          <w:rFonts w:cstheme="minorHAnsi"/>
        </w:rPr>
        <w:t xml:space="preserve"> of species and 66</w:t>
      </w:r>
      <w:r w:rsidR="0092152A">
        <w:rPr>
          <w:rFonts w:cstheme="minorHAnsi"/>
        </w:rPr>
        <w:t>%</w:t>
      </w:r>
      <w:r w:rsidR="0092152A" w:rsidRPr="0092152A">
        <w:rPr>
          <w:rFonts w:cstheme="minorHAnsi"/>
        </w:rPr>
        <w:t xml:space="preserve"> of assessments of habitat types show an “unfavourable conservation status” and the remainder are categorized as “unknown”</w:t>
      </w:r>
      <w:r w:rsidRPr="00BA0F1F">
        <w:rPr>
          <w:rFonts w:cstheme="minorHAnsi"/>
          <w:bCs/>
        </w:rPr>
        <w:t>.</w:t>
      </w:r>
    </w:p>
    <w:p w14:paraId="183E9ECC" w14:textId="77777777" w:rsidR="0048205B" w:rsidRPr="00BA0F1F" w:rsidRDefault="0048205B" w:rsidP="00AE389F">
      <w:pPr>
        <w:rPr>
          <w:rFonts w:cstheme="minorHAnsi"/>
        </w:rPr>
      </w:pPr>
      <w:r w:rsidRPr="00BA0F1F">
        <w:rPr>
          <w:rFonts w:cstheme="minorHAnsi"/>
        </w:rPr>
        <w:t xml:space="preserve">For the purpose of the current assessment the marine environment was divided into the different ocean basins and semi-enclosed seas of the region including the North East Atlantic Ocean, with different sections for the Baltic, Mediterranean and Black Seas, the Eurasian Arctic Ocean and the North West Pacific Ocean, focusing on the exclusive economic zones of countries of Europe and Central Asia, and of the relevant regional agreements. </w:t>
      </w:r>
    </w:p>
    <w:p w14:paraId="355EC416" w14:textId="77777777" w:rsidR="0048205B" w:rsidRDefault="0048205B" w:rsidP="00AE389F">
      <w:pPr>
        <w:spacing w:after="0"/>
        <w:rPr>
          <w:rFonts w:asciiTheme="majorHAnsi" w:hAnsiTheme="majorHAnsi" w:cstheme="majorHAnsi"/>
        </w:rPr>
      </w:pPr>
    </w:p>
    <w:p w14:paraId="0F9560E1" w14:textId="77777777" w:rsidR="0048205B" w:rsidRPr="0046771E" w:rsidRDefault="0048205B" w:rsidP="001F0516">
      <w:pPr>
        <w:pStyle w:val="Heading4"/>
      </w:pPr>
      <w:bookmarkStart w:id="988" w:name="_Toc519504537"/>
      <w:r w:rsidRPr="0046771E">
        <w:t>North East Atlantic Ocean</w:t>
      </w:r>
      <w:bookmarkEnd w:id="988"/>
      <w:r w:rsidRPr="0046771E">
        <w:t xml:space="preserve"> </w:t>
      </w:r>
    </w:p>
    <w:p w14:paraId="70B245E4" w14:textId="77777777" w:rsidR="0048205B" w:rsidRPr="00CD37EB" w:rsidRDefault="0048205B" w:rsidP="00AE389F">
      <w:pPr>
        <w:spacing w:after="0"/>
        <w:rPr>
          <w:rFonts w:cstheme="minorHAnsi"/>
          <w:u w:val="single"/>
        </w:rPr>
      </w:pPr>
      <w:r w:rsidRPr="00CD37EB">
        <w:rPr>
          <w:rFonts w:cstheme="minorHAnsi"/>
          <w:u w:val="single"/>
        </w:rPr>
        <w:t>Overview of the system</w:t>
      </w:r>
    </w:p>
    <w:p w14:paraId="023037D7" w14:textId="42354361" w:rsidR="0048205B" w:rsidRPr="00275218" w:rsidRDefault="0048205B" w:rsidP="00AE389F">
      <w:pPr>
        <w:rPr>
          <w:rFonts w:cstheme="minorHAnsi"/>
          <w:lang w:val="es-ES"/>
        </w:rPr>
      </w:pPr>
      <w:r w:rsidRPr="00BA0F1F">
        <w:rPr>
          <w:rFonts w:cstheme="minorHAnsi"/>
        </w:rPr>
        <w:lastRenderedPageBreak/>
        <w:t>The European part of the Atlantic Ocean (</w:t>
      </w:r>
      <w:r w:rsidRPr="00BA0F1F">
        <w:rPr>
          <w:rFonts w:cstheme="minorHAnsi"/>
          <w:i/>
        </w:rPr>
        <w:t>sensu lato</w:t>
      </w:r>
      <w:r w:rsidRPr="00BA0F1F">
        <w:rPr>
          <w:rFonts w:cstheme="minorHAnsi"/>
        </w:rPr>
        <w:t xml:space="preserve">, i.e. North Sea, Irish Sea, English Channel, Iberian coast, and the Macaronesean Island coasts except for Cape Verde) encompasses large latitudinal gradients, several biogeographic provinces from Artic to warm temperate systems realms </w:t>
      </w:r>
      <w:r w:rsidRPr="00BA0F1F">
        <w:rPr>
          <w:rFonts w:cstheme="minorHAnsi"/>
        </w:rPr>
        <w:fldChar w:fldCharType="begin" w:fldLock="1"/>
      </w:r>
      <w:r w:rsidRPr="00BA0F1F">
        <w:rPr>
          <w:rFonts w:cstheme="minorHAnsi"/>
        </w:rPr>
        <w:instrText>ADDIN CSL_CITATION { "citationItems" : [ { "id" : "ITEM-1", "itemData" : { "DOI" : "10.1641/B570707", "ISSN" : "0006-3568",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d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1", "19" ] ] }, "page" : "573", "publisher" : " American Institute of Biological Sciences ", "title" : "Marine Ecoregions of the World: A Bioregionalization of Coastal and Shelf Areas", "type" : "article-journal", "volume" : "57" }, "uris" : [ "http://www.mendeley.com/documents/?uuid=7d0c857a-3cb9-3ef7-ae11-fcd11b911660" ] } ], "mendeley" : { "formattedCitation" : "(SPALDING et al., 2007)", "manualFormatting" : "(Spalding et al. 2007)", "plainTextFormattedCitation" : "(SPALDING et al., 2007)", "previouslyFormattedCitation" : "(SPALDING et al., 2007)" }, "properties" : {  }, "schema" : "https://github.com/citation-style-language/schema/raw/master/csl-citation.json" }</w:instrText>
      </w:r>
      <w:r w:rsidRPr="00BA0F1F">
        <w:rPr>
          <w:rFonts w:cstheme="minorHAnsi"/>
        </w:rPr>
        <w:fldChar w:fldCharType="separate"/>
      </w:r>
      <w:r w:rsidRPr="00BA0F1F">
        <w:rPr>
          <w:rFonts w:cstheme="minorHAnsi"/>
        </w:rPr>
        <w:t xml:space="preserve">(Spalding </w:t>
      </w:r>
      <w:r w:rsidR="00301BD0" w:rsidRPr="00301BD0">
        <w:rPr>
          <w:rFonts w:cstheme="minorHAnsi"/>
          <w:i/>
        </w:rPr>
        <w:t>et al.</w:t>
      </w:r>
      <w:r>
        <w:rPr>
          <w:rFonts w:cstheme="minorHAnsi"/>
        </w:rPr>
        <w:t>,</w:t>
      </w:r>
      <w:r w:rsidRPr="00BA0F1F">
        <w:rPr>
          <w:rFonts w:cstheme="minorHAnsi"/>
        </w:rPr>
        <w:t xml:space="preserve"> 2007)</w:t>
      </w:r>
      <w:r w:rsidRPr="00BA0F1F">
        <w:rPr>
          <w:rFonts w:cstheme="minorHAnsi"/>
        </w:rPr>
        <w:fldChar w:fldCharType="end"/>
      </w:r>
      <w:r w:rsidRPr="00BA0F1F">
        <w:rPr>
          <w:rFonts w:cstheme="minorHAnsi"/>
        </w:rPr>
        <w:t xml:space="preserve">, and a diversity of ecosystems and habitats, including complex structural habitats like seagrass meadows, kelp forests and biogenic reefs, providing a diverse set of nature’s contributions to people </w:t>
      </w:r>
      <w:r w:rsidRPr="00BA0F1F">
        <w:rPr>
          <w:rFonts w:cstheme="minorHAnsi"/>
        </w:rPr>
        <w:fldChar w:fldCharType="begin" w:fldLock="1"/>
      </w:r>
      <w:r w:rsidRPr="00BA0F1F">
        <w:rPr>
          <w:rFonts w:cstheme="minorHAnsi"/>
        </w:rPr>
        <w:instrText>ADDIN CSL_CITATION { "citationItems" : [ { "id" : "ITEM-1", "itemData" : { "DOI" : "10.1111/brv.12002", "ISBN" : "1469-185X", "ISSN" : "14647931", "PMID" : "23217156", "abstract" : "The sustainability of ecosystem services depends on a firm understanding of both how organisms provide these services to humans and how these organisms will be altered with a changing climate. Unquestionably a dominant feature of most ecosystems, invertebrates affect many ecosystem services and are also highly responsive to climate change. However, there is still a basic lack of understanding of the direct and indirect paths by which invertebrates influence ecosystem services, as well as how climate change will affect those ecosystem services by altering invertebrate populations. This indicates a lack of communication and collaboration among scientists researching ecosystem services and climate change effects on invertebrates, and land managers and researchers from other disciplines, which becomes obvious when systematically reviewing the literature relevant to invertebrates, ecosystem services, and climate change. To address this issue, we review how invertebrates respond to climate change. We then review how invertebrates both positively and negatively influence ecosystem services. Lastly, we provide some critical future directions for research needs, and suggest ways in which managers, scientists and other researchers may collaborate to tackle the complex issue of sustaining invertebrate-mediated services under a changing climate.", "author" : [ { "dropping-particle" : "", "family" : "Prather", "given" : "Chelse M.", "non-dropping-particle" : "", "parse-names" : false, "suffix" : "" }, { "dropping-particle" : "", "family" : "Pelini", "given" : "Shannon L.", "non-dropping-particle" : "", "parse-names" : false, "suffix" : "" }, { "dropping-particle" : "", "family" : "Laws", "given" : "Angela", "non-dropping-particle" : "", "parse-names" : false, "suffix" : "" }, { "dropping-particle" : "", "family" : "Rivest", "given" : "Emily", "non-dropping-particle" : "", "parse-names" : false, "suffix" : "" }, { "dropping-particle" : "", "family" : "Woltz", "given" : "Megan", "non-dropping-particle" : "", "parse-names" : false, "suffix" : "" }, { "dropping-particle" : "", "family" : "Bloch", "given" : "Christopher P.", "non-dropping-particle" : "", "parse-names" : false, "suffix" : "" }, { "dropping-particle" : "", "family" : "Toro", "given" : "Israel", "non-dropping-particle" : "Del", "parse-names" : false, "suffix" : "" }, { "dropping-particle" : "", "family" : "Ho", "given" : "Chuan Kai", "non-dropping-particle" : "", "parse-names" : false, "suffix" : "" }, { "dropping-particle" : "", "family" : "Kominoski", "given" : "John", "non-dropping-particle" : "", "parse-names" : false, "suffix" : "" }, { "dropping-particle" : "", "family" : "Newbold", "given" : "T. A Scott", "non-dropping-particle" : "", "parse-names" : false, "suffix" : "" }, { "dropping-particle" : "", "family" : "Parsons", "given" : "Sheena", "non-dropping-particle" : "", "parse-names" : false, "suffix" : "" }, { "dropping-particle" : "", "family" : "Joern", "given" : "A.", "non-dropping-particle" : "", "parse-names" : false, "suffix" : "" } ], "container-title" : "Biological Reviews", "id" : "ITEM-1", "issue" : "2", "issued" : { "date-parts" : [ [ "2013", "5" ] ] }, "page" : "327-348", "title" : "Invertebrates, ecosystem services and climate change", "type" : "article-journal", "volume" : "88" }, "uris" : [ "http://www.mendeley.com/documents/?uuid=77a94689-ece8-4313-b1f3-863d0eb36f87" ] }, { "id" : "ITEM-2", "itemData" : { "DOI" : "10.1002/ece3.774", "ISBN" : "2045-7758", "ISSN" : "20457758", "PMID" : "24198956", "abstract" : "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u00b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2", "issue" : "11", "issued" : { "date-parts" : [ [ "2013", "10" ] ] }, "page" : "4016-4038", "title" : "Threats and knowledge gaps for ecosystem services provided by kelp forests: A northeast Atlantic perspective", "type" : "article-journal", "volume" : "3" }, "uris" : [ "http://www.mendeley.com/documents/?uuid=67185f06-5ffe-31de-a3ea-8eb526084b5d" ] }, { "id" : "ITEM-3", "itemData" : { "DOI" : "10.1126/science.1132294", "ISBN" : "0036-8075", "ISSN" : "1095-9203", "PMID" : "17082450", "abstract" : "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 "author" : [ { "dropping-particle" : "", "family" : "Worm", "given" : "B.", "non-dropping-particle" : "", "parse-names" : false, "suffix" : "" }, { "dropping-particle" : "", "family" : "Barbier", "given" : "E.B.", "non-dropping-particle" : "", "parse-names" : false, "suffix" : "" }, { "dropping-particle" : "", "family" : "Beaumont", "given" : "N.", "non-dropping-particle" : "", "parse-names" : false, "suffix" : "" }, { "dropping-particle" : "", "family" : "Duffy", "given" : "J.E.", "non-dropping-particle" : "", "parse-names" : false, "suffix" : "" }, { "dropping-particle" : "", "family" : "Folke", "given" : "C.", "non-dropping-particle" : "", "parse-names" : false, "suffix" : "" }, { "dropping-particle" : "", "family" : "Halpern", "given" : "B.S.", "non-dropping-particle" : "", "parse-names" : false, "suffix" : "" }, { "dropping-particle" : "", "family" : "Jackson", "given" : "J.B.C.", "non-dropping-particle" : "", "parse-names" : false, "suffix" : "" }, { "dropping-particle" : "", "family" : "Lotze", "given" : "H.K.", "non-dropping-particle" : "", "parse-names" : false, "suffix" : "" }, { "dropping-particle" : "", "family" : "Micheli", "given" : "F.", "non-dropping-particle" : "", "parse-names" : false, "suffix" : "" }, { "dropping-particle" : "", "family" : "Palumbi", "given" : "S.R.", "non-dropping-particle" : "", "parse-names" : false, "suffix" : "" }, { "dropping-particle" : "", "family" : "Sala", "given" : "E.", "non-dropping-particle" : "", "parse-names" : false, "suffix" : "" }, { "dropping-particle" : "", "family" : "Selkoe", "given" : "K.a.", "non-dropping-particle" : "", "parse-names" : false, "suffix" : "" }, { "dropping-particle" : "", "family" : "Stachowicz", "given" : "J.J.", "non-dropping-particle" : "", "parse-names" : false, "suffix" : "" }, { "dropping-particle" : "", "family" : "Watson", "given" : "R.", "non-dropping-particle" : "", "parse-names" : false, "suffix" : "" } ], "container-title" : "Science (New York, N.Y.)", "id" : "ITEM-3", "issue" : "November", "issued" : { "date-parts" : [ [ "2006", "11", "3" ] ] }, "page" : "787-90", "publisher" : "American Association for the Advancement of Science", "title" : "Impacts of biodiversity loss on ocean ecosystem services.", "type" : "article-journal", "volume" : "314" }, "uris" : [ "http://www.mendeley.com/documents/?uuid=34f5fe89-3d6c-314b-80e6-afbc32a166f2" ] } ], "mendeley" : { "formattedCitation" : "(Prather et al., 2013; Smale, Burrows, Moore, O\u2019Connor, &amp; Hawkins, 2013; Worm et al., 2006)", "plainTextFormattedCitation" : "(Prather et al., 2013; Smale, Burrows, Moore, O\u2019Connor, &amp; Hawkins, 2013; Worm et al., 2006)", "previouslyFormattedCitation" : "(Prather et al., 2013; Smale, Burrows, Moore, O\u2019Connor, &amp; Hawkins, 2013; Worm et al., 2006)" }, "properties" : {  }, "schema" : "https://github.com/citation-style-language/schema/raw/master/csl-citation.json" }</w:instrText>
      </w:r>
      <w:r w:rsidRPr="00BA0F1F">
        <w:rPr>
          <w:rFonts w:cstheme="minorHAnsi"/>
        </w:rPr>
        <w:fldChar w:fldCharType="separate"/>
      </w:r>
      <w:r w:rsidRPr="00BA0F1F">
        <w:rPr>
          <w:rFonts w:cstheme="minorHAnsi"/>
        </w:rPr>
        <w:t xml:space="preserve">(Prather </w:t>
      </w:r>
      <w:r w:rsidR="00301BD0" w:rsidRPr="00301BD0">
        <w:rPr>
          <w:rFonts w:cstheme="minorHAnsi"/>
          <w:i/>
        </w:rPr>
        <w:t>et al.</w:t>
      </w:r>
      <w:r w:rsidRPr="00BA0F1F">
        <w:rPr>
          <w:rFonts w:cstheme="minorHAnsi"/>
        </w:rPr>
        <w:t>, 2013; Smale</w:t>
      </w:r>
      <w:r w:rsidR="008F01CE">
        <w:rPr>
          <w:rFonts w:cstheme="minorHAnsi"/>
          <w:i/>
        </w:rPr>
        <w:t xml:space="preserve"> et al.</w:t>
      </w:r>
      <w:r w:rsidRPr="00BA0F1F">
        <w:rPr>
          <w:rFonts w:cstheme="minorHAnsi"/>
        </w:rPr>
        <w:t xml:space="preserve">, 2013; Worm </w:t>
      </w:r>
      <w:r w:rsidR="00301BD0" w:rsidRPr="00301BD0">
        <w:rPr>
          <w:rFonts w:cstheme="minorHAnsi"/>
          <w:i/>
        </w:rPr>
        <w:t>et al.</w:t>
      </w:r>
      <w:r w:rsidRPr="00BA0F1F">
        <w:rPr>
          <w:rFonts w:cstheme="minorHAnsi"/>
        </w:rPr>
        <w:t>, 2006)</w:t>
      </w:r>
      <w:r w:rsidRPr="00BA0F1F">
        <w:rPr>
          <w:rFonts w:cstheme="minorHAnsi"/>
        </w:rPr>
        <w:fldChar w:fldCharType="end"/>
      </w:r>
      <w:r w:rsidRPr="00BA0F1F">
        <w:rPr>
          <w:rFonts w:cstheme="minorHAnsi"/>
        </w:rPr>
        <w:t>. Despite knowledg</w:t>
      </w:r>
      <w:r>
        <w:rPr>
          <w:rFonts w:cstheme="minorHAnsi"/>
        </w:rPr>
        <w:t xml:space="preserve">e gaps, several trends are well </w:t>
      </w:r>
      <w:r w:rsidRPr="00BA0F1F">
        <w:rPr>
          <w:rFonts w:cstheme="minorHAnsi"/>
        </w:rPr>
        <w:t xml:space="preserve">established thanks to the sustained observation of marine biota particularly in the Celtic Sea, English Channel, North Sea and Bay of Biscay (e.g. </w:t>
      </w:r>
      <w:r w:rsidRPr="00BA0F1F">
        <w:rPr>
          <w:rFonts w:cstheme="minorHAnsi"/>
        </w:rPr>
        <w:fldChar w:fldCharType="begin" w:fldLock="1"/>
      </w:r>
      <w:r w:rsidRPr="00BA0F1F">
        <w:rPr>
          <w:rFonts w:cstheme="minorHAnsi"/>
        </w:rPr>
        <w:instrText>ADDIN CSL_CITATION { "citationItems" : [ { "id" : "ITEM-1", "itemData" : { "DOI" : "10.1111/gcb.13047", "ISSN" : "13652486", "PMID" : "26238690", "abstract" : "In order to adequately monitor biodiversity trends through time and their responses to natural or anthropogenic impacts, researchers require long time series that are often unavailable. This general lack of datasets that are several decades or longer makes establishing a background or baseline of diversity metrics difficult - especially when attempting to understand species composition changes against a backdrop of climate and ecological variability. Here, we present an analysis of a community of juvenile nearshore fishes based on nearly 8 decades of highly standardized Norwegian survey records. Using multivariate statistical techniques, we: (i) characterize the change in taxonomic community composition through time, (ii) determine whether there has been an increase in warm-water affinity species relative to their cold water affinity counterparts, and (iii) characterize the temporal change in the species' functional trait assemblage. Our results strongly indicate a shift toward a novel fish assemblage between the late 1990s and 2000s. The context of changes within the most recent two decades is in stark contrast to those during the 1960s and 1970s, but similar to those during the previous warm period during the 1930s and 1940s. This novel assemblage is tightly linked to the warming temperatures in the region portrayed by the increased presence of warm-water species and a higher incidence of pelagic, planktivorous species. The results indicate a clear influence of ocean temperature on the region's juvenile fish community that points to climate-mediated effects on the species assemblages of an important fish nursery area.", "author" : [ { "dropping-particle" : "", "family" : "Barcel\u00f3", "given" : "Caren", "non-dropping-particle" : "", "parse-names" : false, "suffix" : "" }, { "dropping-particle" : "", "family" : "Ciannelli", "given" : "Lorenzo", "non-dropping-particle" : "", "parse-names" : false, "suffix" : "" }, { "dropping-particle" : "", "family" : "Olsen", "given" : "Esben M.", "non-dropping-particle" : "", "parse-names" : false, "suffix" : "" }, { "dropping-particle" : "", "family" : "Johannessen", "given" : "Tore", "non-dropping-particle" : "", "parse-names" : false, "suffix" : "" }, { "dropping-particle" : "", "family" : "Knutsen", "given" : "Halvor", "non-dropping-particle" : "", "parse-names" : false, "suffix" : "" } ], "container-title" : "Global Change Biology", "id" : "ITEM-1", "issue" : "3", "issued" : { "date-parts" : [ [ "2016", "3" ] ] }, "page" : "1155-1167", "title" : "Eight decades of sampling reveal a contemporary novel fish assemblage in coastal nursery habitats", "type" : "article-journal", "volume" : "22" }, "uris" : [ "http://www.mendeley.com/documents/?uuid=c76c4f6c-4a76-313f-9f7e-866a61499293" ] }, { "id" : "ITEM-2", "itemData" : { "DOI" : "10.1111/j.1365-2486.2009.01848.x", "ISBN" : "1354-1013", "ISSN" : "13541013", "abstract" : "Large-scale biogeographical changes in the biodiversity of a key zooplankton group (calanoid copepods) were detected in the north-eastern part of the North Atlantic Ocean and its adjacent seas over the period 1960\u20131999. These findings provided key empirical evidence for climate change impacts on marine ecosystems at the regional to oceanic scale. Since 1999, global temperatures have continued to rise in the region. Here, we extend the analysis to the period 1958\u20132005 using all calanoid copepod species assem- blages (nine species assemblages based on an analysis including a total of 108 calanoid species or taxa) and show that this phenomenon has been reinforced in all regions. Our study reveals that the biodiversity of calanoid copepods are responding quickly to sea surface temperature (SST) rise by moving geographically northward at a rapid rate up to about 23.16kmyr\ue0021. Our analysis suggests that nearly half of the increase in sea temperature in the northeast Atlantic and adjacent seas is related to global temperature rises (46.35% of the total variance of temperature) while changes in both natural modes of atmospheric and oceanic circulation explain 26.45% of the total variance of temperature. Although some SST isotherms have moved northwards by an average rate of up to 21.75kmyr\ue0021 (e.g. the North Sea), their movement cannot fully quantify all species assemblage shifts. Furthermore, the observed rates of biogeographical movements are far greater than those observed in the terrestrial realm. Here, we discuss the processes that may explain such a discrepancy and suggest that the differences are mainly explained by the fluid nature of the pelagic domain, the life cycle of the zooplankton and the lesser anthropogenic influence (e.g. exploitation, habitat fragmentation) on these organisms. We also hypothesize that despite changes in the path and intensity of the oceanic currents that may modify quickly and greatly pelagic zooplankton species, these organisms may reflect better the current impact of climate warming on ecosystems as terrestrial organisms are likely to significantly lag the current impact of climate change.", "author" : [ { "dropping-particle" : "", "family" : "Beaugrand, Gregory; Luczak, Christophe; Edwards", "given" : "Martin", "non-dropping-particle" : "", "parse-names" : false, "suffix" : "" } ], "container-title" : "Global Change Biology", "id" : "ITEM-2", "issue" : "7", "issued" : { "date-parts" : [ [ "2009" ] ] }, "page" : "1790-1803", "title" : "Rapid biogeographical plankton shifts in the North Atlantic Ocean", "type" : "article-journal", "volume" : "15" }, "uris" : [ "http://www.mendeley.com/documents/?uuid=5a149ddc-6249-4e7c-8ca9-f829ac6f0014" ] }, { "id" : "ITEM-3", "itemData" : { "DOI" : "10.1016/j.icesjms.2004.08.020", "ISBN" : "1054-3139", "ISSN" : "10543139", "abstract" : "We investigate changes in the North Sea fish community with particular reference to possible indirect effects of fishing, mediated through the ecosystem. In the past, long-term changes in the slope of size spectra of research vessel catches have been related to changes in fishing effort, but such changes may simply reflect the cumulative, direct effects of fishing through selective removal of large individuals. If there is resilience in a fish community towards fishing, we may expect increases in specific components, for instance as a consequence of an associated reduction in predation and/or competition. We show on the basis of three long-term trawl surveys that abundance of small fish (all species) as well as abundance of demersal species with a low maximum length (Lmax) have steadily and significantly increased in absolute numbers over large parts of the North Sea during the last 30 years. Taking average fishing mortality of assessed commercial species as an index of exploitation rate of the fish community, it appears that fishing effort reached its maximum in the mid-1980s and has declined slightly since. If the observed changes in the community are caused by indirect effects of fishing, there must be a considerable delay in response time, because the observed changes generally proceed up to recent years, although both size and Lmax spectra suggest some levelling off, or even recovery in one of the surveys. Indeed, significant correlations between all community metrics and exploitation rate were obtained only if time lags ???6 years were introduced. ?? 2004 International Council for the Exploration of the Sea. Published by Elsevier Ltd. All rights reserved.", "author" : [ { "dropping-particle" : "", "family" : "Daan", "given" : "Niels", "non-dropping-particle" : "", "parse-names" : false, "suffix" : "" }, { "dropping-particle" : "", "family" : "Gislason", "given" : "Henrik", "non-dropping-particle" : "", "parse-names" : false, "suffix" : "" }, { "dropping-particle" : "", "family" : "Pope", "given" : "John G.", "non-dropping-particle" : "", "parse-names" : false, "suffix" : "" }, { "dropping-particle" : "", "family" : "Rice", "given" : "Jake C.", "non-dropping-particle" : "", "parse-names" : false, "suffix" : "" } ], "container-title" : "ICES Journal of Marine Science", "id" : "ITEM-3", "issue" : "2", "issued" : { "date-parts" : [ [ "2005", "4" ] ] }, "page" : "177-188", "title" : "Changes in the North Sea fish community: Evidence of indirect effects of fishing?", "type" : "article-journal", "volume" : "62" }, "uris" : [ "http://www.mendeley.com/documents/?uuid=cf55f845-f927-3adc-8e1a-b0ae080ef2a7" ] }, { "id" : "ITEM-4", "itemData" : { "author" : [ { "dropping-particle" : "", "family" : "European Environment Agency", "given" : "", "non-dropping-particle" : "", "parse-names" : false, "suffix" : "" } ], "id" : "ITEM-4", "issued" : { "date-parts" : [ [ "2015" ] ] }, "publisher" : "European Environment Agency", "publisher-place" : "Copenhagen, Denmark", "title" : "The European Environment - State and Outlook 2015", "type" : "report" }, "uris" : [ "http://www.mendeley.com/documents/?uuid=fb189ef0-a5f7-45af-9df1-67baa9d44a3e" ] }, { "id" : "ITEM-5", "itemData" : { "DOI" : "10.1111/gcb.12072", "author" : [ { "dropping-particle" : "", "family" : "Frederiksen", "given" : "Morten", "non-dropping-particle" : "", "parse-names" : false, "suffix" : "" }, { "dropping-particle" : "", "family" : "Anker-Nilssen", "given" : "Tycho", "non-dropping-particle" : "", "parse-names" : false, "suffix" : "" }, { "dropping-particle" : "", "family" : "Beaugrand", "given" : "Gr\u00e9gory", "non-dropping-particle" : "", "parse-names" : false, "suffix" : "" }, { "dropping-particle" : "", "family" : "Wanless", "given" : "Sarah", "non-dropping-particle" : "", "parse-names" : false, "suffix" : "" } ], "container-title" : "Global Change Biology", "id" : "ITEM-5", "issue" : "2", "issued" : { "date-parts" : [ [ "2013", "2" ] ] }, "page" : "364-372", "title" : "Climate, copepods and seabirds in the boreal Northeast Atlantic - current state and future outlook", "type" : "article-journal", "volume" : "19" }, "uris" : [ "http://www.mendeley.com/documents/?uuid=792ef829-919a-3fc2-a197-bcfb15c65986" ] }, { "id" : "ITEM-6", "itemData" : { "DOI" : "10.1098/rsta.2013.0339", "ISBN" : "1364-503x", "ISSN" : "1364-503X", "PMID" : "25157190", "abstract" : "Marine biodiversity currently faces unprecedented threats from multiple pressures arising from human activities. Global drivers such as climate change and ocean acidification interact with regional eutrophication, exploitation of commercial fish stocks and localized pressures including pollution, coastal development and the extraction of aggregates and fuel, causing alteration and degradation of habitats and communities. Segregating natural from anthropogenically induced change in marine ecosystems requires long-term, sustained observations of marine biota. In this review, we outline the history of biological recording in the coastal and shelf seas of the UK and Ireland and highlight where sustained observations have contributed new understanding of how anthropogenic activities have impacted on marine biodiversity. The contributions of sustained observations, from those collected at observatories, single station platforms and multiple-site programmes to the emergent field of multiple stressor impacts research, are discussed, along with implications for management and sustainable governance of marine resources in an era of unprecedented use of the marine environment.", "author" : [ { "dropping-particle" : "", "family" : "Mieszkowska", "given" : "N", "non-dropping-particle" : "", "parse-names" : false, "suffix" : "" }, { "dropping-particle" : "", "family" : "Sugden", "given" : "H", "non-dropping-particle" : "", "parse-names" : false, "suffix" : "" }, { "dropping-particle" : "", "family" : "Firth", "given" : "L B", "non-dropping-particle" : "", "parse-names" : false, "suffix" : "" }, { "dropping-particle" : "", "family" : "Hawkins", "given" : "S J", "non-dropping-particle" : "", "parse-names" : false, "suffix" : "" }, { "dropping-particle" : "", "family" : "Southward", "given" : "AJ.", "non-dropping-particle" : "", "parse-names" : false, "suffix" : "" }, { "dropping-particle" : "", "family" : "Frost", "given" : "MT.", "non-dropping-particle" : "", "parse-names" : false, "suffix" : "" }, { "dropping-particle" : "", "family" : "Jefferson", "given" : "R.", "non-dropping-particle" : "", "parse-names" : false, "suffix" : "" }, { "dropping-particle" : "", "family" : "Hawkins", "given" : "SJ.", "non-dropping-particle" : "", "parse-names" : false, "suffix" : "" }, { "dropping-particle" : "", "family" : "Rozwadowski", "given" : "HM.", "non-dropping-particle" : "", "parse-names" : false, "suffix" : "" }, { "dropping-particle" : "", "family" : "Allen", "given" : "EJ.", "non-dropping-particle" : "", "parse-names" : false, "suffix" : "" }, { "dropping-particle" : "", "family" : "Capasso", "given" : "E.", "non-dropping-particle" : "", "parse-names" : false, "suffix" : "" }, { "dropping-particle" : "", "family" : "Jenkins", "given" : "SR.", "non-dropping-particle" : "", "parse-names" : false, "suffix" : "" }, { "dropping-particle" : "", "family" : "Frost", "given" : "M.", "non-dropping-particle" : "", "parse-names" : false, "suffix" : "" }, { "dropping-particle" : "", "family" : "Hinz", "given" : "H.", "non-dropping-particle" : "", "parse-names" : false, "suffix" : "" }, { "dropping-particle" : "", "family" : "Smyth", "given" : "TJ.", "non-dropping-particle" : "", "parse-names" : false, "suffix" : "" }, { "dropping-particle" : "", "family" : "Fishwick", "given" : "JR.", "non-dropping-particle" : "", "parse-names" : false, "suffix" : "" }, { "dropping-particle" : "", "family" : "Lisa", "given" : "AM.", "non-dropping-particle" : "", "parse-names" : false, "suffix" : "" }, { "dropping-particle" : "", "family" : "Cummings", "given" : "DG.", "non-dropping-particle" : "", "parse-names" : false, "suffix" : "" }, { "dropping-particle" : "", "family" : "Harris", "given" : "C.", "non-dropping-particle" : "", "parse-names" : false, "suffix" : "" }, { "dropping-particle" : "", "family" : "Kitidis", "given" : "V.", "non-dropping-particle" : "", "parse-names" : false, "suffix" : "" }, { "dropping-particle" : "", "family" : "Rees", "given" : "A.", "non-dropping-particle" : "", "parse-names" : false, "suffix" : "" }, { "dropping-particle" : "", "family" : "Martinez-Vicente", "given" : "V.", "non-dropping-particle" : "", "parse-names" : false, "suffix" : "" }, { "dropping-particle" : "", "family" : "Woodward", "given" : "EMS.", "non-dropping-particle" : "", "parse-names" : false, "suffix" : "" }, { "dropping-particle" : "", "family" : "Evans", "given" : "GL.", "non-dropping-particle" : "", "parse-names" : false, "suffix" : "" }, { "dropping-particle" : "", "family" : "Hardman-Mountford", "given" : "NJ.", "non-dropping-particle" : "", "parse-names" : false, "suffix" : "" }, { "dropping-particle" : "", "family" : "Hartnoll", "given" : "RG.", "non-dropping-particle" : "", "parse-names" : false, "suffix" : "" }, { "dropping-particle" : "", "family" : "Kennington", "given" : "K.", "non-dropping-particle" : "", "parse-names" : false, "suffix" : "" }, { "dropping-particle" : "", "family" : "Mitchelson-Jacob", "given" : "EG.", "non-dropping-particle" : "", "parse-names" : false, "suffix" : "" }, { "dropping-particle" : "", "family" : "Shammon", "given" : "T.", "non-dropping-particle" : "", "parse-names" : false, "suffix" : "" }, { "dropping-particle" : "", "family" : "Williams", "given" : "PJlB.", "non-dropping-particle" : "", "parse-names" : false, "suffix" : "" }, { "dropping-particle" : "", "family" : "Hill", "given" : "AS.", "non-dropping-particle" : "", "parse-names" : false, "suffix" : "" }, { "dropping-particle" : "", "family" : "Veale", "given" : "LO.", "non-dropping-particle" : "", "parse-names" : false, "suffix" : "" }, { "dropping-particle" : "", "family" : "Pennington", "given" : "D.", "non-dropping-particle" : "", "parse-names" : false, "suffix" : "" }, { "dropping-particle" : "", "family" : "Whyte", "given" : "SG.", "non-dropping-particle" : "", "parse-names" : false, "suffix" : "" }, { "dropping-particle" : "", "family" : "Brand", "given" : "AR.", "non-dropping-particle" : "", "parse-names" : false, "suffix" : "" }, { "dropping-particle" : "", "family" : "Hartnoll", "given" : "RG.", "non-dropping-particle" : "", "parse-names" : false, "suffix" : "" }, { "dropping-particle" : "", "family" : "Genner", "given" : "MJ.", "non-dropping-particle" : "", "parse-names" : false, "suffix" : "" }, { "dropping-particle" : "", "family" : "Sims", "given" : "DW.", "non-dropping-particle" : "", "parse-names" : false, "suffix" : "" }, { "dropping-particle" : "", "family" : "Wearmouth", "given" : "VJ.", "non-dropping-particle" : "", "parse-names" : false, "suffix" : "" }, { "dropping-particle" : "", "family" : "Southall", "given" : "EJ.", "non-dropping-particle" : "", "parse-names" : false, "suffix" : "" }, { "dropping-particle" : "", "family" : "Southward", "given" : "AJ.", "non-dropping-particle" : "", "parse-names" : false, "suffix" : "" }, { "dropping-particle" : "", "family" : "Henderson", "given" : "PA.", "non-dropping-particle" : "", "parse-names" : false, "suffix" : "" }, { "dropping-particle" : "", "family" : "Hawkins", "given" : "SJ.", "non-dropping-particle" : "", "parse-names" : false, "suffix" : "" }, { "dropping-particle" : "", "family" : "Steven", "given" : "GA.", "non-dropping-particle" : "", "parse-names" : false, "suffix" : "" }, { "dropping-particle" : "", "family" : "Corbin", "given" : "PG.", "non-dropping-particle" : "", "parse-names" : false, "suffix" : "" }, { "dropping-particle" : "", "family" : "Southward", "given" : "AJ.", "non-dropping-particle" : "", "parse-names" : false, "suffix" : "" }, { "dropping-particle" : "", "family" : "Boalch", "given" : "GT.", "non-dropping-particle" : "", "parse-names" : false, "suffix" : "" }, { "dropping-particle" : "", "family" : "Maddock", "given" : "L.", "non-dropping-particle" : "", "parse-names" : false, "suffix" : "" }, { "dropping-particle" : "", "family" : "Lynch", "given" : "D.", "non-dropping-particle" : "", "parse-names" : false, "suffix" : "" }, { "dropping-particle" : "", "family" : "Reid", "given" : "PC.", "non-dropping-particle" : "", "parse-names" : false, "suffix" : "" }, { "dropping-particle" : "", "family" : "Colebrook", "given" : "JM.", "non-dropping-particle" : "", "parse-names" : false, "suffix" : "" }, { "dropping-particle" : "", "family" : "Matthews", "given" : "JBL.", "non-dropping-particle" : "", "parse-names" : false, "suffix" : "" }, { "dropping-particle" : "", "family" : "Aiken", "given" : "J.", "non-dropping-particle" : "", "parse-names" : false, "suffix" : "" }, { "dropping-particle" : "", "family" : "Moore", "given" : "HB.", "non-dropping-particle" : "", "parse-names" : false, "suffix" : "" }, { "dropping-particle" : "", "family" : "Kitching", "given" : "JA.", "non-dropping-particle" : "", "parse-names" : false, "suffix" : "" }, { "dropping-particle" : "", "family" : "Crisp", "given" : "DJ.", "non-dropping-particle" : "", "parse-names" : false, "suffix" : "" }, { "dropping-particle" : "", "family" : "Southward", "given" : "AJ.", "non-dropping-particle" : "", "parse-names" : false, "suffix" : "" }, { "dropping-particle" : "", "family" : "Southward", "given" : "AJ.", "non-dropping-particle" : "", "parse-names" : false, "suffix" : "" }, { "dropping-particle" : "", "family" : "Crisp", "given" : "DJ.", "non-dropping-particle" : "", "parse-names" : false, "suffix" : "" }, { "dropping-particle" : "", "family" : "Lewis", "given" : "JR.", "non-dropping-particle" : "", "parse-names" : false, "suffix" : "" }, { "dropping-particle" : "", "family" : "Mieszkowska", "given" : "N.", "non-dropping-particle" : "", "parse-names" : false, "suffix" : "" }, { "dropping-particle" : "", "family" : "Kendall", "given" : "MA.", "non-dropping-particle" : "", "parse-names" : false, "suffix" : "" }, { "dropping-particle" : "", "family" : "Hawkins", "given" : "SJ.", "non-dropping-particle" : "", "parse-names" : false, "suffix" : "" }, { "dropping-particle" : "", "family" : "Leaper", "given" : "R.", "non-dropping-particle" : "", "parse-names" : false, "suffix" : "" }, { "dropping-particle" : "", "family" : "Williamson", "given" : "P.", "non-dropping-particle" : "", "parse-names" : false, "suffix" : "" }, { "dropping-particle" : "", "family" : "Hardman-Mountford", "given" : "NJ.", "non-dropping-particle" : "", "parse-names" : false, "suffix" : "" }, { "dropping-particle" : "", "family" : "Southward", "given" : "AJ.", "non-dropping-particle" : "", "parse-names" : false, "suffix" : "" }, { "dropping-particle" : "", "family" : "Simkanin", "given" : "C.", "non-dropping-particle" : "", "parse-names" : false, "suffix" : "" }, { "dropping-particle" : "", "family" : "Power", "given" : "AM.", "non-dropping-particle" : "", "parse-names" : false, "suffix" : "" }, { "dropping-particle" : "", "family" : "Myers", "given" : "A.", "non-dropping-particle" : "", "parse-names" : false, "suffix" : "" }, { "dropping-particle" : "", "family" : "McGrath", "given" : "D.", "non-dropping-particle" : "", "parse-names" : false, "suffix" : "" }, { "dropping-particle" : "", "family" : "Southward", "given" : "AJ.", "non-dropping-particle" : "", "parse-names" : false, "suffix" : "" }, { "dropping-particle" : "", "family" : "Mieszkowska", "given" : "N.", "non-dropping-particle" : "", "parse-names" : false, "suffix" : "" }, { "dropping-particle" : "", "family" : "Leaper", "given" : "R.", "non-dropping-particle" : "", "parse-names" : false, "suffix" : "" }, { "dropping-particle" : "", "family" : "O'Riordan", "given" : "R.", "non-dropping-particle" : "", "parse-names" : false, "suffix" : "" }, { "dropping-particle" : "", "family" : "Hawkins", "given" : "SJ.", "non-dropping-particle" : "", "parse-names" : false, "suffix" : "" }, { "dropping-particle" : "", "family" : "Trowbridge", "given" : "CD.", "non-dropping-particle" : "", "parse-names" : false, "suffix" : "" }, { "dropping-particle" : "", "family" : "Little", "given" : "C.", "non-dropping-particle" : "", "parse-names" : false, "suffix" : "" }, { "dropping-particle" : "", "family" : "Pilling", "given" : "GM.", "non-dropping-particle" : "", "parse-names" : false, "suffix" : "" }, { "dropping-particle" : "", "family" : "Stirling", "given" : "P.", "non-dropping-particle" : "", "parse-names" : false, "suffix" : "" }, { "dropping-particle" : "", "family" : "Miles", "given" : "A.", "non-dropping-particle" : "", "parse-names" : false, "suffix" : "" }, { "dropping-particle" : "", "family" : "Bishop", "given" : "G.", "non-dropping-particle" : "", "parse-names" : false, "suffix" : "" }, { "dropping-particle" : "", "family" : "Hardman-Mountford", "given" : "NJ.", "non-dropping-particle" : "", "parse-names" : false, "suffix" : "" }, { "dropping-particle" : "", "family" : "Allen", "given" : "JI.", "non-dropping-particle" : "", "parse-names" : false, "suffix" : "" }, { "dropping-particle" : "", "family" : "Frost", "given" : "MT.", "non-dropping-particle" : "", "parse-names" : false, "suffix" : "" }, { "dropping-particle" : "", "family" : "Hawkins", "given" : "SJ.", "non-dropping-particle" : "", "parse-names" : false, "suffix" : "" }, { "dropping-particle" : "", "family" : "Kendall", "given" : "MA.", "non-dropping-particle" : "", "parse-names" : false, "suffix" : "" }, { "dropping-particle" : "", "family" : "Mieszkowska", "given" : "N.", "non-dropping-particle" : "", "parse-names" : false, "suffix" : "" }, { "dropping-particle" : "", "family" : "Richardson", "given" : "KA.", "non-dropping-particle" : "", "parse-names" : false, "suffix" : "" }, { "dropping-particle" : "", "family" : "Somerfield", "given" : "PJ.", "non-dropping-particle" : "", "parse-names" : false, "suffix" : "" }, { "dropping-particle" : "", "family" : "Berrow", "given" : "S.", "non-dropping-particle" : "", "parse-names" : false, "suffix" : "" }, { "dropping-particle" : "", "family" : "Whooley", "given" : "P.", "non-dropping-particle" : "", "parse-names" : false, "suffix" : "" }, { "dropping-particle" : "", "family" : "Firth", "given" : "L.", "non-dropping-particle" : "", "parse-names" : false, "suffix" : "" }, { "dropping-particle" : "", "family" : "Knights", "given" : "A.", "non-dropping-particle" : "", "parse-names" : false, "suffix" : "" }, { "dropping-particle" : "", "family" : "Baines", "given" : "ME.", "non-dropping-particle" : "", "parse-names" : false, "suffix" : "" }, { "dropping-particle" : "", "family" : "Evans", "given" : "PGH.", "non-dropping-particle" : "", "parse-names" : false, "suffix" : "" }, { "dropping-particle" : "", "family" : "Hardy", "given" : "AC.", "non-dropping-particle" : "", "parse-names" : false, "suffix" : "" }, { "dropping-particle" : "", "family" : "Lucas", "given" : "CR.", "non-dropping-particle" : "", "parse-names" : false, "suffix" : "" }, { "dropping-particle" : "", "family" : "Henderson", "given" : "GTD.", "non-dropping-particle" : "", "parse-names" : false, "suffix" : "" }, { "dropping-particle" : "", "family" : "Fraser", "given" : "JR.", "non-dropping-particle" : "", "parse-names" : false, "suffix" : "" }, { "dropping-particle" : "", "family" : "Beaugrand", "given" : "G.", "non-dropping-particle" : "", "parse-names" : false, "suffix" : "" }, { "dropping-particle" : "", "family" : "Reid", "given" : "PC.", "non-dropping-particle" : "", "parse-names" : false, "suffix" : "" }, { "dropping-particle" : "", "family" : "Ibanez", "given" : "F.", "non-dropping-particle" : "", "parse-names" : false, "suffix" : "" }, { "dropping-particle" : "", "family" : "Lindley", "given" : "JA.", "non-dropping-particle" : "", "parse-names" : false, "suffix" : "" }, { "dropping-particle" : "", "family" : "Edwards", "given" : "M.", "non-dropping-particle" : "", "parse-names" : false, "suffix" : "" }, { "dropping-particle" : "", "family" : "Beaugrand", "given" : "G.", "non-dropping-particle" : "", "parse-names" : false, "suffix" : "" }, { "dropping-particle" : "", "family" : "Beaugrand", "given" : "G.", "non-dropping-particle" : "", "parse-names" : false, "suffix" : "" }, { "dropping-particle" : "", "family" : "Reid", "given" : "PC.", "non-dropping-particle" : "", "parse-names" : false, "suffix" : "" }, { "dropping-particle" : "", "family" : "Beaugrand", "given" : "G.", "non-dropping-particle" : "", "parse-names" : false, "suffix" : "" }, { "dropping-particle" : "", "family" : "Brander", "given" : "KM.", "non-dropping-particle" : "", "parse-names" : false, "suffix" : "" }, { "dropping-particle" : "", "family" : "Lindley", "given" : "JA.", "non-dropping-particle" : "", "parse-names" : false, "suffix" : "" }, { "dropping-particle" : "", "family" : "Souissi", "given" : "S.", "non-dropping-particle" : "", "parse-names" : false, "suffix" : "" }, { "dropping-particle" : "", "family" : "Reid", "given" : "PC.", "non-dropping-particle" : "", "parse-names" : false, "suffix" : "" }, { "dropping-particle" : "", "family" : "Kirby", "given" : "RR.", "non-dropping-particle" : "", "parse-names" : false, "suffix" : "" }, { "dropping-particle" : "", "family" : "Beaugrand", "given" : "G.", "non-dropping-particle" : "", "parse-names" : false, "suffix" : "" }, { "dropping-particle" : "", "family" : "Daan", "given" : "N.", "non-dropping-particle" : "", "parse-names" : false, "suffix" : "" }, { "dropping-particle" : "", "family" : "Gislason", "given" : "H.", "non-dropping-particle" : "", "parse-names" : false, "suffix" : "" }, { "dropping-particle" : "", "family" : "Pope", "given" : "JG.", "non-dropping-particle" : "", "parse-names" : false, "suffix" : "" }, { "dropping-particle" : "", "family" : "Rice", "given" : "JC.", "non-dropping-particle" : "", "parse-names" : false, "suffix" : "" }, { "dropping-particle" : "", "family" : "Armstrong", "given" : "MJ.", "non-dropping-particle" : "", "parse-names" : false, "suffix" : "" }, { "dropping-particle" : "", "family" : "Gerritsen", "given" : "HD.", "non-dropping-particle" : "", "parse-names" : false, "suffix" : "" }, { "dropping-particle" : "", "family" : "Allen", "given" : "M.", "non-dropping-particle" : "", "parse-names" : false, "suffix" : "" }, { "dropping-particle" : "", "family" : "McCurdy", "given" : "WJ.", "non-dropping-particle" : "", "parse-names" : false, "suffix" : "" }, { "dropping-particle" : "", "family" : "Peel", "given" : "JAD.", "non-dropping-particle" : "", "parse-names" : false, "suffix" : "" }, { "dropping-particle" : "", "family" : "Burt", "given" : "GJ.", "non-dropping-particle" : "", "parse-names" : false, "suffix" : "" }, { "dropping-particle" : "", "family" : "Ellis", "given" : "JR.", "non-dropping-particle" : "", "parse-names" : false, "suffix" : "" }, { "dropping-particle" : "", "family" : "Harley", "given" : "BF.", "non-dropping-particle" : "", "parse-names" : false, "suffix" : "" }, { "dropping-particle" : "", "family" : "Kupschus", "given" : "S.", "non-dropping-particle" : "", "parse-names" : false, "suffix" : "" }, { "dropping-particle" : "", "family" : "Rogers", "given" : "SI.", "non-dropping-particle" : "", "parse-names" : false, "suffix" : "" }, { "dropping-particle" : "", "family" : "Ellis", "given" : "JR.", "non-dropping-particle" : "", "parse-names" : false, "suffix" : "" }, { "dropping-particle" : "", "family" : "Jennings", "given" : "S.", "non-dropping-particle" : "", "parse-names" : false, "suffix" : "" }, { "dropping-particle" : "", "family" : "Greenstreet", "given" : "S.", "non-dropping-particle" : "", "parse-names" : false, "suffix" : "" }, { "dropping-particle" : "", "family" : "Hill", "given" : "L.", "non-dropping-particle" : "", "parse-names" : false, "suffix" : "" }, { "dropping-particle" : "", "family" : "Piet", "given" : "G.", "non-dropping-particle" : "", "parse-names" : false, "suffix" : "" }, { "dropping-particle" : "", "family" : "Pinnegar", "given" : "J.", "non-dropping-particle" : "", "parse-names" : false, "suffix" : "" }, { "dropping-particle" : "", "family" : "Warr", "given" : "KJ.", "non-dropping-particle" : "", "parse-names" : false, "suffix" : "" }, { "dropping-particle" : "", "family" : "Dulvy", "given" : "NK.", "non-dropping-particle" : "", "parse-names" : false, "suffix" : "" }, { "dropping-particle" : "", "family" : "Rogers", "given" : "SI.", "non-dropping-particle" : "", "parse-names" : false, "suffix" : "" }, { "dropping-particle" : "", "family" : "Jennings", "given" : "S.", "non-dropping-particle" : "", "parse-names" : false, "suffix" : "" }, { "dropping-particle" : "", "family" : "Stelzenm\u00fcller", "given" : "V.", "non-dropping-particle" : "", "parse-names" : false, "suffix" : "" }, { "dropping-particle" : "", "family" : "Dye", "given" : "SR.", "non-dropping-particle" : "", "parse-names" : false, "suffix" : "" }, { "dropping-particle" : "", "family" : "Skjoldal", "given" : "HR.", "non-dropping-particle" : "", "parse-names" : false, "suffix" : "" }, { "dropping-particle" : "", "family" : "Simpson", "given" : "SD.", "non-dropping-particle" : "", "parse-names" : false, "suffix" : "" }, { "dropping-particle" : "", "family" : "Jennings", "given" : "S.", "non-dropping-particle" : "", "parse-names" : false, "suffix" : "" }, { "dropping-particle" : "", "family" : "Johnson", "given" : "MP.", "non-dropping-particle" : "", "parse-names" : false, "suffix" : "" }, { "dropping-particle" : "", "family" : "Blanchard", "given" : "JL.", "non-dropping-particle" : "", "parse-names" : false, "suffix" : "" }, { "dropping-particle" : "", "family" : "Sch\u00f6n", "given" : "PJ.", "non-dropping-particle" : "", "parse-names" : false, "suffix" : "" }, { "dropping-particle" : "", "family" : "Sims", "given" : "DW.", "non-dropping-particle" : "", "parse-names" : false, "suffix" : "" }, { "dropping-particle" : "", "family" : "Genner", "given" : "MJ.", "non-dropping-particle" : "", "parse-names" : false, "suffix" : "" }, { "dropping-particle" : "", "family" : "Russell", "given" : "FS.", "non-dropping-particle" : "", "parse-names" : false, "suffix" : "" }, { "dropping-particle" : "", "family" : "Southward", "given" : "AJ.", "non-dropping-particle" : "", "parse-names" : false, "suffix" : "" }, { "dropping-particle" : "", "family" : "Boalch", "given" : "GT.", "non-dropping-particle" : "", "parse-names" : false, "suffix" : "" }, { "dropping-particle" : "", "family" : "Butler", "given" : "EI.", "non-dropping-particle" : "", "parse-names" : false, "suffix" : "" }, { "dropping-particle" : "", "family" : "Hawkins", "given" : "SJ.", "non-dropping-particle" : "", "parse-names" : false, "suffix" : "" }, { "dropping-particle" : "", "family" : "Southward", "given" : "AJ.", "non-dropping-particle" : "", "parse-names" : false, "suffix" : "" }, { "dropping-particle" : "", "family" : "Genner", "given" : "MJ.", "non-dropping-particle" : "", "parse-names" : false, "suffix" : "" }, { "dropping-particle" : "", "family" : "Genner", "given" : "MJ.", "non-dropping-particle" : "", "parse-names" : false, "suffix" : "" }, { "dropping-particle" : "", "family" : "Halliday", "given" : "NC.", "non-dropping-particle" : "", "parse-names" : false, "suffix" : "" }, { "dropping-particle" : "", "family" : "Simpson", "given" : "SD.", "non-dropping-particle" : "", "parse-names" : false, "suffix" : "" }, { "dropping-particle" : "", "family" : "Southward", "given" : "AJ.", "non-dropping-particle" : "", "parse-names" : false, "suffix" : "" }, { "dropping-particle" : "", "family" : "Hawkins", "given" : "SJ.", "non-dropping-particle" : "", "parse-names" : false, "suffix" : "" }, { "dropping-particle" : "", "family" : "Sims", "given" : "DW.", "non-dropping-particle" : "", "parse-names" : false, "suffix" : "" }, { "dropping-particle" : "", "family" : "Sims", "given" : "DW.", "non-dropping-particle" : "", "parse-names" : false, "suffix" : "" }, { "dropping-particle" : "", "family" : "Genner", "given" : "MJ.", "non-dropping-particle" : "", "parse-names" : false, "suffix" : "" }, { "dropping-particle" : "", "family" : "Southward", "given" : "AJ.", "non-dropping-particle" : "", "parse-names" : false, "suffix" : "" }, { "dropping-particle" : "", "family" : "Hawkins", "given" : "SJ.", "non-dropping-particle" : "", "parse-names" : false, "suffix" : "" }, { "dropping-particle" : "", "family" : "Sims", "given" : "DW.", "non-dropping-particle" : "", "parse-names" : false, "suffix" : "" }, { "dropping-particle" : "", "family" : "Wearmouth", "given" : "VJ.", "non-dropping-particle" : "", "parse-names" : false, "suffix" : "" }, { "dropping-particle" : "", "family" : "Genner", "given" : "MJ.", "non-dropping-particle" : "", "parse-names" : false, "suffix" : "" }, { "dropping-particle" : "", "family" : "Southward", "given" : "AJ.", "non-dropping-particle" : "", "parse-names" : false, "suffix" : "" }, { "dropping-particle" : "", "family" : "Hawkins", "given" : "SJ.", "non-dropping-particle" : "", "parse-names" : false, "suffix" : "" }, { "dropping-particle" : "", "family" : "Frid", "given" : "CLJ.", "non-dropping-particle" : "", "parse-names" : false, "suffix" : "" }, { "dropping-particle" : "", "family" : "Garwood", "given" : "PR.", "non-dropping-particle" : "", "parse-names" : false, "suffix" : "" }, { "dropping-particle" : "", "family" : "Robinson", "given" : "LA.", "non-dropping-particle" : "", "parse-names" : false, "suffix" : "" }, { "dropping-particle" : "", "family" : "Robinson", "given" : "LA.", "non-dropping-particle" : "", "parse-names" : false, "suffix" : "" }, { "dropping-particle" : "", "family" : "Frid", "given" : "CLJ.", "non-dropping-particle" : "", "parse-names" : false, "suffix" : "" }, { "dropping-particle" : "", "family" : "Henderson", "given" : "PA.", "non-dropping-particle" : "", "parse-names" : false, "suffix" : "" }, { "dropping-particle" : "", "family" : "Seaby", "given" : "RM.", "non-dropping-particle" : "", "parse-names" : false, "suffix" : "" }, { "dropping-particle" : "", "family" : "Soames", "given" : "JR.", "non-dropping-particle" : "", "parse-names" : false, "suffix" : "" }, { "dropping-particle" : "", "family" : "Mieszkowska", "given" : "N.", "non-dropping-particle" : "", "parse-names" : false, "suffix" : "" }, { "dropping-particle" : "", "family" : "Hawkins", "given" : "SJ.", "non-dropping-particle" : "", "parse-names" : false, "suffix" : "" }, { "dropping-particle" : "", "family" : "Burrows", "given" : "MT.", "non-dropping-particle" : "", "parse-names" : false, "suffix" : "" }, { "dropping-particle" : "", "family" : "Kendall", "given" : "MA.", "non-dropping-particle" : "", "parse-names" : false, "suffix" : "" }, { "dropping-particle" : "", "family" : "Crisp", "given" : "DJ.", "non-dropping-particle" : "", "parse-names" : false, "suffix" : "" }, { "dropping-particle" : "", "family" : "Frost", "given" : "MT.", "non-dropping-particle" : "", "parse-names" : false, "suffix" : "" }, { "dropping-particle" : "", "family" : "Leaper", "given" : "R.", "non-dropping-particle" : "", "parse-names" : false, "suffix" : "" }, { "dropping-particle" : "", "family" : "Mieszkowska", "given" : "N.", "non-dropping-particle" : "", "parse-names" : false, "suffix" : "" }, { "dropping-particle" : "", "family" : "Moschella", "given" : "P.", "non-dropping-particle" : "", "parse-names" : false, "suffix" : "" }, { "dropping-particle" : "", "family" : "Murua", "given" : "J.", "non-dropping-particle" : "", "parse-names" : false, "suffix" : "" }, { "dropping-particle" : "", "family" : "Smyth", "given" : "C.", "non-dropping-particle" : "", "parse-names" : false, "suffix" : "" }, { "dropping-particle" : "", "family" : "Hawkins", "given" : "SJ.", "non-dropping-particle" : "", "parse-names" : false, "suffix" : "" }, { "dropping-particle" : "", "family" : "Southward", "given" : "AJ.", "non-dropping-particle" : "", "parse-names" : false, "suffix" : "" }, { "dropping-particle" : "", "family" : "Mieszkowska", "given" : "N.", "non-dropping-particle" : "", "parse-names" : false, "suffix" : "" }, { "dropping-particle" : "", "family" : "Burrows", "given" : "M.", "non-dropping-particle" : "", "parse-names" : false, "suffix" : "" }, { "dropping-particle" : "", "family" : "Pannacciulli", "given" : "F.", "non-dropping-particle" : "", "parse-names" : false, "suffix" : "" }, { "dropping-particle" : "", "family" : "Hawkins", "given" : "SJ.", "non-dropping-particle" : "", "parse-names" : false, "suffix" : "" }, { "dropping-particle" : "", "family" : "Wilson", "given" : "JG.", "non-dropping-particle" : "", "parse-names" : false, "suffix" : "" }, { "dropping-particle" : "", "family" : "Wilson", "given" : "JG.", "non-dropping-particle" : "", "parse-names" : false, "suffix" : "" }, { "dropping-particle" : "", "family" : "Southward", "given" : "AJ.", "non-dropping-particle" : "", "parse-names" : false, "suffix" : "" }, { "dropping-particle" : "", "family" : "Edwards", "given" : "M.", "non-dropping-particle" : "", "parse-names" : false, "suffix" : "" }, { "dropping-particle" : "", "family" : "Richardson", "given" : "AJ.", "non-dropping-particle" : "", "parse-names" : false, "suffix" : "" }, { "dropping-particle" : "", "family" : "Cushing", "given" : "DH.", "non-dropping-particle" : "", "parse-names" : false, "suffix" : "" }, { "dropping-particle" : "", "family" : "Mieszkowska", "given" : "N.", "non-dropping-particle" : "", "parse-names" : false, "suffix" : "" }, { "dropping-particle" : "", "family" : "Milligan", "given" : "G.", "non-dropping-particle" : "", "parse-names" : false, "suffix" : "" }, { "dropping-particle" : "", "family" : "Burrows", "given" : "MT.", "non-dropping-particle" : "", "parse-names" : false, "suffix" : "" }, { "dropping-particle" : "", "family" : "Freckleton", "given" : "R.", "non-dropping-particle" : "", "parse-names" : false, "suffix" : "" }, { "dropping-particle" : "", "family" : "Spencer", "given" : "M.", "non-dropping-particle" : "", "parse-names" : false, "suffix" : "" }, { "dropping-particle" : "", "family" : "Spencer", "given" : "M.", "non-dropping-particle" : "", "parse-names" : false, "suffix" : "" }, { "dropping-particle" : "", "family" : "Poloczanska", "given" : "ES.", "non-dropping-particle" : "", "parse-names" : false, "suffix" : "" }, { "dropping-particle" : "", "family" : "Brown", "given" : "CJ.", "non-dropping-particle" : "", "parse-names" : false, "suffix" : "" }, { "dropping-particle" : "", "family" : "Sydeman", "given" : "WJ.", "non-dropping-particle" : "", "parse-names" : false, "suffix" : "" }, { "dropping-particle" : "", "family" : "Kiessling", "given" : "W.", "non-dropping-particle" : "", "parse-names" : false, "suffix" : "" }, { "dropping-particle" : "", "family" : "Schoeman", "given" : "DS.", "non-dropping-particle" : "", "parse-names" : false, "suffix" : "" }, { "dropping-particle" : "", "family" : "Moore", "given" : "PJ.", "non-dropping-particle" : "", "parse-names" : false, "suffix" : "" }, { "dropping-particle" : "", "family" : "Richardson", "given" : "AJ.", "non-dropping-particle" : "", "parse-names" : false, "suffix" : "" }, { "dropping-particle" : "", "family" : "Hiscock", "given" : "K.", "non-dropping-particle" : "", "parse-names" : false, "suffix" : "" }, { "dropping-particle" : "", "family" : "Duarte", "given" : "CM.", "non-dropping-particle" : "", "parse-names" : false, "suffix" : "" }, { "dropping-particle" : "", "family" : "Cebrian", "given" : "J.", "non-dropping-particle" : "", "parse-names" : false, "suffix" : "" }, { "dropping-particle" : "", "family" : "Marba", "given" : "N.", "non-dropping-particle" : "", "parse-names" : false, "suffix" : "" }, { "dropping-particle" : "", "family" : "Reid", "given" : "PC.", "non-dropping-particle" : "", "parse-names" : false, "suffix" : "" }, { "dropping-particle" : "", "family" : "Probst", "given" : "WN.", "non-dropping-particle" : "", "parse-names" : false, "suffix" : "" }, { "dropping-particle" : "", "family" : "Kloppmann", "given" : "N.", "non-dropping-particle" : "", "parse-names" : false, "suffix" : "" }, { "dropping-particle" : "", "family" : "Kraus", "given" : "G.", "non-dropping-particle" : "", "parse-names" : false, "suffix" : "" }, { "dropping-particle" : "", "family" : "Burrows", "given" : "MT.", "non-dropping-particle" : "", "parse-names" : false, "suffix" : "" }, { "dropping-particle" : "", "family" : "Mieszkowska", "given" : "N.", "non-dropping-particle" : "", "parse-names" : false, "suffix" : "" }, { "dropping-particle" : "", "family" : "Hawkins", "given" : "SJ.", "non-dropping-particle" : "", "parse-names" : false, "suffix" : "" }, { "dropping-particle" : "", "family" : "Benjamins", "given" : "SJ.", "non-dropping-particle" : "", "parse-names" : false, "suffix" : "" }, { "dropping-particle" : "", "family" : "Mieszkowska", "given" : "N.", "non-dropping-particle" : "", "parse-names" : false, "suffix" : "" }, { "dropping-particle" : "", "family" : "Austen", "given" : "M.", "non-dropping-particle" : "", "parse-names" : false, "suffix" : "" }, { "dropping-particle" : "", "family" : "Malcon", "given" : "S.", "non-dropping-particle" : "", "parse-names" : false, "suffix" : "" }, { "dropping-particle" : "", "family" : "Frost", "given" : "M.", "non-dropping-particle" : "", "parse-names" : false, "suffix" : "" }, { "dropping-particle" : "", "family" : "Hattam", "given" : "C.", "non-dropping-particle" : "", "parse-names" : false, "suffix" : "" }, { "dropping-particle" : "", "family" : "Mangi", "given" : "S.", "non-dropping-particle" : "", "parse-names" : false, "suffix" : "" }, { "dropping-particle" : "", "family" : "Mieszkowska", "given" : "N.", "non-dropping-particle" : "", "parse-names" : false, "suffix" : "" }, { "dropping-particle" : "", "family" : "Stenford", "given" : "G.", "non-dropping-particle" : "", "parse-names" : false, "suffix" : "" } ], "container-title" : "Philosophical transactions. Series A, Mathematical, physical, and engineering sciences", "id" : "ITEM-6", "issue" : "2025", "issued" : { "date-parts" : [ [ "2014", "9", "28" ] ] }, "page" : "1-105", "publisher" : "The Royal Society", "title" : "The role of sustained observations in tracking impacts of environmental change on marine biodiversity and ecosystems.", "type" : "article-journal", "volume" : "372" }, "uris" : [ "http://www.mendeley.com/documents/?uuid=45f446d0-5ef6-324c-8e9b-ea5500c93928" ] }, { "id" : "ITEM-7", "itemData" : { "author" : [ { "dropping-particle" : "", "family" : "OSPAR", "given" : "", "non-dropping-particle" : "", "parse-names" : false, "suffix" : "" } ], "id" : "ITEM-7", "issued" : { "date-parts" : [ [ "2010" ] ] }, "number-of-pages" : "176", "publisher" : "OSPAR Commission", "publisher-place" : "London", "ti</w:instrText>
      </w:r>
      <w:r w:rsidRPr="0018426E">
        <w:rPr>
          <w:rFonts w:cstheme="minorHAnsi"/>
          <w:lang w:val="es-ES"/>
        </w:rPr>
        <w:instrText>tle" : "Quality Status Report 2010", "type" : "report" }, "uris" : [ "http://www.mendeley.com/documents/?uuid=8b2756d6-eb9d-424b-9837-efdbfec3405d" ] } ], "mendeley" : { "formattedCitation" : "(Barcel\u00f3, Ciannelli, Olsen, Johannessen, &amp; Knutsen, 2016; Beaugrand, Gregory; Luczak, Christophe; Edwards, 2009; Daan, Gislason, Pope, &amp; Rice, 2005; European Environment Agency, 2015c; Morten Frederiksen, Anker-Nilssen, Beaugrand, &amp; Wanless, 2013; Mieszkowska et al., 2014; OSPAR, 2010)", "manualFormatting" : "Barcel\u00f3 et al. (2016); Beaugrand, Gregory; Luczak, Christophe; Edwards (2009); Daan et al. 2005; European Environment Agency (2015c); Morten Frederiksen et al. (2013); Mieszkowska et al. (2014); OSPAR (2010, 2017)", "plainTextFormattedCitation" : "(Barcel\u00f3, Ciannelli, Olsen, Johannessen, &amp; Knutsen, 2016; Beaugrand, Gregory; Luczak, Christophe; Edwards, 2009; Daan, Gislason, Pope, &amp; Rice, 2005; European Environment Agency, 2015c; Morten Frederiksen, Anker-Nilssen, Beaugrand, &amp; Wanless, 2013; Mieszkowska et al., 2014; OSPAR, 2010)", "previouslyFormattedCitation" : "(Barcel\u00f3, Ciannelli, Olsen, Johannessen, &amp; Knutsen, 2016; Beaugrand, Gregory; Luczak, Christophe; Edwards, 2009; Daan, Gislason, Pope, &amp; Rice, 2005; European Environment Agency, 2015c; Morten Frederiksen, Anker-Nilssen, Beaugrand, &amp; Wanless, 2013; Mieszkowska et al., 2014; OSPAR, 2010)" }, "properties" : {  }, "schema" : "https://github.com/citation-style-language/schema/raw/master/csl-citation.json" }</w:instrText>
      </w:r>
      <w:r w:rsidRPr="00BA0F1F">
        <w:rPr>
          <w:rFonts w:cstheme="minorHAnsi"/>
        </w:rPr>
        <w:fldChar w:fldCharType="separate"/>
      </w:r>
      <w:r w:rsidRPr="0018426E">
        <w:rPr>
          <w:rFonts w:cstheme="minorHAnsi"/>
          <w:lang w:val="es-ES"/>
        </w:rPr>
        <w:t xml:space="preserve">Barceló </w:t>
      </w:r>
      <w:r w:rsidR="00301BD0" w:rsidRPr="0018426E">
        <w:rPr>
          <w:rFonts w:cstheme="minorHAnsi"/>
          <w:i/>
          <w:lang w:val="es-ES"/>
        </w:rPr>
        <w:t>et al.</w:t>
      </w:r>
      <w:r w:rsidR="00F96670" w:rsidRPr="0018426E">
        <w:rPr>
          <w:rFonts w:cstheme="minorHAnsi"/>
          <w:lang w:val="es-ES"/>
        </w:rPr>
        <w:t xml:space="preserve">, </w:t>
      </w:r>
      <w:r w:rsidRPr="0018426E">
        <w:rPr>
          <w:rFonts w:cstheme="minorHAnsi"/>
          <w:lang w:val="es-ES"/>
        </w:rPr>
        <w:t>2016; Beaugrand</w:t>
      </w:r>
      <w:r w:rsidR="008F01CE" w:rsidRPr="0018426E">
        <w:rPr>
          <w:rFonts w:cstheme="minorHAnsi"/>
          <w:i/>
          <w:lang w:val="es-ES"/>
        </w:rPr>
        <w:t xml:space="preserve"> et al.</w:t>
      </w:r>
      <w:r w:rsidR="00F96670" w:rsidRPr="0018426E">
        <w:rPr>
          <w:rFonts w:cstheme="minorHAnsi"/>
          <w:lang w:val="es-ES"/>
        </w:rPr>
        <w:t xml:space="preserve">, </w:t>
      </w:r>
      <w:r w:rsidRPr="0018426E">
        <w:rPr>
          <w:rFonts w:cstheme="minorHAnsi"/>
          <w:lang w:val="es-ES"/>
        </w:rPr>
        <w:t xml:space="preserve">2009; Daan </w:t>
      </w:r>
      <w:r w:rsidR="00301BD0" w:rsidRPr="0018426E">
        <w:rPr>
          <w:rFonts w:cstheme="minorHAnsi"/>
          <w:i/>
          <w:lang w:val="es-ES"/>
        </w:rPr>
        <w:t>et al.</w:t>
      </w:r>
      <w:r w:rsidR="00F96670">
        <w:rPr>
          <w:rFonts w:cstheme="minorHAnsi"/>
          <w:lang w:val="es-ES"/>
        </w:rPr>
        <w:t xml:space="preserve">, </w:t>
      </w:r>
      <w:r w:rsidRPr="00E1340B">
        <w:rPr>
          <w:rFonts w:cstheme="minorHAnsi"/>
          <w:lang w:val="es-ES"/>
        </w:rPr>
        <w:t xml:space="preserve">2005; </w:t>
      </w:r>
      <w:r w:rsidRPr="00FC4200">
        <w:rPr>
          <w:rFonts w:cstheme="minorHAnsi"/>
          <w:lang w:val="es-ES"/>
        </w:rPr>
        <w:t>EEA</w:t>
      </w:r>
      <w:r w:rsidR="00F96670">
        <w:rPr>
          <w:rFonts w:cstheme="minorHAnsi"/>
          <w:lang w:val="es-ES"/>
        </w:rPr>
        <w:t xml:space="preserve">, </w:t>
      </w:r>
      <w:r w:rsidRPr="00FC4200">
        <w:rPr>
          <w:rFonts w:cstheme="minorHAnsi"/>
          <w:lang w:val="es-ES"/>
        </w:rPr>
        <w:t>2015</w:t>
      </w:r>
      <w:r w:rsidR="00314529">
        <w:rPr>
          <w:rFonts w:cstheme="minorHAnsi"/>
          <w:lang w:val="es-ES"/>
        </w:rPr>
        <w:t>c</w:t>
      </w:r>
      <w:r w:rsidRPr="00E1340B">
        <w:rPr>
          <w:rFonts w:cstheme="minorHAnsi"/>
          <w:lang w:val="es-ES"/>
        </w:rPr>
        <w:t xml:space="preserve">; Frederiksen </w:t>
      </w:r>
      <w:r w:rsidR="00301BD0" w:rsidRPr="00301BD0">
        <w:rPr>
          <w:rFonts w:cstheme="minorHAnsi"/>
          <w:i/>
          <w:lang w:val="es-ES"/>
        </w:rPr>
        <w:t>et al.</w:t>
      </w:r>
      <w:r w:rsidR="00F96670">
        <w:rPr>
          <w:rFonts w:cstheme="minorHAnsi"/>
          <w:lang w:val="es-ES"/>
        </w:rPr>
        <w:t xml:space="preserve">, </w:t>
      </w:r>
      <w:r w:rsidRPr="00E1340B">
        <w:rPr>
          <w:rFonts w:cstheme="minorHAnsi"/>
          <w:lang w:val="es-ES"/>
        </w:rPr>
        <w:t xml:space="preserve">2013; Mieszkowska </w:t>
      </w:r>
      <w:r w:rsidR="00301BD0" w:rsidRPr="00301BD0">
        <w:rPr>
          <w:rFonts w:cstheme="minorHAnsi"/>
          <w:i/>
          <w:lang w:val="es-ES"/>
        </w:rPr>
        <w:t>et al.</w:t>
      </w:r>
      <w:r w:rsidR="00F96670">
        <w:rPr>
          <w:rFonts w:cstheme="minorHAnsi"/>
          <w:lang w:val="es-ES"/>
        </w:rPr>
        <w:t xml:space="preserve">, </w:t>
      </w:r>
      <w:r w:rsidRPr="00275218">
        <w:rPr>
          <w:rFonts w:cstheme="minorHAnsi"/>
          <w:lang w:val="es-ES"/>
        </w:rPr>
        <w:t>2014; OSPAR</w:t>
      </w:r>
      <w:r w:rsidR="00F96670">
        <w:rPr>
          <w:rFonts w:cstheme="minorHAnsi"/>
          <w:lang w:val="es-ES"/>
        </w:rPr>
        <w:t xml:space="preserve">, </w:t>
      </w:r>
      <w:r w:rsidRPr="00275218">
        <w:rPr>
          <w:rFonts w:cstheme="minorHAnsi"/>
          <w:lang w:val="es-ES"/>
        </w:rPr>
        <w:t>2010, 2017</w:t>
      </w:r>
      <w:r w:rsidRPr="00BA0F1F">
        <w:rPr>
          <w:rFonts w:cstheme="minorHAnsi"/>
        </w:rPr>
        <w:fldChar w:fldCharType="end"/>
      </w:r>
      <w:r w:rsidRPr="00275218">
        <w:rPr>
          <w:rFonts w:cstheme="minorHAnsi"/>
          <w:lang w:val="es-ES"/>
        </w:rPr>
        <w:t>).</w:t>
      </w:r>
    </w:p>
    <w:p w14:paraId="0EDAD7E6" w14:textId="77777777" w:rsidR="0048205B" w:rsidRPr="00275218" w:rsidRDefault="0048205B" w:rsidP="00AE389F">
      <w:pPr>
        <w:spacing w:after="0"/>
        <w:rPr>
          <w:rFonts w:cstheme="minorHAnsi"/>
          <w:lang w:val="es-ES"/>
        </w:rPr>
      </w:pPr>
    </w:p>
    <w:p w14:paraId="7C994D26" w14:textId="77777777" w:rsidR="0048205B" w:rsidRPr="00CD37EB" w:rsidRDefault="0048205B" w:rsidP="00AE389F">
      <w:pPr>
        <w:spacing w:after="0"/>
        <w:rPr>
          <w:rFonts w:cstheme="minorHAnsi"/>
          <w:u w:val="single"/>
        </w:rPr>
      </w:pPr>
      <w:r w:rsidRPr="00CD37EB">
        <w:rPr>
          <w:rFonts w:cstheme="minorHAnsi"/>
          <w:u w:val="single"/>
        </w:rPr>
        <w:t>Past and present trends</w:t>
      </w:r>
    </w:p>
    <w:p w14:paraId="20319D4C" w14:textId="4B096348" w:rsidR="0048205B" w:rsidRDefault="0048205B" w:rsidP="00AE389F">
      <w:pPr>
        <w:rPr>
          <w:rFonts w:asciiTheme="majorHAnsi" w:hAnsiTheme="majorHAnsi" w:cstheme="majorHAnsi"/>
        </w:rPr>
      </w:pPr>
      <w:r w:rsidRPr="00BA0F1F">
        <w:rPr>
          <w:rFonts w:cstheme="minorHAnsi"/>
        </w:rPr>
        <w:t xml:space="preserve">Changes in distribution and species abundance are the most well documented trends, across diverse taxonomic groups, as illustrated in over 670 observational data points extracted from </w:t>
      </w:r>
      <w:r w:rsidRPr="00BA0F1F">
        <w:rPr>
          <w:rFonts w:cstheme="minorHAnsi"/>
        </w:rPr>
        <w:fldChar w:fldCharType="begin" w:fldLock="1"/>
      </w:r>
      <w:r w:rsidRPr="00BA0F1F">
        <w:rPr>
          <w:rFonts w:cstheme="minorHAnsi"/>
        </w:rPr>
        <w:instrText>ADDIN CSL_CITATION { "citationItems" : [ { "id" : "ITEM-1",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 S", "non-dropping-particle" : "", "parse-names" : false, "suffix" : "" }, { "dropping-particle" : "", "family" : "Brown", "given" : "C J", "non-dropping-particle" : "", "parse-names" : false, "suffix" : "" }, { "dropping-particle" : "", "family" : "Sydeman", "given" : "W J", "non-dropping-particle" : "", "parse-names" : false, "suffix" : "" }, { "dropping-particle" : "", "family" : "Kiessling", "given" : "W", "non-dropping-particle" : "", "parse-names" : false, "suffix" : "" }, { "dropping-particle" : "", "family" : "Schoeman", "given" : "D S", "non-dropping-particle" : "", "parse-names" : false, "suffix" : "" }, { "dropping-particle" : "", "family" : "Moore", "given" : "P J", "non-dropping-particle" : "", "parse-names" : false, "suffix" : "" }, { "dropping-particle" : "", "family" : "Brander", "given" : "K", "non-dropping-particle" : "", "parse-names" : false, "suffix" : "" }, { "dropping-particle" : "", "family" : "Bruno", "given" : "J F", "non-dropping-particle" : "", "parse-names" : false, "suffix" : "" }, { "dropping-particle" : "", "family" : "Buckley", "given" : "L B", "non-dropping-particle" : "", "parse-names" : false, "suffix" : "" }, { "dropping-particle" : "", "family" : "Burrows", "given" : "M T",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non-dropping-particle" : "", "parse-names" : false, "suffix" : "" }, { "dropping-particle" : "", "family" : "Thompson", "given" : "S A", "non-dropping-particle" : "", "parse-names" : false, "suffix" : "" }, { "dropping-particle" : "", "family" : "Richardson", "given" : "A J", "non-dropping-particle" : "", "parse-names" : false, "suffix" : "" } ], "container-title" : "Nature Climate Change", "id" : "ITEM-1", "issue" : "August", "issued" : { "date-parts" : [ [ "2013", "8", "4" ] ] }, "page" : "919-925", "publisher" : "Nature Publishing Group", "title" : "Global imprint of climate change on marine life", "type" : "article-journal", "volume" : "3" }, "uris" : [ "http://www.mendeley.com/documents/?uuid=c198a6d2-f559-4fad-8a6c-7749ae7157cd" ] } ], "mendeley" : { "formattedCitation" : "(Poloczanska et al., 2013)", "manualFormatting" : "Poloczanska et al. (2013)", "plainTextFormattedCitation" : "(Poloczanska et al., 2013)", "previouslyFormattedCitation" : "(Poloczanska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Poloczanska </w:t>
      </w:r>
      <w:r w:rsidR="00301BD0" w:rsidRPr="00301BD0">
        <w:rPr>
          <w:rFonts w:cstheme="minorHAnsi"/>
          <w:i/>
        </w:rPr>
        <w:t>et al.</w:t>
      </w:r>
      <w:r w:rsidRPr="00BA0F1F">
        <w:rPr>
          <w:rFonts w:cstheme="minorHAnsi"/>
        </w:rPr>
        <w:t xml:space="preserve"> (2013)</w:t>
      </w:r>
      <w:r w:rsidRPr="00BA0F1F">
        <w:rPr>
          <w:rFonts w:cstheme="minorHAnsi"/>
        </w:rPr>
        <w:fldChar w:fldCharType="end"/>
      </w:r>
      <w:r w:rsidRPr="00BA0F1F">
        <w:rPr>
          <w:rFonts w:cstheme="minorHAnsi"/>
        </w:rPr>
        <w:t xml:space="preserve"> and summarized in </w:t>
      </w:r>
      <w:r w:rsidR="00E02367">
        <w:rPr>
          <w:rFonts w:cstheme="minorHAnsi"/>
          <w:b/>
        </w:rPr>
        <w:t>Figure 3.33</w:t>
      </w:r>
      <w:r w:rsidRPr="00BA0F1F">
        <w:rPr>
          <w:rFonts w:cstheme="minorHAnsi"/>
        </w:rPr>
        <w:t>.</w:t>
      </w:r>
    </w:p>
    <w:p w14:paraId="44F5843F" w14:textId="7C1CB04E" w:rsidR="006935C5" w:rsidRPr="006935C5" w:rsidRDefault="006935C5" w:rsidP="006935C5">
      <w:pPr>
        <w:rPr>
          <w:lang w:val="en-US"/>
        </w:rPr>
      </w:pPr>
      <w:r>
        <w:rPr>
          <w:lang w:eastAsia="en-GB"/>
        </w:rPr>
        <w:lastRenderedPageBreak/>
        <w:drawing>
          <wp:inline distT="0" distB="0" distL="0" distR="0" wp14:anchorId="73A4A388" wp14:editId="07474638">
            <wp:extent cx="5759450" cy="64414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6"/>
                    <a:stretch>
                      <a:fillRect/>
                    </a:stretch>
                  </pic:blipFill>
                  <pic:spPr>
                    <a:xfrm>
                      <a:off x="0" y="0"/>
                      <a:ext cx="5759450" cy="6441440"/>
                    </a:xfrm>
                    <a:prstGeom prst="rect">
                      <a:avLst/>
                    </a:prstGeom>
                  </pic:spPr>
                </pic:pic>
              </a:graphicData>
            </a:graphic>
          </wp:inline>
        </w:drawing>
      </w:r>
    </w:p>
    <w:p w14:paraId="73D7CD88" w14:textId="6EC2E106" w:rsidR="0048205B" w:rsidRDefault="0048205B" w:rsidP="00AE389F">
      <w:pPr>
        <w:rPr>
          <w:rFonts w:asciiTheme="majorHAnsi" w:hAnsiTheme="majorHAnsi" w:cstheme="majorHAnsi"/>
        </w:rPr>
      </w:pPr>
      <w:r w:rsidRPr="00BA0F1F">
        <w:rPr>
          <w:rFonts w:cstheme="minorHAnsi"/>
        </w:rPr>
        <w:t>Shifts in range, in particular northward expansion of more than 140 km per decade on average across taxa (</w:t>
      </w:r>
      <w:r w:rsidRPr="00BA0F1F">
        <w:rPr>
          <w:rFonts w:cstheme="minorHAnsi"/>
        </w:rPr>
        <w:fldChar w:fldCharType="begin" w:fldLock="1"/>
      </w:r>
      <w:r w:rsidRPr="00BA0F1F">
        <w:rPr>
          <w:rFonts w:cstheme="minorHAnsi"/>
        </w:rPr>
        <w:instrText>ADDIN CSL_CITATION { "citationItems" : [ { "id" : "ITEM-1",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 S", "non-dropping-particle" : "", "parse-names" : false, "suffix" : "" }, { "dropping-particle" : "", "family" : "Brown", "given" : "C J", "non-dropping-particle" : "", "parse-names" : false, "suffix" : "" }, { "dropping-particle" : "", "family" : "Sydeman", "given" : "W J", "non-dropping-particle" : "", "parse-names" : false, "suffix" : "" }, { "dropping-particle" : "", "family" : "Kiessling", "given" : "W", "non-dropping-particle" : "", "parse-names" : false, "suffix" : "" }, { "dropping-particle" : "", "family" : "Schoeman", "given" : "D S", "non-dropping-particle" : "", "parse-names" : false, "suffix" : "" }, { "dropping-particle" : "", "family" : "Moore", "given" : "P J", "non-dropping-particle" : "", "parse-names" : false, "suffix" : "" }, { "dropping-particle" : "", "family" : "Brander", "given" : "K", "non-dropping-particle" : "", "parse-names" : false, "suffix" : "" }, { "dropping-particle" : "", "family" : "Bruno", "given" : "J F", "non-dropping-particle" : "", "parse-names" : false, "suffix" : "" }, { "dropping-particle" : "", "family" : "Buckley", "given" : "L B", "non-dropping-particle" : "", "parse-names" : false, "suffix" : "" }, { "dropping-particle" : "", "family" : "Burrows", "given" : "M T",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non-dropping-particle" : "", "parse-names" : false, "suffix" : "" }, { "dropping-particle" : "", "family" : "Thompson", "given" : "S A", "non-dropping-particle" : "", "parse-names" : false, "suffix" : "" }, { "dropping-particle" : "", "family" : "Richardson", "given" : "A J", "non-dropping-particle" : "", "parse-names" : false, "suffix" : "" } ], "container-title" : "Nature Climate Change", "id" : "ITEM-1", "issue" : "August", "issued" : { "date-parts" : [ [ "2013", "8", "4" ] ] }, "page" : "919-925", "publisher" : "Nature Publishing Group", "title" : "Global imprint of climate change on marine life", "type" : "article-journal", "volume" : "3" }, "uris" : [ "http://www.mendeley.com/documents/?uuid=c198a6d2-f559-4fad-8a6c-7749ae7157cd" ] } ], "mendeley" : { "formattedCitation" : "(Poloczanska et al., 2013)", "manualFormatting" : "Poloczanska et al. 2013)", "plainTextFormattedCitation" : "(Poloczanska et al., 2013)", "previouslyFormattedCitation" : "(Poloczanska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Poloczanska </w:t>
      </w:r>
      <w:r w:rsidR="00301BD0" w:rsidRPr="00301BD0">
        <w:rPr>
          <w:rFonts w:cstheme="minorHAnsi"/>
          <w:i/>
        </w:rPr>
        <w:t>et al.</w:t>
      </w:r>
      <w:r w:rsidRPr="00BA0F1F">
        <w:rPr>
          <w:rFonts w:cstheme="minorHAnsi"/>
        </w:rPr>
        <w:t xml:space="preserve"> 2013)</w:t>
      </w:r>
      <w:r w:rsidRPr="00BA0F1F">
        <w:rPr>
          <w:rFonts w:cstheme="minorHAnsi"/>
        </w:rPr>
        <w:fldChar w:fldCharType="end"/>
      </w:r>
      <w:r w:rsidRPr="00BA0F1F">
        <w:rPr>
          <w:rFonts w:cstheme="minorHAnsi"/>
        </w:rPr>
        <w:t>, have been shown (</w:t>
      </w:r>
      <w:r w:rsidR="00E02367">
        <w:rPr>
          <w:rFonts w:cstheme="minorHAnsi"/>
          <w:b/>
        </w:rPr>
        <w:t>Figure 3.34</w:t>
      </w:r>
      <w:r w:rsidRPr="00BA0F1F">
        <w:rPr>
          <w:rFonts w:cstheme="minorHAnsi"/>
        </w:rPr>
        <w:t xml:space="preserve">). This is exemplified by the subtropicalization of European pelagic fish communities </w:t>
      </w:r>
      <w:r w:rsidRPr="00BA0F1F">
        <w:rPr>
          <w:rFonts w:cstheme="minorHAnsi"/>
        </w:rPr>
        <w:fldChar w:fldCharType="begin" w:fldLock="1"/>
      </w:r>
      <w:r w:rsidRPr="00BA0F1F">
        <w:rPr>
          <w:rFonts w:cstheme="minorHAnsi"/>
        </w:rPr>
        <w:instrText>ADDIN CSL_CITATION { "citationItems" : [ { "id" : "ITEM-1", "itemData" : { "DOI" : "10.1111/gcb.12747", "ISBN" : "1354-1013", "ISSN" : "13652486", "PMID" : "25230844", "abstract" : "Pelagic fishes are among the most ecologically and economically important fish species in European seas. In principle, these pelagic fishes have potential to demonstrate rapid abundance and distribution shifts in response to climatic variability due to their high adult motility, planktonic larval stages, and low dependence on benthic habitat for food or shelter during their life histories. Here, we provide evidence of substantial climate-driven changes to the structure of pelagic fish communities in European shelf seas. We investigated the patterns of species-level change using catch records from 57\u00a0870 fisheries-independent survey trawls from across European continental shelf region between 1965 and 2012. We analysed changes in the distribution and rate of occurrence of the six most common species, and observed a strong subtropicalization of the North Sea and Baltic Sea assemblages. These areas have shifted away from cold-water assemblages typically characterized by Atlantic herring and European sprat from the 1960s to 1980s, to warmer-water assemblages including Atlantic mackerel, Atlantic horse mackerel, European pilchard and European anchovy from the 1990s onwards. We next investigated if warming sea temperatures have forced these changes using temporally comprehensive data from the North Sea region. Our models indicated the primary driver of change in these species has been sea surface temperatures in all cases. Together, these analyses highlight how individual species responses have combined to result in a dramatic subtropicalization of the pelagic fish assemblage of the European continental shelf.", "author" : [ { "dropping-particle" : "", "family" : "Montero-Serra", "given" : "Ignasi", "non-dropping-particle" : "", "parse-names" : false, "suffix" : "" }, { "dropping-particle" : "", "family" : "Edwards", "given" : "Martin", "non-dropping-particle" : "", "parse-names" : false, "suffix" : "" }, { "dropping-particle" : "", "family" : "Genner", "given" : "Martin J.", "non-dropping-particle" : "", "parse-names" : false, "suffix" : "" } ], "container-title" : "Global Change Biology", "id" : "ITEM-1", "issue" : "1", "issued" : { "date-parts" : [ [ "2015", "1" ] ] }, "page" : "144-153", "title" : "Warming shelf seas drive the subtropicalization of European pelagic fish communities", "type" : "article-journal", "volume" : "21" }, "uris" : [ "http://www.mendeley.com/documents/?uuid=3670c6ce-041d-4910-a89d-6c8afff523f7" ] } ], "mendeley" : { "formattedCitation" : "(Montero-Serra, Edwards, &amp; Genner, 2015)", "plainTextFormattedCitation" : "(Montero-Serra, Edwards, &amp; Genner, 2015)", "previouslyFormattedCitation" : "(Montero-Serra, Edwards, &amp; Genner, 2015)" }, "properties" : {  }, "schema" : "https://github.com/citation-style-language/schema/raw/master/csl-citation.json" }</w:instrText>
      </w:r>
      <w:r w:rsidRPr="00BA0F1F">
        <w:rPr>
          <w:rFonts w:cstheme="minorHAnsi"/>
        </w:rPr>
        <w:fldChar w:fldCharType="separate"/>
      </w:r>
      <w:r w:rsidRPr="00BA0F1F">
        <w:rPr>
          <w:rFonts w:cstheme="minorHAnsi"/>
        </w:rPr>
        <w:t>(Montero-Serra</w:t>
      </w:r>
      <w:r w:rsidR="008F01CE">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 xml:space="preserve">, by movements of calanoid copepods towards the north at rates of up to 23km per year between 1958 and 2009 </w:t>
      </w:r>
      <w:r w:rsidRPr="00BA0F1F">
        <w:rPr>
          <w:rFonts w:cstheme="minorHAnsi"/>
        </w:rPr>
        <w:fldChar w:fldCharType="begin" w:fldLock="1"/>
      </w:r>
      <w:r w:rsidRPr="00BA0F1F">
        <w:rPr>
          <w:rFonts w:cstheme="minorHAnsi"/>
        </w:rPr>
        <w:instrText>ADDIN CSL_CITATION { "citationItems" : [ { "id" : "ITEM-1", "itemData" : { "DOI" : "10.1111/j.1365-2486.2009.01848.x", "ISBN" : "1365-2486", "abstract" : "Large-scale biogeographical changes in the biodiversity of a key zooplankton group (calanoid copepods) were detected in the north-eastern part of the North Atlantic Ocean and its adjacent seas over the period 1960\u20131999. These findings provided key empirical evidence for climate change impacts on marine ecosystems at the regional to oceanic scale. Since 1999, global temperatures have continued to rise in the region. Here, we extend the analysis to the period 1958\u20132005 using all calanoid copepod species assemblages (nine species assemblages based on an analysis including a total of 108 calanoid species or taxa) and show that this phenomenon has been reinforced in all regions. Our study reveals that the biodiversity of calanoid copepods are responding quickly to sea surface temperature (SST) rise by moving geographically northward at a rapid rate up to about 23.16\u00a0km\u00a0yr\u22121. Our analysis suggests that nearly half of the increase in sea temperature in the northeast Atlantic and adjacent seas is related to global temperature rises (46.35% of the total variance of temperature) while changes in both natural modes of atmospheric and oceanic circulation explain 26.45% of the total variance of temperature. Although some SST isotherms have moved northwards by an average rate of up to 21.75\u00a0km\u00a0yr\u22121 (e.g. the North Sea), their movement cannot fully quantify all species assemblage shifts. Furthermore, the observed rates of biogeographical movements are far greater than those observed in the terrestrial realm. Here, we discuss the processes that may explain such a discrepancy and suggest that the differences are mainly explained by the fluid nature of the pelagic domain, the life cycle of the zooplankton and the lesser anthropogenic influence (e.g. exploitation, habitat fragmentation) on these organisms. We also hypothesize that despite changes in the path and intensity of the oceanic currents that may modify quickly and greatly pelagic zooplankton species, these organisms may reflect better the current impact of climate warming on ecosystems as terrestrial organisms are likely to significantly lag the current impact of climate change.", "author" : [ { "dropping-particle" : "", "family" : "Beaugrand", "given" : "G", "non-dropping-particle" : "", "parse-names" : false, "suffix" : "" }, { "dropping-particle" : "", "family" : "Luczak", "given" : "Christophe", "non-dropping-particle" : "", "parse-names" : false, "suffix" : "" }, { "dropping-particle" : "", "family" : "Edwards", "given" : "Martin", "non-dropping-particle" : "", "parse-names" : false, "suffix" : "" } ], "container-title" : "Global Change Biology", "id" : "ITEM-1", "issue" : "7", "issued" : { "date-parts" : [ [ "2009" ] ] }, "page" : "1790-1803", "publisher" : "Blackwell Publishing Ltd", "title" : "Rapid biogeographical plankton shifts in the North Atlantic Ocean", "type" : "article-journal", "volume" : "15" }, "uris" : [ "http://www.mendeley.com/documents/?uuid=8cb73067-ba0c-4535-a890-639b48b15b47" ] } ], "mendeley" : { "formattedCitation" : "(G Beaugrand, Luczak, &amp; Edwards, 2009)", "plainTextFormattedCitation" : "(G Beaugrand, Luczak, &amp; Edwards, 2009)", "previouslyFormattedCitation" : "(G Beaugrand, Luczak, &amp; Edwards, 2009)" }, "properties" : {  }, "schema" : "https://github.com/citation-style-language/schema/raw/master/csl-citation.json" }</w:instrText>
      </w:r>
      <w:r w:rsidRPr="00BA0F1F">
        <w:rPr>
          <w:rFonts w:cstheme="minorHAnsi"/>
        </w:rPr>
        <w:fldChar w:fldCharType="separate"/>
      </w:r>
      <w:r w:rsidRPr="00BA0F1F">
        <w:rPr>
          <w:rFonts w:cstheme="minorHAnsi"/>
        </w:rPr>
        <w:t>(Beaugrand</w:t>
      </w:r>
      <w:r w:rsidR="008F01CE">
        <w:rPr>
          <w:rFonts w:cstheme="minorHAnsi"/>
          <w:i/>
        </w:rPr>
        <w:t xml:space="preserve"> et al.</w:t>
      </w:r>
      <w:r w:rsidRPr="00BA0F1F">
        <w:rPr>
          <w:rFonts w:cstheme="minorHAnsi"/>
        </w:rPr>
        <w:t>, 2009)</w:t>
      </w:r>
      <w:r w:rsidRPr="00BA0F1F">
        <w:rPr>
          <w:rFonts w:cstheme="minorHAnsi"/>
        </w:rPr>
        <w:fldChar w:fldCharType="end"/>
      </w:r>
      <w:r w:rsidRPr="00BA0F1F">
        <w:rPr>
          <w:rFonts w:cstheme="minorHAnsi"/>
        </w:rPr>
        <w:t xml:space="preserve"> and by shifts of the centre of the distribution for about 60% of 65 marine invertebrates studied in the North Sea </w:t>
      </w:r>
      <w:r w:rsidRPr="00BA0F1F">
        <w:rPr>
          <w:rFonts w:cstheme="minorHAnsi"/>
        </w:rPr>
        <w:fldChar w:fldCharType="begin" w:fldLock="1"/>
      </w:r>
      <w:r w:rsidRPr="00BA0F1F">
        <w:rPr>
          <w:rFonts w:cstheme="minorHAnsi"/>
        </w:rPr>
        <w:instrText>ADDIN CSL_CITATION { "citationItems" : [ { "id" : "ITEM-1", "itemData" : { "DOI" : "10.1111/gcb.12726", "ISBN" : "1365-2486", "abstract" : "Climate change is a major threat to biodiversity and distributions shifts are one of the most significant threats to global warming, but the extent to which these shifts keep pace with a changing climate is yet uncertain. Understanding the factors governing range shifts is crucial for conservation management to anticipate patterns of biodiversity distribution under future anthropogenic climate change. Soft-sediment invertebrates are a key faunal group because of their role in marine biogeochemistry and as a food source for commercial fish species. However, little information exists on their response to climate change. Here, we evaluate changes in the distribution of 65 North Sea benthic invertebrate species between 1986 and 2000 by examining their geographic, bathymetric and thermal niche shifts and test whether species are tracking their thermal niche as defined by minimum, mean or maximum sea bottom (SBT) and surface (SST) temperatures. Temperatures increased in the whole North Sea with many benthic invertebrates showing north-westerly range shifts (leading/trailing edges as well as distribution centroids) and deepening. Nevertheless, distribution shifts for most species (3.8\u20137.3\u00a0km\u00a0yr\u22121 interquantile range) lagged behind shifts in both SBT and SST (mean 8.1\u00a0km\u00a0yr\u22121), resulting in many species experiencing increasing temperatures. The velocity of climate change (VoCC) of mean SST accurately predicted both the direction and magnitude of distribution centroid shifts, while maximum SST did the same for contraction of the trailing edge. The VoCC of SBT was not a good predictor of range shifts. No good predictor of expansions of the leading edge was found. Our results show that invertebrates need to shift at different rates and directions to track the climate velocities of different temperature measures, and are therefore lagging behind most temperature measures. If these species cannot withstand a change in thermal habitat, this could ultimately lead to a drop in benthic biodiversity.", "author" : [ { "dropping-particle" : "", "family" : "Hiddink", "given" : "Jan G", "non-dropping-particle" : "", "parse-names" : false, "suffix" : "" }, { "dropping-particle" : "", "family" : "Burrows", "given" : "Michael T", "non-dropping-particle" : "", "parse-names" : false, "suffix" : "" }, { "dropping-particle" : "", "family" : "Garc\u00eda Molinos", "given" : "Jorge", "non-dropping-particle" : "", "parse-names" : false, "suffix" : "" } ], "container-title" : "Global Change Biology", "id" : "ITEM-1", "issue" : "1", "issued" : { "date-parts" : [ [ "2015" ] ] }, "page" : "117-129", "title" : "Temperature tracking by North Sea benthic invertebrates in response to climate change", "type" : "article-journal", "volume" : "21" }, "uris" : [ "http://www.mendeley.com/documents/?uuid=dfd73e26-eff5-438a-bc96-d76827075139" ] } ], "mendeley" : { "formattedCitation" : "(Jan G Hiddink, Burrows, &amp; Garc\u00eda Molinos, 2015)", "plainTextFormattedCitation" : "(Jan G Hiddink, Burrows, &amp; Garc\u00eda Molinos, 2015)", "previouslyFormattedCitation" : "(Jan G Hiddink, Burrows, &amp; Garc\u00eda Molinos, 2015)" }, "properties" : {  }, "schema" : "https://github.com/citation-style-language/schema/raw/master/csl-citation.json" }</w:instrText>
      </w:r>
      <w:r w:rsidRPr="00BA0F1F">
        <w:rPr>
          <w:rFonts w:cstheme="minorHAnsi"/>
        </w:rPr>
        <w:fldChar w:fldCharType="separate"/>
      </w:r>
      <w:r w:rsidRPr="00BA0F1F">
        <w:rPr>
          <w:rFonts w:cstheme="minorHAnsi"/>
        </w:rPr>
        <w:t>(Hiddink</w:t>
      </w:r>
      <w:r w:rsidR="008F01CE">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 xml:space="preserve">. Range shifts occur not only in latitude, but also along depth gradients (e.g. </w:t>
      </w:r>
      <w:r w:rsidRPr="00BA0F1F">
        <w:rPr>
          <w:rFonts w:cstheme="minorHAnsi"/>
        </w:rPr>
        <w:fldChar w:fldCharType="begin" w:fldLock="1"/>
      </w:r>
      <w:r w:rsidRPr="00BA0F1F">
        <w:rPr>
          <w:rFonts w:cstheme="minorHAnsi"/>
        </w:rPr>
        <w:instrText>ADDIN CSL_CITATION { "citationItems" : [ { "id" : "ITEM-1", "itemData" : { "DOI" : "10.1111/j.1365-2664.2008.01488.x", "ISBN" : "0021-8901", "ISSN" : "00218901", "PMID" : "8392029", "abstract" : "1. Climate change impacts have been observed on individual species and species subsets; however, it remains to be seen whether there are systematic, coherent assemblage-wide responses to climate change that could be used as a representative indicator of changing biological state. 2. European shelf seas are warming faster than the adjacent land masses and faster than the global average. We explore the year-by-year distributional response of North Sea bottom-dwelling (demersal) fishes to temperature change over the 25 years from 1980 to 2004. The centres of latitudinal and depth distributions of 28 fishes were estimated from species-abundance\u2013location data collected on an annual fish monitoring survey. 3. Individual species responses were aggregated into 19 assemblages reflecting physiology (thermal preference and range), ecology (body size and abundance-occupancy patterns), biogeography (northern, southern and presence of range boundaries), and susceptibility to human impact (fishery target, bycatch and non-target species). 4. North Sea winter bottom temperature has increased by 1\u00b76 \u00b0 C over 25 years, with a 1 \u00b0 C increase in 1988\u20131989 alone. During this period, the whole demersal fish assemblage deepened by ~3\u00b76 m decade \u20131 and the deepening was coherent for most assemblages. 5. The latitudinal response to warming was heterogeneous, and reflects (i) a northward shift in the mean latitude of abundant, widespread thermal specialists, and (ii) the southward shift of relatively small, abundant southerly species with limited occupancy and a northern range boundary in the North Sea. 6. Synthesis and applications. The deepening of North Sea bottom-dwelling fishes in response to climate change is the marine analogue of the upward movement of terrestrial species to higher altitudes. The assemblage-level depth responses, and both latitudinal responses, covary with temperature and environmental variability in a manner diagnostic of a climate change impact. The deepening of the demersal fish assemblage in response to temperature could be used as a biotic indicator of the effects of climate change in the North Sea and other semi-enclosed seas.", "author" : [ { "dropping-particle" : "", "family" : "Dulvy", "given" : "Nicholas K.", "non-dropping-particle" : "", "parse-names" : false, "suffix" : "" }, { "dropping-particle" : "", "family" : "Rogers", "given" : "Stuart I.", "non-dropping-particle" : "", "parse-names" : false, "suffix" : "" }, { "dropping-particle" : "", "family" : "Jennings", "given" : "Simon", "non-dropping-particle" : "", "parse-names" : false, "suffix" : "" }, { "dropping-particle" : "", "family" : "Stelzenm\u00fcller", "given" : "Vanessa", "non-dropping-particle" : "", "parse-names" : false, "suffix" : "" }, { "dropping-particle" : "", "family" : "Dye", "given" : "Stephen R.", "non-dropping-particle" : "", "parse-names" : false, "suffix" : "" }, { "dropping-particle" : "", "family" : "Skjoldal", "given" : "Hein R.", "non-dropping-particle" : "", "parse-names" : false, "suffix" : "" } ], "container-title" : "Journal of Applied Ecology", "id" : "ITEM-1", "issue" : "4", "issued" : { "date-parts" : [ [ "2008", "8" ] ] }, "page" : "1029-1039", "publisher" : "Blackwell Publishing Ltd", "title" : "Climate change and deepening of the North Sea fish assemblage: A biotic indicator of warming seas", "type" : "article-journal", "volume" : "45" }, "uris" : [ "http://www.mendeley.com/documents/?uuid=3906586e-8b82-497f-8445-ae162c454733" ] } ], "mendeley" : { "formattedCitation" : "(Dulvy et al., 2008)", "manualFormatting" : "Dulvy et al. (2008", "plainTextFormattedCitation" : "(Dulvy et al., 2008)", "previouslyFormattedCitation" : "(Dulvy et al., 2008)" }, "properties" : {  }, "schema" : "https://github.com/citation-style-language/schema/raw/master/csl-citation.json" }</w:instrText>
      </w:r>
      <w:r w:rsidRPr="00BA0F1F">
        <w:rPr>
          <w:rFonts w:cstheme="minorHAnsi"/>
        </w:rPr>
        <w:fldChar w:fldCharType="separate"/>
      </w:r>
      <w:r w:rsidRPr="00BA0F1F">
        <w:rPr>
          <w:rFonts w:cstheme="minorHAnsi"/>
        </w:rPr>
        <w:t xml:space="preserve">Dulvy </w:t>
      </w:r>
      <w:r w:rsidR="00301BD0" w:rsidRPr="00301BD0">
        <w:rPr>
          <w:rFonts w:cstheme="minorHAnsi"/>
          <w:i/>
        </w:rPr>
        <w:t>et al.</w:t>
      </w:r>
      <w:r w:rsidRPr="00BA0F1F">
        <w:rPr>
          <w:rFonts w:cstheme="minorHAnsi"/>
        </w:rPr>
        <w:t xml:space="preserve"> (2008</w:t>
      </w:r>
      <w:r w:rsidRPr="00BA0F1F">
        <w:rPr>
          <w:rFonts w:cstheme="minorHAnsi"/>
        </w:rPr>
        <w:fldChar w:fldCharType="end"/>
      </w:r>
      <w:r w:rsidRPr="00BA0F1F">
        <w:rPr>
          <w:rFonts w:cstheme="minorHAnsi"/>
        </w:rPr>
        <w:t>) for fishes;</w:t>
      </w:r>
      <w:r w:rsidRPr="00BA0F1F">
        <w:rPr>
          <w:rFonts w:cstheme="minorHAnsi"/>
        </w:rPr>
        <w:fldChar w:fldCharType="begin" w:fldLock="1"/>
      </w:r>
      <w:r w:rsidRPr="00BA0F1F">
        <w:rPr>
          <w:rFonts w:cstheme="minorHAnsi"/>
        </w:rPr>
        <w:instrText>ADDIN CSL_CITATION { "citationItems" : [ { "id" : "ITEM-1", "itemData" : { "DOI" : "10.1111/gcb.12726", "ISBN" : "1365-2486", "abstract" : "Climate change is a major threat to biodiversity and distributions shifts are one of the most significant threats to global warming, but the extent to which these shifts keep pace with a changing climate is yet uncertain. Understanding the factors governing range shifts is crucial for conservation management to anticipate patterns of biodiversity distribution under future anthropogenic climate change. Soft-sediment invertebrates are a key faunal group because of their role in marine biogeochemistry and as a food source for commercial fish species. However, little information exists on their response to climate change. Here, we evaluate changes in the distribution of 65 North Sea benthic invertebrate species between 1986 and 2000 by examining their geographic, bathymetric and thermal niche shifts and test whether species are tracking their thermal niche as defined by minimum, mean or maximum sea bottom (SBT) and surface (SST) temperatures. Temperatures increased in the whole North Sea with many benthic invertebrates showing north-westerly range shifts (leading/trailing edges as well as distribution centroids) and deepening. Nevertheless, distribution shifts for most species (3.8\u20137.3\u00a0km\u00a0yr\u22121 interquantile range) lagged behind shifts in both SBT and SST (mean 8.1\u00a0km\u00a0yr\u22121), resulting in many species experiencing increasing temperatures. The velocity of climate change (VoCC) of mean SST accurately predicted both the direction and magnitude of distribution centroid shifts, while maximum SST did the same for contraction of the trailing edge. The VoCC of SBT was not a good predictor of range shifts. No good predictor of expansions of the leading edge was found. Our results show that invertebrates need to shift at different rates and directions to track the climate velocities of different temperature measures, and are therefore lagging behind most temperature measures. If these species cannot withstand a change in thermal habitat, this could ultimately lead to a drop in benthic biodiversity.", "author" : [ { "dropping-particle" : "", "family" : "Hiddink", "given" : "Jan G", "non-dropping-particle" : "", "parse-names" : false, "suffix" : "" }, { "dropping-particle" : "", "family" : "Burrows", "given" : "Michael T", "non-dropping-particle" : "", "parse-names" : false, "suffix" : "" }, { "dropping-particle" : "", "family" : "Garc\u00eda Molinos", "given" : "Jorge", "non-dropping-particle" : "", "parse-names" : false, "suffix" : "" } ], "container-title" : "Global Change Biology", "id" : "ITEM-1", "issue" : "1", "issued" : { "date-parts" : [ [ "2015" ] ] }, "page" : "117-129", "title" : "Temperature tracking by North Sea benthic invertebrates in response to climate change", "type" : "article-journal", "volume" : "21" }, "uris" : [ "http://www.mendeley.com/documents/?uuid=dfd73e26-eff5-438a-bc96-d76827075139" ] } ], "mendeley" : { "formattedCitation" : "(Jan G Hiddink et al., 2015)", "manualFormatting" : " Hiddink et al. (2015)", "plainTextFormattedCitation" : "(Jan G Hiddink et al., 2015)", "previouslyFormattedCitation" : "(Jan G Hiddink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 Hiddink </w:t>
      </w:r>
      <w:r w:rsidR="00301BD0" w:rsidRPr="00301BD0">
        <w:rPr>
          <w:rFonts w:cstheme="minorHAnsi"/>
          <w:i/>
        </w:rPr>
        <w:t>et al.</w:t>
      </w:r>
      <w:r w:rsidRPr="00BA0F1F">
        <w:rPr>
          <w:rFonts w:cstheme="minorHAnsi"/>
        </w:rPr>
        <w:t xml:space="preserve"> (2015)</w:t>
      </w:r>
      <w:r w:rsidRPr="00BA0F1F">
        <w:rPr>
          <w:rFonts w:cstheme="minorHAnsi"/>
        </w:rPr>
        <w:fldChar w:fldCharType="end"/>
      </w:r>
      <w:r w:rsidRPr="00BA0F1F">
        <w:rPr>
          <w:rFonts w:cstheme="minorHAnsi"/>
        </w:rPr>
        <w:t xml:space="preserve"> for marine invertebrates). Range shift is, however, not fast enough to keep pace with climate change for many species </w:t>
      </w:r>
      <w:r w:rsidRPr="00BA0F1F">
        <w:rPr>
          <w:rFonts w:cstheme="minorHAnsi"/>
        </w:rPr>
        <w:fldChar w:fldCharType="begin" w:fldLock="1"/>
      </w:r>
      <w:r w:rsidRPr="00BA0F1F">
        <w:rPr>
          <w:rFonts w:cstheme="minorHAnsi"/>
        </w:rPr>
        <w:instrText>ADDIN CSL_CITATION { "citationItems" : [ { "id" : "ITEM-1", "itemData" : { "DOI" : "10.1111/gcb.12726", "ISBN" : "1365-2486", "abstract" : "Climate change is a major threat to biodiversity and distributions shifts are one of the most significant threats to global warming, but the extent to which these shifts keep pace with a changing climate is yet uncertain. Understanding the factors governing range shifts is crucial for conservation management to anticipate patterns of biodiversity distribution under future anthropogenic climate change. Soft-sediment invertebrates are a key faunal group because of their role in marine biogeochemistry and as a food source for commercial fish species. However, little information exists on their response to climate change. Here, we evaluate changes in the distribution of 65 North Sea benthic invertebrate species between 1986 and 2000 by examining their geographic, bathymetric and thermal niche shifts and test whether species are tracking their thermal niche as defined by minimum, mean or maximum sea bottom (SBT) and surface (SST) temperatures. Temperatures increased in the whole North Sea with many benthic invertebrates showing north-westerly range shifts (leading/trailing edges as well as distribution centroids) and deepening. Nevertheless, distribution shifts for most species (3.8\u20137.3\u00a0km\u00a0yr\u22121 interquantile range) lagged behind shifts in both SBT and SST (mean 8.1\u00a0km\u00a0yr\u22121), resulting in many species experiencing increasing temperatures. The velocity of climate change (VoCC) of mean SST accurately predicted both the direction and magnitude of distribution centroid shifts, while maximum SST did the same for contraction of the trailing edge. The VoCC of SBT was not a good predictor of range shifts. No good predictor of expansions of the leading edge was found. Our results show that invertebrates need to shift at different rates and directions to track the climate velocities of different temperature measures, and are therefore lagging behind most temperature measures. If these species cannot withstand a change in thermal habitat, this could ultimately lead to a drop in benthic biodiversity.", "author" : [ { "dropping-particle" : "", "family" : "Hiddink", "given" : "Jan G", "non-dropping-particle" : "", "parse-names" : false, "suffix" : "" }, { "dropping-particle" : "", "family" : "Burrows", "given" : "Michael T", "non-dropping-particle" : "", "parse-names" : false, "suffix" : "" }, { "dropping-particle" : "", "family" : "Garc\u00eda Molinos", "given" : "Jorge", "non-dropping-particle" : "", "parse-names" : false, "suffix" : "" } ], "container-title" : "Global Change Biology", "id" : "ITEM-1", "issue" : "1", "issued" : { "date-parts" : [ [ "2015" ] ] }, "page" : "117-129", "title" : "Temperature tracking by North Sea benthic invertebrates in response to climate change", "type" : "article-journal", "volume" : "21" }, "uris" : [ "http://www.mendeley.com/documents/?uuid=de45ad7f-9ace-4ad3-8787-5dbd2723b50c" ] } ], "mendeley" : { "formattedCitation" : "(Jan G Hiddink et al., 2015)", "plainTextFormattedCitation" : "(Jan G Hiddink et al., 2015)", "previouslyFormattedCitation" : "(Jan G Hiddink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Hiddink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 xml:space="preserve">, so other effects of climate change, such as phenological changes, are also observed. Also, as shown </w:t>
      </w:r>
      <w:r w:rsidR="00E02367">
        <w:rPr>
          <w:rFonts w:cstheme="minorHAnsi"/>
          <w:b/>
        </w:rPr>
        <w:t>Figure 3.34</w:t>
      </w:r>
      <w:r w:rsidRPr="00BA0F1F">
        <w:rPr>
          <w:rFonts w:cstheme="minorHAnsi"/>
        </w:rPr>
        <w:t xml:space="preserve">, the rate of change varies across taxa: northward expansion of benthic algae display an average range shift of 42km per decade which is an order of magnitude slower than that documented for fishes </w:t>
      </w:r>
      <w:r w:rsidRPr="00BA0F1F">
        <w:rPr>
          <w:rFonts w:cstheme="minorHAnsi"/>
        </w:rPr>
        <w:fldChar w:fldCharType="begin" w:fldLock="1"/>
      </w:r>
      <w:r w:rsidRPr="00BA0F1F">
        <w:rPr>
          <w:rFonts w:cstheme="minorHAnsi"/>
        </w:rPr>
        <w:instrText>ADDIN CSL_CITATION { "citationItems" : [ { "id" : "ITEM-1", "itemData" : { "DOI" : "10.1126/science.1111322", "PMID" : "15890845", "author" : [ { "dropping-particle" : "", "family" : "Perry", "given" : "Allison L", "non-dropping-particle" : "", "parse-names" : false, "suffix" : "" }, { "dropping-particle" : "", "family" : "Low", "given" : "Paula J", "non-dropping-particle" : "", "parse-names" : false, "suffix" : "" }, { "dropping-particle" : "", "family" : "Ellis", "given" : "Jim R", "non-dropping-particle" : "", "parse-names" : false, "suffix" : "" }, { "dropping-particle" : "", "family" : "Reynolds", "given" : "John D", "non-dropping-particle" : "", "parse-names" : false, "suffix" : "" } ], "container-title" : "Science", "id" : "ITEM-1", "issue" : "5730", "issued" : { "date-parts" : [ [ "2005", "6", "24" ] ] }, "page" : "1912-5", "publisher" : "American Association for the Advancement of Science", "title" : "Climate change and distribution shifts in marine fishes.", "type" : "article-journal", "volume" : "308" }, "uris" : [ "http://www.mendeley.com/documents/?uuid=0480385f-0b8e-30da-9bad-0b6ad6381e89" ] }, { "id" : "ITEM-2",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 S", "non-dropping-particle" : "", "parse-names" : false, "suffix" : "" }, { "dropping-particle" : "", "family" : "Brown", "given" : "C J", "non-dropping-particle" : "", "parse-names" : false, "suffix" : "" }, { "dropping-particle" : "", "family" : "Sydeman", "given" : "W J", "non-dropping-particle" : "", "parse-names" : false, "suffix" : "" }, { "dropping-particle" : "", "family" : "Kiessling", "given" : "W", "non-dropping-particle" : "", "parse-names" : false, "suffix" : "" }, { "dropping-particle" : "", "family" : "Schoeman", "given" : "D S", "non-dropping-particle" : "", "parse-names" : false, "suffix" : "" }, { "dropping-particle" : "", "family" : "Moore", "given" : "P J", "non-dropping-particle" : "", "parse-names" : false, "suffix" : "" }, { "dropping-particle" : "", "family" : "Brander", "given" : "K", "non-dropping-particle" : "", "parse-names" : false, "suffix" : "" }, { "dropping-particle" : "", "family" : "Bruno", "given" : "J F", "non-dropping-particle" : "", "parse-names" : false, "suffix" : "" }, { "dropping-particle" : "", "family" : "Buckley", "given" : "L B", "non-dropping-particle" : "", "parse-names" : false, "suffix" : "" }, { "dropping-particle" : "", "family" : "Burrows", "given" : "M T",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non-dropping-particle" : "", "parse-names" : false, "suffix" : "" }, { "dropping-particle" : "", "family" : "Thompson", "given" : "S A", "non-dropping-particle" : "", "parse-names" : false, "suffix" : "" }, { "dropping-particle" : "", "family" : "Richardson", "given" : "A J", "non-dropping-particle" : "", "parse-names" : false, "suffix" : "" } ], "container-title" : "Nature Climate Change", "id" : "ITEM-2", "issue" : "August", "issued" : { "date-parts" : [ [ "2013", "8", "4" ] ] }, "page" : "919-925", "publisher" : "Nature Publishing Group", "title" : "Global imprint of climate change on marine life", "type" : "article-journal", "volume" : "3" }, "uris" : [ "http://www.mendeley.com/documents/?uuid=c198a6d2-f559-4fad-8a6c-7749ae7157cd" ] } ], "mendeley" : { "formattedCitation" : "(Perry, Low, Ellis, &amp; Reynolds, 2005; Poloczanska et al., 2013)", "plainTextFormattedCitation" : "(Perry, Low, Ellis, &amp; Reynolds, 2005; Poloczanska et al., 2013)", "previouslyFormattedCitation" : "(Perry, Low, Ellis, &amp; Reynolds, 2005; Poloczanska et al., 2013)" }, "properties" : {  }, "schema" : "https://github.com/citation-style-language/schema/raw/master/csl-citation.json" }</w:instrText>
      </w:r>
      <w:r w:rsidRPr="00BA0F1F">
        <w:rPr>
          <w:rFonts w:cstheme="minorHAnsi"/>
        </w:rPr>
        <w:fldChar w:fldCharType="separate"/>
      </w:r>
      <w:r w:rsidRPr="00BA0F1F">
        <w:rPr>
          <w:rFonts w:cstheme="minorHAnsi"/>
        </w:rPr>
        <w:t>(Perry</w:t>
      </w:r>
      <w:r w:rsidR="008F01CE">
        <w:rPr>
          <w:rFonts w:cstheme="minorHAnsi"/>
          <w:i/>
        </w:rPr>
        <w:t xml:space="preserve"> et al.</w:t>
      </w:r>
      <w:r w:rsidRPr="00BA0F1F">
        <w:rPr>
          <w:rFonts w:cstheme="minorHAnsi"/>
        </w:rPr>
        <w:t xml:space="preserve">, 2005; Poloczanska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Importantly, </w:t>
      </w:r>
      <w:r w:rsidRPr="00BA0F1F">
        <w:rPr>
          <w:rFonts w:cstheme="minorHAnsi"/>
        </w:rPr>
        <w:lastRenderedPageBreak/>
        <w:t xml:space="preserve">although documented in a few taxa only, such range shifts can provoke the loss of particular genetic clades (e.g. in the macroalga </w:t>
      </w:r>
      <w:r w:rsidRPr="00BA0F1F">
        <w:rPr>
          <w:rFonts w:cstheme="minorHAnsi"/>
          <w:i/>
        </w:rPr>
        <w:t>Fucus vesiculosus</w:t>
      </w:r>
      <w:r w:rsidR="00B01F08">
        <w:rPr>
          <w:rFonts w:cstheme="minorHAnsi"/>
        </w:rPr>
        <w:t>;</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DOI" : "10.1186/1741-7007-11-6", "ISBN" : "1741-7007 (Electronic)\\r1741-7007 (Linking)", "ISSN" : "1741-7007", "PMID" : "23342999", "abstract" : "BACKGROUND: Significant effects of recent global climate change have already been observed in a variety of ecosystems, with evidence for shifts in species ranges, but rarely have such consequences been related to the changes in the species genetic pool. The stretch of Atlantic coast between North Africa and North Iberia is ideal for studying the relationship between species distribution and climate change as it includes the distributional limits of a considerable number of both cold- and warm-water species.We compared temporal changes in distribution of the canopy-forming alga Fucus vesiculosus with historical sea surface temperature (SST) patterns to draw links between range shifts and contemporary climate change. Moreover, we genetically characterized with microsatellite markers previously sampled extinct and extant populations in order to estimate resulting cryptic genetic erosion. RESULTS: Over the past 30 years, a geographic contraction of the southern range edge of this species has occurred, with a northward latitudinal shift of approximately 1,250 km. Additionally, a more restricted distributional decline was recorded in the Bay of Biscay. Coastal SST warming data over the last three decades revealed a significant increase in temperature along most of the studied coastline, averaging 0.214 degrees C/decade. Importantly, the analysis of existing and extinct population samples clearly distinguished two genetically different groups, a northern and a southern clade. Because of the range contraction, the southern group is currently represented by very few extant populations. This southern edge range shift is thus causing the loss of a distinct component of the species genetic background. CONCLUSIONS: We reveal a climate-correlated diversity loss below the species level, a process that could render the species more vulnerable to future environmental changes and affect its evolutionary potential. This is a remarkable case of genetic uniqueness of a vanishing cryptic genetic clade (southern clade).", "author" : [ { "dropping-particle" : "", "family" : "Nicastro", "given" : "K R", "non-dropping-particle" : "", "parse-names" : false, "suffix" : "" }, { "dropping-particle" : "", "family" : "Zardi", "given" : "G I", "non-dropping-particle" : "", "parse-names" : false, "suffix" : "" }, { "dropping-particle" : "", "family" : "Teixeira", "given" : "S", "non-dropping-particle" : "", "parse-names" : false, "suffix" : "" }, { "dropping-particle" : "", "family" : "Neiva", "given" : "J", "non-dropping-particle" : "", "parse-names" : false, "suffix" : "" }, { "dropping-particle" : "", "family" : "Serrao", "given" : "E A", "non-dropping-particle" : "", "parse-names" : false, "suffix" : "" }, { "dropping-particle" : "", "family" : "Pearson", "given" : "G A", "non-dropping-particle" : "", "parse-names" : false, "suffix" : "" } ], "container-title" : "BMC Biology", "id" : "ITEM-1", "issued" : { "date-parts" : [ [ "2013" ] ] }, "page" : "6", "title" : "Shift happens: trailing edge contraction associated with recent warming trends threatens a distinct genetic lineage in the marine macroalga Fucus vesiculosus", "type" : "article-journal", "volume" : "11" }, "uris" : [ "http://www.mendeley.com/documents/?uuid=7856487d-7ac6-4b13-aa78-b81e6e2eb3e8" ] } ], "mendeley" : { "formattedCitation" : "(Nicastro et al., 2013)", "plainTextFormattedCitation" : "(Nicastro et al., 2013)", "previouslyFormattedCitation" : "(Nicastro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Nicastro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and impoverished genetic diversity at species level, with putative ecological and economic impacts </w:t>
      </w:r>
      <w:r w:rsidRPr="00BA0F1F">
        <w:rPr>
          <w:rFonts w:cstheme="minorHAnsi"/>
        </w:rPr>
        <w:fldChar w:fldCharType="begin" w:fldLock="1"/>
      </w:r>
      <w:r w:rsidRPr="00BA0F1F">
        <w:rPr>
          <w:rFonts w:cstheme="minorHAnsi"/>
        </w:rPr>
        <w:instrText>ADDIN CSL_CITATION { "citationItems" : [ { "id" : "ITEM-1", "itemData" : { "DOI" : "10.2307/annurev.ecolsys.37.091305.30000024", "ISBN" : "1543-592X", "ISSN" : "1543-592X", "PMID" : "243038500023", "abstract" : "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 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 actions have been disrupted when interacting species have responded differently to warming. Evolutionary adaptations to warmer condi- 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637", "author" : [ { "dropping-particle" : "", "family" : "Parmesan", "given" : "Camilla", "non-dropping-particle" : "", "parse-names" : false, "suffix" : "" } ], "container-title" : "Annual of Ecology, Evolution and Systematics", "id" : "ITEM-1", "issue" : "1", "issued" : { "date-parts" : [ [ "2006" ] ] }, "page" : "637-669", "title" : "Ecological and Evolutionary Responses to Recent Climate Change", "type" : "article-journal", "volume" : "37" }, "uris" : [ "http://www.mendeley.com/documents/?uuid=6c31aaf5-53a9-4135-ace6-59d492a1d3a7" ] } ], "mendeley" : { "formattedCitation" : "(Parmesan, 2006)", "plainTextFormattedCitation" : "(Parmesan, 2006)", "previouslyFormattedCitation" : "(Parmesan, 2006)" }, "properties" : {  }, "schema" : "https://github.com/citation-style-language/schema/raw/master/csl-citation.json" }</w:instrText>
      </w:r>
      <w:r w:rsidRPr="00BA0F1F">
        <w:rPr>
          <w:rFonts w:cstheme="minorHAnsi"/>
        </w:rPr>
        <w:fldChar w:fldCharType="separate"/>
      </w:r>
      <w:r w:rsidRPr="00BA0F1F">
        <w:rPr>
          <w:rFonts w:cstheme="minorHAnsi"/>
        </w:rPr>
        <w:t>(Parmesan, 2006)</w:t>
      </w:r>
      <w:r w:rsidRPr="00BA0F1F">
        <w:rPr>
          <w:rFonts w:cstheme="minorHAnsi"/>
        </w:rPr>
        <w:fldChar w:fldCharType="end"/>
      </w:r>
      <w:r w:rsidRPr="00BA0F1F">
        <w:rPr>
          <w:rFonts w:cstheme="minorHAnsi"/>
        </w:rPr>
        <w:t>.</w:t>
      </w:r>
    </w:p>
    <w:p w14:paraId="6422D146" w14:textId="12EAF51A" w:rsidR="006935C5" w:rsidRPr="006935C5" w:rsidRDefault="006935C5" w:rsidP="006935C5">
      <w:pPr>
        <w:rPr>
          <w:lang w:val="en-US"/>
        </w:rPr>
      </w:pPr>
      <w:r>
        <w:rPr>
          <w:lang w:eastAsia="en-GB"/>
        </w:rPr>
        <w:drawing>
          <wp:inline distT="0" distB="0" distL="0" distR="0" wp14:anchorId="5AC99F04" wp14:editId="72122175">
            <wp:extent cx="5759450" cy="34925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7"/>
                    <a:stretch>
                      <a:fillRect/>
                    </a:stretch>
                  </pic:blipFill>
                  <pic:spPr>
                    <a:xfrm>
                      <a:off x="0" y="0"/>
                      <a:ext cx="5759450" cy="3492500"/>
                    </a:xfrm>
                    <a:prstGeom prst="rect">
                      <a:avLst/>
                    </a:prstGeom>
                  </pic:spPr>
                </pic:pic>
              </a:graphicData>
            </a:graphic>
          </wp:inline>
        </w:drawing>
      </w:r>
    </w:p>
    <w:p w14:paraId="1FD2FF2D" w14:textId="404CE25D" w:rsidR="0048205B" w:rsidRPr="00BA0F1F" w:rsidRDefault="0048205B" w:rsidP="00AE389F">
      <w:pPr>
        <w:rPr>
          <w:rFonts w:cstheme="minorHAnsi"/>
        </w:rPr>
      </w:pPr>
      <w:r w:rsidRPr="00BA0F1F">
        <w:rPr>
          <w:rFonts w:cstheme="minorHAnsi"/>
        </w:rPr>
        <w:t>In the 20</w:t>
      </w:r>
      <w:r w:rsidRPr="00503C3C">
        <w:rPr>
          <w:rFonts w:cstheme="minorHAnsi"/>
        </w:rPr>
        <w:t>th</w:t>
      </w:r>
      <w:r w:rsidRPr="00BA0F1F">
        <w:rPr>
          <w:rFonts w:cstheme="minorHAnsi"/>
        </w:rPr>
        <w:t xml:space="preserve"> century almost all fish stocks of the North Atlantic have been depleted in abundance, with consequential impacts on stock biomass, size distribution, and diversity (reviewed in </w:t>
      </w:r>
      <w:r w:rsidRPr="00BA0F1F">
        <w:rPr>
          <w:rFonts w:cstheme="minorHAnsi"/>
        </w:rPr>
        <w:fldChar w:fldCharType="begin" w:fldLock="1"/>
      </w:r>
      <w:r w:rsidRPr="00BA0F1F">
        <w:rPr>
          <w:rFonts w:cstheme="minorHAnsi"/>
        </w:rPr>
        <w:instrText>ADDIN CSL_CITATION { "citationItems" : [ { "id" : "ITEM-1", "itemData" : { "author" : [ { "dropping-particle" : "", "family" : "Rice", "given" : "J", "non-dropping-particle" : "", "parse-names" : false, "suffix" : "" }, { "dropping-particle" : "", "family" : "Arvanitidis", "given" : "C", "non-dropping-particle" : "", "parse-names" : false, "suffix" : "" }, { "dropping-particle" : "", "family" : "Boicenco", "given" : "L", "non-dropping-particle" : "", "parse-names" : false, "suffix" : "" }, { "dropping-particle" : "", "family" : "Kasapidis", "given" : "P", "non-dropping-particle" : "", "parse-names" : false, "suffix" : "" }, { "dropping-particle" : "", "family" : "Mahon", "given" : "R", "non-dropping-particle" : "", "parse-names" : false, "suffix" : "" }, { "dropping-particle" : "", "family" : "Malone", "given" : "T", "non-dropping-particle" : "", "parse-names" : false, "suffix" : "" }, { "dropping-particle" : "", "family" : "Montevecchi", "given" : "W", "non-dropping-particle" : "", "parse-names" : false, "suffix" : "" }, { "dropping-particle" : "", "family" : "Coll Monton", "given" : "M", "non-dropping-particle" : "", "parse-names" : false, "suffix" : "" }, { "dropping-particle" : "", "family" : "Moretzsohn", "given" : "F", "non-dropping-particle" : "", "parse-names" : false, "suffix" : "" }, { "dropping-particle" : "", "family" : "Ouellet", "given" : "P", "non-dropping-particle" : "", "parse-names" : false, "suffix" : "" }, { "dropping-particle" : "", "family" : "Oxenford", "given" : "H", "non-dropping-particle" : "", "parse-names" : false, "suffix" : "" }, { "dropping-particle" : "", "family" : "Smith", "given" : "T", "non-dropping-particle" : "", "parse-names" : false, "suffix" : "" }, { "dropping-particle" : "", "family" : "Tunnell", "given" : "J W", "non-dropping-particle" : "", "parse-names" : false, "suffix" : "" }, { "dropping-particle" : "", "family" : "Vanaverbeke", "given" : "J", "non-dropping-particle" : "", "parse-names" : false, "suffix" : "" }, { "dropping-particle" : "", "family" : "Gaever", "given" : "S", "non-dropping-particle" : "Van", "parse-names" : false, "suffix" : "" } ], "container-title" : "World Ocean Assessment", "id" : "ITEM-1", "issued" : { "date-parts" : [ [ "2016" ] ] }, "title" : "North Atlantic Ocean, Chapter 36A", "type" : "chapter" }, "uris" : [ "http://www.mendeley.com/documents/?uuid=ecf47340-9db9-445b-8ced-5ae5d6f81122" ] } ], "mendeley" : { "formattedCitation" : "(Rice et al., 2016)", "manualFormatting" : "Rice et al. (2016)", "plainTextFormattedCitation" : "(Rice et al., 2016)", "previouslyFormattedCitation" : "(Rice et al., 2016)" }, "properties" : {  }, "schema" : "https://github.com/citation-style-language/schema/raw/master/csl-citation.json" }</w:instrText>
      </w:r>
      <w:r w:rsidRPr="00BA0F1F">
        <w:rPr>
          <w:rFonts w:cstheme="minorHAnsi"/>
        </w:rPr>
        <w:fldChar w:fldCharType="separate"/>
      </w:r>
      <w:r w:rsidRPr="00BA0F1F">
        <w:rPr>
          <w:rFonts w:cstheme="minorHAnsi"/>
        </w:rPr>
        <w:t xml:space="preserve">Rice </w:t>
      </w:r>
      <w:r w:rsidR="00301BD0" w:rsidRPr="00301BD0">
        <w:rPr>
          <w:rFonts w:cstheme="minorHAnsi"/>
          <w:i/>
        </w:rPr>
        <w:t>et al.</w:t>
      </w:r>
      <w:r w:rsidR="00F96670">
        <w:rPr>
          <w:rFonts w:cstheme="minorHAnsi"/>
        </w:rPr>
        <w:t xml:space="preserve">, </w:t>
      </w:r>
      <w:r w:rsidRPr="00BA0F1F">
        <w:rPr>
          <w:rFonts w:cstheme="minorHAnsi"/>
        </w:rPr>
        <w:t>2016</w:t>
      </w:r>
      <w:r w:rsidRPr="00BA0F1F">
        <w:rPr>
          <w:rFonts w:cstheme="minorHAnsi"/>
        </w:rPr>
        <w:fldChar w:fldCharType="end"/>
      </w:r>
      <w:r w:rsidRPr="00BA0F1F">
        <w:rPr>
          <w:rFonts w:cstheme="minorHAnsi"/>
        </w:rPr>
        <w:t>). Many fish stocks are currently overfished. However, in the 21</w:t>
      </w:r>
      <w:r w:rsidRPr="001122C0">
        <w:rPr>
          <w:rFonts w:cstheme="minorHAnsi"/>
        </w:rPr>
        <w:t>st</w:t>
      </w:r>
      <w:r w:rsidRPr="00BA0F1F">
        <w:rPr>
          <w:rFonts w:cstheme="minorHAnsi"/>
        </w:rPr>
        <w:t xml:space="preserve"> century, fishing has been reduced in most parts of the North East Atlantic shelves, and there is evidence of recovery in most of these areas, albeit at different rates for different species </w:t>
      </w:r>
      <w:r w:rsidRPr="00BA0F1F">
        <w:rPr>
          <w:rFonts w:cstheme="minorHAnsi"/>
        </w:rPr>
        <w:fldChar w:fldCharType="begin" w:fldLock="1"/>
      </w:r>
      <w:r w:rsidRPr="00BA0F1F">
        <w:rPr>
          <w:rFonts w:cstheme="minorHAnsi"/>
        </w:rPr>
        <w:instrText>ADDIN CSL_CITATION { "citationItems" : [ { "id" : "ITEM-1", "itemData" : { "author" : [ { "dropping-particle" : "", "family" : "Rice", "given" : "J", "non-dropping-particle" : "", "parse-names" : false, "suffix" : "" }, { "dropping-particle" : "", "family" : "Arvanitidis", "given" : "C", "non-dropping-particle" : "", "parse-names" : false, "suffix" : "" }, { "dropping-particle" : "", "family" : "Boicenco", "given" : "L", "non-dropping-particle" : "", "parse-names" : false, "suffix" : "" }, { "dropping-particle" : "", "family" : "Kasapidis", "given" : "P", "non-dropping-particle" : "", "parse-names" : false, "suffix" : "" }, { "dropping-particle" : "", "family" : "Mahon", "given" : "R", "non-dropping-particle" : "", "parse-names" : false, "suffix" : "" }, { "dropping-particle" : "", "family" : "Malone", "given" : "T", "non-dropping-particle" : "", "parse-names" : false, "suffix" : "" }, { "dropping-particle" : "", "family" : "Montevecchi", "given" : "W", "non-dropping-particle" : "", "parse-names" : false, "suffix" : "" }, { "dropping-particle" : "", "family" : "Coll Monton", "given" : "M", "non-dropping-particle" : "", "parse-names" : false, "suffix" : "" }, { "dropping-particle" : "", "family" : "Moretzsohn", "given" : "F", "non-dropping-particle" : "", "parse-names" : false, "suffix" : "" }, { "dropping-particle" : "", "family" : "Ouellet", "given" : "P", "non-dropping-particle" : "", "parse-names" : false, "suffix" : "" }, { "dropping-particle" : "", "family" : "Oxenford", "given" : "H", "non-dropping-particle" : "", "parse-names" : false, "suffix" : "" }, { "dropping-particle" : "", "family" : "Smith", "given" : "T", "non-dropping-particle" : "", "parse-names" : false, "suffix" : "" }, { "dropping-particle" : "", "family" : "Tunnell", "given" : "J W", "non-dropping-particle" : "", "parse-names" : false, "suffix" : "" }, { "dropping-particle" : "", "family" : "Vanaverbeke", "given" : "J", "non-dropping-particle" : "", "parse-names" : false, "suffix" : "" }, { "dropping-particle" : "", "family" : "Gaever", "given" : "S", "non-dropping-particle" : "Van", "parse-names" : false, "suffix" : "" } ], "container-title" : "World Ocean Assessment", "id" : "ITEM-1", "issued" : { "date-parts" : [ [ "2016" ] ] }, "title" : "North Atlantic Ocean, Chapter 36A", "type" : "chapter" }, "uris" : [ "http://www.mendeley.com/documents/?uuid=ecf47340-9db9-445b-8ced-5ae5d6f81122" ] } ], "mendeley" : { "formattedCitation" : "(Rice et al., 2016)", "plainTextFormattedCitation" : "(Rice et al., 2016)", "previouslyFormattedCitation" : "(Rice et al., 2016)" }, "properties" : {  }, "schema" : "https://github.com/citation-style-language/schema/raw/master/csl-citation.json" }</w:instrText>
      </w:r>
      <w:r w:rsidRPr="00BA0F1F">
        <w:rPr>
          <w:rFonts w:cstheme="minorHAnsi"/>
        </w:rPr>
        <w:fldChar w:fldCharType="separate"/>
      </w:r>
      <w:r w:rsidRPr="00BA0F1F">
        <w:rPr>
          <w:rFonts w:cstheme="minorHAnsi"/>
        </w:rPr>
        <w:t xml:space="preserve">(Rice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 xml:space="preserve">. A combination of range shifts and fishing is responsible for genetic changes, such as declines in genetic diversity in fishes, as observed in the North Sea cod </w:t>
      </w:r>
      <w:r w:rsidRPr="00BA0F1F">
        <w:rPr>
          <w:rFonts w:cstheme="minorHAnsi"/>
        </w:rPr>
        <w:fldChar w:fldCharType="begin" w:fldLock="1"/>
      </w:r>
      <w:r w:rsidRPr="00BA0F1F">
        <w:rPr>
          <w:rFonts w:cstheme="minorHAnsi"/>
        </w:rPr>
        <w:instrText>ADDIN CSL_CITATION { "citationItems" : [ { "id" : "ITEM-1", "itemData" : { "DOI" : "10.1098/rspb.2003.2493", "ISBN" : "0962-8452", "ISSN" : "0962-8452", "PMID" : "14561275", "abstract" : "Despite increasing evidence that current exploitation rates can contribute to shifts in life-history traits and the collapse of marine fish stocks, few empirical studies have investigated the likely evolutionary impacts. Here, we used DNA recovered from a temporal series of archived North Sea cod (Gadus morhua) otoliths, to investigate genetic diversity within the Flamborough Head population between 1954 and 1998, during which time the population underwent two successive declines. Microsatellite data indicated a significant reduction in genetic diversity between 1954 and 1970 (total number of alleles: 1954, 46; 1960, 42; 1970, 37), and a subsequent recovery between 1970 and 1998 (total number of alleles: 1970, 37; 1981, 42; 1998, 45). Furthermore, estimates of genetic differentiation (F(ST) and R(ST)) showed a significant divergence between 1998 and earlier samples. Data are consistent with a period of prolonged genetic drift, accompanied by a replacement of the Flamborough Head population through an increased effective migration rate that occurred during a period of high exploitation and appreciable demographic and phenotypic change. Other studies indicate that diversity at neutral microsatellite loci may be correlated with variability at selected genes, thus compromising a population's subsequent recovery and adaptive potential. Such effects are especially pertinent to North Sea cod, which are threatened by continuing exploitation and rising sea temperatures.", "author" : [ { "dropping-particle" : "", "family" : "Hutchinson", "given" : "William F", "non-dropping-particle" : "", "parse-names" : false, "suffix" : "" }, { "dropping-particle" : "", "family" : "Oosterhout", "given" : "Cock", "non-dropping-particle" : "van", "parse-names" : false, "suffix" : "" }, { "dropping-particle" : "", "family" : "Rogers", "given" : "Stuart I", "non-dropping-particle" : "", "parse-names" : false, "suffix" : "" }, { "dropping-particle" : "", "family" : "Carvalho", "given" : "Gary R", "non-dropping-particle" : "", "parse-names" : false, "suffix" : "" } ], "container-title" : "Proceedings of the Royal Society B", "id" : "ITEM-1", "issue" : "1529", "issued" : { "date-parts" : [ [ "2003" ] ] }, "page" : "2125-2132", "title" : "Temporal analysis of archived samples indicates marked genetic changes in declining North Sea cod (&lt;i&gt;Gadus morhua&lt;/i&gt;)", "type" : "article-journal", "volume" : "270" }, "uris" : [ "http://www.mendeley.com/documents/?uuid=017dbc4d-bc11-4902-b2e9-7d2090adec13" ] } ], "mendeley" : { "formattedCitation" : "(Hutchinson, van Oosterhout, Rogers, &amp; Carvalho, 2003)", "plainTextFormattedCitation" : "(Hutchinson, van Oosterhout, Rogers, &amp; Carvalho, 2003)", "previouslyFormattedCitation" : "(Hutchinson, van Oosterhout, Rogers, &amp; Carvalho, 2003)" }, "properties" : {  }, "schema" : "https://github.com/citation-style-language/schema/raw/master/csl-citation.json" }</w:instrText>
      </w:r>
      <w:r w:rsidRPr="00BA0F1F">
        <w:rPr>
          <w:rFonts w:cstheme="minorHAnsi"/>
        </w:rPr>
        <w:fldChar w:fldCharType="separate"/>
      </w:r>
      <w:r w:rsidRPr="00BA0F1F">
        <w:rPr>
          <w:rFonts w:cstheme="minorHAnsi"/>
        </w:rPr>
        <w:t>(Hutchinson</w:t>
      </w:r>
      <w:r w:rsidR="008A20C1">
        <w:rPr>
          <w:rFonts w:cstheme="minorHAnsi"/>
          <w:i/>
        </w:rPr>
        <w:t xml:space="preserve"> et al.</w:t>
      </w:r>
      <w:r w:rsidRPr="00BA0F1F">
        <w:rPr>
          <w:rFonts w:cstheme="minorHAnsi"/>
        </w:rPr>
        <w:t>, 2003)</w:t>
      </w:r>
      <w:r w:rsidRPr="00BA0F1F">
        <w:rPr>
          <w:rFonts w:cstheme="minorHAnsi"/>
        </w:rPr>
        <w:fldChar w:fldCharType="end"/>
      </w:r>
      <w:r w:rsidRPr="00BA0F1F">
        <w:rPr>
          <w:rFonts w:cstheme="minorHAnsi"/>
        </w:rPr>
        <w:t xml:space="preserve">. Populations of most marine bird species have been declining since 2002 </w:t>
      </w:r>
      <w:r w:rsidRPr="00BA0F1F">
        <w:rPr>
          <w:rFonts w:cstheme="minorHAnsi"/>
        </w:rPr>
        <w:fldChar w:fldCharType="begin" w:fldLock="1"/>
      </w:r>
      <w:r w:rsidRPr="00BA0F1F">
        <w:rPr>
          <w:rFonts w:cstheme="minorHAnsi"/>
        </w:rPr>
        <w:instrText>ADDIN CSL_CITATION { "citationItems" : [ { "id" : "ITEM-1", "itemData" : { "author" : [ { "dropping-particle" : "", "family" : "Frederiksen", "given" : "M", "non-dropping-particle" : "", "parse-names" : false, "suffix" : "" } ], "container-title" : "TemaNord", "id" : "ITEM-1", "issued" : { "date-parts" : [ [ "2010" ] ] }, "page" : "47\u2013122", "title" : "Appendix 1: seabirds in the North East Atlantic. A review of status, trends and anthropogenic impact", "type" : "article-journal", "volume" : "587" }, "uris" : [ "http://www.mendeley.com/documents/?uuid=adffa6a8-9080-4ac9-8608-87b71bb4e756" ] } ], "mendeley" : { "formattedCitation" : "(M Frederiksen, 2010)", "manualFormatting" : "(Frederiksen 2010)", "plainTextFormattedCitation" : "(M Frederiksen, 2010)", "previouslyFormattedCitation" : "(M Frederiksen, 2010)" }, "properties" : {  }, "schema" : "https://github.com/citation-style-language/schema/raw/master/csl-citation.json" }</w:instrText>
      </w:r>
      <w:r w:rsidRPr="00BA0F1F">
        <w:rPr>
          <w:rFonts w:cstheme="minorHAnsi"/>
        </w:rPr>
        <w:fldChar w:fldCharType="separate"/>
      </w:r>
      <w:r w:rsidRPr="00BA0F1F">
        <w:rPr>
          <w:rFonts w:cstheme="minorHAnsi"/>
        </w:rPr>
        <w:t>(Frederiksen</w:t>
      </w:r>
      <w:r>
        <w:rPr>
          <w:rFonts w:cstheme="minorHAnsi"/>
        </w:rPr>
        <w:t>,</w:t>
      </w:r>
      <w:r w:rsidRPr="00BA0F1F">
        <w:rPr>
          <w:rFonts w:cstheme="minorHAnsi"/>
        </w:rPr>
        <w:t xml:space="preserve"> 2010)</w:t>
      </w:r>
      <w:r w:rsidRPr="00BA0F1F">
        <w:rPr>
          <w:rFonts w:cstheme="minorHAnsi"/>
        </w:rPr>
        <w:fldChar w:fldCharType="end"/>
      </w:r>
      <w:r w:rsidRPr="00BA0F1F">
        <w:rPr>
          <w:rFonts w:cstheme="minorHAnsi"/>
        </w:rPr>
        <w:t>, with the exceptions only of the northern gannet (</w:t>
      </w:r>
      <w:r w:rsidRPr="00BA0F1F">
        <w:rPr>
          <w:rFonts w:cstheme="minorHAnsi"/>
          <w:i/>
        </w:rPr>
        <w:t>Morus bassanus</w:t>
      </w:r>
      <w:r w:rsidRPr="00BA0F1F">
        <w:rPr>
          <w:rFonts w:cstheme="minorHAnsi"/>
        </w:rPr>
        <w:t>) and great skua (</w:t>
      </w:r>
      <w:r w:rsidRPr="00BA0F1F">
        <w:rPr>
          <w:rFonts w:cstheme="minorHAnsi"/>
          <w:i/>
        </w:rPr>
        <w:t>Stercorarius skua</w:t>
      </w:r>
      <w:r w:rsidRPr="00BA0F1F">
        <w:rPr>
          <w:rFonts w:cstheme="minorHAnsi"/>
        </w:rPr>
        <w:t>), both likely benefiting from increasing availability of fishery discards, and, for the gannet, from</w:t>
      </w:r>
      <w:r w:rsidR="005E62D0">
        <w:rPr>
          <w:rFonts w:cstheme="minorHAnsi"/>
        </w:rPr>
        <w:t xml:space="preserve"> recovery from past persecution</w:t>
      </w:r>
      <w:r w:rsidRPr="00BA0F1F">
        <w:rPr>
          <w:rFonts w:cstheme="minorHAnsi"/>
        </w:rPr>
        <w:t xml:space="preserve">. These changes in abundance lead to local population and species decline, which affect a variety of fish and bird taxa, as detailed above, but also primary producers such as phytoplankton, with important consequences for trophic networks </w:t>
      </w:r>
      <w:r w:rsidRPr="00BA0F1F">
        <w:rPr>
          <w:rFonts w:cstheme="minorHAnsi"/>
        </w:rPr>
        <w:fldChar w:fldCharType="begin" w:fldLock="1"/>
      </w:r>
      <w:r w:rsidRPr="00BA0F1F">
        <w:rPr>
          <w:rFonts w:cstheme="minorHAnsi"/>
        </w:rPr>
        <w:instrText>ADDIN CSL_CITATION { "citationItems" : [ { "id" : "ITEM-1", "itemData" : { "ISBN" : "0171-8630", "author" : [ { "dropping-particle" : "", "family" : "McQuatters-Gollop", "given" : "Abigail", "non-dropping-particle" : "", "parse-names" : false, "suffix" : "" }, { "dropping-particle" : "", "family" : "Raitsos", "given" : "Dionysios E", "non-dropping-particle" : "", "parse-names" : false, "suffix" : "" }, { "dropping-particle" : "", "family" : "Edwards", "given" : "Martin", "non-dropping-particle" : "", "parse-names" : false, "suffix" : "" }, { "dropping-particle" : "", "family" : "Attrill", "given" : "Martin J", "non-dropping-particle" : "", "parse-names" : false, "suffix" : "" } ], "container-title" : "Marine Ecology Progress Series", "id" : "ITEM-1", "issued" : { "date-parts" : [ [ "2007" ] ] }, "page" : "301-306", "title" : "Spatial patterns of diatom and dinoflagellate seasonal cycles in the NE Atlantic Ocean", "type" : "article-journal", "volume" : "339" }, "uris" : [ "http://www.mendeley.com/documents/?uuid=b4ef2ad4-279f-422b-9020-4eb36474dd47" ] } ], "mendeley" : { "formattedCitation" : "(McQuatters-Gollop, Raitsos, Edwards, &amp; Attrill, 2007)", "plainTextFormattedCitation" : "(McQuatters-Gollop, Raitsos, Edwards, &amp; Attrill, 2007)", "previouslyFormattedCitation" : "(McQuatters-Gollop, Raitsos, Edwards, &amp; Attrill, 2007)" }, "properties" : {  }, "schema" : "https://github.com/citation-style-language/schema/raw/master/csl-citation.json" }</w:instrText>
      </w:r>
      <w:r w:rsidRPr="00BA0F1F">
        <w:rPr>
          <w:rFonts w:cstheme="minorHAnsi"/>
        </w:rPr>
        <w:fldChar w:fldCharType="separate"/>
      </w:r>
      <w:r w:rsidRPr="00BA0F1F">
        <w:rPr>
          <w:rFonts w:cstheme="minorHAnsi"/>
        </w:rPr>
        <w:t>(McQuatters-Gollop</w:t>
      </w:r>
      <w:r w:rsidR="008A20C1">
        <w:rPr>
          <w:rFonts w:cstheme="minorHAnsi"/>
          <w:i/>
        </w:rPr>
        <w:t xml:space="preserve"> et al.</w:t>
      </w:r>
      <w:r w:rsidRPr="00BA0F1F">
        <w:rPr>
          <w:rFonts w:cstheme="minorHAnsi"/>
        </w:rPr>
        <w:t>, 2007)</w:t>
      </w:r>
      <w:r w:rsidRPr="00BA0F1F">
        <w:rPr>
          <w:rFonts w:cstheme="minorHAnsi"/>
        </w:rPr>
        <w:fldChar w:fldCharType="end"/>
      </w:r>
      <w:r w:rsidRPr="00BA0F1F">
        <w:rPr>
          <w:rFonts w:cstheme="minorHAnsi"/>
        </w:rPr>
        <w:t xml:space="preserve">, and marine invertebrates including crustaceans, annelids, and molluscs </w:t>
      </w:r>
      <w:r w:rsidRPr="00BA0F1F">
        <w:rPr>
          <w:rFonts w:cstheme="minorHAnsi"/>
        </w:rPr>
        <w:fldChar w:fldCharType="begin" w:fldLock="1"/>
      </w:r>
      <w:r w:rsidRPr="00BA0F1F">
        <w:rPr>
          <w:rFonts w:cstheme="minorHAnsi"/>
        </w:rPr>
        <w:instrText>ADDIN CSL_CITATION { "citationItems" : [ { "id" : "ITEM-1", "itemData" : { "author" : [ { "dropping-particle" : "", "family" : "OSPAR", "given" : "", "non-dropping-particle" : "", "parse-names" : false, "suffix" : "" } ], "container-title" : "Biodiversity Series", "id" : "ITEM-1", "issued" : { "date-parts" : [ [ "2008" ] ] }, "number-of-pages" : "261", "publisher" : "OSPAR Commission", "title" : "Case Reports for the OSPAR List of threatened and/or declining species and habitats", "type" : "report" }, "uris" : [ "http://www.mendeley.com/documents/?uuid=5a6528b8-d9d0-49f8-afc1-cc7f99775a06" ] }, { "id" : "ITEM-2", "itemData" : { "DOI" : "10.1371/journal.pbio.2001104", "ISBN" : "1545-7885 (Electronic)\r1544-9173 (Linking)", "PMID" : "27930674", "abstract" : "Current climate change may be a major threat to global biodiversity, but the extent of species loss will depend on the details of how species respond to changing climates. For example, if most species can undergo rapid change in their climatic niches, then extinctions may be limited. Numerous studies have now documented shifts in the geographic ranges of species that were inferred to be related to climate change, especially shifts towards higher mean elevations and latitudes. Many of these studies contain valuable data on extinctions of local populations that have not yet been thoroughly explored. Specifically, overall range shifts can include range contractions at the \"warm edges\" of species' ranges (i.e., lower latitudes and elevations), contractions which occur through local extinctions. Here, data on climate-related range shifts were used to test the frequency of local extinctions related to recent climate change. The results show that climate-related local extinctions have already occurred in hundreds of species, including 47% of the 976 species surveyed. This frequency of local extinctions was broadly similar across climatic zones, clades, and habitats but was significantly higher in tropical species than in temperate species (55% versus 39%), in animals than in plants (50% versus 39%), and in freshwater habitats relative to terrestrial and marine habitats (74% versus 46% versus 51%). Overall, these results suggest that local extinctions related to climate change are already widespread, even though levels of climate change so far are modest relative to those predicted in the next 100 years. These extinctions will presumably become much more prevalent as global warming increases further by roughly 2-fold to 5-fold over the coming decades.", "author" : [ { "dropping-particle" : "", "family" : "Wiens", "given" : "J J", "non-dropping-particle" : "", "parse-names" : false, "suffix" : "" } ], "container-title" : "PLoS Biol", "id" : "ITEM-2", "issue" : "12", "issued" : { "date-parts" : [ [ "2016" ] ] }, "note" : "Wiens, John J\neng\n2016/12/09 06:00\nPLoS Biol. 2016 Dec 8;14(12):e2001104. doi: 10.1371/journal.pbio.2001104. eCollection 2016 Dec.", "page" : "e2001104", "title" : "Climate-Related Local Extinctions Are Already Widespread among Plant and Animal Species", "type" : "article-journal", "volume" : "14" }, "uris" : [ "http://www.mendeley.com/documents/?uuid=fe078066-3ae0-4b80-9bfd-aa9512c8ee97" ] } ], "mendeley" : { "formattedCitation" : "(OSPAR, 2008; Wiens, 2016)", "plainTextFormattedCitation" : "(OSPAR, 2008; Wiens, 2016)", "previouslyFormattedCitation" : "(OSPAR, 2008; Wiens, 2016)" }, "properties" : {  }, "schema" : "https://github.com/citation-style-language/schema/raw/master/csl-citation.json" }</w:instrText>
      </w:r>
      <w:r w:rsidRPr="00BA0F1F">
        <w:rPr>
          <w:rFonts w:cstheme="minorHAnsi"/>
        </w:rPr>
        <w:fldChar w:fldCharType="separate"/>
      </w:r>
      <w:r w:rsidRPr="00BA0F1F">
        <w:rPr>
          <w:rFonts w:cstheme="minorHAnsi"/>
        </w:rPr>
        <w:t>(OSPAR, 2008; Wiens, 2016)</w:t>
      </w:r>
      <w:r w:rsidRPr="00BA0F1F">
        <w:rPr>
          <w:rFonts w:cstheme="minorHAnsi"/>
        </w:rPr>
        <w:fldChar w:fldCharType="end"/>
      </w:r>
      <w:r w:rsidRPr="00BA0F1F">
        <w:rPr>
          <w:rFonts w:cstheme="minorHAnsi"/>
        </w:rPr>
        <w:t>.</w:t>
      </w:r>
    </w:p>
    <w:p w14:paraId="7C9435A3" w14:textId="059180E8" w:rsidR="0048205B" w:rsidRPr="00BA0F1F" w:rsidRDefault="0048205B" w:rsidP="00AE389F">
      <w:pPr>
        <w:rPr>
          <w:rFonts w:cstheme="minorHAnsi"/>
        </w:rPr>
      </w:pPr>
      <w:r w:rsidRPr="00BA0F1F">
        <w:rPr>
          <w:rFonts w:cstheme="minorHAnsi"/>
        </w:rPr>
        <w:t xml:space="preserve">Another clearly documented change is biotic homogenization, due to species range shifts (e.g. for fishes assemblages, </w:t>
      </w:r>
      <w:r w:rsidRPr="00BA0F1F">
        <w:rPr>
          <w:rFonts w:cstheme="minorHAnsi"/>
        </w:rPr>
        <w:fldChar w:fldCharType="begin" w:fldLock="1"/>
      </w:r>
      <w:r w:rsidRPr="00BA0F1F">
        <w:rPr>
          <w:rFonts w:cstheme="minorHAnsi"/>
        </w:rPr>
        <w:instrText>ADDIN CSL_CITATION { "citationItems" : [ { "id" : "ITEM-1", "itemData" : { "DOI" : "10.1038/ncomms9405", "ISBN" : "2041-1723", "abstract" : "The role human activities play in reshaping biodiversity is increasingly apparent in terrestrial ecosystems. However, the responses of entire marine assemblages are not well-understood, in part, because few monitoring programs incorporate both spatial and temporal replication. Here, we analyse an exceptionally comprehensive 29-year time series of North Atlantic groundfish assemblages monitored over 5 degrees latitude to the west of Scotland. These fish assemblages show no systematic change in species richness through time, but steady change in species composition, leading to an increase in spatial homogenization: the species identity of colder northern localities increasingly resembles that of warmer southern localities. This biotic homogenization mirrors the spatial pattern of unevenly rising ocean temperatures over the same time period suggesting that climate change is primarily responsible for the spatial homogenization we observe. In this and other ecosystems, apparent constancy in species richness may mask major changes in species composition driven by anthropogenic change.", "author" : [ { "dropping-particle" : "", "family" : "Magurran", "given" : "A E", "non-dropping-particle" : "", "parse-names" : false, "suffix" : "" }, { "dropping-particle" : "", "family" : "Dornelas", "given" : "M", "non-dropping-particle" : "", "parse-names" : false, "suffix" : "" }, { "dropping-particle" : "", "family" : "Moyes", "given" : "F", "non-dropping-particle" : "", "parse-names" : false, "suffix" : "" }, { "dropping-particle" : "", "family" : "Gotelli", "given" : "N J", "non-dropping-particle" : "", "parse-names" : false, "suffix" : "" }, { "dropping-particle" : "", "family" : "McGill", "given" : "B", "non-dropping-particle" : "", "parse-names" : false, "suffix" : "" } ], "container-title" : "Nature Communications", "id" : "ITEM-1", "issued" : { "date-parts" : [ [ "2015" ] ] }, "note" : "Magurran, Anne E. Dornelas, Maria Moyes, Faye Gotelli, Nicholas J. McGill, Brian", "title" : "Rapid biotic homogenization of marine fish assemblages", "type" : "article-journal", "volume" : "6" }, "uris" : [ "http://www.mendeley.com/documents/?uuid=1ae00902-111a-4bed-93b4-f8729eaa698a" ] } ], "mendeley" : { "formattedCitation" : "(Magurran, Dornelas, Moyes, Gotelli, &amp; McGill, 2015)", "manualFormatting" : "Magurran et al. 2015)", "plainTextFormattedCitation" : "(Magurran, Dornelas, Moyes, Gotelli, &amp; McGill, 2015)", "previouslyFormattedCitation" : "(Magurran, Dornelas, Moyes, Gotelli, &amp; McGill, 2015)" }, "properties" : {  }, "schema" : "https://github.com/citation-style-language/schema/raw/master/csl-citation.json" }</w:instrText>
      </w:r>
      <w:r w:rsidRPr="00BA0F1F">
        <w:rPr>
          <w:rFonts w:cstheme="minorHAnsi"/>
        </w:rPr>
        <w:fldChar w:fldCharType="separate"/>
      </w:r>
      <w:r w:rsidRPr="00BA0F1F">
        <w:rPr>
          <w:rFonts w:cstheme="minorHAnsi"/>
        </w:rPr>
        <w:t xml:space="preserve">Magurran </w:t>
      </w:r>
      <w:r w:rsidR="00301BD0" w:rsidRPr="00301BD0">
        <w:rPr>
          <w:rFonts w:cstheme="minorHAnsi"/>
          <w:i/>
        </w:rPr>
        <w:t>et al.</w:t>
      </w:r>
      <w:r>
        <w:rPr>
          <w:rFonts w:cstheme="minorHAnsi"/>
        </w:rPr>
        <w:t>,</w:t>
      </w:r>
      <w:r w:rsidRPr="00BA0F1F">
        <w:rPr>
          <w:rFonts w:cstheme="minorHAnsi"/>
        </w:rPr>
        <w:t xml:space="preserve"> 2015)</w:t>
      </w:r>
      <w:r w:rsidRPr="00BA0F1F">
        <w:rPr>
          <w:rFonts w:cstheme="minorHAnsi"/>
        </w:rPr>
        <w:fldChar w:fldCharType="end"/>
      </w:r>
      <w:r w:rsidRPr="00BA0F1F">
        <w:rPr>
          <w:rFonts w:cstheme="minorHAnsi"/>
        </w:rPr>
        <w:t xml:space="preserve"> combined with the introduction of alien species. An estimated 237 species have been introduced into the North East Atlantic </w:t>
      </w:r>
      <w:r w:rsidRPr="00BA0F1F">
        <w:rPr>
          <w:rFonts w:cstheme="minorHAnsi"/>
        </w:rPr>
        <w:fldChar w:fldCharType="begin" w:fldLock="1"/>
      </w:r>
      <w:r w:rsidRPr="00BA0F1F">
        <w:rPr>
          <w:rFonts w:cstheme="minorHAnsi"/>
        </w:rPr>
        <w:instrText>ADDIN CSL_CITATION { "citationItems" : [ { "id" : "ITEM-1", "itemData" : { "DOI" : "10.1080/03949370.2014.897651", "author" : [ { "dropping-particle" : "", "family" : "Galil", "given" : "B.S.", "non-dropping-particle" : "", "parse-names" : false, "suffix" : "" }, { "dropping-particle" : "", "family" : "Marchini", "given" : "A.", "non-dropping-particle" : "", "parse-names" : false, "suffix" : "" }, { "dropping-particle" : "", "family" : "Occhipinti-Ambrogi", "given" : "A.", "non-dropping-particle" : "", "parse-names" : false, "suffix" : "" }, { "dropping-particle" : "", "family" : "Minchin", "given" : "D.", "non-dropping-particle" : "", "parse-names" : false, "suffix" : "" }, { "dropping-particle" : "", "family" : "Nar\u0161\u010dius", "given" : "A.", "non-dropping-particle" : "", "parse-names" : false, "suffix" : "" }, { "dropping-particle" : "", "family" : "Ojaveer", "given" : "H.", "non-dropping-particle" : "", "parse-names" : false, "suffix" : "" }, { "dropping-particle" : "", "family" : "Olenin", "given" : "S.", "non-dropping-particle" : "", "parse-names" : false, "suffix" : "" } ], "container-title" : "Ethology Ecology &amp; Evolution", "id" : "ITEM-1", "issue" : "2-3", "issued" : { "date-parts" : [ [ "2014", "7", "3" ] ] }, "page" : "152-171", "title" : "International arrivals: widespread bioinvasions in European Seas", "type" : "article-journal", "volume" : "26" }, "uris" : [ "http://www.mendeley.com/documents/?uuid=717271d4-674f-367d-bacf-9f132c0affc4" ] } ], "mendeley" : { "formattedCitation" : "(B.S. Galil et al., 2014)", "plainTextFormattedCitation" : "(B.S. Galil et al., 2014)", "previouslyFormattedCitation" : "(B.S. Galil et al., 2014)" }, "properties" : {  }, "schema" : "https://github.com/citation-style-language/schema/raw/master/csl-citation.json" }</w:instrText>
      </w:r>
      <w:r w:rsidRPr="00BA0F1F">
        <w:rPr>
          <w:rFonts w:cstheme="minorHAnsi"/>
        </w:rPr>
        <w:fldChar w:fldCharType="separate"/>
      </w:r>
      <w:r w:rsidRPr="00BA0F1F">
        <w:rPr>
          <w:rFonts w:cstheme="minorHAnsi"/>
        </w:rPr>
        <w:t xml:space="preserve">(Galil </w:t>
      </w:r>
      <w:r w:rsidR="00301BD0" w:rsidRPr="00301BD0">
        <w:rPr>
          <w:rFonts w:cstheme="minorHAnsi"/>
          <w:i/>
        </w:rPr>
        <w:t>et al.</w:t>
      </w:r>
      <w:r w:rsidRPr="00BA0F1F">
        <w:rPr>
          <w:rFonts w:cstheme="minorHAnsi"/>
        </w:rPr>
        <w:t>, 2014)</w:t>
      </w:r>
      <w:r w:rsidRPr="00BA0F1F">
        <w:rPr>
          <w:rFonts w:cstheme="minorHAnsi"/>
        </w:rPr>
        <w:fldChar w:fldCharType="end"/>
      </w:r>
      <w:r w:rsidRPr="00BA0F1F">
        <w:rPr>
          <w:rFonts w:cstheme="minorHAnsi"/>
        </w:rPr>
        <w:t>, having steadily increased by about 173 species from 1970 to 2013. Many of these alien species were introduced deliberately (e.g. the Asian oyster (</w:t>
      </w:r>
      <w:r w:rsidRPr="00BA0F1F">
        <w:rPr>
          <w:rFonts w:cstheme="minorHAnsi"/>
          <w:i/>
        </w:rPr>
        <w:t>Magallana gigas</w:t>
      </w:r>
      <w:r w:rsidRPr="00BA0F1F">
        <w:rPr>
          <w:rFonts w:cstheme="minorHAnsi"/>
        </w:rPr>
        <w:t xml:space="preserve">), with which many other “hitch-hiking” species have been accidentally introduced. This is a consistent past and current trend over a large range of taxa </w:t>
      </w:r>
      <w:r w:rsidRPr="00BA0F1F">
        <w:rPr>
          <w:rFonts w:cstheme="minorHAnsi"/>
        </w:rPr>
        <w:fldChar w:fldCharType="begin" w:fldLock="1"/>
      </w:r>
      <w:r w:rsidRPr="00BA0F1F">
        <w:rPr>
          <w:rFonts w:cstheme="minorHAnsi"/>
        </w:rPr>
        <w:instrText>ADDIN CSL_CITATION { "citationItems" : [ { "id" : "ITEM-1", "itemData" : { "DOI" : "10.1038/ncomms14435\rhttp://www.nature.com/articles/ncomms14435#supplementary-information",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 ] }, "page" : "14435", "publisher" : "The Author(s)", "title" : "No saturation in the accumulation of alien species worldwide", "type" : "article-journal", "volume" : "8" }, "uris" : [ "http://www.mendeley.com/documents/?uuid=43471159-10bf-43b5-a496-6f9a3f29d250" ] } ], "mendeley" : { "formattedCitation" : "(Seebens et al., 2017)", "plainTextFormattedCitation" : "(Seebens et al., 2017)", "previouslyFormattedCitation" : "(Seebens et al., 2017)" }, "properties" : {  }, "schema" : "https://github.com/citation-style-language/schema/raw/master/csl-citation.json" }</w:instrText>
      </w:r>
      <w:r w:rsidRPr="00BA0F1F">
        <w:rPr>
          <w:rFonts w:cstheme="minorHAnsi"/>
        </w:rPr>
        <w:fldChar w:fldCharType="separate"/>
      </w:r>
      <w:r w:rsidRPr="00BA0F1F">
        <w:rPr>
          <w:rFonts w:cstheme="minorHAnsi"/>
        </w:rPr>
        <w:t xml:space="preserve">(Seebens </w:t>
      </w:r>
      <w:r w:rsidR="00301BD0" w:rsidRPr="00301BD0">
        <w:rPr>
          <w:rFonts w:cstheme="minorHAnsi"/>
          <w:i/>
        </w:rPr>
        <w:t>et al.</w:t>
      </w:r>
      <w:r w:rsidRPr="00BA0F1F">
        <w:rPr>
          <w:rFonts w:cstheme="minorHAnsi"/>
        </w:rPr>
        <w:t>, 2017)</w:t>
      </w:r>
      <w:r w:rsidRPr="00BA0F1F">
        <w:rPr>
          <w:rFonts w:cstheme="minorHAnsi"/>
        </w:rPr>
        <w:fldChar w:fldCharType="end"/>
      </w:r>
      <w:r w:rsidRPr="00BA0F1F">
        <w:rPr>
          <w:rFonts w:cstheme="minorHAnsi"/>
        </w:rPr>
        <w:t>.</w:t>
      </w:r>
    </w:p>
    <w:p w14:paraId="5CDABBAE" w14:textId="0B33A910" w:rsidR="0048205B" w:rsidRPr="00BA0F1F" w:rsidRDefault="0048205B" w:rsidP="00AE389F">
      <w:pPr>
        <w:rPr>
          <w:rFonts w:cstheme="minorHAnsi"/>
        </w:rPr>
      </w:pPr>
      <w:r w:rsidRPr="00BA0F1F">
        <w:rPr>
          <w:rFonts w:cstheme="minorHAnsi"/>
        </w:rPr>
        <w:t xml:space="preserve">Changes in distribution and abundance also impact habitat-structuring species, such as seagrass and kelp forests, which are both natural carbon sinks and thus may contribute to carbon sequestration, or biogenic reefs, for example </w:t>
      </w:r>
      <w:r w:rsidRPr="00BA0F1F">
        <w:rPr>
          <w:rFonts w:cstheme="minorHAnsi"/>
          <w:i/>
        </w:rPr>
        <w:t>Sabellaria spinulosa</w:t>
      </w:r>
      <w:r w:rsidRPr="00BA0F1F">
        <w:rPr>
          <w:rFonts w:cstheme="minorHAnsi"/>
        </w:rPr>
        <w:t xml:space="preserve"> or flat oyster reefs, both of which are included on the </w:t>
      </w:r>
      <w:r w:rsidRPr="00BA0F1F">
        <w:rPr>
          <w:rFonts w:cstheme="minorHAnsi"/>
        </w:rPr>
        <w:lastRenderedPageBreak/>
        <w:t xml:space="preserve">OSPAR list of threatened or declining habitats; </w:t>
      </w:r>
      <w:r w:rsidRPr="00BA0F1F">
        <w:rPr>
          <w:rFonts w:cstheme="minorHAnsi"/>
        </w:rPr>
        <w:fldChar w:fldCharType="begin" w:fldLock="1"/>
      </w:r>
      <w:r w:rsidRPr="00BA0F1F">
        <w:rPr>
          <w:rFonts w:cstheme="minorHAnsi"/>
        </w:rPr>
        <w:instrText>ADDIN CSL_CITATION { "citationItems" : [ { "id" : "ITEM-1", "itemData" : { "author" : [ { "dropping-particle" : "", "family" : "OSPAR", "given" : "", "non-dropping-particle" : "", "parse-names" : false, "suffix" : "" } ], "container-title" : "Biodiversity Series", "id" : "ITEM-1", "issued" : { "date-parts" : [ [ "2008" ] ] }, "number-of-pages" : "261", "publisher" : "OSPAR Commission", "title" : "Case Reports for the OSPAR List of threatened and/or declining species and habitats", "type" : "report" }, "uris" : [ "http://www.mendeley.com/documents/?uuid=5a6528b8-d9d0-49f8-afc1-cc7f99775a06" ] } ], "mendeley" : { "formattedCitation" : "(OSPAR, 2008)", "plainTextFormattedCitation" : "(OSPAR, 2008)", "previouslyFormattedCitation" : "(OSPAR, 2008)" }, "properties" : {  }, "schema" : "https://github.com/citation-style-language/schema/raw/master/csl-citation.json" }</w:instrText>
      </w:r>
      <w:r w:rsidRPr="00BA0F1F">
        <w:rPr>
          <w:rFonts w:cstheme="minorHAnsi"/>
        </w:rPr>
        <w:fldChar w:fldCharType="separate"/>
      </w:r>
      <w:r w:rsidRPr="00BA0F1F">
        <w:rPr>
          <w:rFonts w:cstheme="minorHAnsi"/>
        </w:rPr>
        <w:t>(OSPAR, 2008</w:t>
      </w:r>
      <w:r w:rsidRPr="00BA0F1F">
        <w:rPr>
          <w:rFonts w:cstheme="minorHAnsi"/>
        </w:rPr>
        <w:fldChar w:fldCharType="end"/>
      </w:r>
      <w:r w:rsidRPr="00BA0F1F">
        <w:rPr>
          <w:rFonts w:cstheme="minorHAnsi"/>
        </w:rPr>
        <w:t xml:space="preserve">). Disease outbreaks have also been reported in cold-water corals, like the seafan </w:t>
      </w:r>
      <w:r w:rsidRPr="00BA0F1F">
        <w:rPr>
          <w:rFonts w:cstheme="minorHAnsi"/>
          <w:i/>
        </w:rPr>
        <w:t>Eunicella verrucosa</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DOI" : "10.3354/dao076087", "ISBN" : "0177-5103", "ISSN" : "01775103", "PMID" : "17760382", "abstract" : "The first recorded incidence of cold-water coral disease was noted in Eunicella verrucosa, a coral on the international 'red list' of threatened species, at a marine protected area in SW England in 2002. Video surveys of 634 separate colonies at 13 sites revealed that disease outbreaks were widespread in SW England from 2003 to 2006. Coenchyme became necrotic in diseased specimens, leading to tissue sloughing and exposing skeletal gorgonin to settlement by fouling organisms. Sites where necrosis was found had significantly higher incidences of fouling. No fungi were isolated from diseased or healthy tissue, but significantly higher concentrations of bacteria occurred in diseased specimens. Of 21 distinct bacteria isolated from diseased tissues, 19 were Vibrionaceae, 15 were strains of Vibrio splendidus and 2 others closely matched Vibrio tasmaniensis. Vibrios isolated from E. verrucosa did not induce disease at 15 degrees C, but, at 20 degrees C, controls remained healthy and test gorgonians became diseased, regardless of whether vibrios were isolated from diseased or healthy colonies. Bacteria associated with diseased tissue produced proteolytic and cytolytic enzymes that damaged E. verrucosa tissue and may be responsible for the necrosis observed. Monitoring at the site where the disease was first noted showed new gorgonian recruitment from 2003 to 2006; some individuals had died and become completely overgrown, whereas others had continued to grow around a dead central area.", "author" : [ { "dropping-particle" : "", "family" : "Hall-Spencer", "given" : "Jason M.", "non-dropping-particle" : "", "parse-names" : false, "suffix" : "" }, { "dropping-particle" : "", "family" : "Pike", "given" : "James", "non-dropping-particle" : "", "parse-names" : false, "suffix" : "" }, { "dropping-particle" : "", "family" : "Munn", "given" : "Colin B.", "non-dropping-particle" : "", "parse-names" : false, "suffix" : "" } ], "container-title" : "Diseases of Aquatic Organisms", "id" : "ITEM-1", "issue" : "2", "issued" : { "date-parts" : [ [ "2007" ] ] }, "page" : "87-97", "title" : "Diseases affect cold-water corals too: Eunicella verrucosa (Cnidaria: Gorgonacea) necrosis in SW England", "type" : "article-journal", "volume" : "76" }, "uris" : [ "http://www.mendeley.com/documents/?uuid=0c8a6535-1fb2-4cec-8517-6db7d9aaa070" ] } ], "mendeley" : { "formattedCitation" : "(Hall-Spencer, Pike, &amp; Munn, 2007)", "plainTextFormattedCitation" : "(Hall-Spencer, Pike, &amp; Munn, 2007)", "previouslyFormattedCitation" : "(Hall-Spencer, Pike, &amp; Munn, 2007)" }, "properties" : {  }, "schema" : "https://github.com/citation-style-language/schema/raw/master/csl-citation.json" }</w:instrText>
      </w:r>
      <w:r w:rsidRPr="00BA0F1F">
        <w:rPr>
          <w:rFonts w:cstheme="minorHAnsi"/>
        </w:rPr>
        <w:fldChar w:fldCharType="separate"/>
      </w:r>
      <w:r w:rsidRPr="00BA0F1F">
        <w:rPr>
          <w:rFonts w:cstheme="minorHAnsi"/>
        </w:rPr>
        <w:t>(Hall-Spencer</w:t>
      </w:r>
      <w:r w:rsidR="008A20C1">
        <w:rPr>
          <w:rFonts w:cstheme="minorHAnsi"/>
          <w:i/>
        </w:rPr>
        <w:t xml:space="preserve"> et al.</w:t>
      </w:r>
      <w:r w:rsidRPr="00BA0F1F">
        <w:rPr>
          <w:rFonts w:cstheme="minorHAnsi"/>
        </w:rPr>
        <w:t>, 2007)</w:t>
      </w:r>
      <w:r w:rsidRPr="00BA0F1F">
        <w:rPr>
          <w:rFonts w:cstheme="minorHAnsi"/>
        </w:rPr>
        <w:fldChar w:fldCharType="end"/>
      </w:r>
      <w:r w:rsidRPr="00BA0F1F">
        <w:rPr>
          <w:rFonts w:cstheme="minorHAnsi"/>
        </w:rPr>
        <w:t xml:space="preserve">, a structuring perennial species listed on the IUCN Red List’ of threatened species. The decline in extent and abundance of these diverse structuring species modifies ecosystem functioning as well as the contributions that they provide to people. For instance, a shift from kelp canopies to turf-forming seaweeds has a global impact on community structure and function </w:t>
      </w:r>
      <w:r w:rsidRPr="00BA0F1F">
        <w:rPr>
          <w:rFonts w:cstheme="minorHAnsi"/>
        </w:rPr>
        <w:fldChar w:fldCharType="begin" w:fldLock="1"/>
      </w:r>
      <w:r w:rsidRPr="00BA0F1F">
        <w:rPr>
          <w:rFonts w:cstheme="minorHAnsi"/>
        </w:rPr>
        <w:instrText>ADDIN CSL_CITATION { "citationItems" : [ { "id" : "ITEM-1", "itemData" : { "DOI" : "10.1002/ece3.774", "ISBN" : "2045-7758", "ISSN" : "20457758", "PMID" : "24198956", "abstract" : "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u00b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1", "issue" : "11", "issued" : { "date-parts" : [ [ "2013", "10" ] ] }, "page" : "4016-4038", "title" : "Threats and knowledge gaps for ecosystem services provided by kelp forests: A northeast Atlantic perspective", "type" : "article-journal", "volume" : "3" }, "uris" : [ "http://www.mendeley.com/documents/?uuid=67185f06-5ffe-31de-a3ea-8eb526084b5d" ] } ], "mendeley" : { "formattedCitation" : "(Smale et al., 2013)", "plainTextFormattedCitation" : "(Smale et al., 2013)", "previouslyFormattedCitation" : "(Smale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Smale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as well as on fisheries </w:t>
      </w:r>
      <w:r w:rsidRPr="00BA0F1F">
        <w:rPr>
          <w:rFonts w:cstheme="minorHAnsi"/>
        </w:rPr>
        <w:fldChar w:fldCharType="begin" w:fldLock="1"/>
      </w:r>
      <w:r w:rsidRPr="00BA0F1F">
        <w:rPr>
          <w:rFonts w:cstheme="minorHAnsi"/>
        </w:rPr>
        <w:instrText>ADDIN CSL_CITATION { "citationItems" : [ { "id" : "ITEM-1", "itemData" : { "DOI" : "10.1111/1365-2664.12483", "author" : [ { "dropping-particle" : "", "family" : "Bertocci", "given" : "I", "non-dropping-particle" : "", "parse-names" : false, "suffix" : "" }, { "dropping-particle" : "", "family" : "Ara\u00fajo", "given" : "R", "non-dropping-particle" : "", "parse-names" : false, "suffix" : "" }, { "dropping-particle" : "", "family" : "Oliveira", "given" : "P.", "non-dropping-particle" : "", "parse-names" : false, "suffix" : "" }, { "dropping-particle" : "", "family" : "Sousa-Pinto", "given" : "I.", "non-dropping-particle" : "", "parse-names" : false, "suffix" : "" } ], "container-title" : "Journal of applied ecology", "id" : "ITEM-1", "issued" : { "date-parts" : [ [ "2015" ] ] }, "page" : "1216-1226", "title" : "Potential effects of kelp species on local fisheries", "type" : "article-journal", "volume" : "52" }, "uris" : [ "http://www.mendeley.com/documents/?uuid=a3a88cb5-8d7a-44c8-abb4-3f5273de7542" ] } ], "mendeley" : { "formattedCitation" : "(Bertocci, Ara\u00fajo, Oliveira, &amp; Sousa-Pinto, 2015)", "plainTextFormattedCitation" : "(Bertocci, Ara\u00fajo, Oliveira, &amp; Sousa-Pinto, 2015)", "previouslyFormattedCitation" : "(Bertocci, Ara\u00fajo, Oliveira, &amp; Sousa-Pinto, 2015)" }, "properties" : {  }, "schema" : "https://github.com/citation-style-language/schema/raw/master/csl-citation.json" }</w:instrText>
      </w:r>
      <w:r w:rsidRPr="00BA0F1F">
        <w:rPr>
          <w:rFonts w:cstheme="minorHAnsi"/>
        </w:rPr>
        <w:fldChar w:fldCharType="separate"/>
      </w:r>
      <w:r w:rsidRPr="00BA0F1F">
        <w:rPr>
          <w:rFonts w:cstheme="minorHAnsi"/>
        </w:rPr>
        <w:t>(Bertocci</w:t>
      </w:r>
      <w:r w:rsidR="008A20C1">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 xml:space="preserve">. These habitat-forming species are insufficiently monitored (e.g. for kelps see </w:t>
      </w:r>
      <w:r w:rsidRPr="00BA0F1F">
        <w:rPr>
          <w:rFonts w:cstheme="minorHAnsi"/>
        </w:rPr>
        <w:fldChar w:fldCharType="begin" w:fldLock="1"/>
      </w:r>
      <w:r w:rsidRPr="00BA0F1F">
        <w:rPr>
          <w:rFonts w:cstheme="minorHAnsi"/>
        </w:rPr>
        <w:instrText>ADDIN CSL_CITATION { "citationItems" : [ { "id" : "ITEM-1", "itemData" : { "DOI" : "10.1007/s10531-016-1141-7", "ISBN" : "1572-9710", "abstract" : "A comprehensive expert consultation was conducted in order to assess the status, trends and the most important drivers of change in the abundance and geographical distribution of kelp forests in European waters. This consultation included an on-line questionnaire, results from a workshop and data provided by a selected group of experts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u2019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 "author" : [ { "dropping-particle" : "", "family" : "Ara\u00fajo", "given" : "R M", "non-dropping-particle" : "", "parse-names" : false, "suffix" : "" }, { "dropping-particle" : "", "family" : "Assis", "given" : "J", "non-dropping-particle" : "", "parse-names" : false, "suffix" : "" }, { "dropping-particle" : "", "family" : "Aguillar", "given" : "R", "non-dropping-particle" : "", "parse-names" : false, "suffix" : "" }, { "dropping-particle" : "", "family" : "Airoldi", "given" : "L", "non-dropping-particle" : "", "parse-names" : false, "suffix" : "" }, { "dropping-particle" : "", "family" : "B\u00e1rbara", "given" : "I", "non-dropping-particle" : "", "parse-names" : false, "suffix" : "" }, { "dropping-particle" : "", "family" : "Bartsch", "given" : "I", "non-dropping-particle" : "", "parse-names" : false, "suffix" : "" }, { "dropping-particle" : "", "family" : "Bekkby", "given" : "T", "non-dropping-particle" : "", "parse-names" : false, "suffix" : "" }, { "dropping-particle" : "", "family" : "Christie", "given" : "H", "non-dropping-particle" : "", "parse-names" : false, "suffix" : "" }, { "dropping-particle" : "", "family" : "Davoult", "given" : "D", "non-dropping-particle" : "", "parse-names" : false, "suffix" : "" }, { "dropping-particle" : "", "family" : "Derrien-Courtel", "given" : "S", "non-dropping-particle" : "", "parse-names" : false, "suffix" : "" }, { "dropping-particle" : "", "family" : "Fernandez", "given" : "C", "non-dropping-particle" : "", "parse-names" : false, "suffix" : "" }, { "dropping-particle" : "", "family" : "Fredriksen", "given" : "S", "non-dropping-particle" : "", "parse-names" : false, "suffix" : "" }, { "dropping-particle" : "", "family" : "Gevaert", "given" : "F", "non-dropping-particle" : "", "parse-names" : false, "suffix" : "" }, { "dropping-particle" : "", "family" : "Gundersen", "given" : "H", "non-dropping-particle" : "", "parse-names" : false, "suffix" : "" }, { "dropping-particle" : "", "family" : "Gal", "given" : "A", "non-dropping-particle" : "Le", "parse-names" : false, "suffix" : "" }, { "dropping-particle" : "", "family" : "L\u00e9v\u00eaque", "given" : "L", "non-dropping-particle" : "", "parse-names" : false, "suffix" : "" }, { "dropping-particle" : "", "family" : "Mieszkowska", "given" : "N", "non-dropping-particle" : "", "parse-names" : false, "suffix" : "" }, { "dropping-particle" : "", "family" : "Norderhaug", "given" : "K M", "non-dropping-particle" : "", "parse-names" : false, "suffix" : "" }, { "dropping-particle" : "", "family" : "Oliveira", "given" : "P", "non-dropping-particle" : "", "parse-names" : false, "suffix" : "" }, { "dropping-particle" : "", "family" : "Puente", "given" : "A", "non-dropping-particle" : "", "parse-names" : false, "suffix" : "" }, { "dropping-particle" : "", "family" : "Rico", "given" : "J M", "non-dropping-particle" : "", "parse-names" : false, "suffix" : "" }, { "dropping-particle" : "", "family" : "Rinde", "given" : "E", "non-dropping-particle" : "", "parse-names" : false, "suffix" : "" }, { "dropping-particle" : "", "family" : "Schubert", "given" : "H", "non-dropping-particle" : "", "parse-names" : false, "suffix" : "" }, { "dropping-particle" : "", "family" : "Strain", "given" : "E M", "non-dropping-particle" : "", "parse-names" : false, "suffix" : "" }, { "dropping-particle" : "", "family" : "Valero", "given" : "M", "non-dropping-particle" : "", "parse-names" : false, "suffix" : "" }, { "dropping-particle" : "", "family" : "Viard", "given" : "F", "non-dropping-particle" : "", "parse-names" : false, "suffix" : "" }, { "dropping-particle" : "", "family" : "Sousa-Pinto", "given" : "I", "non-dropping-particle" : "", "parse-names" : false, "suffix" : "" } ], "container-title" : "Biodiversity and Conservation", "id" : "ITEM-1", "issue" : "7", "issued" : { "date-parts" : [ [ "2016" ] ] }, "page" : "1319-1348", "title" : "Status, trends and drivers of kelp forests in Europe: an expert assessment", "type" : "article-journal", "volume" : "25" }, "uris" : [ "http://www.mendeley.com/documents/?uuid=26ec74d3-da31-4a30-ac3f-2435f7706d3b" ] } ], "mendeley" : { "formattedCitation" : "(R. M. Ara\u00fajo et al., 2016)", "plainTextFormattedCitation" : "(R. M. Ara\u00fajo et al., 2016)", "previouslyFormattedCitation" : "(R. M. Ara\u00fajo et al., 2016)" }, "properties" : {  }, "schema" : "https://github.com/citation-style-language/schema/raw/master/csl-citation.json" }</w:instrText>
      </w:r>
      <w:r w:rsidRPr="00BA0F1F">
        <w:rPr>
          <w:rFonts w:cstheme="minorHAnsi"/>
        </w:rPr>
        <w:fldChar w:fldCharType="separate"/>
      </w:r>
      <w:r w:rsidRPr="00BA0F1F">
        <w:rPr>
          <w:rFonts w:cstheme="minorHAnsi"/>
        </w:rPr>
        <w:t xml:space="preserve">Araújo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 xml:space="preserve">, but current trends have already documented declines, as exemplified by </w:t>
      </w:r>
      <w:r w:rsidRPr="00BA0F1F">
        <w:rPr>
          <w:rFonts w:cstheme="minorHAnsi"/>
          <w:i/>
        </w:rPr>
        <w:t>Cymodocea</w:t>
      </w:r>
      <w:r w:rsidRPr="00BA0F1F">
        <w:rPr>
          <w:rFonts w:cstheme="minorHAnsi"/>
        </w:rPr>
        <w:t xml:space="preserve"> meadows, with estimated declines of between 15% and 80% in extent along the Iberian Peninsula coasts. Changes in ecosystem functioning (e.g. food web and trophic network) have also been well-documented in some areas, e.g. in pelagic systems of the North Sea </w:t>
      </w:r>
      <w:r w:rsidRPr="00BA0F1F">
        <w:rPr>
          <w:rFonts w:cstheme="minorHAnsi"/>
        </w:rPr>
        <w:fldChar w:fldCharType="begin" w:fldLock="1"/>
      </w:r>
      <w:r w:rsidRPr="00BA0F1F">
        <w:rPr>
          <w:rFonts w:cstheme="minorHAnsi"/>
        </w:rPr>
        <w:instrText>ADDIN CSL_CITATION { "citationItems" : [ { "id" : "ITEM-1", "itemData" : { "DOI" : "10.1016/j.pocean.2004.02.018", "ISBN" : "3332199293", "ISSN" : "00796611", "PMID" : "5891756", "abstract" : "This paper focuses on the ecosystem regime shift in the North Sea that occurred during the period 1982-1988. The evidence for the change is seen from individual species to key ecosystem parameters such as diversity and from phytoplankton to fish. Although many biological/ecosystem parameters and individual species exhibited a stepwise change during the period 1983-1988, some indicators show no evidence of change. The cause of the regime shift is likely to be related to pronounced changes in large-scale hydro-meteorological forcing. This involved activating of complex intermediate physical mechanisms which explains why the exact timing of the shift can vary from 1982 to 1988 (centred around two periods: 1982-1985 and 1987-1988) according to the species or taxonomic group. Increased sea surface temperature and possibly change in wind intensity and direction at the end of the 1970s in the west European basin triggered a change in the location of an oceanic biogeographical boundary along the European continental shelf. This affected both the stable and substrate biotope components of North Sea marine ecosystems (i.e. components related to the water masses and components which are geographically stable) circa 1984. Large-scale hydro-climatic forcing also modified local hydro-meteorological parameters around the North Sea after 1987 affecting the stable biotope components of North Sea ecosystems. Problems related to the detection and quantification of an ecosystem regime shift are discussed. \u00a9 2004 Elsevier Ltd. All rights reserved.", "author" : [ { "dropping-particle" : "", "family" : "Beaugrand", "given" : "Gr\u00e9gory", "non-dropping-particle" : "", "parse-names" : false, "suffix" : "" } ], "container-title" : "Progress in Oceanography", "id" : "ITEM-1", "issue" : "2-4", "issued" : { "date-parts" : [ [ "2004" ] ] }, "page" : "245-262", "title" : "The North Sea regime shift: Evidence, causes, mechanisms and consequences", "type" : "article-journal", "volume" : "60" }, "uris" : [ "http://www.mendeley.com/documents/?uuid=8809f213-61d8-486a-bbb7-70d8896886f1" ] }, { "id" : "ITEM-2", "itemData" : { "DOI" : "10.1098/rspb.2009.1320", "ISBN" : "0962-8452", "ISSN" : "0962-8452", "PMID" : "19740882", "abstract" : "Ecosystems can alternate suddenly between contrasting persistent states due to internal processes or external drivers. It is important to understand the mechanisms by which these shifts occur, especially in exploited ecosystems. There have been several abrupt marine ecosystem shifts attributed either to fishing, recent climate change or a combination of these two drivers. We show that temperature has been an important driver of the trophodynamics of the North Sea, a heavily fished marine ecosystem, for nearly 50 years and that a recent pronounced change in temperature established a new ecosystem dynamic regime through a series of internal mechanisms. Using an end-to-end ecosystem approach that included primary producers, primary, secondary and tertiary consumers, and detritivores, we found that temperature modified the relationships among species through nonlinearities in the ecosystem involving ecological thresholds and trophic amplifications. Trophic amplification provides an alternative mechanism to positive feedback to drive an ecosystem towards a new dynamic regime, which in this case favours jellyfish in the plankton and decapods and detritivores in the benthos. Although overfishing is often held responsible for marine ecosystem degeneration, temperature can clearly bring about similar effects. Our results are relevant to ecosystem-based fisheries management (EBFM), seen as the way forward to manage exploited marine ecosystems.", "author" : [ { "dropping-particle" : "", "family" : "Kirby", "given" : "Richard R", "non-dropping-particle" : "", "parse-names" : false, "suffix" : "" }, { "dropping-particle" : "", "family" : "Beaugrand", "given" : "Gregory", "non-dropping-particle" : "", "parse-names" : false, "suffix" : "" } ], "container-title" : "Proceedings. Biological sciences / The Royal Society", "id" : "ITEM-2", "issue" : "1676", "issued" : { "date-parts" : [ [ "2009", "12", "7" ] ] }, "page" : "4095-103", "publisher" : "The Royal Society", "title" : "Trophic amplification of climate warming.", "type" : "article-journal", "volume" : "276" }, "uris" : [ "http://www.mendeley.com/documents/?uuid=5b48eb41-ae52-3bd9-bac8-284cf148b7fd" ] } ], "mendeley" : { "formattedCitation" : "(Gr\u00e9gory Beaugrand, 2004; Kirby &amp; Beaugrand, 2009)", "manualFormatting" : "(e.g. copepods-fishes, Gr\u00e9gory Beaugrand 2004; Kirby and Beaugrand 2009)", "plainTextFormattedCitation" : "(Gr\u00e9gory Beaugrand, 2004; Kirby &amp; Beaugrand, 2009)", "previouslyFormattedCitation" : "(Gr\u00e9gory Beaugrand, 2004; Kirby &amp; Beaugrand, 2009)" }, "properties" : {  }, "schema" : "https://github.com/citation-style-language/schema/raw/master/csl-citation.json" }</w:instrText>
      </w:r>
      <w:r w:rsidRPr="00BA0F1F">
        <w:rPr>
          <w:rFonts w:cstheme="minorHAnsi"/>
        </w:rPr>
        <w:fldChar w:fldCharType="separate"/>
      </w:r>
      <w:r w:rsidRPr="00BA0F1F">
        <w:rPr>
          <w:rFonts w:cstheme="minorHAnsi"/>
        </w:rPr>
        <w:t>(e.g. copepods-fishes</w:t>
      </w:r>
      <w:r w:rsidR="00F96670">
        <w:rPr>
          <w:rFonts w:cstheme="minorHAnsi"/>
        </w:rPr>
        <w:t>;</w:t>
      </w:r>
      <w:r>
        <w:rPr>
          <w:rFonts w:cstheme="minorHAnsi"/>
        </w:rPr>
        <w:t xml:space="preserve"> </w:t>
      </w:r>
      <w:r w:rsidRPr="00BA0F1F">
        <w:rPr>
          <w:rFonts w:cstheme="minorHAnsi"/>
        </w:rPr>
        <w:t>Beaugrand</w:t>
      </w:r>
      <w:r>
        <w:rPr>
          <w:rFonts w:cstheme="minorHAnsi"/>
        </w:rPr>
        <w:t>,</w:t>
      </w:r>
      <w:r w:rsidRPr="00BA0F1F">
        <w:rPr>
          <w:rFonts w:cstheme="minorHAnsi"/>
        </w:rPr>
        <w:t xml:space="preserve"> 2004; Kirby </w:t>
      </w:r>
      <w:r w:rsidR="008A20C1">
        <w:rPr>
          <w:rFonts w:cstheme="minorHAnsi"/>
        </w:rPr>
        <w:t>&amp;</w:t>
      </w:r>
      <w:r w:rsidR="008A20C1" w:rsidRPr="00BA0F1F">
        <w:rPr>
          <w:rFonts w:cstheme="minorHAnsi"/>
        </w:rPr>
        <w:t xml:space="preserve"> </w:t>
      </w:r>
      <w:r w:rsidRPr="00BA0F1F">
        <w:rPr>
          <w:rFonts w:cstheme="minorHAnsi"/>
        </w:rPr>
        <w:t>Beaugrand</w:t>
      </w:r>
      <w:r w:rsidR="00F96670">
        <w:rPr>
          <w:rFonts w:cstheme="minorHAnsi"/>
        </w:rPr>
        <w:t>,</w:t>
      </w:r>
      <w:r w:rsidRPr="00BA0F1F">
        <w:rPr>
          <w:rFonts w:cstheme="minorHAnsi"/>
        </w:rPr>
        <w:t xml:space="preserve"> 2009)</w:t>
      </w:r>
      <w:r w:rsidRPr="00BA0F1F">
        <w:rPr>
          <w:rFonts w:cstheme="minorHAnsi"/>
        </w:rPr>
        <w:fldChar w:fldCharType="end"/>
      </w:r>
      <w:r w:rsidRPr="00BA0F1F">
        <w:rPr>
          <w:rFonts w:cstheme="minorHAnsi"/>
        </w:rPr>
        <w:t>.</w:t>
      </w:r>
    </w:p>
    <w:p w14:paraId="4E5ED9A7" w14:textId="0515EF72" w:rsidR="0048205B" w:rsidRPr="00BA0F1F" w:rsidRDefault="0048205B" w:rsidP="00AE389F">
      <w:pPr>
        <w:rPr>
          <w:rFonts w:cstheme="minorHAnsi"/>
        </w:rPr>
      </w:pPr>
      <w:r w:rsidRPr="00BA0F1F">
        <w:rPr>
          <w:rFonts w:cstheme="minorHAnsi"/>
        </w:rPr>
        <w:t xml:space="preserve">Phenological changes (e.g. earlier timing of recruitment) are an important component of these changes in ecosystem functioning. They can affect populations through diverse mechanisms and with large impacts such as mismatches with food resource availability and increased mortality because of non-favourable environmental conditions </w:t>
      </w:r>
      <w:r w:rsidRPr="00BA0F1F">
        <w:rPr>
          <w:rFonts w:cstheme="minorHAnsi"/>
          <w:lang w:val="pt-PT"/>
        </w:rPr>
        <w:fldChar w:fldCharType="begin" w:fldLock="1"/>
      </w:r>
      <w:r w:rsidRPr="00BA0F1F">
        <w:rPr>
          <w:rFonts w:cstheme="minorHAnsi"/>
        </w:rPr>
        <w:instrText>ADDIN CSL_CITATION { "citationItems" : [ { "id" : "ITEM-1", "itemData" : { "DOI" : "10.1111/j.1365-2486.2010.02165.x", "ISBN" : "1354-1013", "ISSN" : "13541013", "abstract" : "Recent changes in the seasonal timing (phenology) of familiar biological events have been one of the most conspicuous signs of climate change. However, the lack of a standardized approach to analysing change has hampered assessment of consistency in such changes among different taxa and trophic levels and across freshwater, terrestrial and marine environments. We present a standardized assessment of 25 532 rates of phenological change for 726 UK terrestrial, freshwater and marine taxa. The majority of spring and summer events have advanced, and more rapidly than previously documented. Such consistency is indicative of shared large scale drivers. Furthermore, average rates of change have accelerated in a way that is consistent with observed warming trends. Less coherent patterns in some groups of organisms point to the agency of more local scale processes and multiple drivers. For the first time we show a broad scale signal of differential phenological change among trophic levels; across environments advances in timing were slowest for secondary consumers, thus heightening the potential risk of temporal mismatch in key trophic interactions. If current patterns and rates of phenological change are indicative of future trends, future climate warming may exacerbate trophic mismatching, further disrupting the functioning, persistence and resilience of many ecosystems and having a major impact on ecosystem services.", "author" : [ { "dropping-particle" : "", "family" : "Thackeray", "given" : "Stephen J.", "non-dropping-particle" : "", "parse-names" : false, "suffix" : "" }, { "dropping-particle" : "", "family" : "Sparks", "given" : "Timothy H.", "non-dropping-particle" : "", "parse-names" : false, "suffix" : "" }, { "dropping-particle" : "", "family" : "Frederiksen", "given" : "Morten", "non-dropping-particle" : "", "parse-names" : false, "suffix" : "" }, { "dropping-particle" : "", "family" : "Burthe", "given" : "Sarah", "non-dropping-particle" : "", "parse-names" : false, "suffix" : "" }, { "dropping-particle" : "", "family" : "Bacon", "given" : "Philip J.", "non-dropping-particle" : "", "parse-names" : false, "suffix" : "" }, { "dropping-particle" : "", "family" : "Bell", "given" : "James R.", "non-dropping-particle" : "", "parse-names" : false, "suffix" : "" }, { "dropping-particle" : "", "family" : "Botham", "given" : "Marc S.", "non-dropping-particle" : "", "parse-names" : false, "suffix" : "" }, { "dropping-particle" : "", "family" : "Brereton", "given" : "Tom M.", "non-dropping-particle" : "", "parse-names" : false, "suffix" : "" }, { "dropping-particle" : "", "family" : "Bright", "given" : "Paul W.", "non-dropping-particle" : "", "parse-names" : false, "suffix" : "" }, { "dropping-particle" : "", "family" : "Carvalho", "given" : "Laurence", "non-dropping-particle" : "", "parse-names" : false, "suffix" : "" }, { "dropping-particle" : "", "family" : "Clutton-Brock", "given" : "Tim", "non-dropping-particle" : "", "parse-names" : false, "suffix" : "" }, { "dropping-particle" : "", "family" : "Dawson", "given" : "Alistair", "non-dropping-particle" : "", "parse-names" : false, "suffix" : "" }, { "dropping-particle" : "", "family" : "Edwards", "given" : "Martin", "non-dropping-particle" : "", "parse-names" : false, "suffix" : "" }, { "dropping-particle" : "", "family" : "Elliott", "given" : "J. Malcolm", "non-dropping-particle" : "", "parse-names" : false, "suffix" : "" }, { "dropping-particle" : "", "family" : "Harrington", "given" : "Richard", "non-dropping-particle" : "", "parse-names" : false, "suffix" : "" }, { "dropping-particle" : "", "family" : "Johns", "given" : "David", "non-dropping-particle" : "", "parse-names" : false, "suffix" : "" }, { "dropping-particle" : "", "family" : "Jones", "given" : "Ian D.", "non-dropping-particle" : "", "parse-names" : false, "suffix" : "" }, { "dropping-particle" : "", "family" : "Jones", "given" : "James T.", "non-dropping-particle" : "", "parse-names" : false, "suffix" : "" }, { "dropping-particle" : "", "family" : "Leech", "given" : "David I.", "non-dropping-particle" : "", "parse-names" : false, "suffix" : "" }, { "dropping-particle" : "", "family" : "Roy", "given" : "David B.", "non-dropping-particle" : "", "parse-names" : false, "suffix" : "" }, { "dropping-particle" : "", "family" : "Scott", "given" : "W. Andy", "non-dropping-particle" : "", "parse-names" : false, "suffix" : "" }, { "dropping-particle" : "", "family" : "Smith", "given" : "Matt", "non-dropping-particle" : "", "parse-names" : false, "suffix" : "" }, { "dropping-particle" : "", "family" : "Smithers", "given" : "Richard J.", "non-dropping-particle" : "", "parse-names" : false, "suffix" : "" }, { "dropping-particle" : "", "family" : "Winfield", "given" : "Ian J.", "non-dropping-particle" : "", "parse-names" : false, "suffix" : "" }, { "dropping-particle" : "", "family" : "Wanless", "given" : "Sarah", "non-dropping-particle" : "", "parse-names" : false, "suffix" : "" } ], "container-title" : "Global Change Biology", "id" : "ITEM-1", "issue" : "12", "issued" : { "date-parts" : [ [ "2010", "12" ] ] }, "page" : "3304-3313", "publisher" : "Blackwell Publishing Ltd", "title" : "Trophic level asynchrony in rates of phenological change for marine, freshwater and terrestrial environments", "type" : "article-journal", "volume" : "16" }, "uris" : [ "http://www.mendeley.com/documents/?uuid=6161c5a6-ca06-3620-918f-888426b35634" ] } ], "mendeley" : { "formattedCitation" : "(Thackeray et al., 2010)", "manualFormatting" : "(Thackeray et al. 2010 and references therein)", "plainTextFormattedCitation" : "(Thackeray et al., 2010)", "previouslyFormattedCitation" : "(Thackeray et al., 2010)" }, "properties" : {  }, "schema" : "https://github.com/citation-style-language/schema/raw/master/csl-citation.json" }</w:instrText>
      </w:r>
      <w:r w:rsidRPr="00BA0F1F">
        <w:rPr>
          <w:rFonts w:cstheme="minorHAnsi"/>
          <w:lang w:val="pt-PT"/>
        </w:rPr>
        <w:fldChar w:fldCharType="separate"/>
      </w:r>
      <w:r w:rsidRPr="00BA0F1F">
        <w:rPr>
          <w:rFonts w:cstheme="minorHAnsi"/>
        </w:rPr>
        <w:t xml:space="preserve">(Thackeray </w:t>
      </w:r>
      <w:r w:rsidR="00301BD0" w:rsidRPr="00301BD0">
        <w:rPr>
          <w:rFonts w:cstheme="minorHAnsi"/>
          <w:i/>
        </w:rPr>
        <w:t>et al.</w:t>
      </w:r>
      <w:r>
        <w:rPr>
          <w:rFonts w:cstheme="minorHAnsi"/>
        </w:rPr>
        <w:t>,</w:t>
      </w:r>
      <w:r w:rsidRPr="00BA0F1F">
        <w:rPr>
          <w:rFonts w:cstheme="minorHAnsi"/>
        </w:rPr>
        <w:t xml:space="preserve"> 2010 and references therein)</w:t>
      </w:r>
      <w:r w:rsidRPr="00BA0F1F">
        <w:rPr>
          <w:rFonts w:cstheme="minorHAnsi"/>
          <w:lang w:val="pt-PT"/>
        </w:rPr>
        <w:fldChar w:fldCharType="end"/>
      </w:r>
      <w:r w:rsidRPr="00BA0F1F">
        <w:rPr>
          <w:rFonts w:cstheme="minorHAnsi"/>
        </w:rPr>
        <w:t xml:space="preserve">. They have been established with confidence for several taxonomic groups </w:t>
      </w:r>
      <w:r w:rsidRPr="00BA0F1F">
        <w:rPr>
          <w:rFonts w:cstheme="minorHAnsi"/>
        </w:rPr>
        <w:fldChar w:fldCharType="begin" w:fldLock="1"/>
      </w:r>
      <w:r w:rsidRPr="00BA0F1F">
        <w:rPr>
          <w:rFonts w:cstheme="minorHAnsi"/>
        </w:rPr>
        <w:instrText>ADDIN CSL_CITATION { "citationItems" : [ { "id" : "ITEM-1", "itemData" : { "DOI" : "10.1038/nature02808", "ISBN" : "00280836 (ISSN)", "ISSN" : "0028-0836", "PMID" : "15318219", "abstract" : "Phenology, the study of annually recurring life cycle events such as the timing of migrations and flowering, can provide particularly sensitive indicators of climate change1.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2, 3. Using long-term data of 66 plankton taxa during the period from 1958 to 2002, we investigated whether climate warming signals4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 "author" : [ { "dropping-particle" : "", "family" : "Edwards", "given" : "Martin;", "non-dropping-particle" : "", "parse-names" : false, "suffix" : "" }, { "dropping-particle" : "", "family" : "Richardson", "given" : "Anthony J", "non-dropping-particle" : "", "parse-names" : false, "suffix" : "" } ], "container-title" : "Nature", "id" : "ITEM-1", "issue" : "7002", "issued" : { "date-parts" : [ [ "2004" ] ] }, "page" : "881-884", "title" : "Impact of climate change on marine pelagic phenology and trophic mismatch", "type" : "article-journal", "volume" : "430" }, "uris" : [ "http://www.mendeley.com/documents/?uuid=86e45053-5b42-4624-b36d-f523a70f16f6" ] }, { "id" : "ITEM-2", "itemData" : { "DOI" : "10.1098/rspb.2009.1320", "ISBN" : "0962-8452", "ISSN" : "0962-8452", "PMID" : "19740882", "abstract" : "Ecosystems can alternate suddenly between contrasting persistent states due to internal processes or external drivers. It is important to understand the mechanisms by which these shifts occur, especially in exploited ecosystems. There have been several abrupt marine ecosystem shifts attributed either to fishing, recent climate change or a combination of these two drivers. We show that temperature has been an important driver of the trophodynamics of the North Sea, a heavily fished marine ecosystem, for nearly 50 years and that a recent pronounced change in temperature established a new ecosystem dynamic regime through a series of internal mechanisms. Using an end-to-end ecosystem approach that included primary producers, primary, secondary and tertiary consumers, and detritivores, we found that temperature modified the relationships among species through nonlinearities in the ecosystem involving ecological thresholds and trophic amplifications. Trophic amplification provides an alternative mechanism to positive feedback to drive an ecosystem towards a new dynamic regime, which in this case favours jellyfish in the plankton and decapods and detritivores in the benthos. Although overfishing is often held responsible for marine ecosystem degeneration, temperature can clearly bring about similar effects. Our results are relevant to ecosystem-based fisheries management (EBFM), seen as the way forward to manage exploited marine ecosystems.", "author" : [ { "dropping-particle" : "", "family" : "Kirby", "given" : "Richard R", "non-dropping-particle" : "", "parse-names" : false, "suffix" : "" }, { "dropping-particle" : "", "family" : "Beaugrand", "given" : "Gregory", "non-dropping-particle" : "", "parse-names" : false, "suffix" : "" } ], "container-title" : "Proceedings. Biological sciences / The Royal Society", "id" : "ITEM-2", "issue" : "1676", "issued" : { "date-parts" : [ [ "2009", "12", "7" ] ] }, "page" : "4095-103", "publisher" : "The Royal Society", "title" : "Trophic amplification of climate warming.", "type" : "article-journal", "volume" : "276" }, "uris" : [ "http://www.mendeley.com/documents/?uuid=5b48eb41-ae52-3bd9-bac8-284cf148b7fd" ] }, { "id" : "ITEM-3",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 S", "non-dropping-particle" : "", "parse-names" : false, "suffix" : "" }, { "dropping-particle" : "", "family" : "Brown", "given" : "C J", "non-dropping-particle" : "", "parse-names" : false, "suffix" : "" }, { "dropping-particle" : "", "family" : "Sydeman", "given" : "W J", "non-dropping-particle" : "", "parse-names" : false, "suffix" : "" }, { "dropping-particle" : "", "family" : "Kiessling", "given" : "W", "non-dropping-particle" : "", "parse-names" : false, "suffix" : "" }, { "dropping-particle" : "", "family" : "Schoeman", "given" : "D S", "non-dropping-particle" : "", "parse-names" : false, "suffix" : "" }, { "dropping-particle" : "", "family" : "Moore", "given" : "P J", "non-dropping-particle" : "", "parse-names" : false, "suffix" : "" }, { "dropping-particle" : "", "family" : "Brander", "given" : "K", "non-dropping-particle" : "", "parse-names" : false, "suffix" : "" }, { "dropping-particle" : "", "family" : "Bruno", "given" : "J F", "non-dropping-particle" : "", "parse-names" : false, "suffix" : "" }, { "dropping-particle" : "", "family" : "Buckley", "given" : "L B", "non-dropping-particle" : "", "parse-names" : false, "suffix" : "" }, { "dropping-particle" : "", "family" : "Burrows", "given" : "M T",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non-dropping-particle" : "", "parse-names" : false, "suffix" : "" }, { "dropping-particle" : "", "family" : "Thompson", "given" : "S A", "non-dropping-particle" : "", "parse-names" : false, "suffix" : "" }, { "dropping-particle" : "", "family" : "Richardson", "given" : "A J", "non-dropping-particle" : "", "parse-names" : false, "suffix" : "" } ], "container-title" : "Nature Climate Change", "id" : "ITEM-3", "issue" : "August", "issued" : { "date-parts" : [ [ "2013", "8", "4" ] ] }, "page" : "919-925", "publisher" : "Nature Publishing Group", "title" : "Global imprint of climate change on marine life", "type" : "article-journal", "volume" : "3" }, "uris" : [ "http://www.mendeley.com/documents/?uuid=c198a6d2-f559-4fad-8a6c-7749ae7157cd" ] }, { "id" : "ITEM-4", "itemData" : { "DOI" : "10.1111/j.1365-2486.2010.02165.x", "ISBN" : "1354-1013", "ISSN" : "13541013", "abstract" : "Recent changes in the seasonal timing (phenology) of familiar biological events have been one of the most conspicuous signs of climate change. However, the lack of a standardized approach to analysing change has hampered assessment of consistency in such changes among different taxa and trophic levels and across freshwater, terrestrial and marine environments. We present a standardized assessment of 25 532 rates of phenological change for 726 UK terrestrial, freshwater and marine taxa. The majority of spring and summer events have advanced, and more rapidly than previously documented. Such consistency is indicative of shared large scale drivers. Furthermore, average rates of change have accelerated in a way that is consistent with observed warming trends. Less coherent patterns in some groups of organisms point to the agency of more local scale processes and multiple drivers. For the first time we show a broad scale signal of differential phenological change among trophic levels; across environments advances in timing were slowest for secondary consumers, thus heightening the potential risk of temporal mismatch in key trophic interactions. If current patterns and rates of phenological change are indicative of future trends, future climate warming may exacerbate trophic mismatching, further disrupting the functioning, persistence and resilience of many ecosystems and having a major impact on ecosystem services.", "author" : [ { "dropping-particle" : "", "family" : "Thackeray", "given" : "Stephen J.", "non-dropping-particle" : "", "parse-names" : false, "suffix" : "" }, { "dropping-particle" : "", "family" : "Sparks", "given" : "Timothy H.", "non-dropping-particle" : "", "parse-names" : false, "suffix" : "" }, { "dropping-particle" : "", "family" : "Frederiksen", "given" : "Morten", "non-dropping-particle" : "", "parse-names" : false, "suffix" : "" }, { "dropping-particle" : "", "family" : "Burthe", "given" : "Sarah", "non-dropping-particle" : "", "parse-names" : false, "suffix" : "" }, { "dropping-particle" : "", "family" : "Bacon", "given" : "Philip J.", "non-dropping-particle" : "", "parse-names" : false, "suffix" : "" }, { "dropping-particle" : "", "family" : "Bell", "given" : "James R.", "non-dropping-particle" : "", "parse-names" : false, "suffix" : "" }, { "dropping-particle" : "", "family" : "Botham", "given" : "Marc S.", "non-dropping-particle" : "", "parse-names" : false, "suffix" : "" }, { "dropping-particle" : "", "family" : "Brereton", "given" : "Tom M.", "non-dropping-particle" : "", "parse-names" : false, "suffix" : "" }, { "dropping-particle" : "", "family" : "Bright", "given" : "Paul W.", "non-dropping-particle" : "", "parse-names" : false, "suffix" : "" }, { "dropping-particle" : "", "family" : "Carvalho", "given" : "Laurence", "non-dropping-particle" : "", "parse-names" : false, "suffix" : "" }, { "dropping-particle" : "", "family" : "Clutton-Brock", "given" : "Tim", "non-dropping-particle" : "", "parse-names" : false, "suffix" : "" }, { "dropping-particle" : "", "family" : "Dawson", "given" : "Alistair", "non-dropping-particle" : "", "parse-names" : false, "suffix" : "" }, { "dropping-particle" : "", "family" : "Edwards", "given" : "Martin", "non-dropping-particle" : "", "parse-names" : false, "suffix" : "" }, { "dropping-particle" : "", "family" : "Elliott", "given" : "J. Malcolm", "non-dropping-particle" : "", "parse-names" : false, "suffix" : "" }, { "dropping-particle" : "", "family" : "Harrington", "given" : "Richard", "non-dropping-particle" : "", "parse-names" : false, "suffix" : "" }, { "dropping-particle" : "", "family" : "Johns", "given" : "David", "non-dropping-particle" : "", "parse-names" : false, "suffix" : "" }, { "dropping-particle" : "", "family" : "Jones", "given" : "Ian D.", "non-dropping-particle" : "", "parse-names" : false, "suffix" : "" }, { "dropping-particle" : "", "family" : "Jones", "given" : "James T.", "non-dropping-particle" : "", "parse-names" : false, "suffix" : "" }, { "dropping-particle" : "", "family" : "Leech", "given" : "David I.", "non-dropping-particle" : "", "parse-names" : false, "suffix" : "" }, { "dropping-particle" : "", "family" : "Roy", "given" : "David B.", "non-dropping-particle" : "", "parse-names" : false, "suffix" : "" }, { "dropping-particle" : "", "family" : "Scott", "given" : "W. Andy", "non-dropping-particle" : "", "parse-names" : false, "suffix" : "" }, { "dropping-particle" : "", "family" : "Smith", "given" : "Matt", "non-dropping-particle" : "", "parse-names" : false, "suffix" : "" }, { "dropping-particle" : "", "family" : "Smithers", "given" : "Richard J.", "non-dropping-particle" : "", "parse-names" : false, "suffix" : "" }, { "dropping-particle" : "", "family" : "Winfield", "given" : "Ian J.", "non-dropping-particle" : "", "parse-names" : false, "suffix" : "" }, { "dropping-particle" : "", "family" : "Wanless", "given" : "Sarah", "non-dropping-particle" : "", "parse-names" : false, "suffix" : "" } ], "container-title" : "Global Change Biology", "id" : "ITEM-4", "issue" : "12", "issued" : { "date-parts" : [ [ "2010", "12" ] ] }, "page" : "3304-3313", "publisher" : "Blackwell Publishing Ltd", "title" : "Trophic level asynchrony in rates of phenological change for marine, freshwater and terrestrial environments", "type" : "article-journal", "volume" : "16" }, "uris" : [ "http://www.mendeley.com/documents/?uuid=6161c5a6-ca06-3620-918f-888426b35634" ] } ], "mendeley" : { "formattedCitation" : "(M. Edwards &amp; Richardson, 2004; Kirby &amp; Beaugrand, 2009; Poloczanska et al., 2013; Thackeray et al., 2010)", "plainTextFormattedCitation" : "(M. Edwards &amp; Richardson, 2004; Kirby &amp; Beaugrand, 2009; Poloczanska et al., 2013; Thackeray et al., 2010)", "previouslyFormattedCitation" : "(M. Edwards &amp; Richardson, 2004; Kirby &amp; Beaugrand, 2009; Poloczanska et al., 2013; Thackeray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Edwards &amp; Richardson, 2004; Kirby &amp; Beaugrand, 2009; Poloczanska </w:t>
      </w:r>
      <w:r w:rsidR="00301BD0" w:rsidRPr="00301BD0">
        <w:rPr>
          <w:rFonts w:cstheme="minorHAnsi"/>
          <w:i/>
        </w:rPr>
        <w:t>et al.</w:t>
      </w:r>
      <w:r w:rsidRPr="00BA0F1F">
        <w:rPr>
          <w:rFonts w:cstheme="minorHAnsi"/>
        </w:rPr>
        <w:t xml:space="preserve">, 2013; Thackeray </w:t>
      </w:r>
      <w:r w:rsidR="00301BD0" w:rsidRPr="00301BD0">
        <w:rPr>
          <w:rFonts w:cstheme="minorHAnsi"/>
          <w:i/>
        </w:rPr>
        <w:t>et al.</w:t>
      </w:r>
      <w:r w:rsidRPr="00BA0F1F">
        <w:rPr>
          <w:rFonts w:cstheme="minorHAnsi"/>
        </w:rPr>
        <w:t>, 2010)</w:t>
      </w:r>
      <w:r w:rsidRPr="00BA0F1F">
        <w:rPr>
          <w:rFonts w:cstheme="minorHAnsi"/>
        </w:rPr>
        <w:fldChar w:fldCharType="end"/>
      </w:r>
      <w:r w:rsidRPr="00BA0F1F">
        <w:rPr>
          <w:rFonts w:cstheme="minorHAnsi"/>
        </w:rPr>
        <w:t>. For some taxa such as marine invertebrates (</w:t>
      </w:r>
      <w:r w:rsidRPr="00BA0F1F">
        <w:rPr>
          <w:rFonts w:cstheme="minorHAnsi"/>
        </w:rPr>
        <w:fldChar w:fldCharType="begin" w:fldLock="1"/>
      </w:r>
      <w:r w:rsidRPr="00BA0F1F">
        <w:rPr>
          <w:rFonts w:cstheme="minorHAnsi"/>
        </w:rPr>
        <w:instrText>ADDIN CSL_CITATION { "citationItems" : [ { "id" : "ITEM-1", "itemData" : { "DOI" : "10.1111/j.1365-2486.2010.02165.x", "ISBN" : "1354-1013", "ISSN" : "13541013", "abstract" : "Recent changes in the seasonal timing (phenology) of familiar biological events have been one of the most conspicuous signs of climate change. However, the lack of a standardized approach to analysing change has hampered assessment of consistency in such changes among different taxa and trophic levels and across freshwater, terrestrial and marine environments. We present a standardized assessment of 25 532 rates of phenological change for 726 UK terrestrial, freshwater and marine taxa. The majority of spring and summer events have advanced, and more rapidly than previously documented. Such consistency is indicative of shared large scale drivers. Furthermore, average rates of change have accelerated in a way that is consistent with observed warming trends. Less coherent patterns in some groups of organisms point to the agency of more local scale processes and multiple drivers. For the first time we show a broad scale signal of differential phenological change among trophic levels; across environments advances in timing were slowest for secondary consumers, thus heightening the potential risk of temporal mismatch in key trophic interactions. If current patterns and rates of phenological change are indicative of future trends, future climate warming may exacerbate trophic mismatching, further disrupting the functioning, persistence and resilience of many ecosystems and having a major impact on ecosystem services.", "author" : [ { "dropping-particle" : "", "family" : "Thackeray", "given" : "Stephen J.", "non-dropping-particle" : "", "parse-names" : false, "suffix" : "" }, { "dropping-particle" : "", "family" : "Sparks", "given" : "Timothy H.", "non-dropping-particle" : "", "parse-names" : false, "suffix" : "" }, { "dropping-particle" : "", "family" : "Frederiksen", "given" : "Morten", "non-dropping-particle" : "", "parse-names" : false, "suffix" : "" }, { "dropping-particle" : "", "family" : "Burthe", "given" : "Sarah", "non-dropping-particle" : "", "parse-names" : false, "suffix" : "" }, { "dropping-particle" : "", "family" : "Bacon", "given" : "Philip J.", "non-dropping-particle" : "", "parse-names" : false, "suffix" : "" }, { "dropping-particle" : "", "family" : "Bell", "given" : "James R.", "non-dropping-particle" : "", "parse-names" : false, "suffix" : "" }, { "dropping-particle" : "", "family" : "Botham", "given" : "Marc S.", "non-dropping-particle" : "", "parse-names" : false, "suffix" : "" }, { "dropping-particle" : "", "family" : "Brereton", "given" : "Tom M.", "non-dropping-particle" : "", "parse-names" : false, "suffix" : "" }, { "dropping-particle" : "", "family" : "Bright", "given" : "Paul W.", "non-dropping-particle" : "", "parse-names" : false, "suffix" : "" }, { "dropping-particle" : "", "family" : "Carvalho", "given" : "Laurence", "non-dropping-particle" : "", "parse-names" : false, "suffix" : "" }, { "dropping-particle" : "", "family" : "Clutton-Brock", "given" : "Tim", "non-dropping-particle" : "", "parse-names" : false, "suffix" : "" }, { "dropping-particle" : "", "family" : "Dawson", "given" : "Alistair", "non-dropping-particle" : "", "parse-names" : false, "suffix" : "" }, { "dropping-particle" : "", "family" : "Edwards", "given" : "Martin", "non-dropping-particle" : "", "parse-names" : false, "suffix" : "" }, { "dropping-particle" : "", "family" : "Elliott", "given" : "J. Malcolm", "non-dropping-particle" : "", "parse-names" : false, "suffix" : "" }, { "dropping-particle" : "", "family" : "Harrington", "given" : "Richard", "non-dropping-particle" : "", "parse-names" : false, "suffix" : "" }, { "dropping-particle" : "", "family" : "Johns", "given" : "David", "non-dropping-particle" : "", "parse-names" : false, "suffix" : "" }, { "dropping-particle" : "", "family" : "Jones", "given" : "Ian D.", "non-dropping-particle" : "", "parse-names" : false, "suffix" : "" }, { "dropping-particle" : "", "family" : "Jones", "given" : "James T.", "non-dropping-particle" : "", "parse-names" : false, "suffix" : "" }, { "dropping-particle" : "", "family" : "Leech", "given" : "David I.", "non-dropping-particle" : "", "parse-names" : false, "suffix" : "" }, { "dropping-particle" : "", "family" : "Roy", "given" : "David B.", "non-dropping-particle" : "", "parse-names" : false, "suffix" : "" }, { "dropping-particle" : "", "family" : "Scott", "given" : "W. Andy", "non-dropping-particle" : "", "parse-names" : false, "suffix" : "" }, { "dropping-particle" : "", "family" : "Smith", "given" : "Matt", "non-dropping-particle" : "", "parse-names" : false, "suffix" : "" }, { "dropping-particle" : "", "family" : "Smithers", "given" : "Richard J.", "non-dropping-particle" : "", "parse-names" : false, "suffix" : "" }, { "dropping-particle" : "", "family" : "Winfield", "given" : "Ian J.", "non-dropping-particle" : "", "parse-names" : false, "suffix" : "" }, { "dropping-particle" : "", "family" : "Wanless", "given" : "Sarah", "non-dropping-particle" : "", "parse-names" : false, "suffix" : "" } ], "container-title" : "Global Change Biology", "id" : "ITEM-1", "issue" : "12", "issued" : { "date-parts" : [ [ "2010", "12" ] ] }, "page" : "3304-3313", "publisher" : "Blackwell Publishing Ltd", "title" : "Trophic level asynchrony in rates of phenological change for marine, freshwater and terrestrial environments", "type" : "article-journal", "volume" : "16" }, "uris" : [ "http://www.mendeley.com/documents/?uuid=6161c5a6-ca06-3620-918f-888426b35634" ] } ], "mendeley" : { "formattedCitation" : "(Thackeray et al., 2010)", "manualFormatting" : "Thackeray et al. 2010)", "plainTextFormattedCitation" : "(Thackeray et al., 2010)", "previouslyFormattedCitation" : "(Thackeray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Thackeray </w:t>
      </w:r>
      <w:r w:rsidR="00301BD0" w:rsidRPr="00301BD0">
        <w:rPr>
          <w:rFonts w:cstheme="minorHAnsi"/>
          <w:i/>
        </w:rPr>
        <w:t>et al.</w:t>
      </w:r>
      <w:r w:rsidRPr="00BA0F1F">
        <w:rPr>
          <w:rFonts w:cstheme="minorHAnsi"/>
        </w:rPr>
        <w:t xml:space="preserve"> 2010)</w:t>
      </w:r>
      <w:r w:rsidRPr="00BA0F1F">
        <w:rPr>
          <w:rFonts w:cstheme="minorHAnsi"/>
        </w:rPr>
        <w:fldChar w:fldCharType="end"/>
      </w:r>
      <w:r w:rsidRPr="00BA0F1F">
        <w:rPr>
          <w:rFonts w:cstheme="minorHAnsi"/>
        </w:rPr>
        <w:t>, rates of advance in seasonal timing was shown to increase over recent decades.</w:t>
      </w:r>
    </w:p>
    <w:p w14:paraId="27D0B489" w14:textId="77777777" w:rsidR="0048205B" w:rsidRPr="00BA0F1F" w:rsidRDefault="0048205B" w:rsidP="00AE389F">
      <w:pPr>
        <w:rPr>
          <w:rFonts w:cstheme="minorHAnsi"/>
        </w:rPr>
      </w:pPr>
      <w:r w:rsidRPr="00BA0F1F">
        <w:rPr>
          <w:rFonts w:cstheme="minorHAnsi"/>
        </w:rPr>
        <w:t>Changes in patterns and processes, as detailed above, are indicative of a decline in biodiversity status, now and in the past, at species, community and ecosystem levels.</w:t>
      </w:r>
    </w:p>
    <w:p w14:paraId="0CAAAF95" w14:textId="168F0410" w:rsidR="0048205B" w:rsidRPr="00BA0F1F" w:rsidRDefault="0048205B" w:rsidP="00AE389F">
      <w:pPr>
        <w:rPr>
          <w:rFonts w:cstheme="minorHAnsi"/>
        </w:rPr>
      </w:pPr>
      <w:r w:rsidRPr="00BA0F1F">
        <w:rPr>
          <w:rFonts w:cstheme="minorHAnsi"/>
        </w:rPr>
        <w:t xml:space="preserve">Although biodiversity decline and changes in ecosystem functioning are widespread, a few trends are indicative of partial recovery when compared with past-trends. With the exception of Atlantic cod, there are signs of improvement in fish stocks and biomass, especially compared with other Western European waters such as the Mediterranean Sea </w:t>
      </w:r>
      <w:r w:rsidRPr="00BA0F1F">
        <w:rPr>
          <w:rFonts w:cstheme="minorHAnsi"/>
          <w:lang w:val="pt-PT"/>
        </w:rPr>
        <w:fldChar w:fldCharType="begin" w:fldLock="1"/>
      </w:r>
      <w:r w:rsidRPr="00BA0F1F">
        <w:rPr>
          <w:rFonts w:cstheme="minorHAnsi"/>
        </w:rPr>
        <w:instrText>ADDIN CSL_CITATION { "citationItems" : [ { "id" : "ITEM-1", "itemData" : { "DOI" : "10.1038/s41559-017-0170", "ISSN" : "2397-334X", "abstract" : "Europe has a long tradition of exploiting marine fishes and is promoting marine economic activity through its Blue Growth strategy. This increase in anthropogenic pressure, along with climate change, threatens the biodiversity of fishes and food security. Here, we examine the conservation status of 1,020 species of European marine fishes and identify factors that con- tribute to their extinction risk. Large fish species (greater than 1.5 m total length) are most at risk; half of these are threat- ened with extinction, predominantly sharks, rays and sturgeons. This analysis was based on the latest International Union for Conservation of Nature (IUCN) European regional Red List of marine fishes, which was coherent with assessments of the status of fish stocks carried out independently by fisheries management agencies: no species classified by IUCN as threatened were considered sustainable by these agencies. A remarkable geographic divergence in stock status was also evident: in northern Europe, most stocks were not overfished, whereas in the Mediterranean Sea, almost all stocks were overfished. As Europe pro- ceeds with its sustainable Blue Growth agenda, two main issues stand out as needing priority actions in relation to its marine fishes: the conservation of marine fish megafauna and the sustainability of Mediterranean fish stocks.", "author" : [ { "dropping-particle" : "", "family" : "Fernandes", "given" : "Paul G.", "non-dropping-particle" : "", "parse-names" : false, "suffix" : "" }, { "dropping-particle" : "", "family" : "Ralph", "given" : "Gina M.", "non-dropping-particle" : "", "parse-names" : false, "suffix" : "" }, { "dropping-particle" : "", "family" : "Nieto", "given" : "Ana", "non-dropping-particle" : "", "parse-names" : false, "suffix" : "" }, { "dropping-particle" : "", "family" : "Garc\u00eda Criado", "given" : "Mariana", "non-dropping-particle" : "", "parse-names" : false, "suffix" : "" }, { "dropping-particle" : "", "family" : "Vasilakopoulos", "given" : "Paraskevas", "non-dropping-particle" : "", "parse-names" : false, "suffix" : "" }, { "dropping-particle" : "", "family" : "Maravelias", "given" : "Christos D.", "non-dropping-particle" : "", "parse-names" : false, "suffix" : "" }, { "dropping-particle" : "", "family" : "Cook", "given" : "Robin M.", "non-dropping-particle" : "", "parse-names" : false, "suffix" : "" }, { "dropping-particle" : "", "family" : "Pollom", "given" : "Riley A.", "non-dropping-particle" : "", "parse-names" : false, "suffix" : "" }, { "dropping-particle" : "", "family" : "Kova\u010di\u0107", "given" : "Marcelo", "non-dropping-particle" : "", "parse-names" : false, "suffix" : "" }, { "dropping-particle" : "", "family" : "Pollard", "given" : "David", "non-dropping-particle" : "", "parse-names" : false, "suffix" : "" }, { "dropping-particle" : "", "family" : "Farrell", "given" : "Edward D.", "non-dropping-particle" : "", "parse-names" : false, "suffix" : "" }, { "dropping-particle" : "", "family" : "Florin", "given" : "Ann-Britt", "non-dropping-particle" : "", "parse-names" : false, "suffix" : "" }, { "dropping-particle" : "", "family" : "Polidoro", "given" : "Beth A.", "non-dropping-particle" : "", "parse-names" : false, "suffix" : "" }, { "dropping-particle" : "", "family" : "Lawson", "given" : "Julia M.", "non-dropping-particle" : "", "parse-names" : false, "suffix" : "" }, { "dropping-particle" : "", "family" : "Lorance", "given" : "Pascal", "non-dropping-particle" : "", "parse-names" : false, "suffix" : "" }, { "dropping-particle" : "", "family" : "Uiblein", "given" : "Franz", "non-dropping-particle" : "", "parse-names" : false, "suffix" : "" }, { "dropping-particle" : "", "family" : "Craig", "given" : "Matthew", "non-dropping-particle" : "", "parse-names" : false, "suffix" : "" }, { "dropping-particle" : "", "family" : "Allen", "given" : "David J.", "non-dropping-particle" : "", "parse-names" : false, "suffix" : "" }, { "dropping-particle" : "", "family" : "Fowler", "given" : "Sarah L.", "non-dropping-particle" : "", "parse-names" : false, "suffix" : "" }, { "dropping-particle" : "", "family" : "Walls", "given" : "Rachel H. L.", "non-dropping-particle" : "", "parse-names" : false, "suffix" : "" }, { "dropping-particle" : "", "family" : "Comeros-Raynal", "given" : "Mia T.", "non-dropping-particle" : "", "parse-names" : false, "suffix" : "" }, { "dropping-particle" : "", "family" : "Harvey", "given" : "Michael S.", "non-dropping-particle" : "", "parse-names" : false, "suffix" : "" }, { "dropping-particle" : "", "family" : "Dureuil", "given" : "Manuel", "non-dropping-particle" : "", "parse-names" : false, "suffix" : "" }, { "dropping-particle" : "", "family" : "Biscoito", "given" : "Manuel", "non-dropping-particle" : "", "parse-names" : false, "suffix" : "" }, { "dropping-particle" : "", "family" : "Pollock", "given" : "Caroline", "non-dropping-particle" : "", "parse-names" : false, "suffix" : "" }, { "dropping-particle" : "", "family" : "McCully Phillips", "given" : "Sophy R.", "non-dropping-particle" : "", "parse-names" : false, "suffix" : "" }, { "dropping-particle" : "", "family" : "Ellis", "given" : "Jim R.", "non-dropping-particle" : "", "parse-names" : false, "suffix" : "" }, { "dropping-particle" : "", "family" : "Papaconstantinou", "given" : "Constantinos", "non-dropping-particle" : "", "parse-names" : false, "suffix" : "" }, { "dropping-particle" : "", "family" : "Soldo", "given" : "Alen", "non-dropping-particle" : "", "parse-names" : false, "suffix" : "" }, { "dropping-particle" : "", "family" : "Keskin", "given" : "\u00c7etin", "non-dropping-particle" : "", "parse-names" : false, "suffix" : "" }, { "dropping-particle" : "", "family" : "Knudsen", "given" : "Steen Wilhelm", "non-dropping-particle" : "", "parse-names" : false, "suffix" : "" }, { "dropping-particle" : "", "family" : "Gil de Sola", "given" : "Lu\u00eds", "non-dropping-particle" : "", "parse-names" : false, "suffix" : "" }, { "dropping-particle" : "", "family" : "Serena", "given" : "Fabrizio", "non-dropping-particle" : "", "parse-names" : false, "suffix" : "" }, { "dropping-particle" : "", "family" : "Collette", "given" : "Bruce B.", "non-dropping-particle" : "", "parse-names" : false, "suffix" : "" }, { "dropping-particle" : "", "family" : "Nedreaas", "given" : "Kjell", "non-dropping-particle" : "", "parse-names" : false, "suffix" : "" }, { "dropping-particle" : "", "family" : "Stump", "given" : "Emilie", "non-dropping-particle" : "", "parse-names" : false, "suffix" : "" }, { "dropping-particle" : "", "family" : "Russell", "given" : "Barry C.", "non-dropping-particle" : "", "parse-names" : false, "suffix" : "" }, { "dropping-particle" : "", "family" : "Garcia", "given" : "Silvia", "non-dropping-particle" : "", "parse-names" : false, "suffix" : "" }, { "dropping-particle" : "", "family" : "Afonso", "given" : "Pedro", "non-dropping-particle" : "", "parse-names" : false, "suffix" : "" }, { "dropping-particle" : "", "family" : "Jung", "given" : "Armelle B. J.", "non-dropping-particle" : "", "parse-names" : false, "suffix" : "" }, { "dropping-particle" : "", "family" : "Alvarez", "given" : "Helena", "non-dropping-particle" : "", "parse-names" : false, "suffix" : "" }, { "dropping-particle" : "", "family" : "Delgado", "given" : "Jo\u00e3o", "non-dropping-particle" : "", "parse-names" : false, "suffix" : "" }, { "dropping-particle" : "", "family" : "Dulvy", "given" : "Nicholas K.", "non-dropping-particle" : "", "parse-names" : false, "suffix" : "" }, { "dropping-particle" : "", "family" : "Carpenter", "given" : "Kent E.", "non-dropping-particle" : "", "parse-names" : false, "suffix" : "" } ], "container-title" : "Nature Ecology &amp; Evolution", "id" : "ITEM-1", "issue" : "May", "issued" : { "date-parts" : [ [ "2017" ] ] }, "page" : "0170", "title" : "Coherent assessments of Europe\u2019s marine fishes show regional divergence and megafauna loss", "type" : "article-journal", "volume" : "1" }, "uris" : [ "http://www.mendeley.com/documents/?uuid=bbcc6877-c829-447c-8337-8db1bc7f9a66" ] } ], "mendeley" : { "formattedCitation" : "(Fernandes et al., 2017a)", "plainTextFormattedCitation" : "(Fernandes et al., 2017a)", "previouslyFormattedCitation" : "(Fernandes et al., 2017a)" }, "properties" : {  }, "schema" : "https://github.com/citation-style-language/schema/raw/master/csl-citation.json" }</w:instrText>
      </w:r>
      <w:r w:rsidRPr="00BA0F1F">
        <w:rPr>
          <w:rFonts w:cstheme="minorHAnsi"/>
          <w:lang w:val="pt-PT"/>
        </w:rPr>
        <w:fldChar w:fldCharType="separate"/>
      </w:r>
      <w:r w:rsidRPr="00BA0F1F">
        <w:rPr>
          <w:rFonts w:cstheme="minorHAnsi"/>
        </w:rPr>
        <w:t xml:space="preserve">(Fernandes </w:t>
      </w:r>
      <w:r w:rsidR="00301BD0" w:rsidRPr="00301BD0">
        <w:rPr>
          <w:rFonts w:cstheme="minorHAnsi"/>
          <w:i/>
        </w:rPr>
        <w:t>et al.</w:t>
      </w:r>
      <w:r w:rsidRPr="00BA0F1F">
        <w:rPr>
          <w:rFonts w:cstheme="minorHAnsi"/>
        </w:rPr>
        <w:t>, 2017)</w:t>
      </w:r>
      <w:r w:rsidRPr="00BA0F1F">
        <w:rPr>
          <w:rFonts w:cstheme="minorHAnsi"/>
          <w:lang w:val="pt-PT"/>
        </w:rPr>
        <w:fldChar w:fldCharType="end"/>
      </w:r>
      <w:r w:rsidRPr="00BA0F1F">
        <w:rPr>
          <w:rFonts w:cstheme="minorHAnsi"/>
        </w:rPr>
        <w:t xml:space="preserve">. The number of assessed stocks that are above their maximum sustainable yield has dropped from 94% in 2007 to 41% in 2014 in </w:t>
      </w:r>
      <w:r w:rsidRPr="00160462">
        <w:rPr>
          <w:rFonts w:cstheme="minorHAnsi"/>
          <w:bCs/>
        </w:rPr>
        <w:t xml:space="preserve">European Union </w:t>
      </w:r>
      <w:r w:rsidRPr="00BA0F1F">
        <w:rPr>
          <w:rFonts w:cstheme="minorHAnsi"/>
        </w:rPr>
        <w:t xml:space="preserve">Atlantic and Baltic waters, which has been explained by an overall decrease in the level of fishing pressure </w:t>
      </w:r>
      <w:r w:rsidRPr="00BA0F1F">
        <w:rPr>
          <w:rFonts w:cstheme="minorHAnsi"/>
        </w:rPr>
        <w:fldChar w:fldCharType="begin" w:fldLock="1"/>
      </w:r>
      <w:r w:rsidRPr="00BA0F1F">
        <w:rPr>
          <w:rFonts w:cstheme="minorHAnsi"/>
        </w:rPr>
        <w:instrText>ADDIN CSL_CITATION { "citationItems" : [ { "id" : "ITEM-1", "itemData" : { "DOI" : "10.1016/j.icesjms.2004.08.020", "ISBN" : "1054-3139", "ISSN" : "10543139", "abstract" : "We investigate changes in the North Sea fish community with particular reference to possible indirect effects of fishing, mediated through the ecosystem. In the past, long-term changes in the slope of size spectra of research vessel catches have been related to changes in fishing effort, but such changes may simply reflect the cumulative, direct effects of fishing through selective removal of large individuals. If there is resilience in a fish community towards fishing, we may expect increases in specific components, for instance as a consequence of an associated reduction in predation and/or competition. We show on the basis of three long-term trawl surveys that abundance of small fish (all species) as well as abundance of demersal species with a low maximum length (Lmax) have steadily and significantly increased in absolute numbers over large parts of the North Sea during the last 30 years. Taking average fishing mortality of assessed commercial species as an index of exploitation rate of the fish community, it appears that fishing effort reached its maximum in the mid-1980s and has declined slightly since. If the observed changes in the community are caused by indirect effects of fishing, there must be a considerable delay in response time, because the observed changes generally proceed up to recent years, although both size and Lmax spectra suggest some levelling off, or even recovery in one of the surveys. Indeed, significant correlations between all community metrics and exploitation rate were obtained only if time lags ???6 years were introduced. ?? 2004 International Council for the Exploration of the Sea. Published by Elsevier Ltd. All rights reserved.", "author" : [ { "dropping-particle" : "", "family" : "Daan", "given" : "Niels", "non-dropping-particle" : "", "parse-names" : false, "suffix" : "" }, { "dropping-particle" : "", "family" : "Gislason", "given" : "Henrik", "non-dropping-particle" : "", "parse-names" : false, "suffix" : "" }, { "dropping-particle" : "", "family" : "Pope", "given" : "John G.", "non-dropping-particle" : "", "parse-names" : false, "suffix" : "" }, { "dropping-particle" : "", "family" : "Rice", "given" : "Jake C.", "non-dropping-particle" : "", "parse-names" : false, "suffix" : "" } ], "container-title" : "ICES Journal of Marine Science", "id" : "ITEM-1", "issue" : "2", "issued" : { "date-parts" : [ [ "2005", "4" ] ] }, "page" : "177-188", "title" : "Changes in the North Sea fish community: Evidence of indirect effects of fishing?", "type" : "article-journal", "volume" : "62" }, "uris" : [ "http://www.mendeley.com/documents/?uuid=cf55f845-f927-3adc-8e1a-b0ae080ef2a7" ] }, { "id" : "ITEM-2", "itemData" : { "author" : [ { "dropping-particle" : "", "family" : "European Environment Agency", "given" : "", "non-dropping-particle" : "", "parse-names" : false, "suffix" : "" } ], "id" : "ITEM-2", "issue" : "EEA Technical report No 17/2015", "issued" : { "date-parts" : [ [ "2015" ] ] }, "number-of-pages" : "70", "publisher" : "European Environment Agency", "title" : "Spatial analysis of marine protected area networks in Europe's seas", "type" : "report" }, "uris" : [ "http://www.mendeley.com/documents/?uuid=e707ff56-681a-4d8c-ba13-bf69c47cd1b4" ] } ], "mendeley" : { "formattedCitation" : "(Daan et al., 2005; European Environment Agency, 2015b)", "plainTextFormattedCitation" : "(Daan et al., 2005; European Environment Agency, 2015b)", "previouslyFormattedCitation" : "(Daan et al., 2005; European Environment Agency, 2015b)" }, "properties" : {  }, "schema" : "https://github.com/citation-style-language/schema/raw/master/csl-citation.json" }</w:instrText>
      </w:r>
      <w:r w:rsidRPr="00BA0F1F">
        <w:rPr>
          <w:rFonts w:cstheme="minorHAnsi"/>
        </w:rPr>
        <w:fldChar w:fldCharType="separate"/>
      </w:r>
      <w:r w:rsidRPr="00BA0F1F">
        <w:rPr>
          <w:rFonts w:cstheme="minorHAnsi"/>
        </w:rPr>
        <w:t xml:space="preserve">(Daan </w:t>
      </w:r>
      <w:r w:rsidR="00301BD0" w:rsidRPr="00301BD0">
        <w:rPr>
          <w:rFonts w:cstheme="minorHAnsi"/>
          <w:i/>
        </w:rPr>
        <w:t>et al.</w:t>
      </w:r>
      <w:r w:rsidRPr="00BA0F1F">
        <w:rPr>
          <w:rFonts w:cstheme="minorHAnsi"/>
        </w:rPr>
        <w:t xml:space="preserve">, 2005; </w:t>
      </w:r>
      <w:r w:rsidRPr="00FC4200">
        <w:rPr>
          <w:rFonts w:cstheme="minorHAnsi"/>
        </w:rPr>
        <w:t>EEA, 2015</w:t>
      </w:r>
      <w:r w:rsidR="00314529">
        <w:rPr>
          <w:rFonts w:cstheme="minorHAnsi"/>
        </w:rPr>
        <w:t>b</w:t>
      </w:r>
      <w:r w:rsidRPr="00BA0F1F">
        <w:rPr>
          <w:rFonts w:cstheme="minorHAnsi"/>
        </w:rPr>
        <w:t>)</w:t>
      </w:r>
      <w:r w:rsidRPr="00BA0F1F">
        <w:rPr>
          <w:rFonts w:cstheme="minorHAnsi"/>
        </w:rPr>
        <w:fldChar w:fldCharType="end"/>
      </w:r>
      <w:r w:rsidRPr="00BA0F1F">
        <w:rPr>
          <w:rFonts w:cstheme="minorHAnsi"/>
        </w:rPr>
        <w:t xml:space="preserve">. Moreover, with 3,203 </w:t>
      </w:r>
      <w:r>
        <w:rPr>
          <w:rFonts w:cstheme="minorHAnsi"/>
        </w:rPr>
        <w:t>m</w:t>
      </w:r>
      <w:r w:rsidRPr="00BA0F1F">
        <w:rPr>
          <w:rFonts w:cstheme="minorHAnsi"/>
        </w:rPr>
        <w:t xml:space="preserve">arine </w:t>
      </w:r>
      <w:r>
        <w:rPr>
          <w:rFonts w:cstheme="minorHAnsi"/>
        </w:rPr>
        <w:t>p</w:t>
      </w:r>
      <w:r w:rsidRPr="00BA0F1F">
        <w:rPr>
          <w:rFonts w:cstheme="minorHAnsi"/>
        </w:rPr>
        <w:t xml:space="preserve">rotected </w:t>
      </w:r>
      <w:r>
        <w:rPr>
          <w:rFonts w:cstheme="minorHAnsi"/>
        </w:rPr>
        <w:t>a</w:t>
      </w:r>
      <w:r w:rsidRPr="00BA0F1F">
        <w:rPr>
          <w:rFonts w:cstheme="minorHAnsi"/>
        </w:rPr>
        <w:t xml:space="preserve">reas extending over 171,174 km², 5,9% of the surface of the North East Atlantic benefits from protection. There are, nevertheless, discrepancies between sea areas (e.g. 14.7% Greater North Sea vs. 5.9% Bay of Biscay and Iberian coasts) and distance from the shore (52.1% of 0-1 nautical miles zone vs. 2.3% beyond 12 Nautical miles). The increase in network coverage is a positive current trend, but still below the Aichi Biodiversity Target 11 </w:t>
      </w:r>
      <w:r w:rsidRPr="00BA0F1F">
        <w:rPr>
          <w:rFonts w:cstheme="minorHAnsi"/>
        </w:rPr>
        <w:fldChar w:fldCharType="begin" w:fldLock="1"/>
      </w:r>
      <w:r w:rsidRPr="00BA0F1F">
        <w:rPr>
          <w:rFonts w:cstheme="minorHAnsi"/>
        </w:rPr>
        <w:instrText>ADDIN CSL_CITATION { "citationItems" : [ { "id" : "ITEM-1", "itemData" : { "author" : [ { "dropping-particle" : "", "family" : "European Environment Agency", "given" : "", "non-dropping-particle" : "", "parse-names" : false, "suffix" : "" } ], "id" : "ITEM-1", "issue" : "EEA Technical report No 17/2015", "issued" : { "date-parts" : [ [ "2015" ] ] }, "number-of-pages" : "70", "publisher" : "European Environment Agency", "title" : "Spatial analysis of marine protected area networks in Europe's seas", "type" : "report" }, "uris" : [ "http://www.mendeley.com/documents/?uuid=e707ff56-681a-4d8c-ba13-bf69c47cd1b4" ] } ], "mendeley" : { "formattedCitation" : "(European Environment Agency, 2015b)", "manualFormatting" : "of 10 % of marine habitats under protection (European Environment Agency 2015a, OSPAR 2017)", "plainTextFormattedCitation" : "(European Environment Agency, 2015b)", "previouslyFormattedCitation" : "(European Environment Agency, 2015b)" }, "properties" : {  }, "schema" : "https://github.com/citation-style-language/schema/raw/master/csl-citation.json" }</w:instrText>
      </w:r>
      <w:r w:rsidRPr="00BA0F1F">
        <w:rPr>
          <w:rFonts w:cstheme="minorHAnsi"/>
        </w:rPr>
        <w:fldChar w:fldCharType="separate"/>
      </w:r>
      <w:r w:rsidRPr="00BA0F1F">
        <w:rPr>
          <w:rFonts w:cstheme="minorHAnsi"/>
        </w:rPr>
        <w:t>of 10 % of marine habitats under protection (</w:t>
      </w:r>
      <w:r>
        <w:rPr>
          <w:rFonts w:cstheme="minorHAnsi"/>
        </w:rPr>
        <w:t>E</w:t>
      </w:r>
      <w:r w:rsidRPr="00FC4200">
        <w:rPr>
          <w:rFonts w:cstheme="minorHAnsi"/>
        </w:rPr>
        <w:t>EA, 2015a</w:t>
      </w:r>
      <w:r>
        <w:rPr>
          <w:rFonts w:cstheme="minorHAnsi"/>
        </w:rPr>
        <w:t>;</w:t>
      </w:r>
      <w:r w:rsidRPr="00BA0F1F">
        <w:rPr>
          <w:rFonts w:cstheme="minorHAnsi"/>
        </w:rPr>
        <w:t xml:space="preserve"> OSPAR 2017)</w:t>
      </w:r>
      <w:r w:rsidRPr="00BA0F1F">
        <w:rPr>
          <w:rFonts w:cstheme="minorHAnsi"/>
        </w:rPr>
        <w:fldChar w:fldCharType="end"/>
      </w:r>
      <w:r w:rsidRPr="00BA0F1F">
        <w:rPr>
          <w:rFonts w:cstheme="minorHAnsi"/>
        </w:rPr>
        <w:t xml:space="preserve"> over the whole North East Atlantic area. In addition, only 10% of marine habitats that have been assessed have a favourable conservation status </w:t>
      </w:r>
      <w:r w:rsidRPr="00BA0F1F">
        <w:rPr>
          <w:rFonts w:cstheme="minorHAnsi"/>
        </w:rPr>
        <w:fldChar w:fldCharType="begin" w:fldLock="1"/>
      </w:r>
      <w:r w:rsidRPr="00BA0F1F">
        <w:rPr>
          <w:rFonts w:cstheme="minorHAnsi"/>
        </w:rP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b</w:t>
      </w:r>
      <w:r w:rsidRPr="00BA0F1F">
        <w:rPr>
          <w:rFonts w:cstheme="minorHAnsi"/>
        </w:rPr>
        <w:t>)</w:t>
      </w:r>
      <w:r w:rsidRPr="00BA0F1F">
        <w:rPr>
          <w:rFonts w:cstheme="minorHAnsi"/>
        </w:rPr>
        <w:fldChar w:fldCharType="end"/>
      </w:r>
      <w:r w:rsidRPr="00BA0F1F">
        <w:rPr>
          <w:rFonts w:cstheme="minorHAnsi"/>
        </w:rPr>
        <w:t xml:space="preserve">, with contrasted features across areas. For instance, while the Macaronesian region reported 33% of favourable habitat conservation status, the other areas of the </w:t>
      </w:r>
      <w:r>
        <w:rPr>
          <w:rFonts w:cstheme="minorHAnsi"/>
        </w:rPr>
        <w:t>North East</w:t>
      </w:r>
      <w:r w:rsidRPr="00BA0F1F">
        <w:rPr>
          <w:rFonts w:cstheme="minorHAnsi"/>
        </w:rPr>
        <w:t xml:space="preserve"> Atlantic reported 71% of unfavourable-bad assessments </w:t>
      </w:r>
      <w:r w:rsidRPr="00BA0F1F">
        <w:rPr>
          <w:rFonts w:cstheme="minorHAnsi"/>
        </w:rPr>
        <w:fldChar w:fldCharType="begin" w:fldLock="1"/>
      </w:r>
      <w:r w:rsidRPr="00BA0F1F">
        <w:rPr>
          <w:rFonts w:cstheme="minorHAnsi"/>
        </w:rPr>
        <w:instrText>ADDIN CSL_CITATION { "citationItems" : [ { "id" : "ITEM-1", "itemData" : { "DOI" : "10.2800/603862", "ISBN" : "1725-2237", "ISSN" : "1725-2237", "author" : [ { "dropping-particle" : "", "family" : "European Environment Agency", "given" : "", "non-dropping-particle" : "", "parse-names" : false, "suffix" : "" } ], "container-title" : "EEA Technical Report", "id" : "ITEM-1", "issued" : { "date-parts" : [ [ "2015" ] ] }, "number-of-pages" : "78", "title" : "Annexes A\u2013F to: State of nature in the EU - Results from reporting under the nature durectives 2007-2012", "type" : "report", "volume" : "2" }, "uris" : [ "http://www.mendeley.com/documents/?uuid=fb3a8899-0050-469f-9190-3c7407ee3506" ] } ], "mendeley" : { "formattedCitation" : "(European Environment Agency, 2015a)", "plainTextFormattedCitation" : "(European Environment Agency, 2015a)", "previouslyFormattedCitation" : "(European Environment Agency, 2015a)"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a</w:t>
      </w:r>
      <w:r w:rsidRPr="00BA0F1F">
        <w:rPr>
          <w:rFonts w:cstheme="minorHAnsi"/>
        </w:rPr>
        <w:t>)</w:t>
      </w:r>
      <w:r w:rsidRPr="00BA0F1F">
        <w:rPr>
          <w:rFonts w:cstheme="minorHAnsi"/>
        </w:rPr>
        <w:fldChar w:fldCharType="end"/>
      </w:r>
      <w:r w:rsidRPr="00BA0F1F">
        <w:rPr>
          <w:rFonts w:cstheme="minorHAnsi"/>
        </w:rPr>
        <w:t xml:space="preserve">. Finally, no fauna extinction has been documented so far, maybe due to major knowledge gaps for important taxonomic groups like marine invertebrates </w:t>
      </w:r>
      <w:r w:rsidRPr="00BA0F1F">
        <w:rPr>
          <w:rFonts w:cstheme="minorHAnsi"/>
        </w:rPr>
        <w:fldChar w:fldCharType="begin" w:fldLock="1"/>
      </w:r>
      <w:r w:rsidRPr="00BA0F1F">
        <w:rPr>
          <w:rFonts w:cstheme="minorHAnsi"/>
        </w:rPr>
        <w:instrText>ADDIN CSL_CITATION {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1", "16" ] ] }, "page" : "247-254", "publisher" : "American Association for the Advancement of Science", "title" : "Marine defaunation: Animal loss in the global ocean", "type" : "article-journal", "volume" : "347" }, "uris" : [ "http://www.mendeley.com/documents/?uuid=c9016347-f026-39af-ae15-f70e7fb74d34" ] } ], "mendeley" : { "formattedCitation" : "(McCauley et al., 2015)", "plainTextFormattedCitation" : "(McCauley et al., 2015)", "previouslyFormattedCitation" : "(McCauley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McCauley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 xml:space="preserve">. </w:t>
      </w:r>
    </w:p>
    <w:p w14:paraId="0F9181BB" w14:textId="77777777" w:rsidR="0025062E" w:rsidRDefault="0025062E" w:rsidP="0025062E">
      <w:pPr>
        <w:autoSpaceDE w:val="0"/>
        <w:autoSpaceDN w:val="0"/>
        <w:adjustRightInd w:val="0"/>
        <w:spacing w:after="0"/>
        <w:rPr>
          <w:rFonts w:cstheme="minorHAnsi"/>
          <w:u w:val="single"/>
          <w:lang w:val="en-US"/>
        </w:rPr>
      </w:pPr>
    </w:p>
    <w:p w14:paraId="0B1EA95E" w14:textId="255D83AE" w:rsidR="0048205B" w:rsidRPr="0025062E" w:rsidRDefault="0048205B" w:rsidP="0025062E">
      <w:pPr>
        <w:autoSpaceDE w:val="0"/>
        <w:autoSpaceDN w:val="0"/>
        <w:adjustRightInd w:val="0"/>
        <w:spacing w:after="0"/>
        <w:rPr>
          <w:rFonts w:cstheme="minorHAnsi"/>
          <w:u w:val="single"/>
        </w:rPr>
      </w:pPr>
      <w:r w:rsidRPr="0025062E">
        <w:rPr>
          <w:rFonts w:cstheme="minorHAnsi"/>
          <w:u w:val="single"/>
          <w:lang w:val="en-US"/>
        </w:rPr>
        <w:t>Attribution of biodiversity trends to direct drivers</w:t>
      </w:r>
    </w:p>
    <w:p w14:paraId="32544481" w14:textId="3B82DBC5" w:rsidR="0048205B" w:rsidRPr="00BA0F1F" w:rsidRDefault="0048205B" w:rsidP="00AE389F">
      <w:pPr>
        <w:rPr>
          <w:rFonts w:cstheme="minorHAnsi"/>
        </w:rPr>
      </w:pPr>
      <w:r w:rsidRPr="00BA0F1F">
        <w:rPr>
          <w:rFonts w:cstheme="minorHAnsi"/>
        </w:rPr>
        <w:t>The primary pressures responsible for past regime shifts in shelf ecosystems are overfishing, pollution and climate driven changes including Arctic ice melting and ocean warming. In terms of the importance of these direct drivers for past trends, they are graded as high impact (</w:t>
      </w:r>
      <w:r w:rsidR="008C20F5">
        <w:rPr>
          <w:rFonts w:cstheme="minorHAnsi"/>
          <w:b/>
        </w:rPr>
        <w:t>Table 3.5</w:t>
      </w:r>
      <w:r w:rsidRPr="00BA0F1F">
        <w:rPr>
          <w:rFonts w:cstheme="minorHAnsi"/>
        </w:rPr>
        <w:t>).</w:t>
      </w:r>
    </w:p>
    <w:p w14:paraId="65D4DC08" w14:textId="2A96ECD0" w:rsidR="0048205B" w:rsidRPr="00BA0F1F" w:rsidRDefault="0048205B" w:rsidP="00AE389F">
      <w:pPr>
        <w:rPr>
          <w:rFonts w:cstheme="minorHAnsi"/>
        </w:rPr>
      </w:pPr>
      <w:r w:rsidRPr="00BA0F1F">
        <w:rPr>
          <w:rFonts w:cstheme="minorHAnsi"/>
        </w:rPr>
        <w:lastRenderedPageBreak/>
        <w:t xml:space="preserve">Overall, several studies point with a high confidence to climate change, including ocean acidification as the main emerging driver in the North East Atlantic </w:t>
      </w:r>
      <w:r w:rsidRPr="00BA0F1F">
        <w:rPr>
          <w:rFonts w:cstheme="minorHAnsi"/>
        </w:rPr>
        <w:fldChar w:fldCharType="begin" w:fldLock="1"/>
      </w:r>
      <w:r w:rsidRPr="00BA0F1F">
        <w:rPr>
          <w:rFonts w:cstheme="minorHAnsi"/>
        </w:rPr>
        <w:instrText>ADDIN CSL_CITATION { "citationItems" : [ { "id" : "ITEM-1", "itemData" : { "DOI" : "10.1111/gcb.13047", "ISSN" : "13652486", "PMID" : "26238690", "abstract" : "In order to adequately monitor biodiversity trends through time and their responses to natural or anthropogenic impacts, researchers require long time series that are often unavailable. This general lack of datasets that are several decades or longer makes establishing a background or baseline of diversity metrics difficult - especially when attempting to understand species composition changes against a backdrop of climate and ecological variability. Here, we present an analysis of a community of juvenile nearshore fishes based on nearly 8 decades of highly standardized Norwegian survey records. Using multivariate statistical techniques, we: (i) characterize the change in taxonomic community composition through time, (ii) determine whether there has been an increase in warm-water affinity species relative to their cold water affinity counterparts, and (iii) characterize the temporal change in the species' functional trait assemblage. Our results strongly indicate a shift toward a novel fish assemblage between the late 1990s and 2000s. The context of changes within the most recent two decades is in stark contrast to those during the 1960s and 1970s, but similar to those during the previous warm period during the 1930s and 1940s. This novel assemblage is tightly linked to the warming temperatures in the region portrayed by the increased presence of warm-water species and a higher incidence of pelagic, planktivorous species. The results indicate a clear influence of ocean temperature on the region's juvenile fish community that points to climate-mediated effects on the species assemblages of an important fish nursery area.", "author" : [ { "dropping-particle" : "", "family" : "Barcel\u00f3", "given" : "Caren", "non-dropping-particle" : "", "parse-names" : false, "suffix" : "" }, { "dropping-particle" : "", "family" : "Ciannelli", "given" : "Lorenzo", "non-dropping-particle" : "", "parse-names" : false, "suffix" : "" }, { "dropping-particle" : "", "family" : "Olsen", "given" : "Esben M.", "non-dropping-particle" : "", "parse-names" : false, "suffix" : "" }, { "dropping-particle" : "", "family" : "Johannessen", "given" : "Tore", "non-dropping-particle" : "", "parse-names" : false, "suffix" : "" }, { "dropping-particle" : "", "family" : "Knutsen", "given" : "Halvor", "non-dropping-particle" : "", "parse-names" : false, "suffix" : "" } ], "container-title" : "Global Change Biology", "id" : "ITEM-1", "issue" : "3", "issued" : { "date-parts" : [ [ "2016", "3" ] ] }, "page" : "1155-1167", "title" : "Eight decades of sampling reveal a contemporary novel fish assemblage in coastal nursery habitats", "type" : "article-journal", "volume" : "22" }, "uris" : [ "http://www.mendeley.com/documents/?uuid=c76c4f6c-4a76-313f-9f7e-866a61499293" ] }, { "id" : "ITEM-2", "itemData" : { "DOI" : "10.1038/nclimate1753", "ISBN" : "1758-678X", "ISSN" : "1758-678X", "abstract" : "The global increase in atmospheric carbon dioxide concentration is potentially threatening marine biodiversity in two ways. First, carbon dioxide and other greenhouse gases accumulating in the atmosphere are causing global warming1. Second, carbon dioxide is altering sea water chemistry, making the ocean more acidic2. Although temperature has a cardinal influence on all biological processes from the molecular to the ecosystem level3, acidification might impair the process of calcification or exacerbate dissolution of calcifying organisms4. Here, we show however that North Atlantic calcifying plankton primarily responded to climate-induced changes in temperatures during the period 1960\u20132009, overriding the signal from the effects of ocean acidification. We provide evidence that foraminifers, coccolithophores, both pteropod and nonpteropod molluscs and echinoderms exhibited an abrupt shift circa 1996 at a time of a substantial increase in temperature5 and that some taxa exhibited a poleward movement in agreement with expected biogeographical changes under sea temperature warming6,7. Although acidification may become a serious threat to marine calcifying organisms, our results suggest that over the study period the primary driver of North Atlantic calcifying planktonwas oceanic temperature.", "author" : [ { "dropping-particle" : "", "family" : "Beaugrand", "given" : "Gregory", "non-dropping-particle" : "", "parse-names" : false, "suffix" : "" }, { "dropping-particle" : "", "family" : "McQuatters-Gollop", "given" : "Abigail", "non-dropping-particle" : "", "parse-names" : false, "suffix" : "" }, { "dropping-particle" : "", "family" : "Edwards", "given" : "Martin", "non-dropping-particle" : "", "parse-names" : false, "suffix" : "" }, { "dropping-particle" : "", "family" : "Goberville", "given" : "Eric", "non-dropping-particle" : "", "parse-names" : false, "suffix" : "" } ], "container-title" : "Nature Climate Change", "id" : "ITEM-2", "issue" : "3", "issued" : { "date-parts" : [ [ "2013" ] ] }, "page" : "263-267", "title" : "Long-term responses of North Atlantic calcifying plankton to climate change", "type" : "article-journal", "volume" : "3" }, "uris" : [ "http://www.mendeley.com/documents/?uuid=7fa13a8b-4383-4fb1-87d9-f63ffeb93090" ] }, { "id" : "ITEM-3", "itemData" : { "DOI" : "10.1002/wcc.330", "author" : [ { "dropping-particle" : "", "family" : "Birchenough", "given" : "Silvana N.R.", "non-dropping-particle" : "", "parse-names" : false, "suffix" : "" }, { "dropping-particle" : "", "family" : "Reiss", "given" : "Henning", "non-dropping-particle" : "", "parse-names" : false, "suffix" : "" }, { "dropping-particle" : "", "family" : "Degraer", "given" : "Steven", "non-dropping-particle" : "", "parse-names" : false, "suffix" : "" }, { "dropping-particle" : "", "family" : "Mieszkowska", "given" : "Nova", "non-dropping-particle" : "", "parse-names" : false, "suffix" : "" }, { "dropping-particle" : "", "family" : "Borja", "given" : "\u00c1ngel", "non-dropping-particle" : "", "parse-names" : false, "suffix" : "" }, { "dropping-particle" : "", "family" : "Buhl-Mortensen", "given" : "Lene", "non-dropping-particle" : "", "parse-names" : false, "suffix" : "" }, { "dropping-particle" : "", "family" : "Braeckman", "given" : "Ulrike", "non-dropping-particle" : "", "parse-names" : false, "suffix" : "" }, { "dropping-particle" : "", "family" : "Craeymeersch", "given" : "Johan", "non-dropping-particle" : "", "parse-names" : false, "suffix" : "" }, { "dropping-particle" : "", "family" : "Mesel", "given" : "Ilse", "non-dropping-particle" : "De", "parse-names" : false, "suffix" : "" }, { "dropping-particle" : "", "family" : "Kerckhof", "given" : "Francis", "non-dropping-particle" : "", "parse-names" : false, "suffix" : "" }, { "dropping-particle" : "", "family" : "Kr\u00f6ncke", "given" : "Ingrid", "non-dropping-particle" : "", "parse-names" : false, "suffix" : "" }, { "dropping-particle" : "", "family" : "Parra", "given" : "Santiago", "non-dropping-particle" : "", "parse-names" : false, "suffix" : "" }, { "dropping-particle" : "", "family" : "Rabaut", "given" : "Marijn", "non-dropping-particle" : "", "parse-names" : false, "suffix" : "" }, { "dropping-particle" : "", "family" : "Schr\u00f6der", "given" : "Alexander", "non-dropping-particle" : "", "parse-names" : false, "suffix" : "" }, { "dropping-particle" : "", "family" : "Colen", "given" : "Carl", "non-dropping-particle" : "Van", "parse-names" : false, "suffix" : "" }, { "dropping-particle" : "", "family" : "Hoey", "given" : "Gert", "non-dropping-particle" : "Van", "parse-names" : false, "suffix" : "" }, { "dropping-particle" : "", "family" : "Vincx", "given" : "Magda", "non-dropping-particle" : "", "parse-names" : false, "suffix" : "" }, { "dropping-particle" : "", "family" : "W\u00e4tjen", "given" : "Kai", "non-dropping-particle" : "", "parse-names" : false, "suffix" : "" } ], "container-title" : "Wiley Interdisciplinary Reviews: Climate Change", "id" : "ITEM-3", "issue" : "2", "issued" : { "date-parts" : [ [ "2015", "3" ] ] }, "page" : "203-223", "publisher" : "John Wiley &amp; Sons, Inc.", "title" : "Climate change and marine benthos: a review of existing research and future directions in the North Atlantic", "type" : "article-journal", "volume" : "6" }, "uris" : [ "http://www.mendeley.com/documents/?uuid=279cf942-9d68-305d-be4a-48c76275db59" ] }, { "id" : "ITEM-4", "itemData" : { "DOI" : "10.1038/nclimate2647\rhttp://www.nature.com/nclimate/journal/v5/n7/abs/nclimate2647.html#supplementary-information", "ISBN" : "1758-678X", "author" : [ { "dropping-particle" : "", "family" : "Fossheim", "given" : "Maria", "non-dropping-particle" : "", "parse-names" : false, "suffix" : "" }, { "dropping-particle" : "", "family" : "Primicerio", "given" : "Raul", "non-dropping-particle" : "", "parse-names" : false, "suffix" : "" }, { "dropping-particle" : "", "family" : "Johannesen", "given" : "Edda", "non-dropping-particle" : "", "parse-names" : false, "suffix" : "" }, { "dropping-particle" : "", "family" : "Ingvaldsen", "given" : "Randi B", "non-dropping-particle" : "", "parse-names" : false, "suffix" : "" }, { "dropping-particle" : "", "family" : "Aschan", "given" : "Michaela M", "non-dropping-particle" : "", "parse-names" : false, "suffix" : "" }, { "dropping-particle" : "V", "family" : "Dolgov", "given" : "Andrey", "non-dropping-particle" : "", "parse-names" : false, "suffix" : "" } ], "container-title" : "Nature Clim. Change", "id" : "ITEM-4", "issue" : "7", "issued" : { "date-parts" : [ [ "2015" ] ] }, "page" : "673-677", "publisher" : "Nature Publishing Group", "title" : "Recent warming leads to a rapid borealization of fish communities in the Arctic", "type" : "article-journal", "volume" : "5" }, "uris" : [ "http://www.mendeley.com/documents/?uuid=db5ea7c0-a5d4-4ac9-bcd8-748543b305b0" ] }, { "id" : "ITEM-5", "itemData" : { "DOI" : "10.1111/j.1365-2486.2007.01518.x", "ISBN" : "1365-2486", "ISSN" : "13541013", "PMID" : "1039", "abstract" : "http://dx.doi.org/10.1111/j.1365-2486.2007.01518.x", "author" : [ { "dropping-particle" : "", "family" : "Hiddink", "given" : "J. G.", "non-dropping-particle" : "", "parse-names" : false, "suffix" : "" }, { "dropping-particle" : "", "family" : "Hofstede", "given" : "R.", "non-dropping-particle" : "ter", "parse-names" : false, "suffix" : "" } ], "container-title" : "Global Change Biology", "id" : "ITEM-5", "issue" : "3", "issued" : { "date-parts" : [ [ "2008", "3" ] ] }, "page" : "453-460", "publisher" : "Blackwell Publishing Ltd", "title" : "Climate induced increases in species richness of marine fishes", "type" : "article-journal", "volume" : "14" }, "uris" : [ "http://www.mendeley.com/documents/?uuid=ef023cef-93f3-42d1-944e-d2c22086b09a" ] }, { "id" : "ITEM-6", "itemData" : { "DOI" : "10.1111/gcb.12747", "ISBN" : "1354-1013", "ISSN" : "13652486", "PMID" : "25230844", "abstract" : "Pelagic fishes are among the most ecologically and economically important fish species in European seas. In principle, these pelagic fishes have potential to demonstrate rapid abundance and distribution shifts in response to climatic variability due to their high adult motility, planktonic larval stages, and low dependence on benthic habitat for food or shelter during their life histories. Here, we provide evidence of substantial climate-driven changes to the structure of pelagic fish communities in European shelf seas. We investigated the patterns of species-level change using catch records from 57\u00a0870 fisheries-independent survey trawls from across European continental shelf region between 1965 and 2012. We analysed changes in the distribution and rate of occurrence of the six most common species, and observed a strong subtropicalization of the North Sea and Baltic Sea assemblages. These areas have shifted away from cold-water assemblages typically characterized by Atlantic herring and European sprat from the 1960s to 1980s, to warmer-water assemblages including Atlantic mackerel, Atlantic horse mackerel, European pilchard and European anchovy from the 1990s onwards. We next investigated if warming sea temperatures have forced these changes using temporally comprehensive data from the North Sea region. Our models indicated the primary driver of change in these species has been sea surface temperatures in all cases. Together, these analyses highlight how individual species responses have combined to result in a dramatic subtropicalization of the pelagic fish assemblage of the European continental shelf.", "author" : [ { "dropping-particle" : "", "family" : "Montero-Serra", "given" : "Ignasi", "non-dropping-particle" : "", "parse-names" : false, "suffix" : "" }, { "dropping-particle" : "", "family" : "Edwards", "given" : "Martin", "non-dropping-particle" : "", "parse-names" : false, "suffix" : "" }, { "dropping-particle" : "", "family" : "Genner", "given" : "Martin J.", "non-dropping-particle" : "", "parse-names" : false, "suffix" : "" } ], "container-title" : "Global Change Biology", "id" : "ITEM-6", "issue" : "1", "issued" : { "date-parts" : [ [ "2015", "1" ] ] }, "page" : "144-153", "title" : "Warming shelf seas drive the subtropicalization of European pelagic fish communities", "type" : "article-journal", "volume" : "21" }, "uris" : [ "http://www.mendeley.com/documents/?uuid=3670c6ce-041d-4910-a89d-6c8afff523f7" ] }, { "id" : "ITEM-7", "itemData" : { "DOI" : "10.3389/fmars.2016.00062", "abstract" : "Climate change is driving changes in the physical and chemical properties of the ocean that have consequences for marine ecosystems. Here, we review evidence for the responses of marine life to recent climate change across ocean regions, from tropical seas to polar oceans. We consider observed changes in calcification rates, demography, abundance, distribution, and phenology of marine species. We draw on a database of observed climate change impacts on marine species, supplemented with evidence in the Fifth Assessment Report of the Intergovernmental Panel on Climate Change. We discuss factors that limit or facilitate species' responses, such as fishing pressure, the availability of prey, habitat, light and other resources, and dispersal by ocean currents. We find that general trends in species' responses are consistent with expectations from climate change, including shifts in distribution to higher latitudes and to deeper locations, advances in spring phenology, declines in calcification, and increases in the abundance of warm-water species. The volume and type of evidence associated with species responses to climate change is variable across ocean regions and taxonomic groups, with predominance of evidence derived from the heavily-studied north Atlantic Ocean. Most investigations of the impact of climate change being associated with the impacts of changing temperature, with few observations of effects of changing oxygen, wave climate, precipitation (coastal waters), or ocean acidification. Observations of species responses that have been linked to anthropogenic climate change are widespread, but are still lacking for some taxonomic groups (e.g., phytoplankton, benthic invertebrates, marine mammals). \u00a9 2016 Poloczanska, Burrows, Brown, Garc\u00eda Molinos, Halpern, Hoegh-Guldberg, Kappel, Moore, Richardson, Schoeman and Sydeman.", "author" : [ { "dropping-particle" : "", "family" : "Poloczanska", "given" : "E S", "non-dropping-particle" : "", "parse-names" : false, "suffix" : "" }, { "dropping-particle" : "", "family" : "Burrows", "given" : "M T", "non-dropping-particle" : "", "parse-names" : false, "suffix" : "" }, { "dropping-particle" : "", "family" : "Brown", "given" : "C J", "non-dropping-particle" : "", "parse-names" : false, "suffix" : "" }, { "dropping-particle" : "", "family" : "Molinos", "given" : "J G", "non-dropping-particle" : "", "parse-names" : false, "suffix" : "" }, { "dropping-particle" : "", "family" : "Halpern", "given" : "B S", "non-dropping-particle" : "", "parse-names" : false, "suffix" : "" }, { "dropping-particle" : "", "family" : "Hoegh-Guldberg", "given" : "O", "non-dropping-particle" : "", "parse-names" : false, "suffix" : "" }, { "dropping-particle" : "V", "family" : "Kappel", "given" : "C", "non-dropping-particle" : "", "parse-names" : false, "suffix" : "" }, { "dropping-particle" : "", "family" : "Moore", "given" : "P J", "non-dropping-particle" : "", "parse-names" : false, "suffix" : "" }, { "dropping-particle" : "", "family" : "Richardson", "given" : "A J", "non-dropping-particle" : "", "parse-names" : false, "suffix" : "" }, { "dropping-particle" : "", "family" : "Schoeman", "given" : "D S", "non-dropping-particle" : "", "parse-names" : false, "suffix" : "" }, { "dropping-particle" : "", "family" : "Sydeman", "given" : "W J", "non-dropping-particle" : "", "parse-names" : false, "suffix" : "" } ], "container-title" : "Frontiers in Marine Science", "id" : "ITEM-7", "issue" : "MAY", "issued" : { "date-parts" : [ [ "2016" ] ] }, "note" : "Export Date: 1 February 2017", "title" : "Responses of marine organisms to climate change across oceans", "type" : "article-journal", "volume" : "3" }, "uris" : [ "http://www.mendeley.com/documents/?uuid=85460eb4-1320-46bb-84b4-18b184c42b5c" ] } ], "mendeley" : { "formattedCitation" : "(Barcel\u00f3 et al., 2016; Gregory Beaugrand, McQuatters-Gollop, Edwards, &amp; Goberville, 2013; Birchenough et al., 2015; Fossheim et al., 2015a; J. G. Hiddink &amp; ter Hofstede, 2008; Montero-Serra et al., 2015; Poloczanska et al., 2016)", "plainTextFormattedCitation" : "(Barcel\u00f3 et al., 2016; Gregory Beaugrand, McQuatters-Gollop, Edwards, &amp; Goberville, 2013; Birchenough et al., 2015; Fossheim et al., 2015a; J. G. Hiddink &amp; ter Hofstede, 2008; Montero-Serra et al., 2015; Poloczanska et al., 2016)", "previouslyFormattedCitation" : "(Barcel\u00f3 et al., 2016; Gregory Beaugrand, McQuatters-Gollop, Edwards, &amp; Goberville, 2013; Birchenough et al., 2015; Fossheim et al., 2015a; J. G. Hiddink &amp; ter Hofstede, 2008; Montero-Serra et al., 2015; Poloczanska et al., 2016)" }, "properties" : {  }, "schema" : "https://github.com/citation-style-language/schema/raw/master/csl-citation.json" }</w:instrText>
      </w:r>
      <w:r w:rsidRPr="00BA0F1F">
        <w:rPr>
          <w:rFonts w:cstheme="minorHAnsi"/>
        </w:rPr>
        <w:fldChar w:fldCharType="separate"/>
      </w:r>
      <w:r w:rsidRPr="00BA0F1F">
        <w:rPr>
          <w:rFonts w:cstheme="minorHAnsi"/>
        </w:rPr>
        <w:t xml:space="preserve">(Barceló </w:t>
      </w:r>
      <w:r w:rsidR="00301BD0" w:rsidRPr="00301BD0">
        <w:rPr>
          <w:rFonts w:cstheme="minorHAnsi"/>
          <w:i/>
        </w:rPr>
        <w:t>et al.</w:t>
      </w:r>
      <w:r w:rsidRPr="00BA0F1F">
        <w:rPr>
          <w:rFonts w:cstheme="minorHAnsi"/>
        </w:rPr>
        <w:t>, 2016; Beaugrand</w:t>
      </w:r>
      <w:r w:rsidR="00F47BE1">
        <w:rPr>
          <w:rFonts w:cstheme="minorHAnsi"/>
          <w:i/>
        </w:rPr>
        <w:t xml:space="preserve"> et al.</w:t>
      </w:r>
      <w:r w:rsidRPr="00BA0F1F">
        <w:rPr>
          <w:rFonts w:cstheme="minorHAnsi"/>
        </w:rPr>
        <w:t xml:space="preserve">, 2013; Birchenough </w:t>
      </w:r>
      <w:r w:rsidR="00301BD0" w:rsidRPr="00301BD0">
        <w:rPr>
          <w:rFonts w:cstheme="minorHAnsi"/>
          <w:i/>
        </w:rPr>
        <w:t>et al.</w:t>
      </w:r>
      <w:r w:rsidRPr="00BA0F1F">
        <w:rPr>
          <w:rFonts w:cstheme="minorHAnsi"/>
        </w:rPr>
        <w:t xml:space="preserve">, 2015; </w:t>
      </w:r>
      <w:r w:rsidRPr="00FC4200">
        <w:rPr>
          <w:rFonts w:cstheme="minorHAnsi"/>
        </w:rPr>
        <w:t>Fossheim</w:t>
      </w:r>
      <w:r w:rsidRPr="00BA0F1F">
        <w:rPr>
          <w:rFonts w:cstheme="minorHAnsi"/>
        </w:rPr>
        <w:t xml:space="preserve"> </w:t>
      </w:r>
      <w:r w:rsidR="00301BD0" w:rsidRPr="00301BD0">
        <w:rPr>
          <w:rFonts w:cstheme="minorHAnsi"/>
          <w:i/>
        </w:rPr>
        <w:t>et al.</w:t>
      </w:r>
      <w:r w:rsidRPr="00BA0F1F">
        <w:rPr>
          <w:rFonts w:cstheme="minorHAnsi"/>
        </w:rPr>
        <w:t xml:space="preserve">, 2015a; Hiddink &amp; ter Hofstede, 2008; Montero-Serra </w:t>
      </w:r>
      <w:r w:rsidR="00301BD0" w:rsidRPr="00301BD0">
        <w:rPr>
          <w:rFonts w:cstheme="minorHAnsi"/>
          <w:i/>
        </w:rPr>
        <w:t>et al.</w:t>
      </w:r>
      <w:r w:rsidRPr="00BA0F1F">
        <w:rPr>
          <w:rFonts w:cstheme="minorHAnsi"/>
        </w:rPr>
        <w:t xml:space="preserve">, 2015; Poloczanska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 xml:space="preserve">). Eighty-six percent of the changes documented by </w:t>
      </w:r>
      <w:r w:rsidRPr="00BA0F1F">
        <w:rPr>
          <w:rFonts w:cstheme="minorHAnsi"/>
        </w:rPr>
        <w:fldChar w:fldCharType="begin" w:fldLock="1"/>
      </w:r>
      <w:r w:rsidRPr="00BA0F1F">
        <w:rPr>
          <w:rFonts w:cstheme="minorHAnsi"/>
        </w:rPr>
        <w:instrText>ADDIN CSL_CITATION { "citationItems" : [ { "id" : "ITEM-1",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 S", "non-dropping-particle" : "", "parse-names" : false, "suffix" : "" }, { "dropping-particle" : "", "family" : "Brown", "given" : "C J", "non-dropping-particle" : "", "parse-names" : false, "suffix" : "" }, { "dropping-particle" : "", "family" : "Sydeman", "given" : "W J", "non-dropping-particle" : "", "parse-names" : false, "suffix" : "" }, { "dropping-particle" : "", "family" : "Kiessling", "given" : "W", "non-dropping-particle" : "", "parse-names" : false, "suffix" : "" }, { "dropping-particle" : "", "family" : "Schoeman", "given" : "D S", "non-dropping-particle" : "", "parse-names" : false, "suffix" : "" }, { "dropping-particle" : "", "family" : "Moore", "given" : "P J", "non-dropping-particle" : "", "parse-names" : false, "suffix" : "" }, { "dropping-particle" : "", "family" : "Brander", "given" : "K", "non-dropping-particle" : "", "parse-names" : false, "suffix" : "" }, { "dropping-particle" : "", "family" : "Bruno", "given" : "J F", "non-dropping-particle" : "", "parse-names" : false, "suffix" : "" }, { "dropping-particle" : "", "family" : "Buckley", "given" : "L B", "non-dropping-particle" : "", "parse-names" : false, "suffix" : "" }, { "dropping-particle" : "", "family" : "Burrows", "given" : "M T",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non-dropping-particle" : "", "parse-names" : false, "suffix" : "" }, { "dropping-particle" : "", "family" : "Thompson", "given" : "S A", "non-dropping-particle" : "", "parse-names" : false, "suffix" : "" }, { "dropping-particle" : "", "family" : "Richardson", "given" : "A J", "non-dropping-particle" : "", "parse-names" : false, "suffix" : "" } ], "container-title" : "Nature Climate Change", "id" : "ITEM-1", "issue" : "August", "issued" : { "date-parts" : [ [ "2013", "8", "4" ] ] }, "page" : "919-925", "publisher" : "Nature Publishing Group", "title" : "Global imprint of climate change on marine life", "type" : "article-journal", "volume" : "3" }, "uris" : [ "http://www.mendeley.com/documents/?uuid=c198a6d2-f559-4fad-8a6c-7749ae7157cd" ] } ], "mendeley" : { "formattedCitation" : "(Poloczanska et al., 2013)", "manualFormatting" : "Poloczanska et al. (2013)", "plainTextFormattedCitation" : "(Poloczanska et al., 2013)", "previouslyFormattedCitation" : "(Poloczanska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Poloczanska </w:t>
      </w:r>
      <w:r w:rsidR="00301BD0" w:rsidRPr="00301BD0">
        <w:rPr>
          <w:rFonts w:cstheme="minorHAnsi"/>
          <w:i/>
        </w:rPr>
        <w:t>et al.</w:t>
      </w:r>
      <w:r w:rsidRPr="00BA0F1F">
        <w:rPr>
          <w:rFonts w:cstheme="minorHAnsi"/>
        </w:rPr>
        <w:t xml:space="preserve"> (2013)</w:t>
      </w:r>
      <w:r w:rsidRPr="00BA0F1F">
        <w:rPr>
          <w:rFonts w:cstheme="minorHAnsi"/>
        </w:rPr>
        <w:fldChar w:fldCharType="end"/>
      </w:r>
      <w:r w:rsidRPr="00BA0F1F">
        <w:rPr>
          <w:rFonts w:cstheme="minorHAnsi"/>
        </w:rPr>
        <w:t xml:space="preserve"> are consistent with expectations based on climate change effects, although most often (82% of the cases examined), other drivers are acting simultaneously. These include natural resource exploitation with direct (e.g. overfishing) or indirect (e.g. trawling and demersal fishing activities on benthos) effects, land and water use (eutrophication, pollution, including plastics and microplastics), habitat changes (marine urbanization) and invasive species. There are also substantial cumulative impacts of this diverse set of drivers </w:t>
      </w:r>
      <w:r w:rsidRPr="00BA0F1F">
        <w:rPr>
          <w:rFonts w:cstheme="minorHAnsi"/>
        </w:rPr>
        <w:fldChar w:fldCharType="begin" w:fldLock="1"/>
      </w:r>
      <w:r w:rsidRPr="00BA0F1F">
        <w:rPr>
          <w:rFonts w:cstheme="minorHAnsi"/>
        </w:rPr>
        <w:instrText>ADDIN CSL_CITATION { "citationItems" : [ { "id" : "ITEM-1", "itemData" : { "DOI" : "10.1038/ncomms8615", "ISBN" : "2041-1723", "abstract" : "Human pressures on the ocean are thought to be increasing globally, yet we know little about their patterns of cumulative change, which pressures are most responsible for change, and which places are experiencing the greatest increases. Managers and policymakers require such information to make strategic decisions and monitor progress towards management objectives. Here we calculate and map recent change over 5 years in cumulative impacts to marine ecosystems globally from fishing, climate change, and ocean- and land-based stressors. Nearly 66% of the ocean and 77% of national jurisdictions show increased human impact, driven mostly by climate change pressures. Five percent of the ocean is heavily impacted with increasing pressures, requiring management attention. Ten percent has very low impact with decreasing pressures. Our results provide large-scale guidance about where to prioritize management efforts and affirm the importance of addressing climate change to maintain and improve the condition of marine ecosystems.", "author" : [ { "dropping-particle" : "", "family" : "Halpern", "given" : "Benjamin S", "non-dropping-particle" : "", "parse-names" : false, "suffix" : "" }, { "dropping-particle" : "", "family" : "Frazier", "given" : "Melanie", "non-dropping-particle" : "", "parse-names" : false, "suffix" : "" }, { "dropping-particle" : "", "family" : "Potapenko", "given" : "John", "non-dropping-particle" : "", "parse-names" : false, "suffix" : "" }, { "dropping-particle" : "", "family" : "Casey", "given" : "Kenneth S", "non-dropping-particle" : "", "parse-names" : false, "suffix" : "" }, { "dropping-particle" : "", "family" : "Koenig", "given" : "Kellee", "non-dropping-particle" : "", "parse-names" : false, "suffix" : "" }, { "dropping-particle" : "", "family" : "Longo", "given" : "Catherine", "non-dropping-particle" : "", "parse-names" : false, "suffix" : "" }, { "dropping-particle" : "", "family" : "Lowndes", "given" : "Julia Stewart", "non-dropping-particle" : "", "parse-names" : false, "suffix" : "" }, { "dropping-particle" : "", "family" : "Rockwood", "given" : "R Cotton", "non-dropping-particle" : "", "parse-names" : false, "suffix" : "" }, { "dropping-particle" : "", "family" : "Selig", "given" : "Elizabeth R", "non-dropping-particle" : "", "parse-names" : false, "suffix" : "" }, { "dropping-particle" : "", "family" : "Selkoe", "given" : "Kimberly A", "non-dropping-particle" : "", "parse-names" : false, "suffix" : "" }, { "dropping-particle" : "", "family" : "Walbridge", "given" : "Shaun", "non-dropping-particle" : "", "parse-names" : false, "suffix" : "" } ], "container-title" : "Nature Communications", "id" : "ITEM-1", "issued" : { "date-parts" : [ [ "2015" ] ] }, "note" : "Times Cited: 0\n0", "title" : "Spatial and temporal changes in cumulative human impacts on the world's ocean", "type" : "article-journal", "volume" : "6" }, "uris" : [ "http://www.mendeley.com/documents/?uuid=0a8b4504-e7a3-4e1c-8373-560dccc0d6cc" ] } ], "mendeley" : { "formattedCitation" : "(Halpern et al., 2015)", "plainTextFormattedCitation" : "(Halpern et al., 2015)", "previouslyFormattedCitation" : "(Halpern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Halpern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w:t>
      </w:r>
    </w:p>
    <w:p w14:paraId="320A1093" w14:textId="1D75481E" w:rsidR="0048205B" w:rsidRPr="00BA0F1F" w:rsidRDefault="0048205B" w:rsidP="00AE389F">
      <w:pPr>
        <w:rPr>
          <w:rFonts w:cstheme="minorHAnsi"/>
        </w:rPr>
      </w:pPr>
      <w:r w:rsidRPr="00BA0F1F">
        <w:rPr>
          <w:rFonts w:cstheme="minorHAnsi"/>
        </w:rPr>
        <w:t xml:space="preserve">Between the past and current periods, the importance of the effect of climate change has not decreased. Conversely, the importance of changes due to natural resource exploitation has likely been decreasing (i.e. graded as moderate for current trends in </w:t>
      </w:r>
      <w:r w:rsidR="008C20F5">
        <w:rPr>
          <w:rFonts w:cstheme="minorHAnsi"/>
          <w:b/>
        </w:rPr>
        <w:t>Table 3.5</w:t>
      </w:r>
      <w:r w:rsidRPr="00BA0F1F">
        <w:rPr>
          <w:rFonts w:cstheme="minorHAnsi"/>
        </w:rPr>
        <w:t xml:space="preserve">. For example, </w:t>
      </w:r>
      <w:r w:rsidRPr="00BA0F1F">
        <w:rPr>
          <w:rFonts w:eastAsia="Times New Roman" w:cstheme="minorHAnsi"/>
          <w:lang w:eastAsia="en-GB"/>
        </w:rPr>
        <w:t>i</w:t>
      </w:r>
      <w:r w:rsidRPr="00BA0F1F">
        <w:rPr>
          <w:rFonts w:cstheme="minorHAnsi"/>
        </w:rPr>
        <w:t xml:space="preserve">n benthic communities bottom trawling is one of the main pressures </w:t>
      </w:r>
      <w:r w:rsidRPr="00BA0F1F">
        <w:rPr>
          <w:rFonts w:cstheme="minorHAnsi"/>
        </w:rPr>
        <w:fldChar w:fldCharType="begin" w:fldLock="1"/>
      </w:r>
      <w:r w:rsidRPr="00BA0F1F">
        <w:rPr>
          <w:rFonts w:cstheme="minorHAnsi"/>
        </w:rPr>
        <w:instrText>ADDIN CSL_CITATION { "citationItems" : [ { "id" : "ITEM-1", "itemData" : { "author" : [ { "dropping-particle" : "", "family" : "Rice", "given" : "J", "non-dropping-particle" : "", "parse-names" : false, "suffix" : "" }, { "dropping-particle" : "", "family" : "Arvanitidis", "given" : "C", "non-dropping-particle" : "", "parse-names" : false, "suffix" : "" }, { "dropping-particle" : "", "family" : "Boicenco", "given" : "L", "non-dropping-particle" : "", "parse-names" : false, "suffix" : "" }, { "dropping-particle" : "", "family" : "Kasapidis", "given" : "P", "non-dropping-particle" : "", "parse-names" : false, "suffix" : "" }, { "dropping-particle" : "", "family" : "Mahon", "given" : "R", "non-dropping-particle" : "", "parse-names" : false, "suffix" : "" }, { "dropping-particle" : "", "family" : "Malone", "given" : "T", "non-dropping-particle" : "", "parse-names" : false, "suffix" : "" }, { "dropping-particle" : "", "family" : "Montevecchi", "given" : "W", "non-dropping-particle" : "", "parse-names" : false, "suffix" : "" }, { "dropping-particle" : "", "family" : "Coll Monton", "given" : "M", "non-dropping-particle" : "", "parse-names" : false, "suffix" : "" }, { "dropping-particle" : "", "family" : "Moretzsohn", "given" : "F", "non-dropping-particle" : "", "parse-names" : false, "suffix" : "" }, { "dropping-particle" : "", "family" : "Ouellet", "given" : "P", "non-dropping-particle" : "", "parse-names" : false, "suffix" : "" }, { "dropping-particle" : "", "family" : "Oxenford", "given" : "H", "non-dropping-particle" : "", "parse-names" : false, "suffix" : "" }, { "dropping-particle" : "", "family" : "Smith", "given" : "T", "non-dropping-particle" : "", "parse-names" : false, "suffix" : "" }, { "dropping-particle" : "", "family" : "Tunnell", "given" : "J W", "non-dropping-particle" : "", "parse-names" : false, "suffix" : "" }, { "dropping-particle" : "", "family" : "Vanaverbeke", "given" : "J", "non-dropping-particle" : "", "parse-names" : false, "suffix" : "" }, { "dropping-particle" : "", "family" : "Gaever", "given" : "S", "non-dropping-particle" : "Van", "parse-names" : false, "suffix" : "" } ], "container-title" : "World Ocean Assessment", "id" : "ITEM-1", "issued" : { "date-parts" : [ [ "2016" ] ] }, "title" : "North Atlantic Ocean, Chapter 36A", "type" : "chapter" }, "uris" : [ "http://www.mendeley.com/documents/?uuid=ecf47340-9db9-445b-8ced-5ae5d6f81122" ] } ], "mendeley" : { "formattedCitation" : "(Rice et al., 2016)", "plainTextFormattedCitation" : "(Rice et al., 2016)", "previouslyFormattedCitation" : "(Rice et al., 2016)" }, "properties" : {  }, "schema" : "https://github.com/citation-style-language/schema/raw/master/csl-citation.json" }</w:instrText>
      </w:r>
      <w:r w:rsidRPr="00BA0F1F">
        <w:rPr>
          <w:rFonts w:cstheme="minorHAnsi"/>
        </w:rPr>
        <w:fldChar w:fldCharType="separate"/>
      </w:r>
      <w:r w:rsidRPr="00BA0F1F">
        <w:rPr>
          <w:rFonts w:cstheme="minorHAnsi"/>
        </w:rPr>
        <w:t xml:space="preserve">(Rice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 xml:space="preserve">, but recoveries have been observed following cessation of this activity </w:t>
      </w:r>
      <w:r w:rsidRPr="00BA0F1F">
        <w:rPr>
          <w:rFonts w:cstheme="minorHAnsi"/>
        </w:rPr>
        <w:fldChar w:fldCharType="begin" w:fldLock="1"/>
      </w:r>
      <w:r w:rsidRPr="00BA0F1F">
        <w:rPr>
          <w:rFonts w:cstheme="minorHAnsi"/>
        </w:rPr>
        <w:instrText>ADDIN CSL_CITATION { "citationItems" : [ { "id" : "ITEM-1", "itemData" : { "author" : [ { "dropping-particle" : "", "family" : "Kaiser", "given" : "J", "non-dropping-particle" : "", "parse-names" : false, "suffix" : "" }, { "dropping-particle" : "", "family" : "Clarke", "given" : "K R", "non-dropping-particle" : "", "parse-names" : false, "suffix" : "" }, { "dropping-particle" : "", "family" : "Hinz", "given" : "H", "non-dropping-particle" : "", "parse-names" : false, "suffix" : "" }, { "dropping-particle" : "V", "family" : "Austen", "given" : "M C", "non-dropping-particle" : "", "parse-names" : false, "suffix" : "" }, { "dropping-particle" : "", "family" : "Somerfield", "given" : "P J", "non-dropping-particle" : "", "parse-names" : false, "suffix" : "" }, { "dropping-particle" : "", "family" : "Karakassis", "given" : "I", "non-dropping-particle" : "", "parse-names" : false, "suffix" : "" } ], "container-title" : "Marine Ecology Progress Series", "id" : "ITEM-1", "issued" : { "date-parts" : [ [ "2006" ] ] }, "page" : "1-14", "title" : "Global analysis of response and recovery of benthic biota to fishing", "type" : "article-journal", "volume" : "311" }, "uris" : [ "http://www.mendeley.com/documents/?uuid=6d21d2a8-47f5-4ed7-a0fc-f9f920125e7e" ] } ], "mendeley" : { "formattedCitation" : "(Kaiser et al., 2006)", "plainTextFormattedCitation" : "(Kaiser et al., 2006)", "previouslyFormattedCitation" : "(Kaiser et al., 2006)" }, "properties" : {  }, "schema" : "https://github.com/citation-style-language/schema/raw/master/csl-citation.json" }</w:instrText>
      </w:r>
      <w:r w:rsidRPr="00BA0F1F">
        <w:rPr>
          <w:rFonts w:cstheme="minorHAnsi"/>
        </w:rPr>
        <w:fldChar w:fldCharType="separate"/>
      </w:r>
      <w:r w:rsidRPr="00BA0F1F">
        <w:rPr>
          <w:rFonts w:cstheme="minorHAnsi"/>
        </w:rPr>
        <w:t xml:space="preserve">(Kaiser </w:t>
      </w:r>
      <w:r w:rsidR="00301BD0" w:rsidRPr="00301BD0">
        <w:rPr>
          <w:rFonts w:cstheme="minorHAnsi"/>
          <w:i/>
        </w:rPr>
        <w:t>et al.</w:t>
      </w:r>
      <w:r w:rsidRPr="00BA0F1F">
        <w:rPr>
          <w:rFonts w:cstheme="minorHAnsi"/>
        </w:rPr>
        <w:t>, 2006)</w:t>
      </w:r>
      <w:r w:rsidRPr="00BA0F1F">
        <w:rPr>
          <w:rFonts w:cstheme="minorHAnsi"/>
        </w:rPr>
        <w:fldChar w:fldCharType="end"/>
      </w:r>
      <w:r w:rsidRPr="00BA0F1F">
        <w:rPr>
          <w:rFonts w:eastAsia="Times New Roman" w:cstheme="minorHAnsi"/>
          <w:lang w:eastAsia="en-GB"/>
        </w:rPr>
        <w:t>. Similarly, o</w:t>
      </w:r>
      <w:r w:rsidRPr="00BA0F1F">
        <w:rPr>
          <w:rFonts w:cstheme="minorHAnsi"/>
        </w:rPr>
        <w:t xml:space="preserve">verfishing remains high (50% of fish stocks in the North East Atlantic) but positive trends are now observed. For example, fishing effort decreased by 25% from 2000 to 2006 in the Greater North Sea </w:t>
      </w:r>
      <w:r w:rsidRPr="00BA0F1F">
        <w:rPr>
          <w:rFonts w:cstheme="minorHAnsi"/>
        </w:rPr>
        <w:fldChar w:fldCharType="begin" w:fldLock="1"/>
      </w:r>
      <w:r w:rsidRPr="00BA0F1F">
        <w:rPr>
          <w:rFonts w:cstheme="minorHAnsi"/>
        </w:rPr>
        <w:instrText>ADDIN CSL_CITATION { "citationItems" : [ { "id" : "ITEM-1", "itemData" : { "author" : [ { "dropping-particle" : "", "family" : "European Environment Agency", "given" : "", "non-dropping-particle" : "", "parse-names" : false, "suffix" : "" } ], "id" : "ITEM-1", "issued" : { "date-parts" : [ [ "2015" ] ] }, "publisher" : "European Environment Agency", "publisher-place" : "Copenhagen, Denmark", "title" : "The European Environment - State and Outlook 2015", "type" : "report" }, "uris" : [ "http://www.mendeley.com/documents/?uuid=fb189ef0-a5f7-45af-9df1-67baa9d44a3e" ] }, { "id" : "ITEM-2", "itemData" : { "author" : [ { "dropping-particle" : "", "family" : "OSPAR", "given" : "", "non-dropping-particle" : "", "parse-names" : false, "suffix" : "" } ], "id" : "ITEM-2", "issued" : { "date-parts" : [ [ "2010" ] ] }, "number-of-pages" : "176", "publisher" : "OSPAR Commission", "publisher-place" : "London", "title" : "Quality Status Report 2010", "type" : "report" }, "uris" : [ "http://www.mendeley.com/documents/?uuid=8b2756d6-eb9d-424b-9837-efdbfec3405d" ] } ], "mendeley" : { "formattedCitation" : "(European Environment Agency, 2015c; OSPAR, 2010)", "plainTextFormattedCitation" : "(European Environment Agency, 2015c; OSPAR, 2010)", "previouslyFormattedCitation" : "(European Environment Agency, 2015c; OSPAR, 2010)"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w:t>
      </w:r>
      <w:r w:rsidR="00314529">
        <w:rPr>
          <w:rFonts w:cstheme="minorHAnsi"/>
        </w:rPr>
        <w:t>c</w:t>
      </w:r>
      <w:r w:rsidRPr="00BA0F1F">
        <w:rPr>
          <w:rFonts w:cstheme="minorHAnsi"/>
        </w:rPr>
        <w:t>; OSPAR, 2010)</w:t>
      </w:r>
      <w:r w:rsidRPr="00BA0F1F">
        <w:rPr>
          <w:rFonts w:cstheme="minorHAnsi"/>
        </w:rPr>
        <w:fldChar w:fldCharType="end"/>
      </w:r>
      <w:r w:rsidRPr="00BA0F1F">
        <w:rPr>
          <w:rFonts w:cstheme="minorHAnsi"/>
        </w:rPr>
        <w:t>. The same can be said for pollution: c</w:t>
      </w:r>
      <w:r w:rsidRPr="00BA0F1F">
        <w:rPr>
          <w:rFonts w:eastAsia="Times New Roman" w:cstheme="minorHAnsi"/>
          <w:lang w:eastAsia="en-GB"/>
        </w:rPr>
        <w:t xml:space="preserve">oastal benthic communities have been strongly affected by nutrients and pollutants runoff and climate change </w:t>
      </w:r>
      <w:r w:rsidRPr="00BA0F1F">
        <w:rPr>
          <w:rFonts w:eastAsia="Times New Roman" w:cstheme="minorHAnsi"/>
          <w:lang w:eastAsia="en-GB"/>
        </w:rPr>
        <w:fldChar w:fldCharType="begin" w:fldLock="1"/>
      </w:r>
      <w:r w:rsidRPr="00BA0F1F">
        <w:rPr>
          <w:rFonts w:eastAsia="Times New Roman" w:cstheme="minorHAnsi"/>
          <w:lang w:eastAsia="en-GB"/>
        </w:rPr>
        <w:instrText>ADDIN CSL_CITATION { "citationItems" : [ { "id" : "ITEM-1", "itemData" : { "author" : [ { "dropping-particle" : "", "family" : "Rice", "given" : "J", "non-dropping-particle" : "", "parse-names" : false, "suffix" : "" }, { "dropping-particle" : "", "family" : "Arvanitidis", "given" : "C", "non-dropping-particle" : "", "parse-names" : false, "suffix" : "" }, { "dropping-particle" : "", "family" : "Boicenco", "given" : "L", "non-dropping-particle" : "", "parse-names" : false, "suffix" : "" }, { "dropping-particle" : "", "family" : "Kasapidis", "given" : "P", "non-dropping-particle" : "", "parse-names" : false, "suffix" : "" }, { "dropping-particle" : "", "family" : "Mahon", "given" : "R", "non-dropping-particle" : "", "parse-names" : false, "suffix" : "" }, { "dropping-particle" : "", "family" : "Malone", "given" : "T", "non-dropping-particle" : "", "parse-names" : false, "suffix" : "" }, { "dropping-particle" : "", "family" : "Montevecchi", "given" : "W", "non-dropping-particle" : "", "parse-names" : false, "suffix" : "" }, { "dropping-particle" : "", "family" : "Coll Monton", "given" : "M", "non-dropping-particle" : "", "parse-names" : false, "suffix" : "" }, { "dropping-particle" : "", "family" : "Moretzsohn", "given" : "F", "non-dropping-particle" : "", "parse-names" : false, "suffix" : "" }, { "dropping-particle" : "", "family" : "Ouellet", "given" : "P", "non-dropping-particle" : "", "parse-names" : false, "suffix" : "" }, { "dropping-particle" : "", "family" : "Oxenford", "given" : "H", "non-dropping-particle" : "", "parse-names" : false, "suffix" : "" }, { "dropping-particle" : "", "family" : "Smith", "given" : "T", "non-dropping-particle" : "", "parse-names" : false, "suffix" : "" }, { "dropping-particle" : "", "family" : "Tunnell", "given" : "J W", "non-dropping-particle" : "", "parse-names" : false, "suffix" : "" }, { "dropping-particle" : "", "family" : "Vanaverbeke", "given" : "J", "non-dropping-particle" : "", "parse-names" : false, "suffix" : "" }, { "dropping-particle" : "", "family" : "Gaever", "given" : "S", "non-dropping-particle" : "Van", "parse-names" : false, "suffix" : "" } ], "container-title" : "World Ocean Assessment", "id" : "ITEM-1", "issued" : { "date-parts" : [ [ "2016" ] ] }, "title" : "North Atlantic Ocean, Chapter 36A", "type" : "chapter" }, "uris" : [ "http://www.mendeley.com/documents/?uuid=ecf47340-9db9-445b-8ced-5ae5d6f81122" ] } ], "mendeley" : { "formattedCitation" : "(Rice et al., 2016)", "plainTextFormattedCitation" : "(Rice et al., 2016)", "previouslyFormattedCitation" : "(Rice et al., 2016)" }, "properties" : {  }, "schema" : "https://github.com/citation-style-language/schema/raw/master/csl-citation.json" }</w:instrText>
      </w:r>
      <w:r w:rsidRPr="00BA0F1F">
        <w:rPr>
          <w:rFonts w:eastAsia="Times New Roman" w:cstheme="minorHAnsi"/>
          <w:lang w:eastAsia="en-GB"/>
        </w:rPr>
        <w:fldChar w:fldCharType="separate"/>
      </w:r>
      <w:r w:rsidRPr="00BA0F1F">
        <w:rPr>
          <w:rFonts w:eastAsia="Times New Roman" w:cstheme="minorHAnsi"/>
          <w:lang w:eastAsia="en-GB"/>
        </w:rPr>
        <w:t xml:space="preserve">(Rice </w:t>
      </w:r>
      <w:r w:rsidR="00301BD0" w:rsidRPr="00301BD0">
        <w:rPr>
          <w:rFonts w:eastAsia="Times New Roman" w:cstheme="minorHAnsi"/>
          <w:i/>
          <w:lang w:eastAsia="en-GB"/>
        </w:rPr>
        <w:t>et al.</w:t>
      </w:r>
      <w:r w:rsidRPr="00BA0F1F">
        <w:rPr>
          <w:rFonts w:eastAsia="Times New Roman" w:cstheme="minorHAnsi"/>
          <w:lang w:eastAsia="en-GB"/>
        </w:rPr>
        <w:t>, 2016)</w:t>
      </w:r>
      <w:r w:rsidRPr="00BA0F1F">
        <w:rPr>
          <w:rFonts w:eastAsia="Times New Roman" w:cstheme="minorHAnsi"/>
          <w:lang w:eastAsia="en-GB"/>
        </w:rPr>
        <w:fldChar w:fldCharType="end"/>
      </w:r>
      <w:r w:rsidRPr="00BA0F1F">
        <w:rPr>
          <w:rFonts w:eastAsia="Times New Roman" w:cstheme="minorHAnsi"/>
          <w:lang w:eastAsia="en-GB"/>
        </w:rPr>
        <w:t xml:space="preserve"> but nutrient inputs are now reduced, even if still cause for concern </w:t>
      </w:r>
      <w:r w:rsidRPr="00BA0F1F">
        <w:rPr>
          <w:rFonts w:eastAsia="Times New Roman" w:cstheme="minorHAnsi"/>
          <w:lang w:eastAsia="en-GB"/>
        </w:rPr>
        <w:fldChar w:fldCharType="begin" w:fldLock="1"/>
      </w:r>
      <w:r w:rsidRPr="00BA0F1F">
        <w:rPr>
          <w:rFonts w:eastAsia="Times New Roman" w:cstheme="minorHAnsi"/>
          <w:lang w:eastAsia="en-GB"/>
        </w:rPr>
        <w:instrText>ADDIN CSL_CITATION { "citationItems" : [ { "id" : "ITEM-1", "itemData" : { "author" : [ { "dropping-particle" : "", "family" : "OSPAR", "given" : "", "non-dropping-particle" : "", "parse-names" : false, "suffix" : "" } ], "id" : "ITEM-1", "issued" : { "date-parts" : [ [ "2010" ] ] }, "number-of-pages" : "176", "publisher" : "OSPAR Commission", "publisher-place" : "London", "title" : "Quality Status Report 2010", "type" : "report" }, "uris" : [ "http://www.mendeley.com/documents/?uuid=8b2756d6-eb9d-424b-9837-efdbfec3405d" ] } ], "mendeley" : { "formattedCitation" : "(OSPAR, 2010)", "manualFormatting" : "(OSPAR 2010, 2017)", "plainTextFormattedCitation" : "(OSPAR, 2010)", "previouslyFormattedCitation" : "(OSPAR, 2010)" }, "properties" : {  }, "schema" : "https://github.com/citation-style-language/schema/raw/master/csl-citation.json" }</w:instrText>
      </w:r>
      <w:r w:rsidRPr="00BA0F1F">
        <w:rPr>
          <w:rFonts w:eastAsia="Times New Roman" w:cstheme="minorHAnsi"/>
          <w:lang w:eastAsia="en-GB"/>
        </w:rPr>
        <w:fldChar w:fldCharType="separate"/>
      </w:r>
      <w:r w:rsidRPr="00BA0F1F">
        <w:rPr>
          <w:rFonts w:eastAsia="Times New Roman" w:cstheme="minorHAnsi"/>
          <w:lang w:eastAsia="en-GB"/>
        </w:rPr>
        <w:t>(OSPAR 2010, 2017)</w:t>
      </w:r>
      <w:r w:rsidRPr="00BA0F1F">
        <w:rPr>
          <w:rFonts w:eastAsia="Times New Roman" w:cstheme="minorHAnsi"/>
          <w:lang w:eastAsia="en-GB"/>
        </w:rPr>
        <w:fldChar w:fldCharType="end"/>
      </w:r>
      <w:r w:rsidRPr="00BA0F1F">
        <w:rPr>
          <w:rFonts w:eastAsia="Times New Roman" w:cstheme="minorHAnsi"/>
          <w:lang w:eastAsia="en-GB"/>
        </w:rPr>
        <w:t xml:space="preserve">. However other categories of pollutants (e.g. xenochemicals, microplastics) might have substantial effect, but have not yet been assessed (see </w:t>
      </w:r>
      <w:r w:rsidR="00444013">
        <w:rPr>
          <w:rFonts w:eastAsia="Times New Roman" w:cstheme="minorHAnsi"/>
          <w:lang w:eastAsia="en-GB"/>
        </w:rPr>
        <w:t>C</w:t>
      </w:r>
      <w:r w:rsidRPr="00BA0F1F">
        <w:rPr>
          <w:rFonts w:eastAsia="Times New Roman" w:cstheme="minorHAnsi"/>
          <w:lang w:eastAsia="en-GB"/>
        </w:rPr>
        <w:t xml:space="preserve">hapter 4). </w:t>
      </w:r>
      <w:r w:rsidRPr="00BA0F1F">
        <w:rPr>
          <w:rFonts w:cstheme="minorHAnsi"/>
        </w:rPr>
        <w:t xml:space="preserve">Conversely, besides climate change, the impact of man-made structures on seabed and coastal habitats has been increasing. These include structures associated with urbanization of coastal areas, coastal land defences and a growing number of offshore structures </w:t>
      </w:r>
      <w:r w:rsidRPr="00BA0F1F">
        <w:rPr>
          <w:rFonts w:cstheme="minorHAnsi"/>
        </w:rPr>
        <w:fldChar w:fldCharType="begin" w:fldLock="1"/>
      </w:r>
      <w:r w:rsidRPr="00BA0F1F">
        <w:rPr>
          <w:rFonts w:cstheme="minorHAnsi"/>
        </w:rPr>
        <w:instrText>ADDIN CSL_CITATION { "citationItems" : [ { "id" : "ITEM-1", "itemData" : { "author" : [ { "dropping-particle" : "", "family" : "European Environment Agency", "given" : "", "non-dropping-particle" : "", "parse-names" : false, "suffix" : "" } ], "id" : "ITEM-1", "issued" : { "date-parts" : [ [ "2015" ] ] }, "publisher" : "European Environment Agency", "publisher-place" : "Copenhagen, Denmark", "title" : "The European Environment - State and Outlook 2015", "type" : "report" }, "uris" : [ "http://www.mendeley.com/documents/?uuid=fb189ef0-a5f7-45af-9df1-67baa9d44a3e" ] } ], "mendeley" : { "formattedCitation" : "(European Environment Agency, 2015c)", "plainTextFormattedCitation" : "(European Environment Agency, 2015c)", "previouslyFormattedCitation" : "(European Environment Agency, 2015c)" }, "properties" : {  }, "schema" : "https://github.com/citation-style-language/schema/raw/master/csl-citation.json" }</w:instrText>
      </w:r>
      <w:r w:rsidRPr="00BA0F1F">
        <w:rPr>
          <w:rFonts w:cstheme="minorHAnsi"/>
        </w:rPr>
        <w:fldChar w:fldCharType="separate"/>
      </w:r>
      <w:r w:rsidRPr="00BA0F1F">
        <w:rPr>
          <w:rFonts w:cstheme="minorHAnsi"/>
        </w:rPr>
        <w:t>(</w:t>
      </w:r>
      <w:r w:rsidRPr="00FC4200">
        <w:rPr>
          <w:rFonts w:cstheme="minorHAnsi"/>
        </w:rPr>
        <w:t>EEA, 2015</w:t>
      </w:r>
      <w:r w:rsidR="00314529">
        <w:rPr>
          <w:rFonts w:cstheme="minorHAnsi"/>
        </w:rPr>
        <w:t>c</w:t>
      </w:r>
      <w:r w:rsidRPr="00BA0F1F">
        <w:rPr>
          <w:rFonts w:cstheme="minorHAnsi"/>
        </w:rPr>
        <w:t>)</w:t>
      </w:r>
      <w:r w:rsidRPr="00BA0F1F">
        <w:rPr>
          <w:rFonts w:cstheme="minorHAnsi"/>
        </w:rPr>
        <w:fldChar w:fldCharType="end"/>
      </w:r>
      <w:r w:rsidRPr="00BA0F1F">
        <w:rPr>
          <w:rFonts w:cstheme="minorHAnsi"/>
        </w:rPr>
        <w:t xml:space="preserve">, and associated ecosystems and species. The importance of invasive alien species has been increasing in a recent past, with 44 high-impact species </w:t>
      </w:r>
      <w:r w:rsidRPr="00BA0F1F">
        <w:rPr>
          <w:rFonts w:cstheme="minorHAnsi"/>
        </w:rPr>
        <w:fldChar w:fldCharType="begin" w:fldLock="1"/>
      </w:r>
      <w:r w:rsidRPr="00BA0F1F">
        <w:rPr>
          <w:rFonts w:cstheme="minorHAnsi"/>
        </w:rPr>
        <w:instrText>ADDIN CSL_CITATION { "citationItems" : [ { "id" : "ITEM-1", "itemData" : { "DOI" : "10.1016/j.marpolbul.2016.12.048", "ISBN" : "1879-3363 (Electronic)\r0025-326X (Linking)", "PMID" : "28126398", "abstract" : "The spread of non-native species has been a subject of increasing concern since the 1980s when human-mediated transportation, mainly related to ships' ballast water, was recognized as a major vector for species transportation and spread, although records of non-native species go back as far as 16th Century. Ever increasing world trade and the resulting rise in shipping have highlighted the issue, demanding a response from the international community to the threat of non-native marine species. In the present study, we searched for available literature and databases on shipping and invasive species in the North-eastern (NE) and South-western (SW) Atlantic Ocean and assess the risk represented by the shipping trade between these two regions. There are reports of 44 species associated with high impacts for the NE Atlantic and 15 for the SW Atlantic, although this may be an underestimate. Vectors most cited are ballast water and biofouling for both regions while aquaculture has also been a very significant pathway of introduction and spread of invasive species in the NE Atlantic. Although the two regions have significant shipping traffic, no exchange of invasive species could be directly associated to the shipping between the two regions. However, it seems prudent to bring the exchange of ballast water between the two regions under control as soon as possible.", "author" : [ { "dropping-particle" : "", "family" : "Castro", "given" : "M C", "non-dropping-particle" : "", "parse-names" : false, "suffix" : "" }, { "dropping-particle" : "", "family" : "Fileman", "given" : "T W", "non-dropping-particle" : "", "parse-names" : false, "suffix" : "" }, { "dropping-particle" : "", "family" : "Hall-Spencer", "given" : "J M", "non-dropping-particle" : "", "parse-names" : false, "suffix" : "" } ], "container-title" : "Mar Pollut Bull", "id" : "ITEM-1", "issued" : { "date-parts" : [ [ "2017" ] ] }, "note" : "Castro, Maria Cecilia T de\nFileman, Timothy W\nHall-Spencer, Jason M\neng\nReview\nEngland\n2017/01/28 06:00\nMar Pollut Bull. 2017 Jan 23. pii: S0025-326X(16)31053-0. doi: 10.1016/j.marpolbul.2016.12.048.", "title" : "Invasive species in the Northeastern and Southwestern Atlantic Ocean: A review", "type" : "article-journal" }, "uris" : [ "http://www.mendeley.com/documents/?uuid=935ea006-6482-4dc9-9679-f0adc7bb7422" ] } ], "mendeley" : { "formattedCitation" : "(Castro, Fileman, &amp; Hall-Spencer, 2017)", "plainTextFormattedCitation" : "(Castro, Fileman, &amp; Hall-Spencer, 2017)", "previouslyFormattedCitation" : "(Castro, Fileman, &amp; Hall-Spencer, 2017)" }, "properties" : {  }, "schema" : "https://github.com/citation-style-language/schema/raw/master/csl-citation.json" }</w:instrText>
      </w:r>
      <w:r w:rsidRPr="00BA0F1F">
        <w:rPr>
          <w:rFonts w:cstheme="minorHAnsi"/>
        </w:rPr>
        <w:fldChar w:fldCharType="separate"/>
      </w:r>
      <w:r w:rsidRPr="00BA0F1F">
        <w:rPr>
          <w:rFonts w:cstheme="minorHAnsi"/>
        </w:rPr>
        <w:t>(</w:t>
      </w:r>
      <w:r w:rsidR="00F47BE1">
        <w:rPr>
          <w:rFonts w:cstheme="minorHAnsi"/>
        </w:rPr>
        <w:t xml:space="preserve">de </w:t>
      </w:r>
      <w:r w:rsidRPr="00BA0F1F">
        <w:rPr>
          <w:rFonts w:cstheme="minorHAnsi"/>
        </w:rPr>
        <w:t>Castro</w:t>
      </w:r>
      <w:r w:rsidR="00F47BE1">
        <w:rPr>
          <w:rFonts w:cstheme="minorHAnsi"/>
          <w:i/>
        </w:rPr>
        <w:t xml:space="preserve"> et al.</w:t>
      </w:r>
      <w:r w:rsidRPr="00BA0F1F">
        <w:rPr>
          <w:rFonts w:cstheme="minorHAnsi"/>
        </w:rPr>
        <w:t>, 2017</w:t>
      </w:r>
      <w:r w:rsidRPr="00BA0F1F">
        <w:rPr>
          <w:rFonts w:cstheme="minorHAnsi"/>
        </w:rPr>
        <w:fldChar w:fldCharType="end"/>
      </w:r>
      <w:r w:rsidRPr="00BA0F1F">
        <w:rPr>
          <w:rFonts w:cstheme="minorHAnsi"/>
        </w:rPr>
        <w:t>)</w:t>
      </w:r>
      <w:r w:rsidR="00436823">
        <w:rPr>
          <w:rFonts w:cstheme="minorHAnsi"/>
        </w:rPr>
        <w:t xml:space="preserve"> </w:t>
      </w:r>
      <w:r w:rsidRPr="00BA0F1F">
        <w:rPr>
          <w:rFonts w:cstheme="minorHAnsi"/>
        </w:rPr>
        <w:t>(</w:t>
      </w:r>
      <w:r w:rsidR="00585843">
        <w:rPr>
          <w:rFonts w:cstheme="minorHAnsi"/>
          <w:b/>
        </w:rPr>
        <w:t>Box 3.3</w:t>
      </w:r>
      <w:r w:rsidRPr="00BA0F1F">
        <w:rPr>
          <w:rFonts w:cstheme="minorHAnsi"/>
        </w:rPr>
        <w:t xml:space="preserve">; </w:t>
      </w:r>
      <w:r w:rsidR="008C20F5">
        <w:rPr>
          <w:rFonts w:cstheme="minorHAnsi"/>
          <w:b/>
        </w:rPr>
        <w:t>Table 3.5</w:t>
      </w:r>
      <w:r w:rsidRPr="00BA0F1F">
        <w:rPr>
          <w:rFonts w:cstheme="minorHAnsi"/>
        </w:rPr>
        <w:t>).</w:t>
      </w:r>
    </w:p>
    <w:p w14:paraId="472A9FEF" w14:textId="77777777" w:rsidR="0048205B" w:rsidRPr="004F3581" w:rsidRDefault="0048205B" w:rsidP="00AE389F">
      <w:pPr>
        <w:spacing w:after="0"/>
        <w:rPr>
          <w:rFonts w:asciiTheme="majorHAnsi" w:hAnsiTheme="majorHAnsi" w:cstheme="majorHAnsi"/>
        </w:rPr>
      </w:pPr>
    </w:p>
    <w:p w14:paraId="49466712" w14:textId="77777777" w:rsidR="0048205B" w:rsidRPr="0075085A" w:rsidRDefault="0048205B" w:rsidP="001F0516">
      <w:pPr>
        <w:pStyle w:val="Heading4"/>
      </w:pPr>
      <w:bookmarkStart w:id="989" w:name="_Toc519504538"/>
      <w:r w:rsidRPr="0075085A">
        <w:t>Baltic Sea</w:t>
      </w:r>
      <w:bookmarkEnd w:id="989"/>
      <w:r w:rsidRPr="0075085A">
        <w:t xml:space="preserve"> </w:t>
      </w:r>
    </w:p>
    <w:p w14:paraId="2CECEFD0" w14:textId="77777777" w:rsidR="0048205B" w:rsidRPr="00C35796" w:rsidRDefault="0048205B" w:rsidP="00AE389F">
      <w:pPr>
        <w:spacing w:after="0"/>
        <w:rPr>
          <w:rFonts w:cstheme="minorHAnsi"/>
          <w:u w:val="single"/>
        </w:rPr>
      </w:pPr>
      <w:r>
        <w:rPr>
          <w:rFonts w:cstheme="minorHAnsi"/>
          <w:u w:val="single"/>
        </w:rPr>
        <w:t>Overview of the s</w:t>
      </w:r>
      <w:r w:rsidRPr="00C35796">
        <w:rPr>
          <w:rFonts w:cstheme="minorHAnsi"/>
          <w:u w:val="single"/>
        </w:rPr>
        <w:t>ystem</w:t>
      </w:r>
    </w:p>
    <w:p w14:paraId="18B8C2FA" w14:textId="73A76665" w:rsidR="0048205B" w:rsidRDefault="0048205B" w:rsidP="00AE389F">
      <w:pPr>
        <w:rPr>
          <w:rFonts w:cstheme="minorHAnsi"/>
        </w:rPr>
      </w:pPr>
      <w:r w:rsidRPr="00BA0F1F">
        <w:rPr>
          <w:rFonts w:cstheme="minorHAnsi"/>
        </w:rPr>
        <w:t>The Baltic Sea is a shallow brackish waterbody characterized by strong seasonal variability and decreasing gradients of salinity and temperature from south</w:t>
      </w:r>
      <w:r>
        <w:rPr>
          <w:rFonts w:cstheme="minorHAnsi"/>
        </w:rPr>
        <w:t>-</w:t>
      </w:r>
      <w:r w:rsidRPr="00BA0F1F">
        <w:rPr>
          <w:rFonts w:cstheme="minorHAnsi"/>
        </w:rPr>
        <w:t>west to north</w:t>
      </w:r>
      <w:r>
        <w:rPr>
          <w:rFonts w:cstheme="minorHAnsi"/>
        </w:rPr>
        <w:t>-</w:t>
      </w:r>
      <w:r w:rsidRPr="00BA0F1F">
        <w:rPr>
          <w:rFonts w:cstheme="minorHAnsi"/>
        </w:rPr>
        <w:t xml:space="preserve">east. It is an almost non-tidal sea that spans from the temperate, highly populated and industrialized south with intensive agriculture, to the boreal and rural north. It is a young, low diversity ecosystem inhabited by species of both marine and freshwater origin, migratory species and glacial relicts </w:t>
      </w:r>
      <w:r w:rsidRPr="00BA0F1F">
        <w:rPr>
          <w:rFonts w:cstheme="minorHAnsi"/>
        </w:rPr>
        <w:fldChar w:fldCharType="begin" w:fldLock="1"/>
      </w:r>
      <w:r w:rsidRPr="00BA0F1F">
        <w:rPr>
          <w:rFonts w:cstheme="minorHAnsi"/>
        </w:rPr>
        <w:instrText>ADDIN CSL_CITATION { "citationItems" : [ { "id" : "ITEM-1", "itemData" : { "ISSN" : "0072-1069", "author" : [ { "dropping-particle" : "", "family" : "Segerstr\u00e5le", "given" : "Sven G", "non-dropping-particle" : "", "parse-names" : false, "suffix" : "" } ], "container-title" : "Geological Society of America Memoirs", "id" : "ITEM-1", "issued" : { "date-parts" : [ [ "1957" ] ] }, "page" : "751-800", "publisher" : "Geological Society of America", "title" : "Baltic sea", "type" : "article-journal", "volume" : "67" }, "uris" : [ "http://www.mendeley.com/documents/?uuid=9398a4b8-2cb0-46a9-89aa-a5a5b0283bd0" ] } ], "mendeley" : { "formattedCitation" : "(Segerstr\u00e5le, 1957)", "plainTextFormattedCitation" : "(Segerstr\u00e5le, 1957)", "previouslyFormattedCitation" : "(Segerstr\u00e5le, 1957)" }, "properties" : {  }, "schema" : "https://github.com/citation-style-language/schema/raw/master/csl-citation.json" }</w:instrText>
      </w:r>
      <w:r w:rsidRPr="00BA0F1F">
        <w:rPr>
          <w:rFonts w:cstheme="minorHAnsi"/>
        </w:rPr>
        <w:fldChar w:fldCharType="separate"/>
      </w:r>
      <w:r w:rsidRPr="00BA0F1F">
        <w:rPr>
          <w:rFonts w:cstheme="minorHAnsi"/>
        </w:rPr>
        <w:t>(Segerstråle, 1957)</w:t>
      </w:r>
      <w:r w:rsidRPr="00BA0F1F">
        <w:rPr>
          <w:rFonts w:cstheme="minorHAnsi"/>
        </w:rPr>
        <w:fldChar w:fldCharType="end"/>
      </w:r>
      <w:r w:rsidRPr="00BA0F1F">
        <w:rPr>
          <w:rFonts w:cstheme="minorHAnsi"/>
        </w:rPr>
        <w:t xml:space="preserve">. Despite being well-studied compared with other aquatic systems </w:t>
      </w:r>
      <w:r w:rsidRPr="00BA0F1F">
        <w:rPr>
          <w:rFonts w:cstheme="minorHAnsi"/>
        </w:rPr>
        <w:fldChar w:fldCharType="begin" w:fldLock="1"/>
      </w:r>
      <w:r w:rsidRPr="00BA0F1F">
        <w:rPr>
          <w:rFonts w:cstheme="minorHAnsi"/>
        </w:rPr>
        <w:instrText>ADDIN CSL_CITATION { "citationItems" : [ { "id" : "ITEM-1", "itemData" : { "DOI" : "10.1371/journal.pone.0012110", "ISBN" : "1932-6203", "ISSN" : "19326203", "PMID" : "20689850", "abstract" : "The Census of Marine Life (2000-2010) was the largest global research programme on marine biodiversity. This paper integrated the findings of reviews of major world regions by the Census and provides a global perspective on what is known and what are the major scientific gaps. Study metrics were regional species richness, numbers of endemic and alien species, numbers of species identification guides and taxonomic experts, and a state-of-knowledge index. The threats to biodiversity were classified across the regions. A poor to moderate correlation between species richness and seabed area, and sea volume, and no correlations with topographic variation, were attributed to sparse, uneven and unrepresentative sampling in much of the global marine environment. Many habitats have been poorly sampled, particularly in deeper seas, and several species-rich taxonomic groups, especially of smaller organisms, remain poorly studied. Crustacea, Mollusca, and Pisces comprised approximately half of all known species across the regions. The proportion that these and other taxa comprised of all taxa varied sufficiently to question whether the relative number of species within phyla and classes are constant throughout the world. Over-fishing and pollution were identified as the main threats to biodiversity across all regions, followed by alien species, altered temperature, acidification, and hypoxia, although their relative importance varied among regions. The findings were replicated worldwide, in both developed and developing countries: i.e. major gaps exist in sampling effort and taxonomic expertise that impair society's ability to discover new species and identify and understand species of economic and ecological importance. There was a positive relationship between the availability of species identification guides and knowledge of biodiversity, including the number of species and alien species. Available taxonomic guides and experts correlated negatively with endemic species, suggesting that the more we study the ocean the fewer endemic species are evident. There is a need to accelerate the discovery of marine biodiversity, since much of it may be lost without even being known. We discuss how international collaboration between developed and developing countries is essential for improving productivity in the discovery and management of marine biodiversity, and how various sectors may contribute to this.", "author" : [ { "dropping-particle" : "", "family" : "Costello", "given" : "Mark John", "non-dropping-particle" : "", "parse-names" : false, "suffix" : "" }, { "dropping-particle" : "", "family" : "Coll", "given" : "Marta", "non-dropping-particle" : "", "parse-names" : false, "suffix" : "" }, { "dropping-particle" : "", "family" : "Danovaro", "given" : "Roberto", "non-dropping-particle" : "", "parse-names" : false, "suffix" : "" }, { "dropping-particle" : "", "family" : "Halpin", "given" : "Pat", "non-dropping-particle" : "", "parse-names" : false, "suffix" : "" }, { "dropping-particle" : "", "family" : "Ojaveer", "given" : "Henn", "non-dropping-particle" : "", "parse-names" : false, "suffix" : "" }, { "dropping-particle" : "", "family" : "Miloslavich", "given" : "Patricia", "non-dropping-particle" : "", "parse-names" : false, "suffix" : "" } ], "container-title" : "PLoS ONE", "id" : "ITEM-1", "issue" : "8", "issued" : { "date-parts" : [ [ "2010" ] ] }, "title" : "A census of marine biodiversity knowledge, resources, and future challenges", "type" : "article-journal", "volume" : "5" }, "uris" : [ "http://www.mendeley.com/documents/?uuid=6a8612bc-8202-40c5-aab2-5f136432e947" ] } ], "mendeley" : { "formattedCitation" : "(Mark John Costello et al., 2010)", "plainTextFormattedCitation" : "(Mark John Costello et al., 2010)", "previouslyFormattedCitation" : "(Mark John Costello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Costello </w:t>
      </w:r>
      <w:r w:rsidR="00301BD0" w:rsidRPr="00301BD0">
        <w:rPr>
          <w:rFonts w:cstheme="minorHAnsi"/>
          <w:i/>
        </w:rPr>
        <w:t>et al.</w:t>
      </w:r>
      <w:r w:rsidRPr="00BA0F1F">
        <w:rPr>
          <w:rFonts w:cstheme="minorHAnsi"/>
        </w:rPr>
        <w:t>, 2010)</w:t>
      </w:r>
      <w:r w:rsidRPr="00BA0F1F">
        <w:rPr>
          <w:rFonts w:cstheme="minorHAnsi"/>
        </w:rPr>
        <w:fldChar w:fldCharType="end"/>
      </w:r>
      <w:r w:rsidRPr="00BA0F1F">
        <w:rPr>
          <w:rFonts w:cstheme="minorHAnsi"/>
        </w:rPr>
        <w:t xml:space="preserve">, several ecosystem parts are still under-investigated </w:t>
      </w:r>
      <w:r w:rsidRPr="00BA0F1F">
        <w:rPr>
          <w:rFonts w:cstheme="minorHAnsi"/>
        </w:rPr>
        <w:fldChar w:fldCharType="begin" w:fldLock="1"/>
      </w:r>
      <w:r w:rsidRPr="00BA0F1F">
        <w:rPr>
          <w:rFonts w:cstheme="minorHAnsi"/>
        </w:rPr>
        <w:instrText>ADDIN CSL_CITATION { "citationItems" : [ { "id" : "ITEM-1", "itemData" : { "DOI" : "10.1371/journal.pone.0012467", "ISBN" : "1932-6203", "ISSN" : "19326203", "PMID" : "20824189", "abstract" : "The brackish Baltic Sea hosts species of various origins and environmental tolerances. These immigrated to the sea 10,000 to 15,000 years ago or have been introduced to the area over the relatively recent history of the system. The Baltic Sea has only one known endemic species. While information on some abiotic parameters extends back as long as five centuries and first quantitative snapshot data on biota (on exploited fish populations) originate generally from the same time, international coordination of research began in the early twentieth century. Continuous, annual Baltic Sea-wide long-term datasets on several organism groups (plankton, benthos, fish) are generally available since the mid-1950s. Based on a variety of available data sources (published papers, reports, grey literature, unpublished data), the Baltic Sea, incl. Kattegat, hosts altogether at least 6,065 species, including at least 1,700 phytoplankton, 442 phytobenthos, at least 1,199 zooplankton, at least 569 meiozoobenthos, 1,476 macrozoobenthos, at least 380 vertebrate parasites, about 200 fish, 3 seal, and 83 bird species. In general, but not in all organism groups, high sub-regional total species richness is associated with elevated salinity. Although in comparison with fully marine areas the Baltic Sea supports fewer species, several facets of the system's diversity remain underexplored to this day, such as micro-organisms, foraminiferans, meiobenthos and parasites. In the future, climate change and its interactions with multiple anthropogenic forcings are likely to have major impacts on the Baltic biodiversity.", "author" : [ { "dropping-particle" : "", "family" : "Ojaveer", "given" : "Henn", "non-dropping-particle" : "", "parse-names" : false, "suffix" : "" }, { "dropping-particle" : "", "family" : "Jaanus", "given" : "Andres", "non-dropping-particle" : "", "parse-names" : false, "suffix" : "" }, { "dropping-particle" : "", "family" : "Mackenzie", "given" : "Brian R.", "non-dropping-particle" : "", "parse-names" : false, "suffix" : "" }, { "dropping-particle" : "", "family" : "Martin", "given" : "Georg", "non-dropping-particle" : "", "parse-names" : false, "suffix" : "" }, { "dropping-particle" : "", "family" : "Olenin", "given" : "Sergej", "non-dropping-particle" : "", "parse-names" : false, "suffix" : "" }, { "dropping-particle" : "", "family" : "Radziejewska", "given" : "Teresa", "non-dropping-particle" : "", "parse-names" : false, "suffix" : "" }, { "dropping-particle" : "", "family" : "Telesh", "given" : "Irena", "non-dropping-particle" : "", "parse-names" : false, "suffix" : "" }, { "dropping-particle" : "", "family" : "Zettler", "given" : "Michael L.", "non-dropping-particle" : "", "parse-names" : false, "suffix" : "" }, { "dropping-particle" : "", "family" : "Zaiko", "given" : "Anastasija", "non-dropping-particle" : "", "parse-names" : false, "suffix" : "" } ], "container-title" : "PLoS ONE", "editor" : [ { "dropping-particle" : "", "family" : "Ropert-Coudert", "given" : "Yan", "non-dropping-particle" : "", "parse-names" : false, "suffix" : "" } ], "id" : "ITEM-1", "issue" : "9", "issued" : { "date-parts" : [ [ "2010", "9", "1" ] ] }, "page" : "1-19", "publisher" : "Public Library of Science", "title" : "Status of biodiversity in the Baltic sea", "type" : "article-journal", "volume" : "5" }, "uris" : [ "http://www.mendeley.com/documents/?uuid=4603263b-a30e-30b2-b44e-1c0d19f97eae" ] } ], "mendeley" : { "formattedCitation" : "(Henn Ojaveer et al., 2010)", "manualFormatting" : "(Ojaveer et al. 2010)", "plainTextFormattedCitation" : "(Henn Ojaveer et al., 2010)", "previouslyFormattedCitation" : "(Henn Ojaveer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Ojaveer </w:t>
      </w:r>
      <w:r w:rsidR="00301BD0" w:rsidRPr="00301BD0">
        <w:rPr>
          <w:rFonts w:cstheme="minorHAnsi"/>
          <w:i/>
        </w:rPr>
        <w:t>et al.</w:t>
      </w:r>
      <w:r>
        <w:rPr>
          <w:rFonts w:cstheme="minorHAnsi"/>
        </w:rPr>
        <w:t>,</w:t>
      </w:r>
      <w:r w:rsidRPr="00BA0F1F">
        <w:rPr>
          <w:rFonts w:cstheme="minorHAnsi"/>
        </w:rPr>
        <w:t xml:space="preserve"> 2010)</w:t>
      </w:r>
      <w:r w:rsidRPr="00BA0F1F">
        <w:rPr>
          <w:rFonts w:cstheme="minorHAnsi"/>
        </w:rPr>
        <w:fldChar w:fldCharType="end"/>
      </w:r>
      <w:r w:rsidRPr="00BA0F1F">
        <w:rPr>
          <w:rFonts w:cstheme="minorHAnsi"/>
        </w:rPr>
        <w:t>.</w:t>
      </w:r>
    </w:p>
    <w:p w14:paraId="031C9E15" w14:textId="77777777" w:rsidR="0048205B" w:rsidRPr="00BA0F1F" w:rsidRDefault="0048205B" w:rsidP="00AE389F">
      <w:pPr>
        <w:rPr>
          <w:rFonts w:cstheme="minorHAnsi"/>
        </w:rPr>
      </w:pPr>
    </w:p>
    <w:p w14:paraId="7BE93403" w14:textId="5AABA5F1" w:rsidR="0048205B" w:rsidRPr="00C35796" w:rsidRDefault="009D4BE1" w:rsidP="00AE389F">
      <w:pPr>
        <w:spacing w:after="0"/>
        <w:rPr>
          <w:rFonts w:cstheme="minorHAnsi"/>
          <w:u w:val="single"/>
        </w:rPr>
      </w:pPr>
      <w:r>
        <w:rPr>
          <w:rFonts w:cstheme="minorHAnsi"/>
          <w:u w:val="single"/>
        </w:rPr>
        <w:t xml:space="preserve">Past </w:t>
      </w:r>
      <w:r w:rsidR="0048205B" w:rsidRPr="00C35796">
        <w:rPr>
          <w:rFonts w:cstheme="minorHAnsi"/>
          <w:u w:val="single"/>
        </w:rPr>
        <w:t>and current trends</w:t>
      </w:r>
    </w:p>
    <w:p w14:paraId="3C7D53A0" w14:textId="71A48D71" w:rsidR="0048205B" w:rsidRPr="00BA0F1F" w:rsidRDefault="0048205B" w:rsidP="00AE389F">
      <w:pPr>
        <w:rPr>
          <w:rFonts w:cstheme="minorHAnsi"/>
        </w:rPr>
      </w:pPr>
      <w:r w:rsidRPr="00BA0F1F">
        <w:rPr>
          <w:rFonts w:cstheme="minorHAnsi"/>
        </w:rPr>
        <w:t>International coordination of research in the Baltic Sea has been ongoing since the beginning of the 20</w:t>
      </w:r>
      <w:r w:rsidRPr="001122C0">
        <w:rPr>
          <w:rFonts w:cstheme="minorHAnsi"/>
        </w:rPr>
        <w:t>th</w:t>
      </w:r>
      <w:r w:rsidRPr="00BA0F1F">
        <w:rPr>
          <w:rFonts w:cstheme="minorHAnsi"/>
        </w:rPr>
        <w:t xml:space="preserve"> century, but long-term datasets are only available from the 1950s for benthos, plankton and fishes </w:t>
      </w:r>
      <w:r w:rsidRPr="00BA0F1F">
        <w:rPr>
          <w:rFonts w:cstheme="minorHAnsi"/>
        </w:rPr>
        <w:fldChar w:fldCharType="begin" w:fldLock="1"/>
      </w:r>
      <w:r w:rsidRPr="00BA0F1F">
        <w:rPr>
          <w:rFonts w:cstheme="minorHAnsi"/>
        </w:rPr>
        <w:instrText>ADDIN CSL_CITATION { "citationItems" : [ { "id" : "ITEM-1", "itemData" : { "DOI" : "10.1371/journal.pone.0012467", "ISBN" : "1932-6203", "ISSN" : "19326203", "PMID" : "20824189", "abstract" : "The brackish Baltic Sea hosts species of various origins and environmental tolerances. These immigrated to the sea 10,000 to 15,000 years ago or have been introduced to the area over the relatively recent history of the system. The Baltic Sea has only one known endemic species. While information on some abiotic parameters extends back as long as five centuries and first quantitative snapshot data on biota (on exploited fish populations) originate generally from the same time, international coordination of research began in the early twentieth century. Continuous, annual Baltic Sea-wide long-term datasets on several organism groups (plankton, benthos, fish) are generally available since the mid-1950s. Based on a variety of available data sources (published papers, reports, grey literature, unpublished data), the Baltic Sea, incl. Kattegat, hosts altogether at least 6,065 species, including at least 1,700 phytoplankton, 442 phytobenthos, at least 1,199 zooplankton, at least 569 meiozoobenthos, 1,476 macrozoobenthos, at least 380 vertebrate parasites, about 200 fish, 3 seal, and 83 bird species. In general, but not in all organism groups, high sub-regional total species richness is associated with elevated salinity. Although in comparison with fully marine areas the Baltic Sea supports fewer species, several facets of the system's diversity remain underexplored to this day, such as micro-organisms, foraminiferans, meiobenthos and parasites. In the future, climate change and its interactions with multiple anthropogenic forcings are likely to have major impacts on the Baltic biodiversity.", "author" : [ { "dropping-particle" : "", "family" : "Ojaveer", "given" : "Henn", "non-dropping-particle" : "", "parse-names" : false, "suffix" : "" }, { "dropping-particle" : "", "family" : "Jaanus", "given" : "Andres", "non-dropping-particle" : "", "parse-names" : false, "suffix" : "" }, { "dropping-particle" : "", "family" : "Mackenzie", "given" : "Brian R.", "non-dropping-particle" : "", "parse-names" : false, "suffix" : "" }, { "dropping-particle" : "", "family" : "Martin", "given" : "Georg", "non-dropping-particle" : "", "parse-names" : false, "suffix" : "" }, { "dropping-particle" : "", "family" : "Olenin", "given" : "Sergej", "non-dropping-particle" : "", "parse-names" : false, "suffix" : "" }, { "dropping-particle" : "", "family" : "Radziejewska", "given" : "Teresa", "non-dropping-particle" : "", "parse-names" : false, "suffix" : "" }, { "dropping-particle" : "", "family" : "Telesh", "given" : "Irena", "non-dropping-particle" : "", "parse-names" : false, "suffix" : "" }, { "dropping-particle" : "", "family" : "Zettler", "given" : "Michael L.", "non-dropping-particle" : "", "parse-names" : false, "suffix" : "" }, { "dropping-particle" : "", "family" : "Zaiko", "given" : "Anastasija", "non-dropping-particle" : "", "parse-names" : false, "suffix" : "" } ], "container-title" : "PLoS ONE", "editor" : [ { "dropping-particle" : "", "family" : "Ropert-Coudert", "given" : "Yan", "non-dropping-particle" : "", "parse-names" : false, "suffix" : "" } ], "id" : "ITEM-1", "issue" : "9", "issued" : { "date-parts" : [ [ "2010", "9", "1" ] ] }, "page" : "1-19", "publisher" : "Public Library of Science", "title" : "Status of biodiversity in the Baltic sea", "type" : "article-journal", "volume" : "5" }, "uris" : [ "http://www.mendeley.com/documents/?uuid=4603263b-a30e-30b2-b44e-1c0d19f97eae" ] } ], "mendeley" : { "formattedCitation" : "(Henn Ojaveer et al., 2010)", "manualFormatting" : "(Ojaveer et al. 2010)", "plainTextFormattedCitation" : "(Henn Ojaveer et al., 2010)", "previouslyFormattedCitation" : "(Henn Ojaveer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Ojaveer </w:t>
      </w:r>
      <w:r w:rsidR="00301BD0" w:rsidRPr="00301BD0">
        <w:rPr>
          <w:rFonts w:cstheme="minorHAnsi"/>
          <w:i/>
        </w:rPr>
        <w:t>et al.</w:t>
      </w:r>
      <w:r w:rsidRPr="00BA0F1F">
        <w:rPr>
          <w:rFonts w:cstheme="minorHAnsi"/>
        </w:rPr>
        <w:t xml:space="preserve"> 2010)</w:t>
      </w:r>
      <w:r w:rsidRPr="00BA0F1F">
        <w:rPr>
          <w:rFonts w:cstheme="minorHAnsi"/>
        </w:rPr>
        <w:fldChar w:fldCharType="end"/>
      </w:r>
      <w:r w:rsidRPr="00BA0F1F">
        <w:rPr>
          <w:rFonts w:cstheme="minorHAnsi"/>
        </w:rPr>
        <w:t>. Due to the absence of long-term monitoring for many other taxa, several parts of the ecosystem are under</w:t>
      </w:r>
      <w:r w:rsidRPr="00BA0F1F">
        <w:rPr>
          <w:rFonts w:cstheme="minorHAnsi"/>
        </w:rPr>
        <w:noBreakHyphen/>
        <w:t>investigated and thus under</w:t>
      </w:r>
      <w:r w:rsidRPr="00BA0F1F">
        <w:rPr>
          <w:rFonts w:cstheme="minorHAnsi"/>
        </w:rPr>
        <w:noBreakHyphen/>
        <w:t xml:space="preserve">evaluated. Several biodiversity assessment tools have been created for the assessment of biodiversity, but most of them have only been applied in marginal areas of the Baltic Sea </w:t>
      </w:r>
      <w:r w:rsidRPr="00BA0F1F">
        <w:rPr>
          <w:rFonts w:cstheme="minorHAnsi"/>
        </w:rPr>
        <w:fldChar w:fldCharType="begin" w:fldLock="1"/>
      </w:r>
      <w:r w:rsidRPr="00BA0F1F">
        <w:rPr>
          <w:rFonts w:cstheme="minorHAnsi"/>
        </w:rPr>
        <w:instrText>ADDIN CSL_CITATION { "citationItems" : [ { "id" : "ITEM-1", "itemData" : { "author" : [ { "dropping-particle" : "", "family" : "Aunins", "given" : "Ainars", "non-dropping-particle" : "", "parse-names" : false, "suffix" : "" }, { "dropping-particle" : "", "family" : "Martin", "given" : "Georg", "non-dropping-particle" : "", "parse-names" : false, "suffix" : "" } ], "id" : "ITEM-1", "issued" : { "date-parts" : [ [ "2014" ] ] }, "title" : "Biodiversity assessment of MARMONI project areas", "type" : "article-journal" }, "uris" : [ "http://www.mendeley.com/documents/?uuid=e17b464b-79a8-44c0-99c9-755e465a2ddf" ] }, { "id" : "ITEM-2", "itemData" : { "DOI" : "10.3389/fmars.2014.00055", "ISSN" : "2296-7745", "abstract" : "Integrated assessment of the status of marine biodiversity is and has been problematic compared to, for example, assessments of eutrophication and contamination status, mostly as a consequence of the fact that monitoring of marine habitats, communities and species is expensive, often collected at an incorrect spatial scale and/or poorly integrated with existing marine environmental monitoring efforts. The objective of this Method Paper is to introduce and describe a simple tool for integrated assessment of biodiversity status based on the HELCOM Biodiversity Assessment Tool (BEAT), where interim biodiversity indicators are grouped by themes: broad-scale habitats, communities, and species as well as supporting non-biodiversity indicators. Further, we report the application of an initial indicator-based assessment of biodiversity status of Danish marine waters where we have tentatively classified the biodiversity status of Danish marine waters. The biodiversity status was in no areas classified as \u2018unaffected by human activities\u2019. In all the assessment areas, the status was classified as either \u2018moderately affected by human activities\u2019 or significantly affected by human activities. Spatial variations in the biodiversity status were in general related to the eutrophication status as well as fishing pressure", "author" : [ { "dropping-particle" : "", "family" : "Andersen", "given" : "Jesper H.", "non-dropping-particle" : "", "parse-names" : false, "suffix" : "" }, { "dropping-particle" : "", "family" : "Dahl", "given" : "Karsten", "non-dropping-particle" : "", "parse-names" : false, "suffix" : "" }, { "dropping-particle" : "", "family" : "Goke", "given" : "Cordula", "non-dropping-particle" : "", "parse-names" : false, "suffix" : "" }, { "dropping-particle" : "", "family" : "Hartvig", "given" : "Martin", "non-dropping-particle" : "", "parse-names" : false, "suffix" : "" }, { "dropping-particle" : "", "family" : "Murray", "given" : "Ciara\u00a1n", "non-dropping-particle" : "", "parse-names" : false, "suffix" : "" }, { "dropping-particle" : "", "family" : "Rindorf", "given" : "Anna", "non-dropping-particle" : "", "parse-names" : false, "suffix" : "" }, { "dropping-particle" : "", "family" : "Skov", "given" : "Henrik", "non-dropping-particle" : "", "parse-names" : false, "suffix" : "" }, { "dropping-particle" : "", "family" : "Vinther", "given" : "Morten", "non-dropping-particle" : "", "parse-names" : false, "suffix" : "" }, { "dropping-particle" : "", "family" : "Korpinen", "given" : "Samuli", "non-dropping-particle" : "", "parse-names" : false, "suffix" : "" } ], "container-title" : "Frontiers in Marine Science", "id" : "ITEM-2", "issue" : "55", "issued" : { "date-parts" : [ [ "2014" ] ] }, "page" : "1-8", "title" : "Integrated assessment of marine biodiversity status using a prototype indicator-based assessment tool", "type" : "article-journal", "volume" : "1" }, "uris" : [ "http://www.mendeley.com/documents/?uuid=966dab8f-16cf-45d6-ae1e-009bc3cc688d" ] } ], "mendeley" : { "formattedCitation" : "(Andersen et al., 2014; Aunins &amp; Martin, 2014)", "plainTextFormattedCitation" : "(Andersen et al., 2014; Aunins &amp; Martin, 2014)", "previouslyFormattedCitation" : "(Andersen et al., 2014; Aunins &amp; Martin, 2014)" }, "properties" : {  }, "schema" : "https://github.com/citation-style-language/schema/raw/master/csl-citation.json" }</w:instrText>
      </w:r>
      <w:r w:rsidRPr="00BA0F1F">
        <w:rPr>
          <w:rFonts w:cstheme="minorHAnsi"/>
        </w:rPr>
        <w:fldChar w:fldCharType="separate"/>
      </w:r>
      <w:r w:rsidRPr="00BA0F1F">
        <w:rPr>
          <w:rFonts w:cstheme="minorHAnsi"/>
        </w:rPr>
        <w:t xml:space="preserve">(Andersen </w:t>
      </w:r>
      <w:r w:rsidR="00301BD0" w:rsidRPr="00301BD0">
        <w:rPr>
          <w:rFonts w:cstheme="minorHAnsi"/>
          <w:i/>
        </w:rPr>
        <w:t>et al.</w:t>
      </w:r>
      <w:r w:rsidRPr="00BA0F1F">
        <w:rPr>
          <w:rFonts w:cstheme="minorHAnsi"/>
        </w:rPr>
        <w:t>, 2014; Aunins &amp; Martin, 2014)</w:t>
      </w:r>
      <w:r w:rsidRPr="00BA0F1F">
        <w:rPr>
          <w:rFonts w:cstheme="minorHAnsi"/>
        </w:rPr>
        <w:fldChar w:fldCharType="end"/>
      </w:r>
      <w:r w:rsidRPr="00BA0F1F">
        <w:rPr>
          <w:rFonts w:cstheme="minorHAnsi"/>
        </w:rPr>
        <w:t xml:space="preserve">. The overall health of the Baltic Sea is currently in a bad state, with significant decline in the status of </w:t>
      </w:r>
      <w:r w:rsidRPr="00BA0F1F">
        <w:rPr>
          <w:rFonts w:cstheme="minorHAnsi"/>
        </w:rPr>
        <w:lastRenderedPageBreak/>
        <w:t xml:space="preserve">biodiversity in large areas </w:t>
      </w:r>
      <w:r w:rsidRPr="00BA0F1F">
        <w:rPr>
          <w:rFonts w:cstheme="minorHAnsi"/>
        </w:rPr>
        <w:fldChar w:fldCharType="begin" w:fldLock="1"/>
      </w:r>
      <w:r w:rsidRPr="00BA0F1F">
        <w:rPr>
          <w:rFonts w:cstheme="minorHAnsi"/>
        </w:rPr>
        <w:instrText>ADDIN CSL_CITATION { "citationItems" : [ { "id" : "ITEM-1", "itemData" : { "author" : [ { "dropping-particle" : "", "family" : "BalticSTERN", "given" : "", "non-dropping-particle" : "", "parse-names" : false, "suffix" : "" } ], "id" : "ITEM-1", "issued" : { "date-parts" : [ [ "2013" ] ] }, "number-of-pages" : "34", "title" : "State of the Baltic Sea: background paper", "type" : "report" }, "uris" : [ "http://www.mendeley.com/documents/?uuid=b853b967-c62e-4435-a364-6296bcb6225c" ] }, { "id" : "ITEM-2", "itemData" : { "ISBN" : "122", "abstract" : "The HELCOM Initial Holistic Assessment is a new and innovative approach, using existing and new tools of HELCOM. The results produced with the new tool HOLAS and the Baltic Sea Pressure/ Impact Indices (BSPI/BSII) should be considered preliminary results which in the future need further elaboration and improvement. The same is valid for the status classifi cations (especially as far as they concern the indicators used in HEAT, BEAT and CHASE). Discrepancies between national WFD as- sessments and HOLAS results arise due to differences in spatial and temporal scaling as well as due to the use of different parameters.", "author" : [ { "dropping-particle" : "", "family" : "HELCOM", "given" : "", "non-dropping-particle" : "", "parse-names" : false, "suffix" : "" } ], "container-title" : "Baltic Sea Environment Proceedings", "id" : "ITEM-2", "issued" : { "date-parts" : [ [ "2010" ] ] }, "page" : "63", "title" : "Ecosystem Health of the Baltic sea 2003-2007: HELCOM Initial Holistic Assessment. Baltic Sea Environment Proceedings No. 122", "type" : "article-journal", "volume" : "122" }, "uris" : [ "http://www.mendeley.com/documents/?uuid=e5102b35-d1b1-4a88-9cc2-f95b0dcd2fe8" ] }, { "id" : "ITEM-3",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3", "issued" : { "date-parts" : [ [ "2009" ] ] }, "number-of-pages" : "188", "title" : "Biodiversity in the Baltic Sea", "type" : "report" }, "uris" : [ "http://www.mendeley.com/documents/?uuid=6b67c56e-2c11-4a92-97d0-647c3fb04d45" ] } ], "mendeley" : { "formattedCitation" : "(BalticSTERN, 2013; HELCOM, 2009, 2010)", "plainTextFormattedCitation" : "(BalticSTERN, 2013; HELCOM, 2009, 2010)", "previouslyFormattedCitation" : "(BalticSTERN, 2013; HELCOM, 2009, 2010)" }, "properties" : {  }, "schema" : "https://github.com/citation-style-language/schema/raw/master/csl-citation.json" }</w:instrText>
      </w:r>
      <w:r w:rsidRPr="00BA0F1F">
        <w:rPr>
          <w:rFonts w:cstheme="minorHAnsi"/>
        </w:rPr>
        <w:fldChar w:fldCharType="separate"/>
      </w:r>
      <w:r w:rsidRPr="00BA0F1F">
        <w:rPr>
          <w:rFonts w:cstheme="minorHAnsi"/>
        </w:rPr>
        <w:t>(BalticSTERN, 2013; HELCOM, 2009, 2010)</w:t>
      </w:r>
      <w:r w:rsidRPr="00BA0F1F">
        <w:rPr>
          <w:rFonts w:cstheme="minorHAnsi"/>
        </w:rPr>
        <w:fldChar w:fldCharType="end"/>
      </w:r>
      <w:r w:rsidRPr="00BA0F1F">
        <w:rPr>
          <w:rFonts w:cstheme="minorHAnsi"/>
        </w:rPr>
        <w:t xml:space="preserve">, as can be seen in the indicators in </w:t>
      </w:r>
      <w:r w:rsidR="00E02367">
        <w:rPr>
          <w:rFonts w:cstheme="minorHAnsi"/>
          <w:b/>
        </w:rPr>
        <w:t>Figure 3.35</w:t>
      </w:r>
      <w:r w:rsidRPr="00BA0F1F">
        <w:rPr>
          <w:rFonts w:cstheme="minorHAnsi"/>
        </w:rPr>
        <w:t>). Only the Bothnian Sea and some coastal areas in the Bothnian Bay have an acceptable status in terms of different elements of biodiversity. The grey seal population is in good status in the whole Baltic Sea (</w:t>
      </w:r>
      <w:r w:rsidR="00E02367">
        <w:rPr>
          <w:rFonts w:cstheme="minorHAnsi"/>
          <w:b/>
        </w:rPr>
        <w:t>Figure 3.35</w:t>
      </w:r>
      <w:r w:rsidRPr="00524CFC">
        <w:rPr>
          <w:rFonts w:cstheme="minorHAnsi"/>
        </w:rPr>
        <w:t>)</w:t>
      </w:r>
      <w:r w:rsidRPr="00BA0F1F">
        <w:rPr>
          <w:rFonts w:cstheme="minorHAnsi"/>
        </w:rPr>
        <w:t>.</w:t>
      </w:r>
    </w:p>
    <w:p w14:paraId="2EFDE756" w14:textId="77777777" w:rsidR="0048205B" w:rsidRPr="00BA0F1F" w:rsidRDefault="0048205B" w:rsidP="00AE389F">
      <w:pPr>
        <w:spacing w:after="0"/>
        <w:rPr>
          <w:rFonts w:cstheme="minorHAnsi"/>
        </w:rPr>
      </w:pPr>
    </w:p>
    <w:p w14:paraId="5DA08949" w14:textId="77777777" w:rsidR="0048205B" w:rsidRPr="00BA0F1F" w:rsidRDefault="0048205B" w:rsidP="00AE389F">
      <w:pPr>
        <w:rPr>
          <w:rFonts w:cstheme="minorHAnsi"/>
          <w:i/>
        </w:rPr>
      </w:pPr>
      <w:r w:rsidRPr="00BA0F1F">
        <w:rPr>
          <w:rFonts w:cstheme="minorHAnsi"/>
          <w:i/>
        </w:rPr>
        <w:t xml:space="preserve">Regime shifts and fish trends </w:t>
      </w:r>
    </w:p>
    <w:p w14:paraId="72BF9473" w14:textId="72027798" w:rsidR="0048205B" w:rsidRPr="00BA0F1F" w:rsidRDefault="0048205B" w:rsidP="00AE389F">
      <w:pPr>
        <w:rPr>
          <w:rFonts w:cstheme="minorHAnsi"/>
        </w:rPr>
      </w:pPr>
      <w:r w:rsidRPr="00BA0F1F">
        <w:rPr>
          <w:rFonts w:cstheme="minorHAnsi"/>
        </w:rPr>
        <w:t xml:space="preserve">In general, fish communities of the Baltic Sea are very unstable due to substantial decline or lack of large predatory fish in the system. Several species are of concern in achieving the Baltic Sea Action Plan community level targets </w:t>
      </w:r>
      <w:r w:rsidRPr="00BA0F1F">
        <w:rPr>
          <w:rFonts w:cstheme="minorHAnsi"/>
        </w:rPr>
        <w:fldChar w:fldCharType="begin" w:fldLock="1"/>
      </w:r>
      <w:r w:rsidRPr="00BA0F1F">
        <w:rPr>
          <w:rFonts w:cstheme="minorHAnsi"/>
        </w:rPr>
        <w:instrText>ADDIN CSL_CITATION { "citationItems" : [ { "id" : "ITEM-1", "itemData" : { "URL" : "http://www.helcom.fi/baltic-sea-trends/indicators/abundance-of-waterbirds-in-the-breeding-season/", "accessed" : { "date-parts" : [ [ "2017", "7", "26" ] ] }, "author" : [ { "dropping-particle" : "", "family" : "HELCOM", "given" : "", "non-dropping-particle" : "", "parse-names" : false, "suffix" : "" } ], "container-title" : "HELCOM core indicator report", "id" : "ITEM-1", "issued" : { "date-parts" : [ [ "2017" ] ] }, "title" : "Abundance of waterbirds in the breeding season", "type" : "webpage" }, "uris" : [ "http://www.mendeley.com/documents/?uuid=817b1155-aafd-4458-9153-22eb59656214" ] }, { "id" : "ITEM-2",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2", "issued" : { "date-parts" : [ [ "2009" ] ] }, "number-of-pages" : "188", "title" : "Biodiversity in the Baltic Sea", "type" : "report" }, "uris" : [ "http://www.mendeley.com/documents/?uuid=6b67c56e-2c11-4a92-97d0-647c3fb04d45" ] } ], "mendeley" : { "formattedCitation" : "(HELCOM, 2009, 2017b)", "manualFormatting" : "(HELCOM 2009)", "plainTextFormattedCitation" : "(HELCOM, 2009, 2017b)", "previouslyFormattedCitation" : "(HELCOM, 2009, 2017b)" }, "properties" : {  }, "schema" : "https://github.com/citation-style-language/schema/raw/master/csl-citation.json" }</w:instrText>
      </w:r>
      <w:r w:rsidRPr="00BA0F1F">
        <w:rPr>
          <w:rFonts w:cstheme="minorHAnsi"/>
        </w:rPr>
        <w:fldChar w:fldCharType="separate"/>
      </w:r>
      <w:r w:rsidRPr="00BA0F1F">
        <w:rPr>
          <w:rFonts w:cstheme="minorHAnsi"/>
        </w:rPr>
        <w:t>(HELCOM</w:t>
      </w:r>
      <w:r>
        <w:rPr>
          <w:rFonts w:cstheme="minorHAnsi"/>
        </w:rPr>
        <w:t>,</w:t>
      </w:r>
      <w:r w:rsidRPr="00BA0F1F">
        <w:rPr>
          <w:rFonts w:cstheme="minorHAnsi"/>
        </w:rPr>
        <w:t xml:space="preserve"> 2009)</w:t>
      </w:r>
      <w:r w:rsidRPr="00BA0F1F">
        <w:rPr>
          <w:rFonts w:cstheme="minorHAnsi"/>
        </w:rPr>
        <w:fldChar w:fldCharType="end"/>
      </w:r>
      <w:r w:rsidRPr="00BA0F1F">
        <w:rPr>
          <w:rFonts w:cstheme="minorHAnsi"/>
        </w:rPr>
        <w:t xml:space="preserve">. Several currently threatened or declining fish species are negatively influenced by eutrophication and pollution </w:t>
      </w:r>
      <w:r w:rsidRPr="00BA0F1F">
        <w:rPr>
          <w:rFonts w:cstheme="minorHAnsi"/>
        </w:rPr>
        <w:fldChar w:fldCharType="begin" w:fldLock="1"/>
      </w:r>
      <w:r w:rsidRPr="00BA0F1F">
        <w:rPr>
          <w:rFonts w:cstheme="minorHAnsi"/>
        </w:rPr>
        <w:instrText>ADDIN CSL_CITATION { "citationItems" : [ { "id" : "ITEM-1", "itemData" : { "DOI" : "10.1038/s41559-017-0170", "ISSN" : "2397-334X", "abstract" : "Europe has a long tradition of exploiting marine fishes and is promoting marine economic activity through its Blue Growth strategy. This increase in anthropogenic pressure, along with climate change, threatens the biodiversity of fishes and food security. Here, we examine the conservation status of 1,020 species of European marine fishes and identify factors that con- tribute to their extinction risk. Large fish species (greater than 1.5 m total length) are most at risk; half of these are threat- ened with extinction, predominantly sharks, rays and sturgeons. This analysis was based on the latest International Union for Conservation of Nature (IUCN) European regional Red List of marine fishes, which was coherent with assessments of the status of fish stocks carried out independently by fisheries management agencies: no species classified by IUCN as threatened were considered sustainable by these agencies. A remarkable geographic divergence in stock status was also evident: in northern Europe, most stocks were not overfished, whereas in the Mediterranean Sea, almost all stocks were overfished. As Europe pro- ceeds with its sustainable Blue Growth agenda, two main issues stand out as needing priority actions in relation to its marine fishes: the conservation of marine fish megafauna and the sustainability of Mediterranean fish stocks.", "author" : [ { "dropping-particle" : "", "family" : "Fernandes", "given" : "Paul G.", "non-dropping-particle" : "", "parse-names" : false, "suffix" : "" }, { "dropping-particle" : "", "family" : "Ralph", "given" : "Gina M.", "non-dropping-particle" : "", "parse-names" : false, "suffix" : "" }, { "dropping-particle" : "", "family" : "Nieto", "given" : "Ana", "non-dropping-particle" : "", "parse-names" : false, "suffix" : "" }, { "dropping-particle" : "", "family" : "Garc\u00eda Criado", "given" : "Mariana", "non-dropping-particle" : "", "parse-names" : false, "suffix" : "" }, { "dropping-particle" : "", "family" : "Vasilakopoulos", "given" : "Paraskevas", "non-dropping-particle" : "", "parse-names" : false, "suffix" : "" }, { "dropping-particle" : "", "family" : "Maravelias", "given" : "Christos D.", "non-dropping-particle" : "", "parse-names" : false, "suffix" : "" }, { "dropping-particle" : "", "family" : "Cook", "given" : "Robin M.", "non-dropping-particle" : "", "parse-names" : false, "suffix" : "" }, { "dropping-particle" : "", "family" : "Pollom", "given" : "Riley A.", "non-dropping-particle" : "", "parse-names" : false, "suffix" : "" }, { "dropping-particle" : "", "family" : "Kova\u010di\u0107", "given" : "Marcelo", "non-dropping-particle" : "", "parse-names" : false, "suffix" : "" }, { "dropping-particle" : "", "family" : "Pollard", "given" : "David", "non-dropping-particle" : "", "parse-names" : false, "suffix" : "" }, { "dropping-particle" : "", "family" : "Farrell", "given" : "Edward D.", "non-dropping-particle" : "", "parse-names" : false, "suffix" : "" }, { "dropping-particle" : "", "family" : "Florin", "given" : "Ann-Britt", "non-dropping-particle" : "", "parse-names" : false, "suffix" : "" }, { "dropping-particle" : "", "family" : "Polidoro", "given" : "Beth A.", "non-dropping-particle" : "", "parse-names" : false, "suffix" : "" }, { "dropping-particle" : "", "family" : "Lawson", "given" : "Julia M.", "non-dropping-particle" : "", "parse-names" : false, "suffix" : "" }, { "dropping-particle" : "", "family" : "Lorance", "given" : "Pascal", "non-dropping-particle" : "", "parse-names" : false, "suffix" : "" }, { "dropping-particle" : "", "family" : "Uiblein", "given" : "Franz", "non-dropping-particle" : "", "parse-names" : false, "suffix" : "" }, { "dropping-particle" : "", "family" : "Craig", "given" : "Matthew", "non-dropping-particle" : "", "parse-names" : false, "suffix" : "" }, { "dropping-particle" : "", "family" : "Allen", "given" : "David J.", "non-dropping-particle" : "", "parse-names" : false, "suffix" : "" }, { "dropping-particle" : "", "family" : "Fowler", "given" : "Sarah L.", "non-dropping-particle" : "", "parse-names" : false, "suffix" : "" }, { "dropping-particle" : "", "family" : "Walls", "given" : "Rachel H. L.", "non-dropping-particle" : "", "parse-names" : false, "suffix" : "" }, { "dropping-particle" : "", "family" : "Comeros-Raynal", "given" : "Mia T.", "non-dropping-particle" : "", "parse-names" : false, "suffix" : "" }, { "dropping-particle" : "", "family" : "Harvey", "given" : "Michael S.", "non-dropping-particle" : "", "parse-names" : false, "suffix" : "" }, { "dropping-particle" : "", "family" : "Dureuil", "given" : "Manuel", "non-dropping-particle" : "", "parse-names" : false, "suffix" : "" }, { "dropping-particle" : "", "family" : "Biscoito", "given" : "Manuel", "non-dropping-particle" : "", "parse-names" : false, "suffix" : "" }, { "dropping-particle" : "", "family" : "Pollock", "given" : "Caroline", "non-dropping-particle" : "", "parse-names" : false, "suffix" : "" }, { "dropping-particle" : "", "family" : "McCully Phillips", "given" : "Sophy R.", "non-dropping-particle" : "", "parse-names" : false, "suffix" : "" }, { "dropping-particle" : "", "family" : "Ellis", "given" : "Jim R.", "non-dropping-particle" : "", "parse-names" : false, "suffix" : "" }, { "dropping-particle" : "", "family" : "Papaconstantinou", "given" : "Constantinos", "non-dropping-particle" : "", "parse-names" : false, "suffix" : "" }, { "dropping-particle" : "", "family" : "Soldo", "given" : "Alen", "non-dropping-particle" : "", "parse-names" : false, "suffix" : "" }, { "dropping-particle" : "", "family" : "Keskin", "given" : "\u00c7etin", "non-dropping-particle" : "", "parse-names" : false, "suffix" : "" }, { "dropping-particle" : "", "family" : "Knudsen", "given" : "Steen Wilhelm", "non-dropping-particle" : "", "parse-names" : false, "suffix" : "" }, { "dropping-particle" : "", "family" : "Gil de Sola", "given" : "Lu\u00eds", "non-dropping-particle" : "", "parse-names" : false, "suffix" : "" }, { "dropping-particle" : "", "family" : "Serena", "given" : "Fabrizio", "non-dropping-particle" : "", "parse-names" : false, "suffix" : "" }, { "dropping-particle" : "", "family" : "Collette", "given" : "Bruce B.", "non-dropping-particle" : "", "parse-names" : false, "suffix" : "" }, { "dropping-particle" : "", "family" : "Nedreaas", "given" : "Kjell", "non-dropping-particle" : "", "parse-names" : false, "suffix" : "" }, { "dropping-particle" : "", "family" : "Stump", "given" : "Emilie", "non-dropping-particle" : "", "parse-names" : false, "suffix" : "" }, { "dropping-particle" : "", "family" : "Russell", "given" : "Barry C.", "non-dropping-particle" : "", "parse-names" : false, "suffix" : "" }, { "dropping-particle" : "", "family" : "Garcia", "given" : "Silvia", "non-dropping-particle" : "", "parse-names" : false, "suffix" : "" }, { "dropping-particle" : "", "family" : "Afonso", "given" : "Pedro", "non-dropping-particle" : "", "parse-names" : false, "suffix" : "" }, { "dropping-particle" : "", "family" : "Jung", "given" : "Armelle B. J.", "non-dropping-particle" : "", "parse-names" : false, "suffix" : "" }, { "dropping-particle" : "", "family" : "Alvarez", "given" : "Helena", "non-dropping-particle" : "", "parse-names" : false, "suffix" : "" }, { "dropping-particle" : "", "family" : "Delgado", "given" : "Jo\u00e3o", "non-dropping-particle" : "", "parse-names" : false, "suffix" : "" }, { "dropping-particle" : "", "family" : "Dulvy", "given" : "Nicholas K.", "non-dropping-particle" : "", "parse-names" : false, "suffix" : "" }, { "dropping-particle" : "", "family" : "Carpenter", "given" : "Kent E.", "non-dropping-particle" : "", "parse-names" : false, "suffix" : "" } ], "container-title" : "Nature Ecology &amp; Evolution", "id" : "ITEM-1", "issued" : { "date-parts" : [ [ "2017" ] ] }, "page" : "1-9", "title" : "Coherent assessments of Europe\u2019s marine fishes show regional divergence and megafauna loss", "type" : "article-journal", "volume" : "1" }, "uris" : [ "http://www.mendeley.com/documents/?uuid=377f5b48-bd10-4275-811d-4d41b0e2e1af" ] }, { "id" : "ITEM-2",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2", "issued" : { "date-parts" : [ [ "2009" ] ] }, "number-of-pages" : "188", "title" : "Biodiversity in the Baltic Sea", "type" : "report" }, "uris" : [ "http://www.mendeley.com/documents/?uuid=6b67c56e-2c11-4a92-97d0-647c3fb04d45" ] } ], "mendeley" : { "formattedCitation" : "(Fernandes et al., 2017b; HELCOM, 2009)", "plainTextFormattedCitation" : "(Fernandes et al., 2017b; HELCOM, 2009)", "previouslyFormattedCitation" : "(Fernandes et al., 2017b; HELCOM, 2009)" }, "properties" : {  }, "schema" : "https://github.com/citation-style-language/schema/raw/master/csl-citation.json" }</w:instrText>
      </w:r>
      <w:r w:rsidRPr="00BA0F1F">
        <w:rPr>
          <w:rFonts w:cstheme="minorHAnsi"/>
        </w:rPr>
        <w:fldChar w:fldCharType="separate"/>
      </w:r>
      <w:r w:rsidRPr="00BA0F1F">
        <w:rPr>
          <w:rFonts w:cstheme="minorHAnsi"/>
        </w:rPr>
        <w:t xml:space="preserve">(Fernandes </w:t>
      </w:r>
      <w:r w:rsidR="00301BD0" w:rsidRPr="00301BD0">
        <w:rPr>
          <w:rFonts w:cstheme="minorHAnsi"/>
          <w:i/>
        </w:rPr>
        <w:t>et al.</w:t>
      </w:r>
      <w:r w:rsidRPr="00BA0F1F">
        <w:rPr>
          <w:rFonts w:cstheme="minorHAnsi"/>
        </w:rPr>
        <w:t>, 2017; HELCOM, 2009)</w:t>
      </w:r>
      <w:r w:rsidRPr="00BA0F1F">
        <w:rPr>
          <w:rFonts w:cstheme="minorHAnsi"/>
        </w:rPr>
        <w:fldChar w:fldCharType="end"/>
      </w:r>
      <w:r w:rsidRPr="00BA0F1F">
        <w:rPr>
          <w:rFonts w:cstheme="minorHAnsi"/>
        </w:rPr>
        <w:t xml:space="preserve">. Coastal fish species are declining in shallower areas, mainly due to increasing temperature </w:t>
      </w:r>
      <w:r w:rsidRPr="00BA0F1F">
        <w:rPr>
          <w:rFonts w:cstheme="minorHAnsi"/>
        </w:rPr>
        <w:fldChar w:fldCharType="begin" w:fldLock="1"/>
      </w:r>
      <w:r w:rsidRPr="00BA0F1F">
        <w:rPr>
          <w:rFonts w:cstheme="minorHAnsi"/>
        </w:rPr>
        <w:instrText>ADDIN CSL_CITATION { "citationItems" : [ { "id" : "ITEM-1", "itemData" : { "DOI" : "10.1007/s00227-014-2579-3", "ISBN" : "0025-3162", "ISSN" : "00253162", "abstract" : "Coastal waters are important in linking zoobenthos and fish, as many coastal fishes feed on benthic prey in these habitats. Major drivers, such as eutrophication and climate change, may alter this link, whereas shifts in the importance of these drivers may induce different responses in zoobenthos and fish, respectively, potentially changing productivity of coastal ecosystems. The aim of this study was to assess in which way abundance and distribution of benthic-feeding fish and biomass of zoobenthos have changed over time in response to eutrophication (Secchi depth) and climate change (temperature and salinity), respectively. This was done by analyzing gross changes in the responses over three decades (1983\u20132012) and across depth zones. Eutrophication and climate change caused different though specific impacts on fish and zoobenthos, respectively. Throughout the 1980s, increasing benthic-feeding fish abundance in shallow waters (&lt;6 m) was primarily attributed to eutrophication (decreasing Secchi depth), implying increased system productivity. During the 2000s, the effect of eutrophication levelled out, whereas temperature caused contrasting development of fish abundance at different depth zones. Shallow waters had lower fish abundances during warm years compared with colder ones, while the abundance increased in deeper, aphotic waters (6\u201320 m). In the deep waters, zoobenthos showed a contrasting, declining trend in biomass, coinciding with the decrease in salinity during the 2000s. This suggests altered ecosystem productivity and potential food shortage for benthic-feeding fish exploring the deep waters. An intensification of these trends is likely in the future, as climate change scenarios suggest further temperature increase and salinity decrease.", "author" : [ { "dropping-particle" : "", "family" : "Snickars", "given" : "Martin", "non-dropping-particle" : "", "parse-names" : false, "suffix" : "" }, { "dropping-particle" : "", "family" : "Weigel", "given" : "Benjamin", "non-dropping-particle" : "", "parse-names" : false, "suffix" : "" }, { "dropping-particle" : "", "family" : "Bonsdorff", "given" : "Erik", "non-dropping-particle" : "", "parse-names" : false, "suffix" : "" } ], "container-title" : "Marine Biology", "id" : "ITEM-1", "issue" : "1", "issued" : { "date-parts" : [ [ "2015" ] ] }, "page" : "141-151", "title" : "Impact of eutrophication and climate change on fish and zoobenthos in coastal waters of the Baltic Sea", "type" : "article-journal", "volume" : "162" }, "uris" : [ "http://www.mendeley.com/documents/?uuid=ecd4f2df-f7ca-4958-a37b-9b6e34bc5157" ] } ], "mendeley" : { "formattedCitation" : "(Snickars, Weigel, &amp; Bonsdorff, 2015)", "plainTextFormattedCitation" : "(Snickars, Weigel, &amp; Bonsdorff, 2015)", "previouslyFormattedCitation" : "(Snickars, Weigel, &amp; Bonsdorff, 2015)" }, "properties" : {  }, "schema" : "https://github.com/citation-style-language/schema/raw/master/csl-citation.json" }</w:instrText>
      </w:r>
      <w:r w:rsidRPr="00BA0F1F">
        <w:rPr>
          <w:rFonts w:cstheme="minorHAnsi"/>
        </w:rPr>
        <w:fldChar w:fldCharType="separate"/>
      </w:r>
      <w:r w:rsidRPr="00BA0F1F">
        <w:rPr>
          <w:rFonts w:cstheme="minorHAnsi"/>
        </w:rPr>
        <w:t>(Snickars</w:t>
      </w:r>
      <w:r w:rsidR="00F47BE1">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 xml:space="preserve">. Latest assessments indicate a good biodiversity status for about half of the assessed coastal area </w:t>
      </w:r>
      <w:r w:rsidRPr="00A7077A">
        <w:rPr>
          <w:rFonts w:cstheme="minorHAnsi"/>
        </w:rPr>
        <w:fldChar w:fldCharType="begin" w:fldLock="1"/>
      </w:r>
      <w:r w:rsidRPr="00A7077A">
        <w:rPr>
          <w:rFonts w:cstheme="minorHAnsi"/>
        </w:rPr>
        <w:instrText>ADDIN CSL_CITATION { "citationItems" : [ { "id" : "ITEM-1", "itemData" : { "author" : [ { "dropping-particle" : "", "family" : "HELCOM", "given" : "", "non-dropping-particle" : "", "parse-names" : false, "suffix" : "" } ], "container-title" : "Available at: http://stateofthebalticsea.helcom.fi", "id" : "ITEM-1", "issued" : { "date-parts" : [ [ "2017" ] ] }, "title" : "First version of the \u2018 State of the Baltic Sea \u2019 report \u2013 June 2017 \u2013 to be updated in 2018", "type" : "article-journal" }, "uris" : [ "http://www.mendeley.com/documents/?uuid=4d2a37d6-1058-4393-bcde-2f16ac102d23" ] } ], "mendeley" : { "formattedCitation" : "(HELCOM, 2017f)", "plainTextFormattedCitation" : "(HELCOM, 2017f)", "previouslyFormattedCitation" : "(HELCOM, 2017f)" }, "properties" : {  }, "schema" : "https://github.com/citation-style-language/schema/raw/master/csl-citation.json" }</w:instrText>
      </w:r>
      <w:r w:rsidRPr="00A7077A">
        <w:rPr>
          <w:rFonts w:cstheme="minorHAnsi"/>
        </w:rPr>
        <w:fldChar w:fldCharType="separate"/>
      </w:r>
      <w:r w:rsidRPr="00A7077A">
        <w:rPr>
          <w:rFonts w:cstheme="minorHAnsi"/>
        </w:rPr>
        <w:t>(HELCOM, 2017f)</w:t>
      </w:r>
      <w:r w:rsidRPr="00A7077A">
        <w:rPr>
          <w:rFonts w:cstheme="minorHAnsi"/>
        </w:rPr>
        <w:fldChar w:fldCharType="end"/>
      </w:r>
      <w:r w:rsidRPr="00A7077A">
        <w:rPr>
          <w:rFonts w:cstheme="minorHAnsi"/>
        </w:rPr>
        <w:t>.</w:t>
      </w:r>
      <w:r w:rsidRPr="00BA0F1F">
        <w:rPr>
          <w:rFonts w:cstheme="minorHAnsi"/>
        </w:rPr>
        <w:t xml:space="preserve"> In addition, reduced salinity reduces the food base for benthic feeding fish in deeper areas </w:t>
      </w:r>
      <w:r w:rsidRPr="00BA0F1F">
        <w:rPr>
          <w:rFonts w:cstheme="minorHAnsi"/>
        </w:rPr>
        <w:fldChar w:fldCharType="begin" w:fldLock="1"/>
      </w:r>
      <w:r w:rsidRPr="00BA0F1F">
        <w:rPr>
          <w:rFonts w:cstheme="minorHAnsi"/>
        </w:rPr>
        <w:instrText>ADDIN CSL_CITATION { "citationItems" : [ { "id" : "ITEM-1", "itemData" : { "DOI" : "10.1007/s00227-014-2579-3", "ISBN" : "0025-3162", "ISSN" : "00253162", "abstract" : "Coastal waters are important in linking zoobenthos and fish, as many coastal fishes feed on benthic prey in these habitats. Major drivers, such as eutrophication and climate change, may alter this link, whereas shifts in the importance of these drivers may induce different responses in zoobenthos and fish, respectively, potentially changing productivity of coastal ecosystems. The aim of this study was to assess in which way abundance and distribution of benthic-feeding fish and biomass of zoobenthos have changed over time in response to eutrophication (Secchi depth) and climate change (temperature and salinity), respectively. This was done by analyzing gross changes in the responses over three decades (1983\u20132012) and across depth zones. Eutrophication and climate change caused different though specific impacts on fish and zoobenthos, respectively. Throughout the 1980s, increasing benthic-feeding fish abundance in shallow waters (&lt;6 m) was primarily attributed to eutrophication (decreasing Secchi depth), implying increased system productivity. During the 2000s, the effect of eutrophication levelled out, whereas temperature caused contrasting development of fish abundance at different depth zones. Shallow waters had lower fish abundances during warm years compared with colder ones, while the abundance increased in deeper, aphotic waters (6\u201320 m). In the deep waters, zoobenthos showed a contrasting, declining trend in biomass, coinciding with the decrease in salinity during the 2000s. This suggests altered ecosystem productivity and potential food shortage for benthic-feeding fish exploring the deep waters. An intensification of these trends is likely in the future, as climate change scenarios suggest further temperature increase and salinity decrease.", "author" : [ { "dropping-particle" : "", "family" : "Snickars", "given" : "Martin", "non-dropping-particle" : "", "parse-names" : false, "suffix" : "" }, { "dropping-particle" : "", "family" : "Weigel", "given" : "Benjamin", "non-dropping-particle" : "", "parse-names" : false, "suffix" : "" }, { "dropping-particle" : "", "family" : "Bonsdorff", "given" : "Erik", "non-dropping-particle" : "", "parse-names" : false, "suffix" : "" } ], "container-title" : "Marine Biology", "id" : "ITEM-1", "issue" : "1", "issued" : { "date-parts" : [ [ "2015" ] ] }, "page" : "141-151", "title" : "Impact of eutrophication and climate change on fish and zoobenthos in coastal waters of the Baltic Sea", "type" : "article-journal", "volume" : "162" }, "uris" : [ "http://www.mendeley.com/documents/?uuid=ecd4f2df-f7ca-4958-a37b-9b6e34bc5157" ] } ], "mendeley" : { "formattedCitation" : "(Snickars et al., 2015)", "plainTextFormattedCitation" : "(Snickars et al., 2015)", "previouslyFormattedCitation" : "(Snickars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Snickars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w:t>
      </w:r>
    </w:p>
    <w:p w14:paraId="3AAF054D" w14:textId="5240CDCC" w:rsidR="0048205B" w:rsidRPr="00BA0F1F" w:rsidRDefault="0048205B" w:rsidP="00AE389F">
      <w:pPr>
        <w:rPr>
          <w:rFonts w:cstheme="minorHAnsi"/>
        </w:rPr>
      </w:pPr>
      <w:r w:rsidRPr="00BA0F1F">
        <w:rPr>
          <w:rFonts w:cstheme="minorHAnsi"/>
        </w:rPr>
        <w:t>The open areas of the Baltic Sea have undergone several regime shifts in the 20</w:t>
      </w:r>
      <w:r w:rsidRPr="001122C0">
        <w:rPr>
          <w:rFonts w:cstheme="minorHAnsi"/>
        </w:rPr>
        <w:t>th</w:t>
      </w:r>
      <w:r w:rsidRPr="00BA0F1F">
        <w:rPr>
          <w:rFonts w:cstheme="minorHAnsi"/>
        </w:rPr>
        <w:t xml:space="preserve"> century </w:t>
      </w:r>
      <w:r w:rsidRPr="00BA0F1F">
        <w:rPr>
          <w:rFonts w:cstheme="minorHAnsi"/>
        </w:rPr>
        <w:fldChar w:fldCharType="begin" w:fldLock="1"/>
      </w:r>
      <w:r w:rsidRPr="00BA0F1F">
        <w:rPr>
          <w:rFonts w:cstheme="minorHAnsi"/>
        </w:rPr>
        <w:instrText>ADDIN CSL_CITATION { "citationItems" : [ { "id" : "ITEM-1", "itemData" : { "DOI" : "10.1007/s10021-007-9069-0", "ISBN" : "1432-9840", "ISSN" : "14329840", "PMID" : "858", "abstract" : "The ecosystems of coastal and enclosed seas are under increasing anthropogenic pressure worldwide, with Chesapeake Bay, the Gulf of Mexico and the Black and Baltic Seas as well known examples. We use an ecosystem model (Ecopath with Ecosim, EwE) to show that reduced top-down control (seal predation) and increased bottom-up forcing (eutrophication) can largely explain the historical dynamics of the main fish stocks (cod, herring and sprat) in the Baltic Sea between 1900 and 1980. Based on these results and the historical fish stock development we identify two major ecological transitions. A shift from seal to cod domination was caused by a virtual elimination of marine mammals followed by a shift from an oligotrophic to a eutrophic state. A third shift from cod to clupeid domination in the late 1980s has previously been explained by overfishing of cod and climatic changes. We propose that the shift from an oligotrophic to a eutrophic state represents. a true regime shift with a stabilizing mechanism for a hysteresis phenomenon. There are also mechanisms that could stabilize the shift from a cod to clupeid dominated ecosystem, but there are no indications that the ecosystem has been pushed that far yet. We argue that the shifts in the Baltic Sea are a consequence of human impacts, although variations in climate may have influenced their timing, magnitude and persistence.", "author" : [ { "dropping-particle" : "", "family" : "\u00d6sterblom", "given" : "Henrik", "non-dropping-particle" : "", "parse-names" : false, "suffix" : "" }, { "dropping-particle" : "", "family" : "Hansson", "given" : "Sture", "non-dropping-particle" : "", "parse-names" : false, "suffix" : "" }, { "dropping-particle" : "", "family" : "Larsson", "given" : "Ulf", "non-dropping-particle" : "", "parse-names" : false, "suffix" : "" }, { "dropping-particle" : "", "family" : "Hjerne", "given" : "Olle", "non-dropping-particle" : "", "parse-names" : false, "suffix" : "" }, { "dropping-particle" : "", "family" : "Wulff", "given" : "Fredrik", "non-dropping-particle" : "", "parse-names" : false, "suffix" : "" }, { "dropping-particle" : "", "family" : "Elmgren", "given" : "Ragnar", "non-dropping-particle" : "", "parse-names" : false, "suffix" : "" }, { "dropping-particle" : "", "family" : "Folke", "given" : "Carl", "non-dropping-particle" : "", "parse-names" : false, "suffix" : "" } ], "container-title" : "Ecosystems", "id" : "ITEM-1", "issue" : "6", "issued" : { "date-parts" : [ [ "2007" ] ] }, "page" : "877-889", "title" : "Human-induced trophic cascades and ecological regime shifts in the baltic sea", "type" : "article-journal", "volume" : "10" }, "uris" : [ "http://www.mendeley.com/documents/?uuid=ee04fd47-d3a6-438b-abdc-103e55c2fde5" ] } ], "mendeley" : { "formattedCitation" : "(\u00d6sterblom et al., 2007)", "plainTextFormattedCitation" : "(\u00d6sterblom et al., 2007)", "previouslyFormattedCitation" : "(\u00d6sterblom et al., 2007)" }, "properties" : {  }, "schema" : "https://github.com/citation-style-language/schema/raw/master/csl-citation.json" }</w:instrText>
      </w:r>
      <w:r w:rsidRPr="00BA0F1F">
        <w:rPr>
          <w:rFonts w:cstheme="minorHAnsi"/>
        </w:rPr>
        <w:fldChar w:fldCharType="separate"/>
      </w:r>
      <w:r w:rsidRPr="00BA0F1F">
        <w:rPr>
          <w:rFonts w:cstheme="minorHAnsi"/>
        </w:rPr>
        <w:t xml:space="preserve">(Österblom </w:t>
      </w:r>
      <w:r w:rsidR="00301BD0" w:rsidRPr="00301BD0">
        <w:rPr>
          <w:rFonts w:cstheme="minorHAnsi"/>
          <w:i/>
        </w:rPr>
        <w:t>et al.</w:t>
      </w:r>
      <w:r w:rsidRPr="00BA0F1F">
        <w:rPr>
          <w:rFonts w:cstheme="minorHAnsi"/>
        </w:rPr>
        <w:t>, 2007)</w:t>
      </w:r>
      <w:r w:rsidRPr="00BA0F1F">
        <w:rPr>
          <w:rFonts w:cstheme="minorHAnsi"/>
        </w:rPr>
        <w:fldChar w:fldCharType="end"/>
      </w:r>
      <w:r w:rsidRPr="00BA0F1F">
        <w:rPr>
          <w:rFonts w:cstheme="minorHAnsi"/>
        </w:rPr>
        <w:t xml:space="preserve">. Such changes are primarily caused by the combination of weakened top-down pressure and increased primary production </w:t>
      </w:r>
      <w:r w:rsidRPr="00BA0F1F">
        <w:rPr>
          <w:rFonts w:cstheme="minorHAnsi"/>
        </w:rPr>
        <w:fldChar w:fldCharType="begin" w:fldLock="1"/>
      </w:r>
      <w:r w:rsidRPr="00BA0F1F">
        <w:rPr>
          <w:rFonts w:cstheme="minorHAnsi"/>
        </w:rPr>
        <w:instrText>ADDIN CSL_CITATION { "citationItems" : [ { "id" : "ITEM-1", "itemData" : { "author" : [ { "dropping-particle" : "", "family" : "M\u00f6llmann", "given" : "Christian", "non-dropping-particle" : "", "parse-names" : false, "suffix" : "" }, { "dropping-particle" : "", "family" : "M\u00fcller-Karulis", "given" : "B\u00e4rbel", "non-dropping-particle" : "", "parse-names" : false, "suffix" : "" }, { "dropping-particle" : "", "family" : "Diekmann", "given" : "Rabea", "non-dropping-particle" : "", "parse-names" : false, "suffix" : "" }, { "dropping-particle" : "", "family" : "Flinkman", "given" : "Juha", "non-dropping-particle" : "", "parse-names" : false, "suffix" : "" }, { "dropping-particle" : "", "family" : "G\u00e5rdmark", "given" : "Anna", "non-dropping-particle" : "", "parse-names" : false, "suffix" : "" } ], "container-title" : "HELCOM indica-tor fact sheet", "id" : "ITEM-1", "issued" : { "date-parts" : [ [ "2007" ] ] }, "publisher" : "Citeseer", "title" : "Ecosystem regime state in the Baltic Proper, Gulf of Riga, Gulf of Finland, and the Bothnian Sea", "type" : "article-journal" }, "uris" : [ "http://www.mendeley.com/documents/?uuid=5b2f8f06-0d32-4a13-8ce0-d1fbe5dcf573" ] } ], "mendeley" : { "formattedCitation" : "(M\u00f6llmann, M\u00fcller-Karulis, Diekmann, Flinkman, &amp; G\u00e5rdmark, 2007)", "plainTextFormattedCitation" : "(M\u00f6llmann, M\u00fcller-Karulis, Diekmann, Flinkman, &amp; G\u00e5rdmark, 2007)", "previouslyFormattedCitation" : "(M\u00f6llmann, M\u00fcller-Karulis, Diekmann, Flinkman, &amp; G\u00e5rdmark, 2007)" }, "properties" : {  }, "schema" : "https://github.com/citation-style-language/schema/raw/master/csl-citation.json" }</w:instrText>
      </w:r>
      <w:r w:rsidRPr="00BA0F1F">
        <w:rPr>
          <w:rFonts w:cstheme="minorHAnsi"/>
        </w:rPr>
        <w:fldChar w:fldCharType="separate"/>
      </w:r>
      <w:r w:rsidRPr="00BA0F1F">
        <w:rPr>
          <w:rFonts w:cstheme="minorHAnsi"/>
        </w:rPr>
        <w:t>(Möllmann</w:t>
      </w:r>
      <w:r w:rsidR="00F60233">
        <w:rPr>
          <w:rFonts w:cstheme="minorHAnsi"/>
          <w:i/>
        </w:rPr>
        <w:t xml:space="preserve"> et al.</w:t>
      </w:r>
      <w:r w:rsidRPr="00BA0F1F">
        <w:rPr>
          <w:rFonts w:cstheme="minorHAnsi"/>
        </w:rPr>
        <w:t>, 2007)</w:t>
      </w:r>
      <w:r w:rsidRPr="00BA0F1F">
        <w:rPr>
          <w:rFonts w:cstheme="minorHAnsi"/>
        </w:rPr>
        <w:fldChar w:fldCharType="end"/>
      </w:r>
      <w:r w:rsidRPr="00BA0F1F">
        <w:rPr>
          <w:rFonts w:cstheme="minorHAnsi"/>
        </w:rPr>
        <w:t xml:space="preserve">. These ecosystem shifts are well observed in cod populations. The current decline of cod populations can be attributed to the large scale fishing industry and results in a significant increase in sprat populations </w:t>
      </w:r>
      <w:r w:rsidRPr="00BA0F1F">
        <w:rPr>
          <w:rFonts w:cstheme="minorHAnsi"/>
        </w:rPr>
        <w:fldChar w:fldCharType="begin" w:fldLock="1"/>
      </w:r>
      <w:r w:rsidRPr="00BA0F1F">
        <w:rPr>
          <w:rFonts w:cstheme="minorHAnsi"/>
        </w:rPr>
        <w:instrText>ADDIN CSL_CITATION { "citationItems" : [ { "id" : "ITEM-1", "itemData" : { "ISBN" : "122", "abstract" : "The HELCOM Initial Holistic Assessment is a new and innovative approach, using existing and new tools of HELCOM. The results produced with the new tool HOLAS and the Baltic Sea Pressure/ Impact Indices (BSPI/BSII) should be considered preliminary results which in the future need further elaboration and improvement. The same is valid for the status classifi cations (especially as far as they concern the indicators used in HEAT, BEAT and CHASE). Discrepancies between national WFD as- sessments and HOLAS results arise due to differences in spatial and temporal scaling as well as due to the use of different parameters.", "author" : [ { "dropping-particle" : "", "family" : "HELCOM", "given" : "", "non-dropping-particle" : "", "parse-names" : false, "suffix" : "" } ], "container-title" : "Baltic Sea Environment Proceedings", "id" : "ITEM-1", "issued" : { "date-parts" : [ [ "2010" ] ] }, "page" : "63", "title" : "Ecosystem Health of the Baltic sea 2003-2007: HELCOM Initial Holistic Assessment. Baltic Sea Environment Proceedings No. 122", "type" : "article-journal", "volume" : "122" }, "uris" : [ "http://www.mendeley.com/documents/?uuid=e5102b35-d1b1-4a88-9cc2-f95b0dcd2fe8" ] } ], "mendeley" : { "formattedCitation" : "(HELCOM, 2010)", "plainTextFormattedCitation" : "(HELCOM, 2010)", "previouslyFormattedCitation" : "(HELCOM, 2010)" }, "properties" : {  }, "schema" : "https://github.com/citation-style-language/schema/raw/master/csl-citation.json" }</w:instrText>
      </w:r>
      <w:r w:rsidRPr="00BA0F1F">
        <w:rPr>
          <w:rFonts w:cstheme="minorHAnsi"/>
        </w:rPr>
        <w:fldChar w:fldCharType="separate"/>
      </w:r>
      <w:r w:rsidRPr="00BA0F1F">
        <w:rPr>
          <w:rFonts w:cstheme="minorHAnsi"/>
        </w:rPr>
        <w:t>(HELCOM, 2010)</w:t>
      </w:r>
      <w:r w:rsidRPr="00BA0F1F">
        <w:rPr>
          <w:rFonts w:cstheme="minorHAnsi"/>
        </w:rPr>
        <w:fldChar w:fldCharType="end"/>
      </w:r>
      <w:r w:rsidRPr="00BA0F1F">
        <w:rPr>
          <w:rFonts w:cstheme="minorHAnsi"/>
        </w:rPr>
        <w:t xml:space="preserve">, changes in zooplankton communities </w:t>
      </w:r>
      <w:r w:rsidRPr="00BA0F1F">
        <w:rPr>
          <w:rFonts w:cstheme="minorHAnsi"/>
        </w:rPr>
        <w:fldChar w:fldCharType="begin" w:fldLock="1"/>
      </w:r>
      <w:r w:rsidRPr="00BA0F1F">
        <w:rPr>
          <w:rFonts w:cstheme="minorHAnsi"/>
        </w:rPr>
        <w:instrText>ADDIN CSL_CITATION { "citationItems" : [ { "id" : "ITEM-1", "itemData" : { "DOI" : "10.1139/f03-167", "ISSN" : "0706-652X", "author" : [ { "dropping-particle" : "", "family" : "R\u00f6nkk\u00f6nen", "given" : "Sanna", "non-dropping-particle" : "", "parse-names" : false, "suffix" : "" }, { "dropping-particle" : "", "family" : "Ojaveer", "given" : "Evald", "non-dropping-particle" : "", "parse-names" : false, "suffix" : "" }, { "dropping-particle" : "", "family" : "Raid", "given" : "Tiit", "non-dropping-particle" : "", "parse-names" : false, "suffix" : "" }, { "dropping-particle" : "", "family" : "Viitasalo", "given" : "Markku", "non-dropping-particle" : "", "parse-names" : false, "suffix" : "" } ], "container-title" : "Canadian Journal of Fisheries and Aquatic Sciences", "id" : "ITEM-1", "issue" : "2", "issued" : { "date-parts" : [ [ "2004", "2" ] ] }, "page" : "219-229", "publisher" : "NRC Research Press", "title" : "Long-term changes in Baltic herring (Clupea harengus membras) growth in the Gulf of Finland", "type" : "article-journal", "volume" : "61" }, "uris" : [ "http://www.mendeley.com/documents/?uuid=bd462ec4-6b83-49ff-8b0d-a420222a9f63" ] } ], "mendeley" : { "formattedCitation" : "(R\u00f6nkk\u00f6nen, Ojaveer, Raid, &amp; Viitasalo, 2004)", "plainTextFormattedCitation" : "(R\u00f6nkk\u00f6nen, Ojaveer, Raid, &amp; Viitasalo, 2004)", "previouslyFormattedCitation" : "(R\u00f6nkk\u00f6nen, Ojaveer, Raid, &amp; Viitasalo, 2004)" }, "properties" : {  }, "schema" : "https://github.com/citation-style-language/schema/raw/master/csl-citation.json" }</w:instrText>
      </w:r>
      <w:r w:rsidRPr="00BA0F1F">
        <w:rPr>
          <w:rFonts w:cstheme="minorHAnsi"/>
        </w:rPr>
        <w:fldChar w:fldCharType="separate"/>
      </w:r>
      <w:r w:rsidRPr="00BA0F1F">
        <w:rPr>
          <w:rFonts w:cstheme="minorHAnsi"/>
        </w:rPr>
        <w:t>(Rönkkönen</w:t>
      </w:r>
      <w:r w:rsidR="00E91357">
        <w:rPr>
          <w:rFonts w:cstheme="minorHAnsi"/>
          <w:i/>
        </w:rPr>
        <w:t xml:space="preserve"> et al.</w:t>
      </w:r>
      <w:r w:rsidRPr="00BA0F1F">
        <w:rPr>
          <w:rFonts w:cstheme="minorHAnsi"/>
        </w:rPr>
        <w:t>, 2004)</w:t>
      </w:r>
      <w:r w:rsidRPr="00BA0F1F">
        <w:rPr>
          <w:rFonts w:cstheme="minorHAnsi"/>
        </w:rPr>
        <w:fldChar w:fldCharType="end"/>
      </w:r>
      <w:r w:rsidRPr="00BA0F1F">
        <w:rPr>
          <w:rFonts w:cstheme="minorHAnsi"/>
        </w:rPr>
        <w:t xml:space="preserve"> and thus reduced growth of the Baltic herring. In addition, changing climate conditions and lack of saline water inflows have created environmental conditions unsuitable for marine fishes (e.g. cod). Although, in some areas, signs of recovery have been observed for cod populations </w:t>
      </w:r>
      <w:r w:rsidRPr="00BA0F1F">
        <w:rPr>
          <w:rFonts w:cstheme="minorHAnsi"/>
        </w:rPr>
        <w:fldChar w:fldCharType="begin" w:fldLock="1"/>
      </w:r>
      <w:r w:rsidRPr="00BA0F1F">
        <w:rPr>
          <w:rFonts w:cstheme="minorHAnsi"/>
        </w:rPr>
        <w:instrText>ADDIN CSL_CITATION { "citationItems" : [ { "id" : "ITEM-1", "itemData" : { "DOI" : "10.3354/meps09098", "ISSN" : "01718630", "abstract" : "The Baltic Sea ecosystem is hypothesized to have undergone a regime shift during the last 3 decades, altering its functioning and the composition of its zooplankton and fish communities. The new stable state has been considered as 'cod hostile' due to reduced spawning success in cod, as well as increased predation on and declining food sources for cod larvae. Nonetheless, the eastern Baltic cod stock has recently recovered after more than 2 decades of low biomass and productivity. The recovery was mainly driven by a sudden reduction in fishing mortality and occurred in the absence of any exceptionally large year classes. The recovery of the cod stock during a 'cod-hostile' ecological regime indicates that fisheries are the main regulator of cod population dynamics in the Baltic Sea.", "author" : [ { "dropping-particle" : "", "family" : "Cardinale", "given" : "Massimiliano", "non-dropping-particle" : "", "parse-names" : false, "suffix" : "" }, { "dropping-particle" : "", "family" : "Sved\u00e4ng", "given" : "Henrik", "non-dropping-particle" : "", "parse-names" : false, "suffix" : "" } ], "container-title" : "Marine Ecology Progress Series", "id" : "ITEM-1", "issue" : "Ices 2010", "issued" : { "date-parts" : [ [ "2011" ] ] }, "page" : "297-301", "title" : "The beauty of simplicity in science: Baltic cod stock improves rapidly in a 'cod hostile' ecosystem state", "type" : "article-journal", "volume" : "425" }, "uris" : [ "http://www.mendeley.com/documents/?uuid=029ed7bc-fc44-49cb-bbbf-36b4f87a8223" ] } ], "mendeley" : { "formattedCitation" : "(M. Cardinale &amp; Sved\u00e4ng, 2011)", "plainTextFormattedCitation" : "(M. Cardinale &amp; Sved\u00e4ng, 2011)", "previouslyFormattedCitation" : "(M. Cardinale &amp; Sved\u00e4ng, 2011)" }, "properties" : {  }, "schema" : "https://github.com/citation-style-language/schema/raw/master/csl-citation.json" }</w:instrText>
      </w:r>
      <w:r w:rsidRPr="00BA0F1F">
        <w:rPr>
          <w:rFonts w:cstheme="minorHAnsi"/>
        </w:rPr>
        <w:fldChar w:fldCharType="separate"/>
      </w:r>
      <w:r w:rsidRPr="00BA0F1F">
        <w:rPr>
          <w:rFonts w:cstheme="minorHAnsi"/>
        </w:rPr>
        <w:t>(Cardinale &amp; Svedäng, 2011)</w:t>
      </w:r>
      <w:r w:rsidRPr="00BA0F1F">
        <w:rPr>
          <w:rFonts w:cstheme="minorHAnsi"/>
        </w:rPr>
        <w:fldChar w:fldCharType="end"/>
      </w:r>
      <w:r w:rsidRPr="00BA0F1F">
        <w:rPr>
          <w:rFonts w:cstheme="minorHAnsi"/>
        </w:rPr>
        <w:t xml:space="preserve">, recovery to safe biological limits has not yet been reached </w:t>
      </w:r>
      <w:r w:rsidRPr="00BA0F1F">
        <w:rPr>
          <w:rFonts w:cstheme="minorHAnsi"/>
        </w:rPr>
        <w:fldChar w:fldCharType="begin" w:fldLock="1"/>
      </w:r>
      <w:r w:rsidRPr="00BA0F1F">
        <w:rPr>
          <w:rFonts w:cstheme="minorHAnsi"/>
        </w:rPr>
        <w:instrText>ADDIN CSL_CITATION { "citationItems" : [ { "id" : "ITEM-1", "itemData" : { "ISBN" : "122", "abstract" : "The HELCOM Initial Holistic Assessment is a new and innovative approach, using existing and new tools of HELCOM. The results produced with the new tool HOLAS and the Baltic Sea Pressure/ Impact Indices (BSPI/BSII) should be considered preliminary results which in the future need further elaboration and improvement. The same is valid for the status classifi cations (especially as far as they concern the indicators used in HEAT, BEAT and CHASE). Discrepancies between national WFD as- sessments and HOLAS results arise due to differences in spatial and temporal scaling as well as due to the use of different parameters.", "author" : [ { "dropping-particle" : "", "family" : "HELCOM", "given" : "", "non-dropping-particle" : "", "parse-names" : false, "suffix" : "" } ], "container-title" : "Baltic Sea Environment Proceedings", "id" : "ITEM-1", "issued" : { "date-parts" : [ [ "2010" ] ] }, "page" : "63", "title" : "Ecosystem Health of the Baltic sea 2003-2007: HELCOM Initial Holistic Assessment. Baltic Sea Environment Proceedings No. 122", "type" : "article-journal", "volume" : "122" }, "uris" : [ "http://www.mendeley.com/documents/?uuid=e5102b35-d1b1-4a88-9cc2-f95b0dcd2fe8" ] } ], "mendeley" : { "formattedCitation" : "(HELCOM, 2010)", "plainTextFormattedCitation" : "(HELCOM, 2010)", "previouslyFormattedCitation" : "(HELCOM, 2010)" }, "properties" : {  }, "schema" : "https://github.com/citation-style-language/schema/raw/master/csl-citation.json" }</w:instrText>
      </w:r>
      <w:r w:rsidRPr="00BA0F1F">
        <w:rPr>
          <w:rFonts w:cstheme="minorHAnsi"/>
        </w:rPr>
        <w:fldChar w:fldCharType="separate"/>
      </w:r>
      <w:r w:rsidRPr="00BA0F1F">
        <w:rPr>
          <w:rFonts w:cstheme="minorHAnsi"/>
        </w:rPr>
        <w:t>(HELCOM, 2010)</w:t>
      </w:r>
      <w:r w:rsidRPr="00BA0F1F">
        <w:rPr>
          <w:rFonts w:cstheme="minorHAnsi"/>
        </w:rPr>
        <w:fldChar w:fldCharType="end"/>
      </w:r>
      <w:r w:rsidRPr="00BA0F1F">
        <w:rPr>
          <w:rFonts w:cstheme="minorHAnsi"/>
        </w:rPr>
        <w:t>. Sturgeon, a very important commercial species for centuries, is now a red-listed species. A reintroduction program</w:t>
      </w:r>
      <w:r w:rsidR="00041CA6">
        <w:rPr>
          <w:rFonts w:cstheme="minorHAnsi"/>
        </w:rPr>
        <w:t>me</w:t>
      </w:r>
      <w:r w:rsidRPr="00BA0F1F">
        <w:rPr>
          <w:rFonts w:cstheme="minorHAnsi"/>
        </w:rPr>
        <w:t xml:space="preserve"> has being developed with eggs from the St. John river in Canada </w:t>
      </w:r>
      <w:r w:rsidRPr="00BA0F1F">
        <w:rPr>
          <w:rFonts w:cstheme="minorHAnsi"/>
        </w:rPr>
        <w:fldChar w:fldCharType="begin" w:fldLock="1"/>
      </w:r>
      <w:r w:rsidRPr="00BA0F1F">
        <w:rPr>
          <w:rFonts w:cstheme="minorHAnsi"/>
        </w:rPr>
        <w:instrText>ADDIN CSL_CITATION { "citationItems" : [ { "id" : "ITEM-1", "itemData" : { "DOI" : "10.1007/978-3-642-20611-5", "ISBN" : "978-3-642-20610-8", "abstract" : "The book aims at synthesizing our current knowledge of Acipenser sturio and its management. This species, one of the most widespread sturgeon species all over Western Europe ranging from the Black Sea to the Baltic, is now on the verge of extinction. Major aspects of its biology and management, including mismanagement, are provided in a historic perspective. Similarly, the changes in the restoration programs (in situ and ex situ) initiated in France and Germany are presented. As the species occurred in sympatry with Acipenser oxyrinchus in Germany and Poland and very recently in France as well, a brief outlook on restoration-management programs of A. oxyrinchus are also provided for both North America and Northern European countries, namely Germany and Poland. As conservation-restoration actions go beyond scientific issues, non-governmental stakeholders and marine professional fishermen\u2019s organizations have also been asked to contribute, and the key role of a French-German cooperation plan is underlined. A part of the book is devoted to perspectives. Illustrations of the European sturgeon, mainly in photographs, but also in stamps and paintings, are presented.", "author" : [ { "dropping-particle" : "", "family" : "Kolman", "given" : "Ryszard", "non-dropping-particle" : "", "parse-names" : false, "suffix" : "" }, { "dropping-particle" : "", "family" : "Kapusta", "given" : "Andrzej", "non-dropping-particle" : "", "parse-names" : false, "suffix" : "" }, { "dropping-particle" : "", "family" : "Duda", "given" : "Arkadiusz", "non-dropping-particle" : "", "parse-names" : false, "suffix" : "" } ], "chapter-number" : "43", "container-title" : "Biology and Conservation of the European Sturgeon Acipenser sturio L. 1758", "editor" : [ { "dropping-particle" : "", "family" : "Williot", "given" : "P", "non-dropping-particle" : "", "parse-names" : false, "suffix" : "" }, { "dropping-particle" : "", "family" : "Rochard", "given" : "E", "non-dropping-particle" : "", "parse-names" : false, "suffix" : "" }, { "dropping-particle" : "", "family" : "Gessner", "given" : "J", "non-dropping-particle" : "", "parse-names" : false, "suffix" : "" }, { "dropping-particle" : "", "family" : "Kirschbaum", "given" : "F", "non-dropping-particle" : "", "parse-names" : false, "suffix" : "" } ], "id" : "ITEM-1", "issued" : { "date-parts" : [ [ "2011" ] ] }, "page" : "573-581", "publisher" : "Springer Berlin Heidelberg", "title" : "Re-establishing the Atlantic Sturgeon (Acipenser oxyrinchus oxyrinchus Mitchill) in Poland", "type" : "chapter" }, "uris" : [ "http://www.mendeley.com/documents/?uuid=b030dc11-fc91-41e0-8a52-80b3bd5c6c7f" ] } ], "mendeley" : { "formattedCitation" : "(Kolman, Kapusta, &amp; Duda, 2011)", "plainTextFormattedCitation" : "(Kolman, Kapusta, &amp; Duda, 2011)", "previouslyFormattedCitation" : "(Kolman, Kapusta, &amp; Duda, 2011)" }, "properties" : {  }, "schema" : "https://github.com/citation-style-language/schema/raw/master/csl-citation.json" }</w:instrText>
      </w:r>
      <w:r w:rsidRPr="00BA0F1F">
        <w:rPr>
          <w:rFonts w:cstheme="minorHAnsi"/>
        </w:rPr>
        <w:fldChar w:fldCharType="separate"/>
      </w:r>
      <w:r w:rsidRPr="00BA0F1F">
        <w:rPr>
          <w:rFonts w:cstheme="minorHAnsi"/>
        </w:rPr>
        <w:t>(Kolman</w:t>
      </w:r>
      <w:r w:rsidR="0062765D">
        <w:rPr>
          <w:rFonts w:cstheme="minorHAnsi"/>
          <w:i/>
        </w:rPr>
        <w:t xml:space="preserve"> et al.</w:t>
      </w:r>
      <w:r w:rsidRPr="00BA0F1F">
        <w:rPr>
          <w:rFonts w:cstheme="minorHAnsi"/>
        </w:rPr>
        <w:t>, 2011)</w:t>
      </w:r>
      <w:r w:rsidRPr="00BA0F1F">
        <w:rPr>
          <w:rFonts w:cstheme="minorHAnsi"/>
        </w:rPr>
        <w:fldChar w:fldCharType="end"/>
      </w:r>
      <w:r w:rsidRPr="00BA0F1F">
        <w:rPr>
          <w:rFonts w:cstheme="minorHAnsi"/>
        </w:rPr>
        <w:t xml:space="preserve">. In the open sea, a good status in terms of fish biodiversity has not been achieved in any assessment area </w:t>
      </w:r>
      <w:r w:rsidRPr="00BA0F1F">
        <w:rPr>
          <w:rFonts w:cstheme="minorHAnsi"/>
        </w:rPr>
        <w:fldChar w:fldCharType="begin" w:fldLock="1"/>
      </w:r>
      <w:r w:rsidRPr="00BA0F1F">
        <w:rPr>
          <w:rFonts w:cstheme="minorHAnsi"/>
        </w:rPr>
        <w:instrText>ADDIN CSL_CITATION { "citationItems" : [ { "id" : "ITEM-1", "itemData" : { "author" : [ { "dropping-particle" : "", "family" : "HELCOM", "given" : "", "non-dropping-particle" : "", "parse-names" : false, "suffix" : "" } ], "container-title" : "Available at: http://stateofthebalticsea.helcom.fi", "id" : "ITEM-1", "issued" : { "date-parts" : [ [ "2017" ] ] }, "title" : "First version of the \u2018 State of the Baltic Sea \u2019 report \u2013 June 2017 \u2013 to be updated in 2018", "type" : "article-journal" }, "uris" : [ "http://www.mendeley.com/documents/?uuid=4d2a37d6-1058-4393-bcde-2f16ac102d23" ] } ], "mendeley" : { "formattedCitation" : "(HELCOM, 2017f)", "plainTextFormattedCitation" : "(HELCOM, 2017f)", "previouslyFormattedCitation" : "(HELCOM, 2017f)" }, "properties" : {  }, "schema" : "https://github.com/citation-style-language/schema/raw/master/csl-citation.json" }</w:instrText>
      </w:r>
      <w:r w:rsidRPr="00BA0F1F">
        <w:rPr>
          <w:rFonts w:cstheme="minorHAnsi"/>
        </w:rPr>
        <w:fldChar w:fldCharType="separate"/>
      </w:r>
      <w:r w:rsidRPr="00BA0F1F">
        <w:rPr>
          <w:rFonts w:cstheme="minorHAnsi"/>
        </w:rPr>
        <w:t>(</w:t>
      </w:r>
      <w:r w:rsidRPr="00A7077A">
        <w:rPr>
          <w:rFonts w:cstheme="minorHAnsi"/>
        </w:rPr>
        <w:t>HELCOM</w:t>
      </w:r>
      <w:r w:rsidRPr="00BA0F1F">
        <w:rPr>
          <w:rFonts w:cstheme="minorHAnsi"/>
        </w:rPr>
        <w:t>, 2017f)</w:t>
      </w:r>
      <w:r w:rsidRPr="00BA0F1F">
        <w:rPr>
          <w:rFonts w:cstheme="minorHAnsi"/>
        </w:rPr>
        <w:fldChar w:fldCharType="end"/>
      </w:r>
      <w:r w:rsidRPr="00BA0F1F">
        <w:rPr>
          <w:rFonts w:cstheme="minorHAnsi"/>
        </w:rPr>
        <w:t>.</w:t>
      </w:r>
    </w:p>
    <w:p w14:paraId="676B28D2" w14:textId="77777777" w:rsidR="0048205B" w:rsidRPr="00BA0F1F" w:rsidRDefault="0048205B" w:rsidP="00AE389F">
      <w:pPr>
        <w:rPr>
          <w:rFonts w:cstheme="minorHAnsi"/>
          <w:i/>
        </w:rPr>
      </w:pPr>
      <w:r w:rsidRPr="00BA0F1F">
        <w:rPr>
          <w:rFonts w:cstheme="minorHAnsi"/>
          <w:i/>
        </w:rPr>
        <w:t>Marine mammal trends</w:t>
      </w:r>
    </w:p>
    <w:p w14:paraId="1509F5EE" w14:textId="649E0BFE" w:rsidR="0048205B" w:rsidRPr="00BA0F1F" w:rsidRDefault="0048205B" w:rsidP="00AE389F">
      <w:pPr>
        <w:rPr>
          <w:rFonts w:cstheme="minorHAnsi"/>
        </w:rPr>
      </w:pPr>
      <w:r w:rsidRPr="00BA0F1F">
        <w:rPr>
          <w:rFonts w:cstheme="minorHAnsi"/>
        </w:rPr>
        <w:t xml:space="preserve">In the early 1900s strong hunting pressure followed by toxic pollution substantially decreased all populations of marine mammals in </w:t>
      </w:r>
      <w:r w:rsidR="00A26495">
        <w:rPr>
          <w:rFonts w:cstheme="minorHAnsi"/>
        </w:rPr>
        <w:t>the Baltic Sea resulting in a “critically e</w:t>
      </w:r>
      <w:r w:rsidRPr="00BA0F1F">
        <w:rPr>
          <w:rFonts w:cstheme="minorHAnsi"/>
        </w:rPr>
        <w:t xml:space="preserve">ndangered status” for the Baltic Sea harbour porpoise </w:t>
      </w:r>
      <w:r w:rsidRPr="00BA0F1F">
        <w:rPr>
          <w:rFonts w:cstheme="minorHAnsi"/>
        </w:rPr>
        <w:fldChar w:fldCharType="begin" w:fldLock="1"/>
      </w:r>
      <w:r w:rsidRPr="00BA0F1F">
        <w:rPr>
          <w:rFonts w:cstheme="minorHAnsi"/>
        </w:rPr>
        <w:instrText>ADDIN CSL_CITATION { "citationItems" : [ { "id" : "ITEM-1", "itemData" : { "abstract" : "Authors by chapters", "author" : [ { "dropping-particle" : "", "family" : "HELCOM", "given" : "", "non-dropping-particle" : "", "parse-names" : false, "suffix" : "" } ], "container-title" : "Baltic Sea Environment Proceedings", "id" : "ITEM-1", "issue" : "140", "issued" : { "date-parts" : [ [ "2013" ] ] }, "page" : "110", "title" : "HELCOM Red List of Baltic Sea species in danger of becoming extinct", "type" : "article-journal", "volume" : "140" }, "uris" : [ "http://www.mendeley.com/documents/?uuid=dc55522a-1696-4a8a-88da-5f90cc808e65" ] }, { "id" : "ITEM-2", "itemData" : { "author" : [ { "dropping-particle" : "", "family" : "Hammond", "given" : "P.S.", "non-dropping-particle" : "", "parse-names" : false, "suffix" : "" }, { "dropping-particle" : "", "family" : "Bearzi", "given" : "G.", "non-dropping-particle" : "", "parse-names" : false, "suffix" : "" }, { "dropping-particle" : "", "family" : "Bj\u00f8rge", "given" : "A.", "non-dropping-particle" : "", "parse-names" : false, "suffix" : "" }, { "dropping-particle" : "", "family" : "Forney", "given" : "K.A.", "non-dropping-particle" : "", "parse-names" : false, "suffix" : "" }, { "dropping-particle" : "", "family" : "Karczmarski", "given" : "L.", "non-dropping-particle" : "", "parse-names" : false, "suffix" : "" }, { "dropping-particle" : "", "family" : "Kasuya", "given" : "T.", "non-dropping-particle" : "", "parse-names" : false, "suffix" : "" }, { "dropping-particle" : "", "family" : "Perrin", "given" : "W.", "non-dropping-particle" : "", "parse-names" : false, "suffix" : "" }, { "dropping-particle" : "", "family" : "Scott", "given" : "M.D.", "non-dropping-particle" : "", "parse-names" : false, "suffix" : "" }, { "dropping-particle" : "", "family" : "Wang", "given" : "J.Y.", "non-dropping-particle" : "", "parse-names" : false, "suffix" : "" }, { "dropping-particle" : "", "family" : "Wells", "given" : "R.S.", "non-dropping-particle" : "", "parse-names" : false, "suffix" : "" }, { "dropping-particle" : "", "family" : "Wilson", "given" : "B.", "non-dropping-particle" : "", "parse-names" : false, "suffix" : "" } ], "id" : "ITEM-2", "issued" : { "date-parts" : [ [ "2008" ] ] }, "number-of-pages" : "11", "title" : "Phocoena phocoena (Baltic Sea subpopulation)", "type" : "report" }, "uris" : [ "http://www.mendeley.com/documents/?uuid=1a4db6a2-8847-4934-9562-916f9007c80e" ] }, { "id" : "ITEM-3",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3", "issued" : { "date-parts" : [ [ "2009" ] ] }, "number-of-pages" : "188", "title" : "Biodiversity in the Baltic Sea", "type" : "report" }, "uris" : [ "http://www.mendeley.com/documents/?uuid=6b67c56e-2c11-4a92-97d0-647c3fb04d45" ] } ], "mendeley" : { "formattedCitation" : "(Hammond et al., 2008; HELCOM, 2009, 2013)", "plainTextFormattedCitation" : "(Hammond et al., 2008; HELCOM, 2009, 2013)", "previouslyFormattedCitation" : "(Hammond et al., 2008; HELCOM, 2009, 2013)" }, "properties" : {  }, "schema" : "https://github.com/citation-style-language/schema/raw/master/csl-citation.json" }</w:instrText>
      </w:r>
      <w:r w:rsidRPr="00BA0F1F">
        <w:rPr>
          <w:rFonts w:cstheme="minorHAnsi"/>
        </w:rPr>
        <w:fldChar w:fldCharType="separate"/>
      </w:r>
      <w:r w:rsidRPr="00BA0F1F">
        <w:rPr>
          <w:rFonts w:cstheme="minorHAnsi"/>
        </w:rPr>
        <w:t xml:space="preserve">(Hammond </w:t>
      </w:r>
      <w:r w:rsidR="00301BD0" w:rsidRPr="00301BD0">
        <w:rPr>
          <w:rFonts w:cstheme="minorHAnsi"/>
          <w:i/>
        </w:rPr>
        <w:t>et al.</w:t>
      </w:r>
      <w:r w:rsidRPr="00BA0F1F">
        <w:rPr>
          <w:rFonts w:cstheme="minorHAnsi"/>
        </w:rPr>
        <w:t>, 2008; HELCOM, 2009, 2013)</w:t>
      </w:r>
      <w:r w:rsidRPr="00BA0F1F">
        <w:rPr>
          <w:rFonts w:cstheme="minorHAnsi"/>
        </w:rPr>
        <w:fldChar w:fldCharType="end"/>
      </w:r>
      <w:r w:rsidRPr="00BA0F1F">
        <w:rPr>
          <w:rFonts w:cstheme="minorHAnsi"/>
        </w:rPr>
        <w:t xml:space="preserve"> and an order of magnitude decrease in the number of seals </w:t>
      </w:r>
      <w:r w:rsidRPr="00BA0F1F">
        <w:rPr>
          <w:rFonts w:cstheme="minorHAnsi"/>
        </w:rPr>
        <w:fldChar w:fldCharType="begin" w:fldLock="1"/>
      </w:r>
      <w:r w:rsidRPr="00BA0F1F">
        <w:rPr>
          <w:rFonts w:cstheme="minorHAnsi"/>
        </w:rPr>
        <w:instrText>ADDIN CSL_CITATION { "citationItems" : [ { "id" : "ITEM-1", "itemData" : { "ISSN" : "00447447, 16547209", "abstract" : "Development in the Baltic ringed (Phoca hispida) and grey seal (Halichoerus grypus) populations during the past century is reconstructed using uniquely detailed hunting records from the Nordic countries and published data on demographic parameters. A projection model was elaborated where annual variations in the composition of catches by sex and age were taken into account. Grey seals decreased from 88 000-100 000 in the beginning of the century to approximately 4000 in the late 1970s. The Baltic ringed seal population decreased during the same period from 190 000-220 000 to approximately 5000. In the mid-1960s, the remaining populations were afflicted by sterility, probably caused by organochlorines, which inhibited natural growth during a 25-years period. Thus, the decrease in seal numbers was a consequence of excessive hunting, but the present low numbers are due to lowered fertility rates after 1965.", "author" : [ { "dropping-particle" : "", "family" : "Harding", "given" : "Karin C", "non-dropping-particle" : "", "parse-names" : false, "suffix" : "" }, { "dropping-particle" : "", "family" : "H\u00e4rk\u00f6nen", "given" : "Tero J", "non-dropping-particle" : "", "parse-names" : false, "suffix" : "" } ], "container-title" : "Ambio", "id" : "ITEM-1", "issue" : "7", "issued" : { "date-parts" : [ [ "1999" ] ] }, "page" : "619-627", "publisher" : "[Springer, Royal Swedish Academy of Sciences]", "title" : "Development in the Baltic Grey Seal (Halichoerus grypus) and Ringed Seal (Phoca hispida) Populations during the 20th Century", "type" : "article-journal", "volume" : "28" }, "uris" : [ "http://www.mendeley.com/documents/?uuid=fc40e737-1658-4064-990b-023340618fff" ] } ], "mendeley" : { "formattedCitation" : "(Harding &amp; H\u00e4rk\u00f6nen, 1999)", "plainTextFormattedCitation" : "(Harding &amp; H\u00e4rk\u00f6nen, 1999)", "previouslyFormattedCitation" : "(Harding &amp; H\u00e4rk\u00f6nen, 1999)" }, "properties" : {  }, "schema" : "https://github.com/citation-style-language/schema/raw/master/csl-citation.json" }</w:instrText>
      </w:r>
      <w:r w:rsidRPr="00BA0F1F">
        <w:rPr>
          <w:rFonts w:cstheme="minorHAnsi"/>
        </w:rPr>
        <w:fldChar w:fldCharType="separate"/>
      </w:r>
      <w:r w:rsidRPr="00BA0F1F">
        <w:rPr>
          <w:rFonts w:cstheme="minorHAnsi"/>
        </w:rPr>
        <w:t>(Harding &amp; Härkönen, 1999)</w:t>
      </w:r>
      <w:r w:rsidRPr="00BA0F1F">
        <w:rPr>
          <w:rFonts w:cstheme="minorHAnsi"/>
        </w:rPr>
        <w:fldChar w:fldCharType="end"/>
      </w:r>
      <w:r w:rsidRPr="00BA0F1F">
        <w:rPr>
          <w:rFonts w:cstheme="minorHAnsi"/>
        </w:rPr>
        <w:t>. Although, t</w:t>
      </w:r>
      <w:r w:rsidRPr="00BA0F1F">
        <w:rPr>
          <w:rFonts w:cstheme="minorHAnsi"/>
          <w:color w:val="000000"/>
        </w:rPr>
        <w:t xml:space="preserve">he conservation status of marine mammals in the Baltic Sea was considered as unfavourable for most of the species assessed </w:t>
      </w:r>
      <w:r w:rsidRPr="00BA0F1F">
        <w:rPr>
          <w:rFonts w:cstheme="minorHAnsi"/>
          <w:color w:val="000000"/>
        </w:rPr>
        <w:fldChar w:fldCharType="begin" w:fldLock="1"/>
      </w:r>
      <w:r w:rsidRPr="00BA0F1F">
        <w:rPr>
          <w:rFonts w:cstheme="minorHAnsi"/>
          <w:color w:val="000000"/>
        </w:rPr>
        <w:instrText>ADDIN CSL_CITATION { "citationItems" : [ { "id" : "ITEM-1", "itemData" : { "DOI" : "COM(2015) 219 final", "ISBN" : "9789292135867", "ISSN" : "1725-2237", "abstract" : "Report on the status of and trends for habitat types and species covered by the Birds and Habitats Directives for the 2007-2012 period as required under Article 17 of the Habitats Directive and Article 12 of the Birds Directive 2 1. INTRODUCTION 1.1. BACKGROUND Europeans live in one of the most densely populated regions of the world that has a long history of land use. This has had a profound impact on nature, resulting in the creation of diverse cultural landscapes that are home to a rich fauna and flora. However, developments, particularly during the 20th century, have also resulted in the large-scale destruction of nature. Between 1900 and the mid-1980s Europe had already lost two thirds of its wetlands 1 , and almost three-quarters of its sand dunes and heaths, through a combination of land-use change, infrastructure developments, pollution and urban expansion. This loss of natural capital is a major concern. We depend on nature for the food, energy, raw materials, air and water that make life possible. In addition, nature is a central economic driver, contributing to our economy in ways that we are only just starting to fully comprehend and providing services that are crucial for sustaining and creating jobs and growth. It is also a source of inspiration, knowledge and recreation, and an integral part of our cultural heritage. The Birds 2 and the Habitats 3 Directives are the main legislative instruments for ensuring", "author" : [ { "dropping-particle" : "", "family" : "EEA", "given" : "", "non-dropping-particle" : "", "parse-names" : false, "suffix" : "" } ], "id" : "ITEM-1", "issue" : "2", "issued" : { "date-parts" : [ [ "2015" ] ] }, "title" : "The State of Nature in the European Union", "type" : "report" }, "uris" : [ "http://www.mendeley.com/documents/?uuid=6d580b04-dfb5-4bdc-b090-b09136a22026" ] } ], "mendeley" : { "formattedCitation" : "(EEA, 2015)", "plainTextFormattedCitation" : "(EEA, 2015)", "previouslyFormattedCitation" : "(EEA, 2015)" }, "properties" : {  }, "schema" : "https://github.com/citation-style-language/schema/raw/master/csl-citation.json" }</w:instrText>
      </w:r>
      <w:r w:rsidRPr="00BA0F1F">
        <w:rPr>
          <w:rFonts w:cstheme="minorHAnsi"/>
          <w:color w:val="000000"/>
        </w:rPr>
        <w:fldChar w:fldCharType="separate"/>
      </w:r>
      <w:r w:rsidRPr="00BA0F1F">
        <w:rPr>
          <w:rFonts w:cstheme="minorHAnsi"/>
          <w:color w:val="000000"/>
        </w:rPr>
        <w:t>(</w:t>
      </w:r>
      <w:r w:rsidRPr="00FC4200">
        <w:rPr>
          <w:rFonts w:cstheme="minorHAnsi"/>
          <w:color w:val="000000"/>
        </w:rPr>
        <w:t>EEA</w:t>
      </w:r>
      <w:r w:rsidRPr="00BA0F1F">
        <w:rPr>
          <w:rFonts w:cstheme="minorHAnsi"/>
          <w:color w:val="000000"/>
        </w:rPr>
        <w:t>, 2015</w:t>
      </w:r>
      <w:r w:rsidR="00314529">
        <w:rPr>
          <w:rFonts w:cstheme="minorHAnsi"/>
          <w:color w:val="000000"/>
        </w:rPr>
        <w:t>d</w:t>
      </w:r>
      <w:r w:rsidRPr="00BA0F1F">
        <w:rPr>
          <w:rFonts w:cstheme="minorHAnsi"/>
          <w:color w:val="000000"/>
        </w:rPr>
        <w:t>)</w:t>
      </w:r>
      <w:r w:rsidRPr="00BA0F1F">
        <w:rPr>
          <w:rFonts w:cstheme="minorHAnsi"/>
          <w:color w:val="000000"/>
        </w:rPr>
        <w:fldChar w:fldCharType="end"/>
      </w:r>
      <w:r w:rsidRPr="00BA0F1F">
        <w:rPr>
          <w:rFonts w:cstheme="minorHAnsi"/>
          <w:color w:val="000000"/>
        </w:rPr>
        <w:t xml:space="preserve">, </w:t>
      </w:r>
      <w:r w:rsidRPr="00BA0F1F">
        <w:rPr>
          <w:rFonts w:cstheme="minorHAnsi"/>
        </w:rPr>
        <w:t xml:space="preserve">there are some signs of an increase of top predators, mostly seals and predatory birds, during recent decades </w:t>
      </w:r>
      <w:r w:rsidRPr="00BA0F1F">
        <w:rPr>
          <w:rFonts w:cstheme="minorHAnsi"/>
        </w:rPr>
        <w:fldChar w:fldCharType="begin" w:fldLock="1"/>
      </w:r>
      <w:r w:rsidRPr="00BA0F1F">
        <w:rPr>
          <w:rFonts w:cstheme="minorHAnsi"/>
        </w:rPr>
        <w:instrText>ADDIN CSL_CITATION { "citationItems" : [ { "id" : "ITEM-1", "itemData" : { "URL" : "http://www.helcom.fi/baltic-sea-trends/indicators/distribution-of-baltic-seals/", "accessed" : { "date-parts" : [ [ "2017", "7", "26" ] ] }, "author" : [ { "dropping-particle" : "", "family" : "HELCOM", "given" : "", "non-dropping-particle" : "", "parse-names" : false, "suffix" : "" } ], "container-title" : "HELCOM core indicator report", "id" : "ITEM-1", "issued" : { "date-parts" : [ [ "2017" ] ] }, "title" : "Distribution of Baltic seals", "type" : "webpage" }, "uris" : [ "http://www.mendeley.com/documents/?uuid=b0a00f77-057b-47c4-8ecf-5cac86e79a6b" ] }, { "id" : "ITEM-2", "itemData" : { "abstract" : "Authors by chapters", "author" : [ { "dropping-particle" : "", "family" : "HELCOM", "given" : "", "non-dropping-particle" : "", "parse-names" : false, "suffix" : "" } ], "container-title" : "Baltic Sea Environment Proceedings", "id" : "ITEM-2", "issue" : "140", "issued" : { "date-parts" : [ [ "2013" ] ] }, "page" : "110", "title" : "HELCOM Red List of Baltic Sea species in danger of becoming extinct", "type" : "article-journal", "volume" : "140" }, "uris" : [ "http://www.mendeley.com/documents/?uuid=dc55522a-1696-4a8a-88da-5f90cc808e65" ] } ], "mendeley" : { "formattedCitation" : "(HELCOM, 2013, 2017d)", "plainTextFormattedCitation" : "(HELCOM, 2013, 2017d)", "previouslyFormattedCitation" : "(HELCOM, 2013, 2017d)" }, "properties" : {  }, "schema" : "https://github.com/citation-style-language/schema/raw/master/csl-citation.json" }</w:instrText>
      </w:r>
      <w:r w:rsidRPr="00BA0F1F">
        <w:rPr>
          <w:rFonts w:cstheme="minorHAnsi"/>
        </w:rPr>
        <w:fldChar w:fldCharType="separate"/>
      </w:r>
      <w:r w:rsidRPr="00BA0F1F">
        <w:rPr>
          <w:rFonts w:cstheme="minorHAnsi"/>
        </w:rPr>
        <w:t xml:space="preserve">(HELCOM, 2013, </w:t>
      </w:r>
      <w:r w:rsidRPr="00A7077A">
        <w:rPr>
          <w:rFonts w:cstheme="minorHAnsi"/>
        </w:rPr>
        <w:t>2017d</w:t>
      </w:r>
      <w:r w:rsidRPr="00BA0F1F">
        <w:rPr>
          <w:rFonts w:cstheme="minorHAnsi"/>
        </w:rPr>
        <w:t>)</w:t>
      </w:r>
      <w:r w:rsidRPr="00BA0F1F">
        <w:rPr>
          <w:rFonts w:cstheme="minorHAnsi"/>
        </w:rPr>
        <w:fldChar w:fldCharType="end"/>
      </w:r>
      <w:r w:rsidRPr="00BA0F1F">
        <w:rPr>
          <w:rFonts w:cstheme="minorHAnsi"/>
        </w:rPr>
        <w:t>. Population size of grey seals is considered as favourable in several Baltic Sea areas (</w:t>
      </w:r>
      <w:r w:rsidR="00E02367">
        <w:rPr>
          <w:rFonts w:cstheme="minorHAnsi"/>
          <w:b/>
        </w:rPr>
        <w:t>Figure 3.35</w:t>
      </w:r>
      <w:r w:rsidRPr="00BA0F1F">
        <w:rPr>
          <w:rFonts w:cstheme="minorHAnsi"/>
        </w:rPr>
        <w:t xml:space="preserve">) and this recovery is interfering with fishing activity and an unknown number of seals are drowning in fishing gear every year </w:t>
      </w:r>
      <w:r w:rsidRPr="00BA0F1F">
        <w:rPr>
          <w:rFonts w:cstheme="minorHAnsi"/>
        </w:rPr>
        <w:fldChar w:fldCharType="begin" w:fldLock="1"/>
      </w:r>
      <w:r w:rsidRPr="00BA0F1F">
        <w:rPr>
          <w:rFonts w:cstheme="minorHAnsi"/>
        </w:rPr>
        <w:instrText>ADDIN CSL_CITATION { "citationItems" : [ { "id" : "ITEM-1", "itemData" : { "DOI" : "10.1371/journal.pone.0113836", "ISSN" : "1932-6203", "PMID" : "25423168", "abstract" : "Baltic seals are recovering after a population decline. The increasing seal stocks cause notable damage to fisheries in the Baltic Sea, with an unknown number of seals drowning in fishing gear every year. Thus, sustainable seal management requires updated knowledge of the by-catch of seals--the number of specimens that die in fishing gear. We analyse the by-catch of grey seals (Halichoerus grypus) in Finland, Sweden, and Estonia in 2012. We collect data with interviews (35 in Finland, 54 in Sweden, and 72 in Estonia) and analyse them with a hierarchical Bayesian model. The model accounts for variability in seal abundance, seal mortality and fishing effort in different sub-areas of the Baltic Sea and allows us to predict the by-catch in areas where interview data was not available. We provide a detailed description of the survey design and interview methods, and discuss different factors affecting fishermen's motivation to report by-catch and how this may affect the results. Our analysis shows that the total yearly by-catch by trap and gill nets in Finland, Sweden and Estonia is, with 90% probability, more than 1240 but less than 2860; and the posterior median and mean of the total by-catch are 1550 and 1880 seals, respectively. Trap nets make about 88% of the total by-catch. However, results also indicate that in one of the sub-areas of this study, fishermen may have underreported their by-catch. Taking the possible underreporting into account the posterior mean of the total by-catch is between 2180 and 2380. The by-catch in our study area is likely to represent at least 90% of the total yearly grey seal by-catch in the Baltic Sea.", "author" : [ { "dropping-particle" : "", "family" : "Vanhatalo", "given" : "Jarno", "non-dropping-particle" : "", "parse-names" : false, "suffix" : "" }, { "dropping-particle" : "", "family" : "Vetemaa", "given" : "Markus", "non-dropping-particle" : "", "parse-names" : false, "suffix" : "" }, { "dropping-particle" : "", "family" : "Herrero", "given" : "Annika", "non-dropping-particle" : "", "parse-names" : false, "suffix" : "" }, { "dropping-particle" : "", "family" : "Aho", "given" : "Teija", "non-dropping-particle" : "", "parse-names" : false, "suffix" : "" }, { "dropping-particle" : "", "family" : "Tiilikainen", "given" : "Raisa", "non-dropping-particle" : "", "parse-names" : false, "suffix" : "" } ], "container-title" : "PloS one", "id" : "ITEM-1", "issue" : "11", "issued" : { "date-parts" : [ [ "2014" ] ] }, "page" : "e113836", "title" : "By-catch of grey seals (Halichoerus grypus) in Baltic fisheries - a Bayesian analysis of interview survey", "type" : "article-journal", "volume" : "9" }, "uris" : [ "http://www.mendeley.com/documents/?uuid=ff2e5fed-924a-492f-91a0-c118ffa373f7" ] } ], "mendeley" : { "formattedCitation" : "(Vanhatalo, Vetemaa, Herrero, Aho, &amp; Tiilikainen, 2014)", "plainTextFormattedCitation" : "(Vanhatalo, Vetemaa, Herrero, Aho, &amp; Tiilikainen, 2014)", "previouslyFormattedCitation" : "(Vanhatalo, Vetemaa, Herrero, Aho, &amp; Tiilikainen, 2014)" }, "properties" : {  }, "schema" : "https://github.com/citation-style-language/schema/raw/master/csl-citation.json" }</w:instrText>
      </w:r>
      <w:r w:rsidRPr="00BA0F1F">
        <w:rPr>
          <w:rFonts w:cstheme="minorHAnsi"/>
        </w:rPr>
        <w:fldChar w:fldCharType="separate"/>
      </w:r>
      <w:r w:rsidRPr="00BA0F1F">
        <w:rPr>
          <w:rFonts w:cstheme="minorHAnsi"/>
        </w:rPr>
        <w:t>(Vanhatalo</w:t>
      </w:r>
      <w:r w:rsidR="0062765D">
        <w:rPr>
          <w:rFonts w:cstheme="minorHAnsi"/>
          <w:i/>
        </w:rPr>
        <w:t xml:space="preserve"> et al.</w:t>
      </w:r>
      <w:r w:rsidRPr="00BA0F1F">
        <w:rPr>
          <w:rFonts w:cstheme="minorHAnsi"/>
        </w:rPr>
        <w:t>, 2014)</w:t>
      </w:r>
      <w:r w:rsidRPr="00BA0F1F">
        <w:rPr>
          <w:rFonts w:cstheme="minorHAnsi"/>
        </w:rPr>
        <w:fldChar w:fldCharType="end"/>
      </w:r>
      <w:r w:rsidRPr="00BA0F1F">
        <w:rPr>
          <w:rFonts w:cstheme="minorHAnsi"/>
        </w:rPr>
        <w:t>. But the assessment of their nutritional and reproductive status is still not good (</w:t>
      </w:r>
      <w:r w:rsidR="00E02367">
        <w:rPr>
          <w:rFonts w:cstheme="minorHAnsi"/>
          <w:b/>
        </w:rPr>
        <w:t>Figure 3.35</w:t>
      </w:r>
      <w:r w:rsidRPr="00BA0F1F">
        <w:rPr>
          <w:rFonts w:cstheme="minorHAnsi"/>
        </w:rPr>
        <w:t xml:space="preserve">). In addition several migratory bat species populations are negatively impacted by wind turbine development </w:t>
      </w:r>
      <w:r w:rsidRPr="00BA0F1F">
        <w:rPr>
          <w:rFonts w:cstheme="minorHAnsi"/>
        </w:rPr>
        <w:fldChar w:fldCharType="begin" w:fldLock="1"/>
      </w:r>
      <w:r w:rsidRPr="00BA0F1F">
        <w:rPr>
          <w:rFonts w:cstheme="minorHAnsi"/>
        </w:rPr>
        <w:instrText>ADDIN CSL_CITATION { "citationItems" : [ { "id" : "ITEM-1", "itemData" : { "DOI" : "10.1016/j.biocon.2012.04.027", "ISBN" : "0006-3207", "ISSN" : "00063207", "abstract" : "Wind turbines are increasingly established throughout Europe and North America with often fatal consequences for wildlife, most importantly bats and birds. Yet, it is often unknown over what geographical distances wind farms are affecting animal populations. Based on stable hydrogen isotopes in fur, we assessed the geographic provenance of bats killed in summer and autumn at German wind turbines. We found that killed Pipistrellus nathusii originated from Estonia or Russia, and Pipistrellus pipistrellus from more local populations. Noctule bats (Nyctalus noctula) and Leisler's bats (Nyctalus leisleri) were of Scandinavian or northeastern origin. Our isotopic geo-location reveals that wind turbines kill bats not only of sedentary local populations but also of distant populations, thus having potentially a negative impact beyond political borders; an observation that calls for international regulations for implementing mitigation measures to prevent large-scale detrimental effects on endangered bat populations. ?? 2012 Elsevier Ltd.", "author" : [ { "dropping-particle" : "", "family" : "Voigt", "given" : "Christian C.", "non-dropping-particle" : "", "parse-names" : false, "suffix" : "" }, { "dropping-particle" : "", "family" : "Popa-Lisseanu", "given" : "Ana G.", "non-dropping-particle" : "", "parse-names" : false, "suffix" : "" }, { "dropping-particle" : "", "family" : "Niermann", "given" : "Ivo", "non-dropping-particle" : "", "parse-names" : false, "suffix" : "" }, { "dropping-particle" : "", "family" : "Kramer-Schadt", "given" : "Stephanie", "non-dropping-particle" : "", "parse-names" : false, "suffix" : "" } ], "container-title" : "Biological Conservation", "id" : "ITEM-1", "issued" : { "date-parts" : [ [ "2012" ] ] }, "page" : "80-86", "publisher" : "Elsevier Ltd", "title" : "The catchment area of wind farms for European bats: A plea for international regulations", "type" : "article-journal", "volume" : "153" }, "uris" : [ "http://www.mendeley.com/documents/?uuid=10f88d2f-1fc2-4e52-a7c2-b0a8d916eee8" ] } ], "mendeley" : { "formattedCitation" : "(Voigt, Popa-Lisseanu, Niermann, &amp; Kramer-Schadt, 2012)", "plainTextFormattedCitation" : "(Voigt, Popa-Lisseanu, Niermann, &amp; Kramer-Schadt, 2012)", "previouslyFormattedCitation" : "(Voigt, Popa-Lisseanu, Niermann, &amp; Kramer-Schadt, 2012)" }, "properties" : {  }, "schema" : "https://github.com/citation-style-language/schema/raw/master/csl-citation.json" }</w:instrText>
      </w:r>
      <w:r w:rsidRPr="00BA0F1F">
        <w:rPr>
          <w:rFonts w:cstheme="minorHAnsi"/>
        </w:rPr>
        <w:fldChar w:fldCharType="separate"/>
      </w:r>
      <w:r w:rsidRPr="00BA0F1F">
        <w:rPr>
          <w:rFonts w:cstheme="minorHAnsi"/>
        </w:rPr>
        <w:t>(Voigt</w:t>
      </w:r>
      <w:r w:rsidR="0062765D">
        <w:rPr>
          <w:rFonts w:cstheme="minorHAnsi"/>
          <w:i/>
        </w:rPr>
        <w:t xml:space="preserve"> et al.</w:t>
      </w:r>
      <w:r w:rsidRPr="00BA0F1F">
        <w:rPr>
          <w:rFonts w:cstheme="minorHAnsi"/>
        </w:rPr>
        <w:t>, 2012)</w:t>
      </w:r>
      <w:r w:rsidRPr="00BA0F1F">
        <w:rPr>
          <w:rFonts w:cstheme="minorHAnsi"/>
        </w:rPr>
        <w:fldChar w:fldCharType="end"/>
      </w:r>
      <w:r w:rsidRPr="00BA0F1F">
        <w:rPr>
          <w:rFonts w:cstheme="minorHAnsi"/>
        </w:rPr>
        <w:t xml:space="preserve">. An expert evaluation of endangered species in the Baltic shows that a number of species are still at risk of extinction </w:t>
      </w:r>
      <w:r w:rsidRPr="00BA0F1F">
        <w:rPr>
          <w:rFonts w:cstheme="minorHAnsi"/>
        </w:rPr>
        <w:fldChar w:fldCharType="begin" w:fldLock="1"/>
      </w:r>
      <w:r w:rsidRPr="00BA0F1F">
        <w:rPr>
          <w:rFonts w:cstheme="minorHAnsi"/>
        </w:rPr>
        <w:instrText>ADDIN CSL_CITATION { "citationItems" : [ { "id" : "ITEM-1", "itemData" : { "abstract" : "Authors by chapters", "author" : [ { "dropping-particle" : "", "family" : "HELCOM", "given" : "", "non-dropping-particle" : "", "parse-names" : false, "suffix" : "" } ], "container-title" : "Baltic Sea Environment Proceedings", "id" : "ITEM-1", "issue" : "140", "issued" : { "date-parts" : [ [ "2013" ] ] }, "page" : "110", "title" : "HELCOM Red List of Baltic Sea species in danger of becoming extinct", "type" : "article-journal", "volume" : "140" }, "uris" : [ "http://www.mendeley.com/documents/?uuid=dc55522a-1696-4a8a-88da-5f90cc808e65" ] } ], "mendeley" : { "formattedCitation" : "(HELCOM, 2013)", "plainTextFormattedCitation" : "(HELCOM, 2013)", "previouslyFormattedCitation" : "(HELCOM, 2013)" }, "properties" : {  }, "schema" : "https://github.com/citation-style-language/schema/raw/master/csl-citation.json" }</w:instrText>
      </w:r>
      <w:r w:rsidRPr="00BA0F1F">
        <w:rPr>
          <w:rFonts w:cstheme="minorHAnsi"/>
        </w:rPr>
        <w:fldChar w:fldCharType="separate"/>
      </w:r>
      <w:r w:rsidRPr="00BA0F1F">
        <w:rPr>
          <w:rFonts w:cstheme="minorHAnsi"/>
        </w:rPr>
        <w:t>(HELCOM, 2013)</w:t>
      </w:r>
      <w:r w:rsidRPr="00BA0F1F">
        <w:rPr>
          <w:rFonts w:cstheme="minorHAnsi"/>
        </w:rPr>
        <w:fldChar w:fldCharType="end"/>
      </w:r>
      <w:r w:rsidRPr="00BA0F1F">
        <w:rPr>
          <w:rFonts w:cstheme="minorHAnsi"/>
        </w:rPr>
        <w:t xml:space="preserve">. </w:t>
      </w:r>
    </w:p>
    <w:p w14:paraId="3A2C65AE" w14:textId="77777777" w:rsidR="0048205B" w:rsidRPr="00BA0F1F" w:rsidRDefault="0048205B" w:rsidP="00AE389F">
      <w:pPr>
        <w:rPr>
          <w:rFonts w:cstheme="minorHAnsi"/>
          <w:i/>
        </w:rPr>
      </w:pPr>
      <w:r w:rsidRPr="00BA0F1F">
        <w:rPr>
          <w:rFonts w:cstheme="minorHAnsi"/>
          <w:i/>
        </w:rPr>
        <w:t>Marine bird trends</w:t>
      </w:r>
    </w:p>
    <w:p w14:paraId="5445A338" w14:textId="77777777" w:rsidR="0048205B" w:rsidRPr="00BA0F1F" w:rsidRDefault="0048205B" w:rsidP="00AE389F">
      <w:pPr>
        <w:rPr>
          <w:rFonts w:cstheme="minorHAnsi"/>
        </w:rPr>
      </w:pPr>
      <w:r w:rsidRPr="00BA0F1F">
        <w:rPr>
          <w:rFonts w:cstheme="minorHAnsi"/>
        </w:rPr>
        <w:t xml:space="preserve">No clear trends are evident for marine bird populations, but populations are not considered stable in the Baltic Sea. Substantial long-term declines can be attributed to anthropogenic factors, through lower reproductive success. However, some bird species (e.g., cormorants) may benefit from certain </w:t>
      </w:r>
      <w:r w:rsidRPr="00BA0F1F">
        <w:rPr>
          <w:rFonts w:cstheme="minorHAnsi"/>
        </w:rPr>
        <w:lastRenderedPageBreak/>
        <w:t xml:space="preserve">anthropogenic activities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 xml:space="preserve">. A cascading effect from overfishing, that targets predator fish, has also improved the food base for some birds, as more prey becomes available to them (e.g. auks)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 xml:space="preserve">. In addition, climate change has impacted the range and population size of migrating species through changes in breeding areas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id" : "ITEM-2", "itemData" : { "URL" : "http://www.helcom.fi/baltic-sea-trends/indicators/abundance-of-waterbirds-in-the-breeding-season/", "accessed" : { "date-parts" : [ [ "2017", "7", "26" ] ] }, "author" : [ { "dropping-particle" : "", "family" : "HELCOM", "given" : "", "non-dropping-particle" : "", "parse-names" : false, "suffix" : "" } ], "container-title" : "HELCOM core indicator report", "id" : "ITEM-2", "issued" : { "date-parts" : [ [ "2017" ] ] }, "title" : "Abundance of waterbirds in the breeding season", "type" : "webpage" }, "uris" : [ "http://www.mendeley.com/documents/?uuid=817b1155-aafd-4458-9153-22eb59656214" ] } ], "mendeley" : { "formattedCitation" : "(HELCOM, 2009, 2017b)", "plainTextFormattedCitation" : "(HELCOM, 2009, 2017b)", "previouslyFormattedCitation" : "(HELCOM, 2009, 2017b)" }, "properties" : {  }, "schema" : "https://github.com/citation-style-language/schema/raw/master/csl-citation.json" }</w:instrText>
      </w:r>
      <w:r w:rsidRPr="00BA0F1F">
        <w:rPr>
          <w:rFonts w:cstheme="minorHAnsi"/>
        </w:rPr>
        <w:fldChar w:fldCharType="separate"/>
      </w:r>
      <w:r w:rsidRPr="00BA0F1F">
        <w:rPr>
          <w:rFonts w:cstheme="minorHAnsi"/>
        </w:rPr>
        <w:t xml:space="preserve">(HELCOM, 2009, </w:t>
      </w:r>
      <w:r w:rsidRPr="00A7077A">
        <w:rPr>
          <w:rFonts w:cstheme="minorHAnsi"/>
        </w:rPr>
        <w:t>2017b</w:t>
      </w:r>
      <w:r w:rsidRPr="00BA0F1F">
        <w:rPr>
          <w:rFonts w:cstheme="minorHAnsi"/>
        </w:rPr>
        <w:t>)</w:t>
      </w:r>
      <w:r w:rsidRPr="00BA0F1F">
        <w:rPr>
          <w:rFonts w:cstheme="minorHAnsi"/>
        </w:rPr>
        <w:fldChar w:fldCharType="end"/>
      </w:r>
      <w:r w:rsidRPr="00BA0F1F">
        <w:rPr>
          <w:rFonts w:cstheme="minorHAnsi"/>
        </w:rPr>
        <w:t xml:space="preserve">. In recent decades, over half of wintering water bird species have declined significantly and the reasons for their decline are not currently understood </w:t>
      </w:r>
      <w:r w:rsidRPr="00BA0F1F">
        <w:rPr>
          <w:rFonts w:cstheme="minorHAnsi"/>
        </w:rPr>
        <w:fldChar w:fldCharType="begin" w:fldLock="1"/>
      </w:r>
      <w:r w:rsidRPr="00BA0F1F">
        <w:rPr>
          <w:rFonts w:cstheme="minorHAnsi"/>
        </w:rPr>
        <w:instrText>ADDIN CSL_CITATION { "citationItems" : [ { "id" : "ITEM-1", "itemData" : { "URL" : "http://www.helcom.fi/baltic-sea-trends/indicators/abundance-of-waterbirds-in-the-wintering-season/", "accessed" : { "date-parts" : [ [ "2017", "7", "26" ] ] }, "author" : [ { "dropping-particle" : "", "family" : "HELCOM", "given" : "", "non-dropping-particle" : "", "parse-names" : false, "suffix" : "" } ], "container-title" : "HELCOM core indicator report", "id" : "ITEM-1", "issued" : { "date-parts" : [ [ "2017" ] ] }, "title" : "Abundance of waterbirds in the wintering season", "type" : "webpage" }, "uris" : [ "http://www.mendeley.com/documents/?uuid=5a861375-b432-4e00-96c3-3930a02c4063" ] }, { "id" : "ITEM-2", "itemData" : { "author" : [ { "dropping-particle" : "", "family" : "BalticSTERN", "given" : "", "non-dropping-particle" : "", "parse-names" : false, "suffix" : "" } ], "id" : "ITEM-2", "issued" : { "date-parts" : [ [ "2013" ] ] }, "number-of-pages" : "34", "title" : "State of the Baltic Sea: background paper", "type" : "report" }, "uris" : [ "http://www.mendeley.com/documents/?uuid=b853b967-c62e-4435-a364-6296bcb6225c" ] } ], "mendeley" : { "formattedCitation" : "(BalticSTERN, 2013; HELCOM, 2017c)", "plainTextFormattedCitation" : "(BalticSTERN, 2013; HELCOM, 2017c)", "previouslyFormattedCitation" : "(BalticSTERN, 2013; HELCOM, 2017c)" }, "properties" : {  }, "schema" : "https://github.com/citation-style-language/schema/raw/master/csl-citation.json" }</w:instrText>
      </w:r>
      <w:r w:rsidRPr="00BA0F1F">
        <w:rPr>
          <w:rFonts w:cstheme="minorHAnsi"/>
        </w:rPr>
        <w:fldChar w:fldCharType="separate"/>
      </w:r>
      <w:r w:rsidRPr="00BA0F1F">
        <w:rPr>
          <w:rFonts w:cstheme="minorHAnsi"/>
        </w:rPr>
        <w:t xml:space="preserve">(BalticSTERN, 2013; HELCOM, </w:t>
      </w:r>
      <w:r w:rsidRPr="00A7077A">
        <w:rPr>
          <w:rFonts w:cstheme="minorHAnsi"/>
        </w:rPr>
        <w:t>2017c</w:t>
      </w:r>
      <w:r w:rsidRPr="00BA0F1F">
        <w:rPr>
          <w:rFonts w:cstheme="minorHAnsi"/>
        </w:rPr>
        <w:t>)</w:t>
      </w:r>
      <w:r w:rsidRPr="00BA0F1F">
        <w:rPr>
          <w:rFonts w:cstheme="minorHAnsi"/>
        </w:rPr>
        <w:fldChar w:fldCharType="end"/>
      </w:r>
      <w:r w:rsidRPr="00BA0F1F">
        <w:rPr>
          <w:rFonts w:cstheme="minorHAnsi"/>
        </w:rPr>
        <w:t xml:space="preserve">. </w:t>
      </w:r>
    </w:p>
    <w:p w14:paraId="0E938179" w14:textId="77777777" w:rsidR="0048205B" w:rsidRPr="00BA0F1F" w:rsidRDefault="0048205B" w:rsidP="00AE389F">
      <w:pPr>
        <w:rPr>
          <w:rFonts w:cstheme="minorHAnsi"/>
          <w:i/>
        </w:rPr>
      </w:pPr>
      <w:r w:rsidRPr="00BA0F1F">
        <w:rPr>
          <w:rFonts w:cstheme="minorHAnsi"/>
          <w:i/>
        </w:rPr>
        <w:t xml:space="preserve">Plankton trends </w:t>
      </w:r>
    </w:p>
    <w:p w14:paraId="4BDAC889" w14:textId="60C8EBC3" w:rsidR="0048205B" w:rsidRPr="00BA0F1F" w:rsidRDefault="0048205B" w:rsidP="00AE389F">
      <w:pPr>
        <w:rPr>
          <w:rFonts w:cstheme="minorHAnsi"/>
        </w:rPr>
      </w:pPr>
      <w:r w:rsidRPr="00BA0F1F">
        <w:rPr>
          <w:rFonts w:cstheme="minorHAnsi"/>
        </w:rPr>
        <w:t xml:space="preserve">The species dominance and biodiversity of phytoplankton have significantly changed over the past 100 years </w:t>
      </w:r>
      <w:r w:rsidRPr="00BA0F1F">
        <w:rPr>
          <w:rFonts w:cstheme="minorHAnsi"/>
        </w:rPr>
        <w:fldChar w:fldCharType="begin" w:fldLock="1"/>
      </w:r>
      <w:r w:rsidRPr="00BA0F1F">
        <w:rPr>
          <w:rFonts w:cstheme="minorHAnsi"/>
        </w:rPr>
        <w:instrText>ADDIN CSL_CITATION { "citationItems" : [ { "id" : "ITEM-1", "itemData" : { "DOI" : "10.1007/s10750-012-1414-4", "ISBN" : "1075001214144", "ISSN" : "00188158", "abstract" : "Despite over 100 years of phytoplankton research in the Baltic Sea, little is known about how the species composition has changed during this period, characterised by severe anthropogenic eutrophication. We investigated the phytoplankton communities in the northern Baltic Sea using data from 1903 to 1911 and 1993 to 2005; to minimise effects of methodological differences we focused on occurrence frequencies. We found that the historical and modern communities differed regarding both species composition and the relative importance of taxonomical groups. The most obvious differences were the increase of dinoflagellates and decrease in the diatom to dinoflagellate ratio in all seasons. Contrary to the widely held view that cyanophytes have gained significance, our results indicate that in terms of occurrence the group has not increased in summer, and has lost ground in both spring and autumn. Several shifts in the occurrence frequency and seasonality of individual taxa transpired. Examining our results in relation to environmental conditions we found that some changes may be symptomatic of climate change related pressures. However, statistical analyses revealed that an undefined 'period effect' was the most important factor separating the historical and modern phytoplankton communities. We interpret this 'period effect' as evidence for the direct and/or indirect influence of eutrophication.", "author" : [ { "dropping-particle" : "", "family" : "H\u00e4llfors", "given" : "Heidi", "non-dropping-particle" : "", "parse-names" : false, "suffix" : "" }, { "dropping-particle" : "", "family" : "Backer", "given" : "Hermanni", "non-dropping-particle" : "", "parse-names" : false, "suffix" : "" }, { "dropping-particle" : "", "family" : "Lepp\u00e4nen", "given" : "Juha Markku", "non-dropping-particle" : "", "parse-names" : false, "suffix" : "" }, { "dropping-particle" : "", "family" : "H\u00e4llfors", "given" : "Seija", "non-dropping-particle" : "", "parse-names" : false, "suffix" : "" }, { "dropping-particle" : "", "family" : "H\u00e4llfors", "given" : "Guy", "non-dropping-particle" : "", "parse-names" : false, "suffix" : "" }, { "dropping-particle" : "", "family" : "Kuosa", "given" : "Harri", "non-dropping-particle" : "", "parse-names" : false, "suffix" : "" } ], "container-title" : "Hydrobiologia", "id" : "ITEM-1", "issue" : "1", "issued" : { "date-parts" : [ [ "2013" ] ] }, "page" : "109-133", "title" : "The northern Baltic Sea phytoplankton communities in 1903-1911 and 1993-2005: A comparison of historical and modern species data", "type" : "article-journal", "volume" : "707" }, "uris" : [ "http://www.mendeley.com/documents/?uuid=247bdeb3-4f56-4cc8-a486-c673ebc5c206" ] }, { "id" : "ITEM-2", "itemData" : { "DOI" : "10.1016/j.jmarsys.2006.09.009", "ISBN" : "0924-7963", "ISSN" : "09247963", "abstract" : "Literature data from 1905/06, 1912/13 and 1949/50 were compared with recent data (2001-2003) from Kiel Bight in order to investigate changes in phytoplankton composition and biomass, which may serve as indicators of environmental changes. In terms of biomass, diatomophyceae and dinophyceae are by far the most important groups. Their ratio is still close to unity. The share of diatomophyceae increased strongly in years with exceptionally high summer blooms (2001) or exceptionally early spring blooms (2003). The summer and autumn blooms of Chaetoceros and Skeletonema, detected in the early 20th century, are replaced by other diatoms (Cerataulina pelagica, Dactyliosolen fragilissimus, Proboscia alata, Pseudo-nitzschia spp.). Chaetoceros and Skeletonema are still important components of the spring blooms. Now as before, the autumn blooms are dominated by Ceratium spp., sometimes also by diatoms. Newly appearing bloom-forming species are mostly potentially toxic (Dictyocha speculum, Prorocentrum minimum, Pseudo-nitzschia spp.). The total phytoplankton biomass has roughly doubled in the course of the last century. The reference condition for phytoplankton biomass in Kiel Bight in the sense of the Water Framework Directive was defined at 55\u00a0mg C m- 3 (\u00b1 10%, annual mean). The mean annual biomass of diatomophyceae and dinophyceae was 25\u00a0mg C m- 3 (\u00b1 40%) for each, indicating that the sum of their carbon biomass amounted to 90% (\u00b1 10%) of the total phytoplankton biomass on an annual average. Diatomophyceae represented at least 80% of carbon biomass in the spring bloom peak at the beginning of the 20th century. \u00a9 2008 Elsevier B.V. All rights reserved.", "author" : [ { "dropping-particle" : "", "family" : "Wasmund", "given" : "Norbert", "non-dropping-particle" : "", "parse-names" : false, "suffix" : "" }, { "dropping-particle" : "", "family" : "G\u00f6bel", "given" : "Jeanette", "non-dropping-particle" : "", "parse-names" : false, "suffix" : "" }, { "dropping-particle" : "v.", "family" : "Bodungen", "given" : "Bodo", "non-dropping-particle" : "", "parse-names" : false, "suffix" : "" } ], "container-title" : "Journal of Marine Systems", "id" : "ITEM-2", "issue" : "3-4", "issued" : { "date-parts" : [ [ "2008" ] ] }, "page" : "300-322", "title" : "100-years-changes in the phytoplankton community of Kiel Bight (Baltic Sea)", "type" : "article-journal", "volume" : "73" }, "uris" : [ "http://www.mendeley.com/documents/?uuid=b6ef558d-6081-4302-b9a9-42c6186e780d" ] }, { "id" : "ITEM-3", "itemData" : { "ISBN" : "0470283122", "author" : [ { "dropping-particle" : "", "family" : "Feistel", "given" : "Rainer", "non-dropping-particle" : "", "parse-names" : false, "suffix" : "" }, { "dropping-particle" : "", "family" : "Nausch", "given" : "G\u00fcnther", "non-dropping-particle" : "", "parse-names" : false, "suffix" : "" }, { "dropping-particle" : "", "family" : "Wasmund", "given" : "Norbert", "non-dropping-particle" : "", "parse-names" : false, "suffix" : "" } ], "id" : "ITEM-3", "issued" : { "date-parts" : [ [ "2008" ] ] }, "publisher" : "John Wiley &amp; Sons", "title" : "State and evolution of the Baltic Sea, 1952-2005: a detailed 50-year survey of meteorology and climate, physics, chemistry, biology, and marine environment", "type" : "book" }, "uris" : [ "http://www.mendeley.com/documents/?uuid=64a3e121-d725-4126-b3ef-7ab437ed8475" ] }, { "id" : "ITEM-4", "item</w:instrText>
      </w:r>
      <w:r w:rsidRPr="00BA0F1F">
        <w:rPr>
          <w:rFonts w:cstheme="minorHAnsi"/>
          <w:lang w:val="de-CH"/>
        </w:rPr>
        <w:instrText>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4", "issued" : { "date-parts" : [ [ "2009" ] ] }, "number-of-pages" : "188", "title" : "Biodiversity in the Baltic Sea", "type" : "report" }, "uris" : [ "http://www.mendeley.com/documents/?uuid=6b67c56e-2c11-4a92-97d0-647c3fb04d45" ] } ], "mendeley" : { "formattedCitation" : "(Feistel, Nausch, &amp; Wasmund, 2008; H\u00e4llfors et al., 2013; HELCOM, 2009; Wasmund, G\u00f6bel, &amp; Bodungen, 2008)", "plainTextFormattedCitation" : "(Feistel, Nausch, &amp; Wasmund, 2008; H\u00e4llfors et al., 2013; HELCOM, 2009; Wasmund, G\u00f6bel, &amp; Bodungen, 2008)", "previouslyFormattedCitation" : "(Feistel, Nausch, &amp; Wasmund, 2008; H\u00e4llfors et al., 2013; HELCOM, 2009; Wasmund, G\u00f6bel, &amp; Bodungen, 2008)" }, "properties" : {  }, "schema" : "https://github.com/citation-style-language/schema/raw/master/csl-citation.json" }</w:instrText>
      </w:r>
      <w:r w:rsidRPr="00BA0F1F">
        <w:rPr>
          <w:rFonts w:cstheme="minorHAnsi"/>
        </w:rPr>
        <w:fldChar w:fldCharType="separate"/>
      </w:r>
      <w:r w:rsidRPr="00BA0F1F">
        <w:rPr>
          <w:rFonts w:cstheme="minorHAnsi"/>
          <w:lang w:val="de-CH"/>
        </w:rPr>
        <w:t>(Feistel</w:t>
      </w:r>
      <w:r w:rsidR="0062765D">
        <w:rPr>
          <w:rFonts w:cstheme="minorHAnsi"/>
          <w:i/>
          <w:lang w:val="de-CH"/>
        </w:rPr>
        <w:t xml:space="preserve"> et al.</w:t>
      </w:r>
      <w:r w:rsidRPr="00BA0F1F">
        <w:rPr>
          <w:rFonts w:cstheme="minorHAnsi"/>
          <w:lang w:val="de-CH"/>
        </w:rPr>
        <w:t xml:space="preserve">, 2008; Hällfors </w:t>
      </w:r>
      <w:r w:rsidR="00301BD0" w:rsidRPr="00301BD0">
        <w:rPr>
          <w:rFonts w:cstheme="minorHAnsi"/>
          <w:i/>
          <w:lang w:val="de-CH"/>
        </w:rPr>
        <w:t>et al.</w:t>
      </w:r>
      <w:r w:rsidRPr="00BA0F1F">
        <w:rPr>
          <w:rFonts w:cstheme="minorHAnsi"/>
          <w:lang w:val="de-CH"/>
        </w:rPr>
        <w:t>, 2013; HELCOM, 2009; Wasmund</w:t>
      </w:r>
      <w:r w:rsidR="0062765D">
        <w:rPr>
          <w:rFonts w:cstheme="minorHAnsi"/>
          <w:i/>
          <w:lang w:val="de-CH"/>
        </w:rPr>
        <w:t xml:space="preserve"> et al.</w:t>
      </w:r>
      <w:r w:rsidRPr="00BA0F1F">
        <w:rPr>
          <w:rFonts w:cstheme="minorHAnsi"/>
          <w:lang w:val="de-CH"/>
        </w:rPr>
        <w:t>, 2008)</w:t>
      </w:r>
      <w:r w:rsidRPr="00BA0F1F">
        <w:rPr>
          <w:rFonts w:cstheme="minorHAnsi"/>
        </w:rPr>
        <w:fldChar w:fldCharType="end"/>
      </w:r>
      <w:r w:rsidRPr="00BA0F1F">
        <w:rPr>
          <w:rFonts w:cstheme="minorHAnsi"/>
          <w:lang w:val="de-CH"/>
        </w:rPr>
        <w:t xml:space="preserve">. </w:t>
      </w:r>
      <w:r w:rsidRPr="00BA0F1F">
        <w:rPr>
          <w:rFonts w:cstheme="minorHAnsi"/>
        </w:rPr>
        <w:t xml:space="preserve">In recent decades, however, there have been few clear trends. Long-term increases in cyanobacteria blooms present a challenge to achieving good Baltic Sea Action Plan environmental status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 xml:space="preserve">. During the past few decades, the dominant zooplankton taxa have undergone considerable changes, driven by natural shifts and human impacts. These changes are causing a cascading effect in the food web, affecting upper trophic levels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w:t>
      </w:r>
    </w:p>
    <w:p w14:paraId="234C17D9" w14:textId="77777777" w:rsidR="0048205B" w:rsidRPr="00BA0F1F" w:rsidRDefault="0048205B" w:rsidP="00AE389F">
      <w:pPr>
        <w:rPr>
          <w:rFonts w:cstheme="minorHAnsi"/>
          <w:i/>
        </w:rPr>
      </w:pPr>
      <w:r w:rsidRPr="00BA0F1F">
        <w:rPr>
          <w:rFonts w:cstheme="minorHAnsi"/>
          <w:i/>
        </w:rPr>
        <w:t xml:space="preserve">Benthos and habitat forming species trends </w:t>
      </w:r>
    </w:p>
    <w:p w14:paraId="393B9EC6" w14:textId="07463ED0" w:rsidR="0048205B" w:rsidRPr="00BA0F1F" w:rsidRDefault="0048205B" w:rsidP="00AE389F">
      <w:pPr>
        <w:rPr>
          <w:rFonts w:cstheme="minorHAnsi"/>
        </w:rPr>
      </w:pPr>
      <w:r w:rsidRPr="00BA0F1F">
        <w:rPr>
          <w:rFonts w:cstheme="minorHAnsi"/>
        </w:rPr>
        <w:t xml:space="preserve">Currently, macrobenthic communities are severely disturbed and degraded in several Baltic Sea areas </w:t>
      </w:r>
      <w:r w:rsidRPr="00BA0F1F">
        <w:rPr>
          <w:rFonts w:cstheme="minorHAnsi"/>
        </w:rPr>
        <w:fldChar w:fldCharType="begin" w:fldLock="1"/>
      </w:r>
      <w:r w:rsidRPr="00BA0F1F">
        <w:rPr>
          <w:rFonts w:cstheme="minorHAnsi"/>
        </w:rPr>
        <w:instrText>ADDIN CSL_CITATION { "citationItems" : [ { "id" : "ITEM-1", "itemData" : { "author" : [ { "dropping-particle" : "", "family" : "Norkko", "given" : "Alf", "non-dropping-particle" : "", "parse-names" : false, "suffix" : "" }, { "dropping-particle" : "", "family" : "Laakkonen", "given" : "Tiina", "non-dropping-particle" : "", "parse-names" : false, "suffix" : "" }, { "dropping-particle" : "", "family" : "Laine", "given" : "Ari", "non-dropping-particle" : "", "parse-names" : false, "suffix" : "" } ], "id" : "ITEM-1", "issued" : { "date-parts" : [ [ "2007" ] ] }, "number-of-pages" : "113", "title" : "Trends in soft-sediment macrozoobenthic communities in the open sea areas of the Baltic Sea", "type" : "report" }, "uris" : [ "http://www.mendeley.com/documents/?uuid=766c5658-216d-49ec-b660-1765be6702e7" ] }, { "id" : "ITEM-2",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2", "issued" : { "date-parts" : [ [ "2009" ] ] }, "number-of-pages" : "188", "title" : "Biodiversity in the Baltic Sea", "type" : "report" }, "uris" : [ "http://www.mendeley.com/documents/?uuid=6b67c56e-2c11-4a92-97d0-647c3fb04d45" ] } ], "mendeley" : { "formattedCitation" : "(HELCOM, 2009; Norkko, Laakkonen, &amp; Laine, 2007)", "plainTextFormattedCitation" : "(HELCOM, 2009; Norkko, Laakkonen, &amp; Laine, 2007)", "previouslyFormattedCitation" : "(HELCOM, 2009; Norkko, Laakkonen, &amp; Laine, 2007)" }, "properties" : {  }, "schema" : "https://github.com/citation-style-language/schema/raw/master/csl-citation.json" }</w:instrText>
      </w:r>
      <w:r w:rsidRPr="00BA0F1F">
        <w:rPr>
          <w:rFonts w:cstheme="minorHAnsi"/>
        </w:rPr>
        <w:fldChar w:fldCharType="separate"/>
      </w:r>
      <w:r w:rsidRPr="00BA0F1F">
        <w:rPr>
          <w:rFonts w:cstheme="minorHAnsi"/>
        </w:rPr>
        <w:t>(HELCOM, 2009; Norkko</w:t>
      </w:r>
      <w:r w:rsidR="0062765D">
        <w:rPr>
          <w:rFonts w:cstheme="minorHAnsi"/>
          <w:i/>
        </w:rPr>
        <w:t xml:space="preserve"> et al.</w:t>
      </w:r>
      <w:r w:rsidRPr="00BA0F1F">
        <w:rPr>
          <w:rFonts w:cstheme="minorHAnsi"/>
        </w:rPr>
        <w:t>, 2007)</w:t>
      </w:r>
      <w:r w:rsidRPr="00BA0F1F">
        <w:rPr>
          <w:rFonts w:cstheme="minorHAnsi"/>
        </w:rPr>
        <w:fldChar w:fldCharType="end"/>
      </w:r>
      <w:r w:rsidRPr="00BA0F1F">
        <w:rPr>
          <w:rFonts w:cstheme="minorHAnsi"/>
        </w:rPr>
        <w:t xml:space="preserve"> and long-term patterns indicate a </w:t>
      </w:r>
      <w:r>
        <w:rPr>
          <w:rFonts w:cstheme="minorHAnsi"/>
        </w:rPr>
        <w:t>“</w:t>
      </w:r>
      <w:r w:rsidRPr="00BA0F1F">
        <w:rPr>
          <w:rFonts w:cstheme="minorHAnsi"/>
        </w:rPr>
        <w:t>shifting baseline</w:t>
      </w:r>
      <w:r>
        <w:rPr>
          <w:rFonts w:cstheme="minorHAnsi"/>
        </w:rPr>
        <w:t>”</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 From 1994 to 2005 marine invertebrates in the Kattegat area decreased from 230 to 180 species and this decline continued until 2011, when some taxonomic groups were found to have only one third of the species recorded in 1994 (</w:t>
      </w:r>
      <w:r w:rsidRPr="00FC4200">
        <w:rPr>
          <w:rFonts w:cstheme="minorHAnsi"/>
        </w:rPr>
        <w:t>EEA</w:t>
      </w:r>
      <w:r>
        <w:rPr>
          <w:rFonts w:cstheme="minorHAnsi"/>
        </w:rPr>
        <w:t>,</w:t>
      </w:r>
      <w:r w:rsidRPr="00BA0F1F">
        <w:rPr>
          <w:rFonts w:cstheme="minorHAnsi"/>
        </w:rPr>
        <w:t xml:space="preserve"> 2015</w:t>
      </w:r>
      <w:r w:rsidR="00314529">
        <w:rPr>
          <w:rFonts w:cstheme="minorHAnsi"/>
        </w:rPr>
        <w:t>a</w:t>
      </w:r>
      <w:r w:rsidRPr="00BA0F1F">
        <w:rPr>
          <w:rFonts w:cstheme="minorHAnsi"/>
        </w:rPr>
        <w:t xml:space="preserve">). In general, the dominance of perennial habitat-forming macrophytes, such as bladder wrack, eelgrass and charophytes, is gradually decreasing and currently being replaced by phytoplankton and fast growing annual phytobenthic species </w:t>
      </w:r>
      <w:r w:rsidRPr="00BA0F1F">
        <w:rPr>
          <w:rFonts w:cstheme="minorHAnsi"/>
        </w:rPr>
        <w:fldChar w:fldCharType="begin" w:fldLock="1"/>
      </w:r>
      <w:r w:rsidRPr="00BA0F1F">
        <w:rPr>
          <w:rFonts w:cstheme="minorHAnsi"/>
        </w:rPr>
        <w:instrText>ADDIN CSL_CITATION { "citationItems" : [ { "id" : "ITEM-1", "itemData" : { "DOI" : "10.1016/j.ecss.2008.01.005", "ISBN" : "0272-7714", "ISSN" : "02727714", "PMID" : "1271", "abstract" : "Coastal eutrophication has resulted in the reduced abundance of the perennial macroalga Fucus vesiculosus L. due to negative effects of increased turbidity, spatial competition, and grazing. We conducted a factorial field experiment to explore the main and interactive effects of three factors on the recruitment success of F. vesiculosus. We manipulated (1) substrate occupancy by offering unoccupied substrates and substrates occupied by a natural assembly of macroalgal spores, periphyton and loose material, (2) nutrient availability by exposing substrates to ambient and enriched nutrient conditions, and (3) herbivory by exclosing the natural herbivore community and enclosing either small (Hydrobia spp.) or large (Theodoxus fluviatilis L.) snails. Microrecruit density of F. vesiculosus depended on the density of parent algae in ambient nutrient availability, whereas, under enriched conditions, such dependency disappeared. Microrecruit density was lower on previously occupied than on unoccupied substrates and at enriched rather than ambient nutrient levels. The lowest recruitment success resulted from a combination of these two treatment levels. The microrecruit density of F. vesiculosus decreased sharply with the density of filamentous algae indicating that competition with opportunistic species contributed to poor recruitment success. Microrecruit density did not differ between the grazer exclosure and the natural grazer community treatment level reflecting locally low grazer densities and consequent weak grazing pressure in the study site. However, the enclosure of snails at higher densities that still naturally occur in the nearby areas affected the recruitment success of F. vesiculosus. This effect was dependent on nutrient availability; at ambient levels, snail grazers had only a minor negative effect on microrecruit density whereas under enriched conditions, both snail species negatively affected recruitment success. Thus, instead of reducing competition and thereby benefiting the perennial slow-growing F. vesiculosus, negative grazing effects by both snail species increased under nutrient-enriched conditions. ?? 2008 Elsevier Ltd. All rights reserved.", "author" : [ { "dropping-particle" : "", "family" : "Korpinen", "given" : "Samuli", "non-dropping-particle" : "", "parse-names" : false, "suffix" : "" }, { "dropping-particle" : "", "family" : "Jormalainen", "given" : "Veijo", "non-dropping-particle" : "", "parse-names" : false, "suffix" : "" } ], "container-title" : "Estuarine, Coastal and Shelf Science", "id" : "ITEM-1", "issue" : "2", "issued" : { "date-parts" : [ [ "2008" ] ] }, "page" : "437-444", "title" : "Grazing and nutrients reduce recruitment success of Fucus vesiculosus L. (Fucales: Phaeophyceae)", "type" : "article-journal", "volume" : "78" }, "uris" : [ "http://www.mendeley.com/documents/?uuid=4dc6159d-ad40-4437-a4f8-e9deb65192ad" ] }, { "id" : "ITEM-2", "itemData" : { "DOI" : "10.1023/B:hydr.0000018223.26997.b0", "ISBN" : "0018-8158", "ISSN" : "00188158", "abstract" : "Two different vegetative states, i.e. one clear water state dominated by benthic macrophytes and one turbid state dominated by phytoplankton, are commonly found in shallow lakes. In this study we investigated vegetative states in shallow bays of the Baltic proper to see if different vegetative states could be defined. We aimed to couple different types of dominating vegetation to the external load of nutrients. We further investigated the external load of nutrients, the water exchange time and the nutrient level in the water and determined if they could be linked to the vegetative state of a shallow bay and used as management tools. Three vegetative states were found in the shallow (less than 3 m deep) and small bays (varying between 0.01 to 0.23 km(2)) studied. These states were correlated both to the external load of phosphorus from the local watershed and to the total phosphorus (TP) concentrations in the water column. The first state (1) had clear water and low chlorophyll a concentrations (2-7 mug l(-1)), relatively dense cover (20-36%) of rooted macrophytes and low TP concentrations (below 32 mug P l(-1)). The second state (2) had very dense stands (45-103% cover) of rooted macrophytes covered by (39-68%) of filamentous green algae. In this state the water was clear, with low chlorophyll a (2-7 mug l(-1)), intermediate TP concentrations in the water (42-45 mug P l(-1)) and low TN (200-350 mug N l(-1)) concentrations. In the third state (3), the unvegetated bottom areas were larger and chl a and TP levels in the water column were high, between 16 to 20 mug chi a l(-1), &gt; 45 mug P l(-1), respectively. One bay (bay 5) did not fit into any of these states and had high chi a and nitrogen concentrations (23 mug chi a l(-1) and 1198 mug N l(-1)) although the TP concentrations (34 mug P l(-1)) and the external load of phosphorus were relatively low. This could be due to the long water exchange time of the bay or indicate alternative vegetative states within an interval of nutrient concentration. Based on our studies we propose that the point at which a bay shifts from one state to another depends on the levels of the external nutrient load, the water exchange time and the depth of the bay. We also suggest that the TP concentration in the water is the single best parameter to indicate the state of a bay. However, more data are needed before this conceptual model can be used as a tool in coastal zone management plans for shallow brackish bays.", "author" : [ { "dropping-particle" : "", "family" : "Dahlgren", "given" : "Stefan", "non-dropping-particle" : "", "parse-names" : false, "suffix" : "" }, { "dropping-particle" : "", "family" : "Kautsky", "given" : "Lena", "non-dropping-particle" : "", "parse-names" : false, "suffix" : "" } ], "container-title" : "Hydrobiologia", "id" : "ITEM-2", "issued" : { "date-parts" : [ [ "2004" ] ] }, "page" : "249-258", "title" : "Can different vegetative states in shallow coastal bays of the Baltic Sea be linked to internal nutrient levels and external nutrient load?", "type" : "article-journal", "volume" : "514" }, "uris" : [ "http://www.mendeley.com/documents/?uuid=5fc7e681-bbe0-4ab6-a2fb-627a4ee53d50" ] }, { "id" : "ITEM-3", "itemData" : { "ISBN" : "122", "abstract" : "The HELCOM Initial Holistic Assessment is a new and innovative approach, using existing and new tools of HELCOM. The results produced with the new tool HOLAS and the Baltic Sea Pressure/ Impact Indices (BSPI/BSII) should be considered preliminary results which in the future need further elaboration and improvement. The same is valid for the status classifi cations (especially as far as they concern the indicators used in HEAT, BEAT and CHASE). Discrepancies between national WFD as- sessments and HOLAS results arise due to differences in spatial and temporal scaling as well as due to the use of different parameters.", "author" : [ { "dropping-particle" : "", "family" : "HELCOM", "given" : "", "non-dropping-particle" : "", "parse-names" : false, "suffix" : "" } ], "container-title" : "Baltic Sea Environment Proceedings", "id" : "ITEM-3", "issued" : { "date-parts" : [ [ "2010" ] ] }, "page" : "63", "title" : "Ecosystem Health of the Baltic sea 2003-2007: HELCOM Initial Holistic Assessment. Baltic Sea Environment Proceedings No. 122", "type" : "article-journal", "volume" : "122" }, "uris" : [ "http://www.mendeley.com/documents/?uuid=e5102b35-d1b1-4a88-9cc2-f95b0dcd2fe8" ] }, { "id" : "ITEM-4",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4", "issued" : { "date-parts" : [ [ "2009" ] ] }, "number-of-pages" : "188", "title" : "Biodiversity in the Baltic Sea", "type" : "report" }, "uris" : [ "http://www.mendeley.com/documents/?uuid=6b67c56e-2c11-4a92-97d0-647c3fb04d45" ] } ], "mendeley" : { "formattedCitation" : "(Dahlgren &amp; Kautsky, 2004; HELCOM, 2009, 2010; Korpinen &amp; Jormalainen, 2008)", "plainTextFormattedCitation" : "(Dahlgren &amp; Kautsky, 2004; HELCOM, 2009, 2010; Korpinen &amp; Jormalainen, 2008)", "previouslyFormattedCitation" : "(Dahlgren &amp; Kautsky, 2004; HELCOM, 2009, 2010; Korpinen &amp; Jormalainen, 2008)" }, "properties" : {  }, "schema" : "https://github.com/citation-style-language/schema/raw/master/csl-citation.json" }</w:instrText>
      </w:r>
      <w:r w:rsidRPr="00BA0F1F">
        <w:rPr>
          <w:rFonts w:cstheme="minorHAnsi"/>
        </w:rPr>
        <w:fldChar w:fldCharType="separate"/>
      </w:r>
      <w:r w:rsidRPr="00BA0F1F">
        <w:rPr>
          <w:rFonts w:cstheme="minorHAnsi"/>
        </w:rPr>
        <w:t>(Dahlgren &amp; Kautsky, 2004; HELCOM, 2009, 2010; Korpinen &amp; Jormalainen, 2008)</w:t>
      </w:r>
      <w:r w:rsidRPr="00BA0F1F">
        <w:rPr>
          <w:rFonts w:cstheme="minorHAnsi"/>
        </w:rPr>
        <w:fldChar w:fldCharType="end"/>
      </w:r>
      <w:r w:rsidRPr="00BA0F1F">
        <w:rPr>
          <w:rFonts w:cstheme="minorHAnsi"/>
        </w:rPr>
        <w:t xml:space="preserve">. However, some range expansion in several important macroalgal species has been observed in the area of the Northern Baltic Proper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id" : "ITEM-2", "itemData" : { "abstract" : "Authors by chapters", "author" : [ { "dropping-particle" : "", "family" : "HELCOM", "given" : "", "non-dropping-particle" : "", "parse-names" : false, "suffix" : "" } ], "container-title" : "Baltic Sea Environment Proceedings", "id" : "ITEM-2", "issue" : "140", "issued" : { "date-parts" : [ [ "2013" ] ] }, "page" : "110", "title" : "HELCOM Red List of Baltic Sea species in danger of becoming extinct", "type" : "article-journal", "volume" : "140" }, "uris" : [ "http://www.mendeley.com/documents/?uuid=dc55522a-1696-4a8a-88da-5f90cc808e65" ] } ], "mendeley" : { "formattedCitation" : "(HELCOM, 2009, 2013)", "plainTextFormattedCitation" : "(HELCOM, 2009, 2013)", "previouslyFormattedCitation" : "(HELCOM, 2009, 2013)" }, "properties" : {  }, "schema" : "https://github.com/citation-style-language/schema/raw/master/csl-citation.json" }</w:instrText>
      </w:r>
      <w:r w:rsidRPr="00BA0F1F">
        <w:rPr>
          <w:rFonts w:cstheme="minorHAnsi"/>
        </w:rPr>
        <w:fldChar w:fldCharType="separate"/>
      </w:r>
      <w:r w:rsidRPr="00BA0F1F">
        <w:rPr>
          <w:rFonts w:cstheme="minorHAnsi"/>
        </w:rPr>
        <w:t>(HELCOM, 2009, 2013)</w:t>
      </w:r>
      <w:r w:rsidRPr="00BA0F1F">
        <w:rPr>
          <w:rFonts w:cstheme="minorHAnsi"/>
        </w:rPr>
        <w:fldChar w:fldCharType="end"/>
      </w:r>
      <w:r w:rsidRPr="00BA0F1F">
        <w:rPr>
          <w:rFonts w:cstheme="minorHAnsi"/>
        </w:rPr>
        <w:t xml:space="preserve">. For example, bladder wrack has increased its range in depth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 xml:space="preserve"> and its status is considered of </w:t>
      </w:r>
      <w:r w:rsidR="00E91659">
        <w:rPr>
          <w:rFonts w:cstheme="minorHAnsi"/>
        </w:rPr>
        <w:t>least c</w:t>
      </w:r>
      <w:r w:rsidRPr="00BA0F1F">
        <w:rPr>
          <w:rFonts w:cstheme="minorHAnsi"/>
        </w:rPr>
        <w:t xml:space="preserve">oncern in the most recent assessment </w:t>
      </w:r>
      <w:r w:rsidRPr="00BA0F1F">
        <w:rPr>
          <w:rFonts w:cstheme="minorHAnsi"/>
        </w:rPr>
        <w:fldChar w:fldCharType="begin" w:fldLock="1"/>
      </w:r>
      <w:r w:rsidRPr="00BA0F1F">
        <w:rPr>
          <w:rFonts w:cstheme="minorHAnsi"/>
        </w:rPr>
        <w:instrText>ADDIN CSL_CITATION { "citationItems" : [ { "id" : "ITEM-1", "itemData" : { "abstract" : "Authors by chapters", "author" : [ { "dropping-particle" : "", "family" : "HELCOM", "given" : "", "non-dropping-particle" : "", "parse-names" : false, "suffix" : "" } ], "container-title" : "Baltic Sea Environment Proceedings", "id" : "ITEM-1", "issue" : "140", "issued" : { "date-parts" : [ [ "2013" ] ] }, "page" : "110", "title" : "HELCOM Red List of Baltic Sea species in danger of becoming extinct", "type" : "article-journal", "volume" : "140" }, "uris" : [ "http://www.mendeley.com/documents/?uuid=dc55522a-1696-4a8a-88da-5f90cc808e65" ] } ], "mendeley" : { "formattedCitation" : "(HELCOM, 2013)", "plainTextFormattedCitation" : "(HELCOM, 2013)", "previouslyFormattedCitation" : "(HELCOM, 2013)" }, "properties" : {  }, "schema" : "https://github.com/citation-style-language/schema/raw/master/csl-citation.json" }</w:instrText>
      </w:r>
      <w:r w:rsidRPr="00BA0F1F">
        <w:rPr>
          <w:rFonts w:cstheme="minorHAnsi"/>
        </w:rPr>
        <w:fldChar w:fldCharType="separate"/>
      </w:r>
      <w:r w:rsidRPr="00BA0F1F">
        <w:rPr>
          <w:rFonts w:cstheme="minorHAnsi"/>
        </w:rPr>
        <w:t>(HELCOM, 2013)</w:t>
      </w:r>
      <w:r w:rsidRPr="00BA0F1F">
        <w:rPr>
          <w:rFonts w:cstheme="minorHAnsi"/>
        </w:rPr>
        <w:fldChar w:fldCharType="end"/>
      </w:r>
      <w:r w:rsidRPr="00BA0F1F">
        <w:rPr>
          <w:rFonts w:cstheme="minorHAnsi"/>
        </w:rPr>
        <w:t>. Eelgrass populations have undergone several restoration attempts after being almost destroyed by diseases in the 1930s. Long</w:t>
      </w:r>
      <w:r w:rsidRPr="00BA0F1F">
        <w:rPr>
          <w:rFonts w:cstheme="minorHAnsi"/>
        </w:rPr>
        <w:noBreakHyphen/>
        <w:t xml:space="preserve">term trend indicates significant fluctuations in eelgrass distribution in the Baltic Sea, with higher instability in sheltered areas </w:t>
      </w:r>
      <w:r w:rsidRPr="00BA0F1F">
        <w:rPr>
          <w:rFonts w:cstheme="minorHAnsi"/>
          <w:b/>
        </w:rPr>
        <w:fldChar w:fldCharType="begin" w:fldLock="1"/>
      </w:r>
      <w:r w:rsidRPr="00BA0F1F">
        <w:rPr>
          <w:rFonts w:cstheme="minorHAnsi"/>
          <w:b/>
        </w:rPr>
        <w:instrText>ADDIN CSL_CITATION { "citationItems" : [ { "id" : "ITEM-1", "itemData" : { "DOI" : "10.1016/j.aquabot.2003.10.002", "ISBN" : "0304-3770", "ISSN" : "03043770", "abstract" : "For five shallow-water eelgrass stands in Denmark, changes in area distribution over the period 1940/50s-1990s were assessed from aerial photographs. In areas where the wasting disease had decimated eelgrass meadows in the 1930s, this included determination of the time scale of recolonization. In addition, we aimed at evaluating whether fluctuations in eelgrass area distribution were related to various natural and human-induced disturbances, namely storm events, ice-cover, water temperature and nutrient loading. We found that populations affected by the wasting disease exhibited a time lag of more than 10 years before substantial recolonization began, probably reflecting long distances to seed-producing populations and extreme climatic events in the period. After the initial time lag, eelgrass area distribution increased rapidly, and a substantial recovery had taken place in the 1960s. All eelgrass populations showed marked inter-annual fluctuations. Declines were often rapid with reductions of about 60% occurring in less than 6 years. Recoveries occurred over similar time scales and documented that recolonization may take place relatively fast when suitable environmental conditions are present. Fluctuations in eelgrass area distribution tended to be larger in enclosed, protected bays as compared to open coasts, probably because enclosed sites are often more eutrophic. Changes in shallow-water eelgrass area distribution did not correlate with the available long-term records of natural and human-induced disturbance parameters. Thus, while deep-water eelgrass populations have declined markedly over the last century in response to eutrophication, long-term changes in shallow-water populations are less equivocal and seem more stochastic. ?? 2003 Elsevier B.V. All rights reserved.", "author" : [ { "dropping-particle" : "", "family" : "Frederiksen", "given" : "Morten", "non-dropping-particle" : "", "parse-names" : false, "suffix" : "" }, { "dropping-particle" : "", "family" : "Krause-Jensen", "given" : "Dorte", "non-dropping-particle" : "", "parse-names" : false, "suffix" : "" }, { "dropping-particle" : "", "family" : "Holmer", "given" : "Marianne", "non-dropping-particle" : "", "parse-names" : false, "suffix" : "" }, { "dropping-particle" : "", "family" : "Laursen", "given" : "Jens Sund", "non-dropping-particle" : "", "parse-names" : false, "suffix" : "" } ], "container-title" : "Aquatic Botany", "id" : "ITEM-1", "issue" : "2", "issued" : { "date-parts" : [ [ "2004" ] ] }, "page" : "167-181", "title" : "Long-term changes in area distribution of eelgrass (Zostera marina) in Danish coastal waters", "type" : "article-journal", "volume" : "78" }, "uris" : [ "http://www.mendeley.com/documents/?uuid=06a42501-6c46-419b-8c68-e6b2eddea0b2" ] } ], "mendeley" : { "formattedCitation" : "(Morten Frederiksen, Krause-Jensen, Holmer, &amp; Laursen, 2004)", "plainTextFormattedCitation" : "(Morten Frederiksen, Krause-Jensen, Holmer, &amp; Laursen, 2004)", "previouslyFormattedCitation" : "(Morten Frederiksen, Krause-Jensen, Holmer, &amp; Laursen, 2004)" }, "properties" : {  }, "schema" : "https://github.com/citation-style-language/schema/raw/master/csl-citation.json" }</w:instrText>
      </w:r>
      <w:r w:rsidRPr="00BA0F1F">
        <w:rPr>
          <w:rFonts w:cstheme="minorHAnsi"/>
          <w:b/>
        </w:rPr>
        <w:fldChar w:fldCharType="separate"/>
      </w:r>
      <w:r w:rsidRPr="00BA0F1F">
        <w:rPr>
          <w:rFonts w:cstheme="minorHAnsi"/>
        </w:rPr>
        <w:t>(Frederiksen</w:t>
      </w:r>
      <w:r w:rsidR="0062765D">
        <w:rPr>
          <w:rFonts w:cstheme="minorHAnsi"/>
          <w:i/>
        </w:rPr>
        <w:t xml:space="preserve"> et al.</w:t>
      </w:r>
      <w:r w:rsidRPr="00BA0F1F">
        <w:rPr>
          <w:rFonts w:cstheme="minorHAnsi"/>
        </w:rPr>
        <w:t>, 2004)</w:t>
      </w:r>
      <w:r w:rsidRPr="00BA0F1F">
        <w:rPr>
          <w:rFonts w:cstheme="minorHAnsi"/>
          <w:b/>
        </w:rPr>
        <w:fldChar w:fldCharType="end"/>
      </w:r>
      <w:r w:rsidRPr="00BA0F1F">
        <w:rPr>
          <w:rFonts w:cstheme="minorHAnsi"/>
          <w:b/>
        </w:rPr>
        <w:t xml:space="preserve">. </w:t>
      </w:r>
      <w:r w:rsidRPr="00BA0F1F">
        <w:rPr>
          <w:rFonts w:cstheme="minorHAnsi"/>
        </w:rPr>
        <w:t xml:space="preserve">In addition, mussel beds have undergone significant transformation and further decline is expected due to the range expansion of invasive species preying on mussels </w:t>
      </w:r>
      <w:r w:rsidRPr="00BA0F1F">
        <w:rPr>
          <w:rFonts w:cstheme="minorHAnsi"/>
        </w:rPr>
        <w:fldChar w:fldCharType="begin" w:fldLock="1"/>
      </w:r>
      <w:r w:rsidRPr="00BA0F1F">
        <w:rPr>
          <w:rFonts w:cstheme="minorHAnsi"/>
        </w:rPr>
        <w:instrText>ADDIN CSL_CITATION { "citationItems" : [ { "id" : "ITEM-1", "itemData" : { "DOI" : "DOI 10.1007/s00227-001-0765-6", "ISBN" : "0025-3162", "ISSN" : "0025-3162, 1432-1793", "abstract" : "The blue mussel, Mytilus edulis, is the most conspicuous animal species in the northern Baltic rocky sublittoral. In the studied area the species lives at the margin of its salinity tolerance. Although dwarfed by the low-salinity conditions, blue mussels in the northern Baltic are very abundant and have a decisive role in the benthic and pelagic ecosystems. We studied abundance, size distribution, biomass and growth rate of blue mussels along a 270 km salinity gradient in the northern Baltic Sea. Samples (n = 317, 1998-1999) from moderately exposed and exposed rocky shores at seven study areas were collected in the southern Archipelago Sea in the west and into the central Gulf of Finland in the cast, where the species is becoming increasingly rare. The results show a marked decline in mean mussel size and biomass from the saline west to the less saline east. The growth rate also decreased with lower ambient salinity. However, abundance of small mussels was considerably higher in the central and eastern parts of the study area. Vertically, the highest biomass was recorded at intermediate depths (5 and 8 in), being lower at both shallower (3 m) and deeper bottoms (12 in). It is concluded that salinity is the foremost factor determining size structure and growth rate among populations within the area. The results suggest that predation further influences the population structure of blue mussels living at the edge of their range in the central Gulf of Finland ultimately set by their salinity tolerance.", "author" : [ { "dropping-particle" : "", "family" : "Westerbom", "given" : "M", "non-dropping-particle" : "", "parse-names" : false, "suffix" : "" }, { "dropping-particle" : "", "family" : "Kilpi", "given" : "M", "non-dropping-particle" : "", "parse-names" : false, "suffix" : "" }, { "dropping-particle" : "", "family" : "Mustonen", "given" : "O", "non-dropping-particle" : "", "parse-names" : false, "suffix" : "" } ], "container-title" : "Marine Biology", "id" : "ITEM-1", "issue" : "5", "issued" : { "date-parts" : [ [ "2002" ] ] }, "page" : "991-999", "title" : "Blue mussels, Mytilus edulis at the edge of the range: population structure, growth and biomass along a salinity gradient in the north-eastern Baltic Sea", "type" : "article-journal", "volume" : "140" }, "uris" : [ "http://www.mendeley.com/documents/?uuid=c2e8670e-16fa-4f02-a1a7-b4d521ba82a6" ] }, { "id" : "ITEM-2",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2", "issued" : { "date-parts" : [ [ "2009" ] ] }, "number-of-pages" : "188", "title" : "Biodiversity in the Baltic Sea", "type" : "report" }, "uris" : [ "http://www.mendeley.com/documents/?uuid=6b67c56e-2c11-4a92-97d0-647c3fb04d45" ] } ], "mendeley" : { "formattedCitation" : "(HELCOM, 2009; Westerbom, Kilpi, &amp; Mustonen, 2002)", "manualFormatting" : "(Westerbom et al., 2002; HELCOM, 2009; Ojaveer et al., 2016)", "plainTextFormattedCitation" : "(HELCOM, 2009; Westerbom, Kilpi, &amp; Mustonen, 2002)", "previouslyFormattedCitation" : "(HELCOM, 2009; Westerbom, Kilpi, &amp; Mustonen, 2002)" }, "properties" : {  }, "schema" : "https://github.com/citation-style-language/schema/raw/master/csl-citation.json" }</w:instrText>
      </w:r>
      <w:r w:rsidRPr="00BA0F1F">
        <w:rPr>
          <w:rFonts w:cstheme="minorHAnsi"/>
        </w:rPr>
        <w:fldChar w:fldCharType="separate"/>
      </w:r>
      <w:r w:rsidRPr="00BA0F1F">
        <w:rPr>
          <w:rFonts w:cstheme="minorHAnsi"/>
        </w:rPr>
        <w:t xml:space="preserve">(Westerbom </w:t>
      </w:r>
      <w:r w:rsidR="00301BD0" w:rsidRPr="00301BD0">
        <w:rPr>
          <w:rFonts w:cstheme="minorHAnsi"/>
          <w:i/>
        </w:rPr>
        <w:t>et al.</w:t>
      </w:r>
      <w:r w:rsidRPr="00BA0F1F">
        <w:rPr>
          <w:rFonts w:cstheme="minorHAnsi"/>
        </w:rPr>
        <w:t xml:space="preserve">, 2002; HELCOM, 2009; Ojaveer </w:t>
      </w:r>
      <w:r w:rsidR="00301BD0" w:rsidRPr="00301BD0">
        <w:rPr>
          <w:rFonts w:cstheme="minorHAnsi"/>
          <w:i/>
        </w:rPr>
        <w:t>et al.</w:t>
      </w:r>
      <w:r w:rsidRPr="00BA0F1F">
        <w:rPr>
          <w:rFonts w:cstheme="minorHAnsi"/>
        </w:rPr>
        <w:t>, 2016)</w:t>
      </w:r>
      <w:r w:rsidRPr="00BA0F1F">
        <w:rPr>
          <w:rFonts w:cstheme="minorHAnsi"/>
        </w:rPr>
        <w:fldChar w:fldCharType="end"/>
      </w:r>
      <w:r w:rsidRPr="00BA0F1F">
        <w:rPr>
          <w:rFonts w:cstheme="minorHAnsi"/>
        </w:rPr>
        <w:t xml:space="preserve">. In open sea areas soft bottom invertebrate communities are in good condition in a large part of the Baltic Sea </w:t>
      </w:r>
      <w:r w:rsidRPr="00BA0F1F">
        <w:rPr>
          <w:rFonts w:cstheme="minorHAnsi"/>
        </w:rPr>
        <w:fldChar w:fldCharType="begin" w:fldLock="1"/>
      </w:r>
      <w:r w:rsidRPr="00BA0F1F">
        <w:rPr>
          <w:rFonts w:cstheme="minorHAnsi"/>
        </w:rPr>
        <w:instrText>ADDIN CSL_CITATION { "citationItems" : [ { "id" : "ITEM-1", "itemData" : { "URL" : "http://www.helcom.fi/baltic-sea-trends/indicators/state-of-the-soft-bottom-macrofauna-community/", "accessed" : { "date-parts" : [ [ "2017", "7", "26" ] ] }, "author" : [ { "dropping-particle" : "", "family" : "HELCOM", "given" : "", "non-dropping-particle" : "", "parse-names" : false, "suffix" : "" } ], "container-title" : "HELCOM core indicator report", "id" : "ITEM-1", "issued" : { "date-parts" : [ [ "2017" ] ] }, "title" : "State of the soft-bottom macrofauna community", "type" : "webpage" }, "uris" : [ "http://www.mendeley.com/documents/?uuid=6f859724-a1ff-4d6d-b0ca-ae679b9a23b6" ] }, { "id" : "ITEM-2", "itemData" : { "author" : [ { "dropping-particle" : "", "family" : "HELCOM", "given" : "", "non-dropping-particle" : "", "parse-names" : false, "suffix" : "" } ], "container-title" : "Available at: http://stateofthebalticsea.helcom.fi", "id" : "ITEM-2", "issued" : { "date-parts" : [ [ "2017" ] ] }, "title" : "First version of the \u2018 State of the Baltic Sea \u2019 report \u2013 June 2017 \u2013 to be updated in 2018", "type" : "article-journal" }, "uris" : [ "http://www.mendeley.com/documents/?uuid=4d2a37d6-1058-4393-bcde-2f16ac102d23" ] } ], "mendeley" : { "formattedCitation" : "(HELCOM, 2017f, 2017g)", "plainTextFormattedCitation" : "(HELCOM, 2017f, 2017g)", "previouslyFormattedCitation" : "(HELCOM, 2017f, 2017g)" }, "properties" : {  }, "schema" : "https://github.com/citation-style-language/schema/raw/master/csl-citation.json" }</w:instrText>
      </w:r>
      <w:r w:rsidRPr="00BA0F1F">
        <w:rPr>
          <w:rFonts w:cstheme="minorHAnsi"/>
        </w:rPr>
        <w:fldChar w:fldCharType="separate"/>
      </w:r>
      <w:r w:rsidRPr="00BA0F1F">
        <w:rPr>
          <w:rFonts w:cstheme="minorHAnsi"/>
        </w:rPr>
        <w:t xml:space="preserve">(HELCOM, </w:t>
      </w:r>
      <w:r w:rsidRPr="002C59B1">
        <w:rPr>
          <w:rFonts w:cstheme="minorHAnsi"/>
        </w:rPr>
        <w:t>2017</w:t>
      </w:r>
      <w:r w:rsidR="009F53B9">
        <w:rPr>
          <w:rFonts w:cstheme="minorHAnsi"/>
        </w:rPr>
        <w:t>e</w:t>
      </w:r>
      <w:r w:rsidRPr="00BA0F1F">
        <w:rPr>
          <w:rFonts w:cstheme="minorHAnsi"/>
        </w:rPr>
        <w:t xml:space="preserve">, </w:t>
      </w:r>
      <w:r w:rsidRPr="002C59B1">
        <w:rPr>
          <w:rFonts w:cstheme="minorHAnsi"/>
        </w:rPr>
        <w:t>2017</w:t>
      </w:r>
      <w:r w:rsidR="009F53B9">
        <w:rPr>
          <w:rFonts w:cstheme="minorHAnsi"/>
        </w:rPr>
        <w:t>f</w:t>
      </w:r>
      <w:r w:rsidRPr="00BA0F1F">
        <w:rPr>
          <w:rFonts w:cstheme="minorHAnsi"/>
        </w:rPr>
        <w:t>)</w:t>
      </w:r>
      <w:r w:rsidRPr="00BA0F1F">
        <w:rPr>
          <w:rFonts w:cstheme="minorHAnsi"/>
        </w:rPr>
        <w:fldChar w:fldCharType="end"/>
      </w:r>
      <w:r w:rsidRPr="00BA0F1F">
        <w:rPr>
          <w:rFonts w:cstheme="minorHAnsi"/>
        </w:rPr>
        <w:t>.</w:t>
      </w:r>
    </w:p>
    <w:p w14:paraId="3F46DB96" w14:textId="77777777" w:rsidR="0048205B" w:rsidRPr="00BA0F1F" w:rsidRDefault="0048205B" w:rsidP="00AE389F">
      <w:pPr>
        <w:rPr>
          <w:rFonts w:cstheme="minorHAnsi"/>
          <w:i/>
        </w:rPr>
      </w:pPr>
      <w:r w:rsidRPr="00BA0F1F">
        <w:rPr>
          <w:rFonts w:cstheme="minorHAnsi"/>
          <w:i/>
        </w:rPr>
        <w:t xml:space="preserve">Invasive species trends </w:t>
      </w:r>
    </w:p>
    <w:p w14:paraId="1C62D22D" w14:textId="5C35006B" w:rsidR="0048205B" w:rsidRPr="00BA0F1F" w:rsidRDefault="0048205B" w:rsidP="00AE389F">
      <w:pPr>
        <w:pStyle w:val="ListParagraph"/>
        <w:ind w:left="0"/>
        <w:contextualSpacing w:val="0"/>
        <w:rPr>
          <w:rFonts w:cstheme="minorHAnsi"/>
          <w:lang w:val="en-GB"/>
        </w:rPr>
      </w:pPr>
      <w:r w:rsidRPr="00BA0F1F">
        <w:rPr>
          <w:rFonts w:cstheme="minorHAnsi"/>
          <w:lang w:val="en-GB"/>
        </w:rPr>
        <w:t xml:space="preserve">The number of non-indigenous species in the Baltic Sea is growing </w:t>
      </w:r>
      <w:r w:rsidRPr="00BA0F1F">
        <w:rPr>
          <w:rFonts w:cstheme="minorHAnsi"/>
          <w:lang w:val="en-GB"/>
        </w:rPr>
        <w:fldChar w:fldCharType="begin" w:fldLock="1"/>
      </w:r>
      <w:r w:rsidRPr="00BA0F1F">
        <w:rPr>
          <w:rFonts w:cstheme="minorHAnsi"/>
          <w:lang w:val="en-GB"/>
        </w:rPr>
        <w:instrText>ADDIN CSL_CITATION { "citationItems" : [ { "id" : "ITEM-1", "itemData" : { "URL" : "http://www.helcom.fi/baltic-sea-trends/indicators/trends-in-arrival-of-new-non-indigenous-species/", "accessed" : { "date-parts" : [ [ "2017", "7", "26" ] ] }, "author" : [ { "dropping-particle" : "", "family" : "HELCOM", "given" : "", "non-dropping-particle" : "", "parse-names" : false, "suffix" : "" } ], "container-title" : "HELCOM Core Indicator Report", "id" : "ITEM-1", "issued" : { "date-parts" : [ [ "2017" ] ] }, "title" : "Trends in arrival of new non-indigenous species", "type" : "webpage" }, "uris" : [ "http://www.mendeley.com/documents/?uuid=7c09f764-399f-4cae-ade5-3315a6c34fe8" ] }, { "id" : "ITEM-2",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2", "issued" : { "date-parts" : [ [ "2009" ] ] }, "number-of-pages" : "188", "title" : "Biodiversity in the Baltic Sea", "type" : "report" }, "uris" : [ "http://www.mendeley.com/documents/?uuid=6b67c56e-2c11-4a92-97d0-647c3fb04d45" ] }, { "id" : "ITEM-3", "itemData" : { "author" : [ { "dropping-particle" : "", "family" : "HELCOM", "given" : "", "non-dropping-particle" : "", "parse-names" : false, "suffix" : "" } ], "container-title" : "Available at: http://stateofthebalticsea.helcom.fi", "id" : "ITEM-3", "issued" : { "date-parts" : [ [ "2017" ] ] }, "title" : "First version of the \u2018 State of the Baltic Sea \u2019 report \u2013 June 2017 \u2013 to be updated in 2018", "type" : "article-journal" }, "uris" : [ "http://www.mendeley.com/documents/?uuid=4d2a37d6-1058-4393-bcde-2f16ac102d23" ] } ], "mendeley" : { "formattedCitation" : "(HELCOM, 2009, 2017f, 2017h)", "plainTextFormattedCitation" : "(HELCOM, 2009, 2017f, 2017h)", "previouslyFormattedCitation" : "(HELCOM, 2009, 2017f, 2017h)" }, "properties" : {  }, "schema" : "https://github.com/citation-style-language/schema/raw/master/csl-citation.json" }</w:instrText>
      </w:r>
      <w:r w:rsidRPr="00BA0F1F">
        <w:rPr>
          <w:rFonts w:cstheme="minorHAnsi"/>
          <w:lang w:val="en-GB"/>
        </w:rPr>
        <w:fldChar w:fldCharType="separate"/>
      </w:r>
      <w:r w:rsidRPr="00BA0F1F">
        <w:rPr>
          <w:rFonts w:cstheme="minorHAnsi"/>
          <w:noProof/>
          <w:lang w:val="en-GB"/>
        </w:rPr>
        <w:t xml:space="preserve">(HELCOM, 2009, </w:t>
      </w:r>
      <w:r w:rsidRPr="002C59B1">
        <w:rPr>
          <w:rFonts w:cstheme="minorHAnsi"/>
          <w:noProof/>
          <w:lang w:val="en-GB"/>
        </w:rPr>
        <w:t>2017</w:t>
      </w:r>
      <w:r w:rsidR="009F53B9">
        <w:rPr>
          <w:rFonts w:cstheme="minorHAnsi"/>
          <w:noProof/>
          <w:lang w:val="en-GB"/>
        </w:rPr>
        <w:t>e</w:t>
      </w:r>
      <w:r w:rsidRPr="00BA0F1F">
        <w:rPr>
          <w:rFonts w:cstheme="minorHAnsi"/>
          <w:noProof/>
          <w:lang w:val="en-GB"/>
        </w:rPr>
        <w:t xml:space="preserve">, </w:t>
      </w:r>
      <w:r w:rsidRPr="002C59B1">
        <w:rPr>
          <w:rFonts w:cstheme="minorHAnsi"/>
          <w:noProof/>
          <w:lang w:val="en-GB"/>
        </w:rPr>
        <w:t>2017</w:t>
      </w:r>
      <w:r w:rsidR="00DC3CD2">
        <w:rPr>
          <w:rFonts w:cstheme="minorHAnsi"/>
          <w:noProof/>
          <w:lang w:val="en-GB"/>
        </w:rPr>
        <w:t>g</w:t>
      </w:r>
      <w:r w:rsidRPr="00BA0F1F">
        <w:rPr>
          <w:rFonts w:cstheme="minorHAnsi"/>
          <w:noProof/>
          <w:lang w:val="en-GB"/>
        </w:rPr>
        <w:t>)</w:t>
      </w:r>
      <w:r w:rsidRPr="00BA0F1F">
        <w:rPr>
          <w:rFonts w:cstheme="minorHAnsi"/>
          <w:lang w:val="en-GB"/>
        </w:rPr>
        <w:fldChar w:fldCharType="end"/>
      </w:r>
      <w:r w:rsidRPr="00BA0F1F">
        <w:rPr>
          <w:rFonts w:cstheme="minorHAnsi"/>
          <w:lang w:val="en-GB"/>
        </w:rPr>
        <w:t xml:space="preserve">. Over half of those recorded have become established in at least one of the Baltic Sea countries </w:t>
      </w:r>
      <w:r w:rsidRPr="00BA0F1F">
        <w:rPr>
          <w:rFonts w:cstheme="minorHAnsi"/>
          <w:lang w:val="en-GB"/>
        </w:rPr>
        <w:fldChar w:fldCharType="begin" w:fldLock="1"/>
      </w:r>
      <w:r w:rsidRPr="00BA0F1F">
        <w:rPr>
          <w:rFonts w:cstheme="minorHAnsi"/>
          <w:lang w:val="en-GB"/>
        </w:rPr>
        <w:instrText>ADDIN CSL_CITATION { "citationItems" : [ { "id" : "ITEM-1", "itemData" : { "DOI" : "10.1007/s10530-016-1316-x", "author" : [ { "dropping-particle" : "", "family" : "Ojaveer", "given" : "H.", "non-dropping-particle" : "", "parse-names" : false, "suffix" : "" }, { "dropping-particle" : "", "family" : "Olenin", "given" : "S.", "non-dropping-particle" : "", "parse-names" : false, "suffix" : "" }, { "dropping-particle" : "", "family" : "Nar\u0161\u010dius", "given" : "A.", "non-dropping-particle" : "", "parse-names" : false, "suffix" : "" }, { "dropping-particle" : "", "family" : "Florin", "given" : "A-B.", "non-dropping-particle" : "", "parse-names" : false, "suffix" : "" }, { "dropping-particle" : "", "family" : "Ezhova", "given" : "E.", "non-dropping-particle" : "", "parse-names" : false, "suffix" : "" }, { "dropping-particle" : "", "family" : "Gollasch", "given" : "S.", "non-dropping-particle" : "", "parse-names" : false, "suffix" : "" }, { "dropping-particle" : "", "family" : "Jensen", "given" : "K.R.", "non-dropping-particle" : "", "parse-names" : false, "suffix" : "" }, { "dropping-particle" : "", "family" : "Lehtiniemi", "given" : "M.", "non-dropping-particle" : "", "parse-names" : false, "suffix" : "" }, { "dropping-particle" : "", "family" : "Minchin", "given" : "D.", "non-dropping-particle" : "", "parse-names" : false, "suffix" : "" }, { "dropping-particle" : "", "family" : "Normant-Saremba", "given" : "M.", "non-dropping-particle" : "", "parse-names" : false, "suffix" : "" }, { "dropping-particle" : "", "family" : "Str\u0101ke", "given" : "S.", "non-dropping-particle" : "", "parse-names" : false, "suffix" : "" } ], "container-title" : "Biological Invasions", "id" : "ITEM-1", "issue" : "3", "issued" : { "date-parts" : [ [ "2016" ] ] }, "page" : "1-5", "title" : "Dynamics of biological invasions and pathways over time : a case study of a temperate coastal sea", "type" : "article-journal", "volume" : "19" }, "uris" : [ "http://www.mendeley.com/documents/?uuid=440d303b-c149-4c0d-b05f-87f706d14726" ] } ], "mendeley" : { "formattedCitation" : "(H. Ojaveer et al., 2016)", "manualFormatting" : "(Ojaveer et al. 2016)", "plainTextFormattedCitation" : "(H. Ojaveer et al., 2016)", "previouslyFormattedCitation" : "(H. Ojaveer et al., 2016)" }, "properties" : {  }, "schema" : "https://github.com/citation-style-language/schema/raw/master/csl-citation.json" }</w:instrText>
      </w:r>
      <w:r w:rsidRPr="00BA0F1F">
        <w:rPr>
          <w:rFonts w:cstheme="minorHAnsi"/>
          <w:lang w:val="en-GB"/>
        </w:rPr>
        <w:fldChar w:fldCharType="separate"/>
      </w:r>
      <w:r w:rsidRPr="00BA0F1F">
        <w:rPr>
          <w:rFonts w:cstheme="minorHAnsi"/>
          <w:noProof/>
          <w:lang w:val="en-GB"/>
        </w:rPr>
        <w:t xml:space="preserve">(Ojaveer </w:t>
      </w:r>
      <w:r w:rsidR="00301BD0" w:rsidRPr="00301BD0">
        <w:rPr>
          <w:rFonts w:cstheme="minorHAnsi"/>
          <w:i/>
          <w:noProof/>
          <w:lang w:val="en-GB"/>
        </w:rPr>
        <w:t>et al.</w:t>
      </w:r>
      <w:r>
        <w:rPr>
          <w:rFonts w:cstheme="minorHAnsi"/>
          <w:noProof/>
          <w:lang w:val="en-GB"/>
        </w:rPr>
        <w:t>,</w:t>
      </w:r>
      <w:r w:rsidRPr="00BA0F1F">
        <w:rPr>
          <w:rFonts w:cstheme="minorHAnsi"/>
          <w:noProof/>
          <w:lang w:val="en-GB"/>
        </w:rPr>
        <w:t xml:space="preserve"> 2016)</w:t>
      </w:r>
      <w:r w:rsidRPr="00BA0F1F">
        <w:rPr>
          <w:rFonts w:cstheme="minorHAnsi"/>
          <w:lang w:val="en-GB"/>
        </w:rPr>
        <w:fldChar w:fldCharType="end"/>
      </w:r>
      <w:r w:rsidRPr="00BA0F1F">
        <w:rPr>
          <w:rFonts w:cstheme="minorHAnsi"/>
          <w:lang w:val="en-GB"/>
        </w:rPr>
        <w:t>.</w:t>
      </w:r>
    </w:p>
    <w:p w14:paraId="1625C32B" w14:textId="77777777" w:rsidR="0048205B" w:rsidRPr="00BA0F1F" w:rsidRDefault="0048205B" w:rsidP="00AE389F">
      <w:pPr>
        <w:autoSpaceDE w:val="0"/>
        <w:autoSpaceDN w:val="0"/>
        <w:adjustRightInd w:val="0"/>
        <w:spacing w:after="0"/>
        <w:rPr>
          <w:rFonts w:cstheme="minorHAnsi"/>
          <w:i/>
          <w:u w:val="single"/>
          <w:lang w:val="en-US"/>
        </w:rPr>
      </w:pPr>
    </w:p>
    <w:p w14:paraId="41BD12A7" w14:textId="77777777" w:rsidR="0048205B" w:rsidRPr="00C35796" w:rsidRDefault="0048205B" w:rsidP="00AE389F">
      <w:pPr>
        <w:autoSpaceDE w:val="0"/>
        <w:autoSpaceDN w:val="0"/>
        <w:adjustRightInd w:val="0"/>
        <w:spacing w:after="0"/>
        <w:rPr>
          <w:rFonts w:cstheme="minorHAnsi"/>
          <w:u w:val="single"/>
        </w:rPr>
      </w:pPr>
      <w:r w:rsidRPr="00C35796">
        <w:rPr>
          <w:rFonts w:cstheme="minorHAnsi"/>
          <w:u w:val="single"/>
          <w:lang w:val="en-US"/>
        </w:rPr>
        <w:t>Attribution of biodiversity trends to direct drivers</w:t>
      </w:r>
    </w:p>
    <w:p w14:paraId="0D8155D5" w14:textId="29A16224" w:rsidR="0048205B" w:rsidRPr="00BA0F1F" w:rsidRDefault="0048205B" w:rsidP="00AE389F">
      <w:pPr>
        <w:rPr>
          <w:rFonts w:cstheme="minorHAnsi"/>
        </w:rPr>
      </w:pPr>
      <w:r w:rsidRPr="00BA0F1F">
        <w:rPr>
          <w:rFonts w:cstheme="minorHAnsi"/>
        </w:rPr>
        <w:t>Eutrophication, overfishing, and a significant decline in the abundances of marine mammal populations were the most important drivers of change in the Baltic Sea in the 20</w:t>
      </w:r>
      <w:r w:rsidRPr="001122C0">
        <w:rPr>
          <w:rFonts w:cstheme="minorHAnsi"/>
        </w:rPr>
        <w:t>th</w:t>
      </w:r>
      <w:r w:rsidRPr="00BA0F1F">
        <w:rPr>
          <w:rFonts w:cstheme="minorHAnsi"/>
        </w:rPr>
        <w:t xml:space="preserve"> century </w:t>
      </w:r>
      <w:r w:rsidRPr="00BA0F1F">
        <w:rPr>
          <w:rFonts w:cstheme="minorHAnsi"/>
        </w:rPr>
        <w:fldChar w:fldCharType="begin" w:fldLock="1"/>
      </w:r>
      <w:r w:rsidRPr="00BA0F1F">
        <w:rPr>
          <w:rFonts w:cstheme="minorHAnsi"/>
        </w:rPr>
        <w:instrText>ADDIN CSL_CITATION { "citationItems" : [ { "id" : "ITEM-1", "itemData" : { "DOI" : "10.1371/journal.pone.0012467", "ISBN" : "1932-6203", "ISSN" : "19326203", "PMID" : "20824189", "abstract" : "The brackish Baltic Sea hosts species of various origins and environmental tolerances. These immigrated to the sea 10,000 to 15,000 years ago or have been introduced to the area over the relatively recent history of the system. The Baltic Sea has only one known endemic species. While information on some abiotic parameters extends back as long as five centuries and first quantitative snapshot data on biota (on exploited fish populations) originate generally from the same time, international coordination of research began in the early twentieth century. Continuous, annual Baltic Sea-wide long-term datasets on several organism groups (plankton, benthos, fish) are generally available since the mid-1950s. Based on a variety of available data sources (published papers, reports, grey literature, unpublished data), the Baltic Sea, incl. Kattegat, hosts altogether at least 6,065 species, including at least 1,700 phytoplankton, 442 phytobenthos, at least 1,199 zooplankton, at least 569 meiozoobenthos, 1,476 macrozoobenthos, at least 380 vertebrate parasites, about 200 fish, 3 seal, and 83 bird species. In general, but not in all organism groups, high sub-regional total species richness is associated with elevated salinity. Although in comparison with fully marine areas the Baltic Sea supports fewer species, several facets of the system's diversity remain underexplored to this day, such as micro-organisms, foraminiferans, meiobenthos and parasites. In the future, climate change and its interactions with multiple anthropogenic forcings are likely to have major impacts on the Baltic biodiversity.", "author" : [ { "dropping-particle" : "", "family" : "Ojaveer", "given" : "Henn", "non-dropping-particle" : "", "parse-names" : false, "suffix" : "" }, { "dropping-particle" : "", "family" : "Jaanus", "given" : "Andres", "non-dropping-particle" : "", "parse-names" : false, "suffix" : "" }, { "dropping-particle" : "", "family" : "Mackenzie", "given" : "Brian R.", "non-dropping-particle" : "", "parse-names" : false, "suffix" : "" }, { "dropping-particle" : "", "family" : "Martin", "given" : "Georg", "non-dropping-particle" : "", "parse-names" : false, "suffix" : "" }, { "dropping-particle" : "", "family" : "Olenin", "given" : "Sergej", "non-dropping-particle" : "", "parse-names" : false, "suffix" : "" }, { "dropping-particle" : "", "family" : "Radziejewska", "given" : "Teresa", "non-dropping-particle" : "", "parse-names" : false, "suffix" : "" }, { "dropping-particle" : "", "family" : "Telesh", "given" : "Irena", "non-dropping-particle" : "", "parse-names" : false, "suffix" : "" }, { "dropping-particle" : "", "family" : "Zettler", "given" : "Michael L.", "non-dropping-particle" : "", "parse-names" : false, "suffix" : "" }, { "dropping-particle" : "", "family" : "Zaiko", "given" : "Anastasija", "non-dropping-particle" : "", "parse-names" : false, "suffix" : "" } ], "container-title" : "PLoS ONE", "editor" : [ { "dropping-particle" : "", "family" : "Ropert-Coudert", "given" : "Yan", "non-dropping-particle" : "", "parse-names" : false, "suffix" : "" } ], "id" : "ITEM-1", "issue" : "9", "issued" : { "date-parts" : [ [ "2010", "9", "1" ] ] }, "page" : "1-19", "publisher" : "Public Library of Science", "title" : "Status of biodiversity in the Baltic sea", "type" : "article-journal", "volume" : "5" }, "uris" : [ "http://www.mendeley.com/documents/?uuid=4603263b-a30e-30b2-b44e-1c0d19f97eae" ] } ], "mendeley" : { "formattedCitation" : "(Henn Ojaveer et al., 2010)", "manualFormatting" : "(Ojaveer et al. 2010)", "plainTextFormattedCitation" : "(Henn Ojaveer et al., 2010)", "previouslyFormattedCitation" : "(Henn Ojaveer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Ojaveer </w:t>
      </w:r>
      <w:r w:rsidR="00301BD0" w:rsidRPr="00301BD0">
        <w:rPr>
          <w:rFonts w:cstheme="minorHAnsi"/>
          <w:i/>
        </w:rPr>
        <w:t>et al.</w:t>
      </w:r>
      <w:r>
        <w:rPr>
          <w:rFonts w:cstheme="minorHAnsi"/>
        </w:rPr>
        <w:t>,</w:t>
      </w:r>
      <w:r w:rsidRPr="00BA0F1F">
        <w:rPr>
          <w:rFonts w:cstheme="minorHAnsi"/>
        </w:rPr>
        <w:t xml:space="preserve"> 2010)</w:t>
      </w:r>
      <w:r w:rsidRPr="00BA0F1F">
        <w:rPr>
          <w:rFonts w:cstheme="minorHAnsi"/>
        </w:rPr>
        <w:fldChar w:fldCharType="end"/>
      </w:r>
      <w:r w:rsidRPr="00BA0F1F">
        <w:rPr>
          <w:rFonts w:cstheme="minorHAnsi"/>
        </w:rPr>
        <w:t xml:space="preserve">. Currently major environmental problems include eutrophication caused by increasing river runoff, overfishing, hazardous substances, risk of chemical or oil spills, invasive species, habitat loss due to anthropogenic factors, and climate change induced changes, i.e. in temperature and salinity </w:t>
      </w:r>
      <w:r w:rsidRPr="00BA0F1F">
        <w:rPr>
          <w:rFonts w:cstheme="minorHAnsi"/>
        </w:rPr>
        <w:fldChar w:fldCharType="begin" w:fldLock="1"/>
      </w:r>
      <w:r w:rsidRPr="00BA0F1F">
        <w:rPr>
          <w:rFonts w:cstheme="minorHAnsi"/>
        </w:rPr>
        <w:instrText>ADDIN CSL_CITATION { "citationItems" : [ { "id" : "ITEM-1", "itemData" : { "author" : [ { "dropping-particle" : "", "family" : "BalticSTERN", "given" : "", "non-dropping-particle" : "", "parse-names" : false, "suffix" : "" } ], "id" : "ITEM-1", "issued" : { "date-parts" : [ [ "2013" ] ] }, "number-of-pages" : "34", "title" : "State of the Baltic Sea: background paper", "type" : "report" }, "uris" : [ "http://www.mendeley.com/documents/?uuid=b853b967-c62e-4435-a364-6296bcb6225c" ] }, { "id" : "ITEM-2", "itemData" : { "DOI" : "10.1371/journal.pone.0012110", "ISBN" : "1932-6203", "ISSN" : "19326203", "PMID" : "20689850", "abstract" : "The Census of Marine Life (2000-2010) was the largest global research programme on marine biodiversity. This paper integrated the findings of reviews of major world regions by the Census and provides a global perspective on what is known and what are the major scientific gaps. Study metrics were regional species richness, numbers of endemic and alien species, numbers of species identification guides and taxonomic experts, and a state-of-knowledge index. The threats to biodiversity were classified across the regions. A poor to moderate correlation between species richness and seabed area, and sea volume, and no correlations with topographic variation, were attributed to sparse, uneven and unrepresentative sampling in much of the global marine environment. Many habitats have been poorly sampled, particularly in deeper seas, and several species-rich taxonomic groups, especially of smaller organisms, remain poorly studied. Crustacea, Mollusca, and Pisces comprised approximately half of all known species across the regions. The proportion that these and other taxa comprised of all taxa varied sufficiently to question whether the relative number of species within phyla and classes are constant throughout the world. Over-fishing and pollution were identified as the main threats to biodiversity across all regions, followed by alien species, altered temperature, acidification, and hypoxia, although their relative importance varied among regions. The findings were replicated worldwide, in both developed and developing countries: i.e. major gaps exist in sampling effort and taxonomic expertise that impair society's ability to discover new species and identify and understand species of economic and ecological importance. There was a positive relationship between the availability of species identification guides and knowledge of biodiversity, including the number of species and alien species. Available taxonomic guides and experts correlated negatively with endemic species, suggesting that the more we study the ocean the fewer endemic species are evident. There is a need to accelerate the discovery of marine biodiversity, since much of it may be lost without even being known. We discuss how international collaboration between developed and developing countries is essential for improving productivity in the discovery and management of marine biodiversity, and how various sectors may contribute to this.", "author" : [ { "dropping-particle" : "", "family" : "Costello", "given" : "Mark John", "non-dropping-particle" : "", "parse-names" : false, "suffix" : "" }, { "dropping-particle" : "", "family" : "Coll", "given" : "Marta", "non-dropping-particle" : "", "parse-names" : false, "suffix" : "" }, { "dropping-particle" : "", "family" : "Danovaro", "given" : "Roberto", "non-dropping-particle" : "", "parse-names" : false, "suffix" : "" }, { "dropping-particle" : "", "family" : "Halpin", "given" : "Pat", "non-dropping-particle" : "", "parse-names" : false, "suffix" : "" }, { "dropping-particle" : "", "family" : "Ojaveer", "given" : "Henn", "non-dropping-particle" : "", "parse-names" : false, "suffix" : "" }, { "dropping-particle" : "", "family" : "Miloslavich", "given" : "Patricia", "non-dropping-particle" : "", "parse-names" : false, "suffix" : "" } ], "container-title" : "PLoS ONE", "id" : "ITEM-2", "issue" : "8", "issued" : { "date-parts" : [ [ "2010" ] ] }, "title" : "A census of marine biodiversity knowledge, resources, and future challenges", "type" : "article-journal", "volume" : "5" }, "uris" : [ "http://www.mendeley.com/documents/?uuid=6a8612bc-8202-40c5-aab2-5f136432e947" ] } ], "mendeley" : { "formattedCitation" : "(BalticSTERN, 2013; Mark John Costello et al., 2010)", "plainTextFormattedCitation" : "(BalticSTERN, 2013; Mark John Costello et al., 2010)", "previouslyFormattedCitation" : "(BalticSTERN, 2013; Mark John Costello et al., 2010)" }, "properties" : {  }, "schema" : "https://github.com/citation-style-language/schema/raw/master/csl-citation.json" }</w:instrText>
      </w:r>
      <w:r w:rsidRPr="00BA0F1F">
        <w:rPr>
          <w:rFonts w:cstheme="minorHAnsi"/>
        </w:rPr>
        <w:fldChar w:fldCharType="separate"/>
      </w:r>
      <w:r w:rsidRPr="00BA0F1F">
        <w:rPr>
          <w:rFonts w:cstheme="minorHAnsi"/>
        </w:rPr>
        <w:t xml:space="preserve">(BalticSTERN, 2013; Costello </w:t>
      </w:r>
      <w:r w:rsidR="00301BD0" w:rsidRPr="00301BD0">
        <w:rPr>
          <w:rFonts w:cstheme="minorHAnsi"/>
          <w:i/>
        </w:rPr>
        <w:t>et al.</w:t>
      </w:r>
      <w:r w:rsidRPr="00BA0F1F">
        <w:rPr>
          <w:rFonts w:cstheme="minorHAnsi"/>
        </w:rPr>
        <w:t>, 2010)</w:t>
      </w:r>
      <w:r w:rsidRPr="00BA0F1F">
        <w:rPr>
          <w:rFonts w:cstheme="minorHAnsi"/>
        </w:rPr>
        <w:fldChar w:fldCharType="end"/>
      </w:r>
      <w:r w:rsidRPr="00BA0F1F">
        <w:rPr>
          <w:rFonts w:cstheme="minorHAnsi"/>
        </w:rPr>
        <w:t xml:space="preserve"> (</w:t>
      </w:r>
      <w:r w:rsidR="00585843">
        <w:rPr>
          <w:rFonts w:cstheme="minorHAnsi"/>
          <w:b/>
        </w:rPr>
        <w:t>Box 3.3</w:t>
      </w:r>
      <w:r w:rsidRPr="00BA0F1F">
        <w:rPr>
          <w:rFonts w:cstheme="minorHAnsi"/>
        </w:rPr>
        <w:t xml:space="preserve">, </w:t>
      </w:r>
      <w:r w:rsidR="008C20F5">
        <w:rPr>
          <w:rFonts w:cstheme="minorHAnsi"/>
          <w:b/>
        </w:rPr>
        <w:t>Table 3.5</w:t>
      </w:r>
      <w:r w:rsidRPr="00BA0F1F">
        <w:rPr>
          <w:rFonts w:cstheme="minorHAnsi"/>
        </w:rPr>
        <w:t xml:space="preserve">). Assessments of the status of widespread pressures like marine litter, including microplastics and underwater sound are currently unavailable, </w:t>
      </w:r>
      <w:r w:rsidRPr="00BA0F1F">
        <w:rPr>
          <w:rFonts w:cstheme="minorHAnsi"/>
        </w:rPr>
        <w:lastRenderedPageBreak/>
        <w:t xml:space="preserve">but need to be assessed </w:t>
      </w:r>
      <w:r w:rsidRPr="00BA0F1F">
        <w:rPr>
          <w:rFonts w:cstheme="minorHAnsi"/>
        </w:rPr>
        <w:fldChar w:fldCharType="begin" w:fldLock="1"/>
      </w:r>
      <w:r w:rsidRPr="00BA0F1F">
        <w:rPr>
          <w:rFonts w:cstheme="minorHAnsi"/>
        </w:rPr>
        <w:instrText>ADDIN CSL_CITATION { "citationItems" : [ { "id" : "ITEM-1", "itemData" : { "author" : [ { "dropping-particle" : "", "family" : "HELCOM", "given" : "", "non-dropping-particle" : "", "parse-names" : false, "suffix" : "" } ], "container-title" : "Available at: http://stateofthebalticsea.helcom.fi", "id" : "ITEM-1", "issued" : { "date-parts" : [ [ "2017" ] ] }, "title" : "First version of the \u2018 State of the Baltic Sea \u2019 report \u2013 June 2017 \u2013 to be updated in 2018", "type" : "article-journal" }, "uris" : [ "http://www.mendeley.com/documents/?uuid=4d2a37d6-1058-4393-bcde-2f16ac102d23" ] } ], "mendeley" : { "formattedCitation" : "(HELCOM, 2017f)", "plainTextFormattedCitation" : "(HELCOM, 2017f)", "previouslyFormattedCitation" : "(HELCOM, 2017f)" }, "properties" : {  }, "schema" : "https://github.com/citation-style-language/schema/raw/master/csl-citation.json" }</w:instrText>
      </w:r>
      <w:r w:rsidRPr="00BA0F1F">
        <w:rPr>
          <w:rFonts w:cstheme="minorHAnsi"/>
        </w:rPr>
        <w:fldChar w:fldCharType="separate"/>
      </w:r>
      <w:r w:rsidRPr="00BA0F1F">
        <w:rPr>
          <w:rFonts w:cstheme="minorHAnsi"/>
        </w:rPr>
        <w:t xml:space="preserve">(HELCOM, </w:t>
      </w:r>
      <w:r w:rsidRPr="002C59B1">
        <w:rPr>
          <w:rFonts w:cstheme="minorHAnsi"/>
        </w:rPr>
        <w:t>2017</w:t>
      </w:r>
      <w:r w:rsidR="009F53B9">
        <w:rPr>
          <w:rFonts w:cstheme="minorHAnsi"/>
        </w:rPr>
        <w:t>e</w:t>
      </w:r>
      <w:r w:rsidRPr="00BA0F1F">
        <w:rPr>
          <w:rFonts w:cstheme="minorHAnsi"/>
        </w:rPr>
        <w:t>)</w:t>
      </w:r>
      <w:r w:rsidRPr="00BA0F1F">
        <w:rPr>
          <w:rFonts w:cstheme="minorHAnsi"/>
        </w:rPr>
        <w:fldChar w:fldCharType="end"/>
      </w:r>
      <w:r w:rsidRPr="00BA0F1F">
        <w:rPr>
          <w:rFonts w:cstheme="minorHAnsi"/>
        </w:rPr>
        <w:t xml:space="preserve">. Most areas are subject to multiple stressors </w:t>
      </w:r>
      <w:r w:rsidRPr="00BA0F1F">
        <w:rPr>
          <w:rFonts w:cstheme="minorHAnsi"/>
        </w:rPr>
        <w:fldChar w:fldCharType="begin" w:fldLock="1"/>
      </w:r>
      <w:r w:rsidRPr="00BA0F1F">
        <w:rPr>
          <w:rFonts w:cstheme="minorHAnsi"/>
        </w:rPr>
        <w:instrText>ADDIN CSL_CITATION { "citationItems" : [ { "id" : "ITEM-1", "itemData" : { "DOI" : "10.1016/j.ecss.2015.05.002", "ISSN" : "02727714", "abstract" : "Many studies have tried to explain spatial and temporal variations in biodiversity status of marine areas from a single-issue perspective, such as fishing pressure or coastal pollution, yet most continental seas experience a wide range of human pressures. Cumulative impact assessments have been developed to capture the consequences of multiple stressors for biodiversity, but the ability of these assessments to accurately predict biodiversity status has never been tested or ground-truthed. This relationship has similarly been assumed for the Baltic Sea, especially in areas with impaired status, but has also never been documented. Here we provide a first tentative indication that cumulative human impacts relate to ecosystem condition, i.e. biodiversity status, in the Baltic Sea. Thus, cumulative impact assessments offer a promising tool for informed marine spatial planning, designation of marine protected areas and ecosystem-based management, and may prove useful for setting limits on allowable levels of human impact on ecosystems.", "author" : [ { "dropping-particle" : "", "family" : "Andersen", "given" : "Jesper H.", "non-dropping-particle" : "", "parse-names" : false, "suffix" : "" }, { "dropping-particle" : "", "family" : "Halpern", "given" : "Benjamin S.", "non-dropping-particle" : "", "parse-names" : false, "suffix" : "" }, { "dropping-particle" : "", "family" : "Korpinen", "given" : "Samuli", "non-dropping-particle" : "", "parse-names" : false, "suffix" : "" }, { "dropping-particle" : "", "family" : "Murray", "given" : "Ciar\u00e1n", "non-dropping-particle" : "", "parse-names" : false, "suffix" : "" }, { "dropping-particle" : "", "family" : "Reker", "given" : "Johnny", "non-dropping-particle" : "", "parse-names" : false, "suffix" : "" } ], "container-title" : "Estuarine, Coastal and Shelf Science", "id" : "ITEM-1", "issue" : "October 2016", "issued" : { "date-parts" : [ [ "2015" ] ] }, "page" : "88-92", "title" : "Baltic Sea biodiversity status vs. cumulative human pressures", "type" : "article-journal", "volume" : "161" }, "uris" : [ "http://www.mendeley.com/documents/?uuid=81a18a04-d5f7-47b0-91bb-54e20259bc55" ] } ], "mendeley" : { "formattedCitation" : "(Andersen, Halpern, Korpinen, Murray, &amp; Reker, 2015)", "plainTextFormattedCitation" : "(Andersen, Halpern, Korpinen, Murray, &amp; Reker, 2015)", "previouslyFormattedCitation" : "(Andersen, Halpern, Korpinen, Murray, &amp; Reker, 2015)" }, "properties" : {  }, "schema" : "https://github.com/citation-style-language/schema/raw/master/csl-citation.json" }</w:instrText>
      </w:r>
      <w:r w:rsidRPr="00BA0F1F">
        <w:rPr>
          <w:rFonts w:cstheme="minorHAnsi"/>
        </w:rPr>
        <w:fldChar w:fldCharType="separate"/>
      </w:r>
      <w:r w:rsidRPr="00BA0F1F">
        <w:rPr>
          <w:rFonts w:cstheme="minorHAnsi"/>
        </w:rPr>
        <w:t>(Andersen</w:t>
      </w:r>
      <w:r w:rsidR="0034655F">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w:t>
      </w:r>
    </w:p>
    <w:p w14:paraId="35C67298" w14:textId="77777777" w:rsidR="0048205B" w:rsidRPr="00BA0F1F" w:rsidRDefault="0048205B" w:rsidP="00AE389F">
      <w:pPr>
        <w:rPr>
          <w:rFonts w:cstheme="minorHAnsi"/>
          <w:i/>
        </w:rPr>
      </w:pPr>
      <w:r w:rsidRPr="00BA0F1F">
        <w:rPr>
          <w:rFonts w:cstheme="minorHAnsi"/>
          <w:i/>
        </w:rPr>
        <w:t>Eutrophication</w:t>
      </w:r>
    </w:p>
    <w:p w14:paraId="1926FD20" w14:textId="13705464" w:rsidR="0048205B" w:rsidRPr="00BA0F1F" w:rsidRDefault="0048205B" w:rsidP="00AE389F">
      <w:pPr>
        <w:rPr>
          <w:rFonts w:cstheme="minorHAnsi"/>
        </w:rPr>
      </w:pPr>
      <w:r w:rsidRPr="00BA0F1F">
        <w:rPr>
          <w:rFonts w:cstheme="minorHAnsi"/>
        </w:rPr>
        <w:t xml:space="preserve">All open waters and coastal areas of the Baltic Sea, with the exception of some areas in the Bothnian Bay, are changing due to eutrophication </w:t>
      </w:r>
      <w:r w:rsidRPr="00BA0F1F">
        <w:rPr>
          <w:rFonts w:cstheme="minorHAnsi"/>
        </w:rPr>
        <w:fldChar w:fldCharType="begin" w:fldLock="1"/>
      </w:r>
      <w:r w:rsidRPr="00BA0F1F">
        <w:rPr>
          <w:rFonts w:cstheme="minorHAnsi"/>
        </w:rPr>
        <w:instrText>ADDIN CSL_CITATION { "citationItems" : [ { "id" : "ITEM-1", "itemData" : { "ISBN" : "122", "abstract" : "The HELCOM Initial Holistic Assessment is a new and innovative approach, using existing and new tools of HELCOM. The results produced with the new tool HOLAS and the Baltic Sea Pressure/ Impact Indices (BSPI/BSII) should be considered preliminary results which in the future need further elaboration and improvement. The same is valid for the status classifi cations (especially as far as they concern the indicators used in HEAT, BEAT and CHASE). Discrepancies between national WFD as- sessments and HOLAS results arise due to differences in spatial and temporal scaling as well as due to the use of different parameters.", "author" : [ { "dropping-particle" : "", "family" : "HELCOM", "given" : "", "non-dropping-particle" : "", "parse-names" : false, "suffix" : "" } ], "container-title" : "Baltic Sea Environment Proceedings", "id" : "ITEM-1", "issued" : { "date-parts" : [ [ "2010" ] ] }, "page" : "63", "title" : "Ecosystem Health of the Baltic sea 2003-2007: HELCOM Initial Holistic Assessment. Baltic Sea Environment Proceedings No. 122", "type" : "article-journal", "volume" : "122" }, "uris" : [ "http://www.mendeley.com/documents/?uuid=e5102b35-d1b1-4a88-9cc2-f95b0dcd2fe8" ] } ], "mendeley" : { "formattedCitation" : "(HELCOM, 2010)", "plainTextFormattedCitation" : "(HELCOM, 2010)", "previouslyFormattedCitation" : "(HELCOM, 2010)" }, "properties" : {  }, "schema" : "https://github.com/citation-style-language/schema/raw/master/csl-citation.json" }</w:instrText>
      </w:r>
      <w:r w:rsidRPr="00BA0F1F">
        <w:rPr>
          <w:rFonts w:cstheme="minorHAnsi"/>
        </w:rPr>
        <w:fldChar w:fldCharType="separate"/>
      </w:r>
      <w:r w:rsidRPr="00BA0F1F">
        <w:rPr>
          <w:rFonts w:cstheme="minorHAnsi"/>
        </w:rPr>
        <w:t>(HELCOM, 2010)</w:t>
      </w:r>
      <w:r w:rsidRPr="00BA0F1F">
        <w:rPr>
          <w:rFonts w:cstheme="minorHAnsi"/>
        </w:rPr>
        <w:fldChar w:fldCharType="end"/>
      </w:r>
      <w:r w:rsidRPr="00BA0F1F">
        <w:rPr>
          <w:rFonts w:cstheme="minorHAnsi"/>
        </w:rPr>
        <w:t xml:space="preserve">. Altogether 97% of the surface area in the Baltic Sea is eutrophic </w:t>
      </w:r>
      <w:r w:rsidRPr="00BA0F1F">
        <w:rPr>
          <w:rFonts w:cstheme="minorHAnsi"/>
        </w:rPr>
        <w:fldChar w:fldCharType="begin" w:fldLock="1"/>
      </w:r>
      <w:r w:rsidRPr="00BA0F1F">
        <w:rPr>
          <w:rFonts w:cstheme="minorHAnsi"/>
        </w:rPr>
        <w:instrText>ADDIN CSL_CITATION { "citationItems" : [ { "id" : "ITEM-1", "itemData" : { "author" : [ { "dropping-particle" : "", "family" : "HELCOM", "given" : "", "non-dropping-particle" : "", "parse-names" : false, "suffix" : "" } ], "container-title" : "Available at: http://stateofthebalticsea.helcom.fi", "id" : "ITEM-1", "issued" : { "date-parts" : [ [ "2017" ] ] }, "title" : "First version of the \u2018 State of the Baltic Sea \u2019 report \u2013 June 2017 \u2013 to be updated in 2018", "type" : "article-journal" }, "uris" : [ "http://www.mendeley.com/documents/?uuid=4d2a37d6-1058-4393-bcde-2f16ac102d23" ] } ], "mendeley" : { "formattedCitation" : "(HELCOM, 2017f)", "plainTextFormattedCitation" : "(HELCOM, 2017f)", "previouslyFormattedCitation" : "(HELCOM, 2017f)" }, "properties" : {  }, "schema" : "https://github.com/citation-style-language/schema/raw/master/csl-citation.json" }</w:instrText>
      </w:r>
      <w:r w:rsidRPr="00BA0F1F">
        <w:rPr>
          <w:rFonts w:cstheme="minorHAnsi"/>
        </w:rPr>
        <w:fldChar w:fldCharType="separate"/>
      </w:r>
      <w:r w:rsidRPr="00BA0F1F">
        <w:rPr>
          <w:rFonts w:cstheme="minorHAnsi"/>
        </w:rPr>
        <w:t xml:space="preserve">(HELCOM, </w:t>
      </w:r>
      <w:r w:rsidRPr="002C59B1">
        <w:rPr>
          <w:rFonts w:cstheme="minorHAnsi"/>
        </w:rPr>
        <w:t>2017</w:t>
      </w:r>
      <w:r w:rsidR="009F53B9">
        <w:rPr>
          <w:rFonts w:cstheme="minorHAnsi"/>
        </w:rPr>
        <w:t>e</w:t>
      </w:r>
      <w:r w:rsidRPr="00BA0F1F">
        <w:rPr>
          <w:rFonts w:cstheme="minorHAnsi"/>
        </w:rPr>
        <w:t>)</w:t>
      </w:r>
      <w:r w:rsidRPr="00BA0F1F">
        <w:rPr>
          <w:rFonts w:cstheme="minorHAnsi"/>
        </w:rPr>
        <w:fldChar w:fldCharType="end"/>
      </w:r>
      <w:r w:rsidRPr="00BA0F1F">
        <w:rPr>
          <w:rFonts w:cstheme="minorHAnsi"/>
        </w:rPr>
        <w:t xml:space="preserve">. The sea floor area where hypoxia occurs has increased 10-fold over the last 115 years </w:t>
      </w:r>
      <w:r w:rsidRPr="00BA0F1F">
        <w:rPr>
          <w:rFonts w:cstheme="minorHAnsi"/>
        </w:rPr>
        <w:fldChar w:fldCharType="begin" w:fldLock="1"/>
      </w:r>
      <w:r w:rsidRPr="00BA0F1F">
        <w:rPr>
          <w:rFonts w:cstheme="minorHAnsi"/>
        </w:rPr>
        <w:instrText>ADDIN CSL_CITATION { "citationItems" : [ { "id" : "ITEM-1", "itemData" : { "DOI" : "10.1073/pnas.1323156111", "ISBN" : "0027-8424\\r1091-6490", "ISSN" : "1091-6490", "PMID" : "24706804", "abstract" : "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 "author" : [ { "dropping-particle" : "", "family" : "Carstensen", "given" : "Jacob", "non-dropping-particle" : "", "parse-names" : false, "suffix" : "" }, { "dropping-particle" : "", "family" : "Andersen", "given" : "Jesper H.", "non-dropping-particle" : "", "parse-names" : false, "suffix" : "" }, { "dropping-particle" : "", "family" : "Gustafsson", "given" : "Bo G", "non-dropping-particle" : "", "parse-names" : false, "suffix" : "" }, { "dropping-particle" : "", "family" : "Conley", "given" : "Daniel J", "non-dropping-particle" : "", "parse-names" : false, "suffix" : "" } ], "container-title" : "Proceedings of the National Academy of Sciences of the United States of America", "id" : "ITEM-1", "issue" : "15", "issued" : { "date-parts" : [ [ "2014", "4", "15" ] ] }, "page" : "5628-33", "title" : "Deoxygenation of the Baltic Sea during the last century.", "type" : "article-journal", "volume" : "111" }, "uris" : [ "http://www.mendeley.com/documents/?uuid=f8f196ed-88f1-3362-9311-03f9812fafc2" ] } ], "mendeley" : { "formattedCitation" : "(Carstensen, Andersen, Gustafsson, &amp; Conley, 2014)", "plainTextFormattedCitation" : "(Carstensen, Andersen, Gustafsson, &amp; Conley, 2014)", "previouslyFormattedCitation" : "(Carstensen, Andersen, Gustafsson, &amp; Conley, 2014)" }, "properties" : {  }, "schema" : "https://github.com/citation-style-language/schema/raw/master/csl-citation.json" }</w:instrText>
      </w:r>
      <w:r w:rsidRPr="00BA0F1F">
        <w:rPr>
          <w:rFonts w:cstheme="minorHAnsi"/>
        </w:rPr>
        <w:fldChar w:fldCharType="separate"/>
      </w:r>
      <w:r w:rsidRPr="00BA0F1F">
        <w:rPr>
          <w:rFonts w:cstheme="minorHAnsi"/>
        </w:rPr>
        <w:t>(Carstensen</w:t>
      </w:r>
      <w:r w:rsidR="0034655F">
        <w:rPr>
          <w:rFonts w:cstheme="minorHAnsi"/>
          <w:i/>
        </w:rPr>
        <w:t xml:space="preserve"> et al.</w:t>
      </w:r>
      <w:r w:rsidRPr="00BA0F1F">
        <w:rPr>
          <w:rFonts w:cstheme="minorHAnsi"/>
        </w:rPr>
        <w:t>, 2014)</w:t>
      </w:r>
      <w:r w:rsidRPr="00BA0F1F">
        <w:rPr>
          <w:rFonts w:cstheme="minorHAnsi"/>
        </w:rPr>
        <w:fldChar w:fldCharType="end"/>
      </w:r>
      <w:r w:rsidRPr="00BA0F1F">
        <w:rPr>
          <w:rFonts w:cstheme="minorHAnsi"/>
        </w:rPr>
        <w:t>. In open waters, the increase of oxygen</w:t>
      </w:r>
      <w:r w:rsidRPr="00BA0F1F">
        <w:rPr>
          <w:rFonts w:cstheme="minorHAnsi"/>
        </w:rPr>
        <w:noBreakHyphen/>
        <w:t xml:space="preserve">deficient zone areas is the main driver of change in biodiversity and benthic community functioning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id" : "ITEM-2", "itemData" : { "DOI" : "10.1073/pnas.1323156111", "ISBN" : "0027-8424\\r1091-6490", "ISSN" : "1091-6490", "PMID" : "24706804", "abstract" : "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 "author" : [ { "dropping-particle" : "", "family" : "Carstensen", "given" : "Jacob", "non-dropping-particle" : "", "parse-names" : false, "suffix" : "" }, { "dropping-particle" : "", "family" : "Andersen", "given" : "Jesper H.", "non-dropping-particle" : "", "parse-names" : false, "suffix" : "" }, { "dropping-particle" : "", "family" : "Gustafsson", "given" : "Bo G", "non-dropping-particle" : "", "parse-names" : false, "suffix" : "" }, { "dropping-particle" : "", "family" : "Conley", "given" : "Daniel J", "non-dropping-particle" : "", "parse-names" : false, "suffix" : "" } ], "container-title" : "Proceedings of the National Academy of Sciences of the United States of America", "id" : "ITEM-2", "issue" : "15", "issued" : { "date-parts" : [ [ "2014", "4", "15" ] ] }, "page" : "5628-33", "title" : "Deoxygenation of the Baltic Sea during the last century.", "type" : "article-journal", "volume" : "111" }, "uris" : [ "http://www.mendeley.com/documents/?uuid=f8f196ed-88f1-3362-9311-03f9812fafc2" ] } ], "mendeley" : { "formattedCitation" : "(Carstensen et al., 2014; HELCOM, 2009)", "plainTextFormattedCitation" : "(Carstensen et al., 2014; HELCOM, 2009)", "previouslyFormattedCitation" : "(Carstensen et al., 2014; HELCOM, 2009)" }, "properties" : {  }, "schema" : "https://github.com/citation-style-language/schema/raw/master/csl-citation.json" }</w:instrText>
      </w:r>
      <w:r w:rsidRPr="00BA0F1F">
        <w:rPr>
          <w:rFonts w:cstheme="minorHAnsi"/>
        </w:rPr>
        <w:fldChar w:fldCharType="separate"/>
      </w:r>
      <w:r w:rsidRPr="00BA0F1F">
        <w:rPr>
          <w:rFonts w:cstheme="minorHAnsi"/>
        </w:rPr>
        <w:t xml:space="preserve">(Carstensen </w:t>
      </w:r>
      <w:r w:rsidR="00301BD0" w:rsidRPr="00301BD0">
        <w:rPr>
          <w:rFonts w:cstheme="minorHAnsi"/>
          <w:i/>
        </w:rPr>
        <w:t>et al.</w:t>
      </w:r>
      <w:r w:rsidRPr="00BA0F1F">
        <w:rPr>
          <w:rFonts w:cstheme="minorHAnsi"/>
        </w:rPr>
        <w:t>, 2014; HELCOM, 2009)</w:t>
      </w:r>
      <w:r w:rsidRPr="00BA0F1F">
        <w:rPr>
          <w:rFonts w:cstheme="minorHAnsi"/>
        </w:rPr>
        <w:fldChar w:fldCharType="end"/>
      </w:r>
      <w:r w:rsidRPr="00BA0F1F">
        <w:rPr>
          <w:rFonts w:cstheme="minorHAnsi"/>
        </w:rPr>
        <w:t xml:space="preserve">. Areas with eutrophication-induced coastal hypoxia are becoming more common both in deep and shallow water habitats </w:t>
      </w:r>
      <w:r w:rsidRPr="00BA0F1F">
        <w:rPr>
          <w:rFonts w:cstheme="minorHAnsi"/>
        </w:rPr>
        <w:fldChar w:fldCharType="begin" w:fldLock="1"/>
      </w:r>
      <w:r w:rsidRPr="00BA0F1F">
        <w:rPr>
          <w:rFonts w:cstheme="minorHAnsi"/>
        </w:rPr>
        <w:instrText>ADDIN CSL_CITATION { "citationItems" : [ { "id" : "ITEM-1", "itemData" : { "DOI" : "10.1021/es201212r", "ISBN" : "0013-936X", "ISSN" : "0013936X", "PMID" : "21770387", "abstract" : "Hypoxia is a well-described phenomenon in the offshore waters of the Baltic Sea with both the spatial extent and intensity of hypoxia known to have increased due to anthropogenic eutrophication, however, an unknown amount of hypoxia is present in the coastal zone. Here we report on the widespread unprecedented occurrence of hypoxia across the coastal zone of the Baltic Sea. We have identified 115 sites that have experienced hypoxia during the period 1955?2009 increasing the global total to ca. 500 sites, with the Baltic Sea coastal zone containing over 20% of all known sites worldwide. Most sites experienced episodic hypoxia, which is a precursor to development of seasonal hypoxia. The Baltic Sea coastal zone displays an alarming trend with hypoxia steadily increasing with time since the 1950s effecting nutrient biogeochemical processes, ecosystem services, and coastal habitat.", "author" : [ { "dropping-particle" : "", "family" : "Conley", "given" : "Daniel J.", "non-dropping-particle" : "", "parse-names" : false, "suffix" : "" }, { "dropping-particle" : "", "family" : "Carstensen", "given" : "Jacob", "non-dropping-particle" : "", "parse-names" : false, "suffix" : "" }, { "dropping-particle" : "", "family" : "Aigars", "given" : "Juris", "non-dropping-particle" : "", "parse-names" : false, "suffix" : "" }, { "dropping-particle" : "", "family" : "Axe", "given" : "Philip", "non-dropping-particle" : "", "parse-names" : false, "suffix" : "" }, { "dropping-particle" : "", "family" : "Bonsdorff", "given" : "Erik", "non-dropping-particle" : "", "parse-names" : false, "suffix" : "" }, { "dropping-particle" : "", "family" : "Eremina", "given" : "Tatjana", "non-dropping-particle" : "", "parse-names" : false, "suffix" : "" }, { "dropping-particle" : "", "family" : "Haahti", "given" : "Britt Marie", "non-dropping-particle" : "", "parse-names" : false, "suffix" : "" }, { "dropping-particle" : "", "family" : "Humborg", "given" : "Christoph", "non-dropping-particle" : "", "parse-names" : false, "suffix" : "" }, { "dropping-particle" : "", "family" : "Jonsson", "given" : "Per", "non-dropping-particle" : "", "parse-names" : false, "suffix" : "" }, { "dropping-particle" : "", "family" : "Kotta", "given" : "Jonne", "non-dropping-particle" : "", "parse-names" : false, "suffix" : "" }, { "dropping-particle" : "", "family" : "L\u00e4nnegren", "given" : "Christer", "non-dropping-particle" : "", "parse-names" : false, "suffix" : "" }, { "dropping-particle" : "", "family" : "Larsson", "given" : "Ulf", "non-dropping-particle" : "", "parse-names" : false, "suffix" : "" }, { "dropping-particle" : "", "family" : "Maximov", "given" : "Alexey", "non-dropping-particle" : "", "parse-names" : false, "suffix" : "" }, { "dropping-particle" : "", "family" : "Medina", "given" : "Miguel Rodriguez", "non-dropping-particle" : "", "parse-names" : false, "suffix" : "" }, { "dropping-particle" : "", "family" : "Lysiak-Pastuszak", "given" : "Elzbieta", "non-dropping-particle" : "", "parse-names" : false, "suffix" : "" }, { "dropping-particle" : "", "family" : "Remeikait\u00e8-Nikien\u00e8", "given" : "Nijol\u00e8", "non-dropping-particle" : "", "parse-names" : false, "suffix" : "" }, { "dropping-particle" : "", "family" : "Walve", "given" : "Jakob", "non-dropping-particle" : "", "parse-names" : false, "suffix" : "" }, { "dropping-particle" : "", "family" : "Wilhelms", "given" : "Sunhild", "non-dropping-particle" : "", "parse-names" : false, "suffix" : "" }, { "dropping-particle" : "", "family" : "Zill\u00e9n", "given" : "Lovisa", "non-dropping-particle" : "", "parse-names" : false, "suffix" : "" } ], "container-title" : "Environmental Science and Technology", "id" : "ITEM-1", "issue" : "16", "issued" : { "date-parts" : [ [ "2011" ] ] }, "page" : "6777-6783", "title" : "Hypoxia is increasing in the coastal zone of the baltic sea", "type" : "article-journal", "volume" : "45" }, "uris" : [ "http://www.mendeley.com/documents/?uuid=098fa546-7459-438d-bfaf-c83ab87b18e9" ] } ], "mendeley" : { "formattedCitation" : "(Conley et al., 2011)", "plainTextFormattedCitation" : "(Conley et al., 2011)", "previouslyFormattedCitation" : "(Conley et al., 2011)" }, "properties" : {  }, "schema" : "https://github.com/citation-style-language/schema/raw/master/csl-citation.json" }</w:instrText>
      </w:r>
      <w:r w:rsidRPr="00BA0F1F">
        <w:rPr>
          <w:rFonts w:cstheme="minorHAnsi"/>
        </w:rPr>
        <w:fldChar w:fldCharType="separate"/>
      </w:r>
      <w:r w:rsidRPr="00BA0F1F">
        <w:rPr>
          <w:rFonts w:cstheme="minorHAnsi"/>
        </w:rPr>
        <w:t xml:space="preserve">(Conley </w:t>
      </w:r>
      <w:r w:rsidR="00301BD0" w:rsidRPr="00301BD0">
        <w:rPr>
          <w:rFonts w:cstheme="minorHAnsi"/>
          <w:i/>
        </w:rPr>
        <w:t>et al.</w:t>
      </w:r>
      <w:r w:rsidRPr="00BA0F1F">
        <w:rPr>
          <w:rFonts w:cstheme="minorHAnsi"/>
        </w:rPr>
        <w:t>, 2011)</w:t>
      </w:r>
      <w:r w:rsidRPr="00BA0F1F">
        <w:rPr>
          <w:rFonts w:cstheme="minorHAnsi"/>
        </w:rPr>
        <w:fldChar w:fldCharType="end"/>
      </w:r>
      <w:r w:rsidRPr="00BA0F1F">
        <w:rPr>
          <w:rFonts w:cstheme="minorHAnsi"/>
        </w:rPr>
        <w:t xml:space="preserve">. In the northern Baltic Sea, hypoxic disturbance degrades the structure and function of seafloor communities and sediment nutrient cycling </w:t>
      </w:r>
      <w:r w:rsidRPr="00BA0F1F">
        <w:rPr>
          <w:rFonts w:cstheme="minorHAnsi"/>
        </w:rPr>
        <w:fldChar w:fldCharType="begin" w:fldLock="1"/>
      </w:r>
      <w:r w:rsidRPr="00BA0F1F">
        <w:rPr>
          <w:rFonts w:cstheme="minorHAnsi"/>
        </w:rPr>
        <w:instrText>ADDIN CSL_CITATION { "citationItems" : [ { "id" : "ITEM-1", "itemData" : { "DOI" : "10.1371/journal.pone.0044920", "ISBN" : "1932-6203", "ISSN" : "19326203", "PMID" : "23091592", "abstract" : "Disturbance-mediated species loss has prompted research considering how ecosystem functions are changed when biota is impaired. However, there is still limited empirical evidence from natural environments evaluating the direct and indirect (i.e. via biota) effects of disturbance on ecosystem functioning. Oxygen deficiency is a widespread threat to coastal and estuarine communities. While the negative impacts of hypoxia on benthic communities are well known, few studies have assessed in situ how benthic communities subjected to different degrees of hypoxic stress alter their contribution to ecosystem functioning. We studied changes in sediment ecosystem function (i.e. oxygen and nutrient fluxes across the sediment water-interface) by artificially inducing hypoxia of different durations (0, 3, 7 and 48 days) in a subtidal sandy habitat. Benthic chamber incubations were used for measuring responses in sediment oxygen and nutrient fluxes. Changes in benthic species richness, structure and traits were quantified, while stress-induced behavioral changes were documented by observing bivalve reburial rates. The initial change in faunal behavior was followed by non-linear degradation in benthic parameters (abundance, biomass, bioturbation potential), gradually impairing the structural and functional composition of the benthic community. In terms of ecosystem function, the increasing duration of hypoxia altered sediment oxygen consumption and enhanced sediment effluxes of NH(4)(+) and dissolved Si. Although effluxes of PO(4)(3-) were not altered significantly, changes were observed in sediment PO(4)(3-) sorption capability. The duration of hypoxia (i.e. number of days of stress) explained a minor part of the changes in ecosystem function. Instead, the benthic community and disturbance-driven changes within the benthos explained a larger proportion of the variability in sediment oxygen- and nutrient fluxes. Our results emphasize that the level of stress to the benthic habitat matters, and that the link between biodiversity and ecosystem function is likely to be affected by a range of factors in complex, natural environments.", "author" : [ { "dropping-particle" : "", "family" : "Villn\u00e4s", "given" : "Anna", "non-dropping-particle" : "", "parse-names" : false, "suffix" : "" }, { "dropping-particle" : "", "family" : "Norkko", "given" : "Joanna", "non-dropping-particle" : "", "parse-names" : false, "suffix" : "" }, { "dropping-particle" : "", "family" : "Lukkari", "given" : "Kaarina", "non-dropping-particle" : "", "parse-names" : false, "suffix" : "" }, { "dropping-particle" : "", "family" : "Hewitt", "given" : "Judi", "non-dropping-particle" : "", "parse-names" : false, "suffix" : "" }, { "dropping-particle" : "", "family" : "Norkko", "given" : "Alf", "non-dropping-particle" : "", "parse-names" : false, "suffix" : "" } ], "container-title" : "PLoS ONE", "id" : "ITEM-1", "issue" : "10", "issued" : { "date-parts" : [ [ "2012" ] ] }, "page" : "e44920", "title" : "Consequences of increasing hypoxic disturbance on benthic communities and ecosystem functioning", "type" : "article-journal", "volume" : "7" }, "uris" : [ "http://www.mendeley.com/documents/?uuid=c574edb4-c0ed-48dd-a673-5782449900ee" ] }, { "id" : "ITEM-2", "itemData" : { "author" : [ { "dropping-particle" : "", "family" : "BalticSTERN", "given" : "", "non-dropping-particle" : "", "parse-names" : false, "suffix" : "" } ], "id" : "ITEM-2", "issued" : { "date-parts" : [ [ "2013" ] ] }, "number-of-pages" : "34", "title" : "State of the Baltic Sea: background paper", "type" : "report" }, "uris" : [ "http://www.mendeley.com/documents/?uuid=b853b967-c62e-4435-a364-6296bcb6225c" ] } ], "mendeley" : { "formattedCitation" : "(BalticSTERN, 2013; Villn\u00e4s, Norkko, Lukkari, Hewitt, &amp; Norkko, 2012)", "plainTextFormattedCitation" : "(BalticSTERN, 2013; Villn\u00e4s, Norkko, Lukkari, Hewitt, &amp; Norkko, 2012)", "previouslyFormattedCitation" : "(BalticSTERN, 2013; Villn\u00e4s, Norkko, Lukkari, Hewitt, &amp; Norkko, 2012)" }, "properties" : {  }, "schema" : "https://github.com/citation-style-language/schema/raw/master/csl-citation.json" }</w:instrText>
      </w:r>
      <w:r w:rsidRPr="00BA0F1F">
        <w:rPr>
          <w:rFonts w:cstheme="minorHAnsi"/>
        </w:rPr>
        <w:fldChar w:fldCharType="separate"/>
      </w:r>
      <w:r w:rsidRPr="00BA0F1F">
        <w:rPr>
          <w:rFonts w:cstheme="minorHAnsi"/>
        </w:rPr>
        <w:t>(BalticSTERN, 2013; Villnäs</w:t>
      </w:r>
      <w:r w:rsidR="0034655F">
        <w:rPr>
          <w:rFonts w:cstheme="minorHAnsi"/>
          <w:i/>
        </w:rPr>
        <w:t xml:space="preserve"> et al.</w:t>
      </w:r>
      <w:r w:rsidRPr="00BA0F1F">
        <w:rPr>
          <w:rFonts w:cstheme="minorHAnsi"/>
        </w:rPr>
        <w:t>, 2012)</w:t>
      </w:r>
      <w:r w:rsidRPr="00BA0F1F">
        <w:rPr>
          <w:rFonts w:cstheme="minorHAnsi"/>
        </w:rPr>
        <w:fldChar w:fldCharType="end"/>
      </w:r>
      <w:r w:rsidRPr="00BA0F1F">
        <w:rPr>
          <w:rFonts w:cstheme="minorHAnsi"/>
        </w:rPr>
        <w:t xml:space="preserve">. There are improvements in eutrophication status that are direct consequences of long-term efforts to reduce nutrient inputs </w:t>
      </w:r>
      <w:r w:rsidRPr="00BA0F1F">
        <w:rPr>
          <w:rFonts w:cstheme="minorHAnsi"/>
        </w:rPr>
        <w:fldChar w:fldCharType="begin" w:fldLock="1"/>
      </w:r>
      <w:r w:rsidRPr="00BA0F1F">
        <w:rPr>
          <w:rFonts w:cstheme="minorHAnsi"/>
        </w:rPr>
        <w:instrText>ADDIN CSL_CITATION { "citationItems" : [ { "id" : "ITEM-1", "itemData" : { "DOI" : "10.1016/j.ecss.2015.05.002", "ISSN" : "02727714", "abstract" : "Many studies have tried to explain spatial and temporal variations in biodiversity status of marine areas from a single-issue perspective, such as fishing pressure or coastal pollution, yet most continental seas experience a wide range of human pressures. Cumulative impact assessments have been developed to capture the consequences of multiple stressors for biodiversity, but the ability of these assessments to accurately predict biodiversity status has never been tested or ground-truthed. This relationship has similarly been assumed for the Baltic Sea, especially in areas with impaired status, but has also never been documented. Here we provide a first tentative indication that cumulative human impacts relate to ecosystem condition, i.e. biodiversity status, in the Baltic Sea. Thus, cumulative impact assessments offer a promising tool for informed marine spatial planning, designation of marine protected areas and ecosystem-based management, and may prove useful for setting limits on allowable levels of human impact on ecosystems.", "author" : [ { "dropping-particle" : "", "family" : "Andersen", "given" : "Jesper H.", "non-dropping-particle" : "", "parse-names" : false, "suffix" : "" }, { "dropping-particle" : "", "family" : "Halpern", "given" : "Benjamin S.", "non-dropping-particle" : "", "parse-names" : false, "suffix" : "" }, { "dropping-particle" : "", "family" : "Korpinen", "given" : "Samuli", "non-dropping-particle" : "", "parse-names" : false, "suffix" : "" }, { "dropping-particle" : "", "family" : "Murray", "given" : "Ciar\u00e1n", "non-dropping-particle" : "", "parse-names" : false, "suffix" : "" }, { "dropping-particle" : "", "family" : "Reker", "given" : "Johnny", "non-dropping-particle" : "", "parse-names" : false, "suffix" : "" } ], "container-title" : "Estuarine, Coastal and Shelf Science", "id" : "ITEM-1", "issue" : "October 2016", "issued" : { "date-parts" : [ [ "2015" ] ] }, "page" : "88-92", "title" : "Baltic Sea biodiversity status vs. cumulative human pressures", "type" : "article-journal", "volume" : "161" }, "uris" : [ "http://www.mendeley.com/documents/?uuid=81a18a04-d5f7-47b0-91bb-54e20259bc55" ] }, { "id" : "ITEM-2", "itemData" : { "author" : [ { "dropping-particle" : "", "family" : "HELCOM", "given" : "", "non-dropping-particle" : "", "parse-names" : false, "suffix" : "" } ], "container-title" : "Available at: http://stateofthebalticsea.helcom.fi", "id" : "ITEM-2", "issued" : { "date-parts" : [ [ "2017" ] ] }, "title" : "First version of the \u2018 State of the Baltic Sea \u2019 report \u2013 June 2017 \u2013 to be updated in 2018", "type" : "article-journal" }, "uris" : [ "http://www.mendeley.com/documents/?uuid=4d2a37d6-1058-4393-bcde-2f16ac102d23" ] } ], "mendeley" : { "formattedCitation" : "(Andersen et al., 2015; HELCOM, 2017f)", "plainTextFormattedCitation" : "(Andersen et al., 2015; HELCOM, 2017f)", "previouslyFormattedCitation" : "(Andersen et al., 2015; HELCOM, 2017f)" }, "properties" : {  }, "schema" : "https://github.com/citation-style-language/schema/raw/master/csl-citation.json" }</w:instrText>
      </w:r>
      <w:r w:rsidRPr="00BA0F1F">
        <w:rPr>
          <w:rFonts w:cstheme="minorHAnsi"/>
        </w:rPr>
        <w:fldChar w:fldCharType="separate"/>
      </w:r>
      <w:r w:rsidRPr="00BA0F1F">
        <w:rPr>
          <w:rFonts w:cstheme="minorHAnsi"/>
        </w:rPr>
        <w:t xml:space="preserve">(Andersen </w:t>
      </w:r>
      <w:r w:rsidR="00301BD0" w:rsidRPr="00301BD0">
        <w:rPr>
          <w:rFonts w:cstheme="minorHAnsi"/>
          <w:i/>
        </w:rPr>
        <w:t>et al.</w:t>
      </w:r>
      <w:r w:rsidRPr="00BA0F1F">
        <w:rPr>
          <w:rFonts w:cstheme="minorHAnsi"/>
        </w:rPr>
        <w:t xml:space="preserve">, 2015; HELCOM, </w:t>
      </w:r>
      <w:r w:rsidRPr="002C59B1">
        <w:rPr>
          <w:rFonts w:cstheme="minorHAnsi"/>
        </w:rPr>
        <w:t>2017</w:t>
      </w:r>
      <w:r w:rsidR="00DC3CD2">
        <w:rPr>
          <w:rFonts w:cstheme="minorHAnsi"/>
        </w:rPr>
        <w:t>e</w:t>
      </w:r>
      <w:r w:rsidRPr="00BA0F1F">
        <w:rPr>
          <w:rFonts w:cstheme="minorHAnsi"/>
        </w:rPr>
        <w:t>)</w:t>
      </w:r>
      <w:r w:rsidRPr="00BA0F1F">
        <w:rPr>
          <w:rFonts w:cstheme="minorHAnsi"/>
        </w:rPr>
        <w:fldChar w:fldCharType="end"/>
      </w:r>
      <w:r w:rsidRPr="00BA0F1F">
        <w:rPr>
          <w:rFonts w:cstheme="minorHAnsi"/>
        </w:rPr>
        <w:t xml:space="preserve">, but the overall target of a Baltic Sea unaffected by eutrophication has not yet been met </w:t>
      </w:r>
      <w:r w:rsidRPr="00BA0F1F">
        <w:rPr>
          <w:rFonts w:cstheme="minorHAnsi"/>
        </w:rPr>
        <w:fldChar w:fldCharType="begin" w:fldLock="1"/>
      </w:r>
      <w:r w:rsidRPr="00BA0F1F">
        <w:rPr>
          <w:rFonts w:cstheme="minorHAnsi"/>
        </w:rPr>
        <w:instrText>ADDIN CSL_CITATION { "citationItems" : [ { "id" : "ITEM-1", "itemData" : { "author" : [ { "dropping-particle" : "", "family" : "Svendsen", "given" : "L.M.", "non-dropping-particle" : "", "parse-names" : false, "suffix" : "" }, { "dropping-particle" : "", "family" : "Pyh\u00e4l\u00e4", "given" : "M.", "non-dropping-particle" : "", "parse-names" : false, "suffix" : "" }, { "dropping-particle" : "", "family" : "Gustafsson", "given" : "B.", "non-dropping-particle" : "", "parse-names" : false, "suffix" : "" }, { "dropping-particle" : "", "family" : "Sonesten", "given" : "L.", "non-dropping-particle" : "", "parse-names" : false, "suffix" : "" }, { "dropping-particle" : "", "family" : "Knuuttila", "given" : "S.", "non-dropping-particle" : "", "parse-names" : false, "suffix" : "" } ], "id" : "ITEM-1", "issued" : { "date-parts" : [ [ "2015" ] ] }, "number-of-pages" : "1-21", "title" : "Inputs of nitrogen and phosphorus to the Baltic Sea. HELCOM core indicator report", "type" : "report" }, "uris" : [ "http://www.mendeley.com/documents/?uuid=c85f21f2-30e3-447e-91c2-470751936ad4" ] } ], "mendeley" : { "formattedCitation" : "(Svendsen, Pyh\u00e4l\u00e4, Gustafsson, Sonesten, &amp; Knuuttila, 2015)", "plainTextFormattedCitation" : "(Svendsen, Pyh\u00e4l\u00e4, Gustafsson, Sonesten, &amp; Knuuttila, 2015)", "previouslyFormattedCitation" : "(Svendsen, Pyh\u00e4l\u00e4, Gustafsson, Sonesten, &amp; Knuuttila, 2015)" }, "properties" : {  }, "schema" : "https://github.com/citation-style-language/schema/raw/master/csl-citation.json" }</w:instrText>
      </w:r>
      <w:r w:rsidRPr="00BA0F1F">
        <w:rPr>
          <w:rFonts w:cstheme="minorHAnsi"/>
        </w:rPr>
        <w:fldChar w:fldCharType="separate"/>
      </w:r>
      <w:r w:rsidRPr="00BA0F1F">
        <w:rPr>
          <w:rFonts w:cstheme="minorHAnsi"/>
        </w:rPr>
        <w:t>(Svendsen</w:t>
      </w:r>
      <w:r w:rsidR="0034655F">
        <w:rPr>
          <w:rFonts w:cstheme="minorHAnsi"/>
          <w:i/>
        </w:rPr>
        <w:t xml:space="preserve"> et al.</w:t>
      </w:r>
      <w:r w:rsidRPr="00BA0F1F">
        <w:rPr>
          <w:rFonts w:cstheme="minorHAnsi"/>
        </w:rPr>
        <w:t>, 2015)</w:t>
      </w:r>
      <w:r w:rsidRPr="00BA0F1F">
        <w:rPr>
          <w:rFonts w:cstheme="minorHAnsi"/>
        </w:rPr>
        <w:fldChar w:fldCharType="end"/>
      </w:r>
      <w:r w:rsidRPr="00BA0F1F">
        <w:rPr>
          <w:rFonts w:cstheme="minorHAnsi"/>
        </w:rPr>
        <w:t>.</w:t>
      </w:r>
    </w:p>
    <w:p w14:paraId="07C9682E" w14:textId="77777777" w:rsidR="0048205B" w:rsidRPr="00BA0F1F" w:rsidRDefault="0048205B" w:rsidP="00AE389F">
      <w:pPr>
        <w:rPr>
          <w:rFonts w:cstheme="minorHAnsi"/>
          <w:i/>
        </w:rPr>
      </w:pPr>
      <w:r w:rsidRPr="00BA0F1F">
        <w:rPr>
          <w:rFonts w:cstheme="minorHAnsi"/>
          <w:i/>
        </w:rPr>
        <w:t xml:space="preserve">Overfishing </w:t>
      </w:r>
    </w:p>
    <w:p w14:paraId="54AE5EFD" w14:textId="77777777" w:rsidR="0048205B" w:rsidRDefault="0048205B" w:rsidP="00AE389F">
      <w:pPr>
        <w:rPr>
          <w:rFonts w:asciiTheme="majorHAnsi" w:hAnsiTheme="majorHAnsi" w:cstheme="majorHAnsi"/>
          <w:b/>
        </w:rPr>
      </w:pPr>
      <w:r w:rsidRPr="00BA0F1F">
        <w:rPr>
          <w:rFonts w:cstheme="minorHAnsi"/>
        </w:rPr>
        <w:t xml:space="preserve">Overfishing is one of the main drivers of change in the Baltic Sea ecosystem, because low diversity systems are more prone to cascading effects caused by the decline of top predators </w:t>
      </w:r>
      <w:r w:rsidRPr="00BA0F1F">
        <w:rPr>
          <w:rFonts w:cstheme="minorHAnsi"/>
        </w:rPr>
        <w:fldChar w:fldCharType="begin" w:fldLock="1"/>
      </w:r>
      <w:r w:rsidRPr="00BA0F1F">
        <w:rPr>
          <w:rFonts w:cstheme="minorHAnsi"/>
        </w:rPr>
        <w:instrText>ADDIN CSL_CITATION { "citationItems" : [ { "id" : "ITEM-1", "itemData" : { "author" : [ { "dropping-particle" : "", "family" : "BalticSTERN", "given" : "", "non-dropping-particle" : "", "parse-names" : false, "suffix" : "" } ], "id" : "ITEM-1", "issued" : { "date-parts" : [ [ "2013" ] ] }, "number-of-pages" : "34", "title" : "State of the Baltic Sea: background paper", "type" : "report" }, "uris" : [ "http://www.mendeley.com/documents/?uuid=b853b967-c62e-4435-a364-6296bcb6225c" ] } ], "mendeley" : { "formattedCitation" : "(BalticSTERN, 2013)", "plainTextFormattedCitation" : "(BalticSTERN, 2013)", "previouslyFormattedCitation" : "(BalticSTERN, 2013)" }, "properties" : {  }, "schema" : "https://github.com/citation-style-language/schema/raw/master/csl-citation.json" }</w:instrText>
      </w:r>
      <w:r w:rsidRPr="00BA0F1F">
        <w:rPr>
          <w:rFonts w:cstheme="minorHAnsi"/>
        </w:rPr>
        <w:fldChar w:fldCharType="separate"/>
      </w:r>
      <w:r w:rsidRPr="00BA0F1F">
        <w:rPr>
          <w:rFonts w:cstheme="minorHAnsi"/>
        </w:rPr>
        <w:t>(BalticSTERN, 2013)</w:t>
      </w:r>
      <w:r w:rsidRPr="00BA0F1F">
        <w:rPr>
          <w:rFonts w:cstheme="minorHAnsi"/>
        </w:rPr>
        <w:fldChar w:fldCharType="end"/>
      </w:r>
      <w:r w:rsidRPr="00BA0F1F">
        <w:rPr>
          <w:rFonts w:cstheme="minorHAnsi"/>
        </w:rPr>
        <w:t>. Technical improvements in fishing methods have increased landings since the second half of the 20</w:t>
      </w:r>
      <w:r w:rsidRPr="00503C3C">
        <w:rPr>
          <w:rFonts w:cstheme="minorHAnsi"/>
        </w:rPr>
        <w:t>th</w:t>
      </w:r>
      <w:r w:rsidRPr="00BA0F1F">
        <w:rPr>
          <w:rFonts w:cstheme="minorHAnsi"/>
        </w:rPr>
        <w:t xml:space="preserve"> century in the overpopulated Baltic Sea area. In addition, construction and regulations in main watercourses have disturbed the natural reproduction of migratory fish species </w:t>
      </w:r>
      <w:r w:rsidRPr="00BA0F1F">
        <w:rPr>
          <w:rFonts w:cstheme="minorHAnsi"/>
        </w:rPr>
        <w:fldChar w:fldCharType="begin" w:fldLock="1"/>
      </w:r>
      <w:r w:rsidRPr="00BA0F1F">
        <w:rPr>
          <w:rFonts w:cstheme="minorHAnsi"/>
        </w:rPr>
        <w:instrText>ADDIN CSL_CITATION { "citationItems" : [ { "id" : "ITEM-1", "itemData" : { "author" : [ { "dropping-particle" : "", "family" : "BalticSTERN", "given" : "", "non-dropping-particle" : "", "parse-names" : false, "suffix" : "" } ], "id" : "ITEM-1", "issued" : { "date-parts" : [ [ "2013" ] ] }, "number-of-pages" : "34", "title" : "State of the Baltic Sea: background paper", "type" : "report" }, "uris" : [ "http://www.mendeley.com/documents/?uuid=b853b967-c62e-4435-a364-6296bcb6225c" ] } ], "mendeley" : { "formattedCitation" : "(BalticSTERN, 2013)", "plainTextFormattedCitation" : "(BalticSTERN, 2013)", "previouslyFormattedCitation" : "(BalticSTERN, 2013)" }, "properties" : {  }, "schema" : "https://github.com/citation-style-language/schema/raw/master/csl-citation.json" }</w:instrText>
      </w:r>
      <w:r w:rsidRPr="00BA0F1F">
        <w:rPr>
          <w:rFonts w:cstheme="minorHAnsi"/>
        </w:rPr>
        <w:fldChar w:fldCharType="separate"/>
      </w:r>
      <w:r w:rsidRPr="00BA0F1F">
        <w:rPr>
          <w:rFonts w:cstheme="minorHAnsi"/>
        </w:rPr>
        <w:t>(BalticSTERN, 2013)</w:t>
      </w:r>
      <w:r w:rsidRPr="00BA0F1F">
        <w:rPr>
          <w:rFonts w:cstheme="minorHAnsi"/>
        </w:rPr>
        <w:fldChar w:fldCharType="end"/>
      </w:r>
      <w:r w:rsidRPr="00BA0F1F">
        <w:rPr>
          <w:rFonts w:cstheme="minorHAnsi"/>
        </w:rPr>
        <w:t xml:space="preserve">. Since the collapse of the cod stock in the 1980s, landings have been reduced, but due to a shifting regime the cod stocks have not recovered </w:t>
      </w:r>
      <w:r w:rsidRPr="00BA0F1F">
        <w:rPr>
          <w:rFonts w:cstheme="minorHAnsi"/>
        </w:rPr>
        <w:fldChar w:fldCharType="begin" w:fldLock="1"/>
      </w:r>
      <w:r w:rsidRPr="00BA0F1F">
        <w:rPr>
          <w:rFonts w:cstheme="minorHAnsi"/>
        </w:rPr>
        <w:instrText>ADDIN CSL_CITATION { "citationItems" : [ { "id" : "ITEM-1", "itemData" : { "ISBN" : "122", "abstract" : "The HELCOM Initial Holistic Assessment is a new and innovative approach, using existing and new tools of HELCOM. The results produced with the new tool HOLAS and the Baltic Sea Pressure/ Impact Indices (BSPI/BSII) should be considered preliminary results which in the future need further elaboration and improvement. The same is valid for the status classifi cations (especially as far as they concern the indicators used in HEAT, BEAT and CHASE). Discrepancies between national WFD as- sessments and HOLAS results arise due to differences in spatial and temporal scaling as well as due to the use of different parameters.", "author" : [ { "dropping-particle" : "", "family" : "HELCOM", "given" : "", "non-dropping-particle" : "", "parse-names" : false, "suffix" : "" } ], "container-title" : "Baltic Sea Environment Proceedings", "id" : "ITEM-1", "issued" : { "date-parts" : [ [ "2010" ] ] }, "page" : "63", "title" : "Ecosystem Health of the Baltic sea 2003-2007: HELCOM Initial Holistic Assessment. Baltic Sea Environment Proceedings No. 122", "type" : "article-journal", "volume" : "122" }, "uris" : [ "http://www.mendeley.com/documents/?uuid=e5102b35-d1b1-4a88-9cc2-f95b0dcd2fe8" ] } ], "mendeley" : { "formattedCitation" : "(HELCOM, 2010)", "plainTextFormattedCitation" : "(HELCOM, 2010)", "previouslyFormattedCitation" : "(HELCOM, 2010)" }, "properties" : {  }, "schema" : "https://github.com/citation-style-language/schema/raw/master/csl-citation.json" }</w:instrText>
      </w:r>
      <w:r w:rsidRPr="00BA0F1F">
        <w:rPr>
          <w:rFonts w:cstheme="minorHAnsi"/>
        </w:rPr>
        <w:fldChar w:fldCharType="separate"/>
      </w:r>
      <w:r w:rsidRPr="00BA0F1F">
        <w:rPr>
          <w:rFonts w:cstheme="minorHAnsi"/>
        </w:rPr>
        <w:t>(HELCOM, 2010)</w:t>
      </w:r>
      <w:r w:rsidRPr="00BA0F1F">
        <w:rPr>
          <w:rFonts w:cstheme="minorHAnsi"/>
        </w:rPr>
        <w:fldChar w:fldCharType="end"/>
      </w:r>
      <w:r w:rsidRPr="00BA0F1F">
        <w:rPr>
          <w:rFonts w:cstheme="minorHAnsi"/>
        </w:rPr>
        <w:t xml:space="preserve">. </w:t>
      </w:r>
    </w:p>
    <w:p w14:paraId="3B2E597E" w14:textId="589C6EBB" w:rsidR="00E7545F" w:rsidRPr="00DB2E10" w:rsidRDefault="00E7545F" w:rsidP="00DB2E10">
      <w:pPr>
        <w:rPr>
          <w:lang w:val="en-US"/>
        </w:rPr>
      </w:pPr>
      <w:r>
        <w:rPr>
          <w:lang w:eastAsia="en-GB"/>
        </w:rPr>
        <w:lastRenderedPageBreak/>
        <w:drawing>
          <wp:inline distT="0" distB="0" distL="0" distR="0" wp14:anchorId="0450E669" wp14:editId="17904344">
            <wp:extent cx="5759450" cy="605980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8"/>
                    <a:stretch>
                      <a:fillRect/>
                    </a:stretch>
                  </pic:blipFill>
                  <pic:spPr>
                    <a:xfrm>
                      <a:off x="0" y="0"/>
                      <a:ext cx="5759450" cy="6059805"/>
                    </a:xfrm>
                    <a:prstGeom prst="rect">
                      <a:avLst/>
                    </a:prstGeom>
                  </pic:spPr>
                </pic:pic>
              </a:graphicData>
            </a:graphic>
          </wp:inline>
        </w:drawing>
      </w:r>
    </w:p>
    <w:p w14:paraId="0B85994C" w14:textId="77777777" w:rsidR="0048205B" w:rsidRDefault="0048205B" w:rsidP="00AE389F">
      <w:pPr>
        <w:spacing w:after="0"/>
        <w:rPr>
          <w:rFonts w:asciiTheme="majorHAnsi" w:hAnsiTheme="majorHAnsi" w:cstheme="majorHAnsi"/>
        </w:rPr>
      </w:pPr>
    </w:p>
    <w:p w14:paraId="1F56AFFC" w14:textId="77777777" w:rsidR="0048205B" w:rsidRPr="00BA0F1F" w:rsidRDefault="0048205B" w:rsidP="00AE389F">
      <w:pPr>
        <w:rPr>
          <w:rFonts w:cstheme="minorHAnsi"/>
          <w:i/>
        </w:rPr>
      </w:pPr>
      <w:r w:rsidRPr="00BA0F1F">
        <w:rPr>
          <w:rFonts w:cstheme="minorHAnsi"/>
          <w:i/>
        </w:rPr>
        <w:t xml:space="preserve">Invasive species </w:t>
      </w:r>
    </w:p>
    <w:p w14:paraId="5BAA12F0" w14:textId="721BEB6D" w:rsidR="0048205B" w:rsidRPr="00BA0F1F" w:rsidRDefault="0048205B" w:rsidP="00AE389F">
      <w:pPr>
        <w:rPr>
          <w:rFonts w:cstheme="minorHAnsi"/>
        </w:rPr>
      </w:pPr>
      <w:r w:rsidRPr="00BA0F1F">
        <w:rPr>
          <w:rFonts w:cstheme="minorHAnsi"/>
        </w:rPr>
        <w:t xml:space="preserve">Fewer non-indigenous species are recorded in the Baltic Sea than in other European Seas </w:t>
      </w:r>
      <w:r w:rsidRPr="00BA0F1F">
        <w:rPr>
          <w:rFonts w:cstheme="minorHAnsi"/>
        </w:rPr>
        <w:fldChar w:fldCharType="begin" w:fldLock="1"/>
      </w:r>
      <w:r w:rsidRPr="00BA0F1F">
        <w:rPr>
          <w:rFonts w:cstheme="minorHAnsi"/>
        </w:rPr>
        <w:instrText>ADDIN CSL_CITATION { "citationItems" : [ { "id" : "ITEM-1", "itemData" : { "DOI" : "10.1080/03949370.2014.897651", "author" : [ { "dropping-particle" : "", "family" : "Galil", "given" : "B.S.", "non-dropping-particle" : "", "parse-names" : false, "suffix" : "" }, { "dropping-particle" : "", "family" : "Marchini", "given" : "A.", "non-dropping-particle" : "", "parse-names" : false, "suffix" : "" }, { "dropping-particle" : "", "family" : "Occhipinti-Ambrogi", "given" : "A.", "non-dropping-particle" : "", "parse-names" : false, "suffix" : "" }, { "dropping-particle" : "", "family" : "Minchin", "given" : "D.", "non-dropping-particle" : "", "parse-names" : false, "suffix" : "" }, { "dropping-particle" : "", "family" : "Nar\u0161\u010dius", "given" : "A.", "non-dropping-particle" : "", "parse-names" : false, "suffix" : "" }, { "dropping-particle" : "", "family" : "Ojaveer", "given" : "H.", "non-dropping-particle" : "", "parse-names" : false, "suffix" : "" }, { "dropping-particle" : "", "family" : "Olenin", "given" : "S.", "non-dropping-particle" : "", "parse-names" : false, "suffix" : "" } ], "container-title" : "Ethology Ecology &amp; Evolution", "id" : "ITEM-1", "issue" : "2-3", "issued" : { "date-parts" : [ [ "2014", "7", "3" ] ] }, "page" : "152-171", "title" : "International arrivals: widespread bioinvasions in European Seas", "type" : "article-journal", "volume" : "26" }, "uris" : [ "http://www.mendeley.com/documents/?uuid=b8a668c5-2d13-3cd6-952c-c9811e919a2d" ] } ], "mendeley" : { "formattedCitation" : "(B.S. Galil et al., 2014)", "plainTextFormattedCitation" : "(B.S. Galil et al., 2014)", "previouslyFormattedCitation" : "(B.S. Galil et al., 2014)" }, "properties" : {  }, "schema" : "https://github.com/citation-style-language/schema/raw/master/csl-citation.json" }</w:instrText>
      </w:r>
      <w:r w:rsidRPr="00BA0F1F">
        <w:rPr>
          <w:rFonts w:cstheme="minorHAnsi"/>
        </w:rPr>
        <w:fldChar w:fldCharType="separate"/>
      </w:r>
      <w:r w:rsidRPr="00BA0F1F">
        <w:rPr>
          <w:rFonts w:cstheme="minorHAnsi"/>
        </w:rPr>
        <w:t xml:space="preserve">(Galil </w:t>
      </w:r>
      <w:r w:rsidR="00301BD0" w:rsidRPr="00301BD0">
        <w:rPr>
          <w:rFonts w:cstheme="minorHAnsi"/>
          <w:i/>
        </w:rPr>
        <w:t>et al.</w:t>
      </w:r>
      <w:r w:rsidRPr="00BA0F1F">
        <w:rPr>
          <w:rFonts w:cstheme="minorHAnsi"/>
        </w:rPr>
        <w:t>, 2014)</w:t>
      </w:r>
      <w:r w:rsidRPr="00BA0F1F">
        <w:rPr>
          <w:rFonts w:cstheme="minorHAnsi"/>
        </w:rPr>
        <w:fldChar w:fldCharType="end"/>
      </w:r>
      <w:r w:rsidRPr="00BA0F1F">
        <w:rPr>
          <w:rFonts w:cstheme="minorHAnsi"/>
        </w:rPr>
        <w:t xml:space="preserve">. Nevertheless, due to low native species diversity, underrepresentation of several ecosystem traits, and overall large disturbances in habitats, alien species are having severe impacts on the Baltic Sea ecosystem </w:t>
      </w:r>
      <w:r w:rsidRPr="00BA0F1F">
        <w:rPr>
          <w:rFonts w:cstheme="minorHAnsi"/>
        </w:rPr>
        <w:fldChar w:fldCharType="begin" w:fldLock="1"/>
      </w:r>
      <w:r w:rsidRPr="00BA0F1F">
        <w:rPr>
          <w:rFonts w:cstheme="minorHAnsi"/>
        </w:rPr>
        <w:instrText>ADDIN CSL_CITATION { "citationItems" : [ { "id" : "ITEM-1", "itemData" : { "DOI" : "10.1139/f02-089", "ISBN" : "0706-652X", "ISSN" : "0706-652X", "abstract" : "There are about 100 nonindigenous species recorded in the Baltic Sea. Invasive species have resulted in major changes in nearshore ecosystems, especially in coastal lagoons and inlets that can be identified as \"centres of xenodiversity\". Fewer than 70 of these species have established reproducing populations. Dominant invasion vectors include unintentional introductions via ballast water, tank sediments, and hull fouling, aquaculture, and the construction of canals that have facilitated active or passive natural dispersal. Of the approximately 60 unintentionally introduced species with a known invasion history, 38 are transoceanic (including 19 Atlantic species of American origin) and 18 of Ponto-Caspian origin. Species that have caused economic damage to fisheries, shipping, and industry include the hydrozoan Cordylophora caspia, the barnacle Balanus improvisus, the cladoceran Cercopagis pengoi, and the bivalve Dreissena polymorpha. The Baltic Sea has served as a secondary source of nonindigenous species to the North American Great Lakes. Further study is warranted to quantify large-scale ecosystem changes in the Baltic associated with establishment and population growth of nonindigenous species and to prevent future invasions.", "author" : [ { "dropping-particle" : "", "family" : "Lepp\u00e4koski", "given" : "Erkki", "non-dropping-particle" : "", "parse-names" : false, "suffix" : "" }, { "dropping-particle" : "", "family" : "Gollasch", "given" : "Stephan", "non-dropping-particle" : "", "parse-names" : false, "suffix" : "" }, { "dropping-particle" : "", "family" : "Gruszka", "given" : "Piotr", "non-dropping-particle" : "", "parse-names" : false, "suffix" : "" }, { "dropping-particle" : "", "family" : "Ojaveer", "given" : "Henn", "non-dropping-particle" : "", "parse-names" : false, "suffix" : "" }, { "dropping-particle" : "", "family" : "Olenin", "given" : "Sergej", "non-dropping-particle" : "", "parse-names" : false, "suffix" : "" }, { "dropping-particle" : "", "family" : "Panov", "given" : "Vadim", "non-dropping-particle" : "", "parse-names" : false, "suffix" : "" } ], "container-title" : "Canadian Journal of Fisheries and Aquatic Sciences", "id" : "ITEM-1", "issue" : "7", "issued" : { "date-parts" : [ [ "2002" ] ] }, "page" : "1175-1188", "title" : "The Baltic - \u0097a sea of invaders", "type" : "article-journal", "volume" : "59" }, "uris" : [ "http://www.mendeley.com/documents/?uuid=d1747165-c815-4c5c-bb2f-489593aab28e" ] }, { "id" : "ITEM-2", "itemData" : { "author" : [ { "dropping-particle" : "", "family" : "BalticSTERN", "given" : "", "non-dropping-particle" : "", "parse-names" : false, "suffix" : "" } ], "id" : "ITEM-2", "issued" : { "date-parts" : [ [ "2013" ] ] }, "number-of-pages" : "34", "title" : "State of the Baltic Sea: background paper", "type" : "report" }, "uris" : [ "http://www.mendeley.com/documents/?uuid=b853b967-c62e-4435-a364-6296bcb6225c" ] } ], "mendeley" : { "formattedCitation" : "(BalticSTERN, 2013; Lepp\u00e4koski et al., 2002)", "plainTextFormattedCitation" : "(BalticSTERN, 2013; Lepp\u00e4koski et al., 2002)", "previouslyFormattedCitation" : "(BalticSTERN, 2013; Lepp\u00e4koski et al., 2002)" }, "properties" : {  }, "schema" : "https://github.com/citation-style-language/schema/raw/master/csl-citation.json" }</w:instrText>
      </w:r>
      <w:r w:rsidRPr="00BA0F1F">
        <w:rPr>
          <w:rFonts w:cstheme="minorHAnsi"/>
        </w:rPr>
        <w:fldChar w:fldCharType="separate"/>
      </w:r>
      <w:r w:rsidRPr="00BA0F1F">
        <w:rPr>
          <w:rFonts w:cstheme="minorHAnsi"/>
        </w:rPr>
        <w:t xml:space="preserve">(BalticSTERN, 2013; Leppäkoski </w:t>
      </w:r>
      <w:r w:rsidR="00301BD0" w:rsidRPr="00301BD0">
        <w:rPr>
          <w:rFonts w:cstheme="minorHAnsi"/>
          <w:i/>
        </w:rPr>
        <w:t>et al.</w:t>
      </w:r>
      <w:r w:rsidRPr="00BA0F1F">
        <w:rPr>
          <w:rFonts w:cstheme="minorHAnsi"/>
        </w:rPr>
        <w:t>, 2002)</w:t>
      </w:r>
      <w:r w:rsidRPr="00BA0F1F">
        <w:rPr>
          <w:rFonts w:cstheme="minorHAnsi"/>
        </w:rPr>
        <w:fldChar w:fldCharType="end"/>
      </w:r>
      <w:r w:rsidRPr="00BA0F1F">
        <w:rPr>
          <w:rFonts w:cstheme="minorHAnsi"/>
        </w:rPr>
        <w:t xml:space="preserve">. Ecological impacts caused by the invaders vary depending on how they differ from natives in their life form and resource usage </w:t>
      </w:r>
      <w:r w:rsidRPr="00BA0F1F">
        <w:rPr>
          <w:rFonts w:cstheme="minorHAnsi"/>
        </w:rPr>
        <w:fldChar w:fldCharType="begin" w:fldLock="1"/>
      </w:r>
      <w:r w:rsidRPr="00BA0F1F">
        <w:rPr>
          <w:rFonts w:cstheme="minorHAnsi"/>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sidRPr="00BA0F1F">
        <w:rPr>
          <w:rFonts w:cstheme="minorHAnsi"/>
        </w:rPr>
        <w:fldChar w:fldCharType="separate"/>
      </w:r>
      <w:r w:rsidRPr="00BA0F1F">
        <w:rPr>
          <w:rFonts w:cstheme="minorHAnsi"/>
        </w:rPr>
        <w:t>(HELCOM, 2009)</w:t>
      </w:r>
      <w:r w:rsidRPr="00BA0F1F">
        <w:rPr>
          <w:rFonts w:cstheme="minorHAnsi"/>
        </w:rPr>
        <w:fldChar w:fldCharType="end"/>
      </w:r>
      <w:r w:rsidRPr="00BA0F1F">
        <w:rPr>
          <w:rFonts w:cstheme="minorHAnsi"/>
        </w:rPr>
        <w:t xml:space="preserve">. </w:t>
      </w:r>
    </w:p>
    <w:p w14:paraId="26A56A77" w14:textId="77777777" w:rsidR="0048205B" w:rsidRPr="00BA0F1F" w:rsidRDefault="0048205B" w:rsidP="00AE389F">
      <w:pPr>
        <w:rPr>
          <w:rFonts w:cstheme="minorHAnsi"/>
          <w:i/>
        </w:rPr>
      </w:pPr>
      <w:r w:rsidRPr="00BA0F1F">
        <w:rPr>
          <w:rFonts w:cstheme="minorHAnsi"/>
          <w:i/>
        </w:rPr>
        <w:t>Climate change</w:t>
      </w:r>
    </w:p>
    <w:p w14:paraId="32F21293" w14:textId="3423AC8F" w:rsidR="0048205B" w:rsidRPr="00BA0F1F" w:rsidRDefault="0048205B" w:rsidP="00AE389F">
      <w:pPr>
        <w:rPr>
          <w:rFonts w:cstheme="minorHAnsi"/>
        </w:rPr>
      </w:pPr>
      <w:r w:rsidRPr="00BA0F1F">
        <w:rPr>
          <w:rFonts w:cstheme="minorHAnsi"/>
        </w:rPr>
        <w:t xml:space="preserve">Climate change amplifies the effect of all other drivers of change </w:t>
      </w:r>
      <w:r w:rsidRPr="00BA0F1F">
        <w:rPr>
          <w:rFonts w:cstheme="minorHAnsi"/>
        </w:rPr>
        <w:fldChar w:fldCharType="begin" w:fldLock="1"/>
      </w:r>
      <w:r w:rsidRPr="00BA0F1F">
        <w:rPr>
          <w:rFonts w:cstheme="minorHAnsi"/>
        </w:rPr>
        <w:instrText>ADDIN CSL_CITATION { "citationItems" : [ { "id" : "ITEM-1", "itemData" : { "DOI" : "10.1007/s00227-014-2579-3", "ISBN" : "0025-3162", "ISSN" : "00253162", "abstract" : "Coastal waters are important in linking zoobenthos and fish, as many coastal fishes feed on benthic prey in these habitats. Major drivers, such as eutrophication and climate change, may alter this link, whereas shifts in the importance of these drivers may induce different responses in zoobenthos and fish, respectively, potentially changing productivity of coastal ecosystems. The aim of this study was to assess in which way abundance and distribution of benthic-feeding fish and biomass of zoobenthos have changed over time in response to eutrophication (Secchi depth) and climate change (temperature and salinity), respectively. This was done by analyzing gross changes in the responses over three decades (1983\u20132012) and across depth zones. Eutrophication and climate change caused different though specific impacts on fish and zoobenthos, respectively. Throughout the 1980s, increasing benthic-feeding fish abundance in shallow waters (&lt;6 m) was primarily attributed to eutrophication (decreasing Secchi depth), implying increased system productivity. During the 2000s, the effect of eutrophication levelled out, whereas temperature caused contrasting development of fish abundance at different depth zones. Shallow waters had lower fish abundances during warm years compared with colder ones, while the abundance increased in deeper, aphotic waters (6\u201320 m). In the deep waters, zoobenthos showed a contrasting, declining trend in biomass, coinciding with the decrease in salinity during the 2000s. This suggests altered ecosystem productivity and potential food shortage for benthic-feeding fish exploring the deep waters. An intensification of these trends is likely in the future, as climate change scenarios suggest further temperature increase and salinity decrease.", "author" : [ { "dropping-particle" : "", "family" : "Snickars", "given" : "Martin", "non-dropping-particle" : "", "parse-names" : false, "suffix" : "" }, { "dropping-particle" : "", "family" : "Weigel", "given" : "Benjamin", "non-dropping-particle" : "", "parse-names" : false, "suffix" : "" }, { "dropping-particle" : "", "family" : "Bonsdorff", "given" : "Erik", "non-dropping-particle" : "", "parse-names" : false, "suffix" : "" } ], "container-title" : "Marine Biology", "id" : "ITEM-1", "issue" : "1", "issued" : { "date-parts" : [ [ "2015" ] ] }, "page" : "141-151", "title" : "Impact of eutrophication and climate change on fish and zoobenthos in coastal waters of the Baltic Sea", "type" : "article-journal", "volume" : "162" }, "uris" : [ "http://www.mendeley.com/documents/?uuid=ecd4f2df-f7ca-4958-a37b-9b6e34bc5157" ] } ], "mendeley" : { "formattedCitation" : "(Snickars et al., 2015)", "plainTextFormattedCitation" : "(Snickars et al., 2015)", "previouslyFormattedCitation" : "(Snickars et al., 2015)" }, "properties" : {  }, "schema" : "https://github.com/citation-style-language/schema/raw/master/csl-citation.json" }</w:instrText>
      </w:r>
      <w:r w:rsidRPr="00BA0F1F">
        <w:rPr>
          <w:rFonts w:cstheme="minorHAnsi"/>
        </w:rPr>
        <w:fldChar w:fldCharType="separate"/>
      </w:r>
      <w:r w:rsidRPr="00BA0F1F">
        <w:rPr>
          <w:rFonts w:cstheme="minorHAnsi"/>
        </w:rPr>
        <w:t xml:space="preserve">(Snickars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 In the Baltic Sea eutrophication rates are increasing through increased nutrient fluxes from increased river runoff. Warmer temperature and an increase in extreme temperatures are making the areas better suited for the establishment of alien species. Moreover, increased riverine flows result in lower salinities with detrimental impacts on all species of marine origin.</w:t>
      </w:r>
    </w:p>
    <w:p w14:paraId="0BBF65DA" w14:textId="77777777" w:rsidR="0048205B" w:rsidRPr="00BA0F1F" w:rsidRDefault="0048205B" w:rsidP="00AE389F">
      <w:pPr>
        <w:rPr>
          <w:rFonts w:cstheme="minorHAnsi"/>
        </w:rPr>
      </w:pPr>
      <w:r w:rsidRPr="00BA0F1F">
        <w:rPr>
          <w:rFonts w:cstheme="minorHAnsi"/>
        </w:rPr>
        <w:lastRenderedPageBreak/>
        <w:t xml:space="preserve">In summary, the Baltic Sea is well studied and its ecosystems and biodiversity have been very degraded in the past. Management plans for recovery have been in place for some years, and although in general the status of biodiversity is still considered poor, some signs of recovery have been observed. </w:t>
      </w:r>
    </w:p>
    <w:p w14:paraId="48B30482" w14:textId="77777777" w:rsidR="0048205B" w:rsidRDefault="0048205B" w:rsidP="00AE389F">
      <w:pPr>
        <w:spacing w:after="0"/>
        <w:rPr>
          <w:rFonts w:asciiTheme="majorHAnsi" w:eastAsiaTheme="majorEastAsia" w:hAnsiTheme="majorHAnsi" w:cstheme="majorBidi"/>
          <w:i/>
          <w:iCs/>
          <w:color w:val="2E74B5" w:themeColor="accent1" w:themeShade="BF"/>
          <w:sz w:val="24"/>
          <w:szCs w:val="24"/>
        </w:rPr>
      </w:pPr>
    </w:p>
    <w:p w14:paraId="16C0BE6E" w14:textId="77777777" w:rsidR="0048205B" w:rsidRPr="0046771E" w:rsidRDefault="0048205B" w:rsidP="001F0516">
      <w:pPr>
        <w:pStyle w:val="Heading4"/>
        <w:rPr>
          <w:rFonts w:cstheme="majorHAnsi"/>
        </w:rPr>
      </w:pPr>
      <w:bookmarkStart w:id="990" w:name="_Toc519504539"/>
      <w:r w:rsidRPr="00D25F8C">
        <w:t>Mediterranean Sea</w:t>
      </w:r>
      <w:bookmarkEnd w:id="990"/>
    </w:p>
    <w:p w14:paraId="7B563535" w14:textId="77777777" w:rsidR="0048205B" w:rsidRPr="00C35796" w:rsidRDefault="0048205B" w:rsidP="00AE389F">
      <w:pPr>
        <w:spacing w:after="0"/>
        <w:rPr>
          <w:rFonts w:eastAsia="Calibri" w:cstheme="minorHAnsi"/>
          <w:u w:val="single"/>
        </w:rPr>
      </w:pPr>
      <w:r w:rsidRPr="00C35796">
        <w:rPr>
          <w:rFonts w:eastAsia="Calibri" w:cstheme="minorHAnsi"/>
          <w:u w:val="single"/>
        </w:rPr>
        <w:t>Overview of the system</w:t>
      </w:r>
    </w:p>
    <w:p w14:paraId="35443BC0" w14:textId="77777777" w:rsidR="0048205B" w:rsidRDefault="0048205B" w:rsidP="00AE389F">
      <w:pPr>
        <w:autoSpaceDE w:val="0"/>
        <w:autoSpaceDN w:val="0"/>
        <w:adjustRightInd w:val="0"/>
        <w:rPr>
          <w:rFonts w:cstheme="minorHAnsi"/>
        </w:rPr>
      </w:pPr>
      <w:r w:rsidRPr="00BA0F1F">
        <w:rPr>
          <w:rFonts w:cstheme="minorHAnsi"/>
        </w:rPr>
        <w:t>The Mediterranean Sea, covering approximately 2</w:t>
      </w:r>
      <w:r w:rsidRPr="00BA0F1F">
        <w:rPr>
          <w:rFonts w:eastAsia="Times New Roman" w:cstheme="minorHAnsi"/>
          <w:lang w:val="en-US" w:bidi="he-IL"/>
        </w:rPr>
        <w:t>,</w:t>
      </w:r>
      <w:r w:rsidRPr="00BA0F1F">
        <w:rPr>
          <w:rFonts w:cstheme="minorHAnsi"/>
        </w:rPr>
        <w:t>500</w:t>
      </w:r>
      <w:r w:rsidRPr="00BA0F1F">
        <w:rPr>
          <w:rFonts w:eastAsia="Times New Roman" w:cstheme="minorHAnsi"/>
          <w:lang w:val="en-US" w:bidi="he-IL"/>
        </w:rPr>
        <w:t>,</w:t>
      </w:r>
      <w:r w:rsidRPr="00BA0F1F">
        <w:rPr>
          <w:rFonts w:cstheme="minorHAnsi"/>
        </w:rPr>
        <w:t>000 km</w:t>
      </w:r>
      <w:r w:rsidRPr="00BA0F1F">
        <w:rPr>
          <w:rFonts w:eastAsia="Calibri" w:cstheme="minorHAnsi"/>
        </w:rPr>
        <w:t xml:space="preserve">², is a remnant of the Tethys ocean, </w:t>
      </w:r>
      <w:r w:rsidRPr="00BA0F1F">
        <w:rPr>
          <w:rStyle w:val="st"/>
          <w:rFonts w:cstheme="minorHAnsi"/>
        </w:rPr>
        <w:t>an ancient ocean from the Mesozoic era</w:t>
      </w:r>
      <w:r w:rsidRPr="00BA0F1F">
        <w:rPr>
          <w:rFonts w:eastAsia="Calibri" w:cstheme="minorHAnsi"/>
        </w:rPr>
        <w:t xml:space="preserve">. </w:t>
      </w:r>
      <w:r w:rsidRPr="00BA0F1F">
        <w:rPr>
          <w:rFonts w:cstheme="minorHAnsi"/>
        </w:rPr>
        <w:t>The sea’s main hydrologic features are: i) a microtidal regime; ii) scarce freshwater inputs compensated by inflow of Atlantic surface water; iii) highly saline (38 to 39.5</w:t>
      </w:r>
      <w:r w:rsidRPr="00BA0F1F">
        <w:rPr>
          <w:rFonts w:eastAsia="Calibri" w:cstheme="minorHAnsi"/>
          <w:lang w:val="en-US"/>
        </w:rPr>
        <w:t>‰)</w:t>
      </w:r>
      <w:r w:rsidRPr="00BA0F1F">
        <w:rPr>
          <w:rFonts w:eastAsia="Calibri" w:cstheme="minorHAnsi"/>
        </w:rPr>
        <w:t xml:space="preserve"> concentration basin with higher evaporation eastwards</w:t>
      </w:r>
      <w:r w:rsidRPr="00BA0F1F">
        <w:rPr>
          <w:rFonts w:cstheme="minorHAnsi"/>
        </w:rPr>
        <w:t xml:space="preserve">; iv) oligotrophy, with organic carbon inputs 15-80 times lower in the </w:t>
      </w:r>
      <w:r w:rsidRPr="00BA0F1F">
        <w:rPr>
          <w:rFonts w:eastAsia="Calibri" w:cstheme="minorHAnsi"/>
          <w:lang w:val="en-US"/>
        </w:rPr>
        <w:t>eastern</w:t>
      </w:r>
      <w:r w:rsidRPr="00BA0F1F">
        <w:rPr>
          <w:rFonts w:cstheme="minorHAnsi"/>
        </w:rPr>
        <w:t xml:space="preserve"> than in the </w:t>
      </w:r>
      <w:r w:rsidRPr="00BA0F1F">
        <w:rPr>
          <w:rFonts w:eastAsia="Calibri" w:cstheme="minorHAnsi"/>
          <w:lang w:val="en-US"/>
        </w:rPr>
        <w:t>western</w:t>
      </w:r>
      <w:r w:rsidRPr="00BA0F1F">
        <w:rPr>
          <w:rFonts w:cstheme="minorHAnsi"/>
        </w:rPr>
        <w:t xml:space="preserve"> basin and extremely low concentrations of chlorophyll-a in surface offshore waters (ca 0.05 μg l</w:t>
      </w:r>
      <w:r w:rsidRPr="00BA0F1F">
        <w:rPr>
          <w:rFonts w:cstheme="minorHAnsi"/>
          <w:vertAlign w:val="superscript"/>
        </w:rPr>
        <w:t>-</w:t>
      </w:r>
      <w:r w:rsidRPr="00BA0F1F">
        <w:rPr>
          <w:rFonts w:cstheme="minorHAnsi"/>
        </w:rPr>
        <w:t xml:space="preserve">¹ ); </w:t>
      </w:r>
      <w:r w:rsidRPr="00BA0F1F">
        <w:rPr>
          <w:rFonts w:eastAsia="Calibri" w:cstheme="minorHAnsi"/>
          <w:lang w:val="en-US"/>
        </w:rPr>
        <w:t xml:space="preserve">and </w:t>
      </w:r>
      <w:r w:rsidRPr="00BA0F1F">
        <w:rPr>
          <w:rFonts w:cstheme="minorHAnsi"/>
        </w:rPr>
        <w:t xml:space="preserve">v) </w:t>
      </w:r>
      <w:r w:rsidRPr="00BA0F1F">
        <w:rPr>
          <w:rFonts w:eastAsia="Calibri" w:cstheme="minorHAnsi"/>
          <w:lang w:val="en-US"/>
        </w:rPr>
        <w:t xml:space="preserve">with almost </w:t>
      </w:r>
      <w:r w:rsidRPr="00BA0F1F">
        <w:rPr>
          <w:rFonts w:cstheme="minorHAnsi"/>
        </w:rPr>
        <w:t xml:space="preserve">constant temperature from </w:t>
      </w:r>
      <w:r w:rsidRPr="00BA0F1F">
        <w:rPr>
          <w:rFonts w:eastAsia="Calibri" w:cstheme="minorHAnsi"/>
          <w:lang w:val="en-US"/>
        </w:rPr>
        <w:t>about</w:t>
      </w:r>
      <w:r w:rsidRPr="00BA0F1F">
        <w:rPr>
          <w:rFonts w:cstheme="minorHAnsi"/>
        </w:rPr>
        <w:t xml:space="preserve"> 300-500m downwards, </w:t>
      </w:r>
      <w:r w:rsidRPr="00BA0F1F">
        <w:rPr>
          <w:rFonts w:eastAsia="Calibri" w:cstheme="minorHAnsi"/>
          <w:lang w:val="en-US"/>
        </w:rPr>
        <w:t xml:space="preserve">with </w:t>
      </w:r>
      <w:r w:rsidRPr="00BA0F1F">
        <w:rPr>
          <w:rFonts w:cstheme="minorHAnsi"/>
        </w:rPr>
        <w:t xml:space="preserve">bottom temperatures </w:t>
      </w:r>
      <w:r w:rsidRPr="00BA0F1F">
        <w:rPr>
          <w:rFonts w:eastAsia="Calibri" w:cstheme="minorHAnsi"/>
          <w:lang w:val="en-US"/>
        </w:rPr>
        <w:t>about</w:t>
      </w:r>
      <w:r w:rsidRPr="00BA0F1F">
        <w:rPr>
          <w:rFonts w:cstheme="minorHAnsi"/>
        </w:rPr>
        <w:t xml:space="preserve"> 12.8 - 13.5°C in the </w:t>
      </w:r>
      <w:r w:rsidRPr="00BA0F1F">
        <w:rPr>
          <w:rFonts w:eastAsia="Calibri" w:cstheme="minorHAnsi"/>
          <w:lang w:val="en-US"/>
        </w:rPr>
        <w:t>western</w:t>
      </w:r>
      <w:r w:rsidRPr="00BA0F1F">
        <w:rPr>
          <w:rFonts w:cstheme="minorHAnsi"/>
        </w:rPr>
        <w:t xml:space="preserve"> basin and 13.5 - 15.5°C in the Eastern basin.</w:t>
      </w:r>
    </w:p>
    <w:p w14:paraId="15B4F438" w14:textId="77777777" w:rsidR="0048205B" w:rsidRPr="00BA0F1F" w:rsidRDefault="0048205B" w:rsidP="00AE389F">
      <w:pPr>
        <w:autoSpaceDE w:val="0"/>
        <w:autoSpaceDN w:val="0"/>
        <w:adjustRightInd w:val="0"/>
        <w:rPr>
          <w:rFonts w:eastAsia="Calibri" w:cstheme="minorHAnsi"/>
        </w:rPr>
      </w:pPr>
    </w:p>
    <w:p w14:paraId="5A09B60C" w14:textId="77777777" w:rsidR="0048205B" w:rsidRPr="00C35796" w:rsidRDefault="0048205B" w:rsidP="00AE389F">
      <w:pPr>
        <w:autoSpaceDE w:val="0"/>
        <w:autoSpaceDN w:val="0"/>
        <w:adjustRightInd w:val="0"/>
        <w:spacing w:after="0"/>
        <w:rPr>
          <w:rFonts w:cstheme="minorHAnsi"/>
          <w:u w:val="single"/>
        </w:rPr>
      </w:pPr>
      <w:r w:rsidRPr="00C35796">
        <w:rPr>
          <w:rFonts w:cstheme="minorHAnsi"/>
          <w:u w:val="single"/>
        </w:rPr>
        <w:t xml:space="preserve">Status </w:t>
      </w:r>
      <w:r w:rsidRPr="00C35796">
        <w:rPr>
          <w:rFonts w:eastAsia="Calibri" w:cstheme="minorHAnsi"/>
          <w:u w:val="single"/>
        </w:rPr>
        <w:t>and trends</w:t>
      </w:r>
    </w:p>
    <w:p w14:paraId="4199E2EB" w14:textId="48F04949" w:rsidR="0048205B" w:rsidRPr="00BA0F1F" w:rsidRDefault="0048205B" w:rsidP="00AE389F">
      <w:pPr>
        <w:rPr>
          <w:rFonts w:eastAsia="Calibri" w:cstheme="minorHAnsi"/>
        </w:rPr>
      </w:pPr>
      <w:r w:rsidRPr="00BA0F1F">
        <w:rPr>
          <w:rFonts w:eastAsia="Calibri" w:cstheme="minorHAnsi"/>
        </w:rPr>
        <w:t xml:space="preserve">Despite covering only 0.82% of global oceanic surface, the </w:t>
      </w:r>
      <w:r w:rsidR="00E73C21">
        <w:rPr>
          <w:rFonts w:eastAsia="Calibri" w:cstheme="minorHAnsi"/>
        </w:rPr>
        <w:t xml:space="preserve">Mediterranean </w:t>
      </w:r>
      <w:r w:rsidRPr="00BA0F1F">
        <w:rPr>
          <w:rFonts w:eastAsia="Calibri" w:cstheme="minorHAnsi"/>
        </w:rPr>
        <w:t xml:space="preserve">sea is host to more than 17,000 described marine species, representing an estimated 7% of the world’s marine biodiversity, including about 25 to 30% of endemic species </w:t>
      </w:r>
      <w:r w:rsidRPr="00BA0F1F">
        <w:rPr>
          <w:rFonts w:eastAsia="Calibri" w:cstheme="minorHAnsi"/>
        </w:rPr>
        <w:fldChar w:fldCharType="begin" w:fldLock="1"/>
      </w:r>
      <w:r w:rsidRPr="00BA0F1F">
        <w:rPr>
          <w:rFonts w:eastAsia="Calibri" w:cstheme="minorHAnsi"/>
        </w:rPr>
        <w:instrText>ADDIN CSL_CITATION { "citationItems" : [ { "id" : "ITEM-1", "itemData" : { "DOI" : "10.1093/icesjms/fsp261", "ISBN" : "1054-3139", "author" : [ { "dropping-particle" : "", "family" : "Coll", "given" : "Marta", "non-dropping-particle" : "", "parse-names" : false, "suffix" : "" }, { "dropping-particle" : "", "family" : "Shannon", "given" : "Lynne J", "non-dropping-particle" : "", "parse-names" : false, "suffix" : "" }, { "dropping-particle" : "", "family" : "Yemane", "given" : "Dawit", "non-dropping-particle" : "", "parse-names" : false, "suffix" : "" }, { "dropping-particle" : "", "family" : "Link", "given" : "Jason S", "non-dropping-particle" : "", "parse-names" : false, "suffix" : "" }, { "dropping-particle" : "", "family" : "Ojaveer", "given" : "Henn", "non-dropping-particle" : "", "parse-names" : false, "suffix" : "" }, { "dropping-particle" : "", "family" : "Neira", "given" : "Sergio", "non-dropping-particle" : "", "parse-names" : false, "suffix" : "" }, { "dropping-particle" : "", "family" : "Jouffre", "given" : "Didier", "non-dropping-particle" : "", "parse-names" : false, "suffix" : "" }, { "dropping-particle" : "", "family" : "Labrosse", "given" : "Pierre", "non-dropping-particle" : "", "parse-names" : false, "suffix" : "" }, { "dropping-particle" : "", "family" : "Heymans", "given" : "Johanna J", "non-dropping-particle" : "", "parse-names" : false, "suffix" : "" }, { "dropping-particle" : "", "family" : "Fulton", "given" : "Elizabeth A", "non-dropping-particle" : "", "parse-names" : false, "suffix" : "" }, { "dropping-particle" : "", "family" : "Shin", "given" : "Yunne-Jai", "non-dropping-particle" : "", "parse-names" : false, "suffix" : "" } ], "container-title" : "Ices Journal of Marine Science", "id" : "ITEM-1", "issue" : "4", "issued" : { "date-parts" : [ [ "2010" ] ] }, "page" : "769-786", "title" : "Ranking the ecological relative status of exploited marine ecosystems", "type" : "article-journal", "volume" : "67" }, "uris" : [ "http://www.mendeley.com/documents/?uuid=3387261c-a7f2-40cb-a170-8937e2fa07d6" ] }, { "id" : "ITEM-2", "itemData" : { "DOI" : "10.1016/j.cub.2011.05.005", "ISBN" : "0960-9822", "ISSN" : "09609822", "PMID" : "21658949", "abstract" : "The Mediterranean Sea (0.82% of the global oceanic surface) holds 4%-18% of all known marine species (\u223c17,000), with a high proportion of endemism [1, 2]. This exceptional biodiversity is under severe threats [1] but benefits from a system of 100 marine protected areas (MPAs). Surprisingly, the spatial congruence of fish biodiversity hot spots with this MPA system and the areas of high fishing pressure has not been assessed. Moreover, evolutionary and functional breadth of species assemblages [3] has been largely overlooked in marine systems. Here we adopted a multifaceted approach to biodiversity by considering the species richness of total, endemic, and threatened coastal fish assemblages as well as their functional and phylogenetic diversity. We show that these fish biodiversity components are spatially mismatched. The MPA system covers a small surface of the Mediterranean (0.4%) and is spatially congruent with the hot spots of all taxonomic components of fish diversity. However, it misses hot spots of functional and phylogenetic diversity. In addition, hot spots of endemic species richness and phylogenetic diversity are spatially congruent with hot spots of fishery impact. Our results highlight that future conservation strategies and assessment efficiency of current reserve systems will need to be revisited after deconstructing the different components of biodiversity. \u00a9 2011 Elsevier Ltd.", "author" : [ { "dropping-particle" : "", "family" : "Mouillot", "given" : "David", "non-dropping-particle" : "", "parse-names" : false, "suffix" : "" }, { "dropping-particle" : "", "family" : "Albouy", "given" : "Camille", "non-dropping-particle" : "", "parse-names" : false, "suffix" : "" }, { "dropping-particle" : "", "family" : "Guilhaumon", "given" : "Franois", "non-dropping-particle" : "", "parse-names" : false, "suffix" : "" }, { "dropping-particle" : "", "family" : "Rais Lasram", "given" : "Frida", "non-dropping-particle" : "Ben", "parse-names" : false, "suffix" : "" }, { "dropping-particle" : "", "family" : "Coll", "given" : "Marta", "non-dropping-particle" : "", "parse-names" : false, "suffix" : "" }, { "dropping-particle" : "", "family" : "Devictor", "given" : "Vincent", "non-dropping-particle" : "", "parse-names" : false, "suffix" : "" }, { "dropping-particle" : "", "family" : "Meynard", "given" : "Christine N.", "non-dropping-particle" : "", "parse-names" : false, "suffix" : "" }, { "dropping-particle" : "", "family" : "Pauly", "given" : "Daniel", "non-dropping-particle" : "", "parse-names" : false, "suffix" : "" }, { "dropping-particle" : "", "family" : "Tomasini", "given" : "Jean Antoine", "non-dropping-particle" : "", "parse-names" : false, "suffix" : "" }, { "dropping-particle" : "", "family" : "Troussellier", "given" : "Marc", "non-dropping-particle" : "", "parse-names" : false, "suffix" : "" }, { "dropping-particle" : "", "family" : "Velez", "given" : "Laure", "non-dropping-particle" : "", "parse-names" : false, "suffix" : "" }, { "dropping-particle" : "", "family" : "Watson", "given" : "Reg", "non-dropping-particle" : "", "parse-names" : false, "suffix" : "" }, { "dropping-particle" : "", "family" : "Douzery", "given" : "Emmanuel J.P.", "non-dropping-particle" : "", "parse-names" : false, "suffix" : "" }, { "dropping-particle" : "", "family" : "Mouquet", "given" : "Nicolas", "non-dropping-particle" : "", "parse-names" : false, "suffix" : "" } ], "container-title" : "Current Biology", "id" : "ITEM-2", "issue" : "12", "issued" : { "date-parts" : [ [ "2011" ] ] }, "page" : "1044-1050", "title" : "Protected and threatened components of fish biodiversity in the mediterranean sea", "type" : "article-journal", "volume" : "21" }, "uris" : [ "http://www.mendeley.com/documents/?uuid=565c5ffd-664c-4f23-a898-9437a9c8fcc6" ] } ], "mendeley" : { "formattedCitation" : "(Coll, Shannon, et al., 2010; Mouillot et al., 2011)", "plainTextFormattedCitation" : "(Coll, Shannon, et al., 2010; Mouillot et al., 2011)", "previouslyFormattedCitation" : "(Coll, Shannon, et al., 2010; Mouillot et al., 2011)"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Coll </w:t>
      </w:r>
      <w:r w:rsidR="00301BD0" w:rsidRPr="00301BD0">
        <w:rPr>
          <w:rFonts w:eastAsia="Calibri" w:cstheme="minorHAnsi"/>
          <w:i/>
        </w:rPr>
        <w:t>et al.</w:t>
      </w:r>
      <w:r w:rsidRPr="00BA0F1F">
        <w:rPr>
          <w:rFonts w:eastAsia="Calibri" w:cstheme="minorHAnsi"/>
        </w:rPr>
        <w:t>, 2010</w:t>
      </w:r>
      <w:r w:rsidR="00074A15">
        <w:rPr>
          <w:rFonts w:eastAsia="Calibri" w:cstheme="minorHAnsi"/>
        </w:rPr>
        <w:t>b</w:t>
      </w:r>
      <w:r w:rsidRPr="00BA0F1F">
        <w:rPr>
          <w:rFonts w:eastAsia="Calibri" w:cstheme="minorHAnsi"/>
        </w:rPr>
        <w:t xml:space="preserve">; Mouillot </w:t>
      </w:r>
      <w:r w:rsidR="00301BD0" w:rsidRPr="00301BD0">
        <w:rPr>
          <w:rFonts w:eastAsia="Calibri" w:cstheme="minorHAnsi"/>
          <w:i/>
        </w:rPr>
        <w:t>et al.</w:t>
      </w:r>
      <w:r w:rsidRPr="00BA0F1F">
        <w:rPr>
          <w:rFonts w:eastAsia="Calibri" w:cstheme="minorHAnsi"/>
        </w:rPr>
        <w:t>, 2011)</w:t>
      </w:r>
      <w:r w:rsidRPr="00BA0F1F">
        <w:rPr>
          <w:rFonts w:eastAsia="Calibri" w:cstheme="minorHAnsi"/>
        </w:rPr>
        <w:fldChar w:fldCharType="end"/>
      </w:r>
      <w:r w:rsidRPr="00BA0F1F">
        <w:rPr>
          <w:rFonts w:eastAsia="Calibri" w:cstheme="minorHAnsi"/>
        </w:rPr>
        <w:t xml:space="preserve">. Longitudinal and latitudinal patterns distinguish a dozen biogeographic regions, from the Alboran Sea to the Levantine Basin </w:t>
      </w:r>
      <w:r w:rsidRPr="00BA0F1F">
        <w:rPr>
          <w:rFonts w:eastAsia="Calibri" w:cstheme="minorHAnsi"/>
        </w:rPr>
        <w:fldChar w:fldCharType="begin" w:fldLock="1"/>
      </w:r>
      <w:r w:rsidRPr="00BA0F1F">
        <w:rPr>
          <w:rFonts w:eastAsia="Calibri" w:cstheme="minorHAnsi"/>
        </w:rPr>
        <w:instrText>ADDIN CSL_CITATION { "citationItems" : [ { "id" : "ITEM-1", "itemData" : { "ISBN" : "9781612096445", "author" : [ { "dropping-particle" : "", "family" : "Bianchi", "given" : "Carlo Nike", "non-dropping-particle" : "", "parse-names" : false, "suffix" : "" }, { "dropping-particle" : "", "family" : "Morri", "given" : "Carla", "non-dropping-particle" : "", "parse-names" : false, "suffix" : "" }, { "dropping-particle" : "", "family" : "Chiantore", "given" : "Mariachiara", "non-dropping-particle" : "", "parse-names" : false, "suffix" : "" }, { "dropping-particle" : "", "family" : "Montefalcone", "given" : "Monica", "non-dropping-particle" : "", "parse-names" : false, "suffix" : "" }, { "dropping-particle" : "", "family" : "Parravicini", "given" : "Valeriano", "non-dropping-particle" : "", "parse-names" : false, "suffix" : "" }, { "dropping-particle" : "", "family" : "Rovere", "given" : "Alessio", "non-dropping-particle" : "", "parse-names" : false, "suffix" : "" } ], "chapter-number" : "1", "container-title" : "Life in the Mediterranean Sea: A look at habitat changes", "editor" : [ { "dropping-particle" : "", "family" : "Noga Stambler", "given" : "", "non-dropping-particle" : "", "parse-names" : false, "suffix" : "" } ], "id" : "ITEM-1", "issued" : { "date-parts" : [ [ "2012" ] ] }, "page" : "739", "publisher" : "Nova Science Publishers", "publisher-place" : "New York", "title" : "Mediterranean sea biodversity between the legacy from the past and a future of change", "type" : "chapter" }, "uris" : [ "http://www.mendeley.com/documents/?uuid=758bcfc8-b008-3cd9-8234-7f48939663f7" ] } ], "mendeley" : { "formattedCitation" : "(Bianchi et al., 2012)", "plainTextFormattedCitation" : "(Bianchi et al., 2012)", "previouslyFormattedCitation" : "(Bianchi et al., 2012)"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Bianchi </w:t>
      </w:r>
      <w:r w:rsidR="00301BD0" w:rsidRPr="00301BD0">
        <w:rPr>
          <w:rFonts w:eastAsia="Calibri" w:cstheme="minorHAnsi"/>
          <w:i/>
        </w:rPr>
        <w:t>et al.</w:t>
      </w:r>
      <w:r w:rsidRPr="00BA0F1F">
        <w:rPr>
          <w:rFonts w:eastAsia="Calibri" w:cstheme="minorHAnsi"/>
        </w:rPr>
        <w:t>, 2012)</w:t>
      </w:r>
      <w:r w:rsidRPr="00BA0F1F">
        <w:rPr>
          <w:rFonts w:eastAsia="Calibri" w:cstheme="minorHAnsi"/>
        </w:rPr>
        <w:fldChar w:fldCharType="end"/>
      </w:r>
      <w:r w:rsidRPr="00BA0F1F">
        <w:rPr>
          <w:rFonts w:eastAsia="Calibri" w:cstheme="minorHAnsi"/>
        </w:rPr>
        <w:t xml:space="preserve">, and a great number of unique ecosystems </w:t>
      </w:r>
      <w:r w:rsidRPr="00BA0F1F">
        <w:rPr>
          <w:rFonts w:eastAsia="Calibri" w:cstheme="minorHAnsi"/>
        </w:rPr>
        <w:fldChar w:fldCharType="begin" w:fldLock="1"/>
      </w:r>
      <w:r w:rsidRPr="00BA0F1F">
        <w:rPr>
          <w:rFonts w:eastAsia="Calibri" w:cstheme="minorHAnsi"/>
        </w:rPr>
        <w:instrText>ADDIN CSL_CITATION { "citationItems" : [ { "id" : "ITEM-1", "itemData" : { "DOI" : "10.1371/journal.pone.0011842", "ISSN" : "1932-6203", "PMID" : "20689844", "abstract" : "The Mediterranean Sea is a marine biodiversity hot spot. Here we combined an extensive literature analysis with expert opinions to update publicly available estimates of major taxa in this marine ecosystem and to revise and update several species lists. We also assessed overall spatial and temporal patterns of species diversity and identified major changes and threats. Our results listed approximately 17,000 marine species occurring in the Mediterranean Sea. However, our estimates of marine diversity are still incomplete as yet-undescribed species will be added in the future. Diversity for microbes is substantially underestimated, and the deep-sea areas and portions of the southern and eastern region are still poorly known. In addition, the invasion of alien species is a crucial factor that will continue to change the biodiversity of the Mediterranean, mainly in its eastern basin that can spread rapidly northwards and westwards due to the warming of the Mediterranean Sea. Spatial patterns showed a general decrease in biodiversity from northwestern to southeastern regions following a gradient of production, with some exceptions and caution due to gaps in our knowledge of the biota along the southern and eastern rims. Biodiversity was also generally higher in coastal areas and continental shelves, and decreases with depth. Temporal trends indicated that overexploitation and habitat loss have been the main human drivers of historical changes in biodiversity. At present, habitat loss and degradation, followed by fishing impacts, pollution, climate change, eutrophication, and the establishment of alien species are the most important threats and affect the greatest number of taxonomic groups. All these impacts are expected to grow in importance in the future, especially climate change and habitat degradation. The spatial identification of hot spots highlighted the ecological importance of most of the western Mediterranean shelves (and in particular, the Strait of Gibraltar and the adjacent Alboran Sea), western African coast, the Adriatic, and the Aegean Sea, which show high concentrations of endangered, threatened, or vulnerable species. The Levantine Basin, severely impacted by the invasion of species, is endangered as well. This abstract has been translated to other languages (File S1).", "author" : [ { "dropping-particle" : "", "family" : "Coll", "given" : "Marta", "non-dropping-particle" : "", "parse-names" : false, "suffix" : "" }, { "dropping-particle" : "", "family" : "Piroddi", "given" : "Chiara", "non-dropping-particle" : "", "parse-names" : false, "suffix" : "" }, { "dropping-particle" : "", "family" : "Steenbeek", "given" : "Jeroen", "non-dropping-particle" : "", "parse-names" : false, "suffix" : "" }, { "dropping-particle" : "", "family" : "Kaschner", "given" : "Kristin", "non-dropping-particle" : "", "parse-names" : false, "suffix" : "" }, { "dropping-particle" : "", "family" : "Rais Lasram", "given" : "Frida", "non-dropping-particle" : "Ben", "parse-names" : false, "suffix" : "" }, { "dropping-particle" : "", "family" : "Aguzzi", "given" : "Jacopo", "non-dropping-particle" : "", "parse-names" : false, "suffix" : "" }, { "dropping-particle" : "", "family" : "Ballesteros", "given" : "Enric", "non-dropping-particle" : "", "parse-names" : false, "suffix" : "" }, { "dropping-particle" : "", "family" : "Bianchi", "given" : "Carlo Nike", "non-dropping-particle" : "", "parse-names" : false, "suffix" : "" }, { "dropping-particle" : "", "family" : "Corbera", "given" : "Jordi", "non-dropping-particle" : "", "parse-names" : false, "suffix" : "" }, { "dropping-particle" : "", "family" : "Dailianis", "given" : "Thanos", "non-dropping-particle" : "", "parse-names" : false, "suffix" : "" }, { "dropping-particle" : "", "family" : "Danovaro", "given" : "Roberto", "non-dropping-particle" : "", "parse-names" : false, "suffix" : "" }, { "dropping-particle" : "", "family" : "Estrada", "given" : "Marta", "non-dropping-particle" : "", "parse-names" : false, "suffix" : "" }, { "dropping-particle" : "", "family" : "Froglia", "given" : "Carlo", "non-dropping-particle" : "", "parse-names" : false, "suffix" : "" }, { "dropping-particle" : "", "family" : "Galil", "given" : "Bella S", "non-dropping-particle" : "", "parse-names" : false, "suffix" : "" }, { "dropping-particle" : "", "family" : "Gasol", "given" : "Josep M", "non-dropping-particle" : "", "parse-names" : false, "suffix" : "" }, { "dropping-particle" : "", "family" : "Gertwagen", "given" : "Ruthy", "non-dropping-particle" : "", "parse-names" : false, "suffix" : "" }, { "dropping-particle" : "", "family" : "Gil", "given" : "Jo\u00e3o", "non-dropping-particle" : "", "parse-names" : false, "suffix" : "" }, { "dropping-particle" : "", "family" : "Guilhaumon", "given" : "Fran\u00e7ois", "non-dropping-particle" : "", "parse-names" : false, "suffix" : "" }, { "dropping-particle" : "", "family" : "Kesner-Reyes", "given" : "Kathleen", "non-dropping-particle" : "", "parse-names" : false, "suffix" : "" }, { "dropping-particle" : "", "family" : "Kitsos", "given" : "Miltiadis-Spyridon", "non-dropping-particle" : "", "parse-names" : false, "suffix" : "" }, { "dropping-particle" : "", "family" : "Koukouras", "given" : "Athanasios", "non-dropping-particle" : "", "parse-names" : false, "suffix" : "" }, { "dropping-particle" : "", "family" : "Lampadariou", "given" : "Nikolaos", "non-dropping-particle" : "", "parse-names" : false, "suffix" : "" }, { "dropping-particle" : "", "family" : "Laxamana", "given" : "Elijah", "non-dropping-particle" : "", "parse-names" : false, "suffix" : "" }, { "dropping-particle" : "", "family" : "L\u00f3pez-F\u00e9 de la Cuadra", "given" : "Carlos M", "non-dropping-particle" : "", "parse-names" : false, "suffix" : "" }, { "dropping-particle" : "", "family" : "Lotze", "given" : "Heike K", "non-dropping-particle" : "", "parse-names" : false, "suffix" : "" }, { "dropping-particle" : "", "family" : "Martin", "given" : "Daniel", "non-dropping-particle" : "", "parse-names" : false, "suffix" : "" }, { "dropping-particle" : "", "family" : "Mouillot", "given" : "David", "non-dropping-particle" : "", "parse-names" : false, "suffix" : "" }, { "dropping-particle" : "", "family" : "Oro", "given" : "Daniel", "non-dropping-particle" : "", "parse-names" : false, "suffix" : "" }, { "dropping-particle" : "", "family" : "Raicevich", "given" : "Sasa", "non-dropping-particle" : "", "parse-names" : false, "suffix" : "" }, { "dropping-particle" : "", "family" : "Rius-Barile", "given" : "Josephine", "non-dropping-particle" : "", "parse-names" : false, "suffix" : "" }, { "dropping-particle" : "", "family" : "Saiz-Salinas", "given" : "Jose Ignacio", "non-dropping-particle" : "", "parse-names" : false, "suffix" : "" }, { "dropping-particle" : "", "family" : "San Vicente", "given" : "Carles", "non-dropping-particle" : "", "parse-names" : false, "suffix" : "" }, { "dropping-particle" : "", "family" : "Somot", "given" : "Samuel", "non-dropping-particle" : "", "parse-names" : false, "suffix" : "" }, { "dropping-particle" : "", "family" : "Templado", "given" : "Jos\u00e9", "non-dropping-particle" : "", "parse-names" : false, "suffix" : "" }, { "dropping-particle" : "", "family" : "Turon", "given" : "Xavier", "non-dropping-particle" : "", "parse-names" : false, "suffix" : "" }, { "dropping-particle" : "", "family" : "Vafidis", "given" : "Dimitris", "non-dropping-particle" : "", "parse-names" : false, "suffix" : "" }, { "dropping-particle" : "", "family" : "Villanueva", "given" : "Roger", "non-dropping-particle" : "", "parse-names" : false, "suffix" : "" }, { "dropping-particle" : "", "family" : "Voultsiadou", "given" : "Eleni", "non-dropping-particle" : "", "parse-names" : false, "suffix" : "" } ], "container-title" : "PloS one", "id" : "ITEM-1", "issue" : "8", "issued" : { "date-parts" : [ [ "2010", "1", "2" ] ] }, "page" : "e11842", "publisher" : "Public Library of Science", "title" : "The biodiversity of the Mediterranean Sea: estimates, patterns, and threats.", "type" : "article-journal", "volume" : "5" }, "uris" : [ "http://www.mendeley.com/documents/?uuid=b2fab84d-cd0e-4159-a728-92e45a9156a2" ] }, { "id" : "ITEM-2", "itemData" : { "DOI" : "10.1371/journal.pone.0011832", "ISBN" : "1932-6203 (Electronic)\\n1932-6203 (Linking)", "ISSN" : "19326203", "PMID" : "20689848", "abstract" : "&lt;p&gt;Deep-sea ecosystems represent the largest biome of the global biosphere, but knowledge of their biodiversity is still scant. The Mediterranean basin has been proposed as a hot spot of terrestrial and coastal marine biodiversity but has been supposed to be impoverished of deep-sea species richness. We summarized all available information on benthic biodiversity (Prokaryotes, Foraminifera, Meiofauna, Macrofauna, and Megafauna) in different deep-sea ecosystems of the Mediterranean Sea (200 to more than 4,000 m depth), including open slopes, deep basins, canyons, cold seeps, seamounts, deep-water corals and deep-hypersaline anoxic basins and analyzed overall longitudinal and bathymetric patterns. We show that in contrast to what was expected from the sharp decrease in organic carbon fluxes and reduced faunal abundance, the deep-sea biodiversity of both the eastern and the western basins of the Mediterranean Sea is similarly high. All of the biodiversity components, except &lt;named-content xmlns:xlink=\"http://www.w3.org/1999/xlink\" content-type=\"kingdom\" xlink:type=\"simple\" xlink:href=\"http://www.eol.org/pages/288\"&gt;Bacteria&lt;/named-content&gt; and &lt;named-content xmlns:xlink=\"http://www.w3.org/1999/xlink\" content-type=\"kingdom\" xlink:type=\"simple\" xlink:href=\"http://www.eol.org/pages/7920\"&gt;Archaea&lt;/named-content&gt;, displayed a decreasing pattern with increasing water depth, but to a different extent for each component. Unlike patterns observed for faunal abundance, highest negative values of the slopes of the biodiversity patterns were observed for Meiofauna, followed by Macrofauna and Megafauna. Comparison of the biodiversity associated with open slopes, deep basins, canyons, and deep-water corals showed that the deep basins were the least diverse. Rarefaction curves allowed us to estimate the expected number of species for each benthic component in different bathymetric ranges. A large fraction of exclusive species was associated with each specific habitat or ecosystem. Thus, each deep-sea ecosystem contributes significantly to overall biodiversity. From theoretical extrapolations we estimate that the overall deep-sea Mediterranean biodiversity (excluding prokaryotes) reaches approximately 2805 species of which about 66% is still undiscovered. Among the biotic components investigated (Prokaryotes excluded), most of the unknown species are within the phylum Nematoda, followed by Foraminifera, but an important fraction of macrofaunal and megafaunal species also r\u2026", "author" : [ { "dropping-particle" : "", "family" : "Danovaro", "given" : "Roberto", "non-dropping-particle" : "", "parse-names" : false, "suffix" : "" }, { "dropping-particle" : "", "family" : "Company", "given" : "Joan Batista", "non-dropping-particle" : "", "parse-names" : false, "suffix" : "" }, { "dropping-particle" : "", "family" : "Corinaldesi", "given" : "Cinzia", "non-dropping-particle" : "", "parse-names" : false, "suffix" : "" }, { "dropping-particle" : "", "family" : "D'Onghia", "given" : "Gianfranco", "non-dropping-particle" : "", "parse-names" : false, "suffix" : "" }, { "dropping-particle" : "", "family" : "Galil", "given" : "Bella", "non-dropping-particle" : "", "parse-names" : false, "suffix" : "" }, { "dropping-particle" : "", "family" : "Gambi", "given" : "Cristina", "non-dropping-particle" : "", "parse-names" : false, "suffix" : "" }, { "dropping-particle" : "", "family" : "Gooday", "given" : "Andrew J.", "non-dropping-particle" : "", "parse-names" : false, "suffix" : "" }, { "dropping-particle" : "", "family" : "Lampadariou", "given" : "Nikolaos", "non-dropping-particle" : "", "parse-names" : false, "suffix" : "" }, { "dropping-particle" : "", "family" : "Luna", "given" : "Gian Marco", "non-dropping-particle" : "", "parse-names" : false, "suffix" : "" }, { "dropping-particle" : "", "family" : "Morigi", "given" : "Caterina", "non-dropping-particle" : "", "parse-names" : false, "suffix" : "" }, { "dropping-particle" : "", "family" : "Olu", "given" : "Karine", "non-dropping-particle" : "", "parse-names" : false, "suffix" : "" }, { "dropping-particle" : "", "family" : "Polymenakou", "given" : "Paraskevi", "non-dropping-particle" : "", "parse-names" : false, "suffix" : "" }, { "dropping-particle" : "", "family" : "Ramirez-Llodra", "given" : "Eva", "non-dropping-particle" : "", "parse-names" : false, "suffix" : "" }, { "dropping-particle" : "", "family" : "Sabbatini", "given" : "Anna", "non-dropping-particle" : "", "parse-names" : false, "suffix" : "" }, { "dropping-particle" : "", "family" : "Sard??", "given" : "Francesc", "non-dropping-particle" : "", "parse-names" : false, "suffix" : "" }, { "dropping-particle" : "", "family" : "Sibuet", "given" : "Myriam", "non-dropping-particle" : "", "parse-names" : false, "suffix" : "" }, { "dropping-particle" : "", "family" : "Tselepides", "given" : "Anastasios", "non-dropping-particle" : "", "parse-names" : false, "suffix" : "" } ], "container-title" : "PLoS ONE", "editor" : [ { "dropping-particle" : "", "family" : "Gratwicke", "given" : "Brian", "non-dropping-particle" : "", "parse-names" : false, "suffix" : "" } ], "id" : "ITEM-2", "issue" : "8", "issued" : { "date-parts" : [ [ "2010", "8", "2" ] ] }, "page" : "e11832", "publisher" : "Public Library of Science", "title" : "Deep-sea biodiversity in the Mediterranean Sea: The known, the unknown, and the unknowable", "type" : "article-journal", "volume" : "5" }, "uris" : [ "http://www.mendeley.com/documents/?uuid=3f61f8ca-eeef-433e-920b-2cc27ff05a22" ] } ], "mendeley" : { "formattedCitation" : "(Coll, Piroddi, et al., 2010; Danovaro et al., 2010)", "manualFormatting" : "(Coll et al., 2010; Danovaro et al., 2010)", "plainTextFormattedCitation" : "(Coll, Piroddi, et al., 2010; Danovaro et al., 2010)", "previouslyFormattedCitation" : "(Coll, Piroddi, et al., 2010; Danovaro et al., 2010)"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Coll </w:t>
      </w:r>
      <w:r w:rsidR="00301BD0" w:rsidRPr="00301BD0">
        <w:rPr>
          <w:rFonts w:eastAsia="Calibri" w:cstheme="minorHAnsi"/>
          <w:i/>
        </w:rPr>
        <w:t>et al.</w:t>
      </w:r>
      <w:r w:rsidRPr="00AE2452">
        <w:rPr>
          <w:rFonts w:eastAsia="Calibri" w:cstheme="minorHAnsi"/>
        </w:rPr>
        <w:t xml:space="preserve">, </w:t>
      </w:r>
      <w:r w:rsidRPr="00BA0F1F">
        <w:rPr>
          <w:rFonts w:eastAsia="Calibri" w:cstheme="minorHAnsi"/>
        </w:rPr>
        <w:t>2010</w:t>
      </w:r>
      <w:r w:rsidR="00074A15">
        <w:rPr>
          <w:rFonts w:eastAsia="Calibri" w:cstheme="minorHAnsi"/>
        </w:rPr>
        <w:t>b</w:t>
      </w:r>
      <w:r w:rsidRPr="00BA0F1F">
        <w:rPr>
          <w:rFonts w:eastAsia="Calibri" w:cstheme="minorHAnsi"/>
        </w:rPr>
        <w:t>; Danovaro</w:t>
      </w:r>
      <w:r w:rsidRPr="00AE2452">
        <w:rPr>
          <w:rFonts w:eastAsia="Calibri" w:cstheme="minorHAnsi"/>
        </w:rPr>
        <w:t xml:space="preserve"> </w:t>
      </w:r>
      <w:r w:rsidR="00301BD0" w:rsidRPr="00301BD0">
        <w:rPr>
          <w:rFonts w:eastAsia="Calibri" w:cstheme="minorHAnsi"/>
          <w:i/>
        </w:rPr>
        <w:t>et al.</w:t>
      </w:r>
      <w:r w:rsidRPr="00AE2452">
        <w:rPr>
          <w:rFonts w:eastAsia="Calibri" w:cstheme="minorHAnsi"/>
        </w:rPr>
        <w:t>,</w:t>
      </w:r>
      <w:r w:rsidRPr="00BA0F1F">
        <w:rPr>
          <w:rFonts w:eastAsia="Calibri" w:cstheme="minorHAnsi"/>
        </w:rPr>
        <w:t xml:space="preserve"> 2010)</w:t>
      </w:r>
      <w:r w:rsidRPr="00BA0F1F">
        <w:rPr>
          <w:rFonts w:eastAsia="Calibri" w:cstheme="minorHAnsi"/>
        </w:rPr>
        <w:fldChar w:fldCharType="end"/>
      </w:r>
      <w:r w:rsidRPr="00BA0F1F">
        <w:rPr>
          <w:rFonts w:eastAsia="Calibri" w:cstheme="minorHAnsi"/>
        </w:rPr>
        <w:t xml:space="preserve">. The apparent eastwards decrease in biodiversity follows a gradient of production, but its true extent is still not clear. Biodiversity is generally higher in coastal areas and on continental shelves. Biodiversity, excepting bacteria and archaea, decreases with increasing water depth, but to a different extent in different taxa. </w:t>
      </w:r>
      <w:r w:rsidRPr="00BA0F1F">
        <w:rPr>
          <w:rFonts w:eastAsia="Calibri" w:cstheme="minorHAnsi"/>
        </w:rPr>
        <w:fldChar w:fldCharType="begin" w:fldLock="1"/>
      </w:r>
      <w:r w:rsidRPr="00BA0F1F">
        <w:rPr>
          <w:rFonts w:eastAsia="Calibri" w:cstheme="minorHAnsi"/>
        </w:rPr>
        <w:instrText>ADDIN CSL_CITATION { "citationItems" : [ { "id" : "ITEM-1", "itemData" : { "DOI" : "10.1371/journal.pone.0011832", "ISBN" : "1932-6203 (Electronic)\\n1932-6203 (Linking)", "ISSN" : "19326203", "PMID" : "20689848", "abstract" : "&lt;p&gt;Deep-sea ecosystems represent the largest biome of the global biosphere, but knowledge of their biodiversity is still scant. The Mediterranean basin has been proposed as a hot spot of terrestrial and coastal marine biodiversity but has been supposed to be impoverished of deep-sea species richness. We summarized all available information on benthic biodiversity (Prokaryotes, Foraminifera, Meiofauna, Macrofauna, and Megafauna) in different deep-sea ecosystems of the Mediterranean Sea (200 to more than 4,000 m depth), including open slopes, deep basins, canyons, cold seeps, seamounts, deep-water corals and deep-hypersaline anoxic basins and analyzed overall longitudinal and bathymetric patterns. We show that in contrast to what was expected from the sharp decrease in organic carbon fluxes and reduced faunal abundance, the deep-sea biodiversity of both the eastern and the western basins of the Mediterranean Sea is similarly high. All of the biodiversity components, except &lt;named-content xmlns:xlink=\"http://www.w3.org/1999/xlink\" content-type=\"kingdom\" xlink:type=\"simple\" xlink:href=\"http://www.eol.org/pages/288\"&gt;Bacteria&lt;/named-content&gt; and &lt;named-content xmlns:xlink=\"http://www.w3.org/1999/xlink\" content-type=\"kingdom\" xlink:type=\"simple\" xlink:href=\"http://www.eol.org/pages/7920\"&gt;Archaea&lt;/named-content&gt;, displayed a decreasing pattern with increasing water depth, but to a different extent for each component. Unlike patterns observed for faunal abundance, highest negative values of the slopes of the biodiversity patterns were observed for Meiofauna, followed by Macrofauna and Megafauna. Comparison of the biodiversity associated with open slopes, deep basins, canyons, and deep-water corals showed that the deep basins were the least diverse. Rarefaction curves allowed us to estimate the expected number of species for each benthic component in different bathymetric ranges. A large fraction of exclusive species was associated with each specific habitat or ecosystem. Thus, each deep-sea ecosystem contributes significantly to overall biodiversity. From theoretical extrapolations we estimate that the overall deep-sea Mediterranean biodiversity (excluding prokaryotes) reaches approximately 2805 species of which about 66% is still undiscovered. Among the biotic components investigated (Prokaryotes excluded), most of the unknown species are within the phylum Nematoda, followed by Foraminifera, but an important fraction of macrofaunal and megafaunal species also r\u2026", "author" : [ { "dropping-particle" : "", "family" : "Danovaro", "given" : "Roberto", "non-dropping-particle" : "", "parse-names" : false, "suffix" : "" }, { "dropping-particle" : "", "family" : "Company", "given" : "Joan Batista", "non-dropping-particle" : "", "parse-names" : false, "suffix" : "" }, { "dropping-particle" : "", "family" : "Corinaldesi", "given" : "Cinzia", "non-dropping-particle" : "", "parse-names" : false, "suffix" : "" }, { "dropping-particle" : "", "family" : "D'Onghia", "given" : "Gianfranco", "non-dropping-particle" : "", "parse-names" : false, "suffix" : "" }, { "dropping-particle" : "", "family" : "Galil", "given" : "Bella", "non-dropping-particle" : "", "parse-names" : false, "suffix" : "" }, { "dropping-particle" : "", "family" : "Gambi", "given" : "Cristina", "non-dropping-particle" : "", "parse-names" : false, "suffix" : "" }, { "dropping-particle" : "", "family" : "Gooday", "given" : "Andrew J.", "non-dropping-particle" : "", "parse-names" : false, "suffix" : "" }, { "dropping-particle" : "", "family" : "Lampadariou", "given" : "Nikolaos", "non-dropping-particle" : "", "parse-names" : false, "suffix" : "" }, { "dropping-particle" : "", "family" : "Luna", "given" : "Gian Marco", "non-dropping-particle" : "", "parse-names" : false, "suffix" : "" }, { "dropping-particle" : "", "family" : "Morigi", "given" : "Caterina", "non-dropping-particle" : "", "parse-names" : false, "suffix" : "" }, { "dropping-particle" : "", "family" : "Olu", "given" : "Karine", "non-dropping-particle" : "", "parse-names" : false, "suffix" : "" }, { "dropping-particle" : "", "family" : "Polymenakou", "given" : "Paraskevi", "non-dropping-particle" : "", "parse-names" : false, "suffix" : "" }, { "dropping-particle" : "", "family" : "Ramirez-Llodra", "given" : "Eva", "non-dropping-particle" : "", "parse-names" : false, "suffix" : "" }, { "dropping-particle" : "", "family" : "Sabbatini", "given" : "Anna", "non-dropping-particle" : "", "parse-names" : false, "suffix" : "" }, { "dropping-particle" : "", "family" : "Sard??", "given" : "Francesc", "non-dropping-particle" : "", "parse-names" : false, "suffix" : "" }, { "dropping-particle" : "", "family" : "Sibuet", "given" : "Myriam", "non-dropping-particle" : "", "parse-names" : false, "suffix" : "" }, { "dropping-particle" : "", "family" : "Tselepides", "given" : "Anastasios", "non-dropping-particle" : "", "parse-names" : false, "suffix" : "" } ], "container-title" : "PLoS ONE", "editor" : [ { "dropping-particle" : "", "family" : "Gratwicke", "given" : "Brian", "non-dropping-particle" : "", "parse-names" : false, "suffix" : "" } ], "id" : "ITEM-1", "issue" : "8", "issued" : { "date-parts" : [ [ "2010", "8", "2" ] ] }, "page" : "e11832", "publisher" : "Public Library of Science", "title" : "Deep-sea biodiversity in the Mediterranean Sea: The known, the unknown, and the unknowable", "type" : "article-journal", "volume" : "5" }, "uris" : [ "http://www.mendeley.com/documents/?uuid=3f61f8ca-eeef-433e-920b-2cc27ff05a22" ] } ], "mendeley" : { "formattedCitation" : "(Danovaro et al., 2010)", "manualFormatting" : "Danovaro et al., (2010)", "plainTextFormattedCitation" : "(Danovaro et al., 2010)", "previouslyFormattedCitation" : "(Danovaro et al., 2010)"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Danovaro </w:t>
      </w:r>
      <w:r w:rsidR="00301BD0" w:rsidRPr="00301BD0">
        <w:rPr>
          <w:rFonts w:eastAsia="Calibri" w:cstheme="minorHAnsi"/>
          <w:i/>
        </w:rPr>
        <w:t>et al.</w:t>
      </w:r>
      <w:r w:rsidRPr="00AE2452">
        <w:rPr>
          <w:rFonts w:eastAsia="Calibri" w:cstheme="minorHAnsi"/>
        </w:rPr>
        <w:t xml:space="preserve"> </w:t>
      </w:r>
      <w:r w:rsidRPr="00BA0F1F">
        <w:rPr>
          <w:rFonts w:eastAsia="Calibri" w:cstheme="minorHAnsi"/>
        </w:rPr>
        <w:t>(2010)</w:t>
      </w:r>
      <w:r w:rsidRPr="00BA0F1F">
        <w:rPr>
          <w:rFonts w:eastAsia="Calibri" w:cstheme="minorHAnsi"/>
        </w:rPr>
        <w:fldChar w:fldCharType="end"/>
      </w:r>
      <w:r w:rsidRPr="00BA0F1F">
        <w:rPr>
          <w:rFonts w:eastAsia="Calibri" w:cstheme="minorHAnsi"/>
        </w:rPr>
        <w:t xml:space="preserve"> estimate the deep-sea biodiversity of the Mediterranean (excluding prokaryotes) at 2,800 species, of which two thirds remains undiscovered. </w:t>
      </w:r>
    </w:p>
    <w:p w14:paraId="47A3352D" w14:textId="2A1B58F7" w:rsidR="0048205B" w:rsidRPr="00BA0F1F" w:rsidRDefault="0048205B" w:rsidP="00AE389F">
      <w:pPr>
        <w:rPr>
          <w:rFonts w:eastAsia="Calibri" w:cstheme="minorHAnsi"/>
        </w:rPr>
      </w:pPr>
      <w:r w:rsidRPr="00BA0F1F">
        <w:rPr>
          <w:rFonts w:eastAsia="Calibri" w:cstheme="minorHAnsi"/>
        </w:rPr>
        <w:t>In recent habitat Red List assessments carried out for 47 benthic shallow (&lt;200m depth) habitats off the northern shores of the Medi</w:t>
      </w:r>
      <w:r w:rsidR="00E91659">
        <w:rPr>
          <w:rFonts w:eastAsia="Calibri" w:cstheme="minorHAnsi"/>
        </w:rPr>
        <w:t>terranean, 60% were considered data d</w:t>
      </w:r>
      <w:r w:rsidRPr="00BA0F1F">
        <w:rPr>
          <w:rFonts w:eastAsia="Calibri" w:cstheme="minorHAnsi"/>
        </w:rPr>
        <w:t xml:space="preserve">eficient. Of the remaining habitats 74% (14 habitats) were threatened </w:t>
      </w:r>
      <w:r w:rsidRPr="00BA0F1F">
        <w:rPr>
          <w:rFonts w:eastAsia="Calibri" w:cstheme="minorHAnsi"/>
        </w:rPr>
        <w:fldChar w:fldCharType="begin" w:fldLock="1"/>
      </w:r>
      <w:r w:rsidRPr="00BA0F1F">
        <w:rPr>
          <w:rFonts w:eastAsia="Calibri" w:cstheme="minorHAnsi"/>
        </w:rPr>
        <w:instrText>ADDIN CSL_CITATION { "citationItems" : [ { "id" : "ITEM-1", "itemData" : { "ISBN" : "978-92-79-61586-3", "author" : [ { "dropping-particle" : "", "family" : "Gubbay", "given" : "S.", "non-dropping-particle" : "", "parse-names" : false, "suffix" : "" }, { "dropping-particle" : "", "family" : "Sanders", "given" : "N.", "non-dropping-particle" : "", "parse-names" : false, "suffix" : "" }, { "dropping-particle" : "", "family" : "Haynes", "given" : "T.", "non-dropping-particle" : "", "parse-names" : false, "suffix" : "" }, { "dropping-particle" : "", "family" : "Janssen", "given" : "J.A.M.", "non-dropping-particle" : "", "parse-names" : false, "suffix" : "" }, { "dropping-particle" : "", "family" : "Rodwell", "given" : "J.R.", "non-dropping-particle" : "", "parse-names" : false, "suffix" : "" }, { "dropping-particle" : "", "family" : "Nieto", "given" : "A.", "non-dropping-particle" : "", "parse-names" : false, "suffix" : "" }, { "dropping-particle" : "", "family" : "Garc.a Criado", "given" : "M.", "non-dropping-particle" : "", "parse-names" : false, "suffix" : "" }, { "dropping-particle" : "", "family" : "Beal", "given" : "S.", "non-dropping-particle" : "", "parse-names" : false, "suffix" : "" }, { "dropping-particle" : "", "family" : "Borg", "given" : "J.", "non-dropping-particle" : "", "parse-names" : false, "suffix" : "" }, { "dropping-particle" : "", "family" : "Kennedy", "given" : "M.", "non-dropping-particle" : "", "parse-names" : false, "suffix" : "" }, { "dropping-particle" : "", "family" : "Micu", "given" : "D.", "non-dropping-particle" : "", "parse-names" : false, "suffix" : "" }, { "dropping-particle" : "", "family" : "Otero", "given" : "M.", "non-dropping-particle" : "", "parse-names" : false, "suffix" : "" }, { "dropping-particle" : "", "family" : "Saunders", "given" : "G.", "non-dropping-particle" : "", "parse-names" : false, "suffix" : "" }, { "dropping-particle" : "", "family" : "Calix", "given" : "M.", "non-dropping-particle" : "", "parse-names" : false, "suffix" : "" } ], "id" : "ITEM-1", "issued" : { "date-parts" : [ [ "2016" ] ] }, "publisher" : "Publications Office of the European Union", "title" : "European Red List of Habitats. Part 1. Marine habitats", "type" : "book" }, "uris" : [ "http://www.mendeley.com/documents/?uuid=9d838c55-3841-46d6-ae00-0b92b3f175e8" ] } ], "mendeley" : { "formattedCitation" : "(Gubbay et al., 2016)", "plainTextFormattedCitation" : "(Gubbay et al., 2016)", "previouslyFormattedCitation" : "(Gubbay et al., 2016)"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Gubbay </w:t>
      </w:r>
      <w:r w:rsidR="00301BD0" w:rsidRPr="00301BD0">
        <w:rPr>
          <w:rFonts w:eastAsia="Calibri" w:cstheme="minorHAnsi"/>
          <w:i/>
        </w:rPr>
        <w:t>et al.</w:t>
      </w:r>
      <w:r w:rsidRPr="00BA0F1F">
        <w:rPr>
          <w:rFonts w:eastAsia="Calibri" w:cstheme="minorHAnsi"/>
        </w:rPr>
        <w:t>, 2016)</w:t>
      </w:r>
      <w:r w:rsidRPr="00BA0F1F">
        <w:rPr>
          <w:rFonts w:eastAsia="Calibri" w:cstheme="minorHAnsi"/>
        </w:rPr>
        <w:fldChar w:fldCharType="end"/>
      </w:r>
      <w:r w:rsidRPr="00BA0F1F">
        <w:rPr>
          <w:rFonts w:eastAsia="Calibri" w:cstheme="minorHAnsi"/>
        </w:rPr>
        <w:t>.</w:t>
      </w:r>
    </w:p>
    <w:p w14:paraId="5B3BD716" w14:textId="686A98F2" w:rsidR="0048205B" w:rsidRPr="008F5A39" w:rsidRDefault="0048205B" w:rsidP="00AE389F">
      <w:pPr>
        <w:rPr>
          <w:rFonts w:eastAsia="Calibri" w:cstheme="minorHAnsi"/>
        </w:rPr>
      </w:pPr>
      <w:r w:rsidRPr="00BA0F1F">
        <w:rPr>
          <w:rFonts w:eastAsia="Calibri" w:cstheme="minorHAnsi"/>
        </w:rPr>
        <w:t xml:space="preserve">Some fish and invertebrate populations have been decimated in recent years. Of the 519 native marine fish species and subspecies in the Mediterranean Sea, more than 8% (43 species) were classified in threatened </w:t>
      </w:r>
      <w:r w:rsidR="00A26495">
        <w:rPr>
          <w:rFonts w:eastAsia="Calibri" w:cstheme="minorHAnsi"/>
        </w:rPr>
        <w:t>categories (critically endangered, endangered or vulnerable). Of the 15 critically e</w:t>
      </w:r>
      <w:r w:rsidRPr="00BA0F1F">
        <w:rPr>
          <w:rFonts w:eastAsia="Calibri" w:cstheme="minorHAnsi"/>
        </w:rPr>
        <w:t xml:space="preserve">ndangered species, 14 are sharks and rays. </w:t>
      </w:r>
      <w:r w:rsidR="00A26495">
        <w:rPr>
          <w:rFonts w:eastAsia="Calibri" w:cstheme="minorHAnsi"/>
        </w:rPr>
        <w:t>Thirteen species are listed as e</w:t>
      </w:r>
      <w:r w:rsidRPr="00BA0F1F">
        <w:rPr>
          <w:rFonts w:eastAsia="Calibri" w:cstheme="minorHAnsi"/>
        </w:rPr>
        <w:t xml:space="preserve">ndangered, nine of them sharks and rays </w:t>
      </w:r>
      <w:r w:rsidRPr="00BA0F1F">
        <w:rPr>
          <w:rFonts w:eastAsia="Calibri" w:cstheme="minorHAnsi"/>
        </w:rPr>
        <w:fldChar w:fldCharType="begin" w:fldLock="1"/>
      </w:r>
      <w:r w:rsidRPr="00BA0F1F">
        <w:rPr>
          <w:rFonts w:eastAsia="Calibri" w:cstheme="minorHAnsi"/>
        </w:rPr>
        <w:instrText>ADDIN CSL_CITATION { "citationItems" : [ { "id" : "ITEM-1", "itemData" : { "author" : [ { "dropping-particle" : "", "family" : "Abdul Malak, D. Livingstone S.R., Pollard D., Polidoro B.A., CuttelodA., Bariche M., Bilecenoglu M., Carpenter K.E., Collette B.B., Francour P., Goren M, Kara M.H., Massut\u00ed E., Papaconstantinou c.", "given" : "Tunesi L.", "non-dropping-particle" : "", "parse-names" : false, "suffix" : "" } ], "id" : "ITEM-1", "issued" : { "date-parts" : [ [ "2011" ] ] }, "number-of-pages" : "61", "title" : "Overview of the Conservation Status of the Marine Fishes of the Mediterranean Sea", "type" : "book" }, "uris" : [ "http://www.mendeley.com/documents/?uuid=b1daf7fb-526d-4777-9afb-73c0b6ed4358" ] } ], "mendeley" : { "formattedCitation" : "(Abdul Malak, D. Livingstone S.R., Pollard D., Polidoro B.A., CuttelodA., Bariche M., Bilecenoglu M., Carpenter K.E., Collette B.B., Francour P., Goren M, Kara M.H., Massut\u00ed E., Papaconstantinou c., 2011)", "manualFormatting" : "(Malak et al., 2011)", "plainTextFormattedCitation" : "(Abdul Malak, D. Livingstone S.R., Pollard D., Polidoro B.A., CuttelodA., Bariche M., Bilecenoglu M., Carpenter K.E., Collette B.B., Francour P., Goren M, Kara M.H., Massut\u00ed E., Papaconstantinou c., 2011)", "previouslyFormattedCitation" : "(Abdul Malak, D. Livingstone S.R., Pollard D., Polidoro B.A., CuttelodA., Bariche M., Bilecenoglu M., Carpenter K.E., Collette B.B., Francour P., Goren M, Kara M.H., Massut\u00ed E., Papaconstantinou c., 2011)"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w:t>
      </w:r>
      <w:r w:rsidR="0034655F">
        <w:rPr>
          <w:rFonts w:eastAsia="Calibri" w:cstheme="minorHAnsi"/>
        </w:rPr>
        <w:t xml:space="preserve">Abdul </w:t>
      </w:r>
      <w:r w:rsidRPr="00BA0F1F">
        <w:rPr>
          <w:rFonts w:eastAsia="Calibri" w:cstheme="minorHAnsi"/>
        </w:rPr>
        <w:t xml:space="preserve">Malak </w:t>
      </w:r>
      <w:r w:rsidR="00301BD0" w:rsidRPr="00301BD0">
        <w:rPr>
          <w:rFonts w:eastAsia="Calibri" w:cstheme="minorHAnsi"/>
          <w:i/>
        </w:rPr>
        <w:t>et al.</w:t>
      </w:r>
      <w:r w:rsidRPr="00AE2452">
        <w:rPr>
          <w:rFonts w:eastAsia="Calibri" w:cstheme="minorHAnsi"/>
        </w:rPr>
        <w:t>, 20</w:t>
      </w:r>
      <w:r w:rsidRPr="00BA0F1F">
        <w:rPr>
          <w:rFonts w:eastAsia="Calibri" w:cstheme="minorHAnsi"/>
        </w:rPr>
        <w:t>11)</w:t>
      </w:r>
      <w:r w:rsidRPr="00BA0F1F">
        <w:rPr>
          <w:rFonts w:eastAsia="Calibri" w:cstheme="minorHAnsi"/>
        </w:rPr>
        <w:fldChar w:fldCharType="end"/>
      </w:r>
      <w:r w:rsidRPr="00BA0F1F">
        <w:rPr>
          <w:rFonts w:eastAsia="Calibri" w:cstheme="minorHAnsi"/>
        </w:rPr>
        <w:t xml:space="preserve">. Cartilaginous fishes in general are declining in abundance, diversity and range </w:t>
      </w:r>
      <w:r w:rsidRPr="00BA0F1F">
        <w:rPr>
          <w:rFonts w:eastAsia="Calibri" w:cstheme="minorHAnsi"/>
        </w:rPr>
        <w:fldChar w:fldCharType="begin" w:fldLock="1"/>
      </w:r>
      <w:r w:rsidRPr="00BA0F1F">
        <w:rPr>
          <w:rFonts w:eastAsia="Calibri" w:cstheme="minorHAnsi"/>
        </w:rPr>
        <w:instrText>ADDIN CSL_CITATION { "citationItems" : [ { "id" : "ITEM-1", "itemData" : { "DOI" : "10.2305/IUCN.CH.2007.MRA.3.en", "ISBN" : "9782831709970", "abstract" : "Chondrichthyans are a relatively small (approximately 1,200 species) evolutionarily-conservative group that has functioned successfully in diverse ecosystems for over 400 million years. Despite their evolutionary success, many chondrichthyans are increasingly threatened with extinction as a result of human activities and the conservative life history traits of this group of fishes. Generally, chondrichthyans are slow growing and late to mature, with low fecundity. These characteristics result in very low rates of potential population increase with little capacity to recover from overfishing (direct or indirect) and other threats such as pollution and habitat destruction (Fowler et al. 2005).", "author" : [ { "dropping-particle" : "", "family" : "Cavanagh", "given" : "Rachel D", "non-dropping-particle" : "", "parse-names" : false, "suffix" : "" }, { "dropping-particle" : "", "family" : "Gibson", "given" : "Claudine", "non-dropping-particle" : "", "parse-names" : false, "suffix" : "" } ], "container-title" : "Iucn", "editor" : [ { "dropping-particle" : "", "family" : "IUCN -The World Conservation Union.", "given" : "", "non-dropping-particle" : "", "parse-names" : false, "suffix" : "" }, { "dropping-particle" : "", "family" : "IUCN Centre for Mediterranean Cooperation.", "given" : "", "non-dropping-particle" : "", "parse-names" : false, "suffix" : "" }, { "dropping-particle" : "", "family" : "IUCN Species Survival Commission.", "given" : "", "non-dropping-particle" : "", "parse-names" : false, "suffix" : "" }, { "dropping-particle" : "", "family" : "IUCN Shark Specialist Group.", "given" : "", "non-dropping-particle" : "", "parse-names" : false, "suffix" : "" } ], "id" : "ITEM-1", "issued" : { "date-parts" : [ [ "2007" ] ] }, "number-of-pages" : "48", "publisher" : "World Conservation Union (IUCN)", "publisher-place" : "Gland,Switzerland and Malaga, Spain", "title" : "Overview of the Conservation Status of Cartilaginous Fishes (Chondrichthyans) in the Mediterranean Sea", "type" : "book" }, "uris" : [ "http://www.mendeley.com/documents/?uuid=eb1ef53e-64c8-37b0-96bc-ea50be58b02a" ] } ], "mendeley" : { "formattedCitation" : "(Cavanagh &amp; Gibson, 2007)", "plainTextFormattedCitation" : "(Cavanagh &amp; Gibson, 2007)", "previouslyFormattedCitation" : "(Cavanagh &amp; Gibson, 2007)"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Cavanagh &amp; Gibson, 2007)</w:t>
      </w:r>
      <w:r w:rsidRPr="00BA0F1F">
        <w:rPr>
          <w:rFonts w:eastAsia="Calibri" w:cstheme="minorHAnsi"/>
        </w:rPr>
        <w:fldChar w:fldCharType="end"/>
      </w:r>
      <w:r w:rsidRPr="00BA0F1F">
        <w:rPr>
          <w:rFonts w:eastAsia="Calibri" w:cstheme="minorHAnsi"/>
        </w:rPr>
        <w:t>. In the red list assessment of Mediterranean Anthozoans 69 spec</w:t>
      </w:r>
      <w:r w:rsidR="00A26495">
        <w:rPr>
          <w:rFonts w:eastAsia="Calibri" w:cstheme="minorHAnsi"/>
        </w:rPr>
        <w:t>ies (51%) were listed as data d</w:t>
      </w:r>
      <w:r w:rsidRPr="00BA0F1F">
        <w:rPr>
          <w:rFonts w:eastAsia="Calibri" w:cstheme="minorHAnsi"/>
        </w:rPr>
        <w:t xml:space="preserve">eficient, and from the remaning about 25% were found to </w:t>
      </w:r>
      <w:r w:rsidR="00A26495">
        <w:rPr>
          <w:rFonts w:eastAsia="Calibri" w:cstheme="minorHAnsi"/>
        </w:rPr>
        <w:t>be threatened with extinction (critically endangered, endangered or v</w:t>
      </w:r>
      <w:r w:rsidRPr="00BA0F1F">
        <w:rPr>
          <w:rFonts w:eastAsia="Calibri" w:cstheme="minorHAnsi"/>
        </w:rPr>
        <w:t>ulnerable), including two of the endemic speci</w:t>
      </w:r>
      <w:r w:rsidRPr="008F5A39">
        <w:rPr>
          <w:rFonts w:eastAsia="Calibri" w:cstheme="minorHAnsi"/>
        </w:rPr>
        <w:t xml:space="preserve">es </w:t>
      </w:r>
      <w:r w:rsidRPr="008F5A39">
        <w:rPr>
          <w:rFonts w:eastAsia="Calibri" w:cstheme="minorHAnsi"/>
        </w:rPr>
        <w:fldChar w:fldCharType="begin" w:fldLock="1"/>
      </w:r>
      <w:r w:rsidRPr="008F5A39">
        <w:rPr>
          <w:rFonts w:eastAsia="Calibri" w:cstheme="minorHAnsi"/>
        </w:rPr>
        <w:instrText>ADDIN CSL_CITATION { "citationItems" : [ { "id" : "ITEM-1", "itemData" : { "author" : [ { "dropping-particle" : "", "family" : "Otero, M.M., Numa, C., Bo, M., Orejas, C., Garrabou, J., Cerrano, C., Kru\u017eic\u00c5L, P., Antoniadou, C., Aguilar, R., Kipson, S., Linares, C., Terr.n-Sigler, A., Brossard, J., Kersting, D., Casado-Amez.a, P., Garc.a, S., Goffredo, S., Oca.a, O., Caroselli, E.,", "given" : "B.", "non-dropping-particle" : "", "parse-names" : false, "suffix" : "" } ], "id" : "ITEM-1", "issued" : { "date-parts" : [ [ "2017" ] ] }, "number-of-pages" : "73", "publisher-place" : "Malaga, Spain", "title" : "Overview of the conservation status of Mediterranean anthozoans", "type" : "report" }, "uris" : [ "http://www.mendeley.com/documents/?uuid=96c1bdd0-c5a6-4e33-8cbe-78027c55a229" ] } ], "mendeley" : { "formattedCitation" : "(Otero, M.M., Numa, C., Bo, M., Orejas, C., Garrabou, J., Cerrano, C., Kru\u017eic\u00c5L, P., Antoniadou, C., Aguilar, R., Kipson, S., Linares, C., Terr.n-Sigler, A., Brossard, J., Kersting, D., Casado-Amez.a, P., Garc.a, S., Goffredo, S., Oca.a, O., Caroselli, E., 2017)", "manualFormatting" : "(Otero et al., 2017)", "plainTextFormattedCitation" : "(Otero, M.M., Numa, C., Bo, M., Orejas, C., Garrabou, J., Cerrano, C., Kru\u017eic\u00c5L, P., Antoniadou, C., Aguilar, R., Kipson, S., Linares, C., Terr.n-Sigler, A., Brossard, J., Kersting, D., Casado-Amez.a, P., Garc.a, S., Goffredo, S., Oca.a, O., Caroselli, E., 2017)", "previouslyFormattedCitation" : "(Otero, M.M., Numa, C., Bo, M., Orejas, C., Garrabou, J., Cerrano, C., Kru\u017eic\u00c5L, P., Antoniadou, C., Aguilar, R., Kipson, S., Linares, C., Terr.n-Sigler, A., Brossard, J., Kersting, D., Casado-Amez.a, P., Garc.a, S., Goffredo, S., Oca.a, O., Caroselli, E., 2017)" }, "properties" : {  }, "schema" : "https://github.com/citation-style-language/schema/raw/master/csl-citation.json" }</w:instrText>
      </w:r>
      <w:r w:rsidRPr="008F5A39">
        <w:rPr>
          <w:rFonts w:eastAsia="Calibri" w:cstheme="minorHAnsi"/>
        </w:rPr>
        <w:fldChar w:fldCharType="separate"/>
      </w:r>
      <w:r w:rsidRPr="008F5A39">
        <w:rPr>
          <w:rFonts w:eastAsia="Calibri" w:cstheme="minorHAnsi"/>
        </w:rPr>
        <w:t xml:space="preserve">(Otero </w:t>
      </w:r>
      <w:r w:rsidR="00301BD0" w:rsidRPr="00301BD0">
        <w:rPr>
          <w:rFonts w:eastAsia="Calibri" w:cstheme="minorHAnsi"/>
          <w:i/>
        </w:rPr>
        <w:t>et al.</w:t>
      </w:r>
      <w:r w:rsidRPr="008F5A39">
        <w:rPr>
          <w:rFonts w:eastAsia="Calibri" w:cstheme="minorHAnsi"/>
        </w:rPr>
        <w:t>, 2017)</w:t>
      </w:r>
      <w:r w:rsidRPr="008F5A39">
        <w:rPr>
          <w:rFonts w:eastAsia="Calibri" w:cstheme="minorHAnsi"/>
        </w:rPr>
        <w:fldChar w:fldCharType="end"/>
      </w:r>
      <w:r w:rsidRPr="008F5A39">
        <w:rPr>
          <w:rFonts w:eastAsia="Calibri" w:cstheme="minorHAnsi"/>
        </w:rPr>
        <w:t xml:space="preserve">. </w:t>
      </w:r>
    </w:p>
    <w:p w14:paraId="21B75BBC" w14:textId="2E3C4402" w:rsidR="0048205B" w:rsidRPr="008F5A39" w:rsidRDefault="0048205B" w:rsidP="00AE389F">
      <w:pPr>
        <w:rPr>
          <w:rFonts w:eastAsia="Calibri" w:cstheme="minorHAnsi"/>
        </w:rPr>
      </w:pPr>
      <w:r w:rsidRPr="008F5A39">
        <w:rPr>
          <w:rFonts w:cstheme="minorHAnsi"/>
        </w:rPr>
        <w:t>Mediterranean phyto- and zooplankton blooms, including jellyfish and comb jellies, are regional, seasonal and species-specific phenomena. These blooms have likely benefited from overfishing, eutrophication, habitat modification, aquaculture, global warming and human-mediated dispersal (Boero</w:t>
      </w:r>
      <w:r>
        <w:rPr>
          <w:rFonts w:cstheme="minorHAnsi"/>
        </w:rPr>
        <w:t>,</w:t>
      </w:r>
      <w:r w:rsidRPr="008F5A39">
        <w:rPr>
          <w:rFonts w:cstheme="minorHAnsi"/>
        </w:rPr>
        <w:t xml:space="preserve"> 2013).Documented increases in bloom frequency, duration, and spatial extent have negatively impacted food web structure, as well as economy and human health (Ferrante </w:t>
      </w:r>
      <w:r w:rsidR="00301BD0" w:rsidRPr="00301BD0">
        <w:rPr>
          <w:rFonts w:cstheme="minorHAnsi"/>
          <w:i/>
        </w:rPr>
        <w:t>et al.</w:t>
      </w:r>
      <w:r>
        <w:rPr>
          <w:rFonts w:cstheme="minorHAnsi"/>
        </w:rPr>
        <w:t>,</w:t>
      </w:r>
      <w:r w:rsidRPr="008F5A39">
        <w:rPr>
          <w:rFonts w:cstheme="minorHAnsi"/>
        </w:rPr>
        <w:t xml:space="preserve"> 2013) </w:t>
      </w:r>
      <w:bookmarkStart w:id="991" w:name="_Hlk500400100"/>
      <w:r w:rsidRPr="008F5A39">
        <w:rPr>
          <w:rFonts w:cstheme="minorHAnsi"/>
        </w:rPr>
        <w:t xml:space="preserve">although </w:t>
      </w:r>
      <w:r w:rsidRPr="008F5A39">
        <w:rPr>
          <w:rFonts w:cstheme="minorHAnsi"/>
        </w:rPr>
        <w:lastRenderedPageBreak/>
        <w:t xml:space="preserve">in some cases, jellyfish can contribute to maintain water quality and prevent phytoplankton blooms exerting a top-down control of the trophic web (Pérez-Ruzafa </w:t>
      </w:r>
      <w:r w:rsidR="00301BD0" w:rsidRPr="00301BD0">
        <w:rPr>
          <w:rFonts w:cstheme="minorHAnsi"/>
          <w:i/>
        </w:rPr>
        <w:t>et al.</w:t>
      </w:r>
      <w:r w:rsidRPr="008F5A39">
        <w:rPr>
          <w:rFonts w:cstheme="minorHAnsi"/>
        </w:rPr>
        <w:t>,</w:t>
      </w:r>
      <w:r w:rsidR="001122C0">
        <w:rPr>
          <w:rFonts w:cstheme="minorHAnsi"/>
        </w:rPr>
        <w:t xml:space="preserve"> </w:t>
      </w:r>
      <w:r w:rsidRPr="008F5A39">
        <w:rPr>
          <w:rFonts w:cstheme="minorHAnsi"/>
        </w:rPr>
        <w:t>2002)</w:t>
      </w:r>
      <w:bookmarkEnd w:id="991"/>
      <w:r w:rsidRPr="008F5A39">
        <w:rPr>
          <w:rFonts w:cstheme="minorHAnsi"/>
        </w:rPr>
        <w:t xml:space="preserve">. </w:t>
      </w:r>
    </w:p>
    <w:p w14:paraId="1246EEA0" w14:textId="1C48DCFD" w:rsidR="0048205B" w:rsidRDefault="0048205B" w:rsidP="00AE389F">
      <w:pPr>
        <w:rPr>
          <w:rFonts w:eastAsia="Calibri" w:cstheme="minorHAnsi"/>
        </w:rPr>
      </w:pPr>
      <w:r w:rsidRPr="008F5A39">
        <w:rPr>
          <w:rFonts w:eastAsia="Calibri" w:cstheme="minorHAnsi"/>
        </w:rPr>
        <w:t>Concurrent expansion</w:t>
      </w:r>
      <w:r w:rsidRPr="00BA0F1F">
        <w:rPr>
          <w:rFonts w:eastAsia="Calibri" w:cstheme="minorHAnsi"/>
        </w:rPr>
        <w:t xml:space="preserve"> of the range of warm-water species (native, recent Atlantic thermophilic entries, tropical Erythraean aliens - that entered the Mediterranean through the Suez Canal) and contraction of that of cold-water species, disrupt the present biogeographic patterns within the basin and place cold-water species under threat </w:t>
      </w:r>
      <w:r w:rsidRPr="00BA0F1F">
        <w:rPr>
          <w:rFonts w:eastAsia="Calibri" w:cstheme="minorHAnsi"/>
        </w:rPr>
        <w:fldChar w:fldCharType="begin" w:fldLock="1"/>
      </w:r>
      <w:r w:rsidRPr="00BA0F1F">
        <w:rPr>
          <w:rFonts w:eastAsia="Calibri" w:cstheme="minorHAnsi"/>
        </w:rPr>
        <w:instrText>ADDIN CSL_CITATION { "citationItems" : [ { "id" : "ITEM-1", "itemData" : { "ISBN" : "9781612096445", "author" : [ { "dropping-particle" : "", "family" : "Bianchi", "given" : "Carlo Nike", "non-dropping-particle" : "", "parse-names" : false, "suffix" : "" }, { "dropping-particle" : "", "family" : "Morri", "given" : "Carla", "non-dropping-particle" : "", "parse-names" : false, "suffix" : "" }, { "dropping-particle" : "", "family" : "Chiantore", "given" : "Mariachiara", "non-dropping-particle" : "", "parse-names" : false, "suffix" : "" }, { "dropping-particle" : "", "family" : "Montefalcone", "given" : "Monica", "non-dropping-particle" : "", "parse-names" : false, "suffix" : "" }, { "dropping-particle" : "", "family" : "Parravicini", "given" : "Valeriano", "non-dropping-particle" : "", "parse-names" : false, "suffix" : "" }, { "dropping-particle" : "", "family" : "Rovere", "given" : "Alessio", "non-dropping-particle" : "", "parse-names" : false, "suffix" : "" } ], "chapter-number" : "1", "container-title" : "Life in the Mediterranean Sea: A look at habitat changes", "editor" : [ { "dropping-particle" : "", "family" : "Noga Stambler", "given" : "", "non-dropping-particle" : "", "parse-names" : false, "suffix" : "" } ], "id" : "ITEM-1", "issued" : { "date-parts" : [ [ "2012" ] ] }, "page" : "739", "publisher" : "Nova Science Publishers", "publisher-place" : "New York", "title" : "Mediterranean sea biodversity between the legacy from the past and a future of change", "type" : "chapter" }, "uris" : [ "http://www.mendeley.com/documents/?uuid=758bcfc8-b008-3cd9-8234-7f48939663f7" ] }, { "id" : "ITEM-2", "itemData" : { "DOI" : "10.3391/mbi.2017.8.2.02", "ISSN" : "19898649", "author" : [ { "dropping-particle" : "", "family" : "Galil", "given" : "Bella", "non-dropping-particle" : "", "parse-names" : false, "suffix" : "" }, { "dropping-particle" : "", "family" : "Marchini", "given" : "Agnese", "non-dropping-particle" : "", "parse-names" : false, "suffix" : "" }, { "dropping-particle" : "", "family" : "Occhipinti-Ambrogi", "given" : "Anna", "non-dropping-particle" : "", "parse-names" : false, "suffix" : "" }, { "dropping-particle" : "", "family" : "Ojaveer", "given" : "Henn", "non-dropping-particle" : "", "parse-names" : false, "suffix" : "" } ], "container-title" : "Management of Biological Invasions", "id" : "ITEM-2", "issue" : "2", "issued" : { "date-parts" : [ [ "2017" ] ] }, "page" : "141-152", "title" : "The enlargement of the Suez Canal\u2014Erythraean introductions and management challenges", "type" : "article-journal", "volume" : "8" }, "uris" : [ "http://www.mendeley.com/documents/?uuid=4d6922cd-13d0-4657-8ad9-ac45029fca27" ] } ], "mendeley" : { "formattedCitation" : "(Bianchi et al., 2012; B. Galil, Marchini, Occhipinti-Ambrogi, &amp; Ojaveer, 2017)", "plainTextFormattedCitation" : "(Bianchi et al., 2012; B. Galil, Marchini, Occhipinti-Ambrogi, &amp; Ojaveer, 2017)", "previouslyFormattedCitation" : "(Bianchi et al., 2012; B. Galil, Marchini, Occhipinti-Ambrogi, &amp; Ojaveer, 2017)"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Bianchi </w:t>
      </w:r>
      <w:r w:rsidR="00301BD0" w:rsidRPr="00301BD0">
        <w:rPr>
          <w:rFonts w:eastAsia="Calibri" w:cstheme="minorHAnsi"/>
          <w:i/>
        </w:rPr>
        <w:t>et al.</w:t>
      </w:r>
      <w:r w:rsidRPr="00BA0F1F">
        <w:rPr>
          <w:rFonts w:eastAsia="Calibri" w:cstheme="minorHAnsi"/>
        </w:rPr>
        <w:t>, 2012; Galil</w:t>
      </w:r>
      <w:r w:rsidR="003C0E21">
        <w:rPr>
          <w:rFonts w:eastAsia="Calibri" w:cstheme="minorHAnsi"/>
          <w:i/>
        </w:rPr>
        <w:t xml:space="preserve"> et al.</w:t>
      </w:r>
      <w:r w:rsidRPr="00BA0F1F">
        <w:rPr>
          <w:rFonts w:eastAsia="Calibri" w:cstheme="minorHAnsi"/>
        </w:rPr>
        <w:t>, 2017)</w:t>
      </w:r>
      <w:r w:rsidRPr="00BA0F1F">
        <w:rPr>
          <w:rFonts w:eastAsia="Calibri" w:cstheme="minorHAnsi"/>
        </w:rPr>
        <w:fldChar w:fldCharType="end"/>
      </w:r>
      <w:r w:rsidRPr="00BA0F1F">
        <w:rPr>
          <w:rFonts w:eastAsia="Calibri" w:cstheme="minorHAnsi"/>
        </w:rPr>
        <w:t xml:space="preserve">. In the past decade Erythraean aliens have increasingly been recorded on the deeper shelf (&gt; 80m) and even on the upper slope </w:t>
      </w:r>
      <w:r w:rsidRPr="00BA0F1F">
        <w:rPr>
          <w:rFonts w:eastAsia="Calibri" w:cstheme="minorHAnsi"/>
        </w:rPr>
        <w:fldChar w:fldCharType="begin" w:fldLock="1"/>
      </w:r>
      <w:r w:rsidRPr="00BA0F1F">
        <w:rPr>
          <w:rFonts w:eastAsia="Calibri" w:cstheme="minorHAnsi"/>
        </w:rPr>
        <w:instrText>ADDIN CSL_CITATION { "citationItems" : [ { "id" : "ITEM-1", "itemData" : { "DOI" : "10.1080/17451000.2016.1240873", "ISSN" : "17451019", "author" : [ { "dropping-particle" : "", "family" : "Innocenti", "given" : "Gianna", "non-dropping-particle" : "", "parse-names" : false, "suffix" : "" }, { "dropping-particle" : "", "family" : "Stasolla", "given" : "Gianluca", "non-dropping-particle" : "", "parse-names" : false, "suffix" : "" }, { "dropping-particle" : "", "family" : "Goren", "given" : "Menachem", "non-dropping-particle" : "", "parse-names" : false, "suffix" : "" }, { "dropping-particle" : "", "family" : "Stern", "given" : "Nir", "non-dropping-particle" : "", "parse-names" : false, "suffix" : "" }, { "dropping-particle" : "", "family" : "Levitt-Barmats", "given" : "Ya\u2019arit", "non-dropping-particle" : "", "parse-names" : false, "suffix" : "" }, { "dropping-particle" : "", "family" : "Diamant", "given" : "Arik", "non-dropping-particle" : "", "parse-names" : false, "suffix" : "" }, { "dropping-particle" : "", "family" : "Galil", "given" : "Bella S.", "non-dropping-particle" : "", "parse-names" : false, "suffix" : "" } ], "container-title" : "Marine Biology Research", "id" : "ITEM-1", "issue" : "2", "issued" : { "date-parts" : [ [ "2017" ] ] }, "page" : "229-236", "publisher" : "Taylor &amp; Francis", "title" : "Going down together: invasive host, Charybdis longicollis (Decapoda: Brachyura: Portunidae) and invasive parasite, Heterosaccus dollfusi (Cirripedia: Rhizocephala: Sacculinidae) on the upper slope off the Mediterranean coast of Israel", "type" : "article-journal", "volume" : "13" }, "uris" : [ "http://www.mendeley.com/documents/?uuid=9eed6cd5-eb2b-4e49-998c-50c4fc7dcf23" ] } ], "mendeley" : { "formattedCitation" : "(Innocenti et al., 2017)", "plainTextFormattedCitation" : "(Innocenti et al., 2017)", "previouslyFormattedCitation" : "(Innocenti et al., 2017)"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Innocenti </w:t>
      </w:r>
      <w:r w:rsidR="00301BD0" w:rsidRPr="00301BD0">
        <w:rPr>
          <w:rFonts w:eastAsia="Calibri" w:cstheme="minorHAnsi"/>
          <w:i/>
        </w:rPr>
        <w:t>et al.</w:t>
      </w:r>
      <w:r w:rsidRPr="00BA0F1F">
        <w:rPr>
          <w:rFonts w:eastAsia="Calibri" w:cstheme="minorHAnsi"/>
        </w:rPr>
        <w:t>, 2017)</w:t>
      </w:r>
      <w:r w:rsidRPr="00BA0F1F">
        <w:rPr>
          <w:rFonts w:eastAsia="Calibri" w:cstheme="minorHAnsi"/>
        </w:rPr>
        <w:fldChar w:fldCharType="end"/>
      </w:r>
      <w:r w:rsidRPr="00BA0F1F">
        <w:rPr>
          <w:rFonts w:eastAsia="Calibri" w:cstheme="minorHAnsi"/>
        </w:rPr>
        <w:t xml:space="preserve">. </w:t>
      </w:r>
    </w:p>
    <w:p w14:paraId="463D33DC" w14:textId="77777777" w:rsidR="0048205B" w:rsidRPr="00BA0F1F" w:rsidRDefault="0048205B" w:rsidP="00AE389F">
      <w:pPr>
        <w:rPr>
          <w:rFonts w:eastAsia="Calibri" w:cstheme="minorHAnsi"/>
        </w:rPr>
      </w:pPr>
    </w:p>
    <w:p w14:paraId="34FB608E" w14:textId="77777777" w:rsidR="0048205B" w:rsidRPr="00C35796" w:rsidRDefault="0048205B" w:rsidP="00AE389F">
      <w:pPr>
        <w:autoSpaceDE w:val="0"/>
        <w:autoSpaceDN w:val="0"/>
        <w:adjustRightInd w:val="0"/>
        <w:spacing w:after="0"/>
        <w:rPr>
          <w:rFonts w:cstheme="minorHAnsi"/>
          <w:u w:val="single"/>
        </w:rPr>
      </w:pPr>
      <w:r w:rsidRPr="00C35796">
        <w:rPr>
          <w:rFonts w:cstheme="minorHAnsi"/>
          <w:u w:val="single"/>
          <w:lang w:val="en-US"/>
        </w:rPr>
        <w:t>Attribution of biodiversity trends to direct drivers</w:t>
      </w:r>
    </w:p>
    <w:p w14:paraId="2AB3F510" w14:textId="40E1534E" w:rsidR="0048205B" w:rsidRPr="00BA0F1F" w:rsidRDefault="0048205B" w:rsidP="00AE389F">
      <w:pPr>
        <w:rPr>
          <w:rFonts w:cstheme="minorHAnsi"/>
          <w:lang w:val="pt-PT"/>
        </w:rPr>
      </w:pPr>
      <w:r w:rsidRPr="00BA0F1F">
        <w:rPr>
          <w:rFonts w:eastAsia="Times New Roman" w:cstheme="minorHAnsi"/>
          <w:lang w:val="en-US" w:bidi="he-IL"/>
        </w:rPr>
        <w:t xml:space="preserve">Recent increase of littoral residents, from 44 million in 2000 to 590 million expected in 2050 </w:t>
      </w:r>
      <w:r w:rsidRPr="00BA0F1F">
        <w:rPr>
          <w:rFonts w:eastAsia="Times New Roman" w:cstheme="minorHAnsi"/>
          <w:lang w:val="en-US" w:bidi="he-IL"/>
        </w:rPr>
        <w:fldChar w:fldCharType="begin" w:fldLock="1"/>
      </w:r>
      <w:r w:rsidRPr="00BA0F1F">
        <w:rPr>
          <w:rFonts w:eastAsia="Times New Roman" w:cstheme="minorHAnsi"/>
          <w:lang w:val="en-US" w:bidi="he-IL"/>
        </w:rPr>
        <w:instrText>ADDIN CSL_CITATION { "citationItems" : [ { "id" : "ITEM-1", "itemData" : { "author" : [ { "dropping-particle" : "", "family" : "Tosun", "given" : "Mehmet Serkan", "non-dropping-particle" : "", "parse-names" : false, "suffix" : "" } ], "container-title" : "Population (English Edition)", "id" : "ITEM-1", "issue" : "6188", "issued" : { "date-parts" : [ [ "2011" ] ] }, "title" : "Demographic Divide and Labor Migration in the Euro-Mediterranean Region", "type" : "article-journal" }, "uris" : [ "http://www.mendeley.com/documents/?uuid=b3f0e657-a4a2-4197-a5af-f61bc35c6ab0" ] } ], "mendeley" : { "formattedCitation" : "(Tosun, 2011)", "plainTextFormattedCitation" : "(Tosun, 2011)", "previouslyFormattedCitation" : "(Tosun, 2011)" }, "properties" : {  }, "schema" : "https://github.com/citation-style-language/schema/raw/master/csl-citation.json" }</w:instrText>
      </w:r>
      <w:r w:rsidRPr="00BA0F1F">
        <w:rPr>
          <w:rFonts w:eastAsia="Times New Roman" w:cstheme="minorHAnsi"/>
          <w:lang w:val="en-US" w:bidi="he-IL"/>
        </w:rPr>
        <w:fldChar w:fldCharType="separate"/>
      </w:r>
      <w:r w:rsidRPr="00BA0F1F">
        <w:rPr>
          <w:rFonts w:eastAsia="Times New Roman" w:cstheme="minorHAnsi"/>
          <w:lang w:val="en-US" w:bidi="he-IL"/>
        </w:rPr>
        <w:t>(Tosun, 2011)</w:t>
      </w:r>
      <w:r w:rsidRPr="00BA0F1F">
        <w:rPr>
          <w:rFonts w:eastAsia="Times New Roman" w:cstheme="minorHAnsi"/>
          <w:lang w:val="en-US" w:bidi="he-IL"/>
        </w:rPr>
        <w:fldChar w:fldCharType="end"/>
      </w:r>
      <w:r w:rsidRPr="00BA0F1F">
        <w:rPr>
          <w:rFonts w:eastAsia="Times New Roman" w:cstheme="minorHAnsi"/>
          <w:lang w:val="en-US" w:bidi="he-IL"/>
        </w:rPr>
        <w:t xml:space="preserve">, and tourists: 270 million in 2010 to 346 million expected in 2020, coupled with intensification of anthropogenic activities, is driving unprecedented changes in the Mediterranean Sea </w:t>
      </w:r>
      <w:r w:rsidRPr="00BA0F1F">
        <w:rPr>
          <w:rFonts w:eastAsia="Times New Roman" w:cstheme="minorHAnsi"/>
          <w:lang w:val="en-US" w:bidi="he-IL"/>
        </w:rPr>
        <w:fldChar w:fldCharType="begin" w:fldLock="1"/>
      </w:r>
      <w:r w:rsidRPr="00BA0F1F">
        <w:rPr>
          <w:rFonts w:eastAsia="Times New Roman" w:cstheme="minorHAnsi"/>
          <w:lang w:val="en-US" w:bidi="he-IL"/>
        </w:rPr>
        <w:instrText>ADDIN CSL_CITATION { "citationItems" : [ { "id" : "ITEM-1", "itemData" : { "DOI" : "10.1371/journal.pone.0079889", "ISBN" : "1932-6203", "abstract" : "Management of marine ecosystems requires spatial information on current impacts. In several marine regions, including the Mediterranean and Black Sea, legal mandates and agreements to implement ecosystem-based management and spatial plans provide new opportunities to balance uses and protection of marine ecosystems. Analyses of the intensity and distribution of cumulative impacts of human activities directly connected to the ecological goals of these policy efforts are critically needed. Quantification and mapping of the cumulative impact of 22 drivers to 17 marine ecosystems reveals that 20% of the entire basin and 60-99% of the territorial waters of EU member states are heavily impacted, with high human impact occurring in all ecoregions and territorial waters. Less than 1% of these regions are relatively unaffected. This high impact results from multiple drivers, rather than one individual use or stressor, with climatic drivers (increasing temperature and UV, and acidification), demersal fishing, ship traffic, and, in coastal areas, pollution from land accounting for a majority of cumulative impacts. These results show that coordinated management of key areas and activities could significantly improve the condition of these marine ecosystems.", "author" : [ { "dropping-particle" : "", "family" : "Micheli", "given" : "Fiorenza", "non-dropping-particle" : "", "parse-names" : false, "suffix" : "" }, { "dropping-particle" : "", "family" : "Halpern", "given" : "Benjamin S", "non-dropping-particle" : "", "parse-names" : false, "suffix" : "" }, { "dropping-particle" : "", "family" : "Walbridge", "given" : "Shaun", "non-dropping-particle" : "", "parse-names" : false, "suffix" : "" }, { "dropping-particle" : "", "family" : "Ciriaco", "given" : "Saul", "non-dropping-particle" : "", "parse-names" : false, "suffix" : "" }, { "dropping-particle" : "", "family" : "Ferretti", "given" : "Francesco", "non-dropping-particle" : "", "parse-names" : false, "suffix" : "" }, { "dropping-particle" : "", "family" : "Fraschetti", "given" : "Simonetta", "non-dropping-particle" : "", "parse-names" : false, "suffix" : "" }, { "dropping-particle" : "", "family" : "Lewison", "given" : "Rebecca", "non-dropping-particle" : "", "parse-names" : false, "suffix" : "" }, { "dropping-particle" : "", "family" : "Nykjaer", "given" : "Leo", "non-dropping-particle" : "", "parse-names" : false, "suffix" : "" }, { "dropping-particle" : "", "family" : "Rosenberg", "given" : "Andrew A", "non-dropping-particle" : "", "parse-names" : false, "suffix" : "" } ], "container-title" : "Plos One", "id" : "ITEM-1", "issue" : "12", "issued" : { "date-parts" : [ [ "2013" ] ] }, "note" : "Times Cited: 23\nFraschetti, Simonetta/0000-0002-1780-1651\n0\n23", "page" : "e79889", "title" : "Cumulative Human Impacts on Mediterranean and Black Sea Marine Ecosystems: Assessing Current Pressures and Opportunities", "type" : "article-journal", "volume" : "8" }, "uris" : [ "http://www.mendeley.com/documents/?uuid=f512e1f0-925d-4491-9af8-dab0ed2b7ed2" ] }, { "id" : "ITEM-2", "itemData" : { "ISBN" : "9789292136529", "author" : [ { "dropping-particle" : "", "family" : "European Environmental Agency", "given" : "EEA", "non-dropping-particle" : "", "parse-names" : false, "suffix" : "" } ], "id" : "ITEM-2", "issue" : "2", "issued" : { "date-parts" : [ [ "2015" ] ] }, "title" : "State of Europe's seas", "type" : "book" }, "uris" : [ "http://www.mendeley.com/documents/?uuid=9bc50bf8-1e08-4594-aece-e61ab0163412" ] } ], "mendeley" : { "formattedCitation" : "(European Environmental Agency, 2015b; Micheli et al., 2013)", "manualFormatting" : "(Micheli et al., 2013; EEA, 2015)", "plainTextFormattedCitation" : "(European Environmental Agency, 2015b; Micheli et al., 2013)", "previouslyFormattedCitation" : "(European Environmental Agency, 2015b; Micheli et al., 2013)" }, "properties" : {  }, "schema" : "https://github.com/citation-style-language/schema/raw/master/csl-citation.json" }</w:instrText>
      </w:r>
      <w:r w:rsidRPr="00BA0F1F">
        <w:rPr>
          <w:rFonts w:eastAsia="Times New Roman" w:cstheme="minorHAnsi"/>
          <w:lang w:val="en-US" w:bidi="he-IL"/>
        </w:rPr>
        <w:fldChar w:fldCharType="separate"/>
      </w:r>
      <w:r w:rsidRPr="00BA0F1F">
        <w:rPr>
          <w:rFonts w:eastAsia="Times New Roman" w:cstheme="minorHAnsi"/>
          <w:lang w:val="en-US" w:bidi="he-IL"/>
        </w:rPr>
        <w:t xml:space="preserve">(Micheli </w:t>
      </w:r>
      <w:r w:rsidR="00301BD0" w:rsidRPr="00301BD0">
        <w:rPr>
          <w:rFonts w:eastAsia="Times New Roman" w:cstheme="minorHAnsi"/>
          <w:i/>
          <w:lang w:val="en-US" w:bidi="he-IL"/>
        </w:rPr>
        <w:t>et al.</w:t>
      </w:r>
      <w:r w:rsidRPr="00AE2452">
        <w:rPr>
          <w:rFonts w:eastAsia="Times New Roman" w:cstheme="minorHAnsi"/>
          <w:lang w:val="en-US" w:bidi="he-IL"/>
        </w:rPr>
        <w:t>,</w:t>
      </w:r>
      <w:r w:rsidRPr="00BA0F1F">
        <w:rPr>
          <w:rFonts w:eastAsia="Times New Roman" w:cstheme="minorHAnsi"/>
          <w:lang w:val="en-US" w:bidi="he-IL"/>
        </w:rPr>
        <w:t xml:space="preserve"> 2013; </w:t>
      </w:r>
      <w:r w:rsidRPr="00FC4200">
        <w:rPr>
          <w:rFonts w:eastAsia="Times New Roman" w:cstheme="minorHAnsi"/>
          <w:lang w:val="en-US" w:bidi="he-IL"/>
        </w:rPr>
        <w:t>EEA</w:t>
      </w:r>
      <w:r w:rsidRPr="00BA0F1F">
        <w:rPr>
          <w:rFonts w:eastAsia="Times New Roman" w:cstheme="minorHAnsi"/>
          <w:lang w:val="en-US" w:bidi="he-IL"/>
        </w:rPr>
        <w:t>, 2015</w:t>
      </w:r>
      <w:r w:rsidR="00314529">
        <w:rPr>
          <w:rFonts w:eastAsia="Times New Roman" w:cstheme="minorHAnsi"/>
          <w:lang w:val="en-US" w:bidi="he-IL"/>
        </w:rPr>
        <w:t>c</w:t>
      </w:r>
      <w:r w:rsidRPr="00BA0F1F">
        <w:rPr>
          <w:rFonts w:eastAsia="Times New Roman" w:cstheme="minorHAnsi"/>
          <w:lang w:val="en-US" w:bidi="he-IL"/>
        </w:rPr>
        <w:t>)</w:t>
      </w:r>
      <w:r w:rsidRPr="00BA0F1F">
        <w:rPr>
          <w:rFonts w:eastAsia="Times New Roman" w:cstheme="minorHAnsi"/>
          <w:lang w:val="en-US" w:bidi="he-IL"/>
        </w:rPr>
        <w:fldChar w:fldCharType="end"/>
      </w:r>
      <w:r w:rsidRPr="00BA0F1F">
        <w:rPr>
          <w:rFonts w:eastAsia="Times New Roman" w:cstheme="minorHAnsi"/>
          <w:lang w:val="en-US" w:bidi="he-IL"/>
        </w:rPr>
        <w:t xml:space="preserve">. Habitat loss, environmental degradation and pollution are chronic and ubiquitous. Symptoms of complex and fundamental alterations to native populations, habitats and ecosystems proliferate, including increases in exotic species. The biota across wide swaths of the Mediterranean Sea, including </w:t>
      </w:r>
      <w:r>
        <w:rPr>
          <w:rFonts w:eastAsia="Times New Roman" w:cstheme="minorHAnsi"/>
          <w:lang w:val="en-US" w:bidi="he-IL"/>
        </w:rPr>
        <w:t>m</w:t>
      </w:r>
      <w:r w:rsidRPr="00BA0F1F">
        <w:rPr>
          <w:rFonts w:eastAsia="Times New Roman" w:cstheme="minorHAnsi"/>
          <w:lang w:val="en-US" w:bidi="he-IL"/>
        </w:rPr>
        <w:t xml:space="preserve">arine </w:t>
      </w:r>
      <w:r>
        <w:rPr>
          <w:rFonts w:eastAsia="Times New Roman" w:cstheme="minorHAnsi"/>
          <w:lang w:val="en-US" w:bidi="he-IL"/>
        </w:rPr>
        <w:t>p</w:t>
      </w:r>
      <w:r w:rsidRPr="00BA0F1F">
        <w:rPr>
          <w:rFonts w:eastAsia="Times New Roman" w:cstheme="minorHAnsi"/>
          <w:lang w:val="en-US" w:bidi="he-IL"/>
        </w:rPr>
        <w:t xml:space="preserve">rotected </w:t>
      </w:r>
      <w:r>
        <w:rPr>
          <w:rFonts w:eastAsia="Times New Roman" w:cstheme="minorHAnsi"/>
          <w:lang w:val="en-US" w:bidi="he-IL"/>
        </w:rPr>
        <w:t>a</w:t>
      </w:r>
      <w:r w:rsidRPr="00BA0F1F">
        <w:rPr>
          <w:rFonts w:eastAsia="Times New Roman" w:cstheme="minorHAnsi"/>
          <w:lang w:val="en-US" w:bidi="he-IL"/>
        </w:rPr>
        <w:t xml:space="preserve">reas, seagrass beds </w:t>
      </w:r>
      <w:r w:rsidRPr="00BA0F1F">
        <w:rPr>
          <w:rFonts w:eastAsia="Times New Roman" w:cstheme="minorHAnsi"/>
          <w:lang w:val="en-US" w:bidi="he-IL"/>
        </w:rPr>
        <w:fldChar w:fldCharType="begin" w:fldLock="1"/>
      </w:r>
      <w:r w:rsidRPr="00BA0F1F">
        <w:rPr>
          <w:rFonts w:eastAsia="Times New Roman" w:cstheme="minorHAnsi"/>
          <w:lang w:val="en-US" w:bidi="he-IL"/>
        </w:rPr>
        <w:instrText>ADDIN CSL_CITATION { "citationItems" : [ { "id" : "ITEM-1", "itemData" : { "DOI" : "10.1515/BOT.2009.057", "ISBN" : "00068055 (ISSN)", "ISSN" : "00068055", "abstract" : "Seagrass meadows are considered to be among the most important marine ecosystems, with regard to both ecology and biodiversity and for the services they provide. Seven species occur in the Mediterranean Sea: Posidonia oceanica (the most common in the open sea), Cymodocea nodosa (particularly common in the eastern basin), Ruppia cirrhosa, R. maritima, Zostera marina and Zostera noltii (mainly in estuaries and brackish lagoons), and Halophila stipulacea (introduced from the Red Sea). Seagrass regression may be due to natural processes and/or natural or anthropogenic disturbances and stress. It can also be due to long-term climate trends, e.g., the post-Last Glacial Maximum rise in sea-level, the Little Ice Age (LIA) cooling and the post-LIA warming, resulting in possible misinterpretation. Human-induced losses of P. oceanica have been mainly related to coastal development, pollution, trawling, fish farming, moorings, dredging, dumping and introduced species. All other seagrasses have also undergone more or less dramatic regression events. In fact, accurate data are generally of very local value and they are lacking for most of the Mediterranean Sea. In the absence of a reliable baseline, some widely cited cases of regression are questionable. Relatively healthy P. oceanica meadows, whose limits have changed little since the 1950s, may thrive in highly anthropized areas. In addition, the decline of one species can benefit another, so that the overall seagrass balance may remain unchanged (e.g., Cymodocea replacing Posidonia). However, to conclude that everything is for the best would be erroneous. First, the lack of data supporting the general regression hypothesis does not invalidate the hypothesis. Indisputably dramatic seagrass losses have been documented (e.g., P. oceanica and Z. marina). Second, the Posidonia regression is irreversible at human scales, while other seagrasses can rapidly recover, and the expansion of some seagrasses (e.g., Cymodocea) cannot counterbalance, in terms of ecosystem services, the decline of the P. oceanica meadows. Third, human pressure (demography, tourism, etc.) on Mediterranean seagrass ecosystems is destined to strongly increase in the coming decades. Finally, the rise in sea-level due to global climate change will automatically induce a withdrawal of the lower limit of seagrass meadows whenever the limit is beyond the compensation depth. So the regression trend observed in Mediterranean seagrasses, even if it proves to\u2026", "author" : [ { "dropping-particle" : "", "family" : "Boudouresque", "given" : "Charles F.", "non-dropping-particle" : "", "parse-names" : false, "suffix" : "" }, { "dropping-particle" : "", "family" : "Bernard", "given" : "Guillaume", "non-dropping-particle" : "", "parse-names" : false, "suffix" : "" }, { "dropping-particle" : "", "family" : "Pergent", "given" : "G\u00e9rard", "non-dropping-particle" : "", "parse-names" : false, "suffix" : "" }, { "dropping-particle" : "", "family" : "Shili", "given" : "Abdessalem", "non-dropping-particle" : "", "parse-names" : false, "suffix" : "" }, { "dropping-particle" : "", "family" : "Verlaque", "given" : "Marc", "non-dropping-particle" : "", "parse-names" : false, "suffix" : "" } ], "container-title" : "Botanica Marina", "id" : "ITEM-1", "issue" : "5", "issued" : { "date-parts" : [ [ "2009" ] ] }, "page" : "395-418", "title" : "Regression of Mediterranean seagrasses caused by natural processes and anthropogenic disturbances and stress: A critical review", "type" : "article-journal", "volume" : "52" }, "uris" : [ "http://www.mendeley.com/documents/?uuid=7ec21a07-b952-4846-9a7c-d6336030080d" ] } ], "mendeley" : { "formattedCitation" : "(Boudouresque, Bernard, Pergent, Shili, &amp; Verlaque, 2009)", "plainTextFormattedCitation" : "(Boudouresque, Bernard, Pergent, Shili, &amp; Verlaque, 2009)", "previouslyFormattedCitation" : "(Boudouresque, Bernard, Pergent, Shili, &amp; Verlaque, 2009)" }, "properties" : {  }, "schema" : "https://github.com/citation-style-language/schema/raw/master/csl-citation.json" }</w:instrText>
      </w:r>
      <w:r w:rsidRPr="00BA0F1F">
        <w:rPr>
          <w:rFonts w:eastAsia="Times New Roman" w:cstheme="minorHAnsi"/>
          <w:lang w:val="en-US" w:bidi="he-IL"/>
        </w:rPr>
        <w:fldChar w:fldCharType="separate"/>
      </w:r>
      <w:r w:rsidRPr="00BA0F1F">
        <w:rPr>
          <w:rFonts w:eastAsia="Times New Roman" w:cstheme="minorHAnsi"/>
          <w:lang w:val="en-US" w:bidi="he-IL"/>
        </w:rPr>
        <w:t>(Boudouresque</w:t>
      </w:r>
      <w:r w:rsidR="003C0E21">
        <w:rPr>
          <w:rFonts w:eastAsia="Times New Roman" w:cstheme="minorHAnsi"/>
          <w:i/>
          <w:lang w:val="en-US" w:bidi="he-IL"/>
        </w:rPr>
        <w:t xml:space="preserve"> et al.</w:t>
      </w:r>
      <w:r w:rsidRPr="00BA0F1F">
        <w:rPr>
          <w:rFonts w:eastAsia="Times New Roman" w:cstheme="minorHAnsi"/>
          <w:lang w:val="en-US" w:bidi="he-IL"/>
        </w:rPr>
        <w:t>, 2009)</w:t>
      </w:r>
      <w:r w:rsidRPr="00BA0F1F">
        <w:rPr>
          <w:rFonts w:eastAsia="Times New Roman" w:cstheme="minorHAnsi"/>
          <w:lang w:val="en-US" w:bidi="he-IL"/>
        </w:rPr>
        <w:fldChar w:fldCharType="end"/>
      </w:r>
      <w:r w:rsidRPr="00BA0F1F">
        <w:rPr>
          <w:rFonts w:eastAsia="Times New Roman" w:cstheme="minorHAnsi"/>
          <w:lang w:val="en-US" w:bidi="he-IL"/>
        </w:rPr>
        <w:t xml:space="preserve">, algal mats, and biogenic reefs have already been severely altered </w:t>
      </w:r>
      <w:r w:rsidRPr="00BA0F1F">
        <w:rPr>
          <w:rFonts w:eastAsia="Times New Roman" w:cstheme="minorHAnsi"/>
          <w:lang w:val="en-US" w:bidi="he-IL"/>
        </w:rPr>
        <w:fldChar w:fldCharType="begin" w:fldLock="1"/>
      </w:r>
      <w:r w:rsidRPr="00BA0F1F">
        <w:rPr>
          <w:rFonts w:eastAsia="Times New Roman" w:cstheme="minorHAnsi"/>
          <w:lang w:val="en-US" w:bidi="he-IL"/>
        </w:rPr>
        <w:instrText>ADDIN CSL_CITATION { "citationItems" : [ { "id" : "ITEM-1", "itemData" : { "author" : [ { "dropping-particle" : "", "family" : "Airoldi, L., Beck", "given" : "M.W", "non-dropping-particle" : "", "parse-names" : false, "suffix" : "" } ], "container-title" : "Oceanography and Marine Biology: An Annual Review", "id" : "ITEM-1", "issued" : { "date-parts" : [ [ "2007" ] ] }, "page" : "345-405", "title" : "Loss status and trends for coastal marine habitats of Europe.", "type" : "article-journal", "volume" : "45" }, "uris" : [ "http://www.mendeley.com/documents/?uuid=74760aa3-ed53-4304-8ba4-84b5cd9ed6f9" ] } ], "mendeley" : { "formattedCitation" : "(Airoldi, L., Beck, 2007)", "manualFormatting" : "(Airoldi and Beck, 2007)", "plainTextFormattedCitation" : "(Airoldi, L., Beck, 2007)", "previouslyFormattedCitation" : "(Airoldi, L., Beck, 2007)" }, "properties" : {  }, "schema" : "https://github.com/citation-style-language/schema/raw/master/csl-citation.json" }</w:instrText>
      </w:r>
      <w:r w:rsidRPr="00BA0F1F">
        <w:rPr>
          <w:rFonts w:eastAsia="Times New Roman" w:cstheme="minorHAnsi"/>
          <w:lang w:val="en-US" w:bidi="he-IL"/>
        </w:rPr>
        <w:fldChar w:fldCharType="separate"/>
      </w:r>
      <w:r w:rsidRPr="00BA0F1F">
        <w:rPr>
          <w:rFonts w:eastAsia="Times New Roman" w:cstheme="minorHAnsi"/>
          <w:lang w:val="en-US" w:bidi="he-IL"/>
        </w:rPr>
        <w:t>(Airoldi and Beck, 2007)</w:t>
      </w:r>
      <w:r w:rsidRPr="00BA0F1F">
        <w:rPr>
          <w:rFonts w:eastAsia="Times New Roman" w:cstheme="minorHAnsi"/>
          <w:lang w:val="en-US" w:bidi="he-IL"/>
        </w:rPr>
        <w:fldChar w:fldCharType="end"/>
      </w:r>
      <w:r w:rsidRPr="00BA0F1F">
        <w:rPr>
          <w:rFonts w:eastAsia="Times New Roman" w:cstheme="minorHAnsi"/>
          <w:lang w:val="en-US" w:bidi="he-IL"/>
        </w:rPr>
        <w:t xml:space="preserve"> with dire ecological, economical and human health impacts </w:t>
      </w:r>
      <w:r w:rsidRPr="00BA0F1F">
        <w:rPr>
          <w:rFonts w:eastAsia="Times New Roman" w:cstheme="minorHAnsi"/>
          <w:lang w:val="en-US" w:bidi="he-IL"/>
        </w:rPr>
        <w:fldChar w:fldCharType="begin" w:fldLock="1"/>
      </w:r>
      <w:r w:rsidRPr="00BA0F1F">
        <w:rPr>
          <w:rFonts w:eastAsia="Times New Roman" w:cstheme="minorHAnsi"/>
          <w:lang w:val="en-US" w:bidi="he-IL"/>
        </w:rPr>
        <w:instrText>ADDIN CSL_CITATION { "citationItems" : [ { "id" : "ITEM-1", "itemData" : { "DOI" : "10.1016/j.ecss.2015.12.021", "ISSN" : "02727714", "abstract" : "At 726 the number of recorded multicellular non indigenous species (NIS) in the Mediterranean Sea is far higher than in other European Seas. Of these, 614 have established populations in the sea. 384 are considered Erythraean NIS, the balance are mostly ship and culture-introductions. In order to effectively implement EU Regulation on the prevention and management of the introduction and spread of invasive NIS and the Marine Strategy Framework Directive in the Mediterranean Sea it is crucial that this priority pathway is appropriately managed. Three potential impediments - incomplete and inaccurate data; unknown impacts; policy mismatch - hinder implementation. Current geographical, taxonomical and impact data gaps will be reduced only by instituting harmonized standards and methodologies for monitoring NIS populations in all countries bordering the Mediterranean Sea, prioritizing bridgehead sites and dispersal hubs. The option of implementing European environmental policies concerning marine NIS in member states alone may seem expedient, but piecemeal protection is futile. Since only 9 of the 23 states bordering the Mediterranean are EU member states, the crucial element for an effective strategy for slowing the influx of NIS is policy coordination with the Regional Sea Convention (Barcelona Convention) to ensure consistency in legal rules, standards and institutional structures to address all major vectors/pathways.", "author" : [ { "dropping-particle" : "", "family" : "Galil", "given" : "Bella S.", "non-dropping-particle" : "", "parse-names" : false, "suffix" : "" }, { "dropping-particle" : "", "family" : "Marchini", "given" : "Agnese", "non-dropping-particle" : "", "parse-names" : false, "suffix" : "" }, { "dropping-particle" : "", "family" : "Occhipinti-Ambrogi", "given" : "Anna", "non-dropping-particle" : "", "parse-names" : false, "suffix" : "" } ], "container-title" : "Estuarine, Coastal and Shelf Science", "id" : "ITEM-1", "issued" : { "date-parts" : [ [ "2015" ] ] }, "publisher" : "Elsevier Ltd", "title" : "East is east and West is west? Management of marine bioinvasions in the Mediterranean Sea", "type" : "article-journal" }, "uris" : [ "http://www.mendeley.com/documents/?uuid=f446fa88-64c4-483d-921f-a16240bef785" ] }, { "id" : "ITEM-2", "itemData" : { "DOI" : "10.3391/mbi.2017.8.2.02", "ISSN" : "19898649", "author" : [ { "dropping-particle" : "", "family" : "Galil", "given" : "Bella", "non-dropping-particle" : "", "parse-names" : false, "suffix" : "" }, { "dropping-particle" : "", "family" : "Marchini", "given" : "Agnese", "non-dropping-particle" : "", "parse-names" : false, "suffix" : "" }, { "dropping-particle" : "", "family" : "Occhipinti-Ambrogi", "given" : "Anna", "non-dropping-particle" : "", "parse-names" : false, "suffix" : "" }, { "dropping-particle" : "", "family" : "Ojaveer", "given" : "Henn", "non-dropping-particle" : "", "parse-names" : false, "suffix" : "" } ], "container-title" : "Management of Biological Invasions", "id" : "ITEM-2", "issue" : "2", "issued" : { "date-parts" : [ [ "2017" ] ] }, "page" : "141-152", "title" : "The enlargement of the Suez Canal\u2014Erythraean introductions and management challenges", "type" : "article-journal", "volume" : "8" }, "uris" : [ "http://www.mendeley.com/documents/?uuid=4d6922cd-13d0-4657-8ad9-ac45029fca27" ] } ], "mendeley" : { "formattedCitation" : "(B. Galil et al., 2017; Bella S. Galil, Marchini, &amp; Occhipinti-Ambrogi, 2015)", "manualFormatting" : "(Galil et al., 2015; Galil et al., 2017)", "plainTextFormattedCitation" : "(B. Galil et al., 2017; Bella S. Galil, Marchini, &amp; Occhipinti-Ambrogi, 2015)", "previouslyFormattedCitation" : "(B. Galil et al., 2017; Bella S. Galil, Marchini, &amp; Occhipinti-Ambrogi, 2015)" }, "properties" : {  }, "schema" : "https://github.com/citation-style-language/schema/raw/master/csl-citation.json" }</w:instrText>
      </w:r>
      <w:r w:rsidRPr="00BA0F1F">
        <w:rPr>
          <w:rFonts w:eastAsia="Times New Roman" w:cstheme="minorHAnsi"/>
          <w:lang w:val="en-US" w:bidi="he-IL"/>
        </w:rPr>
        <w:fldChar w:fldCharType="separate"/>
      </w:r>
      <w:r w:rsidRPr="00BA0F1F">
        <w:rPr>
          <w:rFonts w:eastAsia="Times New Roman" w:cstheme="minorHAnsi"/>
          <w:lang w:val="en-US" w:bidi="he-IL"/>
        </w:rPr>
        <w:t xml:space="preserve">(Galil </w:t>
      </w:r>
      <w:r w:rsidR="00301BD0" w:rsidRPr="00301BD0">
        <w:rPr>
          <w:rFonts w:eastAsia="Times New Roman" w:cstheme="minorHAnsi"/>
          <w:i/>
          <w:lang w:val="en-US" w:bidi="he-IL"/>
        </w:rPr>
        <w:t>et al.</w:t>
      </w:r>
      <w:r w:rsidRPr="00AE2452">
        <w:rPr>
          <w:rFonts w:eastAsia="Times New Roman" w:cstheme="minorHAnsi"/>
          <w:lang w:val="en-US" w:bidi="he-IL"/>
        </w:rPr>
        <w:t>, 2015</w:t>
      </w:r>
      <w:r w:rsidRPr="00FC4200">
        <w:rPr>
          <w:rFonts w:eastAsia="Times New Roman" w:cstheme="minorHAnsi"/>
          <w:lang w:val="en-US" w:bidi="he-IL"/>
        </w:rPr>
        <w:t>, 2017</w:t>
      </w:r>
      <w:r w:rsidRPr="00BA0F1F">
        <w:rPr>
          <w:rFonts w:eastAsia="Times New Roman" w:cstheme="minorHAnsi"/>
          <w:lang w:val="en-US" w:bidi="he-IL"/>
        </w:rPr>
        <w:t>)</w:t>
      </w:r>
      <w:r w:rsidRPr="00BA0F1F">
        <w:rPr>
          <w:rFonts w:eastAsia="Times New Roman" w:cstheme="minorHAnsi"/>
          <w:lang w:val="en-US" w:bidi="he-IL"/>
        </w:rPr>
        <w:fldChar w:fldCharType="end"/>
      </w:r>
      <w:r w:rsidRPr="00BA0F1F">
        <w:rPr>
          <w:rFonts w:eastAsia="Times New Roman" w:cstheme="minorHAnsi"/>
          <w:lang w:val="en-US" w:bidi="he-IL"/>
        </w:rPr>
        <w:t xml:space="preserve">. Coastal lagoons are increasingly endangered by anthropogenic impacts (climate change, sea-level rise, massive introduction of invasive alien species, industrial scale aquaculture operations and fisheries) to the detriment of their role as a reservoir of genetic diversity </w:t>
      </w:r>
      <w:r w:rsidRPr="00BA0F1F">
        <w:rPr>
          <w:rFonts w:eastAsia="Times New Roman" w:cstheme="minorHAnsi"/>
          <w:lang w:val="en-US" w:bidi="he-IL"/>
        </w:rPr>
        <w:fldChar w:fldCharType="begin" w:fldLock="1"/>
      </w:r>
      <w:r w:rsidRPr="00BA0F1F">
        <w:rPr>
          <w:rFonts w:eastAsia="Times New Roman" w:cstheme="minorHAnsi"/>
          <w:lang w:val="en-US" w:bidi="he-IL"/>
        </w:rPr>
        <w:instrText>ADDIN CSL_CITATION { "citationItems" : [ { "id" : "ITEM-1", "itemData" : { "DOI" : "10.1016/j.pce.2010.04.013", "ISSN" : "14747065", "abstract" : "Aquatic ecosystems, water resources and their management are some of the main problems facing humanity. These problems vary from water scarcity and deteriorating quality for human consumption and use, to floods in areas with torrential rainfall, rising sea levels in coastal zones, the overexploitation of living resources and the loss of ecological quality and biodiversity. Proper water management needs to follow a hierarchical perspective, ranging from the whole planet to individual water bodies. Spatio-temporal scales change at each level, as do driving forces, impacts, and the processes and responses involved. Recently, the European Union adopted the Water Framework Directive (WFD) to establish the basic principles of sustainable water policy in member states, one of the main concerns being the need to consider the vulnerability of coastal aquatic ecosystems and to establish their ecological status. However, from a Mediterranean point of view, the actions of European countries (under the WFD regulations) and non-EU countries need to be coordinated. There are more than 100 coastal lagoons in the Mediterranean. They are habitats with an important ecological role, but also provide essentials goods and services for humans. In the present work, we look at the problems involved in understanding their definition and management. At water body management level, we emphasise that scientific cooperation is necessary to deal with the conceptual and ecological difficulties derived from inter and intra-lagoon variability in hydrology and biological assemblages, inherent factors in the functioning of these complex ecosystems. \u00a9 2010 Elsevier Ltd.", "author" : [ { "dropping-particle" : "", "family" : "P\u00e9rez-Ruzafa", "given" : "A.", "non-dropping-particle" : "", "parse-names" : false, "suffix" : "" }, { "dropping-particle" : "", "family" : "Marcos", "given" : "C.", "non-dropping-particle" : "", "parse-names" : false, "suffix" : "" }, { "dropping-particle" : "", "family" : "P\u00e9rez-Ruzafa", "given" : "I.M.", "non-dropping-particle" : "", "parse-names" : false, "suffix" : "" } ], "container-title" : "Physics and Chemistry of the Earth", "id" : "ITEM-1", "issue" : "5-6", "issued" : { "date-parts" : [ [ "2011" ] ] }, "title" : "Mediterranean coastal lagoons in an ecosystem and aquatic resources management context", "type" : "article-journal", "volume" : "36" }, "uris" : [ "http://www.mendeley.com/documents/?uuid=285d889f-9f1c-4f8d-a35b-86e61ca2d935" ] }, { "id" : "ITEM-2", "itemData" : { "DOI" : "10.1016/j.ecss.2012.05.025", "ISBN" : "02727714", "ISSN" : "02727714", "abstract" : "Coastal lagoons are considered to be among the most productive ecosystems in the world. Many of them support important fisheries, and some of them maintain intensive and extensive aquacultural exploitations. Their particular features, such as shallowness, relative isolation and protection from the sea, and the presence of boundaries with strong physical and ecological gradients help explain this high productivity. Despite the fact that coastal lagoons are among the most studied ecosystems in the world, our knowledge on fisheries in coastal lagoons or why some lagoons capable of maintaining profitable fisheries seem inadequate for intensive aquaculture remains limited. Scarce, too, is our knowledge of the characteristics of target species, their exploitation status, and the ecological processes that are affected by fisheries or that influence them, incl</w:instrText>
      </w:r>
      <w:r w:rsidRPr="00E1340B">
        <w:rPr>
          <w:rFonts w:eastAsia="Times New Roman" w:cstheme="minorHAnsi"/>
          <w:lang w:bidi="he-IL"/>
        </w:rPr>
        <w:instrText>uding the impact of human activities or climatic change. Here, we review present day knowledge on lagoon fisheries and analyse gaps in the science, stressing the need for adequate management of these important resources. \u00a9 2012 Elsevier Ltd.", "author" : [ { "dropping-particle" : "", "family" : "P\u00e9rez-Ruzafa", "given" : "Angel", "non-dropping-particle" : "", "parse-names" : false, "suffix" : "" }, { "dropping-particle" : "", "family" : "Marcos", "given" : "Concepci\u00f3n", "non-dropping-particle" : "", "parse-names" : false, "suffix" : "" } ], "container-title" : "Estuarine, Coastal and Shelf Science", "id" : "ITEM-2", "issued" : { "date-parts" : [ [ "2012" ] ] }, "page" : "15-31", "title" : "Fisheries in coastal lagoons: An assumed but poorly researched aspect of the ecology and functioning of coastal lagoons", "type" : "article-journal", "volume" : "110" }, "uris" : [ "http://www.mendeley.com/documents/?uuid=114fd4d8-6333-4303-8532-36fe52226ad0" ] } ], "mendeley" : { "formattedCitation" : "(A. P\u00e9rez-Ruzafa, Marcos, &amp; P\u00e9rez-Ruzafa, 2011; Angel P\u00e9rez-Ruzafa &amp; Marcos, 2012)", "plainTextFormattedCitation" : "(A. P\u00e9rez-Ruzafa, Marcos, &amp; P\u00e9rez-Ruzafa, 2011; Angel P\u00e9rez-Ruzafa &amp; Marcos, 2012)", "previouslyFormattedCitation" : "(A. P\u00e9rez-Ruzafa, Marcos, &amp; P\u00e9rez-Ruzafa, 2011; Angel P\u00e9rez-Ruzafa &amp; Marcos, 2012)" }, "properties" : {  }, "schema" : "https://github.com/citation-style-language/schema/raw/master/csl-citation.json" }</w:instrText>
      </w:r>
      <w:r w:rsidRPr="00BA0F1F">
        <w:rPr>
          <w:rFonts w:eastAsia="Times New Roman" w:cstheme="minorHAnsi"/>
          <w:lang w:val="en-US" w:bidi="he-IL"/>
        </w:rPr>
        <w:fldChar w:fldCharType="separate"/>
      </w:r>
      <w:r w:rsidRPr="00BA0F1F">
        <w:rPr>
          <w:rFonts w:eastAsia="Times New Roman" w:cstheme="minorHAnsi"/>
          <w:lang w:val="pt-PT" w:bidi="he-IL"/>
        </w:rPr>
        <w:t>(Pérez-Ruzafa</w:t>
      </w:r>
      <w:r w:rsidR="003C0E21">
        <w:rPr>
          <w:rFonts w:eastAsia="Times New Roman" w:cstheme="minorHAnsi"/>
          <w:i/>
          <w:lang w:val="pt-PT" w:bidi="he-IL"/>
        </w:rPr>
        <w:t xml:space="preserve"> et al.</w:t>
      </w:r>
      <w:r w:rsidRPr="00BA0F1F">
        <w:rPr>
          <w:rFonts w:eastAsia="Times New Roman" w:cstheme="minorHAnsi"/>
          <w:lang w:val="pt-PT" w:bidi="he-IL"/>
        </w:rPr>
        <w:t>, 2011; Pérez-Ruzafa &amp; Marcos, 2012)</w:t>
      </w:r>
      <w:r w:rsidRPr="00BA0F1F">
        <w:rPr>
          <w:rFonts w:eastAsia="Times New Roman" w:cstheme="minorHAnsi"/>
          <w:lang w:val="en-US" w:bidi="he-IL"/>
        </w:rPr>
        <w:fldChar w:fldCharType="end"/>
      </w:r>
      <w:r w:rsidRPr="00BA0F1F">
        <w:rPr>
          <w:rFonts w:eastAsia="Times New Roman" w:cstheme="minorHAnsi"/>
          <w:lang w:val="pt-PT" w:bidi="he-IL"/>
        </w:rPr>
        <w:t xml:space="preserve">. </w:t>
      </w:r>
    </w:p>
    <w:p w14:paraId="54CD399B" w14:textId="787DEA28" w:rsidR="0048205B" w:rsidRPr="00BA0F1F" w:rsidRDefault="0048205B" w:rsidP="00AE389F">
      <w:pPr>
        <w:rPr>
          <w:rFonts w:eastAsia="Calibri" w:cstheme="minorHAnsi"/>
          <w:lang w:bidi="he-IL"/>
        </w:rPr>
      </w:pPr>
      <w:r w:rsidRPr="00BA0F1F">
        <w:rPr>
          <w:rFonts w:eastAsia="Calibri" w:cstheme="minorHAnsi"/>
          <w:lang w:val="en-US"/>
        </w:rPr>
        <w:t xml:space="preserve">Over half of all fish species are affected either directly or indirectly by fishing activitie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author" : [ { "dropping-particle" : "", "family" : "Abdul Malak, D. Livingstone S.R., Pollard D., Polidoro B.A., CuttelodA., Bariche M., Bilecenoglu M., Carpenter K.E., Collette B.B., Francour P., Goren M, Kara M.H., Massut\u00ed E., Papaconstantinou c.", "given" : "Tunesi L.", "non-dropping-particle" : "", "parse-names" : false, "suffix" : "" } ], "id" : "ITEM-1", "issued" : { "date-parts" : [ [ "2011" ] ] }, "number-of-pages" : "61", "title" : "Overview of the Conservation Status of the Marine Fishes of the Mediterranean Sea", "type" : "book" }, "uris" : [ "http://www.mendeley.com/documents/?uuid=b1daf7fb-526d-4777-9afb-73c0b6ed4358" ] }, { "id" : "ITEM-2", "itemData" : { "DOI" : "10.1016/j.cub.2014.05.070", "ISBN" : "09609822 (ISSN)", "ISSN" : "09609822", "PMID" : "25017210", "abstract" : "In recent years, fisheries management has succeeded in stabilizing and even improving the state of many global fisheries resources [1-5]. This is particularly evident in areas where stocks are exploited in compliance with scientific advice and strong institutional structures are in place [1, 5]. In Europe, the well-managed northeast (NE) Atlantic fish stocks have been recovering in response to decreasing fishing pressure over the past decade [3-6], albeit with a long way to go for a universal stock rebuild [3, 7]. Meanwhile, little is known about the temporal development of the European Mediterranean stocks, whose management relies on input controls that are often poorly enforced. Here, we perform a meta-analysis of 42 European Mediterranean stocks of nine species in 1990-2010, showing that exploitation rate has been steadily increasing, selectivity (proportional exploitation of juveniles) has been deteriorating, and stocks have been shrinking. We implement species-specific simulation models to quantify changes in exploitation rate and selectivity that would maximize long-term yields and halt stock depletion. We show that stocks would be more resilient to fishing and produce higher long-term yields if harvested a few years after maturation because current selectivity is far from optimal, especially for demersal stocks. The European Common Fisheries Policy that has assisted in improving the state of NE Atlantic fish stocks in the past 10 years has failed to deliver similar results for Mediterranean stocks managed under the same policy. Limiting juvenile exploitation, advancing management plans, and strengthening compliance, control, and enforcement could promote fisheries sustainability in the Mediterranean. \u00a9 2014 Elsevier Ltd All rights reserved.", "author" : [ { "dropping-particle" : "", "family" : "Vasilakopoulos", "given" : "Paraskevas", "non-dropping-particle" : "", "parse-names" : false, "suffix" : "" }, { "dropping-particle" : "", "family" : "Maravelias", "given" : "Christos D.", "non-dropping-particle" : "", "parse-names" : false, "suffix" : "" }, { "dropping-particle" : "", "family" : "Tserpes", "given" : "George", "non-dropping-particle" : "", "parse-names" : false, "suffix" : "" } ], "container-title" : "Current Biology", "id" : "ITEM-2", "issue" : "14", "issued" : { "date-parts" : [ [ "2014" ] ] }, "page" : "1643-1648", "title" : "The alarming decline of mediterranean fish stocks", "type" : "article-journal", "volume" : "24" }, "uris" : [ "http://www.mendeley.com/documents/?uuid=68dcb693-bb08-43c4-9f26-999d58ddfc38" ] } ], "mendeley" : { "formattedCitation" : "(Abdul Malak, D. Livingstone S.R., Pollard D., Polidoro B.A., CuttelodA., Bariche M., Bilecenoglu M., Carpenter K.E., Collette B.B., Francour P., Goren M, Kara M.H., Massut\u00ed E., Papaconstantinou c., 2011; Vasilakopoulos, Maravelias, &amp; Tserpes, 2014)", "manualFormatting" : "(Malak et al., 2011; Vasilakopoulos et al., 2014)", "plainTextFormattedCitation" : "(Abdul Malak, D. Livingstone S.R., Pollard D., Polidoro B.A., CuttelodA., Bariche M., Bilecenoglu M., Carpenter K.E., Collette B.B., Francour P., Goren M, Kara M.H., Massut\u00ed E., Papaconstantinou c., 2011; Vasilakopoulos, Maravelias, &amp; Tserpes, 2014)", "previouslyFormattedCitation" : "(Abdul Malak, D. Livingstone S.R., Pollard D., Polidoro B.A., CuttelodA., Bariche M., Bilecenoglu M., Carpenter K.E., Collette B.B., Francour P., Goren M, Kara M.H., Massut\u00ed E., Papaconstantinou c., 2011; Vasilakopoulos, Maravelias, &amp; Tserpes, 2014)"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w:t>
      </w:r>
      <w:r w:rsidR="003C0E21">
        <w:rPr>
          <w:rFonts w:eastAsia="Calibri" w:cstheme="minorHAnsi"/>
          <w:lang w:val="en-US"/>
        </w:rPr>
        <w:t xml:space="preserve">Abdul </w:t>
      </w:r>
      <w:r w:rsidRPr="00BA0F1F">
        <w:rPr>
          <w:rFonts w:eastAsia="Calibri" w:cstheme="minorHAnsi"/>
          <w:lang w:val="en-US"/>
        </w:rPr>
        <w:t xml:space="preserve">Malak </w:t>
      </w:r>
      <w:r w:rsidR="00301BD0" w:rsidRPr="00301BD0">
        <w:rPr>
          <w:rFonts w:eastAsia="Calibri" w:cstheme="minorHAnsi"/>
          <w:i/>
          <w:lang w:val="en-US"/>
        </w:rPr>
        <w:t>et al.</w:t>
      </w:r>
      <w:r w:rsidRPr="00AE2452">
        <w:rPr>
          <w:rFonts w:eastAsia="Calibri" w:cstheme="minorHAnsi"/>
          <w:lang w:val="en-US"/>
        </w:rPr>
        <w:t xml:space="preserve">, 2011; Vasilakopoulos </w:t>
      </w:r>
      <w:r w:rsidR="00301BD0" w:rsidRPr="00301BD0">
        <w:rPr>
          <w:rFonts w:eastAsia="Calibri" w:cstheme="minorHAnsi"/>
          <w:i/>
          <w:lang w:val="en-US"/>
        </w:rPr>
        <w:t>et al.</w:t>
      </w:r>
      <w:r w:rsidRPr="00AE2452">
        <w:rPr>
          <w:rFonts w:eastAsia="Calibri" w:cstheme="minorHAnsi"/>
          <w:lang w:val="en-US"/>
        </w:rPr>
        <w:t>,</w:t>
      </w:r>
      <w:r w:rsidRPr="00BA0F1F">
        <w:rPr>
          <w:rFonts w:eastAsia="Calibri" w:cstheme="minorHAnsi"/>
          <w:lang w:val="en-US"/>
        </w:rPr>
        <w:t xml:space="preserve"> 2014)</w:t>
      </w:r>
      <w:r w:rsidRPr="00BA0F1F">
        <w:rPr>
          <w:rFonts w:eastAsia="Calibri" w:cstheme="minorHAnsi"/>
          <w:lang w:val="en-US"/>
        </w:rPr>
        <w:fldChar w:fldCharType="end"/>
      </w:r>
      <w:r w:rsidRPr="00BA0F1F">
        <w:rPr>
          <w:rFonts w:eastAsia="Calibri" w:cstheme="minorHAnsi"/>
          <w:lang w:val="en-US"/>
        </w:rPr>
        <w:t xml:space="preserve">. Fishing, either through targeted or multi-species fisheries, is by far the most common threat to fish biodiversity, affecting 33% of native marine fish species, with an additional 18% threatened by by-catch. In the Mediterranean, 85% of the stocks are currently overfished and populations of many commercial species are characterized by truncated size- and age-structure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111/j.1467-2979.2011.00453.x", "ISBN" : "3906495825", "ISSN" : "14672960", "abstract" : "In Mediterranean European countries, 85% of the assessed stocks are currently overfished compared to a maximum sustainable yield reference value (MSY) while populations of many commercial species are characterized by truncated size- and age-structures. Rebuilding the size- and age-structure of exploited populations is a management objective that combines single species targets such as MSY with specific goals of the ecosystem approach to fisheries management (EAF), preserving community size-structure and the ecological role of different species. Here, we show that under the current fishing regime, stock productivity and fleet profitability are generally impaired by a combination of high fishing mortality and inadequate selectivity patterns. For most of the stocks analysed, a simple reduction in the current fishing mortality (Fcur) towards an MSY reference value (FMSY), without any change in the fishing selectivity, will allow neither stock biomass nor fisheries yield and revenue to be maximized. On the contrary, management targets can be achieved only through a radical change in fisheries selectivity. Shifting the size of first capture towards the size at which fish cohorts achieve their maximum biomass, the so-called optimal length, would produce on average between two and three times higher economic yields and much higher biomass at sea for the exploited stocks. Moreover, it would contribute to restore marine ecosystem structure and resilience to enhance ecosystem services such as reservoirs of biodiversity and functioning food webs.", "author" : [ { "dropping-particle" : "", "family" : "Colloca", "given" : "Francesco", "non-dropping-particle" : "", "parse-names" : false, "suffix" : "" }, { "dropping-particle" : "", "family" : "Cardinale", "given" : "Massimiliano", "non-dropping-particle" : "", "parse-names" : false, "suffix" : "" }, { "dropping-particle" : "", "family" : "Maynou", "given" : "Francesc", "non-dropping-particle" : "", "parse-names" : false, "suffix" : "" }, { "dropping-particle" : "", "family" : "Giannoulaki", "given" : "Marianna", "non-dropping-particle" : "", "parse-names" : false, "suffix" : "" }, { "dropping-particle" : "", "family" : "Scarcella", "given" : "Giuseppe", "non-dropping-particle" : "", "parse-names" : false, "suffix" : "" }, { "dropping-particle" : "", "family" : "Jenko", "given" : "Klavdija", "non-dropping-particle" : "", "parse-names" : false, "suffix" : "" }, { "dropping-particle" : "", "family" : "Bellido", "given" : "Jos\u00e8 Maria", "non-dropping-particle" : "", "parse-names" : false, "suffix" : "" }, { "dropping-particle" : "", "family" : "Fiorentino", "given" : "Fabio", "non-dropping-particle" : "", "parse-names" : false, "suffix" : "" } ], "container-title" : "Fish and Fisheries", "id" : "ITEM-1", "issue" : "1", "issued" : { "date-parts" : [ [ "2013" ] ] }, "page" : "89-109", "title" : "Rebuilding Mediterranean fisheries: A new paradigm for ecological sustainability", "type" : "article-journal", "volume" : "14" }, "uris" : [ "http://www.mendeley.com/documents/?uuid=e6b60061-2b11-4981-ab0e-8cf46ba39361" ] } ], "mendeley" : { "formattedCitation" : "(Colloca et al., 2013)", "plainTextFormattedCitation" : "(Colloca et al., 2013)", "previouslyFormattedCitation" : "(Colloca et al., 2013)"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Colloca </w:t>
      </w:r>
      <w:r w:rsidR="00301BD0" w:rsidRPr="00301BD0">
        <w:rPr>
          <w:rFonts w:eastAsia="Calibri" w:cstheme="minorHAnsi"/>
          <w:i/>
          <w:lang w:val="en-US"/>
        </w:rPr>
        <w:t>et al.</w:t>
      </w:r>
      <w:r w:rsidRPr="00BA0F1F">
        <w:rPr>
          <w:rFonts w:eastAsia="Calibri" w:cstheme="minorHAnsi"/>
          <w:lang w:val="en-US"/>
        </w:rPr>
        <w:t>, 2013)</w:t>
      </w:r>
      <w:r w:rsidRPr="00BA0F1F">
        <w:rPr>
          <w:rFonts w:eastAsia="Calibri" w:cstheme="minorHAnsi"/>
          <w:lang w:val="en-US"/>
        </w:rPr>
        <w:fldChar w:fldCharType="end"/>
      </w:r>
      <w:r w:rsidRPr="00BA0F1F">
        <w:rPr>
          <w:rFonts w:eastAsia="Calibri" w:cstheme="minorHAnsi"/>
          <w:lang w:val="en-US"/>
        </w:rPr>
        <w:t xml:space="preserve">. Overfishing has also led to a reduction of genetic diversity outside </w:t>
      </w:r>
      <w:r>
        <w:rPr>
          <w:rFonts w:eastAsia="Calibri" w:cstheme="minorHAnsi"/>
          <w:lang w:val="en-US"/>
        </w:rPr>
        <w:t>m</w:t>
      </w:r>
      <w:r w:rsidRPr="00BA0F1F">
        <w:rPr>
          <w:rFonts w:eastAsia="Calibri" w:cstheme="minorHAnsi"/>
          <w:lang w:val="en-US"/>
        </w:rPr>
        <w:t xml:space="preserve">arine </w:t>
      </w:r>
      <w:r>
        <w:rPr>
          <w:rFonts w:eastAsia="Calibri" w:cstheme="minorHAnsi"/>
          <w:lang w:val="en-US"/>
        </w:rPr>
        <w:t>p</w:t>
      </w:r>
      <w:r w:rsidRPr="00BA0F1F">
        <w:rPr>
          <w:rFonts w:eastAsia="Calibri" w:cstheme="minorHAnsi"/>
          <w:lang w:val="en-US"/>
        </w:rPr>
        <w:t xml:space="preserve">rotected </w:t>
      </w:r>
      <w:r>
        <w:rPr>
          <w:rFonts w:eastAsia="Calibri" w:cstheme="minorHAnsi"/>
          <w:lang w:val="en-US"/>
        </w:rPr>
        <w:t>a</w:t>
      </w:r>
      <w:r w:rsidRPr="00BA0F1F">
        <w:rPr>
          <w:rFonts w:eastAsia="Calibri" w:cstheme="minorHAnsi"/>
          <w:lang w:val="en-US"/>
        </w:rPr>
        <w:t xml:space="preserve">rea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016/j.biocon.2005.10.040", "ISBN" : "0006-3207", "ISSN" : "00063207", "abstract" : "Marine reserves have been identified as an important tool in the management of fishery resources and their number is increasing rapidly, most of them being on islands. However, knowledge on the real effect of protection from fishing on the genetic structure of populations, the spatial scales involved, or the suitability of islands as reserves in terms of connectivity, is scarce. This paper analyses the effects of fishery protection on the genetic structure of populations of Diplodus sargus, a target species, in protected and non-protected areas of the western Mediterranean. Populations studied showed high genetic variability at spatial scales from 101 to 103 km. Protected areas have significantly higher allelic richness. The lower levels of heterozygosis and higher heterozygote deficit showed by islands compared with coastal areas makes clear the importance of considering the connectivity processes when designing a MPA. \u00a9 2005 Elsevier Ltd. All rights reserved.", "author" : [ { "dropping-particle" : "", "family" : "P\u00e9rez-Ruzafa", "given" : "\u00c1ngel", "non-dropping-particle" : "", "parse-names" : false, "suffix" : "" }, { "dropping-particle" : "", "family" : "Gonz\u00e1lez-Wang\u00fcemert", "given" : "Mercedes", "non-dropping-particle" : "", "parse-names" : false, "suffix" : "" }, { "dropping-particle" : "", "family" : "Lenfant", "given" : "Philippe", "non-dropping-particle" : "", "parse-names" : false, "suffix" : "" }, { "dropping-particle" : "", "family" : "Marcos", "given" : "Concepci\u00f3n", "non-dropping-particle" : "", "parse-names" : false, "suffix" : "" }, { "dropping-particle" : "", "family" : "Garc\u00eda-Charton", "given" : "Jos\u00e9 Antonio", "non-dropping-particle" : "", "parse-names" : false, "suffix" : "" } ], "container-title" : "Biological Conservation", "id" : "ITEM-1", "issue" : "2", "issued" : { "date-parts" : [ [ "2006" ] ] }, "page" : "244-255", "title" : "Effects of fishing protection on the genetic structure of fish populations", "type" : "article-journal", "volume" : "129" }, "uris" : [ "http://www.mendeley.com/documents/?uuid=86823f41-e3f8-4860-ae37-3acac88403c6" ] } ], "mendeley" : { "formattedCitation" : "(\u00c1. P\u00e9rez-Ruzafa, Gonz\u00e1lez-Wang\u00fcemert, Lenfant, Marcos, &amp; Garc\u00eda-Charton, 2006)", "plainTextFormattedCitation" : "(\u00c1. P\u00e9rez-Ruzafa, Gonz\u00e1lez-Wang\u00fcemert, Lenfant, Marcos, &amp; Garc\u00eda-Charton, 2006)", "previouslyFormattedCitation" : "(\u00c1. P\u00e9rez-Ruzafa, Gonz\u00e1lez-Wang\u00fcemert, Lenfant, Marcos, &amp; Garc\u00eda-Charton, 2006)"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Pérez-Ruzafa</w:t>
      </w:r>
      <w:r w:rsidR="003C0E21">
        <w:rPr>
          <w:rFonts w:eastAsia="Calibri" w:cstheme="minorHAnsi"/>
          <w:i/>
          <w:lang w:val="en-US"/>
        </w:rPr>
        <w:t xml:space="preserve"> et al.</w:t>
      </w:r>
      <w:r w:rsidRPr="00BA0F1F">
        <w:rPr>
          <w:rFonts w:eastAsia="Calibri" w:cstheme="minorHAnsi"/>
          <w:lang w:val="en-US"/>
        </w:rPr>
        <w:t>, 2006)</w:t>
      </w:r>
      <w:r w:rsidRPr="00BA0F1F">
        <w:rPr>
          <w:rFonts w:eastAsia="Calibri" w:cstheme="minorHAnsi"/>
          <w:lang w:val="en-US"/>
        </w:rPr>
        <w:fldChar w:fldCharType="end"/>
      </w:r>
      <w:r w:rsidRPr="00BA0F1F">
        <w:rPr>
          <w:rFonts w:eastAsia="Calibri" w:cstheme="minorHAnsi"/>
          <w:lang w:val="en-US"/>
        </w:rPr>
        <w:t xml:space="preserve">. </w:t>
      </w:r>
      <w:r w:rsidRPr="00BA0F1F">
        <w:rPr>
          <w:rFonts w:eastAsia="Times New Roman" w:cstheme="minorHAnsi"/>
          <w:lang w:val="en-US" w:bidi="he-IL"/>
        </w:rPr>
        <w:t xml:space="preserve">Larger coastal species and species that occur in areas subjected to prolonged or intensive fishing pressure are of particular concern </w:t>
      </w:r>
      <w:r w:rsidRPr="00BA0F1F">
        <w:rPr>
          <w:rFonts w:eastAsia="Calibri" w:cstheme="minorHAnsi"/>
        </w:rPr>
        <w:fldChar w:fldCharType="begin" w:fldLock="1"/>
      </w:r>
      <w:r w:rsidRPr="00BA0F1F">
        <w:rPr>
          <w:rFonts w:eastAsia="Calibri" w:cstheme="minorHAnsi"/>
        </w:rPr>
        <w:instrText>ADDIN CSL_CITATION { "citationItems" : [ { "id" : "ITEM-1", "itemData" : { "author" : [ { "dropping-particle" : "", "family" : "Abdul Malak, D. Livingstone S.R., Pollard D., Polidoro B.A., CuttelodA., Bariche M., Bilecenoglu M., Carpenter K.E., Collette B.B., Francour P., Goren M, Kara M.H., Massut\u00ed E., Papaconstantinou c.", "given" : "Tunesi L.", "non-dropping-particle" : "", "parse-names" : false, "suffix" : "" } ], "id" : "ITEM-1", "issued" : { "date-parts" : [ [ "2011" ] ] }, "number-of-pages" : "61", "title" : "Overview of the Conservation Status of the Marine Fishes of the Mediterranean Sea", "type" : "book" }, "uris" : [ "http://www.mendeley.com/documents/?uuid=b1daf7fb-526d-4777-9afb-73c0b6ed4358" ] } ], "mendeley" : { "formattedCitation" : "(Abdul Malak, D. Livingstone S.R., Pollard D., Polidoro B.A., CuttelodA., Bariche M., Bilecenoglu M., Carpenter K.E., Collette B.B., Francour P., Goren M, Kara M.H., Massut\u00ed E., Papaconstantinou c., 2011)", "manualFormatting" : "(Malak et al, 2011)", "plainTextFormattedCitation" : "(Abdul Malak, D. Livingstone S.R., Pollard D., Polidoro B.A., CuttelodA., Bariche M., Bilecenoglu M., Carpenter K.E., Collette B.B., Francour P., Goren M, Kara M.H., Massut\u00ed E., Papaconstantinou c., 2011)", "previouslyFormattedCitation" : "(Abdul Malak, D. Livingstone S.R., Pollard D., Polidoro B.A., CuttelodA., Bariche M., Bilecenoglu M., Carpenter K.E., Collette B.B., Francour P., Goren M, Kara M.H., Massut\u00ed E., Papaconstantinou c., 2011)"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w:t>
      </w:r>
      <w:r w:rsidR="003C0E21">
        <w:rPr>
          <w:rFonts w:eastAsia="Calibri" w:cstheme="minorHAnsi"/>
        </w:rPr>
        <w:t xml:space="preserve">Abdul </w:t>
      </w:r>
      <w:r w:rsidRPr="00BA0F1F">
        <w:rPr>
          <w:rFonts w:eastAsia="Calibri" w:cstheme="minorHAnsi"/>
        </w:rPr>
        <w:t xml:space="preserve">Malak </w:t>
      </w:r>
      <w:r w:rsidRPr="001122C0">
        <w:rPr>
          <w:rFonts w:eastAsia="Calibri" w:cstheme="minorHAnsi"/>
          <w:i/>
        </w:rPr>
        <w:t>et al</w:t>
      </w:r>
      <w:r w:rsidR="003C0E21">
        <w:rPr>
          <w:rFonts w:eastAsia="Calibri" w:cstheme="minorHAnsi"/>
        </w:rPr>
        <w:t>.</w:t>
      </w:r>
      <w:r w:rsidRPr="00AE2452">
        <w:rPr>
          <w:rFonts w:eastAsia="Calibri" w:cstheme="minorHAnsi"/>
        </w:rPr>
        <w:t>, 2011</w:t>
      </w:r>
      <w:r w:rsidRPr="00BA0F1F">
        <w:rPr>
          <w:rFonts w:eastAsia="Calibri" w:cstheme="minorHAnsi"/>
        </w:rPr>
        <w:t>)</w:t>
      </w:r>
      <w:r w:rsidRPr="00BA0F1F">
        <w:rPr>
          <w:rFonts w:eastAsia="Calibri" w:cstheme="minorHAnsi"/>
        </w:rPr>
        <w:fldChar w:fldCharType="end"/>
      </w:r>
      <w:r w:rsidRPr="00BA0F1F">
        <w:rPr>
          <w:rFonts w:eastAsia="Calibri" w:cstheme="minorHAnsi"/>
        </w:rPr>
        <w:t>. An analysis of the status of the Mediterranean fisheries (1970-2010), using various indicators (total landings, mean trophic level and fishing-in-balance index) confirmed that the fisheries resources of the Mediterranean are at risk from overexploitation. The pattern of exploitation and the state of stocks differed among the regions, with the eastern Mediterranean fisheries being in the worst shape, and declining</w:t>
      </w:r>
      <w:r w:rsidRPr="00BA0F1F">
        <w:rPr>
          <w:rFonts w:eastAsia="Calibri" w:cstheme="minorHAnsi"/>
          <w:lang w:bidi="he-IL"/>
        </w:rPr>
        <w:t xml:space="preserve"> </w:t>
      </w:r>
      <w:r w:rsidRPr="00BA0F1F">
        <w:rPr>
          <w:rFonts w:eastAsia="Calibri" w:cstheme="minorHAnsi"/>
          <w:lang w:bidi="he-IL"/>
        </w:rPr>
        <w:fldChar w:fldCharType="begin" w:fldLock="1"/>
      </w:r>
      <w:r w:rsidRPr="00BA0F1F">
        <w:rPr>
          <w:rFonts w:eastAsia="Calibri" w:cstheme="minorHAnsi"/>
          <w:lang w:bidi="he-IL"/>
        </w:rPr>
        <w:instrText>ADDIN CSL_CITATION { "citationItems" : [ { "id" : "ITEM-1", "itemData" : { "DOI" : "10.1371/journal.pone.0121188", "ISSN" : "1932-6203", "PMID" : "25793975", "abstract" : "The status of the Mediterranean and Black Sea fisheries was evaluated for the period 1970-2010 on a subarea basis, using various indicators including the temporal variability of total landings, the number of recorded stocks, the mean trophic level of the catch, the fishing-in-balance index and the catch-based method of stock classification. All indicators confirmed that the fisheries resources of the Mediterranean and Black Sea are at risk from overexploitation. The pattern of exploitation and the state of stocks differed among the western (W), central (C) and eastern (E) Mediterranean subareas and the Black Sea (BS), with the E Mediterranean and BS fisheries being in a worst shape. Indeed, in the E Mediterranean and the BS, total landings, mean trophic level of the catch and fishing-in-balance index were declining, the cumulative percentage of overexploited and collapsed stocks was higher, and the percentage of developing stocks was lower, compared to the W and C Mediterranean. Our results confirm the need for detailed and extensive stock assessments across species that will eventually lead to stocks recovering through conservation and management measures.", "author" : [ { "dropping-particle" : "", "family" : "Tsikliras", "given" : "Athanassios C", "non-dropping-particle" : "", "parse-names" : false, "suffix" : "" }, { "dropping-particle" : "", "family" : "Dinouli", "given" : "Anny", "non-dropping-particle" : "", "parse-names" : false, "suffix" : "" }, { "dropping-particle" : "", "family" : "Tsiros", "given" : "Vasileios-Zikos", "non-dropping-particle" : "", "parse-names" : false, "suffix" : "" }, { "dropping-particle" : "", "family" : "Tsalkou", "given" : "Eleni", "non-dropping-particle" : "", "parse-names" : false, "suffix" : "" } ], "container-title" : "PloS one", "editor" : [ { "dropping-particle" : "", "family" : "Durif", "given" : "Caroline", "non-dropping-particle" : "", "parse-names" : false, "suffix" : "" } ], "id" : "ITEM-1", "issue" : "3", "issued" : { "date-parts" : [ [ "2015", "3", "20" ] ] }, "page" : "e0121188", "publisher" : "Public Library of Science", "title" : "The Mediterranean and Black Sea fisheries at risk from overexploitation.", "type" : "article-journal", "volume" : "10" }, "uris" : [ "http://www.mendeley.com/documents/?uuid=44d5e652-b3da-3b6a-b2db-0428942792e8" ] } ], "mendeley" : { "formattedCitation" : "(Tsikliras, Dinouli, Tsiros, &amp; Tsalkou, 2015)", "plainTextFormattedCitation" : "(Tsikliras, Dinouli, Tsiros, &amp; Tsalkou, 2015)", "previouslyFormattedCitation" : "(Tsikliras, Dinouli, Tsiros, &amp; Tsalkou, 2015)" }, "properties" : {  }, "schema" : "https://github.com/citation-style-language/schema/raw/master/csl-citation.json" }</w:instrText>
      </w:r>
      <w:r w:rsidRPr="00BA0F1F">
        <w:rPr>
          <w:rFonts w:eastAsia="Calibri" w:cstheme="minorHAnsi"/>
          <w:lang w:bidi="he-IL"/>
        </w:rPr>
        <w:fldChar w:fldCharType="separate"/>
      </w:r>
      <w:r w:rsidRPr="00BA0F1F">
        <w:rPr>
          <w:rFonts w:eastAsia="Calibri" w:cstheme="minorHAnsi"/>
          <w:lang w:bidi="he-IL"/>
        </w:rPr>
        <w:t>(Tsikliras</w:t>
      </w:r>
      <w:r w:rsidR="00FB0105">
        <w:rPr>
          <w:rFonts w:eastAsia="Calibri" w:cstheme="minorHAnsi"/>
          <w:i/>
          <w:lang w:bidi="he-IL"/>
        </w:rPr>
        <w:t xml:space="preserve"> et al.</w:t>
      </w:r>
      <w:r w:rsidRPr="00BA0F1F">
        <w:rPr>
          <w:rFonts w:eastAsia="Calibri" w:cstheme="minorHAnsi"/>
          <w:lang w:bidi="he-IL"/>
        </w:rPr>
        <w:t>, 2015)</w:t>
      </w:r>
      <w:r w:rsidRPr="00BA0F1F">
        <w:rPr>
          <w:rFonts w:eastAsia="Calibri" w:cstheme="minorHAnsi"/>
          <w:lang w:bidi="he-IL"/>
        </w:rPr>
        <w:fldChar w:fldCharType="end"/>
      </w:r>
      <w:r w:rsidRPr="00BA0F1F">
        <w:rPr>
          <w:rFonts w:eastAsia="Calibri" w:cstheme="minorHAnsi"/>
          <w:lang w:bidi="he-IL"/>
        </w:rPr>
        <w:t xml:space="preserve">. </w:t>
      </w:r>
    </w:p>
    <w:p w14:paraId="6027E47F" w14:textId="46FBFBC9" w:rsidR="0048205B" w:rsidRPr="00BA0F1F" w:rsidRDefault="0048205B" w:rsidP="00AE389F">
      <w:pPr>
        <w:rPr>
          <w:rFonts w:eastAsia="Calibri" w:cstheme="minorHAnsi"/>
          <w:lang w:bidi="he-IL"/>
        </w:rPr>
      </w:pPr>
      <w:r w:rsidRPr="00BA0F1F">
        <w:rPr>
          <w:rFonts w:eastAsia="Calibri" w:cstheme="minorHAnsi"/>
          <w:lang w:bidi="he-IL"/>
        </w:rPr>
        <w:t xml:space="preserve">The effectiveness of management initiatives implemented in the context of the European Common Fisheries Policy has been questioned with regard to the Mediterranean </w:t>
      </w:r>
      <w:r w:rsidRPr="00BA0F1F">
        <w:rPr>
          <w:rFonts w:eastAsia="Calibri" w:cstheme="minorHAnsi"/>
          <w:lang w:bidi="he-IL"/>
        </w:rPr>
        <w:fldChar w:fldCharType="begin" w:fldLock="1"/>
      </w:r>
      <w:r w:rsidRPr="00BA0F1F">
        <w:rPr>
          <w:rFonts w:eastAsia="Calibri" w:cstheme="minorHAnsi"/>
          <w:lang w:bidi="he-IL"/>
        </w:rPr>
        <w:instrText>ADDIN CSL_CITATION { "citationItems" : [ { "id" : "ITEM-1", "itemData" : { "DOI" : "10.1016/j.cub.2014.05.070", "ISBN" : "09609822 (ISSN)", "ISSN" : "09609822", "PMID" : "25017210", "abstract" : "In recent years, fisheries management has succeeded in stabilizing and even improving the state of many global fisheries resources [1-5]. This is particularly evident in areas where stocks are exploited in compliance with scientific advice and strong institutional structures are in place [1, 5]. In Europe, the well-managed northeast (NE) Atlantic fish stocks have been recovering in response to decreasing fishing pressure over the past decade [3-6], albeit with a long way to go for a universal stock rebuild [3, 7]. Meanwhile, little is known about the temporal development of the European Mediterranean stocks, whose management relies on input controls that are often poorly enforced. Here, we perform a meta-analysis of 42 European Mediterranean stocks of nine species in 1990-2010, showing that exploitation rate has been steadily increasing, selectivity (proportional exploitation of juveniles) has been deteriorating, and stocks have been shrinking. We implement species-specific simulation models to quantify changes in exploitation rate and selectivity that would maximize long-term yields and halt stock depletion. We show that stocks would be more resilient to fishing and produce higher long-term yields if harvested a few years after maturation because current selectivity is far from optimal, especially for demersal stocks. The European Common Fisheries Policy that has assisted in improving the state of NE Atlantic fish stocks in the past 10 years has failed to deliver similar results for Mediterranean stocks managed under the same policy. Limiting juvenile exploitation, advancing management plans, and strengthening compliance, control, and enforcement could promote fisheries sustainability in the Mediterranean. \u00a9 2014 Elsevier Ltd All rights reserved.", "author" : [ { "dropping-particle" : "", "family" : "Vasilakopoulos", "given" : "Paraskevas", "non-dropping-particle" : "", "parse-names" : false, "suffix" : "" }, { "dropping-particle" : "", "family" : "Maravelias", "given" : "Christos D.", "non-dropping-particle" : "", "parse-names" : false, "suffix" : "" }, { "dropping-particle" : "", "family" : "Tserpes", "given" : "George", "non-dropping-particle" : "", "parse-names" : false, "suffix" : "" } ], "container-title" : "Current Biology", "id" : "ITEM-1", "issue" : "14", "issued" : { "date-parts" : [ [ "2014" ] ] }, "page" : "1643-1648", "title" : "The alarming decline of mediterranean fish stocks", "type" : "article-journal", "volume" : "24" }, "uris" : [ "http://www.mendeley.com/documents/?uuid=68dcb693-bb08-43c4-9f26-999d58ddfc38" ] }, { "id" : "ITEM-2", "itemData" : { "DOI" : "10.3389/fmars.2017.00072", "ISSN" : "2296-7745", "abstract" : "North East Atlantic and the Mediterranean Sea fisheries are governed by the European Common Fisheries Policy (CFP). Despite the fact that both areas are managed under the same broad fishery management system, a large discrepancy in management performance occurs, with recent considerable improvement of stock status witnessed in the North East Atlantic and a rapidly deteriorating situation in the Mediterranean Sea. The control of fishing effort combined with specific technical measures, such as gear regulation, establishment of a minimum conservation reference size and selective closure of areas and seasons, is the main management strategy adopted by Mediterranean Sea EU countries. On the other hand TAC (Total Allowable Catches) is the major regulatory mechanisms in the North East Atlantic. Here we analysed all available stock assessment and effort data for the most important commercial species and fleets in the Mediterranean Sea since 2003. The analysis shows that there is no apparent relationship between nominal effort and fishing mortality for all species. Fishing mortality has remained stable during the last decade, for most species, with a significant decline observed only for red mullet and giant red shrimp but an increase for sardine stocks. Also, current F is larger or much larger than FMSY for all species. Despite catch advice are produced by STECF each year, the realised catches have usually been much larger than the scientific advice. A recent analysis argued that this dichotomy might be due to several factors, such as the better enforcement of monitoring control and surveillance in North East Atlantic, the more complex socio-economic situation and the less effective management governance in the Mediterranean Sea. Here we argue instead that major reasons for the alarming situation of Mediterranean Sea stocks can be found in the ineffectiveness of the current effort system to control F, the continuous non-adherence to the scientific advice and inadequacies of existing national management plans as a key management measure. It is therefore undoubted that alternatives management measures as a TAC based system are necessary if Europe is willing to achieve the objectives of the CFP before 2020 in the Mediterranean Sea.", "author" : [ { "dropping-particle" : "", "family" : "Cardinale", "given" : "Massimiliano", "non-dropping-particle" : "", "parse-names" : false, "suffix" : "" }, { "dropping-particle" : "", "family" : "Scarcella", "given" : "Giuseppe", "non-dropping-particle" : "", "parse-names" : false, "suffix" : "" } ], "container-title" : "Frontiers in Marine Science", "id" : "ITEM-2", "issue" : "March", "issued" : { "date-parts" : [ [ "2017" ] ] }, "title" : "Mediterranean Sea: A Failure of the European Fisheries Management System", "type" : "article-journal", "volume" : "4" }, "uris" : [ "http://www.mendeley.com/documents/?uuid=142dc8a2-6e08-4606-93d7-968df4337414" ] } ], "mendeley" : { "formattedCitation" : "(M. Cardinale &amp; Scarcella, 2017; Vasilakopoulos et al., 2014)", "manualFormatting" : "(Vasilakopoulos et al., 2014; Cardinale and Scarcella, 2017)", "plainTextFormattedCitation" : "(M. Cardinale &amp; Scarcella, 2017; Vasilakopoulos et al., 2014)", "previouslyFormattedCitation" : "(M. Cardinale &amp; Scarcella, 2017; Vasilakopoulos et al., 2014)" }, "properties" : {  }, "schema" : "https://github.com/citation-style-language/schema/raw/master/csl-citation.json" }</w:instrText>
      </w:r>
      <w:r w:rsidRPr="00BA0F1F">
        <w:rPr>
          <w:rFonts w:eastAsia="Calibri" w:cstheme="minorHAnsi"/>
          <w:lang w:bidi="he-IL"/>
        </w:rPr>
        <w:fldChar w:fldCharType="separate"/>
      </w:r>
      <w:r w:rsidRPr="00BA0F1F">
        <w:rPr>
          <w:rFonts w:eastAsia="Calibri" w:cstheme="minorHAnsi"/>
          <w:lang w:bidi="he-IL"/>
        </w:rPr>
        <w:t xml:space="preserve">(Vasilakopoulos </w:t>
      </w:r>
      <w:r w:rsidR="00301BD0" w:rsidRPr="00301BD0">
        <w:rPr>
          <w:rFonts w:eastAsia="Calibri" w:cstheme="minorHAnsi"/>
          <w:i/>
          <w:lang w:bidi="he-IL"/>
        </w:rPr>
        <w:t>et al.</w:t>
      </w:r>
      <w:r w:rsidRPr="00AE2452">
        <w:rPr>
          <w:rFonts w:eastAsia="Calibri" w:cstheme="minorHAnsi"/>
          <w:lang w:bidi="he-IL"/>
        </w:rPr>
        <w:t xml:space="preserve">, </w:t>
      </w:r>
      <w:r w:rsidRPr="00BA0F1F">
        <w:rPr>
          <w:rFonts w:eastAsia="Calibri" w:cstheme="minorHAnsi"/>
          <w:lang w:bidi="he-IL"/>
        </w:rPr>
        <w:t xml:space="preserve">2014; Cardinale </w:t>
      </w:r>
      <w:r w:rsidR="00FB0105">
        <w:rPr>
          <w:rFonts w:eastAsia="Calibri" w:cstheme="minorHAnsi"/>
          <w:lang w:bidi="he-IL"/>
        </w:rPr>
        <w:t>&amp;</w:t>
      </w:r>
      <w:r w:rsidR="00FB0105" w:rsidRPr="00BA0F1F">
        <w:rPr>
          <w:rFonts w:eastAsia="Calibri" w:cstheme="minorHAnsi"/>
          <w:lang w:bidi="he-IL"/>
        </w:rPr>
        <w:t xml:space="preserve"> </w:t>
      </w:r>
      <w:r w:rsidRPr="00BA0F1F">
        <w:rPr>
          <w:rFonts w:eastAsia="Calibri" w:cstheme="minorHAnsi"/>
          <w:lang w:bidi="he-IL"/>
        </w:rPr>
        <w:t>Scarcella, 2017)</w:t>
      </w:r>
      <w:r w:rsidRPr="00BA0F1F">
        <w:rPr>
          <w:rFonts w:eastAsia="Calibri" w:cstheme="minorHAnsi"/>
          <w:lang w:bidi="he-IL"/>
        </w:rPr>
        <w:fldChar w:fldCharType="end"/>
      </w:r>
      <w:r w:rsidRPr="00BA0F1F">
        <w:rPr>
          <w:rFonts w:eastAsia="Calibri" w:cstheme="minorHAnsi"/>
          <w:lang w:bidi="he-IL"/>
        </w:rPr>
        <w:t xml:space="preserve">. However, some of the analyses that compare the fishing activity in the North East Atlantic and in the Mediterranean do not take into account some of the differentiating characteristics of each region, and fail to discuss the role of </w:t>
      </w:r>
      <w:r>
        <w:rPr>
          <w:rFonts w:eastAsia="Calibri" w:cstheme="minorHAnsi"/>
          <w:lang w:bidi="he-IL"/>
        </w:rPr>
        <w:t>m</w:t>
      </w:r>
      <w:r w:rsidRPr="00BA0F1F">
        <w:rPr>
          <w:rFonts w:eastAsia="Calibri" w:cstheme="minorHAnsi"/>
          <w:lang w:bidi="he-IL"/>
        </w:rPr>
        <w:t xml:space="preserve">arine </w:t>
      </w:r>
      <w:r>
        <w:rPr>
          <w:rFonts w:eastAsia="Calibri" w:cstheme="minorHAnsi"/>
          <w:lang w:bidi="he-IL"/>
        </w:rPr>
        <w:t>p</w:t>
      </w:r>
      <w:r w:rsidRPr="00BA0F1F">
        <w:rPr>
          <w:rFonts w:eastAsia="Calibri" w:cstheme="minorHAnsi"/>
          <w:lang w:bidi="he-IL"/>
        </w:rPr>
        <w:t xml:space="preserve">rotected </w:t>
      </w:r>
      <w:r>
        <w:rPr>
          <w:rFonts w:eastAsia="Calibri" w:cstheme="minorHAnsi"/>
          <w:lang w:bidi="he-IL"/>
        </w:rPr>
        <w:t>a</w:t>
      </w:r>
      <w:r w:rsidRPr="00BA0F1F">
        <w:rPr>
          <w:rFonts w:eastAsia="Calibri" w:cstheme="minorHAnsi"/>
          <w:lang w:bidi="he-IL"/>
        </w:rPr>
        <w:t xml:space="preserve">reas as a complementary management tool </w:t>
      </w:r>
      <w:r w:rsidRPr="00BA0F1F">
        <w:rPr>
          <w:rFonts w:eastAsia="Calibri" w:cstheme="minorHAnsi"/>
          <w:lang w:bidi="he-IL"/>
        </w:rPr>
        <w:fldChar w:fldCharType="begin" w:fldLock="1"/>
      </w:r>
      <w:r w:rsidRPr="00BA0F1F">
        <w:rPr>
          <w:rFonts w:eastAsia="Calibri" w:cstheme="minorHAnsi"/>
          <w:lang w:bidi="he-IL"/>
        </w:rPr>
        <w:instrText>ADDIN CSL_CITATION { "citationItems" : [ { "id" : "ITEM-1", "itemData" : { "DOI" : "10.3389/fmars.2017.00245", "author" : [ { "dropping-particle" : "", "family" : "P\u00e9rez-Ruzafa", "given" : "Angel", "non-dropping-particle" : "", "parse-names" : false, "suffix" : "" }, { "dropping-particle" : "", "family" : "Garc\u00eda-Charton", "given" : "Jos\u00e9 A", "non-dropping-particle" : "", "parse-names" : false, "suffix" : "" }, { "dropping-particle" : "", "family" : "Marcos", "given" : "Concepci\u00f3n", "non-dropping-particle" : "", "parse-names" : false, "suffix" : "" } ], "id" : "ITEM-1", "issue" : "August", "issued" : { "date-parts" : [ [ "2017" ] ] }, "page" : "1-13", "title" : "North East Atlantic vs . Mediterranean Marine Protected Areas as Fisheries Management Tool", "type" : "article-journal", "volume" : "4" }, "uris" : [ "http://www.mendeley.com/documents/?uuid=05829518-712f-4c2f-beb3-b77c81126029" ] } ], "mendeley" : { "formattedCitation" : "(Angel P\u00e9rez-Ruzafa, Garc\u00eda-Charton, &amp; Marcos, 2017)", "manualFormatting" : "(P\u00e9rez-Ruzafa et al. 2017)", "plainTextFormattedCitation" : "(Angel P\u00e9rez-Ruzafa, Garc\u00eda-Charton, &amp; Marcos, 2017)", "previouslyFormattedCitation" : "(Angel P\u00e9rez-Ruzafa, Garc\u00eda-Charton, &amp; Marcos, 2017)" }, "properties" : {  }, "schema" : "https://github.com/citation-style-language/schema/raw/master/csl-citation.json" }</w:instrText>
      </w:r>
      <w:r w:rsidRPr="00BA0F1F">
        <w:rPr>
          <w:rFonts w:eastAsia="Calibri" w:cstheme="minorHAnsi"/>
          <w:lang w:bidi="he-IL"/>
        </w:rPr>
        <w:fldChar w:fldCharType="separate"/>
      </w:r>
      <w:r w:rsidRPr="00BA0F1F">
        <w:rPr>
          <w:rFonts w:eastAsia="Calibri" w:cstheme="minorHAnsi"/>
          <w:lang w:bidi="he-IL"/>
        </w:rPr>
        <w:t>(Pérez-Ruzafa</w:t>
      </w:r>
      <w:r w:rsidRPr="00BA0F1F">
        <w:rPr>
          <w:rFonts w:eastAsia="Calibri" w:cstheme="minorHAnsi"/>
          <w:i/>
          <w:lang w:bidi="he-IL"/>
        </w:rPr>
        <w:t xml:space="preserve"> </w:t>
      </w:r>
      <w:r w:rsidR="00301BD0" w:rsidRPr="00301BD0">
        <w:rPr>
          <w:rFonts w:eastAsia="Calibri" w:cstheme="minorHAnsi"/>
          <w:i/>
          <w:lang w:bidi="he-IL"/>
        </w:rPr>
        <w:t>et al.</w:t>
      </w:r>
      <w:r w:rsidRPr="00BA0F1F">
        <w:rPr>
          <w:rFonts w:eastAsia="Calibri" w:cstheme="minorHAnsi"/>
          <w:i/>
          <w:lang w:bidi="he-IL"/>
        </w:rPr>
        <w:t xml:space="preserve"> </w:t>
      </w:r>
      <w:r w:rsidRPr="00BA0F1F">
        <w:rPr>
          <w:rFonts w:eastAsia="Calibri" w:cstheme="minorHAnsi"/>
          <w:lang w:bidi="he-IL"/>
        </w:rPr>
        <w:t>2017)</w:t>
      </w:r>
      <w:r w:rsidRPr="00BA0F1F">
        <w:rPr>
          <w:rFonts w:eastAsia="Calibri" w:cstheme="minorHAnsi"/>
          <w:lang w:bidi="he-IL"/>
        </w:rPr>
        <w:fldChar w:fldCharType="end"/>
      </w:r>
      <w:r w:rsidRPr="00BA0F1F">
        <w:rPr>
          <w:rFonts w:eastAsia="Calibri" w:cstheme="minorHAnsi"/>
          <w:lang w:bidi="he-IL"/>
        </w:rPr>
        <w:t xml:space="preserve">. </w:t>
      </w:r>
    </w:p>
    <w:p w14:paraId="7575B945" w14:textId="645053E9" w:rsidR="0048205B" w:rsidRDefault="0048205B" w:rsidP="00AE389F">
      <w:pPr>
        <w:rPr>
          <w:sz w:val="24"/>
          <w:szCs w:val="24"/>
          <w:lang w:val="en-US"/>
        </w:rPr>
      </w:pPr>
      <w:r w:rsidRPr="00BA0F1F">
        <w:rPr>
          <w:rFonts w:eastAsia="Calibri" w:cstheme="minorHAnsi"/>
          <w:lang w:bidi="he-IL"/>
        </w:rPr>
        <w:t xml:space="preserve">Marine </w:t>
      </w:r>
      <w:r>
        <w:rPr>
          <w:rFonts w:eastAsia="Calibri" w:cstheme="minorHAnsi"/>
          <w:lang w:bidi="he-IL"/>
        </w:rPr>
        <w:t>p</w:t>
      </w:r>
      <w:r w:rsidRPr="00BA0F1F">
        <w:rPr>
          <w:rFonts w:eastAsia="Calibri" w:cstheme="minorHAnsi"/>
          <w:lang w:bidi="he-IL"/>
        </w:rPr>
        <w:t xml:space="preserve">rotected </w:t>
      </w:r>
      <w:r>
        <w:rPr>
          <w:rFonts w:eastAsia="Calibri" w:cstheme="minorHAnsi"/>
          <w:lang w:bidi="he-IL"/>
        </w:rPr>
        <w:t>a</w:t>
      </w:r>
      <w:r w:rsidRPr="00BA0F1F">
        <w:rPr>
          <w:rFonts w:eastAsia="Calibri" w:cstheme="minorHAnsi"/>
          <w:lang w:bidi="he-IL"/>
        </w:rPr>
        <w:t xml:space="preserve">reas provide benefits not only for recovering target fish stocks, but also to biodiversity </w:t>
      </w:r>
      <w:r w:rsidRPr="00BA0F1F">
        <w:rPr>
          <w:rFonts w:eastAsia="Calibri" w:cstheme="minorHAnsi"/>
          <w:lang w:bidi="he-IL"/>
        </w:rPr>
        <w:fldChar w:fldCharType="begin" w:fldLock="1"/>
      </w:r>
      <w:r w:rsidRPr="00BA0F1F">
        <w:rPr>
          <w:rFonts w:eastAsia="Calibri" w:cstheme="minorHAnsi"/>
          <w:lang w:bidi="he-IL"/>
        </w:rPr>
        <w:instrText>ADDIN CSL_CITATION { "citationItems" : [ { "id" : "ITEM-1", "itemData" : { "DOI" : "10.3389/fmars.2017.00245", "author" : [ { "dropping-particle" : "", "family" : "P\u00e9rez-Ruzafa", "given" : "Angel", "non-dropping-particle" : "", "parse-names" : false, "suffix" : "" }, { "dropping-particle" : "", "family" : "Garc\u00eda-Charton", "given" : "Jos\u00e9 A", "non-dropping-particle" : "", "parse-names" : false, "suffix" : "" }, { "dropping-particle" : "", "family" : "Marcos", "given" : "Concepci\u00f3n", "non-dropping-particle" : "", "parse-names" : false, "suffix" : "" } ], "id" : "ITEM-1", "issue" : "August", "issued" : { "date-parts" : [ [ "2017" ] ] }, "page" : "1-13", "title" : "North East Atlantic vs . Mediterranean Marine Protected Areas as Fisheries Management Tool", "type" : "article-journal", "volume" : "4" }, "uris" : [ "http://www.mendeley.com/documents/?uuid=05829518-712f-4c2f-beb3-b77c81126029" ] } ], "mendeley" : { "formattedCitation" : "(Angel P\u00e9rez-Ruzafa et al., 2017)", "plainTextFormattedCitation" : "(Angel P\u00e9rez-Ruzafa et al., 2017)", "previouslyFormattedCitation" : "(Angel P\u00e9rez-Ruzafa et al., 2017)" }, "properties" : {  }, "schema" : "https://github.com/citation-style-language/schema/raw/master/csl-citation.json" }</w:instrText>
      </w:r>
      <w:r w:rsidRPr="00BA0F1F">
        <w:rPr>
          <w:rFonts w:eastAsia="Calibri" w:cstheme="minorHAnsi"/>
          <w:lang w:bidi="he-IL"/>
        </w:rPr>
        <w:fldChar w:fldCharType="separate"/>
      </w:r>
      <w:r w:rsidRPr="00BA0F1F">
        <w:rPr>
          <w:rFonts w:eastAsia="Calibri" w:cstheme="minorHAnsi"/>
          <w:lang w:bidi="he-IL"/>
        </w:rPr>
        <w:t xml:space="preserve">(Pérez-Ruzafa </w:t>
      </w:r>
      <w:r w:rsidR="00301BD0" w:rsidRPr="00301BD0">
        <w:rPr>
          <w:rFonts w:eastAsia="Calibri" w:cstheme="minorHAnsi"/>
          <w:i/>
          <w:lang w:bidi="he-IL"/>
        </w:rPr>
        <w:t>et al.</w:t>
      </w:r>
      <w:r w:rsidRPr="00BA0F1F">
        <w:rPr>
          <w:rFonts w:eastAsia="Calibri" w:cstheme="minorHAnsi"/>
          <w:lang w:bidi="he-IL"/>
        </w:rPr>
        <w:t>, 2017)</w:t>
      </w:r>
      <w:r w:rsidRPr="00BA0F1F">
        <w:rPr>
          <w:rFonts w:eastAsia="Calibri" w:cstheme="minorHAnsi"/>
          <w:lang w:bidi="he-IL"/>
        </w:rPr>
        <w:fldChar w:fldCharType="end"/>
      </w:r>
      <w:r w:rsidRPr="00BA0F1F">
        <w:rPr>
          <w:rFonts w:eastAsia="Calibri" w:cstheme="minorHAnsi"/>
          <w:lang w:bidi="he-IL"/>
        </w:rPr>
        <w:t xml:space="preserve">, maintaining assemblage structure and ecosystem equilibrium </w:t>
      </w:r>
      <w:r w:rsidRPr="00BA0F1F">
        <w:rPr>
          <w:rFonts w:eastAsia="Calibri" w:cstheme="minorHAnsi"/>
          <w:lang w:bidi="he-IL"/>
        </w:rPr>
        <w:fldChar w:fldCharType="begin" w:fldLock="1"/>
      </w:r>
      <w:r w:rsidRPr="00BA0F1F">
        <w:rPr>
          <w:rFonts w:eastAsia="Calibri" w:cstheme="minorHAnsi"/>
          <w:lang w:bidi="he-IL"/>
        </w:rPr>
        <w:instrText>ADDIN CSL_CITATION { "citationItems" : [ { "id" : "ITEM-1", "itemData" : { "DOI" : "10.1111/j.1461-0248.2008.01166.x", "ISBN" : "1461-023X", "ISSN" : "1461023X", "PMID" : "18294212", "abstract" : "Marine reserves are widely used throughout the world to prevent overfishing and conserve biodiversity, but uncertainties remain about their optimal design. The effects of marine reserves are heterogeneous. Despite theoretical findings, empirical studies have previously found no effect of size on the effectiveness of marine reserves in protecting commercial fish stocks. Using 58 datasets from 19 European marine reserves, we show that reserve size and age do matter: Increasing the size of the no-take zone increases the density of commercial fishes within the reserve compared with outside; whereas the size of the buffer zone has the opposite effect. Moreover, positive effects of marine reserve on commercial fish species and species richness are linked to the time elapsed since the establishment of the protection scheme. The reserve size-dependency of the response to protection has strong implications for the spatial management of coastal areas because marine reserves are used for spatial zoning.", "author" : [ { "dropping-particle" : "", "family" : "Claudet", "given" : "Joachim", "non-dropping-particle" : "", "parse-names" : false, "suffix" : "" }, { "dropping-particle" : "", "family" : "Osenberg", "given" : "Craig W.", "non-dropping-particle" : "", "parse-names" : false, "suffix" : "" }, { "dropping-particle" : "", "family" : "Benedetti-Cecchi", "given" : "Lisandro", "non-dropping-particle" : "", "parse-names" : false, "suffix" : "" }, { "dropping-particle" : "", "family" : "Domenici", "given" : "Paolo", "non-dropping-particle" : "", "parse-names" : false, "suffix" : "" }, { "dropping-particle" : "", "family" : "Garc\u00eda-Charton", "given" : "Jos\u00e9 Antonio", "non-dropping-particle" : "", "parse-names" : false, "suffix" : "" }, { "dropping-particle" : "", "family" : "P\u00e9rez-Ruzafa", "given" : "\u00c1ngel", "non-dropping-particle" : "", "parse-names" : false, "suffix" : "" }, { "dropping-particle" : "", "family" : "Badalamenti", "given" : "Fabio", "non-dropping-particle" : "", "parse-names" : false, "suffix" : "" }, { "dropping-particle" : "", "family" : "Bayle-Sempere", "given" : "Just", "non-dropping-particle" : "", "parse-names" : false, "suffix" : "" }, { "dropping-particle" : "", "family" : "Brito", "given" : "Alberto", "non-dropping-particle" : "", "parse-names" : false, "suffix" : "" }, { "dropping-particle" : "", "family" : "Bulleri", "given" : "Fabio", "non-dropping-particle" : "", "parse-names" : false, "suffix" : "" }, { "dropping-particle" : "", "family" : "Culioli", "given" : "Jean Michel", "non-dropping-particle" : "", "parse-names" : false, "suffix" : "" }, { "dropping-particle" : "", "family" : "Dimech", "given" : "Mark", "non-dropping-particle" : "", "parse-names" : false, "suffix" : "" }, { "dropping-particle" : "", "family" : "Falc\u00f3n", "given" : "Jes\u00fas M.", "non-dropping-particle" : "", "parse-names" : false, "suffix" : "" }, { "dropping-particle" : "", "family" : "Guala", "given" : "Ivan", "non-dropping-particle" : "", "parse-names" : false, "suffix" : "" }, { "dropping-particle" : "", "family" : "Milazzo", "given" : "Marco", "non-dropping-particle" : "", "parse-names" : false, "suffix" : "" }, { "dropping-particle" : "", "family" : "S\u00e1nchez-Meca", "given" : "Julio", "non-dropping-particle" : "", "parse-names" : false, "suffix" : "" }, { "dropping-particle" : "", "family" : "Somerfield", "given" : "Paul J.", "non-dropping-particle" : "", "parse-names" : false, "suffix" : "" }, { "dropping-particle" : "", "family" : "Stobart", "given" : "Ben", "non-dropping-particle" : "", "parse-names" : false, "suffix" : "" }, { "dropping-particle" : "", "family" : "Vandeperre", "given" : "Fr\u00e9d\u00e9ric", "non-dropping-particle" : "", "parse-names" : false, "suffix" : "" }, { "dropping-particle" : "", "family" : "Valle", "given" : "Carlos", "non-dropping-particle" : "", "parse-names" : false, "suffix" : "" }, { "dropping-particle" : "", "family" : "Planes", "given" : "Serge", "non-dropping-particle" : "", "parse-names" : false, "suffix" : "" } ], "container-title" : "Ecology Letters", "id" : "ITEM-1", "issue" : "5", "issued" : { "date-parts" : [ [ "2008" ] ] }, "page" : "481-489", "title" : "Marine reserves: Size and age do matter", "type" : "article-journal", "volume" : "11" }, "uris" : [ "http://www.mendeley.com/documents/?uuid=70b922ef-ff6f-45cc-874b-9c16a48332fb" ] }, { "id" : "ITEM-2", "itemData" : { "DOI" : "10.1016/j.jnc.2008.09.007", "ISBN" : "1617-1381", "ISSN" : "16171381", "PMID" : "1837", "abstract" : "The success of MPAs in conserving fishing resources and protecting marine biodiversity relies strongly on how well they meet their planned (or implicit) management goals. From a review of empirical studies aiming at assessing the ecological effects of Mediterranean and Macaronesian MPAs, we conclude that establishing an MPA is successful for (i) increasing the abundance/biomass, (ii) increasing the proportion of larger/older individuals, and (iii) enhancing the fecundity of commercially harvested populations; also, MPAs demonstrated to be effective for (iv) augmenting local fishery yields through biomass exportation from the protected area, and (v) inducing shifts in fish assemblage structure by increasing the dominance of large predator species. However, the attraction for tourism and diving due to ecological benefits of protection can cause damages likely to reverse some of the MPA effects. Other expected effects are more subject to uncertainty, and hence need more research, such as (vi) causing density-dependent changes in life history traits and (vii) protecting the recruitment of commercially important species, (viii) protecting marine biodiversity (including genetic diversity), (ix) causing ecosystem-wide effects such as trophic cascades, and (x) increasing community and ecosystem stability, thus promoting resilience and faster recovery from disturbance. Meta-analysis of data arising from these case studies are used to establish the overall effect of MPAs, and its relationship to MPA features, such as size of no-take area or time since protection. Based on the review and the meta-analyses, specific recommendations are provided for MPA management, regarding the establishment of goals and objectives, site selection, MPA design and zoning, planning, and monitoring. Finally, a series of recommendations for MPA research are offered to drive future research in MPA issues in the Mediterranean and Macaronesia. \u00a9 2008 Elsevier GmbH. All rights reserved.", "author" : [ { "dropping-particle" : "", "family" : "Garc\u00eda-Charton", "given" : "J. A.", "non-dropping-particle" : "", "parse-names" : false, "suffix" : "" }, { "dropping-particle" : "", "family" : "P\u00e9rez-Ruzafa", "given" : "A.", "non-dropping-particle" : "", "parse-names" : false, "suffix" : "" }, { "dropping-particle" : "", "family" : "Marcos", "given" : "C.", "non-dropping-particle" : "", "parse-names" : false, "suffix" : "" }, { "dropping-particle" : "", "family" : "Claudet", "given" : "J.", "non-dropping-particle" : "", "parse-names" : false, "suffix" : "" }, { "dropping-particle" : "", "family" : "Badalamenti", "given" : "F.", "non-dropping-particle" : "", "parse-names" : false, "suffix" : "" }, { "dropping-particle" : "", "family" : "Benedetti-Cecchi", "given" : "L.", "non-dropping-particle" : "", "parse-names" : false, "suffix" : "" }, { "dropping-particle" : "", "family" : "Falc\u00f3n", "given" : "J. M.", "non-dropping-particle" : "", "parse-names" : false, "suffix" : "" }, { "dropping-particle" : "", "family" : "Milazzo", "given" : "M.", "non-dropping-particle" : "", "parse-names" : false, "suffix" : "" }, { "dropping-particle" : "", "family" : "Schembri", "given" : "P. J.", "non-dropping-particle" : "", "parse-names" : false, "suffix" : "" }, { "dropping-particle" : "", "family" : "Stobart", "given" : "B.", "non-dropping-particle" : "", "parse-names" : false, "suffix" : "" }, { "dropping-particle" : "", "family" : "Vandeperre", "given" : "F.", "non-dropping-particle" : "", "parse-names" : false, "suffix" : "" }, { "dropping-particle" : "", "family" : "Brito", "given" : "A.", "non-dropping-particle" : "", "parse-names" : false, "suffix" : "" }, { "dropping-particle" : "", "family" : "Chemello", "given" : "R.", "non-dropping-particle" : "", "parse-names" : false, "suffix" : "" }, { "dropping-particle" : "", "family" : "Dimech", "given" : "M.", "non-dropping-particle" : "", "parse-names" : false, "suffix" : "" }, { "dropping-particle" : "", "family" : "Domenici", "given" : "P.", "non-dropping-particle" : "", "parse-names" : false, "suffix" : "" }, { "dropping-particle" : "", "family" : "Guala", "given" : "I.", "non-dropping-particle" : "", "parse-names" : false, "suffix" : "" }, { "dropping-particle" : "", "family" : "Dir\u00e9ach", "given" : "L.", "non-dropping-particle" : "Le", "parse-names" : false, "suffix" : "" }, { "dropping-particle" : "", "family" : "Maggi", "given" : "E.", "non-dropping-particle" : "", "parse-names" : false, "suffix" : "" }, { "dropping-particle" : "", "family" : "Planes", "given" : "S.", "non-dropping-particle" : "", "parse-names" : false, "suffix" : "" } ], "container-title" : "Journal for Nature Conservation", "id" : "ITEM-2", "issue" : "4", "issued" : { "date-parts" : [ [ "2008" ] ] }, "page" : "193-221", "title" : "Effectiveness of European Atlanto-Mediterranean MPAs: Do they accomplish the expected effects on populations, communities and ecosystems?", "type" : "article-journal", "volume" : "16" }, "uris" : [ "http://www.mendeley.com/documents/?uuid=bc52b293-59b9-4a47-b0b8-b25d3c9ce3fb" ] }, { "id" : "ITEM-3", "itemData" : { "author" : [ { "dropping-particle" : "", "family" : "Lester, S.E., Halpern, B.S., Grorud-Colvert, K., Lubchenco, J. Ruttenberg, B.I., Gaines, S.D., Airam\u00e9, S., and Warner", "given" : "R.R.", "non-dropping-particle" : "", "parse-names" : false, "suffix" : "" } ], "container-title" : "Marine Ecology Progress Series", "id" : "ITEM-3", "issued" : { "date-parts" : [ [ "2009" ] ] }, "page" : "33-46", "title" : "Biological effects within no-take marine reserves: a global synthesis.", "type" : "article-journal", "volume" : "348" }, "uris" : [ "http://www.mendeley.com/documents/?uuid=c628cfae-5394-4bd1-af0b-9fe626282a04" ] }, { "id" : "ITEM-4", "itemData" : { "DOI" : "10.1371/journal.pone.0091841", "ISBN" : "1932-6203 (Electronic)\\r1932-6203 (Linking)", "ISSN" : "19326203", "PMID" : "24740479", "abstract" : "Marine protected areas (MPAs) were acknowledged globally as effective tools to mitigate the threats to oceans caused by fishing. Several studies assessed the effectiveness of individual MPAs in protecting fish assemblages, but regional assessments of multiple MPAs are scarce. Moreover, empirical evidence on the role of MPAs in contrasting the propagation of non-indigenous-species (NIS) and thermophilic species (ThS) is missing. We simultaneously investigated here the role of MPAs in reversing the effects of overfishing and in limiting the spread of NIS and ThS. The Mediterranean Sea was selected as study area as it is a region where 1) MPAs are numerous, 2) fishing has affected species and ecosystems, and 3) the arrival of NIS and the northward expansion of ThS took place. Fish surveys were done in well-enforced no-take MPAs (HP), partially-protected MPAs (IP) and fished areas (F) at 30 locations across the Mediterranean. Significantly higher fish biomass was found in HP compared to IP MPAs and F. Along a recovery trajectory from F to HP MPAs, IP were similar to F, showing that just well enforced MPAs triggers an effective recovery. Within HP MPAs, trophic structure of fish assemblages resembled a top-heavy biomass pyramid. Although the functional structure of fish assemblages was consistent among HP MPAs, species driving the recovery in HP MPAs differed among locations: this suggests that the recovery trajectories in HP MPAs are likely to be functionally similar (i.e., represented by predictable changes in trophic groups, especially fish predators), but the specific composition of the resulting assemblages may depend on local conditions. Our study did not show any effect of MPAs on NIS and ThS. These results may help provide more robust expectations, at proper regional scale, about the effects of new MPAs that may be established in the Mediterranean Sea and other ecoregions worldwide.", "author" : [ { "dropping-particle" : "", "family" : "Guidetti", "given" : "Paolo", "non-dropping-particle" : "", "parse-names" : false, "suffix" : "" }, { "dropping-particle" : "", "family" : "Baiata", "given" : "Pasquale", "non-dropping-particle" : "", "parse-names" : false, "suffix" : "" }, { "dropping-particle" : "", "family" : "Ballesteros", "given" : "Enric", "non-dropping-particle" : "", "parse-names" : false, "suffix" : "" }, { "dropping-particle" : "", "family" : "Franco", "given" : "Antonio", "non-dropping-particle" : "Di", "parse-names" : false, "suffix" : "" }, { "dropping-particle" : "", "family" : "Hereu", "given" : "Bernat", "non-dropping-particle" : "", "parse-names" : false, "suffix" : "" }, { "dropping-particle" : "", "family" : "Macpherson", "given" : "Enrique", "non-dropping-particle" : "", "parse-names" : false, "suffix" : "" }, { "dropping-particle" : "", "family" : "Micheli", "given" : "Fiorenza", "non-dropping-particle" : "", "parse-names" : false, "suffix" : "" }, { "dropping-particle" : "", "family" : "Pais", "given" : "Antonio", "non-dropping-particle" : "", "parse-names" : false, "suffix" : "" }, { "dropping-particle" : "", "family" : "Panzalis", "given" : "Pieraugusto", "non-dropping-particle" : "", "parse-names" : false, "suffix" : "" }, { "dropping-particle" : "", "family" : "Rosenberg", "given" : "Andrew A.", "non-dropping-particle" : "", "parse-names" : false, "suffix" : "" }, { "dropping-particle" : "", "family" : "Zabala", "given" : "Mikel", "non-dropping-particle" : "", "parse-names" : false, "suffix" : "" }, { "dropping-particle" : "", "family" : "Sala", "given" : "Enric", "non-dropping-particle" : "", "parse-names" : false, "suffix" : "" } ], "container-title" : "PLoS ONE", "id" : "ITEM-4", "issue" : "4", "issued" : { "date-parts" : [ [ "2014" ] ] }, "title" : "Large-scale assessment of mediterranean marine protected areas effects on fish assemblages", "type" : "article-journal", "volume" : "9" }, "uris" : [ "http://www.mendeley.com/documents/?uuid=a43478c7-2daa-400d-9e8b-9d469e63e7ed" ] }, { "id" : "ITEM-5", "itemData" : { "DOI" : "10.1111/faf.12044", "ISBN" : "1467-2979", "ISSN" : "14672979", "PMID" : "17164331", "abstract" : "The establishment of marine protected areas (MPAs), particularly of no-take areas, is often viewed as a conflict between conservation and fishing. Partially protected areas (PPAs) that restrict some extractive uses are often regarded as a balance between biodiversity conservation and socio-economic viability. Few attempts have been made to generalize the ecological effects of PPAs. We synthesized the results of empirical studies that compared PPAs to (i) no-take reserves (NTRs) and (ii) to open access (Open) areas, to assess the potential benefits of different levels of protection for fish populations. Response to protection was examined in relation to MPA parameters and the exploitation status of fish. Our syntheses suggest that while PPAs significantly enhance density and biomass of fish relative to Open areas, NTRs yielded significantly higher biomass of fish within their boundaries relative to PPAs. The positive response to protection was primarily driven by target species. There was a large degree of variability in the magnitude of response to protection, although the size of the PPA explained some of this variability. The protection regime within the PPA provided useful insights into the effectiveness of partial MPAs. We conclude that MPAs with partial protection confer advantages, such as enhanced density and biomass of fish, compared to areas with no restrictions, although the strongest responses occurred for areas with total exclusion. Thus, MPAs with a combination of protection levels are a valuable spatial management tool particularly in areas where exclusion of all activities is not a socio-economically and politically viable option.", "author" : [ { "dropping-particle" : "", "family" : "Sciberras", "given" : "Marija", "non-dropping-particle" : "", "parse-names" : false, "suffix" : "" }, { "dropping-particle" : "", "family" : "Jenkins", "given" : "Stuart R.", "non-dropping-particle" : "", "parse-names" : false, "suffix" : "" }, { "dropping-particle" : "", "family" : "Mant", "given" : "Rebecca", "non-dropping-particle" : "", "parse-names" : false, "suffix" : "" }, { "dropping-particle" : "", "family" : "Kaiser", "given" : "Michel J.", "non-dropping-particle" : "", "parse-names" : false, "suffix" : "" }, { "dropping-particle" : "", "family" : "Hawkins", "given" : "Stephen J.", "non-dropping-particle" : "", "parse-names" : false, "suffix" : "" }, { "dropping-particle" : "", "family" : "Pullin", "given" : "Andrew S.", "non-dropping-particle" : "", "parse-names" : false</w:instrText>
      </w:r>
      <w:r w:rsidRPr="00BA0F1F">
        <w:rPr>
          <w:rFonts w:eastAsia="Calibri" w:cstheme="minorHAnsi"/>
          <w:lang w:val="fr-CH" w:bidi="he-IL"/>
        </w:rPr>
        <w:instrText>, "suffix" : "" } ], "container-title" : "Fish and Fisheries", "id" : "ITEM-5", "issue" : "1", "issued" : { "date-parts" : [ [ "2015" ] ] }, "page" : "58-77", "title" : "Evaluating the relative conservation value of fully and partially protected marine areas", "type" : "article-journal", "volume" : "16" }, "uris" : [ "http://www.mendeley.com/documents/?uuid=f3e0d914-5bd6-4a79-8d9e-99497941ab8b" ] } ], "mendeley" : { "formattedCitation" : "(Claudet et al., 2008; Garc\u00eda-Charton et al., 2008; Paolo Guidetti et al., 2014; Lester, S.E., Halpern, B.S., Grorud-Colvert, K., Lubchenco, J. Ruttenberg, B.I., Gaines, S.D., Airam\u00e9, S., and Warner, 2009; Sciberras et al., 2015)", "manualFormatting" : "(Claudet et al., 2008; Garc\u00eda-Charton et al., 2008; Lester et al., 2009; Guidetti et al., 2014; Sciberras et al., 2015)", "plainTextFormattedCitation" : "(Claudet et al., 2008; Garc\u00eda-Charton et al., 2008; Paolo Guidetti et al., 2014; Lester, S.E., Halpern, B.S., Grorud-Colvert, K., Lubchenco, J. Ruttenberg, B.I., Gaines, S.D., Airam\u00e9, S., and Warner, 2009; Sciberras et al., 2015)", "previouslyFormattedCitation" : "(Claudet et al., 2008; Garc\u00eda-Charton et al., 2008; Paolo Guidetti et al., 2014; Lester, S.E., Halpern, B.S., Grorud-Colvert, K., Lubchenco, J. Ruttenberg, B.I., Gaines, S.D., Airam\u00e9, S., and Warner, 2009; Sciberras et al., 2015)" }, "properties" : {  }, "schema" : "https://github.com/citation-style-language/schema/raw/master/csl-citation.json" }</w:instrText>
      </w:r>
      <w:r w:rsidRPr="00BA0F1F">
        <w:rPr>
          <w:rFonts w:eastAsia="Calibri" w:cstheme="minorHAnsi"/>
          <w:lang w:bidi="he-IL"/>
        </w:rPr>
        <w:fldChar w:fldCharType="separate"/>
      </w:r>
      <w:r w:rsidRPr="00A47D6E">
        <w:rPr>
          <w:rFonts w:eastAsia="Calibri" w:cstheme="minorHAnsi"/>
          <w:lang w:val="fr-CH" w:bidi="he-IL"/>
        </w:rPr>
        <w:t xml:space="preserve">(Claudet </w:t>
      </w:r>
      <w:r w:rsidR="00301BD0" w:rsidRPr="00301BD0">
        <w:rPr>
          <w:rFonts w:eastAsia="Calibri" w:cstheme="minorHAnsi"/>
          <w:i/>
          <w:lang w:val="fr-CH" w:bidi="he-IL"/>
        </w:rPr>
        <w:t>et al.</w:t>
      </w:r>
      <w:r w:rsidRPr="00A47D6E">
        <w:rPr>
          <w:rFonts w:eastAsia="Calibri" w:cstheme="minorHAnsi"/>
          <w:lang w:val="fr-CH" w:bidi="he-IL"/>
        </w:rPr>
        <w:t xml:space="preserve">, 2008; García-Charton </w:t>
      </w:r>
      <w:r w:rsidR="00301BD0" w:rsidRPr="00301BD0">
        <w:rPr>
          <w:rFonts w:eastAsia="Calibri" w:cstheme="minorHAnsi"/>
          <w:i/>
          <w:lang w:val="fr-CH" w:bidi="he-IL"/>
        </w:rPr>
        <w:t>et al.</w:t>
      </w:r>
      <w:r w:rsidRPr="00A47D6E">
        <w:rPr>
          <w:rFonts w:eastAsia="Calibri" w:cstheme="minorHAnsi"/>
          <w:lang w:val="fr-CH" w:bidi="he-IL"/>
        </w:rPr>
        <w:t xml:space="preserve">, 2008; Lester </w:t>
      </w:r>
      <w:r w:rsidR="00301BD0" w:rsidRPr="00301BD0">
        <w:rPr>
          <w:rFonts w:eastAsia="Calibri" w:cstheme="minorHAnsi"/>
          <w:i/>
          <w:lang w:val="fr-CH" w:bidi="he-IL"/>
        </w:rPr>
        <w:t>et al.</w:t>
      </w:r>
      <w:r w:rsidRPr="00AE2452">
        <w:rPr>
          <w:rFonts w:eastAsia="Calibri" w:cstheme="minorHAnsi"/>
          <w:lang w:val="fr-CH" w:bidi="he-IL"/>
        </w:rPr>
        <w:t xml:space="preserve">, </w:t>
      </w:r>
      <w:r w:rsidRPr="00BA0F1F">
        <w:rPr>
          <w:rFonts w:eastAsia="Calibri" w:cstheme="minorHAnsi"/>
          <w:lang w:val="fr-CH" w:bidi="he-IL"/>
        </w:rPr>
        <w:t xml:space="preserve">2009; Guidetti </w:t>
      </w:r>
      <w:r w:rsidR="00301BD0" w:rsidRPr="00301BD0">
        <w:rPr>
          <w:rFonts w:eastAsia="Calibri" w:cstheme="minorHAnsi"/>
          <w:i/>
          <w:lang w:val="fr-CH" w:bidi="he-IL"/>
        </w:rPr>
        <w:t>et al.</w:t>
      </w:r>
      <w:r w:rsidRPr="00AE2452">
        <w:rPr>
          <w:rFonts w:eastAsia="Calibri" w:cstheme="minorHAnsi"/>
          <w:lang w:val="fr-CH" w:bidi="he-IL"/>
        </w:rPr>
        <w:t xml:space="preserve">, 2014; Sciberras </w:t>
      </w:r>
      <w:r w:rsidR="00301BD0" w:rsidRPr="00301BD0">
        <w:rPr>
          <w:rFonts w:eastAsia="Calibri" w:cstheme="minorHAnsi"/>
          <w:i/>
          <w:lang w:val="fr-CH" w:bidi="he-IL"/>
        </w:rPr>
        <w:t>et al.</w:t>
      </w:r>
      <w:r w:rsidRPr="00AE2452">
        <w:rPr>
          <w:rFonts w:eastAsia="Calibri" w:cstheme="minorHAnsi"/>
          <w:lang w:val="fr-CH" w:bidi="he-IL"/>
        </w:rPr>
        <w:t>,</w:t>
      </w:r>
      <w:r w:rsidRPr="00BA0F1F">
        <w:rPr>
          <w:rFonts w:eastAsia="Calibri" w:cstheme="minorHAnsi"/>
          <w:lang w:val="fr-CH" w:bidi="he-IL"/>
        </w:rPr>
        <w:t xml:space="preserve"> 2015)</w:t>
      </w:r>
      <w:r w:rsidRPr="00BA0F1F">
        <w:rPr>
          <w:rFonts w:eastAsia="Calibri" w:cstheme="minorHAnsi"/>
          <w:lang w:bidi="he-IL"/>
        </w:rPr>
        <w:fldChar w:fldCharType="end"/>
      </w:r>
      <w:r w:rsidRPr="00BA0F1F">
        <w:rPr>
          <w:rFonts w:eastAsia="Calibri" w:cstheme="minorHAnsi"/>
          <w:lang w:val="fr-CH" w:bidi="he-IL"/>
        </w:rPr>
        <w:t xml:space="preserve"> prese</w:t>
      </w:r>
      <w:r w:rsidRPr="00A47D6E">
        <w:rPr>
          <w:rFonts w:eastAsia="Calibri" w:cstheme="minorHAnsi"/>
          <w:lang w:val="fr-CH" w:bidi="he-IL"/>
        </w:rPr>
        <w:t>rving ecologic</w:t>
      </w:r>
      <w:r w:rsidR="007931ED">
        <w:rPr>
          <w:rFonts w:eastAsia="Calibri" w:cstheme="minorHAnsi"/>
          <w:lang w:val="fr-CH" w:bidi="he-IL"/>
        </w:rPr>
        <w:t>al</w:t>
      </w:r>
      <w:r w:rsidRPr="00A47D6E">
        <w:rPr>
          <w:rFonts w:eastAsia="Calibri" w:cstheme="minorHAnsi"/>
          <w:lang w:val="fr-CH" w:bidi="he-IL"/>
        </w:rPr>
        <w:t xml:space="preserve"> interactions </w:t>
      </w:r>
      <w:r w:rsidRPr="00BA0F1F">
        <w:rPr>
          <w:rFonts w:eastAsia="Calibri" w:cstheme="minorHAnsi"/>
          <w:lang w:bidi="he-IL"/>
        </w:rPr>
        <w:fldChar w:fldCharType="begin" w:fldLock="1"/>
      </w:r>
      <w:r w:rsidRPr="00A47D6E">
        <w:rPr>
          <w:rFonts w:eastAsia="Calibri" w:cstheme="minorHAnsi"/>
          <w:lang w:val="fr-CH" w:bidi="he-IL"/>
        </w:rPr>
        <w:instrText>ADDIN CSL_CITATION { "citationItems" : [ { "id" : "ITEM-1", "itemData" : { "author" : [ { "dropping-particle" : "", "family" : "Guidetti", "given" : "P", "non-dropping-particle" : "", "parse-names" : false, "suffix" : "" } ], "container-title" : "Conservation Biology", "id" : "ITEM-1", "issued" : { "date-parts" : [ [ "2006" ] ] }, "page" : "540-545", "title" : "Potential of marine reserves to cause community-wide changes beyond their boundaries", "type" : "article-journal", "volume" : "21" }, "uris" : [ "http://www.mendeley.com/documents/?uuid=91abc812-007a-4761-8992-c271892add96" ] }, { "id" : "ITEM-2", "itemData" : { "author" : [ { "dropping-particle" : "", "family" : "Guidetti", "given" : "P", "non-dropping-particle" : "", "parse-names" : false, "suffix" : "" } ], "container-title" : "Ecological Applications", "id" : "ITEM-2", "issued" : { "date-parts" : [ [ "2006" ] ] }, "page" : "963-976", "title" : "Marine reserves reestablish lost predatory interactions and cause community changes in rocky reefs", "type" : "article-journal", "volume" : "16" }, "uris" : [ "http://www.mendeley.com/documents/?uuid=abc96964-52ce-4208-90bd-40b10f8ab561" ] } ], "mendeley" : { "formattedCitation" : "(P Guidetti, 2006a, 2006b)", "plainTextFormattedCitation" : "(P Guidetti, 2006a, 2006b)", "previouslyFormattedCitation" : "(P Guidetti, 2006a, 2006b)" }, "properties" : {  }, "schema" : "https://github.com/citation-style-language/schema/raw/master/csl-citation.json" }</w:instrText>
      </w:r>
      <w:r w:rsidRPr="00BA0F1F">
        <w:rPr>
          <w:rFonts w:eastAsia="Calibri" w:cstheme="minorHAnsi"/>
          <w:lang w:bidi="he-IL"/>
        </w:rPr>
        <w:fldChar w:fldCharType="separate"/>
      </w:r>
      <w:r w:rsidRPr="00A47D6E">
        <w:rPr>
          <w:rFonts w:eastAsia="Calibri" w:cstheme="minorHAnsi"/>
          <w:lang w:val="fr-CH" w:bidi="he-IL"/>
        </w:rPr>
        <w:t>(Guidetti, 2006a, 2006b)</w:t>
      </w:r>
      <w:r w:rsidRPr="00BA0F1F">
        <w:rPr>
          <w:rFonts w:eastAsia="Calibri" w:cstheme="minorHAnsi"/>
          <w:lang w:bidi="he-IL"/>
        </w:rPr>
        <w:fldChar w:fldCharType="end"/>
      </w:r>
      <w:r w:rsidRPr="00A47D6E">
        <w:rPr>
          <w:rFonts w:eastAsia="Calibri" w:cstheme="minorHAnsi"/>
          <w:lang w:val="fr-CH" w:bidi="he-IL"/>
        </w:rPr>
        <w:t xml:space="preserve"> and maintaining genetic diversity </w:t>
      </w:r>
      <w:r w:rsidR="00BC17EB">
        <w:rPr>
          <w:rFonts w:eastAsia="Calibri" w:cstheme="minorHAnsi"/>
          <w:lang w:val="fr-CH" w:bidi="he-IL"/>
        </w:rPr>
        <w:lastRenderedPageBreak/>
        <w:t>(P</w:t>
      </w:r>
      <w:r w:rsidR="00BC17EB" w:rsidRPr="00BC17EB">
        <w:rPr>
          <w:rFonts w:eastAsia="Calibri" w:cstheme="minorHAnsi"/>
          <w:lang w:val="fr-CH" w:bidi="he-IL"/>
        </w:rPr>
        <w:t xml:space="preserve">érez-Ruzafa </w:t>
      </w:r>
      <w:r w:rsidR="00BC17EB" w:rsidRPr="001122C0">
        <w:rPr>
          <w:rFonts w:eastAsia="Calibri" w:cstheme="minorHAnsi"/>
          <w:i/>
          <w:lang w:val="fr-CH" w:bidi="he-IL"/>
        </w:rPr>
        <w:t xml:space="preserve">et </w:t>
      </w:r>
      <w:r w:rsidR="00FB0105" w:rsidRPr="001122C0">
        <w:rPr>
          <w:rFonts w:eastAsia="Calibri" w:cstheme="minorHAnsi"/>
          <w:i/>
          <w:lang w:val="fr-CH" w:bidi="he-IL"/>
        </w:rPr>
        <w:t>a</w:t>
      </w:r>
      <w:r w:rsidR="00BC17EB" w:rsidRPr="001122C0">
        <w:rPr>
          <w:rFonts w:eastAsia="Calibri" w:cstheme="minorHAnsi"/>
          <w:i/>
          <w:lang w:val="fr-CH" w:bidi="he-IL"/>
        </w:rPr>
        <w:t>l.</w:t>
      </w:r>
      <w:r w:rsidR="00BC17EB">
        <w:rPr>
          <w:rFonts w:eastAsia="Calibri" w:cstheme="minorHAnsi"/>
          <w:lang w:val="fr-CH" w:bidi="he-IL"/>
        </w:rPr>
        <w:t>, 2006).</w:t>
      </w:r>
      <w:r w:rsidRPr="00BC17EB">
        <w:rPr>
          <w:rFonts w:eastAsia="Calibri" w:cstheme="minorHAnsi"/>
          <w:lang w:val="fr-CH" w:bidi="he-IL"/>
        </w:rPr>
        <w:t xml:space="preserve"> These effects can take p</w:t>
      </w:r>
      <w:r w:rsidR="00EA2C72">
        <w:rPr>
          <w:rFonts w:eastAsia="Calibri" w:cstheme="minorHAnsi"/>
          <w:lang w:val="fr-CH" w:bidi="he-IL"/>
        </w:rPr>
        <w:t xml:space="preserve">lace in a relatively short time (Pérez-Ruzafa </w:t>
      </w:r>
      <w:r w:rsidR="00301BD0" w:rsidRPr="00301BD0">
        <w:rPr>
          <w:rFonts w:eastAsia="Calibri" w:cstheme="minorHAnsi"/>
          <w:i/>
          <w:lang w:val="fr-CH" w:bidi="he-IL"/>
        </w:rPr>
        <w:t>et al.</w:t>
      </w:r>
      <w:r w:rsidR="001618D9">
        <w:rPr>
          <w:rFonts w:eastAsia="Calibri" w:cstheme="minorHAnsi"/>
          <w:lang w:val="fr-CH" w:bidi="he-IL"/>
        </w:rPr>
        <w:t>, 2017</w:t>
      </w:r>
      <w:r w:rsidR="00EA2C72">
        <w:rPr>
          <w:rFonts w:eastAsia="Calibri" w:cstheme="minorHAnsi"/>
          <w:lang w:val="fr-CH" w:bidi="he-IL"/>
        </w:rPr>
        <w:t xml:space="preserve">) </w:t>
      </w:r>
      <w:r w:rsidRPr="00BC17EB">
        <w:rPr>
          <w:rFonts w:eastAsia="Calibri" w:cstheme="minorHAnsi"/>
          <w:lang w:val="fr-CH" w:bidi="he-IL"/>
        </w:rPr>
        <w:t xml:space="preserve">and so the number of marine protected areas has been increasing significantly (see </w:t>
      </w:r>
      <w:r w:rsidRPr="00BA0F1F">
        <w:rPr>
          <w:rFonts w:eastAsia="Calibri" w:cstheme="minorHAnsi"/>
          <w:lang w:bidi="he-IL"/>
        </w:rPr>
        <w:t>MAPAMED for trends in the Mediterranean,</w:t>
      </w:r>
      <w:r w:rsidRPr="00BF6262">
        <w:t xml:space="preserve"> </w:t>
      </w:r>
      <w:hyperlink r:id="rId979" w:history="1">
        <w:r w:rsidRPr="00BA0F1F">
          <w:rPr>
            <w:rStyle w:val="Hyperlink"/>
            <w:rFonts w:eastAsia="Calibri" w:cstheme="minorHAnsi"/>
            <w:lang w:bidi="he-IL"/>
          </w:rPr>
          <w:t>http://www.medpan.org/en/mapamed</w:t>
        </w:r>
      </w:hyperlink>
      <w:r w:rsidRPr="00BA0F1F">
        <w:rPr>
          <w:rFonts w:eastAsia="Calibri" w:cstheme="minorHAnsi"/>
          <w:lang w:bidi="he-IL"/>
        </w:rPr>
        <w:t xml:space="preserve">). </w:t>
      </w:r>
      <w:r w:rsidRPr="00BA0F1F">
        <w:rPr>
          <w:rFonts w:eastAsia="Calibri" w:cstheme="minorHAnsi"/>
          <w:lang w:val="en-US" w:bidi="he-IL"/>
        </w:rPr>
        <w:t xml:space="preserve">There are 1,231 (7.14% of sea surface area) </w:t>
      </w:r>
      <w:r>
        <w:rPr>
          <w:rFonts w:eastAsia="Calibri" w:cstheme="minorHAnsi"/>
          <w:lang w:val="en-US" w:bidi="he-IL"/>
        </w:rPr>
        <w:t>m</w:t>
      </w:r>
      <w:r w:rsidRPr="00BA0F1F">
        <w:rPr>
          <w:rFonts w:eastAsia="Calibri" w:cstheme="minorHAnsi"/>
          <w:lang w:val="en-US" w:bidi="he-IL"/>
        </w:rPr>
        <w:t xml:space="preserve">arine </w:t>
      </w:r>
      <w:r>
        <w:rPr>
          <w:rFonts w:eastAsia="Calibri" w:cstheme="minorHAnsi"/>
          <w:lang w:val="en-US" w:bidi="he-IL"/>
        </w:rPr>
        <w:t>p</w:t>
      </w:r>
      <w:r w:rsidRPr="00BA0F1F">
        <w:rPr>
          <w:rFonts w:eastAsia="Calibri" w:cstheme="minorHAnsi"/>
          <w:lang w:val="en-US" w:bidi="he-IL"/>
        </w:rPr>
        <w:t xml:space="preserve">rotected </w:t>
      </w:r>
      <w:r>
        <w:rPr>
          <w:rFonts w:eastAsia="Calibri" w:cstheme="minorHAnsi"/>
          <w:lang w:val="en-US" w:bidi="he-IL"/>
        </w:rPr>
        <w:t>areas</w:t>
      </w:r>
      <w:r w:rsidRPr="00BA0F1F">
        <w:rPr>
          <w:rFonts w:eastAsia="Calibri" w:cstheme="minorHAnsi"/>
          <w:lang w:val="en-US" w:bidi="he-IL"/>
        </w:rPr>
        <w:t xml:space="preserve"> under legal designation in the Mediterranean, even if only 76 of those have no-go, no-take or no-fishing zones, that are the widest measures of protection for biodiversity (0.04% of sea surface area). A recent report </w:t>
      </w:r>
      <w:r w:rsidRPr="00BA0F1F">
        <w:rPr>
          <w:rFonts w:eastAsia="Calibri" w:cstheme="minorHAnsi"/>
          <w:lang w:val="en-US" w:bidi="he-IL"/>
        </w:rPr>
        <w:fldChar w:fldCharType="begin" w:fldLock="1"/>
      </w:r>
      <w:r w:rsidRPr="00BA0F1F">
        <w:rPr>
          <w:rFonts w:eastAsia="Calibri" w:cstheme="minorHAnsi"/>
          <w:lang w:val="en-US" w:bidi="he-IL"/>
        </w:rPr>
        <w:instrText>ADDIN CSL_CITATION { "citationItems" : [ { "id" : "ITEM-1", "itemData" : { "author" : [ { "dropping-particle" : "", "family" : "MedPAN and RAC/SPA", "given" : "", "non-dropping-particle" : "", "parse-names" : false, "suffix" : "" } ], "id" : "ITEM-1", "issued" : { "date-parts" : [ [ "2016" ] ] }, "title" : "The 2016 status of Marine Protected Areas in the Mediterranean. Main findings", "type" : "article-journal" }, "uris" : [ "http://www.mendeley.com/documents/?uuid=2845ed52-a18d-442b-839f-31b13d6eb80e" ] } ], "mendeley" : { "formattedCitation" : "(MedPAN and RAC/SPA, 2016)", "plainTextFormattedCitation" : "(MedPAN and RAC/SPA, 2016)", "previouslyFormattedCitation" : "(MedPAN and RAC/SPA, 2016)" }, "properties" : {  }, "schema" : "https://github.com/citation-style-language/schema/raw/master/csl-citation.json" }</w:instrText>
      </w:r>
      <w:r w:rsidRPr="00BA0F1F">
        <w:rPr>
          <w:rFonts w:eastAsia="Calibri" w:cstheme="minorHAnsi"/>
          <w:lang w:val="en-US" w:bidi="he-IL"/>
        </w:rPr>
        <w:fldChar w:fldCharType="separate"/>
      </w:r>
      <w:r w:rsidRPr="00BA0F1F">
        <w:rPr>
          <w:rFonts w:eastAsia="Calibri" w:cstheme="minorHAnsi"/>
          <w:lang w:val="en-US" w:bidi="he-IL"/>
        </w:rPr>
        <w:t xml:space="preserve">(MedPAN </w:t>
      </w:r>
      <w:r w:rsidR="00FB0105">
        <w:rPr>
          <w:rFonts w:eastAsia="Calibri" w:cstheme="minorHAnsi"/>
          <w:lang w:val="en-US" w:bidi="he-IL"/>
        </w:rPr>
        <w:t>&amp;</w:t>
      </w:r>
      <w:r w:rsidR="00FB0105" w:rsidRPr="00BA0F1F">
        <w:rPr>
          <w:rFonts w:eastAsia="Calibri" w:cstheme="minorHAnsi"/>
          <w:lang w:val="en-US" w:bidi="he-IL"/>
        </w:rPr>
        <w:t xml:space="preserve"> </w:t>
      </w:r>
      <w:r w:rsidRPr="00BA0F1F">
        <w:rPr>
          <w:rFonts w:eastAsia="Calibri" w:cstheme="minorHAnsi"/>
          <w:lang w:val="en-US" w:bidi="he-IL"/>
        </w:rPr>
        <w:t>RAC/SPA, 2016)</w:t>
      </w:r>
      <w:r w:rsidRPr="00BA0F1F">
        <w:rPr>
          <w:rFonts w:eastAsia="Calibri" w:cstheme="minorHAnsi"/>
          <w:lang w:val="en-US" w:bidi="he-IL"/>
        </w:rPr>
        <w:fldChar w:fldCharType="end"/>
      </w:r>
      <w:r w:rsidRPr="00BA0F1F">
        <w:rPr>
          <w:rFonts w:eastAsia="Calibri" w:cstheme="minorHAnsi"/>
          <w:lang w:val="en-US" w:bidi="he-IL"/>
        </w:rPr>
        <w:t xml:space="preserve"> admitted that “… for the majority of sites little is known on whether management measures are implemented and if they are, whether these measures are effective to reach the sites’ conservation targets.” Surveys conducted in </w:t>
      </w:r>
      <w:r>
        <w:rPr>
          <w:rFonts w:eastAsia="Calibri" w:cstheme="minorHAnsi"/>
          <w:lang w:val="en-US" w:bidi="he-IL"/>
        </w:rPr>
        <w:t>m</w:t>
      </w:r>
      <w:r w:rsidRPr="00BA0F1F">
        <w:rPr>
          <w:rFonts w:eastAsia="Calibri" w:cstheme="minorHAnsi"/>
          <w:lang w:val="en-US" w:bidi="he-IL"/>
        </w:rPr>
        <w:t xml:space="preserve">arine </w:t>
      </w:r>
      <w:r>
        <w:rPr>
          <w:rFonts w:eastAsia="Calibri" w:cstheme="minorHAnsi"/>
          <w:lang w:val="en-US" w:bidi="he-IL"/>
        </w:rPr>
        <w:t>p</w:t>
      </w:r>
      <w:r w:rsidRPr="00BA0F1F">
        <w:rPr>
          <w:rFonts w:eastAsia="Calibri" w:cstheme="minorHAnsi"/>
          <w:lang w:val="en-US" w:bidi="he-IL"/>
        </w:rPr>
        <w:t xml:space="preserve">rotected </w:t>
      </w:r>
      <w:r>
        <w:rPr>
          <w:rFonts w:eastAsia="Calibri" w:cstheme="minorHAnsi"/>
          <w:lang w:val="en-US" w:bidi="he-IL"/>
        </w:rPr>
        <w:t>a</w:t>
      </w:r>
      <w:r w:rsidRPr="00BA0F1F">
        <w:rPr>
          <w:rFonts w:eastAsia="Calibri" w:cstheme="minorHAnsi"/>
          <w:lang w:val="en-US" w:bidi="he-IL"/>
        </w:rPr>
        <w:t xml:space="preserve">reas situated along the Levant coastline recorded large populations of mostly Erythraean exotic species </w:t>
      </w:r>
      <w:r w:rsidRPr="00BA0F1F">
        <w:rPr>
          <w:rFonts w:eastAsia="Calibri" w:cstheme="minorHAnsi"/>
          <w:lang w:val="en-US" w:bidi="he-IL"/>
        </w:rPr>
        <w:fldChar w:fldCharType="begin" w:fldLock="1"/>
      </w:r>
      <w:r w:rsidRPr="00BA0F1F">
        <w:rPr>
          <w:rFonts w:eastAsia="Calibri" w:cstheme="minorHAnsi"/>
          <w:lang w:val="en-US" w:bidi="he-IL"/>
        </w:rPr>
        <w:instrText>ADDIN CSL_CITATION { "citationItems" : [ { "id" : "ITEM-1", "itemData" : { "DOI" : "10.1371/journal.pone.0017356", "ISBN" : "1932-6203", "ISSN" : "19326203", "PMID" : "21364943", "abstract" : "One of the most degraded states of the Mediterranean rocky infralittoral ecosystem is a barren composed solely of bare rock and patches of crustose coralline algae. Barrens are typically created by the grazing action of large sea urchin populations. In 2008 we observed extensive areas almost devoid of erect algae, where sea urchins were rare, on the Mediterranean coast of Turkey. To determine the origin of those urchin-less ?barrens?, we conducted a fish exclusion experiment. We found that, in the absence of fish grazing, a well-developed algal assemblage grew within three months. Underwater fish censuses and observations suggest that two alien herbivorous fish from the Red Sea (Siganus luridus and S. rivulatus) are responsible for the creation and maintenance of these benthic communities with extremely low biomass. The shift from well-developed native algal assemblages to ?barrens? implies a dramatic decline in biogenic habitat complexity, biodiversity and biomass. A targeted Siganus fishery could help restore the macroalgal beds of the rocky infralittoral on the Turkish coast.", "author" : [ { "dropping-particle" : "", "family" : "Sala", "given" : "Enric", "non-dropping-particle" : "", "parse-names" : false, "suffix" : "" }, { "dropping-particle" : "", "family" : "Kizilkaya", "given" : "Zafer", "non-dropping-particle" : "", "parse-names" : false, "suffix" : "" }, { "dropping-particle" : "", "family" : "Yildirim", "given" : "Derya", "non-dropping-particle" : "", "parse-names" : false, "suffix" : "" }, { "dropping-particle" : "", "family" : "Ballesteros", "given" : "Enric", "non-dropping-particle" : "", "parse-names" : false, "suffix" : "" } ], "container-title" : "PLoS ONE", "id" : "ITEM-1", "issue" : "2", "issued" : { "date-parts" : [ [ "2011" ] ] }, "page" : "1-5", "title" : "Alien marine fishes deplete algal biomass in the Eastern Mediterranean", "type" : "article-journal", "volume" : "6" }, "uris" : [ "http://www.mendeley.com/documents/?uuid=3e8dba8d-5f38-4283-ae9f-c4ddc32b480b" ] }, { "id" : "ITEM-2", "itemData" : { "DOI" : "10.1111/1365-2745.12324", "ISBN" : "1365-2745", "ISSN" : "13652745", "abstract" : "A striking example of climate-mediated range shifts in marine systems is the intrusion of tropical species into temperate areas world-wide, but we know very little about the ecological consequences of these range expansions., In the Mediterranean Sea, the range expansion of tropical rabbitfishes that first entered the basin via the Suez Canal provides a good example of how tropical herbivorous fish can impact the structure of rocky bottoms in temperate seas. Two species of rabbitfishes have now become a dominant component of total fish biomass in the southernmost part of the eastern Mediterranean. Experimental evidence shows these species can profoundly transform benthic communities, turning algal forests into 'barrens', but the specific mechanisms that facilitate this shift have not been established., We surveyed \u02dc1000 km of coastline in the eastern Mediterranean and identified two clearly distinct areas, a warmer group of regions with abundant tropical rabbitfish and a colder group of regions where these consumers were absent/ extremely rare. In regions with abundant rabbitfish, canopy algae were 65% less abundant, and there was a 60% reduction of overall benthic biomass (algae and invertebrates) and a 40% decrease in total species richness., Video-recorded feeding experiments showed that the extensive barrens characteristic of regions with abundant rabbitfish were not due to greater rates of herbivory by these tropical consumers, but rather by functional differences among the herbivores. Temperate herbivorous fish displayed the greatest macroalgae consumption rates overall, but they fed exclusively on established adult macroalgae. In contrast, in regions with abundant rabbitfishes, these consumers fed complementarily on both established macroalgae and on the epilithic algal matrix, which typically contains macroalgal recruits., Synthesis. Range-shifting tropical rabbitfish can severely reduce the biomass and biodiversity of temperate reefs at a scale of hundreds of kilometres. A shift from macroalgal dominance to barrens is mediated by the addition of functionally diverse herbivores that characterize tropical reefs. This work highlights the importance of assessing the functional traits of range-shifting species to determine potential mechanisms of impact on ecological communities. [ABSTRACT FROM AUTHOR]", "author" : [ { "dropping-particle" : "", "family" : "Verg\u00e9s", "given" : "Adriana", "non-dropping-particle" : "", "parse-names" : false, "suffix" : "" }, { "dropping-particle" : "", "family" : "Tomas", "given" : "Fiona", "non-dropping-particle" : "", "parse-names" : false, "suffix" : "" }, { "dropping-particle" : "", "family" : "Cebrian", "given" : "Emma", "non-dropping-particle" : "", "parse-names" : false, "suffix" : "" }, { "dropping-particle" : "", "family" : "Ballesteros", "given" : "Enric", "non-dropping-particle" : "", "parse-names" : false, "suffix" : "" }, { "dropping-particle" : "", "family" : "Kizilkaya", "given" : "Zafer", "non-dropping-particle" : "", "parse-names" : false, "suffix" : "" }, { "dropping-particle" : "", "family" : "Dendrinos", "given" : "Panagiotis", "non-dropping-particle" : "", "parse-names" : false, "suffix" : "" }, { "dropping-particle" : "", "family" : "Karamanlidis", "given" : "Alexandros A.", "non-dropping-particle" : "", "parse-names" : false, "suffix" : "" }, { "dropping-particle" : "", "family" : "Spiegel", "given" : "David", "non-dropping-particle" : "", "parse-names" : false, "suffix" : "" }, { "dropping-particle" : "", "family" : "Sala", "given" : "Enric", "non-dropping-particle" : "", "parse-names" : false, "suffix" : "" } ], "container-title" : "Journal of Ecology", "id" : "ITEM-2", "issue" : "6", "issued" : { "date-parts" : [ [ "2014" ] ] }, "page" : "1518-1527", "title" : "Tropical rabbitfish and the deforestation of a warming temperate sea", "type" : "article-journal", "volume" : "102" }, "uris" : [ "http://www.mendeley.com/documents/?uuid=aa3f993c-1ff6-4c5a-a8d2-5fa4269900b8" ] }, { "id" : "ITEM-3", "itemData" : { "DOI" : "10.1371/journal.pone.0091841", "ISBN" : "1932-6203 (Electronic)\\r1932-6203 (Linking)", "ISSN" : "19326203", "PMID" : "24740479", "abstract" : "Marine protected areas (MPAs) were acknowledged globally as effective tools to mitigate the threats to oceans caused by fishing. Several studies assessed the effectiveness of individual MPAs in protecting fish assemblages, but regional assessments of multiple MPAs are scarce. Moreover, empirical evidence on the role of MPAs in contrasting the propagation of non-indigenous-species (NIS) and thermophilic species (ThS) is missing. We simultaneously investigated here the role of MPAs in reversing the effects of overfishing and in limiting the spread of NIS and ThS. The Mediterranean Sea was selected as study area as it is a region where 1) MPAs are numerous, 2) fishing has affected species and ecosystems, and 3) the arrival of NIS and the northward expansion of ThS took place. Fish surveys were done in well-enforced no-take MPAs (HP), partially-protected MPAs (IP) and fished areas (F) at 30 locations across the Mediterranean. Significantly higher fish biomass was found in HP compared to IP MPAs and F. Along a recovery trajectory from F to HP MPAs, IP were similar to F, showing that just well enforced MPAs triggers an effective recovery. Within HP MPAs, trophic structure of fish assemblages resembled a top-heavy biomass pyramid. Although the functional structure of fish assemblages was consistent among HP MPAs, species driving the recovery in HP MPAs differed among locations: this suggests that the recovery trajectories in HP MPAs are likely to be functionally similar (i.e., represented by predictable changes in trophic groups, especially fish predators), but the specific composition of the resulting assemblages may depend on local conditions. Our study did not show any effect of MPAs on NIS and ThS. These results may help provide more robust expectations, at proper regional scale, about the effects of new MPAs that may be established in the Mediterranean Sea and other ecoregions worldwide.", "author" : [ { "dropping-particle" : "", "family" : "Guidetti", "given" : "Paolo", "non-dropping-particle" : "", "parse-names" : false, "suffix" : "" }, { "dropping-particle" : "", "family" : "Baiata", "given" : "Pasquale", "non-dropping-particle" : "", "parse-names" : false, "suffix" : "" }, { "dropping-particle" : "", "family" : "Ballesteros", "given" : "Enric", "non-dropping-particle" : "", "parse-names" : false, "suffix" : "" }, { "dropping-particle" : "", "family" : "Franco", "given" : "Antonio", "non-dropping-particle" : "Di", "parse-names" : false, "suffix" : "" }, { "dropping-particle" : "", "family" : "Hereu", "given" : "Bernat", "non-dropping-particle" : "", "parse-names" : false, "suffix" : "" }, { "dropping-particle" : "", "family" : "Macpherson", "given" : "Enrique", "non-dropping-particle" : "", "parse-names" : false, "suffix" : "" }, { "dropping-particle" : "", "family" : "Micheli", "given" : "Fiorenza", "non-dropping-particle" : "", "parse-names" : false, "suffix" : "" }, { "dropping-particle" : "", "family" : "Pais", "given" : "Antonio", "non-dropping-particle" : "", "parse-names" : false, "suffix" : "" }, { "dropping-particle" : "", "family" : "Panzalis", "given" : "Pieraugusto", "non-dropping-particle" : "", "parse-names" : false, "suffix" : "" }, { "dropping-particle" : "", "family" : "Rosenberg", "given" : "Andrew A.", "non-dropping-particle" : "", "parse-names" : false, "suffix" : "" }, { "dropping-particle" : "", "family" : "Zabala", "given" : "Mikel", "non-dropping-particle" : "", "parse-names" : false, "suffix" : "" }, { "dropping-particle" : "", "family" : "Sala", "given" : "Enric", "non-dropping-particle" : "", "parse-names" : false, "suffix" : "" } ], "container-title" : "PLoS ONE", "id" : "ITEM-3", "issue" : "4", "issued" : { "date-parts" : [ [ "2014" ] ] }, "title" : "Large-scale assessment of mediterranean marine protected areas effects on fish assemblages", "type" : "article-journal", "volume" : "9" }, "uris" : [ "http://www.mendeley.com/documents/?uuid=a43478c7-2daa-400d-9e8b-9d469e63e7ed" ] }, { "id" : "ITEM-4", "itemData" : { "author" : [ { "dropping-particle" : "", "family" : "Yokes", "given" : "Ambrd", "non-dropping-particle" : "", "parse-names" : false, "suffix" : "" }, { "dropping-particle" : "", "family" : "Baki", "given" : "Mehmet", "non-dropping-particle" : "", "parse-names" : false, "suffix" : "" } ], "id" : "ITEM-4", "issue" : "April 2015", "issued" : { "date-parts" : [ [ "2012" ] ] }, "title" : "Alien opisthobranchs from Turkish coasts : first record of Plocamopherus tilesii Bergh , 1877 from the Mediterranean", "type" : "article-journal" }, "uris" : [ "http://www.mendeley.com/documents/?uuid=6113da4a-b9fe-4efb-9e06-91b1aa220966" ] }, { "id" : "ITEM-5", "itemData" : { "author" : [ { "dropping-particle" : "", "family" : "Ramos-Espla AA, Bitar G,. Khalaf G, El Shaer H, Forcada A, Limam A, Oca\u00f1a O, Sghaier YR", "given" : "Valle C", "non-dro</w:instrText>
      </w:r>
      <w:r w:rsidRPr="00BA0F1F">
        <w:rPr>
          <w:rFonts w:eastAsia="Calibri" w:cstheme="minorHAnsi"/>
          <w:lang w:val="fr-CH" w:bidi="he-IL"/>
        </w:rPr>
        <w:instrText>pping-particle" : "", "parse-names" : false, "suffix" : "" } ], "id" : "ITEM-5", "issued" : { "date-parts" : [ [ "2014" ] ] }, "number-of-pages" : "168", "publisher-place" : "Tunis", "title" : "Ecological characterization of sites of interest for conservation in Lebanon: Enfeh Peninsula, Ras Chekaa cliffs, Raoucheh, Saida, Tyre And Nakoura", "type" : "report" }, "uris" : [ "http://www.mendeley.com/documents/?uuid=eb18d198-8bf9-46e1-80cb-1dd8214d5676" ] } ], "mendeley" : { "formattedCitation" : "(Paolo Guidetti et al., 2014; Ramos-Espla AA, Bitar G,. Khalaf G, El Shaer H, Forcada A, Limam A, Oca\u00f1a O, Sghaier YR, 2014; Sala, Kizilkaya, Yildirim, &amp; Ballesteros, 2011; Verg\u00e9s et al., 2014; Yokes &amp; Baki, 2012)", "manualFormatting" : "(Sala et al., 2011; Yokes and Baki, 2012; Guidetti et al., 2014; RAC/SPA -UNEP/MAP, 2014; Verg\u00e9s et al., 2014)", "plainTextFormattedCitation" : "(Paolo Guidetti et al., 2014; Ramos-Espla AA, Bitar G,. Khalaf G, El Shaer H, Forcada A, Limam A, Oca\u00f1a O, Sghaier YR, 2014; Sala, Kizilkaya, Yildirim, &amp; Ballesteros, 2011; Verg\u00e9s et al., 2014; Yokes &amp; Baki, 2012)", "previouslyFormattedCitation" : "(Paolo Guidetti et al., 2014; Ramos-Espla AA, Bitar G,. Khalaf G, El Shaer H, Forcada A, Limam A, Oca\u00f1a O, Sghaier YR, 2014; Sala, Kizilkaya, Yildirim, &amp; Ballesteros, 2011; Verg\u00e9s et al., 2014; Yokes &amp; Baki, 2012)" }, "properties" : {  }, "schema" : "https://github.com/citation-style-language/schema/raw/master/csl-citation.json" }</w:instrText>
      </w:r>
      <w:r w:rsidRPr="00BA0F1F">
        <w:rPr>
          <w:rFonts w:eastAsia="Calibri" w:cstheme="minorHAnsi"/>
          <w:lang w:val="en-US" w:bidi="he-IL"/>
        </w:rPr>
        <w:fldChar w:fldCharType="separate"/>
      </w:r>
      <w:r w:rsidRPr="00BA0F1F">
        <w:rPr>
          <w:rFonts w:eastAsia="Calibri" w:cstheme="minorHAnsi"/>
          <w:lang w:val="fr-CH" w:bidi="he-IL"/>
        </w:rPr>
        <w:t xml:space="preserve">(Sala </w:t>
      </w:r>
      <w:r w:rsidR="00301BD0" w:rsidRPr="00301BD0">
        <w:rPr>
          <w:rFonts w:eastAsia="Calibri" w:cstheme="minorHAnsi"/>
          <w:i/>
          <w:lang w:val="fr-CH" w:bidi="he-IL"/>
        </w:rPr>
        <w:t>et al.</w:t>
      </w:r>
      <w:r w:rsidRPr="00AE2452">
        <w:rPr>
          <w:rFonts w:eastAsia="Calibri" w:cstheme="minorHAnsi"/>
          <w:lang w:val="fr-CH" w:bidi="he-IL"/>
        </w:rPr>
        <w:t xml:space="preserve">, 2011; Yokes </w:t>
      </w:r>
      <w:r w:rsidR="003F23DB">
        <w:rPr>
          <w:rFonts w:eastAsia="Calibri" w:cstheme="minorHAnsi"/>
          <w:lang w:val="fr-CH" w:bidi="he-IL"/>
        </w:rPr>
        <w:t>&amp;</w:t>
      </w:r>
      <w:r w:rsidR="003F23DB" w:rsidRPr="00AE2452">
        <w:rPr>
          <w:rFonts w:eastAsia="Calibri" w:cstheme="minorHAnsi"/>
          <w:lang w:val="fr-CH" w:bidi="he-IL"/>
        </w:rPr>
        <w:t xml:space="preserve"> </w:t>
      </w:r>
      <w:r w:rsidRPr="00AE2452">
        <w:rPr>
          <w:rFonts w:eastAsia="Calibri" w:cstheme="minorHAnsi"/>
          <w:lang w:val="fr-CH" w:bidi="he-IL"/>
        </w:rPr>
        <w:t xml:space="preserve">Baki, 2012; Guidetti </w:t>
      </w:r>
      <w:r w:rsidR="00301BD0" w:rsidRPr="00301BD0">
        <w:rPr>
          <w:rFonts w:eastAsia="Calibri" w:cstheme="minorHAnsi"/>
          <w:i/>
          <w:lang w:val="fr-CH" w:bidi="he-IL"/>
        </w:rPr>
        <w:t>et al.</w:t>
      </w:r>
      <w:r w:rsidRPr="00AE2452">
        <w:rPr>
          <w:rFonts w:eastAsia="Calibri" w:cstheme="minorHAnsi"/>
          <w:lang w:val="fr-CH" w:bidi="he-IL"/>
        </w:rPr>
        <w:t xml:space="preserve">, 2014; Vergés </w:t>
      </w:r>
      <w:r w:rsidR="00301BD0" w:rsidRPr="00301BD0">
        <w:rPr>
          <w:rFonts w:eastAsia="Calibri" w:cstheme="minorHAnsi"/>
          <w:i/>
          <w:lang w:val="fr-CH" w:bidi="he-IL"/>
        </w:rPr>
        <w:t>et al.</w:t>
      </w:r>
      <w:r w:rsidRPr="00AE2452">
        <w:rPr>
          <w:rFonts w:eastAsia="Calibri" w:cstheme="minorHAnsi"/>
          <w:lang w:val="fr-CH" w:bidi="he-IL"/>
        </w:rPr>
        <w:t xml:space="preserve">, </w:t>
      </w:r>
      <w:r w:rsidRPr="00BA0F1F">
        <w:rPr>
          <w:rFonts w:eastAsia="Calibri" w:cstheme="minorHAnsi"/>
          <w:lang w:val="fr-CH" w:bidi="he-IL"/>
        </w:rPr>
        <w:t>2014)</w:t>
      </w:r>
      <w:r w:rsidRPr="00BA0F1F">
        <w:rPr>
          <w:rFonts w:eastAsia="Calibri" w:cstheme="minorHAnsi"/>
          <w:lang w:val="en-US" w:bidi="he-IL"/>
        </w:rPr>
        <w:fldChar w:fldCharType="end"/>
      </w:r>
      <w:r w:rsidRPr="00BA0F1F">
        <w:rPr>
          <w:rFonts w:eastAsia="Calibri" w:cstheme="minorHAnsi"/>
          <w:lang w:val="fr-CH" w:bidi="he-IL"/>
        </w:rPr>
        <w:t xml:space="preserve">. </w:t>
      </w:r>
      <w:r w:rsidRPr="00BA0F1F">
        <w:rPr>
          <w:rFonts w:eastAsia="Calibri" w:cstheme="minorHAnsi"/>
          <w:lang w:val="en-US" w:bidi="he-IL"/>
        </w:rPr>
        <w:t xml:space="preserve">These </w:t>
      </w:r>
      <w:r>
        <w:rPr>
          <w:rFonts w:eastAsia="Calibri" w:cstheme="minorHAnsi"/>
          <w:lang w:val="en-US" w:bidi="he-IL"/>
        </w:rPr>
        <w:t>m</w:t>
      </w:r>
      <w:r w:rsidRPr="00BA0F1F">
        <w:rPr>
          <w:rFonts w:eastAsia="Calibri" w:cstheme="minorHAnsi"/>
          <w:lang w:val="en-US" w:bidi="he-IL"/>
        </w:rPr>
        <w:t xml:space="preserve">arine </w:t>
      </w:r>
      <w:r>
        <w:rPr>
          <w:rFonts w:eastAsia="Calibri" w:cstheme="minorHAnsi"/>
          <w:lang w:val="en-US" w:bidi="he-IL"/>
        </w:rPr>
        <w:t>p</w:t>
      </w:r>
      <w:r w:rsidRPr="00BA0F1F">
        <w:rPr>
          <w:rFonts w:eastAsia="Calibri" w:cstheme="minorHAnsi"/>
          <w:lang w:val="en-US" w:bidi="he-IL"/>
        </w:rPr>
        <w:t xml:space="preserve">rotected </w:t>
      </w:r>
      <w:r>
        <w:rPr>
          <w:rFonts w:eastAsia="Calibri" w:cstheme="minorHAnsi"/>
          <w:lang w:val="en-US" w:bidi="he-IL"/>
        </w:rPr>
        <w:t>area</w:t>
      </w:r>
      <w:r w:rsidRPr="00BA0F1F">
        <w:rPr>
          <w:rFonts w:eastAsia="Calibri" w:cstheme="minorHAnsi"/>
          <w:lang w:val="en-US" w:bidi="he-IL"/>
        </w:rPr>
        <w:t xml:space="preserve">s are </w:t>
      </w:r>
      <w:r>
        <w:rPr>
          <w:rFonts w:eastAsia="Calibri" w:cstheme="minorHAnsi"/>
          <w:lang w:val="en-US" w:bidi="he-IL"/>
        </w:rPr>
        <w:t>“</w:t>
      </w:r>
      <w:r w:rsidRPr="00BA0F1F">
        <w:rPr>
          <w:rFonts w:eastAsia="Calibri" w:cstheme="minorHAnsi"/>
          <w:lang w:val="en-US" w:bidi="he-IL"/>
        </w:rPr>
        <w:t>hot spots</w:t>
      </w:r>
      <w:r>
        <w:rPr>
          <w:rFonts w:eastAsia="Calibri" w:cstheme="minorHAnsi"/>
          <w:lang w:val="en-US" w:bidi="he-IL"/>
        </w:rPr>
        <w:t>”</w:t>
      </w:r>
      <w:r w:rsidRPr="00BA0F1F">
        <w:rPr>
          <w:rFonts w:eastAsia="Calibri" w:cstheme="minorHAnsi"/>
          <w:lang w:val="en-US" w:bidi="he-IL"/>
        </w:rPr>
        <w:t xml:space="preserve"> of exotic biodiversity and serve as “seed banks” for secondary spread. </w:t>
      </w:r>
      <w:r w:rsidRPr="00BA0F1F">
        <w:rPr>
          <w:rFonts w:eastAsia="Calibri" w:cstheme="minorHAnsi"/>
          <w:iCs/>
          <w:lang w:val="en-US" w:bidi="he-IL"/>
        </w:rPr>
        <w:t xml:space="preserve">A study by IUCN, WWF and </w:t>
      </w:r>
      <w:r w:rsidRPr="00BA0F1F">
        <w:rPr>
          <w:rFonts w:eastAsia="Calibri" w:cstheme="minorHAnsi"/>
          <w:lang w:val="en-US" w:bidi="he-IL"/>
        </w:rPr>
        <w:t>MedPAN</w:t>
      </w:r>
      <w:r w:rsidRPr="00BA0F1F">
        <w:rPr>
          <w:rFonts w:eastAsia="Calibri" w:cstheme="minorHAnsi"/>
          <w:iCs/>
          <w:lang w:val="en-US" w:bidi="he-IL"/>
        </w:rPr>
        <w:t xml:space="preserve"> found</w:t>
      </w:r>
      <w:r w:rsidRPr="00BA0F1F">
        <w:rPr>
          <w:rFonts w:eastAsia="Calibri" w:cstheme="minorHAnsi"/>
          <w:lang w:val="en-US" w:bidi="he-IL"/>
        </w:rPr>
        <w:t xml:space="preserve"> “Uncertainty and lack of information regarding marine introduced species was high in the </w:t>
      </w:r>
      <w:r>
        <w:rPr>
          <w:rFonts w:eastAsia="Calibri" w:cstheme="minorHAnsi"/>
          <w:lang w:val="en-US" w:bidi="he-IL"/>
        </w:rPr>
        <w:t>m</w:t>
      </w:r>
      <w:r w:rsidRPr="00BA0F1F">
        <w:rPr>
          <w:rFonts w:eastAsia="Calibri" w:cstheme="minorHAnsi"/>
          <w:lang w:val="en-US" w:bidi="he-IL"/>
        </w:rPr>
        <w:t xml:space="preserve">arine </w:t>
      </w:r>
      <w:r>
        <w:rPr>
          <w:rFonts w:eastAsia="Calibri" w:cstheme="minorHAnsi"/>
          <w:lang w:val="en-US" w:bidi="he-IL"/>
        </w:rPr>
        <w:t>p</w:t>
      </w:r>
      <w:r w:rsidRPr="00BA0F1F">
        <w:rPr>
          <w:rFonts w:eastAsia="Calibri" w:cstheme="minorHAnsi"/>
          <w:lang w:val="en-US" w:bidi="he-IL"/>
        </w:rPr>
        <w:t xml:space="preserve">rotected </w:t>
      </w:r>
      <w:r>
        <w:rPr>
          <w:rFonts w:eastAsia="Calibri" w:cstheme="minorHAnsi"/>
          <w:lang w:val="en-US" w:bidi="he-IL"/>
        </w:rPr>
        <w:t>a</w:t>
      </w:r>
      <w:r w:rsidRPr="00BA0F1F">
        <w:rPr>
          <w:rFonts w:eastAsia="Calibri" w:cstheme="minorHAnsi"/>
          <w:lang w:val="en-US" w:bidi="he-IL"/>
        </w:rPr>
        <w:t xml:space="preserve">reas we surveyed, as in average half </w:t>
      </w:r>
      <w:r>
        <w:rPr>
          <w:rFonts w:eastAsia="Calibri" w:cstheme="minorHAnsi"/>
          <w:lang w:val="en-US" w:bidi="he-IL"/>
        </w:rPr>
        <w:t>m</w:t>
      </w:r>
      <w:r w:rsidRPr="00BA0F1F">
        <w:rPr>
          <w:rFonts w:eastAsia="Calibri" w:cstheme="minorHAnsi"/>
          <w:lang w:val="en-US" w:bidi="he-IL"/>
        </w:rPr>
        <w:t xml:space="preserve">arine </w:t>
      </w:r>
      <w:r>
        <w:rPr>
          <w:rFonts w:eastAsia="Calibri" w:cstheme="minorHAnsi"/>
          <w:lang w:val="en-US" w:bidi="he-IL"/>
        </w:rPr>
        <w:t>p</w:t>
      </w:r>
      <w:r w:rsidRPr="00BA0F1F">
        <w:rPr>
          <w:rFonts w:eastAsia="Calibri" w:cstheme="minorHAnsi"/>
          <w:lang w:val="en-US" w:bidi="he-IL"/>
        </w:rPr>
        <w:t xml:space="preserve">rotected </w:t>
      </w:r>
      <w:r>
        <w:rPr>
          <w:rFonts w:eastAsia="Calibri" w:cstheme="minorHAnsi"/>
          <w:lang w:val="en-US" w:bidi="he-IL"/>
        </w:rPr>
        <w:t>area</w:t>
      </w:r>
      <w:r w:rsidRPr="00BA0F1F">
        <w:rPr>
          <w:rFonts w:eastAsia="Calibri" w:cstheme="minorHAnsi"/>
          <w:lang w:val="en-US" w:bidi="he-IL"/>
        </w:rPr>
        <w:t xml:space="preserve"> (54.8%) managers did not know the status of the introduced species reported (there).” </w:t>
      </w:r>
      <w:r w:rsidRPr="00BA0F1F">
        <w:rPr>
          <w:rFonts w:eastAsia="Calibri" w:cstheme="minorHAnsi"/>
          <w:lang w:val="en-US" w:bidi="he-IL"/>
        </w:rPr>
        <w:fldChar w:fldCharType="begin" w:fldLock="1"/>
      </w:r>
      <w:r w:rsidRPr="00BA0F1F">
        <w:rPr>
          <w:rFonts w:eastAsia="Calibri" w:cstheme="minorHAnsi"/>
          <w:lang w:val="en-US" w:bidi="he-IL"/>
        </w:rPr>
        <w:instrText>ADDIN CSL_CITATION { "citationItems" : [ { "id" : "ITEM-1", "itemData" : { "author" : [ { "dropping-particle" : "", "family" : "Ameer Abdulla, Marina Gomei, Elodie Maison", "given" : "and Catherine Piante", "non-dropping-particle" : "", "parse-names" : false, "suffix" : "" } ], "id" : "ITEM-1", "issued" : { "date-parts" : [ [ "2008" ] ] }, "number-of-pages" : "154", "publisher" : "IUCN, Malaga and WWF", "title" : "Status of Marine Protected Areas in the Mediterranean Sea - A collaborative study by IUCN, WWF and MedPan", "type" : "book" }, "uris" : [ "http://www.mendeley.com/documents/?uuid=2e374237-6e17-4029-ac22-9dfabc616ac2" ] } ], "mendeley" : { "formattedCitation" : "(Ameer Abdulla, Marina Gomei, Elodie Maison, 2008)", "manualFormatting" : "(Abdulla et al., 2008: 58)", "plainTextFormattedCitation" : "(Ameer Abdulla, Marina Gomei, Elodie Maison, 2008)", "previouslyFormattedCitation" : "(Ameer Abdulla, Marina Gomei, Elodie Maison, 2008)" }, "properties" : {  }, "schema" : "https://github.com/citation-style-language/schema/raw/master/csl-citation.json" }</w:instrText>
      </w:r>
      <w:r w:rsidRPr="00BA0F1F">
        <w:rPr>
          <w:rFonts w:eastAsia="Calibri" w:cstheme="minorHAnsi"/>
          <w:lang w:val="en-US" w:bidi="he-IL"/>
        </w:rPr>
        <w:fldChar w:fldCharType="separate"/>
      </w:r>
      <w:r w:rsidRPr="00BA0F1F">
        <w:rPr>
          <w:rFonts w:eastAsia="Calibri" w:cstheme="minorHAnsi"/>
          <w:lang w:val="en-US" w:bidi="he-IL"/>
        </w:rPr>
        <w:t xml:space="preserve">(Abdulla </w:t>
      </w:r>
      <w:r w:rsidR="00301BD0" w:rsidRPr="00301BD0">
        <w:rPr>
          <w:rFonts w:eastAsia="Calibri" w:cstheme="minorHAnsi"/>
          <w:i/>
          <w:lang w:val="en-US" w:bidi="he-IL"/>
        </w:rPr>
        <w:t>et al.</w:t>
      </w:r>
      <w:r w:rsidRPr="00AE2452">
        <w:rPr>
          <w:rFonts w:eastAsia="Calibri" w:cstheme="minorHAnsi"/>
          <w:lang w:val="en-US" w:bidi="he-IL"/>
        </w:rPr>
        <w:t>, 20</w:t>
      </w:r>
      <w:r w:rsidRPr="00BA0F1F">
        <w:rPr>
          <w:rFonts w:eastAsia="Calibri" w:cstheme="minorHAnsi"/>
          <w:lang w:val="en-US" w:bidi="he-IL"/>
        </w:rPr>
        <w:t>08)</w:t>
      </w:r>
      <w:r w:rsidRPr="00BA0F1F">
        <w:rPr>
          <w:rFonts w:eastAsia="Calibri" w:cstheme="minorHAnsi"/>
          <w:lang w:val="en-US" w:bidi="he-IL"/>
        </w:rPr>
        <w:fldChar w:fldCharType="end"/>
      </w:r>
      <w:r w:rsidRPr="00BA0F1F">
        <w:rPr>
          <w:rStyle w:val="Emphasis"/>
          <w:rFonts w:cstheme="minorHAnsi"/>
        </w:rPr>
        <w:t xml:space="preserve">. </w:t>
      </w:r>
    </w:p>
    <w:p w14:paraId="5B02DE8A" w14:textId="16E73030" w:rsidR="00DB2E10" w:rsidRPr="00DB2E10" w:rsidRDefault="00DB2E10" w:rsidP="00DB2E10">
      <w:pPr>
        <w:rPr>
          <w:lang w:val="en-US"/>
        </w:rPr>
      </w:pPr>
      <w:r>
        <w:rPr>
          <w:lang w:eastAsia="en-GB"/>
        </w:rPr>
        <w:drawing>
          <wp:inline distT="0" distB="0" distL="0" distR="0" wp14:anchorId="3E3063D3" wp14:editId="013B323F">
            <wp:extent cx="5759450" cy="41414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0"/>
                    <a:stretch>
                      <a:fillRect/>
                    </a:stretch>
                  </pic:blipFill>
                  <pic:spPr>
                    <a:xfrm>
                      <a:off x="0" y="0"/>
                      <a:ext cx="5759450" cy="4141470"/>
                    </a:xfrm>
                    <a:prstGeom prst="rect">
                      <a:avLst/>
                    </a:prstGeom>
                  </pic:spPr>
                </pic:pic>
              </a:graphicData>
            </a:graphic>
          </wp:inline>
        </w:drawing>
      </w:r>
    </w:p>
    <w:p w14:paraId="5DD6A225" w14:textId="2CA3B7E5" w:rsidR="0048205B" w:rsidRPr="00BA0F1F" w:rsidRDefault="0048205B" w:rsidP="00AE389F">
      <w:pPr>
        <w:widowControl w:val="0"/>
        <w:autoSpaceDE w:val="0"/>
        <w:autoSpaceDN w:val="0"/>
        <w:adjustRightInd w:val="0"/>
        <w:rPr>
          <w:rFonts w:eastAsia="Calibri" w:cstheme="minorHAnsi"/>
          <w:lang w:val="es-ES"/>
        </w:rPr>
      </w:pPr>
      <w:r w:rsidRPr="00BA0F1F">
        <w:rPr>
          <w:rFonts w:eastAsia="Calibri" w:cstheme="minorHAnsi"/>
          <w:lang w:val="en-US"/>
        </w:rPr>
        <w:t>The number of alien species, currently 740 multicellular species (</w:t>
      </w:r>
      <w:r w:rsidR="00E02367">
        <w:rPr>
          <w:rFonts w:eastAsia="Calibri" w:cstheme="minorHAnsi"/>
          <w:b/>
          <w:lang w:val="en-US"/>
        </w:rPr>
        <w:t>Figure 3.36</w:t>
      </w:r>
      <w:r w:rsidRPr="00BA0F1F">
        <w:rPr>
          <w:rFonts w:eastAsia="Calibri" w:cstheme="minorHAnsi"/>
          <w:lang w:val="en-US"/>
        </w:rPr>
        <w:t xml:space="preserve">, with their distribution), is substantially greater for the Eastern than the Western Mediterranean Sea with new introductions registered on monthly basi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016/j.ecss.2015.12.021", "ISSN" : "02727714", "abstract" : "At 726 the number of recorded multicellular non indigenous species (NIS) in the Mediterranean Sea is far higher than in other European Seas. Of these, 614 have established populations in the sea. 384 are considered Erythraean NIS, the balance are mostly ship and culture-introductions. In order to effectively implement EU Regulation on the prevention and management of the introduction and spread of invasive NIS and the Marine Strategy Framework Directive in the Mediterranean Sea it is crucial that this priority pathway is appropriately managed. Three potential impediments - incomplete and inaccurate data; unknown impacts; policy mismatch - hinder implementation. Current geographical, taxonomical and impact data gaps will be reduced only by instituting harmonized standards and methodologies for monitoring NIS populations in all countries bordering the Mediterranean Sea, prioritizing bridgehead sites and dispersal hubs. The option of implementing European environmental policies concerning marine NIS in member states alone may seem expedient, but piecemeal protection is futile. Since only 9 of the 23 states bordering the Mediterranean are EU member states, the crucial element for an effective strategy for slowing the influx of NIS is policy coordination with the Regional Sea Convention (Barcelona Convention) to ensure consistency in legal rules, standards and institutional structures to address all major vectors/pathways.", "author" : [ { "dropping-particle" : "", "family" : "Galil", "given" : "Bella S.", "non-dropping-particle" : "", "parse-names" : false, "suffix" : "" }, { "dropping-particle" : "", "family" : "Marchini", "given" : "Agnese", "non-dropping-particle" : "", "parse-names" : false, "suffix" : "" }, { "dropping-particle" : "", "family" : "Occhipinti-Ambrogi", "given" : "Anna", "non-dropping-particle" : "", "parse-names" : false, "suffix" : "" } ], "container-title" : "Estuarine, Coastal and Shelf Science", "id" : "ITEM-1", "issued" : { "date-parts" : [ [ "2015" ] ] }, "publisher" : "Elsevier Ltd", "title" : "East is east and West is west? Management of marine bioinvasions in the Mediterranean Sea", "type" : "article-journal" }, "uris" : [ "http://www.mendeley.com/documents/?uuid=f446fa88-64c4-483d-921f-a16240bef785" ] }, { "id" : "ITEM-2", "itemData" : { "DOI" : "10.3391/mbi.2017.8.2.02", "ISSN" : "19898649", "author" : [ { "dropping-particle" : "", "family" : "Galil", "given" : "Bella", "non-dropping-particle" : "", "parse-names" : false, "suffix" : "" }, { "dropping-particle" : "", "family" : "Marchini", "given" : "Agnese", "non-dropping-particle" : "", "parse-names" : false, "suffix" : "" }, { "dropping-particle" : "", "family" : "Occhipinti-Ambrogi", "given" : "Anna", "non-dropping-particle" : "", "parse-names" : false, "suffix" : "" }, { "dropping-particle" : "", "family" : "Ojaveer", "given" : "Henn", "non-dropping-particle" : "", "parse-names" : false, "suffix" : "" } ], "container-title" : "Management of Biological Invasions", "id" : "ITEM-2", "issue" : "2", "issued" : { "date-parts" : [ [ "2017" ] ] }, "page" : "141-152", "title" : "The enlargement of the Suez Canal\u2014Erythraean introductions and management challenges", "type" : "article-journal", "volume" : "8" }, "uris" : [ "http://www.mendeley.com/documents/?uuid=4d6922cd-13d0-4657-8ad9-ac45029fca27" ] } ], "mendeley" : { "formattedCitation" : "(B. Galil et al., 2017; Bella S. Galil, Marchini, et al., 2015)", "manualFormatting" : "(Galil et al., 2015; Galil et al., 2017)", "plainTextFormattedCitation" : "(B. Galil et al., 2017; Bella S. Galil, Marchini, et al., 2015)", "previouslyFormattedCitation" : "(B. Galil et al., 2017; Bella S. Galil, Marchini, et al.,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Galil </w:t>
      </w:r>
      <w:r w:rsidR="00301BD0" w:rsidRPr="00301BD0">
        <w:rPr>
          <w:rFonts w:eastAsia="Calibri" w:cstheme="minorHAnsi"/>
          <w:i/>
          <w:lang w:val="en-US"/>
        </w:rPr>
        <w:t>et al.</w:t>
      </w:r>
      <w:r w:rsidRPr="00BA0F1F">
        <w:rPr>
          <w:rFonts w:eastAsia="Calibri" w:cstheme="minorHAnsi"/>
          <w:lang w:val="en-US"/>
        </w:rPr>
        <w:t xml:space="preserve">, 2015; Galil </w:t>
      </w:r>
      <w:r w:rsidR="00301BD0" w:rsidRPr="00301BD0">
        <w:rPr>
          <w:rFonts w:eastAsia="Calibri" w:cstheme="minorHAnsi"/>
          <w:i/>
          <w:lang w:val="en-US"/>
        </w:rPr>
        <w:t>et al.</w:t>
      </w:r>
      <w:r w:rsidRPr="00BA0F1F">
        <w:rPr>
          <w:rFonts w:eastAsia="Calibri" w:cstheme="minorHAnsi"/>
          <w:lang w:val="en-US"/>
        </w:rPr>
        <w:t>, 2017)</w:t>
      </w:r>
      <w:r w:rsidRPr="00BA0F1F">
        <w:rPr>
          <w:rFonts w:eastAsia="Calibri" w:cstheme="minorHAnsi"/>
          <w:lang w:val="en-US"/>
        </w:rPr>
        <w:fldChar w:fldCharType="end"/>
      </w:r>
      <w:r w:rsidRPr="00BA0F1F">
        <w:rPr>
          <w:rFonts w:eastAsia="Calibri" w:cstheme="minorHAnsi"/>
          <w:lang w:val="en-US"/>
        </w:rPr>
        <w:t>. The most common vectors in the Mediterranean are the Suez Canal (60%) (</w:t>
      </w:r>
      <w:r w:rsidR="00E02367">
        <w:rPr>
          <w:rFonts w:eastAsia="Calibri" w:cstheme="minorHAnsi"/>
          <w:b/>
          <w:lang w:val="en-US"/>
        </w:rPr>
        <w:t>Figure 3.36</w:t>
      </w:r>
      <w:r w:rsidRPr="00BA0F1F">
        <w:rPr>
          <w:rFonts w:eastAsia="Calibri" w:cstheme="minorHAnsi"/>
          <w:lang w:val="en-US"/>
        </w:rPr>
        <w:t xml:space="preserve">) and vessels (21%). The invasion of the “killer alga” </w:t>
      </w:r>
      <w:r w:rsidRPr="00BA0F1F">
        <w:rPr>
          <w:rFonts w:eastAsia="Calibri" w:cstheme="minorHAnsi"/>
          <w:i/>
          <w:lang w:val="en-US"/>
        </w:rPr>
        <w:t>Caulerpa taxifolia</w:t>
      </w:r>
      <w:r w:rsidRPr="00BA0F1F">
        <w:rPr>
          <w:rFonts w:eastAsia="Calibri" w:cstheme="minorHAnsi"/>
          <w:lang w:val="en-US"/>
        </w:rPr>
        <w:t xml:space="preserve"> raised concern over its impact on </w:t>
      </w:r>
      <w:r w:rsidRPr="00BA0F1F">
        <w:rPr>
          <w:rFonts w:eastAsia="Calibri" w:cstheme="minorHAnsi"/>
          <w:i/>
          <w:lang w:val="en-US"/>
        </w:rPr>
        <w:t>Posidonia</w:t>
      </w:r>
      <w:r w:rsidRPr="00BA0F1F">
        <w:rPr>
          <w:rFonts w:eastAsia="Calibri" w:cstheme="minorHAnsi"/>
          <w:lang w:val="en-US"/>
        </w:rPr>
        <w:t xml:space="preserve"> meadow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007/s00227-014-2563-y", "ISSN" : "00253162", "abstract" : "\u00a9 2014, Springer-Verlag Berlin Heidelberg. Biological invasions are an important component of global biodiversity changes. Distinguishing between intensity and importance of competition may foster our understanding of the mechanisms underpinning context dependency in the ecological impacts of invasions. The importance of competition represents the effect of competition in regulating species performance in relation to that of the whole set of environmental drivers. In contrast, the intensity of competition estimates the difference in the performance of one or more target species between the presence and the absence of competition. We re-analyzed previously published data to evaluate how intensity and importance of competition from the invasive seaweed, Caulerpa cylindracea, on resident macroalgal assemblages changed following nutrient enrichment. Adding nutrients did not alter the intensity of competition from C. cylindracea on species richness, but decreased its importance. In contrast, both the intensity and importance of competition from C. cylindracea on community cover increased following nutrient enrichment. Thus, a greater impact of C. cylindracea at enhanced nutrient levels was not solely the result of increased intensity of competition, as could be concluded without taking into account that the performance of target organisms is generally impacted by multiple drivers. These results suggest that the importance of competition from exotic species depends on the extent to which native species are constrained by biotic interactions versus abiotic factors. Distinguishing between intensity and importance of competition seems crucial for assessing the ecological impacts of invasive species within a multiple stressor context.", "author" : [ { "dropping-particle" : "", "family" : "Bulleri", "given" : "Fabio", "non-dropping-particle" : "", "parse-names" : false, "suffix" : "" }, { "dropping-particle" : "", "family" : "Piazzi", "given" : "Luigi", "non-dropping-particle" : "", "parse-names" : false, "suffix" : "" } ], "container-title" : "Marine Biology", "id" : "ITEM-1", "issue" : "2", "issued" : { "date-parts" : [ [ "2014" ] ] }, "page" : "485-489", "title" : "Variations in importance and intensity of competition underpin context dependency in the effects of an invasive seaweed on resident assemblages", "type" : "article-journal", "volume" : "162" }, "uris" : [ "http://www.mendeley.com/documents/?uuid=a1d41d80-d366-4ffb-b055-02014ae7a47e" ] } ], "mendeley" : { "formattedCitation" : "(Bulleri &amp; Piazzi, 2014)", "plainTextFormattedCitation" : "(Bulleri &amp; Piazzi, 2014)", "previouslyFormattedCitation" : "(Bulleri &amp; Piazzi, 2014)"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Bulleri &amp; Piazzi, 2014)</w:t>
      </w:r>
      <w:r w:rsidRPr="00BA0F1F">
        <w:rPr>
          <w:rFonts w:eastAsia="Calibri" w:cstheme="minorHAnsi"/>
          <w:lang w:val="en-US"/>
        </w:rPr>
        <w:fldChar w:fldCharType="end"/>
      </w:r>
      <w:r w:rsidRPr="00BA0F1F">
        <w:rPr>
          <w:rFonts w:eastAsia="Calibri" w:cstheme="minorHAnsi"/>
          <w:lang w:val="en-US"/>
        </w:rPr>
        <w:t xml:space="preserve">, on the trophic chain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3354/ab00330", "ISBN" : "1864-7790", "ISSN" : "18647782", "abstract" : "ABSTRACT: Observational data suggest that the white seabream Diplodus sargus, a sparid fish of economic and ecological relevance in the Mediterranean Sea, has included the invasive green alga Caulerpa racemosa in its diet. Here we adopted a chemoecological approach to study the trophic relationship between the fish and the exotic pest. We demonstrated that the red pigment caulerpin, the most abundant secondary metabolite of C. racemosa, enters food chains and accumulates in the fish tissues. General biological condition markers associated with fish health and reproductive development were measured and correlated with the caulerpin levels in the fish tissues. Significant cor\u00adrelations among caulerpin tissue load (determined by liquid chromatography-mass spectrometry analysis) and fish condition factor and hepatosomatic index were obtained, suggesting a possible detrimental effect of the dietary exposure to C. racemosa on D. sargus. Glutathione peroxidase and catalase activity were also significantly correlated with caulerpin concentrations in the liver, suggesting a possible interaction between algal metabolites and liver antioxidant mechanisms. Studies on the impact of invasive macroalgae on marine assemblages have been almost exclusively focused on the structural modification of benthic assemblages, through the alteration of the relative importance of some endemic species and the modification of habitat complexity. Here we propose a new mechanism by which invasive algae can impact marine systems, namely the entry of pest metabolites in food webs, with potential detrimental effects on the population dynamics of a single species, alteration of trophic webs and changes in the functioning of coastal ecosystems.", "author" : [ { "dropping-particle" : "", "family" : "Terlizzi", "given" : "Antonio", "non-dropping-particle" : "", "parse-names" : false, "suffix" : "" }, { "dropping-particle" : "", "family" : "Felline", "given" : "Serena", "non-dropping-particle" : "", "parse-names" : false, "suffix" : "" }, { "dropping-particle" : "", "family" : "Lionetto", "given" : "Maria Giulia", "non-dropping-particle" : "", "parse-names" : false, "suffix" : "" }, { "dropping-particle" : "", "family" : "Caricato", "given" : "Roberto", "non-dropping-particle" : "", "parse-names" : false, "suffix" : "" }, { "dropping-particle" : "", "family" : "Perfetti", "given" : "Vincenzo", "non-dropping-particle" : "", "parse-names" : false, "suffix" : "" }, { "dropping-particle" : "", "family" : "Cutignano", "given" : "Adele", "non-dropping-particle" : "", "parse-names" : false, "suffix" : "" }, { "dropping-particle" : "", "family" : "Mollo", "given" : "Ernesto", "non-dropping-particle" : "", "parse-names" : false, "suffix" : "" } ], "container-title" : "Aquatic Biology", "id" : "ITEM-1", "issue" : "2", "issued" : { "date-parts" : [ [ "2011" ] ] }, "page" : "109-117", "title" : "Detrimental physiological effects of the invasive alga Caulerpa racemosa on the mediterranean white seabream Diplodus sargus", "type" : "article-journal", "volume" : "12" }, "uris" : [ "http://www.mendeley.com/documents/?uuid=d3ea53db-5a46-4d49-9cc4-1ae18b313717" ] }, { "id" : "ITEM-2", "itemData" : { "DOI" : "10.1016/j.ecss.2011.03.017", "ISBN" : "02727714 (ISSN)", "ISSN" : "02727714", "abstract" : "Multiple stable isotope analyses were used to examine the trophic shifts at faunal assemblages within the invading macroalga Caulerpa racemosa in comparison to established communities of Posidonia oceanica seagrass meadows. Sampling of macrobenthic invertebrates and their potential food sources of algal mats and seagrass meadows in Mallorca (NW Mediterranean) showed differences in species composition of faunal and primary producers among seagrass and C. racemosa. Accordingly, changes in food web structure and trophic guilds were observed, not only at species level but also at community level. The carbon and nitrogen isotope signatures of herbivores, detritivores and deposit feeders confirmed that the seagrass provided a small contribution to the macrofaunal organisms. ??13C at the P. oceanica seagrass and at the C. racemosa assemblages differed, ranging from -6.19 to -21.20??? and -2.67 to -31.41???, respectively. ??15N at the Caulerpa mats was lower (ranging from 2.64 to 10.45???) than that at the seagrass meadows (3.51-12. 94???). Significant differences in isotopic signatures and trophic level among trophic guilds at P. oceanica and C. racemosa were found. N fractionation at trophic guild level considerable differed between seagrass and macroalgae mats, especially for detritivores, deposit feeders, and herbivores. Filter feeders slightly differed with a relatively lower N signal at the seagrass and CR values at community level and at trophic guild level were higher in the C. racemosa invaded habitats indicating an increase in diversity of basal resource pools. C. racemosa did seem to broaden the niche diversity of the P. oceanica meadows it colonised at the base of the food web, may be due to the establishment of a new basal resource. The extent of the effects of invasive species on ecosystem functioning is a fundamental issue in conservation ecology. The observed changes in invertebrate and macrophytic composition, stable isotope signatures of concomitant species and consequent trophic guild and niche breadth shifts at invaded Caulerpa beds increase our understanding of the seagrass systems. ?? 2011 Elsevier Ltd.", "author" : [ { "dropping-particle" : "", "family" : "Deudero", "given" : "S.", "non-dropping-particle" : "", "parse-names" : false, "suffix" : "" }, { "dropping-particle" : "", "family" : "Box", "given" : "A.", "non-dropping-particle" : "", "parse-names" : false, "suffix" : "" }, { "dropping-particle" : "", "family" : "Al??s", "given" : "J.", "non-dropping-particle" : "", "parse-names" : false, "suffix" : "" }, { "dropping-particle" : "", "family" : "Arroyo", "given" : "N. L.", "non-dropping-particle" : "", "parse-names" : false, "suffix" : "" }, { "dropping-particle" : "", "family" : "Marb??", "given" : "N.", "non-dropping-particle" : "", "parse-names" : false, "suffix" : "" } ], "container-title" : "Estuarine, Coastal and Shelf Science", "id" : "ITEM-2", "issue" : "2", "issued" : { "date-parts" : [ [ "2011" ] ] }, "page" : "106-116", "publisher" : "Elsevier Ltd", "title" : "Functional changes due to invasive species: Food web shifts at shallow Posidonia oceanica seagrass beds colonized by the alien macroalga Caulerpa racemosa", "type" : "article-journal", "volume" : "93" }, "uris" : [ "http://www.mendeley.com/documents/?uuid=77add973-afcc-49a9-9745-663604c6b07a" ] }, { "id" : "ITEM-3", "itemData" : { "DOI" : "10.1007/s00227-014-2417-7", "ISBN" : "0025-3162", "ISSN" : "00253162", "abstract" : "Biological invasions are deemed as one of the most severe threats to biodiversity and can result in huge economic impacts on natural resources. Many studies have assessed structural changes caused by the introduction of nonindigenous species, but urgent questions remain to be answered about the complex indirect effects of invasive pests on marine biodiversity at the species and ecosystem level. Previous investigations focusing on the biological invasion by Caulerpa racemosa in the Mediterranean indicated that the lipophilic algal metabolite caulerpin accumulates in the tissues of the native edible white sea bream Diplodus sargus feeding on the exotic alga. The level of caulerpin in D. sargus has been thus used as an indicator of the trophic exposure of the fish to the seaweed and related with adverse effects on the fish health. In the present study, we show that the C. racemosa-based diet can also alter muscle fatty acids composition in the white sea bream by reducing the percentage of polyunsaturated fatty acids of the n-3 and n-6 series, such as eicosapentaenoic (C20:5), docosahexaenoic (C22:6) and arachidonic acids (C20:4). This represents both a real threat to the health of fish unable to biosynthesize these essential fatty acids and an impoverishment of an important source of essential fatty acids for human nutrition, which helps to prevent cardiovascular diseases, diabetes, hepatic steatosis, cancer and neurological disorders. On the whole, this work sheds light on an unexplored and critical aspect of biological invasions with implication on the health of both humans and the environment. \u00a9 2014 Springer-Verlag Berlin Heidelberg.", "author" : [ { "dropping-particle" : "", "family" : "Felline", "given" : "Serena", "non-dropping-particle" : "", "parse-names" : false, "suffix" : "" }, { "dropping-particle" : "", "family" : "Mollo", "given" : "Ernesto", "non-dropping-particle" : "", "parse-names" : false, "suffix" : "" }, { "dropping-particle" : "", "family" : "Ferramosca", "given" : "Alessandra", "non-dropping-particle" : "", "parse-names" : false, "suffix" : "" }, { "dropping-particle" : "", "family" : "Zara", "given" : "Vincenzo", "non-dropping-particle" : "", "parse-names" : false, "suffix" : "" }, { "dropping-particle" : "", "family" : "Regoli", "given" : "Francesco", "non-dropping-particle" : "", "parse-names" : false, "suffix" : "" }, { "dropping-particle" : "", "family" : "Gorbi", "given" : "Stefania", "non-dropping-particle" : "", "parse-names" : false, "suffix" : "" }, { "dropping-particle" : "", "family" : "Terlizzi", "given" : "Antonio", "non-dropping-particle" : "", "parse-names" : false, "suffix" : "" } ], "container-title" : "Marine Biology", "id" : "ITEM-3", "issue" : "6", "issued" : { "date-parts" : [ [ "2014" ] ] }, "page" : "1275-1283", "title" : "Can a marine pest reduce the nutritional value of Mediterranean fish flesh?", "type" : "article-journal", "volume" : "161" }, "uris" : [ "http://www.mendeley.com/documents/?uuid=76638c16-53e3-4940-aa48-41a794f1ceaa" ] }, { "id" : "ITEM-4", "itemData" : { "DOI" : "10.1016/j.marenvres.2016.07.010", "ISBN" : "0141-1136", "ISSN" : "18790291", "PMID" : "27454026", "abstract" : "The Mediterranean basin is one of the most invaded seas of the world. Invasive species have affected coastal benthic communities inducing structural changes. Since first reports, in the early 90s, Caulerpa cylindracea is considered one of the most important invasive event in the Mediterranean Sea where it has invaded large areas of soft bottoms, seagrass meadows and rocky shores. To assess effects of C. cylindracea in rocky ecosystems, benthic food webs have been compared between invaded and non-invaded coastal conditions through stable isotopes analyses. In addition, the convex hull area of the two types of conditions has been calculated as a proxy for the total extent of trophic diversity within each food web. Results have shown that the trophic niche width is at least 1.4 times wider in invaded conditions than in non-invaded conditions. In addition, this study gives further evidence of similar feeding analogies between the invasive herbivore fish, Siganus luridus and native herbivore fish Sparisoma cretense as both are feeding at the same isotopic level. This investigation provides with new scientific data to assess bionvasions in invaded and non-invaded conditions at assemblage level in coastal systems.", "author" : [ { "dropping-particle" : "", "family" : "Alomar", "given" : "Carme", "non-dropping-particle" : "", "parse-names" : false, "suffix" : "" }, { "dropping-particle" : "", "family" : "Deudero", "given" : "Salud", "non-dropping-particle" : "", "parse-names" : false, "suffix" : "" }, { "dropping-particle" : "", "family" : "Andaloro", "given" : "Franco", "non-dropping-particle" : "", "parse-names" : false, "suffix" : "" }, { "dropping-particle" : "", "family" : "Castriota", "</w:instrText>
      </w:r>
      <w:r w:rsidRPr="00BA0F1F">
        <w:rPr>
          <w:rFonts w:eastAsia="Calibri" w:cstheme="minorHAnsi"/>
          <w:lang w:val="fr-CH"/>
        </w:rPr>
        <w:instrText>given" : "Luca", "non-dropping-particle" : "", "parse-names" : false, "suffix" : "" }, { "dropping-particle" : "", "family" : "Consoli", "given" : "Pierpaolo", "non-dropping-particle" : "", "parse-names" : false, "suffix" : "" }, { "dropping-particle" : "", "family" : "Falautano", "given" : "Manuela", "non-dropping-particle" : "", "parse-names" : false, "suffix" : "" }, { "dropping-particle" : "", "family" : "Sinopoli", "given" : "Mauro", "non-dropping-particle" : "", "parse-names" : false, "suffix" : "" } ], "container-title" : "Marine Environmental Research", "id" : "ITEM-4", "issued" : { "date-parts" : [ [ "2016" ] ] }, "page" : "86-92", "publisher" : "Elsevier Ltd", "title" : "Caulerpa cylindracea Sonder invasion modifies trophic niche in infralittoral rocky benthic community", "type" : "article-journal", "volume" : "120" }, "uris" : [ "http://www.mendeley.com/documents/?uuid=71612563-a92d-4a81-ab7e-6b9b328df204" ] } ], "mendeley" : { "formattedCitation" : "(Alomar et al., 2016; Deudero, Box, Al??s, Arroyo, &amp; Marb??, 2011; Felline et al., 2014; Terlizzi et al., 2011)", "plainTextFormattedCitation" : "(Alomar et al., 2016; Deudero, Box, Al??s, Arroyo, &amp; Marb??, 2011; Felline et al., 2014; Terlizzi et al., 2011)", "previouslyFormattedCitation" : "(Alomar et al., 2016; Deudero, Box, Al??s, Arroyo, &amp; Marb??, 2011; Felline et al., 2014; Terlizzi et al., 2011)"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fr-CH"/>
        </w:rPr>
        <w:t xml:space="preserve">(Alomar </w:t>
      </w:r>
      <w:r w:rsidR="00301BD0" w:rsidRPr="00301BD0">
        <w:rPr>
          <w:rFonts w:eastAsia="Calibri" w:cstheme="minorHAnsi"/>
          <w:i/>
          <w:lang w:val="fr-CH"/>
        </w:rPr>
        <w:t>et al.</w:t>
      </w:r>
      <w:r w:rsidRPr="00BA0F1F">
        <w:rPr>
          <w:rFonts w:eastAsia="Calibri" w:cstheme="minorHAnsi"/>
          <w:lang w:val="fr-CH"/>
        </w:rPr>
        <w:t xml:space="preserve">, 2016; </w:t>
      </w:r>
      <w:r w:rsidRPr="00A47D6E">
        <w:rPr>
          <w:rFonts w:eastAsia="Calibri" w:cstheme="minorHAnsi"/>
          <w:lang w:val="fr-CH"/>
        </w:rPr>
        <w:t>Deudero</w:t>
      </w:r>
      <w:r>
        <w:rPr>
          <w:rFonts w:eastAsia="Calibri" w:cstheme="minorHAnsi"/>
          <w:lang w:val="fr-CH"/>
        </w:rPr>
        <w:t xml:space="preserve"> </w:t>
      </w:r>
      <w:r w:rsidR="00301BD0" w:rsidRPr="00301BD0">
        <w:rPr>
          <w:rFonts w:eastAsia="Calibri" w:cstheme="minorHAnsi"/>
          <w:i/>
          <w:lang w:val="fr-CH"/>
        </w:rPr>
        <w:t>et al.</w:t>
      </w:r>
      <w:r w:rsidRPr="00BA0F1F">
        <w:rPr>
          <w:rFonts w:eastAsia="Calibri" w:cstheme="minorHAnsi"/>
          <w:lang w:val="fr-CH"/>
        </w:rPr>
        <w:t xml:space="preserve">, 2011; Felline </w:t>
      </w:r>
      <w:r w:rsidR="00301BD0" w:rsidRPr="00301BD0">
        <w:rPr>
          <w:rFonts w:eastAsia="Calibri" w:cstheme="minorHAnsi"/>
          <w:i/>
          <w:lang w:val="fr-CH"/>
        </w:rPr>
        <w:t>et al.</w:t>
      </w:r>
      <w:r w:rsidRPr="00BA0F1F">
        <w:rPr>
          <w:rFonts w:eastAsia="Calibri" w:cstheme="minorHAnsi"/>
          <w:lang w:val="fr-CH"/>
        </w:rPr>
        <w:t xml:space="preserve">, 2014; Terlizzi </w:t>
      </w:r>
      <w:r w:rsidR="00301BD0" w:rsidRPr="00301BD0">
        <w:rPr>
          <w:rFonts w:eastAsia="Calibri" w:cstheme="minorHAnsi"/>
          <w:i/>
          <w:lang w:val="fr-CH"/>
        </w:rPr>
        <w:t>et al.</w:t>
      </w:r>
      <w:r w:rsidRPr="00BA0F1F">
        <w:rPr>
          <w:rFonts w:eastAsia="Calibri" w:cstheme="minorHAnsi"/>
          <w:lang w:val="fr-CH"/>
        </w:rPr>
        <w:t>, 2011)</w:t>
      </w:r>
      <w:r w:rsidRPr="00BA0F1F">
        <w:rPr>
          <w:rFonts w:eastAsia="Calibri" w:cstheme="minorHAnsi"/>
          <w:lang w:val="en-US"/>
        </w:rPr>
        <w:fldChar w:fldCharType="end"/>
      </w:r>
      <w:r w:rsidRPr="00BA0F1F">
        <w:rPr>
          <w:rFonts w:eastAsia="Calibri" w:cstheme="minorHAnsi"/>
          <w:lang w:val="fr-CH"/>
        </w:rPr>
        <w:t xml:space="preserve">, nutrient cycles </w:t>
      </w:r>
      <w:r w:rsidRPr="00BA0F1F">
        <w:rPr>
          <w:rFonts w:eastAsia="Calibri" w:cstheme="minorHAnsi"/>
          <w:lang w:val="en-US"/>
        </w:rPr>
        <w:fldChar w:fldCharType="begin" w:fldLock="1"/>
      </w:r>
      <w:r w:rsidRPr="00BA0F1F">
        <w:rPr>
          <w:rFonts w:eastAsia="Calibri" w:cstheme="minorHAnsi"/>
          <w:lang w:val="fr-CH"/>
        </w:rPr>
        <w:instrText xml:space="preserve">ADDIN CSL_CITATION { "citationItems" : [ { "id" : "ITEM-1", "itemData" : { "DOI" : "10.1080/09670262.2015.1055591", "ISSN" : "14694433", "abstract" : "\u00a9 2015 British Phycological Society. The aim of this study was to evaluate whether the success of invasive Caulerpa cylindracea (Caulerpa racemosa var. cylindracea) in Mediterranean habitats may be linked to particular nutritional requirements and/or nutrient accumulation/reallocation dynamics within the algal thallus. To this end, a manipulative field experiment was carried out transplanting C. cylindracea and supplying nutrients to subtidal rocky macroalgal assemblages. Morphological features of C. cylindracea were measured, while percentage cover and tissue nitrogen, carbon and phosphorus were determined for C. cylindracea and two co-occurring species (the introduced Laurencia chondrioides and native Flabellia petiolata) in nutrient-enriched and unenriched conditions. Growth of C. cylindracea was greater in the nutrient-enriched plots while no effect of nutrient enrichment was detected in co-occurring macroalgae. A particularly high requirement for nitrogen has been observed in C. cylindracea, but without severe N-limitation, while a general nutritional state of P-limitation was detected in both invasive and co-occurring macroalgae. The absence of inhibition in hypertrophic conditions and under high levels of ammonia together with a strong uptake and quick reallocation of nutrients within the coenocytic thallus probably represent the main </w:instrText>
      </w:r>
      <w:r w:rsidRPr="00BA0F1F">
        <w:rPr>
          <w:rFonts w:eastAsia="Calibri" w:cstheme="minorHAnsi"/>
          <w:lang w:val="es-ES"/>
        </w:rPr>
        <w:instrText>advantages over the other co-occurring species which could explain part of the success of C. cylindracea in the Mediterranean Sea.", "author" : [ { "dropping-particle" : "", "family" : "Gennaro", "given" : "Paola", "non-dropping-particle" : "", "parse-names" : false, "suffix" : "" }, { "dropping-particle" : "", "family" : "Piazzi", "given" : "Luigi", "non-dropping-particle" : "", "parse-names" : false, "suffix" : "" }, { "dropping-particle" : "", "family" : "Persia", "given" : "Emma", "non-dropping-particle" : "", "parse-names" : false, "suffix" : "" }, { "dropping-particle" : "", "family" : "Porrello", "given" : "Salvatore", "non-dropping-particle" : "", "parse-names" : false, "suffix" : "" } ], "container-title" : "European Journal of Phycology", "id" : "ITEM-1", "issue" : "4", "issued" : { "date-parts" : [ [ "2015" ] ] }, "page" : "384-394", "publisher" : "Taylor &amp; Francis", "title" : "Nutrient exploitation and competition strategies of the invasive seaweed Caulerpa cylindracea", "type" : "article-journal", "volume" : "50" }, "uris" : [ "http://www.mendeley.com/documents/?uuid=5fccddf0-f782-4b99-9735-fca705809634" ] } ], "mendeley" : { "formattedCitation" : "(Gennaro, Piazzi, Persia, &amp; Porrello, 2015)", "plainTextFormattedCitation" : "(Gennaro, Piazzi, Persia, &amp; Porrello, 2015)", "previouslyFormattedCitation" : "(Gennaro, Piazzi, Persia, &amp; Porrello,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s-ES"/>
        </w:rPr>
        <w:t>(Gennaro</w:t>
      </w:r>
      <w:r w:rsidR="003F23DB">
        <w:rPr>
          <w:rFonts w:eastAsia="Calibri" w:cstheme="minorHAnsi"/>
          <w:i/>
          <w:lang w:val="es-ES"/>
        </w:rPr>
        <w:t xml:space="preserve"> et al.</w:t>
      </w:r>
      <w:r w:rsidRPr="00BA0F1F">
        <w:rPr>
          <w:rFonts w:eastAsia="Calibri" w:cstheme="minorHAnsi"/>
          <w:lang w:val="es-ES"/>
        </w:rPr>
        <w:t>, 2015)</w:t>
      </w:r>
      <w:r w:rsidRPr="00BA0F1F">
        <w:rPr>
          <w:rFonts w:eastAsia="Calibri" w:cstheme="minorHAnsi"/>
          <w:lang w:val="en-US"/>
        </w:rPr>
        <w:fldChar w:fldCharType="end"/>
      </w:r>
      <w:r w:rsidRPr="00BA0F1F">
        <w:rPr>
          <w:rFonts w:eastAsia="Calibri" w:cstheme="minorHAnsi"/>
          <w:lang w:val="es-ES"/>
        </w:rPr>
        <w:t xml:space="preserve">, sediments </w:t>
      </w:r>
      <w:r w:rsidRPr="00BA0F1F">
        <w:rPr>
          <w:rFonts w:eastAsia="Calibri" w:cstheme="minorHAnsi"/>
          <w:lang w:val="en-US"/>
        </w:rPr>
        <w:fldChar w:fldCharType="begin" w:fldLock="1"/>
      </w:r>
      <w:r w:rsidRPr="00BA0F1F">
        <w:rPr>
          <w:rFonts w:eastAsia="Calibri" w:cstheme="minorHAnsi"/>
          <w:lang w:val="es-ES"/>
        </w:rPr>
        <w:instrText>ADDIN CSL_CITATION { "citationItems" : [ { "id" : "ITEM-1", "itemData" : { "DOI" : "10.1016/j.jembe.2015.03.005", "ISSN" : "00220981", "abstract" : "A three-year experimental study was performed to evaluate the interactive effects of topographic complexity and sedimentation in determining the structure of rocky macroalgal assemblages. The following hypotheses were tested: i) the structure of macroalgal assemblages varies according to the complexity of the substratum; ii) high sediment deposition reduces variations in the structure of assemblages among substrata characterized by different complexity. At natural levels of sediment deposition, greater substratum complexity enhanced species richness and favored the development of assemblages dominated by architecturally complex species, such as large corticated Rhodophyta. Under high sediment deposition, turfs became the main component of macroalgal assemblages, although different filamentous forms responded differently to substratum complexity. In addition, high sediment deposition increased the abundance of the invasive Chlorophyta, Caulerpa cylindracea, on low complexity substrata, but decreased it on high complexity substrata. These results show that an increase in sediment deposition can dampen variations between assemblages associated to substrata characterized by different complexity, with consequent reduction of both alpha (i.e., species loss) and beta diversity (i.e., decreased small-scale variation in community structure).", "author" : [ { "dropping-particle" : "", "family" : "Balata", "given" : "David", "non-dropping-particle" : "", "parse-names" : false, "suffix" : "" }, { "dropping-particle" : "", "family" : "Piazzi", "given" : "Luigi", "non-dropping-particle" : "", "parse-names" : false, "suffix" : "" }, { "dropping-particle" : "", "family" : "Bulleri", "given" : "Fabio", "non-dropping-particle" : "", "parse-names" : false, "suffix" : "" } ], "container-title" : "Journal of Experimental Marine Biology and Ecology", "id" : "ITEM-1", "issued" : { "date-parts" : [ [ "2015" ] ] }, "page" : "45-51", "publisher" : "Elsevier B.V.", "title" : "Sediment deposition dampens positive effects of substratum complexity on the diversity of macroalgal assemblages", "type" : "article-journal", "volume" : "467" }, "uris" : [ "http://www.mendeley.com/documents/?uuid=2e85a83b-fb98-407c-92ce-d7712d84a0f4" ] } ], "mendeley" : { "formattedCitation" : "(Balata, Piazzi, &amp; Bulleri, 2015)", "manualFormatting" : "(Balata et al., 2015)", "plainTextFormattedCitation" : "(Balata, Piazzi, &amp; Bulleri, 2015)", "previouslyFormattedCitation" : "(Balata, Piazzi, &amp; Bulleri,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s-ES"/>
        </w:rPr>
        <w:t xml:space="preserve">(Balata </w:t>
      </w:r>
      <w:r w:rsidR="00301BD0" w:rsidRPr="00301BD0">
        <w:rPr>
          <w:rFonts w:eastAsia="Calibri" w:cstheme="minorHAnsi"/>
          <w:i/>
          <w:lang w:val="es-ES"/>
        </w:rPr>
        <w:t>et al.</w:t>
      </w:r>
      <w:r w:rsidRPr="00BA0F1F">
        <w:rPr>
          <w:rFonts w:eastAsia="Calibri" w:cstheme="minorHAnsi"/>
          <w:lang w:val="es-ES"/>
        </w:rPr>
        <w:t>, 2015)</w:t>
      </w:r>
      <w:r w:rsidRPr="00BA0F1F">
        <w:rPr>
          <w:rFonts w:eastAsia="Calibri" w:cstheme="minorHAnsi"/>
          <w:lang w:val="en-US"/>
        </w:rPr>
        <w:fldChar w:fldCharType="end"/>
      </w:r>
      <w:r w:rsidRPr="00BA0F1F">
        <w:rPr>
          <w:rFonts w:eastAsia="Calibri" w:cstheme="minorHAnsi"/>
          <w:lang w:val="es-ES"/>
        </w:rPr>
        <w:t>, and sessile and motile biota.</w:t>
      </w:r>
    </w:p>
    <w:p w14:paraId="0E174DD2" w14:textId="7AEEED8B" w:rsidR="0048205B" w:rsidRPr="00BA0F1F" w:rsidRDefault="0048205B" w:rsidP="00AE389F">
      <w:pPr>
        <w:rPr>
          <w:rFonts w:cstheme="minorHAnsi"/>
        </w:rPr>
      </w:pPr>
      <w:r w:rsidRPr="00BA0F1F">
        <w:rPr>
          <w:rFonts w:eastAsia="Calibri" w:cstheme="minorHAnsi"/>
          <w:lang w:val="en-US"/>
        </w:rPr>
        <w:t xml:space="preserve">In the eastern Mediterranean algae-dominated rocky habitats, including </w:t>
      </w:r>
      <w:r w:rsidRPr="00BA0F1F">
        <w:rPr>
          <w:rFonts w:eastAsia="Calibri" w:cstheme="minorHAnsi"/>
          <w:i/>
          <w:iCs/>
          <w:lang w:val="en-US"/>
        </w:rPr>
        <w:t>Cystoseira</w:t>
      </w:r>
      <w:r w:rsidRPr="00BA0F1F">
        <w:rPr>
          <w:rFonts w:eastAsia="Calibri" w:cstheme="minorHAnsi"/>
          <w:lang w:val="en-US"/>
        </w:rPr>
        <w:t xml:space="preserve"> meadows, have been decimated by large populations of herbivorous fish introduced through the Suez Canal. The two </w:t>
      </w:r>
      <w:r w:rsidRPr="00BA0F1F">
        <w:rPr>
          <w:rFonts w:eastAsia="Calibri" w:cstheme="minorHAnsi"/>
          <w:lang w:val="en-US"/>
        </w:rPr>
        <w:lastRenderedPageBreak/>
        <w:t xml:space="preserve">voracious grazers, </w:t>
      </w:r>
      <w:r w:rsidRPr="00BA0F1F">
        <w:rPr>
          <w:rFonts w:eastAsia="Calibri" w:cstheme="minorHAnsi"/>
          <w:i/>
          <w:iCs/>
          <w:lang w:val="en-US"/>
        </w:rPr>
        <w:t>Siganus luridus</w:t>
      </w:r>
      <w:r w:rsidRPr="00BA0F1F">
        <w:rPr>
          <w:rFonts w:eastAsia="Calibri" w:cstheme="minorHAnsi"/>
          <w:lang w:val="en-US"/>
        </w:rPr>
        <w:t xml:space="preserve"> and </w:t>
      </w:r>
      <w:r w:rsidRPr="00BA0F1F">
        <w:rPr>
          <w:rFonts w:eastAsia="Calibri" w:cstheme="minorHAnsi"/>
          <w:i/>
          <w:iCs/>
          <w:lang w:val="en-US"/>
        </w:rPr>
        <w:t xml:space="preserve">S. rivulatus </w:t>
      </w:r>
      <w:r w:rsidRPr="00BA0F1F">
        <w:rPr>
          <w:rFonts w:eastAsia="Calibri" w:cstheme="minorHAnsi"/>
          <w:iCs/>
          <w:lang w:val="en-US"/>
        </w:rPr>
        <w:t xml:space="preserve">have </w:t>
      </w:r>
      <w:r w:rsidRPr="00BA0F1F">
        <w:rPr>
          <w:rFonts w:eastAsia="Calibri" w:cstheme="minorHAnsi"/>
          <w:lang w:val="en-US"/>
        </w:rPr>
        <w:t xml:space="preserve">transformed lush rocky reefs into “barren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371/journal.pone.0017356", "ISBN" : "1932-6203", "ISSN" : "19326203", "PMID" : "21364943", "abstract" : "One of the most degraded states of the Mediterranean rocky infralittoral ecosystem is a barren composed solely of bare rock and patches of crustose coralline algae. Barrens are typically created by the grazing action of large sea urchin populations. In 2008 we observed extensive areas almost devoid of erect algae, where sea urchins were rare, on the Mediterranean coast of Turkey. To determine the origin of those urchin-less ?barrens?, we conducted a fish exclusion experiment. We found that, in the absence of fish grazing, a well-developed algal assemblage grew within three months. Underwater fish censuses and observations suggest that two alien herbivorous fish from the Red Sea (Siganus luridus and S. rivulatus) are responsible for the creation and maintenance of these benthic communities with extremely low biomass. The shift from well-developed native algal assemblages to ?barrens? implies a dramatic decline in biogenic habitat complexity, biodiversity and biomass. A targeted Siganus fishery could help restore the macroalgal beds of the rocky infralittoral on the Turkish coast.", "author" : [ { "dropping-particle" : "", "family" : "Sala", "given" : "Enric", "non-dropping-particle" : "", "parse-names" : false, "suffix" : "" }, { "dropping-particle" : "", "family" : "Kizilkaya", "given" : "Zafer", "non-dropping-particle" : "", "parse-names" : false, "suffix" : "" }, { "dropping-particle" : "", "family" : "Yildirim", "given" : "Derya", "non-dropping-particle" : "", "parse-names" : false, "suffix" : "" }, { "dropping-particle" : "", "family" : "Ballesteros", "given" : "Enric", "non-dropping-particle" : "", "parse-names" : false, "suffix" : "" } ], "container-title" : "PLoS ONE", "id" : "ITEM-1", "issue" : "2", "issued" : { "date-parts" : [ [ "2011" ] ] }, "page" : "1-5", "title" : "Alien marine fishes deplete algal biomass in the Eastern Mediterranean", "type" : "article-journal", "volume" : "6" }, "uris" : [ "http://www.mendeley.com/documents/?uuid=3e8dba8d-5f38-4283-ae9f-c4ddc32b480b" ] }, { "id" : "ITEM-2", "itemData" : { "DOI" : "10.1111/maec.12059", "ISBN" : "1439-0485", "ISSN" : "01739565", "abstract" : "The present study explores the distribution of the invasive herbivore fish Siganus luridus (Ruppell 1829) and its relationship to native herbivores and macroalgal assemblages in the shallow sublittoral of the Cyclades Archipelago, Aegean Sea, Greece. In situ underwater surveys of herbivore abundance (fishes and sea urchins) and algal coverage were carried out at 180 sampling sites in 18 islands. Siganus luridus accounted for 17% of the total herbivore abundance, with a decrease in relative abundance from the southeastern to the northwestern islands. In Santorini Island (in the southeast of the study area) S.luridus abundance accounted for 90% of the total herbivore fish abundance, while in Kea Island (at the northwestern limit of the study area), S. luridus was absent. The spatial variation of minimum sea surface temperature is possibly the reason for its distributional pattern. Siganus luridus abundance was found to be positively correlated to the native herbivore Sparisoma cretense (Linnaeus 1758). A significant negative relationship was found between the abundance of the invasive species and the sum of erect and canopy algae cover (Dictyotales and Cystoseira spp.), which are the main components of its diet in the region. On the other hand, its occurrence was particularly high in barren sites. The results arising from this study reinforce evidence from studies in the Eastern Mediterranean Basin that the expansion of the invasive species S.luridus may have profound impacts on native communities in the Mediterranean infralittoral zone.", "author" : [ { "dropping-particle" : "", "family" : "Giakoumi", "given" : "Sylvaine", "non-dropping-particle" : "", "parse-names" : false, "suffix" : "" } ], "container-title" : "Marine Ecology", "id" : "ITEM-2", "issue" : "1", "issued" : { "date-parts" : [ [ "2014" ] ] }, "page" : "96-105", "title" : "Distribution patterns of the invasive herbivore Siganus luridus (R??ppell, 1829) and its relation to native benthic communities in the central Aegean Sea, Northeastern Mediterranean", "type" : "article-journal", "volume" : "35" }, "uris" : [ "http://www.mendeley.com/documents/?uuid=4d8a8069-b9a4-4fef-90c7-fc36704d2057" ] }, { "id" : "ITEM-3", "itemData" : { "DOI" : "10.1111/1365-2745.12324", "ISBN" : "1365-2745", "ISSN" : "13652745", "abstract" : "A striking example of climate-mediated range shifts in marine systems is the intrusion of tropical species into temperate areas world-wide, but we know very little about the ecological consequences of these range expansions., In the Mediterranean Sea, the range expansion of tropical rabbitfishes that first entered the basin via the Suez Canal provides a good example of how tropical herbivorous fish can impact the structure of rocky bottoms in temperate seas. Two species of rabbitfishes have now become a dominant component of total fish biomass in the southernmost part of the eastern Mediterranean. Experimental evidence shows these species can profoundly transform benthic communities, turning algal forests into 'barrens', but the specific mechanisms that facilitate this shift have not been established., We surveyed \u02dc1000 km of coastline in the eastern Mediterranean and identified two clearly distinct areas, a warmer group of regions with abundant tropical rabbitfish and a colder group of regions where these consumers were absent/ extremely rare. In regions with abundant rabbitfish, canopy algae were 65% less abundant, and there was a 60% reduction of overall benthic biomass (algae and invertebrates) and a 40% decrease in total species richness., Video-recorded feeding experiments showed that the extensive barrens characteristic of regions with abundant rabbitfish were not due to greater rates of herbivory by these tropical consumers, but rather by functional differences among the herbivores. Temperate herbivorous fish displayed the greatest macroalgae consumption rates overall, but they fed exclusively on established adult macroalgae. In contrast, in regions with abundant rabbitfishes, these consumers fed complementarily on both established macroalgae and on the epilithic algal matrix, which typically contains macroalgal recruits., Synthesis. Range-shifting tropical rabbitfish can severely reduce the biomass and biodiversity of temperate reefs at a scale of hundreds of kilometres. A shift from macroalgal dominance to barrens is mediated by the addition of functionally diverse herbivores that characterize tropical reefs. This work highlights the importance of assessing the functional traits of range-shifting species to determine potential mechanisms of impact on ecological communities. [ABSTRACT FROM AUTHOR]", "author" : [ { "dropping-particle" : "", "family" : "Verg\u00e9s", "given" : "Adriana", "non-dropping-particle" : "", "parse-names" : false, "suffix" : "" }, { "dropping-particle" : "", "family" : "Tomas", "given" : "Fiona", "non-dropping-particle" : "", "parse-names" : false, "suffix" : "" }, { "dropping-particle" : "", "family" : "Cebrian", "given" : "Emma", "non-dropping-particle" : "", "parse-names" : false, "suffix" : "" }, { "dropping-particle" : "", "family" : "Ballesteros", "given" : "Enric", "non-dropping-particle" : "", "parse-names" : false, "suffix" : "" }, { "dropping-particle" : "", "family" : "Kizilkaya", "given" : "Zafer", "non-dropping-particle" : "", "parse-names" : false, "suffix" : "" }, { "dropping-particle" : "", "family" : "Dendrinos", "given" : "Panagiotis", "non-dropping-particle" : "", "parse-names" : false, "suffix" : "" }, { "dropping-particle" : "", "family" : "Karamanlidis", "given" : "Alexandros A.", "non-dropping-particle" : "", "parse-names" : false, "suffix" : "" }, { "dropping-particle" : "", "family" : "Spiegel", "given" : "David", "non-dropping-particle" : "", "parse-names" : false, "suffix" : "" }, { "dropping-particle" : "", "family" : "Sala", "given" : "Enric", "non-dropping-particle" : "", "parse-names" : false, "suffix" : "" } ], "container-title" : "Journal of Ecology", "id" : "ITEM-3", "issue" : "6", "issued" : { "date-parts" : [ [ "2014" ] ] }, "page" : "1518-1527", "title" : "Tropical rabbitfish and the deforestation of a warming temperate sea", "type" : "article-journal", "volume" : "102" }, "uris" : [ "http://www.mendeley.com/documents/?uuid=aa3f993c-1ff6-4c5a-a8d2-5fa4269900b8" ] } ], "mendeley" : { "formattedCitation" : "(Giakoumi, 2014; Sala et al., 2011; Verg\u00e9s et al., 2014)", "plainTextFormattedCitation" : "(Giakoumi, 2014; Sala et al., 2011; Verg\u00e9s et al., 2014)", "previouslyFormattedCitation" : "(Giakoumi, 2014; Sala et al., 2011; Verg\u00e9s et al., 2014)"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Giakoumi, 2014; Sala </w:t>
      </w:r>
      <w:r w:rsidR="00301BD0" w:rsidRPr="00301BD0">
        <w:rPr>
          <w:rFonts w:eastAsia="Calibri" w:cstheme="minorHAnsi"/>
          <w:i/>
          <w:lang w:val="en-US"/>
        </w:rPr>
        <w:t>et al.</w:t>
      </w:r>
      <w:r w:rsidRPr="00BA0F1F">
        <w:rPr>
          <w:rFonts w:eastAsia="Calibri" w:cstheme="minorHAnsi"/>
          <w:lang w:val="en-US"/>
        </w:rPr>
        <w:t xml:space="preserve">, 2011; Vergés </w:t>
      </w:r>
      <w:r w:rsidR="00301BD0" w:rsidRPr="00301BD0">
        <w:rPr>
          <w:rFonts w:eastAsia="Calibri" w:cstheme="minorHAnsi"/>
          <w:i/>
          <w:lang w:val="en-US"/>
        </w:rPr>
        <w:t>et al.</w:t>
      </w:r>
      <w:r w:rsidRPr="00BA0F1F">
        <w:rPr>
          <w:rFonts w:eastAsia="Calibri" w:cstheme="minorHAnsi"/>
          <w:lang w:val="en-US"/>
        </w:rPr>
        <w:t>, 2014)</w:t>
      </w:r>
      <w:r w:rsidRPr="00BA0F1F">
        <w:rPr>
          <w:rFonts w:eastAsia="Calibri" w:cstheme="minorHAnsi"/>
          <w:lang w:val="en-US"/>
        </w:rPr>
        <w:fldChar w:fldCharType="end"/>
      </w:r>
      <w:r w:rsidRPr="00BA0F1F">
        <w:rPr>
          <w:rFonts w:eastAsia="Calibri" w:cstheme="minorHAnsi"/>
          <w:lang w:val="en-US"/>
        </w:rPr>
        <w:t>.</w:t>
      </w:r>
    </w:p>
    <w:p w14:paraId="2F1125BD" w14:textId="35066334" w:rsidR="0048205B" w:rsidRPr="00BA0F1F" w:rsidRDefault="0048205B" w:rsidP="00AE389F">
      <w:pPr>
        <w:rPr>
          <w:rFonts w:eastAsia="Calibri" w:cstheme="minorHAnsi"/>
          <w:bCs/>
        </w:rPr>
      </w:pPr>
      <w:r w:rsidRPr="00BA0F1F">
        <w:rPr>
          <w:rFonts w:eastAsia="Calibri" w:cstheme="minorHAnsi"/>
          <w:bCs/>
        </w:rPr>
        <w:t xml:space="preserve">The individual and cumulative impacts of these invasions adversely affect the conservation status of native species and critical habitats, as well as the structure and function of ecosystems and the availability of natural resources </w:t>
      </w:r>
      <w:r w:rsidRPr="00BA0F1F">
        <w:rPr>
          <w:rFonts w:eastAsia="Calibri" w:cstheme="minorHAnsi"/>
          <w:bCs/>
        </w:rPr>
        <w:fldChar w:fldCharType="begin" w:fldLock="1"/>
      </w:r>
      <w:r w:rsidRPr="00BA0F1F">
        <w:rPr>
          <w:rFonts w:eastAsia="Calibri" w:cstheme="minorHAnsi"/>
          <w:bCs/>
        </w:rPr>
        <w:instrText>ADDIN CSL_CITATION { "citationItems" : [ { "id" : "ITEM-1", "itemData" : { "DOI" : "10.1016/j.marpolbul.2006.11.008", "ISBN" : "0025-326X", "ISSN" : "0025326X", "PMID" : "17222869", "abstract" : "More than 500 alien species were listed from the Mediterranean Sea. Though no extinction of a native species is known, sudden decline in abundance, and even local extirpations, concurrent with proliferation of aliens, had been recorded. Examination of the profound ecological impacts of some of the most conspicuous invasive alien species underscores their role, among multiple anthropogenic stressors, in altering the infralittoral communities. Local population losses and niche contraction of native species may not induce immediate extirpation, but they augur reduction of genetic diversity, loss of functions, processes, and habitat structure, increase the risk of decline and extinction, and lead to biotic homogenization. The relevant environmental policy and management framework is discussed. \u00a9 2006 Elsevier Ltd. All rights reserved.", "author" : [ { "dropping-particle" : "", "family" : "Galil", "given" : "B. S.", "non-dropping-particle" : "", "parse-names" : false, "suffix" : "" } ], "container-title" : "Marine Pollution Bulletin", "id" : "ITEM-1", "issue" : "7-9", "issued" : { "date-parts" : [ [ "2007" ] ] }, "page" : "314-322", "title" : "Loss or gain? Invasive aliens and biodiversity in the Mediterranean Sea", "type" : "article-journal", "volume" : "55" }, "uris" : [ "http://www.mendeley.com/documents/?uuid=72c7b449-f61a-4354-b49f-b316101bed27" ] } ], "mendeley" : { "formattedCitation" : "(B. S. Galil, 2007)", "plainTextFormattedCitation" : "(B. S. Galil, 2007)", "previouslyFormattedCitation" : "(B. S. Galil, 2007)" }, "properties" : {  }, "schema" : "https://github.com/citation-style-language/schema/raw/master/csl-citation.json" }</w:instrText>
      </w:r>
      <w:r w:rsidRPr="00BA0F1F">
        <w:rPr>
          <w:rFonts w:eastAsia="Calibri" w:cstheme="minorHAnsi"/>
          <w:bCs/>
        </w:rPr>
        <w:fldChar w:fldCharType="separate"/>
      </w:r>
      <w:r w:rsidRPr="00BA0F1F">
        <w:rPr>
          <w:rFonts w:eastAsia="Calibri" w:cstheme="minorHAnsi"/>
          <w:bCs/>
        </w:rPr>
        <w:t>(Galil, 2007)</w:t>
      </w:r>
      <w:r w:rsidRPr="00BA0F1F">
        <w:rPr>
          <w:rFonts w:eastAsia="Calibri" w:cstheme="minorHAnsi"/>
          <w:bCs/>
        </w:rPr>
        <w:fldChar w:fldCharType="end"/>
      </w:r>
      <w:r w:rsidRPr="00BA0F1F">
        <w:rPr>
          <w:rFonts w:eastAsia="Calibri" w:cstheme="minorHAnsi"/>
          <w:bCs/>
        </w:rPr>
        <w:t xml:space="preserve">. Some species are noxious, poisonous, or venomous and pose clear threats to human health </w:t>
      </w:r>
      <w:r w:rsidRPr="00BA0F1F">
        <w:rPr>
          <w:rFonts w:eastAsia="Calibri" w:cstheme="minorHAnsi"/>
          <w:bCs/>
        </w:rPr>
        <w:fldChar w:fldCharType="begin" w:fldLock="1"/>
      </w:r>
      <w:r w:rsidRPr="00BA0F1F">
        <w:rPr>
          <w:rFonts w:eastAsia="Calibri" w:cstheme="minorHAnsi"/>
          <w:bCs/>
        </w:rPr>
        <w:instrText>ADDIN CSL_CITATION { "citationItems" : [ { "id" : "ITEM-1", "itemData" : { "DOI" : "10.1007/s10530-014-0778-y", "ISSN" : "13873547", "abstract" : "\u2018\u2018Egypt to build new Suez canal\u2026 \u2018This giant project will be the creation of a new Suez canal parallel to the current channel\u2019 said Mohab Mamish, the chairman of the Suez Canal Authority, in a televised speech.\u2019\u2019 (http://www.theguardian.com/world/2014/aug/05/ egypt-build-new-suez-canal, viewed August 13, 2014). This is ominous news. Expected to double the capacity of the Suez Canal, the expansion is sure to have a diverse range of effects, at local and regional scales, on both the biological diversity and the ecosystem goods and services of the Mediterranean Sea. Of nearly 700 multicellular non-indigenous species (NIS) currently recognized from the Mediterranean Sea, fully half were introduced through the Suez Canal since 1869 (Galil et al. 2014). This is one of the most potent mechanisms and corridors for invasions by marine species known in the world. Further, molecular methods demonstrate high levels of gene flow between the Red Sea and the Mediterranean populations (Golani and Ritte 1999; Hassan et al. 2003; Bariche and Bernardi 2009).", "author" : [ { "dropping-particle" : "", "family" : "Galil", "given" : "Bella S.", "non-dropping-particle" : "", "parse-names" : false, "suffix" : "" }, { "dropping-particle" : "", "family" : "Boero", "given" : "Ferdinando", "non-dropping-particle" : "", "parse-names" : false, "suffix" : "" }, { "dropping-particle" : "", "family" : "Campbell", "given" : "Marnie L.", "non-dropping-particle" : "", "parse-names" : false, "suffix" : "" }, { "dropping-particle" : "", "family" : "Carlton", "given" : "James T.", "non-dropping-particle" : "", "parse-names" : false, "suffix" : "" }, { "dropping-particle" : "", "family" : "Cook", "given" : "Elizabeth", "non-dropping-particle" : "", "parse-names" : false, "suffix" : "" }, { "dropping-particle" : "", "family" : "Fraschetti", "given" : "Simonetta", "non-dropping-particle" : "", "parse-names" : false, "suffix" : "" }, { "dropping-particle" : "", "family" : "Gollasch", "given" : "Stephan", "non-dropping-particle" : "", "parse-names" : false, "suffix" : "" }, { "dropping-particle" : "", "family" : "Hewitt", "given" : "Chad L.", "non-dropping-particle" : "", "parse-names" : false, "suffix" : "" }, { "dropping-particle" : "", "family" : "Jelmert", "given" : "Anders", "non-dropping-particle" : "", "parse-names" : false, "suffix" : "" }, { "dropping-particle" : "", "family" : "Macpherson", "given" : "Enrique", "non-dropping-particle" : "", "parse-names" : false, "suffix" : "" }, { "dropping-particle" : "", "family" : "Marchini", "given" : "Agnese", "non-dropping-particle" : "", "parse-names" : false, "suffix" : "" }, { "dropping-particle" : "", "family" : "McKenzie", "given" : "Cynthia", "non-dropping-particle" : "", "parse-names" : false, "suffix" : "" }, { "dropping-particle" : "", "family" : "Minchin", "given" : "Dan", "non-dropping-particle" : "", "parse-names" : false, "suffix" : "" }, { "dropping-particle" : "", "family" : "Occhipinti-Ambrogi", "given" : "Anna", "non-dropping-particle" : "", "parse-names" : false, "suffix" : "" }, { "dropping-particle" : "", "family" : "Ojaveer", "given" : "Henn", "non-dropping-particle" : "", "parse-names" : false, "suffix" : "" }, { "dropping-particle" : "", "family" : "Olenin", "given" : "Sergej", "non-dropping-particle" : "", "parse-names" : false, "suffix" : "" }, { "dropping-particle" : "", "family" : "Piraino", "given" : "Stefano", "non-dropping-particle" : "", "parse-names" : false, "suffix" : "" }, { "dropping-particle" : "", "family" : "Ruiz", "given" : "Gregory M.", "non-dropping-particle" : "", "parse-names" : false, "suffix" : "" } ], "container-title" : "Biological Invasions", "id" : "ITEM-1", "issue" : "4", "issued" : { "date-parts" : [ [ "2015", "4", "28" ] ] }, "page" : "973-976", "title" : "\u2018Double trouble\u2019: the expansion of the Suez Canal and marine bioinvasions in the Mediterranean Sea", "type" : "article-journal", "volume" : "17" }, "uris" : [ "http://www.mendeley.com/documents/?uuid=12ac3bb8-d466-4684-baeb-cf4aa76bca10" ] } ], "mendeley" : { "formattedCitation" : "(Bella S. Galil, Boero, et al., 2015)", "plainTextFormattedCitation" : "(Bella S. Galil, Boero, et al., 2015)", "previouslyFormattedCitation" : "(Bella S. Galil, Boero, et al., 2015)" }, "properties" : {  }, "schema" : "https://github.com/citation-style-language/schema/raw/master/csl-citation.json" }</w:instrText>
      </w:r>
      <w:r w:rsidRPr="00BA0F1F">
        <w:rPr>
          <w:rFonts w:eastAsia="Calibri" w:cstheme="minorHAnsi"/>
          <w:bCs/>
        </w:rPr>
        <w:fldChar w:fldCharType="separate"/>
      </w:r>
      <w:r w:rsidRPr="00BA0F1F">
        <w:rPr>
          <w:rFonts w:eastAsia="Calibri" w:cstheme="minorHAnsi"/>
          <w:bCs/>
        </w:rPr>
        <w:t xml:space="preserve">(Galil </w:t>
      </w:r>
      <w:r w:rsidR="00301BD0" w:rsidRPr="00301BD0">
        <w:rPr>
          <w:rFonts w:eastAsia="Calibri" w:cstheme="minorHAnsi"/>
          <w:bCs/>
          <w:i/>
        </w:rPr>
        <w:t>et al.</w:t>
      </w:r>
      <w:r w:rsidRPr="00BA0F1F">
        <w:rPr>
          <w:rFonts w:eastAsia="Calibri" w:cstheme="minorHAnsi"/>
          <w:bCs/>
        </w:rPr>
        <w:t>, 2015)</w:t>
      </w:r>
      <w:r w:rsidRPr="00BA0F1F">
        <w:rPr>
          <w:rFonts w:eastAsia="Calibri" w:cstheme="minorHAnsi"/>
          <w:bCs/>
        </w:rPr>
        <w:fldChar w:fldCharType="end"/>
      </w:r>
      <w:r w:rsidRPr="00BA0F1F">
        <w:rPr>
          <w:rFonts w:eastAsia="Calibri" w:cstheme="minorHAnsi"/>
          <w:bCs/>
        </w:rPr>
        <w:t>.</w:t>
      </w:r>
    </w:p>
    <w:p w14:paraId="3FE1A332" w14:textId="77777777" w:rsidR="0048205B" w:rsidRDefault="0048205B" w:rsidP="00AE389F">
      <w:pPr>
        <w:pStyle w:val="BodyText"/>
        <w:spacing w:line="276" w:lineRule="auto"/>
        <w:rPr>
          <w:rFonts w:asciiTheme="majorHAnsi" w:eastAsia="MS Mincho" w:hAnsiTheme="majorHAnsi" w:cstheme="majorHAnsi"/>
          <w:b/>
          <w:lang w:eastAsia="ja-JP"/>
        </w:rPr>
      </w:pPr>
    </w:p>
    <w:p w14:paraId="4E3E7F58" w14:textId="77777777" w:rsidR="0048205B" w:rsidRPr="0046771E" w:rsidRDefault="0048205B" w:rsidP="001F0516">
      <w:pPr>
        <w:pStyle w:val="Heading4"/>
        <w:rPr>
          <w:lang w:eastAsia="ru-RU"/>
        </w:rPr>
      </w:pPr>
      <w:bookmarkStart w:id="992" w:name="_Toc519504540"/>
      <w:r w:rsidRPr="0046771E">
        <w:rPr>
          <w:lang w:eastAsia="ru-RU"/>
        </w:rPr>
        <w:t>The Black and Azov Seas</w:t>
      </w:r>
      <w:bookmarkEnd w:id="992"/>
    </w:p>
    <w:p w14:paraId="4EA82610" w14:textId="77777777" w:rsidR="0048205B" w:rsidRPr="00C35796" w:rsidRDefault="0048205B" w:rsidP="00AE389F">
      <w:pPr>
        <w:spacing w:after="0"/>
        <w:rPr>
          <w:rFonts w:eastAsia="Calibri" w:cstheme="minorHAnsi"/>
          <w:u w:val="single"/>
        </w:rPr>
      </w:pPr>
      <w:r w:rsidRPr="00C35796">
        <w:rPr>
          <w:rFonts w:eastAsia="Calibri" w:cstheme="minorHAnsi"/>
          <w:u w:val="single"/>
        </w:rPr>
        <w:t>Overview of the system</w:t>
      </w:r>
    </w:p>
    <w:p w14:paraId="23C91E83" w14:textId="72C75907" w:rsidR="0048205B" w:rsidRPr="00BA0F1F" w:rsidRDefault="0048205B" w:rsidP="00AE389F">
      <w:pPr>
        <w:rPr>
          <w:rFonts w:eastAsia="Calibri" w:cstheme="minorHAnsi"/>
        </w:rPr>
      </w:pPr>
      <w:r w:rsidRPr="00BA0F1F">
        <w:rPr>
          <w:rFonts w:eastAsia="Calibri" w:cstheme="minorHAnsi"/>
        </w:rPr>
        <w:t xml:space="preserve">The Black and Azov Seas are connected to the Mediterranean Sea by the Bosporus and the Dardanelles Straits and the Sea of Marmara. The area of the Black Sea is 422,000km, with a maximum depth of 2,210m and the mean depth is 1,240m </w:t>
      </w:r>
      <w:r w:rsidRPr="00BA0F1F">
        <w:rPr>
          <w:rFonts w:eastAsia="Calibri" w:cstheme="minorHAnsi"/>
        </w:rPr>
        <w:fldChar w:fldCharType="begin" w:fldLock="1"/>
      </w:r>
      <w:r w:rsidRPr="00BA0F1F">
        <w:rPr>
          <w:rFonts w:eastAsia="Calibri" w:cstheme="minorHAnsi"/>
        </w:rPr>
        <w:instrText>ADDIN CSL_CITATION { "citationItems" : [ { "id" : "ITEM-1", "itemData" : { "author" : [ { "dropping-particle" : "", "family" : "Dobrovolskii A.D. [\u0414\u043e\u0431\u0440\u043e\u0432\u043e\u043b\u044c\u0441\u043a\u0438\u0439 \u0410.\u0414.]", "given" : "", "non-dropping-particle" : "", "parse-names" : false, "suffix" : "" }, { "dropping-particle" : "", "family" : "Zalogin B.S. [\u0417\u0430\u043b\u043e\u0433\u0438\u043d \u0411.\u0421.]", "given" : "", "non-dropping-particle" : "", "parse-names" : false, "suffix" : "" } ], "id" : "ITEM-1", "issued" : { "date-parts" : [ [ "1982" ] ] }, "number-of-pages" : "192", "publisher" : "\u041c\u0413\u0423 [Moscow State University]", "publisher-place" : "Moscow", "title" : "\u041c\u043e\u0440\u044f \u0421\u0421\u0421\u0420 [The Seas of the USSR]", "type" : "book" }, "uris" : [ "http://www.mendeley.com/documents/?uuid=acacdb84-d088-322a-95de-4fe88b1ddb9d" ] } ], "mendeley" : { "formattedCitation" : "(Dobrovolskii A.D. [\u0414\u043e\u0431\u0440\u043e\u0432\u043e\u043b\u044c\u0441\u043a\u0438\u0439 \u0410.\u0414.] &amp; Zalogin B.S. [\u0417\u0430\u043b\u043e\u0433\u0438\u043d \u0411.\u0421.], 1982)", "manualFormatting" : "(Dobrovolskii and Zalogin 1982)", "plainTextFormattedCitation" : "(Dobrovolskii A.D. [\u0414\u043e\u0431\u0440\u043e\u0432\u043e\u043b\u044c\u0441\u043a\u0438\u0439 \u0410.\u0414.] &amp; Zalogin B.S. [\u0417\u0430\u043b\u043e\u0433\u0438\u043d \u0411.\u0421.], 1982)", "previouslyFormattedCitation" : "(Dobrovolskii A.D. [\u0414\u043e\u0431\u0440\u043e\u0432\u043e\u043b\u044c\u0441\u043a\u0438\u0439 \u0410.\u0414.] &amp; Zalogin B.S. [\u0417\u0430\u043b\u043e\u0433\u0438\u043d \u0411.\u0421.], 1982)"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Dobrovolskii and Zalogin</w:t>
      </w:r>
      <w:r>
        <w:rPr>
          <w:rFonts w:eastAsia="Calibri" w:cstheme="minorHAnsi"/>
        </w:rPr>
        <w:t>,</w:t>
      </w:r>
      <w:r w:rsidRPr="00BA0F1F">
        <w:rPr>
          <w:rFonts w:eastAsia="Calibri" w:cstheme="minorHAnsi"/>
        </w:rPr>
        <w:t xml:space="preserve"> 1982)</w:t>
      </w:r>
      <w:r w:rsidRPr="00BA0F1F">
        <w:rPr>
          <w:rFonts w:eastAsia="Calibri" w:cstheme="minorHAnsi"/>
        </w:rPr>
        <w:fldChar w:fldCharType="end"/>
      </w:r>
      <w:r w:rsidRPr="00BA0F1F">
        <w:rPr>
          <w:rFonts w:eastAsia="Calibri" w:cstheme="minorHAnsi"/>
        </w:rPr>
        <w:t xml:space="preserve">. It is very stratified </w:t>
      </w:r>
      <w:r w:rsidRPr="00BA0F1F">
        <w:rPr>
          <w:rFonts w:eastAsia="Calibri" w:cstheme="minorHAnsi"/>
        </w:rPr>
        <w:fldChar w:fldCharType="begin" w:fldLock="1"/>
      </w:r>
      <w:r w:rsidRPr="00BA0F1F">
        <w:rPr>
          <w:rFonts w:eastAsia="Calibri" w:cstheme="minorHAnsi"/>
        </w:rPr>
        <w:instrText>ADDIN CSL_CITATION { "citationItems" : [ { "id" : "ITEM-1", "itemData" : { "author" : [ { "dropping-particle" : "", "family" : "Vershinin", "given" : "A.", "non-dropping-particle" : "", "parse-names" : false, "suffix" : "" }, { "dropping-particle" : "", "family" : "[\u0412\u0435\u0440\u0448\u0438\u043d\u0438\u043d \u0410.]", "given" : "", "non-dropping-particle" : "", "parse-names" : false, "suffix" : "" } ], "id" : "ITEM-1", "issued" : { "date-parts" : [ [ "2003" ] ] }, "number-of-pages" : "192", "publisher" : "MacCentr", "publisher-place" : "Moscow", "title" : "\u0416\u0438\u0437\u043d\u044c \u0427\u0435\u0440\u043d\u043e\u0433\u043e \u041c\u043e\u0440\u044f [The Life of the Black Sea]", "type" : "book" }, "uris" : [ "http://www.mendeley.com/documents/?uuid=74cee00b-d8da-49c5-ad30-ef5bd2772afd" ] }, { "id" : "ITEM-2", "itemData" : { "author" : [ { "dropping-particle" : "", "family" : "Vershinin", "given" : "A.", "non-dropping-particle" : "", "parse-names" : false, "suffix" : "" }, { "dropping-particle" : "", "family" : "[\u0412\u0435\u0440\u0448\u0438\u043d\u0438\u043d \u0410.]", "given" : "", "non-dropping-particle" : "", "parse-names" : false, "suffix" : "" } ], "id" : "ITEM-2", "issued" : { "date-parts" : [ [ "2016" ] ] }, "number-of-pages" : "223", "publisher" : "\u041a\u043e\u0432\u0447\u0435\u0433 [Kovcheg]", "publisher-place" : "Moscow", "title" : "\u0416\u0438\u0432\u043e\u0435 \u0427\u0435\u0440\u043d\u043e\u0435 \u041c\u043e\u0440\u0435 [The Living Black Sea]", "type" : "book" }, "uris" : [ "http://www.mendeley.com/documents/?uuid=8d742ccd-43a8-450d-b3fd-979febd97d8f" ] } ], "mendeley" : { "formattedCitation" : "(A. Vershinin &amp; [\u0412\u0435\u0440\u0448\u0438\u043d\u0438\u043d \u0410.], 2003, 2016)", "manualFormatting" : "(Vershinin, 2003; 2016)", "plainTextFormattedCitation" : "(A. Vershinin &amp; [\u0412\u0435\u0440\u0448\u0438\u043d\u0438\u043d \u0410.], 2003, 2016)", "previouslyFormattedCitation" : "(A. Vershinin &amp; [\u0412\u0435\u0440\u0448\u0438\u043d\u0438\u043d \u0410.], 2003, 2016)"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Vershinin, 2003</w:t>
      </w:r>
      <w:r>
        <w:rPr>
          <w:rFonts w:eastAsia="Calibri" w:cstheme="minorHAnsi"/>
        </w:rPr>
        <w:t>,</w:t>
      </w:r>
      <w:r w:rsidRPr="00BA0F1F">
        <w:rPr>
          <w:rFonts w:eastAsia="Calibri" w:cstheme="minorHAnsi"/>
        </w:rPr>
        <w:t xml:space="preserve"> 2016)</w:t>
      </w:r>
      <w:r w:rsidRPr="00BA0F1F">
        <w:rPr>
          <w:rFonts w:eastAsia="Calibri" w:cstheme="minorHAnsi"/>
        </w:rPr>
        <w:fldChar w:fldCharType="end"/>
      </w:r>
      <w:r w:rsidRPr="00BA0F1F">
        <w:rPr>
          <w:rFonts w:eastAsia="Calibri" w:cstheme="minorHAnsi"/>
        </w:rPr>
        <w:t xml:space="preserve">, with about 90% of its volume as anoxic water, saturated with hydrogen sulphide accumulated from decaying organic matter. The thin oxygen rich upper layer is about 10-15% of total water volume and only about 100-150m thick, but supports most of the unique biodiversity the Black Sea </w:t>
      </w:r>
      <w:r w:rsidRPr="00BA0F1F">
        <w:rPr>
          <w:rFonts w:eastAsia="Calibri" w:cstheme="minorHAnsi"/>
        </w:rPr>
        <w:fldChar w:fldCharType="begin" w:fldLock="1"/>
      </w:r>
      <w:r w:rsidRPr="00BA0F1F">
        <w:rPr>
          <w:rFonts w:eastAsia="Calibri" w:cstheme="minorHAnsi"/>
        </w:rPr>
        <w:instrText>ADDIN CSL_CITATION { "citationItems" : [ { "id" : "ITEM-1", "itemData" : { "author" : [ { "dropping-particle" : "", "family" : "Filippov", "given" : "D.M.", "non-dropping-particle" : "", "parse-names" : false, "suffix" : "" }, { "dropping-particle" : "", "family" : "[\u0424\u0438\u043b\u0438\u043f\u043f\u043e\u0432 \u0414.\u041c.]", "given" : "", "non-dropping-particle" : "", "parse-names" : false, "suffix" : "" } ], "id" : "ITEM-1", "issued" : { "date-parts" : [ [ "1968" ] ] }, "number-of-pages" : "136", "publisher" : "\u041d\u0430\u0443\u043a\u0430 [Science]", "publisher-place" : "Moscow", "title" : "\u0426\u0438\u0440\u043a\u0443\u043b\u044f\u0446\u0438\u044f \u0438 \u0441\u0442\u0440\u0443\u043a\u0442\u0443\u0440\u0430 \u0432\u043e\u0434 \u0427\u0435\u0440\u043d\u043e\u0433\u043e \u043c\u043e\u0440\u044f [Circulation and structure of waters of the Black Sea]", "type" : "book" }, "uris" : [ "http://www.mendeley.com/documents/?uuid=94684056-849b-4007-bd63-7dd082f5bdee" ] }, { "id" : "ITEM-2", "itemData" : { "author" : [ { "dropping-particle" : "", "family" : "Murray", "given" : "J.W.", "non-dropping-particle" : "", "parse-names" : false, "suffix" : "" }, { "dropping-particle" : "", "family" : "Top", "given" : "Z.", "non-dropping-particle" : "", "parse-names" : false, "suffix" : "" }, { "dropping-particle" : "", "family" : "Ozsoy", "given" : "E.", "non-dropping-particle" : "", "parse-names" : false, "suffix" : "" } ], "container-title" : "Deep Sea Resources", "id" : "ITEM-2", "issue" : "Suppl.I.2A.", "issued" : { "date-parts" : [ [ "1989" ] ] }, "page" : "S663-S691", "title" : "Hydrographic properties and ventilation of the Black Sea", "type" : "article-journal", "volume" : "38" }, "uris" : [ "http://www.mendeley.com/documents/?uuid=17e8fbd6-b04d-4912-b0b1-36a7bad741c5" ] }, { "id" : "ITEM-3", "itemData" : { "author" : [ { "dropping-particle" : "", "family" : "Yakushev", "given" : "E.V.", "non-dropping-particle" : "", "parse-names" : false, "suffix" : "" } ], "container-title" : "Environmental degradation of the Black Sea: Challenges and Remedies", "id" : "ITEM-3", "issued" : { "date-parts" : [ [ "1999" ] ] }, "page" : "93-108", "publisher" : "Kluwer Academic Publishers", "title" : "An approach to modelling anoxic conditions in the Black Sea", "type" : "chapter" }, "uris" : [ "http://www.mendeley.com/documents/?uuid=ff46d6fb-2f66-47bc-9be1-a3d778ce6e4d" ] }, { "id" : "ITEM-4", "itemData" : { "ISBN" : "9789944245333", "author" : [ { "dropping-particle" : "", "family" : "BSC", "given" : "", "non-dropping-particle" : "", "parse-names" : false, "suffix" : "" } ], "editor" : [ { "dropping-particle" : "", "family" : "Temel Oguz", "given" : "", "non-dropping-particle" : "", "parse-names" : false, "suffix" : "" } ], "id" : "ITEM-4", "issued" : { "date-parts" : [ [ "2008" ] ] }, "number-of-pages" : "419 pp.", "publisher" : "Commission on the Protection of the Black Sea Against Pollution (BSC)", "publisher-place" : "Istanbul, Turkey", "title" : "State of the Environment of the Black Sea (2001 - 2006/7)", "type" : "book" }, "uris" : [ "http://www.mendeley.com/documents/?uuid=2c2fe8c1-93d2-3f19-9fa8-8f44fcc86048" ] } ], "mendeley" : { "formattedCitation" : "(BSC, 2008; Filippov &amp; [\u0424\u0438\u043b\u0438\u043f\u043f\u043e\u0432 \u0414.\u041c.], 1968; Murray, Top, &amp; Ozsoy, 1989; Yakushev, 1999)", "manualFormatting" : "(Filippov, 1968; Murray et al., 1989; Yakushev, 1999; BSC, 2008)", "plainTextFormattedCitation" : "(BSC, 2008; Filippov &amp; [\u0424\u0438\u043b\u0438\u043f\u043f\u043e\u0432 \u0414.\u041c.], 1968; Murray, Top, &amp; Ozsoy, 1989; Yakushev, 1999)", "previouslyFormattedCitation" : "(BSC, 2008; Filippov &amp; [\u0424\u0438\u043b\u0438\u043f\u043f\u043e\u0432 \u0414.\u041c.], 1968; Murray, Top, &amp; Ozsoy, 1989; Yakushev, 1999)"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BSC, 2008</w:t>
      </w:r>
      <w:r>
        <w:rPr>
          <w:rFonts w:eastAsia="Calibri" w:cstheme="minorHAnsi"/>
        </w:rPr>
        <w:t xml:space="preserve">; </w:t>
      </w:r>
      <w:r w:rsidRPr="00BA0F1F">
        <w:rPr>
          <w:rFonts w:eastAsia="Calibri" w:cstheme="minorHAnsi"/>
        </w:rPr>
        <w:t xml:space="preserve">Filippov, 1968; Murray </w:t>
      </w:r>
      <w:r w:rsidR="00301BD0" w:rsidRPr="00301BD0">
        <w:rPr>
          <w:rFonts w:eastAsia="Calibri" w:cstheme="minorHAnsi"/>
          <w:i/>
        </w:rPr>
        <w:t>et al.</w:t>
      </w:r>
      <w:r w:rsidRPr="00AE2452">
        <w:rPr>
          <w:rFonts w:eastAsia="Calibri" w:cstheme="minorHAnsi"/>
        </w:rPr>
        <w:t>, 198</w:t>
      </w:r>
      <w:r w:rsidRPr="00BA0F1F">
        <w:rPr>
          <w:rFonts w:eastAsia="Calibri" w:cstheme="minorHAnsi"/>
        </w:rPr>
        <w:t>9; Yakushev, 1999)</w:t>
      </w:r>
      <w:r w:rsidRPr="00BA0F1F">
        <w:rPr>
          <w:rFonts w:eastAsia="Calibri" w:cstheme="minorHAnsi"/>
        </w:rPr>
        <w:fldChar w:fldCharType="end"/>
      </w:r>
      <w:r w:rsidRPr="00BA0F1F">
        <w:rPr>
          <w:rFonts w:eastAsia="Calibri" w:cstheme="minorHAnsi"/>
        </w:rPr>
        <w:t xml:space="preserve">. The deeper waters are inhabited mostly by protozoa, bacteria, and some multi-cellular invertebrates, though overall knowledge about its biodiversity is very limited </w:t>
      </w:r>
      <w:r w:rsidRPr="00BA0F1F">
        <w:rPr>
          <w:rFonts w:eastAsia="Calibri" w:cstheme="minorHAnsi"/>
        </w:rPr>
        <w:fldChar w:fldCharType="begin" w:fldLock="1"/>
      </w:r>
      <w:r w:rsidRPr="00BA0F1F">
        <w:rPr>
          <w:rFonts w:eastAsia="Calibri" w:cstheme="minorHAnsi"/>
        </w:rPr>
        <w:instrText>ADDIN CSL_CITATION { "citationItems" : [ { "id" : "ITEM-1", "itemData" : { "ISBN" : "9789944245333", "author" : [ { "dropping-particle" : "", "family" : "BSC", "given" : "", "non-dropping-particle" : "", "parse-names" : false, "suffix" : "" } ], "editor" : [ { "dropping-particle" : "", "family" : "Temel Oguz", "given" : "", "non-dropping-particle" : "", "parse-names" : false, "suffix" : "" } ], "id" : "ITEM-1", "issued" : { "date-parts" : [ [ "2008" ] ] }, "number-of-pages" : "419 pp.", "publisher" : "Commission on the Protection of the Black Sea Against Pollution (BSC)", "publisher-place" : "Istanbul, Turkey", "title" : "State of the Environment of the Black Sea (2001 - 2006/7)", "type" : "book" }, "uris" : [ "http://www.mendeley.com/documents/?uuid=2c2fe8c1-93d2-3f19-9fa8-8f44fcc86048" ] } ], "mendeley" : { "formattedCitation" : "(BSC, 2008)", "plainTextFormattedCitation" : "(BSC, 2008)", "previouslyFormattedCitation" : "(BSC, 2008)"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BSC, 2008)</w:t>
      </w:r>
      <w:r w:rsidRPr="00BA0F1F">
        <w:rPr>
          <w:rFonts w:eastAsia="Calibri" w:cstheme="minorHAnsi"/>
        </w:rPr>
        <w:fldChar w:fldCharType="end"/>
      </w:r>
      <w:r w:rsidRPr="00BA0F1F">
        <w:rPr>
          <w:rFonts w:eastAsia="Calibri" w:cstheme="minorHAnsi"/>
        </w:rPr>
        <w:t xml:space="preserve">. Recent publications estimate the number of Black Sea species at about 5,000 </w:t>
      </w:r>
      <w:r w:rsidRPr="00BA0F1F">
        <w:rPr>
          <w:rFonts w:eastAsia="Calibri" w:cstheme="minorHAnsi"/>
        </w:rPr>
        <w:fldChar w:fldCharType="begin" w:fldLock="1"/>
      </w:r>
      <w:r w:rsidRPr="00BA0F1F">
        <w:rPr>
          <w:rFonts w:eastAsia="Calibri" w:cstheme="minorHAnsi"/>
        </w:rPr>
        <w:instrText>ADDIN CSL_CITATION { "citationItems" : [ { "id" : "ITEM-1", "itemData" : { "abstract" : "The main objective of the study was the assessment of marine ecosystem recovery post heavy eutrophication/pollution of 1970-1995, including hypoxia, under the conditions of increasing climate changes in the NW Black Sea sector. The paper aims are: 1. the understanding of the present ecological state of the ecosystem under the Danube River influence, 2. the highlight of emergent events and evidences of algal blooms and mass mortalities, 3. the knowledge of firm signs of recovery and 4. the establishing the certainties and uncertainties in benthic succession. The authors present, on the basis of four main series of data (May 2009, May and September 2010 and April 2011) from 110 stations along three transects (SE-Sf. Gheorghe, in front of the Danube Delta, SE-Constanta and E-Mangalia) and in the sheltered area of Portita, the preliminary conclusions regarding the state variables of water masses, surface bottom sediments and biological communities of phytoplankton, zooplankton and benthos. NW Black Sea ecosystem is under continuum complex stress of the Danube River discharges and human activities; these basic conditions generate oscillations in its structure and dynamics, being the origin of horizontal and vertical variability of all state parameters. Nowadays, under the climate change conditions, the situation has become more complex. Compiling the existing and newly collected data the paper describes the regime shifts taking place in ecosystems in the last decades. Discussions focus on the results of the analyses obtained from the following samples: 10 sediments cores; 417 seawater samples; 336 phytoplankton samples; 214 zooplankton samples; 110 macrobenthos samples and 130 meiobenthos samples. The paper brings new data on the following major aspects concerning the ecological state in NW Black Sea in 2009-2011. - The pressure of the Danube River chemical discharges has decreased obviously, but water blooming events still occur, hypoxia is still present from time to time and there are mass mortalities of fish and other benthic organisms; the mass mortality of fishes in July 2010 is discussed in the paper. - The authors consider signals of ecological recovery as being fragile and few, among them being mentioned the reappearance of species absent in the samples collected in the period 1970 -1990/95, which is a promising signal. Recurrence of species extinct in the last 20-30 years may be considered a good signal, but there are also questions which are discus\u2026", "author" : [ { "dropping-particle" : "", "family" : "Gomoiu", "given" : "M.-T.", "non-dropping-particle" : "", "parse-names" : false, "suffix" : "" }, { "dropping-particle" : "", "family" : "Begun", "given" : "T.", "non-dropping-particle" : "", "parse-names" : false, "suffix" : "" }, { "dropping-particle" : "", "family" : "Caraus", "given" : "I.", "non-dropping-particle" : "", "parse-names" : false, "suffix" : "" }, { "dropping-particle" : "", "family" : "Muresan", "given" : "M.", "non-dropping-particle" : "", "parse-names" : false, "suffix" : "" }, { "dropping-particle" : "", "family" : "Oaie", "given" : "G.", "non-dropping-particle" : "", "parse-names" : false, "suffix" : "" }, { "dropping-particle" : "", "family" : "Opreanu", "given" : "P.", "non-dropping-particle" : "", "parse-names" : false, "suffix" : "" }, { "dropping-particle" : "", "family" : "Secrieru", "given" : "D.", "non-dropping-particle" : "", "parse-names" : false, "suffix" : "" }, { "dropping-particle" : "", "family" : "Teaca", "given" : "A.", "non-dropping-particle" : "", "parse-names" : false, "suffix" : "" }, { "dropping-particle" : "", "family" : "Vasiliu", "given" : "D.", "non-dropping-particle" : "", "parse-names" : false, "suffix" : "" } ], "container-title" : "EGU General Assembly 2012, held 22-27 April, 2012 in Vienna, Austria", "id" : "ITEM-1", "issued" : { "date-parts" : [ [ "2012" ] ] }, "page" : "9474", "title" : "Studying the Romanian Shelf benthic community in EU FP7 HYPOX Project: ecosystem recovery trends vs. fish kill events", "type" : "paper-conference" }, "uris" : [ "http://www.mendeley.com/documents/?uuid=3df9fac0-a111-4088-91fa-0eadeccef8dd" ] } ], "mendeley" : { "formattedCitation" : "(Gomoiu et al., 2012)", "plainTextFormattedCitation" : "(Gomoiu et al., 2012)", "previouslyFormattedCitation" : "(Gomoiu et al., 2012)" }, "properties" : {  }, "schema" : "https://github.com/citation-style-language/schema/raw/master/csl-citation.json" }</w:instrText>
      </w:r>
      <w:r w:rsidRPr="00BA0F1F">
        <w:rPr>
          <w:rFonts w:eastAsia="Calibri" w:cstheme="minorHAnsi"/>
        </w:rPr>
        <w:fldChar w:fldCharType="separate"/>
      </w:r>
      <w:r w:rsidRPr="00BA0F1F">
        <w:rPr>
          <w:rFonts w:eastAsia="Calibri" w:cstheme="minorHAnsi"/>
        </w:rPr>
        <w:t xml:space="preserve">(Gomoiu </w:t>
      </w:r>
      <w:r w:rsidR="00301BD0" w:rsidRPr="00301BD0">
        <w:rPr>
          <w:rFonts w:eastAsia="Calibri" w:cstheme="minorHAnsi"/>
          <w:i/>
        </w:rPr>
        <w:t>et al.</w:t>
      </w:r>
      <w:r w:rsidRPr="00BA0F1F">
        <w:rPr>
          <w:rFonts w:eastAsia="Calibri" w:cstheme="minorHAnsi"/>
        </w:rPr>
        <w:t>, 2012)</w:t>
      </w:r>
      <w:r w:rsidRPr="00BA0F1F">
        <w:rPr>
          <w:rFonts w:eastAsia="Calibri" w:cstheme="minorHAnsi"/>
        </w:rPr>
        <w:fldChar w:fldCharType="end"/>
      </w:r>
      <w:r w:rsidRPr="00BA0F1F">
        <w:rPr>
          <w:rFonts w:eastAsia="Calibri" w:cstheme="minorHAnsi"/>
        </w:rPr>
        <w:t>.</w:t>
      </w:r>
    </w:p>
    <w:p w14:paraId="75A4543D" w14:textId="77777777" w:rsidR="0048205B" w:rsidRDefault="0048205B" w:rsidP="00AE389F">
      <w:pPr>
        <w:rPr>
          <w:rFonts w:eastAsia="Calibri" w:cstheme="minorHAnsi"/>
          <w:lang w:eastAsia="ru-RU"/>
        </w:rPr>
      </w:pPr>
      <w:r w:rsidRPr="00BA0F1F">
        <w:rPr>
          <w:rFonts w:eastAsia="Calibri" w:cstheme="minorHAnsi"/>
          <w:lang w:eastAsia="ru-RU"/>
        </w:rPr>
        <w:t xml:space="preserve">Two major rivers flow into the Sea of Azov: the Don and Kuban, and salinity is at its lowest (about 1‰) near the mouth of the Don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Kotlyakov V.M. [\u041a\u043e\u0442\u043b\u044f\u043a\u043e\u0432 \u0412.\u041c.]", "given" : "", "non-dropping-particle" : "", "parse-names" : false, "suffix" : "" } ], "id" : "ITEM-1", "issued" : { "date-parts" : [ [ "2004" ] ] }, "number-of-pages" : "254-257", "title" : "\u0410\u0437\u043e\u0432\u0441\u043a\u043e\u0435 \u043c\u043e\u0440\u0435 [The Azov Sea]. In \u041d\u0430\u0446\u0438\u043e\u043d\u0430\u043b\u044c\u043d\u044b\u0439 \u0430\u0442\u043b\u0430\u0441 \u0420\u043e\u0441\u0441\u0438\u0438 [The National Atlas of Russia] (pp. 254\u2013257). Moscow: \u0424\u0435\u0434\u0435\u0440\u0430\u043b\u044c\u043d\u043e\u0435 \u0430\u0433\u0435\u043d\u0442\u0441\u0442\u0432\u043e \u0433\u0435\u043e\u0434\u0435\u0437\u0438\u0438 \u0438 \u043a\u0430\u0440\u0442\u043e\u0433\u0440\u0430\u0444\u0438\u0438 (\u0420\u041e\u0421\u041a\u0410\u0420\u0422\u041e\u0413\u0420\u0410\u0424\u0418\u042f) [The Federal Agency of Geodesy and Cartography (ROSKARTOGRAFIYA)]", "type" : "report" }, "uris" : [ "http://www.mendeley.com/documents/?uuid=487f90d5-3ec5-4e3b-b05e-e933d5b31a33" ] } ], "mendeley" : { "formattedCitation" : "(Kotlyakov V.M. [\u041a\u043e\u0442\u043b\u044f\u043a\u043e\u0432 \u0412.\u041c.], 2004)", "manualFormatting" : "(Kotlyakov, 2004)", "plainTextFormattedCitation" : "(Kotlyakov V.M. [\u041a\u043e\u0442\u043b\u044f\u043a\u043e\u0432 \u0412.\u041c.], 2004)", "previouslyFormattedCitation" : "(Kotlyakov V.M. [\u041a\u043e\u0442\u043b\u044f\u043a\u043e\u0432 \u0412.\u041c.], 2004)"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Kotlyakov, 2004)</w:t>
      </w:r>
      <w:r w:rsidRPr="00BA0F1F">
        <w:rPr>
          <w:rFonts w:eastAsia="Calibri" w:cstheme="minorHAnsi"/>
          <w:lang w:eastAsia="ru-RU"/>
        </w:rPr>
        <w:fldChar w:fldCharType="end"/>
      </w:r>
      <w:r w:rsidRPr="00BA0F1F">
        <w:rPr>
          <w:rFonts w:eastAsia="Calibri" w:cstheme="minorHAnsi"/>
          <w:lang w:eastAsia="ru-RU"/>
        </w:rPr>
        <w:t xml:space="preserve">. Flora and fauna are composed of different biogeographic groups with a predominance of eurythermic and euryhaline species. Only for the last 6,000-7,000 years the Black Sea has been connected to the Mediterranean basin and freshwater organisms gave place to marine life. Relicts contribute less than 5% of current species, whereas about 85% of the current species originate from the Mediterranean. Now there are about 700 species of phytoplankton, 150 of zooplankton, 300 macroalgae, 1500 benthic invertebrates and about 180 fish species and three marine mammals in the Black Sea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Vinogradov", "given" : "K.A.", "non-dropping-particle" : "", "parse-names" : false, "suffix" : "" }, { "dropping-particle" : "", "family" : "[\u0412\u0438\u043d\u043e\u0433\u0440\u0430\u0434\u043e\u0432 \u041a. \u0410.]", "given" : "", "non-dropping-particle" : "", "parse-names" : false, "suffix" : "" } ], "id" : "ITEM-1", "issued" : { "date-parts" : [ [ "1958" ] ] }, "number-of-pages" : "152", "publisher" : "\u0418\u0437\u0434\u0430\u0442\u0435\u043b\u044c\u0441\u0442\u0432\u043e \u0410\u043a\u0430\u0434\u0435\u043c\u0438\u0438 \u041d\u0430\u0443\u043a \u0423\u043a\u0440\u0430\u0438\u043d\u0441\u043a\u043e\u0439 \u0421\u0421\u0420 [Publishing house of the Academy of Sciences of the Ukrainian SSR]", "publisher-place" : "Kiev", "title" : "\u041e\u0447\u0435\u0440\u043a\u0438 \u043f\u043e \u0438\u0441\u0442\u043e\u0440\u0438\u0438 \u043e\u0442\u0435\u0447\u0435\u0441\u0442\u0432\u0435\u043d\u043d\u044b\u0445 \u0433\u0438\u0434\u0440\u043e\u0431\u0438\u043e\u043b\u043e\u0433\u0438\u0447\u0435\u0441\u043a\u0438\u0445 \u0438\u0441\u0441\u043b\u0435\u0434\u043e\u0432\u0430\u043d\u0438\u0439 \u043d\u0430 \u0427\u0435\u0440\u043d\u043e\u043c \u043c\u043e\u0440\u0435 [Essays on the history of the National hydrobiological studies in the Black Sea]", "type" : "book" }, "uris" : [ "http://www.mendeley.com/documents/?uuid=d53908d4-9dda-4291-bd51-48855ed3580e" ] }, { "id" : "ITEM-2", "itemData" : { "author" : [ { "dropping-particle" : "", "family" : "Sorokin", "given" : "Yu.I.", "non-dropping-particle" : "", "parse-names" : false, "suffix" : "" } ], "id" : "ITEM-2", "issued" : { "date-parts" : [ [ "2002" ] ] }, "number-of-pages" : "875", "publisher" : "Backhuys Publishers", "publisher-place" : "Leiden", "title" : "Black Sea Ecology and Oceanography", "type" : "book" }, "uris" : [ "http://www.mendeley.com/documents/?uuid=6b6c1b57-58dd-468e-ac0c-fd38f3b4cf97" ] }, { "id" : "ITEM-3", "itemData" : { "author" : [ { "dropping-particle" : "", "family" : "Vershinin", "given" : "A.", "non-dropping-particle" : "", "parse-names" : false, "suffix" : "" }, { "dropping-particle" : "", "family" : "[\u0412\u0435\u0440\u0448\u0438\u043d\u0438\u043d \u0410.]", "given" : "", "non-dropping-particle" : "", "parse-names" : false, "suffix" : "" } ], "id" : "ITEM-3", "issued" : { "date-parts" : [ [ "2003" ] ] }, "number-of-pages" : "192", "publisher" : "MacCentr", "publisher-place" : "Moscow", "title" : "\u0416\u0438\u0437\u043d\u044c \u0427\u0435\u0440\u043d\u043e\u0433\u043e \u041c\u043e\u0440\u044f [The Life of the Black Sea]", "type" : "book" }, "uris" : [ "http://www.mendeley.com/documents/?uuid=74cee00b-d8da-49c5-ad30-ef5bd2772afd" ] } ], "mendeley" : { "formattedCitation" : "(Sorokin, 2002; A. Vershinin &amp; [\u0412\u0435\u0440\u0448\u0438\u043d\u0438\u043d \u0410.], 2003; K. A. Vinogradov &amp; [\u0412\u0438\u043d\u043e\u0433\u0440\u0430\u0434\u043e\u0432 \u041a. \u0410.], 1958)", "manualFormatting" : "(Vinogradov, 1958; Sorokin, 2002; Vershinin, 2003)", "plainTextFormattedCitation" : "(Sorokin, 2002; A. Vershinin &amp; [\u0412\u0435\u0440\u0448\u0438\u043d\u0438\u043d \u0410.], 2003; K. A. Vinogradov &amp; [\u0412\u0438\u043d\u043e\u0433\u0440\u0430\u0434\u043e\u0432 \u041a. \u0410.], 1958)", "previouslyFormattedCitation" : "(Sorokin, 2002; A. Vershinin &amp; [\u0412\u0435\u0440\u0448\u0438\u043d\u0438\u043d \u0410.], 2003; K. A. Vinogradov &amp; [\u0412\u0438\u043d\u043e\u0433\u0440\u0430\u0434\u043e\u0432 \u041a. \u0410.], 1958)"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Vinogradov, 1958; Sorokin, 2002; Vershinin, 2003)</w:t>
      </w:r>
      <w:r w:rsidRPr="00BA0F1F">
        <w:rPr>
          <w:rFonts w:eastAsia="Calibri" w:cstheme="minorHAnsi"/>
          <w:lang w:eastAsia="ru-RU"/>
        </w:rPr>
        <w:fldChar w:fldCharType="end"/>
      </w:r>
      <w:r w:rsidRPr="00BA0F1F">
        <w:rPr>
          <w:rFonts w:eastAsia="Calibri" w:cstheme="minorHAnsi"/>
          <w:lang w:eastAsia="ru-RU"/>
        </w:rPr>
        <w:t xml:space="preserve">. </w:t>
      </w:r>
    </w:p>
    <w:p w14:paraId="3C40A165" w14:textId="77777777" w:rsidR="0048205B" w:rsidRPr="00BA0F1F" w:rsidRDefault="0048205B" w:rsidP="00AE389F">
      <w:pPr>
        <w:rPr>
          <w:rFonts w:eastAsia="Calibri" w:cstheme="minorHAnsi"/>
          <w:lang w:eastAsia="ru-RU"/>
        </w:rPr>
      </w:pPr>
    </w:p>
    <w:p w14:paraId="167C75A3" w14:textId="77777777" w:rsidR="0048205B" w:rsidRPr="00C35796" w:rsidRDefault="0048205B" w:rsidP="00AE389F">
      <w:pPr>
        <w:spacing w:after="0"/>
        <w:rPr>
          <w:rFonts w:eastAsia="Calibri" w:cstheme="minorHAnsi"/>
          <w:u w:val="single"/>
          <w:lang w:eastAsia="ru-RU"/>
        </w:rPr>
      </w:pPr>
      <w:r>
        <w:rPr>
          <w:rFonts w:eastAsia="Calibri" w:cstheme="minorHAnsi"/>
          <w:u w:val="single"/>
          <w:lang w:eastAsia="ru-RU"/>
        </w:rPr>
        <w:t xml:space="preserve">Past </w:t>
      </w:r>
      <w:r w:rsidRPr="00C35796">
        <w:rPr>
          <w:rFonts w:eastAsia="Calibri" w:cstheme="minorHAnsi"/>
          <w:u w:val="single"/>
          <w:lang w:eastAsia="ru-RU"/>
        </w:rPr>
        <w:t>and current trends</w:t>
      </w:r>
    </w:p>
    <w:p w14:paraId="3FB9AECE" w14:textId="668808E3" w:rsidR="0048205B" w:rsidRPr="00BA0F1F" w:rsidRDefault="0048205B" w:rsidP="00AE389F">
      <w:pPr>
        <w:rPr>
          <w:rFonts w:eastAsia="Calibri" w:cstheme="minorHAnsi"/>
          <w:lang w:eastAsia="ru-RU"/>
        </w:rPr>
      </w:pPr>
      <w:r w:rsidRPr="00BA0F1F">
        <w:rPr>
          <w:rFonts w:eastAsia="Calibri" w:cstheme="minorHAnsi"/>
          <w:lang w:eastAsia="ru-RU"/>
        </w:rPr>
        <w:t xml:space="preserve">During the 1980s and early 1990s, the Black Sea ecosystem was in a severely degraded condition, being rated with highest concern in five out of seven environmental categories, and the worst of any of the European seas (Stanners </w:t>
      </w:r>
      <w:r w:rsidR="003F23DB">
        <w:rPr>
          <w:rFonts w:eastAsia="Calibri" w:cstheme="minorHAnsi"/>
          <w:lang w:eastAsia="ru-RU"/>
        </w:rPr>
        <w:t>&amp;</w:t>
      </w:r>
      <w:r w:rsidR="003F23DB" w:rsidRPr="00BA0F1F">
        <w:rPr>
          <w:rFonts w:eastAsia="Calibri" w:cstheme="minorHAnsi"/>
          <w:lang w:eastAsia="ru-RU"/>
        </w:rPr>
        <w:t xml:space="preserve"> </w:t>
      </w:r>
      <w:r w:rsidRPr="00BA0F1F">
        <w:rPr>
          <w:rFonts w:eastAsia="Calibri" w:cstheme="minorHAnsi"/>
          <w:lang w:eastAsia="ru-RU"/>
        </w:rPr>
        <w:t>Boudreau</w:t>
      </w:r>
      <w:r>
        <w:rPr>
          <w:rFonts w:eastAsia="Calibri" w:cstheme="minorHAnsi"/>
          <w:lang w:eastAsia="ru-RU"/>
        </w:rPr>
        <w:t>,</w:t>
      </w:r>
      <w:r w:rsidRPr="00BA0F1F">
        <w:rPr>
          <w:rFonts w:eastAsia="Calibri" w:cstheme="minorHAnsi"/>
          <w:lang w:eastAsia="ru-RU"/>
        </w:rPr>
        <w:t xml:space="preserve"> 1995). The deterioration of this ecosystem was the result of two main drivers: a) eutrophication caused by increase of phosphate and nitrate input from large rivers leading to changes in the silicon/phosphorous and silicon/nitrogen balance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Nesterova", "given" : "D. A.", "non-dropping-particle" : "", "parse-names" : false, "suffix" : "" }, { "dropping-particle" : "", "family" : "Terenko", "given" : "L. M.", "non-dropping-particle" : "", "parse-names" : false, "suffix" : "" }, { "dropping-particle" : "", "family" : "[\u041d\u0435\u0441\u0442\u0435\u0440\u043e\u0432\u0430 \u0414.\u0410.", "given" : "", "non-dropping-particle" : "", "parse-names" : false, "suffix" : "" }, { "dropping-particle" : "", "family" : "\u041c.]", "given" : "\u0422\u0435\u0440\u0435\u043d\u044c\u043a\u043e \u041b.", "non-dropping-particle" : "", "parse-names" : false, "suffix" : "" } ], "container-title" : "\u042d\u043a\u043e\u043b\u043e\u0433\u0438\u0447\u0435\u0441\u043a\u0430\u044f \u0431\u0435\u0437\u043e\u043f\u0430\u0441\u043d\u043e\u0441\u0442\u044c \u043f\u0440\u0438\u0431\u0440\u0435\u0436\u043d\u043e\u0439 \u0438 \u0448\u0435\u043b\u044c\u0444\u043e\u0432\u043e\u0439 \u0437\u043e\u043d \u043c\u043e\u0440\u044f [Ecological safety of sea coastal and shelf zones]", "id" : "ITEM-1", "issue" : "20", "issued" : { "date-parts" : [ [ "2009" ] ] }, "page" : "293-300", "title" : "\u0424\u0438\u0442\u043e\u043f\u043b\u0430\u043d\u043a\u0442\u043e\u043d \u041a\u0430\u0440\u043a\u0438\u043d\u0438\u0442\u0441\u043a\u043e\u0433\u043e \u0437\u0430\u043b\u0438\u0432\u0430 \u0432 \u0441\u0435\u043d\u0442\u044f\u0431\u0440\u0435 2008 \u0433. [The Karkinit Bay phytoplankton in September 2008]", "type" : "article-journal" }, "uris" : [ "http://www.mendeley.com/documents/?uuid=8879dba3-ab59-4e51-8a39-2f3a6a809d60" ] } ], "mendeley" : { "formattedCitation" : "(Nesterova, Terenko, [\u041d\u0435\u0441\u0442\u0435\u0440\u043e\u0432\u0430 \u0414.\u0410., &amp; \u041c.], 2009)", "plainTextFormattedCitation" : "(Nesterova, Terenko, [\u041d\u0435\u0441\u0442\u0435\u0440\u043e\u0432\u0430 \u0414.\u0410., &amp; \u041c.], 2009)", "previouslyFormattedCitation" : "(Nesterova, Terenko, [\u041d\u0435\u0441\u0442\u0435\u0440\u043e\u0432\u0430 \u0414.\u0410., &amp; \u041c.], 2009)"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Nesterova</w:t>
      </w:r>
      <w:r>
        <w:rPr>
          <w:rFonts w:eastAsia="Calibri" w:cstheme="minorHAnsi"/>
          <w:lang w:eastAsia="ru-RU"/>
        </w:rPr>
        <w:t xml:space="preserve"> &amp;</w:t>
      </w:r>
      <w:r w:rsidRPr="00BA0F1F">
        <w:rPr>
          <w:rFonts w:eastAsia="Calibri" w:cstheme="minorHAnsi"/>
          <w:lang w:eastAsia="ru-RU"/>
        </w:rPr>
        <w:t xml:space="preserve"> Terenko, 2009)</w:t>
      </w:r>
      <w:r w:rsidRPr="00BA0F1F">
        <w:rPr>
          <w:rFonts w:eastAsia="Calibri" w:cstheme="minorHAnsi"/>
          <w:lang w:eastAsia="ru-RU"/>
        </w:rPr>
        <w:fldChar w:fldCharType="end"/>
      </w:r>
      <w:r w:rsidRPr="00BA0F1F">
        <w:rPr>
          <w:rFonts w:eastAsia="Calibri" w:cstheme="minorHAnsi"/>
          <w:lang w:eastAsia="ru-RU"/>
        </w:rPr>
        <w:t xml:space="preserve">; and b) invasion by the ctenophore </w:t>
      </w:r>
      <w:r w:rsidRPr="00BA0F1F">
        <w:rPr>
          <w:rFonts w:eastAsia="Calibri" w:cstheme="minorHAnsi"/>
          <w:i/>
          <w:lang w:eastAsia="ru-RU"/>
        </w:rPr>
        <w:t>Mnemiopsis leidyi</w:t>
      </w:r>
      <w:r w:rsidRPr="00BA0F1F">
        <w:rPr>
          <w:rFonts w:eastAsia="Calibri" w:cstheme="minorHAnsi"/>
          <w:lang w:eastAsia="ru-RU"/>
        </w:rPr>
        <w:t>. This ctenophore, a competitor of planktivorous fishes, reached very high biomass levels (&gt;1 kg m</w:t>
      </w:r>
      <w:r w:rsidRPr="00BA0F1F">
        <w:rPr>
          <w:rFonts w:eastAsia="Calibri" w:cstheme="minorHAnsi"/>
          <w:vertAlign w:val="superscript"/>
          <w:lang w:eastAsia="ru-RU"/>
        </w:rPr>
        <w:t>−2</w:t>
      </w:r>
      <w:r w:rsidRPr="00BA0F1F">
        <w:rPr>
          <w:rFonts w:eastAsia="Calibri" w:cstheme="minorHAnsi"/>
          <w:lang w:eastAsia="ru-RU"/>
        </w:rPr>
        <w:t xml:space="preserve">)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DOI" : "10.1126/science.1073002", "ISSN" : "00368075", "author" : [ { "dropping-particle" : "", "family" : "Kideys", "given" : "A. E.", "non-dropping-particle" : "", "parse-names" : false, "suffix" : "" } ], "container-title" : "Science", "id" : "ITEM-1", "issue" : "5586", "issued" : { "date-parts" : [ [ "2002", "8", "30" ] ] }, "page" : "1482-1484", "title" : "Fall and Rise of the Black Sea Ecosystem", "type" : "article-journal", "volume" : "297" }, "uris" : [ "http://www.mendeley.com/documents/?uuid=4c3dbf52-176b-4904-9cef-7123e23fa77a" ] } ], "mendeley" : { "formattedCitation" : "(Kideys, 2002)", "plainTextFormattedCitation" : "(Kideys, 2002)", "previouslyFormattedCitation" : "(Kideys, 2002)"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Kideys, 2002)</w:t>
      </w:r>
      <w:r w:rsidRPr="00BA0F1F">
        <w:rPr>
          <w:rFonts w:eastAsia="Calibri" w:cstheme="minorHAnsi"/>
          <w:lang w:eastAsia="ru-RU"/>
        </w:rPr>
        <w:fldChar w:fldCharType="end"/>
      </w:r>
      <w:r w:rsidRPr="00BA0F1F">
        <w:rPr>
          <w:rFonts w:eastAsia="Calibri" w:cstheme="minorHAnsi"/>
          <w:lang w:eastAsia="ru-RU"/>
        </w:rPr>
        <w:t>, devastating the food chain of the entire Black Sea basin. After the ctenophore bloom, there were sharp decreases in anchovy catch and in the biomass of non-gelatinous zooplankton across the Black Sea which lead to a simplification of the food web that consisted mainly of phytoplankton, gelatinous zooplankton and ctenophores and bacteria</w:t>
      </w:r>
      <w:r>
        <w:rPr>
          <w:rFonts w:eastAsia="Calibri" w:cstheme="minorHAnsi"/>
          <w:lang w:eastAsia="ru-RU"/>
        </w:rPr>
        <w:t xml:space="preserve"> (</w:t>
      </w:r>
      <w:r w:rsidR="00E02367">
        <w:rPr>
          <w:rFonts w:eastAsia="Calibri" w:cstheme="minorHAnsi"/>
          <w:b/>
          <w:lang w:eastAsia="ru-RU"/>
        </w:rPr>
        <w:t>Figure 3.37</w:t>
      </w:r>
      <w:r>
        <w:rPr>
          <w:rFonts w:eastAsia="Calibri" w:cstheme="minorHAnsi"/>
          <w:lang w:eastAsia="ru-RU"/>
        </w:rPr>
        <w:t>)</w:t>
      </w:r>
      <w:r w:rsidRPr="00BA0F1F">
        <w:rPr>
          <w:rFonts w:eastAsia="Calibri" w:cstheme="minorHAnsi"/>
          <w:lang w:eastAsia="ru-RU"/>
        </w:rPr>
        <w:t xml:space="preserve">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Vinogradov", "given" : "M.E.", "non-dropping-particle" : "", "parse-names" : false, "suffix" : "" }, { "dropping-particle" : "", "family" : "Shiganova", "given" : "T.A.", "non-dropping-particle" : "", "parse-names" : false, "suffix" : "" }, { "dropping-particle" : "", "family" : "Khoroshilov", "given" : "V.S.", "non-dropping-particle" : "", "parse-names" : false, "suffix" : "" } ], "container-title" : "Oceanology", "id" : "ITEM-1", "issue" : "3", "issued" : { "date-parts" : [ [ "1995" ] ] }, "page" : "418-421", "title" : "The status of the main components of the zooplankton community in the Black Sea in 1993", "type" : "article-journal", "volume" : "35" }, "uris" : [ "http://www.mendeley.com/documents/?uuid=bedae2b4-3911-464c-b029-bd29439f6991" ] }, { "id" : "ITEM-2", "itemData" : { "author" : [ { "dropping-particle" : "", "family" : "Shiganova", "given" : "T.A.", "non-dropping-particle" : "", "parse-names" : false, "suffix" : "" }, { "dropping-particle" : "", "family" : "Bulgakova", "given" : "Y.V.", "non-dropping-particle" : "", "parse-names" : false, "suffix" : "" }, { "dropping-particle" : "", "family" : "Sorokin", "given" : "P.Yu.", "non-dropping-particle" : "", "parse-names" : false, "suffix" : "" }, { "dropping-particle" : "", "family" : "Lukashev", "given" : "Y.F.", "non-dropping-particle" : "", "parse-names" : false, "suffix" : "" } ], "container-title" : "Biology Bulletin", "id" : "ITEM-2", "issue" : "2", "issued" : { "date-parts" : [ [ "2000" ] ] }, "page" : "202-209", "title" : "Investigation of a new settler Beroe ovata in the Black Sea", "type" : "article-journal", "volume" : "27" }, "uris" : [ "http://www.mendeley.com/documents/?uuid=2845b985-d9f6-4105-a1ff-0e4bcfa27dab" ] }, { "id" : "ITEM-3", "itemData" : { "author" : [ { "dropping-particle" : "", "family" : "Stelmakh", "given" : "L.V.", "non-dropping-particle" : "", "parse-names" : false, "suffix" : "" }, { "dropping-particle" : "", "family" : "Mansurova", "given" : "I.M.", "non-dropping-particle" : "", "parse-names" : false, "suffix" : "" }, { "dropping-particle" : "", "family" : "[\u0421\u0442\u0435\u043b\u044c\u043c\u0430\u0445 \u041b.\u0412.", "given" : "", "non-dropping-particle" : "", "parse-names" : false, "suffix" : "" }, { "dropping-particle" : "", "family" : "\u041c\u0430\u043d\u0441\u0443\u0440\u043e\u0432\u0430 \u0418.\u041c.]", "given" : "", "non-dropping-particle" : "", "parse-names" : false, "suffix" : "" } ], "container-title" : "\u042d\u043a\u043e\u0441\u0438\u0441\u0442\u0435\u043c\u044b [Ecosystems]", "id" : "ITEM-3", "issue" : "7", "issued" : { "date-parts" : [ [ "2012" ] ] }, "page" : "149-158", "title" : "\u042d\u043a\u043e\u043b\u043e\u0433\u043e-\u0444\u0438\u0437\u0438\u043e\u043b\u043e\u0433\u0438\u0447\u0435\u0441\u043a\u0438\u0435 \u043e\u0441\u043d\u043e\u0432\u044b \u0431\u0438\u043e\u0440\u0430\u0437\u043d\u043e\u043e\u0431\u0440\u0430\u0437\u0438\u044f \u0444\u0438\u0442\u043e\u043f\u043b\u0430\u043d\u043a\u0442\u043e\u043d\u0430 \u0427\u0435\u0440\u043d\u043e\u0433\u043e \u043c\u043e\u0440\u044f [Ecological and physiological basis of phytoplankton biodiversity in the Black Sea]", "type" : "article-journal" }, "uris" : [ "http://www.mendeley.com/documents/?uuid=3b9954a7-3ee3-413f-b348-ff2965537326" ] } ], "mendeley" : { "formattedCitation" : "(Shiganova, Bulgakova, Sorokin, &amp; Lukashev, 2000; Stelmakh, Mansurova, [\u0421\u0442\u0435\u043b\u044c\u043c\u0430\u0445 \u041b.\u0412., &amp; \u041c\u0430\u043d\u0441\u0443\u0440\u043e\u0432\u0430 \u0418.\u041c.], 2012; M. E. Vinogradov, Shiganova, &amp; Khoroshilov, 1995)", "manualFormatting" : "(Vinogradov et al., 1995; Shiganova et al., 2000; Stelmakh et al., 2012)", "plainTextFormattedCitation" : "(Shiganova, Bulgakova, Sorokin, &amp; Lukashev, 2000; Stelmakh, Mansurova, [\u0421\u0442\u0435\u043b\u044c\u043c\u0430\u0445 \u041b.\u0412., &amp; \u041c\u0430\u043d\u0441\u0443\u0440\u043e\u0432\u0430 \u0418.\u041c.], 2012; M. E. Vinogradov, Shiganova, &amp; Khoroshilov, 1995)", "previouslyFormattedCitation" : "(Shiganova, Bulgakova, Sorokin, &amp; Lukashev, 2000; Stelmakh, Mansurova, [\u0421\u0442\u0435\u043b\u044c\u043c\u0430\u0445 \u041b.\u0412., &amp; \u041c\u0430\u043d\u0441\u0443\u0440\u043e\u0432\u0430 \u0418.\u041c.], 2012; M. E. Vinogradov, Shiganova, &amp; Khoroshilov, 1995)" }, "properties" : {  }, "schema" : "https://github.com/citation-style-language/schema/raw/master/csl-citation.json" }</w:instrText>
      </w:r>
      <w:r w:rsidRPr="00BA0F1F">
        <w:rPr>
          <w:rFonts w:eastAsia="Calibri" w:cstheme="minorHAnsi"/>
          <w:lang w:eastAsia="ru-RU"/>
        </w:rPr>
        <w:fldChar w:fldCharType="separate"/>
      </w:r>
      <w:r w:rsidRPr="00AE2452">
        <w:rPr>
          <w:rFonts w:eastAsia="Calibri" w:cstheme="minorHAnsi"/>
          <w:lang w:eastAsia="ru-RU"/>
        </w:rPr>
        <w:t>(</w:t>
      </w:r>
      <w:r w:rsidRPr="00284FBD">
        <w:rPr>
          <w:rFonts w:eastAsia="Calibri" w:cstheme="minorHAnsi"/>
          <w:lang w:eastAsia="ru-RU"/>
        </w:rPr>
        <w:t xml:space="preserve">Shiganova </w:t>
      </w:r>
      <w:r w:rsidR="00301BD0" w:rsidRPr="00301BD0">
        <w:rPr>
          <w:rFonts w:eastAsia="Calibri" w:cstheme="minorHAnsi"/>
          <w:i/>
          <w:lang w:eastAsia="ru-RU"/>
        </w:rPr>
        <w:t>et al.</w:t>
      </w:r>
      <w:r w:rsidRPr="00AE2452">
        <w:rPr>
          <w:rFonts w:eastAsia="Calibri" w:cstheme="minorHAnsi"/>
          <w:lang w:eastAsia="ru-RU"/>
        </w:rPr>
        <w:t xml:space="preserve">, 2000; Stelmakh </w:t>
      </w:r>
      <w:r w:rsidR="00301BD0" w:rsidRPr="00301BD0">
        <w:rPr>
          <w:rFonts w:eastAsia="Calibri" w:cstheme="minorHAnsi"/>
          <w:i/>
          <w:lang w:eastAsia="ru-RU"/>
        </w:rPr>
        <w:t>et al.</w:t>
      </w:r>
      <w:r w:rsidRPr="00AE2452">
        <w:rPr>
          <w:rFonts w:eastAsia="Calibri" w:cstheme="minorHAnsi"/>
          <w:lang w:eastAsia="ru-RU"/>
        </w:rPr>
        <w:t>, 2</w:t>
      </w:r>
      <w:r w:rsidRPr="00BA0F1F">
        <w:rPr>
          <w:rFonts w:eastAsia="Calibri" w:cstheme="minorHAnsi"/>
          <w:lang w:eastAsia="ru-RU"/>
        </w:rPr>
        <w:t>012</w:t>
      </w:r>
      <w:r>
        <w:rPr>
          <w:rFonts w:eastAsia="Calibri" w:cstheme="minorHAnsi"/>
          <w:lang w:eastAsia="ru-RU"/>
        </w:rPr>
        <w:t xml:space="preserve">; </w:t>
      </w:r>
      <w:r w:rsidRPr="00B04F79">
        <w:rPr>
          <w:rFonts w:eastAsia="Calibri" w:cstheme="minorHAnsi"/>
          <w:lang w:eastAsia="ru-RU"/>
        </w:rPr>
        <w:t xml:space="preserve">Vinogradov </w:t>
      </w:r>
      <w:r w:rsidR="00301BD0" w:rsidRPr="00301BD0">
        <w:rPr>
          <w:rFonts w:eastAsia="Calibri" w:cstheme="minorHAnsi"/>
          <w:i/>
          <w:lang w:eastAsia="ru-RU"/>
        </w:rPr>
        <w:t>et al.</w:t>
      </w:r>
      <w:r w:rsidRPr="00B04F79">
        <w:rPr>
          <w:rFonts w:eastAsia="Calibri" w:cstheme="minorHAnsi"/>
          <w:lang w:eastAsia="ru-RU"/>
        </w:rPr>
        <w:t>, 1995</w:t>
      </w:r>
      <w:r w:rsidRPr="00BA0F1F">
        <w:rPr>
          <w:rFonts w:eastAsia="Calibri" w:cstheme="minorHAnsi"/>
          <w:lang w:eastAsia="ru-RU"/>
        </w:rPr>
        <w:t>)</w:t>
      </w:r>
      <w:r w:rsidRPr="00BA0F1F">
        <w:rPr>
          <w:rFonts w:eastAsia="Calibri" w:cstheme="minorHAnsi"/>
          <w:lang w:eastAsia="ru-RU"/>
        </w:rPr>
        <w:fldChar w:fldCharType="end"/>
      </w:r>
      <w:r w:rsidRPr="00BA0F1F">
        <w:rPr>
          <w:rFonts w:eastAsia="Calibri" w:cstheme="minorHAnsi"/>
          <w:lang w:eastAsia="ru-RU"/>
        </w:rPr>
        <w:t xml:space="preserve">. </w:t>
      </w:r>
    </w:p>
    <w:p w14:paraId="5173DE57" w14:textId="0B0EC084" w:rsidR="0048205B" w:rsidRPr="00BA0F1F" w:rsidRDefault="0048205B" w:rsidP="00AE389F">
      <w:pPr>
        <w:rPr>
          <w:rFonts w:eastAsia="Calibri" w:cstheme="minorHAnsi"/>
          <w:lang w:eastAsia="ru-RU"/>
        </w:rPr>
      </w:pPr>
      <w:r w:rsidRPr="00BA0F1F">
        <w:rPr>
          <w:rFonts w:eastAsia="Calibri" w:cstheme="minorHAnsi"/>
          <w:lang w:eastAsia="ru-RU"/>
        </w:rPr>
        <w:t xml:space="preserve">Extinction of about half of the native bivalve species was brought about by the invasion of the Pacific gastropod </w:t>
      </w:r>
      <w:r w:rsidRPr="00BA0F1F">
        <w:rPr>
          <w:rFonts w:eastAsia="Calibri" w:cstheme="minorHAnsi"/>
          <w:i/>
          <w:lang w:eastAsia="ru-RU"/>
        </w:rPr>
        <w:t>Rapana venosa</w:t>
      </w:r>
      <w:r w:rsidRPr="00BA0F1F">
        <w:rPr>
          <w:rFonts w:eastAsia="Calibri" w:cstheme="minorHAnsi"/>
          <w:lang w:eastAsia="ru-RU"/>
        </w:rPr>
        <w:t xml:space="preserve">, starting in 1947. Black Sea populations of </w:t>
      </w:r>
      <w:r w:rsidRPr="00BA0F1F">
        <w:rPr>
          <w:rFonts w:eastAsia="Calibri" w:cstheme="minorHAnsi"/>
          <w:i/>
          <w:lang w:eastAsia="ru-RU"/>
        </w:rPr>
        <w:t>Ostrea edulis</w:t>
      </w:r>
      <w:r w:rsidRPr="00BA0F1F">
        <w:rPr>
          <w:rFonts w:eastAsia="Calibri" w:cstheme="minorHAnsi"/>
          <w:lang w:eastAsia="ru-RU"/>
        </w:rPr>
        <w:t xml:space="preserve"> and </w:t>
      </w:r>
      <w:r w:rsidRPr="00BA0F1F">
        <w:rPr>
          <w:rFonts w:eastAsia="Calibri" w:cstheme="minorHAnsi"/>
          <w:i/>
          <w:lang w:eastAsia="ru-RU"/>
        </w:rPr>
        <w:t>Flexopecten ponticus</w:t>
      </w:r>
      <w:r w:rsidRPr="00BA0F1F">
        <w:rPr>
          <w:rFonts w:eastAsia="Calibri" w:cstheme="minorHAnsi"/>
          <w:lang w:eastAsia="ru-RU"/>
        </w:rPr>
        <w:t xml:space="preserve"> are now on the brink of extinction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ISBN" : "9211260426", "author" : [ { "dropping-particle" : "", "family" : "Zaitsev", "given" : "Y.P", "non-dropping-particle" : "", "parse-names" : false, "suffix" : "" }, { "dropping-particle" : "", "family" : "Mamaev", "given" : "V.", "non-dropping-particle" : "", "parse-names" : false, "suffix" : "" } ], "id" : "ITEM-1", "issued" : { "date-parts" : [ [ "1997" ] ] }, "number-of-pages" : "208", "publisher" : "GEF BSEP United Nations Publications", "publisher-place" : "New York", "title" : "Marine biological diversity in the Black Sea : a study of change and decline", "type" : "book" }, "uris" : [ "http://www.mendeley.com/documents/?uuid=7d2a3dc5-b23e-3981-a6ef-f43fc9f064b4" ] }, { "id" : "ITEM-2", "itemData" : { "author" : [ { "dropping-particle" : "", "family" : "Vershinin", "given" : "A.", "non-dropping-particle" : "", "parse-names" : false, "suffix" : "" }, { "dropping-particle" : "", "family" : "[\u0412\u0435\u0440\u0448\u0438\u043d\u0438\u043d \u0410.]", "given" : "", "non-dropping-particle" : "", "parse-names" : false, "suffix" : "" } ], "id" : "ITEM-2", "issued" : { "date-parts" : [ [ "2016" ] ] }, "number-of-pages" : "223", "publisher" : "\u041a\u043e\u0432\u0447\u0435\u0433 [Kovcheg]", "publisher-place" : "Moscow", "title" : "\u0416\u0438\u0432\u043e\u0435 \u0427\u0435\u0440\u043d\u043e\u0435 \u041c\u043e\u0440\u0435 [The Living Black Sea]", "type" : "book" }, "uris" : [ "http://www.mendeley.com/documents/?uuid=8d742ccd-43a8-450d-b3fd-979febd97d8f" ] } ], "mendeley" : { "formattedCitation" : "(A. Vershinin &amp; [\u0412\u0435\u0440\u0448\u0438\u043d\u0438\u043d \u0410.], 2016; Zaitsev &amp; Mamaev, 1997)", "manualFormatting" : "(Zaitsev and Mamaev, 1997; Vershinin, 2016", "plainTextFormattedCitation" : "(A. Vershinin &amp; [\u0412\u0435\u0440\u0448\u0438\u043d\u0438\u043d \u0410.], 2016; Zaitsev &amp; Mamaev, 1997)", "previouslyFormattedCitation" : "(A. Vershinin &amp; [\u0412\u0435\u0440\u0448\u0438\u043d\u0438\u043d \u0410.], 2016; Zaitsev &amp; Mamaev, 1997)"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w:t>
      </w:r>
      <w:r w:rsidRPr="00BA0F1F">
        <w:rPr>
          <w:rFonts w:eastAsia="Calibri" w:cstheme="minorHAnsi"/>
          <w:lang w:eastAsia="ru-RU"/>
        </w:rPr>
        <w:fldChar w:fldCharType="end"/>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Sorokin", "given" : "Yu.I.", "non-dropping-particle" : "", "parse-names" : false, "suffix" : "" } ], "id" : "ITEM-1", "issued" : { "date-parts" : [ [ "2002" ] ] }, "number-of-pages" : "875", "publisher" : "Backhuys Publishers", "publisher-place" : "Leiden", "title" : "Black Sea Ecology and Oceanography", "type" : "book" }, "uris" : [ "http://www.mendeley.com/documents/?uuid=6b6c1b57-58dd-468e-ac0c-fd38f3b4cf97" ] } ], "mendeley" : { "formattedCitation" : "(Sorokin, 2002)", "manualFormatting" : "Sorokin, 2002)", "plainTextFormattedCitation" : "(Sorokin, 2002)", "previouslyFormattedCitation" : "(Sorokin, 2002)"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Sorokin, 2002</w:t>
      </w:r>
      <w:r>
        <w:rPr>
          <w:rFonts w:eastAsia="Calibri" w:cstheme="minorHAnsi"/>
          <w:lang w:eastAsia="ru-RU"/>
        </w:rPr>
        <w:t xml:space="preserve">; </w:t>
      </w:r>
      <w:r w:rsidRPr="00BA0F1F">
        <w:rPr>
          <w:rFonts w:eastAsia="Calibri" w:cstheme="minorHAnsi"/>
          <w:lang w:eastAsia="ru-RU"/>
        </w:rPr>
        <w:t>Vershinin, 2016</w:t>
      </w:r>
      <w:r>
        <w:rPr>
          <w:rFonts w:eastAsia="Calibri" w:cstheme="minorHAnsi"/>
          <w:lang w:eastAsia="ru-RU"/>
        </w:rPr>
        <w:t xml:space="preserve">; </w:t>
      </w:r>
      <w:r w:rsidRPr="00BA0F1F">
        <w:rPr>
          <w:rFonts w:eastAsia="Calibri" w:cstheme="minorHAnsi"/>
          <w:lang w:eastAsia="ru-RU"/>
        </w:rPr>
        <w:t xml:space="preserve">Zaitsev </w:t>
      </w:r>
      <w:r w:rsidR="00D52912">
        <w:rPr>
          <w:rFonts w:eastAsia="Calibri" w:cstheme="minorHAnsi"/>
          <w:lang w:eastAsia="ru-RU"/>
        </w:rPr>
        <w:t>&amp;</w:t>
      </w:r>
      <w:r w:rsidR="00D52912" w:rsidRPr="00BA0F1F">
        <w:rPr>
          <w:rFonts w:eastAsia="Calibri" w:cstheme="minorHAnsi"/>
          <w:lang w:eastAsia="ru-RU"/>
        </w:rPr>
        <w:t xml:space="preserve"> </w:t>
      </w:r>
      <w:r w:rsidRPr="00BA0F1F">
        <w:rPr>
          <w:rFonts w:eastAsia="Calibri" w:cstheme="minorHAnsi"/>
          <w:lang w:eastAsia="ru-RU"/>
        </w:rPr>
        <w:t>Mamaev, 1997)</w:t>
      </w:r>
      <w:r w:rsidRPr="00BA0F1F">
        <w:rPr>
          <w:rFonts w:eastAsia="Calibri" w:cstheme="minorHAnsi"/>
          <w:lang w:eastAsia="ru-RU"/>
        </w:rPr>
        <w:fldChar w:fldCharType="end"/>
      </w:r>
      <w:r w:rsidRPr="00BA0F1F">
        <w:rPr>
          <w:rFonts w:eastAsia="Calibri" w:cstheme="minorHAnsi"/>
          <w:lang w:eastAsia="ru-RU"/>
        </w:rPr>
        <w:t xml:space="preserve">. </w:t>
      </w:r>
      <w:r w:rsidRPr="00BA0F1F">
        <w:rPr>
          <w:rFonts w:eastAsia="Calibri" w:cstheme="minorHAnsi"/>
          <w:lang w:eastAsia="ru-RU"/>
        </w:rPr>
        <w:lastRenderedPageBreak/>
        <w:t>The populations of predators such as dolphins, mackerel and tuna have declined because of pollution and overfishing. Fishing has been refocused on the sprat</w:t>
      </w:r>
      <w:r w:rsidRPr="00BA0F1F">
        <w:rPr>
          <w:rFonts w:eastAsia="Calibri" w:cstheme="minorHAnsi"/>
          <w:lang w:val="en-US" w:eastAsia="ru-RU"/>
        </w:rPr>
        <w:t>s</w:t>
      </w:r>
      <w:r w:rsidRPr="00BA0F1F">
        <w:rPr>
          <w:rFonts w:eastAsia="Calibri" w:cstheme="minorHAnsi"/>
          <w:lang w:eastAsia="ru-RU"/>
        </w:rPr>
        <w:t xml:space="preserve"> </w:t>
      </w:r>
      <w:r w:rsidRPr="00BA0F1F">
        <w:rPr>
          <w:rFonts w:eastAsia="Calibri" w:cstheme="minorHAnsi"/>
          <w:i/>
          <w:lang w:eastAsia="ru-RU"/>
        </w:rPr>
        <w:t>Sprattus and Clupeonella</w:t>
      </w:r>
      <w:r w:rsidRPr="00BA0F1F">
        <w:rPr>
          <w:rFonts w:eastAsia="Calibri" w:cstheme="minorHAnsi"/>
          <w:lang w:eastAsia="ru-RU"/>
        </w:rPr>
        <w:t xml:space="preserve">, whose population had also dramatically decreased by the early 1990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Tokarev", "given" : "Y.", "non-dropping-particle" : "", "parse-names" : false, "suffix" : "" }, { "dropping-particle" : "", "family" : "Shulman", "given" : "G.", "non-dropping-particle" : "", "parse-names" : false, "suffix" : "" } ], "container-title" : "Hydrobiologia", "id" : "ITEM-1", "issue" : "1", "issued" : { "date-parts" : [ [ "2007" ] ] }, "page" : "23-33", "title" : "Biodiversity in the Black Sea: effects of climate and anthropogenic factors", "type" : "article-journal", "volume" : "580" }, "uris" : [ "http://www.mendeley.com/documents/?uuid=552f3d84-0363-4683-a6be-7930efe7a0a3" ] } ], "mendeley" : { "formattedCitation" : "(Tokarev &amp; Shulman, 2007)", "plainTextFormattedCitation" : "(Tokarev &amp; Shulman, 2007)", "previouslyFormattedCitation" : "(Tokarev &amp; Shulman, 2007)"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Tokarev &amp; Shulman, 2007)</w:t>
      </w:r>
      <w:r w:rsidRPr="00BA0F1F">
        <w:rPr>
          <w:rFonts w:eastAsia="Calibri" w:cstheme="minorHAnsi"/>
          <w:lang w:eastAsia="ru-RU"/>
        </w:rPr>
        <w:fldChar w:fldCharType="end"/>
      </w:r>
      <w:r w:rsidRPr="00BA0F1F">
        <w:rPr>
          <w:rFonts w:eastAsia="Calibri" w:cstheme="minorHAnsi"/>
          <w:lang w:eastAsia="ru-RU"/>
        </w:rPr>
        <w:t xml:space="preserve">. </w:t>
      </w:r>
    </w:p>
    <w:p w14:paraId="652590B6" w14:textId="295425F4" w:rsidR="0048205B" w:rsidRPr="00BA0F1F" w:rsidRDefault="0048205B" w:rsidP="00AE389F">
      <w:pPr>
        <w:rPr>
          <w:rFonts w:eastAsia="Calibri" w:cstheme="minorHAnsi"/>
          <w:lang w:eastAsia="ru-RU"/>
        </w:rPr>
      </w:pPr>
      <w:r w:rsidRPr="00BA0F1F">
        <w:rPr>
          <w:rFonts w:eastAsia="Calibri" w:cstheme="minorHAnsi"/>
          <w:lang w:eastAsia="ru-RU"/>
        </w:rPr>
        <w:t xml:space="preserve">Since the mid-1990s there have been some signs of ecosystem recovery. Western Black Sea coastal waters improved due to reduced nutrient inputs, especially phosphoru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Kresin", "given" : "V.S.", "non-dropping-particle" : "", "parse-names" : false, "suffix" : "" }, { "dropping-particle" : "", "family" : "Eremenko", "given" : "E.V.", "non-dropping-particle" : "", "parse-names" : false, "suffix" : "" }, { "dropping-particle" : "", "family" : "Zakharchenko", "given" : "M.A.", "non-dropping-particle" : "", "parse-names" : false, "suffix" : "" }, { "dropping-particle" : "", "family" : "Yurchenko", "given" : "A.I.", "non-dropping-particle" : "", "parse-names" : false, "suffix" : "" }, { "dropping-particle" : "", "family" : "[\u041a\u0440\u0435\u0441\u0438\u043d \u0412.\u0421.", "given" : "", "non-dropping-particle" : "", "parse-names" : false, "suffix" : "" }, { "dropping-particle" : "", "family" : "\u0415\u0440\u0435\u043c\u0435\u043d\u043a\u043e \u0415.\u0412.", "given" : "", "non-dropping-particle" : "", "parse-names" : false, "suffix" : "" }, { "dropping-particle" : "", "family" : "\u0417\u0430\u0445\u0430\u0440\u0447\u0435\u043d\u043a\u043e \u041c.\u0410. \u042e\u0440\u0447\u0435\u043d\u043a\u043e \u0410.\u0418.]", "given" : "", "non-dropping-particle" : "", "parse-names" : false, "suffix" : "" } ], "container-title" : "\u042d\u043a\u043e\u043b\u043e\u0433\u0438\u044f \u043e\u043a\u0440\u0443\u0436\u0430\u044e\u0449\u0435\u0439 \u0441\u0440\u0435\u0434\u044b \u0438 \u0431\u0435\u0437\u043e\u043f\u0430\u0441\u043d\u043e\u0441\u0442\u044c [Ecology environment and safety]", "id" : "ITEM-1", "issue" : "5", "issued" : { "date-parts" : [ [ "2008" ] ] }, "page" : "28-33", "title" : "\u0414\u0438\u043d\u0430\u043c\u0438\u043a\u0430 \u043f\u043e\u0441\u0442\u0443\u043f\u043b\u0435\u043d\u0438\u044f \u0441\u043e\u0435\u0434\u0438\u043d\u0435\u043d\u0438\u0439 \u0444\u043e\u0441\u0444\u043e\u0440\u0430 \u0432 \u0443\u043a\u0440\u0430\u0438\u043d\u0441\u043a\u0438\u0435 \u043f\u0440\u0438\u0431\u0440\u0435\u0436\u043d\u044b\u0435 \u0432\u043e\u0434\u044b \u0427\u0435\u0440\u043d\u043e\u0433\u043e \u043c\u043e\u0440\u044f \u0438 \u043a\u043e\u043c\u043f\u043b\u0435\u043a\u0441 \u0432\u043e\u0434\u043e\u043e\u0445\u0440\u0430\u043d\u043d\u044b\u0445 \u043c\u0435\u0440\u043e\u043f\u0440\u0438\u044f\u0442\u0438\u0439 [Dynamics of phosphorus compounds arrivals in the Ukrainian coastal Black Sea water and complex of water conservation measures]", "type" : "article-journal" }, "uris" : [ "http://www.mendeley.com/documents/?uuid=5dfe63a9-ea7f-4be6-ace0-a1223a6ba7d9" ] } ], "mendeley" : { "formattedCitation" : "(Kresin et al., 2008)", "plainTextFormattedCitation" : "(Kresin et al., 2008)", "previouslyFormattedCitation" : "(Kresin et al., 2008)"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 xml:space="preserve">(Kresin </w:t>
      </w:r>
      <w:r w:rsidR="00301BD0" w:rsidRPr="00301BD0">
        <w:rPr>
          <w:rFonts w:eastAsia="Calibri" w:cstheme="minorHAnsi"/>
          <w:i/>
          <w:lang w:eastAsia="ru-RU"/>
        </w:rPr>
        <w:t>et al.</w:t>
      </w:r>
      <w:r w:rsidRPr="00BA0F1F">
        <w:rPr>
          <w:rFonts w:eastAsia="Calibri" w:cstheme="minorHAnsi"/>
          <w:lang w:eastAsia="ru-RU"/>
        </w:rPr>
        <w:t>, 2008)</w:t>
      </w:r>
      <w:r w:rsidRPr="00BA0F1F">
        <w:rPr>
          <w:rFonts w:eastAsia="Calibri" w:cstheme="minorHAnsi"/>
          <w:lang w:eastAsia="ru-RU"/>
        </w:rPr>
        <w:fldChar w:fldCharType="end"/>
      </w:r>
      <w:r w:rsidRPr="00BA0F1F">
        <w:rPr>
          <w:rFonts w:eastAsia="Calibri" w:cstheme="minorHAnsi"/>
          <w:lang w:eastAsia="ru-RU"/>
        </w:rPr>
        <w:t xml:space="preserve">, mainly due to the economic recession after the dissolution of the Soviet Union. This led to fewer microalgal blooms, recovery of some algal populations, increasing plankton biodiversity, decreasing opportunistic and gelatinous species, re-appearance of some native fodder zooplankton and fish species, and increasing edible zooplankton biomas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container-title" : "State of the Environment of the Black Sea (2001-2006/7)", "editor" : [ { "dropping-particle" : "", "family" : "Ogus", "given" : "T.", "non-dropping-particle" : "", "parse-names" : false, "suffix" : "" } ], "id" : "ITEM-1", "issued" : { "date-parts" : [ [ "2008" ] ] }, "page" : "321-364", "publisher" : "Commission on the Protection of the Black Sea Against Pollution (BSC)", "publisher-place" : "Istanbul, Turkey", "title" : "The state of marine living resources", "type" : "chapter" }, "uris" : [ "http://www.mendeley.com/documents/?uuid=ab7f62dd-9657-4cd9-a9a9-1961b1eda7a6" ] } ], "mendeley" : { "formattedCitation" : "(Ogus, 2008)", "plainTextFormattedCitation" : "(Ogus, 2008)", "previouslyFormattedCitation" : "(Ogus, 2008)"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Ogus, 2008)</w:t>
      </w:r>
      <w:r w:rsidRPr="00BA0F1F">
        <w:rPr>
          <w:rFonts w:eastAsia="Calibri" w:cstheme="minorHAnsi"/>
          <w:lang w:eastAsia="ru-RU"/>
        </w:rPr>
        <w:fldChar w:fldCharType="end"/>
      </w:r>
      <w:r w:rsidRPr="00BA0F1F">
        <w:rPr>
          <w:rFonts w:eastAsia="Calibri" w:cstheme="minorHAnsi"/>
          <w:lang w:eastAsia="ru-RU"/>
        </w:rPr>
        <w:t xml:space="preserve">. After 1992, several eutrophication indices also improved in the eastern and deep Black Sea, indicating a more widespread recovery of the Sea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DOI" : "10.1126/science.1073002", "ISSN" : "00368075", "author" : [ { "dropping-particle" : "", "family" : "Kideys", "given" : "A. E.", "non-dropping-particle" : "", "parse-names" : false, "suffix" : "" } ], "container-title" : "Science", "id" : "ITEM-1", "issue" : "5586", "issued" : { "date-parts" : [ [ "2002", "8", "30" ] ] }, "page" : "1482-1484", "title" : "Fall and Rise of the Black Sea Ecosystem", "type" : "article-journal", "volume" : "297" }, "uris" : [ "http://www.mendeley.com/documents/?uuid=4c3dbf52-176b-4904-9cef-7123e23fa77a" ] } ], "mendeley" : { "formattedCitation" : "(Kideys, 2002)", "plainTextFormattedCitation" : "(Kideys, 2002)", "previouslyFormattedCitation" : "(Kideys, 2002)"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Kideys, 2002)</w:t>
      </w:r>
      <w:r w:rsidRPr="00BA0F1F">
        <w:rPr>
          <w:rFonts w:eastAsia="Calibri" w:cstheme="minorHAnsi"/>
          <w:lang w:eastAsia="ru-RU"/>
        </w:rPr>
        <w:fldChar w:fldCharType="end"/>
      </w:r>
      <w:r w:rsidRPr="00BA0F1F">
        <w:rPr>
          <w:rFonts w:eastAsia="Calibri" w:cstheme="minorHAnsi"/>
          <w:lang w:eastAsia="ru-RU"/>
        </w:rPr>
        <w:t xml:space="preserve">. Then, the ctenophore </w:t>
      </w:r>
      <w:r w:rsidRPr="00BA0F1F">
        <w:rPr>
          <w:rFonts w:eastAsia="Calibri" w:cstheme="minorHAnsi"/>
          <w:i/>
          <w:lang w:eastAsia="ru-RU"/>
        </w:rPr>
        <w:t>Beroe ovata</w:t>
      </w:r>
      <w:r w:rsidRPr="00BA0F1F">
        <w:rPr>
          <w:rFonts w:eastAsia="Calibri" w:cstheme="minorHAnsi"/>
          <w:lang w:eastAsia="ru-RU"/>
        </w:rPr>
        <w:t>, a speciali</w:t>
      </w:r>
      <w:r>
        <w:rPr>
          <w:rFonts w:eastAsia="Calibri" w:cstheme="minorHAnsi"/>
          <w:lang w:eastAsia="ru-RU"/>
        </w:rPr>
        <w:t>z</w:t>
      </w:r>
      <w:r w:rsidRPr="00BA0F1F">
        <w:rPr>
          <w:rFonts w:eastAsia="Calibri" w:cstheme="minorHAnsi"/>
          <w:lang w:eastAsia="ru-RU"/>
        </w:rPr>
        <w:t xml:space="preserve">ed predator of </w:t>
      </w:r>
      <w:r w:rsidRPr="00BA0F1F">
        <w:rPr>
          <w:rFonts w:eastAsia="Calibri" w:cstheme="minorHAnsi"/>
          <w:i/>
          <w:lang w:eastAsia="ru-RU"/>
        </w:rPr>
        <w:t>Mnemiopsis</w:t>
      </w:r>
      <w:r w:rsidRPr="00BA0F1F">
        <w:rPr>
          <w:rFonts w:eastAsia="Calibri" w:cstheme="minorHAnsi"/>
          <w:lang w:eastAsia="ru-RU"/>
        </w:rPr>
        <w:t xml:space="preserve"> was also introduced into Black Sea leading to a sharp decline of </w:t>
      </w:r>
      <w:r w:rsidRPr="00BA0F1F">
        <w:rPr>
          <w:rFonts w:eastAsia="Calibri" w:cstheme="minorHAnsi"/>
          <w:i/>
          <w:lang w:eastAsia="ru-RU"/>
        </w:rPr>
        <w:t xml:space="preserve">Mnemiopsis </w:t>
      </w:r>
      <w:r w:rsidRPr="00BA0F1F">
        <w:rPr>
          <w:rFonts w:eastAsia="Calibri" w:cstheme="minorHAnsi"/>
          <w:lang w:eastAsia="ru-RU"/>
        </w:rPr>
        <w:t xml:space="preserve">followed by a sharp decline of </w:t>
      </w:r>
      <w:r w:rsidRPr="00BA0F1F">
        <w:rPr>
          <w:rFonts w:eastAsia="Calibri" w:cstheme="minorHAnsi"/>
          <w:i/>
          <w:lang w:eastAsia="ru-RU"/>
        </w:rPr>
        <w:t>Beroe</w:t>
      </w:r>
      <w:r w:rsidRPr="00BA0F1F">
        <w:rPr>
          <w:rFonts w:eastAsia="Calibri" w:cstheme="minorHAnsi"/>
          <w:lang w:eastAsia="ru-RU"/>
        </w:rPr>
        <w:t xml:space="preserve"> itself. The </w:t>
      </w:r>
      <w:r w:rsidRPr="00BA0F1F">
        <w:rPr>
          <w:rFonts w:eastAsia="Calibri" w:cstheme="minorHAnsi"/>
          <w:i/>
          <w:lang w:eastAsia="ru-RU"/>
        </w:rPr>
        <w:t>Mnemiopsis</w:t>
      </w:r>
      <w:r w:rsidRPr="00BA0F1F">
        <w:rPr>
          <w:rFonts w:eastAsia="Calibri" w:cstheme="minorHAnsi"/>
          <w:lang w:eastAsia="ru-RU"/>
        </w:rPr>
        <w:t xml:space="preserve"> population crash and reduction of eutrophication led to increases in non-gelatinous zooplankton, egg densities of anchovy, as well as increases in the biomass of two native gelatinous cnidarians (</w:t>
      </w:r>
      <w:r w:rsidRPr="00BA0F1F">
        <w:rPr>
          <w:rFonts w:eastAsia="Calibri" w:cstheme="minorHAnsi"/>
          <w:i/>
          <w:lang w:eastAsia="ru-RU"/>
        </w:rPr>
        <w:t>Rhizostoma pulmo</w:t>
      </w:r>
      <w:r w:rsidRPr="00BA0F1F">
        <w:rPr>
          <w:rFonts w:eastAsia="Calibri" w:cstheme="minorHAnsi"/>
          <w:lang w:eastAsia="ru-RU"/>
        </w:rPr>
        <w:t xml:space="preserve"> and</w:t>
      </w:r>
      <w:r w:rsidRPr="00BA0F1F">
        <w:rPr>
          <w:rFonts w:eastAsia="Calibri" w:cstheme="minorHAnsi"/>
          <w:i/>
          <w:lang w:eastAsia="ru-RU"/>
        </w:rPr>
        <w:t xml:space="preserve"> Aurelia aurita</w:t>
      </w:r>
      <w:r w:rsidRPr="00BA0F1F">
        <w:rPr>
          <w:rFonts w:eastAsia="Calibri" w:cstheme="minorHAnsi"/>
          <w:lang w:eastAsia="ru-RU"/>
        </w:rPr>
        <w:t xml:space="preserve">) and anchovy landings. In the early 2000s the concentration of zooplankton returned to the level before the invasion of </w:t>
      </w:r>
      <w:r w:rsidRPr="00BA0F1F">
        <w:rPr>
          <w:rFonts w:eastAsia="Calibri" w:cstheme="minorHAnsi"/>
          <w:i/>
          <w:lang w:eastAsia="ru-RU"/>
        </w:rPr>
        <w:t>Mnemiopsis leidyi</w:t>
      </w:r>
      <w:r w:rsidRPr="00BA0F1F">
        <w:rPr>
          <w:rFonts w:eastAsia="Calibri" w:cstheme="minorHAnsi"/>
          <w:lang w:eastAsia="ru-RU"/>
        </w:rPr>
        <w:t xml:space="preserve">. In 2004 in the north-eastern part of the Sea the number of species was comparable with numbers before the invasion of </w:t>
      </w:r>
      <w:r w:rsidRPr="00BA0F1F">
        <w:rPr>
          <w:rFonts w:eastAsia="Calibri" w:cstheme="minorHAnsi"/>
          <w:i/>
          <w:lang w:eastAsia="ru-RU"/>
        </w:rPr>
        <w:t>Mnemiopsis</w:t>
      </w:r>
      <w:r w:rsidRPr="00BA0F1F">
        <w:rPr>
          <w:rFonts w:eastAsia="Calibri" w:cstheme="minorHAnsi"/>
          <w:lang w:eastAsia="ru-RU"/>
        </w:rPr>
        <w:t xml:space="preserve">. The total number of fish roe and especially fish larvae, however, remains below the level of the 1960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Tishkov A.A. [\u0422\u0438\u0448\u043a\u043e\u0432 \u0410.\u0410.]", "given" : "", "non-dropping-particle" : "", "parse-names" : false, "suffix" : "" } ], "id" : "ITEM-1", "issued" : { "date-parts" : [ [ "2009" ] ] }, "number-of-pages" : "174", "publisher" : "Ministry of Natural Resources of Russian Federation, UNDP", "publisher-place" : "Moscow", "title" : "Fourth National Report \"Biodiversity Conservation in the Russian Federation [\"\u0427\u0435\u0442\u0432\u0435\u0440\u0442\u044b\u0439 \u043d\u0430\u0446\u0438\u043e\u043d\u0430\u043b\u044c\u043d\u044b\u0439 \u0434\u043e\u043a\u043b\u0430\u0434 \u00ab\u0421\u043e\u0445\u0440\u0430\u043d\u0435\u043d\u0438\u0435 \u0431\u0438\u043e\u0440\u0430\u0437\u043d\u043e\u043e\u0431\u0440\u0430\u0437\u0438\u044f \u0432 \u0420\u043e\u0441\u0441\u0438\u0439\u0441\u043a\u043e\u0439 \u0424\u0435\u0434\u0435\u0440\u0430\u0446\u0438\u0438\u00bb]", "type" : "book" }, "uris" : [ "http://www.mendeley.com/documents/?uuid=179f7b61-bbc6-4a73-b8af-bbeb1fa56f88" ] } ], "mendeley" : { "formattedCitation" : "(Tishkov A.A. [\u0422\u0438\u0448\u043a\u043e\u0432 \u0410.\u0410.], 2009)", "manualFormatting" : "(Tishkov, 2009)", "plainTextFormattedCitation" : "(Tishkov A.A. [\u0422\u0438\u0448\u043a\u043e\u0432 \u0410.\u0410.], 2009)", "previouslyFormattedCitation" : "(Tishkov A.A. [\u0422\u0438\u0448\u043a\u043e\u0432 \u0410.\u0410.], 2009)"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Tishkov, 2009)</w:t>
      </w:r>
      <w:r w:rsidRPr="00BA0F1F">
        <w:rPr>
          <w:rFonts w:eastAsia="Calibri" w:cstheme="minorHAnsi"/>
          <w:lang w:eastAsia="ru-RU"/>
        </w:rPr>
        <w:fldChar w:fldCharType="end"/>
      </w:r>
      <w:r w:rsidRPr="00BA0F1F">
        <w:rPr>
          <w:rFonts w:eastAsia="Calibri" w:cstheme="minorHAnsi"/>
          <w:lang w:eastAsia="ru-RU"/>
        </w:rPr>
        <w:t>.</w:t>
      </w:r>
    </w:p>
    <w:p w14:paraId="6D2D7F8A" w14:textId="68C5F51E" w:rsidR="0048205B" w:rsidRPr="00BA0F1F" w:rsidRDefault="0048205B" w:rsidP="00AE389F">
      <w:pPr>
        <w:rPr>
          <w:rFonts w:eastAsia="Calibri" w:cstheme="minorHAnsi"/>
          <w:lang w:eastAsia="ru-RU"/>
        </w:rPr>
      </w:pPr>
      <w:r w:rsidRPr="00BA0F1F">
        <w:rPr>
          <w:rFonts w:eastAsia="Calibri" w:cstheme="minorHAnsi"/>
          <w:lang w:eastAsia="ru-RU"/>
        </w:rPr>
        <w:t xml:space="preserve">In the Azov Sea in 1950 to 1970 the construction of storage reservoirs and implementation of water management led to a significant decrease in river inflow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Bespalova", "given" : "L.A.", "non-dropping-particle" : "", "parse-names" : false, "suffix" : "" }, { "dropping-particle" : "", "family" : "[\u0411\u0435\u0441\u043f\u0430\u043b\u043e\u0432\u0430 \u041b. \u0410.]", "given" : "", "non-dropping-particle" : "", "parse-names" : false, "suffix" : "" } ], "id" : "ITEM-1", "issued" : { "date-parts" : [ [ "2016" ] ] }, "number-of-pages" : "262", "publisher" : "Rostov University", "publisher-place" : "Rostov-on-Don", "title" : "\u042d\u043a\u043e\u043b\u043e\u0433\u0438\u0447\u0435\u0441\u043a\u0430\u044f \u0434\u0438\u0430\u0433\u043d\u043e\u0441\u0442\u0438\u043a\u0430 \u0438 \u043e\u0446\u0435\u043d\u043a\u0430 \u0443\u0441\u0442\u043e\u0439\u0447\u0438\u0432\u043e\u0441\u0442\u0438 \u043b\u0430\u043d\u0434\u0448\u0430\u0444\u0442\u043d\u043e\u0439 \u0441\u0442\u0440\u0443\u043a\u0442\u0443\u0440\u044b \u0410\u0437\u043e\u0432\u0441\u043a\u043e\u0433\u043e \u043c\u043e\u0440\u044f [Environmental diagnosis and assessment of the sustainability of the landscape structure of the Azov Sea]", "type" : "book" }, "uris" : [ "http://www.mendeley.com/documents/?uuid=f5ef2290-d8e7-47f6-b6da-48d35ed108c6" ] } ], "mendeley" : { "formattedCitation" : "(Bespalova &amp; [\u0411\u0435\u0441\u043f\u0430\u043b\u043e\u0432\u0430 \u041b. \u0410.], 2016)", "manualFormatting" : "(Bespalova, 2016)", "plainTextFormattedCitation" : "(Bespalova &amp; [\u0411\u0435\u0441\u043f\u0430\u043b\u043e\u0432\u0430 \u041b. \u0410.], 2016)", "previouslyFormattedCitation" : "(Bespalova &amp; [\u0411\u0435\u0441\u043f\u0430\u043b\u043e\u0432\u0430 \u041b. \u0410.], 2016)"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Bespalova, 2016)</w:t>
      </w:r>
      <w:r w:rsidRPr="00BA0F1F">
        <w:rPr>
          <w:rFonts w:eastAsia="Calibri" w:cstheme="minorHAnsi"/>
          <w:lang w:eastAsia="ru-RU"/>
        </w:rPr>
        <w:fldChar w:fldCharType="end"/>
      </w:r>
      <w:r w:rsidRPr="00BA0F1F">
        <w:rPr>
          <w:rFonts w:eastAsia="Calibri" w:cstheme="minorHAnsi"/>
          <w:lang w:eastAsia="ru-RU"/>
        </w:rPr>
        <w:t xml:space="preserve"> and subsequent increase in salinity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Kuksa", "given" : "V.I.", "non-dropping-particle" : "", "parse-names" : false, "suffix" : "" }, { "dropping-particle" : "", "family" : "[\u041a\u0443\u043a\u0441\u0430 \u0412.\u0418.]", "given" : "", "non-dropping-particle" : "", "parse-names" : false, "suffix" : "" } ], "id" : "ITEM-1", "issued" : { "date-parts" : [ [ "1994" ] ] }, "number-of-pages" : "320", "publisher" : "Hydrometeoizdat", "publisher-place" : "St. Peterburg", "title" : "\u042e\u0436\u043d\u044b\u0435 \u043c\u043e\u0440\u044f (\u0410\u0440\u0430\u043b\u044c\u0441\u043a\u043e\u0435, \u041a\u0430\u0441\u043f\u0438\u0439\u0441\u043a\u043e\u0435, \u0410\u0437\u043e\u0432\u0441\u043a\u043e\u0435 \u0438 \u0427\u0435\u0440\u043d\u043e\u0435) \u0432 \u0443\u0441\u043b\u043e\u0432\u0438\u044f\u0445 \u0430\u043d\u0442\u0440\u043e\u043f\u043e\u0433\u0435\u043d\u043d\u043e\u0433\u043e \u0441\u0442\u0440\u0435\u0441\u0441\u0430 [Southern Seas (Aral, Caspian, Azov and Black) in anthropogenic stress conditions]", "type" : "book" }, "uris" : [ "http://www.mendeley.com/documents/?uuid=1d6e63f2-2588-4a24-96d1-88754afbfe9d" ] } ], "mendeley" : { "formattedCitation" : "(Kuksa &amp; [\u041a\u0443\u043a\u0441\u0430 \u0412.\u0418.], 1994)", "manualFormatting" : "(Kuksa, 1994)", "plainTextFormattedCitation" : "(Kuksa &amp; [\u041a\u0443\u043a\u0441\u0430 \u0412.\u0418.], 1994)", "previouslyFormattedCitation" : "(Kuksa &amp; [\u041a\u0443\u043a\u0441\u0430 \u0412.\u0418.], 1994)"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Kuksa, 1994)</w:t>
      </w:r>
      <w:r w:rsidRPr="00BA0F1F">
        <w:rPr>
          <w:rFonts w:eastAsia="Calibri" w:cstheme="minorHAnsi"/>
          <w:lang w:eastAsia="ru-RU"/>
        </w:rPr>
        <w:fldChar w:fldCharType="end"/>
      </w:r>
      <w:r w:rsidRPr="00BA0F1F">
        <w:rPr>
          <w:rFonts w:eastAsia="Calibri" w:cstheme="minorHAnsi"/>
          <w:lang w:eastAsia="ru-RU"/>
        </w:rPr>
        <w:t xml:space="preserve">. There was a migration of Black Sea species to the Azov Sea and the native freshwater and brackish water ecosystems changed, with a decrease of commercial fish spawning in the estuary systems. Pollution by heavy metals, organochlorine pesticides, and petroleum hydrocarbons increased, leading to the reduction of productivity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Bespalova", "given" : "L.A.", "non-dropping-particle" : "", "parse-names" : false, "suffix" : "" }, { "dropping-particle" : "", "family" : "[\u0411\u0435\u0441\u043f\u0430\u043b\u043e\u0432\u0430 \u041b. \u0410.]", "given" : "", "non-dropping-particle" : "", "parse-names" : false, "suffix" : "" } ], "id" : "ITEM-1", "issued" : { "date-parts" : [ [ "2016" ] ] }, "number-of-pages" : "262", "publisher" : "Rostov University", "publisher-place" : "Rostov-on-Don", "title" : "\u042d\u043a\u043e\u043b\u043e\u0433\u0438\u0447\u0435\u0441\u043a\u0430\u044f \u0434\u0438\u0430\u0433\u043d\u043e\u0441\u0442\u0438\u043a\u0430 \u0438 \u043e\u0446\u0435\u043d\u043a\u0430 \u0443\u0441\u0442\u043e\u0439\u0447\u0438\u0432\u043e\u0441\u0442\u0438 \u043b\u0430\u043d\u0434\u0448\u0430\u0444\u0442\u043d\u043e\u0439 \u0441\u0442\u0440\u0443\u043a\u0442\u0443\u0440\u044b \u0410\u0437\u043e\u0432\u0441\u043a\u043e\u0433\u043e \u043c\u043e\u0440\u044f [Environmental diagnosis and assessment of the sustainability of the landscape structure of the Azov Sea]", "type" : "book" }, "uris" : [ "http://www.mendeley.com/documents/?uuid=f5ef2290-d8e7-47f6-b6da-48d35ed108c6" ] }, { "id" : "ITEM-2", "itemData" : { "author" : [ { "dropping-particle" : "", "family" : "Kotlyakov V.M. [\u041a\u043e\u0442\u043b\u044f\u043a\u043e\u0432 \u0412.\u041c.]", "given" : "", "non-dropping-particle" : "", "parse-names" : false, "suffix" : "" } ], "id" : "ITEM-2", "issued" : { "date-parts" : [ [ "2004" ] ] }, "number-of-pages" : "254-257", "title" : "\u0410\u0437\u043e\u0432\u0441\u043a\u043e\u0435 \u043c\u043e\u0440\u0435 [The Azov Sea]. In \u041d\u0430\u0446\u0438\u043e\u043d\u0430\u043b\u044c\u043d\u044b\u0439 \u0430\u0442\u043b\u0430\u0441 \u0420\u043e\u0441\u0441\u0438\u0438 [The National Atlas of Russia] (pp. 254\u2013257). Moscow: \u0424\u0435\u0434\u0435\u0440\u0430\u043b\u044c\u043d\u043e\u0435 \u0430\u0433\u0435\u043d\u0442\u0441\u0442\u0432\u043e \u0433\u0435\u043e\u0434\u0435\u0437\u0438\u0438 \u0438 \u043a\u0430\u0440\u0442\u043e\u0433\u0440\u0430\u0444\u0438\u0438 (\u0420\u041e\u0421\u041a\u0410\u0420\u0422\u041e\u0413\u0420\u0410\u0424\u0418\u042f) [The Federal Agency of Geodesy and Cartography (ROSKARTOGRAFIYA)]", "type" : "report" }, "uris" : [ "http://www.mendeley.com/documents/?uuid=487f90d5-3ec5-4e3b-b05e-e933d5b31a33" ] } ], "mendeley" : { "formattedCitation" : "(Bespalova &amp; [\u0411\u0435\u0441\u043f\u0430\u043b\u043e\u0432\u0430 \u041b. \u0410.], 2016; Kotlyakov V.M. [\u041a\u043e\u0442\u043b\u044f\u043a\u043e\u0432 \u0412.\u041c.], 2004)", "manualFormatting" : "(Kotlyakov, 2004; Bespalova, 2016)", "plainTextFormattedCitation" : "(Bespalova &amp; [\u0411\u0435\u0441\u043f\u0430\u043b\u043e\u0432\u0430 \u041b. \u0410.], 2016; Kotlyakov V.M. [\u041a\u043e\u0442\u043b\u044f\u043a\u043e\u0432 \u0412.\u041c.], 2004)", "previouslyFormattedCitation" : "(Bespalova &amp; [\u0411\u0435\u0441\u043f\u0430\u043b\u043e\u0432\u0430 \u041b. \u0410.], 2016; Kotlyakov V.M. [\u041a\u043e\u0442\u043b\u044f\u043a\u043e\u0432 \u0412.\u041c.], 2004)"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Bespalova, 2016</w:t>
      </w:r>
      <w:r>
        <w:rPr>
          <w:rFonts w:eastAsia="Calibri" w:cstheme="minorHAnsi"/>
          <w:lang w:eastAsia="ru-RU"/>
        </w:rPr>
        <w:t xml:space="preserve">; </w:t>
      </w:r>
      <w:r w:rsidRPr="00BA0F1F">
        <w:rPr>
          <w:rFonts w:eastAsia="Calibri" w:cstheme="minorHAnsi"/>
          <w:lang w:eastAsia="ru-RU"/>
        </w:rPr>
        <w:t>Kotlyakov, 2004)</w:t>
      </w:r>
      <w:r w:rsidRPr="00BA0F1F">
        <w:rPr>
          <w:rFonts w:eastAsia="Calibri" w:cstheme="minorHAnsi"/>
          <w:lang w:eastAsia="ru-RU"/>
        </w:rPr>
        <w:fldChar w:fldCharType="end"/>
      </w:r>
      <w:r w:rsidRPr="00BA0F1F">
        <w:rPr>
          <w:rFonts w:eastAsia="Calibri" w:cstheme="minorHAnsi"/>
          <w:lang w:eastAsia="ru-RU"/>
        </w:rPr>
        <w:t xml:space="preserve">. Annual migration of </w:t>
      </w:r>
      <w:r w:rsidRPr="00BA0F1F">
        <w:rPr>
          <w:rFonts w:eastAsia="Calibri" w:cstheme="minorHAnsi"/>
          <w:i/>
          <w:lang w:eastAsia="ru-RU"/>
        </w:rPr>
        <w:t>Mnemiopsis leidyi</w:t>
      </w:r>
      <w:r w:rsidRPr="00BA0F1F">
        <w:rPr>
          <w:rFonts w:eastAsia="Calibri" w:cstheme="minorHAnsi"/>
          <w:lang w:eastAsia="ru-RU"/>
        </w:rPr>
        <w:t xml:space="preserve"> led to a decrease in zooplankton biomas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Khrustalev", "given" : "Yu.P.", "non-dropping-particle" : "", "parse-names" : false, "suffix" : "" }, { "dropping-particle" : "", "family" : "Ivlieva", "given" : "O.V.", "non-dropping-particle" : "", "parse-names" : false, "suffix" : "" }, { "dropping-particle" : "", "family" : "Bespalova", "given" : "A.A.", "non-dropping-particle" : "", "parse-names" : false, "suffix" : "" }, { "dropping-particle" : "", "family" : "Pirumova", "given" : "E.I.", "non-dropping-particle" : "", "parse-names" : false, "suffix" : "" }, { "dropping-particle" : "", "family" : "[\u0425\u0440\u0443\u0441\u0442\u0430\u043b\u0435\u0432 \u042e.\u041f.", "given" : "", "non-dropping-particle" : "", "parse-names" : false, "suffix" : "" }, { "dropping-particle" : "", "family" : "\u0418\u0432\u043b\u0438\u0435\u0432\u0430 \u041e.\u0412.", "given" : "", "non-dropping-particle" : "", "parse-names" : false, "suffix" : "" }, { "dropping-particle" : "", "family" : "\u0411\u0435\u0441\u043f\u0430\u043b\u043e\u0432 \u0410.\u0410.", "given" : "", "non-dropping-particle" : "", "parse-names" : false, "suffix" : "" }, { "dropping-particle" : "", "family" : "\u041f\u0438\u0440\u0443\u043c\u043e\u0432\u0430 \u0415.\u0418.]", "given" : "", "non-dropping-particle" : "", "parse-names" : false, "suffix" : "" } ], "container-title" : "\u042d\u043a\u043e\u043b\u043e\u0433\u0438\u0447\u0435\u0441\u043a\u0438\u0435 \u043f\u0440\u043e\u0431\u043b\u0435\u043c\u044b \u043f\u0440\u0438\u0440\u043e\u0434\u043e\u043f\u043e\u043b\u044c\u0437\u043e\u0432\u0430\u043d\u0438\u044f [Ecological problems of nature management]", "id" : "ITEM-1", "issued" : { "date-parts" : [ [ "2001" ] ] }, "page" : "110-123", "publisher" : "\u0424\u0413\u0423 \u00ab\u0410\u0437\u043e\u0432\u043c\u043e\u0440\u0432\u043e\u0434\u00bb [FGU \"Azovmorvod\"]", "publisher-place" : "Taganrog", "title" : "\u041b\u0430\u043d\u0434\u0448\u0430\u0444\u0442\u044b \u0410\u0437\u043e\u0432\u0441\u043a\u043e\u0433\u043e \u043c\u043e\u0440\u044f \u0438 \u0438\u0445 \u043f\u0440\u0435\u043e\u0431\u0440\u0430\u0437\u043e\u0432\u0430\u043d\u0438\u0435 \u043f\u043e\u0434 \u0432\u043b\u0438\u044f\u043d\u0438\u0435\u043c \u0445\u043e\u0437\u044f\u0439\u0441\u0442\u0432\u0435\u043d\u043d\u043e\u0439 \u0434\u0435\u044f\u0442\u0435\u043b\u044c\u043d\u043e\u0441\u0442\u0438 [Landscapes of the Azov sea and their transformation under the impact of economic activity]", "type" : "chapter" }, "uris" : [ "http://www.mendeley.com/documents/?uuid=b3362413-b2be-4ad1-afb8-8d25627259dc" ] }, { "id" : "ITEM-2", "itemData" : { "author" : [ { "dropping-particle" : "", "family" : "Mirzoyan", "given" : "Z.A.", "non-dropping-particle" : "", "parse-names" : false, "suffix" : "" }, { "dropping-particle" : "", "family" : "Volovik", "given" : "S.P.", "non-dropping-particle" : "", "parse-names" : false, "suffix" : "" }, { "dropping-particle" : "", "family" : "Martyniuk", "given" : "M.L.", "non-dropping-particle" : "", "parse-names" : false, "suffix" : "" }, { "dropping-particle" : "", "family" : "[\u041c\u0438\u0440\u0437\u043e\u044f\u043d \u0417.\u0410.", "given" : "", "non-dropping-particle" : "", "parse-names" : false, "suffix" : "" }, { "dropping-particle" : "", "family" : "\u0412\u043e\u043b\u043e\u0432\u0438\u043a \u0421.\u041f.", "given" : "", "non-dropping-particle" : "", "parse-names" : false, "suffix" : "" }, { "dropping-particle" : "", "family" : "\u041c\u0430\u0440\u0442\u044b\u043d\u044e\u043a \u041c.\u041b.]", "given" : "", "non-dropping-particle" : "", "parse-names" : false, "suffix" : "" } ], "container-title" : "\u041e\u0441\u043d\u043e\u0432\u043d\u044b\u0435 \u043f\u0440\u043e\u0431\u043b\u0435\u043c\u044b \u0440\u044b\u0431\u043d\u043e\u0433\u043e \u0445\u043e\u0437\u044f\u0439\u0441\u0442\u0432\u0430 \u0438 \u043e\u0445\u0440\u0430\u043d\u044b \u0440\u044b\u0431\u043e\u0445\u043e\u0437\u044f\u0439\u0441\u0442\u0432\u0435\u043d\u043d\u044b\u0445 \u0432\u043e\u0434\u043e\u0435\u043c\u043e\u0432 \u0410\u0437\u043e\u0432\u043e-\u0427\u0435\u0440\u043d\u043e\u043c\u043e\u0440\u0441\u043a\u043e\u0433\u043e \u0431\u0430\u0441\u0435\u0439\u043d\u0430 (2000-2001 \u0433\u0433.) [Main problems of fisheries and protection of fishery water bodies of the Azov-Black Sea basin]", "id" : "ITEM-2", "issued" : { "date-parts" : [ [ "2002" ] ] }, "page" : "180-192", "publisher" : "\u0410\u0437\u041d\u0418\u0418\u0420\u0425 [AzNIIRKh]", "publisher-place" : "Rostov-on-Don", "title" : "\u0420\u0430\u0437\u0432\u0438\u0442\u0438\u0435 \u043f\u043e\u043f\u0443\u043b\u044f\u0446\u0438\u0438 Beroe ovata \u0432 \u0410\u0437\u043e\u0432\u043e-\u0427\u0435\u0440\u043d\u043e\u043c\u043e\u0440\u0441\u043a\u043e\u043c \u0431\u0430\u0441\u0441\u0435\u0439\u043d\u0435 [Development of Beroe ovata populations in the Azov-Black Sea basin]", "type" : "chapter" }, "uris" : [ "http://www.mendeley.com/documents/?uuid=9b6737c7-2e80-4a2d-bc76-7f524435221b" ] } ], "mendeley" : { "formattedCitation" : "(Khrustalev et al., 2001; Mirzoyan et al., 2002)", "plainTextFormattedCitation" : "(Khrustalev et al., 2001; Mirzoyan et al., 2002)", "previouslyFormattedCitation" : "(Khrustalev et al., 2001; Mirzoyan et al., 2002)"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 xml:space="preserve">(Khrustalev </w:t>
      </w:r>
      <w:r w:rsidR="00301BD0" w:rsidRPr="00301BD0">
        <w:rPr>
          <w:rFonts w:eastAsia="Calibri" w:cstheme="minorHAnsi"/>
          <w:i/>
          <w:lang w:eastAsia="ru-RU"/>
        </w:rPr>
        <w:t>et al.</w:t>
      </w:r>
      <w:r w:rsidRPr="00BA0F1F">
        <w:rPr>
          <w:rFonts w:eastAsia="Calibri" w:cstheme="minorHAnsi"/>
          <w:lang w:eastAsia="ru-RU"/>
        </w:rPr>
        <w:t xml:space="preserve">, 2001; Mirzoyan </w:t>
      </w:r>
      <w:r w:rsidR="00301BD0" w:rsidRPr="00301BD0">
        <w:rPr>
          <w:rFonts w:eastAsia="Calibri" w:cstheme="minorHAnsi"/>
          <w:i/>
          <w:lang w:eastAsia="ru-RU"/>
        </w:rPr>
        <w:t>et al.</w:t>
      </w:r>
      <w:r w:rsidRPr="00BA0F1F">
        <w:rPr>
          <w:rFonts w:eastAsia="Calibri" w:cstheme="minorHAnsi"/>
          <w:lang w:eastAsia="ru-RU"/>
        </w:rPr>
        <w:t>, 2002)</w:t>
      </w:r>
      <w:r w:rsidRPr="00BA0F1F">
        <w:rPr>
          <w:rFonts w:eastAsia="Calibri" w:cstheme="minorHAnsi"/>
          <w:lang w:eastAsia="ru-RU"/>
        </w:rPr>
        <w:fldChar w:fldCharType="end"/>
      </w:r>
      <w:r w:rsidRPr="00BA0F1F">
        <w:rPr>
          <w:rFonts w:eastAsia="Calibri" w:cstheme="minorHAnsi"/>
          <w:lang w:eastAsia="ru-RU"/>
        </w:rPr>
        <w:t xml:space="preserve"> that caused damage to the anchovy and sprat populations, resulting in the loss of commercial catch of these species.</w:t>
      </w:r>
    </w:p>
    <w:p w14:paraId="0582C0C8" w14:textId="2590CD84" w:rsidR="0048205B" w:rsidRPr="00BA0F1F" w:rsidRDefault="0048205B" w:rsidP="00AE389F">
      <w:pPr>
        <w:rPr>
          <w:rFonts w:eastAsia="Calibri" w:cstheme="minorHAnsi"/>
          <w:lang w:eastAsia="ru-RU"/>
        </w:rPr>
      </w:pPr>
      <w:r w:rsidRPr="00BA0F1F">
        <w:rPr>
          <w:rFonts w:cstheme="minorHAnsi"/>
          <w:color w:val="000000"/>
          <w:lang w:val="en-US"/>
        </w:rPr>
        <w:t xml:space="preserve">The first Black Sea Red Book </w:t>
      </w:r>
      <w:r w:rsidRPr="00BA0F1F">
        <w:rPr>
          <w:rFonts w:cstheme="minorHAnsi"/>
          <w:color w:val="000000"/>
          <w:lang w:val="en-US"/>
        </w:rPr>
        <w:fldChar w:fldCharType="begin" w:fldLock="1"/>
      </w:r>
      <w:r w:rsidRPr="00BA0F1F">
        <w:rPr>
          <w:rFonts w:cstheme="minorHAnsi"/>
          <w:color w:val="000000"/>
          <w:lang w:val="en-US"/>
        </w:rPr>
        <w:instrText>ADDIN CSL_CITATION { "citationItems" : [ { "id" : "ITEM-1", "itemData" : { "author" : [ { "dropping-particle" : "", "family" : "Dumont, H., Mamaev, V. O., &amp; Zaitsev", "given" : "Y. P.", "non-dropping-particle" : "", "parse-names" : false, "suffix" : "" } ], "id" : "ITEM-1", "issued" : { "date-parts" : [ [ "1999" ] ] }, "publisher-place" : "New York NY, USA", "title" : "Black Sea Red Data Book", "type" : "report" }, "uris" : [ "http://www.mendeley.com/documents/?uuid=3b5fed63-1c4d-454f-9759-d109e0062e42" ] } ], "mendeley" : { "formattedCitation" : "(Dumont, H., Mamaev, V. O., &amp; Zaitsev, 1999)", "plainTextFormattedCitation" : "(Dumont, H., Mamaev, V. O., &amp; Zaitsev, 1999)", "previouslyFormattedCitation" : "(Dumont, H., Mamaev, V. O., &amp; Zaitsev, 1999)" }, "properties" : {  }, "schema" : "https://github.com/citation-style-language/schema/raw/master/csl-citation.json" }</w:instrText>
      </w:r>
      <w:r w:rsidRPr="00BA0F1F">
        <w:rPr>
          <w:rFonts w:cstheme="minorHAnsi"/>
          <w:color w:val="000000"/>
          <w:lang w:val="en-US"/>
        </w:rPr>
        <w:fldChar w:fldCharType="separate"/>
      </w:r>
      <w:r w:rsidRPr="00BA0F1F">
        <w:rPr>
          <w:rFonts w:cstheme="minorHAnsi"/>
          <w:color w:val="000000"/>
          <w:lang w:val="en-US"/>
        </w:rPr>
        <w:t>(Dumont</w:t>
      </w:r>
      <w:r w:rsidR="000758CD">
        <w:rPr>
          <w:rFonts w:cstheme="minorHAnsi"/>
          <w:i/>
          <w:color w:val="000000"/>
          <w:lang w:val="en-US"/>
        </w:rPr>
        <w:t xml:space="preserve"> et al.</w:t>
      </w:r>
      <w:r w:rsidRPr="00BA0F1F">
        <w:rPr>
          <w:rFonts w:cstheme="minorHAnsi"/>
          <w:color w:val="000000"/>
          <w:lang w:val="en-US"/>
        </w:rPr>
        <w:t>, 1999)</w:t>
      </w:r>
      <w:r w:rsidRPr="00BA0F1F">
        <w:rPr>
          <w:rFonts w:cstheme="minorHAnsi"/>
          <w:color w:val="000000"/>
          <w:lang w:val="en-US"/>
        </w:rPr>
        <w:fldChar w:fldCharType="end"/>
      </w:r>
      <w:r w:rsidRPr="00BA0F1F">
        <w:rPr>
          <w:rFonts w:cstheme="minorHAnsi"/>
          <w:color w:val="000000"/>
          <w:lang w:val="en-US"/>
        </w:rPr>
        <w:t xml:space="preserve"> included 160 endangered species. Of those,</w:t>
      </w:r>
      <w:r w:rsidRPr="00BA0F1F">
        <w:rPr>
          <w:rFonts w:eastAsia="Calibri" w:cstheme="minorHAnsi"/>
          <w:lang w:eastAsia="ru-RU"/>
        </w:rPr>
        <w:t xml:space="preserve"> sturgeons are the most endangered, along with species that inhabit shallow coastal waters such as turbot, sharks, seals, shrimp and oysters. Several marine mammals and seabirds were also considered to be threatened when their population size and distribution was assessed, with the potential to become extinct in the near future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editor" : [ { "dropping-particle" : "", "family" : "Eremeev", "given" : "V.N.", "non-dropping-particle" : "", "parse-names" : false, "suffix" : "" }, { "dropping-particle" : "", "family" : "Gaevskaya", "given" : "A.V.", "non-dropping-particle" : "", "parse-names" : false, "suffix" : "" }, { "dropping-particle" : "", "family" : "Shulman", "given" : "G.E.", "non-dropping-particle" : "", "parse-names" : false, "suffix" : "" }, { "dropping-particle" : "", "family" : "Zagorodnyaya", "given" : "Ju.A.", "non-dropping-particle" : "", "parse-names" : false, "suffix" : "" }, { "dropping-particle" : "", "family" : "[\u0415\u0440\u0435\u043c\u0435\u0435\u0432 \u0412.\u041d.", "given" : "", "non-dropping-particle" : "", "parse-names" : false, "suffix" : "" }, { "dropping-particle" : "", "family" : "\u0413\u0430\u0435\u0432\u0441\u043a\u0430\u044f \u0410.\u0412.", "given" : "", "non-dropping-particle" : "", "parse-names" : false, "suffix" : "" }, { "dropping-particle" : "", "family" : "\u0428\u0443\u043b\u044c\u043c\u0430\u043d \u0413.\u0415.", "given" : "", "non-dropping-particle" : "", "parse-names" : false, "suffix" : "" }, { "dropping-particle" : "", "family" : "\u0417\u0430\u0433\u043e\u0440\u043e\u0434\u043d\u044f\u044f \u042e.\u0410.]", "given" : "", "non-dropping-particle" : "", "parse-names" : false, "suffix" : "" } ], "id" : "ITEM-1", "issued" : { "date-parts" : [ [ "2011" ] ] }, "number-of-pages" : "367", "publisher" : "\u042d\u041a\u041e\u0421\u0418-\u0413\u0438\u0434\u0440\u043e\u0444\u0438\u0437\u0438\u043a\u0430 [EKOSI-Gidrofizika]", "publisher-place" : "Sevastopol", "title" : "\u041f\u0440\u043e\u043c\u044b\u0441\u043b\u043e\u0432\u044b\u0435 \u0431\u0438\u043e\u0440\u0435\u0441\u0443\u0440\u0441\u044b \u0427\u0435\u0440\u043d\u043e\u0433\u043e \u0438 \u0410\u0437\u043e\u0432\u0441\u043a\u043e\u0433\u043e \u043c\u043e\u0440\u0435\u0439 [Biological resources of the Black Sea and Sea of Azov]", "type" : "book" }, "uris" : [ "http://www.mendeley.com/documents/?uuid=40c14a94-15ae-4e9a-a39c-a8e8a5b54384" ] } ], "mendeley" : { "formattedCitation" : "(Eremeev et al., 2011)", "plainTextFormattedCitation" : "(Eremeev et al., 2011)", "previouslyFormattedCitation" : "(Eremeev et al., 2011)"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 xml:space="preserve">(Eremeev </w:t>
      </w:r>
      <w:r w:rsidR="00301BD0" w:rsidRPr="00301BD0">
        <w:rPr>
          <w:rFonts w:eastAsia="Calibri" w:cstheme="minorHAnsi"/>
          <w:i/>
          <w:lang w:eastAsia="ru-RU"/>
        </w:rPr>
        <w:t>et al.</w:t>
      </w:r>
      <w:r w:rsidRPr="00BA0F1F">
        <w:rPr>
          <w:rFonts w:eastAsia="Calibri" w:cstheme="minorHAnsi"/>
          <w:lang w:eastAsia="ru-RU"/>
        </w:rPr>
        <w:t>, 2011)</w:t>
      </w:r>
      <w:r w:rsidRPr="00BA0F1F">
        <w:rPr>
          <w:rFonts w:eastAsia="Calibri" w:cstheme="minorHAnsi"/>
          <w:lang w:eastAsia="ru-RU"/>
        </w:rPr>
        <w:fldChar w:fldCharType="end"/>
      </w:r>
      <w:r w:rsidRPr="00BA0F1F">
        <w:rPr>
          <w:rFonts w:eastAsia="Calibri" w:cstheme="minorHAnsi"/>
          <w:lang w:eastAsia="ru-RU"/>
        </w:rPr>
        <w:t>. The habitats at risk include some in the water column, lagoons, estuaries and deltas, and wetlands and saltmarshes. In a recent assessment of 63 shallow water habitat types in the Black Sea, 86% o</w:t>
      </w:r>
      <w:r w:rsidR="00E91659">
        <w:rPr>
          <w:rFonts w:eastAsia="Calibri" w:cstheme="minorHAnsi"/>
          <w:lang w:eastAsia="ru-RU"/>
        </w:rPr>
        <w:t>f the habitats were considered data d</w:t>
      </w:r>
      <w:r w:rsidRPr="00BA0F1F">
        <w:rPr>
          <w:rFonts w:eastAsia="Calibri" w:cstheme="minorHAnsi"/>
          <w:lang w:eastAsia="ru-RU"/>
        </w:rPr>
        <w:t xml:space="preserve">eficient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ISBN" : "978-92-79-61586-3", "author" : [ { "dropping-particle" : "", "family" : "Gubbay", "given" : "S.", "non-dropping-particle" : "", "parse-names" : false, "suffix" : "" }, { "dropping-particle" : "", "family" : "Sanders", "given" : "N.", "non-dropping-particle" : "", "parse-names" : false, "suffix" : "" }, { "dropping-particle" : "", "family" : "Haynes", "given" : "T.", "non-dropping-particle" : "", "parse-names" : false, "suffix" : "" }, { "dropping-particle" : "", "family" : "Janssen", "given" : "J.A.M.", "non-dropping-particle" : "", "parse-names" : false, "suffix" : "" }, { "dropping-particle" : "", "family" : "Rodwell", "given" : "J.R.", "non-dropping-particle" : "", "parse-names" : false, "suffix" : "" }, { "dropping-particle" : "", "family" : "Nieto", "given" : "A.", "non-dropping-particle" : "", "parse-names" : false, "suffix" : "" }, { "dropping-particle" : "", "family" : "Garc.a Criado", "given" : "M.", "non-dropping-particle" : "", "parse-names" : false, "suffix" : "" }, { "dropping-particle" : "", "family" : "Beal", "given" : "S.", "non-dropping-particle" : "", "parse-names" : false, "suffix" : "" }, { "dropping-particle" : "", "family" : "Borg", "given" : "J.", "non-dropping-particle" : "", "parse-names" : false, "suffix" : "" }, { "dropping-particle" : "", "family" : "Kennedy", "given" : "M.", "non-dropping-particle" : "", "parse-names" : false, "suffix" : "" }, { "dropping-particle" : "", "family" : "Micu", "given" : "D.", "non-dropping-particle" : "", "parse-names" : false, "suffix" : "" }, { "dropping-particle" : "", "family" : "Otero", "given" : "M.", "non-dropping-particle" : "", "parse-names" : false, "suffix" : "" }, { "dropping-particle" : "", "family" : "Saunders", "given" : "G.", "non-dropping-particle" : "", "parse-names" : false, "suffix" : "" }, { "dropping-particle" : "", "family" : "Calix", "given" : "M.", "non-dropping-particle" : "", "parse-names" : false, "suffix" : "" } ], "id" : "ITEM-1", "issued" : { "date-parts" : [ [ "2016" ] ] }, "publisher" : "Publications Office of the European Union", "title" : "European Red List of Habitats. Part 1. Marine habitats", "type" : "book" }, "uris" : [ "http://www.mendeley.com/documents/?uuid=9d838c55-3841-46d6-ae00-0b92b3f175e8" ] } ], "mendeley" : { "formattedCitation" : "(Gubbay et al., 2016)", "plainTextFormattedCitation" : "(Gubbay et al., 2016)", "previouslyFormattedCitation" : "(Gubbay et al., 2016)"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 xml:space="preserve">(Gubbay </w:t>
      </w:r>
      <w:r w:rsidR="00301BD0" w:rsidRPr="00301BD0">
        <w:rPr>
          <w:rFonts w:eastAsia="Calibri" w:cstheme="minorHAnsi"/>
          <w:i/>
          <w:lang w:eastAsia="ru-RU"/>
        </w:rPr>
        <w:t>et al.</w:t>
      </w:r>
      <w:r w:rsidRPr="00BA0F1F">
        <w:rPr>
          <w:rFonts w:eastAsia="Calibri" w:cstheme="minorHAnsi"/>
          <w:lang w:eastAsia="ru-RU"/>
        </w:rPr>
        <w:t>, 2016)</w:t>
      </w:r>
      <w:r w:rsidRPr="00BA0F1F">
        <w:rPr>
          <w:rFonts w:eastAsia="Calibri" w:cstheme="minorHAnsi"/>
          <w:lang w:eastAsia="ru-RU"/>
        </w:rPr>
        <w:fldChar w:fldCharType="end"/>
      </w:r>
      <w:r w:rsidRPr="00BA0F1F">
        <w:rPr>
          <w:rFonts w:eastAsia="Calibri" w:cstheme="minorHAnsi"/>
          <w:lang w:eastAsia="ru-RU"/>
        </w:rPr>
        <w:t>. Excluding those, 67% of habitats were classified a</w:t>
      </w:r>
      <w:r w:rsidR="00A26495">
        <w:rPr>
          <w:rFonts w:eastAsia="Calibri" w:cstheme="minorHAnsi"/>
          <w:lang w:eastAsia="ru-RU"/>
        </w:rPr>
        <w:t>s threatened, including 11% as critically e</w:t>
      </w:r>
      <w:r w:rsidRPr="00BA0F1F">
        <w:rPr>
          <w:rFonts w:eastAsia="Calibri" w:cstheme="minorHAnsi"/>
          <w:lang w:eastAsia="ru-RU"/>
        </w:rPr>
        <w:t xml:space="preserve">ndangered. </w:t>
      </w:r>
    </w:p>
    <w:p w14:paraId="042A5EA6" w14:textId="5EA0F0EF" w:rsidR="0048205B" w:rsidRPr="00BA0F1F" w:rsidRDefault="0048205B" w:rsidP="00AE389F">
      <w:pPr>
        <w:rPr>
          <w:rFonts w:eastAsia="Calibri" w:cstheme="minorHAnsi"/>
          <w:lang w:eastAsia="ru-RU"/>
        </w:rPr>
      </w:pPr>
      <w:r w:rsidRPr="00BA0F1F">
        <w:rPr>
          <w:rFonts w:eastAsia="Calibri" w:cstheme="minorHAnsi"/>
          <w:lang w:eastAsia="ru-RU"/>
        </w:rPr>
        <w:t xml:space="preserve">Phytoplankton and zooplankton ecological communities are currently recovering, but the communities of higher trophic level species (benthonic species, fish) have not yet recovered. </w:t>
      </w:r>
      <w:r w:rsidRPr="00BA0F1F">
        <w:rPr>
          <w:rFonts w:cstheme="minorHAnsi"/>
          <w:lang w:eastAsia="ru-RU"/>
        </w:rPr>
        <w:t>Commercial stocks of anchovy are at a relatively high level, and stocks have recovered, but populations of the majority of anadromous and catadromous fishes, such as sturgeons (</w:t>
      </w:r>
      <w:r w:rsidR="008C20F5">
        <w:rPr>
          <w:rFonts w:cstheme="minorHAnsi"/>
          <w:b/>
          <w:lang w:eastAsia="ru-RU"/>
        </w:rPr>
        <w:t>Table 3.4</w:t>
      </w:r>
      <w:r w:rsidRPr="00BA0F1F">
        <w:rPr>
          <w:rFonts w:cstheme="minorHAnsi"/>
          <w:lang w:eastAsia="ru-RU"/>
        </w:rPr>
        <w:t xml:space="preserve">) are still low and </w:t>
      </w:r>
      <w:r w:rsidRPr="00BA0F1F">
        <w:rPr>
          <w:rFonts w:eastAsia="Calibri" w:cstheme="minorHAnsi"/>
          <w:lang w:eastAsia="ru-RU"/>
        </w:rPr>
        <w:t xml:space="preserve">70% of the industrial fish catching consists of small pelagic fishe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id" : "ITEM-1", "issued" : { "date-parts" : [ [ "2013" ] ] }, "page" : "360", "publisher" : "Administration and Ministry of Natural Resources of Krasnodar Region", "publisher-place" : "Krasnodar", "title" : "\u0414\u043e\u043a\u043b\u0430\u0434 \u043e \u0441\u043e\u0441\u0442\u043e\u044f\u043d\u0438\u0438 \u043f\u0440\u0438\u0440\u043e\u0434\u043e\u043f\u043e\u043b\u044c\u0437\u043e\u0432\u0430\u043d\u0438\u044f \u0438 \u043e\u0431 \u043e\u0445\u0440\u0430\u043d\u0435 \u043e\u043a\u0440\u0443\u0436\u0430\u044e\u0449\u0435\u0439 \u0441\u0440\u0435\u0434\u044b \u041a\u0440\u0430\u0441\u043d\u043e\u0434\u0430\u0440\u0441\u043a\u043e\u0433\u043e \u043a\u0440\u0430\u044f \u0432 2012 \u0433\u043e\u0434\u0443 [Report about the state of natural resources and environmental protection of the Krasnodar region in 2012]", "type" : "article" }, "uris" : [ "http://www.mendeley.com/documents/?uuid=dab209f5-6d89-487b-8bd2-280e8ec50006" ] } ], "mendeley" : { "formattedCitation" : "(\u201c\u0414\u043e\u043a\u043b\u0430\u0434 \u043e \u0441\u043e\u0441\u0442\u043e\u044f\u043d\u0438\u0438 \u043f\u0440\u0438\u0440\u043e\u0434\u043e\u043f\u043e\u043b\u044c\u0437\u043e\u0432\u0430\u043d\u0438\u044f \u0438 \u043e\u0431 \u043e\u0445\u0440\u0430\u043d\u0435 \u043e\u043a\u0440\u0443\u0436\u0430\u044e\u0449\u0435\u0439 \u0441\u0440\u0435\u0434\u044b \u041a\u0440\u0430\u0441\u043d\u043e\u0434\u0430\u0440\u0441\u043a\u043e\u0433\u043e \u043a\u0440\u0430\u044f \u0432 2012 \u0433\u043e\u0434\u0443 [Report about the state of natural resources and environmental protection of the Krasnodar region in 2012],\u201d 2013)", "manualFormatting" : "(Lukoyanov, 2013)", "plainTextFormattedCitation" : "(\u201c\u0414\u043e\u043a\u043b\u0430\u0434 \u043e \u0441\u043e\u0441\u0442\u043e\u044f\u043d\u0438\u0438 \u043f\u0440\u0438\u0440\u043e\u0434\u043e\u043f\u043e\u043b\u044c\u0437\u043e\u0432\u0430\u043d\u0438\u044f \u0438 \u043e\u0431 \u043e\u0445\u0440\u0430\u043d\u0435 \u043e\u043a\u0440\u0443\u0436\u0430\u044e\u0449\u0435\u0439 \u0441\u0440\u0435\u0434\u044b \u041a\u0440\u0430\u0441\u043d\u043e\u0434\u0430\u0440\u0441\u043a\u043e\u0433\u043e \u043a\u0440\u0430\u044f \u0432 2012 \u0433\u043e\u0434\u0443 [Report about the state of natural resources and environmental protection of the Krasnodar region in 2012],\u201d 2013)", "previouslyFormattedCitation" : "(\u201c\u0414\u043e\u043a\u043b\u0430\u0434 \u043e \u0441\u043e\u0441\u0442\u043e\u044f\u043d\u0438\u0438 \u043f\u0440\u0438\u0440\u043e\u0434\u043e\u043f\u043e\u043b\u044c\u0437\u043e\u0432\u0430\u043d\u0438\u044f \u0438 \u043e\u0431 \u043e\u0445\u0440\u0430\u043d\u0435 \u043e\u043a\u0440\u0443\u0436\u0430\u044e\u0449\u0435\u0439 \u0441\u0440\u0435\u0434\u044b \u041a\u0440\u0430\u0441\u043d\u043e\u0434\u0430\u0440\u0441\u043a\u043e\u0433\u043e \u043a\u0440\u0430\u044f \u0432 2012 \u0433\u043e\u0434\u0443 [Report about the state of natural resources and environmental protection of the Krasnodar region in 2012],\u201d 2013)"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Lukoyanov, 2013)</w:t>
      </w:r>
      <w:r w:rsidRPr="00BA0F1F">
        <w:rPr>
          <w:rFonts w:eastAsia="Calibri" w:cstheme="minorHAnsi"/>
          <w:lang w:eastAsia="ru-RU"/>
        </w:rPr>
        <w:fldChar w:fldCharType="end"/>
      </w:r>
      <w:r w:rsidRPr="00BA0F1F">
        <w:rPr>
          <w:rFonts w:cstheme="minorHAnsi"/>
          <w:lang w:eastAsia="ru-RU"/>
        </w:rPr>
        <w:t>.</w:t>
      </w:r>
    </w:p>
    <w:p w14:paraId="687DBD4D" w14:textId="70F76886" w:rsidR="0048205B" w:rsidRDefault="0048205B" w:rsidP="000226B2">
      <w:pPr>
        <w:pStyle w:val="Caption"/>
      </w:pPr>
      <w:bookmarkStart w:id="993" w:name="_Ref501380431"/>
    </w:p>
    <w:bookmarkEnd w:id="993"/>
    <w:p w14:paraId="78A0EDCE" w14:textId="1B092F16" w:rsidR="00DB2E10" w:rsidRPr="00DB2E10" w:rsidRDefault="00DB2E10" w:rsidP="00DB2E10">
      <w:pPr>
        <w:rPr>
          <w:lang w:val="en-US"/>
        </w:rPr>
      </w:pPr>
      <w:r>
        <w:rPr>
          <w:lang w:eastAsia="en-GB"/>
        </w:rPr>
        <w:lastRenderedPageBreak/>
        <w:drawing>
          <wp:inline distT="0" distB="0" distL="0" distR="0" wp14:anchorId="4A60298C" wp14:editId="44B4C851">
            <wp:extent cx="5759450" cy="366839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1"/>
                    <a:stretch>
                      <a:fillRect/>
                    </a:stretch>
                  </pic:blipFill>
                  <pic:spPr>
                    <a:xfrm>
                      <a:off x="0" y="0"/>
                      <a:ext cx="5759450" cy="3668395"/>
                    </a:xfrm>
                    <a:prstGeom prst="rect">
                      <a:avLst/>
                    </a:prstGeom>
                  </pic:spPr>
                </pic:pic>
              </a:graphicData>
            </a:graphic>
          </wp:inline>
        </w:drawing>
      </w:r>
    </w:p>
    <w:p w14:paraId="75D983C3" w14:textId="77777777" w:rsidR="0048205B" w:rsidRDefault="0048205B" w:rsidP="00AE389F">
      <w:pPr>
        <w:spacing w:after="0"/>
        <w:rPr>
          <w:rFonts w:asciiTheme="majorHAnsi" w:eastAsia="Calibri" w:hAnsiTheme="majorHAnsi" w:cstheme="majorHAnsi"/>
          <w:u w:val="single"/>
          <w:lang w:eastAsia="ru-RU"/>
        </w:rPr>
      </w:pPr>
    </w:p>
    <w:p w14:paraId="34A0D60A" w14:textId="77777777" w:rsidR="0048205B" w:rsidRPr="00C35796" w:rsidRDefault="0048205B" w:rsidP="00AE389F">
      <w:pPr>
        <w:autoSpaceDE w:val="0"/>
        <w:autoSpaceDN w:val="0"/>
        <w:adjustRightInd w:val="0"/>
        <w:spacing w:after="0"/>
        <w:rPr>
          <w:rFonts w:cstheme="minorHAnsi"/>
          <w:u w:val="single"/>
        </w:rPr>
      </w:pPr>
      <w:r w:rsidRPr="00C35796">
        <w:rPr>
          <w:rFonts w:cstheme="minorHAnsi"/>
          <w:u w:val="single"/>
          <w:lang w:val="en-US"/>
        </w:rPr>
        <w:t>Attribution of biodiversity trends to direct drivers</w:t>
      </w:r>
    </w:p>
    <w:p w14:paraId="193FFD66" w14:textId="77777777" w:rsidR="0048205B" w:rsidRPr="00BA0F1F" w:rsidRDefault="0048205B" w:rsidP="00AE389F">
      <w:pPr>
        <w:rPr>
          <w:rFonts w:eastAsia="Calibri" w:cstheme="minorHAnsi"/>
          <w:lang w:eastAsia="ru-RU"/>
        </w:rPr>
      </w:pPr>
      <w:r w:rsidRPr="00BA0F1F">
        <w:rPr>
          <w:rFonts w:eastAsia="Calibri" w:cstheme="minorHAnsi"/>
          <w:lang w:eastAsia="ru-RU"/>
        </w:rPr>
        <w:t xml:space="preserve">Increased temperature of the upper mixed and the cold intermediate layers due to climate change contributes to naturalization of thermophilic species from the Mediterranean Sea and thins the upper, oxygen-rich layer of water in the Black Sea. Increase of temperature also causes increased evaporation from the seawater surface and reduced inflow from rivers. </w:t>
      </w:r>
    </w:p>
    <w:p w14:paraId="46E8FBA2" w14:textId="4C2742EC" w:rsidR="0048205B" w:rsidRPr="00BA0F1F" w:rsidRDefault="0048205B" w:rsidP="00AE389F">
      <w:pPr>
        <w:rPr>
          <w:rFonts w:eastAsia="Calibri" w:cstheme="minorHAnsi"/>
          <w:lang w:eastAsia="ru-RU"/>
        </w:rPr>
      </w:pPr>
      <w:r w:rsidRPr="00BA0F1F">
        <w:rPr>
          <w:rFonts w:eastAsia="Calibri" w:cstheme="minorHAnsi"/>
          <w:lang w:eastAsia="ru-RU"/>
        </w:rPr>
        <w:t xml:space="preserve">Invasions as a result of introduction from ballast water have caused profound changes in the Black Sea. There are 156 species naturalized in this basin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author" : [ { "dropping-particle" : "", "family" : "Shiganova", "given" : "T.A.", "non-dropping-particle" : "", "parse-names" : false, "suffix" : "" }, { "dropping-particle" : "", "family" : "[\u0428\u0438\u0433\u0430\u043d\u043e\u0432\u0430 \u0422.\u0410.]", "given" : "", "non-dropping-particle" : "", "parse-names" : false, "suffix" : "" } ], "container-title" : "\u0413\u0440\u0435\u0431\u043d\u0435\u0432\u0438\u043a Mnemiopsis leidyi (A.Agassiz) \u0432 \u0410\u0437\u043e\u0432\u0441\u043a\u043e\u043c \u0438 \u0427\u0435\u0440\u043d\u043e\u043c \u043c\u043e\u0440\u044f\u0445 \u0438 \u043f\u043e\u0441\u043b\u0435\u0434\u0441\u0442\u0432\u0438\u044f \u0435\u0433\u043e \u0432\u0441\u0435\u043b\u0435\u043d\u0438\u044f [Ctenophore Mnemiopsis leidyi (A. Agassiz) in the Azov and Black seas and the consequences of its invasion]", "editor" : [ { "dropping-particle" : "", "family" : "Volovik", "given" : "S.P.", "non-dropping-particle" : "", "parse-names" : false, "suffix" : "" } ], "id" : "ITEM-1", "issued" : { "date-parts" : [ [ "2000" ] ] }, "page" : "33-75", "publisher-place" : "Rostov-on-Don", "title" : "\u041d\u0435\u043a\u043e\u0442\u043e\u0440\u044b\u0435 \u0438\u0442\u043e\u0433\u0438 \u0438\u0437\u0443\u0447\u0435\u043d\u0438\u044f \u0431\u0438\u043e\u043b\u043e\u0433\u0438\u0438 \u0432\u0441\u0435\u043b\u0435\u043d\u0446\u0430 M. leidyi (A.Agassiz) \u0432 \u0427\u0435\u0440\u043d\u043e\u043c \u043c\u043e\u0440\u0435 [Some results of studying the biology of the invader M. leidyi (A. Agassiz) in the Black Sea]", "type" : "chapter" }, "uris" : [ "http://www.mendeley.com/documents/?uuid=b9e7bec4-d038-4978-a49d-91f33a9ab04d" ] }, { "id" : "ITEM-2", "itemData" : { "author" : [ { "dropping-particle" : "", "family" : "Shiganova", "given" : "T.A.", "non-dropping-particle" : "", "parse-names" : false, "suffix" : "" }, { "dropping-particle" : "", "family" : "Bulgakova", "given" : "Y.V.", "non-dropping-particle" : "", "parse-names" : false, "suffix" : "" }, { "dropping-particle" : "", "family" : "Sorokin", "given" : "P.Yu.", "non-dropping-particle" : "", "parse-names" : false, "suffix" : "" }, { "dropping-particle" : "", "family" : "Lukashev", "given" : "Y.F.", "non-dropping-particle" : "", "parse-names" : false, "suffix" : "" } ], "container-title" : "Biology Bulletin", "id" : "ITEM-2", "issue" : "2", "issued" : { "date-parts" : [ [ "2000" ] ] }, "page" : "202-209", "title" : "Investigation of a new settler Beroe ovata in the Black Sea", "type" : "article-journal", "volume" : "27" }, "uris" : [ "http://www.mendeley.com/documents/?uuid=2845b985-d9f6-4105-a1ff-0e4bcfa27dab" ] } ], "mendeley" : { "formattedCitation" : "(Shiganova &amp; [\u0428\u0438\u0433\u0430\u043d\u043e\u0432\u0430 \u0422.\u0410.], 2000; Shiganova et al., 2000)", "manualFormatting" : "(Shiganova, 2000; Shiganova et al., 2000)", "plainTextFormattedCitation" : "(Shiganova &amp; [\u0428\u0438\u0433\u0430\u043d\u043e\u0432\u0430 \u0422.\u0410.], 2000; Shiganova et al., 2000)", "previouslyFormattedCitation" : "(Shiganova &amp; [\u0428\u0438\u0433\u0430\u043d\u043e\u0432\u0430 \u0422.\u0410.], 2000; Shiganova et al., 2000)"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 xml:space="preserve">(Shiganova, 2000; Shiganova </w:t>
      </w:r>
      <w:r w:rsidR="00301BD0" w:rsidRPr="00301BD0">
        <w:rPr>
          <w:rFonts w:eastAsia="Calibri" w:cstheme="minorHAnsi"/>
          <w:i/>
          <w:lang w:eastAsia="ru-RU"/>
        </w:rPr>
        <w:t>et al.</w:t>
      </w:r>
      <w:r w:rsidRPr="00AE2452">
        <w:rPr>
          <w:rFonts w:eastAsia="Calibri" w:cstheme="minorHAnsi"/>
          <w:lang w:eastAsia="ru-RU"/>
        </w:rPr>
        <w:t>,</w:t>
      </w:r>
      <w:r w:rsidRPr="00BA0F1F">
        <w:rPr>
          <w:rFonts w:eastAsia="Calibri" w:cstheme="minorHAnsi"/>
          <w:lang w:eastAsia="ru-RU"/>
        </w:rPr>
        <w:t xml:space="preserve"> 2000)</w:t>
      </w:r>
      <w:r w:rsidRPr="00BA0F1F">
        <w:rPr>
          <w:rFonts w:eastAsia="Calibri" w:cstheme="minorHAnsi"/>
          <w:lang w:eastAsia="ru-RU"/>
        </w:rPr>
        <w:fldChar w:fldCharType="end"/>
      </w:r>
      <w:r w:rsidRPr="00BA0F1F">
        <w:rPr>
          <w:rFonts w:eastAsia="Calibri" w:cstheme="minorHAnsi"/>
          <w:lang w:eastAsia="ru-RU"/>
        </w:rPr>
        <w:t>. Invasive species from the coastal Atlantic waters of North America, belonging to eurybiont marine organisms, have the greatest influence.</w:t>
      </w:r>
    </w:p>
    <w:p w14:paraId="730A5DED" w14:textId="53A3CD65" w:rsidR="0048205B" w:rsidRPr="00BA0F1F" w:rsidRDefault="0048205B" w:rsidP="00AE389F">
      <w:pPr>
        <w:rPr>
          <w:rFonts w:eastAsia="Calibri" w:cstheme="minorHAnsi"/>
          <w:lang w:eastAsia="ru-RU"/>
        </w:rPr>
      </w:pPr>
      <w:r w:rsidRPr="00BA0F1F">
        <w:rPr>
          <w:rFonts w:eastAsia="Calibri" w:cstheme="minorHAnsi"/>
          <w:lang w:eastAsia="ru-RU"/>
        </w:rPr>
        <w:t xml:space="preserve">Twenty countries in Western, Central and Eastern Europe discharge industrial and household wastewaters into the Black Sea basin. Moreover, the main pressure falls on the north-west shallow part of the Black Sea, where the main spawning grounds and habitats of algae and benthic species, are located. Drainage of agricultural lands and increase in mineral fertilizer flows led to the eutrophication of waters and changes in the structure of communities. Nutrients coming from the Danube river remained significant, but stable, in recent years </w:t>
      </w:r>
      <w:r w:rsidRPr="00BA0F1F">
        <w:rPr>
          <w:rFonts w:eastAsia="Calibri" w:cstheme="minorHAnsi"/>
          <w:lang w:eastAsia="ru-RU"/>
        </w:rPr>
        <w:fldChar w:fldCharType="begin" w:fldLock="1"/>
      </w:r>
      <w:r w:rsidRPr="00BA0F1F">
        <w:rPr>
          <w:rFonts w:eastAsia="Calibri" w:cstheme="minorHAnsi"/>
          <w:lang w:eastAsia="ru-RU"/>
        </w:rPr>
        <w:instrText>ADDIN CSL_CITATION { "citationItems" : [ { "id" : "ITEM-1", "itemData" : { "ISBN" : "9789292136529", "author" : [ { "dropping-particle" : "", "family" : "European Environmental Agency", "given" : "EEA", "non-dropping-particle" : "", "parse-names" : false, "suffix" : "" } ], "id" : "ITEM-1", "issue" : "2", "issued" : { "date-parts" : [ [ "2015" ] ] }, "title" : "State of Europe's seas", "type" : "book" }, "uris" : [ "http://www.mendeley.com/documents/?uuid=9bc50bf8-1e08-4594-aece-e61ab0163412" ] } ], "mendeley" : { "formattedCitation" : "(European Environmental Agency, 2015b)", "manualFormatting" : "(EEA, 2015)", "plainTextFormattedCitation" : "(European Environmental Agency, 2015b)", "previouslyFormattedCitation" : "(European Environmental Agency, 2015b)" }, "properties" : {  }, "schema" : "https://github.com/citation-style-language/schema/raw/master/csl-citation.json" }</w:instrText>
      </w:r>
      <w:r w:rsidRPr="00BA0F1F">
        <w:rPr>
          <w:rFonts w:eastAsia="Calibri" w:cstheme="minorHAnsi"/>
          <w:lang w:eastAsia="ru-RU"/>
        </w:rPr>
        <w:fldChar w:fldCharType="separate"/>
      </w:r>
      <w:r w:rsidRPr="00BA0F1F">
        <w:rPr>
          <w:rFonts w:eastAsia="Calibri" w:cstheme="minorHAnsi"/>
          <w:lang w:eastAsia="ru-RU"/>
        </w:rPr>
        <w:t>(</w:t>
      </w:r>
      <w:r w:rsidRPr="0044194F">
        <w:rPr>
          <w:rFonts w:eastAsia="Calibri" w:cstheme="minorHAnsi"/>
          <w:lang w:eastAsia="ru-RU"/>
        </w:rPr>
        <w:t>EEA</w:t>
      </w:r>
      <w:r w:rsidRPr="00BA0F1F">
        <w:rPr>
          <w:rFonts w:eastAsia="Calibri" w:cstheme="minorHAnsi"/>
          <w:lang w:eastAsia="ru-RU"/>
        </w:rPr>
        <w:t>, 2015</w:t>
      </w:r>
      <w:r w:rsidR="00314529">
        <w:rPr>
          <w:rFonts w:eastAsia="Calibri" w:cstheme="minorHAnsi"/>
          <w:lang w:eastAsia="ru-RU"/>
        </w:rPr>
        <w:t>c</w:t>
      </w:r>
      <w:r w:rsidRPr="00BA0F1F">
        <w:rPr>
          <w:rFonts w:eastAsia="Calibri" w:cstheme="minorHAnsi"/>
          <w:lang w:eastAsia="ru-RU"/>
        </w:rPr>
        <w:t>)</w:t>
      </w:r>
      <w:r w:rsidRPr="00BA0F1F">
        <w:rPr>
          <w:rFonts w:eastAsia="Calibri" w:cstheme="minorHAnsi"/>
          <w:lang w:eastAsia="ru-RU"/>
        </w:rPr>
        <w:fldChar w:fldCharType="end"/>
      </w:r>
      <w:r w:rsidRPr="00BA0F1F">
        <w:rPr>
          <w:rFonts w:eastAsia="Calibri" w:cstheme="minorHAnsi"/>
          <w:lang w:eastAsia="ru-RU"/>
        </w:rPr>
        <w:t>. Rice agriculture has a strong impact on Azov Sea biodiversity (water balance and pollution of seawater). Water pollution by oil and oil-products killed marine animals in the Azov and Black Sea</w:t>
      </w:r>
      <w:r w:rsidRPr="00BA0F1F">
        <w:rPr>
          <w:rFonts w:eastAsia="Calibri" w:cstheme="minorHAnsi"/>
          <w:lang w:val="en-US" w:eastAsia="ru-RU"/>
        </w:rPr>
        <w:t xml:space="preserve">s </w:t>
      </w:r>
      <w:r w:rsidRPr="00BA0F1F">
        <w:rPr>
          <w:rFonts w:eastAsia="Calibri" w:cstheme="minorHAnsi"/>
          <w:lang w:val="en-US" w:eastAsia="ru-RU"/>
        </w:rPr>
        <w:fldChar w:fldCharType="begin" w:fldLock="1"/>
      </w:r>
      <w:r w:rsidRPr="00BA0F1F">
        <w:rPr>
          <w:rFonts w:eastAsia="Calibri" w:cstheme="minorHAnsi"/>
          <w:lang w:val="en-US" w:eastAsia="ru-RU"/>
        </w:rPr>
        <w:instrText>ADDIN CSL_CITATION { "citationItems" : [ { "id" : "ITEM-1", "itemData" : { "author" : [ { "dropping-particle" : "", "family" : "Diagelets", "given" : "E.Yu.", "non-dropping-particle" : "", "parse-names" : false, "suffix" : "" }, { "dropping-particle" : "", "family" : "Knizhnikov", "given" : "A.Yu.", "non-dropping-particle" : "", "parse-names" : false, "suffix" : "" }, { "dropping-particle" : "", "family" : "Mnatsekanov", "given" : "R.A.", "non-dropping-particle" : "", "parse-names" : false, "suffix" : "" }, { "dropping-particle" : "", "family" : "Pegova", "given" : "O.V.", "non-dropping-particle" : "", "parse-names" : false, "suffix" : "" }, { "dropping-particle" : "", "family" : "[\u0414\u044f\u0433\u0438\u043b\u0435\u0446 \u0415.\u042e.", "given" : "", "non-dropping-particle" : "", "parse-names" : false, "suffix" : "" }, { "dropping-particle" : "", "family" : "\u041a\u043d\u0438\u0436\u043d\u0438\u043a\u043e\u0432 \u0410.\u042e.", "given" : "", "non-dropping-particle" : "", "parse-names" : false, "suffix" : "" }, { "dropping-particle" : "", "family" : "\u041c\u043d\u0430\u0446\u0435\u043a\u0430\u043d\u043e\u0432 \u0420.\u0410.", "given" : "", "non-dropping-particle" : "", "parse-names" : false, "suffix" : "" }, { "dropping-particle" : "", "family" : "\u041f\u0435\u0433\u043e\u0432\u0430 \u041e.\u0412.]", "given" : "", "non-dropping-particle" : "", "parse-names" : false, "suffix" : "" } ], "id" : "ITEM-1", "issued" : { "date-parts" : [ [ "2014" ] ] }, "number-of-pages" : "58", "publisher" : "WWF Russia", "publisher-place" : "Moscow", "title" : "\u041b\u044e\u0434\u0438, \u043d\u0435\u0444\u0442\u044c, \u043f\u0442\u0438\u0446\u044b. \u0420\u0435\u043a\u043e\u043c\u0435\u043d\u0434\u0430\u0446\u0438\u0438 \u0434\u043b\u044f \u043f\u0440\u0430\u043a\u0442\u0438\u0447\u0435\u0441\u043a\u0438\u0445 \u043c\u0435\u0440\u043e\u043f\u0440\u0438\u044f\u0442\u0438\u0439 [People, oil, birds. Recommendations for practical activities]", "type" : "book" }, "uris" : [ "http://www.mendeley.com/documents/?uuid=0b4f2a92-67e5-4969-8cd0-b155ad44f1e1" ] } ], "mendeley" : { "formattedCitation" : "(Diagelets et al., 2014)", "plainTextFormattedCitation" : "(Diagelets et al., 2014)", "previouslyFormattedCitation" : "(Diagelets et al., 2014)" }, "properties" : {  }, "schema" : "https://github.com/citation-style-language/schema/raw/master/csl-citation.json" }</w:instrText>
      </w:r>
      <w:r w:rsidRPr="00BA0F1F">
        <w:rPr>
          <w:rFonts w:eastAsia="Calibri" w:cstheme="minorHAnsi"/>
          <w:lang w:val="en-US" w:eastAsia="ru-RU"/>
        </w:rPr>
        <w:fldChar w:fldCharType="separate"/>
      </w:r>
      <w:r w:rsidRPr="00BA0F1F">
        <w:rPr>
          <w:rFonts w:eastAsia="Calibri" w:cstheme="minorHAnsi"/>
          <w:lang w:val="en-US" w:eastAsia="ru-RU"/>
        </w:rPr>
        <w:t xml:space="preserve">(Diagelets </w:t>
      </w:r>
      <w:r w:rsidR="00301BD0" w:rsidRPr="00301BD0">
        <w:rPr>
          <w:rFonts w:eastAsia="Calibri" w:cstheme="minorHAnsi"/>
          <w:i/>
          <w:lang w:val="en-US" w:eastAsia="ru-RU"/>
        </w:rPr>
        <w:t>et al.</w:t>
      </w:r>
      <w:r w:rsidRPr="00BA0F1F">
        <w:rPr>
          <w:rFonts w:eastAsia="Calibri" w:cstheme="minorHAnsi"/>
          <w:lang w:val="en-US" w:eastAsia="ru-RU"/>
        </w:rPr>
        <w:t>, 2014)</w:t>
      </w:r>
      <w:r w:rsidRPr="00BA0F1F">
        <w:rPr>
          <w:rFonts w:eastAsia="Calibri" w:cstheme="minorHAnsi"/>
          <w:lang w:val="en-US" w:eastAsia="ru-RU"/>
        </w:rPr>
        <w:fldChar w:fldCharType="end"/>
      </w:r>
      <w:r w:rsidRPr="00BA0F1F">
        <w:rPr>
          <w:rFonts w:eastAsia="Calibri" w:cstheme="minorHAnsi"/>
          <w:lang w:eastAsia="ru-RU"/>
        </w:rPr>
        <w:t>.</w:t>
      </w:r>
    </w:p>
    <w:p w14:paraId="6FC23266" w14:textId="0CA4AEF7" w:rsidR="0048205B" w:rsidRPr="002B312D" w:rsidRDefault="0048205B" w:rsidP="00AE389F">
      <w:pPr>
        <w:rPr>
          <w:rFonts w:eastAsia="Calibri" w:cstheme="minorHAnsi"/>
          <w:lang w:eastAsia="ru-RU"/>
        </w:rPr>
      </w:pPr>
      <w:r w:rsidRPr="00BA0F1F">
        <w:rPr>
          <w:rFonts w:cstheme="minorHAnsi"/>
          <w:lang w:eastAsia="ru-RU"/>
        </w:rPr>
        <w:t xml:space="preserve">Fish stocks have deteriorated dramatically over the past three decades. The diversity of commercial fish caught has decreased over this period from about 26 species to only six, although the volume of fish caught has actually increased, after a near collapse in 1990. This is almost entirely due to significant anchovy fishing by Turkey, accounting for almost 80% of the total catch. Illegal fishing is also increasing, affecting biodiversity as well as the fishing industry </w:t>
      </w:r>
      <w:r w:rsidRPr="00BA0F1F">
        <w:rPr>
          <w:rFonts w:cstheme="minorHAnsi"/>
          <w:lang w:eastAsia="ru-RU"/>
        </w:rPr>
        <w:fldChar w:fldCharType="begin" w:fldLock="1"/>
      </w:r>
      <w:r w:rsidRPr="00BA0F1F">
        <w:rPr>
          <w:rFonts w:cstheme="minorHAnsi"/>
          <w:lang w:eastAsia="ru-RU"/>
        </w:rPr>
        <w:instrText>ADDIN CSL_CITATION { "citationItems" : [ { "id" : "ITEM-1", "itemData" : { "ISBN" : "9789292136529", "author" : [ { "dropping-particle" : "", "family" : "European Environmental Agency", "given" : "EEA", "non-dropping-particle" : "", "parse-names" : false, "suffix" : "" } ], "id" : "ITEM-1", "issue" : "2", "issued" : { "date-parts" : [ [ "2015" ] ] }, "title" : "State of Europe's seas", "type" : "book" }, "uris" : [ "http://www.mendeley.com/documents/?uuid=9bc50bf8-1e08-4594-aece-e61ab0163412" ] } ], "mendeley" : { "formattedCitation" : "(European Environmental Agency, 2015b)", "manualFormatting" : "(EEA, 2015)", "plainTextFormattedCitation" : "(European Environmental Agency, 2015b)", "previouslyFormattedCitation" : "(European Environmental Agency, 2015b)"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w:t>
      </w:r>
      <w:r w:rsidRPr="0044194F">
        <w:rPr>
          <w:rFonts w:cstheme="minorHAnsi"/>
          <w:lang w:eastAsia="ru-RU"/>
        </w:rPr>
        <w:t>EEA</w:t>
      </w:r>
      <w:r w:rsidRPr="00BA0F1F">
        <w:rPr>
          <w:rFonts w:cstheme="minorHAnsi"/>
          <w:lang w:eastAsia="ru-RU"/>
        </w:rPr>
        <w:t>, 2015</w:t>
      </w:r>
      <w:r w:rsidR="00314529">
        <w:rPr>
          <w:rFonts w:cstheme="minorHAnsi"/>
          <w:lang w:eastAsia="ru-RU"/>
        </w:rPr>
        <w:t>c</w:t>
      </w:r>
      <w:r w:rsidRPr="00BA0F1F">
        <w:rPr>
          <w:rFonts w:cstheme="minorHAnsi"/>
          <w:lang w:eastAsia="ru-RU"/>
        </w:rPr>
        <w:t>)</w:t>
      </w:r>
      <w:r w:rsidRPr="00BA0F1F">
        <w:rPr>
          <w:rFonts w:cstheme="minorHAnsi"/>
          <w:lang w:eastAsia="ru-RU"/>
        </w:rPr>
        <w:fldChar w:fldCharType="end"/>
      </w:r>
      <w:r w:rsidRPr="00BA0F1F">
        <w:rPr>
          <w:rFonts w:cstheme="minorHAnsi"/>
          <w:lang w:eastAsia="ru-RU"/>
        </w:rPr>
        <w:t xml:space="preserve">. </w:t>
      </w:r>
      <w:r w:rsidRPr="00BA0F1F">
        <w:rPr>
          <w:rFonts w:eastAsia="Calibri" w:cstheme="minorHAnsi"/>
          <w:lang w:eastAsia="ru-RU"/>
        </w:rPr>
        <w:t xml:space="preserve">Fishing gear is also responsible for a decrease in non-target species. For example, </w:t>
      </w:r>
      <w:r w:rsidRPr="00BA0F1F">
        <w:rPr>
          <w:rFonts w:cstheme="minorHAnsi"/>
          <w:lang w:eastAsia="ru-RU"/>
        </w:rPr>
        <w:t>dolphins are being stranded in lost or abandoned fishnets, even inside marine protected areas</w:t>
      </w:r>
      <w:r w:rsidR="002B312D">
        <w:rPr>
          <w:rFonts w:cstheme="minorHAnsi"/>
          <w:lang w:eastAsia="ru-RU"/>
        </w:rPr>
        <w:t xml:space="preserve"> </w:t>
      </w:r>
      <w:r w:rsidR="002B312D" w:rsidRPr="002B312D">
        <w:rPr>
          <w:rFonts w:cstheme="minorHAnsi"/>
          <w:lang w:eastAsia="ru-RU"/>
        </w:rPr>
        <w:t xml:space="preserve">(Nicolaev </w:t>
      </w:r>
      <w:r w:rsidR="00301BD0" w:rsidRPr="00301BD0">
        <w:rPr>
          <w:rFonts w:cstheme="minorHAnsi"/>
          <w:i/>
          <w:lang w:eastAsia="ru-RU"/>
        </w:rPr>
        <w:t>et al.</w:t>
      </w:r>
      <w:r w:rsidR="002B312D" w:rsidRPr="002B312D">
        <w:rPr>
          <w:rFonts w:cstheme="minorHAnsi"/>
          <w:lang w:eastAsia="ru-RU"/>
        </w:rPr>
        <w:t xml:space="preserve">, 2013; Radu </w:t>
      </w:r>
      <w:r w:rsidR="00BD504A">
        <w:rPr>
          <w:rFonts w:cstheme="minorHAnsi"/>
          <w:lang w:eastAsia="ru-RU"/>
        </w:rPr>
        <w:t>&amp;</w:t>
      </w:r>
      <w:r w:rsidR="00BD504A" w:rsidRPr="002B312D">
        <w:rPr>
          <w:rFonts w:cstheme="minorHAnsi"/>
          <w:lang w:eastAsia="ru-RU"/>
        </w:rPr>
        <w:t xml:space="preserve"> </w:t>
      </w:r>
      <w:r w:rsidR="002B312D" w:rsidRPr="002B312D">
        <w:rPr>
          <w:rFonts w:cstheme="minorHAnsi"/>
          <w:lang w:eastAsia="ru-RU"/>
        </w:rPr>
        <w:t xml:space="preserve">Anton, 2014; Zaharia </w:t>
      </w:r>
      <w:r w:rsidR="00301BD0" w:rsidRPr="00301BD0">
        <w:rPr>
          <w:rFonts w:cstheme="minorHAnsi"/>
          <w:i/>
          <w:lang w:eastAsia="ru-RU"/>
        </w:rPr>
        <w:t>et al.</w:t>
      </w:r>
      <w:r w:rsidR="002B312D" w:rsidRPr="002B312D">
        <w:rPr>
          <w:rFonts w:cstheme="minorHAnsi"/>
          <w:lang w:eastAsia="ru-RU"/>
        </w:rPr>
        <w:t>, 2014)</w:t>
      </w:r>
      <w:r w:rsidR="002B312D">
        <w:rPr>
          <w:rFonts w:cstheme="minorHAnsi"/>
          <w:lang w:eastAsia="ru-RU"/>
        </w:rPr>
        <w:t>.</w:t>
      </w:r>
    </w:p>
    <w:p w14:paraId="08146314" w14:textId="77777777" w:rsidR="0048205B" w:rsidRPr="00FD583C" w:rsidRDefault="0048205B" w:rsidP="00AE389F">
      <w:pPr>
        <w:spacing w:after="0"/>
        <w:rPr>
          <w:rFonts w:asciiTheme="majorHAnsi" w:eastAsia="Calibri" w:hAnsiTheme="majorHAnsi" w:cstheme="majorHAnsi"/>
          <w:lang w:eastAsia="ru-RU"/>
        </w:rPr>
      </w:pPr>
    </w:p>
    <w:p w14:paraId="112998A9" w14:textId="77E5ABBC" w:rsidR="0048205B" w:rsidRPr="007A23D7" w:rsidRDefault="0048205B" w:rsidP="000226B2">
      <w:pPr>
        <w:pStyle w:val="Caption"/>
      </w:pPr>
      <w:bookmarkStart w:id="994" w:name="_Ref500026647"/>
      <w:r w:rsidRPr="00FD583C">
        <w:rPr>
          <w:lang w:val="en-GB"/>
        </w:rPr>
        <w:t xml:space="preserve">Table </w:t>
      </w:r>
      <w:bookmarkEnd w:id="994"/>
      <w:r w:rsidR="00570663" w:rsidRPr="00570663">
        <w:rPr>
          <w:lang w:val="en-GB"/>
        </w:rPr>
        <w:t>3.4</w:t>
      </w:r>
      <w:r>
        <w:t>: Average fish catching in the Azov district in the 20th century, ton/year</w:t>
      </w:r>
      <w:r w:rsidR="009C61DE">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292"/>
        <w:gridCol w:w="2430"/>
        <w:gridCol w:w="1662"/>
        <w:gridCol w:w="1676"/>
      </w:tblGrid>
      <w:tr w:rsidR="0048205B" w:rsidRPr="00BA0F1F" w14:paraId="662384AF" w14:textId="77777777" w:rsidTr="00AE389F">
        <w:trPr>
          <w:trHeight w:val="20"/>
          <w:jc w:val="center"/>
        </w:trPr>
        <w:tc>
          <w:tcPr>
            <w:tcW w:w="3282" w:type="dxa"/>
            <w:vMerge w:val="restart"/>
            <w:tcBorders>
              <w:top w:val="single" w:sz="4" w:space="0" w:color="auto"/>
              <w:left w:val="single" w:sz="4" w:space="0" w:color="auto"/>
              <w:bottom w:val="single" w:sz="4" w:space="0" w:color="auto"/>
              <w:right w:val="single" w:sz="4" w:space="0" w:color="auto"/>
            </w:tcBorders>
            <w:vAlign w:val="center"/>
            <w:hideMark/>
          </w:tcPr>
          <w:p w14:paraId="03D24D30"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Fish</w:t>
            </w:r>
          </w:p>
        </w:tc>
        <w:tc>
          <w:tcPr>
            <w:tcW w:w="2424" w:type="dxa"/>
            <w:tcBorders>
              <w:top w:val="single" w:sz="4" w:space="0" w:color="auto"/>
              <w:left w:val="single" w:sz="4" w:space="0" w:color="auto"/>
              <w:bottom w:val="single" w:sz="4" w:space="0" w:color="auto"/>
              <w:right w:val="single" w:sz="4" w:space="0" w:color="auto"/>
            </w:tcBorders>
            <w:vAlign w:val="center"/>
            <w:hideMark/>
          </w:tcPr>
          <w:p w14:paraId="35E7C9FC" w14:textId="7F9F64FC" w:rsidR="0048205B" w:rsidRPr="00C35796" w:rsidRDefault="009C61DE" w:rsidP="00AE389F">
            <w:pPr>
              <w:spacing w:after="0"/>
              <w:rPr>
                <w:rFonts w:eastAsia="Calibri" w:cstheme="minorHAnsi"/>
                <w:b/>
                <w:sz w:val="20"/>
                <w:szCs w:val="20"/>
                <w:lang w:eastAsia="ru-RU"/>
              </w:rPr>
            </w:pPr>
            <w:r>
              <w:rPr>
                <w:rFonts w:eastAsia="Calibri" w:cstheme="minorHAnsi"/>
                <w:b/>
                <w:sz w:val="20"/>
                <w:szCs w:val="20"/>
                <w:lang w:eastAsia="ru-RU"/>
              </w:rPr>
              <w:t>N</w:t>
            </w:r>
            <w:r w:rsidR="0048205B" w:rsidRPr="00C35796">
              <w:rPr>
                <w:rFonts w:eastAsia="Calibri" w:cstheme="minorHAnsi"/>
                <w:b/>
                <w:sz w:val="20"/>
                <w:szCs w:val="20"/>
                <w:lang w:eastAsia="ru-RU"/>
              </w:rPr>
              <w:t>atural regime</w:t>
            </w:r>
          </w:p>
        </w:tc>
        <w:tc>
          <w:tcPr>
            <w:tcW w:w="3330" w:type="dxa"/>
            <w:gridSpan w:val="2"/>
            <w:tcBorders>
              <w:top w:val="single" w:sz="4" w:space="0" w:color="auto"/>
              <w:left w:val="single" w:sz="4" w:space="0" w:color="auto"/>
              <w:bottom w:val="single" w:sz="4" w:space="0" w:color="auto"/>
              <w:right w:val="single" w:sz="4" w:space="0" w:color="auto"/>
            </w:tcBorders>
            <w:vAlign w:val="center"/>
            <w:hideMark/>
          </w:tcPr>
          <w:p w14:paraId="183C8E15" w14:textId="20F20445" w:rsidR="0048205B" w:rsidRPr="00C35796" w:rsidRDefault="009C61DE" w:rsidP="00AE389F">
            <w:pPr>
              <w:spacing w:after="0"/>
              <w:rPr>
                <w:rFonts w:eastAsia="Calibri" w:cstheme="minorHAnsi"/>
                <w:b/>
                <w:sz w:val="20"/>
                <w:szCs w:val="20"/>
                <w:lang w:eastAsia="ru-RU"/>
              </w:rPr>
            </w:pPr>
            <w:r>
              <w:rPr>
                <w:rFonts w:eastAsia="Calibri" w:cstheme="minorHAnsi"/>
                <w:b/>
                <w:sz w:val="20"/>
                <w:szCs w:val="20"/>
                <w:lang w:eastAsia="ru-RU"/>
              </w:rPr>
              <w:t>A</w:t>
            </w:r>
            <w:r w:rsidR="0048205B" w:rsidRPr="00C35796">
              <w:rPr>
                <w:rFonts w:eastAsia="Calibri" w:cstheme="minorHAnsi"/>
                <w:b/>
                <w:sz w:val="20"/>
                <w:szCs w:val="20"/>
                <w:lang w:eastAsia="ru-RU"/>
              </w:rPr>
              <w:t>fter river regulation</w:t>
            </w:r>
          </w:p>
        </w:tc>
      </w:tr>
      <w:tr w:rsidR="0048205B" w:rsidRPr="00BA0F1F" w14:paraId="326D53F3" w14:textId="77777777" w:rsidTr="00AE389F">
        <w:trPr>
          <w:trHeight w:val="20"/>
          <w:jc w:val="center"/>
        </w:trPr>
        <w:tc>
          <w:tcPr>
            <w:tcW w:w="9036" w:type="dxa"/>
            <w:vMerge/>
            <w:tcBorders>
              <w:top w:val="single" w:sz="4" w:space="0" w:color="auto"/>
              <w:left w:val="single" w:sz="4" w:space="0" w:color="auto"/>
              <w:bottom w:val="single" w:sz="4" w:space="0" w:color="auto"/>
              <w:right w:val="single" w:sz="4" w:space="0" w:color="auto"/>
            </w:tcBorders>
            <w:vAlign w:val="center"/>
            <w:hideMark/>
          </w:tcPr>
          <w:p w14:paraId="7BA60B3B" w14:textId="77777777" w:rsidR="0048205B" w:rsidRPr="00C35796" w:rsidRDefault="0048205B" w:rsidP="00AE389F">
            <w:pPr>
              <w:spacing w:after="0"/>
              <w:rPr>
                <w:rFonts w:eastAsia="Calibri" w:cstheme="minorHAnsi"/>
                <w:b/>
                <w:sz w:val="20"/>
                <w:szCs w:val="20"/>
                <w:lang w:eastAsia="ru-RU"/>
              </w:rPr>
            </w:pPr>
          </w:p>
        </w:tc>
        <w:tc>
          <w:tcPr>
            <w:tcW w:w="2424" w:type="dxa"/>
            <w:tcBorders>
              <w:top w:val="single" w:sz="4" w:space="0" w:color="auto"/>
              <w:left w:val="single" w:sz="4" w:space="0" w:color="auto"/>
              <w:bottom w:val="single" w:sz="4" w:space="0" w:color="auto"/>
              <w:right w:val="single" w:sz="4" w:space="0" w:color="auto"/>
            </w:tcBorders>
            <w:vAlign w:val="center"/>
            <w:hideMark/>
          </w:tcPr>
          <w:p w14:paraId="2C09D896"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930-194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10C6B99A"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 xml:space="preserve">1975-1982 </w:t>
            </w:r>
          </w:p>
        </w:tc>
        <w:tc>
          <w:tcPr>
            <w:tcW w:w="1672" w:type="dxa"/>
            <w:tcBorders>
              <w:top w:val="single" w:sz="4" w:space="0" w:color="auto"/>
              <w:left w:val="single" w:sz="4" w:space="0" w:color="auto"/>
              <w:bottom w:val="single" w:sz="4" w:space="0" w:color="auto"/>
              <w:right w:val="single" w:sz="4" w:space="0" w:color="auto"/>
            </w:tcBorders>
            <w:vAlign w:val="center"/>
            <w:hideMark/>
          </w:tcPr>
          <w:p w14:paraId="32CB0AE2"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 xml:space="preserve">1988-1989 </w:t>
            </w:r>
          </w:p>
        </w:tc>
      </w:tr>
      <w:tr w:rsidR="0048205B" w:rsidRPr="00BA0F1F" w14:paraId="02E500D9" w14:textId="77777777" w:rsidTr="00AE389F">
        <w:trPr>
          <w:trHeight w:val="20"/>
          <w:jc w:val="center"/>
        </w:trPr>
        <w:tc>
          <w:tcPr>
            <w:tcW w:w="9036" w:type="dxa"/>
            <w:gridSpan w:val="4"/>
            <w:tcBorders>
              <w:top w:val="single" w:sz="4" w:space="0" w:color="auto"/>
              <w:left w:val="single" w:sz="4" w:space="0" w:color="auto"/>
              <w:bottom w:val="single" w:sz="4" w:space="0" w:color="auto"/>
              <w:right w:val="single" w:sz="4" w:space="0" w:color="auto"/>
            </w:tcBorders>
            <w:vAlign w:val="center"/>
            <w:hideMark/>
          </w:tcPr>
          <w:p w14:paraId="273A4E92" w14:textId="7F9A941E" w:rsidR="0048205B" w:rsidRPr="00C35796" w:rsidRDefault="00C60265" w:rsidP="00AE389F">
            <w:pPr>
              <w:spacing w:after="0"/>
              <w:rPr>
                <w:rFonts w:eastAsia="Calibri" w:cstheme="minorHAnsi"/>
                <w:b/>
                <w:sz w:val="20"/>
                <w:szCs w:val="20"/>
                <w:lang w:eastAsia="ru-RU"/>
              </w:rPr>
            </w:pPr>
            <w:r>
              <w:rPr>
                <w:rFonts w:eastAsia="Calibri" w:cstheme="minorHAnsi"/>
                <w:b/>
                <w:sz w:val="20"/>
                <w:szCs w:val="20"/>
                <w:lang w:eastAsia="ru-RU"/>
              </w:rPr>
              <w:t>A</w:t>
            </w:r>
            <w:r w:rsidR="0048205B" w:rsidRPr="00C35796">
              <w:rPr>
                <w:rFonts w:eastAsia="Calibri" w:cstheme="minorHAnsi"/>
                <w:b/>
                <w:sz w:val="20"/>
                <w:szCs w:val="20"/>
                <w:lang w:eastAsia="ru-RU"/>
              </w:rPr>
              <w:t>nadromous:</w:t>
            </w:r>
          </w:p>
        </w:tc>
      </w:tr>
      <w:tr w:rsidR="0048205B" w:rsidRPr="00BA0F1F" w14:paraId="16B4DFC3"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265E3516"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Acipenser guldenstadti</w:t>
            </w:r>
          </w:p>
        </w:tc>
        <w:tc>
          <w:tcPr>
            <w:tcW w:w="2424" w:type="dxa"/>
            <w:tcBorders>
              <w:top w:val="single" w:sz="4" w:space="0" w:color="auto"/>
              <w:left w:val="single" w:sz="4" w:space="0" w:color="auto"/>
              <w:bottom w:val="single" w:sz="4" w:space="0" w:color="auto"/>
              <w:right w:val="single" w:sz="4" w:space="0" w:color="auto"/>
            </w:tcBorders>
            <w:vAlign w:val="center"/>
            <w:hideMark/>
          </w:tcPr>
          <w:p w14:paraId="072765F0"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63</w:t>
            </w:r>
          </w:p>
        </w:tc>
        <w:tc>
          <w:tcPr>
            <w:tcW w:w="1658" w:type="dxa"/>
            <w:tcBorders>
              <w:top w:val="single" w:sz="4" w:space="0" w:color="auto"/>
              <w:left w:val="single" w:sz="4" w:space="0" w:color="auto"/>
              <w:bottom w:val="single" w:sz="4" w:space="0" w:color="auto"/>
              <w:right w:val="single" w:sz="4" w:space="0" w:color="auto"/>
            </w:tcBorders>
            <w:vAlign w:val="center"/>
            <w:hideMark/>
          </w:tcPr>
          <w:p w14:paraId="0D7E639C"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73</w:t>
            </w:r>
          </w:p>
        </w:tc>
        <w:tc>
          <w:tcPr>
            <w:tcW w:w="1672" w:type="dxa"/>
            <w:tcBorders>
              <w:top w:val="single" w:sz="4" w:space="0" w:color="auto"/>
              <w:left w:val="single" w:sz="4" w:space="0" w:color="auto"/>
              <w:bottom w:val="single" w:sz="4" w:space="0" w:color="auto"/>
              <w:right w:val="single" w:sz="4" w:space="0" w:color="auto"/>
            </w:tcBorders>
            <w:vAlign w:val="center"/>
            <w:hideMark/>
          </w:tcPr>
          <w:p w14:paraId="44C00CB9"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71</w:t>
            </w:r>
          </w:p>
        </w:tc>
      </w:tr>
      <w:tr w:rsidR="0048205B" w:rsidRPr="00BA0F1F" w14:paraId="1714C234"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33F90B6A"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A. stellatus</w:t>
            </w:r>
          </w:p>
        </w:tc>
        <w:tc>
          <w:tcPr>
            <w:tcW w:w="2424"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7437B799"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684</w:t>
            </w:r>
          </w:p>
        </w:tc>
        <w:tc>
          <w:tcPr>
            <w:tcW w:w="165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188B5D79"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7</w:t>
            </w:r>
          </w:p>
        </w:tc>
        <w:tc>
          <w:tcPr>
            <w:tcW w:w="167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358DAC38"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7</w:t>
            </w:r>
          </w:p>
        </w:tc>
      </w:tr>
      <w:tr w:rsidR="0048205B" w:rsidRPr="00BA0F1F" w14:paraId="31F6CD82"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126B00E9"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Huso huso</w:t>
            </w:r>
          </w:p>
        </w:tc>
        <w:tc>
          <w:tcPr>
            <w:tcW w:w="2424" w:type="dxa"/>
            <w:tcBorders>
              <w:top w:val="single" w:sz="4" w:space="0" w:color="auto"/>
              <w:left w:val="single" w:sz="4" w:space="0" w:color="auto"/>
              <w:bottom w:val="single" w:sz="4" w:space="0" w:color="auto"/>
              <w:right w:val="single" w:sz="4" w:space="0" w:color="auto"/>
            </w:tcBorders>
            <w:vAlign w:val="center"/>
            <w:hideMark/>
          </w:tcPr>
          <w:p w14:paraId="2E0EB114"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76</w:t>
            </w:r>
          </w:p>
        </w:tc>
        <w:tc>
          <w:tcPr>
            <w:tcW w:w="1658" w:type="dxa"/>
            <w:tcBorders>
              <w:top w:val="single" w:sz="4" w:space="0" w:color="auto"/>
              <w:left w:val="single" w:sz="4" w:space="0" w:color="auto"/>
              <w:bottom w:val="single" w:sz="4" w:space="0" w:color="auto"/>
              <w:right w:val="single" w:sz="4" w:space="0" w:color="auto"/>
            </w:tcBorders>
            <w:vAlign w:val="center"/>
            <w:hideMark/>
          </w:tcPr>
          <w:p w14:paraId="04AC1C38"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5</w:t>
            </w:r>
          </w:p>
        </w:tc>
        <w:tc>
          <w:tcPr>
            <w:tcW w:w="1672" w:type="dxa"/>
            <w:tcBorders>
              <w:top w:val="single" w:sz="4" w:space="0" w:color="auto"/>
              <w:left w:val="single" w:sz="4" w:space="0" w:color="auto"/>
              <w:bottom w:val="single" w:sz="4" w:space="0" w:color="auto"/>
              <w:right w:val="single" w:sz="4" w:space="0" w:color="auto"/>
            </w:tcBorders>
            <w:vAlign w:val="center"/>
            <w:hideMark/>
          </w:tcPr>
          <w:p w14:paraId="59C33C8D"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5</w:t>
            </w:r>
          </w:p>
        </w:tc>
      </w:tr>
      <w:tr w:rsidR="0048205B" w:rsidRPr="00BA0F1F" w14:paraId="083C78C6"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6436B75C"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Alosa caspia tanaica</w:t>
            </w:r>
          </w:p>
        </w:tc>
        <w:tc>
          <w:tcPr>
            <w:tcW w:w="2424"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22253B09" w14:textId="781FF581" w:rsidR="0048205B" w:rsidRPr="00C35796" w:rsidRDefault="007546E8" w:rsidP="00AE389F">
            <w:pPr>
              <w:spacing w:after="0"/>
              <w:rPr>
                <w:rFonts w:eastAsia="Calibri" w:cstheme="minorHAnsi"/>
                <w:sz w:val="20"/>
                <w:szCs w:val="20"/>
                <w:lang w:eastAsia="ru-RU"/>
              </w:rPr>
            </w:pPr>
            <w:r>
              <w:rPr>
                <w:rFonts w:eastAsia="Calibri" w:cstheme="minorHAnsi"/>
                <w:sz w:val="20"/>
                <w:szCs w:val="20"/>
                <w:lang w:eastAsia="ru-RU"/>
              </w:rPr>
              <w:t>1,</w:t>
            </w:r>
            <w:r w:rsidR="0048205B" w:rsidRPr="00C35796">
              <w:rPr>
                <w:rFonts w:eastAsia="Calibri" w:cstheme="minorHAnsi"/>
                <w:sz w:val="20"/>
                <w:szCs w:val="20"/>
                <w:lang w:eastAsia="ru-RU"/>
              </w:rPr>
              <w:t>508</w:t>
            </w:r>
          </w:p>
        </w:tc>
        <w:tc>
          <w:tcPr>
            <w:tcW w:w="165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0956905B"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97</w:t>
            </w:r>
          </w:p>
        </w:tc>
        <w:tc>
          <w:tcPr>
            <w:tcW w:w="167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58EC9C7E"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7</w:t>
            </w:r>
          </w:p>
        </w:tc>
      </w:tr>
      <w:tr w:rsidR="0048205B" w:rsidRPr="00BA0F1F" w14:paraId="668F06ED"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12F20618"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Vimba vimba</w:t>
            </w:r>
          </w:p>
        </w:tc>
        <w:tc>
          <w:tcPr>
            <w:tcW w:w="2424" w:type="dxa"/>
            <w:tcBorders>
              <w:top w:val="single" w:sz="4" w:space="0" w:color="auto"/>
              <w:left w:val="single" w:sz="4" w:space="0" w:color="auto"/>
              <w:bottom w:val="single" w:sz="4" w:space="0" w:color="auto"/>
              <w:right w:val="single" w:sz="4" w:space="0" w:color="auto"/>
            </w:tcBorders>
            <w:vAlign w:val="center"/>
            <w:hideMark/>
          </w:tcPr>
          <w:p w14:paraId="69E0891A"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33</w:t>
            </w:r>
          </w:p>
        </w:tc>
        <w:tc>
          <w:tcPr>
            <w:tcW w:w="1658" w:type="dxa"/>
            <w:tcBorders>
              <w:top w:val="single" w:sz="4" w:space="0" w:color="auto"/>
              <w:left w:val="single" w:sz="4" w:space="0" w:color="auto"/>
              <w:bottom w:val="single" w:sz="4" w:space="0" w:color="auto"/>
              <w:right w:val="single" w:sz="4" w:space="0" w:color="auto"/>
            </w:tcBorders>
            <w:vAlign w:val="center"/>
            <w:hideMark/>
          </w:tcPr>
          <w:p w14:paraId="65F8A819"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5</w:t>
            </w:r>
          </w:p>
        </w:tc>
        <w:tc>
          <w:tcPr>
            <w:tcW w:w="1672" w:type="dxa"/>
            <w:tcBorders>
              <w:top w:val="single" w:sz="4" w:space="0" w:color="auto"/>
              <w:left w:val="single" w:sz="4" w:space="0" w:color="auto"/>
              <w:bottom w:val="single" w:sz="4" w:space="0" w:color="auto"/>
              <w:right w:val="single" w:sz="4" w:space="0" w:color="auto"/>
            </w:tcBorders>
            <w:vAlign w:val="center"/>
            <w:hideMark/>
          </w:tcPr>
          <w:p w14:paraId="0F55B860"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1</w:t>
            </w:r>
          </w:p>
        </w:tc>
      </w:tr>
      <w:tr w:rsidR="0048205B" w:rsidRPr="00BA0F1F" w14:paraId="64EA6FA3"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180999F3"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Pelecus cultratus</w:t>
            </w:r>
          </w:p>
        </w:tc>
        <w:tc>
          <w:tcPr>
            <w:tcW w:w="2424"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4363CFAD" w14:textId="683146EC"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3</w:t>
            </w:r>
            <w:r w:rsidR="009C61DE">
              <w:rPr>
                <w:rFonts w:eastAsia="Calibri" w:cstheme="minorHAnsi"/>
                <w:sz w:val="20"/>
                <w:szCs w:val="20"/>
                <w:lang w:eastAsia="ru-RU"/>
              </w:rPr>
              <w:t>,</w:t>
            </w:r>
            <w:r w:rsidRPr="00C35796">
              <w:rPr>
                <w:rFonts w:eastAsia="Calibri" w:cstheme="minorHAnsi"/>
                <w:sz w:val="20"/>
                <w:szCs w:val="20"/>
                <w:lang w:eastAsia="ru-RU"/>
              </w:rPr>
              <w:t>696</w:t>
            </w:r>
          </w:p>
        </w:tc>
        <w:tc>
          <w:tcPr>
            <w:tcW w:w="165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6722F5DD"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75</w:t>
            </w:r>
          </w:p>
        </w:tc>
        <w:tc>
          <w:tcPr>
            <w:tcW w:w="167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433F0D35"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376</w:t>
            </w:r>
          </w:p>
        </w:tc>
      </w:tr>
      <w:tr w:rsidR="0048205B" w:rsidRPr="00BA0F1F" w14:paraId="224D0F92" w14:textId="77777777" w:rsidTr="00AE389F">
        <w:trPr>
          <w:trHeight w:val="20"/>
          <w:jc w:val="center"/>
        </w:trPr>
        <w:tc>
          <w:tcPr>
            <w:tcW w:w="9036" w:type="dxa"/>
            <w:gridSpan w:val="4"/>
            <w:tcBorders>
              <w:top w:val="single" w:sz="4" w:space="0" w:color="auto"/>
              <w:left w:val="single" w:sz="4" w:space="0" w:color="auto"/>
              <w:bottom w:val="single" w:sz="4" w:space="0" w:color="auto"/>
              <w:right w:val="single" w:sz="4" w:space="0" w:color="auto"/>
            </w:tcBorders>
            <w:vAlign w:val="center"/>
            <w:hideMark/>
          </w:tcPr>
          <w:p w14:paraId="10C9A1B3" w14:textId="457AA7AC" w:rsidR="0048205B" w:rsidRPr="00C35796" w:rsidRDefault="00C60265" w:rsidP="00AE389F">
            <w:pPr>
              <w:spacing w:after="0"/>
              <w:rPr>
                <w:rFonts w:eastAsia="Calibri" w:cstheme="minorHAnsi"/>
                <w:b/>
                <w:sz w:val="20"/>
                <w:szCs w:val="20"/>
                <w:lang w:eastAsia="ru-RU"/>
              </w:rPr>
            </w:pPr>
            <w:r>
              <w:rPr>
                <w:rFonts w:eastAsia="Calibri" w:cstheme="minorHAnsi"/>
                <w:b/>
                <w:sz w:val="20"/>
                <w:szCs w:val="20"/>
                <w:lang w:eastAsia="ru-RU"/>
              </w:rPr>
              <w:t>C</w:t>
            </w:r>
            <w:r w:rsidR="0048205B" w:rsidRPr="00C35796">
              <w:rPr>
                <w:rFonts w:eastAsia="Calibri" w:cstheme="minorHAnsi"/>
                <w:b/>
                <w:sz w:val="20"/>
                <w:szCs w:val="20"/>
                <w:lang w:eastAsia="ru-RU"/>
              </w:rPr>
              <w:t>atadromous and freshwaters:</w:t>
            </w:r>
          </w:p>
        </w:tc>
      </w:tr>
      <w:tr w:rsidR="0048205B" w:rsidRPr="00BA0F1F" w14:paraId="59F23F84"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015B08B8"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Lucioperca lucioperca</w:t>
            </w:r>
          </w:p>
        </w:tc>
        <w:tc>
          <w:tcPr>
            <w:tcW w:w="2424" w:type="dxa"/>
            <w:tcBorders>
              <w:top w:val="single" w:sz="4" w:space="0" w:color="auto"/>
              <w:left w:val="single" w:sz="4" w:space="0" w:color="auto"/>
              <w:bottom w:val="single" w:sz="4" w:space="0" w:color="auto"/>
              <w:right w:val="single" w:sz="4" w:space="0" w:color="auto"/>
            </w:tcBorders>
            <w:vAlign w:val="center"/>
            <w:hideMark/>
          </w:tcPr>
          <w:p w14:paraId="1C6A228F" w14:textId="0D7F4675"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0</w:t>
            </w:r>
            <w:r w:rsidR="009C61DE">
              <w:rPr>
                <w:rFonts w:eastAsia="Calibri" w:cstheme="minorHAnsi"/>
                <w:sz w:val="20"/>
                <w:szCs w:val="20"/>
                <w:lang w:eastAsia="ru-RU"/>
              </w:rPr>
              <w:t>,</w:t>
            </w:r>
            <w:r w:rsidRPr="00C35796">
              <w:rPr>
                <w:rFonts w:eastAsia="Calibri" w:cstheme="minorHAnsi"/>
                <w:sz w:val="20"/>
                <w:szCs w:val="20"/>
                <w:lang w:eastAsia="ru-RU"/>
              </w:rPr>
              <w:t>224</w:t>
            </w:r>
          </w:p>
        </w:tc>
        <w:tc>
          <w:tcPr>
            <w:tcW w:w="1658" w:type="dxa"/>
            <w:tcBorders>
              <w:top w:val="single" w:sz="4" w:space="0" w:color="auto"/>
              <w:left w:val="single" w:sz="4" w:space="0" w:color="auto"/>
              <w:bottom w:val="single" w:sz="4" w:space="0" w:color="auto"/>
              <w:right w:val="single" w:sz="4" w:space="0" w:color="auto"/>
            </w:tcBorders>
            <w:vAlign w:val="center"/>
            <w:hideMark/>
          </w:tcPr>
          <w:p w14:paraId="2EBC85C5"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32</w:t>
            </w:r>
          </w:p>
        </w:tc>
        <w:tc>
          <w:tcPr>
            <w:tcW w:w="1672" w:type="dxa"/>
            <w:tcBorders>
              <w:top w:val="single" w:sz="4" w:space="0" w:color="auto"/>
              <w:left w:val="single" w:sz="4" w:space="0" w:color="auto"/>
              <w:bottom w:val="single" w:sz="4" w:space="0" w:color="auto"/>
              <w:right w:val="single" w:sz="4" w:space="0" w:color="auto"/>
            </w:tcBorders>
            <w:vAlign w:val="center"/>
            <w:hideMark/>
          </w:tcPr>
          <w:p w14:paraId="11648FED"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10</w:t>
            </w:r>
          </w:p>
        </w:tc>
      </w:tr>
      <w:tr w:rsidR="0048205B" w:rsidRPr="00BA0F1F" w14:paraId="06BB3759"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3D7B86EE"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Abramis brama</w:t>
            </w:r>
          </w:p>
        </w:tc>
        <w:tc>
          <w:tcPr>
            <w:tcW w:w="2424"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46F41DB2" w14:textId="66BEA93A"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0</w:t>
            </w:r>
            <w:r w:rsidR="009C61DE">
              <w:rPr>
                <w:rFonts w:eastAsia="Calibri" w:cstheme="minorHAnsi"/>
                <w:sz w:val="20"/>
                <w:szCs w:val="20"/>
                <w:lang w:eastAsia="ru-RU"/>
              </w:rPr>
              <w:t>,</w:t>
            </w:r>
            <w:r w:rsidRPr="00C35796">
              <w:rPr>
                <w:rFonts w:eastAsia="Calibri" w:cstheme="minorHAnsi"/>
                <w:sz w:val="20"/>
                <w:szCs w:val="20"/>
                <w:lang w:eastAsia="ru-RU"/>
              </w:rPr>
              <w:t>353</w:t>
            </w:r>
          </w:p>
        </w:tc>
        <w:tc>
          <w:tcPr>
            <w:tcW w:w="165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1E240936"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912</w:t>
            </w:r>
          </w:p>
        </w:tc>
        <w:tc>
          <w:tcPr>
            <w:tcW w:w="167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67822465" w14:textId="3B6F1526"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w:t>
            </w:r>
            <w:r w:rsidR="009C61DE">
              <w:rPr>
                <w:rFonts w:eastAsia="Calibri" w:cstheme="minorHAnsi"/>
                <w:sz w:val="20"/>
                <w:szCs w:val="20"/>
                <w:lang w:eastAsia="ru-RU"/>
              </w:rPr>
              <w:t>,</w:t>
            </w:r>
            <w:r w:rsidRPr="00C35796">
              <w:rPr>
                <w:rFonts w:eastAsia="Calibri" w:cstheme="minorHAnsi"/>
                <w:sz w:val="20"/>
                <w:szCs w:val="20"/>
                <w:lang w:eastAsia="ru-RU"/>
              </w:rPr>
              <w:t>960</w:t>
            </w:r>
          </w:p>
        </w:tc>
      </w:tr>
      <w:tr w:rsidR="0048205B" w:rsidRPr="00BA0F1F" w14:paraId="3C098473"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57470016"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Rutilus rutilus heckeli</w:t>
            </w:r>
          </w:p>
        </w:tc>
        <w:tc>
          <w:tcPr>
            <w:tcW w:w="2424" w:type="dxa"/>
            <w:tcBorders>
              <w:top w:val="single" w:sz="4" w:space="0" w:color="auto"/>
              <w:left w:val="single" w:sz="4" w:space="0" w:color="auto"/>
              <w:bottom w:val="single" w:sz="4" w:space="0" w:color="auto"/>
              <w:right w:val="single" w:sz="4" w:space="0" w:color="auto"/>
            </w:tcBorders>
            <w:vAlign w:val="center"/>
            <w:hideMark/>
          </w:tcPr>
          <w:p w14:paraId="59DB3304"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77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4941174A"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8</w:t>
            </w:r>
          </w:p>
        </w:tc>
        <w:tc>
          <w:tcPr>
            <w:tcW w:w="1672" w:type="dxa"/>
            <w:tcBorders>
              <w:top w:val="single" w:sz="4" w:space="0" w:color="auto"/>
              <w:left w:val="single" w:sz="4" w:space="0" w:color="auto"/>
              <w:bottom w:val="single" w:sz="4" w:space="0" w:color="auto"/>
              <w:right w:val="single" w:sz="4" w:space="0" w:color="auto"/>
            </w:tcBorders>
            <w:vAlign w:val="center"/>
            <w:hideMark/>
          </w:tcPr>
          <w:p w14:paraId="61274EDE" w14:textId="2F8B2F0B"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1</w:t>
            </w:r>
            <w:r w:rsidR="009C61DE">
              <w:rPr>
                <w:rFonts w:eastAsia="Calibri" w:cstheme="minorHAnsi"/>
                <w:sz w:val="20"/>
                <w:szCs w:val="20"/>
                <w:lang w:eastAsia="ru-RU"/>
              </w:rPr>
              <w:t>.</w:t>
            </w:r>
            <w:r w:rsidRPr="00C35796">
              <w:rPr>
                <w:rFonts w:eastAsia="Calibri" w:cstheme="minorHAnsi"/>
                <w:sz w:val="20"/>
                <w:szCs w:val="20"/>
                <w:lang w:eastAsia="ru-RU"/>
              </w:rPr>
              <w:t>6</w:t>
            </w:r>
          </w:p>
        </w:tc>
      </w:tr>
      <w:tr w:rsidR="0048205B" w:rsidRPr="00BA0F1F" w14:paraId="0AB443CE"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542AF589"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Cyprinus carpio</w:t>
            </w:r>
          </w:p>
        </w:tc>
        <w:tc>
          <w:tcPr>
            <w:tcW w:w="2424"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0F1A66BC"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895</w:t>
            </w:r>
          </w:p>
        </w:tc>
        <w:tc>
          <w:tcPr>
            <w:tcW w:w="165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02E3E53C"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w:t>
            </w:r>
          </w:p>
        </w:tc>
        <w:tc>
          <w:tcPr>
            <w:tcW w:w="167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7BDDE557"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6</w:t>
            </w:r>
          </w:p>
        </w:tc>
      </w:tr>
      <w:tr w:rsidR="0048205B" w:rsidRPr="00BA0F1F" w14:paraId="0BECED92"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4099F05B"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Silurus glanis</w:t>
            </w:r>
          </w:p>
        </w:tc>
        <w:tc>
          <w:tcPr>
            <w:tcW w:w="2424" w:type="dxa"/>
            <w:tcBorders>
              <w:top w:val="single" w:sz="4" w:space="0" w:color="auto"/>
              <w:left w:val="single" w:sz="4" w:space="0" w:color="auto"/>
              <w:bottom w:val="single" w:sz="4" w:space="0" w:color="auto"/>
              <w:right w:val="single" w:sz="4" w:space="0" w:color="auto"/>
            </w:tcBorders>
            <w:vAlign w:val="center"/>
            <w:hideMark/>
          </w:tcPr>
          <w:p w14:paraId="6CA6A793" w14:textId="0998837A"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1</w:t>
            </w:r>
            <w:r w:rsidR="009C61DE">
              <w:rPr>
                <w:rFonts w:eastAsia="Calibri" w:cstheme="minorHAnsi"/>
                <w:sz w:val="20"/>
                <w:szCs w:val="20"/>
                <w:lang w:eastAsia="ru-RU"/>
              </w:rPr>
              <w:t>,</w:t>
            </w:r>
            <w:r w:rsidRPr="00C35796">
              <w:rPr>
                <w:rFonts w:eastAsia="Calibri" w:cstheme="minorHAnsi"/>
                <w:sz w:val="20"/>
                <w:szCs w:val="20"/>
                <w:lang w:eastAsia="ru-RU"/>
              </w:rPr>
              <w:t>20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5077AE68"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w:t>
            </w:r>
          </w:p>
        </w:tc>
        <w:tc>
          <w:tcPr>
            <w:tcW w:w="1672" w:type="dxa"/>
            <w:tcBorders>
              <w:top w:val="single" w:sz="4" w:space="0" w:color="auto"/>
              <w:left w:val="single" w:sz="4" w:space="0" w:color="auto"/>
              <w:bottom w:val="single" w:sz="4" w:space="0" w:color="auto"/>
              <w:right w:val="single" w:sz="4" w:space="0" w:color="auto"/>
            </w:tcBorders>
            <w:vAlign w:val="center"/>
            <w:hideMark/>
          </w:tcPr>
          <w:p w14:paraId="1A6ABD4D"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0</w:t>
            </w:r>
          </w:p>
        </w:tc>
      </w:tr>
      <w:tr w:rsidR="0048205B" w:rsidRPr="00BA0F1F" w14:paraId="14069596"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1B62AF2A"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Esox lucius</w:t>
            </w:r>
          </w:p>
        </w:tc>
        <w:tc>
          <w:tcPr>
            <w:tcW w:w="2424"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33E6AFC8"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70</w:t>
            </w:r>
          </w:p>
        </w:tc>
        <w:tc>
          <w:tcPr>
            <w:tcW w:w="1658"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33F2571C"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0</w:t>
            </w:r>
          </w:p>
        </w:tc>
        <w:tc>
          <w:tcPr>
            <w:tcW w:w="1672" w:type="dxa"/>
            <w:tcBorders>
              <w:top w:val="single" w:sz="4" w:space="0" w:color="auto"/>
              <w:left w:val="single" w:sz="4" w:space="0" w:color="auto"/>
              <w:bottom w:val="single" w:sz="4" w:space="0" w:color="auto"/>
              <w:right w:val="single" w:sz="4" w:space="0" w:color="auto"/>
            </w:tcBorders>
            <w:shd w:val="clear" w:color="auto" w:fill="F9F9F9"/>
            <w:vAlign w:val="center"/>
            <w:hideMark/>
          </w:tcPr>
          <w:p w14:paraId="7304A3A3"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w:t>
            </w:r>
          </w:p>
        </w:tc>
      </w:tr>
      <w:tr w:rsidR="0048205B" w:rsidRPr="00BA0F1F" w14:paraId="3B86B7D4"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5BA54839"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Others</w:t>
            </w:r>
          </w:p>
        </w:tc>
        <w:tc>
          <w:tcPr>
            <w:tcW w:w="2424" w:type="dxa"/>
            <w:tcBorders>
              <w:top w:val="single" w:sz="4" w:space="0" w:color="auto"/>
              <w:left w:val="single" w:sz="4" w:space="0" w:color="auto"/>
              <w:bottom w:val="single" w:sz="4" w:space="0" w:color="auto"/>
              <w:right w:val="single" w:sz="4" w:space="0" w:color="auto"/>
            </w:tcBorders>
            <w:vAlign w:val="center"/>
            <w:hideMark/>
          </w:tcPr>
          <w:p w14:paraId="6ED09D67" w14:textId="1175E81B" w:rsidR="0048205B" w:rsidRPr="00C35796" w:rsidRDefault="007546E8" w:rsidP="00AE389F">
            <w:pPr>
              <w:spacing w:after="0"/>
              <w:rPr>
                <w:rFonts w:eastAsia="Calibri" w:cstheme="minorHAnsi"/>
                <w:sz w:val="20"/>
                <w:szCs w:val="20"/>
                <w:lang w:eastAsia="ru-RU"/>
              </w:rPr>
            </w:pPr>
            <w:r>
              <w:rPr>
                <w:rFonts w:eastAsia="Calibri" w:cstheme="minorHAnsi"/>
                <w:sz w:val="20"/>
                <w:szCs w:val="20"/>
                <w:lang w:eastAsia="ru-RU"/>
              </w:rPr>
              <w:t>2,</w:t>
            </w:r>
            <w:r w:rsidR="0048205B" w:rsidRPr="00C35796">
              <w:rPr>
                <w:rFonts w:eastAsia="Calibri" w:cstheme="minorHAnsi"/>
                <w:sz w:val="20"/>
                <w:szCs w:val="20"/>
                <w:lang w:eastAsia="ru-RU"/>
              </w:rPr>
              <w:t>73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54336B6F"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w:t>
            </w:r>
          </w:p>
        </w:tc>
        <w:tc>
          <w:tcPr>
            <w:tcW w:w="1672" w:type="dxa"/>
            <w:tcBorders>
              <w:top w:val="single" w:sz="4" w:space="0" w:color="auto"/>
              <w:left w:val="single" w:sz="4" w:space="0" w:color="auto"/>
              <w:bottom w:val="single" w:sz="4" w:space="0" w:color="auto"/>
              <w:right w:val="single" w:sz="4" w:space="0" w:color="auto"/>
            </w:tcBorders>
            <w:vAlign w:val="center"/>
            <w:hideMark/>
          </w:tcPr>
          <w:p w14:paraId="53AD5445" w14:textId="77777777"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0</w:t>
            </w:r>
          </w:p>
        </w:tc>
      </w:tr>
      <w:tr w:rsidR="0048205B" w:rsidRPr="00BA0F1F" w14:paraId="4B300123" w14:textId="77777777" w:rsidTr="00AE389F">
        <w:trPr>
          <w:trHeight w:val="20"/>
          <w:jc w:val="center"/>
        </w:trPr>
        <w:tc>
          <w:tcPr>
            <w:tcW w:w="3282" w:type="dxa"/>
            <w:tcBorders>
              <w:top w:val="single" w:sz="4" w:space="0" w:color="auto"/>
              <w:left w:val="single" w:sz="4" w:space="0" w:color="auto"/>
              <w:bottom w:val="single" w:sz="4" w:space="0" w:color="auto"/>
              <w:right w:val="single" w:sz="4" w:space="0" w:color="auto"/>
            </w:tcBorders>
            <w:vAlign w:val="center"/>
            <w:hideMark/>
          </w:tcPr>
          <w:p w14:paraId="3A4714E9" w14:textId="77777777" w:rsidR="0048205B" w:rsidRPr="00C35796" w:rsidRDefault="0048205B" w:rsidP="00AE389F">
            <w:pPr>
              <w:spacing w:after="0"/>
              <w:rPr>
                <w:rFonts w:eastAsia="Calibri" w:cstheme="minorHAnsi"/>
                <w:b/>
                <w:sz w:val="20"/>
                <w:szCs w:val="20"/>
                <w:lang w:eastAsia="ru-RU"/>
              </w:rPr>
            </w:pPr>
            <w:r w:rsidRPr="00C35796">
              <w:rPr>
                <w:rFonts w:eastAsia="Calibri" w:cstheme="minorHAnsi"/>
                <w:b/>
                <w:sz w:val="20"/>
                <w:szCs w:val="20"/>
                <w:lang w:eastAsia="ru-RU"/>
              </w:rPr>
              <w:t>Total:</w:t>
            </w:r>
          </w:p>
        </w:tc>
        <w:tc>
          <w:tcPr>
            <w:tcW w:w="2424" w:type="dxa"/>
            <w:tcBorders>
              <w:top w:val="single" w:sz="4" w:space="0" w:color="auto"/>
              <w:left w:val="single" w:sz="4" w:space="0" w:color="auto"/>
              <w:bottom w:val="single" w:sz="4" w:space="0" w:color="auto"/>
              <w:right w:val="single" w:sz="4" w:space="0" w:color="auto"/>
            </w:tcBorders>
            <w:vAlign w:val="center"/>
            <w:hideMark/>
          </w:tcPr>
          <w:p w14:paraId="53FA00C4" w14:textId="3AF8A7ED"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43</w:t>
            </w:r>
            <w:r w:rsidR="009C61DE">
              <w:rPr>
                <w:rFonts w:eastAsia="Calibri" w:cstheme="minorHAnsi"/>
                <w:sz w:val="20"/>
                <w:szCs w:val="20"/>
                <w:lang w:eastAsia="ru-RU"/>
              </w:rPr>
              <w:t>,</w:t>
            </w:r>
            <w:r w:rsidRPr="00C35796">
              <w:rPr>
                <w:rFonts w:eastAsia="Calibri" w:cstheme="minorHAnsi"/>
                <w:sz w:val="20"/>
                <w:szCs w:val="20"/>
                <w:lang w:eastAsia="ru-RU"/>
              </w:rPr>
              <w:t>102</w:t>
            </w:r>
          </w:p>
        </w:tc>
        <w:tc>
          <w:tcPr>
            <w:tcW w:w="1658" w:type="dxa"/>
            <w:tcBorders>
              <w:top w:val="single" w:sz="4" w:space="0" w:color="auto"/>
              <w:left w:val="single" w:sz="4" w:space="0" w:color="auto"/>
              <w:bottom w:val="single" w:sz="4" w:space="0" w:color="auto"/>
              <w:right w:val="single" w:sz="4" w:space="0" w:color="auto"/>
            </w:tcBorders>
            <w:vAlign w:val="center"/>
            <w:hideMark/>
          </w:tcPr>
          <w:p w14:paraId="38FC3C0A" w14:textId="704F094F" w:rsidR="0048205B" w:rsidRPr="00C35796" w:rsidRDefault="0048205B" w:rsidP="00AE389F">
            <w:pPr>
              <w:spacing w:after="0"/>
              <w:rPr>
                <w:rFonts w:eastAsia="Calibri" w:cstheme="minorHAnsi"/>
                <w:sz w:val="20"/>
                <w:szCs w:val="20"/>
                <w:lang w:eastAsia="ru-RU"/>
              </w:rPr>
            </w:pPr>
            <w:r w:rsidRPr="00C35796">
              <w:rPr>
                <w:rFonts w:eastAsia="Calibri" w:cstheme="minorHAnsi"/>
                <w:sz w:val="20"/>
                <w:szCs w:val="20"/>
                <w:lang w:eastAsia="ru-RU"/>
              </w:rPr>
              <w:t>2</w:t>
            </w:r>
            <w:r w:rsidR="009C61DE">
              <w:rPr>
                <w:rFonts w:eastAsia="Calibri" w:cstheme="minorHAnsi"/>
                <w:sz w:val="20"/>
                <w:szCs w:val="20"/>
                <w:lang w:eastAsia="ru-RU"/>
              </w:rPr>
              <w:t>,</w:t>
            </w:r>
            <w:r w:rsidRPr="00C35796">
              <w:rPr>
                <w:rFonts w:eastAsia="Calibri" w:cstheme="minorHAnsi"/>
                <w:sz w:val="20"/>
                <w:szCs w:val="20"/>
                <w:lang w:eastAsia="ru-RU"/>
              </w:rPr>
              <w:t>060</w:t>
            </w:r>
          </w:p>
        </w:tc>
        <w:tc>
          <w:tcPr>
            <w:tcW w:w="1672" w:type="dxa"/>
            <w:tcBorders>
              <w:top w:val="single" w:sz="4" w:space="0" w:color="auto"/>
              <w:left w:val="single" w:sz="4" w:space="0" w:color="auto"/>
              <w:bottom w:val="single" w:sz="4" w:space="0" w:color="auto"/>
              <w:right w:val="single" w:sz="4" w:space="0" w:color="auto"/>
            </w:tcBorders>
            <w:vAlign w:val="center"/>
            <w:hideMark/>
          </w:tcPr>
          <w:p w14:paraId="3F98277F" w14:textId="60B9C2FD" w:rsidR="0048205B" w:rsidRPr="00C35796" w:rsidRDefault="009C61DE" w:rsidP="00790990">
            <w:pPr>
              <w:pStyle w:val="ListParagraph"/>
              <w:spacing w:line="276" w:lineRule="auto"/>
              <w:ind w:left="0"/>
              <w:rPr>
                <w:rFonts w:eastAsia="Calibri" w:cstheme="minorHAnsi"/>
                <w:sz w:val="20"/>
                <w:lang w:eastAsia="ru-RU"/>
              </w:rPr>
            </w:pPr>
            <w:r>
              <w:rPr>
                <w:rFonts w:eastAsia="Calibri" w:cstheme="minorHAnsi"/>
                <w:sz w:val="20"/>
                <w:lang w:eastAsia="ru-RU"/>
              </w:rPr>
              <w:t>3,</w:t>
            </w:r>
            <w:r w:rsidR="0048205B" w:rsidRPr="00C35796">
              <w:rPr>
                <w:rFonts w:eastAsia="Calibri" w:cstheme="minorHAnsi"/>
                <w:sz w:val="20"/>
                <w:lang w:eastAsia="ru-RU"/>
              </w:rPr>
              <w:t>033</w:t>
            </w:r>
          </w:p>
        </w:tc>
      </w:tr>
    </w:tbl>
    <w:p w14:paraId="0BA878EE" w14:textId="77777777" w:rsidR="0048205B" w:rsidRDefault="0048205B" w:rsidP="00AE389F">
      <w:pPr>
        <w:spacing w:after="0"/>
        <w:rPr>
          <w:rFonts w:asciiTheme="majorHAnsi" w:hAnsiTheme="majorHAnsi" w:cstheme="majorHAnsi"/>
          <w:lang w:eastAsia="ru-RU"/>
        </w:rPr>
      </w:pPr>
    </w:p>
    <w:p w14:paraId="5933F470" w14:textId="77777777" w:rsidR="0048205B" w:rsidRPr="00345658" w:rsidRDefault="0048205B" w:rsidP="001F0516">
      <w:pPr>
        <w:pStyle w:val="Heading4"/>
        <w:rPr>
          <w:rFonts w:eastAsia="MS Mincho" w:cstheme="majorHAnsi"/>
          <w:lang w:eastAsia="ru-RU"/>
        </w:rPr>
      </w:pPr>
      <w:bookmarkStart w:id="995" w:name="_Toc519504541"/>
      <w:r w:rsidRPr="00345658">
        <w:t>Arctic Ocean</w:t>
      </w:r>
      <w:bookmarkEnd w:id="995"/>
    </w:p>
    <w:p w14:paraId="39354C72" w14:textId="77777777" w:rsidR="0048205B" w:rsidRPr="0016656E" w:rsidRDefault="0048205B" w:rsidP="00AE389F">
      <w:pPr>
        <w:spacing w:after="0"/>
        <w:rPr>
          <w:rFonts w:cstheme="minorHAnsi"/>
          <w:lang w:eastAsia="ru-RU"/>
        </w:rPr>
      </w:pPr>
      <w:r w:rsidRPr="0016656E">
        <w:rPr>
          <w:rFonts w:cstheme="minorHAnsi"/>
          <w:u w:val="single"/>
          <w:lang w:eastAsia="ru-RU"/>
        </w:rPr>
        <w:t>Overview of the system</w:t>
      </w:r>
      <w:r w:rsidRPr="0016656E">
        <w:rPr>
          <w:rFonts w:cstheme="minorHAnsi"/>
          <w:lang w:eastAsia="ru-RU"/>
        </w:rPr>
        <w:t xml:space="preserve"> </w:t>
      </w:r>
    </w:p>
    <w:p w14:paraId="4CC2907F" w14:textId="575E3DA9" w:rsidR="0048205B" w:rsidRDefault="0048205B" w:rsidP="00AE389F">
      <w:pPr>
        <w:rPr>
          <w:rFonts w:cstheme="minorHAnsi"/>
          <w:lang w:eastAsia="ru-RU"/>
        </w:rPr>
      </w:pPr>
      <w:r w:rsidRPr="00BA0F1F">
        <w:rPr>
          <w:rFonts w:cstheme="minorHAnsi"/>
          <w:lang w:eastAsia="ru-RU"/>
        </w:rPr>
        <w:t xml:space="preserve">The Barents, the White, the Kara, the Laptev, the East-Siberian, the Chukchi, and the Bering Seas together form the Arctic Seas of Europe and Central Asia. The region is a part of the Arctic biogeographic realm except some areas on its south-western and south-eastern margins which are temperate </w:t>
      </w:r>
      <w:r w:rsidRPr="00BA0F1F">
        <w:rPr>
          <w:rFonts w:cstheme="minorHAnsi"/>
          <w:lang w:eastAsia="ru-RU"/>
        </w:rPr>
        <w:fldChar w:fldCharType="begin" w:fldLock="1"/>
      </w:r>
      <w:r w:rsidRPr="00BA0F1F">
        <w:rPr>
          <w:rFonts w:cstheme="minorHAnsi"/>
          <w:lang w:eastAsia="ru-RU"/>
        </w:rPr>
        <w:instrText>ADDIN CSL_CITATION { "citationItems" : [ { "id" : "ITEM-1", "itemData" : { "DOI" : "10.1641/B570707", "ISSN" : "0006-3568",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d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1", "19" ] ] }, "page" : "573", "publisher" : " American Institute of Biological Sciences ", "title" : "Marine Ecoregions of the World: A Bioregionalization of Coastal and Shelf Areas", "type" : "article-journal", "volume" : "57" }, "uris" : [ "http://www.mendeley.com/documents/?uuid=7d0c857a-3cb9-3ef7-ae11-fcd11b911660" ] } ], "mendeley" : { "formattedCitation" : "(SPALDING et al., 2007)", "manualFormatting" : "(Spalding et al., 2007)", "plainTextFormattedCitation" : "(SPALDING et al., 2007)", "previouslyFormattedCitation" : "(SPALDING et al., 2007)"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Spalding </w:t>
      </w:r>
      <w:r w:rsidR="00301BD0" w:rsidRPr="00301BD0">
        <w:rPr>
          <w:rFonts w:cstheme="minorHAnsi"/>
          <w:i/>
          <w:lang w:eastAsia="ru-RU"/>
        </w:rPr>
        <w:t>et al.</w:t>
      </w:r>
      <w:r w:rsidRPr="00BA0F1F">
        <w:rPr>
          <w:rFonts w:cstheme="minorHAnsi"/>
          <w:lang w:eastAsia="ru-RU"/>
        </w:rPr>
        <w:t>, 2007)</w:t>
      </w:r>
      <w:r w:rsidRPr="00BA0F1F">
        <w:rPr>
          <w:rFonts w:cstheme="minorHAnsi"/>
          <w:lang w:eastAsia="ru-RU"/>
        </w:rPr>
        <w:fldChar w:fldCharType="end"/>
      </w:r>
      <w:r w:rsidRPr="00BA0F1F">
        <w:rPr>
          <w:rFonts w:cstheme="minorHAnsi"/>
          <w:lang w:eastAsia="ru-RU"/>
        </w:rPr>
        <w:t>. The most distinctive feature of the region is its ice-associated ecosystems.</w:t>
      </w:r>
    </w:p>
    <w:p w14:paraId="5F2E453B" w14:textId="77777777" w:rsidR="0048205B" w:rsidRPr="00BA0F1F" w:rsidRDefault="0048205B" w:rsidP="00AE389F">
      <w:pPr>
        <w:rPr>
          <w:rFonts w:cstheme="minorHAnsi"/>
          <w:lang w:eastAsia="ru-RU"/>
        </w:rPr>
      </w:pPr>
    </w:p>
    <w:p w14:paraId="0D22D442" w14:textId="7FBE4E5D" w:rsidR="0048205B" w:rsidRPr="0016656E" w:rsidRDefault="0025062E" w:rsidP="00AE389F">
      <w:pPr>
        <w:spacing w:after="0"/>
        <w:rPr>
          <w:rFonts w:cstheme="minorHAnsi"/>
          <w:lang w:eastAsia="ru-RU"/>
        </w:rPr>
      </w:pPr>
      <w:r>
        <w:rPr>
          <w:rFonts w:cstheme="minorHAnsi"/>
          <w:u w:val="single"/>
          <w:lang w:eastAsia="ru-RU"/>
        </w:rPr>
        <w:t xml:space="preserve">Past </w:t>
      </w:r>
      <w:r w:rsidR="0048205B" w:rsidRPr="0016656E">
        <w:rPr>
          <w:rFonts w:cstheme="minorHAnsi"/>
          <w:u w:val="single"/>
          <w:lang w:eastAsia="ru-RU"/>
        </w:rPr>
        <w:t>and current trends</w:t>
      </w:r>
    </w:p>
    <w:p w14:paraId="0C35AA11" w14:textId="28092ACC" w:rsidR="0048205B" w:rsidRPr="00BA0F1F" w:rsidRDefault="0048205B" w:rsidP="00AE389F">
      <w:pPr>
        <w:pStyle w:val="Default"/>
        <w:spacing w:after="120" w:line="276" w:lineRule="auto"/>
        <w:jc w:val="both"/>
        <w:rPr>
          <w:rFonts w:asciiTheme="minorHAnsi" w:hAnsiTheme="minorHAnsi" w:cstheme="minorHAnsi"/>
          <w:lang w:val="en-GB" w:eastAsia="ru-RU"/>
        </w:rPr>
      </w:pPr>
      <w:r w:rsidRPr="00BA0F1F">
        <w:rPr>
          <w:rFonts w:asciiTheme="minorHAnsi" w:hAnsiTheme="minorHAnsi" w:cstheme="minorHAnsi"/>
          <w:color w:val="auto"/>
          <w:sz w:val="22"/>
          <w:szCs w:val="22"/>
          <w:lang w:val="en-GB" w:eastAsia="ru-RU"/>
        </w:rPr>
        <w:t xml:space="preserve">As the Eurasian Arctic Ocean is among the less studied marine regions of the world (Jorgensen </w:t>
      </w:r>
      <w:r w:rsidR="00301BD0" w:rsidRPr="00301BD0">
        <w:rPr>
          <w:rFonts w:asciiTheme="minorHAnsi" w:hAnsiTheme="minorHAnsi" w:cstheme="minorHAnsi"/>
          <w:i/>
          <w:color w:val="auto"/>
          <w:sz w:val="22"/>
          <w:szCs w:val="22"/>
          <w:lang w:val="en-GB" w:eastAsia="ru-RU"/>
        </w:rPr>
        <w:t>et al.</w:t>
      </w:r>
      <w:r>
        <w:rPr>
          <w:rFonts w:asciiTheme="minorHAnsi" w:hAnsiTheme="minorHAnsi" w:cstheme="minorHAnsi"/>
          <w:color w:val="auto"/>
          <w:sz w:val="22"/>
          <w:szCs w:val="22"/>
          <w:lang w:val="en-GB" w:eastAsia="ru-RU"/>
        </w:rPr>
        <w:t>,</w:t>
      </w:r>
      <w:r w:rsidRPr="00BA0F1F">
        <w:rPr>
          <w:rFonts w:asciiTheme="minorHAnsi" w:hAnsiTheme="minorHAnsi" w:cstheme="minorHAnsi"/>
          <w:color w:val="auto"/>
          <w:sz w:val="22"/>
          <w:szCs w:val="22"/>
          <w:lang w:val="en-GB" w:eastAsia="ru-RU"/>
        </w:rPr>
        <w:t xml:space="preserve"> 2016) and monitoring data are sparse, the majority of observed variations are for the Barents, the White, the western Kara, the Bering, and the Chukchi Seas. While studies that speculate or attempt to forecast impacts of current climate change on Arctic marine biota are numerous, documented impacts are much more scarce </w:t>
      </w:r>
      <w:r w:rsidRPr="00BA0F1F">
        <w:rPr>
          <w:rFonts w:asciiTheme="minorHAnsi" w:hAnsiTheme="minorHAnsi" w:cstheme="minorHAnsi"/>
          <w:color w:val="auto"/>
          <w:sz w:val="22"/>
          <w:szCs w:val="22"/>
          <w:lang w:val="en-GB" w:eastAsia="ru-RU"/>
        </w:rPr>
        <w:fldChar w:fldCharType="begin" w:fldLock="1"/>
      </w:r>
      <w:r w:rsidRPr="00BA0F1F">
        <w:rPr>
          <w:rFonts w:asciiTheme="minorHAnsi" w:hAnsiTheme="minorHAnsi" w:cstheme="minorHAnsi"/>
          <w:color w:val="auto"/>
          <w:sz w:val="22"/>
          <w:szCs w:val="22"/>
          <w:lang w:val="en-GB" w:eastAsia="ru-RU"/>
        </w:rPr>
        <w:instrText>ADDIN CSL_CITATION { "citationItems" : [ { "id" : "ITEM-1", "itemData" : { "DOI" : "10.1111/j.1365-2486.2010.02311.x", "ISSN" : "13541013", "author" : [ { "dropping-particle" : "", "family" : "WASSMANN", "given" : "PAUL", "non-dropping-particle" : "", "parse-names" : false, "suffix" : "" }, { "dropping-particle" : "", "family" : "DUARTE", "given" : "CARLOS M.", "non-dropping-particle" : "", "parse-names" : false, "suffix" : "" }, { "dropping-particle" : "", "family" : "AGUST\u00cd", "given" : "SUSANA", "non-dropping-particle" : "", "parse-names" : false, "suffix" : "" }, { "dropping-particle" : "", "family" : "SEJR", "given" : "MIKAEL K.", "non-dropping-particle" : "", "parse-names" : false, "suffix" : "" } ], "container-title" : "Global Change Biology", "id" : "ITEM-1", "issue" : "2", "issued" : { "date-parts" : [ [ "2011", "2", "1" ] ] }, "page" : "1235-1249", "publisher" : "Blackwell Publishing Ltd", "title" : "Footprints of climate change in the Arctic marine ecosystem", "type" : "article-journal", "volume" : "17" }, "uris" : [ "http://www.mendeley.com/documents/?uuid=0f0d75d5-6d4d-369e-8eb1-8316860de173" ] } ], "mendeley" : { "formattedCitation" : "(WASSMANN, DUARTE, AGUST\u00cd, &amp; SEJR, 2011)", "manualFormatting" : "(Wassman et al., 2011)", "plainTextFormattedCitation" : "(WASSMANN, DUARTE, AGUST\u00cd, &amp; SEJR, 2011)", "previouslyFormattedCitation" : "(WASSMANN, DUARTE, AGUST\u00cd, &amp; SEJR, 2011)" }, "properties" : {  }, "schema" : "https://github.com/citation-style-language/schema/raw/master/csl-citation.json" }</w:instrText>
      </w:r>
      <w:r w:rsidRPr="00BA0F1F">
        <w:rPr>
          <w:rFonts w:asciiTheme="minorHAnsi" w:hAnsiTheme="minorHAnsi" w:cstheme="minorHAnsi"/>
          <w:color w:val="auto"/>
          <w:sz w:val="22"/>
          <w:szCs w:val="22"/>
          <w:lang w:val="en-GB" w:eastAsia="ru-RU"/>
        </w:rPr>
        <w:fldChar w:fldCharType="separate"/>
      </w:r>
      <w:r w:rsidRPr="00BA0F1F">
        <w:rPr>
          <w:rFonts w:asciiTheme="minorHAnsi" w:hAnsiTheme="minorHAnsi" w:cstheme="minorHAnsi"/>
          <w:noProof/>
          <w:color w:val="auto"/>
          <w:sz w:val="22"/>
          <w:szCs w:val="22"/>
          <w:lang w:val="en-GB" w:eastAsia="ru-RU"/>
        </w:rPr>
        <w:t xml:space="preserve">(Wassman </w:t>
      </w:r>
      <w:r w:rsidR="00301BD0" w:rsidRPr="00301BD0">
        <w:rPr>
          <w:rFonts w:asciiTheme="minorHAnsi" w:hAnsiTheme="minorHAnsi" w:cstheme="minorHAnsi"/>
          <w:i/>
          <w:noProof/>
          <w:color w:val="auto"/>
          <w:sz w:val="22"/>
          <w:szCs w:val="22"/>
          <w:lang w:val="en-GB" w:eastAsia="ru-RU"/>
        </w:rPr>
        <w:t>et al.</w:t>
      </w:r>
      <w:r w:rsidRPr="00BA0F1F">
        <w:rPr>
          <w:rFonts w:asciiTheme="minorHAnsi" w:hAnsiTheme="minorHAnsi" w:cstheme="minorHAnsi"/>
          <w:noProof/>
          <w:color w:val="auto"/>
          <w:sz w:val="22"/>
          <w:szCs w:val="22"/>
          <w:lang w:val="en-GB" w:eastAsia="ru-RU"/>
        </w:rPr>
        <w:t>, 2011)</w:t>
      </w:r>
      <w:r w:rsidRPr="00BA0F1F">
        <w:rPr>
          <w:rFonts w:asciiTheme="minorHAnsi" w:hAnsiTheme="minorHAnsi" w:cstheme="minorHAnsi"/>
          <w:color w:val="auto"/>
          <w:sz w:val="22"/>
          <w:szCs w:val="22"/>
          <w:lang w:val="en-GB" w:eastAsia="ru-RU"/>
        </w:rPr>
        <w:fldChar w:fldCharType="end"/>
      </w:r>
      <w:r w:rsidRPr="00BA0F1F">
        <w:rPr>
          <w:rFonts w:asciiTheme="minorHAnsi" w:hAnsiTheme="minorHAnsi" w:cstheme="minorHAnsi"/>
          <w:color w:val="auto"/>
          <w:sz w:val="22"/>
          <w:szCs w:val="22"/>
          <w:lang w:val="en-GB" w:eastAsia="ru-RU"/>
        </w:rPr>
        <w:t>.</w:t>
      </w:r>
    </w:p>
    <w:p w14:paraId="01CA0999" w14:textId="2DD6E28A" w:rsidR="0048205B" w:rsidRPr="00BA0F1F" w:rsidRDefault="0048205B" w:rsidP="00AE389F">
      <w:pPr>
        <w:rPr>
          <w:rFonts w:cstheme="minorHAnsi"/>
          <w:lang w:eastAsia="ru-RU"/>
        </w:rPr>
      </w:pPr>
      <w:r w:rsidRPr="00BA0F1F">
        <w:rPr>
          <w:rFonts w:cstheme="minorHAnsi"/>
          <w:lang w:eastAsia="ru-RU"/>
        </w:rPr>
        <w:t xml:space="preserve">The generally observed and well documented trend of northward species’ range shifts (including invasive species) has been defined in the western and the eastern parts of Eurasian Arctic as a processes of “Atlantification” and “Pacification” respectively </w:t>
      </w:r>
      <w:r w:rsidRPr="00BA0F1F">
        <w:rPr>
          <w:rFonts w:cstheme="minorHAnsi"/>
          <w:lang w:eastAsia="ru-RU"/>
        </w:rPr>
        <w:fldChar w:fldCharType="begin" w:fldLock="1"/>
      </w:r>
      <w:r w:rsidRPr="00BA0F1F">
        <w:rPr>
          <w:rFonts w:cstheme="minorHAnsi"/>
          <w:lang w:eastAsia="ru-RU"/>
        </w:rPr>
        <w:instrText>ADDIN CSL_CITATION { "citationItems" : [ { "id" : "ITEM-1", "itemData" : { "DOI" : "10.1038/NCLIMATE2647", "abstract" : "Arctic marine ecosystems are warming twice as fast as the global average 1 . As a consequence of warming, many incoming species experience increasing abundances and expanding distribution ranges in the Arctic 2 . The Arctic is expected to have the largest species turnover with regard to invading and locally extinct species, with a modelled invasion intensity of five times the global average 3 . Studies in this region might therefore give valuable insights into community-wide shifts of species driven by climate warming. We found that the recent warming in the Barents Sea 4 has led to a change in spatial distribution of fish communities, with boreal communities expanding northwards at a pace reflecting the local climate velocities 5 .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 Marine ectotherms are found to fully occupy their latitudinal ranges with regard to thermal tolerance, and are therefore predicted to expand at their poleward range boundaries and contract at equatorward boundaries under climate warming 6 . Poleward shifts in distributions of marine species have been extensively documented 2,7 , particularly in fish 8,9 . Marine taxa track local climate velocities 5 \u2014thus areas with above global average increases in temperatures should show pronounced shifts in species and assemblages. Marine fish without limits to dispersion typically respond to warming via abundance changes 10 , and depth and geographic shifts 9,11,12 . However, species differ with regard to sensitivity to climate warming (for example, thermal tolerance), dispersal capacity (for example, migratory versus non-migratory) and ability to exploit new resources (generalists versus specialists), thereby exhibiting different rates and magnitudes of responses in abundance and distribution 1,5 . Species originally inhabiting an area might be displaced by incoming species. This might ultimately lead to local extinctions. Community-wide changes on large spat\u2026", "author" : [ { "dropping-particle" : "", "family" : "Fossheim", "given" : "Maria", "non-dropping-particle" : "", "parse-names" : false, "suffix" : "" }, { "dropping-particle" : "", "family" : "Primicerio", "given" : "Raul", "non-dropping-particle" : "", "parse-names" : false, "suffix" : "" }, { "dropping-particle" : "", "family" : "Johannesen", "given" : "Edda", "non-dropping-particle" : "", "parse-names" : false, "suffix" : "" }, { "dropping-particle" : "", "family" : "Ingvaldsen", "given" : "Randi B", "non-dropping-particle" : "", "parse-names" : false, "suffix" : "" }, { "dropping-particle" : "", "family" : "Aschan", "given" : "Michaela M", "non-dropping-particle" : "", "parse-names" : false, "suffix" : "" }, { "dropping-particle" : "V", "family" : "Dolgov", "given" : "Andrey", "non-dropping-particle" : "", "parse-names" : false, "suffix" : "" } ], "id" : "ITEM-1", "issued" : { "date-parts" : [ [ "2015" ] ] }, "title" : "Recent warming leads to a rapid borealization of fish communities in the Arctic", "type" : "article-journal" }, "uris" : [ "http://www.mendeley.com/documents/?uuid=316be591-db39-376a-919a-b04ed9ad5643" ] }, { "id" : "ITEM-2", "itemData" : { "DOI" : "10.1111/gcb.13097", "ISSN" : "13652486", "PMID" : "26486804", "abstract" : "Species attributes are commonly used to infer impacts of environmental change on multiyear species trends, e.g. decadal changes in population size. However, by themselves attributes are of limited value in global change attribution since they do not measure the changing environment. A broader foundation for attributing species responses to global change may be achieved by complementing an attributes-based approach by one estimating the relationship between repeated measures of organismal and environmental changes over short time scales. To assess the benefit of this multiscale perspective, we investigate the recent impact of multiple environmental changes on European farmland birds, here focusing on climate change and land use change. We analyze more than 800 time series from 18 countries spanning the past two decades. Analysis of long-term population growth rates documents simultaneous responses that can be attributed to both climate change and land-use change, including long-term increases in populations of hot-dwelling species and declines in long-distance migrants and farmland specialists. In contrast, analysis of annual growth rates yield novel insights into the potential mechanisms driving long-term climate induced change. In particular, we find that birds are affected by winter, spring, and summer conditions depending on the distinct breeding phenology that corresponds to their migratory strategy. Birds in general benefit from higher temperatures or higher primary productivity early on or in the peak of the breeding season with the largest effect sizes observed in cooler parts of species' climatic ranges. Our results document the potential of combining time scales and integrating both species attributes and environmental variables for global change attribution. We suggest such an approach will be of general use when high-resolution time series are available in large-scale biodiversity surveys.", "author" : [ { "dropping-particle" : "", "family" : "J\u00f8rgensen", "given" : "Peter S\u00f8gaard", "non-dropping-particle" : "", "parse-names" : false, "suffix" : "" }, { "dropping-particle" : "", "family" : "B\u00f6hning-Gaese", "given" : "Katrin", "non-dropping-particle" : "", "parse-names" : false, "suffix" : "" }, { "dropping-particle" : "", "family" : "Thorup", "given" : "Kasper", "non-dropping-particle" : "", "parse-names" : false, "suffix" : "" }, { "dropping-particle" : "", "family" : "T\u00f8ttrup", "given" : "Anders P.", "non-dropping-particle" : "", "parse-names" : false, "suffix" : "" }, { "dropping-particle" : "", "family" : "Chylarecki", "given" : "Przemys\u0142aw", "non-dropping-particle" : "", "parse-names" : false, "suffix" : "" }, { "dropping-particle" : "", "family" : "Jiguet", "given" : "Fr\u00e9d\u00e9ric", "non-dropping-particle" : "", "parse-names" : false, "suffix" : "" }, { "dropping-particle" : "", "family" : "Lehikoinen", "given" : "Aleksi", "non-dropping-particle" : "", "parse-names" : false, "suffix" : "" }, { "dropping-particle" : "", "family" : "Noble", "given" : "David G.", "non-dropping-particle" : "", "parse-names" : false, "suffix" : "" }, { "dropping-particle" : "", "family" : "Reif", "given" : "Jiri", "non-dropping-particle" : "", "parse-names" : false, "suffix" : "" }, { "dropping-particle" : "", "family" : "Schmid", "given" : "Hans", "non-dropping-particle" : "", "parse-names" : false, "suffix" : "" }, { "dropping-particle" : "", "family" : "Turnhout", "given" : "Chris", "non-dropping-particle" : "van", "parse-names" : false, "suffix" : "" }, { "dropping-particle" : "", "family" : "Burfield", "given" : "Ian J.", "non-dropping-particle" : "", "parse-names" : false, "suffix" : "" }, { "dropping-particle" : "", "family" : "Foppen", "given" : "Ruud", "non-dropping-particle" : "", "parse-names" : false, "suffix" : "" }, { "dropping-particle" : "", "family" : "Vo\u0159\u00ed\u0161ek", "given" : "Petr", "non-dropping-particle" : "", "parse-names" : false, "suffix" : "" }, { "dropping-particle" : "", "family" : "Strien", "given" : "Arco", "non-dropping-particle" : "van", "parse-names" : false, "suffix" : "" }, { "dropping-particle" : "", "family" : "Gregory", "given" : "Richard D.", "non-dropping-particle" : "", "parse-names" : false, "suffix" : "" }, { "dropping-particle" : "", "family" : "Rahbek", "given" : "Carsten", "non-dropping-particle" : "", "parse-names" : false, "suffix" : "" } ], "container-title" : "Global Change Biology", "id" : "ITEM-2", "issue" : "2", "issued" : { "date-parts" : [ [ "2016", "2" ] ] }, "page" : "530-543", "title" : "Continent-scale global change attribution in European birds - combining annual and decadal time scales", "type" : "article-journal", "volume" : "22" }, "uris" : [ "http://www.mendeley.com/documents/?uuid=075873f9-3a09-41e8-bd58-64ab317bb1af" ] } ], "mendeley" : { "formattedCitation" : "(Fossheim et al., 2015b; J\u00f8rgensen et al., 2016)", "plainTextFormattedCitation" : "(Fossheim et al., 2015b; J\u00f8rgensen et al., 2016)", "previouslyFormattedCitation" : "(Fossheim et al., 2015b; J\u00f8rgensen et al., 2016)"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Fossheim </w:t>
      </w:r>
      <w:r w:rsidR="00301BD0" w:rsidRPr="00301BD0">
        <w:rPr>
          <w:rFonts w:cstheme="minorHAnsi"/>
          <w:i/>
          <w:lang w:eastAsia="ru-RU"/>
        </w:rPr>
        <w:t>et al.</w:t>
      </w:r>
      <w:r w:rsidRPr="00BA0F1F">
        <w:rPr>
          <w:rFonts w:cstheme="minorHAnsi"/>
          <w:lang w:eastAsia="ru-RU"/>
        </w:rPr>
        <w:t xml:space="preserve">, 2015b; Jørgensen </w:t>
      </w:r>
      <w:r w:rsidR="00301BD0" w:rsidRPr="00301BD0">
        <w:rPr>
          <w:rFonts w:cstheme="minorHAnsi"/>
          <w:i/>
          <w:lang w:eastAsia="ru-RU"/>
        </w:rPr>
        <w:t>et al.</w:t>
      </w:r>
      <w:r w:rsidRPr="00BA0F1F">
        <w:rPr>
          <w:rFonts w:cstheme="minorHAnsi"/>
          <w:lang w:eastAsia="ru-RU"/>
        </w:rPr>
        <w:t>, 2016</w:t>
      </w:r>
      <w:r w:rsidR="000E7A80">
        <w:rPr>
          <w:rFonts w:cstheme="minorHAnsi"/>
          <w:lang w:eastAsia="ru-RU"/>
        </w:rPr>
        <w:t>a</w:t>
      </w:r>
      <w:r w:rsidRPr="00BA0F1F">
        <w:rPr>
          <w:rFonts w:cstheme="minorHAnsi"/>
          <w:lang w:eastAsia="ru-RU"/>
        </w:rPr>
        <w:t>)</w:t>
      </w:r>
      <w:r w:rsidRPr="00BA0F1F">
        <w:rPr>
          <w:rFonts w:cstheme="minorHAnsi"/>
          <w:lang w:eastAsia="ru-RU"/>
        </w:rPr>
        <w:fldChar w:fldCharType="end"/>
      </w:r>
      <w:r w:rsidRPr="00BA0F1F">
        <w:rPr>
          <w:rFonts w:cstheme="minorHAnsi"/>
          <w:lang w:eastAsia="ru-RU"/>
        </w:rPr>
        <w:t xml:space="preserve">. In particular, the invasive snow crab is rapidly spreading in the eastern Barents and the Kara Sea </w:t>
      </w:r>
      <w:r w:rsidRPr="00BA0F1F">
        <w:rPr>
          <w:rFonts w:cstheme="minorHAnsi"/>
          <w:lang w:eastAsia="ru-RU"/>
        </w:rPr>
        <w:fldChar w:fldCharType="begin" w:fldLock="1"/>
      </w:r>
      <w:r w:rsidRPr="00BA0F1F">
        <w:rPr>
          <w:rFonts w:cstheme="minorHAnsi"/>
          <w:lang w:eastAsia="ru-RU"/>
        </w:rPr>
        <w:instrText>ADDIN CSL_CITATION { "citationItems" : [ { "id" : "ITEM-1", "itemData" : { "ISBN" : "9788251925457", "author" : [ { "dropping-particle" : "", "family" : "Pavlov V. A.", "given" : "Sundet J.H.", "non-dropping-particle" : "", "parse-names" : false, "suffix" : "" } ], "container-title" : "The Barents Sea : ecosystem, resources, management : half a century of Russian-Norwegian cooperation", "editor" : [ { "dropping-particle" : "", "family" : "Jakobsen", "given" : "Tore.", "non-dropping-particle" : "", "parse-names" : false, "suffix" : "" }, { "dropping-particle" : "", "family" : "Ozhigin", "given" : "V. K.", "non-dropping-particle" : "", "parse-names" : false, "suffix" : "" } ], "id" : "ITEM-1", "issued" : { "date-parts" : [ [ "2011" ] ] }, "page" : "168\u2013172", "publisher" : "Tapir Academic Press", "publisher-place" : "Trondheim", "title" : "Snow crab", "type" : "chapter" }, "uris" : [ "http://www.mendeley.com/documents/?uuid=6c617e39-cf5b-3131-b069-d7877b1c43ed" ] }, { "id" : "ITEM-2", "itemData" : { "author" : [ { "dropping-particle" : "", "family" : "Zalota", "given" : "A.K.", "non-dropping-particle" : "", "parse-names" : false, "suffix" : "" }, { "dropping-particle" : "", "family" : "Spiridonov", "given" : "V.A.", "non-dropping-particle" : "", "parse-names" : false, "suffix" : "" } ], "container-title" : "Abstracts of the 50th European Marine Biological Symposium 21-25 September ", "id" : "ITEM-2", "issued" : { "date-parts" : [ [ "2015" ] ] }, "page" : " 23", "publisher-place" : "Helgoland ", "title" : "Understanding and forecasting invasive marine decapods distribution  in the waters of Northern Eurasia", "type" : "paper-conference" }, "uris" : [ "http://www.mendeley.com/documents/?uuid=2914fe6b-5844-3265-bb6f-8dd35de53fe8" ] } ], "mendeley" : { "formattedCitation" : "(Pavlov V. A., 2011; Zalota &amp; Spiridonov, 2015)", "manualFormatting" : "(Pavlov and Sundet, 2011; Zalota and Spiridonov, 2015)", "plainTextFormattedCitation" : "(Pavlov V. A., 2011; Zalota &amp; Spiridonov, 2015)", "previouslyFormattedCitation" : "(Pavlov V. A., 2011; Zalota &amp; Spiridonov, 2015)"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Pavlov </w:t>
      </w:r>
      <w:r w:rsidR="00D675B4">
        <w:rPr>
          <w:rFonts w:cstheme="minorHAnsi"/>
          <w:lang w:eastAsia="ru-RU"/>
        </w:rPr>
        <w:t>&amp;</w:t>
      </w:r>
      <w:r w:rsidR="00D675B4" w:rsidRPr="00BA0F1F">
        <w:rPr>
          <w:rFonts w:cstheme="minorHAnsi"/>
          <w:lang w:eastAsia="ru-RU"/>
        </w:rPr>
        <w:t xml:space="preserve"> </w:t>
      </w:r>
      <w:r w:rsidRPr="00BA0F1F">
        <w:rPr>
          <w:rFonts w:cstheme="minorHAnsi"/>
          <w:lang w:eastAsia="ru-RU"/>
        </w:rPr>
        <w:t xml:space="preserve">Sundet, 2011; Zalota </w:t>
      </w:r>
      <w:r w:rsidR="00A65122">
        <w:rPr>
          <w:rFonts w:cstheme="minorHAnsi"/>
          <w:lang w:eastAsia="ru-RU"/>
        </w:rPr>
        <w:t>&amp;</w:t>
      </w:r>
      <w:r w:rsidR="00A65122" w:rsidRPr="00BA0F1F">
        <w:rPr>
          <w:rFonts w:cstheme="minorHAnsi"/>
          <w:lang w:eastAsia="ru-RU"/>
        </w:rPr>
        <w:t xml:space="preserve"> </w:t>
      </w:r>
      <w:r w:rsidRPr="00BA0F1F">
        <w:rPr>
          <w:rFonts w:cstheme="minorHAnsi"/>
          <w:lang w:eastAsia="ru-RU"/>
        </w:rPr>
        <w:t>Spiridonov, 2015)</w:t>
      </w:r>
      <w:r w:rsidRPr="00BA0F1F">
        <w:rPr>
          <w:rFonts w:cstheme="minorHAnsi"/>
          <w:lang w:eastAsia="ru-RU"/>
        </w:rPr>
        <w:fldChar w:fldCharType="end"/>
      </w:r>
      <w:r w:rsidRPr="00BA0F1F">
        <w:rPr>
          <w:rFonts w:cstheme="minorHAnsi"/>
          <w:lang w:eastAsia="ru-RU"/>
        </w:rPr>
        <w:t xml:space="preserve">, and other “warm-water” decapods are shifting north-eastward from respective biogeographical borderlines drawn decades earlier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Zimina", "given" : "O.L.", "non-dropping-particle" : "", "parse-names" : false, "suffix" : "" }, { "dropping-particle" : "", "family" : "Lyubin", "given" : "P.A.", "non-dropping-particle" : "", "parse-names" : false, "suffix" : "" }, { "dropping-particle" : "", "family" : "J\u00f8rgensen", "given" : "L.L.", "non-dropping-particle" : "", "parse-names" : false, "suffix" : "" }, { "dropping-particle" : "", "family" : "Zakharov", "given" : "D.V.", "non-dropping-particle" : "", "parse-names" : false, "suffix" : "" }, { "dropping-particle" : "", "family" : "Lyubina", "given" : "O.S.", "non-dropping-particle" : "", "parse-names" : false, "suffix" : "" } ], "container-title" : "Arthropoda Selecta", "id" : "ITEM-1", "issue" : "3", "issued" : { "date-parts" : [ [ "2015" ] ] }, "page" : "417\u2013428", "title" : "Decapod Crustaceans of the Barents Sea and adjacent waters: species composition and peculiarities of distribution", "type" : "article-journal", "volume" : "24" }, "uris" : [ "http://www.mendeley.com/documents/?uuid=6dd7d98e-878e-3184-b8a0-b110b6bc9a2f" ] } ], "mendeley" : { "formattedCitation" : "(Zimina, Lyubin, J\u00f8rgensen, Zakharov, &amp; Lyubina, 2015)", "plainTextFormattedCitation" : "(Zimina, Lyubin, J\u00f8rgensen, Zakharov, &amp; Lyubina, 2015)", "previouslyFormattedCitation" : "(Zimina, Lyubin, J\u00f8rgensen, Zakharov, &amp; Lyubina, 2015)"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Zimina</w:t>
      </w:r>
      <w:r w:rsidR="00690E84">
        <w:rPr>
          <w:rFonts w:cstheme="minorHAnsi"/>
          <w:i/>
          <w:lang w:eastAsia="ru-RU"/>
        </w:rPr>
        <w:t xml:space="preserve"> et al.</w:t>
      </w:r>
      <w:r w:rsidRPr="00BA0F1F">
        <w:rPr>
          <w:rFonts w:cstheme="minorHAnsi"/>
          <w:lang w:eastAsia="ru-RU"/>
        </w:rPr>
        <w:t>, 2015)</w:t>
      </w:r>
      <w:r w:rsidRPr="00BA0F1F">
        <w:rPr>
          <w:rFonts w:cstheme="minorHAnsi"/>
          <w:lang w:eastAsia="ru-RU"/>
        </w:rPr>
        <w:fldChar w:fldCharType="end"/>
      </w:r>
      <w:r w:rsidRPr="00BA0F1F">
        <w:rPr>
          <w:rFonts w:cstheme="minorHAnsi"/>
          <w:lang w:eastAsia="ru-RU"/>
        </w:rPr>
        <w:t xml:space="preserve">. Consequences of this process could be unpredictable and different for the different ecosystems. For example, in the Chukchi Sea more nutritious copepods with high fat content could increase; while in the Barents Sea less nutritious boreal copepods could replace their Arctic relatives </w:t>
      </w:r>
      <w:r w:rsidRPr="00BA0F1F">
        <w:rPr>
          <w:rFonts w:cstheme="minorHAnsi"/>
          <w:lang w:eastAsia="ru-RU"/>
        </w:rPr>
        <w:fldChar w:fldCharType="begin" w:fldLock="1"/>
      </w:r>
      <w:r w:rsidRPr="00BA0F1F">
        <w:rPr>
          <w:rFonts w:cstheme="minorHAnsi"/>
          <w:lang w:eastAsia="ru-RU"/>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CAFF, 2017)</w:t>
      </w:r>
      <w:r w:rsidRPr="00BA0F1F">
        <w:rPr>
          <w:rFonts w:cstheme="minorHAnsi"/>
          <w:lang w:eastAsia="ru-RU"/>
        </w:rPr>
        <w:fldChar w:fldCharType="end"/>
      </w:r>
      <w:r w:rsidRPr="00BA0F1F">
        <w:rPr>
          <w:rFonts w:cstheme="minorHAnsi"/>
          <w:lang w:eastAsia="ru-RU"/>
        </w:rPr>
        <w:t xml:space="preserve">. At the same time there are observations showing increasing primary and secondary productivity in the Barents Sea </w:t>
      </w:r>
      <w:r w:rsidRPr="00BA0F1F">
        <w:rPr>
          <w:rFonts w:cstheme="minorHAnsi"/>
          <w:lang w:eastAsia="ru-RU"/>
        </w:rPr>
        <w:fldChar w:fldCharType="begin" w:fldLock="1"/>
      </w:r>
      <w:r w:rsidRPr="00BA0F1F">
        <w:rPr>
          <w:rFonts w:cstheme="minorHAnsi"/>
          <w:lang w:eastAsia="ru-RU"/>
        </w:rPr>
        <w:instrText>ADDIN CSL_CITATION { "citationItems" : [ { "id" : "ITEM-1", "itemData" : { "DOI" : "10.1371/journal.pone.0095273", "ISSN" : "1932-6203", "author" : [ { "dropping-particle" : "", "family" : "Dalpadado", "given" : "Padmini", "non-dropping-particle" : "", "parse-names" : false, "suffix" : "" }, { "dropping-particle" : "", "family" : "Arrigo", "given" : "Kevin R.", "non-dropping-particle" : "", "parse-names" : false, "suffix" : "" }, { "dropping-particle" : "", "family" : "Hj\u00f8llo", "given" : "Solfrid S.", "non-dropping-particle" : "", "parse-names" : false, "suffix" : "" }, { "dropping-particle" : "", "family" : "Rey", "given" : "Francisco", "non-dropping-particle" : "", "parse-names" : false, "suffix" : "" }, { "dropping-particle" : "", "family" : "Ingvaldsen", "given" : "Randi B.", "non-dropping-particle" : "", "parse-names" : false, "suffix" : "" }, { "dropping-particle" : "", "family" : "Sperfeld", "given" : "Erik", "non-dropping-particle" : "", "parse-names" : false, "suffix" : "" }, { "dropping-particle" : "", "family" : "Dijken", "given" : "Gert L.", "non-dropping-particle" : "van", "parse-names" : false, "suffix" : "" }, { "dropping-particle" : "", "family" : "Stige", "given" : "Leif C.", "non-dropping-particle" : "", "parse-names" : false, "suffix" : "" }, { "dropping-particle" : "", "family" : "Olsen", "given" : "Are", "non-dropping-particle" : "", "parse-names" : false, "suffix" : "" }, { "dropping-particle" : "", "family" : "Ottersen", "given" : "Geir", "non-dropping-particle" : "", "parse-names" : false, "suffix" : "" } ], "container-title" : "PLoS ONE", "editor" : [ { "dropping-particle" : "", "family" : "\u00c1lvarez", "given" : "In\u00e9s", "non-dropping-particle" : "", "parse-names" : false, "suffix" : "" } ], "id" : "ITEM-1", "issue" : "5", "issued" : { "date-parts" : [ [ "2014", "5", "1" ] ] }, "page" : "e95273", "publisher" : "Public Library of Science", "title" : "Productivity in the Barents Sea - Response to Recent Climate Variability", "type" : "article-journal", "volume" : "9" }, "uris" : [ "http://www.mendeley.com/documents/?uuid=46a32cde-e7a4-3716-9a53-439563c0af4e" ] } ], "mendeley" : { "formattedCitation" : "(Dalpadado et al., 2014)", "plainTextFormattedCitation" : "(Dalpadado et al., 2014)", "previouslyFormattedCitation" : "(Dalpadado et al., 2014)"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Dalpadado </w:t>
      </w:r>
      <w:r w:rsidR="00301BD0" w:rsidRPr="00301BD0">
        <w:rPr>
          <w:rFonts w:cstheme="minorHAnsi"/>
          <w:i/>
          <w:lang w:eastAsia="ru-RU"/>
        </w:rPr>
        <w:t>et al.</w:t>
      </w:r>
      <w:r w:rsidRPr="00BA0F1F">
        <w:rPr>
          <w:rFonts w:cstheme="minorHAnsi"/>
          <w:lang w:eastAsia="ru-RU"/>
        </w:rPr>
        <w:t>, 2014)</w:t>
      </w:r>
      <w:r w:rsidRPr="00BA0F1F">
        <w:rPr>
          <w:rFonts w:cstheme="minorHAnsi"/>
          <w:lang w:eastAsia="ru-RU"/>
        </w:rPr>
        <w:fldChar w:fldCharType="end"/>
      </w:r>
      <w:r w:rsidRPr="00BA0F1F">
        <w:rPr>
          <w:rFonts w:cstheme="minorHAnsi"/>
          <w:lang w:eastAsia="ru-RU"/>
        </w:rPr>
        <w:t>.</w:t>
      </w:r>
    </w:p>
    <w:p w14:paraId="3EDEE7A2" w14:textId="24DE27F5" w:rsidR="0048205B" w:rsidRPr="00BA0F1F" w:rsidRDefault="0048205B" w:rsidP="00AE389F">
      <w:pPr>
        <w:rPr>
          <w:rFonts w:cstheme="minorHAnsi"/>
          <w:lang w:eastAsia="ru-RU"/>
        </w:rPr>
      </w:pPr>
      <w:r w:rsidRPr="00BA0F1F">
        <w:rPr>
          <w:rFonts w:cstheme="minorHAnsi"/>
          <w:lang w:eastAsia="ru-RU"/>
        </w:rPr>
        <w:lastRenderedPageBreak/>
        <w:t xml:space="preserve">There are also different trends in species and abundance of Arctic fish in the northern Barents Sea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Edda Johannesen, Herdis Lang\u00f8y M\u00f8rk, Knut Korsbrekke", "given" : "Rupert Wienerroither", "non-dropping-particle" : "", "parse-names" : false, "suffix" : "" }, { "dropping-particle" : "", "family" : "Elena Eriksen, Maria Fossheim, Thomas de Lange Wenneck, Andrey Dolgov, Tatiana Prokhorova", "given" : "Dmitry Prozorkevich", "non-dropping-particle" : "", "parse-names" : false, "suffix" : "" } ], "id" : "ITEM-1", "issued" : { "date-parts" : [ [ "2017" ] ] }, "number-of-pages" : "50", "title" : "Arctic fishes in the Barents Sea 2004-2015: Changes in abundance and distribution", "type" : "report" }, "uris" : [ "http://www.mendeley.com/documents/?uuid=c0a54c93-8378-4839-928a-e777d6a4cdcd" ] } ], "mendeley" : { "formattedCitation" : "(Edda Johannesen, Herdis Lang\u00f8y M\u00f8rk, Knut Korsbrekke &amp; Elena Eriksen, Maria Fossheim, Thomas de Lange Wenneck, Andrey Dolgov, Tatiana Prokhorova, 2017)", "manualFormatting" : "(Johannesen et al., 2017)", "plainTextFormattedCitation" : "(Edda Johannesen, Herdis Lang\u00f8y M\u00f8rk, Knut Korsbrekke &amp; Elena Eriksen, Maria Fossheim, Thomas de Lange Wenneck, Andrey Dolgov, Tatiana Prokhorova, 2017)", "previouslyFormattedCitation" : "(Edda Johannesen, Herdis Lang\u00f8y M\u00f8rk, Knut Korsbrekke &amp; Elena Eriksen, Maria Fossheim, Thomas de Lange Wenneck, Andrey Dolgov, Tatiana Prokhorova, 2017)"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Johannesen </w:t>
      </w:r>
      <w:r w:rsidR="00301BD0" w:rsidRPr="00301BD0">
        <w:rPr>
          <w:rFonts w:cstheme="minorHAnsi"/>
          <w:i/>
          <w:lang w:eastAsia="ru-RU"/>
        </w:rPr>
        <w:t>et al.</w:t>
      </w:r>
      <w:r w:rsidRPr="00BA0F1F">
        <w:rPr>
          <w:rFonts w:cstheme="minorHAnsi"/>
          <w:lang w:eastAsia="ru-RU"/>
        </w:rPr>
        <w:t>, 2017)</w:t>
      </w:r>
      <w:r w:rsidRPr="00BA0F1F">
        <w:rPr>
          <w:rFonts w:cstheme="minorHAnsi"/>
          <w:lang w:eastAsia="ru-RU"/>
        </w:rPr>
        <w:fldChar w:fldCharType="end"/>
      </w:r>
      <w:r w:rsidRPr="00BA0F1F">
        <w:rPr>
          <w:rFonts w:cstheme="minorHAnsi"/>
          <w:lang w:eastAsia="ru-RU"/>
        </w:rPr>
        <w:t xml:space="preserve">. Overall there was a negative trend in the number of Arctic fish species from 2004-2015 but, while some species declined across the area, others declined only in the southern part and increased in the north, indicating displacement, while others did not show any significant change. </w:t>
      </w:r>
    </w:p>
    <w:p w14:paraId="0868FC69" w14:textId="54497822" w:rsidR="0048205B" w:rsidRPr="00BA0F1F" w:rsidRDefault="0048205B" w:rsidP="00AE389F">
      <w:pPr>
        <w:rPr>
          <w:rFonts w:eastAsia="Calibri" w:cstheme="minorHAnsi"/>
          <w:lang w:val="en-US"/>
        </w:rPr>
      </w:pPr>
      <w:r w:rsidRPr="00BA0F1F">
        <w:rPr>
          <w:rFonts w:eastAsia="Calibri" w:cstheme="minorHAnsi"/>
          <w:lang w:val="en-US"/>
        </w:rPr>
        <w:t xml:space="preserve">There are also changes in Arctic vertebrates’ demography, abundance, distribution, phenology and community structure related to these processe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15-8", "author" : [ { "dropping-particle" : "", "family" : "Mcrae", "given" : "Louise", "non-dropping-particle" : "", "parse-names" : false, "suffix" : "" }, { "dropping-particle" : "", "family" : "Deinet", "given" : "Stefanie", "non-dropping-particle" : "", "parse-names" : false, "suffix" : "" }, { "dropping-particle" : "", "family" : "Gill", "given" : "Mike", "non-dropping-particle" : "", "parse-names" : false, "suffix" : "" }, { "dropping-particle" : "", "family" : "Collen", "given" : "Ben", "non-dropping-particle" : "", "parse-names" : false, "suffix" : "" } ], "id" : "ITEM-1", "issue" : "May", "issued" : { "date-parts" : [ [ "2011" ] ] }, "publisher" : "Conservation of Arctic Flora and Fauna (CAFF)", "publisher-place" : "Akureyri, Iceland", "title" : "Tracking trends in Arctic marine populations", "type" : "report" }, "uris" : [ "http://www.mendeley.com/documents/?uuid=61ab7a56-8589-32a6-805e-4a9dfad0b008" ] } ], "mendeley" : { "formattedCitation" : "(Mcrae, Deinet, Gill, &amp; Collen, 2011)", "manualFormatting" : "(McRae et al., 2011)", "plainTextFormattedCitation" : "(Mcrae, Deinet, Gill, &amp; Collen, 2011)", "previouslyFormattedCitation" : "(Mcrae, Deinet, Gill, &amp; Collen, 2011)"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McRae </w:t>
      </w:r>
      <w:r w:rsidR="00301BD0" w:rsidRPr="00301BD0">
        <w:rPr>
          <w:rFonts w:eastAsia="Calibri" w:cstheme="minorHAnsi"/>
          <w:i/>
          <w:lang w:val="en-US"/>
        </w:rPr>
        <w:t>et al.</w:t>
      </w:r>
      <w:r w:rsidRPr="00AE2452">
        <w:rPr>
          <w:rFonts w:eastAsia="Calibri" w:cstheme="minorHAnsi"/>
          <w:lang w:val="en-US"/>
        </w:rPr>
        <w:t>, 2</w:t>
      </w:r>
      <w:r w:rsidRPr="00BA0F1F">
        <w:rPr>
          <w:rFonts w:eastAsia="Calibri" w:cstheme="minorHAnsi"/>
          <w:lang w:val="en-US"/>
        </w:rPr>
        <w:t>01</w:t>
      </w:r>
      <w:r w:rsidR="009951AD">
        <w:rPr>
          <w:rFonts w:eastAsia="Calibri" w:cstheme="minorHAnsi"/>
          <w:lang w:val="en-US"/>
        </w:rPr>
        <w:t>2</w:t>
      </w:r>
      <w:r w:rsidRPr="00BA0F1F">
        <w:rPr>
          <w:rFonts w:eastAsia="Calibri" w:cstheme="minorHAnsi"/>
          <w:lang w:val="en-US"/>
        </w:rPr>
        <w:t>)</w:t>
      </w:r>
      <w:r w:rsidRPr="00BA0F1F">
        <w:rPr>
          <w:rFonts w:eastAsia="Calibri" w:cstheme="minorHAnsi"/>
          <w:lang w:val="en-US"/>
        </w:rPr>
        <w:fldChar w:fldCharType="end"/>
      </w:r>
      <w:r w:rsidRPr="00BA0F1F">
        <w:rPr>
          <w:rFonts w:eastAsia="Calibri" w:cstheme="minorHAnsi"/>
          <w:lang w:val="en-US"/>
        </w:rPr>
        <w:t xml:space="preserve"> (</w:t>
      </w:r>
      <w:r w:rsidR="00E02367">
        <w:rPr>
          <w:rFonts w:eastAsia="Calibri" w:cstheme="minorHAnsi"/>
          <w:b/>
          <w:lang w:val="en-US"/>
        </w:rPr>
        <w:t>Figure 3.38</w:t>
      </w:r>
      <w:r w:rsidRPr="00BA0F1F">
        <w:rPr>
          <w:rFonts w:eastAsia="Calibri" w:cstheme="minorHAnsi"/>
          <w:lang w:val="en-US"/>
        </w:rPr>
        <w:t xml:space="preserve">). Several marine mammal species are currently recovering from commercial exploitation (see also paragraph </w:t>
      </w:r>
      <w:r w:rsidRPr="00BA0F1F">
        <w:rPr>
          <w:rFonts w:eastAsia="Calibri" w:cstheme="minorHAnsi"/>
          <w:lang w:val="en-US"/>
        </w:rPr>
        <w:fldChar w:fldCharType="begin"/>
      </w:r>
      <w:r w:rsidRPr="00BA0F1F">
        <w:rPr>
          <w:rFonts w:eastAsia="Calibri" w:cstheme="minorHAnsi"/>
          <w:lang w:val="en-US"/>
        </w:rPr>
        <w:instrText xml:space="preserve"> REF _Ref500025086 \n \h </w:instrText>
      </w:r>
      <w:r>
        <w:rPr>
          <w:rFonts w:eastAsia="Calibri" w:cstheme="minorHAnsi"/>
          <w:lang w:val="en-US"/>
        </w:rPr>
        <w:instrText xml:space="preserve"> \* MERGEFORMAT </w:instrText>
      </w:r>
      <w:r w:rsidRPr="00BA0F1F">
        <w:rPr>
          <w:rFonts w:eastAsia="Calibri" w:cstheme="minorHAnsi"/>
          <w:lang w:val="en-US"/>
        </w:rPr>
      </w:r>
      <w:r w:rsidRPr="00BA0F1F">
        <w:rPr>
          <w:rFonts w:eastAsia="Calibri" w:cstheme="minorHAnsi"/>
          <w:lang w:val="en-US"/>
        </w:rPr>
        <w:fldChar w:fldCharType="separate"/>
      </w:r>
      <w:r w:rsidR="00B40E12">
        <w:rPr>
          <w:rFonts w:eastAsia="Calibri" w:cstheme="minorHAnsi"/>
          <w:lang w:val="en-US"/>
        </w:rPr>
        <w:t>3.4.3</w:t>
      </w:r>
      <w:r w:rsidRPr="00BA0F1F">
        <w:rPr>
          <w:rFonts w:eastAsia="Calibri" w:cstheme="minorHAnsi"/>
          <w:lang w:val="en-US"/>
        </w:rPr>
        <w:fldChar w:fldCharType="end"/>
      </w:r>
      <w:r w:rsidRPr="00BA0F1F">
        <w:rPr>
          <w:rFonts w:eastAsia="Calibri" w:cstheme="minorHAnsi"/>
          <w:lang w:val="en-US"/>
        </w:rPr>
        <w:t xml:space="preserve">), which could mask reductions in carrying capacity associated with habitat loss in the short-term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111/cobi.12474", "ISSN" : "08888892", "author" : [ { "dropping-particle" : "", "family" : "Laidre", "given" : "Kristin L.", "non-dropping-particle" : "", "parse-names" : false, "suffix" : "" }, { "dropping-particle" : "", "family" : "Stern", "given" : "Harry", "non-dropping-particle" : "", "parse-names" : false, "suffix" : "" }, { "dropping-particle" : "", "family" : "Kovacs", "given" : "Kit M.", "non-dropping-particle" : "", "parse-names" : false, "suffix" : "" }, { "dropping-particle" : "", "family" : "Lowry", "given" : "Lloyd", "non-dropping-particle" : "", "parse-names" : false, "suffix" : "" }, { "dropping-particle" : "", "family" : "Moore", "given" : "Sue E.", "non-dropping-particle" : "", "parse-names" : false, "suffix" : "" }, { "dropping-particle" : "V.", "family" : "Regehr", "given" : "Eric", "non-dropping-particle" : "", "parse-names" : false, "suffix" : "" }, { "dropping-particle" : "", "family" : "Ferguson", "given" : "Steven H.", "non-dropping-particle" : "", "parse-names" : false, "suffix" : "" }, { "dropping-particle" : "", "family" : "Wiig", "given" : "\u00d8ystein", "non-dropping-particle" : "", "parse-names" : false, "suffix" : "" }, { "dropping-particle" : "", "family" : "Boveng", "given" : "Peter", "non-dropping-particle" : "", "parse-names" : false, "suffix" : "" }, { "dropping-particle" : "", "family" : "Angliss", "given" : "Robyn P.", "non-dropping-particle" : "", "parse-names" : false, "suffix" : "" }, { "dropping-particle" : "", "family" : "Born", "given" : "Erik W.", "non-dropping-particle" : "", "parse-names" : false, "suffix" : "" }, { "dropping-particle" : "", "family" : "Litovka", "given" : "Dennis", "non-dropping-particle" : "", "parse-names" : false, "suffix" : "" }, { "dropping-particle" : "", "family" : "Quakenbush", "given" : "Lori", "non-dropping-particle" : "", "parse-names" : false, "suffix" : "" }, { "dropping-particle" : "", "family" : "Lydersen", "given" : "Christian", "non-dropping-particle" : "", "parse-names" : false, "suffix" : "" }, { "dropping-particle" : "", "family" : "Vongraven", "given" : "Dag", "non-dropping-particle" : "", "parse-names" : false, "suffix" : "" }, { "dropping-particle" : "", "family" : "Ugarte", "given" : "Fernando", "non-dropping-particle" : "", "parse-names" : false, "suffix" : "" } ], "container-title" : "Conservation Biology", "id" : "ITEM-1", "issue" : "3", "issued" : { "date-parts" : [ [ "2015", "6", "1" ] ] }, "page" : "724-737", "title" : "Arctic marine mammal population status, sea ice habitat loss, and conservation recommendations for the 21st century", "type" : "article-journal", "volume" : "29" }, "uris" : [ "http://www.mendeley.com/documents/?uuid=3b1d96f6-e519-3c95-88a6-cd915f47fe07" ] } ], "mendeley" : { "formattedCitation" : "(Laidre et al., 2015)", "plainTextFormattedCitation" : "(Laidre et al., 2015)", "previouslyFormattedCitation" : "(Laidre et al.,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Laidre </w:t>
      </w:r>
      <w:r w:rsidR="00301BD0" w:rsidRPr="00301BD0">
        <w:rPr>
          <w:rFonts w:eastAsia="Calibri" w:cstheme="minorHAnsi"/>
          <w:i/>
          <w:lang w:val="en-US"/>
        </w:rPr>
        <w:t>et al.</w:t>
      </w:r>
      <w:r w:rsidRPr="00BA0F1F">
        <w:rPr>
          <w:rFonts w:eastAsia="Calibri" w:cstheme="minorHAnsi"/>
          <w:lang w:val="en-US"/>
        </w:rPr>
        <w:t>, 2015)</w:t>
      </w:r>
      <w:r w:rsidRPr="00BA0F1F">
        <w:rPr>
          <w:rFonts w:eastAsia="Calibri" w:cstheme="minorHAnsi"/>
          <w:lang w:val="en-US"/>
        </w:rPr>
        <w:fldChar w:fldCharType="end"/>
      </w:r>
      <w:r w:rsidRPr="00BA0F1F">
        <w:rPr>
          <w:rFonts w:eastAsia="Calibri" w:cstheme="minorHAnsi"/>
          <w:lang w:val="en-US"/>
        </w:rPr>
        <w:t>.</w:t>
      </w:r>
    </w:p>
    <w:p w14:paraId="34A0D4C0" w14:textId="4FF65A3F" w:rsidR="00ED0788" w:rsidRPr="00ED0788" w:rsidRDefault="00ED0788" w:rsidP="00ED0788">
      <w:pPr>
        <w:rPr>
          <w:lang w:val="en-US"/>
        </w:rPr>
      </w:pPr>
      <w:r>
        <w:rPr>
          <w:lang w:eastAsia="en-GB"/>
        </w:rPr>
        <w:drawing>
          <wp:inline distT="0" distB="0" distL="0" distR="0" wp14:anchorId="38F0F2B0" wp14:editId="7ED0BD40">
            <wp:extent cx="5759450" cy="4323715"/>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2"/>
                    <a:stretch>
                      <a:fillRect/>
                    </a:stretch>
                  </pic:blipFill>
                  <pic:spPr>
                    <a:xfrm>
                      <a:off x="0" y="0"/>
                      <a:ext cx="5759450" cy="4323715"/>
                    </a:xfrm>
                    <a:prstGeom prst="rect">
                      <a:avLst/>
                    </a:prstGeom>
                  </pic:spPr>
                </pic:pic>
              </a:graphicData>
            </a:graphic>
          </wp:inline>
        </w:drawing>
      </w:r>
    </w:p>
    <w:p w14:paraId="1DE0D121" w14:textId="11E6C303" w:rsidR="0048205B" w:rsidRPr="00BA0F1F" w:rsidRDefault="0048205B" w:rsidP="00AE389F">
      <w:pPr>
        <w:rPr>
          <w:rFonts w:eastAsia="Calibri" w:cstheme="minorHAnsi"/>
          <w:lang w:val="en-US"/>
        </w:rPr>
      </w:pPr>
      <w:r w:rsidRPr="00BA0F1F">
        <w:rPr>
          <w:rFonts w:eastAsia="Calibri" w:cstheme="minorHAnsi"/>
          <w:lang w:val="en-US"/>
        </w:rPr>
        <w:t xml:space="preserve">There is limited evidence of a decrease in benthic species biomass and diversity with increased pelagic grazing and recycling in the water column across the region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3402/polar.v34.23775", "ISSN" : "1751-8369", "abstract" : "Ongoing climate warming is causing a dramatic loss of sea ice in the Arctic Ocean, and it is projected that the Arctic Ocean will become seasonally ice-free by 2040. Many studies of local Arctic food webs now exist, and with this review paper we aim to synthesize these into a large-scale assessment of the current status of knowledge on the structure of various Arctic marine food webs and their response to climate change, and to sea-ice retreat in particular. Key drivers of ecosystem change and potential consequences for ecosystem functioning and Arctic marine food webs are identified along the sea-ice gradient, with special emphasis on the following regions: seasonally ice-free Barents and Chukchi seas, loose ice pack zone of the Polar Front and Marginal Ice Zone, and permanently sea-ice covered High Arctic. Finally, we identify knowledge gaps in different Arctic marine food webs and provide recommendations for future studies.", "author" : [ { "dropping-particle" : "", "family" : "K\u0119dra", "given" : "Monika", "non-dropping-particle" : "", "parse-names" : false, "suffix" : "" }, { "dropping-particle" : "", "family" : "Moritz", "given" : "Charlotte", "non-dropping-particle" : "", "parse-names" : false, "suffix" : "" }, { "dropping-particle" : "", "family" : "Choy", "given" : "Emily S.", "non-dropping-particle" : "", "parse-names" : false, "suffix" : "" }, { "dropping-particle" : "", "family" : "David", "given" : "Carmen", "non-dropping-particle" : "", "parse-names" : false, "suffix" : "" }, { "dropping-particle" : "", "family" : "Degen", "given" : "Renate", "non-dropping-particle" : "", "parse-names" : false, "suffix" : "" }, { "dropping-particle" : "", "family" : "Duerksen", "given" : "Steven", "non-dropping-particle" : "", "parse-names" : false, "suffix" : "" }, { "dropping-particle" : "", "family" : "Ellingsen", "given" : "Ingrid", "non-dropping-particle" : "", "parse-names" : false, "suffix" : "" }, { "dropping-particle" : "", "family" : "G\u00f3rska", "given" : "Barbara", "non-dropping-particle" : "", "parse-names" : false, "suffix" : "" }, { "dropping-particle" : "", "family" : "Grebmeier", "given" : "Jacqueline M.", "non-dropping-particle" : "", "parse-names" : false, "suffix" : "" }, { "dropping-particle" : "", "family" : "Kirievskaya", "given" : "Dubrava", "non-dropping-particle" : "", "parse-names" : false, "suffix" : "" }, { "dropping-particle" : "", "family" : "Oevelen", "given" : "Dick", "non-dropping-particle" : "van", "parse-names" : false, "suffix" : "" }, { "dropping-particle" : "", "family" : "Piwosz", "given" : "Kasia", "non-dropping-particle" : "", "parse-names" : false, "suffix" : "" }, { "dropping-particle" : "", "family" : "Samuelsen", "given" : "Annette", "non-dropping-particle" : "", "parse-names" : false, "suffix" : "" }, { "dropping-particle" : "", "family" : "W\u0119s\u0142awski", "given" : "Jan Marcin", "non-dropping-particle" : "", "parse-names" : false, "suffix" : "" } ], "container-title" : "Polar Research", "id" : "ITEM-1", "issue" : "1", "issued" : { "date-parts" : [ [ "2015", "1", "20" ] ] }, "page" : "23775", "publisher" : "Routledge", "title" : "Status and trends in the structure of Arctic benthic food webs", "type" : "article-journal", "volume" : "34" }, "uris" : [ "http://www.mendeley.com/documents/?uuid=77d906d6-fe98-3508-a248-bc303b218ed1" ] } ], "mendeley" : { "formattedCitation" : "(K\u0119dra et al., 2015)", "plainTextFormattedCitation" : "(K\u0119dra et al., 2015)", "previouslyFormattedCitation" : "(K\u0119dra et al.,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Kędra </w:t>
      </w:r>
      <w:r w:rsidR="00301BD0" w:rsidRPr="00301BD0">
        <w:rPr>
          <w:rFonts w:eastAsia="Calibri" w:cstheme="minorHAnsi"/>
          <w:i/>
          <w:lang w:val="en-US"/>
        </w:rPr>
        <w:t>et al.</w:t>
      </w:r>
      <w:r w:rsidRPr="00BA0F1F">
        <w:rPr>
          <w:rFonts w:eastAsia="Calibri" w:cstheme="minorHAnsi"/>
          <w:lang w:val="en-US"/>
        </w:rPr>
        <w:t>, 2015)</w:t>
      </w:r>
      <w:r w:rsidRPr="00BA0F1F">
        <w:rPr>
          <w:rFonts w:eastAsia="Calibri" w:cstheme="minorHAnsi"/>
          <w:lang w:val="en-US"/>
        </w:rPr>
        <w:fldChar w:fldCharType="end"/>
      </w:r>
      <w:r w:rsidRPr="00BA0F1F">
        <w:rPr>
          <w:rFonts w:eastAsia="Calibri" w:cstheme="minorHAnsi"/>
          <w:lang w:val="en-US"/>
        </w:rPr>
        <w:t xml:space="preserve">. In contrast, there are observations showing increase in biomass and diversity of the benthic communities in the Chukhchi Sea where Pacific species of polychaetes, crustaceans, mollusks, and bryozoans have been found in recent year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134/S1063074007060016", "ISSN" : "1063-0740", "author" : [ { "dropping-particle" : "", "family" : "Sirenko", "given" : "B. I.", "non-dropping-particle" : "", "parse-names" : false, "suffix" : "" }, { "dropping-particle" : "", "family" : "Gagaev", "given" : "S. Yu.", "non-dropping-particle" : "", "parse-names" : false, "suffix" : "" } ], "container-title" : "Russian Journal of Marine Biology", "id" : "ITEM-1", "issue" : "6", "issued" : { "date-parts" : [ [ "2007", "12" ] ] }, "page" : "355-364", "publisher" : "Nauka/Interperiodica", "title" : "Unusual abundance of macrobenthos and biological invasions in the Chukchi Sea", "type" : "article-journal", "volume" : "33" }, "uris" : [ "http://www.mendeley.com/documents/?uuid=b64d854c-c731-3777-bde4-011b45a5862d" ] } ], "mendeley" : { "formattedCitation" : "(Sirenko &amp; Gagaev, 2007)", "plainTextFormattedCitation" : "(Sirenko &amp; Gagaev, 2007)", "previouslyFormattedCitation" : "(Sirenko &amp; Gagaev, 2007)"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Sirenko &amp; Gagaev, 2007)</w:t>
      </w:r>
      <w:r w:rsidRPr="00BA0F1F">
        <w:rPr>
          <w:rFonts w:eastAsia="Calibri" w:cstheme="minorHAnsi"/>
          <w:lang w:val="en-US"/>
        </w:rPr>
        <w:fldChar w:fldCharType="end"/>
      </w:r>
      <w:r w:rsidRPr="00BA0F1F">
        <w:rPr>
          <w:rFonts w:eastAsia="Calibri" w:cstheme="minorHAnsi"/>
          <w:lang w:val="en-US"/>
        </w:rPr>
        <w:t>, later research conducted in this region showed that, despite the presence of Pacific species in the area (e.g. northward shift and increased biomass of Walleye Pollock were observed in the Bering and the Chukchi Seas</w:t>
      </w:r>
      <w:r w:rsidR="00F96670">
        <w:rPr>
          <w:rFonts w:eastAsia="Calibri" w:cstheme="minorHAnsi"/>
          <w:lang w:val="en-US"/>
        </w:rPr>
        <w:t>;</w:t>
      </w:r>
      <w:r w:rsidRPr="00BA0F1F">
        <w:rPr>
          <w:rFonts w:eastAsia="Calibri" w:cstheme="minorHAnsi"/>
          <w:lang w:val="en-US"/>
        </w:rPr>
        <w:t xml:space="preserve">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029/2004EO330001", "ISSN" : "0096-3941", "author" : [ { "dropping-particle" : "", "family" : "Overland", "given" : "James E.", "non-dropping-particle" : "", "parse-names" : false, "suffix" : "" }, { "dropping-particle" : "", "family" : "Stabeno", "given" : "Phyllis J.", "non-dropping-particle" : "", "parse-names" : false, "suffix" : "" } ], "container-title" : "Eos, Transactions American Geophysical Union", "id" : "ITEM-1", "issue" : "33", "issued" : { "date-parts" : [ [ "2004", "8", "17" ] ] }, "page" : "309", "title" : "Is the climate of the Bering Sea warming and affecting the ecosystem?", "type" : "article-journal", "volume" : "85" }, "uris" : [ "http://www.mendeley.com/documents/?uuid=250ac1a7-094a-3ed3-9455-8a0ff6b1b88f" ] } ], "mendeley" : { "formattedCitation" : "(Overland &amp; Stabeno, 2004)", "plainTextFormattedCitation" : "(Overland &amp; Stabeno, 2004)", "previouslyFormattedCitation" : "(Overland &amp; Stabeno, 2004)"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Overland &amp; Stabeno, 2004</w:t>
      </w:r>
      <w:r w:rsidRPr="00BA0F1F">
        <w:rPr>
          <w:rFonts w:eastAsia="Calibri" w:cstheme="minorHAnsi"/>
          <w:lang w:val="en-US"/>
        </w:rPr>
        <w:fldChar w:fldCharType="end"/>
      </w:r>
      <w:r w:rsidRPr="00BA0F1F">
        <w:rPr>
          <w:rFonts w:eastAsia="Calibri" w:cstheme="minorHAnsi"/>
          <w:lang w:val="en-US"/>
        </w:rPr>
        <w:t xml:space="preserve">), local benthic communities remained relatively stable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author" : [ { "dropping-particle" : "", "family" : "Sirenko B.I.", "given" : "", "non-dropping-particle" : "", "parse-names" : false, "suffix" : "" } ], "container-title" : "Ecosystems and biological resources of the Chukchi Sea and adjacent areas. Explorations of the Fauna of the Sea", "edition" : "in Russian", "editor" : [ { "dropping-particle" : "", "family" : "Sirenko B.I.", "given" : "", "non-dropping-particle" : "", "parse-names" : false, "suffix" : "" } ], "id" : "ITEM-1", "issued" : { "date-parts" : [ [ "2009" ] ] }, "page" : "5-27", "publisher" : "Zoological Institute of RAS", "title" : "The present state of investigations of the Chukchi Sea fauna", "type" : "chapter" }, "uris" : [ "http://www.mendeley.com/documents/?uuid=a2b5c31d-39bb-3fc2-9902-9fc1eeb252c2" ] } ], "mendeley" : { "formattedCitation" : "(Sirenko B.I., 2009)", "manualFormatting" : "(Sirenko, 2009)", "plainTextFormattedCitation" : "(Sirenko B.I., 2009)", "previouslyFormattedCitation" : "(Sirenko B.I., 2009)"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Sirenko, 2009)</w:t>
      </w:r>
      <w:r w:rsidRPr="00BA0F1F">
        <w:rPr>
          <w:rFonts w:eastAsia="Calibri" w:cstheme="minorHAnsi"/>
          <w:lang w:val="en-US"/>
        </w:rPr>
        <w:fldChar w:fldCharType="end"/>
      </w:r>
      <w:r w:rsidRPr="00BA0F1F">
        <w:rPr>
          <w:rFonts w:eastAsia="Calibri" w:cstheme="minorHAnsi"/>
          <w:lang w:val="en-US"/>
        </w:rPr>
        <w:t>.</w:t>
      </w:r>
    </w:p>
    <w:p w14:paraId="54C3A02D" w14:textId="46F33455" w:rsidR="0048205B" w:rsidRPr="00BA0F1F" w:rsidRDefault="0048205B" w:rsidP="00AE389F">
      <w:pPr>
        <w:rPr>
          <w:rFonts w:eastAsia="Calibri" w:cstheme="minorHAnsi"/>
          <w:lang w:val="en-US"/>
        </w:rPr>
      </w:pPr>
      <w:r w:rsidRPr="00BA0F1F">
        <w:rPr>
          <w:rFonts w:eastAsia="Calibri" w:cstheme="minorHAnsi"/>
          <w:lang w:val="en-US"/>
        </w:rPr>
        <w:t xml:space="preserve">Shrinking of multi-year ice cover and related increases of open waters and shelf seas caused a major decline in the productivity of sea-ice algae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029/2007JC004578", "ISBN" : "0148-0227", "ISSN" : "21699291", "abstract" : "Sea ice in the Arctic Ocean has undergone an unprecedented reduction in area and thickness in the last decade, exposing an ever increasing fraction of the sea surface to solar radiation and increasing the habitat suitable for phytoplankton growth. Here we use a primary production algorithm that utilizes remotely sensed chlorophyll a, sea surface temperature, and sea ice extent data to quantify interannual changes in phytoplankton production in the Arctic Ocean between 1998 and 2006. Our results show that since 1998, open water area in the Arctic has increased at the rate of 0.07 \u00d7 106 km2 a?1 (where a is years), with the greatest increases in the Barents, Kara, and Siberian sectors, particularly over the continental shelf. Although pan-Arctic primary production averaged 419 \u00b1 33 Tg C a?1 during 1998?2006, recent increases in open water area have lead to higher rates of annual production, which reached a 9-year peak in 2006. Annual production was roughly equally distributed between pelagic waters (less productive but greater area) and waters located over the continental shelf (more productive but smaller area). Interannual differences are most tightly linked to changes in sea ice extent, with changes in sea surface temperature (related to the Arctic Oscillation) and incident irradiance playing minor roles. Estimation of primary production in the Arctic will aid the assessment of air-sea CO2 fluxes and improve our understanding of the ecological and biogeochemical changes that could take place if ice cover continues to decrease.", "author" : [ { "dropping-particle" : "", "family" : "Pabi", "given" : "Sudeshna", "non-dropping-particle" : "", "parse-names" : false, "suffix" : "" }, { "dropping-particle" : "", "family" : "Dijken", "given" : "Gert L.", "non-dropping-particle" : "van", "parse-names" : false, "suffix" : "" }, { "dropping-particle" : "", "family" : "Arrigo", "given" : "Kevin R.", "non-dropping-particle" : "", "parse-names" : false, "suffix" : "" } ], "container-title" : "Journal of Geophysical Research: Oceans", "id" : "ITEM-1", "issue" : "8", "issued" : { "date-parts" : [ [ "2008", "8", "5" ] ] }, "page" : "C08005", "title" : "Primary production in the Arctic Ocean, 1998-2006", "type" : "article-journal", "volume" : "113" }, "uris" : [ "http://www.mendeley.com/documents/?uuid=4375a99d-10c9-4bfc-8599-560d96d416e7" ] }, { "id" : "ITEM-2", "itemData" : { "DOI" : "10.1111/j.1365-2486.2010.02311.x", "ISSN" : "13541013", "author" : [ { "dropping-particle" : "", "family" : "WASSMANN", "given" : "PAUL", "non-dropping-particle" : "", "parse-names" : false, "suffix" : "" }, { "dropping-particle" : "", "family" : "DUARTE", "given" : "CARLOS M.", "non-dropping-particle" : "", "parse-names" : false, "suffix" : "" }, { "dropping-particle" : "", "family" : "AGUST\u00cd", "given" : "SUSANA", "non-dropping-particle" : "", "parse-names" : false, "suffix" : "" }, { "dropping-particle" : "", "family" : "SEJR", "given" : "MIKAEL K.", "non-dropping-particle" : "", "parse-names" : false, "suffix" : "" } ], "container-title" : "Global Change Biology", "id" : "ITEM-2", "issue" : "2", "issued" : { "date-parts" : [ [ "2011", "2", "1" ] ] }, "page" : "1235-1249", "publisher" : "Blackwell Publishing Ltd", "title" : "Footprints of climate change in the Arctic marine ecosystem", "type" : "article-journal", "volume" : "17" }, "uris" : [ "http://www.mendeley.com/documents/?uuid=0f0d75d5-6d4d-369e-8eb1-8316860de173" ] } ], "mendeley" : { "formattedCitation" : "(Pabi, van Dijken, &amp; Arrigo, 2008; WASSMANN et al., 2011)", "manualFormatting" : "(Pabi 2008; Wassman et al., 2011)", "plainTextFormattedCitation" : "(Pabi, van Dijken, &amp; Arrigo, 2008; WASSMANN et al., 2011)", "previouslyFormattedCitation" : "(Pabi, van Dijken, &amp; Arrigo, 2008; WASSMANN et al., 2011)"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Pabi</w:t>
      </w:r>
      <w:r w:rsidR="00FA7268">
        <w:rPr>
          <w:rFonts w:eastAsia="Calibri" w:cstheme="minorHAnsi"/>
          <w:lang w:val="en-US"/>
        </w:rPr>
        <w:t xml:space="preserve"> </w:t>
      </w:r>
      <w:r w:rsidR="00FA7268">
        <w:rPr>
          <w:rFonts w:eastAsia="Calibri" w:cstheme="minorHAnsi"/>
          <w:i/>
          <w:lang w:val="en-US"/>
        </w:rPr>
        <w:t>et al.</w:t>
      </w:r>
      <w:r>
        <w:rPr>
          <w:rFonts w:eastAsia="Calibri" w:cstheme="minorHAnsi"/>
          <w:lang w:val="en-US"/>
        </w:rPr>
        <w:t>,</w:t>
      </w:r>
      <w:r w:rsidRPr="00BA0F1F">
        <w:rPr>
          <w:rFonts w:eastAsia="Calibri" w:cstheme="minorHAnsi"/>
          <w:lang w:val="en-US"/>
        </w:rPr>
        <w:t xml:space="preserve"> 2008; Wassman </w:t>
      </w:r>
      <w:r w:rsidR="00301BD0" w:rsidRPr="00301BD0">
        <w:rPr>
          <w:rFonts w:eastAsia="Calibri" w:cstheme="minorHAnsi"/>
          <w:i/>
          <w:lang w:val="en-US"/>
        </w:rPr>
        <w:t>et al.</w:t>
      </w:r>
      <w:r w:rsidRPr="00AE2452">
        <w:rPr>
          <w:rFonts w:eastAsia="Calibri" w:cstheme="minorHAnsi"/>
          <w:lang w:val="en-US"/>
        </w:rPr>
        <w:t>, 20</w:t>
      </w:r>
      <w:r w:rsidRPr="00BA0F1F">
        <w:rPr>
          <w:rFonts w:eastAsia="Calibri" w:cstheme="minorHAnsi"/>
          <w:lang w:val="en-US"/>
        </w:rPr>
        <w:t>11)</w:t>
      </w:r>
      <w:r w:rsidRPr="00BA0F1F">
        <w:rPr>
          <w:rFonts w:eastAsia="Calibri" w:cstheme="minorHAnsi"/>
          <w:lang w:val="en-US"/>
        </w:rPr>
        <w:fldChar w:fldCharType="end"/>
      </w:r>
      <w:r w:rsidRPr="00BA0F1F">
        <w:rPr>
          <w:rFonts w:eastAsia="Calibri" w:cstheme="minorHAnsi"/>
          <w:lang w:val="en-US"/>
        </w:rPr>
        <w:t xml:space="preserve">. Shifts in range and seasonal movement patterns have altered predator-prey relationships, resulting e.g. in changes in diet of sea bird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35-6", "author" : [ { "dropping-particle" : "", "family" : "Meltofte", "given" : "Hans", "non-dropping-particle" : "", "parse-names" : false, "suffix" : "" }, { "dropping-particle" : "", "family" : "Barry", "given" : "Tom", "non-dropping-particle" : "", "parse-names" : false, "suffix" : "" }, { "dropping-particle" : "", "family" : "Berteaux", "given" : "Dominique", "non-dropping-particle" : "", "parse-names" : false, "suffix" : "" }, { "dropping-particle" : "", "family" : "B\u00fcltmann", "given" : "Helga", "non-dropping-particle" : "", "parse-names" : false, "suffix" : "" }, { "dropping-particle" : "", "family" : "Christiansen", "given" : "J\u00f8rgen S.", "non-dropping-particle" : "", "parse-names" : false, "suffix" : "" }, { "dropping-particle" : "", "family" : "Cook", "given" : "Joseph A.", "non-dropping-particle" : "", "parse-names" : false, "suffix" : "" }, { "dropping-particle" : "", "family" : "Dahlberg", "given" : "Anders", "non-dropping-particle" : "", "parse-names" : false, "suffix" : "" }, { "dropping-particle" : "", "family" : "Dani\u00ebls", "given" : "Fred J.A.", "non-dropping-particle" : "", "parse-names" : false, "suffix" : "" }, { "dropping-particle" : "", "family" : "Ehrich", "given" : "Dorothee", "non-dropping-particle" : "", "parse-names" : false, "suffix" : "" }, { "dropping-particle" : "", "family" : "Fjelds\u00e5", "given" : "Jon", "non-dropping-particle" : "", "parse-names" : false, "suffix" : "" }, { "dropping-particle" : "", "family" : "Fri\u00f0riksson", "given" : "Finnur", "non-dropping-particle" : "", "parse-names" : false, "suffix" : "" }, { "dropping-particle" : "", "family" : "Ganter", "given" : "Barbara", "non-dropping-particle" : "", "parse-names" : false, "suffix" : "" }, { "dropping-particle" : "", "family" : "Gaston", "given" : "Anthony J.", "non-dropping-particle" : "", "parse-names" : false, "suffix" : "" }, { "dropping-particle" : "", "family" : "Gillespie", "given" : "Lynn J.", "non-dropping-particle" : "", "parse-names" : false, "suffix" : "" }, { "dropping-particle" : "", "family" : "Grenoble", "given" : "Lenore", "non-dropping-particle" : "", "parse-names" : false, "suffix" : "" }, { "dropping-particle" : "", "family" : "Hoberg", "given" : "Eric P.", "non-dropping-particle" : "", "parse-names" : false, "suffix" : "" }, { "dropping-particle" : "", "family" : "Hodkinson", "given" : "Ian D.", "non-dropping-particle" : "", "parse-names" : false, "suffix" : "" }, { "dropping-particle" : "", "family" : "Huntington", "given" : "Henry P.", "non-dropping-particle" : "", "parse-names" : false, "suffix" : "" }, { "dropping-particle" : "", "family" : "Ims", "given" : "Rolf A.", "non-dropping-particle" : "", "parse-names" : false, "suffix" : "" }, { "dropping-particle" : "", "family" : "Josefson", "given" : "Alf B.", "non-dropping-particle" : "", "parse-names" : false, "suffix" : "" }, { "dropping-particle" : "", "family" : "Kutz", "given" : "Susan J.", "non-dropping-particle" : "", "parse-names" : false, "suffix" : "" }, { "dropping-particle" : "", "family" : "Kuzmin", "given" : "Sergius L.", "non-dropping-particle" : "", "parse-names" : false, "suffix" : "" }, { "dropping-particle" : "", "family" : "Laidre", "given" : "Kristin L.", "non-dropping-particle" : "", "parse-names" : false, "suffix" : "" }, { "dropping-particle" : "", "family" : "Lassuy", "given" : "Dennis R.", "non-dropping-particle" : "", "parse-names" : false, "suffix" : "" }, { "dropping-particle" : "", "family" : "Lewis", "given" : "Patrick N.", "non-dropping-particle" : "", "parse-names" : false, "suffix" : "" }, { "dropping-particle" : "", "family" : "Lovejoy", "given" : "Connie", "non-dropping-particle" : "", "parse-names" : false, "suffix" : "" }, { "dropping-particle" : "", "family" : "Michel", "given" : "Christine", "non-dropping-particle" : "", "parse-names" : false, "suffix" : "" }, { "dropping-particle" : "", "family" : "Mokievsky", "given" : "Vadim", "non-dropping-particle" : "", "parse-names" : false, "suffix" : "" }, { "dropping-particle" : "", "family" : "Mustonen", "given" : "Tero", "non-dropping-particle" : "", "parse-names" : false, "suffix" : "" }, { "dropping-particle" : "", "family" : "Payer", "given" : "David C.", "non-dropping-particle" : "", "parse-names" : false, "suffix" : "" }, { "dropping-particle" : "", "family" : "Poulin", "given" : "Michel", "non-dropping-particle" : "", "parse-names" : false, "suffix" : "" }, { "dropping-particle" : "", "family" : "Reid", "given" : "Donald G.", "non-dropping-particle" : "", "parse-names" : false, "suffix" : "" }, { "dropping-particle" : "", "family" : "Reist", "given" : "James D.", "non-dropping-particle" : "", "parse-names" : false, "suffix" : "" }, { "dropping-particle" : "", "family" : "Tessler", "given" : "David F.", "non-dropping-particle" : "", "parse-names" : false, "suffix" : "" }, { "dropping-particle" : "", "family" : "Wrona", "given" : "Frederick J.", "non-dropping-particle" : "", "parse-names" : false, "suffix" : "" } ], "id" : "ITEM-1", "issued" : { "date-parts" : [ [ "2013" ] ] }, "publisher" : "Conservation of Arctic Flora and Fauna (CAFF)", "publisher-place" : "Akureyri, Iceland", "title" : "Arctic Biodiversity Assessment. Synthesis", "type" : "report" }, "uris" : [ "http://www.mendeley.com/documents/?uuid=303316cd-7ec5-37e5-93af-16e1c6a5974f" ] } ], "mendeley" : { "formattedCitation" : "(Meltofte et al., 2013)", "plainTextFormattedCitation" : "(Meltofte et al., 2013)", "previouslyFormattedCitation" : "(Meltofte et al., 2013)"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Meltofte </w:t>
      </w:r>
      <w:r w:rsidR="00301BD0" w:rsidRPr="00301BD0">
        <w:rPr>
          <w:rFonts w:eastAsia="Calibri" w:cstheme="minorHAnsi"/>
          <w:i/>
          <w:lang w:val="en-US"/>
        </w:rPr>
        <w:t>et al.</w:t>
      </w:r>
      <w:r w:rsidRPr="00BA0F1F">
        <w:rPr>
          <w:rFonts w:eastAsia="Calibri" w:cstheme="minorHAnsi"/>
          <w:lang w:val="en-US"/>
        </w:rPr>
        <w:t>, 2013)</w:t>
      </w:r>
      <w:r w:rsidRPr="00BA0F1F">
        <w:rPr>
          <w:rFonts w:eastAsia="Calibri" w:cstheme="minorHAnsi"/>
          <w:lang w:val="en-US"/>
        </w:rPr>
        <w:fldChar w:fldCharType="end"/>
      </w:r>
      <w:r w:rsidRPr="00BA0F1F">
        <w:rPr>
          <w:rFonts w:eastAsia="Calibri" w:cstheme="minorHAnsi"/>
          <w:lang w:val="en-US"/>
        </w:rPr>
        <w:t xml:space="preserve">. Some arctic species have to travel more and expend more energy to find food. This can affect the condition of individuals and population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CAFF, 2017)</w:t>
      </w:r>
      <w:r w:rsidRPr="00BA0F1F">
        <w:rPr>
          <w:rFonts w:eastAsia="Calibri" w:cstheme="minorHAnsi"/>
          <w:lang w:val="en-US"/>
        </w:rPr>
        <w:fldChar w:fldCharType="end"/>
      </w:r>
      <w:r w:rsidRPr="00BA0F1F">
        <w:rPr>
          <w:rFonts w:eastAsia="Calibri" w:cstheme="minorHAnsi"/>
          <w:lang w:val="en-US"/>
        </w:rPr>
        <w:t xml:space="preserve">. In the Barents Sea, the Chukchi Sea, and the Bering Sea, ecosystems are transforming from mostly ice-associated to </w:t>
      </w:r>
      <w:r w:rsidRPr="00BA0F1F">
        <w:rPr>
          <w:rFonts w:eastAsia="Calibri" w:cstheme="minorHAnsi"/>
          <w:lang w:val="en-US"/>
        </w:rPr>
        <w:lastRenderedPageBreak/>
        <w:t xml:space="preserve">more pelagic systems with changes in functional diversity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3354/meps10558", "ISSN" : "0171-8630", "author" : [ { "dropping-particle" : "", "family" : "Wiedmann", "given" : "MA", "non-dropping-particle" : "", "parse-names" : false, "suffix" : "" }, { "dropping-particle" : "", "family" : "Aschan", "given" : "M", "non-dropping-particle" : "", "parse-names" : false, "suffix" : "" }, { "dropping-particle" : "", "family" : "Certain", "given" : "G", "non-dropping-particle" : "", "parse-names" : false, "suffix" : "" }, { "dropping-particle" : "", "family" : "Dolgov", "given" : "A", "non-dropping-particle" : "", "parse-names" : false, "suffix" : "" }, { "dropping-particle" : "", "family" : "Greenacre", "given" : "M", "non-dropping-particle" : "", "parse-names" : false, "suffix" : "" }, { "dropping-particle" : "", "family" : "Johannesen", "given" : "E", "non-dropping-particle" : "", "parse-names" : false, "suffix" : "" }, { "dropping-particle" : "", "family" : "Planque", "given" : "B", "non-dropping-particle" : "", "parse-names" : false, "suffix" : "" }, { "dropping-particle" : "", "family" : "Primicerio", "given" : "R", "non-dropping-particle" : "", "parse-names" : false, "suffix" : "" } ], "container-title" : "Marine Ecology Progress Series", "id" : "ITEM-1", "issued" : { "date-parts" : [ [ "2014", "1", "9" ] ] }, "page" : "205-218", "title" : "Functional diversity of the Barents Sea fish community", "type" : "article-journal", "volume" : "495" }, "uris" : [ "http://www.mendeley.com/documents/?uuid=a15d42a9-97cd-389d-83ad-32be0800075b" ] } ], "mendeley" : { "formattedCitation" : "(Wiedmann et al., 2014)", "plainTextFormattedCitation" : "(Wiedmann et al., 2014)", "previouslyFormattedCitation" : "(Wiedmann et al., 2014)"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Wiedmann </w:t>
      </w:r>
      <w:r w:rsidR="00301BD0" w:rsidRPr="00301BD0">
        <w:rPr>
          <w:rFonts w:eastAsia="Calibri" w:cstheme="minorHAnsi"/>
          <w:i/>
          <w:lang w:val="en-US"/>
        </w:rPr>
        <w:t>et al.</w:t>
      </w:r>
      <w:r w:rsidRPr="00BA0F1F">
        <w:rPr>
          <w:rFonts w:eastAsia="Calibri" w:cstheme="minorHAnsi"/>
          <w:lang w:val="en-US"/>
        </w:rPr>
        <w:t>, 2014)</w:t>
      </w:r>
      <w:r w:rsidRPr="00BA0F1F">
        <w:rPr>
          <w:rFonts w:eastAsia="Calibri" w:cstheme="minorHAnsi"/>
          <w:lang w:val="en-US"/>
        </w:rPr>
        <w:fldChar w:fldCharType="end"/>
      </w:r>
      <w:r w:rsidRPr="00BA0F1F">
        <w:rPr>
          <w:rFonts w:eastAsia="Calibri" w:cstheme="minorHAnsi"/>
          <w:lang w:val="en-US"/>
        </w:rPr>
        <w:t xml:space="preserve"> and structure of food web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author" : [ { "dropping-particle" : "", "family" : "Kortsch", "given" : "Susanne", "non-dropping-particle" : "", "parse-names" : false, "suffix" : "" }, { "dropping-particle" : "", "family" : "Primicerio", "given" : "Raul", "non-dropping-particle" : "", "parse-names" : false, "suffix" : "" }, { "dropping-particle" : "", "family" : "Fossheim", "given" : "Maria", "non-dropping-particle" : "", "parse-names" : false, "suffix" : "" }, { "dropping-particle" : "V.", "family" : "Dolgov", "given" : "Andrey", "non-dropping-particle" : "", "parse-names" : false, "suffix" : "" }, { "dropping-particle" : "", "family" : "Aschan", "given" : "Michaela", "non-dropping-particle" : "", "parse-names" : false, "suffix" : "" } ], "container-title" : "Proceedings of the Royal Society of London B: Biological Sciences", "id" : "ITEM-1", "issue" : "1814", "issued" : { "date-parts" : [ [ "2015" ] ] }, "title" : "Climate change alters the structure of arctic marine food webs due to poleward shifts of boreal generalists", "type" : "article-journal", "volume" : "282" }, "uris" : [ "http://www.mendeley.com/documents/?uuid=bf6517ff-f6f7-3117-8923-753ec7e3d1d3" ] } ], "mendeley" : { "formattedCitation" : "(Kortsch, Primicerio, Fossheim, Dolgov, &amp; Aschan, 2015)", "plainTextFormattedCitation" : "(Kortsch, Primicerio, Fossheim, Dolgov, &amp; Aschan, 2015)", "previouslyFormattedCitation" : "(Kortsch, Primicerio, Fossheim, Dolgov, &amp; Aschan,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Kortsch</w:t>
      </w:r>
      <w:r w:rsidR="008F20C0">
        <w:rPr>
          <w:rFonts w:eastAsia="Calibri" w:cstheme="minorHAnsi"/>
          <w:i/>
          <w:lang w:val="en-US"/>
        </w:rPr>
        <w:t xml:space="preserve"> et al.</w:t>
      </w:r>
      <w:r w:rsidRPr="00BA0F1F">
        <w:rPr>
          <w:rFonts w:eastAsia="Calibri" w:cstheme="minorHAnsi"/>
          <w:lang w:val="en-US"/>
        </w:rPr>
        <w:t>, 2015)</w:t>
      </w:r>
      <w:r w:rsidRPr="00BA0F1F">
        <w:rPr>
          <w:rFonts w:eastAsia="Calibri" w:cstheme="minorHAnsi"/>
          <w:lang w:val="en-US"/>
        </w:rPr>
        <w:fldChar w:fldCharType="end"/>
      </w:r>
      <w:r w:rsidRPr="00BA0F1F">
        <w:rPr>
          <w:rFonts w:eastAsia="Calibri" w:cstheme="minorHAnsi"/>
          <w:lang w:val="en-US"/>
        </w:rPr>
        <w:t xml:space="preserve">. </w:t>
      </w:r>
    </w:p>
    <w:p w14:paraId="6FE4B93C" w14:textId="77777777" w:rsidR="0048205B" w:rsidRPr="00BA0F1F" w:rsidRDefault="0048205B" w:rsidP="00AE389F">
      <w:pPr>
        <w:spacing w:after="0"/>
        <w:rPr>
          <w:rFonts w:eastAsia="Calibri" w:cstheme="minorHAnsi"/>
          <w:i/>
          <w:lang w:val="en-US"/>
        </w:rPr>
      </w:pPr>
    </w:p>
    <w:p w14:paraId="34A3194D" w14:textId="77777777" w:rsidR="0048205B" w:rsidRPr="0016656E" w:rsidRDefault="0048205B" w:rsidP="00AE389F">
      <w:pPr>
        <w:autoSpaceDE w:val="0"/>
        <w:autoSpaceDN w:val="0"/>
        <w:adjustRightInd w:val="0"/>
        <w:spacing w:after="0"/>
        <w:rPr>
          <w:rFonts w:cstheme="minorHAnsi"/>
          <w:u w:val="single"/>
        </w:rPr>
      </w:pPr>
      <w:r w:rsidRPr="0016656E">
        <w:rPr>
          <w:rFonts w:cstheme="minorHAnsi"/>
          <w:u w:val="single"/>
          <w:lang w:val="en-US"/>
        </w:rPr>
        <w:t>Attribution of biodiversity trends to direct drivers</w:t>
      </w:r>
    </w:p>
    <w:p w14:paraId="700E6507" w14:textId="3D940C7C" w:rsidR="0048205B" w:rsidRPr="00BA0F1F" w:rsidRDefault="0048205B" w:rsidP="00AE389F">
      <w:pPr>
        <w:rPr>
          <w:rFonts w:eastAsia="Calibri" w:cstheme="minorHAnsi"/>
          <w:lang w:val="en-US"/>
        </w:rPr>
      </w:pPr>
      <w:r w:rsidRPr="00BA0F1F">
        <w:rPr>
          <w:rFonts w:eastAsia="Calibri" w:cstheme="minorHAnsi"/>
          <w:lang w:val="en-US"/>
        </w:rPr>
        <w:t xml:space="preserve">The primary driver of the observed biodiversity change in the Arctic marine ecosystems is ongoing climate change, and in particular warming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author" : [ { "dropping-particle" : "", "family" : "Symon", "given" : "C", "non-dropping-particle" : "", "parse-names" : false, "suffix" : "" }, { "dropping-particle" : "", "family" : "Arris", "given" : "L", "non-dropping-particle" : "", "parse-names" : false, "suffix" : "" }, { "dropping-particle" : "", "family" : "Heal", "given" : "B", "non-dropping-particle" : "", "parse-names" : false, "suffix" : "" } ], "container-title" : "Arctic Climate Impact Assessment. Cambridge", "id" : "ITEM-1", "issued" : { "date-parts" : [ [ "2005" ] ] }, "title" : "The Arctic: geography, climate, ecology and people", "type" : "book" }, "uris" : [ "http://www.mendeley.com/documents/?uuid=00c95611-0cc5-36b2-8531-ae05377918ca" ] } ], "mendeley" : { "formattedCitation" : "(Symon, Arris, &amp; Heal, 2005)", "manualFormatting" : "(Symon et al., 2005)", "plainTextFormattedCitation" : "(Symon, Arris, &amp; Heal, 2005)", "previouslyFormattedCitation" : "(Symon, Arris, &amp; Heal, 200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w:t>
      </w:r>
      <w:r w:rsidR="00A7077A">
        <w:rPr>
          <w:rFonts w:eastAsia="Calibri" w:cstheme="minorHAnsi"/>
          <w:lang w:val="en-US"/>
        </w:rPr>
        <w:t>Huntington</w:t>
      </w:r>
      <w:r w:rsidR="00A7077A" w:rsidRPr="00BA0F1F">
        <w:rPr>
          <w:rFonts w:eastAsia="Calibri" w:cstheme="minorHAnsi"/>
          <w:lang w:val="en-US"/>
        </w:rPr>
        <w:t xml:space="preserve"> </w:t>
      </w:r>
      <w:r w:rsidR="00301BD0" w:rsidRPr="00301BD0">
        <w:rPr>
          <w:rFonts w:eastAsia="Calibri" w:cstheme="minorHAnsi"/>
          <w:i/>
          <w:lang w:val="en-US"/>
        </w:rPr>
        <w:t>et al.</w:t>
      </w:r>
      <w:r w:rsidRPr="00BA0F1F">
        <w:rPr>
          <w:rFonts w:eastAsia="Calibri" w:cstheme="minorHAnsi"/>
          <w:lang w:val="en-US"/>
        </w:rPr>
        <w:t>, 2005)</w:t>
      </w:r>
      <w:r w:rsidRPr="00BA0F1F">
        <w:rPr>
          <w:rFonts w:eastAsia="Calibri" w:cstheme="minorHAnsi"/>
          <w:lang w:val="en-US"/>
        </w:rPr>
        <w:fldChar w:fldCharType="end"/>
      </w:r>
      <w:r w:rsidRPr="00BA0F1F">
        <w:rPr>
          <w:rFonts w:eastAsia="Calibri" w:cstheme="minorHAnsi"/>
          <w:lang w:val="en-US"/>
        </w:rPr>
        <w:t xml:space="preserve"> and the decrease of sea ice. Current trends show that some species that are dependent on sea ice for reproduction, resting or foraging, are experiencing a reduction in range as sea ice retreats earlier and the open water season is prolonged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CAFF, 2017)</w:t>
      </w:r>
      <w:r w:rsidRPr="00BA0F1F">
        <w:rPr>
          <w:rFonts w:eastAsia="Calibri" w:cstheme="minorHAnsi"/>
          <w:lang w:val="en-US"/>
        </w:rPr>
        <w:fldChar w:fldCharType="end"/>
      </w:r>
      <w:r w:rsidRPr="00BA0F1F">
        <w:rPr>
          <w:rFonts w:eastAsia="Calibri" w:cstheme="minorHAnsi"/>
          <w:lang w:val="en-US"/>
        </w:rPr>
        <w:t xml:space="preserve">. This has been shown for many species, such as ducks breeding on the Siberian tundra and wintering at sea, which have now shortened their migration in response to declines in winter sea ice cover. Changes in sea ice conditions are probably also linked to changes of abundance and health of marine mammals, such as declines in the abundance of hooded seals, reduced body condition of Barents Sea harp seals, and changes in prey composition of bearded seals. Early sea ice retreat also reduces suitable breeding and pup rearing habitat for ringed seals. This negatively affects polar bears, which feed on ringed seals, as these conditions make them much more difficult to catch. The bears are thus shifting to prey on ground-nesting seabirds nest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3389/fevo.2015.00033", "ISSN" : "2296-701X", "abstract" : "The Arctic is becoming warmer at a high rate, and contractions in the extent of sea ice are currently changing the habitats of marine top-predators dependent on ice. Polar bears (Ursus maritimus) depend on sea ice for hunting seals. For these top-predators, longer ice-free seasons are hypothesized to force the bears to hunt for alternative terrestrial food, such as eggs from colonial breeding birds. We analyzed time-series of polar bear observations at four locations on Spitsbergen (Svalbard) and one in east Greenland. Summer occurrence of polar bears, measured as the probability of encountering bears and the number of days with bear presence, has increased significantly from the 1970/80s to the present. The shifts in polar bear occurrence coincided with trends for shorter sea ice seasons and less sea ice during the spring in the study area. This resulted in a strong inverse relationship between the probability of bear encounters on land and the length of the sea ice season. Within ten years after their first appearance on land, polar bears had advanced their arrival dates by almost 30 days. Direct observations of nest predation showed that polar bears may severely affect reproductive success of the barnacle goose (Branta leucopsis), common eider (Somateria mollissima) and glaucous gull (Larus hyperboreus). Nest predation was strongest in years when the polar bears arrived well before hatch, with more than 90% of all nests being predated. The results are similar to findings from Canada, and large-scale processes, such as climate and subsequent habitat changes, are pinpointed as the most likely drivers in various parts of the Arctic. We suggest that the increasing, earlier appearance of bears on land in summer reflects behavioral adaptations by a small segment of the population to cope with a reduced hunting range on sea ice. This exemplifies how behavioral adaptations may contribute to the cascading effects of climate change.", "author" : [ { "dropping-particle" : "", "family" : "Prop", "given" : "Jouke", "non-dropping-particle" : "", "parse-names" : false, "suffix" : "" }, { "dropping-particle" : "", "family" : "Aars", "given" : "Jon", "non-dropping-particle" : "", "parse-names" : false, "suffix" : "" }, { "dropping-particle" : "", "family" : "B\u00e5rdsen", "given" : "B\u00e5rd-J\u00f8rgen", "non-dropping-particle" : "", "parse-names" : false, "suffix" : "" }, { "dropping-particle" : "", "family" : "Hanssen", "given" : "Sveinn A", "non-dropping-particle" : "", "parse-names" : false, "suffix" : "" }, { "dropping-particle" : "", "family" : "Bech", "given" : "Claus", "non-dropping-particle" : "", "parse-names" : false, "suffix" : "" }, { "dropping-particle" : "", "family" : "Bourgeon", "given" : "Sophie", "non-dropping-particle" : "", "parse-names" : false, "suffix" : "" }, { "dropping-particle" : "", "family" : "Fouw", "given" : "Jimmy", "non-dropping-particle" : "de", "parse-names" : false, "suffix" : "" }, { "dropping-particle" : "", "family" : "Gabrielsen", "given" : "Geir W", "non-dropping-particle" : "", "parse-names" : false, "suffix" : "" }, { "dropping-particle" : "", "family" : "Lang", "given" : "Johannes", "non-dropping-particle" : "", "parse-names" : false, "suffix" : "" }, { "dropping-particle" : "", "family" : "Noreen", "given" : "Elin", "non-dropping-particle" : "", "parse-names" : false, "suffix" : "" }, { "dropping-particle" : "", "family" : "Oudman", "given" : "Thomas", "non-dropping-particle" : "", "parse-names" : false, "suffix" : "" }, { "dropping-particle" : "", "family" : "Sittler", "given" : "Benoit", "non-dropping-particle" : "", "parse-names" : false, "suffix" : "" }, { "dropping-particle" : "", "family" : "Stempniewicz", "given" : "Lech", "non-dropping-particle" : "", "parse-names" : false, "suffix" : "" }, { "dropping-particle" : "", "family" : "Tombre", "given" : "Ingunn", "non-dropping-particle" : "", "parse-names" : false, "suffix" : "" }, { "dropping-particle" : "", "family" : "Wolters", "given" : "Eva", "non-dropping-particle" : "", "parse-names" : false, "suffix" : "" }, { "dropping-particle" : "", "family" : "Moe", "given" : "B\u00f8rge", "non-dropping-particle" : "", "parse-names" : false, "suffix" : "" } ], "container-title" : "Frontiers in Ecology and Evolution", "id" : "ITEM-1", "issued" : { "date-parts" : [ [ "2015" ] ] }, "page" : "33", "title" : "Climate change and the increasing impact of polar bears on bird populations", "type" : "article-journal", "volume" : "3" }, "uris" : [ "http://www.mendeley.com/documents/?uuid=194ff30b-9fc2-4b74-8c98-bcad4262aa06" ] } ], "mendeley" : { "formattedCitation" : "(Prop et al., 2015)", "plainTextFormattedCitation" : "(Prop et al., 2015)", "previouslyFormattedCitation" : "(Prop et al., 2015)"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Prop </w:t>
      </w:r>
      <w:r w:rsidR="00301BD0" w:rsidRPr="00301BD0">
        <w:rPr>
          <w:rFonts w:eastAsia="Calibri" w:cstheme="minorHAnsi"/>
          <w:i/>
          <w:lang w:val="en-US"/>
        </w:rPr>
        <w:t>et al.</w:t>
      </w:r>
      <w:r w:rsidRPr="00BA0F1F">
        <w:rPr>
          <w:rFonts w:eastAsia="Calibri" w:cstheme="minorHAnsi"/>
          <w:lang w:val="en-US"/>
        </w:rPr>
        <w:t>, 2015)</w:t>
      </w:r>
      <w:r w:rsidRPr="00BA0F1F">
        <w:rPr>
          <w:rFonts w:eastAsia="Calibri" w:cstheme="minorHAnsi"/>
          <w:lang w:val="en-US"/>
        </w:rPr>
        <w:fldChar w:fldCharType="end"/>
      </w:r>
      <w:r w:rsidRPr="00BA0F1F">
        <w:rPr>
          <w:rFonts w:eastAsia="Calibri" w:cstheme="minorHAnsi"/>
          <w:lang w:val="en-US"/>
        </w:rPr>
        <w:t xml:space="preserve">, potentially causing a decline on these bird populations. </w:t>
      </w:r>
    </w:p>
    <w:p w14:paraId="7346B760" w14:textId="77777777" w:rsidR="0048205B" w:rsidRPr="00BA0F1F" w:rsidRDefault="0048205B" w:rsidP="00AE389F">
      <w:pPr>
        <w:rPr>
          <w:rFonts w:eastAsia="Calibri" w:cstheme="minorHAnsi"/>
          <w:lang w:val="en-US"/>
        </w:rPr>
      </w:pPr>
      <w:r w:rsidRPr="00BA0F1F">
        <w:rPr>
          <w:rFonts w:eastAsia="Calibri" w:cstheme="minorHAnsi"/>
          <w:lang w:val="en-US"/>
        </w:rPr>
        <w:t xml:space="preserve">Multi-year sea ice is disappearing and is being replaced by first-year sea ice. This is expected to cause shifts in ice algal communities with cascading effects on the ice-associated ecosystem. Decline in ice amphipod abundance was already seen around Svalbard since the 1980s, coinciding with declining sea ice condition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CAFF, 2017)</w:t>
      </w:r>
      <w:r w:rsidRPr="00BA0F1F">
        <w:rPr>
          <w:rFonts w:eastAsia="Calibri" w:cstheme="minorHAnsi"/>
          <w:lang w:val="en-US"/>
        </w:rPr>
        <w:fldChar w:fldCharType="end"/>
      </w:r>
      <w:r w:rsidRPr="00BA0F1F">
        <w:rPr>
          <w:rFonts w:eastAsia="Calibri" w:cstheme="minorHAnsi"/>
          <w:lang w:val="en-US"/>
        </w:rPr>
        <w:t xml:space="preserve">. </w:t>
      </w:r>
    </w:p>
    <w:p w14:paraId="7AF5C533" w14:textId="42F26ADD" w:rsidR="0048205B" w:rsidRPr="00BA0F1F" w:rsidRDefault="0048205B" w:rsidP="00AE389F">
      <w:pPr>
        <w:rPr>
          <w:rFonts w:eastAsia="Calibri" w:cstheme="minorHAnsi"/>
          <w:lang w:val="en-US"/>
        </w:rPr>
      </w:pPr>
      <w:r w:rsidRPr="00BA0F1F">
        <w:rPr>
          <w:rFonts w:eastAsia="Calibri" w:cstheme="minorHAnsi"/>
          <w:lang w:val="en-US"/>
        </w:rPr>
        <w:t xml:space="preserve">Although climate change and its effects are the major drivers of change in the Arctic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111/j.1365-2486.2010.02311.x", "ISSN" : "13541013", "author" : [ { "dropping-particle" : "", "family" : "WASSMANN", "given" : "PAUL", "non-dropping-particle" : "", "parse-names" : false, "suffix" : "" }, { "dropping-particle" : "", "family" : "DUARTE", "given" : "CARLOS M.", "non-dropping-particle" : "", "parse-names" : false, "suffix" : "" }, { "dropping-particle" : "", "family" : "AGUST\u00cd", "given" : "SUSANA", "non-dropping-particle" : "", "parse-names" : false, "suffix" : "" }, { "dropping-particle" : "", "family" : "SEJR", "given" : "MIKAEL K.", "non-dropping-particle" : "", "parse-names" : false, "suffix" : "" } ], "container-title" : "Global Change Biology", "id" : "ITEM-1", "issue" : "2", "issued" : { "date-parts" : [ [ "2011", "2", "1" ] ] }, "page" : "1235-1249", "publisher" : "Blackwell Publishing Ltd", "title" : "Footprints of climate change in the Arctic marine ecosystem", "type" : "article-journal", "volume" : "17" }, "uris" : [ "http://www.mendeley.com/documents/?uuid=0f0d75d5-6d4d-369e-8eb1-8316860de173" ] } ], "mendeley" : { "formattedCitation" : "(WASSMANN et al., 2011)", "manualFormatting" : "(Wassman et al., 2011)", "plainTextFormattedCitation" : "(WASSMANN et al., 2011)", "previouslyFormattedCitation" : "(WASSMANN et al., 2011)"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 xml:space="preserve">(Wassman </w:t>
      </w:r>
      <w:r w:rsidR="00301BD0" w:rsidRPr="00301BD0">
        <w:rPr>
          <w:rFonts w:eastAsia="Calibri" w:cstheme="minorHAnsi"/>
          <w:i/>
          <w:lang w:val="en-US"/>
        </w:rPr>
        <w:t>et al.</w:t>
      </w:r>
      <w:r w:rsidRPr="00AE2452">
        <w:rPr>
          <w:rFonts w:eastAsia="Calibri" w:cstheme="minorHAnsi"/>
          <w:lang w:val="en-US"/>
        </w:rPr>
        <w:t xml:space="preserve">, </w:t>
      </w:r>
      <w:r w:rsidRPr="00BA0F1F">
        <w:rPr>
          <w:rFonts w:eastAsia="Calibri" w:cstheme="minorHAnsi"/>
          <w:lang w:val="en-US"/>
        </w:rPr>
        <w:t>2011)</w:t>
      </w:r>
      <w:r w:rsidRPr="00BA0F1F">
        <w:rPr>
          <w:rFonts w:eastAsia="Calibri" w:cstheme="minorHAnsi"/>
          <w:lang w:val="en-US"/>
        </w:rPr>
        <w:fldChar w:fldCharType="end"/>
      </w:r>
      <w:r w:rsidRPr="00BA0F1F">
        <w:rPr>
          <w:rFonts w:eastAsia="Calibri" w:cstheme="minorHAnsi"/>
          <w:lang w:val="en-US"/>
        </w:rPr>
        <w:t xml:space="preserve">, other drivers are also </w:t>
      </w:r>
      <w:r w:rsidRPr="00BA0F1F">
        <w:rPr>
          <w:rFonts w:cstheme="minorHAnsi"/>
        </w:rPr>
        <w:t>contributing (</w:t>
      </w:r>
      <w:r w:rsidR="00585843">
        <w:rPr>
          <w:rFonts w:cstheme="minorHAnsi"/>
          <w:b/>
        </w:rPr>
        <w:t>Box 3.3</w:t>
      </w:r>
      <w:r w:rsidRPr="00BA0F1F">
        <w:rPr>
          <w:rFonts w:cstheme="minorHAnsi"/>
        </w:rPr>
        <w:t xml:space="preserve">; </w:t>
      </w:r>
      <w:r w:rsidR="008C20F5">
        <w:rPr>
          <w:rFonts w:cstheme="minorHAnsi"/>
          <w:b/>
        </w:rPr>
        <w:t>Table 3.5</w:t>
      </w:r>
      <w:r w:rsidRPr="00BA0F1F">
        <w:rPr>
          <w:rFonts w:eastAsia="Calibri" w:cstheme="minorHAnsi"/>
          <w:lang w:val="en-US"/>
        </w:rPr>
        <w:t xml:space="preserve">). For many years both local communities and international fleets have harvested several species of fish, seabirds and marine mammals and some stocks of fishes, large whales and seals were reduced to a small fraction of their original population sizes. Their current trends are, therefore, still subject to recovery from past overexploitation, complicating the interpretation of observed trends and attribution to environmental driver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CAFF, 2017)</w:t>
      </w:r>
      <w:r w:rsidRPr="00BA0F1F">
        <w:rPr>
          <w:rFonts w:eastAsia="Calibri" w:cstheme="minorHAnsi"/>
          <w:lang w:val="en-US"/>
        </w:rPr>
        <w:fldChar w:fldCharType="end"/>
      </w:r>
      <w:r w:rsidRPr="00BA0F1F">
        <w:rPr>
          <w:rFonts w:eastAsia="Calibri" w:cstheme="minorHAnsi"/>
          <w:lang w:val="en-US"/>
        </w:rPr>
        <w:t xml:space="preserve">. Sea ice has been limiting the areas for industrial-scale fisheries until now but as the ice retreats, there is potential for expansion of this activity into previously unfished areas. In the Barents Sea, declines in benthic biomass have been linked to the intensity of bottom trawling and this is likely also important in other parts of the Arctic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CAFF, 2017)</w:t>
      </w:r>
      <w:r w:rsidRPr="00BA0F1F">
        <w:rPr>
          <w:rFonts w:eastAsia="Calibri" w:cstheme="minorHAnsi"/>
          <w:lang w:val="en-US"/>
        </w:rPr>
        <w:fldChar w:fldCharType="end"/>
      </w:r>
      <w:r w:rsidRPr="00BA0F1F">
        <w:rPr>
          <w:rFonts w:eastAsia="Calibri" w:cstheme="minorHAnsi"/>
          <w:lang w:val="en-US"/>
        </w:rPr>
        <w:t xml:space="preserve">. </w:t>
      </w:r>
    </w:p>
    <w:p w14:paraId="419B21F3" w14:textId="6FB8F52F" w:rsidR="0048205B" w:rsidRPr="00BA0F1F" w:rsidRDefault="0048205B" w:rsidP="00AE389F">
      <w:pPr>
        <w:rPr>
          <w:rFonts w:eastAsia="Calibri" w:cstheme="minorHAnsi"/>
          <w:lang w:val="en-US"/>
        </w:rPr>
      </w:pPr>
      <w:r w:rsidRPr="00BA0F1F">
        <w:rPr>
          <w:rFonts w:eastAsia="Calibri" w:cstheme="minorHAnsi"/>
          <w:lang w:val="en-US"/>
        </w:rPr>
        <w:t xml:space="preserve">So far, there are few examples of invasive marine species becoming established in the Arctic. However, in the Barents Sea two large non-native crab species, the snow crab and the king crab, have become abundant and are affecting benthic communities </w:t>
      </w:r>
      <w:r w:rsidRPr="00BA0F1F">
        <w:rPr>
          <w:rFonts w:eastAsia="Calibri" w:cstheme="minorHAnsi"/>
          <w:lang w:val="en-US"/>
        </w:rPr>
        <w:fldChar w:fldCharType="begin" w:fldLock="1"/>
      </w:r>
      <w:r w:rsidRPr="00BA0F1F">
        <w:rPr>
          <w:rFonts w:eastAsia="Calibri" w:cstheme="minorHAnsi"/>
          <w:lang w:val="en-US"/>
        </w:rPr>
        <w:instrText>ADDIN CSL_CITATION { "citationItems" : [ { "id" : "ITEM-1", "itemData" : { "DOI" : "10.1007/s12526-010-0068-6", "ISBN" : "1867-1616; 1867-1624", "ISSN" : "18671616", "abstract" : "The red king crab (Paralithodes camtschaticus) was introduced from the northern Pacific to the Russian Murman coast during the 1960s and 1970s. Over the subsequent decades, the crab has become established in northern Norwegian waters, where it continues spreading westward. The crab is an active predator on benthic fauna, especially feeding in deep soft-bottom environments. The present studies, carried out in the Varanger area close to the Russian border in 2007-2009, indicate that soft-bottom epifauna and infauna have become markedly reduced in crab-invaded areas. For infauna, quantitative data from 1994 were used as a basis to compare faunal composition before and after the crab became abundant in the area. It appeared that echinoderms, non-moving burrowing and tube-dwelling polychaetes, and most bivalves were reduced, whereas some small-sized polychaetes and small bivalves had increased. In situ sediment profile imagery (SPI) was used to examine sediment structure and biogenic activity. At several locations, the sediment habitat quality was degraded due to hypoxic conditions and low biological activity below surface layers. It is suggested that the crab has removed organisms performing important functions such as bio-irrigation and sediment reworking. Hence, it appears that the crab may reduce the functional diversity of the resident species assemblages, which may have overall implications for ecosystem function, production and responses to other environmental stressors.", "author" : [ { "dropping-particle" : "", "family" : "Oug", "given" : "Eivind", "non-dropping-particle" : "", "parse-names" : false, "suffix" : "" }, { "dropping-particle" : "", "family" : "Cochrane", "given" : "Sabine K.J.", "non-dropping-particle" : "", "parse-names" : false, "suffix" : "" }, { "dropping-particle" : "", "family" : "Sundet", "given" : "Jan H.", "non-dropping-particle" : "", "parse-names" : false, "suffix" : "" }, { "dropping-particle" : "", "family" : "Norling", "given" : "Karl", "non-dropping-particle" : "", "parse-names" : false, "suffix" : "" }, { "dropping-particle" : "", "family" : "Nilsson", "given" : "Hans C.", "non-dropping-particle" : "", "parse-names" : false, "suffix" : "" } ], "container-title" : "Marine Biodiversity", "id" : "ITEM-1", "issue" : "3", "issued" : { "date-parts" : [ [ "2011" ] ] }, "page" : "467-479", "title" : "Effects of the invasive red king crab (Paralithodes camtschaticus) on soft-bottom fauna in Varangerfjorden, northern Norway", "type" : "article-journal", "volume" : "41" }, "uris" : [ "http://www.mendeley.com/documents/?uuid=65c73a8d-717d-4f92-8dfa-935a7eb40c6c" ] }, { "id" : "ITEM-2",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2",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Oug, Cochrane, Sundet, Norling, &amp; Nilsson, 2011)", "manualFormatting" : "(Oug et al., 2011; CAFF, 2017)", "plainTextFormattedCitation" : "(Circumpolar Biodiversity Monitoring Program &amp; Program for the Conservation of Arctic Flora and Fauna, 2017; Oug, Cochrane, Sundet, Norling, &amp; Nilsson, 2011)", "previouslyFormattedCitation" : "(Circumpolar Biodiversity Monitoring Program &amp; Program for the Conservation of Arctic Flora and Fauna, 2017; Oug, Cochrane, Sundet, Norling, &amp; Nilsson, 2011)" }, "properties" : {  }, "schema" : "https://github.com/citation-style-language/schema/raw/master/csl-citation.json" }</w:instrText>
      </w:r>
      <w:r w:rsidRPr="00BA0F1F">
        <w:rPr>
          <w:rFonts w:eastAsia="Calibri" w:cstheme="minorHAnsi"/>
          <w:lang w:val="en-US"/>
        </w:rPr>
        <w:fldChar w:fldCharType="separate"/>
      </w:r>
      <w:r w:rsidRPr="00BA0F1F">
        <w:rPr>
          <w:rFonts w:eastAsia="Calibri" w:cstheme="minorHAnsi"/>
          <w:lang w:val="en-US"/>
        </w:rPr>
        <w:t>(CAFF, 2017</w:t>
      </w:r>
      <w:r>
        <w:rPr>
          <w:rFonts w:eastAsia="Calibri" w:cstheme="minorHAnsi"/>
          <w:lang w:val="en-US"/>
        </w:rPr>
        <w:t xml:space="preserve">; </w:t>
      </w:r>
      <w:r w:rsidRPr="00BA0F1F">
        <w:rPr>
          <w:rFonts w:eastAsia="Calibri" w:cstheme="minorHAnsi"/>
          <w:lang w:val="en-US"/>
        </w:rPr>
        <w:t xml:space="preserve">Oug </w:t>
      </w:r>
      <w:r w:rsidR="00301BD0" w:rsidRPr="00301BD0">
        <w:rPr>
          <w:rFonts w:eastAsia="Calibri" w:cstheme="minorHAnsi"/>
          <w:i/>
          <w:lang w:val="en-US"/>
        </w:rPr>
        <w:t>et al.</w:t>
      </w:r>
      <w:r w:rsidRPr="00AE2452">
        <w:rPr>
          <w:rFonts w:eastAsia="Calibri" w:cstheme="minorHAnsi"/>
          <w:lang w:val="en-US"/>
        </w:rPr>
        <w:t>, 2</w:t>
      </w:r>
      <w:r w:rsidRPr="00BA0F1F">
        <w:rPr>
          <w:rFonts w:eastAsia="Calibri" w:cstheme="minorHAnsi"/>
          <w:lang w:val="en-US"/>
        </w:rPr>
        <w:t>011)</w:t>
      </w:r>
      <w:r w:rsidRPr="00BA0F1F">
        <w:rPr>
          <w:rFonts w:eastAsia="Calibri" w:cstheme="minorHAnsi"/>
          <w:lang w:val="en-US"/>
        </w:rPr>
        <w:fldChar w:fldCharType="end"/>
      </w:r>
      <w:r w:rsidRPr="00BA0F1F">
        <w:rPr>
          <w:rFonts w:eastAsia="Calibri" w:cstheme="minorHAnsi"/>
          <w:lang w:val="en-US"/>
        </w:rPr>
        <w:t xml:space="preserve">. </w:t>
      </w:r>
    </w:p>
    <w:p w14:paraId="77723AD2" w14:textId="5AD0E7E9" w:rsidR="0048205B" w:rsidRDefault="0048205B" w:rsidP="00AE389F">
      <w:pPr>
        <w:rPr>
          <w:rFonts w:asciiTheme="majorHAnsi" w:eastAsia="Calibri" w:hAnsiTheme="majorHAnsi" w:cstheme="majorHAnsi"/>
          <w:lang w:val="en-US"/>
        </w:rPr>
      </w:pPr>
      <w:r w:rsidRPr="00BA0F1F">
        <w:rPr>
          <w:rFonts w:eastAsia="Calibri" w:cstheme="minorHAnsi"/>
          <w:lang w:val="en-US"/>
        </w:rPr>
        <w:t>Finally, population sizes and trends of many migratory Arctic birds are influenced</w:t>
      </w:r>
      <w:r>
        <w:rPr>
          <w:rFonts w:asciiTheme="majorHAnsi" w:eastAsia="Calibri" w:hAnsiTheme="majorHAnsi" w:cstheme="majorHAnsi"/>
          <w:lang w:val="en-US"/>
        </w:rPr>
        <w:t xml:space="preserve"> by overharvest, disturbance, and habitat loss outside the Arctic </w:t>
      </w:r>
      <w:r>
        <w:rPr>
          <w:rFonts w:asciiTheme="majorHAnsi" w:eastAsia="Calibri" w:hAnsiTheme="majorHAnsi" w:cstheme="majorHAnsi"/>
          <w:lang w:val="en-US"/>
        </w:rPr>
        <w:fldChar w:fldCharType="begin" w:fldLock="1"/>
      </w:r>
      <w:r>
        <w:rPr>
          <w:rFonts w:asciiTheme="majorHAnsi" w:eastAsia="Calibri" w:hAnsiTheme="majorHAnsi" w:cstheme="majorHAnsi"/>
          <w:lang w:val="en-US"/>
        </w:rPr>
        <w:instrText>ADDIN CSL_CITATION { "citationItems" : [ { "id" : "ITEM-1", "itemData" : { "ISBN" : "978-9935-431-35-6", "author" : [ { "dropping-particle" : "", "family" : "Meltofte", "given" : "Hans", "non-dropping-particle" : "", "parse-names" : false, "suffix" : "" }, { "dropping-particle" : "", "family" : "Barry", "given" : "Tom", "non-dropping-particle" : "", "parse-names" : false, "suffix" : "" }, { "dropping-particle" : "", "family" : "Berteaux", "given" : "Dominique", "non-dropping-particle" : "", "parse-names" : false, "suffix" : "" }, { "dropping-particle" : "", "family" : "B\u00fcltmann", "given" : "Helga", "non-dropping-particle" : "", "parse-names" : false, "suffix" : "" }, { "dropping-particle" : "", "family" : "Christiansen", "given" : "J\u00f8rgen S.", "non-dropping-particle" : "", "parse-names" : false, "suffix" : "" }, { "dropping-particle" : "", "family" : "Cook", "given" : "Joseph A.", "non-dropping-particle" : "", "parse-names" : false, "suffix" : "" }, { "dropping-particle" : "", "family" : "Dahlberg", "given" : "Anders", "non-dropping-particle" : "", "parse-names" : false, "suffix" : "" }, { "dropping-particle" : "", "family" : "Dani\u00ebls", "given" : "Fred J.A.", "non-dropping-particle" : "", "parse-names" : false, "suffix" : "" }, { "dropping-particle" : "", "family" : "Ehrich", "given" : "Dorothee", "non-dropping-particle" : "", "parse-names" : false, "suffix" : "" }, { "dropping-particle" : "", "family" : "Fjelds\u00e5", "given" : "Jon", "non-dropping-particle" : "", "parse-names" : false, "suffix" : "" }, { "dropping-particle" : "", "family" : "Fri\u00f0riksson", "given" : "Finnur", "non-dropping-particle" : "", "parse-names" : false, "suffix" : "" }, { "dropping-particle" : "", "family" : "Ganter", "given" : "Barbara", "non-dropping-particle" : "", "parse-names" : false, "suffix" : "" }, { "dropping-particle" : "", "family" : "Gaston", "given" : "Anthony J.", "non-dropping-particle" : "", "parse-names" : false, "suffix" : "" }, { "dropping-particle" : "", "family" : "Gillespie", "given" : "Lynn J.", "non-dropping-particle" : "", "parse-names" : false, "suffix" : "" }, { "dropping-particle" : "", "family" : "Grenoble", "given" : "Lenore", "non-dropping-particle" : "", "parse-names" : false, "suffix" : "" }, { "dropping-particle" : "", "family" : "Hoberg", "given" : "Eric P.", "non-dropping-particle" : "", "parse-names" : false, "suffix" : "" }, { "dropping-particle" : "", "family" : "Hodkinson", "given" : "Ian D.", "non-dropping-particle" : "", "parse-names" : false, "suffix" : "" }, { "dropping-particle" : "", "family" : "Huntington", "given" : "Henry P.", "non-dropping-particle" : "", "parse-names" : false, "suffix" : "" }, { "dropping-particle" : "", "family" : "Ims", "given" : "Rolf A.", "non-dropping-particle" : "", "parse-names" : false, "suffix" : "" }, { "dropping-particle" : "", "family" : "Josefson", "given" : "Alf B.", "non-dropping-particle" : "", "parse-names" : false, "suffix" : "" }, { "dropping-particle" : "", "family" : "Kutz", "given" : "Susan J.", "non-dropping-particle" : "", "parse-names" : false, "suffix" : "" }, { "dropping-particle" : "", "family" : "Kuzmin", "given" : "Sergius L.", "non-dropping-particle" : "", "parse-names" : false, "suffix" : "" }, { "dropping-particle" : "", "family" : "Laidre", "given" : "Kristin L.", "non-dropping-particle" : "", "parse-names" : false, "suffix" : "" }, { "dropping-particle" : "", "family" : "Lassuy", "given" : "Dennis R.", "non-dropping-particle" : "", "parse-names" : false, "suffix" : "" }, { "dropping-particle" : "", "family" : "Lewis", "given" : "Patrick N.", "non-dropping-particle" : "", "parse-names" : false, "suffix" : "" }, { "dropping-particle" : "", "family" : "Lovejoy", "given" : "Connie", "non-dropping-particle" : "", "parse-names" : false, "suffix" : "" }, { "dropping-particle" : "", "family" : "Michel", "given" : "Christine", "non-dropping-particle" : "", "parse-names" : false, "suffix" : "" }, { "dropping-particle" : "", "family" : "Mokievsky", "given" : "Vadim", "non-dropping-particle" : "", "parse-names" : false, "suffix" : "" }, { "dropping-particle" : "", "family" : "Mustonen", "given" : "Tero", "non-dropping-particle" : "", "parse-names" : false, "suffix" : "" }, { "dropping-particle" : "", "family" : "Payer", "given" : "David C.", "non-dropping-particle" : "", "parse-names" : false, "suffix" : "" }, { "dropping-particle" : "", "family" : "Poulin", "given" : "Michel", "non-dropping-particle" : "", "parse-names" : false, "suffix" : "" }, { "dropping-particle" : "", "family" : "Reid", "given" : "Donald G.", "non-dropping-particle" : "", "parse-names" : false, "suffix" : "" }, { "dropping-particle" : "", "family" : "Reist", "given" : "James D.", "non-dropping-particle" : "", "parse-names" : false, "suffix" : "" }, { "dropping-particle" : "", "family" : "Tessler", "given" : "David F.", "non-dropping-particle" : "", "parse-names" : false, "suffix" : "" }, { "dropping-particle" : "", "family" : "Wrona", "given" : "Frederick J.", "non-dropping-particle" : "", "parse-names" : false, "suffix" : "" } ], "id" : "ITEM-1", "issued" : { "date-parts" : [ [ "2013" ] ] }, "publisher" : "Conservation of Arctic Flora and Fauna (CAFF)", "publisher-place" : "Akureyri, Iceland", "title" : "Arctic Biodiversity Assessment. Synthesis", "type" : "report" }, "uris" : [ "http://www.mendeley.com/documents/?uuid=303316cd-7ec5-37e5-93af-16e1c6a5974f" ] } ], "mendeley" : { "formattedCitation" : "(Meltofte et al., 2013)", "plainTextFormattedCitation" : "(Meltofte et al., 2013)", "previouslyFormattedCitation" : "(Meltofte et al., 2013)" }, "properties" : {  }, "schema" : "https://github.com/citation-style-language/schema/raw/master/csl-citation.json" }</w:instrText>
      </w:r>
      <w:r>
        <w:rPr>
          <w:rFonts w:asciiTheme="majorHAnsi" w:eastAsia="Calibri" w:hAnsiTheme="majorHAnsi" w:cstheme="majorHAnsi"/>
          <w:lang w:val="en-US"/>
        </w:rPr>
        <w:fldChar w:fldCharType="separate"/>
      </w:r>
      <w:r w:rsidRPr="00974179">
        <w:rPr>
          <w:rFonts w:asciiTheme="majorHAnsi" w:eastAsia="Calibri" w:hAnsiTheme="majorHAnsi" w:cstheme="majorHAnsi"/>
          <w:lang w:val="en-US"/>
        </w:rPr>
        <w:t xml:space="preserve">(Meltofte </w:t>
      </w:r>
      <w:r w:rsidR="00301BD0" w:rsidRPr="00301BD0">
        <w:rPr>
          <w:rFonts w:asciiTheme="majorHAnsi" w:eastAsia="Calibri" w:hAnsiTheme="majorHAnsi" w:cstheme="majorHAnsi"/>
          <w:i/>
          <w:lang w:val="en-US"/>
        </w:rPr>
        <w:t>et al.</w:t>
      </w:r>
      <w:r w:rsidRPr="00974179">
        <w:rPr>
          <w:rFonts w:asciiTheme="majorHAnsi" w:eastAsia="Calibri" w:hAnsiTheme="majorHAnsi" w:cstheme="majorHAnsi"/>
          <w:lang w:val="en-US"/>
        </w:rPr>
        <w:t>, 2013)</w:t>
      </w:r>
      <w:r>
        <w:rPr>
          <w:rFonts w:asciiTheme="majorHAnsi" w:eastAsia="Calibri" w:hAnsiTheme="majorHAnsi" w:cstheme="majorHAnsi"/>
          <w:lang w:val="en-US"/>
        </w:rPr>
        <w:fldChar w:fldCharType="end"/>
      </w:r>
      <w:r>
        <w:rPr>
          <w:rFonts w:asciiTheme="majorHAnsi" w:eastAsia="Calibri" w:hAnsiTheme="majorHAnsi" w:cstheme="majorHAnsi"/>
          <w:lang w:val="en-US"/>
        </w:rPr>
        <w:t>.</w:t>
      </w:r>
    </w:p>
    <w:p w14:paraId="7447786E" w14:textId="77777777" w:rsidR="0048205B" w:rsidRPr="007A7EDD" w:rsidRDefault="0048205B" w:rsidP="00AE389F">
      <w:pPr>
        <w:spacing w:after="0"/>
        <w:rPr>
          <w:rFonts w:cstheme="majorHAnsi"/>
          <w:lang w:eastAsia="ru-RU"/>
        </w:rPr>
      </w:pPr>
    </w:p>
    <w:p w14:paraId="74E414C3" w14:textId="77777777" w:rsidR="0048205B" w:rsidRPr="00973C03" w:rsidRDefault="0048205B" w:rsidP="001F0516">
      <w:pPr>
        <w:pStyle w:val="Heading4"/>
        <w:rPr>
          <w:lang w:eastAsia="ru-RU"/>
        </w:rPr>
      </w:pPr>
      <w:bookmarkStart w:id="996" w:name="_Toc519504542"/>
      <w:r w:rsidRPr="0075085A">
        <w:rPr>
          <w:lang w:eastAsia="ru-RU"/>
        </w:rPr>
        <w:t xml:space="preserve">North West </w:t>
      </w:r>
      <w:r w:rsidRPr="00973C03">
        <w:rPr>
          <w:lang w:eastAsia="ru-RU"/>
        </w:rPr>
        <w:t>Pacific Ocean</w:t>
      </w:r>
      <w:bookmarkEnd w:id="996"/>
    </w:p>
    <w:p w14:paraId="6CFD5FF8" w14:textId="77777777" w:rsidR="0048205B" w:rsidRPr="0016656E" w:rsidRDefault="0048205B" w:rsidP="00AE389F">
      <w:pPr>
        <w:spacing w:after="0"/>
        <w:rPr>
          <w:rFonts w:cstheme="minorHAnsi"/>
          <w:u w:val="single"/>
        </w:rPr>
      </w:pPr>
      <w:r w:rsidRPr="0016656E">
        <w:rPr>
          <w:rFonts w:cstheme="minorHAnsi"/>
          <w:u w:val="single"/>
        </w:rPr>
        <w:t>Overview of the system</w:t>
      </w:r>
    </w:p>
    <w:p w14:paraId="6DAC3BE0" w14:textId="5E7900DA" w:rsidR="0048205B" w:rsidRDefault="0048205B" w:rsidP="00AE389F">
      <w:pPr>
        <w:keepNext/>
        <w:spacing w:after="0"/>
        <w:rPr>
          <w:b/>
        </w:rPr>
      </w:pPr>
      <w:bookmarkStart w:id="997" w:name="_Ref500514203"/>
      <w:bookmarkStart w:id="998" w:name="_Ref500025178"/>
    </w:p>
    <w:bookmarkEnd w:id="997"/>
    <w:bookmarkEnd w:id="998"/>
    <w:p w14:paraId="0459EEBE" w14:textId="50A6201D" w:rsidR="00ED0788" w:rsidRPr="00604403" w:rsidRDefault="00ED0788" w:rsidP="00AE389F">
      <w:pPr>
        <w:keepNext/>
        <w:spacing w:after="0"/>
        <w:rPr>
          <w:rFonts w:cstheme="minorHAnsi"/>
          <w:b/>
        </w:rPr>
      </w:pPr>
      <w:r>
        <w:rPr>
          <w:lang w:eastAsia="en-GB"/>
        </w:rPr>
        <w:drawing>
          <wp:inline distT="0" distB="0" distL="0" distR="0" wp14:anchorId="102ACC62" wp14:editId="77AB618D">
            <wp:extent cx="5759450" cy="3587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3"/>
                    <a:stretch>
                      <a:fillRect/>
                    </a:stretch>
                  </pic:blipFill>
                  <pic:spPr>
                    <a:xfrm>
                      <a:off x="0" y="0"/>
                      <a:ext cx="5759450" cy="3587750"/>
                    </a:xfrm>
                    <a:prstGeom prst="rect">
                      <a:avLst/>
                    </a:prstGeom>
                  </pic:spPr>
                </pic:pic>
              </a:graphicData>
            </a:graphic>
          </wp:inline>
        </w:drawing>
      </w:r>
    </w:p>
    <w:p w14:paraId="2D4320C1" w14:textId="77777777" w:rsidR="0048205B" w:rsidRDefault="0048205B" w:rsidP="00AE389F">
      <w:pPr>
        <w:spacing w:after="0"/>
        <w:rPr>
          <w:rFonts w:asciiTheme="majorHAnsi" w:hAnsiTheme="majorHAnsi" w:cstheme="majorHAnsi"/>
        </w:rPr>
      </w:pPr>
    </w:p>
    <w:p w14:paraId="034C4BCE" w14:textId="29E2C668" w:rsidR="0048205B" w:rsidRDefault="0048205B" w:rsidP="00AE389F">
      <w:pPr>
        <w:rPr>
          <w:rFonts w:cstheme="minorHAnsi"/>
        </w:rPr>
      </w:pPr>
      <w:r w:rsidRPr="00BA0F1F">
        <w:rPr>
          <w:rFonts w:cstheme="minorHAnsi"/>
        </w:rPr>
        <w:t xml:space="preserve">The Russian Far Eastern seas, consisting of the western part of the Bering Sea, Okhotsk Sea and northern part of the Sea of Japan </w:t>
      </w:r>
      <w:r w:rsidRPr="00BA0F1F">
        <w:rPr>
          <w:rFonts w:cstheme="minorHAnsi"/>
          <w:highlight w:val="white"/>
        </w:rPr>
        <w:t>and the adjacent waters of the Pacific Ocean (</w:t>
      </w:r>
      <w:r w:rsidR="00E02367" w:rsidRPr="00E02367">
        <w:rPr>
          <w:rFonts w:cstheme="minorHAnsi"/>
          <w:b/>
          <w:highlight w:val="white"/>
        </w:rPr>
        <w:t>Figure 3.39</w:t>
      </w:r>
      <w:r w:rsidRPr="00BA0F1F">
        <w:rPr>
          <w:rFonts w:cstheme="minorHAnsi"/>
          <w:highlight w:val="white"/>
        </w:rPr>
        <w:t xml:space="preserve">), </w:t>
      </w:r>
      <w:r w:rsidRPr="00BA0F1F">
        <w:rPr>
          <w:rFonts w:cstheme="minorHAnsi"/>
        </w:rPr>
        <w:t xml:space="preserve">have deep basins separated from the open ocean by chains of islands: Aleutian, Kuril and Japan Islands, that stretch from the Bering Strait to the coast of the Korean Peninsula (34° to 66° N). These are young basins with extensive development of recent metamorphic, volcanic and seismic processes. Natural hazards such as landslides in the coastal zone and continental slopes, earthquakes and volcanic eruptions that can cause tsunamis are widespread. </w:t>
      </w:r>
      <w:r w:rsidRPr="00BA0F1F">
        <w:rPr>
          <w:rFonts w:cstheme="minorHAnsi"/>
          <w:highlight w:val="white"/>
        </w:rPr>
        <w:t xml:space="preserve">This is one of the most highly productive regions of the global ocean with record levels of primary production equivalent to 70% of all Russian marine biological resources </w:t>
      </w:r>
      <w:r w:rsidRPr="00BA0F1F">
        <w:rPr>
          <w:rFonts w:cstheme="minorHAnsi"/>
        </w:rPr>
        <w:fldChar w:fldCharType="begin" w:fldLock="1"/>
      </w:r>
      <w:r w:rsidRPr="00BA0F1F">
        <w:rPr>
          <w:rFonts w:cstheme="minorHAnsi"/>
        </w:rPr>
        <w:instrText>ADDIN CSL_CITATION { "citationItems" : [ { "id" : "ITEM-1", "itemData" : { "abstract" : "Long-term data on catch composition and status of fisheries of main aquatic biological resources in the Far Eastern fisheries basin are analyzed. Fisheries statistics of the industrial information system \u201cRybolovstvo\u201d was used. Main fishing grounds (about 70% of the total Russian catch) are the Bering Sea, Sea of Okhotsk, Sea of Japan and adjacent waters of the Pacific Ocean. The analysis of the use of fishery resources showed that total fish catch in 2013 as compared to 2012 decreased from 2352.0 to 2268.4 thou. t. At the same time, harvest of herring, sculpins, rockfishes, halibuts, sand lance and thornyheads increased. Based on the recent data, walleye pollock, Pacific salmon, Pacific herring, Pacific saury, flatfishes, greenlings, Pacific cod, sculpins, and grenadiers remain the main commercial species in the Far Eastern Fisheries basin, which annual catch can attain over 50 thou. t. Maximum catch in 2013 was composed of walleye pollock (1558.7 thou. t) and Pacific herring (385.1 thou. t). The catch of Pacific salmon in territorial sea and inner waters of the Far East comprised 405.5 thou. t, or 129.3% of initially recommended amount. Non-fish targeted species are harvested in the Far Eastern basin in considerably lesser amounts as compared to fish resources. Nevertheless, high prices of products made from some non-fish resources (i. e. various crabs) and sustainable demand for such a products at the world fish markets make non-fish resources an important fisheries targets. Cephalopods (squids) are harvested in largest amounts, their total catch in 2013 was 93.6 thou. t. Considerably lesser catches were characteristic for various crabs (47.3 thou. t) and shrimps (9.8 thou. t). Data presented allow for judging of current potential of fisheries resources, effectiveness of fishery, level of exploitation of total allowable catch (TAC) and allowable (recommended) catch (RC) by domestic fleet during modern period.", "author" : [ { "dropping-particle" : "", "family" : "Antonov", "given" : "N.P.", "non-dropping-particle" : "", "parse-names" : false, "suffix" : "" }, { "dropping-particle" : "", "family" : "Klovatch", "given" : "N.V.", "non-dropping-particle" : "", "parse-names" : false, "suffix" : "" }, { "dropping-particle" : "", "family" : "Orlov", "given" : "A.M.", "non-dropping-particle" : "", "parse-names" : false, "suffix" : "" }, { "dropping-particle" : "", "family" : "Datsky", "given" : "A.V.", "non-dropping-particle" : "", "parse-names" : false, "suffix" : "" }, { "dropping-particle" : "", "family" : "Lepskaya", "given" : "V.\u0410.", "non-dropping-particle" : "", "parse-names" : false, "suffix" : "" }, { "dropping-particle" : "", "family" : "Kuznetsov", "given" : "V.V.", "non-dropping-particle" : "", "parse-names" : false, "suffix" : "" }, { "dropping-particle" : "", "family" : "Yarzhombek", "given" : "\u0410.\u0410.", "non-dropping-particle" : "", "parse-names" : false, "suffix" : "" }, { "dropping-particle" : "", "family" : "Abramov", "given" : "\u0410.\u0410.", "non-dropping-particle" : "", "parse-names" : false, "suffix" : "" }, { "dropping-particle" : "", "family" : "Alekseev", "given" : "D.\u041e.", "non-dropping-particle" : "", "parse-names" : false, "suffix" : "" }, { "dropping-particle" : "", "family" : "Moiseev", "given" : "S.I.", "non-dropping-particle" : "", "parse-names" : false, "suffix" : "" }, { "dropping-particle" : "", "family" : "N.\u0410. Evseeva1", "given" : "D.\u041e. Sologub1", "non-dropping-particle" : "", "parse-names" : false, "suffix" : "" } ], "container-title" : "\u0422\u0440\u0443\u0434\u044b \u0412\u041d\u0418\u0420\u041e [Proceedings of VNIRO]", "id" : "ITEM-1", "issued" : { "date-parts" : [ [ "2013" ] ] }, "page" : "133-211", "title" : "\u0420\u044b\u0431\u043e\u043b\u043e\u0432\u0441\u0442\u0432\u043e \u0432 \u0414\u0430\u043b\u044c\u043d\u0435\u0432\u043e\u0441\u0442\u043e\u0447\u043d\u043e\u043c \u0440\u044b\u0431\u043e\u0445\u043e\u0437\u044f\u0439\u0441\u0442\u0432\u0435\u043d\u043d\u043e\u043c \u0431\u0430\u0441\u0441\u0435\u0439\u043d\u0435 \u0432 2013 \u0433. [Fishing in the Russian Far East fishery basin in 2013]", "type" : "article-journal", "volume" : "160" }, "uris" : [ "http://www.mendeley.com/documents/?uuid=9c456c7e-c4b1-4bed-9734-23926cb4bc8b" ] } ], "mendeley" : { "formattedCitation" : "(Antonov et al., 2013)", "plainTextFormattedCitation" : "(Antonov et al., 2013)", "previouslyFormattedCitation" : "(Antonov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Antonov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and important fishing areas with valuable marine animals and algae (</w:t>
      </w:r>
      <w:r w:rsidR="00E02367">
        <w:rPr>
          <w:rFonts w:cstheme="minorHAnsi"/>
          <w:b/>
        </w:rPr>
        <w:t>Figure 3.40</w:t>
      </w:r>
      <w:r w:rsidRPr="00BA0F1F">
        <w:rPr>
          <w:rFonts w:cstheme="minorHAnsi"/>
        </w:rPr>
        <w:t>).</w:t>
      </w:r>
    </w:p>
    <w:p w14:paraId="7411A8DA" w14:textId="616E85C8" w:rsidR="00E7545F" w:rsidRDefault="00E7545F" w:rsidP="00AE389F">
      <w:pPr>
        <w:rPr>
          <w:rFonts w:cstheme="minorHAnsi"/>
        </w:rPr>
      </w:pPr>
      <w:r>
        <w:rPr>
          <w:lang w:eastAsia="en-GB"/>
        </w:rPr>
        <w:lastRenderedPageBreak/>
        <w:drawing>
          <wp:inline distT="0" distB="0" distL="0" distR="0" wp14:anchorId="680F2E5C" wp14:editId="04725EE4">
            <wp:extent cx="5759450" cy="448310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4"/>
                    <a:stretch>
                      <a:fillRect/>
                    </a:stretch>
                  </pic:blipFill>
                  <pic:spPr>
                    <a:xfrm>
                      <a:off x="0" y="0"/>
                      <a:ext cx="5759450" cy="4483100"/>
                    </a:xfrm>
                    <a:prstGeom prst="rect">
                      <a:avLst/>
                    </a:prstGeom>
                  </pic:spPr>
                </pic:pic>
              </a:graphicData>
            </a:graphic>
          </wp:inline>
        </w:drawing>
      </w:r>
    </w:p>
    <w:p w14:paraId="0F64999B" w14:textId="456CCF49" w:rsidR="0048205B" w:rsidRPr="00BA0F1F" w:rsidRDefault="0048205B" w:rsidP="00AE389F">
      <w:pPr>
        <w:rPr>
          <w:rFonts w:cstheme="minorHAnsi"/>
          <w:lang w:val="ru-RU"/>
        </w:rPr>
      </w:pPr>
      <w:r w:rsidRPr="00BA0F1F">
        <w:rPr>
          <w:rFonts w:cstheme="minorHAnsi"/>
        </w:rPr>
        <w:t xml:space="preserve">In these waters, there are 37 species of marine mammals: 27 cetaceans, eight pinnipeds, the polar bear and the sea otter </w:t>
      </w:r>
      <w:r w:rsidRPr="00BA0F1F">
        <w:rPr>
          <w:rFonts w:cstheme="minorHAnsi"/>
        </w:rPr>
        <w:fldChar w:fldCharType="begin" w:fldLock="1"/>
      </w:r>
      <w:r w:rsidRPr="00BA0F1F">
        <w:rPr>
          <w:rFonts w:cstheme="minorHAnsi"/>
        </w:rPr>
        <w:instrText>ADDIN CSL_CITATION { "citationItems" : [ { "id" : "ITEM-1", "itemData" : { "author" : [ { "dropping-particle" : "", "family" : "Yablokov", "given" : "A.V.", "non-dropping-particle" : "", "parse-names" : false, "suffix" : "" }, { "dropping-particle" : "", "family" : "Belkovich", "given" : "V.M.", "non-dropping-particle" : "", "parse-names" : false, "suffix" : "" }, { "dropping-particle" : "", "family" : "Borisov", "given" : "V.I.", "non-dropping-particle" : "", "parse-names" : false, "suffix" : "" }, { "dropping-particle" : "", "family" : "[\u042f\u0431\u043b\u043e\u043a\u043e\u0432 \u0410.\u0412.", "given" : "", "non-dropping-particle" : "", "parse-names" : false, "suffix" : "" }, { "dropping-particle" : "", "family" : "\u0411\u0435\u043b\u044c\u043a\u043e\u0432\u0438\u0447 \u0412.\u041c.", "given" : "", "non-dropping-particle" : "", "parse-names" : false, "suffix" : "" }, { "dropping-particle" : "", "family" : "\u0411\u043e\u0440\u0438\u0441\u043e\u0432 \u0412.\u0418.]", "given" : "", "non-dropping-particle" : "", "parse-names" : false, "suffix" : "" } ], "id" : "ITEM-1", "issued" : { "date-parts" : [ [ "1972" ] ] }, "number-of-pages" : "472", "publisher" : "\u041d\u0430\u0443\u043a\u0430 [Science]", "publisher-place" : "Moscow", "title" : "\u041a\u0438\u0442\u044b \u0438 \u0434\u0435\u043b\u044c\u0444\u0438\u043d\u044b [Whales and dolphins]", "type" : "book" }, "uris" : [ "http://www.mendeley.com/documents/?uuid=c318f60f-1c81-4a97-ad04-cad8b48def6a" ] }, { "id" : "ITEM-2", "itemData" : { "author" : [ { "dropping-particle" : "", "family" : "Geptner", "given" : "V.G.", "non-dropping-particle" : "", "parse-names" : false, "suffix" : "" }, { "dropping-particle" : "", "family" : "Chapskiy", "given" : "K.K.", "non-dropping-particle" : "", "parse-names" : false, "suffix" : "" }, { "dropping-particle" : "", "family" : "Arseniev", "given" : "V.A.", "non-dropping-particle" : "", "parse-names" : false, "suffix" : "" }, { "dropping-particle" : "", "family" : "Sokolov", "given" : "V.E.", "non-dropping-particle" : "", "parse-names" : false, "suffix" : "" }, { "dropping-particle" : "", "family" : "[\u0413\u0435\u043f\u0442\u043d\u0435\u0440 \u0412.\u0413.", "given" : "", "non-dropping-particle" : "", "parse-names" : false, "suffix" : "" }, { "dropping-particle" : "", "family" : "\u0427\u0430\u043f\u0441\u043a\u0438\u0439 \u041a.\u041a.", "given" : "", "non-dropping-particle" : "", "parse-names" : false, "suffix" : "" }, { "dropping-particle" : "", "family" : "\u0410\u0440\u0441\u0435\u043d\u044c\u0435\u0432 \u0412.\u0410.", "given" : "", "non-dropping-particle" : "", "parse-names" : false, "suffix" : "" }, { "dropping-particle" : "", "family" : "\u0421\u043e\u043a\u043e\u043b\u043e\u0432 \u0412.E.]", "given" : "", "non-dropping-particle" : "", "parse-names" : false, "suffix" : "" } ], "id" : "ITEM-2", "issued" : { "date-parts" : [ [ "1976" ] ] }, "number-of-pages" : "1004", "title" : "\u041c\u043b\u0435\u043a\u043e\u043f\u0438\u0442\u0430\u044e\u0449\u0438\u0435 \u0421\u043e\u0432\u0435\u0442\u0441\u043a\u043e\u0433\u043e \u0421\u043e\u044e\u0437\u0430. \u0422\u043e\u043c 2/3. \u041b\u0430\u0441\u0442\u043e\u043d\u043e\u0433\u0438\u0435 \u0438 \u0437\u0443\u0431\u0430\u0442\u044b\u0435 \u043a\u0438\u0442\u044b [Mammals Of The Soviet Union. Volume 2/3. Pinnipeds and toothed whales]", "type" : "book" }, "uris" : [ "http://www.mendeley.com/documents/?uuid=cb71996e-958a-4722-b892-e1cbddb861f0" ] }, { "id" : "ITEM-3", "itemData" : { "author" : [ { "dropping-particle" : "", "family" : "Sokolov", "given" : "V.E.", "non-dropping-particle" : "", "parse-names" : false, "suffix" : "" }, { "dropping-particle" : "", "family" : "[\u0421\u043e\u043a\u043e\u043b\u043e\u0432 \u0412.\u0415.]", "given" : "", "non-dropping-particle" : "", "parse-names" : false, "suffix" : "" } ], "id" : "ITEM-3", "issued" : { "date-parts" : [ [ "1986" ] ] }, "number-of-pages" : "519", "publisher" : "\u0412\u044b\u0441\u0448\u0430\u044f \u0448\u043a\u043e\u043b\u0430 [High School]", "publisher-place" : "Moscow", "title" : "\u0420\u0435\u0434\u043a\u0438\u0435 \u0438 \u0438\u0441\u0447\u0435\u0437\u0430\u044e\u0449\u0438\u0435 \u0436\u0438\u0432\u043e\u0442\u043d\u044b\u0435. \u041c\u043b\u0435\u043a\u043e\u043f\u0438\u0442\u0430\u044e\u0449\u0438\u0435 [Rare and endangered animals. Mammals]", "type" : "book" }, "uris" : [ "http://www.mendeley.com/documents/?uuid=94f9a34d-5123-4622-96a2-853388f6fe13" ] }, { "id" : "ITEM-4", "itemData" : { "author" : [ { "dropping-particle" : "", "family" : "Artyukhin", "given" : "Yu. B.", "non-dropping-particle" : "", "parse-names" : false, "suffix" : "" }, { "dropping-particle" : "", "family" : "Burkanov", "given" : "V. N.", "non-dropping-particle" : "", "parse-names" : false, "suffix" : "" }, { "dropping-particle" : "", "family" : "[\u0410\u0440\u0442\u044e\u0445\u0438\u043d \u042e.\u0411.", "given" : "", "non-dropping-particle" : "", "parse-names" : false, "suffix" : "" }, { "dropping-particle" : "", "family" : "\u0411\u0443\u0440\u043a\u0430\u043d\u043e\u0432 \u0412.\u041d.]", "given" : "", "non-dropping-particle" : "", "parse-names" : false, "suffix" : "" } ], "id" : "ITEM-4", "issued" : { "date-parts" : [ [ "1999" ] ] }, "number-of-pages" : "2015", "publisher" : "\u0410\u0421\u0422 [AST]", "publisher-place" : "Moscow", "title" : "\u041c\u043e\u0440\u0441\u043a\u0438\u0435 \u043f\u0442\u0438\u0446\u044b \u0438 \u043c\u043b\u0435\u043a\u043e\u043f\u0438\u0442\u0430\u044e\u0449\u0438\u0435 \u0414\u0430\u043b\u044c\u043d\u0435\u0433\u043e \u0412\u043e\u0441\u0442\u043e\u043a\u0430 \u0420\u043e\u0441\u0441\u0438\u0438: \u043f\u043e\u043b\u0435\u0432\u043e\u0439 \u043e\u043f\u0440\u0435\u0434\u0435\u043b\u0438\u0442\u0435\u043b\u044c [Marine birds and mammals of the Russian Far East: a field guide]", "type" : "book" }, "uris" : [ "http://www.mendeley.com/documents/?uuid=2787a9c0-d9c8-4dae-a897-8d12d21a4d10" ] }, { "id" : "ITEM-5", "itemData" : { "ISBN" : "0968510043", "author" : [ { "dropping-particle" : "", "family" : "Hunt", "given" : "George L.", "non-dropping-particle" : "", "parse-names" : false, "suffix" : "" }, { "dropping-particle" : "", "family" : "Kat\u014d", "given" : "Hidehiro", "non-dropping-particle" : "", "parse-names" : false, "suffix" : "" }, { "dropping-particle" : "", "family" : "McKinnell", "given" : "Stewart M.", "non-dropping-particle" : "", "parse-names" : false, "suffix" : "" } ], "id" : "ITEM-5", "issue" : "14", "issued" : { "date-parts" : [ [ "2000" ] ] }, "number-of-pages" : "168", "publisher" : "PICES", "title" : "Predation by marine birds and mammals in the subarctic North Pacific Ocean. PICES Scientific Report No. 14", "type" : "book" }, "uris" : [ "http://www.mendeley.com/documents/?uuid=6026c5bb-fac0-4182-90bb-2daf50877e1c" ] }, { "id" : "ITEM-6", "itemData" : { "author" : [ { "dropping-particle" : "", "family" : "Burdin", "given" : "A.M.", "non-dropping-particle" : "", "parse-names" : false, "suffix" : "" }, { "dropping-particle" : "", "family" : "Filatova", "given" : "O.A.", "non-dropping-particle" : "", "parse-names" : false, "suffix" : "" }, { "dropping-particle" : "", "family" : "Khoit", "given" : "E.", "non-dropping-particle" : "", "parse-names" : false, "suffix" : "" }, { "dropping-particle" : "", "family" : "[\u0411\u0443\u0440\u0434\u0438\u043d \u0410. \u041c.", "given" : "", "non-dropping-particle" : "", "parse-names" : false, "suffix" : "" }, { "dropping-particle" : "", "family" : "\u0424\u0438\u043b\u0430\u0442\u043e\u0432\u0430 \u041e. \u0410.", "given" : "", "non-dropping-particle" : "", "parse-names" : false, "suffix" : "" }, { "dropping-particle" : "", "family" : "\u0425\u043e\u0439\u0442 \u042d.]", "given" : "", "non-dropping-particle" : "", "parse-names" : false, "suffix" : "" } ], "id" : "ITEM-6", "issued" : { "date-parts" : [ [ "2009" ] ] }, "number-of-pages" : "208", "publisher" : "\u0412\u043e\u043b\u0433\u043e-\u0412\u044f\u0442\u0441\u043a\u043e\u0435 \u043a\u043d\u0438\u0436\u043d\u043e\u0435 \u0438\u0437\u0434\u0430\u0442\u0435\u043b\u044c\u0441\u0442\u0432\u043e [Volga-Vyatka book publishing house]", "publisher-place" : "Kirov", "title" : "\u041c\u043e\u0440\u0441\u043a\u0438\u0435 \u043c\u043b\u0435\u043a\u043e\u043f\u0438\u0442\u0430\u044e\u0449\u0438\u0435 \u0420\u043e\u0441\u0441\u0438\u0438 [Marine mammals of Russia]", "type" : "book</w:instrText>
      </w:r>
      <w:r w:rsidRPr="00983F38">
        <w:rPr>
          <w:rFonts w:cstheme="minorHAnsi"/>
          <w:lang w:val="de-CH"/>
        </w:rPr>
        <w:instrText>" }, "uris" : [ "http://www.mendeley.com/documents/?uuid=6b20bd97-7b2a-4af3-ad36-b6158df5fd5d" ] } ], "mendeley" : { "formattedCitation" : "(Artyukhin, Burkanov, [\u0410\u0440\u0442\u044e\u0445\u0438\u043d \u042e.\u0411., &amp; \u0411\u0443\u0440\u043a\u0430\u043d\u043e\u0432 \u0412.\u041d.], 1999; Burdin et al., 2009; Geptner et al., 1976; Hunt, Kat\u014d, &amp; McKinnell, 2000; Sokolov &amp; [\u0421\u043e\u043a\u043e\u043b\u043e\u0432 \u0412.\u0415.], 1986; Yablokov et al., 1972)", "manualFormatting" : "(Yablokov et al., 1972; Geptner et al., 1976; Sokolov, 1986; Artyukhin et al., 1999; Hunt, Kat\u014d and McKinnell, 2000; Burdin et al., 2009)", "plainTextFormattedCitation" : "(Artyukhin, Burkanov, [\u0410\u0440\u0442\u044e\u0445\u0438\u043d \u042e.\u0411., &amp; \u0411\u0443\u0440\u043a\u0430\u043d\u043e\u0432 \u0412.\u041d.], 1999; Burdin et al., 2009; Geptner et al., 1976; Hunt, Kat\u014d, &amp; McKinnell, 2000; Sokolov &amp; [\u0421\u043e\u043a\u043e\u043b\u043e\u0432 \u0412.\u0415.], 1986; Yablokov et al., 1972)", "previouslyFormattedCitation" : "(Artyukhin, Burkanov, [\u0410\u0440\u0442\u044e\u0445\u0438\u043d \u042e.\u0411., &amp; \u0411\u0443\u0440\u043a\u0430\u043d\u043e\u0432 \u0412.\u041d.], 1999; Burdin et al., 2009; Geptner et al., 1976; Hunt, Kat\u014d, &amp; McKinnell, 2000; Sokolov &amp; [\u0421\u043e\u043a\u043e\u043b\u043e\u0432 \u0412.\u0415.], 1986; Yablokov et al., 1972)" }, "properties" : {  }, "schema" : "https://github.com/citation-style-language/schema/raw/master/csl-citation.json" }</w:instrText>
      </w:r>
      <w:r w:rsidRPr="00BA0F1F">
        <w:rPr>
          <w:rFonts w:cstheme="minorHAnsi"/>
        </w:rPr>
        <w:fldChar w:fldCharType="separate"/>
      </w:r>
      <w:r w:rsidRPr="00983F38">
        <w:rPr>
          <w:rFonts w:cstheme="minorHAnsi"/>
          <w:lang w:val="de-CH"/>
        </w:rPr>
        <w:t xml:space="preserve">(Artyukhin </w:t>
      </w:r>
      <w:r w:rsidR="00301BD0" w:rsidRPr="00301BD0">
        <w:rPr>
          <w:rFonts w:cstheme="minorHAnsi"/>
          <w:i/>
          <w:lang w:val="de-CH"/>
        </w:rPr>
        <w:t>et al.</w:t>
      </w:r>
      <w:r w:rsidRPr="00983F38">
        <w:rPr>
          <w:rFonts w:cstheme="minorHAnsi"/>
          <w:lang w:val="de-CH"/>
        </w:rPr>
        <w:t xml:space="preserve">, 1999; Burdin </w:t>
      </w:r>
      <w:r w:rsidR="00301BD0" w:rsidRPr="00301BD0">
        <w:rPr>
          <w:rFonts w:cstheme="minorHAnsi"/>
          <w:i/>
          <w:lang w:val="de-CH"/>
        </w:rPr>
        <w:t>et al.</w:t>
      </w:r>
      <w:r w:rsidRPr="00983F38">
        <w:rPr>
          <w:rFonts w:cstheme="minorHAnsi"/>
          <w:lang w:val="de-CH"/>
        </w:rPr>
        <w:t>, 2009; Hunt</w:t>
      </w:r>
      <w:r w:rsidR="003F5A8B">
        <w:rPr>
          <w:rFonts w:cstheme="minorHAnsi"/>
          <w:i/>
          <w:lang w:val="de-CH"/>
        </w:rPr>
        <w:t xml:space="preserve"> et al.</w:t>
      </w:r>
      <w:r w:rsidRPr="00983F38">
        <w:rPr>
          <w:rFonts w:cstheme="minorHAnsi"/>
          <w:lang w:val="de-CH"/>
        </w:rPr>
        <w:t xml:space="preserve">, 2000; Geptner </w:t>
      </w:r>
      <w:r w:rsidR="00301BD0" w:rsidRPr="00301BD0">
        <w:rPr>
          <w:rFonts w:cstheme="minorHAnsi"/>
          <w:i/>
          <w:lang w:val="de-CH"/>
        </w:rPr>
        <w:t>et al.</w:t>
      </w:r>
      <w:r w:rsidRPr="00983F38">
        <w:rPr>
          <w:rFonts w:cstheme="minorHAnsi"/>
          <w:lang w:val="de-CH"/>
        </w:rPr>
        <w:t xml:space="preserve">, 1976; Sokolov, 1986; Yablokov </w:t>
      </w:r>
      <w:r w:rsidR="00301BD0" w:rsidRPr="00301BD0">
        <w:rPr>
          <w:rFonts w:cstheme="minorHAnsi"/>
          <w:i/>
          <w:lang w:val="de-CH"/>
        </w:rPr>
        <w:t>et al.</w:t>
      </w:r>
      <w:r w:rsidRPr="00983F38">
        <w:rPr>
          <w:rFonts w:cstheme="minorHAnsi"/>
          <w:lang w:val="de-CH"/>
        </w:rPr>
        <w:t>, 1972)</w:t>
      </w:r>
      <w:r w:rsidRPr="00BA0F1F">
        <w:rPr>
          <w:rFonts w:cstheme="minorHAnsi"/>
        </w:rPr>
        <w:fldChar w:fldCharType="end"/>
      </w:r>
      <w:r w:rsidRPr="00983F38">
        <w:rPr>
          <w:rFonts w:cstheme="minorHAnsi"/>
          <w:lang w:val="de-CH"/>
        </w:rPr>
        <w:t xml:space="preserve">. </w:t>
      </w:r>
      <w:r w:rsidRPr="00BA0F1F">
        <w:rPr>
          <w:rFonts w:cstheme="minorHAnsi"/>
        </w:rPr>
        <w:t>The pelagic fishes in Russian waters of the Far Eastern seas and the Pacific Ocean comprise about 450 species, among which 114 species are identified in the Sea of Japan, 258 species in the Sea of Okhotsk, 170 species in the Bering Sea, and 319 species in the Russian waters of the Pacific Ocean. The average density of pelagic fauna in this area was calculated from about 20 years of trawl catches between 1980 and 2009, as an average of 16.8 tons/km</w:t>
      </w:r>
      <w:r w:rsidRPr="009868B8">
        <w:rPr>
          <w:rFonts w:cstheme="minorHAnsi"/>
          <w:vertAlign w:val="superscript"/>
        </w:rPr>
        <w:t>2</w:t>
      </w:r>
      <w:r w:rsidRPr="00BA0F1F">
        <w:rPr>
          <w:rFonts w:cstheme="minorHAnsi"/>
        </w:rPr>
        <w:t xml:space="preserve"> and a total resource of about 70–80 million tons</w:t>
      </w:r>
      <w:r>
        <w:rPr>
          <w:rFonts w:cstheme="minorHAnsi"/>
        </w:rPr>
        <w:t xml:space="preserve"> (</w:t>
      </w:r>
      <w:r w:rsidRPr="00BA0F1F">
        <w:rPr>
          <w:rFonts w:cstheme="minorHAnsi"/>
        </w:rPr>
        <w:t>Ivanov &amp; Sukhanov, 2015</w:t>
      </w:r>
      <w:r>
        <w:rPr>
          <w:rFonts w:cstheme="minorHAnsi"/>
        </w:rPr>
        <w:t>)</w:t>
      </w:r>
      <w:r w:rsidR="00F26D8C">
        <w:rPr>
          <w:rFonts w:cstheme="minorHAnsi"/>
        </w:rPr>
        <w:t xml:space="preserve"> </w:t>
      </w:r>
      <w:r>
        <w:rPr>
          <w:rFonts w:cstheme="minorHAnsi"/>
        </w:rPr>
        <w:t>(</w:t>
      </w:r>
      <w:r w:rsidR="00E02367">
        <w:rPr>
          <w:rFonts w:cstheme="minorHAnsi"/>
          <w:b/>
        </w:rPr>
        <w:t>Figure 3.40</w:t>
      </w:r>
      <w:r>
        <w:rPr>
          <w:rFonts w:cstheme="minorHAnsi"/>
        </w:rPr>
        <w:t>)</w:t>
      </w:r>
      <w:r w:rsidRPr="00BA0F1F">
        <w:rPr>
          <w:rFonts w:cstheme="minorHAnsi"/>
        </w:rPr>
        <w:t>.</w:t>
      </w:r>
    </w:p>
    <w:p w14:paraId="2165936C" w14:textId="61B6C700" w:rsidR="0048205B" w:rsidRPr="00BA0F1F" w:rsidRDefault="0048205B" w:rsidP="00AE389F">
      <w:pPr>
        <w:rPr>
          <w:rFonts w:cstheme="minorHAnsi"/>
          <w:lang w:val="en-US"/>
        </w:rPr>
      </w:pPr>
      <w:r w:rsidRPr="00BA0F1F">
        <w:rPr>
          <w:rFonts w:cstheme="minorHAnsi"/>
          <w:color w:val="000000"/>
          <w:shd w:val="clear" w:color="auto" w:fill="FFFFFF"/>
        </w:rPr>
        <w:t>The Sea of Japan is one of the most diverse seas in Europe and Central Asia. A total of 33,629 species have been reported to occur in these waters. The state of knowledge was extremely variable, with taxa containing many inconspicuous, smaller species tending to be less well known. The total number of species is estimated as 155,542, including 121,913 of identified but undescribed species reached</w:t>
      </w:r>
      <w:r w:rsidRPr="00BA0F1F">
        <w:rPr>
          <w:rFonts w:cstheme="minorHAnsi"/>
          <w:color w:val="000000"/>
          <w:shd w:val="clear" w:color="auto" w:fill="FFFFFF"/>
          <w:lang w:val="en-US"/>
        </w:rPr>
        <w:t xml:space="preserve"> </w:t>
      </w:r>
      <w:r w:rsidRPr="00BA0F1F">
        <w:rPr>
          <w:rFonts w:cstheme="minorHAnsi"/>
          <w:color w:val="000000"/>
          <w:shd w:val="clear" w:color="auto" w:fill="FFFFFF"/>
          <w:lang w:val="en-US"/>
        </w:rPr>
        <w:fldChar w:fldCharType="begin" w:fldLock="1"/>
      </w:r>
      <w:r w:rsidRPr="00BA0F1F">
        <w:rPr>
          <w:rFonts w:cstheme="minorHAnsi"/>
          <w:color w:val="000000"/>
          <w:shd w:val="clear" w:color="auto" w:fill="FFFFFF"/>
          <w:lang w:val="en-US"/>
        </w:rPr>
        <w:instrText>ADDIN CSL_CITATION { "citationItems" : [ { "id" : "ITEM-1", "itemData" : { "DOI" : "10.1371/journal.pone.0011836", "ISSN" : "1932-6203", "author" : [ { "dropping-particle" : "", "family" : "Fujikura", "given" : "Katsunori", "non-dropping-particle" : "", "parse-names" : false, "suffix" : "" }, { "dropping-particle" : "", "family" : "Lindsay", "given" : "Dhugal", "non-dropping-particle" : "", "parse-names" : false, "suffix" : "" }, { "dropping-particle" : "", "family" : "Kitazato", "given" : "Hiroshi", "non-dropping-particle" : "", "parse-names" : false, "suffix" : "" }, { "dropping-particle" : "", "family" : "Nishida", "given" : "Shuhei", "non-dropping-particle" : "", "parse-names" : false, "suffix" : "" }, { "dropping-particle" : "", "family" : "Shirayama", "given" : "Yoshihisa", "non-dropping-particle" : "", "parse-names" : false, "suffix" : "" } ], "container-title" : "PLoS ONE", "editor" : [ { "dropping-particle" : "", "family" : "Schnur", "given" : "Joel M.", "non-dropping-particle" : "", "parse-names" : false, "suffix" : "" } ], "id" : "ITEM-1", "issue" : "8", "issued" : { "date-parts" : [ [ "2010", "8", "2" ] ] }, "page" : "e11836", "title" : "Marine Biodiversity in Japanese Waters", "type" : "article-journal", "volume" : "5" }, "uris" : [ "http://www.mendeley.com/documents/?uuid=8920d323-4f58-4136-8ab6-bf7b1d5fd21f" ] } ], "mendeley" : { "formattedCitation" : "(Fujikura, Lindsay, Kitazato, Nishida, &amp; Shirayama, 2010)", "plainTextFormattedCitation" : "(Fujikura, Lindsay, Kitazato, Nishida, &amp; Shirayama, 2010)", "previouslyFormattedCitation" : "(Fujikura, Lindsay, Kitazato, Nishida, &amp; Shirayama, 2010)" }, "properties" : {  }, "schema" : "https://github.com/citation-style-language/schema/raw/master/csl-citation.json" }</w:instrText>
      </w:r>
      <w:r w:rsidRPr="00BA0F1F">
        <w:rPr>
          <w:rFonts w:cstheme="minorHAnsi"/>
          <w:color w:val="000000"/>
          <w:shd w:val="clear" w:color="auto" w:fill="FFFFFF"/>
          <w:lang w:val="en-US"/>
        </w:rPr>
        <w:fldChar w:fldCharType="separate"/>
      </w:r>
      <w:r w:rsidRPr="00BA0F1F">
        <w:rPr>
          <w:rFonts w:cstheme="minorHAnsi"/>
          <w:color w:val="000000"/>
          <w:shd w:val="clear" w:color="auto" w:fill="FFFFFF"/>
          <w:lang w:val="en-US"/>
        </w:rPr>
        <w:t>(Fujikura</w:t>
      </w:r>
      <w:r w:rsidR="003F5A8B">
        <w:rPr>
          <w:rFonts w:cstheme="minorHAnsi"/>
          <w:i/>
          <w:color w:val="000000"/>
          <w:shd w:val="clear" w:color="auto" w:fill="FFFFFF"/>
          <w:lang w:val="en-US"/>
        </w:rPr>
        <w:t xml:space="preserve"> et al.</w:t>
      </w:r>
      <w:r w:rsidRPr="00BA0F1F">
        <w:rPr>
          <w:rFonts w:cstheme="minorHAnsi"/>
          <w:color w:val="000000"/>
          <w:shd w:val="clear" w:color="auto" w:fill="FFFFFF"/>
          <w:lang w:val="en-US"/>
        </w:rPr>
        <w:t>, 2010)</w:t>
      </w:r>
      <w:r w:rsidRPr="00BA0F1F">
        <w:rPr>
          <w:rFonts w:cstheme="minorHAnsi"/>
          <w:color w:val="000000"/>
          <w:shd w:val="clear" w:color="auto" w:fill="FFFFFF"/>
          <w:lang w:val="en-US"/>
        </w:rPr>
        <w:fldChar w:fldCharType="end"/>
      </w:r>
      <w:r w:rsidRPr="00BA0F1F">
        <w:rPr>
          <w:rFonts w:cstheme="minorHAnsi"/>
          <w:color w:val="000000"/>
          <w:shd w:val="clear" w:color="auto" w:fill="FFFFFF"/>
          <w:lang w:val="en-US"/>
        </w:rPr>
        <w:t>.</w:t>
      </w:r>
      <w:r w:rsidRPr="00BA0F1F">
        <w:rPr>
          <w:rFonts w:cstheme="minorHAnsi"/>
          <w:lang w:val="en-US"/>
        </w:rPr>
        <w:t xml:space="preserve"> </w:t>
      </w:r>
    </w:p>
    <w:p w14:paraId="50D54DFB" w14:textId="77777777" w:rsidR="0048205B" w:rsidRPr="00BA0F1F" w:rsidRDefault="0048205B" w:rsidP="00AE389F">
      <w:pPr>
        <w:spacing w:after="0"/>
        <w:rPr>
          <w:rFonts w:cstheme="minorHAnsi"/>
        </w:rPr>
      </w:pPr>
    </w:p>
    <w:p w14:paraId="221D756B" w14:textId="77777777" w:rsidR="0048205B" w:rsidRPr="00BA0F1F" w:rsidRDefault="0048205B" w:rsidP="00AE389F">
      <w:pPr>
        <w:spacing w:after="0"/>
        <w:rPr>
          <w:rFonts w:cstheme="minorHAnsi"/>
          <w:u w:val="single"/>
        </w:rPr>
      </w:pPr>
      <w:r>
        <w:rPr>
          <w:rFonts w:cstheme="minorHAnsi"/>
          <w:u w:val="single"/>
        </w:rPr>
        <w:t xml:space="preserve">Past </w:t>
      </w:r>
      <w:r w:rsidRPr="00BA0F1F">
        <w:rPr>
          <w:rFonts w:cstheme="minorHAnsi"/>
          <w:u w:val="single"/>
        </w:rPr>
        <w:t xml:space="preserve">and current trends </w:t>
      </w:r>
    </w:p>
    <w:p w14:paraId="10980B46" w14:textId="77777777" w:rsidR="00B40E12" w:rsidRPr="00983F38" w:rsidRDefault="0048205B" w:rsidP="00AE389F">
      <w:r w:rsidRPr="00BA0F1F">
        <w:rPr>
          <w:rFonts w:cstheme="minorHAnsi"/>
        </w:rPr>
        <w:t>After the dissolution of the USSR, production of commercial fish sharply decreased but since the beginning of the 21st century fishing</w:t>
      </w:r>
      <w:r w:rsidRPr="00BA0F1F">
        <w:rPr>
          <w:rFonts w:cstheme="minorHAnsi"/>
          <w:lang w:val="en-US"/>
        </w:rPr>
        <w:t xml:space="preserve"> volume </w:t>
      </w:r>
      <w:r w:rsidRPr="00BA0F1F">
        <w:rPr>
          <w:rFonts w:cstheme="minorHAnsi"/>
        </w:rPr>
        <w:t xml:space="preserve">has steadily increased. In 2012 the official catch was equal to 1.7 million tons </w:t>
      </w:r>
      <w:r w:rsidRPr="00BA0F1F">
        <w:rPr>
          <w:rFonts w:cstheme="minorHAnsi"/>
        </w:rPr>
        <w:fldChar w:fldCharType="begin" w:fldLock="1"/>
      </w:r>
      <w:r w:rsidRPr="00BA0F1F">
        <w:rPr>
          <w:rFonts w:cstheme="minorHAnsi"/>
        </w:rPr>
        <w:instrText>ADDIN CSL_CITATION { "citationItems" : [ { "id" : "ITEM-1", "itemData" : { "abstract" : "Long-term data on catch composition and status of fisheries of main aquatic biological resources in the Far Eastern fisheries basin are analyzed. Fisheries statistics of the industrial information system \u201cRybolovstvo\u201d was used. Main fishing grounds (about 70% of the total Russian catch) are the Bering Sea, Sea of Okhotsk, Sea of Japan and adjacent waters of the Pacific Ocean. The analysis of the use of fishery resources showed that total fish catch in 2013 as compared to 2012 decreased from 2352.0 to 2268.4 thou. t. At the same time, harvest of herring, sculpins, rockfishes, halibuts, sand lance and thornyheads increased. Based on the recent data, walleye pollock, Pacific salmon, Pacific herring, Pacific saury, flatfishes, greenlings, Pacific cod, sculpins, and grenadiers remain the main commercial species in the Far Eastern Fisheries basin, which annual catch can attain over 50 thou. t. Maximum catch in 2013 was composed of walleye pollock (1558.7 thou. t) and Pacific herring (385.1 thou. t). The catch of Pacific salmon in territorial sea and inner waters of the Far East comprised 405.5 thou. t, or 129.3% of initially recommended amount. Non-fish targeted species are harvested in the Far Eastern basin in considerably lesser amounts as compared to fish resources. Nevertheless, high prices of products made from some non-fish resources (i. e. various crabs) and sustainable demand for such a products at the world fish markets make non-fish resources an important fisheries targets. Cephalopods (squids) are harvested in largest amounts, their total catch in 2013 was 93.6 thou. t. Considerably lesser catches were characteristic for various crabs (47.3 thou. t) and shrimps (9.8 thou. t). Data presented allow for judging of current potential of fisheries resources, effectiveness of fishery, level of exploitation of total allowable catch (TAC) and allowable (recommended) catch (RC) by domestic fleet during modern period.", "author" : [ { "dropping-particle" : "", "family" : "Antonov", "given" : "N.P.", "non-dropping-particle" : "", "parse-names" : false, "suffix" : "" }, { "dropping-particle" : "", "family" : "Klovatch", "given" : "N.V.", "non-dropping-particle" : "", "parse-names" : false, "suffix" : "" }, { "dropping-particle" : "", "family" : "Orlov", "given" : "A.M.", "non-dropping-particle" : "", "parse-names" : false, "suffix" : "" }, { "dropping-particle" : "", "family" : "Datsky", "given" : "A.V.", "non-dropping-particle" : "", "parse-names" : false, "suffix" : "" }, { "dropping-particle" : "", "family" : "Lepskaya", "given" : "V.\u0410.", "non-dropping-particle" : "", "parse-names" : false, "suffix" : "" }, { "dropping-particle" : "", "family" : "Kuznetsov", "given" : "V.V.", "non-dropping-particle" : "", "parse-names" : false, "suffix" : "" }, { "dropping-particle" : "", "family" : "Yarzhombek", "given" : "\u0410.\u0410.", "non-dropping-particle" : "", "parse-names" : false, "suffix" : "" }, { "dropping-particle" : "", "family" : "Abramov", "given" : "\u0410.\u0410.", "non-dropping-particle" : "", "parse-names" : false, "suffix" : "" }, { "dropping-particle" : "", "family" : "Alekseev", "given" : "D.\u041e.", "non-dropping-particle" : "", "parse-names" : false, "suffix" : "" }, { "dropping-particle" : "", "family" : "Moiseev", "given" : "S.I.", "non-dropping-particle" : "", "parse-names" : false, "suffix" : "" }, { "dropping-particle" : "", "family" : "N.\u0410. Evseeva1", "given" : "D.\u041e. Sologub1", "non-dropping-particle" : "", "parse-names" : false, "suffix" : "" } ], "container-title" : "\u0422\u0440\u0443\u0434\u044b \u0412\u041d\u0418\u0420\u041e [Proceedings of VNIRO]", "id" : "ITEM-1", "issued" : { "date-parts" : [ [ "2013" ] ] }, "page" : "133-211", "title" : "\u0420\u044b\u0431\u043e\u043b\u043e\u0432\u0441\u0442\u0432\u043e \u0432 \u0414\u0430\u043b\u044c\u043d\u0435\u0432\u043e\u0441\u0442\u043e\u0447\u043d\u043e\u043c \u0440\u044b\u0431\u043e\u0445\u043e\u0437\u044f\u0439\u0441\u0442\u0432\u0435\u043d\u043d\u043e\u043c \u0431\u0430\u0441\u0441\u0435\u0439\u043d\u0435 \u0432 2013 \u0433. [Fishing in the Russian Far East fishery basin in 2013]", "type" : "article-journal", "volume" : "160" }, "uris" : [ "http://www.mendeley.com/documents/?uuid=9c456c7e-c4b1-4bed-9734-23926cb4bc8b" ] } ], "mendeley" : { "formattedCitation" : "(Antonov et al., 2013)", "plainTextFormattedCitation" : "(Antonov et al., 2013)", "previouslyFormattedCitation" : "(Antonov et al., 2013)" }, "properties" : {  }, "schema" : "https://github.com/citation-style-language/schema/raw/master/csl-citation.json" }</w:instrText>
      </w:r>
      <w:r w:rsidRPr="00BA0F1F">
        <w:rPr>
          <w:rFonts w:cstheme="minorHAnsi"/>
        </w:rPr>
        <w:fldChar w:fldCharType="separate"/>
      </w:r>
      <w:r w:rsidRPr="00BA0F1F">
        <w:rPr>
          <w:rFonts w:cstheme="minorHAnsi"/>
        </w:rPr>
        <w:t xml:space="preserve">(Antonov </w:t>
      </w:r>
      <w:r w:rsidR="00301BD0" w:rsidRPr="00301BD0">
        <w:rPr>
          <w:rFonts w:cstheme="minorHAnsi"/>
          <w:i/>
        </w:rPr>
        <w:t>et al.</w:t>
      </w:r>
      <w:r w:rsidRPr="00BA0F1F">
        <w:rPr>
          <w:rFonts w:cstheme="minorHAnsi"/>
        </w:rPr>
        <w:t>, 2013)</w:t>
      </w:r>
      <w:r w:rsidRPr="00BA0F1F">
        <w:rPr>
          <w:rFonts w:cstheme="minorHAnsi"/>
        </w:rPr>
        <w:fldChar w:fldCharType="end"/>
      </w:r>
      <w:r w:rsidRPr="00BA0F1F">
        <w:rPr>
          <w:rFonts w:cstheme="minorHAnsi"/>
        </w:rPr>
        <w:t xml:space="preserve"> (</w:t>
      </w:r>
      <w:r w:rsidRPr="00D151B3">
        <w:rPr>
          <w:rFonts w:cstheme="minorHAnsi"/>
          <w:b/>
        </w:rPr>
        <w:fldChar w:fldCharType="begin"/>
      </w:r>
      <w:r w:rsidRPr="00D151B3">
        <w:rPr>
          <w:rFonts w:cstheme="minorHAnsi"/>
          <w:b/>
        </w:rPr>
        <w:instrText xml:space="preserve"> REF _Ref500514374 \h  \* MERGEFORMAT </w:instrText>
      </w:r>
      <w:r w:rsidRPr="00D151B3">
        <w:rPr>
          <w:rFonts w:cstheme="minorHAnsi"/>
          <w:b/>
        </w:rPr>
      </w:r>
      <w:r w:rsidRPr="00D151B3">
        <w:rPr>
          <w:rFonts w:cstheme="minorHAnsi"/>
          <w:b/>
        </w:rPr>
        <w:fldChar w:fldCharType="separate"/>
      </w:r>
    </w:p>
    <w:p w14:paraId="5F2E5E8A" w14:textId="2A4281C2" w:rsidR="0048205B" w:rsidRPr="00983F38" w:rsidRDefault="0048205B" w:rsidP="00AE389F">
      <w:r w:rsidRPr="00D151B3">
        <w:rPr>
          <w:rFonts w:cstheme="minorHAnsi"/>
          <w:b/>
        </w:rPr>
        <w:fldChar w:fldCharType="end"/>
      </w:r>
      <w:r w:rsidR="00E02367">
        <w:rPr>
          <w:rFonts w:cstheme="minorHAnsi"/>
          <w:b/>
        </w:rPr>
        <w:t>Figure 3.41</w:t>
      </w:r>
      <w:r w:rsidRPr="00BA0F1F">
        <w:rPr>
          <w:rFonts w:cstheme="minorHAnsi"/>
        </w:rPr>
        <w:t>). The volume of poaching is unknown. From 2006 to 2012 there was significant growth in catch, mainly of pollock, cod, herring, bluefish and lemonemy (</w:t>
      </w:r>
      <w:r w:rsidRPr="00BA0F1F">
        <w:rPr>
          <w:rFonts w:cstheme="minorHAnsi"/>
          <w:i/>
        </w:rPr>
        <w:t>Laemonema longipes</w:t>
      </w:r>
      <w:r w:rsidRPr="00BA0F1F">
        <w:rPr>
          <w:rFonts w:cstheme="minorHAnsi"/>
        </w:rPr>
        <w:t xml:space="preserve">) and the composition of the 2012 catch can be seen in </w:t>
      </w:r>
      <w:r w:rsidR="00E02367">
        <w:rPr>
          <w:rFonts w:cstheme="minorHAnsi"/>
          <w:b/>
        </w:rPr>
        <w:t>Figure 3.41</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author" : [ { "dropping-particle" : "", "family" : "Shevchenko", "given" : "V.V.", "non-dropping-particle" : "", "parse-names" : false, "suffix" : "" }, { "dropping-particle" : "", "family" : "Datsky", "given" : "A.V.", "non-dropping-particle" : "", "parse-names" : false, "suffix" : "" } ], "id" : "ITEM-1", "issued" : { "date-parts" : [ [ "2014" ] ] }, "number-of-pages" : "212", "publisher" : "\u0418\u0437\u0434-\u0432\u043e \u0412\u041d\u0418\u0420\u041e [Publishing House VNIRO]", "publisher-place" : "Moscow", "title" : "\u0411\u0438\u043e\u044d\u043a\u043e\u043d\u043e\u043c\u0438\u043a\u0430 \u0438\u0441\u043f\u043e\u043b\u044c\u0437\u043e\u0432\u0430\u043d\u0438\u044f \u043f\u0440\u043e\u043c\u044b\u0441\u043b\u043e\u0432\u044b\u0445 \u0440\u0435\u0441\u0443\u0440\u0441\u043e\u0432 \u043c\u0438\u043d\u0442\u0430\u044f \u0421\u0435\u0432\u0435\u0440\u043d\u043e\u0439 \u041f\u0430\u0446\u0438\u0444\u0438\u043a\u0438 [Bioeconomics of Alaska Pollack fishery resources using in North Pacific]", "type" : "book" }, "uris" : [ "http://www.mendeley.com/documents/?uuid=a681b89f-510c-4eed-8e35-404adf0e1258" ] } ], "mendeley" : { "formattedCitation" : "(Shevchenko &amp; Datsky, 2014)", "plainTextFormattedCitation" : "(Shevchenko &amp; Datsky, 2014)", "previouslyFormattedCitation" : "(Shevchenko &amp; Datsky, 2014)" }, "properties" : {  }, "schema" : "https://github.com/citation-style-language/schema/raw/master/csl-citation.json" }</w:instrText>
      </w:r>
      <w:r w:rsidRPr="00BA0F1F">
        <w:rPr>
          <w:rFonts w:cstheme="minorHAnsi"/>
        </w:rPr>
        <w:fldChar w:fldCharType="separate"/>
      </w:r>
      <w:r w:rsidRPr="00BA0F1F">
        <w:rPr>
          <w:rFonts w:cstheme="minorHAnsi"/>
        </w:rPr>
        <w:t>(Shevchenko &amp; Datsky, 2014)</w:t>
      </w:r>
      <w:r w:rsidRPr="00BA0F1F">
        <w:rPr>
          <w:rFonts w:cstheme="minorHAnsi"/>
        </w:rPr>
        <w:fldChar w:fldCharType="end"/>
      </w:r>
      <w:r w:rsidRPr="00BA0F1F">
        <w:rPr>
          <w:rFonts w:cstheme="minorHAnsi"/>
        </w:rPr>
        <w:t>.</w:t>
      </w:r>
      <w:r>
        <w:rPr>
          <w:rFonts w:asciiTheme="majorHAnsi" w:hAnsiTheme="majorHAnsi" w:cstheme="majorHAnsi"/>
        </w:rPr>
        <w:t xml:space="preserve"> </w:t>
      </w:r>
      <w:bookmarkStart w:id="999" w:name="_Ref500514374"/>
      <w:bookmarkStart w:id="1000" w:name="_Ref500025383"/>
    </w:p>
    <w:bookmarkEnd w:id="999"/>
    <w:bookmarkEnd w:id="1000"/>
    <w:p w14:paraId="4239A474" w14:textId="087C2DE4" w:rsidR="00436042" w:rsidRDefault="00436042" w:rsidP="00AE389F">
      <w:pPr>
        <w:rPr>
          <w:rFonts w:cstheme="minorHAnsi"/>
        </w:rPr>
      </w:pPr>
      <w:r>
        <w:rPr>
          <w:lang w:eastAsia="en-GB"/>
        </w:rPr>
        <w:lastRenderedPageBreak/>
        <w:drawing>
          <wp:inline distT="0" distB="0" distL="0" distR="0" wp14:anchorId="1EF92852" wp14:editId="62229594">
            <wp:extent cx="5759450" cy="341757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5"/>
                    <a:stretch>
                      <a:fillRect/>
                    </a:stretch>
                  </pic:blipFill>
                  <pic:spPr>
                    <a:xfrm>
                      <a:off x="0" y="0"/>
                      <a:ext cx="5759450" cy="3417570"/>
                    </a:xfrm>
                    <a:prstGeom prst="rect">
                      <a:avLst/>
                    </a:prstGeom>
                  </pic:spPr>
                </pic:pic>
              </a:graphicData>
            </a:graphic>
          </wp:inline>
        </w:drawing>
      </w:r>
    </w:p>
    <w:p w14:paraId="436BC02A" w14:textId="5E2A20EE" w:rsidR="0048205B" w:rsidRPr="00BA0F1F" w:rsidRDefault="0048205B" w:rsidP="00AE389F">
      <w:pPr>
        <w:rPr>
          <w:rFonts w:cstheme="minorHAnsi"/>
        </w:rPr>
      </w:pPr>
      <w:r w:rsidRPr="00BA0F1F">
        <w:rPr>
          <w:rFonts w:cstheme="minorHAnsi"/>
        </w:rPr>
        <w:t xml:space="preserve">From 1930 through the 1970s benthic communities of the Amur Bay have changed dramatically because of pollution: the number of polychaetes has decreased between 5-10 times, brittle stars 2-3 times, the average biomass of benthos by one third. Stocks of Gray’s mussels have diminished, and the number and growth rate of scallops have drastically decreased. The stocks of commercial seaweeds </w:t>
      </w:r>
      <w:r w:rsidRPr="00BA0F1F">
        <w:rPr>
          <w:rFonts w:cstheme="minorHAnsi"/>
          <w:i/>
        </w:rPr>
        <w:t xml:space="preserve">(Ahnfeltia) </w:t>
      </w:r>
      <w:r w:rsidRPr="00BA0F1F">
        <w:rPr>
          <w:rFonts w:cstheme="minorHAnsi"/>
        </w:rPr>
        <w:t xml:space="preserve">decreased – from 86.5 to 40 thousand tons from 1961 to the present time </w:t>
      </w:r>
      <w:r w:rsidRPr="00BA0F1F">
        <w:rPr>
          <w:rFonts w:cstheme="minorHAnsi"/>
        </w:rPr>
        <w:fldChar w:fldCharType="begin" w:fldLock="1"/>
      </w:r>
      <w:r w:rsidRPr="00BA0F1F">
        <w:rPr>
          <w:rFonts w:cstheme="minorHAnsi"/>
        </w:rPr>
        <w:instrText>ADDIN CSL_CITATION { "citationItems" : [ { "id" : "ITEM-1", "itemData" : { "DOI" : "10.1016/S0025-326X(03)00242-X", "ISSN" : "0025326X", "author" : [ { "dropping-particle" : "", "family" : "Belan", "given" : "T.A.", "non-dropping-particle" : "", "parse-names" : false, "suffix" : "" } ], "container-title" : "Marine Pollution Bulletin", "id" : "ITEM-1", "issue" : "9", "issued" : { "date-parts" : [ [ "2003", "9" ] ] }, "page" : "1111-1119", "title" : "Benthos abundance pattern and species composition in conditions of pollution in Amursky Bay (the Peter the Great Bay, the Sea of Japan)", "type" : "article-journal", "volume" : "46" }, "uris" : [ "http://www.mendeley.com/documents/?uuid=ec80baad-cb17-4727-9674-f6096b639479" ] } ], "mendeley" : { "formattedCitation" : "(Belan, 2003)", "plainTextFormattedCitation" : "(Belan, 2003)", "previouslyFormattedCitation" : "(Belan, 2003)" }, "properties" : {  }, "schema" : "https://github.com/citation-style-language/schema/raw/master/csl-citation.json" }</w:instrText>
      </w:r>
      <w:r w:rsidRPr="00BA0F1F">
        <w:rPr>
          <w:rFonts w:cstheme="minorHAnsi"/>
        </w:rPr>
        <w:fldChar w:fldCharType="separate"/>
      </w:r>
      <w:r w:rsidRPr="00BA0F1F">
        <w:rPr>
          <w:rFonts w:cstheme="minorHAnsi"/>
        </w:rPr>
        <w:t>(Belan, 2003)</w:t>
      </w:r>
      <w:r w:rsidRPr="00BA0F1F">
        <w:rPr>
          <w:rFonts w:cstheme="minorHAnsi"/>
        </w:rPr>
        <w:fldChar w:fldCharType="end"/>
      </w:r>
      <w:r w:rsidRPr="00BA0F1F">
        <w:rPr>
          <w:rFonts w:cstheme="minorHAnsi"/>
        </w:rPr>
        <w:t xml:space="preserve">. The number of polychaetes, tolerant to low oxygen conditions increased </w:t>
      </w:r>
      <w:r w:rsidRPr="00BA0F1F">
        <w:rPr>
          <w:rFonts w:cstheme="minorHAnsi"/>
        </w:rPr>
        <w:fldChar w:fldCharType="begin" w:fldLock="1"/>
      </w:r>
      <w:r w:rsidRPr="00BA0F1F">
        <w:rPr>
          <w:rFonts w:cstheme="minorHAnsi"/>
        </w:rPr>
        <w:instrText>ADDIN CSL_CITATION { "citationItems" : [ { "id" : "ITEM-1", "itemData" : { "DOI" : "10.1016/S0025-326X(03)00242-X", "ISSN" : "0025326X", "author" : [ { "dropping-particle" : "", "family" : "Belan", "given" : "T.A.", "non-dropping-particle" : "", "parse-names" : false, "suffix" : "" } ], "container-title" : "Marine Pollution Bulletin", "id" : "ITEM-1", "issue" : "9", "issued" : { "date-parts" : [ [ "2003", "9" ] ] }, "page" : "1111-1119", "title" : "Benthos abundance pattern and species composition in conditions of pollution in Amursky Bay (the Peter the Great Bay, the Sea of Japan)", "type" : "article-journal", "volume" : "46" }, "uris" : [ "http://www.mendeley.com/documents/?uuid=ec80baad-cb17-4727-9674-f6096b639479" ] } ], "mendeley" : { "formattedCitation" : "(Belan, 2003)", "plainTextFormattedCitation" : "(Belan, 2003)", "previouslyFormattedCitation" : "(Belan, 2003)" }, "properties" : {  }, "schema" : "https://github.com/citation-style-language/schema/raw/master/csl-citation.json" }</w:instrText>
      </w:r>
      <w:r w:rsidRPr="00BA0F1F">
        <w:rPr>
          <w:rFonts w:cstheme="minorHAnsi"/>
        </w:rPr>
        <w:fldChar w:fldCharType="separate"/>
      </w:r>
      <w:r w:rsidRPr="00BA0F1F">
        <w:rPr>
          <w:rFonts w:cstheme="minorHAnsi"/>
        </w:rPr>
        <w:t>(Belan,</w:t>
      </w:r>
      <w:r>
        <w:rPr>
          <w:rFonts w:cstheme="minorHAnsi"/>
        </w:rPr>
        <w:t xml:space="preserve"> </w:t>
      </w:r>
      <w:r w:rsidRPr="00BA0F1F">
        <w:rPr>
          <w:rFonts w:cstheme="minorHAnsi"/>
        </w:rPr>
        <w:t>2003)</w:t>
      </w:r>
      <w:r w:rsidRPr="00BA0F1F">
        <w:rPr>
          <w:rFonts w:cstheme="minorHAnsi"/>
        </w:rPr>
        <w:fldChar w:fldCharType="end"/>
      </w:r>
      <w:r w:rsidRPr="00BA0F1F">
        <w:rPr>
          <w:rFonts w:cstheme="minorHAnsi"/>
        </w:rPr>
        <w:t xml:space="preserve">. Mass mortalities of small fish have occurred </w:t>
      </w:r>
      <w:r w:rsidRPr="00BA0F1F">
        <w:rPr>
          <w:rFonts w:cstheme="minorHAnsi"/>
        </w:rPr>
        <w:fldChar w:fldCharType="begin" w:fldLock="1"/>
      </w:r>
      <w:r w:rsidRPr="00BA0F1F">
        <w:rPr>
          <w:rFonts w:cstheme="minorHAnsi"/>
        </w:rPr>
        <w:instrText>ADDIN CSL_CITATION { "citationItems" : [ { "id" : "ITEM-1", "itemData" : { "abstract" : "The human-scale impacts on the Biosphere has become a geological force. The transition to a managed evolution of the biosphere would make a seamless transition to the noosphere.", "author" : [ { "dropping-particle" : "", "family" : "Yablokov", "given" : "A.V.", "non-dropping-particle" : "", "parse-names" : false, "suffix" : "" }, { "dropping-particle" : "", "family" : "Koltsov", "given" : "N.K.", "non-dropping-particle" : "", "parse-names" : false, "suffix" : "" }, { "dropping-particle" : "", "family" : "Levchenko", "given" : "V.F.", "non-dropping-particle" : "", "parse-names" : false, "suffix" : "" }, { "dropping-particle" : "", "family" : "Sechenov", "given" : "I.M.", "non-dropping-particle" : "", "parse-names" : false, "suffix" : "" }, { "dropping-particle" : "", "family" : "Kerzhentsev", "given" : "A.S.", "non-dropping-particle" : "", "parse-names" : false, "suffix" : "" } ], "container-title" : "\u0410\u0441\u0442\u0440\u0430\u0445\u0430\u043d\u0441\u043a\u0438\u0439 \u0432\u0435\u0441\u0442\u043d\u0438\u043a \u044d\u043a\u043e\u043b\u043e\u0433\u0438\u0447\u0435\u0441\u043a\u043e\u0433\u043e \u043e\u0431\u0440\u0430\u0437\u043e\u0432\u0430\u043d\u0438\u044f [Astrakhan Herald of ecological education]", "id" : "ITEM-1", "issue" : "3(29)", "issued" : { "date-parts" : [ [ "2014" ] ] }, "page" : "28-37", "title" : "The Transition to a Managed Evolution of Biosphere - the Way Out of the Global Environmental Crisis", "type" : "article-journal" }, "uris" : [ "http://www.mendeley.com/documents/?uuid=383d9d31-56dd-4c57-a8da-17f5a52a8955" ] } ], "mendeley" : { "formattedCitation" : "(Yablokov, Koltsov, Levchenko, Sechenov, &amp; Kerzhentsev, 2014)", "plainTextFormattedCitation" : "(Yablokov, Koltsov, Levchenko, Sechenov, &amp; Kerzhentsev, 2014)", "previouslyFormattedCitation" : "(Yablokov, Koltsov, Levchenko, Sechenov, &amp; Kerzhentsev, 2014)" }, "properties" : {  }, "schema" : "https://github.com/citation-style-language/schema/raw/master/csl-citation.json" }</w:instrText>
      </w:r>
      <w:r w:rsidRPr="00BA0F1F">
        <w:rPr>
          <w:rFonts w:cstheme="minorHAnsi"/>
        </w:rPr>
        <w:fldChar w:fldCharType="separate"/>
      </w:r>
      <w:r w:rsidRPr="00BA0F1F">
        <w:rPr>
          <w:rFonts w:cstheme="minorHAnsi"/>
        </w:rPr>
        <w:t>(Yablokov</w:t>
      </w:r>
      <w:r w:rsidR="003F5A8B">
        <w:rPr>
          <w:rFonts w:cstheme="minorHAnsi"/>
          <w:i/>
        </w:rPr>
        <w:t xml:space="preserve"> et al.</w:t>
      </w:r>
      <w:r w:rsidRPr="00BA0F1F">
        <w:rPr>
          <w:rFonts w:cstheme="minorHAnsi"/>
        </w:rPr>
        <w:t>, 2014)</w:t>
      </w:r>
      <w:r w:rsidRPr="00BA0F1F">
        <w:rPr>
          <w:rFonts w:cstheme="minorHAnsi"/>
        </w:rPr>
        <w:fldChar w:fldCharType="end"/>
      </w:r>
      <w:r w:rsidRPr="00BA0F1F">
        <w:rPr>
          <w:rFonts w:cstheme="minorHAnsi"/>
        </w:rPr>
        <w:t>.</w:t>
      </w:r>
    </w:p>
    <w:p w14:paraId="17B7E3D3" w14:textId="4A75311B" w:rsidR="0048205B" w:rsidRPr="00BA0F1F" w:rsidRDefault="0048205B" w:rsidP="00AE389F">
      <w:pPr>
        <w:rPr>
          <w:rFonts w:cstheme="minorHAnsi"/>
        </w:rPr>
      </w:pPr>
      <w:r w:rsidRPr="00BA0F1F">
        <w:rPr>
          <w:rFonts w:cstheme="minorHAnsi"/>
        </w:rPr>
        <w:t>The Okhotsk-Korean population of grey whales is one of the most vulnerable in the world. It is included into the Red List of</w:t>
      </w:r>
      <w:r w:rsidR="00A26495">
        <w:rPr>
          <w:rFonts w:cstheme="minorHAnsi"/>
        </w:rPr>
        <w:t xml:space="preserve"> threatened species as "critically e</w:t>
      </w:r>
      <w:r w:rsidRPr="00BA0F1F">
        <w:rPr>
          <w:rFonts w:cstheme="minorHAnsi"/>
        </w:rPr>
        <w:t xml:space="preserve">ndangered" </w:t>
      </w:r>
      <w:r w:rsidRPr="00BA0F1F">
        <w:rPr>
          <w:rFonts w:cstheme="minorHAnsi"/>
        </w:rPr>
        <w:fldChar w:fldCharType="begin" w:fldLock="1"/>
      </w:r>
      <w:r w:rsidRPr="00BA0F1F">
        <w:rPr>
          <w:rFonts w:cstheme="minorHAnsi"/>
        </w:rPr>
        <w:instrText>ADDIN CSL_CITATION { "citationItems" : [ { "id" : "ITEM-1", "itemData" : { "URL" : "http://www.iucnredlist.org/technical-documents/classification-schemes/habitats-classification-scheme-ver3", "accessed" : { "date-parts" : [ [ "2015", "9", "1" ] ] }, "author" : [ { "dropping-particle" : "", "family" : "IUCN (n.d.)", "given" : "", "non-dropping-particle" : "", "parse-names" : false, "suffix" : "" } ], "editor" : [ { "dropping-particle" : "", "family" : "IUCN", "given" : "", "non-dropping-particle" : "", "parse-names" : false, "suffix" : "" } ], "id" : "ITEM-1", "issued" : { "date-parts" : [ [ "0" ] ] }, "publisher-place" : "Gland, Switzerland", "title" : "Red List of Threatened Species. Version 3.1", "type" : "webpage" }, "uris" : [ "http://www.mendeley.com/documents/?uuid=fdb7cae9-983c-3694-b6e9-aa5eb37977c7" ] } ], "mendeley" : { "formattedCitation" : "(IUCN (n.d.), n.d.)", "manualFormatting" : "(IUCN, 2015)", "plainTextFormattedCitation" : "(IUCN (n.d.), n.d.)", "previouslyFormattedCitation" : "(IUCN (n.d.), n.d.)" }, "properties" : {  }, "schema" : "https://github.com/citation-style-language/schema/raw/master/csl-citation.json" }</w:instrText>
      </w:r>
      <w:r w:rsidRPr="00BA0F1F">
        <w:rPr>
          <w:rFonts w:cstheme="minorHAnsi"/>
        </w:rPr>
        <w:fldChar w:fldCharType="separate"/>
      </w:r>
      <w:r w:rsidRPr="00BA0F1F">
        <w:rPr>
          <w:rFonts w:cstheme="minorHAnsi"/>
        </w:rPr>
        <w:t>(</w:t>
      </w:r>
      <w:r w:rsidRPr="009F20BB">
        <w:rPr>
          <w:rFonts w:cstheme="minorHAnsi"/>
        </w:rPr>
        <w:t>IUCN, 2015</w:t>
      </w:r>
      <w:r w:rsidRPr="00BA0F1F">
        <w:rPr>
          <w:rFonts w:cstheme="minorHAnsi"/>
        </w:rPr>
        <w:t>)</w:t>
      </w:r>
      <w:r w:rsidRPr="00BA0F1F">
        <w:rPr>
          <w:rFonts w:cstheme="minorHAnsi"/>
        </w:rPr>
        <w:fldChar w:fldCharType="end"/>
      </w:r>
      <w:r w:rsidRPr="00BA0F1F">
        <w:rPr>
          <w:rFonts w:cstheme="minorHAnsi"/>
        </w:rPr>
        <w:t xml:space="preserve"> and is in the Russian Red Book. The reason for its decline in the past was whaling, while in the present day intensive exploitation of oil and gas deposits on the shelf near Sakhalin Island threaten destruction of the population on its the summer-autumn feeding grounds </w:t>
      </w:r>
      <w:r w:rsidRPr="00BA0F1F">
        <w:rPr>
          <w:rFonts w:cstheme="minorHAnsi"/>
        </w:rPr>
        <w:fldChar w:fldCharType="begin" w:fldLock="1"/>
      </w:r>
      <w:r w:rsidRPr="00BA0F1F">
        <w:rPr>
          <w:rFonts w:cstheme="minorHAnsi"/>
        </w:rPr>
        <w:instrText>ADDIN CSL_CITATION { "citationItems" : [ { "id" : "ITEM-1", "itemData" : { "author" : [ { "dropping-particle" : "V.", "family" : "Adrianov", "given" : "A.", "non-dropping-particle" : "", "parse-names" : false, "suffix" : "" } ], "container-title" : "\u0412\u0435\u0441\u0442\u043d\u0438\u043a \u0420\u043e\u0441\u0441\u0438\u0439\u0441\u043a\u043e\u0439 \u0430\u043a\u0430\u0434\u0435\u043c\u0438\u0438 \u043d\u0430\u0443\u043a [Herald of the Russian Academy of Sciences]", "id" : "ITEM-1", "issue" : "2", "issued" : { "date-parts" : [ [ "2011" ] ] }, "page" : "111-119", "title" : "\u042d\u043a\u043e\u043b\u043e\u0433\u0438\u0447\u0435\u0441\u043a\u0430\u044f \u0431\u0435\u0437\u043e\u043f\u0430\u0441\u043d\u043e\u0441\u0442\u044c \u0434\u0430\u043b\u044c\u043d\u0435\u0432\u043e\u0441\u0442\u043e\u0447\u043d\u044b\u0445 \u043c\u043e\u0440\u0435\u0439 \u0420\u043e\u0441\u0441\u0438\u0438 [Ecological safety of the Russian Far East seas]", "type" : "article-journal", "volume" : "81" }, "uris" : [ "http://www.mendeley.com/documents/?uuid=1b787489-3282-4b2e-959e-b959c7aa0a0c" ] } ], "mendeley" : { "formattedCitation" : "(A. V. Adrianov, 2011)", "plainTextFormattedCitation" : "(A. V. Adrianov, 2011)", "previouslyFormattedCitation" : "(A. V. Adrianov, 2011)" }, "properties" : {  }, "schema" : "https://github.com/citation-style-language/schema/raw/master/csl-citation.json" }</w:instrText>
      </w:r>
      <w:r w:rsidRPr="00BA0F1F">
        <w:rPr>
          <w:rFonts w:cstheme="minorHAnsi"/>
        </w:rPr>
        <w:fldChar w:fldCharType="separate"/>
      </w:r>
      <w:r w:rsidRPr="00BA0F1F">
        <w:rPr>
          <w:rFonts w:cstheme="minorHAnsi"/>
        </w:rPr>
        <w:t>(Adrianov, 2011)</w:t>
      </w:r>
      <w:r w:rsidRPr="00BA0F1F">
        <w:rPr>
          <w:rFonts w:cstheme="minorHAnsi"/>
        </w:rPr>
        <w:fldChar w:fldCharType="end"/>
      </w:r>
      <w:r w:rsidRPr="00BA0F1F">
        <w:rPr>
          <w:rFonts w:cstheme="minorHAnsi"/>
        </w:rPr>
        <w:t xml:space="preserve">. The far Eastern seas are important for the Russian economy due to the discovery of large oil and gas reserves on the Far Eastern shelf. However, after an agreement between NGOs and an oil company, mitigation plans for the company exploitation where agreed and followed and the number of whales increased from about 115 animals in 2004 to 174 in 2015 </w:t>
      </w:r>
      <w:r w:rsidRPr="00BA0F1F">
        <w:rPr>
          <w:rFonts w:cstheme="minorHAnsi"/>
        </w:rPr>
        <w:fldChar w:fldCharType="begin" w:fldLock="1"/>
      </w:r>
      <w:r w:rsidRPr="00BA0F1F">
        <w:rPr>
          <w:rFonts w:cstheme="minorHAnsi"/>
        </w:rPr>
        <w:instrText>ADDIN CSL_CITATION { "citationItems" : [ { "id" : "ITEM-1", "itemData" : { "author" : [ { "dropping-particle" : "", "family" : "Martin-Mehers", "given" : "Gillian", "non-dropping-particle" : "", "parse-names" : false, "suffix" : "" } ], "id" : "ITEM-1", "issued" : { "date-parts" : [ [ "2016" ] ] }, "number-of-pages" : "38", "publisher" : "IUCN, WWF, IFAW", "title" : "Western Gray Whale Advisory Panel: Stories of influence", "type" : "book" }, "uris" : [ "http://www.mendeley.com/documents/?uuid=6d3e5192-0f20-4bd9-ab10-db73c54ea5a4" ] } ], "mendeley" : { "formattedCitation" : "(Martin-Mehers, 2016)", "plainTextFormattedCitation" : "(Martin-Mehers, 2016)", "previouslyFormattedCitation" : "(Martin-Mehers, 2016)" }, "properties" : {  }, "schema" : "https://github.com/citation-style-language/schema/raw/master/csl-citation.json" }</w:instrText>
      </w:r>
      <w:r w:rsidRPr="00BA0F1F">
        <w:rPr>
          <w:rFonts w:cstheme="minorHAnsi"/>
        </w:rPr>
        <w:fldChar w:fldCharType="separate"/>
      </w:r>
      <w:r w:rsidRPr="00BA0F1F">
        <w:rPr>
          <w:rFonts w:cstheme="minorHAnsi"/>
        </w:rPr>
        <w:t>(Martin-Mehers, 2016)</w:t>
      </w:r>
      <w:r w:rsidRPr="00BA0F1F">
        <w:rPr>
          <w:rFonts w:cstheme="minorHAnsi"/>
        </w:rPr>
        <w:fldChar w:fldCharType="end"/>
      </w:r>
      <w:r w:rsidRPr="00BA0F1F">
        <w:rPr>
          <w:rFonts w:cstheme="minorHAnsi"/>
        </w:rPr>
        <w:t xml:space="preserve">. </w:t>
      </w:r>
    </w:p>
    <w:p w14:paraId="04ABE3F5" w14:textId="0A9F13E6" w:rsidR="0048205B" w:rsidRDefault="0048205B" w:rsidP="00AE389F">
      <w:pPr>
        <w:rPr>
          <w:rFonts w:asciiTheme="majorHAnsi" w:hAnsiTheme="majorHAnsi" w:cstheme="majorHAnsi"/>
        </w:rPr>
      </w:pPr>
      <w:r w:rsidRPr="00BA0F1F">
        <w:rPr>
          <w:rFonts w:cstheme="minorHAnsi"/>
          <w:highlight w:val="white"/>
        </w:rPr>
        <w:t xml:space="preserve">In the waters of the Gulf of Peter the Great 32 potentially harmful species of microalgae capable of producing biotoxins were discovered </w:t>
      </w:r>
      <w:r w:rsidRPr="00BA0F1F">
        <w:rPr>
          <w:rFonts w:cstheme="minorHAnsi"/>
          <w:highlight w:val="white"/>
        </w:rPr>
        <w:fldChar w:fldCharType="begin" w:fldLock="1"/>
      </w:r>
      <w:r w:rsidRPr="00BA0F1F">
        <w:rPr>
          <w:rFonts w:cstheme="minorHAnsi"/>
          <w:highlight w:val="white"/>
        </w:rPr>
        <w:instrText>ADDIN CSL_CITATION { "citationItems" : [ { "id" : "ITEM-1", "itemData" : { "author" : [ { "dropping-particle" : "", "family" : "Adrianov", "given" : "A.V.", "non-dropping-particle" : "", "parse-names" : false, "suffix" : "" }, { "dropping-particle" : "", "family" : "Tarasov", "given" : "V.G.", "non-dropping-particle" : "", "parse-names" : false, "suffix" : "" } ], "container-title" : "\u0414\u0438\u043d\u0430\u043c\u0438\u043a\u0430 \u043c\u043e\u0440\u0441\u043a\u0438\u0445 \u044d\u043a\u043e\u0441\u0438\u0441\u0442\u0435\u043c \u0438 \u0441\u043e\u0432\u0440\u0435\u043c\u0435\u043d\u043d\u044b\u0435 \u043f\u0440\u043e\u0431\u043b\u0435\u043c\u044b \u0441\u043e\u0445\u0440\u0430\u043d\u0435\u043d\u0438\u044f \u0431\u0438\u043e\u043b\u043e\u0433\u0438\u0447\u0435\u0441\u043a\u043e\u0433\u043e \u043f\u043e\u0442\u0435\u043d\u0446\u0438\u0430\u043b\u0430 \u043c\u043e\u0440\u0435\u0439 \u0420\u043e\u0441\u0441\u0438\u0438 [Dynamics of marine ecosystems and modern problems of preservation of biological potential of Russian seas]", "id" : "ITEM-1", "issued" : { "date-parts" : [ [ "2007" ] ] }, "page" : "177\u2013194", "publisher" : "Dalnauka", "publisher-place" : "Vladivostok", "title" : "\u0421\u043e\u0432\u0440\u0435\u043c\u0435\u043d\u043d\u044b\u0435 \u043f\u0440\u043e\u0431\u043b\u0435\u043c\u044b \u044d\u043a\u043e\u043b\u043e\u0433\u0438\u0447\u0435\u0441\u043a\u043e\u0439 \u0431\u0435\u0437\u043e\u043f\u0430\u0441\u043d\u043e\u0441\u0442\u0438 \u043c\u043e\u0440\u0441\u043a\u0438\u0445 \u0430\u043a\u0432\u0430\u0442\u043e\u0440\u0438\u0439 \u0414\u0430\u043b\u044c\u043d\u0435\u0433\u043e \u0412\u043e\u0441\u0442\u043e\u043a\u0430 \u0420\u0424 [Modern problems of ecological safety of the marine areas of the Russian Far East]", "type" : "chapter" }, "uris" : [ "http://www.mendeley.com/documents/?uuid=e7073f57-5921-47e6-8279-037015821767" ] } ], "mendeley" : { "formattedCitation" : "(A. V. Adrianov &amp; Tarasov, 2007)", "plainTextFormattedCitation" : "(A. V. Adrianov &amp; Tarasov, 2007)", "previouslyFormattedCitation" : "(A. V. Adrianov &amp; Tarasov, 2007)" }, "properties" : {  }, "schema" : "https://github.com/citation-style-language/schema/raw/master/csl-citation.json" }</w:instrText>
      </w:r>
      <w:r w:rsidRPr="00BA0F1F">
        <w:rPr>
          <w:rFonts w:cstheme="minorHAnsi"/>
          <w:highlight w:val="white"/>
        </w:rPr>
        <w:fldChar w:fldCharType="separate"/>
      </w:r>
      <w:r w:rsidRPr="00BA0F1F">
        <w:rPr>
          <w:rFonts w:cstheme="minorHAnsi"/>
          <w:highlight w:val="white"/>
        </w:rPr>
        <w:t>(</w:t>
      </w:r>
      <w:r w:rsidRPr="00BA0F1F">
        <w:rPr>
          <w:rFonts w:cstheme="minorHAnsi"/>
        </w:rPr>
        <w:t>Adrianov &amp; Tarasov, 2007</w:t>
      </w:r>
      <w:r w:rsidRPr="00BA0F1F">
        <w:rPr>
          <w:rFonts w:cstheme="minorHAnsi"/>
          <w:highlight w:val="white"/>
        </w:rPr>
        <w:t>)</w:t>
      </w:r>
      <w:r w:rsidRPr="00BA0F1F">
        <w:rPr>
          <w:rFonts w:cstheme="minorHAnsi"/>
          <w:highlight w:val="white"/>
        </w:rPr>
        <w:fldChar w:fldCharType="end"/>
      </w:r>
      <w:r w:rsidRPr="00BA0F1F">
        <w:rPr>
          <w:rFonts w:cstheme="minorHAnsi"/>
          <w:highlight w:val="white"/>
        </w:rPr>
        <w:t>.</w:t>
      </w:r>
      <w:r w:rsidRPr="00BA0F1F">
        <w:rPr>
          <w:rFonts w:cstheme="minorHAnsi"/>
        </w:rPr>
        <w:t xml:space="preserve"> Recently blooms of strains of microalgae that are highly pathogenic and highly virulent have appeared and accumulations of dangerous microorganisms in filter-feeding organisms may lead to a threat to human health </w:t>
      </w:r>
      <w:r w:rsidRPr="00BA0F1F">
        <w:rPr>
          <w:rFonts w:cstheme="minorHAnsi"/>
        </w:rPr>
        <w:fldChar w:fldCharType="begin" w:fldLock="1"/>
      </w:r>
      <w:r w:rsidRPr="00BA0F1F">
        <w:rPr>
          <w:rFonts w:cstheme="minorHAnsi"/>
        </w:rPr>
        <w:instrText>ADDIN CSL_CITATION { "citationItems" : [ { "id" : "ITEM-1", "itemData" : { "author" : [ { "dropping-particle" : "", "family" : "Adrianov", "given" : "A.V.", "non-dropping-particle" : "", "parse-names" : false, "suffix" : "" }, { "dropping-particle" : "", "family" : "Tarasov", "given" : "V.G.", "non-dropping-particle" : "", "parse-names" : false, "suffix" : "" } ], "container-title" : "\u0414\u0438\u043d\u0430\u043c\u0438\u043a\u0430 \u043c\u043e\u0440\u0441\u043a\u0438\u0445 \u044d\u043a\u043e\u0441\u0438\u0441\u0442\u0435\u043c \u0438 \u0441\u043e\u0432\u0440\u0435\u043c\u0435\u043d\u043d\u044b\u0435 \u043f\u0440\u043e\u0431\u043b\u0435\u043c\u044b \u0441\u043e\u0445\u0440\u0430\u043d\u0435\u043d\u0438\u044f \u0431\u0438\u043e\u043b\u043e\u0433\u0438\u0447\u0435\u0441\u043a\u043e\u0433\u043e \u043f\u043e\u0442\u0435\u043d\u0446\u0438\u0430\u043b\u0430 \u043c\u043e\u0440\u0435\u0439 \u0420\u043e\u0441\u0441\u0438\u0438 [Dynamics of marine ecosystems and modern problems of preservation of biological potential of Russian seas]", "id" : "ITEM-1", "issued" : { "date-parts" : [ [ "2007" ] ] }, "page" : "177\u2013194", "publisher" : "Dalnauka", "publisher-place" : "Vladivostok", "title" : "\u0421\u043e\u0432\u0440\u0435\u043c\u0435\u043d\u043d\u044b\u0435 \u043f\u0440\u043e\u0431\u043b\u0435\u043c\u044b \u044d\u043a\u043e\u043b\u043e\u0433\u0438\u0447\u0435\u0441\u043a\u043e\u0439 \u0431\u0435\u0437\u043e\u043f\u0430\u0441\u043d\u043e\u0441\u0442\u0438 \u043c\u043e\u0440\u0441\u043a\u0438\u0445 \u0430\u043a\u0432\u0430\u0442\u043e\u0440\u0438\u0439 \u0414\u0430\u043b\u044c\u043d\u0435\u0433\u043e \u0412\u043e\u0441\u0442\u043e\u043a\u0430 \u0420\u0424 [Modern problems of ecological safety of the marine areas of the Russian Far East]", "type" : "chapter" }, "uris" : [ "http://www.mendeley.com/documents/?uuid=e7073f57-5921-47e6-8279-037015821767" ] } ], "mendeley" : { "formattedCitation" : "(A. V. Adrianov &amp; Tarasov, 2007)", "plainTextFormattedCitation" : "(A. V. Adrianov &amp; Tarasov, 2007)", "previouslyFormattedCitation" : "(A. V. Adrianov &amp; Tarasov, 2007)" }, "properties" : {  }, "schema" : "https://github.com/citation-style-language/schema/raw/master/csl-citation.json" }</w:instrText>
      </w:r>
      <w:r w:rsidRPr="00BA0F1F">
        <w:rPr>
          <w:rFonts w:cstheme="minorHAnsi"/>
        </w:rPr>
        <w:fldChar w:fldCharType="separate"/>
      </w:r>
      <w:r w:rsidRPr="00BA0F1F">
        <w:rPr>
          <w:rFonts w:cstheme="minorHAnsi"/>
        </w:rPr>
        <w:t>(Adrianov &amp; Tarasov, 2007)</w:t>
      </w:r>
      <w:r w:rsidRPr="00BA0F1F">
        <w:rPr>
          <w:rFonts w:cstheme="minorHAnsi"/>
        </w:rPr>
        <w:fldChar w:fldCharType="end"/>
      </w:r>
      <w:r w:rsidRPr="00BA0F1F">
        <w:rPr>
          <w:rFonts w:cstheme="minorHAnsi"/>
          <w:highlight w:val="white"/>
        </w:rPr>
        <w:t xml:space="preserve"> (</w:t>
      </w:r>
      <w:r w:rsidR="00E02367">
        <w:rPr>
          <w:rFonts w:cstheme="minorHAnsi"/>
          <w:b/>
          <w:highlight w:val="white"/>
        </w:rPr>
        <w:t>Figure 3.42</w:t>
      </w:r>
      <w:r w:rsidRPr="00BA0F1F">
        <w:rPr>
          <w:rFonts w:cstheme="minorHAnsi"/>
          <w:highlight w:val="white"/>
        </w:rPr>
        <w:t>).</w:t>
      </w:r>
    </w:p>
    <w:p w14:paraId="1B47E084" w14:textId="1375B428" w:rsidR="00311DE6" w:rsidRPr="00311DE6" w:rsidRDefault="00311DE6" w:rsidP="00311DE6">
      <w:pPr>
        <w:rPr>
          <w:lang w:val="en-US"/>
        </w:rPr>
      </w:pPr>
      <w:r>
        <w:rPr>
          <w:lang w:eastAsia="en-GB"/>
        </w:rPr>
        <w:lastRenderedPageBreak/>
        <w:drawing>
          <wp:inline distT="0" distB="0" distL="0" distR="0" wp14:anchorId="258D2931" wp14:editId="1E7572CC">
            <wp:extent cx="5759450" cy="296291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6"/>
                    <a:stretch>
                      <a:fillRect/>
                    </a:stretch>
                  </pic:blipFill>
                  <pic:spPr>
                    <a:xfrm>
                      <a:off x="0" y="0"/>
                      <a:ext cx="5759450" cy="2962910"/>
                    </a:xfrm>
                    <a:prstGeom prst="rect">
                      <a:avLst/>
                    </a:prstGeom>
                  </pic:spPr>
                </pic:pic>
              </a:graphicData>
            </a:graphic>
          </wp:inline>
        </w:drawing>
      </w:r>
    </w:p>
    <w:p w14:paraId="119519D7" w14:textId="77777777" w:rsidR="0048205B" w:rsidRPr="00BA0F1F" w:rsidRDefault="0048205B" w:rsidP="00AE389F">
      <w:pPr>
        <w:widowControl w:val="0"/>
        <w:autoSpaceDE w:val="0"/>
        <w:autoSpaceDN w:val="0"/>
        <w:adjustRightInd w:val="0"/>
        <w:rPr>
          <w:rFonts w:cstheme="minorHAnsi"/>
        </w:rPr>
      </w:pPr>
      <w:r w:rsidRPr="00BA0F1F">
        <w:rPr>
          <w:rFonts w:cstheme="minorHAnsi"/>
        </w:rPr>
        <w:t>312 invasive species were found in Peter the Great Bay, including 104 southern migrants</w:t>
      </w:r>
      <w:r w:rsidRPr="00BA0F1F">
        <w:rPr>
          <w:rFonts w:cstheme="minorHAnsi"/>
          <w:lang w:val="en-US"/>
        </w:rPr>
        <w:t>, most of them were transported in ballast waters</w:t>
      </w:r>
      <w:r w:rsidRPr="00BA0F1F">
        <w:rPr>
          <w:rFonts w:cstheme="minorHAnsi"/>
        </w:rPr>
        <w:t xml:space="preserve">. In the last 12 years 19 new tropical and subtropical species were detected </w:t>
      </w:r>
      <w:r w:rsidRPr="00BA0F1F">
        <w:rPr>
          <w:rFonts w:cstheme="minorHAnsi"/>
        </w:rPr>
        <w:fldChar w:fldCharType="begin" w:fldLock="1"/>
      </w:r>
      <w:r w:rsidRPr="00BA0F1F">
        <w:rPr>
          <w:rFonts w:cstheme="minorHAnsi"/>
        </w:rPr>
        <w:instrText>ADDIN CSL_CITATION { "citationItems" : [ { "id" : "ITEM-1", "itemData" : { "author" : [ { "dropping-particle" : "V.", "family" : "Adrianov", "given" : "A.", "non-dropping-particle" : "", "parse-names" : false, "suffix" : "" } ], "container-title" : "\u0412\u0435\u0441\u0442\u043d\u0438\u043a \u0420\u043e\u0441\u0441\u0438\u0439\u0441\u043a\u043e\u0439 \u0430\u043a\u0430\u0434\u0435\u043c\u0438\u0438 \u043d\u0430\u0443\u043a [Herald of the Russian Academy of Sciences]", "id" : "ITEM-1", "issue" : "2", "issued" : { "date-parts" : [ [ "2011" ] ] }, "page" : "111-119", "title" : "\u042d\u043a\u043e\u043b\u043e\u0433\u0438\u0447\u0435\u0441\u043a\u0430\u044f \u0431\u0435\u0437\u043e\u043f\u0430\u0441\u043d\u043e\u0441\u0442\u044c \u0434\u0430\u043b\u044c\u043d\u0435\u0432\u043e\u0441\u0442\u043e\u0447\u043d\u044b\u0445 \u043c\u043e\u0440\u0435\u0439 \u0420\u043e\u0441\u0441\u0438\u0438 [Ecological safety of the Russian Far East seas]", "type" : "article-journal", "volume" : "81" }, "uris" : [ "http://www.mendeley.com/documents/?uuid=1b787489-3282-4b2e-959e-b959c7aa0a0c" ] } ], "mendeley" : { "formattedCitation" : "(A. V. Adrianov, 2011)", "plainTextFormattedCitation" : "(A. V. Adrianov, 2011)", "previouslyFormattedCitation" : "(A. V. Adrianov, 2011)" }, "properties" : {  }, "schema" : "https://github.com/citation-style-language/schema/raw/master/csl-citation.json" }</w:instrText>
      </w:r>
      <w:r w:rsidRPr="00BA0F1F">
        <w:rPr>
          <w:rFonts w:cstheme="minorHAnsi"/>
        </w:rPr>
        <w:fldChar w:fldCharType="separate"/>
      </w:r>
      <w:r w:rsidRPr="00BA0F1F">
        <w:rPr>
          <w:rFonts w:cstheme="minorHAnsi"/>
        </w:rPr>
        <w:t>(Adrianov, 2011)</w:t>
      </w:r>
      <w:r w:rsidRPr="00BA0F1F">
        <w:rPr>
          <w:rFonts w:cstheme="minorHAnsi"/>
        </w:rPr>
        <w:fldChar w:fldCharType="end"/>
      </w:r>
      <w:r w:rsidRPr="00BA0F1F">
        <w:rPr>
          <w:rFonts w:cstheme="minorHAnsi"/>
        </w:rPr>
        <w:t xml:space="preserve">. The expansion to the north of not only individual species, but entire complexes of the southern biota is one of the consequences of climate change </w:t>
      </w:r>
      <w:r w:rsidRPr="00BA0F1F">
        <w:rPr>
          <w:rFonts w:cstheme="minorHAnsi"/>
        </w:rPr>
        <w:fldChar w:fldCharType="begin" w:fldLock="1"/>
      </w:r>
      <w:r w:rsidRPr="00BA0F1F">
        <w:rPr>
          <w:rFonts w:cstheme="minorHAnsi"/>
        </w:rPr>
        <w:instrText>ADDIN CSL_CITATION { "citationItems" : [ { "id" : "ITEM-1", "itemData" : { "author" : [ { "dropping-particle" : "", "family" : "IPCC", "given" : "", "non-dropping-particle" : "", "parse-names" : false, "suffix" : "" } ], "id" : "ITEM-1",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Barros, V.R., C.B. Field, D.J. Dokken, M.D. Mastrandre", "title-short" : "Climate Change 2014: Impacts, Adaptation, and Vuln", "type" : "book" }, "uris" : [ "http://www.mendeley.com/documents/?uuid=14220206-4434-48cc-b1b1-bb32d411b53c" ] } ], "mendeley" : { "formattedCitation" : "(IPCC, 2014b)", "plainTextFormattedCitation" : "(IPCC, 2014b)", "previouslyFormattedCitation" : "(IPCC, 2014b)" }, "properties" : {  }, "schema" : "https://github.com/citation-style-language/schema/raw/master/csl-citation.json" }</w:instrText>
      </w:r>
      <w:r w:rsidRPr="00BA0F1F">
        <w:rPr>
          <w:rFonts w:cstheme="minorHAnsi"/>
        </w:rPr>
        <w:fldChar w:fldCharType="separate"/>
      </w:r>
      <w:r w:rsidRPr="00BA0F1F">
        <w:rPr>
          <w:rFonts w:cstheme="minorHAnsi"/>
        </w:rPr>
        <w:t>(IPCC, 2014b)</w:t>
      </w:r>
      <w:r w:rsidRPr="00BA0F1F">
        <w:rPr>
          <w:rFonts w:cstheme="minorHAnsi"/>
        </w:rPr>
        <w:fldChar w:fldCharType="end"/>
      </w:r>
      <w:r w:rsidRPr="00BA0F1F">
        <w:rPr>
          <w:rFonts w:cstheme="minorHAnsi"/>
        </w:rPr>
        <w:t xml:space="preserve">. </w:t>
      </w:r>
    </w:p>
    <w:p w14:paraId="200CF7BE" w14:textId="77777777" w:rsidR="0048205B" w:rsidRPr="00BA0F1F" w:rsidRDefault="0048205B" w:rsidP="00AE389F">
      <w:pPr>
        <w:spacing w:after="0"/>
        <w:rPr>
          <w:rFonts w:cstheme="minorHAnsi"/>
          <w:u w:val="single"/>
        </w:rPr>
      </w:pPr>
    </w:p>
    <w:p w14:paraId="2C88F510" w14:textId="77777777" w:rsidR="0048205B" w:rsidRPr="0016656E" w:rsidRDefault="0048205B" w:rsidP="00AE389F">
      <w:pPr>
        <w:autoSpaceDE w:val="0"/>
        <w:autoSpaceDN w:val="0"/>
        <w:adjustRightInd w:val="0"/>
        <w:spacing w:after="0"/>
        <w:rPr>
          <w:rFonts w:cstheme="minorHAnsi"/>
          <w:u w:val="single"/>
        </w:rPr>
      </w:pPr>
      <w:r w:rsidRPr="0016656E">
        <w:rPr>
          <w:rFonts w:cstheme="minorHAnsi"/>
          <w:u w:val="single"/>
          <w:lang w:val="en-US"/>
        </w:rPr>
        <w:t>Attribution of biodiversity trends to direct drivers</w:t>
      </w:r>
    </w:p>
    <w:p w14:paraId="1D2E33C4" w14:textId="77777777" w:rsidR="0048205B" w:rsidRPr="00BA0F1F" w:rsidRDefault="0048205B" w:rsidP="00AE389F">
      <w:pPr>
        <w:rPr>
          <w:rFonts w:cstheme="minorHAnsi"/>
        </w:rPr>
      </w:pPr>
      <w:r w:rsidRPr="00BA0F1F">
        <w:rPr>
          <w:rFonts w:cstheme="minorHAnsi"/>
        </w:rPr>
        <w:t>Fisher</w:t>
      </w:r>
      <w:r w:rsidRPr="00BA0F1F">
        <w:rPr>
          <w:rFonts w:cstheme="minorHAnsi"/>
          <w:lang w:val="ru-RU"/>
        </w:rPr>
        <w:t>у</w:t>
      </w:r>
      <w:r w:rsidRPr="00BA0F1F">
        <w:rPr>
          <w:rFonts w:cstheme="minorHAnsi"/>
        </w:rPr>
        <w:t xml:space="preserve"> is the main pressure on the North West Pacific Ocean’s biological diversity. The total catch every year reaches several million tons of fish and invertebrates. Before 1990, the Soviet Union provided more than half of the world’s total catch of pollock (about 2.5 million tons) </w:t>
      </w:r>
      <w:r w:rsidRPr="00BA0F1F">
        <w:rPr>
          <w:rFonts w:cstheme="minorHAnsi"/>
        </w:rPr>
        <w:fldChar w:fldCharType="begin" w:fldLock="1"/>
      </w:r>
      <w:r w:rsidRPr="00BA0F1F">
        <w:rPr>
          <w:rFonts w:cstheme="minorHAnsi"/>
        </w:rPr>
        <w:instrText>ADDIN CSL_CITATION { "citationItems" : [ { "id" : "ITEM-1", "itemData" : { "ISBN" : "9789251070239", "ISSN" : "2070-7010", "abstract" : "Marine fisheries are very important to the economy and well-being of coastal communities. Maintaining the long-term prosperity and sustainability of marine fisheries is not only of political and social significance but also of economic and ecological importance. This review presents an updated assessment of the current status of the world\u2019s marine fishery resources. Its aim is to provide the FAO Committee on Fisheries, policy-makers, civil society, fishers and managers of world fishery resources with a comprehensive, objective and global review of the state of the living marine resources of the oceans. The review was based mainly on official catch statistics up until 2009 and relevant stock assessment and other complementary information available until 2010. This review consists of four major components. The first is a global overview of marine fishery production and the state of marine fish resources. The second part is divided into chapters that summarize and compile the information available for each FAO major fishing area, together with a discussion of the major trends and changes that have occurred with the main fishery resources exploited in each area and comments on the stock assessment work undertaken in support of fisheries management in each region. The third section is allocated to special topics that attract great attention in the international community, including tuna and tuna-like species, sharks, the Pacific islands region, deep-sea fisheries, and fisheries and long-term climate variability. The final part lists all the tables that provide details about historical and recent catches for the major marine resources and, where possible, assessments of the most current state of exploitation of fish stocks.", "author" : [ { "dropping-particle" : "", "family" : "FAO", "given" : "", "non-dropping-particle" : "", "parse-names" : false, "suffix" : "" } ], "container-title" : "FAO Fisheries and Aquaculture Technical Paper", "id" : "ITEM-1", "issued" : { "date-parts" : [ [ "2011" ] ] }, "number-of-pages" : "334", "title" : "Review of the state of world marine fishery resources", "type" : "book", "volume" : "569" }, "uris" : [ "http://www.mendeley.com/documents/?uuid=07637468-82dd-4492-9e52-e602c197d461" ] } ], "mendeley" : { "formattedCitation" : "(FAO, 2011)", "plainTextFormattedCitation" : "(FAO, 2011)", "previouslyFormattedCitation" : "(FAO, 2011)" }, "properties" : {  }, "schema" : "https://github.com/citation-style-language/schema/raw/master/csl-citation.json" }</w:instrText>
      </w:r>
      <w:r w:rsidRPr="00BA0F1F">
        <w:rPr>
          <w:rFonts w:cstheme="minorHAnsi"/>
        </w:rPr>
        <w:fldChar w:fldCharType="separate"/>
      </w:r>
      <w:r w:rsidRPr="00BA0F1F">
        <w:rPr>
          <w:rFonts w:cstheme="minorHAnsi"/>
        </w:rPr>
        <w:t>(</w:t>
      </w:r>
      <w:r w:rsidRPr="009F20BB">
        <w:rPr>
          <w:rFonts w:cstheme="minorHAnsi"/>
        </w:rPr>
        <w:t>FAO</w:t>
      </w:r>
      <w:r w:rsidRPr="00BA0F1F">
        <w:rPr>
          <w:rFonts w:cstheme="minorHAnsi"/>
        </w:rPr>
        <w:t>, 2011)</w:t>
      </w:r>
      <w:r w:rsidRPr="00BA0F1F">
        <w:rPr>
          <w:rFonts w:cstheme="minorHAnsi"/>
        </w:rPr>
        <w:fldChar w:fldCharType="end"/>
      </w:r>
      <w:r w:rsidRPr="00BA0F1F">
        <w:rPr>
          <w:rFonts w:cstheme="minorHAnsi"/>
        </w:rPr>
        <w:t xml:space="preserve">. Excessive fishing of species such as crab, cod, pollock and others, and the by-catch of non-target fish lead to the loss of fishing activities, e.g. the loss of Far Eastern crab fisheries </w:t>
      </w:r>
      <w:r w:rsidRPr="00BA0F1F">
        <w:rPr>
          <w:rFonts w:cstheme="minorHAnsi"/>
        </w:rPr>
        <w:fldChar w:fldCharType="begin" w:fldLock="1"/>
      </w:r>
      <w:r w:rsidRPr="00BA0F1F">
        <w:rPr>
          <w:rFonts w:cstheme="minorHAnsi"/>
        </w:rPr>
        <w:instrText>ADDIN CSL_CITATION { "citationItems" : [ { "id" : "ITEM-1", "itemData" : { "author" : [ { "dropping-particle" : "V.", "family" : "Adrianov", "given" : "A.", "non-dropping-particle" : "", "parse-names" : false, "suffix" : "" } ], "container-title" : "\u0412\u0435\u0441\u0442\u043d\u0438\u043a \u0420\u043e\u0441\u0441\u0438\u0439\u0441\u043a\u043e\u0439 \u0430\u043a\u0430\u0434\u0435\u043c\u0438\u0438 \u043d\u0430\u0443\u043a [Herald of the Russian Academy of Sciences]", "id" : "ITEM-1", "issue" : "2", "issued" : { "date-parts" : [ [ "2011" ] ] }, "page" : "111-119", "title" : "\u042d\u043a\u043e\u043b\u043e\u0433\u0438\u0447\u0435\u0441\u043a\u0430\u044f \u0431\u0435\u0437\u043e\u043f\u0430\u0441\u043d\u043e\u0441\u0442\u044c \u0434\u0430\u043b\u044c\u043d\u0435\u0432\u043e\u0441\u0442\u043e\u0447\u043d\u044b\u0445 \u043c\u043e\u0440\u0435\u0439 \u0420\u043e\u0441\u0441\u0438\u0438 [Ecological safety of the Russian Far East seas]", "type" : "article-journal", "volume" : "81" }, "uris" : [ "http://www.mendeley.com/documents/?uuid=1b787489-3282-4b2e-959e-b959c7aa0a0c" ] } ], "mendeley" : { "formattedCitation" : "(A. V. Adrianov, 2011)", "plainTextFormattedCitation" : "(A. V. Adrianov, 2011)", "previouslyFormattedCitation" : "(A. V. Adrianov, 2011)" }, "properties" : {  }, "schema" : "https://github.com/citation-style-language/schema/raw/master/csl-citation.json" }</w:instrText>
      </w:r>
      <w:r w:rsidRPr="00BA0F1F">
        <w:rPr>
          <w:rFonts w:cstheme="minorHAnsi"/>
        </w:rPr>
        <w:fldChar w:fldCharType="separate"/>
      </w:r>
      <w:r w:rsidRPr="00BA0F1F">
        <w:rPr>
          <w:rFonts w:cstheme="minorHAnsi"/>
        </w:rPr>
        <w:t>(Adrianov, 2011)</w:t>
      </w:r>
      <w:r w:rsidRPr="00BA0F1F">
        <w:rPr>
          <w:rFonts w:cstheme="minorHAnsi"/>
        </w:rPr>
        <w:fldChar w:fldCharType="end"/>
      </w:r>
      <w:r w:rsidRPr="00BA0F1F">
        <w:rPr>
          <w:rFonts w:cstheme="minorHAnsi"/>
        </w:rPr>
        <w:t>.</w:t>
      </w:r>
    </w:p>
    <w:p w14:paraId="1084AE96" w14:textId="6A205346" w:rsidR="0048205B" w:rsidRPr="00BA0F1F" w:rsidRDefault="0048205B" w:rsidP="00AE389F">
      <w:pPr>
        <w:rPr>
          <w:rFonts w:cstheme="minorHAnsi"/>
        </w:rPr>
      </w:pPr>
      <w:r w:rsidRPr="00BA0F1F">
        <w:rPr>
          <w:rFonts w:cstheme="minorHAnsi"/>
        </w:rPr>
        <w:t xml:space="preserve">A fast reduction of sea ice (4% of the sea area per decade) was recorded in the Okhotsk Sea in the period of 1957-2012 </w:t>
      </w:r>
      <w:r w:rsidRPr="00BA0F1F">
        <w:rPr>
          <w:rFonts w:cstheme="minorHAnsi"/>
        </w:rPr>
        <w:fldChar w:fldCharType="begin" w:fldLock="1"/>
      </w:r>
      <w:r w:rsidRPr="00BA0F1F">
        <w:rPr>
          <w:rFonts w:cstheme="minorHAnsi"/>
        </w:rPr>
        <w:instrText>ADDIN CSL_CITATION { "citationItems" : [ { "id" : "ITEM-1", "itemData" : { "author" : [ { "dropping-particle" : "", "family" : "Roshydromet", "given" : "", "non-dropping-particle" : "", "parse-names" : false, "suffix" : "" } ], "id" : "ITEM-1", "issued" : { "date-parts" : [ [ "2014" ] ] }, "note" : "NULL", "number-of-pages" : "1008", "publisher-place" : "Moscow", "title" : "Second Assessment Report on climate change and their impact on the territory of the Russian Federation (in Russian)", "type" : "report" }, "uris" : [ "http://www.mendeley.com/documents/?uuid=50fa7792-2fcc-3181-8e0a-9ff484cf507f" ] } ], "mendeley" : { "formattedCitation" : "(Roshydromet, 2014)", "plainTextFormattedCitation" : "(Roshydromet, 2014)", "previouslyFormattedCitation" : "(Roshydromet, 2014)" }, "properties" : {  }, "schema" : "https://github.com/citation-style-language/schema/raw/master/csl-citation.json" }</w:instrText>
      </w:r>
      <w:r w:rsidRPr="00BA0F1F">
        <w:rPr>
          <w:rFonts w:cstheme="minorHAnsi"/>
        </w:rPr>
        <w:fldChar w:fldCharType="separate"/>
      </w:r>
      <w:r w:rsidRPr="00BA0F1F">
        <w:rPr>
          <w:rFonts w:cstheme="minorHAnsi"/>
        </w:rPr>
        <w:t>(Roshydromet, 2014)</w:t>
      </w:r>
      <w:r w:rsidRPr="00BA0F1F">
        <w:rPr>
          <w:rFonts w:cstheme="minorHAnsi"/>
        </w:rPr>
        <w:fldChar w:fldCharType="end"/>
      </w:r>
      <w:r w:rsidRPr="00BA0F1F">
        <w:rPr>
          <w:rFonts w:cstheme="minorHAnsi"/>
        </w:rPr>
        <w:t xml:space="preserve">. Thirty-three years of observations (1979-2011) showed that the air temperature above the water surface in the Sea of Japan had increased by 0.27° C. In the last 50 years the average temperature of surface waters in the Peter the Great Bay have increased by nearly 0.6° C and the amount of precipitation in the Far Eastern Seas has decreased </w:t>
      </w:r>
      <w:r w:rsidRPr="00BA0F1F">
        <w:rPr>
          <w:rFonts w:cstheme="minorHAnsi"/>
        </w:rPr>
        <w:fldChar w:fldCharType="begin" w:fldLock="1"/>
      </w:r>
      <w:r w:rsidRPr="00BA0F1F">
        <w:rPr>
          <w:rFonts w:cstheme="minorHAnsi"/>
        </w:rPr>
        <w:instrText>ADDIN CSL_CITATION { "citationItems" : [ { "id" : "ITEM-1", "itemData" : { "author" : [ { "dropping-particle" : "", "family" : "Roshydromet", "given" : "", "non-dropping-particle" : "", "parse-names" : false, "suffix" : "" } ], "id" : "ITEM-1", "issued" : { "date-parts" : [ [ "2014" ] ] }, "note" : "NULL", "number-of-pages" : "1008", "publisher-place" : "Moscow", "title" : "Second Assessment Report on climate change and their impact on the territory of the Russian Federation (in Russian)", "type" : "report" }, "uris" : [ "http://www.mendeley.com/documents/?uuid=50fa7792-2fcc-3181-8e0a-9ff484cf507f" ] } ], "mendeley" : { "formattedCitation" : "(Roshydromet, 2014)", "plainTextFormattedCitation" : "(Roshydromet, 2014)", "previouslyFormattedCitation" : "(Roshydromet, 2014)" }, "properties" : {  }, "schema" : "https://github.com/citation-style-language/schema/raw/master/csl-citation.json" }</w:instrText>
      </w:r>
      <w:r w:rsidRPr="00BA0F1F">
        <w:rPr>
          <w:rFonts w:cstheme="minorHAnsi"/>
        </w:rPr>
        <w:fldChar w:fldCharType="separate"/>
      </w:r>
      <w:r w:rsidRPr="00BA0F1F">
        <w:rPr>
          <w:rFonts w:cstheme="minorHAnsi"/>
        </w:rPr>
        <w:t>(Roshydromet, 2014)</w:t>
      </w:r>
      <w:r w:rsidRPr="00BA0F1F">
        <w:rPr>
          <w:rFonts w:cstheme="minorHAnsi"/>
        </w:rPr>
        <w:fldChar w:fldCharType="end"/>
      </w:r>
      <w:r w:rsidRPr="00BA0F1F">
        <w:rPr>
          <w:rFonts w:cstheme="minorHAnsi"/>
        </w:rPr>
        <w:t xml:space="preserve">. This creates favourable conditions for invasive species </w:t>
      </w:r>
      <w:r w:rsidRPr="00BA0F1F">
        <w:rPr>
          <w:rFonts w:cstheme="minorHAnsi"/>
        </w:rPr>
        <w:fldChar w:fldCharType="begin" w:fldLock="1"/>
      </w:r>
      <w:r w:rsidRPr="00BA0F1F">
        <w:rPr>
          <w:rFonts w:cstheme="minorHAnsi"/>
        </w:rPr>
        <w:instrText>ADDIN CSL_CITATION { "citationItems" : [ { "id" : "ITEM-1", "itemData" : { "author" : [ { "dropping-particle" : "V.", "family" : "Adrianov", "given" : "A.", "non-dropping-particle" : "", "parse-names" : false, "suffix" : "" } ], "container-title" : "\u0412\u0435\u0441\u0442\u043d\u0438\u043a \u0420\u043e\u0441\u0441\u0438\u0439\u0441\u043a\u043e\u0439 \u0430\u043a\u0430\u0434\u0435\u043c\u0438\u0438 \u043d\u0430\u0443\u043a [Herald of the Russian Academy of Sciences]", "id" : "ITEM-1", "issue" : "2", "issued" : { "date-parts" : [ [ "2011" ] ] }, "page" : "111-119", "title" : "\u042d\u043a\u043e\u043b\u043e\u0433\u0438\u0447\u0435\u0441\u043a\u0430\u044f \u0431\u0435\u0437\u043e\u043f\u0430\u0441\u043d\u043e\u0441\u0442\u044c \u0434\u0430\u043b\u044c\u043d\u0435\u0432\u043e\u0441\u0442\u043e\u0447\u043d\u044b\u0445 \u043c\u043e\u0440\u0435\u0439 \u0420\u043e\u0441\u0441\u0438\u0438 [Ecological safety of the Russian Far East seas]", "type" : "article-journal", "volume" : "81" }, "uris" : [ "http://www.mendeley.com/documents/?uuid=1b787489-3282-4b2e-959e-b959c7aa0a0c" ] } ], "mendeley" : { "formattedCitation" : "(A. V. Adrianov, 2011)", "plainTextFormattedCitation" : "(A. V. Adrianov, 2011)", "previouslyFormattedCitation" : "(A. V. Adrianov, 2011)" }, "properties" : {  }, "schema" : "https://github.com/citation-style-language/schema/raw/master/csl-citation.json" }</w:instrText>
      </w:r>
      <w:r w:rsidRPr="00BA0F1F">
        <w:rPr>
          <w:rFonts w:cstheme="minorHAnsi"/>
        </w:rPr>
        <w:fldChar w:fldCharType="separate"/>
      </w:r>
      <w:r w:rsidRPr="00BA0F1F">
        <w:rPr>
          <w:rFonts w:cstheme="minorHAnsi"/>
        </w:rPr>
        <w:t>(Adrianov, 2011)</w:t>
      </w:r>
      <w:r w:rsidRPr="00BA0F1F">
        <w:rPr>
          <w:rFonts w:cstheme="minorHAnsi"/>
        </w:rPr>
        <w:fldChar w:fldCharType="end"/>
      </w:r>
      <w:r w:rsidRPr="00BA0F1F">
        <w:rPr>
          <w:rFonts w:cstheme="minorHAnsi"/>
        </w:rPr>
        <w:t xml:space="preserve">. An assessment performed by PICES (The North Pacific Marine Science Organization) </w:t>
      </w:r>
      <w:r w:rsidRPr="00BA0F1F">
        <w:rPr>
          <w:rFonts w:cstheme="minorHAnsi"/>
        </w:rPr>
        <w:fldChar w:fldCharType="begin" w:fldLock="1"/>
      </w:r>
      <w:r w:rsidRPr="00BA0F1F">
        <w:rPr>
          <w:rFonts w:cstheme="minorHAnsi"/>
        </w:rPr>
        <w:instrText>ADDIN CSL_CITATION { "citationItems" : [ { "id" : "ITEM-1", "itemData" : { "editor" : [ { "dropping-particle" : "", "family" : "Kestrup", "given" : "\u00c5sa M.", "non-dropping-particle" : "", "parse-names" : false, "suffix" : "" }, { "dropping-particle" : "", "family" : "Smith", "given" : "D.L.", "non-dropping-particle" : "", "parse-names" : false, "suffix" : "" }, { "dropping-particle" : "", "family" : "Therriault", "given" : "T.W.", "non-dropping-particle" : "", "parse-names" : false, "suffix" : "" } ], "id" : "ITEM-1", "issued" : { "date-parts" : [ [ "2015" ] ] }, "number-of-pages" : "176", "publisher" : "PICES", "title" : "Report of Working Group 21 on Non-indigenous Aquatic Species. PICES Sci. Rep. No. 48", "type" : "book" }, "uris" : [ "http://www.mendeley.com/documents/?uuid=75f2db53-e5a5-4871-9d9b-130297245428" ] } ], "mendeley" : { "formattedCitation" : "(Kestrup, Smith, &amp; Therriault, 2015)", "manualFormatting" : "(Kestrup et al., 2015)", "plainTextFormattedCitation" : "(Kestrup, Smith, &amp; Therriault, 2015)", "previouslyFormattedCitation" : "(Kestrup, Smith, &amp; Therriault, 2015)" }, "properties" : {  }, "schema" : "https://github.com/citation-style-language/schema/raw/master/csl-citation.json" }</w:instrText>
      </w:r>
      <w:r w:rsidRPr="00BA0F1F">
        <w:rPr>
          <w:rFonts w:cstheme="minorHAnsi"/>
        </w:rPr>
        <w:fldChar w:fldCharType="separate"/>
      </w:r>
      <w:r w:rsidRPr="00BA0F1F">
        <w:rPr>
          <w:rFonts w:cstheme="minorHAnsi"/>
        </w:rPr>
        <w:t xml:space="preserve">(Kestrup </w:t>
      </w:r>
      <w:r w:rsidR="00301BD0" w:rsidRPr="00301BD0">
        <w:rPr>
          <w:rFonts w:cstheme="minorHAnsi"/>
          <w:i/>
        </w:rPr>
        <w:t>et al.</w:t>
      </w:r>
      <w:r w:rsidRPr="00BA0F1F">
        <w:rPr>
          <w:rFonts w:cstheme="minorHAnsi"/>
        </w:rPr>
        <w:t>, 2015)</w:t>
      </w:r>
      <w:r w:rsidRPr="00BA0F1F">
        <w:rPr>
          <w:rFonts w:cstheme="minorHAnsi"/>
        </w:rPr>
        <w:fldChar w:fldCharType="end"/>
      </w:r>
      <w:r w:rsidRPr="00BA0F1F">
        <w:rPr>
          <w:rFonts w:cstheme="minorHAnsi"/>
        </w:rPr>
        <w:t xml:space="preserve"> found 208 NIS (Non-indigenous Aquatic Species) for the North West Pacific, introduced mostly by ballast water, hull fouling, the aquatic animal and plant trade or aquaculture. </w:t>
      </w:r>
    </w:p>
    <w:p w14:paraId="4D2A75CD" w14:textId="01D834B2" w:rsidR="0048205B" w:rsidRPr="00BA0F1F" w:rsidRDefault="0048205B" w:rsidP="00AE389F">
      <w:pPr>
        <w:rPr>
          <w:rFonts w:cstheme="minorHAnsi"/>
        </w:rPr>
      </w:pPr>
      <w:r w:rsidRPr="00BA0F1F">
        <w:rPr>
          <w:rFonts w:cstheme="minorHAnsi"/>
        </w:rPr>
        <w:t xml:space="preserve">Areas of the North West Pacific are impacted by pollution by oil products from oil and gas extraction on the shelf. Draining of fuel in ports and along the transportation routes, and dumping of decommissioned ships in the coastal zones is a very significant source of pollution in these waters. Their effects on marine biota are severe, including oil films on the surface poisoning birds and other animals, and disrupting photosynthesis and oxygen exchange with the atmosphere </w:t>
      </w:r>
      <w:r w:rsidRPr="00BA0F1F">
        <w:rPr>
          <w:rFonts w:cstheme="minorHAnsi"/>
        </w:rPr>
        <w:fldChar w:fldCharType="begin" w:fldLock="1"/>
      </w:r>
      <w:r w:rsidRPr="00BA0F1F">
        <w:rPr>
          <w:rFonts w:cstheme="minorHAnsi"/>
        </w:rPr>
        <w:instrText>ADDIN CSL_CITATION { "citationItems" : [ { "id" : "ITEM-1", "itemData" : { "abstract" : "The human-scale impacts on the Biosphere has become a geological force. The transition to a managed evolution of the biosphere would make a seamless transition to the noosphere.", "author" : [ { "dropping-particle" : "", "family" : "Yablokov", "given" : "A.V.", "non-dropping-particle" : "", "parse-names" : false, "suffix" : "" }, { "dropping-particle" : "", "family" : "Koltsov", "given" : "N.K.", "non-dropping-particle" : "", "parse-names" : false, "suffix" : "" }, { "dropping-particle" : "", "family" : "Levchenko", "given" : "V.F.", "non-dropping-particle" : "", "parse-names" : false, "suffix" : "" }, { "dropping-particle" : "", "family" : "Sechenov", "given" : "I.M.", "non-dropping-particle" : "", "parse-names" : false, "suffix" : "" }, { "dropping-particle" : "", "family" : "Kerzhentsev", "given" : "A.S.", "non-dropping-particle" : "", "parse-names" : false, "suffix" : "" } ], "container-title" : "\u0410\u0441\u0442\u0440\u0430\u0445\u0430\u043d\u0441\u043a\u0438\u0439 \u0432\u0435\u0441\u0442\u043d\u0438\u043a \u044d\u043a\u043e\u043b\u043e\u0433\u0438\u0447\u0435\u0441\u043a\u043e\u0433\u043e \u043e\u0431\u0440\u0430\u0437\u043e\u0432\u0430\u043d\u0438\u044f [Astrakhan Herald of ecological education]", "id" : "ITEM-1", "issue" : "3(29)", "issued" : { "date-parts" : [ [ "2014" ] ] }, "page" : "28-37", "title" : "The Transition to a Managed Evolution of Biosphere - the Way Out of the Global Environmental Crisis", "type" : "article-journal" }, "uris" : [ "http://www.mendeley.com/documents/?uuid=383d9d31-56dd-4c57-a8da-17f5a52a8955" ] } ], "mendeley" : { "formattedCitation" : "(Yablokov et al., 2014)", "plainTextFormattedCitation" : "(Yablokov et al., 2014)", "previouslyFormattedCitation" : "(Yablokov et al., 2014)" }, "properties" : {  }, "schema" : "https://github.com/citation-style-language/schema/raw/master/csl-citation.json" }</w:instrText>
      </w:r>
      <w:r w:rsidRPr="00BA0F1F">
        <w:rPr>
          <w:rFonts w:cstheme="minorHAnsi"/>
        </w:rPr>
        <w:fldChar w:fldCharType="separate"/>
      </w:r>
      <w:r w:rsidRPr="00BA0F1F">
        <w:rPr>
          <w:rFonts w:cstheme="minorHAnsi"/>
        </w:rPr>
        <w:t xml:space="preserve">(Yablokov </w:t>
      </w:r>
      <w:r w:rsidR="00301BD0" w:rsidRPr="00301BD0">
        <w:rPr>
          <w:rFonts w:cstheme="minorHAnsi"/>
          <w:i/>
        </w:rPr>
        <w:t>et al.</w:t>
      </w:r>
      <w:r w:rsidRPr="00BA0F1F">
        <w:rPr>
          <w:rFonts w:cstheme="minorHAnsi"/>
        </w:rPr>
        <w:t>, 2014)</w:t>
      </w:r>
      <w:r w:rsidRPr="00BA0F1F">
        <w:rPr>
          <w:rFonts w:cstheme="minorHAnsi"/>
        </w:rPr>
        <w:fldChar w:fldCharType="end"/>
      </w:r>
      <w:r w:rsidRPr="00BA0F1F">
        <w:rPr>
          <w:rFonts w:cstheme="minorHAnsi"/>
        </w:rPr>
        <w:t xml:space="preserve">. </w:t>
      </w:r>
    </w:p>
    <w:p w14:paraId="70F613FC" w14:textId="5E6A4291" w:rsidR="0048205B" w:rsidRDefault="0048205B" w:rsidP="00AE389F">
      <w:pPr>
        <w:rPr>
          <w:rFonts w:cstheme="minorHAnsi"/>
        </w:rPr>
      </w:pPr>
      <w:r w:rsidRPr="00BA0F1F">
        <w:rPr>
          <w:rFonts w:cstheme="minorHAnsi"/>
        </w:rPr>
        <w:t xml:space="preserve">Excessive run-off of nutrients (nitrogen, phosphorous) from land causes eutrophication leading to hypoxia and the degradation of water ecosystems </w:t>
      </w:r>
      <w:r w:rsidRPr="00BA0F1F">
        <w:rPr>
          <w:rFonts w:cstheme="minorHAnsi"/>
        </w:rPr>
        <w:fldChar w:fldCharType="begin" w:fldLock="1"/>
      </w:r>
      <w:r w:rsidRPr="00BA0F1F">
        <w:rPr>
          <w:rFonts w:cstheme="minorHAnsi"/>
        </w:rPr>
        <w:instrText>ADDIN CSL_CITATION { "citationItems" : [ { "id" : "ITEM-1", "itemData" : { "abstract" : "The human-scale impacts on the Biosphere has become a geological force. The transition to a managed evolution of the biosphere would make a seamless transition to the noosphere.", "author" : [ { "dropping-particle" : "", "family" : "Yablokov", "given" : "A.V.", "non-dropping-particle" : "", "parse-names" : false, "suffix" : "" }, { "dropping-particle" : "", "family" : "Koltsov", "given" : "N.K.", "non-dropping-particle" : "", "parse-names" : false, "suffix" : "" }, { "dropping-particle" : "", "family" : "Levchenko", "given" : "V.F.", "non-dropping-particle" : "", "parse-names" : false, "suffix" : "" }, { "dropping-particle" : "", "family" : "Sechenov", "given" : "I.M.", "non-dropping-particle" : "", "parse-names" : false, "suffix" : "" }, { "dropping-particle" : "", "family" : "Kerzhentsev", "given" : "A.S.", "non-dropping-particle" : "", "parse-names" : false, "suffix" : "" } ], "container-title" : "\u0410\u0441\u0442\u0440\u0430\u0445\u0430\u043d\u0441\u043a\u0438\u0439 \u0432\u0435\u0441\u0442\u043d\u0438\u043a \u044d\u043a\u043e\u043b\u043e\u0433\u0438\u0447\u0435\u0441\u043a\u043e\u0433\u043e \u043e\u0431\u0440\u0430\u0437\u043e\u0432\u0430\u043d\u0438\u044f [Astrakhan Herald of ecological education]", "id" : "ITEM-1", "issue" : "3(29)", "issued" : { "date-parts" : [ [ "2014" ] ] }, "page" : "28-37", "title" : "The Transition to a Managed Evolution of Biosphere - the Way Out of the Global Environmental Crisis", "type" : "article-journal" }, "uris" : [ "http://www.mendeley.com/documents/?uuid=383d9d31-56dd-4c57-a8da-17f5a52a8955" ] } ], "mendeley" : { "formattedCitation" : "(Yablokov et al., 2014)", "plainTextFormattedCitation" : "(Yablokov et al., 2014)", "previouslyFormattedCitation" : "(Yablokov et al., 2014)" }, "properties" : {  }, "schema" : "https://github.com/citation-style-language/schema/raw/master/csl-citation.json" }</w:instrText>
      </w:r>
      <w:r w:rsidRPr="00BA0F1F">
        <w:rPr>
          <w:rFonts w:cstheme="minorHAnsi"/>
        </w:rPr>
        <w:fldChar w:fldCharType="separate"/>
      </w:r>
      <w:r w:rsidRPr="00BA0F1F">
        <w:rPr>
          <w:rFonts w:cstheme="minorHAnsi"/>
        </w:rPr>
        <w:t xml:space="preserve">(Yablokov </w:t>
      </w:r>
      <w:r w:rsidR="00301BD0" w:rsidRPr="00301BD0">
        <w:rPr>
          <w:rFonts w:cstheme="minorHAnsi"/>
          <w:i/>
        </w:rPr>
        <w:t>et al.</w:t>
      </w:r>
      <w:r w:rsidRPr="00BA0F1F">
        <w:rPr>
          <w:rFonts w:cstheme="minorHAnsi"/>
        </w:rPr>
        <w:t>, 2014)</w:t>
      </w:r>
      <w:r w:rsidRPr="00BA0F1F">
        <w:rPr>
          <w:rFonts w:cstheme="minorHAnsi"/>
        </w:rPr>
        <w:fldChar w:fldCharType="end"/>
      </w:r>
      <w:r w:rsidRPr="00BA0F1F">
        <w:rPr>
          <w:rFonts w:cstheme="minorHAnsi"/>
        </w:rPr>
        <w:t xml:space="preserve">. Also, marine farming of fish and invertebrates harms the ecosystems at the local level degrading habitats and increasing pollution </w:t>
      </w:r>
      <w:r w:rsidRPr="00BA0F1F">
        <w:rPr>
          <w:rFonts w:cstheme="minorHAnsi"/>
        </w:rPr>
        <w:lastRenderedPageBreak/>
        <w:t xml:space="preserve">from organic waste, leading to the deterioration of water quality and a drop in farm productivity. The area affected by pollution can be tens of times greater than the area of the farm </w:t>
      </w:r>
      <w:r w:rsidRPr="00BA0F1F">
        <w:rPr>
          <w:rFonts w:cstheme="minorHAnsi"/>
        </w:rPr>
        <w:fldChar w:fldCharType="begin" w:fldLock="1"/>
      </w:r>
      <w:r w:rsidRPr="00BA0F1F">
        <w:rPr>
          <w:rFonts w:cstheme="minorHAnsi"/>
        </w:rPr>
        <w:instrText>ADDIN CSL_CITATION { "citationItems" : [ { "id" : "ITEM-1", "itemData" : { "author" : [ { "dropping-particle" : "", "family" : "Vyaznikova", "given" : "K.S.", "non-dropping-particle" : "", "parse-names" : false, "suffix" : "" }, { "dropping-particle" : "", "family" : "[\u0412\u044f\u0437\u043d\u0438\u043a\u043e\u0432\u0430 \u041a.\u0421.]", "given" : "", "non-dropping-particle" : "", "parse-names" : false, "suffix" : "" } ], "chapter-number" : "1", "container-title" : "\u0410\u043a\u0442\u0443\u0430\u043b\u044c\u043d\u044b\u0435 \u043f\u0440\u043e\u0431\u043b\u0435\u043c\u044b \u043e\u0441\u0432\u043e\u0435\u043d\u0438\u044f \u0431\u0438\u043e\u043b\u043e\u0433\u0438\u0447\u0435\u0441\u043a\u0438\u0445 \u0440\u0435\u0441\u0443\u0440\u0441\u043e\u0432 \u041c\u0438\u0440\u043e\u0432\u043e\u0433\u043e \u043e\u043a\u0435\u0430\u043d\u0430 [Actual problems of the World Ocean biological resource using]", "id" : "ITEM-1", "issued" : { "date-parts" : [ [ "2014" ] ] }, "page" : "65-67", "publisher-place" : "Moscow", "title" : "\u0412\u043b\u0438\u044f\u043d\u0438\u0435 \u0445\u043e\u0437\u044f\u0439\u0441\u0442\u0432 \u043c\u0430\u0440\u0438\u043a\u0443\u043b\u044c\u0442\u0443\u0440\u044b \u043f\u0440\u0438\u043c\u043e\u0440\u0441\u043a\u043e\u0433\u043e \u0433\u0440\u0435\u0431\u0435\u0448\u043a\u0430 \u043d\u0430 \u0445\u0438\u043c\u0438\u043a\u043e-\u044d\u043a\u043e\u043b\u043e\u0433\u0438\u0447\u0435\u0441\u043a\u043e\u0435 \u0441\u043e\u0441\u0442\u043e\u044f\u043d\u0438\u0435 \u043f\u0440\u0438\u0431\u0440\u0435\u0436\u043d\u044b\u0445 \u0430\u043a\u0432\u0430\u0442\u043e\u0440\u0438\u0439 [The impact of mariculture scallop farming on the chemical and ecological status of coastal waters]", "type" : "chapter" }, "uris" : [ "http://www.mendeley.com/documents/?uuid=382a799b-74bd-466e-a022-3879e235032b" ] } ], "mendeley" : { "formattedCitation" : "(Vyaznikova &amp; [\u0412\u044f\u0437\u043d\u0438\u043a\u043e\u0432\u0430 \u041a.\u0421.], 2014)", "manualFormatting" : "(Vyaznikova], 2014)", "plainTextFormattedCitation" : "(Vyaznikova &amp; [\u0412\u044f\u0437\u043d\u0438\u043a\u043e\u0432\u0430 \u041a.\u0421.], 2014)", "previouslyFormattedCitation" : "(Vyaznikova &amp; [\u0412\u044f\u0437\u043d\u0438\u043a\u043e\u0432\u0430 \u041a.\u0421.], 2014)" }, "properties" : {  }, "schema" : "https://github.com/citation-style-language/schema/raw/master/csl-citation.json" }</w:instrText>
      </w:r>
      <w:r w:rsidRPr="00BA0F1F">
        <w:rPr>
          <w:rFonts w:cstheme="minorHAnsi"/>
        </w:rPr>
        <w:fldChar w:fldCharType="separate"/>
      </w:r>
      <w:r w:rsidRPr="00BA0F1F">
        <w:rPr>
          <w:rFonts w:cstheme="minorHAnsi"/>
        </w:rPr>
        <w:t>(Vyaznikova, 2014)</w:t>
      </w:r>
      <w:r w:rsidRPr="00BA0F1F">
        <w:rPr>
          <w:rFonts w:cstheme="minorHAnsi"/>
        </w:rPr>
        <w:fldChar w:fldCharType="end"/>
      </w:r>
      <w:r w:rsidRPr="00BA0F1F">
        <w:rPr>
          <w:rFonts w:cstheme="minorHAnsi"/>
        </w:rPr>
        <w:t>.</w:t>
      </w:r>
    </w:p>
    <w:p w14:paraId="2B699492" w14:textId="77777777" w:rsidR="0048205B" w:rsidRPr="00BA0F1F" w:rsidRDefault="0048205B" w:rsidP="00AE389F">
      <w:pPr>
        <w:rPr>
          <w:rFonts w:cstheme="minorHAnsi"/>
        </w:rPr>
      </w:pPr>
    </w:p>
    <w:p w14:paraId="0C757FC8" w14:textId="77777777" w:rsidR="0048205B" w:rsidRPr="0046771E" w:rsidRDefault="0048205B" w:rsidP="001F0516">
      <w:pPr>
        <w:pStyle w:val="Heading4"/>
        <w:rPr>
          <w:lang w:eastAsia="ru-RU"/>
        </w:rPr>
      </w:pPr>
      <w:bookmarkStart w:id="1001" w:name="_Toc519504543"/>
      <w:r w:rsidRPr="0046771E">
        <w:rPr>
          <w:lang w:eastAsia="ru-RU"/>
        </w:rPr>
        <w:t>Deep-sea in Europe and Central Asia</w:t>
      </w:r>
      <w:bookmarkEnd w:id="1001"/>
    </w:p>
    <w:p w14:paraId="12B3CDDC" w14:textId="77777777" w:rsidR="0048205B" w:rsidRPr="0016656E" w:rsidRDefault="0048205B" w:rsidP="00AE389F">
      <w:pPr>
        <w:spacing w:after="0"/>
        <w:rPr>
          <w:rFonts w:cstheme="minorHAnsi"/>
          <w:u w:val="single"/>
          <w:lang w:eastAsia="ru-RU"/>
        </w:rPr>
      </w:pPr>
      <w:r w:rsidRPr="0016656E">
        <w:rPr>
          <w:rFonts w:cstheme="minorHAnsi"/>
          <w:u w:val="single"/>
          <w:lang w:eastAsia="ru-RU"/>
        </w:rPr>
        <w:t>Overview of the system</w:t>
      </w:r>
    </w:p>
    <w:p w14:paraId="16ED3F3A" w14:textId="44CD3A5B" w:rsidR="0048205B" w:rsidRPr="00BA0F1F" w:rsidRDefault="0048205B" w:rsidP="00AE389F">
      <w:pPr>
        <w:rPr>
          <w:rFonts w:cstheme="minorHAnsi"/>
          <w:lang w:eastAsia="ru-RU"/>
        </w:rPr>
      </w:pPr>
      <w:r w:rsidRPr="00BA0F1F">
        <w:rPr>
          <w:rFonts w:cstheme="minorHAnsi"/>
          <w:lang w:eastAsia="ru-RU"/>
        </w:rPr>
        <w:t xml:space="preserve">The deep-sea is usually defined as those parts of the ocean deeper than 200m </w:t>
      </w:r>
      <w:r w:rsidRPr="00BA0F1F">
        <w:rPr>
          <w:rFonts w:cstheme="minorHAnsi"/>
          <w:lang w:eastAsia="ru-RU"/>
        </w:rPr>
        <w:fldChar w:fldCharType="begin" w:fldLock="1"/>
      </w:r>
      <w:r w:rsidRPr="00BA0F1F">
        <w:rPr>
          <w:rFonts w:cstheme="minorHAnsi"/>
          <w:lang w:eastAsia="ru-RU"/>
        </w:rPr>
        <w:instrText>ADDIN CSL_CITATION { "citationItems" : [ { "id" : "ITEM-1", "itemData" : { "ISBN" : "9780521336659", "author" : [ { "dropping-particle" : "", "family" : "Gage", "given" : "John D.", "non-dropping-particle" : "", "parse-names" : false, "suffix" : "" }, { "dropping-particle" : "", "family" : "Tyler", "given" : "Paul A.", "non-dropping-particle" : "", "parse-names" : false, "suffix" : "" } ], "id" : "ITEM-1", "issued" : { "date-parts" : [ [ "1991" ] ] }, "number-of-pages" : "504", "publisher" : "Cambridge University Press", "title" : "Deep-sea biology : a natural history of organisms at the deep-sea floor", "type" : "book" }, "uris" : [ "http://www.mendeley.com/documents/?uuid=e8f0ed80-2d16-3631-b4ee-ef66ab0bc5c1" ] } ], "mendeley" : { "formattedCitation" : "(Gage &amp; Tyler, 1991)", "plainTextFormattedCitation" : "(Gage &amp; Tyler, 1991)", "previouslyFormattedCitation" : "(Gage &amp; Tyler, 1991)"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Gage &amp; Tyler, 1991)</w:t>
      </w:r>
      <w:r w:rsidRPr="00BA0F1F">
        <w:rPr>
          <w:rFonts w:cstheme="minorHAnsi"/>
          <w:lang w:eastAsia="ru-RU"/>
        </w:rPr>
        <w:fldChar w:fldCharType="end"/>
      </w:r>
      <w:r w:rsidRPr="00BA0F1F">
        <w:rPr>
          <w:rFonts w:cstheme="minorHAnsi"/>
          <w:lang w:eastAsia="ru-RU"/>
        </w:rPr>
        <w:t xml:space="preserve"> beyond the edge of the continental shelf. It is the largest biome on earth, covering approximately 60% of the Earth’s solid surface. In the Europe and Central Asia region, the deep-sea covers an area greater than 15 million km</w:t>
      </w:r>
      <w:r w:rsidRPr="00BA0F1F">
        <w:rPr>
          <w:rFonts w:cstheme="minorHAnsi"/>
          <w:vertAlign w:val="superscript"/>
          <w:lang w:eastAsia="ru-RU"/>
        </w:rPr>
        <w:t>2</w:t>
      </w:r>
      <w:r w:rsidRPr="00BA0F1F">
        <w:rPr>
          <w:rFonts w:cstheme="minorHAnsi"/>
          <w:lang w:eastAsia="ru-RU"/>
        </w:rPr>
        <w:t xml:space="preserve">, encompassing 8 pelagic and 37 benthic biogeographic provinces </w:t>
      </w:r>
      <w:r w:rsidRPr="00BA0F1F">
        <w:rPr>
          <w:rFonts w:cstheme="minorHAnsi"/>
          <w:lang w:eastAsia="ru-RU"/>
        </w:rPr>
        <w:fldChar w:fldCharType="begin" w:fldLock="1"/>
      </w:r>
      <w:r w:rsidRPr="00BA0F1F">
        <w:rPr>
          <w:rFonts w:cstheme="minorHAnsi"/>
          <w:lang w:eastAsia="ru-RU"/>
        </w:rPr>
        <w:instrText>ADDIN CSL_CITATION { "citationItems" : [ { "id" : "ITEM-1", "itemData" : { "PMID" : "3293", "abstract" : "A new biogeographic classification of the worlds oceans has been developed which includes pelagic waters subdivided into 30 provinces as well as benthic areas subdivided into three large depth zones consisting of 38 provinces (14 bathyal, 14 abyssal and 10 hadal). In addition, 10 hydrothermal vent provinces have been delineated. This classification has been produced by a multidisciplinary scientific expert group, who started this task at the workshop in Mexico City in January 2007. It represents the first attempt at comprehensively classifying the open ocean and deep seafloor into distinct biogeographic regions. The classification is displayed in figures 1 (pelagic), 7, 8, 9 (benthic) and 10 (hydrothermal vents)....", "author" : [ { "dropping-particle" : "", "family" : "UNESCO", "given" : "", "non-dropping-particle" : "", "parse-names" : false, "suffix" : "" } ], "container-title" : "IOC Technical Series", "id" : "ITEM-1", "issue" : "April", "issued" : { "date-parts" : [ [ "2009" ] ] }, "page" : "84", "title" : "Global Open Oceans and Deep Seabed (GOODS) - biogeographic classification", "type" : "article-journal", "volume" : "84" }, "uris" : [ "http://www.mendeley.com/documents/?uuid=cbfa67b9-9cb1-418d-b3f9-82b69256e2b5" ] } ], "mendeley" : { "formattedCitation" : "(UNESCO, 2009)", "plainTextFormattedCitation" : "(UNESCO, 2009)", "previouslyFormattedCitation" : "(UNESCO, 2009)"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UNESCO, 2009)</w:t>
      </w:r>
      <w:r w:rsidRPr="00BA0F1F">
        <w:rPr>
          <w:rFonts w:cstheme="minorHAnsi"/>
          <w:lang w:eastAsia="ru-RU"/>
        </w:rPr>
        <w:fldChar w:fldCharType="end"/>
      </w:r>
      <w:r w:rsidRPr="00BA0F1F">
        <w:rPr>
          <w:rFonts w:cstheme="minorHAnsi"/>
          <w:lang w:eastAsia="ru-RU"/>
        </w:rPr>
        <w:t xml:space="preserve"> and 11 hydrothermal vent provinces </w:t>
      </w:r>
      <w:r w:rsidRPr="00BA0F1F">
        <w:rPr>
          <w:rFonts w:cstheme="minorHAnsi"/>
          <w:lang w:eastAsia="ru-RU"/>
        </w:rPr>
        <w:fldChar w:fldCharType="begin" w:fldLock="1"/>
      </w:r>
      <w:r w:rsidRPr="00BA0F1F">
        <w:rPr>
          <w:rFonts w:cstheme="minorHAnsi"/>
          <w:lang w:eastAsia="ru-RU"/>
        </w:rPr>
        <w:instrText>ADDIN CSL_CITATION { "citationItems" : [ { "id" : "ITEM-1", "itemData" : { "DOI" : "10.1371/journal.pbio.1001234", "ISSN" : "1545-7885", "author" : [ { "dropping-particle" : "", "family" : "Rogers", "given" : "Alex D.", "non-dropping-particle" : "", "parse-names" : false, "suffix" : "" }, { "dropping-particle" : "", "family" : "Tyler", "given" : "Paul A.", "non-dropping-particle" : "", "parse-names" : false, "suffix" : "" }, { "dropping-particle" : "", "family" : "Connelly", "given" : "Douglas P.", "non-dropping-particle" : "", "parse-names" : false, "suffix" : "" }, { "dropping-particle" : "", "family" : "Copley", "given" : "Jon T.", "non-dropping-particle" : "", "parse-names" : false, "suffix" : "" }, { "dropping-particle" : "", "family" : "James", "given" : "Rachael", "non-dropping-particle" : "", "parse-names" : false, "suffix" : "" }, { "dropping-particle" : "", "family" : "Larter", "given" : "Robert D.", "non-dropping-particle" : "", "parse-names" : false, "suffix" : "" }, { "dropping-particle" : "", "family" : "Linse", "given" : "Katrin", "non-dropping-particle" : "", "parse-names" : false, "suffix" : "" }, { "dropping-particle" : "", "family" : "Mills", "given" : "Rachel A.", "non-dropping-particle" : "", "parse-names" : false, "suffix" : "" }, { "dropping-particle" : "", "family" : "Garabato", "given" : "Alfredo Naveira", "non-dropping-particle" : "", "parse-names" : false, "suffix" : "" }, { "dropping-particle" : "", "family" : "Pancost", "given" : "Richard D.", "non-dropping-particle" : "", "parse-names" : false, "suffix" : "" }, { "dropping-particle" : "", "family" : "Pearce", "given" : "David A.", "non-dropping-particle" : "", "parse-names" : false, "suffix" : "" }, { "dropping-particle" : "", "family" : "Polunin", "given" : "Nicholas V. C.", "non-dropping-particle" : "", "parse-names" : false, "suffix" : "" }, { "dropping-particle" : "", "family" : "German", "given" : "Christopher R.", "non-dropping-particle" : "", "parse-names" : false, "suffix" : "" }, { "dropping-particle" : "", "family" : "Shank", "given" : "Timothy", "non-dropping-particle" : "", "parse-names" : false, "suffix" : "" }, { "dropping-particle" : "", "family" : "Boersch-Supan", "given" : "Philipp H.", "non-dropping-particle" : "", "parse-names" : false, "suffix" : "" }, { "dropping-particle" : "", "family" : "Alker", "given" : "Belinda J.", "non-dropping-particle" : "", "parse-names" : false, "suffix" : "" }, { "dropping-particle" : "", "family" : "Aquilina", "given" : "Alfred", "non-dropping-particle" : "", "parse-names" : false, "suffix" : "" }, { "dropping-particle" : "", "family" : "Bennett", "given" : "Sarah A.", "non-dropping-particle" : "", "parse-names" : false, "suffix" : "" }, { "dropping-particle" : "", "family" : "Clarke", "given" : "Andrew", "non-dropping-particle" : "", "parse-names" : false, "suffix" : "" }, { "dropping-particle" : "", "family" : "Dinley", "given" : "Robert J. J.", "non-dropping-particle" : "", "parse-names" : false, "suffix" : "" }, { "dropping-particle" : "", "family" : "Graham", "given" : "Alastair G. C.", "non-dropping-particle" : "", "parse-names" : false, "suffix" : "" }, { "dropping-particle" : "", "family" : "Green", "given" : "Darryl R. H.", "non-dropping-particle" : "", "parse-names" : false, "suffix" : "" }, { "dropping-particle" : "", "family" : "Hawkes", "given" : "Jeffrey A.", "non-dropping-particle" : "", "parse-names" : false, "suffix" : "" }, { "dropping-particle" : "", "family" : "Hepburn", "given" : "Laura", "non-dropping-particle" : "", "parse-names" : false, "suffix" : "" }, { "dropping-particle" : "", "family" : "Hilario", "given" : "Ana", "non-dropping-particle" : "", "parse-names" : false, "suffix" : "" }, { "dropping-particle" : "", "family" : "Huvenne", "given" : "Veerle A. I.", "non-dropping-particle" : "", "parse-names" : false, "suffix" : "" }, { "dropping-particle" : "", "family" : "Marsh", "given" : "Leigh", "non-dropping-particle" : "", "parse-names" : false, "suffix" : "" }, { "dropping-particle" : "", "family" : "Ramirez-Llodra", "given" : "Eva", "non-dropping-particle" : "", "parse-names" : false, "suffix" : "" }, { "dropping-particle" : "", "family" : "Reid", "given" : "William D. K.", "non-dropping-particle" : "", "parse-names" : false, "suffix" : "" }, { "dropping-particle" : "", "family" : "Roterman", "given" : "Christopher N.", "non-dropping-particle" : "", "parse-names" : false, "suffix" : "" }, { "dropping-particle" : "", "family" : "Sweeting", "given" : "Christopher J.", "non-dropping-particle" : "", "parse-names" : false, "suffix" : "" }, { "dropping-particle" : "", "family" : "Thatje", "given" : "Sven", "non-dropping-particle" : "", "parse-names" : false, "suffix" : "" }, { "dropping-particle" : "", "family" : "Zwirglmaier", "given" : "Katrin", "non-dropping-particle" : "", "parse-names" : false, "suffix" : "" } ], "container-title" : "PLoS Biology", "editor" : [ { "dropping-particle" : "", "family" : "Eisen", "given" : "Jonathan A.", "non-dropping-particle" : "", "parse-names" : false, "suffix" : "" } ], "id" : "ITEM-1", "issue" : "1", "issued" : { "date-parts" : [ [ "2012", "1", "3" ] ] }, "page" : "e1001234", "publisher" : "R Foundation for Statistical Computing", "title" : "The Discovery of New Deep-Sea Hydrothermal Vent Communities in the Southern Ocean and Implications for Biogeography", "type" : "article-journal", "volume" : "10" }, "uris" : [ "http://www.mendeley.com/documents/?uuid=9663c6ca-2b4d-3fa8-be0c-43d12ae8d490" ] } ], "mendeley" : { "formattedCitation" : "(Rogers et al., 2012)", "plainTextFormattedCitation" : "(Rogers et al., 2012)", "previouslyFormattedCitation" : "(Rogers et al., 2012)"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Rogers </w:t>
      </w:r>
      <w:r w:rsidR="00301BD0" w:rsidRPr="00301BD0">
        <w:rPr>
          <w:rFonts w:cstheme="minorHAnsi"/>
          <w:i/>
          <w:lang w:eastAsia="ru-RU"/>
        </w:rPr>
        <w:t>et al.</w:t>
      </w:r>
      <w:r w:rsidRPr="00BA0F1F">
        <w:rPr>
          <w:rFonts w:cstheme="minorHAnsi"/>
          <w:lang w:eastAsia="ru-RU"/>
        </w:rPr>
        <w:t>, 2012)</w:t>
      </w:r>
      <w:r w:rsidRPr="00BA0F1F">
        <w:rPr>
          <w:rFonts w:cstheme="minorHAnsi"/>
          <w:lang w:eastAsia="ru-RU"/>
        </w:rPr>
        <w:fldChar w:fldCharType="end"/>
      </w:r>
      <w:r w:rsidRPr="00BA0F1F">
        <w:rPr>
          <w:rFonts w:cstheme="minorHAnsi"/>
          <w:lang w:eastAsia="ru-RU"/>
        </w:rPr>
        <w:t>. Due to its limited accessibility, it is the least understood, yet one of the richest ecosystems on the planet supporting a high diversity of habitats</w:t>
      </w:r>
      <w:r>
        <w:rPr>
          <w:rFonts w:cstheme="minorHAnsi"/>
          <w:lang w:eastAsia="ru-RU"/>
        </w:rPr>
        <w:t xml:space="preserve"> (</w:t>
      </w:r>
      <w:r w:rsidRPr="00983F38">
        <w:rPr>
          <w:rFonts w:cstheme="minorHAnsi"/>
          <w:lang w:eastAsia="ru-RU"/>
        </w:rPr>
        <w:t>e.g. deep-sea pelagic habitats, continental slopes, abyssal soft sediments plains, seamounts, mid ocean ridges, deep-sea canyons and trenches, and smaller habitats such as hydrothermal vents, cold seeps, or cold water coral reefs</w:t>
      </w:r>
      <w:r>
        <w:rPr>
          <w:rFonts w:cstheme="minorHAnsi"/>
          <w:lang w:eastAsia="ru-RU"/>
        </w:rPr>
        <w:t>)</w:t>
      </w:r>
      <w:r w:rsidRPr="00BA0F1F">
        <w:rPr>
          <w:rFonts w:cstheme="minorHAnsi"/>
          <w:lang w:eastAsia="ru-RU"/>
        </w:rPr>
        <w:t xml:space="preserve"> and species, as well as a set of supporting and regulating functions and services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Thurber", "given" : "A R", "non-dropping-particle" : "", "parse-names" : false, "suffix" : "" }, { "dropping-particle" : "", "family" : "Sweetman", "given" : "A K", "non-dropping-particle" : "", "parse-names" : false, "suffix" : "" }, { "dropping-particle" : "", "family" : "Narayanaswamy", "given" : "B E", "non-dropping-particle" : "", "parse-names" : false, "suffix" : "" }, { "dropping-particle" : "", "family" : "Jones", "given" : "D O B", "non-dropping-particle" : "", "parse-names" : false, "suffix" : "" }, { "dropping-particle" : "", "family" : "Ingels", "given" : "J", "non-dropping-particle" : "", "parse-names" : false, "suffix" : "" }, { "dropping-particle" : "", "family" : "Hansman", "given" : "R L", "non-dropping-particle" : "", "parse-names" : false, "suffix" : "" } ], "id" : "ITEM-1", "issue" : "14", "issued" : { "date-parts" : [ [ "0" ] ] }, "page" : "3941-3963", "title" : "Ecosystem function and services provided by the deep sea", "type" : "article-journal", "volume" : "11" }, "uris" : [ "http://www.mendeley.com/documents/?uuid=7d0df4d9-87df-4434-813e-7caf1feaf27a" ] } ], "mendeley" : { "formattedCitation" : "(Thurber et al., n.d.)", "manualFormatting" : "(Thurber et al., 2014)", "plainTextFormattedCitation" : "(Thurber et al., n.d.)", "previouslyFormattedCitation" : "(Thurber et al., n.d.)"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Thurber </w:t>
      </w:r>
      <w:r w:rsidR="00301BD0" w:rsidRPr="00301BD0">
        <w:rPr>
          <w:rFonts w:cstheme="minorHAnsi"/>
          <w:i/>
          <w:lang w:eastAsia="ru-RU"/>
        </w:rPr>
        <w:t>et al.</w:t>
      </w:r>
      <w:r w:rsidRPr="00284FBD">
        <w:rPr>
          <w:rFonts w:cstheme="minorHAnsi"/>
          <w:lang w:eastAsia="ru-RU"/>
        </w:rPr>
        <w:t xml:space="preserve">, </w:t>
      </w:r>
      <w:r w:rsidRPr="00BA0F1F">
        <w:rPr>
          <w:rFonts w:cstheme="minorHAnsi"/>
          <w:lang w:eastAsia="ru-RU"/>
        </w:rPr>
        <w:t>2014)</w:t>
      </w:r>
      <w:r w:rsidRPr="00BA0F1F">
        <w:rPr>
          <w:rFonts w:cstheme="minorHAnsi"/>
          <w:lang w:eastAsia="ru-RU"/>
        </w:rPr>
        <w:fldChar w:fldCharType="end"/>
      </w:r>
      <w:r w:rsidRPr="00BA0F1F">
        <w:rPr>
          <w:rFonts w:cstheme="minorHAnsi"/>
          <w:lang w:eastAsia="ru-RU"/>
        </w:rPr>
        <w:t>.</w:t>
      </w:r>
    </w:p>
    <w:p w14:paraId="269F406E" w14:textId="77777777" w:rsidR="0048205B" w:rsidRPr="00BA0F1F" w:rsidRDefault="0048205B" w:rsidP="00AE389F">
      <w:pPr>
        <w:spacing w:after="0"/>
        <w:rPr>
          <w:rFonts w:cstheme="minorHAnsi"/>
          <w:i/>
          <w:u w:val="single"/>
          <w:lang w:eastAsia="ru-RU"/>
        </w:rPr>
      </w:pPr>
    </w:p>
    <w:p w14:paraId="467783D1" w14:textId="3C032F99" w:rsidR="0048205B" w:rsidRPr="0016656E" w:rsidRDefault="009D4BE1" w:rsidP="00AE389F">
      <w:pPr>
        <w:spacing w:after="0"/>
        <w:rPr>
          <w:rFonts w:cstheme="minorHAnsi"/>
          <w:u w:val="single"/>
          <w:lang w:eastAsia="ru-RU"/>
        </w:rPr>
      </w:pPr>
      <w:r>
        <w:rPr>
          <w:rFonts w:cstheme="minorHAnsi"/>
          <w:u w:val="single"/>
          <w:lang w:eastAsia="ru-RU"/>
        </w:rPr>
        <w:t xml:space="preserve">Past </w:t>
      </w:r>
      <w:r w:rsidR="0048205B" w:rsidRPr="0016656E">
        <w:rPr>
          <w:rFonts w:cstheme="minorHAnsi"/>
          <w:u w:val="single"/>
          <w:lang w:eastAsia="ru-RU"/>
        </w:rPr>
        <w:t xml:space="preserve">and current trends </w:t>
      </w:r>
    </w:p>
    <w:p w14:paraId="7208CA2E" w14:textId="1DA76A7A" w:rsidR="0048205B" w:rsidRPr="00BA0F1F" w:rsidRDefault="0048205B" w:rsidP="00AE389F">
      <w:pPr>
        <w:rPr>
          <w:rFonts w:cstheme="minorHAnsi"/>
          <w:lang w:eastAsia="ru-RU"/>
        </w:rPr>
      </w:pPr>
      <w:r w:rsidRPr="00BA0F1F">
        <w:rPr>
          <w:rFonts w:cstheme="minorHAnsi"/>
          <w:lang w:eastAsia="ru-RU"/>
        </w:rPr>
        <w:t xml:space="preserve">The Millennium Ecosystem Assessment recognized more than 10 years ago that enormous deep-sea species richness remains undiscovered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Millenium Ecosystem Assessment", "given" : "", "non-dropping-particle" : "", "parse-names" : false, "suffix" : "" } ], "id" : "ITEM-1", "issued" : { "date-parts" : [ [ "2005" ] ] }, "number-of-pages" : "100", "publisher-place" : "Washington, DC", "title" : "Esosystems and human well-being: synthesis", "type" : "report" }, "uris" : [ "http://www.mendeley.com/documents/?uuid=e0177ea4-e48e-36dc-9a5b-ec0a1c9cfb5c" ] } ], "mendeley" : { "formattedCitation" : "(Millenium Ecosystem Assessment, 2005)", "plainTextFormattedCitation" : "(Millenium Ecosystem Assessment, 2005)", "previouslyFormattedCitation" : "(Millenium Ecosystem Assessment, 2005)"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w:t>
      </w:r>
      <w:r w:rsidR="00ED5EF2" w:rsidRPr="0044194F">
        <w:rPr>
          <w:rFonts w:cstheme="minorHAnsi"/>
          <w:lang w:eastAsia="ru-RU"/>
        </w:rPr>
        <w:t>MEA</w:t>
      </w:r>
      <w:r w:rsidRPr="0044194F">
        <w:rPr>
          <w:rFonts w:cstheme="minorHAnsi"/>
          <w:lang w:eastAsia="ru-RU"/>
        </w:rPr>
        <w:t>, 2005</w:t>
      </w:r>
      <w:r w:rsidRPr="00BA0F1F">
        <w:rPr>
          <w:rFonts w:cstheme="minorHAnsi"/>
          <w:lang w:eastAsia="ru-RU"/>
        </w:rPr>
        <w:t>)</w:t>
      </w:r>
      <w:r w:rsidRPr="00BA0F1F">
        <w:rPr>
          <w:rFonts w:cstheme="minorHAnsi"/>
          <w:lang w:eastAsia="ru-RU"/>
        </w:rPr>
        <w:fldChar w:fldCharType="end"/>
      </w:r>
      <w:r w:rsidRPr="00BA0F1F">
        <w:rPr>
          <w:rFonts w:cstheme="minorHAnsi"/>
          <w:lang w:eastAsia="ru-RU"/>
        </w:rPr>
        <w:t xml:space="preserve">, and this is still true today </w:t>
      </w:r>
      <w:r w:rsidRPr="00BA0F1F">
        <w:rPr>
          <w:rFonts w:cstheme="minorHAnsi"/>
          <w:lang w:eastAsia="ru-RU"/>
        </w:rPr>
        <w:fldChar w:fldCharType="begin" w:fldLock="1"/>
      </w:r>
      <w:r w:rsidRPr="00BA0F1F">
        <w:rPr>
          <w:rFonts w:cstheme="minorHAnsi"/>
          <w:lang w:eastAsia="ru-RU"/>
        </w:rPr>
        <w:instrText>ADDIN CSL_CITATION { "citationItems" : [ { "id" : "ITEM-1", "itemData" : { "DOI" : "10.1126/science.1251458", "ISBN" : "0036-8075", "ISSN" : "0036-8075", "PMID" : "24833377", "author" : [ { "dropping-particle" : "", "family" : "Mengerink", "given" : "Kathryn J", "non-dropping-particle" : "", "parse-names" : false, "suffix" : "" }, { "dropping-particle" : "Van", "family" : "Dover", "given" : "Cindy L", "non-dropping-particle" : "", "parse-names" : false, "suffix" : "" }, { "dropping-particle" : "", "family" : "Ardron", "given" : "Jeff", "non-dropping-particle" : "", "parse-names" : false, "suffix" : "" }, { "dropping-particle" : "", "family" : "Baker", "given" : "Maria", "non-dropping-particle" : "", "parse-names" : false, "suffix" : "" }, { "dropping-particle" : "", "family" : "Escobar-briones", "given" : "Elva", "non-dropping-particle" : "", "parse-names" : false, "suffix" : "" }, { "dropping-particle" : "", "family" : "Gjerde", "given" : "Kristina", "non-dropping-particle" : "", "parse-names" : false, "suffix" : "" }, { "dropping-particle" : "", "family" : "Koslow", "given" : "J Anthony", "non-dropping-particle" : "", "parse-names" : false, "suffix" : "" }, { "dropping-particle" : "", "family" : "Ramirez-llodra", "given" : "Eva", "non-dropping-particle" : "", "parse-names" : false, "suffix" : "" }, { "dropping-particle" : "", "family" : "Lara-lopez", "given" : "Ana", "non-dropping-particle" : "", "parse-names" : false, "suffix" : "" }, { "dropping-particle" : "", "family" : "Squires", "given" : "Dale", "non-dropping-particle" : "", "parse-names" : false, "suffix" : "" }, { "dropping-particle" : "", "family" : "Sutton", "given" : "Tracey", "non-dropping-particle" : "", "parse-names" : false, "suffix" : "" }, { "dropping-particle" : "", "family" : "Sweetman", "given" : "Andrew K", "non-dropping-particle" : "", "parse-names" : false, "suffix" : "" }, { "dropping-particle" : "", "family" : "Levin", "given" : "Lisa A", "non-dropping-particle" : "", "parse-names" : false, "suffix" : "" } ], "container-title" : "Science", "id" : "ITEM-1", "issued" : { "date-parts" : [ [ "2014" ] ] }, "page" : "8-10", "title" : "A Call for Deep-Ocean Stewardship", "type" : "article-journal", "volume" : "344" }, "uris" : [ "http://www.mendeley.com/documents/?uuid=8b8809f1-5c2e-446f-a3d9-ff6131ed0087" ] } ], "mendeley" : { "formattedCitation" : "(Mengerink et al., 2014)", "plainTextFormattedCitation" : "(Mengerink et al., 2014)", "previouslyFormattedCitation" : "(Mengerink et al., 2014)"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Mengerink </w:t>
      </w:r>
      <w:r w:rsidR="00301BD0" w:rsidRPr="00301BD0">
        <w:rPr>
          <w:rFonts w:cstheme="minorHAnsi"/>
          <w:i/>
          <w:lang w:eastAsia="ru-RU"/>
        </w:rPr>
        <w:t>et al.</w:t>
      </w:r>
      <w:r w:rsidRPr="00BA0F1F">
        <w:rPr>
          <w:rFonts w:cstheme="minorHAnsi"/>
          <w:lang w:eastAsia="ru-RU"/>
        </w:rPr>
        <w:t>, 2014)</w:t>
      </w:r>
      <w:r w:rsidRPr="00BA0F1F">
        <w:rPr>
          <w:rFonts w:cstheme="minorHAnsi"/>
          <w:lang w:eastAsia="ru-RU"/>
        </w:rPr>
        <w:fldChar w:fldCharType="end"/>
      </w:r>
      <w:r w:rsidRPr="00BA0F1F">
        <w:rPr>
          <w:rFonts w:cstheme="minorHAnsi"/>
          <w:lang w:eastAsia="ru-RU"/>
        </w:rPr>
        <w:t xml:space="preserve">. While there is a solid understanding of biodiversity changes in many coastal ecosystems, trends in the deep sea are poorly described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Millenium Ecosystem Assessment", "given" : "", "non-dropping-particle" : "", "parse-names" : false, "suffix" : "" } ], "id" : "ITEM-1", "issued" : { "date-parts" : [ [ "2005" ] ] }, "number-of-pages" : "100", "publisher-place" : "Washington, DC", "title" : "Esosystems and human well-being: synthesis", "type" : "report" }, "uris" : [ "http://www.mendeley.com/documents/?uuid=e0177ea4-e48e-36dc-9a5b-ec0a1c9cfb5c" ] } ], "mendeley" : { "formattedCitation" : "(Millenium Ecosystem Assessment, 2005)", "plainTextFormattedCitation" : "(Millenium Ecosystem Assessment, 2005)", "previouslyFormattedCitation" : "(Millenium Ecosystem Assessment, 2005)"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w:t>
      </w:r>
      <w:r w:rsidR="00ED5EF2">
        <w:rPr>
          <w:rFonts w:cstheme="minorHAnsi"/>
          <w:lang w:eastAsia="ru-RU"/>
        </w:rPr>
        <w:t>MEA</w:t>
      </w:r>
      <w:r w:rsidRPr="00BA0F1F">
        <w:rPr>
          <w:rFonts w:cstheme="minorHAnsi"/>
          <w:lang w:eastAsia="ru-RU"/>
        </w:rPr>
        <w:t>, 2005)</w:t>
      </w:r>
      <w:r w:rsidRPr="00BA0F1F">
        <w:rPr>
          <w:rFonts w:cstheme="minorHAnsi"/>
          <w:lang w:eastAsia="ru-RU"/>
        </w:rPr>
        <w:fldChar w:fldCharType="end"/>
      </w:r>
      <w:r w:rsidRPr="00BA0F1F">
        <w:rPr>
          <w:rFonts w:cstheme="minorHAnsi"/>
          <w:lang w:eastAsia="ru-RU"/>
        </w:rPr>
        <w:t xml:space="preserve">, and even basic ecological information (e.g., species ranges, population subdivision, population genetic diversity, dispersal capability and demographic parameters) is lacking for the vast majority of species </w:t>
      </w:r>
      <w:r w:rsidRPr="00BA0F1F">
        <w:rPr>
          <w:rFonts w:cstheme="minorHAnsi"/>
          <w:lang w:eastAsia="ru-RU"/>
        </w:rPr>
        <w:fldChar w:fldCharType="begin" w:fldLock="1"/>
      </w:r>
      <w:r w:rsidRPr="00BA0F1F">
        <w:rPr>
          <w:rFonts w:cstheme="minorHAnsi"/>
          <w:lang w:eastAsia="ru-RU"/>
        </w:rPr>
        <w:instrText>ADDIN CSL_CITATION { "citationItems" : [ { "id" : "ITEM-1", "itemData" : { "DOI" : "10.1111/mec.14237", "ISSN" : "09621083", "abstract" : "Despite the deep sea being the largest habitat on Earth, there are just 77 population genetic studies of invertebrates (115 species) inhabiting non-chemosynthetic ecosystems on the deep-sea floor (below 200\u00a0m depth). We review and synthesize the results of these papers. Studies reveal levels of genetic diversity comparable to shallow-water species. Generally, populations at similar depths were well connected over 100s\u20131,000s\u00a0km, but studies that sampled across depth ranges reveal population structure at much smaller scales (100s\u20131,000s\u00a0m) consistent with isolation by adaptation across environmental gradients, or the existence of physical barriers to connectivity with depth. Few studies were ocean-wide (under 4%), and 48% were Atlantic-focused. There is strong emphasis on megafauna and commercial species with research into meiofauna, \u201cecosystem engineers\u201d and other ecologically important species lacking. Only nine papers account for ~50% of the planet's surface (depths below 3,500\u00a0m). Just two species were studied below 5,000\u00a0m, a quarter of Earth's seafloor. Most studies used single-locus mitochondrial genes revealing a common pattern of non-neutrality, consistent with demographic instability or selective sweeps; similar to deep-sea hydrothermal vent fauna. The absence of a clear difference between vent and non-vent could signify that demographic instability is common in the deep sea, or that selective sweeps render single-locus mitochondrial studies demographically uninformative. The number of population genetics studies to date is miniscule in relation to the size of the deep sea. The paucity of studies constrains meta-analyses where broad inferences about deep-sea ecology could be made. ", "author" : [ { "dropping-particle" : "", "family" : "Taylor", "given" : "M. L.", "non-dropping-particle" : "", "parse-names" : false, "suffix" : "" }, { "dropping-particle" : "", "family" : "Roterman", "given" : "C. N.", "non-dropping-particle" : "", "parse-names" : false, "suffix" : "" } ], "container-title" : "Molecular Ecology", "id" : "ITEM-1", "issue" : "March", "issued" : { "date-parts" : [ [ "2017" ] ] }, "page" : "1-25", "title" : "Invertebrate population genetics across Earth's largest habitat: The deep-sea floor", "type" : "article-journal" }, "uris" : [ "http://www.mendeley.com/documents/?uuid=16cda15f-7a3d-4737-9ca4-373465e5c98e" ] } ], "mendeley" : { "formattedCitation" : "(Taylor &amp; Roterman, 2017)", "plainTextFormattedCitation" : "(Taylor &amp; Roterman, 2017)", "previouslyFormattedCitation" : "(Taylor &amp; Roterman, 2017)"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Taylor &amp; Roterman, 2017)</w:t>
      </w:r>
      <w:r w:rsidRPr="00BA0F1F">
        <w:rPr>
          <w:rFonts w:cstheme="minorHAnsi"/>
          <w:lang w:eastAsia="ru-RU"/>
        </w:rPr>
        <w:fldChar w:fldCharType="end"/>
      </w:r>
      <w:r w:rsidRPr="00BA0F1F">
        <w:rPr>
          <w:rFonts w:cstheme="minorHAnsi"/>
          <w:lang w:eastAsia="ru-RU"/>
        </w:rPr>
        <w:t xml:space="preserve">. </w:t>
      </w:r>
    </w:p>
    <w:p w14:paraId="56413E12" w14:textId="659A9C86" w:rsidR="0048205B" w:rsidRPr="00BA0F1F" w:rsidRDefault="0048205B" w:rsidP="00AE389F">
      <w:pPr>
        <w:rPr>
          <w:rFonts w:cstheme="minorHAnsi"/>
          <w:lang w:eastAsia="ru-RU"/>
        </w:rPr>
      </w:pPr>
      <w:r w:rsidRPr="00BA0F1F">
        <w:rPr>
          <w:rFonts w:cstheme="minorHAnsi"/>
          <w:lang w:eastAsia="ru-RU"/>
        </w:rPr>
        <w:t xml:space="preserve">However, changes in biodiversity and abundance have been reported as a result of deep-sea fishing activities, oil spills, climate change, and other activities </w:t>
      </w:r>
      <w:r w:rsidRPr="00BA0F1F">
        <w:rPr>
          <w:rFonts w:cstheme="minorHAnsi"/>
          <w:lang w:eastAsia="ru-RU"/>
        </w:rPr>
        <w:fldChar w:fldCharType="begin" w:fldLock="1"/>
      </w:r>
      <w:r w:rsidRPr="00BA0F1F">
        <w:rPr>
          <w:rFonts w:cstheme="minorHAnsi"/>
          <w:lang w:eastAsia="ru-RU"/>
        </w:rPr>
        <w:instrText>ADDIN CSL_CITATION { "citationItems" : [ { "id" : "ITEM-1", "itemData" : { "abstract" : "Seamounts are predominantly submerged volcanoes, mostly extinct, rising hundreds to thousands of metres above the surrounding seafloor. Some also arise through tectonic uplift. The conventional geological definition includes only features greater than 1000 m in height, with the term \u201cknoll\u201d often used to refer to features 100 \u2013 1000 m in height (Yesson et al., 2011). However, seamounts and knolls do not appear to differ much ecologically, and human activity, such as fishing, focuses on both. We therefore include here all such features with heights &gt; 100 m.", "author" : [ { "dropping-particle" : "", "family" : "Koslow", "given" : "J Anthony", "non-dropping-particle" : "", "parse-names" : false, "suffix" : "" }, { "dropping-particle" : "", "family" : "Auster", "given" : "Peter", "non-dropping-particle" : "", "parse-names" : false, "suffix" : "" }, { "dropping-particle" : "", "family" : "Bergstad", "given" : "Odd Aksel", "non-dropping-particle" : "", "parse-names" : false, "suffix" : "" }, { "dropping-particle" : "", "family" : "Roberts", "given" : "J Murray", "non-dropping-particle" : "", "parse-names" : false, "suffix" : "" }, { "dropping-particle" : "", "family" : "Rogers", "given" : "Alex", "non-dropping-particle" : "", "parse-names" : false, "suffix" : "" }, { "dropping-particle" : "", "family" : "Vecchione", "given" : "Michael", "non-dropping-particle" : "", "parse-names" : false, "suffix" : "" }, { "dropping-particle" : "", "family" : "Harris", "given" : "Peter", "non-dropping-particle" : "", "parse-names" : false, "suffix" : "" }, { "dropping-particle" : "", "family" : "Rice", "given" : "Jake", "non-dropping-particle" : "", "parse-names" : false, "suffix" : "" }, { "dropping-particle" : "", "family" : "Bernal", "given" : "Patricio", "non-dropping-particle" : "", "parse-names" : false, "suffix" : "" } ], "container-title" : "The First Global Integrated Marine Assessment: World Ocean Assessment I", "id" : "ITEM-1", "issued" : { "date-parts" : [ [ "2016" ] ] }, "page" : "1-26", "title" : "Chapter 51. Biological Communities on Seamounts and Other Submarine Features Potentially Threatened by Disturbance", "type" : "article-journal" }, "uris" : [ "http://www.mendeley.com/documents/?uuid=68f1ad9f-a577-4ecf-9f19-fa57d58cf6d9" ] } ], "mendeley" : { "formattedCitation" : "(Koslow et al., 2016)", "plainTextFormattedCitation" : "(Koslow et al., 2016)", "previouslyFormattedCitation" : "(Koslow et al., 2016)"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Koslow </w:t>
      </w:r>
      <w:r w:rsidR="00301BD0" w:rsidRPr="00301BD0">
        <w:rPr>
          <w:rFonts w:cstheme="minorHAnsi"/>
          <w:i/>
          <w:lang w:eastAsia="ru-RU"/>
        </w:rPr>
        <w:t>et al.</w:t>
      </w:r>
      <w:r w:rsidRPr="00BA0F1F">
        <w:rPr>
          <w:rFonts w:cstheme="minorHAnsi"/>
          <w:lang w:eastAsia="ru-RU"/>
        </w:rPr>
        <w:t>, 2016)</w:t>
      </w:r>
      <w:r w:rsidRPr="00BA0F1F">
        <w:rPr>
          <w:rFonts w:cstheme="minorHAnsi"/>
          <w:lang w:eastAsia="ru-RU"/>
        </w:rPr>
        <w:fldChar w:fldCharType="end"/>
      </w:r>
      <w:r w:rsidRPr="00BA0F1F">
        <w:rPr>
          <w:rFonts w:cstheme="minorHAnsi"/>
          <w:lang w:eastAsia="ru-RU"/>
        </w:rPr>
        <w:t xml:space="preserve">. Also declines in cold-water coral and deep-sea sponge abundance and community structure have been widely reported, including off Norway, in the Barents Sea, the Azores, and other regions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Pham", "given" : "Christopher K", "non-dropping-particle" : "", "parse-names" : false, "suffix" : "" }, { "dropping-particle" : "", "family" : "Diogo", "given" : "Hugo", "non-dropping-particle" : "", "parse-names" : false, "suffix" : "" }, { "dropping-particle" : "", "family" : "Menezes", "given" : "Gui", "non-dropping-particle" : "", "parse-names" : false, "suffix" : "" }, { "dropping-particle" : "", "family" : "Porteiro", "given" : "Filipe", "non-dropping-particle" : "", "parse-names" : false, "suffix" : "" }, { "dropping-particle" : "", "family" : "Braga-Henriques", "given" : "Andreia", "non-dropping-particle" : "", "parse-names" : false, "suffix" : "" }, { "dropping-particle" : "", "family" : "Vandeperre", "given" : "Frederic", "non-dropping-particle" : "", "parse-names" : false, "suffix" : "" }, { "dropping-particle" : "", "family" : "Morato", "given" : "Telmo", "non-dropping-particle" : "", "parse-names" : false, "suffix" : "" } ], "id" : "ITEM-1", "issued" : { "date-parts" : [ [ "0" ] ] }, "page" : "4837", "title" : "Deep-water longline fishing has reduced impact on Vulnerable Marine Ecosystems", "type" : "article-journal", "volume" : "4" }, "uris" : [ "http://www.mendeley.com/documents/?uuid=8f268a3b-29d7-4c27-995d-ef389a63922e" ] }, { "id" : "ITEM-2", "itemData" : { "DOI" : "10.1093/icesjms/fsv123", "ISSN" : "1054-3139, 1095-9289", "abstract" : "Deep-sea fisheries operate globally throughout the world's oceans, chiefly targeting stocks on the upper and mid-continental slope and offshore seamounts. Major 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 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 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textgreater}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id" : "ITEM-2", "issue" : "suppl 1", "issued" : { "date-parts" : [ [ "0" ] ] }, "page" : "i51--i69", "title" : "The impacts of deep-sea fisheries on benthic communities: a review", "title-short" : "The impacts of deep-sea fisheries on benthic commu", "type" : "article-journal", "volume" : "73" }, "uris" : [ "http://www.mendeley.com/documents/?uuid=abf58cb1-e653-46eb-a09c-11cf77879438" ] } ], "mendeley" : { "formattedCitation" : "(Clark et al., n.d.; Pham et al., n.d.)", "manualFormatting" : "(Clark et al., 2016; Pham et al., 2014)", "plainTextFormattedCitation" : "(Clark et al., n.d.; Pham et al., n.d.)", "previouslyFormattedCitation" : "(Clark et al., n.d.; Pham et al., n.d.)"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Clark </w:t>
      </w:r>
      <w:r w:rsidR="00301BD0" w:rsidRPr="00301BD0">
        <w:rPr>
          <w:rFonts w:cstheme="minorHAnsi"/>
          <w:i/>
          <w:lang w:eastAsia="ru-RU"/>
        </w:rPr>
        <w:t>et al.</w:t>
      </w:r>
      <w:r w:rsidRPr="00BA0F1F">
        <w:rPr>
          <w:rFonts w:cstheme="minorHAnsi"/>
          <w:lang w:eastAsia="ru-RU"/>
        </w:rPr>
        <w:t xml:space="preserve">, 2016; </w:t>
      </w:r>
      <w:r w:rsidRPr="00BD504A">
        <w:rPr>
          <w:rFonts w:cstheme="minorHAnsi"/>
          <w:lang w:eastAsia="ru-RU"/>
        </w:rPr>
        <w:t>Pham</w:t>
      </w:r>
      <w:r w:rsidRPr="00BA0F1F">
        <w:rPr>
          <w:rFonts w:cstheme="minorHAnsi"/>
          <w:lang w:eastAsia="ru-RU"/>
        </w:rPr>
        <w:t xml:space="preserve"> </w:t>
      </w:r>
      <w:r w:rsidR="00301BD0" w:rsidRPr="00301BD0">
        <w:rPr>
          <w:rFonts w:cstheme="minorHAnsi"/>
          <w:i/>
          <w:lang w:eastAsia="ru-RU"/>
        </w:rPr>
        <w:t>et al.</w:t>
      </w:r>
      <w:r w:rsidRPr="00BA0F1F">
        <w:rPr>
          <w:rFonts w:cstheme="minorHAnsi"/>
          <w:lang w:eastAsia="ru-RU"/>
        </w:rPr>
        <w:t>, 2014</w:t>
      </w:r>
      <w:r w:rsidR="00BD504A">
        <w:rPr>
          <w:rFonts w:cstheme="minorHAnsi"/>
          <w:lang w:eastAsia="ru-RU"/>
        </w:rPr>
        <w:t>a</w:t>
      </w:r>
      <w:r w:rsidRPr="00BA0F1F">
        <w:rPr>
          <w:rFonts w:cstheme="minorHAnsi"/>
          <w:lang w:eastAsia="ru-RU"/>
        </w:rPr>
        <w:t>)</w:t>
      </w:r>
      <w:r w:rsidRPr="00BA0F1F">
        <w:rPr>
          <w:rFonts w:cstheme="minorHAnsi"/>
          <w:lang w:eastAsia="ru-RU"/>
        </w:rPr>
        <w:fldChar w:fldCharType="end"/>
      </w:r>
      <w:r w:rsidRPr="00BA0F1F">
        <w:rPr>
          <w:rFonts w:cstheme="minorHAnsi"/>
          <w:lang w:eastAsia="ru-RU"/>
        </w:rPr>
        <w:t>.</w:t>
      </w:r>
    </w:p>
    <w:p w14:paraId="1FF72004" w14:textId="2AE73BE0" w:rsidR="0048205B" w:rsidRPr="00BA0F1F" w:rsidRDefault="0048205B" w:rsidP="00AE389F">
      <w:pPr>
        <w:rPr>
          <w:rFonts w:cstheme="minorHAnsi"/>
          <w:lang w:eastAsia="ru-RU"/>
        </w:rPr>
      </w:pPr>
      <w:r w:rsidRPr="00BA0F1F">
        <w:rPr>
          <w:rFonts w:cstheme="minorHAnsi"/>
          <w:lang w:eastAsia="ru-RU"/>
        </w:rPr>
        <w:t xml:space="preserve">Recent changes in climate (5-16 years) in the deep-sea changed benthic species diversity, abundance and faunal composition </w:t>
      </w:r>
      <w:r w:rsidRPr="00BA0F1F">
        <w:rPr>
          <w:rFonts w:cstheme="minorHAnsi"/>
          <w:lang w:eastAsia="ru-RU"/>
        </w:rPr>
        <w:fldChar w:fldCharType="begin" w:fldLock="1"/>
      </w:r>
      <w:r w:rsidRPr="00BA0F1F">
        <w:rPr>
          <w:rFonts w:cstheme="minorHAnsi"/>
          <w:lang w:eastAsia="ru-RU"/>
        </w:rPr>
        <w:instrText>ADDIN CSL_CITATION { "citationItems" : [ { "id" : "ITEM-1", "itemData" : { "DOI" : "10.1016/B978-0-12-381015-1.00001-0", "abstract" : "Societal concerns over the potential impacts of recent global change have prompted renewed interest in the long-term ecological monitoring of large ecosystems. The deep sea is the largest ecosystem on the planet, the least accessible, and perhaps the least understood. Nevertheless, deep-sea data collected over the last few decades are now being synthesised with a view to both measuring global change and predicting the future impacts of further rises in atmospheric carbon dioxide concentrations. For many years, it was assumed by many that the deep sea is a stable habitat, buffered from short-term changes in the atmosphere or upper ocean. However, recent studies suggest that deep-seafloor ecosystems may respond relatively quickly to seasonal, inter-annual and decadal-scale shifts in upper-ocean variables. In this review, we assess the evidence for these long-term (i.e. inter-annual to decadal-scale) changes both in biologically driven, sedimented, deep-sea ecosystems (e.g. abyssal plains) and in chemosynthetic ecosystems that are partially geologically driven, such as hydrothermal vents and cold seeps. We have identified 11 deep-sea sedimented ecosystems for which published analyses of long-term biological data exist. At three of these, we have found evidence for a progressive trend that could be potentially linked to recent climate change, although the evidence is not conclusive. At the other sites, we have concluded that the changes were either not significant, or were stochastically variable without being clearly linked to climate change or climate variability indices. For chemosynthetic ecosystems, we have identified 14 sites for which there are some published long-term data. Data for temporal changes at chemosynthetic ecosystems are scarce, with few sites being subjected to repeated visits. However, the limited evidence from hydrothermal vents suggests that at fast-spreading centres such as the East Pacific Rise, vent communities are impacted on decadal scales by stochastic events such as volcanic eruptions, with associated fauna showing complex patterns of community succession. For the slow-spreading centres such as the Mid-Atlantic Ridge, vent sites appear to be stable over the time periods measured, with no discernable long-term trend. At cold seeps, inferences based on spatial studies in the Gulf of Mexico, and data on organism longevity, suggest that these sites are stable over many hundreds of years. However, at the Haakon Mosby mud volcano, a \u2026", "author" : [ { "dropping-particle" : "", "family" : "Glover", "given" : "A G", "non-dropping-particle" : "", "parse-names" : false, "suffix" : "" }, { "dropping-particle" : "", "family" : "Gooday", "given" : "A J", "non-dropping-particle" : "", "parse-names" : false, "suffix" : "" }, { "dropping-particle" : "", "family" : "Bailey", "given" : "D M", "non-dropping-particle" : "", "parse-names" : false, "suffix" : "" }, { "dropping-particle" : "", "family" : "Billett", "given" : "D S M", "non-dropping-particle" : "", "parse-names" : false, "suffix" : "" }, { "dropping-particle" : "", "family" : "Chevaldonn\u00e9", "given" : "P", "non-dropping-particle" : "", "parse-names" : false, "suffix" : "" }, { "dropping-particle" : "", "family" : "Cola\u00e7o", "given" : "A", "non-dropping-particle" : "", "parse-names" : false, "suffix" : "" }, { "dropping-particle" : "", "family" : "Copley", "given" : "J", "non-dropping-particle" : "", "parse-names" : false, "suffix" : "" }, { "dropping-particle" : "", "family" : "Cuvelier", "given" : "D", "non-dropping-particle" : "", "parse-names" : false, "suffix" : "" }, { "dropping-particle" : "", "family" : "Desbruy\u00e8res", "given" : "D", "non-dropping-particle" : "", "parse-names" : false, "suffix" : "" }, { "dropping-particle" : "", "family" : "Kalogeropoulou", "given" : "V", "non-dropping-particle" : "", "parse-names" : false, "suffix" : "" }, { "dropping-particle" : "", "family" : "Klages", "given" : "M", "non-dropping-particle" : "", "parse-names" : false, "suffix" : "" }, { "dropping-particle" : "", "family" : "Lampadariou", "given" : "N", "non-dropping-particle" : "", "parse-names" : false, "suffix" : "" }, { "dropping-particle" : "", "family" : "Lejeusne", "given" : "C", "non-dropping-particle" : "", "parse-names" : false, "suffix" : "" }, { "dropping-particle" : "", "family" : "Mestre", "given" : "N C", "non-dropping-particle" : "", "parse-names" : false, "suffix" : "" }, { "dropping-particle" : "", "family" : "Paterson", "given" : "G L J", "non-dropping-particle" : "", "parse-names" : false, "suffix" : "" }, { "dropping-particle" : "", "family" : "Perez", "given" : "T", "non-dropping-particle" : "", "parse-names" : false, "suffix" : "" }, { "dropping-particle" : "", "family" : "Ruhl", "given" : "H", "non-dropping-particle" : "", "parse-names" : false, "suffix" : "" }, { "dropping-particle" : "", "family" : "Sarrazin", "given" : "J", "non-dropping-particle" : "", "parse-names" : false, "suffix" : "" }, { "dropping-particle" : "", "family" : "Soltwedel", "given" : "T", "non-dropping-particle" : "", "parse-names" : false, "suffix" : "" }, { "dropping-particle" : "", "family" : "Soto", "given" : "E H", "non-dropping-particle" : "", "parse-names" : false, "suffix" : "" }, { "dropping-particle" : "", "family" : "Thatje", "given" : "S", "non-dropping-particle" : "", "parse-names" : false, "suffix" : "" }, { "dropping-particle" : "", "family" : "Tselepides", "given" : "A", "non-dropping-particle" : "", "parse-names" : false, "suffix" : "" }, { "dropping-particle" : "", "family" : "Gaever", "given" : "S", "non-dropping-particle" : "Van", "parse-names" : false, "suffix" : "" }, { "dropping-particle" : "", "family" : "Vanreusel", "given" : "A", "non-dropping-particle" : "", "parse-names" : false, "suffix" : "" } ], "container-title" : "Advances in Marine Biology", "id" : "ITEM-1", "issued" : { "date-parts" : [ [ "2010" ] ] }, "note" : "Cited By :63\nExport Date: 20 December 2016", "page" : "1-95", "title" : "Temporal Change in Deep-Sea Benthic Ecosystems. A Review of the Evidence From Recent Time-Series Studies", "type" : "article", "volume" : "58" }, "uris" : [ "http://www.mendeley.com/documents/?uuid=b783999b-1ccc-480d-bd72-2f8623ecc8ae" ] } ], "mendeley" : { "formattedCitation" : "(Glover et al., 2010)", "plainTextFormattedCitation" : "(Glover et al., 2010)", "previouslyFormattedCitation" : "(Glover et al., 2010)"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Glover </w:t>
      </w:r>
      <w:r w:rsidR="00301BD0" w:rsidRPr="00301BD0">
        <w:rPr>
          <w:rFonts w:cstheme="minorHAnsi"/>
          <w:i/>
          <w:lang w:eastAsia="ru-RU"/>
        </w:rPr>
        <w:t>et al.</w:t>
      </w:r>
      <w:r w:rsidRPr="00BA0F1F">
        <w:rPr>
          <w:rFonts w:cstheme="minorHAnsi"/>
          <w:lang w:eastAsia="ru-RU"/>
        </w:rPr>
        <w:t>, 2010)</w:t>
      </w:r>
      <w:r w:rsidRPr="00BA0F1F">
        <w:rPr>
          <w:rFonts w:cstheme="minorHAnsi"/>
          <w:lang w:eastAsia="ru-RU"/>
        </w:rPr>
        <w:fldChar w:fldCharType="end"/>
      </w:r>
      <w:r w:rsidRPr="00BA0F1F">
        <w:rPr>
          <w:rFonts w:cstheme="minorHAnsi"/>
          <w:lang w:eastAsia="ru-RU"/>
        </w:rPr>
        <w:t>. This biodiversity loss in deep-sea ecosystems has been shown to produce exponential reductions of ecosystem functions</w:t>
      </w:r>
      <w:r>
        <w:rPr>
          <w:rFonts w:cstheme="minorHAnsi"/>
          <w:lang w:eastAsia="ru-RU"/>
        </w:rPr>
        <w:t xml:space="preserve"> (</w:t>
      </w:r>
      <w:r w:rsidRPr="00BA0F1F">
        <w:rPr>
          <w:rFonts w:cstheme="minorHAnsi"/>
          <w:lang w:eastAsia="ru-RU"/>
        </w:rPr>
        <w:t xml:space="preserve">Danovaro </w:t>
      </w:r>
      <w:r w:rsidR="00301BD0" w:rsidRPr="00301BD0">
        <w:rPr>
          <w:rFonts w:cstheme="minorHAnsi"/>
          <w:i/>
          <w:lang w:eastAsia="ru-RU"/>
        </w:rPr>
        <w:t>et al.</w:t>
      </w:r>
      <w:r>
        <w:rPr>
          <w:rFonts w:cstheme="minorHAnsi"/>
          <w:lang w:eastAsia="ru-RU"/>
        </w:rPr>
        <w:t>, 2008) (see Section 3.2)</w:t>
      </w:r>
      <w:r w:rsidRPr="00BA0F1F">
        <w:rPr>
          <w:rFonts w:cstheme="minorHAnsi"/>
          <w:lang w:eastAsia="ru-RU"/>
        </w:rPr>
        <w:t>.</w:t>
      </w:r>
    </w:p>
    <w:p w14:paraId="66940D5F" w14:textId="55E499F1" w:rsidR="0048205B" w:rsidRPr="00BA0F1F" w:rsidRDefault="0048205B" w:rsidP="00AE389F">
      <w:pPr>
        <w:rPr>
          <w:rFonts w:cstheme="minorHAnsi"/>
          <w:lang w:eastAsia="ru-RU"/>
        </w:rPr>
      </w:pPr>
      <w:r>
        <w:rPr>
          <w:rFonts w:cstheme="minorHAnsi"/>
          <w:lang w:eastAsia="ru-RU"/>
        </w:rPr>
        <w:t>A</w:t>
      </w:r>
      <w:r w:rsidRPr="00BA0F1F">
        <w:rPr>
          <w:rFonts w:cstheme="minorHAnsi"/>
          <w:lang w:eastAsia="ru-RU"/>
        </w:rPr>
        <w:t xml:space="preserve">lthough trends are based on a very limited portion of the deep-sea </w:t>
      </w:r>
      <w:r w:rsidRPr="00BA0F1F">
        <w:rPr>
          <w:rFonts w:cstheme="minorHAnsi"/>
          <w:lang w:eastAsia="ru-RU"/>
        </w:rPr>
        <w:fldChar w:fldCharType="begin" w:fldLock="1"/>
      </w:r>
      <w:r w:rsidRPr="00BA0F1F">
        <w:rPr>
          <w:rFonts w:cstheme="minorHAnsi"/>
          <w:lang w:eastAsia="ru-RU"/>
        </w:rPr>
        <w:instrText>ADDIN CSL_CITATION { "citationItems" : [ { "id" : "ITEM-1", "itemData" : { "abstract" : "Seamounts are predominantly submerged volcanoes, mostly extinct, rising hundreds to thousands of metres above the surrounding seafloor. Some also arise through tectonic uplift. The conventional geological definition includes only features greater than 1000 m in height, with the term \u201cknoll\u201d often used to refer to features 100 \u2013 1000 m in height (Yesson et al., 2011). However, seamounts and knolls do not appear to differ much ecologically, and human activity, such as fishing, focuses on both. We therefore include here all such features with heights &gt; 100 m.", "author" : [ { "dropping-particle" : "", "family" : "Koslow", "given" : "J Anthony", "non-dropping-particle" : "", "parse-names" : false, "suffix" : "" }, { "dropping-particle" : "", "family" : "Auster", "given" : "Peter", "non-dropping-particle" : "", "parse-names" : false, "suffix" : "" }, { "dropping-particle" : "", "family" : "Bergstad", "given" : "Odd Aksel", "non-dropping-particle" : "", "parse-names" : false, "suffix" : "" }, { "dropping-particle" : "", "family" : "Roberts", "given" : "J Murray", "non-dropping-particle" : "", "parse-names" : false, "suffix" : "" }, { "dropping-particle" : "", "family" : "Rogers", "given" : "Alex", "non-dropping-particle" : "", "parse-names" : false, "suffix" : "" }, { "dropping-particle" : "", "family" : "Vecchione", "given" : "Michael", "non-dropping-particle" : "", "parse-names" : false, "suffix" : "" }, { "dropping-particle" : "", "family" : "Harris", "given" : "Peter", "non-dropping-particle" : "", "parse-names" : false, "suffix" : "" }, { "dropping-particle" : "", "family" : "Rice", "given" : "Jake", "non-dropping-particle" : "", "parse-names" : false, "suffix" : "" }, { "dropping-particle" : "", "family" : "Bernal", "given" : "Patricio", "non-dropping-particle" : "", "parse-names" : false, "suffix" : "" } ], "container-title" : "The First Global Integrated Marine Assessment: World Ocean Assessment I", "id" : "ITEM-1", "issued" : { "date-parts" : [ [ "2016" ] ] }, "page" : "1-26", "title" : "Chapter 51. Biological Communities on Seamounts and Other Submarine Features Potentially Threatened by Disturbance", "type" : "article-journal" }, "uris" : [ "http://www.mendeley.com/documents/?uuid=68f1ad9f-a577-4ecf-9f19-fa57d58cf6d9" ] } ], "mendeley" : { "formattedCitation" : "(Koslow et al., 2016)", "plainTextFormattedCitation" : "(Koslow et al., 2016)", "previouslyFormattedCitation" : "(Koslow et al., 2016)"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Koslow </w:t>
      </w:r>
      <w:r w:rsidR="00301BD0" w:rsidRPr="00301BD0">
        <w:rPr>
          <w:rFonts w:cstheme="minorHAnsi"/>
          <w:i/>
          <w:lang w:eastAsia="ru-RU"/>
        </w:rPr>
        <w:t>et al.</w:t>
      </w:r>
      <w:r w:rsidRPr="00BA0F1F">
        <w:rPr>
          <w:rFonts w:cstheme="minorHAnsi"/>
          <w:lang w:eastAsia="ru-RU"/>
        </w:rPr>
        <w:t>, 2016)</w:t>
      </w:r>
      <w:r w:rsidRPr="00BA0F1F">
        <w:rPr>
          <w:rFonts w:cstheme="minorHAnsi"/>
          <w:lang w:eastAsia="ru-RU"/>
        </w:rPr>
        <w:fldChar w:fldCharType="end"/>
      </w:r>
      <w:r w:rsidRPr="00BA0F1F">
        <w:rPr>
          <w:rFonts w:cstheme="minorHAnsi"/>
          <w:lang w:eastAsia="ru-RU"/>
        </w:rPr>
        <w:t xml:space="preserve">, they indicate increased habitat degradation, and declines in biodiversity, abundance and probably ecosystem functioning </w:t>
      </w:r>
      <w:r w:rsidRPr="00BA0F1F">
        <w:rPr>
          <w:rFonts w:cstheme="minorHAnsi"/>
          <w:lang w:eastAsia="ru-RU"/>
        </w:rPr>
        <w:fldChar w:fldCharType="begin" w:fldLock="1"/>
      </w:r>
      <w:r w:rsidRPr="00BA0F1F">
        <w:rPr>
          <w:rFonts w:cstheme="minorHAnsi"/>
          <w:lang w:eastAsia="ru-RU"/>
        </w:rPr>
        <w:instrText>ADDIN CSL_CITATION { "citationItems" : [ { "id" : "ITEM-1", "itemData" : { "DOI" : "10.3389/fmars.2017.00198", "ISSN" : "2296-7745", "abstract" : "The global scale of the biodiversity crisis has stimulated research into the relationship between biodiversity and ecosystem functioning (BEF). Even though the deep sea is the largest biome on Earth, BEF studies in deep-sea benthic ecosystems are scant. Moreover, the small number of recent studies, which mostly focus on meiobenthic nematodes, report conflicting results that range from a very clear positive relationship to none at all. In this BEF study, the deep-sea macrofauna were used as a model to investigate the structural and functional diversity of macrofauna assemblages at three depths (1200, 1900, and 3000 m) in seven open-slope systems from the North-Eastern Atlantic Ocean to the Central-Eastern Mediterranean Sea.\nThe presence and nature of BEF relationships were studied considering two spatial scales, the large and the basin scale, in different environmental settings. Total benthic biomass and macrofaunal predator biomass were used as proxies to assess ecosystem functioning. Ecosystem efficiency was expressed as macrofaunal biomass to biopolymeric carbon content ratio, macrofaunal biomass to prokaryotic biomass ratio, macrofaunal biomass to meiofaunal biomass ratio, and meiofaunal biomass to prokaryotic biomass ratio. \nOn both large and basin spatial scales, some significant relationships between macrofaunal diversity and ecosystem functioning and efficiency were reported. When significant, the nature of BEF relations was positive and exponential or linear supporting the general idea that a higher diversity can enhance ecosystem functioning. Other BEF relationships were explained by the effect of environmental variables. More data from different deep-sea systems are needed, to better elucidate the consequences of biodiversity loss on the ocean floor.", "author" : [ { "dropping-particle" : "", "family" : "Baldrighi", "given" : "Elisa", "non-dropping-particle" : "", "parse-names" : false, "suffix" : "" }, { "dropping-particle" : "", "family" : "Giovannelli", "given" : "Donato", "non-dropping-particle" : "", "parse-names" : false, "suffix" : "" }, { "dropping-particle" : "", "family" : "D'Errico", "given" : "Giuseppe", "non-dropping-particle" : "", "parse-names" : false, "suffix" : "" }, { "dropping-particle" : "", "family" : "Lavaleye", "given" : "Marc", "non-dropping-particle" : "", "parse-names" : false, "suffix" : "" }, { "dropping-particle" : "", "family" : "Manini", "given" : "Elena", "non-dropping-particle" : "", "parse-names" : false, "suffix" : "" } ], "container-title" : "Frontiers in Marine Science", "id" : "ITEM-1", "issued" : { "date-parts" : [ [ "2017" ] ] }, "page" : "198", "title" : "Exploring the Relationship between Macrofaunal Biodiversity and Ecosystem Functioning in the Deep Sea", "type" : "article-journal", "volume" : "4" }, "uris" : [ "http://www.mendeley.com/documents/?uuid=2a205c0c-822a-43ce-8aea-bdf4ede532f4" ] } ], "mendeley" : { "formattedCitation" : "(Baldrighi, Giovannelli, D\u2019Errico, Lavaleye, &amp; Manini, 2017)", "plainTextFormattedCitation" : "(Baldrighi, Giovannelli, D\u2019Errico, Lavaleye, &amp; Manini, 2017)", "previouslyFormattedCitation" : "(Baldrighi, Giovannelli, D\u2019Errico, Lavaleye, &amp; Manini, 2017)"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Baldrighi</w:t>
      </w:r>
      <w:r w:rsidR="00ED5EF2">
        <w:rPr>
          <w:rFonts w:cstheme="minorHAnsi"/>
          <w:i/>
          <w:lang w:eastAsia="ru-RU"/>
        </w:rPr>
        <w:t xml:space="preserve"> et al.</w:t>
      </w:r>
      <w:r w:rsidRPr="00BA0F1F">
        <w:rPr>
          <w:rFonts w:cstheme="minorHAnsi"/>
          <w:lang w:eastAsia="ru-RU"/>
        </w:rPr>
        <w:t>, 2017)</w:t>
      </w:r>
      <w:r w:rsidRPr="00BA0F1F">
        <w:rPr>
          <w:rFonts w:cstheme="minorHAnsi"/>
          <w:lang w:eastAsia="ru-RU"/>
        </w:rPr>
        <w:fldChar w:fldCharType="end"/>
      </w:r>
      <w:r w:rsidRPr="00BA0F1F">
        <w:rPr>
          <w:rFonts w:cstheme="minorHAnsi"/>
          <w:lang w:eastAsia="ru-RU"/>
        </w:rPr>
        <w:t>. This may also mean that the achievement of important Aichi Biodiversity Targets may be compromi</w:t>
      </w:r>
      <w:r>
        <w:rPr>
          <w:rFonts w:cstheme="minorHAnsi"/>
          <w:lang w:eastAsia="ru-RU"/>
        </w:rPr>
        <w:t>z</w:t>
      </w:r>
      <w:r w:rsidRPr="00BA0F1F">
        <w:rPr>
          <w:rFonts w:cstheme="minorHAnsi"/>
          <w:lang w:eastAsia="ru-RU"/>
        </w:rPr>
        <w:t xml:space="preserve">ed. Targets 5, 6 and 10 under the Strategic Goal B of the Strategic Plan for Biodiversity 2011-2020, and Target 11 under Strategic Goal C may require additional attention and management measures in this context. This may include more effective fisheries management, and an increase of protected areas in the deep-sea and other area-based conservation measures. </w:t>
      </w:r>
    </w:p>
    <w:p w14:paraId="58D1E022" w14:textId="77777777" w:rsidR="0048205B" w:rsidRPr="00BA0F1F" w:rsidRDefault="0048205B" w:rsidP="00AE389F">
      <w:pPr>
        <w:spacing w:after="0"/>
        <w:rPr>
          <w:rFonts w:cstheme="minorHAnsi"/>
          <w:u w:val="single"/>
          <w:lang w:eastAsia="ru-RU"/>
        </w:rPr>
      </w:pPr>
    </w:p>
    <w:p w14:paraId="06906467" w14:textId="77777777" w:rsidR="0048205B" w:rsidRPr="0016656E" w:rsidRDefault="0048205B" w:rsidP="00AE389F">
      <w:pPr>
        <w:autoSpaceDE w:val="0"/>
        <w:autoSpaceDN w:val="0"/>
        <w:adjustRightInd w:val="0"/>
        <w:spacing w:after="0"/>
        <w:rPr>
          <w:rFonts w:cstheme="minorHAnsi"/>
          <w:u w:val="single"/>
        </w:rPr>
      </w:pPr>
      <w:r w:rsidRPr="0016656E">
        <w:rPr>
          <w:rFonts w:cstheme="minorHAnsi"/>
          <w:u w:val="single"/>
          <w:lang w:val="en-US"/>
        </w:rPr>
        <w:t>Attribution of biodiversity trends to direct drivers</w:t>
      </w:r>
    </w:p>
    <w:p w14:paraId="6C68740B" w14:textId="55718EA9" w:rsidR="0048205B" w:rsidRPr="00BA0F1F" w:rsidRDefault="0048205B" w:rsidP="00AE389F">
      <w:pPr>
        <w:rPr>
          <w:rFonts w:cstheme="minorHAnsi"/>
          <w:lang w:eastAsia="ru-RU"/>
        </w:rPr>
      </w:pPr>
      <w:r w:rsidRPr="00BA0F1F">
        <w:rPr>
          <w:rFonts w:cstheme="minorHAnsi"/>
          <w:lang w:eastAsia="ru-RU"/>
        </w:rPr>
        <w:t xml:space="preserve">Although humans utilized the oceans for millennia, only recently, through technological developments, deep-sea exploitation has begun. The past century has seen a significant increase in human activities that directly affect deep-sea ecosystems, including fishing, waste disposal, oil and gas extraction and </w:t>
      </w:r>
      <w:r w:rsidRPr="00BA0F1F">
        <w:rPr>
          <w:rFonts w:cstheme="minorHAnsi"/>
          <w:lang w:eastAsia="ru-RU"/>
        </w:rPr>
        <w:lastRenderedPageBreak/>
        <w:t xml:space="preserve">bio-prospecting </w:t>
      </w:r>
      <w:r w:rsidRPr="00BA0F1F">
        <w:rPr>
          <w:rFonts w:cstheme="minorHAnsi"/>
          <w:lang w:eastAsia="ru-RU"/>
        </w:rPr>
        <w:fldChar w:fldCharType="begin" w:fldLock="1"/>
      </w:r>
      <w:r w:rsidRPr="00BA0F1F">
        <w:rPr>
          <w:rFonts w:cstheme="minorHAnsi"/>
          <w:lang w:eastAsia="ru-RU"/>
        </w:rPr>
        <w:instrText>ADDIN CSL_CITATION { "citationItems" : [ { "id" : "ITEM-1", "itemData" : { "DOI" : "10.1111/j.1467-2979.2006.00205.x", "ISSN" : "1467-2960", "author" : [ { "dropping-particle" : "", "family" : "Morato", "given" : "Telmo", "non-dropping-particle" : "", "parse-names" : false, "suffix" : "" }, { "dropping-particle" : "", "family" : "Watson", "given" : "Reg", "non-dropping-particle" : "", "parse-names" : false, "suffix" : "" }, { "dropping-particle" : "", "family" : "Pitcher", "given" : "Tony J.", "non-dropping-particle" : "", "parse-names" : false, "suffix" : "" }, { "dropping-particle" : "", "family" : "Pauly", "given" : "Daniel", "non-dropping-particle" : "", "parse-names" : false, "suffix" : "" } ], "container-title" : "Fish and Fisheries", "id" : "ITEM-1", "issue" : "1", "issued" : { "date-parts" : [ [ "2006", "3", "1" ] ] }, "page" : "24-34", "publisher" : "Blackwell Publishing Ltd", "title" : "Fishing down the deep", "type" : "article-journal", "volume" : "7" }, "uris" : [ "http://www.mendeley.com/documents/?uuid=5c719415-7e33-3442-b66e-cb13f2284d04" ] }, { "id" : "ITEM-2", "itemData" : { "DOI" : "10.1007/s10098-006-0062-7", "ISSN" : "1618-954X", "author" : [ { "dropping-particle" : "", "family" : "Synnes", "given" : "Marianne", "non-dropping-particle" : "", "parse-names" : false, "suffix" : "" } ], "container-title" : "Clean Technologies and Environmental Policy", "id" : "ITEM-2", "issue" : "1", "issued" : { "date-parts" : [ [ "2007", "2", "15" ] ] }, "page" : "53-59", "publisher" : "Springer-Verlag", "title" : "Bioprospecting of organisms from the deep sea: scientific and environmental aspects", "type" : "article-journal", "volume" : "9" }, "uris" : [ "http://www.mendeley.com/documents/?uuid=8995bb5c-6d16-31f5-a8bd-b6670d33e9be" ] }, { "id" : "ITEM-3", "itemData" : { "ISBN" : "0030-1388", "ISSN" : "00301388", "abstract" : "World offshore crude oil production started in the 1940s and has grown from a modest 1 million b/d in the 1960s to nearly 24 million b/d in 2009, representing one third of present world crude oil output. Indeed offshore production has been the main source of growth for world oil supply in recent years as onshore output has been essentially flat for the last 2 decades. Deepwater production started in the 1990s, rapidly reaching 1.5 million b/d by 2000, and has since almost tripled to around 4 million b/d today. Ultradeepwater oil production is more recent with beginnings in the US Gulf of Mexico in 2005 and has now grown worldwide to about 1 million b/d, half of which comes from the US gulf. The main focus of this article is to provide a medium-term outlook of the production capacity of offshore oil and its shallow water and deepwater components.", "author" : [ { "dropping-particle" : "", "family" : "Sandrea", "given" : "Rafael", "non-dropping-particle" : "", "parse-names" : false, "suffix" : "" }, { "dropping-particle" : "", "family" : "Sandrea", "given" : "Ivan", "non-dropping-particle" : "", "parse-names" : false, "suffix" : "" } ], "container-title" : "Oil and Gas Journal", "id" : "ITEM-3", "issue" : "41", "issued" : { "date-parts" : [ [ "2010" ] ] }, "page" : "48-53", "title" : "Deepwater crude oil output: How large will the uptick be?", "type" : "article-journal", "volume" : "108" }, "uris" : [ "http://www.mendeley.com/documents/?uuid=d807e76f-d545-43b7-a6ca-c16274866a14" ] }, { "id" : "ITEM-4", "itemData" : { "DOI" : "10.1371/journal.pone.0022588", "ISSN" : "1932-6203", "author" : [ { "dropping-particle" : "", "family" : "Ramirez-Llodra", "given" : "Eva", "non-dropping-particle" : "", "parse-names" : false, "suffix" : "" }, { "dropping-particle" : "", "family" : "Tyler", "given" : "Paul A.", "non-dropping-particle" : "", "parse-names" : false, "suffix" : "" }, { "dropping-particle" : "", "family" : "Baker", "given" : "Maria C.", "non-dropping-particle" : "", "parse-names" : false, "suffix" : "" }, { "dropping-particle" : "", "family" : "Bergstad", "given" : "Odd Aksel", "non-dropping-particle" : "", "parse-names" : false, "suffix" : "" }, { "dropping-particle" : "", "family" : "Clark", "given" : "Malcolm R.", "non-dropping-particle" : "", "parse-names" : false, "suffix" : "" }, { "dropping-particle" : "", "family" : "Escobar", "given" : "Elva", "non-dropping-particle" : "", "parse-names" : false, "suffix" : "" }, { "dropping-particle" : "", "family" : "Levin", "given" : "Lisa A.", "non-dropping-particle" : "", "parse-names" : false, "suffix" : "" }, { "dropping-particle" : "", "family" : "Menot", "given" : "Lenaick", "non-dropping-particle" : "", "parse-names" : false, "suffix" : "" }, { "dropping-particle" : "", "family" : "Rowden", "given" : "Ashley A.", "non-dropping-particle" : "", "parse-names" : false, "suffix" : "" }, { "dropping-particle" : "", "family" : "Smith", "given" : "Craig R.", "non-dropping-particle" : "", "parse-names" : false, "suffix" : "" }, { "dropping-particle" : "", "family" : "Dover", "given" : "Cindy L.", "non-dropping-particle" : "Van", "parse-names" : false, "suffix" : "" } ], "container-title" : "PLoS ONE", "editor" : [ { "dropping-particle" : "", "family" : "Roopnarine", "given" : "Peter", "non-dropping-particle" : "", "parse-names" : false, "suffix" : "" } ], "id" : "ITEM-4", "issue" : "8", "issued" : { "date-parts" : [ [ "2011", "8", "1" ] ] }, "page" : "e22588", "publisher" : "Royal Irish Academy", "title" : "Man and the Last Great Wilderness: Human Impact on the Deep Sea", "type" : "article-journal", "volume" : "6" }, "uris" : [ "http://www.mendeley.com/documents/?uuid=041d8289-e7e8-3247-8dce-6c21a8e8cab2" ] }, { "id" : "ITEM-5", "itemData" : { "DOI" : "10.1371/journal.pone.0095839", "ISSN" : "1932-6203", "author" : [ { "dropping-particle" : "", "family" : "Pham", "given" : "Christopher K.", "non-dropping-particle" : "", "parse-names" : false, "suffix" : "" }, { "dropping-particle" : "", "family" : "Ramirez-Llodra", "given" : "Eva", "non-dropping-particle" : "", "parse-names" : false, "suffix" : "" }, { "dropping-particle" : "", "family" : "Alt", "given" : "Claudia H. S.", "non-dropping-particle" : "", "parse-names" : false, "suffix" : "" }, { "dropping-particle" : "", "family" : "Amaro", "given" : "Teresa", "non-dropping-particle" : "", "parse-names" : false, "suffix" : "" }, { "dropping-particle" : "", "family" : "Bergmann", "given" : "Melanie", "non-dropping-particle" : "", "parse-names" : false, "suffix" : "" }, { "dropping-particle" : "", "family" : "Canals", "given" : "Miquel", "non-dropping-particle" : "", "parse-names" : false, "suffix" : "" }, { "dropping-particle" : "", "family" : "Company", "given" : "Joan B.", "non-dropping-particle" : "", "parse-names" : false, "suffix" : "" }, { "dropping-particle" : "", "family" : "Davies", "given" : "Jaime", "non-dropping-particle" : "", "parse-names" : false, "suffix" : "" }, { "dropping-particle" : "", "family" : "Duineveld", "given" : "Gerard", "non-dropping-particle" : "", "parse-names" : false, "suffix" : "" }, { "dropping-particle" : "", "family" : "Galgani", "given" : "Fran\u00e7ois", "non-dropping-particle" : "", "parse-names" : false, "suffix" : "" }, { "dropping-particle" : "", "family" : "Howell", "given" : "Kerry L.", "non-dropping-particle" : "", "parse-names" : false, "suffix" : "" }, { "dropping-particle" : "", "family" : "Huvenne", "given" : "Veerle A. I.", "non-dropping-particle" : "", "parse-names" : false, "suffix" : "" }, { "dropping-particle" : "", "family" : "Isidro", "given" : "Eduardo", "non-dropping-particle" : "", "parse-names" : false, "suffix" : "" }, { "dropping-particle" : "", "family" : "Jones", "given" : "Daniel O. B.", "non-dropping-particle" : "", "parse-names" : false, "suffix" : "" }, { "dropping-particle" : "", "family" : "Lastras", "given" : "Galderic", "non-dropping-particle" : "", "parse-names" : false, "suffix" : "" }, { "dropping-particle" : "", "family" : "Morato", "given" : "Telmo", "non-dropping-particle" : "", "parse-names" : false, "suffix" : "" }, { "dropping-particle" : "", "family" : "Gomes-Pereira", "given" : "Jos\u00e9 Nuno", "non-dropping-particle" : "", "parse-names" : false, "suffix" : "" }, { "dropping-particle" : "", "family" : "Purser", "given" : "Autun", "non-dropping-particle" : "", "parse-names" : false, "suffix" : "" }, { "dropping-particle" : "", "family" : "Stewart", "given" : "Heather", "non-dropping-particle" : "", "parse-names" : false, "suffix" : "" }, { "dropping-particle" : "", "family" : "Tojeira", "given" : "In\u00eas", "non-dropping-particle" : "", "parse-names" : false, "suffix" : "" }, { "dropping-particle" : "", "family" : "Tubau", "given" : "Xavier", "non-dropping-particle" : "", "parse-names"</w:instrText>
      </w:r>
      <w:r w:rsidRPr="00F26D8C">
        <w:rPr>
          <w:rFonts w:cstheme="minorHAnsi"/>
          <w:lang w:val="es-ES" w:eastAsia="ru-RU"/>
        </w:rPr>
        <w:instrText xml:space="preserve"> : false, "suffix" : "" }, { "dropping-particle" : "", "family" : "Rooij", "given" : "David", "non-dropping-particle" : "Van", "parse-names" : false, "suffix" : "" }, { "dropping-particle" : "", "family" : "Tyler", "given" : "Paul A.", "non-dropping-particle" : "", "parse-names" : false, "suffix" : "" } ], "container-title" : "PLoS ONE", "editor" : [ { "dropping-particle" : "", "family" : "Davies", "given" : "Andrew", "non-dropping-particle" : "", "parse-names" : false, "suffix" : "" } ], "id" : "ITEM-5", "issue" : "4", "issued" : { "date-parts" : [ [ "2014", "4", "30" ] ] }, "page" : "e95839", "publisher" : "Public Library of Science", "title" : "Marine Litter Distribution and Density in European Seas, from the Shelves to Deep Basins", "type" : "article-journal", "volume" : "9" }, "uris" : [ "http://www.mendeley.com/documents/?uuid=459cf686-ec7d-3b68-b93d-e7b3125afce1" ] } ], "mendeley" : { "formattedCitation" : "(Morato, Watson, Pitcher, &amp; Pauly, 2006; Pham et al., 2014; Ramirez-Llodra et al., 2011; Sandrea &amp; Sandrea, 2010; Synnes, 2007)", "plainTextFormattedCitation" : "(Morato, Watson, Pitcher, &amp; Pauly, 2006; Pham et al., 2014; Ramirez-Llodra et al., 2011; Sandrea &amp; Sandrea, 2010; Synnes, 2007)", "previouslyFormattedCitation" : "(Morato, Watson, Pitcher, &amp; Pauly, 2006; Pham et al., 2014; Ramirez-Llodra et al., 2011; Sandrea &amp; Sandrea, 2010; Synnes, 2007)" }, "properties" : {  }, "schema" : "https://github.com/citation-style-language/schema/raw/master/csl-citation.json" }</w:instrText>
      </w:r>
      <w:r w:rsidRPr="00BA0F1F">
        <w:rPr>
          <w:rFonts w:cstheme="minorHAnsi"/>
          <w:lang w:eastAsia="ru-RU"/>
        </w:rPr>
        <w:fldChar w:fldCharType="separate"/>
      </w:r>
      <w:r w:rsidRPr="00F26D8C">
        <w:rPr>
          <w:rFonts w:cstheme="minorHAnsi"/>
          <w:lang w:val="es-ES" w:eastAsia="ru-RU"/>
        </w:rPr>
        <w:t>(Morato</w:t>
      </w:r>
      <w:r w:rsidR="00ED5EF2" w:rsidRPr="00F26D8C">
        <w:rPr>
          <w:rFonts w:cstheme="minorHAnsi"/>
          <w:i/>
          <w:lang w:val="es-ES" w:eastAsia="ru-RU"/>
        </w:rPr>
        <w:t xml:space="preserve"> et al.</w:t>
      </w:r>
      <w:r w:rsidRPr="00F26D8C">
        <w:rPr>
          <w:rFonts w:cstheme="minorHAnsi"/>
          <w:lang w:val="es-ES" w:eastAsia="ru-RU"/>
        </w:rPr>
        <w:t xml:space="preserve">, 2006; Pham </w:t>
      </w:r>
      <w:r w:rsidR="00301BD0" w:rsidRPr="00F26D8C">
        <w:rPr>
          <w:rFonts w:cstheme="minorHAnsi"/>
          <w:i/>
          <w:lang w:val="es-ES" w:eastAsia="ru-RU"/>
        </w:rPr>
        <w:t>et al.</w:t>
      </w:r>
      <w:r w:rsidRPr="00F26D8C">
        <w:rPr>
          <w:rFonts w:cstheme="minorHAnsi"/>
          <w:lang w:val="es-ES" w:eastAsia="ru-RU"/>
        </w:rPr>
        <w:t>, 2014</w:t>
      </w:r>
      <w:r w:rsidR="00BD504A" w:rsidRPr="00F26D8C">
        <w:rPr>
          <w:rFonts w:cstheme="minorHAnsi"/>
          <w:lang w:val="es-ES" w:eastAsia="ru-RU"/>
        </w:rPr>
        <w:t>b</w:t>
      </w:r>
      <w:r w:rsidRPr="00F26D8C">
        <w:rPr>
          <w:rFonts w:cstheme="minorHAnsi"/>
          <w:lang w:val="es-ES" w:eastAsia="ru-RU"/>
        </w:rPr>
        <w:t xml:space="preserve">; Ramirez-Llodra </w:t>
      </w:r>
      <w:r w:rsidR="00301BD0" w:rsidRPr="00F26D8C">
        <w:rPr>
          <w:rFonts w:cstheme="minorHAnsi"/>
          <w:i/>
          <w:lang w:val="es-ES" w:eastAsia="ru-RU"/>
        </w:rPr>
        <w:t>et al.</w:t>
      </w:r>
      <w:r w:rsidRPr="00F26D8C">
        <w:rPr>
          <w:rFonts w:cstheme="minorHAnsi"/>
          <w:lang w:val="es-ES" w:eastAsia="ru-RU"/>
        </w:rPr>
        <w:t>, 2011; Sandrea &amp; Sandrea, 2010; Synnes, 2007)</w:t>
      </w:r>
      <w:r w:rsidRPr="00BA0F1F">
        <w:rPr>
          <w:rFonts w:cstheme="minorHAnsi"/>
          <w:lang w:eastAsia="ru-RU"/>
        </w:rPr>
        <w:fldChar w:fldCharType="end"/>
      </w:r>
      <w:r w:rsidRPr="00F26D8C">
        <w:rPr>
          <w:rFonts w:cstheme="minorHAnsi"/>
          <w:lang w:val="es-ES" w:eastAsia="ru-RU"/>
        </w:rPr>
        <w:t xml:space="preserve">. </w:t>
      </w:r>
      <w:r w:rsidRPr="00BA0F1F">
        <w:rPr>
          <w:rFonts w:cstheme="minorHAnsi"/>
          <w:lang w:eastAsia="ru-RU"/>
        </w:rPr>
        <w:t xml:space="preserve">Added to these pressures are indirect effects caused by global climate change </w:t>
      </w:r>
      <w:r w:rsidRPr="00BA0F1F">
        <w:rPr>
          <w:rFonts w:cstheme="minorHAnsi"/>
          <w:lang w:eastAsia="ru-RU"/>
        </w:rPr>
        <w:fldChar w:fldCharType="begin" w:fldLock="1"/>
      </w:r>
      <w:r w:rsidRPr="00BA0F1F">
        <w:rPr>
          <w:rFonts w:cstheme="minorHAnsi"/>
          <w:lang w:eastAsia="ru-RU"/>
        </w:rPr>
        <w:instrText>ADDIN CSL_CITATION { "citationItems" : [ { "id" : "ITEM-1", "itemData" : { "DOI" : "10.1371/journal.pone.0022588", "ISSN" : "1932-6203", "author" : [ { "dropping-particle" : "", "family" : "Ramirez-Llodra", "given" : "Eva", "non-dropping-particle" : "", "parse-names" : false, "suffix" : "" }, { "dropping-particle" : "", "family" : "Tyler", "given" : "Paul A.", "non-dropping-particle" : "", "parse-names" : false, "suffix" : "" }, { "dropping-particle" : "", "family" : "Baker", "given" : "Maria C.", "non-dropping-particle" : "", "parse-names" : false, "suffix" : "" }, { "dropping-particle" : "", "family" : "Bergstad", "given" : "Odd Aksel", "non-dropping-particle" : "", "parse-names" : false, "suffix" : "" }, { "dropping-particle" : "", "family" : "Clark", "given" : "Malcolm R.", "non-dropping-particle" : "", "parse-names" : false, "suffix" : "" }, { "dropping-particle" : "", "family" : "Escobar", "given" : "Elva", "non-dropping-particle" : "", "parse-names" : false, "suffix" : "" }, { "dropping-particle" : "", "family" : "Levin", "given" : "Lisa A.", "non-dropping-particle" : "", "parse-names" : false, "suffix" : "" }, { "dropping-particle" : "", "family" : "Menot", "given" : "Lenaick", "non-dropping-particle" : "", "parse-names" : false, "suffix" : "" }, { "dropping-particle" : "", "family" : "Rowden", "given" : "Ashley A.", "non-dropping-particle" : "", "parse-names" : false, "suffix" : "" }, { "dropping-particle" : "", "family" : "Smith", "given" : "Craig R.", "non-dropping-particle" : "", "parse-names" : false, "suffix" : "" }, { "dropping-particle" : "", "family" : "Dover", "given" : "Cindy L.", "non-dropping-particle" : "Van", "parse-names" : false, "suffix" : "" } ], "container-title" : "PLoS ONE", "editor" : [ { "dropping-particle" : "", "family" : "Roopnarine", "given" : "Peter", "non-dropping-particle" : "", "parse-names" : false, "suffix" : "" } ], "id" : "ITEM-1", "issue" : "8", "issued" : { "date-parts" : [ [ "2011", "8", "1" ] ] }, "page" : "e22588", "publisher" : "Royal Irish Academy", "title" : "Man and the Last Great Wilderness: Human Impact on the Deep Sea", "type" : "article-journal", "volume" : "6" }, "uris" : [ "http://www.mendeley.com/documents/?uuid=041d8289-e7e8-3247-8dce-6c21a8e8cab2" ] } ], "mendeley" : { "formattedCitation" : "(Ramirez-Llodra et al., 2011)", "plainTextFormattedCitation" : "(Ramirez-Llodra et al., 2011)", "previouslyFormattedCitation" : "(Ramirez-Llodra et al., 2011)"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Ramirez-Llodra </w:t>
      </w:r>
      <w:r w:rsidR="00301BD0" w:rsidRPr="00301BD0">
        <w:rPr>
          <w:rFonts w:cstheme="minorHAnsi"/>
          <w:i/>
          <w:lang w:eastAsia="ru-RU"/>
        </w:rPr>
        <w:t>et al.</w:t>
      </w:r>
      <w:r w:rsidRPr="00BA0F1F">
        <w:rPr>
          <w:rFonts w:cstheme="minorHAnsi"/>
          <w:lang w:eastAsia="ru-RU"/>
        </w:rPr>
        <w:t>, 2011)</w:t>
      </w:r>
      <w:r w:rsidRPr="00BA0F1F">
        <w:rPr>
          <w:rFonts w:cstheme="minorHAnsi"/>
          <w:lang w:eastAsia="ru-RU"/>
        </w:rPr>
        <w:fldChar w:fldCharType="end"/>
      </w:r>
      <w:r w:rsidRPr="00BA0F1F">
        <w:rPr>
          <w:rFonts w:cstheme="minorHAnsi"/>
          <w:lang w:eastAsia="ru-RU"/>
        </w:rPr>
        <w:t>.</w:t>
      </w:r>
    </w:p>
    <w:p w14:paraId="7E38C5C6" w14:textId="5A1ED3BA" w:rsidR="0048205B" w:rsidRPr="00BA0F1F" w:rsidRDefault="0048205B" w:rsidP="00AE389F">
      <w:pPr>
        <w:rPr>
          <w:rFonts w:cstheme="minorHAnsi"/>
          <w:lang w:eastAsia="ru-RU"/>
        </w:rPr>
      </w:pPr>
      <w:r w:rsidRPr="00BA0F1F">
        <w:rPr>
          <w:rFonts w:cstheme="minorHAnsi"/>
          <w:lang w:eastAsia="ru-RU"/>
        </w:rPr>
        <w:t xml:space="preserve">Bottom fishing has been the major driver of past ecosystem changes in the deep-sea </w:t>
      </w:r>
      <w:r w:rsidRPr="00BA0F1F">
        <w:rPr>
          <w:rFonts w:cstheme="minorHAnsi"/>
          <w:lang w:eastAsia="ru-RU"/>
        </w:rPr>
        <w:fldChar w:fldCharType="begin" w:fldLock="1"/>
      </w:r>
      <w:r w:rsidRPr="00BA0F1F">
        <w:rPr>
          <w:rFonts w:cstheme="minorHAnsi"/>
          <w:lang w:eastAsia="ru-RU"/>
        </w:rPr>
        <w:instrText>ADDIN CSL_CITATION { "citationItems" : [ { "id" : "ITEM-1", "itemData" : { "DOI" : "10.1093/icesjms/fsv123", "ISSN" : "1054-3139, 1095-9289", "abstract" : "Deep-sea fisheries operate globally throughout the world's oceans, chiefly targeting stocks on the upper and mid-continental slope and offshore seamounts. Major 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 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 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textgreater}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id" : "ITEM-1", "issue" : "suppl 1", "issued" : { "date-parts" : [ [ "0" ] ] }, "page" : "i51--i69", "title" : "The impacts of deep-sea fisheries on benthic communities: a review", "title-short" : "The impacts of deep-sea fisheries on benthic commu", "type" : "article-journal", "volume" : "73" }, "uris" : [ "http://www.mendeley.com/documents/?uuid=abf58cb1-e653-46eb-a09c-11cf77879438" ] } ], "mendeley" : { "formattedCitation" : "(Clark et al., n.d.)", "manualFormatting" : "(Clark et al., 2016)", "plainTextFormattedCitation" : "(Clark et al., n.d.)", "previouslyFormattedCitation" : "(Clark et al., n.d.)"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Clark </w:t>
      </w:r>
      <w:r w:rsidR="00301BD0" w:rsidRPr="00301BD0">
        <w:rPr>
          <w:rFonts w:cstheme="minorHAnsi"/>
          <w:i/>
          <w:lang w:eastAsia="ru-RU"/>
        </w:rPr>
        <w:t>et al.</w:t>
      </w:r>
      <w:r w:rsidRPr="00284FBD">
        <w:rPr>
          <w:rFonts w:cstheme="minorHAnsi"/>
          <w:lang w:eastAsia="ru-RU"/>
        </w:rPr>
        <w:t xml:space="preserve">, </w:t>
      </w:r>
      <w:r w:rsidRPr="00BA0F1F">
        <w:rPr>
          <w:rFonts w:cstheme="minorHAnsi"/>
          <w:lang w:eastAsia="ru-RU"/>
        </w:rPr>
        <w:t>2016)</w:t>
      </w:r>
      <w:r w:rsidRPr="00BA0F1F">
        <w:rPr>
          <w:rFonts w:cstheme="minorHAnsi"/>
          <w:lang w:eastAsia="ru-RU"/>
        </w:rPr>
        <w:fldChar w:fldCharType="end"/>
      </w:r>
      <w:r w:rsidRPr="00BA0F1F">
        <w:rPr>
          <w:rFonts w:cstheme="minorHAnsi"/>
          <w:lang w:eastAsia="ru-RU"/>
        </w:rPr>
        <w:t xml:space="preserve">. It has modified seafloor morphology and its physical properties </w:t>
      </w:r>
      <w:r w:rsidRPr="00BA0F1F">
        <w:rPr>
          <w:rFonts w:cstheme="minorHAnsi"/>
          <w:lang w:eastAsia="ru-RU"/>
        </w:rPr>
        <w:fldChar w:fldCharType="begin" w:fldLock="1"/>
      </w:r>
      <w:r w:rsidRPr="00BA0F1F">
        <w:rPr>
          <w:rFonts w:cstheme="minorHAnsi"/>
          <w:lang w:eastAsia="ru-RU"/>
        </w:rPr>
        <w:instrText>ADDIN CSL_CITATION { "citationItems" : [ { "id" : "ITEM-1", "itemData" : { "DOI" : "10.1038/nature11410", "author" : [ { "dropping-particle" : "", "family" : "Puig", "given" : "Pere", "non-dropping-particle" : "", "parse-names" : false, "suffix" : "" }, { "dropping-particle" : "", "family" : "Canals", "given" : "Miquel", "non-dropping-particle" : "", "parse-names" : false, "suffix" : "" }, { "dropping-particle" : "", "family" : "Company", "given" : "Joan B", "non-dropping-particle" : "", "parse-names" : false, "suffix" : "" }, { "dropping-particle" : "", "family" : "Mart\u00edn", "given" : "Jacobo", "non-dropping-particle" : "", "parse-names" : false, "suffix" : "" }, { "dropping-particle" : "", "family" : "Amblas", "given" : "David", "non-dropping-particle" : "", "parse-names" : false, "suffix" : "" }, { "dropping-particle" : "", "family" : "Lastras", "given" : "Galderic", "non-dropping-particle" : "", "parse-names" : false, "suffix" : "" }, { "dropping-particle" : "", "family" : "Palanques", "given" : "Albert", "non-dropping-particle" : "", "parse-names" : false, "suffix" : "" }, { "dropping-particle" : "", "family" : "Calafat", "given" : "Antoni M", "non-dropping-particle" : "", "parse-names" : false, "suffix" : "" } ], "id" : "ITEM-1", "issued" : { "date-parts" : [ [ "2012" ] ] }, "title" : "Ploughing the deep sea floor", "type" : "article-journal" }, "uris" : [ "http://www.mendeley.com/documents/?uuid=3c772e71-db03-4340-86fe-81c17ba230c2" ] } ], "mendeley" : { "formattedCitation" : "(Puig et al., 2012)", "plainTextFormattedCitation" : "(Puig et al., 2012)", "previouslyFormattedCitation" : "(Puig et al., 2012)"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Puig </w:t>
      </w:r>
      <w:r w:rsidR="00301BD0" w:rsidRPr="00301BD0">
        <w:rPr>
          <w:rFonts w:cstheme="minorHAnsi"/>
          <w:i/>
          <w:lang w:eastAsia="ru-RU"/>
        </w:rPr>
        <w:t>et al.</w:t>
      </w:r>
      <w:r w:rsidRPr="00BA0F1F">
        <w:rPr>
          <w:rFonts w:cstheme="minorHAnsi"/>
          <w:lang w:eastAsia="ru-RU"/>
        </w:rPr>
        <w:t>, 2012)</w:t>
      </w:r>
      <w:r w:rsidRPr="00BA0F1F">
        <w:rPr>
          <w:rFonts w:cstheme="minorHAnsi"/>
          <w:lang w:eastAsia="ru-RU"/>
        </w:rPr>
        <w:fldChar w:fldCharType="end"/>
      </w:r>
      <w:r w:rsidRPr="00BA0F1F">
        <w:rPr>
          <w:rFonts w:cstheme="minorHAnsi"/>
          <w:lang w:eastAsia="ru-RU"/>
        </w:rPr>
        <w:t xml:space="preserve">, produced overfishing of many stocks, and produced extensive damage to benthic communities, many of them of Vulnerable Marine Ecosystems (VME) </w:t>
      </w:r>
      <w:r w:rsidRPr="00BA0F1F">
        <w:rPr>
          <w:rFonts w:cstheme="minorHAnsi"/>
          <w:lang w:eastAsia="ru-RU"/>
        </w:rPr>
        <w:fldChar w:fldCharType="begin" w:fldLock="1"/>
      </w:r>
      <w:r w:rsidRPr="00BA0F1F">
        <w:rPr>
          <w:rFonts w:cstheme="minorHAnsi"/>
          <w:lang w:eastAsia="ru-RU"/>
        </w:rPr>
        <w:instrText>ADDIN CSL_CITATION { "citationItems" : [ { "id" : "ITEM-1", "itemData" : { "author" : [ { "dropping-particle" : "", "family" : "Hall\u2013Spencer", "given" : "Jason", "non-dropping-particle" : "", "parse-names" : false, "suffix" : "" }, { "dropping-particle" : "", "family" : "Allain", "given" : "Valerie", "non-dropping-particle" : "", "parse-names" : false, "suffix" : "" }, { "dropping-particle" : "", "family" : "Foss\u00e5", "given" : "Jan Helge", "non-dropping-particle" : "", "parse-names" : false, "suffix" : "" } ], "container-title" : "Proceedings of the Royal Society of London B: Biological Sciences", "id" : "ITEM-1", "issue" : "1490", "issued" : { "date-parts" : [ [ "2002" ] ] }, "title" : "Trawling damage to Northeast Atlantic ancient coral reefs", "type" : "article-journal", "volume" : "269" }, "uris" : [ "http://www.mendeley.com/documents/?uuid=fe1fb0f1-dcd4-3192-89ac-f8f3b515bfd8" ] }, { "id" : "ITEM-2", "itemData" : { "author" : [ { "dropping-particle" : "", "family" : "Pham", "given" : "Christopher K", "non-dropping-particle" : "", "parse-names" : false, "suffix" : "" }, { "dropping-particle" : "", "family" : "Diogo", "given" : "Hugo", "non-dropping-particle" : "", "parse-names" : false, "suffix" : "" }, { "dropping-particle" : "", "family" : "Menezes", "given" : "Gui", "non-dropping-particle" : "", "parse-names" : false, "suffix" : "" }, { "dropping-particle" : "", "family" : "Porteiro", "given" : "Filipe", "non-dropping-particle" : "", "parse-names" : false, "suffix" : "" }, { "dropping-particle" : "", "family" : "Braga-Henriques", "given" : "Andreia", "non-dropping-particle" : "", "parse-names" : false, "suffix" : "" }, { "dropping-particle" : "", "family" : "Vandeperre", "given" : "Frederic", "non-dropping-particle" : "", "parse-names" : false, "suffix" : "" }, { "dropping-particle" : "", "family" : "Morato", "given" : "Telmo", "non-dropping-particle" : "", "parse-names" : false, "suffix" : "" } ], "id" : "ITEM-2", "issued" : { "date-parts" : [ [ "0" ] ] }, "page" : "4837", "title" : "Deep-water longline fishing has reduced impact on Vulnerable Marine Ecosystems", "type" : "article-journal", "volume" : "4" }, "uris" : [ "http://www.mendeley.com/documents/?uuid=8f268a3b-29d7-4c27-995d-ef389a63922e" ] }, { "id" : "ITEM-3", "itemData" : { "DOI" : "10.1093/icesjms/fsv123", "ISSN" : "1054-3139, 1095-9289", "abstract" : "Deep-sea fisheries operate globally throughout the world's oceans, chiefly targeting stocks on the upper and mid-continental slope and offshore seamounts. Major 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 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 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textgreater}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id" : "ITEM-3", "issue" : "suppl 1", "issued" : { "date-parts" : [ [ "0" ] ] }, "page" : "i51--i69", "title" : "The impacts of deep-sea fisheries on benthic communities: a review", "title-short" : "The impacts of deep-sea fisheries on benthic commu", "type" : "article-journal", "volume" : "73" }, "uris" : [ "http://www.mendeley.com/documents/?uuid=abf58cb1-e653-46eb-a09c-11cf77879438" ] } ], "mendeley" : { "formattedCitation" : "(Clark et al., n.d.; Hall\u2013Spencer, Allain, &amp; Foss\u00e5, 2002; Pham et al., n.d.)", "manualFormatting" : "(Clark et al., 2016; Pham et al., 2014; Hall\u2013Spencer, Allain and Foss\u00e5, 2002)", "plainTextFormattedCitation" : "(Clark et al., n.d.; Hall\u2013Spencer, Allain, &amp; Foss\u00e5, 2002; Pham et al., n.d.)", "previouslyFormattedCitation" : "(Clark et al., n.d.; Hall\u2013Spencer, Allain, &amp; Foss\u00e5, 2002; Pham et al., n.d.)"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Clark </w:t>
      </w:r>
      <w:r w:rsidR="00301BD0" w:rsidRPr="00301BD0">
        <w:rPr>
          <w:rFonts w:cstheme="minorHAnsi"/>
          <w:i/>
          <w:lang w:eastAsia="ru-RU"/>
        </w:rPr>
        <w:t>et al.</w:t>
      </w:r>
      <w:r w:rsidRPr="00284FBD">
        <w:rPr>
          <w:rFonts w:cstheme="minorHAnsi"/>
          <w:lang w:eastAsia="ru-RU"/>
        </w:rPr>
        <w:t xml:space="preserve">, 2016; </w:t>
      </w:r>
      <w:r w:rsidRPr="00BA0F1F">
        <w:rPr>
          <w:rFonts w:cstheme="minorHAnsi"/>
          <w:lang w:eastAsia="ru-RU"/>
        </w:rPr>
        <w:t>Hall–Spencer</w:t>
      </w:r>
      <w:r w:rsidR="00ED5EF2">
        <w:rPr>
          <w:rFonts w:cstheme="minorHAnsi"/>
          <w:i/>
          <w:lang w:eastAsia="ru-RU"/>
        </w:rPr>
        <w:t xml:space="preserve"> et al.</w:t>
      </w:r>
      <w:r w:rsidRPr="00BA0F1F">
        <w:rPr>
          <w:rFonts w:cstheme="minorHAnsi"/>
          <w:lang w:eastAsia="ru-RU"/>
        </w:rPr>
        <w:t>, 2002</w:t>
      </w:r>
      <w:r>
        <w:rPr>
          <w:rFonts w:cstheme="minorHAnsi"/>
          <w:lang w:eastAsia="ru-RU"/>
        </w:rPr>
        <w:t xml:space="preserve">; </w:t>
      </w:r>
      <w:r w:rsidRPr="00B04F79">
        <w:rPr>
          <w:rFonts w:cstheme="minorHAnsi"/>
          <w:lang w:eastAsia="ru-RU"/>
        </w:rPr>
        <w:t xml:space="preserve">Pham </w:t>
      </w:r>
      <w:r w:rsidR="00301BD0" w:rsidRPr="00301BD0">
        <w:rPr>
          <w:rFonts w:cstheme="minorHAnsi"/>
          <w:i/>
          <w:lang w:eastAsia="ru-RU"/>
        </w:rPr>
        <w:t>et al.</w:t>
      </w:r>
      <w:r w:rsidRPr="00B04F79">
        <w:rPr>
          <w:rFonts w:cstheme="minorHAnsi"/>
          <w:lang w:eastAsia="ru-RU"/>
        </w:rPr>
        <w:t>, 20</w:t>
      </w:r>
      <w:r w:rsidRPr="00BA0F1F">
        <w:rPr>
          <w:rFonts w:cstheme="minorHAnsi"/>
          <w:lang w:eastAsia="ru-RU"/>
        </w:rPr>
        <w:t>14</w:t>
      </w:r>
      <w:r w:rsidR="00D675B4">
        <w:rPr>
          <w:rFonts w:cstheme="minorHAnsi"/>
          <w:lang w:eastAsia="ru-RU"/>
        </w:rPr>
        <w:t>a</w:t>
      </w:r>
      <w:r w:rsidRPr="00BA0F1F">
        <w:rPr>
          <w:rFonts w:cstheme="minorHAnsi"/>
          <w:lang w:eastAsia="ru-RU"/>
        </w:rPr>
        <w:t>)</w:t>
      </w:r>
      <w:r w:rsidRPr="00BA0F1F">
        <w:rPr>
          <w:rFonts w:cstheme="minorHAnsi"/>
          <w:lang w:eastAsia="ru-RU"/>
        </w:rPr>
        <w:fldChar w:fldCharType="end"/>
      </w:r>
      <w:r w:rsidRPr="00BA0F1F">
        <w:rPr>
          <w:rFonts w:cstheme="minorHAnsi"/>
          <w:lang w:eastAsia="ru-RU"/>
        </w:rPr>
        <w:t>.</w:t>
      </w:r>
    </w:p>
    <w:p w14:paraId="63083FD4" w14:textId="060A122D" w:rsidR="0048205B" w:rsidRPr="00BA0F1F" w:rsidRDefault="0048205B" w:rsidP="00AE389F">
      <w:pPr>
        <w:rPr>
          <w:rFonts w:cstheme="minorHAnsi"/>
          <w:lang w:val="it-IT" w:eastAsia="ru-RU"/>
        </w:rPr>
      </w:pPr>
      <w:r w:rsidRPr="00BA0F1F">
        <w:rPr>
          <w:rFonts w:cstheme="minorHAnsi"/>
          <w:lang w:eastAsia="ru-RU"/>
        </w:rPr>
        <w:t xml:space="preserve">Global landings of marine deeper water species have increased over the last 50 years </w:t>
      </w:r>
      <w:r w:rsidRPr="00BA0F1F">
        <w:rPr>
          <w:rFonts w:cstheme="minorHAnsi"/>
          <w:lang w:eastAsia="ru-RU"/>
        </w:rPr>
        <w:fldChar w:fldCharType="begin" w:fldLock="1"/>
      </w:r>
      <w:r w:rsidRPr="00BA0F1F">
        <w:rPr>
          <w:rFonts w:cstheme="minorHAnsi"/>
          <w:lang w:eastAsia="ru-RU"/>
        </w:rPr>
        <w:instrText>ADDIN CSL_CITATION { "citationItems" : [ { "id" : "ITEM-1", "itemData" : { "DOI" : "10.1111/j.1467-2979.2006.00205.x", "ISSN" : "1467-2960", "author" : [ { "dropping-particle" : "", "family" : "Morato", "given" : "Telmo", "non-dropping-particle" : "", "parse-names" : false, "suffix" : "" }, { "dropping-particle" : "", "family" : "Watson", "given" : "Reg", "non-dropping-particle" : "", "parse-names" : false, "suffix" : "" }, { "dropping-particle" : "", "family" : "Pitcher", "given" : "Tony J.", "non-dropping-particle" : "", "parse-names" : false, "suffix" : "" }, { "dropping-particle" : "", "family" : "Pauly", "given" : "Daniel", "non-dropping-particle" : "", "parse-names" : false, "suffix" : "" } ], "container-title" : "Fish and Fisheries", "id" : "ITEM-1", "issue" : "1", "issued" : { "date-parts" : [ [ "2006", "3", "1" ] ] }, "page" : "24-34", "publisher" : "Blackwell Publishing Ltd", "title" : "Fishing down the deep", "type" : "article-journal", "volume" : "7" }, "uris" : [ "http://www.mendeley.com/documents/?uuid=5c719415-7e33-3442-b66e-cb13f2284d04" ] }, { "id" : "ITEM-2", "itemData" : { "DOI" : "10.1016/j.fishres.2012.12.004", "ISSN" : "01657836", "author" : [ { "dropping-particle" : "", "family" : "Watson", "given" : "Reg A.", "non-dropping-particle" : "", "parse-names" : false, "suffix" : "" }, { "dropping-particle" : "", "family" : "Morato", "given" : "Telmo", "non-dropping-particle" : "", "parse-names" : false, "suffix" : "" } ], "container-title" : "Fisheries Research", "id" : "ITEM-2", "issued" : { "date-parts" : [ [ "2013", "2" ] ] }, "page" : "63-65", "title" : "Fishing down the deep: Accounting for within-species changes in depth of fishing", "type" : "article-journal", "volume" : "140" }, "uris" : [ "http://www.mendeley.com/documents/?uuid=4f724277-5b33-362b-a2e5-b377f887ae9d" ] } ], "mendeley" : { "formattedCitation" : "(Morato et al., 2006; R. A. Watson &amp; Morato, 2013)", "plainTextFormattedCitation" : "(Morato et al., 2006; R. A. Watson &amp; Morato, 2013)", "previouslyFormattedCitation" : "(Morato et al., 2006; R. A. Watson &amp; Morato, 2013)"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Morato </w:t>
      </w:r>
      <w:r w:rsidR="00301BD0" w:rsidRPr="00301BD0">
        <w:rPr>
          <w:rFonts w:cstheme="minorHAnsi"/>
          <w:i/>
          <w:lang w:eastAsia="ru-RU"/>
        </w:rPr>
        <w:t>et al.</w:t>
      </w:r>
      <w:r w:rsidRPr="00BA0F1F">
        <w:rPr>
          <w:rFonts w:cstheme="minorHAnsi"/>
          <w:lang w:eastAsia="ru-RU"/>
        </w:rPr>
        <w:t>, 2006; Watson &amp; Morato, 2013)</w:t>
      </w:r>
      <w:r w:rsidRPr="00BA0F1F">
        <w:rPr>
          <w:rFonts w:cstheme="minorHAnsi"/>
          <w:lang w:eastAsia="ru-RU"/>
        </w:rPr>
        <w:fldChar w:fldCharType="end"/>
      </w:r>
      <w:r w:rsidRPr="00BA0F1F">
        <w:rPr>
          <w:rFonts w:cstheme="minorHAnsi"/>
          <w:lang w:eastAsia="ru-RU"/>
        </w:rPr>
        <w:t xml:space="preserve">. Many of these fisheries have been overfished or depleted (reviewed in </w:t>
      </w:r>
      <w:r w:rsidRPr="008A14A8">
        <w:rPr>
          <w:rFonts w:cstheme="minorHAnsi"/>
          <w:lang w:eastAsia="ru-RU"/>
        </w:rPr>
        <w:fldChar w:fldCharType="begin" w:fldLock="1"/>
      </w:r>
      <w:r w:rsidRPr="00AE2452">
        <w:rPr>
          <w:rFonts w:cstheme="minorHAnsi"/>
          <w:lang w:eastAsia="ru-RU"/>
        </w:rPr>
        <w:instrText>ADDIN CSL_CITATION { "citationItems" : [ { "id" : "ITEM-1", "itemData" : { "DOI" : "10.1016/j.marpol.2011.06.008", "ISSN" : "0308597X", "author" : [ { "dropping-particle" : "", "family" : "Norse", "given" : "Elliott A.", "non-dropping-particle" : "", "parse-names" : false, "suffix" : "" }, { "dropping-particle" : "", "family" : "Brooke", "given" : "Sandra", "non-dropping-particle" : "", "parse-names" : false, "suffix" : "" }, { "dropping-particle" : "", "family" : "Cheung", "given" : "William W.L.", "non-dropping-particle" : "", "parse-names" : false, "suffix" : "" }, { "dropping-particle" : "", "family" : "Clark", "given" : "Malcolm R.", "non-dropping-particle" : "", "parse-names" : false, "suffix" : "" }, { "dropping-particle" : "", "family" : "Ekeland", "given" : "Ivar", "non-dropping-particle" : "", "parse-names" : false, "suffix" : "" }, { "dropping-particle" : "", "family" : "Froese", "given" : "Rainer", "non-dropping-particle" : "", "parse-names" : false, "suffix" : "" }, { "dropping-particle" : "", "family" : "Gjerde", "given" : "Kristina M.", "non-dropping-particle" : "", "parse-names" : false, "suffix" : "" }, { "dropping-particle" : "", "family" : "Haedrich", "given" : "Richard L.", "non-dropping-particle" : "", "parse-names" : false, "suffix" : "" }, { "d</w:instrText>
      </w:r>
      <w:r w:rsidRPr="00982C9A">
        <w:rPr>
          <w:rFonts w:cstheme="minorHAnsi"/>
          <w:lang w:val="fr-CH" w:eastAsia="ru-RU"/>
        </w:rPr>
        <w:instrText>ropping-particle" : "", "family" : "Heppell", "given" : "Selina S.", "non-dropping-particle" : "", "parse-names" : false, "suffix" : "" }, { "</w:instrText>
      </w:r>
      <w:r w:rsidRPr="00AE2452">
        <w:rPr>
          <w:rFonts w:cstheme="minorHAnsi"/>
          <w:lang w:val="fr-CH" w:eastAsia="ru-RU"/>
        </w:rPr>
        <w:instrText>dropping-particle" : "", "family" : "Morato", "given" : "Telmo", "non-dropping-particle" : "", "parse-names" : false, "suffix" : "" }, { "dropping-particle" : "", "family" : "Morgan", "given" : "Lance E.", "non-dropping-particle" : "", "parse-names" : false, "suffix" : "" }, { "dropping-particle" : "", "family" : "Pauly", "given" : "Daniel", "non-dropping-particle" : "", "parse-names" : false, "suffix" : "" }, { "dropping-particle" : "", "family" : "Sumaila", "given" : "Rashid", "non-dropping-particle" : "", "parse-names" : false, "suffix" : "" }, { "dropping-particle" : "", "family" : "Watson", "given" : "Reg", "non-dropping-particle" : "", "parse-names" : false, "suffix" : "" } ], "container-title" : "Marine Policy", "id" : "ITEM-1", "issue" : "2", "issued" : { "date-parts" : [ [ "2012", "3" ] ] }, "page" : "307-320", "title" : "Sustainability of deep-sea fisheries", "type" : "article-journal", "volume" : "36" }, "uris" : [ "http://www.mendeley.com/documents/?uuid=32c388b1-0011-3804-8e83-af4331382fd7" ] } ], "mendeley" : { "formattedCitation" : "(Norse et al., 2012)", "manualFormatting" : "Norse et al., 2012", "plainTextFormattedCitation" : "(Norse et al., 2012)", "previouslyFormattedCitation" : "(Norse et al., 2012)" }, "properties" : {  }, "schema" : "https://github.com/citation-style-language/schema/raw/master/csl-citation.json" }</w:instrText>
      </w:r>
      <w:r w:rsidRPr="008A14A8">
        <w:rPr>
          <w:rFonts w:cstheme="minorHAnsi"/>
          <w:lang w:eastAsia="ru-RU"/>
        </w:rPr>
        <w:fldChar w:fldCharType="separate"/>
      </w:r>
      <w:r w:rsidRPr="008A14A8">
        <w:rPr>
          <w:rFonts w:cstheme="minorHAnsi"/>
          <w:lang w:val="it-IT" w:eastAsia="ru-RU"/>
        </w:rPr>
        <w:t xml:space="preserve">Norse </w:t>
      </w:r>
      <w:r w:rsidR="00301BD0" w:rsidRPr="00301BD0">
        <w:rPr>
          <w:rFonts w:cstheme="minorHAnsi"/>
          <w:i/>
          <w:lang w:val="it-IT" w:eastAsia="ru-RU"/>
        </w:rPr>
        <w:t>et al.</w:t>
      </w:r>
      <w:r w:rsidRPr="008A14A8">
        <w:rPr>
          <w:rFonts w:cstheme="minorHAnsi"/>
          <w:lang w:val="it-IT" w:eastAsia="ru-RU"/>
        </w:rPr>
        <w:t>, 2012</w:t>
      </w:r>
      <w:r w:rsidRPr="008A14A8">
        <w:rPr>
          <w:rFonts w:cstheme="minorHAnsi"/>
          <w:lang w:eastAsia="ru-RU"/>
        </w:rPr>
        <w:fldChar w:fldCharType="end"/>
      </w:r>
      <w:r w:rsidRPr="00284FBD">
        <w:rPr>
          <w:rFonts w:cstheme="minorHAnsi"/>
          <w:lang w:val="it-IT" w:eastAsia="ru-RU"/>
        </w:rPr>
        <w:t xml:space="preserve">). </w:t>
      </w:r>
      <w:r w:rsidRPr="008A14A8">
        <w:rPr>
          <w:rFonts w:cstheme="minorHAnsi"/>
          <w:lang w:eastAsia="ru-RU"/>
        </w:rPr>
        <w:fldChar w:fldCharType="begin" w:fldLock="1"/>
      </w:r>
      <w:r w:rsidRPr="00AE2452">
        <w:rPr>
          <w:rFonts w:cstheme="minorHAnsi"/>
          <w:lang w:val="it-IT" w:eastAsia="ru-RU"/>
        </w:rPr>
        <w:instrText>ADDIN CSL_CITATION { "citationItems" : [ { "id" : "ITEM-1", "itemData" : { "author" : [ { "dropping-particle" : "", "family" : "Bailey", "given" : "D.M", "non-dropping-particle" : "", "parse-names" : false, "suffix" : "" }, { "dropping-particle" : "", "family" : "Collins", "given" : "M.A", "non-dropping-particle" : "", "parse-names" : false, "suffix" : "" }, { "dropping-particle" : "", "family" : "Gordon", "given" : "J.D.M", "non-dropping-particle" : "", "parse-names" : false, "suffix" : "" }, { "dropping-particle" : "", "family" : "Zuur", "given" : "A.F", "non-dropping-particle" : "", "parse-names" : false, "suffix" : "" }, { "dropping-particle" : "", "family" : "Priede", "given" : "I.G", "non-dropping-particle" : "", "parse-names" : false, "suffix" : "" } ], "container-title" : "Proceedings of the Royal Society of London B: Biological Sciences", "id" : "ITEM-1", "issued" : { "date-parts" : [ [ "2009" ] ] }, "title" : "Long-term changes in deep-water fish populations in the northeast Atlantic: a deeper reaching effect of fisheries?", "type" : "article-journal" }, "uris" : [ "http://www.mendeley.com/documents/?uuid=cd497d03-1632-3df9-b08f-0cdd16ede605" ] } ], "mendeley" : { "formattedCitation" : "(Bailey, Collins, Gordon, Zuur, &amp; Priede, 2009)", "manualFormatting" : "Bailey et al., (2009)", "plainTextFormattedCitation" : "(Bailey, Collins, Gordon, Zuur, &amp; Priede, 2009)", "previouslyFormattedCitation" : "(Bailey, Collins, Gordon, Zuur, &amp; Priede, 2009)" }, "properties" : {  }, "schema" : "https://github.com/citation-style-language/schema/raw/master/csl-citation.json" }</w:instrText>
      </w:r>
      <w:r w:rsidRPr="008A14A8">
        <w:rPr>
          <w:rFonts w:cstheme="minorHAnsi"/>
          <w:lang w:eastAsia="ru-RU"/>
        </w:rPr>
        <w:fldChar w:fldCharType="separate"/>
      </w:r>
      <w:r w:rsidRPr="008A14A8">
        <w:rPr>
          <w:rFonts w:cstheme="minorHAnsi"/>
          <w:lang w:val="it-IT" w:eastAsia="ru-RU"/>
        </w:rPr>
        <w:t xml:space="preserve">Bailey </w:t>
      </w:r>
      <w:r w:rsidR="00301BD0" w:rsidRPr="00301BD0">
        <w:rPr>
          <w:rFonts w:cstheme="minorHAnsi"/>
          <w:i/>
          <w:lang w:val="it-IT" w:eastAsia="ru-RU"/>
        </w:rPr>
        <w:t>et al.</w:t>
      </w:r>
      <w:r w:rsidRPr="008A14A8">
        <w:rPr>
          <w:rFonts w:cstheme="minorHAnsi"/>
          <w:lang w:val="it-IT" w:eastAsia="ru-RU"/>
        </w:rPr>
        <w:t xml:space="preserve"> (2009)</w:t>
      </w:r>
      <w:r w:rsidRPr="008A14A8">
        <w:rPr>
          <w:rFonts w:cstheme="minorHAnsi"/>
          <w:lang w:eastAsia="ru-RU"/>
        </w:rPr>
        <w:fldChar w:fldCharType="end"/>
      </w:r>
      <w:r w:rsidRPr="00284FBD">
        <w:rPr>
          <w:rFonts w:cstheme="minorHAnsi"/>
          <w:lang w:val="it-IT" w:eastAsia="ru-RU"/>
        </w:rPr>
        <w:t xml:space="preserve"> and </w:t>
      </w:r>
      <w:r w:rsidRPr="008A14A8">
        <w:rPr>
          <w:rFonts w:cstheme="minorHAnsi"/>
          <w:lang w:eastAsia="ru-RU"/>
        </w:rPr>
        <w:fldChar w:fldCharType="begin" w:fldLock="1"/>
      </w:r>
      <w:r w:rsidRPr="00AE2452">
        <w:rPr>
          <w:rFonts w:cstheme="minorHAnsi"/>
          <w:lang w:val="it-IT" w:eastAsia="ru-RU"/>
        </w:rPr>
        <w:instrText>ADDIN CSL_CITATION { "citationItems" : [ { "id" : "ITEM-1", "itemData" : { "DOI" : "10.5194/bg-10-529-2013", "ISSN" : "1726-4189", "author" : [ { "dropping-particle" : "", "family" : "Godbold", "given" : "J. A.", "non-dropping-particle" : "", "parse-names" : false, "suffix" : "" }, { "dropping-particle" : "", "family" : "Bailey", "given" : "D. M.", "non-dropping-particle" : "", "parse-names" : false, "suffix" : "" }, { "dropping-particle" : "", "family" : "Collins", "given" : "M. A.", "non-dropping-particle" : "", "parse-names" : false, "suffix" : "" }, { "dropping-particle" : "", "family" : "Gordon", "given" : "J. D. M.", "non-dropping-particle" : "", "parse-names" : false, "suffix" : "" }, { "dropping-particle" : "", "family" : "Spallek", "given" : "W. A.", "non-dropping-particle" : "", "parse-names" : false, "suffix" : "" }, { "dropping-particle" : "", "family" : "Priede", "given" : "I. G.", "non-dropping-particle" : "", "parse-names" : false, "suffix" : "" } ], "container-title" : "Biogeosciences", "id" : "ITEM-1", "issue" : "1", "issued" : { "date-parts" : [ [ "2013", "1", "25" ] ] }, "page" : "529-539", "title" : "Putative fishery-induced changes in biomass and population size structures of demersal deep-sea fishes in ICES Sub-area VII, Northeast Atlantic Ocean", "type" : "article-journal", "volume" : "10" }, "uris" : [ "http://www.mendeley.com/documents/?uuid=59ba1165-74f4-3aba-8787-c53bb442082f" ] } ], "mendeley" : { "formattedCitation" : "(Godbold et al., 2013)", "manualFormatting" : "Godbold et al., (2013)", "plainTextFormattedCitation" : "(Godbold et al., 2013)", "previouslyFormattedCitation" : "(Godbold et al., 2013)" }, "properties" : {  }, "schema" : "https://github.com/citation-style-language/schema/raw/master/csl-citation.json" }</w:instrText>
      </w:r>
      <w:r w:rsidRPr="008A14A8">
        <w:rPr>
          <w:rFonts w:cstheme="minorHAnsi"/>
          <w:lang w:eastAsia="ru-RU"/>
        </w:rPr>
        <w:fldChar w:fldCharType="separate"/>
      </w:r>
      <w:r w:rsidRPr="008A14A8">
        <w:rPr>
          <w:rFonts w:cstheme="minorHAnsi"/>
          <w:lang w:val="it-IT" w:eastAsia="ru-RU"/>
        </w:rPr>
        <w:t xml:space="preserve">Godbold </w:t>
      </w:r>
      <w:r w:rsidR="00301BD0" w:rsidRPr="00301BD0">
        <w:rPr>
          <w:rFonts w:cstheme="minorHAnsi"/>
          <w:i/>
          <w:lang w:val="it-IT" w:eastAsia="ru-RU"/>
        </w:rPr>
        <w:t>et al.</w:t>
      </w:r>
      <w:r w:rsidRPr="008A14A8">
        <w:rPr>
          <w:rFonts w:cstheme="minorHAnsi"/>
          <w:lang w:val="it-IT" w:eastAsia="ru-RU"/>
        </w:rPr>
        <w:t xml:space="preserve"> (2013)</w:t>
      </w:r>
      <w:r w:rsidRPr="008A14A8">
        <w:rPr>
          <w:rFonts w:cstheme="minorHAnsi"/>
          <w:lang w:eastAsia="ru-RU"/>
        </w:rPr>
        <w:fldChar w:fldCharType="end"/>
      </w:r>
      <w:r w:rsidRPr="00BA0F1F">
        <w:rPr>
          <w:rFonts w:cstheme="minorHAnsi"/>
          <w:lang w:val="it-IT" w:eastAsia="ru-RU"/>
        </w:rPr>
        <w:t xml:space="preserve"> analysed scientific trawl data from 1977 to 2002 in the Porcupine region of the </w:t>
      </w:r>
      <w:r>
        <w:rPr>
          <w:rFonts w:cstheme="minorHAnsi"/>
          <w:lang w:val="it-IT" w:eastAsia="ru-RU"/>
        </w:rPr>
        <w:t>North East</w:t>
      </w:r>
      <w:r w:rsidRPr="00BA0F1F">
        <w:rPr>
          <w:rFonts w:cstheme="minorHAnsi"/>
          <w:lang w:val="it-IT" w:eastAsia="ru-RU"/>
        </w:rPr>
        <w:t xml:space="preserve"> Atlantic deep sea and found a significant decrease of 36% in fish biomass in fished depths and considerably deeper. </w:t>
      </w:r>
    </w:p>
    <w:p w14:paraId="4E858E71" w14:textId="4B67FEAC" w:rsidR="0048205B" w:rsidRPr="00284FBD" w:rsidRDefault="0048205B" w:rsidP="00AE389F">
      <w:pPr>
        <w:rPr>
          <w:rFonts w:cstheme="minorHAnsi"/>
          <w:lang w:eastAsia="ru-RU"/>
        </w:rPr>
      </w:pPr>
      <w:r w:rsidRPr="00BA0F1F">
        <w:rPr>
          <w:rFonts w:cstheme="minorHAnsi"/>
          <w:lang w:eastAsia="ru-RU"/>
        </w:rPr>
        <w:t xml:space="preserve">Decline in deep-sea benthic invertebrate diversity (reviewed by </w:t>
      </w:r>
      <w:r w:rsidRPr="008A14A8">
        <w:rPr>
          <w:rFonts w:cstheme="minorHAnsi"/>
          <w:lang w:eastAsia="ru-RU"/>
        </w:rPr>
        <w:fldChar w:fldCharType="begin" w:fldLock="1"/>
      </w:r>
      <w:r w:rsidRPr="00AE2452">
        <w:rPr>
          <w:rFonts w:cstheme="minorHAnsi"/>
          <w:lang w:eastAsia="ru-RU"/>
        </w:rPr>
        <w:instrText>ADDIN CSL_CITATION { "citationItems" : [ { "id" : "ITEM-1", "itemData" : { "DOI" : "10.1093/icesjms/fsv123", "ISSN" : "1054-3139, 1095-9289", "abstract" : "Deep-sea fisheries operate globally throughout the world's oceans, chiefly targeting stocks on the upper and mid-continental slope and offshore seamounts. Major commercial fisheries occur, or have occurred, for species such as orange roughy, oreos, cardinalfish, grenadiers and alfonsino. Few deep fisheries have, however, been sustainable, with most deep-sea stocks having undergone rapid and substantial declines. Fishing in the deep sea not only harvests target species but can also cause unintended environmental harm, mostly from operating heavy bottom trawls and, to a lesser extent, bottom longlines. Bottom trawling over hard seabed (common on seamounts) routinely removes most of the benthic fauna, resulting in declines in faunal biodiversity, cover and abundance. Functionally, these impacts translate into loss of biogenic habitat from potentially large areas. Recent studies on longline fisheries show that their impact is much less than from trawl gear, but can still be significant. Benthic taxa, especially the dominant mega-faunal components of deep-sea systems such as corals and sponges, can be highly vulnerable to fishing impacts. Some taxa have natural resilience due to their size, shape, and structure, and some can survive in natural refuges inaccessible to trawls. However, many deep-sea invertebrates are exceptionally long-lived and grow extremely slowly: these biological attributes mean that the recovery capacity of the benthos is highly limited and prolonged, predicted to take decades to centuries after fishing has ceased. The low tolerance and protracted recovery of many deep-sea benthic communities has implications for managing environmental performance of deep-sea fisheries, including that (i) expectations for recovery and restoration of impacted areas may be unrealistic in acceptable time frames, (ii) the high vulnerability of deep-sea fauna makes spatial management\u2014that includes strong and consistent conservation closures\u2014an important priority, and (iii) biodiversity conservation should be {\\textgreater} balanced with options for open areas that support sustainable fisheries.", "author" : [ { "dropping-particle" : "", "family" : "Clark", "given" : "Malcolm R", "non-dropping-particle" : "", "parse-names" : false, "suffix" : "" }, { "dropping-particle" : "", "family" : "Althaus", "given" : "Franziska", "non-dropping-particle" : "", "parse-names" : false, "suffix" : "" }, { "dropping-particle" : "", "family" : "Schlacher", "given" : "Thomas A", "non-dropping-particle" : "", "parse-names" : false, "suffix" : "" }, { "dropping-particle" : "", "family" : "Williams", "given" : "Alan", "non-dropping-particle" : "", "parse-names" : false, "suffix" : "" }, { "dropping-particle" : "", "family" : "Bowden", "given" : "David A", "non-dropping-particle" : "", "parse-names" : false, "suffix" : "" }, { "dropping-particle" : "", "family" : "Rowden", "given" : "Ashley A", "non-dropping-particle" : "", "parse-names" : false, "suffix" : "" } ], "id" : "ITEM-1", "issue" : "suppl 1", "issued" : { "date-parts" : [ [ "0" ] ] }, "page" : "i51--i69", "title" : "The impacts of deep-sea fisheries on benthic communities: a review", "title-short" : "The impacts of deep-sea fisheries on benthic commu", "type" : "article-journal", "volume" : "73" }, "uris" : [ "http://www.mendeley.com/documents/?uuid=abf58cb1-e653-46eb-a09c-11cf77879438" ] } ], "mendeley" : { "formattedCitation" : "(Clark et al., n.d.)", "manualFormatting" : "Clark et al., 2016", "plainTextFormattedCitation" : "(Clark et al., n.d.)", "previouslyFormattedCitation" : "(Clark et al., n.d.)" }, "properties" : {  }, "schema" : "https://github.com/citation-style-language/schema/raw/master/csl-citation.json" }</w:instrText>
      </w:r>
      <w:r w:rsidRPr="008A14A8">
        <w:rPr>
          <w:rFonts w:cstheme="minorHAnsi"/>
          <w:lang w:eastAsia="ru-RU"/>
        </w:rPr>
        <w:fldChar w:fldCharType="separate"/>
      </w:r>
      <w:r w:rsidRPr="008A14A8">
        <w:rPr>
          <w:rFonts w:cstheme="minorHAnsi"/>
          <w:lang w:eastAsia="ru-RU"/>
        </w:rPr>
        <w:t xml:space="preserve">Clark </w:t>
      </w:r>
      <w:r w:rsidR="00301BD0" w:rsidRPr="00301BD0">
        <w:rPr>
          <w:rFonts w:cstheme="minorHAnsi"/>
          <w:i/>
          <w:lang w:eastAsia="ru-RU"/>
        </w:rPr>
        <w:t>et al.</w:t>
      </w:r>
      <w:r w:rsidRPr="008A14A8">
        <w:rPr>
          <w:rFonts w:cstheme="minorHAnsi"/>
          <w:lang w:eastAsia="ru-RU"/>
        </w:rPr>
        <w:t>, 2016</w:t>
      </w:r>
      <w:r w:rsidRPr="008A14A8">
        <w:rPr>
          <w:rFonts w:cstheme="minorHAnsi"/>
          <w:lang w:eastAsia="ru-RU"/>
        </w:rPr>
        <w:fldChar w:fldCharType="end"/>
      </w:r>
      <w:r w:rsidRPr="00284FBD">
        <w:rPr>
          <w:rFonts w:cstheme="minorHAnsi"/>
          <w:lang w:eastAsia="ru-RU"/>
        </w:rPr>
        <w:t>) has been observed as a consequence of deep-sea fishing in the Barents Sea, and other regions.</w:t>
      </w:r>
    </w:p>
    <w:p w14:paraId="74B66A80" w14:textId="6FA1DA68" w:rsidR="0048205B" w:rsidRPr="00BA0F1F" w:rsidRDefault="0048205B" w:rsidP="00AE389F">
      <w:pPr>
        <w:rPr>
          <w:rFonts w:cstheme="minorHAnsi"/>
          <w:lang w:eastAsia="ru-RU"/>
        </w:rPr>
      </w:pPr>
      <w:r w:rsidRPr="008A14A8">
        <w:rPr>
          <w:rFonts w:cstheme="minorHAnsi"/>
          <w:lang w:eastAsia="ru-RU"/>
        </w:rPr>
        <w:t xml:space="preserve">Although evidence has been found from the geological record that past climate change has impacted deep-sea faunas, the evidence that recent climate change or climate variability </w:t>
      </w:r>
      <w:r w:rsidRPr="00AE2452">
        <w:rPr>
          <w:rFonts w:cstheme="minorHAnsi"/>
          <w:lang w:eastAsia="ru-RU"/>
        </w:rPr>
        <w:t xml:space="preserve">has altered deep-sea benthic communities is still limited </w:t>
      </w:r>
      <w:r w:rsidRPr="008A14A8">
        <w:rPr>
          <w:rFonts w:cstheme="minorHAnsi"/>
          <w:lang w:eastAsia="ru-RU"/>
        </w:rPr>
        <w:fldChar w:fldCharType="begin" w:fldLock="1"/>
      </w:r>
      <w:r w:rsidRPr="00AE2452">
        <w:rPr>
          <w:rFonts w:cstheme="minorHAnsi"/>
          <w:lang w:eastAsia="ru-RU"/>
        </w:rPr>
        <w:instrText>ADDIN CSL_CITATION { "citationItems" : [ { "id" : "ITEM-1", "itemData" : { "DOI" : "10.1016/B978-0-12-381015-1.00001-0", "abstract" : "Societal concerns over the potential impacts of recent global change have prompted renewed interest in the long-term ecological monitoring of large ecosystems. The deep sea is the largest ecosystem on the planet, the least accessible, and perhaps the least understood. Nevertheless, deep-sea data collected over the last few decades are now being synthesised with a view to both measuring global change and predicting the future impacts of further rises in atmospheric carbon dioxide concentrations. For many years, it was assumed by many that the deep sea is a stable habitat, buffered from short-term changes in the atmosphere or upper ocean. However, recent studies suggest that deep-seafloor ecosystems may respond relatively quickly to seasonal, inter-annual and decadal-scale shifts in upper-ocean variables. In this review, we assess the evidence for these long-term (i.e. inter-annual to decadal-scale) changes both in biologically driven, sedimented, deep-sea ecosystems (e.g. abyssal plains) and in chemosynthetic ecosystems that are partially geologically driven, such as hydrothermal vents and cold seeps. We have identified 11 deep-sea sedimented ecosystems for which published analyses of long-term biological data exist. At three of these, we have found evidence for a progressive trend that could be potentially linked to recent climate change, although the evidence is not conclusive. At the other sites, we have concluded that the changes were either not significant, or were stochastically variable without being clearly linked to climate change or climate variability indices. For chemosynthetic ecosystems, we have identified 14 sites for which there are some published long-term data. Data for temporal changes at chemosynthetic ecosystems are scarce, with few sites being subjected to repeated visits. However, the limited evidence from hydrothermal vents suggests that at fast-spreading centres such as the East Pacific Rise, vent communities are impacted on decadal scales by stochastic events such as volcanic eruptions, with associated fauna showing complex patterns of community succession. For the slow-spreading centres such as the Mid-Atlantic Ridge, vent sites appear to be stable over the time periods measured, with no discernable long-term trend. At cold seeps, inferences based on spatial studies in the Gulf of Mexico, and data on organism longevity, suggest that these sites are stable over many hundreds of years. However, at the Haakon Mosby mud volcano, a \u2026", "author" : [ { "dropping-particle" : "", "family" : "Glover", "given" : "A G", "non-dropping-particle" : "", "parse-names" : false, "suffix" : "" }, { "dropping-particle" : "", "family" : "Gooday", "given" : "A J", "non-dropping-particle" : "", "parse-names" : false, "suffix" : "" }, { "dropping-particle" : "", "family" : "Bailey", "given" : "D M", "non-dropping-particle" : "", "parse-names" : false, "suffix" : "" }, { "dropping-particle" : "", "family" : "Billett", "given" : "D S M", "non-dropping-particle" : "", "parse-names" : false, "suffix" : "" }, { "dropping-particle" : "", "family" : "Chevaldonn\u00e9", "given" : "P", "non-dropping-particle" : "", "parse-names" : false, "suffix" : "" }, { "dropping-particle" : "", "family" : "Cola\u00e7o", "given" : "A", "non-dropping-particle" : "", "parse-names" : false, "suffix" : "" }, { "dropping-particle" : "", "family" : "Copley", "given" : "J", "non-dropping-particle" : "", "parse-names" : false, "suffix" : "" }, { "dropping-particle" : "", "family" : "Cuvelier", "given" : "D", "non-dropping-particle" : "", "parse-names" : false, "suffix" : "" }, { "dropping-particle" : "", "family" : "Desbruy\u00e8res", "given" : "D", "non-dropping-particle" : "", "parse-names" : false, "suffix" : "" }, { "dropping-particle" : "", "family" : "Kalogeropoulou", "given" : "V", "non-dropping-particle" : "", "parse-names" : false, "suffix" : "" }, { "dropping-particle" : "", "family" : "Klages", "given" : "M", "non-dropping-particle" : "", "parse-names" : false, "suffix" : "" }, { "dropping-particle" : "", "family" : "Lampadariou", "given" : "N", "non-dropping-particle" : "", "parse-names" : false, "suffix" : "" }, { "dropping-particle" : "", "family" : "Lejeusne", "given" : "C", "non-dropping-particle" : "", "parse-names" : false, "suffix" : "" }, { "dropping-particle" : "", "family" : "Mestre", "given" : "N C", "non-dropping-particle" : "", "parse-names" : false, "suffix" : "" }, { "dropping-particle" : "", "family" : "Paterson", "given" : "G L J", "non-dropping-particle" : "", "parse-names" : false, "suffix" : "" }, { "dropping-particle" : "", "family" : "Perez", "given" : "T", "non-dropping-particle" : "", "parse-names" : false, "suffix" : "" }, { "dropping-particle" : "", "family" : "Ruhl", "given" : "H", "non-dropping-particle" : "", "parse-names" : false, "suffix" : "" }, { "dropping-particle" : "", "family" : "Sarrazin", "given" : "J", "non-dropping-particle" : "", "parse-names" : false, "suffix" : "" }, { "dropping-particle" : "", "family" : "Soltwedel", "given" : "T", "non-dropping-particle" : "", "parse-names" : false, "suffix" : "" }, { "dropping-particle" : "", "family" : "Soto", "given" : "E H", "non-dropping-particle" : "", "parse-names" : false, "suffix" : "" }, { "dropping-particle" : "", "family" : "Thatje", "given" : "S", "non-dropping-particle" : "", "parse-names" : false, "suffix" : "" }, { "dropping-particle" : "", "family" : "Tselepides", "given" : "A", "non-dropping-particle" : "", "parse-names" : false, "suffix" : "" }, { "dropping-particle" : "", "family" : "Gaever", "given" : "S", "non-dropping-particle" : "Van", "parse-names" : false, "suffix" : "" }, { "dropping-particle" : "", "family" : "Vanreusel", "given" : "A", "non-dropping-particle" : "", "parse-names" : false, "suffix" : "" } ], "container-title" : "Advances in Marine Biology", "id" : "ITEM-1", "issued" : { "date-parts" : [ [ "2010" ] ] }, "note" : "Cited By :63\nExport Date: 20 December 2016", "page" : "1-95", "title" : "Temporal Change in Deep-Sea Benthic Ecosystems. A Review of the Evidence From Recent Time-Series Studies", "type" : "article", "volume" : "58" }, "uris" : [ "http://www.mendeley.com/documents/?uuid=b783999b-1ccc-480d-bd72-2f8623ecc8ae" ] } ], "mendeley" : { "formattedCitation" : "(Glover et al., 2010)", "plainTextFormattedCitation" : "(Glover et al., 2010)", "previouslyFormattedCitation" : "(Glover et al., 2010)" }, "properties" : {  }, "schema" : "https://github.com/citation-style-language/schema/raw/master/csl-citation.json" }</w:instrText>
      </w:r>
      <w:r w:rsidRPr="008A14A8">
        <w:rPr>
          <w:rFonts w:cstheme="minorHAnsi"/>
          <w:lang w:eastAsia="ru-RU"/>
        </w:rPr>
        <w:fldChar w:fldCharType="separate"/>
      </w:r>
      <w:r w:rsidRPr="008A14A8">
        <w:rPr>
          <w:rFonts w:cstheme="minorHAnsi"/>
          <w:lang w:eastAsia="ru-RU"/>
        </w:rPr>
        <w:t xml:space="preserve">(Glover </w:t>
      </w:r>
      <w:r w:rsidR="00301BD0" w:rsidRPr="00301BD0">
        <w:rPr>
          <w:rFonts w:cstheme="minorHAnsi"/>
          <w:i/>
          <w:lang w:eastAsia="ru-RU"/>
        </w:rPr>
        <w:t>et al.</w:t>
      </w:r>
      <w:r w:rsidRPr="008A14A8">
        <w:rPr>
          <w:rFonts w:cstheme="minorHAnsi"/>
          <w:lang w:eastAsia="ru-RU"/>
        </w:rPr>
        <w:t>, 2010)</w:t>
      </w:r>
      <w:r w:rsidRPr="008A14A8">
        <w:rPr>
          <w:rFonts w:cstheme="minorHAnsi"/>
          <w:lang w:eastAsia="ru-RU"/>
        </w:rPr>
        <w:fldChar w:fldCharType="end"/>
      </w:r>
      <w:r w:rsidRPr="00BA0F1F">
        <w:rPr>
          <w:rFonts w:cstheme="minorHAnsi"/>
          <w:lang w:eastAsia="ru-RU"/>
        </w:rPr>
        <w:t xml:space="preserve">. This mainly reflects the lack of observations and monitoring of this vast seafloor habitat. </w:t>
      </w:r>
    </w:p>
    <w:p w14:paraId="1520AE75" w14:textId="2E4DA2DA" w:rsidR="0048205B" w:rsidRPr="00BA0F1F" w:rsidRDefault="0048205B" w:rsidP="00AE389F">
      <w:pPr>
        <w:rPr>
          <w:rFonts w:cstheme="minorHAnsi"/>
          <w:lang w:eastAsia="ru-RU"/>
        </w:rPr>
      </w:pPr>
      <w:r w:rsidRPr="00BA0F1F">
        <w:rPr>
          <w:rFonts w:cstheme="minorHAnsi"/>
          <w:lang w:eastAsia="ru-RU"/>
        </w:rPr>
        <w:t xml:space="preserve">Additionally, new industrial activities in the deep-sea are emerging, including the extraction of gas hydrates, carbon sequestration, and mining. Future deep-sea mining </w:t>
      </w:r>
      <w:r w:rsidRPr="00BA0F1F">
        <w:rPr>
          <w:rFonts w:cstheme="minorHAnsi"/>
          <w:lang w:eastAsia="ru-RU"/>
        </w:rPr>
        <w:fldChar w:fldCharType="begin" w:fldLock="1"/>
      </w:r>
      <w:r w:rsidRPr="00BA0F1F">
        <w:rPr>
          <w:rFonts w:cstheme="minorHAnsi"/>
          <w:lang w:eastAsia="ru-RU"/>
        </w:rPr>
        <w:instrText>ADDIN CSL_CITATION { "citationItems" : [ { "id" : "ITEM-1", "itemData" : { "DOI" : "10.1016/j.marpol.2016.03.012", "ISSN" : "0308597X", "author" : [ { "dropping-particle" : "", "family" : "Petersen", "given" : "S.", "non-dropping-particle" : "", "parse-names" : false, "suffix" : "" }, { "dropping-particle" : "", "family" : "Kr\u00e4tschell", "given" : "A.", "non-dropping-particle" : "", "parse-names" : false, "suffix" : "" }, { "dropping-particle" : "", "family" : "Augustin", "given" : "N.", "non-dropping-particle" : "", "parse-names" : false, "suffix" : "" }, { "dropping-particle" : "", "family" : "Jamieson", "given" : "J.", "non-dropping-particle" : "", "parse-names" : false, "suffix" : "" }, { "dropping-particle" : "", "family" : "Hein", "given" : "J.R.", "non-dropping-particle" : "", "parse-names" : false, "suffix" : "" }, { "dropping-particle" : "", "family" : "Hannington", "given" : "M.D.", "non-dropping-particle" : "", "parse-names" : false, "suffix" : "" } ], "container-title" : "Marine Policy", "id" : "ITEM-1", "issued" : { "date-parts" : [ [ "2016", "8" ] ] }, "page" : "175-187", "title" : "News from the seabed \u2013 Geological characteristics and resource potential of deep-sea mineral resources", "type" : "article-journal", "volume" : "70" }, "uris" : [ "http://www.mendeley.com/documents/?uuid=d56614af-ec78-3bee-a3c5-1d5c24b77e25" ] } ], "mendeley" : { "formattedCitation" : "(Petersen et al., 2016)", "plainTextFormattedCitation" : "(Petersen et al., 2016)", "previouslyFormattedCitation" : "(Petersen et al., 2016)"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Petersen </w:t>
      </w:r>
      <w:r w:rsidR="00301BD0" w:rsidRPr="00301BD0">
        <w:rPr>
          <w:rFonts w:cstheme="minorHAnsi"/>
          <w:i/>
          <w:lang w:eastAsia="ru-RU"/>
        </w:rPr>
        <w:t>et al.</w:t>
      </w:r>
      <w:r w:rsidRPr="00BA0F1F">
        <w:rPr>
          <w:rFonts w:cstheme="minorHAnsi"/>
          <w:lang w:eastAsia="ru-RU"/>
        </w:rPr>
        <w:t>, 2016)</w:t>
      </w:r>
      <w:r w:rsidRPr="00BA0F1F">
        <w:rPr>
          <w:rFonts w:cstheme="minorHAnsi"/>
          <w:lang w:eastAsia="ru-RU"/>
        </w:rPr>
        <w:fldChar w:fldCharType="end"/>
      </w:r>
      <w:r w:rsidRPr="00BA0F1F">
        <w:rPr>
          <w:rFonts w:cstheme="minorHAnsi"/>
          <w:lang w:eastAsia="ru-RU"/>
        </w:rPr>
        <w:t xml:space="preserve"> has the potential to disturb hundreds of thousands of km</w:t>
      </w:r>
      <w:r w:rsidRPr="00BA0F1F">
        <w:rPr>
          <w:rFonts w:cstheme="minorHAnsi"/>
          <w:vertAlign w:val="superscript"/>
          <w:lang w:eastAsia="ru-RU"/>
        </w:rPr>
        <w:t>2</w:t>
      </w:r>
      <w:r w:rsidRPr="00BA0F1F">
        <w:rPr>
          <w:rFonts w:cstheme="minorHAnsi"/>
          <w:lang w:eastAsia="ru-RU"/>
        </w:rPr>
        <w:t xml:space="preserve"> of seabed and pelagic environment, with uncertain consequences </w:t>
      </w:r>
      <w:r w:rsidRPr="00BA0F1F">
        <w:rPr>
          <w:rFonts w:cstheme="minorHAnsi"/>
          <w:lang w:eastAsia="ru-RU"/>
        </w:rPr>
        <w:fldChar w:fldCharType="begin" w:fldLock="1"/>
      </w:r>
      <w:r w:rsidRPr="00BA0F1F">
        <w:rPr>
          <w:rFonts w:cstheme="minorHAnsi"/>
          <w:lang w:eastAsia="ru-RU"/>
        </w:rPr>
        <w:instrText>ADDIN CSL_CITATION { "citationItems" : [ { "id" : "ITEM-1", "itemData" : { "DOI" : "10.1016/j.marpol.2016.09.032", "ISSN" : "0308597X", "abstract" : "Increasing interest in deep-seabed mining has raised many questions surrounding its potential environmental impacts and how to assess the impacts\u2019 significance. Under the United Nations Convention on the Law of the Sea (UNCLOS), the International Seabed Authority (ISA) is charged with ensuring effective protection of the marine environment as part of its responsibilities for managing mining in seabed areas beyond national jurisdiction (the Area) on behalf of humankind. This paper examines the international legal context for protection of the marine environment and defining the significant adverse change that can cause \u201cserious harm\u201d, a term used in the ISA Mining Code to indicate a level of harm that strong actions must be taken to avoid. It examines the thresholds and indicators that can reflect significant adverse change and considers the specific vulnerability of the four ecosystems associated with the minerals targeted for mining: (1) manganese (polymetallic) nodules, (2) seafloor massive (polymetallic) sulphides, (3) cobalt-rich (polymetallic) crusts and (4) phosphorites. The distributions and ecological setting, probable mining approaches and the potential environmental impacts of mining are examined for abyssal polymetallic nodule provinces, hydrothermal vents, seamounts and phosphorite-rich continental margins. Discussion focuses on the special features of the marine environment that affect the significance of the predicted environmental impacts and suggests actions that will advance understanding of these impacts.", "author" : [ { "dropping-particle" : "", "family" : "Levin", "given" : "Lisa A.", "non-dropping-particle" : "", "parse-names" : false, "suffix" : "" }, { "dropping-particle" : "", "family" : "Mengerink", "given" : "Kathryn", "non-dropping-particle" : "", "parse-names" : false, "suffix" : "" }, { "dropping-particle" : "", "family" : "Gjerde", "given" : "Kristina M.", "non-dropping-particle" : "", "parse-names" : false, "suffix" : "" }, { "dropping-particle" : "", "family" : "Rowden", "given" : "Ashley A.", "non-dropping-particle" : "", "parse-names" : false, "suffix" : "" }, { "dropping-particle" : "", "family" : "Dover", "given" : "Cindy Lee", "non-dropping-particle" : "Van", "parse-names" : false, "suffix" : "" }, { "dropping-particle" : "", "family" : "Clark", "given" : "Malcolm R.", "non-dropping-particle" : "", "parse-names" : false, "suffix" : "" }, { "dropping-particle" : "", "family" : "Ramirez-Llodra", "given" : "Eva", "non-dropping-particle" : "", "parse-names" : false, "suffix" : "" }, { "dropping-particle" : "", "family" : "Currie", "given" : "Bronwen", "non-dropping-particle" : "", "parse-names" : false, "suffix" : "" }, { "dropping-particle" : "", "family" : "Smith", "given" : "Craig R.", "non-dropping-particle" : "", "parse-names" : false, "suffix" : "" }, { "dropping-particle" : "", "family" : "Sato", "given" : "Kirk N.", "non-dropping-particle" : "", "parse-names" : false, "suffix" : "" }, { "dropping-particle" : "", "family" : "Gallo", "given" : "Natalya", "non-dropping-particle" : "", "parse-names" : false, "suffix" : "" }, { "dropping-particle" : "", "family" : "Sweetman", "given" : "Andrew K.", "non-dropping-particle" : "", "parse-names" : false, "suffix" : "" }, { "dropping-particle" : "", "family" : "Lily", "given" : "Hannah", "non-dropping-particle" : "", "parse-names" : false, "suffix" : "" }, { "dropping-particle" : "", "family" : "Armstrong", "given" : "Claire W.", "non-dropping-particle" : "", "parse-names" : false, "suffix" : "" }, { "dropping-particle" : "", "family" : "Brider", "given" : "Joseph", "non-dropping-particle" : "", "parse-names" : false, "suffix" : "" } ], "container-title" : "Marine Policy", "id" : "ITEM-1", "issue" : "October", "issued" : { "date-parts" : [ [ "2016" ] ] }, "page" : "245-259", "publisher" : "Elsevier", "title" : "Defining \u201cserious harm\u201d to the marine environment in the context of deep-seabed mining", "type" : "article-journal", "volume" : "74" }, "uris" : [ "http://www.mendeley.com/documents/?uuid=23642cc7-2e60-4cc3-a592-f0921d42ff44" ] } ], "mendeley" : { "formattedCitation" : "(Levin et al., 2016)", "plainTextFormattedCitation" : "(Levin et al., 2016)", "previouslyFormattedCitation" : "(Levin et al., 2016)"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 xml:space="preserve">(Levin </w:t>
      </w:r>
      <w:r w:rsidR="00301BD0" w:rsidRPr="00301BD0">
        <w:rPr>
          <w:rFonts w:cstheme="minorHAnsi"/>
          <w:i/>
          <w:lang w:eastAsia="ru-RU"/>
        </w:rPr>
        <w:t>et al.</w:t>
      </w:r>
      <w:r w:rsidRPr="00BA0F1F">
        <w:rPr>
          <w:rFonts w:cstheme="minorHAnsi"/>
          <w:lang w:eastAsia="ru-RU"/>
        </w:rPr>
        <w:t>, 2016)</w:t>
      </w:r>
      <w:r w:rsidRPr="00BA0F1F">
        <w:rPr>
          <w:rFonts w:cstheme="minorHAnsi"/>
          <w:lang w:eastAsia="ru-RU"/>
        </w:rPr>
        <w:fldChar w:fldCharType="end"/>
      </w:r>
      <w:r w:rsidRPr="00BA0F1F">
        <w:rPr>
          <w:rFonts w:cstheme="minorHAnsi"/>
          <w:lang w:eastAsia="ru-RU"/>
        </w:rPr>
        <w:t xml:space="preserve">. The recent discovery of microplastics in deep-sea sediments suggests that this emergent form of pollution is more far reaching than previously anticipated </w:t>
      </w:r>
      <w:r w:rsidRPr="00BA0F1F">
        <w:rPr>
          <w:rFonts w:cstheme="minorHAnsi"/>
          <w:lang w:eastAsia="ru-RU"/>
        </w:rPr>
        <w:fldChar w:fldCharType="begin" w:fldLock="1"/>
      </w:r>
      <w:r w:rsidRPr="00BA0F1F">
        <w:rPr>
          <w:rFonts w:cstheme="minorHAnsi"/>
          <w:lang w:eastAsia="ru-RU"/>
        </w:rPr>
        <w:instrText>ADDIN CSL_CITATION { "citationItems" : [ { "id" : "ITEM-1", "itemData" : { "DOI" : "10.1016/j.envpol.2013.08.013", "ISSN" : "02697491", "author" : [ { "dropping-particle" : "", "family" : "Cauwenberghe", "given" : "Lisbeth", "non-dropping-particle" : "Van", "parse-names" : false, "suffix" : "" }, { "dropping-particle" : "", "family" : "Vanreusel", "given" : "Ann", "non-dropping-particle" : "", "parse-names" : false, "suffix" : "" }, { "dropping-particle" : "", "family" : "Mees", "given" : "Jan", "non-dropping-particle" : "", "parse-names" : false, "suffix" : "" }, { "dropping-particle" : "", "family" : "Janssen", "given" : "Colin R.", "non-dropping-particle" : "", "parse-names" : false, "suffix" : "" } ], "container-title" : "Environmental Pollution", "id" : "ITEM-1", "issued" : { "date-parts" : [ [ "2013", "11" ] ] }, "page" : "495-499", "title" : "Microplastic pollution in deep-sea sediments", "type" : "article-journal", "volume" : "182" }, "uris" : [ "http://www.mendeley.com/documents/?uuid=7114500a-26ce-3ba5-b30f-760bc294269f" ] } ], "mendeley" : { "formattedCitation" : "(Van Cauwenberghe, Vanreusel, Mees, &amp; Janssen, 2013)", "plainTextFormattedCitation" : "(Van Cauwenberghe, Vanreusel, Mees, &amp; Janssen, 2013)", "previouslyFormattedCitation" : "(Van Cauwenberghe, Vanreusel, Mees, &amp; Janssen, 2013)" }, "properties" : {  }, "schema" : "https://github.com/citation-style-language/schema/raw/master/csl-citation.json" }</w:instrText>
      </w:r>
      <w:r w:rsidRPr="00BA0F1F">
        <w:rPr>
          <w:rFonts w:cstheme="minorHAnsi"/>
          <w:lang w:eastAsia="ru-RU"/>
        </w:rPr>
        <w:fldChar w:fldCharType="separate"/>
      </w:r>
      <w:r w:rsidRPr="00BA0F1F">
        <w:rPr>
          <w:rFonts w:cstheme="minorHAnsi"/>
          <w:lang w:eastAsia="ru-RU"/>
        </w:rPr>
        <w:t>(Van Cauwenberghe</w:t>
      </w:r>
      <w:r w:rsidR="00DB5D91">
        <w:rPr>
          <w:rFonts w:cstheme="minorHAnsi"/>
          <w:i/>
          <w:lang w:eastAsia="ru-RU"/>
        </w:rPr>
        <w:t xml:space="preserve"> et al.</w:t>
      </w:r>
      <w:r w:rsidRPr="00BA0F1F">
        <w:rPr>
          <w:rFonts w:cstheme="minorHAnsi"/>
          <w:lang w:eastAsia="ru-RU"/>
        </w:rPr>
        <w:t>, 2013)</w:t>
      </w:r>
      <w:r w:rsidRPr="00BA0F1F">
        <w:rPr>
          <w:rFonts w:cstheme="minorHAnsi"/>
          <w:lang w:eastAsia="ru-RU"/>
        </w:rPr>
        <w:fldChar w:fldCharType="end"/>
      </w:r>
      <w:r w:rsidRPr="00BA0F1F">
        <w:rPr>
          <w:rFonts w:cstheme="minorHAnsi"/>
          <w:lang w:eastAsia="ru-RU"/>
        </w:rPr>
        <w:t>.</w:t>
      </w:r>
    </w:p>
    <w:p w14:paraId="21D17F05" w14:textId="77777777" w:rsidR="0048205B" w:rsidRDefault="0048205B" w:rsidP="00AE389F">
      <w:pPr>
        <w:spacing w:after="0"/>
        <w:rPr>
          <w:rFonts w:asciiTheme="majorHAnsi" w:hAnsiTheme="majorHAnsi" w:cstheme="majorHAnsi"/>
          <w:b/>
        </w:rPr>
      </w:pPr>
    </w:p>
    <w:p w14:paraId="7D02A559" w14:textId="77777777" w:rsidR="0048205B" w:rsidRPr="0046771E" w:rsidRDefault="0048205B" w:rsidP="001F0516">
      <w:pPr>
        <w:pStyle w:val="Heading4"/>
      </w:pPr>
      <w:bookmarkStart w:id="1002" w:name="_Toc519504544"/>
      <w:r w:rsidRPr="0046771E">
        <w:t xml:space="preserve">Progress towards </w:t>
      </w:r>
      <w:r>
        <w:t xml:space="preserve">goals of </w:t>
      </w:r>
      <w:r w:rsidRPr="0046771E">
        <w:t>Multilateral Environmental Agreements</w:t>
      </w:r>
      <w:bookmarkEnd w:id="1002"/>
      <w:r w:rsidRPr="0046771E">
        <w:t xml:space="preserve"> </w:t>
      </w:r>
    </w:p>
    <w:p w14:paraId="698E52EC" w14:textId="77777777" w:rsidR="0048205B" w:rsidRPr="00BA0F1F" w:rsidRDefault="0048205B" w:rsidP="00AE389F">
      <w:pPr>
        <w:spacing w:after="0"/>
        <w:rPr>
          <w:rFonts w:cstheme="minorHAnsi"/>
          <w:b/>
          <w:i/>
        </w:rPr>
      </w:pPr>
      <w:r w:rsidRPr="00BA0F1F">
        <w:rPr>
          <w:rFonts w:cstheme="minorHAnsi"/>
          <w:b/>
          <w:i/>
          <w:u w:val="single"/>
        </w:rPr>
        <w:t xml:space="preserve">Aichi Biodiversity Target 11 and </w:t>
      </w:r>
      <w:r>
        <w:rPr>
          <w:rFonts w:cstheme="minorHAnsi"/>
          <w:b/>
          <w:i/>
          <w:u w:val="single"/>
        </w:rPr>
        <w:t>S</w:t>
      </w:r>
      <w:r w:rsidRPr="00BA0F1F">
        <w:rPr>
          <w:rFonts w:cstheme="minorHAnsi"/>
          <w:b/>
          <w:i/>
          <w:u w:val="single"/>
        </w:rPr>
        <w:t xml:space="preserve">ustainable </w:t>
      </w:r>
      <w:r>
        <w:rPr>
          <w:rFonts w:cstheme="minorHAnsi"/>
          <w:b/>
          <w:i/>
          <w:u w:val="single"/>
        </w:rPr>
        <w:t>D</w:t>
      </w:r>
      <w:r w:rsidRPr="00BA0F1F">
        <w:rPr>
          <w:rFonts w:cstheme="minorHAnsi"/>
          <w:b/>
          <w:i/>
          <w:u w:val="single"/>
        </w:rPr>
        <w:t xml:space="preserve">evelopment </w:t>
      </w:r>
      <w:r>
        <w:rPr>
          <w:rFonts w:cstheme="minorHAnsi"/>
          <w:b/>
          <w:i/>
          <w:u w:val="single"/>
        </w:rPr>
        <w:t>G</w:t>
      </w:r>
      <w:r w:rsidRPr="00BA0F1F">
        <w:rPr>
          <w:rFonts w:cstheme="minorHAnsi"/>
          <w:b/>
          <w:i/>
          <w:u w:val="single"/>
        </w:rPr>
        <w:t>oal 14, target 14.5</w:t>
      </w:r>
      <w:r w:rsidRPr="00BA0F1F">
        <w:rPr>
          <w:rFonts w:cstheme="minorHAnsi"/>
          <w:b/>
          <w:i/>
        </w:rPr>
        <w:t xml:space="preserve"> </w:t>
      </w:r>
    </w:p>
    <w:p w14:paraId="141010DD" w14:textId="77777777" w:rsidR="0048205B" w:rsidRPr="00BA0F1F" w:rsidRDefault="0048205B" w:rsidP="00AE389F">
      <w:pPr>
        <w:spacing w:after="0"/>
        <w:rPr>
          <w:rFonts w:cstheme="minorHAnsi"/>
          <w:b/>
        </w:rPr>
      </w:pPr>
      <w:r w:rsidRPr="00BA0F1F">
        <w:rPr>
          <w:rFonts w:cstheme="minorHAnsi"/>
          <w:b/>
        </w:rPr>
        <w:t>Subtarget “At least 10 per cent of coastal and marine areas are conserved (in marine protected areas)”</w:t>
      </w:r>
    </w:p>
    <w:p w14:paraId="47639BB1" w14:textId="78C38B26" w:rsidR="0048205B" w:rsidRPr="00BA0F1F" w:rsidRDefault="0048205B" w:rsidP="00AE389F">
      <w:pPr>
        <w:rPr>
          <w:rFonts w:cstheme="minorHAnsi"/>
        </w:rPr>
      </w:pPr>
      <w:r w:rsidRPr="00BA0F1F">
        <w:rPr>
          <w:rFonts w:cstheme="minorHAnsi"/>
        </w:rPr>
        <w:t xml:space="preserve">The definition of marine protected area varies significantly (e.g. </w:t>
      </w:r>
      <w:r w:rsidRPr="00BA0F1F">
        <w:rPr>
          <w:rFonts w:cstheme="minorHAnsi"/>
        </w:rPr>
        <w:fldChar w:fldCharType="begin" w:fldLock="1"/>
      </w:r>
      <w:r w:rsidRPr="00BA0F1F">
        <w:rPr>
          <w:rFonts w:cstheme="minorHAnsi"/>
        </w:rPr>
        <w:instrText>ADDIN CSL_CITATION { "citationItems" : [ { "id" : "ITEM-1", "itemData" : { "DOI" : "10.1016/j.tree.2015.06.011", "ISBN" : "0169-5347", "ISSN" : "01695347", "PMID" : "26321055", "abstract" : "Conservation needs places where nature is left wild; but only a quarter of coastal countries have no-take Marine Reserves. 'Marine Protected Areas' (MPAs) have been used to indicate conservation progress but we found that 94% allow fishing and thus cannot protect all aspects of biodiversity. Biodiversity conservation should focus on Marine Reserves, not MPAs.", "author" : [ { "dropping-particle" : "", "family" : "Costello", "given" : "Mark J.", "non-dropping-particle" : "", "parse-names" : false, "suffix" : "" }, { "dropping-particle" : "", "family" : "Ballantine", "given" : "Bill", "non-dropping-particle" : "", "parse-names" : false, "suffix" : "" } ], "container-title" : "Trends in Ecology and Evolution", "id" : "ITEM-1", "issue" : "9", "issued" : { "date-parts" : [ [ "2015" ] ] }, "page" : "507-509", "publisher" : "Elsevier Ltd", "title" : "Biodiversity conservation should focus on no-take Marine Reserves: 94% of Marine Protected Areas allow fishing", "type" : "article-journal", "volume" : "30" }, "uris" : [ "http://www.mendeley.com/documents/?uuid=3df83153-ef62-4bf4-bf44-8ab88e515a8e" ] } ], "mendeley" : { "formattedCitation" : "(Mark J. Costello &amp; Ballantine, 2015)", "manualFormatting" : "Costello and Ballantine, 2015)", "plainTextFormattedCitation" : "(Mark J. Costello &amp; Ballantine, 2015)", "previouslyFormattedCitation" : "(Mark J. Costello &amp; Ballantine, 2015)" }, "properties" : {  }, "schema" : "https://github.com/citation-style-language/schema/raw/master/csl-citation.json" }</w:instrText>
      </w:r>
      <w:r w:rsidRPr="00BA0F1F">
        <w:rPr>
          <w:rFonts w:cstheme="minorHAnsi"/>
        </w:rPr>
        <w:fldChar w:fldCharType="separate"/>
      </w:r>
      <w:r w:rsidRPr="00BA0F1F">
        <w:rPr>
          <w:rFonts w:cstheme="minorHAnsi"/>
        </w:rPr>
        <w:t xml:space="preserve">Costello </w:t>
      </w:r>
      <w:r w:rsidR="00DB5D91">
        <w:rPr>
          <w:rFonts w:cstheme="minorHAnsi"/>
        </w:rPr>
        <w:t>&amp;</w:t>
      </w:r>
      <w:r w:rsidR="00DB5D91" w:rsidRPr="00BA0F1F">
        <w:rPr>
          <w:rFonts w:cstheme="minorHAnsi"/>
        </w:rPr>
        <w:t xml:space="preserve"> </w:t>
      </w:r>
      <w:r w:rsidRPr="00BA0F1F">
        <w:rPr>
          <w:rFonts w:cstheme="minorHAnsi"/>
        </w:rPr>
        <w:t>Ballantine, 2015)</w:t>
      </w:r>
      <w:r w:rsidRPr="00BA0F1F">
        <w:rPr>
          <w:rFonts w:cstheme="minorHAnsi"/>
        </w:rPr>
        <w:fldChar w:fldCharType="end"/>
      </w:r>
      <w:r w:rsidRPr="00BA0F1F">
        <w:rPr>
          <w:rFonts w:cstheme="minorHAnsi"/>
        </w:rPr>
        <w:t xml:space="preserve">, which causes divergence in the numbers presented as percentage of marine protected area coverage both globally and regionally. In Europe and Central Asia, the coverage of marine protected areas was calculated as 4% of its marine area (within the “exclusive economic zone” of 200 nautical miles) by </w:t>
      </w:r>
      <w:r w:rsidRPr="00BA0F1F">
        <w:rPr>
          <w:rFonts w:cstheme="minorHAnsi"/>
        </w:rPr>
        <w:fldChar w:fldCharType="begin" w:fldLock="1"/>
      </w:r>
      <w:r w:rsidRPr="00BA0F1F">
        <w:rPr>
          <w:rFonts w:cstheme="minorHAnsi"/>
        </w:rPr>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2f5f981-3fc0-3410-8d66-61d4552396bc" ] } ], "mendeley" : { "formattedCitation" : "(Brooks et al., 2016b)", "manualFormatting" : "Brooks et al., (2016)", "plainTextFormattedCitation" : "(Brooks et al., 2016b)", "previouslyFormattedCitation" : "(Brooks et al., 2016b)" }, "properties" : {  }, "schema" : "https://github.com/citation-style-language/schema/raw/master/csl-citation.json" }</w:instrText>
      </w:r>
      <w:r w:rsidRPr="00BA0F1F">
        <w:rPr>
          <w:rFonts w:cstheme="minorHAnsi"/>
        </w:rPr>
        <w:fldChar w:fldCharType="separate"/>
      </w:r>
      <w:r w:rsidRPr="00BA0F1F">
        <w:rPr>
          <w:rFonts w:cstheme="minorHAnsi"/>
        </w:rPr>
        <w:t xml:space="preserve">Brooks </w:t>
      </w:r>
      <w:r w:rsidR="00301BD0" w:rsidRPr="00301BD0">
        <w:rPr>
          <w:rFonts w:cstheme="minorHAnsi"/>
          <w:i/>
        </w:rPr>
        <w:t>et al.</w:t>
      </w:r>
      <w:r w:rsidRPr="00284FBD">
        <w:rPr>
          <w:rFonts w:cstheme="minorHAnsi"/>
        </w:rPr>
        <w:t xml:space="preserve"> (2</w:t>
      </w:r>
      <w:r w:rsidRPr="00BA0F1F">
        <w:rPr>
          <w:rFonts w:cstheme="minorHAnsi"/>
        </w:rPr>
        <w:t>016)</w:t>
      </w:r>
      <w:r w:rsidRPr="00BA0F1F">
        <w:rPr>
          <w:rFonts w:cstheme="minorHAnsi"/>
        </w:rPr>
        <w:fldChar w:fldCharType="end"/>
      </w:r>
      <w:r w:rsidRPr="00BA0F1F">
        <w:rPr>
          <w:rFonts w:cstheme="minorHAnsi"/>
        </w:rPr>
        <w:t xml:space="preserve"> and as 5,3% calculated by the present assessment with 2017 numbers from the Convention on Biological Diversity</w:t>
      </w:r>
      <w:r>
        <w:rPr>
          <w:rFonts w:cstheme="minorHAnsi"/>
        </w:rPr>
        <w:t xml:space="preserve"> </w:t>
      </w:r>
      <w:r w:rsidRPr="001269A5">
        <w:rPr>
          <w:rFonts w:cstheme="minorHAnsi"/>
        </w:rPr>
        <w:t>(</w:t>
      </w:r>
      <w:r>
        <w:rPr>
          <w:rFonts w:cstheme="minorHAnsi"/>
        </w:rPr>
        <w:t>CBD, 2017</w:t>
      </w:r>
      <w:r w:rsidRPr="001269A5">
        <w:rPr>
          <w:rFonts w:cstheme="minorHAnsi"/>
        </w:rPr>
        <w:t>)</w:t>
      </w:r>
      <w:r w:rsidRPr="00983F38">
        <w:rPr>
          <w:rFonts w:cstheme="minorHAnsi"/>
        </w:rPr>
        <w:t>.</w:t>
      </w:r>
      <w:r w:rsidRPr="001269A5">
        <w:rPr>
          <w:rFonts w:cstheme="minorHAnsi"/>
        </w:rPr>
        <w:t xml:space="preserve"> </w:t>
      </w:r>
    </w:p>
    <w:p w14:paraId="5358B1FC" w14:textId="77777777" w:rsidR="0048205B" w:rsidRPr="00BA0F1F" w:rsidRDefault="0048205B" w:rsidP="00AE389F">
      <w:pPr>
        <w:rPr>
          <w:rFonts w:cstheme="minorHAnsi"/>
        </w:rPr>
      </w:pPr>
      <w:r w:rsidRPr="00BA0F1F">
        <w:rPr>
          <w:rFonts w:cstheme="minorHAnsi"/>
        </w:rPr>
        <w:t xml:space="preserve">Within Europe and Central Asia, significant differences occur in terms of coverage both between the different regional seas and the coverage of coastal waters and off-shore, within the exclusive economic zone of coastal states. Marine protected area networks cover more than 5.9% of the </w:t>
      </w:r>
      <w:r w:rsidRPr="00160462">
        <w:rPr>
          <w:rFonts w:cstheme="minorHAnsi"/>
          <w:bCs/>
        </w:rPr>
        <w:t xml:space="preserve">European Union </w:t>
      </w:r>
      <w:r w:rsidRPr="00BA0F1F">
        <w:rPr>
          <w:rFonts w:cstheme="minorHAnsi"/>
        </w:rPr>
        <w:t xml:space="preserve">marine area but only about 3% of Russian Federation marine waters. On the other hand, in </w:t>
      </w:r>
      <w:r w:rsidRPr="00160462">
        <w:rPr>
          <w:rFonts w:cstheme="minorHAnsi"/>
          <w:bCs/>
        </w:rPr>
        <w:t xml:space="preserve">European Union </w:t>
      </w:r>
      <w:r w:rsidRPr="00BA0F1F">
        <w:rPr>
          <w:rFonts w:cstheme="minorHAnsi"/>
        </w:rPr>
        <w:t xml:space="preserve">countries more than 16% of coastal marine areas are now have some form of protection but, beyond 12 nautical miles from the shore, an area representing 80% of the </w:t>
      </w:r>
      <w:r w:rsidRPr="00160462">
        <w:rPr>
          <w:rFonts w:cstheme="minorHAnsi"/>
          <w:bCs/>
        </w:rPr>
        <w:t>European Union</w:t>
      </w:r>
      <w:r w:rsidRPr="00BA0F1F">
        <w:rPr>
          <w:rFonts w:cstheme="minorHAnsi"/>
        </w:rPr>
        <w:t xml:space="preserve">'s total sea area, only 3% are protected. </w:t>
      </w:r>
    </w:p>
    <w:p w14:paraId="0CB104D7" w14:textId="77777777" w:rsidR="0048205B" w:rsidRPr="00BA0F1F" w:rsidRDefault="0048205B" w:rsidP="00AE389F">
      <w:pPr>
        <w:rPr>
          <w:rFonts w:cstheme="minorHAnsi"/>
        </w:rPr>
      </w:pPr>
      <w:r w:rsidRPr="00BA0F1F">
        <w:rPr>
          <w:rFonts w:cstheme="minorHAnsi"/>
        </w:rPr>
        <w:t xml:space="preserve">In the framework of regional agreements such as </w:t>
      </w:r>
      <w:r w:rsidRPr="00BF6262">
        <w:rPr>
          <w:rFonts w:cstheme="minorHAnsi"/>
        </w:rPr>
        <w:t>OSPAR (see below), HELCOM (see below), the Bucharest and Barcelona Conventions, and the Arctic Council</w:t>
      </w:r>
      <w:r w:rsidRPr="00BA0F1F">
        <w:rPr>
          <w:rFonts w:cstheme="minorHAnsi"/>
        </w:rPr>
        <w:t xml:space="preserve"> there have been significant advances </w:t>
      </w:r>
      <w:r w:rsidRPr="00BA0F1F">
        <w:rPr>
          <w:rFonts w:cstheme="minorHAnsi"/>
        </w:rPr>
        <w:lastRenderedPageBreak/>
        <w:t xml:space="preserve">regarding the area covered by marine protected areas, including in “areas beyond national jurisdiction”, and the integration of these marine protected areas in regional networks. </w:t>
      </w:r>
    </w:p>
    <w:p w14:paraId="7E135BFB" w14:textId="77777777" w:rsidR="0048205B" w:rsidRPr="00BA0F1F" w:rsidRDefault="0048205B" w:rsidP="00AD46BC">
      <w:r w:rsidRPr="00BA0F1F">
        <w:t xml:space="preserve">The OSPAR network comprises 448 marine protected areas, covering 5.9% of the OSPAR maritime area, including 16,7% of its coastal waters; 2,3% of the exclusive economic zones (EEZs) of OSPAR countries; and seven marine protected area situated in areas beyond national jurisdiction covering 8.9% of this OSPAR area </w:t>
      </w:r>
      <w:r w:rsidRPr="00BA0F1F">
        <w:fldChar w:fldCharType="begin" w:fldLock="1"/>
      </w:r>
      <w:r w:rsidRPr="00BA0F1F">
        <w:instrText>ADDIN CSL_CITATION { "citationItems" : [ { "id" : "ITEM-1", "itemData" : { "URL" : "https://oap.ospar.org/en/ospar-assessments/intermediate-assessment-2017", "accessed" : { "date-parts" : [ [ "2017", "10", "7" ] ] }, "author" : [ { "dropping-particle" : "", "family" : "OSPAR", "given" : "", "non-dropping-particle" : "", "parse-names" : false, "suffix" : "" } ], "id" : "ITEM-1", "issued" : { "date-parts" : [ [ "2017" ] ] }, "title" : "Intermediate Assessment 2017", "type" : "webpage" }, "uris" : [ "http://www.mendeley.com/documents/?uuid=56b5aec5-9572-35cf-9603-be1ccfa558fc" ] } ], "mendeley" : { "formattedCitation" : "(OSPAR, 2017a)", "plainTextFormattedCitation" : "(OSPAR, 2017a)", "previouslyFormattedCitation" : "(OSPAR, 2017a)" }, "properties" : {  }, "schema" : "https://github.com/citation-style-language/schema/raw/master/csl-citation.json" }</w:instrText>
      </w:r>
      <w:r w:rsidRPr="00BA0F1F">
        <w:fldChar w:fldCharType="separate"/>
      </w:r>
      <w:r w:rsidRPr="00BA0F1F">
        <w:t xml:space="preserve">(OSPAR, </w:t>
      </w:r>
      <w:r w:rsidRPr="0044194F">
        <w:t>2017a</w:t>
      </w:r>
      <w:r w:rsidRPr="00BA0F1F">
        <w:t>)</w:t>
      </w:r>
      <w:r w:rsidRPr="00BA0F1F">
        <w:fldChar w:fldCharType="end"/>
      </w:r>
      <w:r w:rsidRPr="00BA0F1F">
        <w:t xml:space="preserve">. Marine protected area coverage also varies geographically, covering 14.7% of the Greater North Sea but only 1.9% of the Arctic OSPAR area. </w:t>
      </w:r>
    </w:p>
    <w:p w14:paraId="47BCAF02" w14:textId="77777777" w:rsidR="0048205B" w:rsidRPr="00BA0F1F" w:rsidRDefault="0048205B" w:rsidP="00AD46BC">
      <w:r w:rsidRPr="00BA0F1F">
        <w:t xml:space="preserve">The HELCOM marine protected area network from the Baltic Sea was the first in the world, already in 2010, to reach the target of conserving at least 10 % of coastal and marine areas. But although today this network covers 11,8 % of the Baltic Sea, protection is not evenly distributed between sub-basins or between coasts and open sea, and the aim remains to reach the 10% target in all offshore sub-basins </w:t>
      </w:r>
      <w:r w:rsidRPr="00BA0F1F">
        <w:fldChar w:fldCharType="begin" w:fldLock="1"/>
      </w:r>
      <w:r w:rsidRPr="00BA0F1F">
        <w:instrText>ADDIN CSL_CITATION { "citationItems" : [ { "id" : "ITEM-1", "itemData" : { "URL" : "http://www.helcom.fi/baltic-sea-trends/indicators/distribution-of-baltic-seals/", "accessed" : { "date-parts" : [ [ "2017", "7", "26" ] ] }, "author" : [ { "dropping-particle" : "", "family" : "HELCOM", "given" : "", "non-dropping-particle" : "", "parse-names" : false, "suffix" : "" } ], "container-title" : "HELCOM core indicator report.", "id" : "ITEM-1", "issued" : { "date-parts" : [ [ "2017" ] ] }, "title" : "Distribution of Baltic seals. HELCOM core indicator report.", "type" : "webpage" }, "uris" : [ "http://www.mendeley.com/documents/?uuid=98c48b04-024a-4a97-82a5-aa9b97c08688" ] } ], "mendeley" : { "formattedCitation" : "(HELCOM, 2017e)", "plainTextFormattedCitation" : "(HELCOM, 2017e)", "previouslyFormattedCitation" : "(HELCOM, 2017e)" }, "properties" : {  }, "schema" : "https://github.com/citation-style-language/schema/raw/master/csl-citation.json" }</w:instrText>
      </w:r>
      <w:r w:rsidRPr="00BA0F1F">
        <w:fldChar w:fldCharType="separate"/>
      </w:r>
      <w:r w:rsidRPr="00BA0F1F">
        <w:t xml:space="preserve">(HELCOM, </w:t>
      </w:r>
      <w:r w:rsidRPr="00A7077A">
        <w:t>2017e</w:t>
      </w:r>
      <w:r w:rsidRPr="00BA0F1F">
        <w:t>)</w:t>
      </w:r>
      <w:r w:rsidRPr="00BA0F1F">
        <w:fldChar w:fldCharType="end"/>
      </w:r>
      <w:r w:rsidRPr="00BA0F1F">
        <w:t>.</w:t>
      </w:r>
    </w:p>
    <w:p w14:paraId="2C92BF43" w14:textId="77777777" w:rsidR="0048205B" w:rsidRPr="00BA0F1F" w:rsidRDefault="0048205B" w:rsidP="00AE389F">
      <w:pPr>
        <w:widowControl w:val="0"/>
        <w:autoSpaceDE w:val="0"/>
        <w:autoSpaceDN w:val="0"/>
        <w:adjustRightInd w:val="0"/>
        <w:rPr>
          <w:rFonts w:cstheme="minorHAnsi"/>
        </w:rPr>
      </w:pPr>
      <w:r w:rsidRPr="00BA0F1F">
        <w:rPr>
          <w:rFonts w:cstheme="minorHAnsi"/>
        </w:rPr>
        <w:t xml:space="preserve">In the Mediterranean 1,231 marine protected areas and “other effective area-based conservation measures” now cover 7.14 % of the Sea area, through a large variety of conservation designations, but with the “no-go”, “no-take” or “no-fishing” zones accounting only for 0.04% </w:t>
      </w:r>
      <w:r w:rsidRPr="00BA0F1F">
        <w:rPr>
          <w:rFonts w:cstheme="minorHAnsi"/>
        </w:rPr>
        <w:fldChar w:fldCharType="begin" w:fldLock="1"/>
      </w:r>
      <w:r w:rsidRPr="00BA0F1F">
        <w:rPr>
          <w:rFonts w:cstheme="minorHAnsi"/>
        </w:rPr>
        <w:instrText>ADDIN CSL_CITATION { "citationItems" : [ { "id" : "ITEM-1", "itemData" : { "author" : [ { "dropping-particle" : "", "family" : "MedPAN and RAC/SPA", "given" : "", "non-dropping-particle" : "", "parse-names" : false, "suffix" : "" } ], "id" : "ITEM-1", "issued" : { "date-parts" : [ [ "2016" ] ] }, "title" : "The 2016 status of Marine Protected Areas in the Mediterranean. Main findings", "type" : "article-journal" }, "uris" : [ "http://www.mendeley.com/documents/?uuid=2845ed52-a18d-442b-839f-31b13d6eb80e" ] } ], "mendeley" : { "formattedCitation" : "(MedPAN and RAC/SPA, 2016)", "plainTextFormattedCitation" : "(MedPAN and RAC/SPA, 2016)", "previouslyFormattedCitation" : "(MedPAN and RAC/SPA, 2016)" }, "properties" : {  }, "schema" : "https://github.com/citation-style-language/schema/raw/master/csl-citation.json" }</w:instrText>
      </w:r>
      <w:r w:rsidRPr="00BA0F1F">
        <w:rPr>
          <w:rFonts w:cstheme="minorHAnsi"/>
        </w:rPr>
        <w:fldChar w:fldCharType="separate"/>
      </w:r>
      <w:r w:rsidRPr="00BA0F1F">
        <w:rPr>
          <w:rFonts w:cstheme="minorHAnsi"/>
        </w:rPr>
        <w:t>(MedPAN and RAC/SPA, 2016)</w:t>
      </w:r>
      <w:r w:rsidRPr="00BA0F1F">
        <w:rPr>
          <w:rFonts w:cstheme="minorHAnsi"/>
        </w:rPr>
        <w:fldChar w:fldCharType="end"/>
      </w:r>
      <w:r w:rsidRPr="00BA0F1F">
        <w:rPr>
          <w:rFonts w:cstheme="minorHAnsi"/>
        </w:rPr>
        <w:t xml:space="preserve">. Coverage is very uneven in geographic terms: over 72.77% of the surface covered is located in the western Mediterranean. Designations cover 9.79% of </w:t>
      </w:r>
      <w:r w:rsidRPr="00160462">
        <w:rPr>
          <w:rFonts w:cstheme="minorHAnsi"/>
          <w:bCs/>
        </w:rPr>
        <w:t xml:space="preserve">European Union </w:t>
      </w:r>
      <w:r w:rsidRPr="00BA0F1F">
        <w:rPr>
          <w:rFonts w:cstheme="minorHAnsi"/>
        </w:rPr>
        <w:t>waters mostly due to the Natura 2000 at sea network. To reach the Aichi Biodiversity Target 11 of 10% of marine areas protected, an additional 71,900 km</w:t>
      </w:r>
      <w:r w:rsidRPr="00BA0F1F">
        <w:rPr>
          <w:rFonts w:cstheme="minorHAnsi"/>
          <w:vertAlign w:val="superscript"/>
        </w:rPr>
        <w:t>2</w:t>
      </w:r>
      <w:r w:rsidRPr="00BA0F1F">
        <w:rPr>
          <w:rFonts w:cstheme="minorHAnsi"/>
        </w:rPr>
        <w:t xml:space="preserve"> (2.86 % of the Mediterranean) will have to be designated. To also fulfill the representivity goal, these new designations should target currently under-represented features and subregions </w:t>
      </w:r>
      <w:r w:rsidRPr="00BA0F1F">
        <w:rPr>
          <w:rFonts w:cstheme="minorHAnsi"/>
        </w:rPr>
        <w:fldChar w:fldCharType="begin" w:fldLock="1"/>
      </w:r>
      <w:r w:rsidRPr="00BA0F1F">
        <w:rPr>
          <w:rFonts w:cstheme="minorHAnsi"/>
        </w:rPr>
        <w:instrText>ADDIN CSL_CITATION { "citationItems" : [ { "id" : "ITEM-1", "itemData" : { "author" : [ { "dropping-particle" : "", "family" : "MedPAN and RAC/SPA", "given" : "", "non-dropping-particle" : "", "parse-names" : false, "suffix" : "" } ], "id" : "ITEM-1", "issued" : { "date-parts" : [ [ "2016" ] ] }, "title" : "The 2016 status of Marine Protected Areas in the Mediterranean. Main findings", "type" : "article-journal" }, "uris" : [ "http://www.mendeley.com/documents/?uuid=2845ed52-a18d-442b-839f-31b13d6eb80e" ] } ], "mendeley" : { "formattedCitation" : "(MedPAN and RAC/SPA, 2016)", "plainTextFormattedCitation" : "(MedPAN and RAC/SPA, 2016)", "previouslyFormattedCitation" : "(MedPAN and RAC/SPA, 2016)" }, "properties" : {  }, "schema" : "https://github.com/citation-style-language/schema/raw/master/csl-citation.json" }</w:instrText>
      </w:r>
      <w:r w:rsidRPr="00BA0F1F">
        <w:rPr>
          <w:rFonts w:cstheme="minorHAnsi"/>
        </w:rPr>
        <w:fldChar w:fldCharType="separate"/>
      </w:r>
      <w:r w:rsidRPr="00BA0F1F">
        <w:rPr>
          <w:rFonts w:cstheme="minorHAnsi"/>
        </w:rPr>
        <w:t>(MedPAN and RAC/SPA, 2016)</w:t>
      </w:r>
      <w:r w:rsidRPr="00BA0F1F">
        <w:rPr>
          <w:rFonts w:cstheme="minorHAnsi"/>
        </w:rPr>
        <w:fldChar w:fldCharType="end"/>
      </w:r>
      <w:r w:rsidRPr="00BA0F1F">
        <w:rPr>
          <w:rFonts w:cstheme="minorHAnsi"/>
        </w:rPr>
        <w:t>.</w:t>
      </w:r>
    </w:p>
    <w:p w14:paraId="14C03786" w14:textId="77777777" w:rsidR="0048205B" w:rsidRPr="00BA0F1F" w:rsidRDefault="0048205B" w:rsidP="00AE389F">
      <w:pPr>
        <w:widowControl w:val="0"/>
        <w:autoSpaceDE w:val="0"/>
        <w:autoSpaceDN w:val="0"/>
        <w:adjustRightInd w:val="0"/>
        <w:rPr>
          <w:rFonts w:cstheme="minorHAnsi"/>
          <w:color w:val="000000"/>
        </w:rPr>
      </w:pPr>
      <w:r w:rsidRPr="00BA0F1F">
        <w:rPr>
          <w:rFonts w:cstheme="minorHAnsi"/>
          <w:color w:val="000000"/>
        </w:rPr>
        <w:t xml:space="preserve">The extent of protected areas in the Arctic’s marine environment has almost quadrupled since 1980 and represents today 4.7% of the Arctic marine area </w:t>
      </w:r>
      <w:r w:rsidRPr="00BA0F1F">
        <w:rPr>
          <w:rFonts w:cstheme="minorHAnsi"/>
          <w:color w:val="000000"/>
        </w:rPr>
        <w:fldChar w:fldCharType="begin" w:fldLock="1"/>
      </w:r>
      <w:r w:rsidRPr="00BA0F1F">
        <w:rPr>
          <w:rFonts w:cstheme="minorHAnsi"/>
          <w:color w:val="000000"/>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cstheme="minorHAnsi"/>
          <w:color w:val="000000"/>
        </w:rPr>
        <w:fldChar w:fldCharType="separate"/>
      </w:r>
      <w:r w:rsidRPr="00BA0F1F">
        <w:rPr>
          <w:rFonts w:cstheme="minorHAnsi"/>
          <w:color w:val="000000"/>
        </w:rPr>
        <w:t>(CAFF, 2017)</w:t>
      </w:r>
      <w:r w:rsidRPr="00BA0F1F">
        <w:rPr>
          <w:rFonts w:cstheme="minorHAnsi"/>
          <w:color w:val="000000"/>
        </w:rPr>
        <w:fldChar w:fldCharType="end"/>
      </w:r>
      <w:r w:rsidRPr="00BA0F1F">
        <w:rPr>
          <w:rFonts w:cstheme="minorHAnsi"/>
          <w:color w:val="000000"/>
        </w:rPr>
        <w:t xml:space="preserve">. The </w:t>
      </w:r>
      <w:r w:rsidRPr="00BA0F1F">
        <w:rPr>
          <w:rFonts w:cstheme="minorHAnsi"/>
        </w:rPr>
        <w:t xml:space="preserve">marine protected area </w:t>
      </w:r>
      <w:r w:rsidRPr="00BA0F1F">
        <w:rPr>
          <w:rFonts w:cstheme="minorHAnsi"/>
          <w:color w:val="000000"/>
        </w:rPr>
        <w:t xml:space="preserve">is dominated by several very large areas and some parts of the Arctic marine ecosystem are still poorly protected. In 2013, the Arctic Council adopted a resolution to identify “Areas of heightened ecological and cultural significance” similar to the Convention on Biological Diversity’s “ecologically and biologically significant areas” criteria. </w:t>
      </w:r>
      <w:r w:rsidRPr="00BA0F1F">
        <w:rPr>
          <w:rFonts w:cstheme="minorHAnsi"/>
        </w:rPr>
        <w:t>Through this process, 98 areas were identified covering about 76% of the Arctic marine area. These areas were identified primarily on the basis of their ecological importance for fish, birds or marine</w:t>
      </w:r>
      <w:r w:rsidRPr="00BA0F1F">
        <w:rPr>
          <w:rFonts w:cstheme="minorHAnsi"/>
          <w:color w:val="000000"/>
        </w:rPr>
        <w:t xml:space="preserve"> </w:t>
      </w:r>
      <w:r w:rsidRPr="00BA0F1F">
        <w:rPr>
          <w:rFonts w:cstheme="minorHAnsi"/>
        </w:rPr>
        <w:t xml:space="preserve">mammals </w:t>
      </w:r>
      <w:r w:rsidRPr="00BA0F1F">
        <w:rPr>
          <w:rFonts w:cstheme="minorHAnsi"/>
        </w:rPr>
        <w:fldChar w:fldCharType="begin" w:fldLock="1"/>
      </w:r>
      <w:r w:rsidRPr="00BA0F1F">
        <w:rPr>
          <w:rFonts w:cstheme="minorHAnsi"/>
        </w:rPr>
        <w:instrText>ADDIN CSL_CITATION { "citationItems" : [ { "id" : "ITEM-1", "itemData" : { "ISBN" : "9789935431639", "abstract" : "This is the first report of the Circumpolar Biodiversity Monitoring Program (CBMP) to summarize status and trends in biotic elements in the arctic marine environment. The effort has identified knowledge gaps in circumpolar biodiversity monitoring. CBMP is the cornerstone program of Conservation of Arctic Flora and Fauna (CAFF). Key findings -- Advice for monitoring -- Introduction -- Setting the scene -- Sea ice biota -- Plankton -- Benthos -- Marine fishes -- Seabirds -- Marine mammals -- Synthesis: status and trends of arctic marine biodiversity and monitoring -- List of common and scientific species names.", "author" : [ { "dropping-particle" : "", "family" : "Circumpolar Biodiversity Monitoring Program", "given" : "Conservation of Arctic Flora and Fauna", "non-dropping-particle" : "", "parse-names" : false, "suffix" : "" }, { "dropping-particle" : "", "family" : "Program for the Conservation of Arctic Flora and Fauna", "given" : "", "non-dropping-particle" : "", "parse-names" : false, "suffix" : "" } ], "id" : "ITEM-1", "issued" : { "date-parts" : [ [ "2017", "5", "11" ] ] }, "number-of-pages" : "197", "publisher" : "Conservation of Arctic Flora and Fauna International Secretariat", "title" : "State of the arctic marine biodiversity report", "type" : "book" }, "uris" : [ "http://www.mendeley.com/documents/?uuid=8b262bd0-002c-39a8-ad1e-dfa5109cdb7f" ] } ], "mendeley" : { "formattedCitation" : "(Circumpolar Biodiversity Monitoring Program &amp; Program for the Conservation of Arctic Flora and Fauna, 2017)", "manualFormatting" : "(CAFF, 2017)", "plainTextFormattedCitation" : "(Circumpolar Biodiversity Monitoring Program &amp; Program for the Conservation of Arctic Flora and Fauna, 2017)", "previouslyFormattedCitation" : "(Circumpolar Biodiversity Monitoring Program &amp; Program for the Conservation of Arctic Flora and Fauna, 2017)" }, "properties" : {  }, "schema" : "https://github.com/citation-style-language/schema/raw/master/csl-citation.json" }</w:instrText>
      </w:r>
      <w:r w:rsidRPr="00BA0F1F">
        <w:rPr>
          <w:rFonts w:cstheme="minorHAnsi"/>
        </w:rPr>
        <w:fldChar w:fldCharType="separate"/>
      </w:r>
      <w:r w:rsidRPr="00BA0F1F">
        <w:rPr>
          <w:rFonts w:cstheme="minorHAnsi"/>
        </w:rPr>
        <w:t>(CAFF, 2017)</w:t>
      </w:r>
      <w:r w:rsidRPr="00BA0F1F">
        <w:rPr>
          <w:rFonts w:cstheme="minorHAnsi"/>
        </w:rPr>
        <w:fldChar w:fldCharType="end"/>
      </w:r>
      <w:r w:rsidRPr="00BA0F1F">
        <w:rPr>
          <w:rFonts w:cstheme="minorHAnsi"/>
        </w:rPr>
        <w:t xml:space="preserve">. Approximately 5% of “areas of heightened ecological importance” lie within the present protected areas. </w:t>
      </w:r>
    </w:p>
    <w:p w14:paraId="2D1EBC6A" w14:textId="31822F3B" w:rsidR="0048205B" w:rsidRPr="00BA0F1F" w:rsidRDefault="0048205B" w:rsidP="00AE389F">
      <w:pPr>
        <w:rPr>
          <w:rFonts w:cstheme="minorHAnsi"/>
        </w:rPr>
      </w:pPr>
      <w:r w:rsidRPr="00BA0F1F">
        <w:rPr>
          <w:rFonts w:cstheme="minorHAnsi"/>
        </w:rPr>
        <w:t xml:space="preserve">An effort to achieve the Aichi Biodiversity Target 11 of 10% has led to a significant increase in number and extent of marine protected areas of different kinds in Europe and Central Asia in recent years (e.g. in OSPAR it went from 159 in 2010 to 448 in 2016 and from 1,06% of the areas in 2010 to 5,9 in 2016 </w:t>
      </w:r>
      <w:r w:rsidRPr="00BA0F1F">
        <w:rPr>
          <w:rFonts w:cstheme="minorHAnsi"/>
        </w:rPr>
        <w:fldChar w:fldCharType="begin" w:fldLock="1"/>
      </w:r>
      <w:r w:rsidRPr="00BA0F1F">
        <w:rPr>
          <w:rFonts w:cstheme="minorHAnsi"/>
        </w:rPr>
        <w:instrText>ADDIN CSL_CITATION { "citationItems" : [ { "id" : "ITEM-1", "itemData" : { "URL" : "https://oap.ospar.org/en/ospar-assessments/intermediate-assessment-2017", "accessed" : { "date-parts" : [ [ "2017", "10", "7" ] ] }, "author" : [ { "dropping-particle" : "", "family" : "OSPAR", "given" : "", "non-dropping-particle" : "", "parse-names" : false, "suffix" : "" } ], "id" : "ITEM-1", "issued" : { "date-parts" : [ [ "2017" ] ] }, "title" : "Intermediate Assessment 2017", "type" : "webpage" }, "uris" : [ "http://www.mendeley.com/documents/?uuid=56b5aec5-9572-35cf-9603-be1ccfa558fc" ] } ], "mendeley" : { "formattedCitation" : "(OSPAR, 2017a)", "plainTextFormattedCitation" : "(OSPAR, 2017a)", "previouslyFormattedCitation" : "(OSPAR, 2017a)" }, "properties" : {  }, "schema" : "https://github.com/citation-style-language/schema/raw/master/csl-citation.json" }</w:instrText>
      </w:r>
      <w:r w:rsidRPr="00BA0F1F">
        <w:rPr>
          <w:rFonts w:cstheme="minorHAnsi"/>
        </w:rPr>
        <w:fldChar w:fldCharType="separate"/>
      </w:r>
      <w:r w:rsidRPr="00BA0F1F">
        <w:rPr>
          <w:rFonts w:cstheme="minorHAnsi"/>
        </w:rPr>
        <w:t xml:space="preserve">(OSPAR, </w:t>
      </w:r>
      <w:r w:rsidRPr="0044194F">
        <w:rPr>
          <w:rFonts w:cstheme="minorHAnsi"/>
        </w:rPr>
        <w:t>2017a</w:t>
      </w:r>
      <w:r w:rsidRPr="00BA0F1F">
        <w:rPr>
          <w:rFonts w:cstheme="minorHAnsi"/>
        </w:rPr>
        <w:t>)</w:t>
      </w:r>
      <w:r w:rsidRPr="00BA0F1F">
        <w:rPr>
          <w:rFonts w:cstheme="minorHAnsi"/>
        </w:rPr>
        <w:fldChar w:fldCharType="end"/>
      </w:r>
      <w:r w:rsidRPr="00BA0F1F">
        <w:rPr>
          <w:rFonts w:cstheme="minorHAnsi"/>
        </w:rPr>
        <w:t xml:space="preserve"> and in the Mediterranean 397 new marine protected areas were designated between 2012 and 2016). The general trend in marine protected area designation is therefore very positive. In 2017, 15 coastal nations have already more than 10% of their marine waters protected (</w:t>
      </w:r>
      <w:r>
        <w:rPr>
          <w:rFonts w:cstheme="minorHAnsi"/>
        </w:rPr>
        <w:t>CBD, 2017</w:t>
      </w:r>
      <w:r w:rsidRPr="00BA0F1F">
        <w:rPr>
          <w:rFonts w:cstheme="minorHAnsi"/>
        </w:rPr>
        <w:t>).</w:t>
      </w:r>
    </w:p>
    <w:p w14:paraId="0F2EF2D9" w14:textId="40A0D6D9" w:rsidR="0048205B" w:rsidRPr="00BA0F1F" w:rsidRDefault="0048205B" w:rsidP="00AE389F">
      <w:pPr>
        <w:widowControl w:val="0"/>
        <w:autoSpaceDE w:val="0"/>
        <w:autoSpaceDN w:val="0"/>
        <w:adjustRightInd w:val="0"/>
        <w:rPr>
          <w:rFonts w:cstheme="minorHAnsi"/>
        </w:rPr>
      </w:pPr>
      <w:r w:rsidRPr="00BA0F1F">
        <w:rPr>
          <w:rFonts w:cstheme="minorHAnsi"/>
        </w:rPr>
        <w:t xml:space="preserve">Global conservation targets based on area alone will, however, not optimize protection of marine biodiversity, and the emphasis should be on better marine protected area design, adequate management and compliance to ensure that they achieve their desired conservation value. </w:t>
      </w:r>
      <w:r w:rsidRPr="008A14A8">
        <w:rPr>
          <w:rFonts w:cstheme="minorHAnsi"/>
        </w:rPr>
        <w:fldChar w:fldCharType="begin" w:fldLock="1"/>
      </w:r>
      <w:r w:rsidRPr="00AE2452">
        <w:rPr>
          <w:rFonts w:cstheme="minorHAnsi"/>
        </w:rPr>
        <w:instrText>ADDIN CSL_CITATION { "citationItems" : [ { "id" : "ITEM-1", "itemData" : { "DOI" : "10.1038/nature13022", "ISBN" : "0028-0836", "ISSN" : "0028-0836",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20", "title" : "Global conservation outcomes depend on marine protected areas with five key features", "type" : "article-journal", "volume" : "506" }, "uris" : [ "http://www.mendeley.com/documents/?uuid=93a266d2-aeba-4a06-b435-37d2e8329465" ] } ], "mendeley" : { "formattedCitation" : "(Edgar et al., 2014)", "manualFormatting" : "Edgar et al., (2014)", "plainTextFormattedCitation" : "(Edgar et al., 2014)", "previouslyFormattedCitation" : "(Edgar et al., 2014)" }, "properties" : {  }, "schema" : "https://github.com/citation-style-language/schema/raw/master/csl-citation.json" }</w:instrText>
      </w:r>
      <w:r w:rsidRPr="008A14A8">
        <w:rPr>
          <w:rFonts w:cstheme="minorHAnsi"/>
        </w:rPr>
        <w:fldChar w:fldCharType="separate"/>
      </w:r>
      <w:r w:rsidRPr="008A14A8">
        <w:rPr>
          <w:rFonts w:cstheme="minorHAnsi"/>
        </w:rPr>
        <w:t xml:space="preserve">Edgar </w:t>
      </w:r>
      <w:r w:rsidR="00301BD0" w:rsidRPr="00301BD0">
        <w:rPr>
          <w:rFonts w:cstheme="minorHAnsi"/>
          <w:i/>
        </w:rPr>
        <w:t>et al.</w:t>
      </w:r>
      <w:r w:rsidRPr="008A14A8">
        <w:rPr>
          <w:rFonts w:cstheme="minorHAnsi"/>
        </w:rPr>
        <w:t xml:space="preserve"> (2014)</w:t>
      </w:r>
      <w:r w:rsidRPr="008A14A8">
        <w:rPr>
          <w:rFonts w:cstheme="minorHAnsi"/>
        </w:rPr>
        <w:fldChar w:fldCharType="end"/>
      </w:r>
      <w:r w:rsidRPr="00284FBD">
        <w:rPr>
          <w:rFonts w:cstheme="minorHAnsi"/>
        </w:rPr>
        <w:t xml:space="preserve"> showed that the conservation benefits of marine protected area increased significantly w</w:t>
      </w:r>
      <w:r w:rsidRPr="00BA0F1F">
        <w:rPr>
          <w:rFonts w:cstheme="minorHAnsi"/>
        </w:rPr>
        <w:t>ith the accumulation of five key features: no fishing allowed, well enforced, old (&gt;10 years), large (&gt;100km</w:t>
      </w:r>
      <w:r w:rsidRPr="009868B8">
        <w:rPr>
          <w:rFonts w:cstheme="minorHAnsi"/>
          <w:vertAlign w:val="superscript"/>
        </w:rPr>
        <w:t>2</w:t>
      </w:r>
      <w:r w:rsidRPr="00BA0F1F">
        <w:rPr>
          <w:rFonts w:cstheme="minorHAnsi"/>
        </w:rPr>
        <w:t xml:space="preserve">), and isolated by deep water or sand. These were also shown to be key features in the Mediterranean </w:t>
      </w:r>
      <w:r w:rsidRPr="00BA0F1F">
        <w:rPr>
          <w:rFonts w:cstheme="minorHAnsi"/>
        </w:rPr>
        <w:fldChar w:fldCharType="begin" w:fldLock="1"/>
      </w:r>
      <w:r w:rsidRPr="00BA0F1F">
        <w:rPr>
          <w:rFonts w:cstheme="minorHAnsi"/>
        </w:rPr>
        <w:instrText>ADDIN CSL_CITATION { "citationItems" : [ { "id" : "ITEM-1", "itemData" : { "DOI" : "10.1038/s41598-017-08850-w", "ISSN" : "2045-2322", "abstract" : "Marine protected areas (MPAs) are a cornerstone of marine conservation. Globally, the number and coverage of MPAs are increasing, but MPA implementation lags in many human-dominated regions. In areas with intense competition for space and resources, evaluation of the effects of MPAs is crucial to inform decisions. In the human-dominated Mediterranean Sea, fully protected areas occupy only 0.04% of its surface. We evaluated the impacts of full and partial protection on biomass and density of fish assemblages, some commercially important fishes, and sea urchins in 24 Mediterranean MPAs. We explored the relationships between the level of protection and MPA size, age, and enforcement. Results revealed significant positive effects of protection for fisheries target species and negative effects for urchins as their predators benefited from protection. Full protection provided stronger effects than partial protection. Benefits of full protection for fish biomass were only correlated with the level of MPA enforcement; fish density was higher in older, better enforced, and \u2014interestingly\u2014 smaller MPAs. Our finding that even small, well-enforced, fully protected areas can have significant ecological effects is encouraging for \u201ccrowded\u201d marine environments. However, more data are needed to evaluate sufficient MPA sizes for protecting populations of species with varying mobility levels.", "author" : [ { "dropping-particle" : "", "family" : "Giakoumi", "given" : "Sylvaine", "non-dropping-particle" : "", "parse-names" : false, "suffix" : "" }, { "dropping-particle" : "", "family" : "Scianna", "given" : "Claudia", "non-dropping-particle" : "", "parse-names" : false, "suffix" : "" }, { "dropping-particle" : "", "family" : "Plass-Johnson", "given" : "Jeremiah", "non-dropping-particle" : "", "parse-names" : false, "suffix" : "" }, { "dropping-particle" : "", "family" : "Micheli", "given" : "Fiorenza", "non-dropping-particle" : "", "parse-names" : false, "suffix" : "" }, { "dropping-particle" : "", "family" : "Grorud-Colvert", "given" : "Kirsten", "non-dropping-particle" : "", "parse-names" : false, "suffix" : "" }, { "dropping-particle" : "", "family" : "Thiriet", "given" : "Pierre", "non-dropping-particle" : "", "parse-names" : false, "suffix" : "" }, { "dropping-particle" : "", "family" : "Claudet", "given" : "Joachim", "non-dropping-particle" : "", "parse-names" : false, "suffix" : "" }, { "dropping-particle" : "", "family" : "Carlo", "given" : "Giuseppe", "non-dropping-particle" : "Di", "parse-names" : false, "suffix" : "" }, { "dropping-particle" : "", "family" : "Franco", "given" : "Antonio", "non-dropping-particle" : "Di", "parse-names" : false, "suffix" : "" }, { "dropping-particle" : "", "family" : "Gaines", "given" : "Steven D.", "non-dropping-particle" : "", "parse-names" : false, "suffix" : "" }, { "dropping-particle" : "", "family" : "Garc\u00eda-Charton", "given" : "Jos\u00e9 A.", "non-dropping-particle" : "", "parse-names" : false, "suffix" : "" }, { "dropping-particle" : "", "family" : "Lubchenco", "given" : "Jane", "non-dropping-particle" : "", "parse-names" : false, "suffix" : "" }, { "dropping-particle" : "", "family" : "Reimer", "given" : "Jessica", "non-dropping-particle" : "", "parse-names" : false, "suffix" : "" }, { "dropping-particle" : "", "family" : "Sala", "given" : "Enric", "non-dropping-particle" : "", "parse-names" : false, "suffix" : "" }, { "dropping-particle" : "", "family" : "Guidetti", "given" : "Paolo", "non-dropping-particle" : "", "parse-names" : false, "suffix" : "" } ], "container-title" : "Scientific Reports", "id" : "ITEM-1", "issue" : "1", "issued" : { "date-parts" : [ [ "2017" ] ] }, "page" : "8940", "title" : "Ecological effects of full and partial protection in the crowded Mediterranean Sea: a regional meta-analysis", "type" : "article-journal", "volume" : "7" }, "uris" : [ "http://www.mendeley.com/documents/?uuid=a53bf2f1-bf8f-4e84-906e-2ae2543b94e4" ] } ], "mendeley" : { "formattedCitation" : "(Giakoumi et al., 2017)", "plainTextFormattedCitation" : "(Giakoumi et al., 2017)", "previouslyFormattedCitation" : "(Giakoumi et al., 2017)" }, "properties" : {  }, "schema" : "https://github.com/citation-style-language/schema/raw/master/csl-citation.json" }</w:instrText>
      </w:r>
      <w:r w:rsidRPr="00BA0F1F">
        <w:rPr>
          <w:rFonts w:cstheme="minorHAnsi"/>
        </w:rPr>
        <w:fldChar w:fldCharType="separate"/>
      </w:r>
      <w:r w:rsidRPr="00BA0F1F">
        <w:rPr>
          <w:rFonts w:cstheme="minorHAnsi"/>
        </w:rPr>
        <w:t xml:space="preserve">(Giakoumi </w:t>
      </w:r>
      <w:r w:rsidR="00301BD0" w:rsidRPr="00301BD0">
        <w:rPr>
          <w:rFonts w:cstheme="minorHAnsi"/>
          <w:i/>
        </w:rPr>
        <w:t>et al.</w:t>
      </w:r>
      <w:r w:rsidRPr="00BA0F1F">
        <w:rPr>
          <w:rFonts w:cstheme="minorHAnsi"/>
        </w:rPr>
        <w:t>, 2017)</w:t>
      </w:r>
      <w:r w:rsidRPr="00BA0F1F">
        <w:rPr>
          <w:rFonts w:cstheme="minorHAnsi"/>
        </w:rPr>
        <w:fldChar w:fldCharType="end"/>
      </w:r>
      <w:r w:rsidRPr="00BA0F1F">
        <w:rPr>
          <w:rFonts w:cstheme="minorHAnsi"/>
        </w:rPr>
        <w:t xml:space="preserve">, although here some small but well managed marine protected area were also effective in conservation. </w:t>
      </w:r>
    </w:p>
    <w:p w14:paraId="17271520" w14:textId="77777777" w:rsidR="0048205B" w:rsidRPr="00BA0F1F" w:rsidRDefault="0048205B" w:rsidP="00AE389F">
      <w:pPr>
        <w:spacing w:after="0"/>
        <w:rPr>
          <w:rFonts w:cstheme="minorHAnsi"/>
        </w:rPr>
      </w:pPr>
    </w:p>
    <w:p w14:paraId="51621922" w14:textId="77777777" w:rsidR="0048205B" w:rsidRPr="00BA0F1F" w:rsidRDefault="0048205B" w:rsidP="00AE389F">
      <w:pPr>
        <w:spacing w:after="0"/>
        <w:rPr>
          <w:rFonts w:cstheme="minorHAnsi"/>
          <w:b/>
        </w:rPr>
      </w:pPr>
      <w:r w:rsidRPr="00BA0F1F">
        <w:rPr>
          <w:rFonts w:cstheme="minorHAnsi"/>
          <w:b/>
        </w:rPr>
        <w:lastRenderedPageBreak/>
        <w:t xml:space="preserve">Subtarget “Protected areas are ecologically representative and well connected and include areas of particular importance for biodiversity and ecosystem services conserved” </w:t>
      </w:r>
    </w:p>
    <w:p w14:paraId="3B6B0325" w14:textId="77777777" w:rsidR="0048205B" w:rsidRPr="00BA0F1F" w:rsidRDefault="0048205B" w:rsidP="00AE389F">
      <w:pPr>
        <w:shd w:val="clear" w:color="auto" w:fill="FFFFFF"/>
        <w:rPr>
          <w:rFonts w:cstheme="minorHAnsi"/>
        </w:rPr>
      </w:pPr>
      <w:r w:rsidRPr="00BA0F1F">
        <w:rPr>
          <w:rFonts w:cstheme="minorHAnsi"/>
        </w:rPr>
        <w:t xml:space="preserve">Since there is so much difference between coverage of marine protected area in open seas and in coastal waters, ecological representativeness is still not achieved in Europe and Central Asia. In OSPAR progress was made in recent years towards an ecologically coherent and well-managed network, but further work is required to achieve this goal </w:t>
      </w:r>
      <w:r w:rsidRPr="00BA0F1F">
        <w:rPr>
          <w:rFonts w:cstheme="minorHAnsi"/>
        </w:rPr>
        <w:fldChar w:fldCharType="begin" w:fldLock="1"/>
      </w:r>
      <w:r w:rsidRPr="00BA0F1F">
        <w:rPr>
          <w:rFonts w:cstheme="minorHAnsi"/>
        </w:rPr>
        <w:instrText>ADDIN CSL_CITATION { "citationItems" : [ { "id" : "ITEM-1", "itemData" : { "URL" : "https://oap.ospar.org/en/ospar-assessments/intermediate-assessment-2017", "accessed" : { "date-parts" : [ [ "2017", "10", "7" ] ] }, "author" : [ { "dropping-particle" : "", "family" : "OSPAR", "given" : "", "non-dropping-particle" : "", "parse-names" : false, "suffix" : "" } ], "id" : "ITEM-1", "issued" : { "date-parts" : [ [ "2017" ] ] }, "title" : "Intermediate Assessment 2017", "type" : "webpage" }, "uris" : [ "http://www.mendeley.com/documents/?uuid=56b5aec5-9572-35cf-9603-be1ccfa558fc" ] } ], "mendeley" : { "formattedCitation" : "(OSPAR, 2017a)", "plainTextFormattedCitation" : "(OSPAR, 2017a)", "previouslyFormattedCitation" : "(OSPAR, 2017a)" }, "properties" : {  }, "schema" : "https://github.com/citation-style-language/schema/raw/master/csl-citation.json" }</w:instrText>
      </w:r>
      <w:r w:rsidRPr="00BA0F1F">
        <w:rPr>
          <w:rFonts w:cstheme="minorHAnsi"/>
        </w:rPr>
        <w:fldChar w:fldCharType="separate"/>
      </w:r>
      <w:r w:rsidRPr="00BA0F1F">
        <w:rPr>
          <w:rFonts w:cstheme="minorHAnsi"/>
        </w:rPr>
        <w:t xml:space="preserve">(OSPAR, </w:t>
      </w:r>
      <w:r w:rsidRPr="0044194F">
        <w:rPr>
          <w:rFonts w:cstheme="minorHAnsi"/>
        </w:rPr>
        <w:t>2017a</w:t>
      </w:r>
      <w:r w:rsidRPr="00BA0F1F">
        <w:rPr>
          <w:rFonts w:cstheme="minorHAnsi"/>
        </w:rPr>
        <w:t>)</w:t>
      </w:r>
      <w:r w:rsidRPr="00BA0F1F">
        <w:rPr>
          <w:rFonts w:cstheme="minorHAnsi"/>
        </w:rPr>
        <w:fldChar w:fldCharType="end"/>
      </w:r>
      <w:r w:rsidRPr="00BA0F1F">
        <w:rPr>
          <w:rFonts w:cstheme="minorHAnsi"/>
        </w:rPr>
        <w:t>. This network is well distributed in the Greater North and Celtic Seas, but substantial gaps remain in Arctic Waters and the wider Atlantic Ocean. Also 19 of the 54 OSPAR listed features (i.e. species or habitats) are already protected by more than one marine protected area in those parts of the North East Atlantic where they are considered to be at risk. This includes all five listed invertebrates, three of the seven bird species, one of the two reptile species, one of the three marine mammal species, five of the 22 fish species and four of the 15 types of habitat.</w:t>
      </w:r>
    </w:p>
    <w:p w14:paraId="13647B76" w14:textId="77777777" w:rsidR="0048205B" w:rsidRPr="00BA0F1F" w:rsidRDefault="0048205B" w:rsidP="00AE389F">
      <w:pPr>
        <w:rPr>
          <w:rFonts w:cstheme="minorHAnsi"/>
        </w:rPr>
      </w:pPr>
      <w:r w:rsidRPr="00BA0F1F">
        <w:rPr>
          <w:rFonts w:cstheme="minorHAnsi"/>
        </w:rPr>
        <w:t xml:space="preserve">The HELCOM assessment of ecological coherence </w:t>
      </w:r>
      <w:r w:rsidRPr="00BA0F1F">
        <w:rPr>
          <w:rFonts w:cstheme="minorHAnsi"/>
        </w:rPr>
        <w:fldChar w:fldCharType="begin" w:fldLock="1"/>
      </w:r>
      <w:r w:rsidRPr="00BA0F1F">
        <w:rPr>
          <w:rFonts w:cstheme="minorHAnsi"/>
        </w:rPr>
        <w:instrText>ADDIN CSL_CITATION { "citationItems" : [ { "id" : "ITEM-1", "itemData" : { "author" : [ { "dropping-particle" : "", "family" : "HELCOM", "given" : "", "non-dropping-particle" : "", "parse-names" : false, "suffix" : "" } ], "id" : "ITEM-1", "issue" : "i", "issued" : { "date-parts" : [ [ "2016" ] ] }, "page" : "141", "title" : "Towards an Assessment of Ecological Coherence of the Marine Protected Areas Network in the Baltic Sea Region", "type" : "article-journal" }, "uris" : [ "http://www.mendeley.com/documents/?uuid=bf4abdaa-7f3b-47be-bc2b-8145b014ad31" ] } ], "mendeley" : { "formattedCitation" : "(HELCOM, 2016)", "plainTextFormattedCitation" : "(HELCOM, 2016)", "previouslyFormattedCitation" : "(HELCOM, 2016)" }, "properties" : {  }, "schema" : "https://github.com/citation-style-language/schema/raw/master/csl-citation.json" }</w:instrText>
      </w:r>
      <w:r w:rsidRPr="00BA0F1F">
        <w:rPr>
          <w:rFonts w:cstheme="minorHAnsi"/>
        </w:rPr>
        <w:fldChar w:fldCharType="separate"/>
      </w:r>
      <w:r w:rsidRPr="00BA0F1F">
        <w:rPr>
          <w:rFonts w:cstheme="minorHAnsi"/>
        </w:rPr>
        <w:t>(HELCOM, 2016)</w:t>
      </w:r>
      <w:r w:rsidRPr="00BA0F1F">
        <w:rPr>
          <w:rFonts w:cstheme="minorHAnsi"/>
        </w:rPr>
        <w:fldChar w:fldCharType="end"/>
      </w:r>
      <w:r w:rsidRPr="00BA0F1F">
        <w:rPr>
          <w:rFonts w:cstheme="minorHAnsi"/>
        </w:rPr>
        <w:t xml:space="preserve"> showed that the areal representation of different types of broad-scale habitats and the replication of a set of indicative species and biotope were at an acceptable level for supporting a coherent marine protected area network. However, connectivity, which measures how well the network supports the migration and dispersal of species, is not yet optimal. </w:t>
      </w:r>
    </w:p>
    <w:p w14:paraId="10E10941" w14:textId="77777777" w:rsidR="0048205B" w:rsidRPr="00BA0F1F" w:rsidRDefault="0048205B" w:rsidP="00AE389F">
      <w:pPr>
        <w:spacing w:after="0"/>
        <w:rPr>
          <w:rFonts w:cstheme="minorHAnsi"/>
        </w:rPr>
      </w:pPr>
    </w:p>
    <w:p w14:paraId="242CBC9C" w14:textId="77777777" w:rsidR="0048205B" w:rsidRPr="00BA0F1F" w:rsidRDefault="0048205B" w:rsidP="00AE389F">
      <w:pPr>
        <w:spacing w:after="0"/>
        <w:rPr>
          <w:rFonts w:cstheme="minorHAnsi"/>
          <w:b/>
        </w:rPr>
      </w:pPr>
      <w:r w:rsidRPr="00BA0F1F">
        <w:rPr>
          <w:rFonts w:cstheme="minorHAnsi"/>
          <w:b/>
        </w:rPr>
        <w:t>Subtarget “Protected areas are effectively and equitably managed”</w:t>
      </w:r>
    </w:p>
    <w:p w14:paraId="634C76C6" w14:textId="77777777" w:rsidR="0048205B" w:rsidRPr="00BA0F1F" w:rsidRDefault="0048205B" w:rsidP="00AE389F">
      <w:pPr>
        <w:rPr>
          <w:rFonts w:cstheme="minorHAnsi"/>
        </w:rPr>
      </w:pPr>
      <w:r w:rsidRPr="00BA0F1F">
        <w:rPr>
          <w:rFonts w:cstheme="minorHAnsi"/>
        </w:rPr>
        <w:t xml:space="preserve">For many of the marine protected areas in waters of Europe and Central Asia, management plans either do not exist; or knowledge on the implementation of protective measures or the effectiveness of these measures to reach the sites’ conservation targets is insufficient </w:t>
      </w:r>
      <w:r w:rsidRPr="00BA0F1F">
        <w:rPr>
          <w:rFonts w:cstheme="minorHAnsi"/>
        </w:rPr>
        <w:fldChar w:fldCharType="begin" w:fldLock="1"/>
      </w:r>
      <w:r w:rsidRPr="00BA0F1F">
        <w:rPr>
          <w:rFonts w:cstheme="minorHAnsi"/>
        </w:rPr>
        <w:instrText>ADDIN CSL_CITATION { "citationItems" : [ { "id" : "ITEM-1", "itemData" : { "author" : [ { "dropping-particle" : "", "family" : "MedPAN and RAC/SPA", "given" : "", "non-dropping-particle" : "", "parse-names" : false, "suffix" : "" } ], "id" : "ITEM-1", "issued" : { "date-parts" : [ [ "2016" ] ] }, "title" : "The 2016 status of Marine Protected Areas in the Mediterranean. Main findings", "type" : "article-journal" }, "uris" : [ "http://www.mendeley.com/documents/?uuid=2845ed52-a18d-442b-839f-31b13d6eb80e" ] } ], "mendeley" : { "formattedCitation" : "(MedPAN and RAC/SPA, 2016)", "plainTextFormattedCitation" : "(MedPAN and RAC/SPA, 2016)", "previouslyFormattedCitation" : "(MedPAN and RAC/SPA, 2016)" }, "properties" : {  }, "schema" : "https://github.com/citation-style-language/schema/raw/master/csl-citation.json" }</w:instrText>
      </w:r>
      <w:r w:rsidRPr="00BA0F1F">
        <w:rPr>
          <w:rFonts w:cstheme="minorHAnsi"/>
        </w:rPr>
        <w:fldChar w:fldCharType="separate"/>
      </w:r>
      <w:r w:rsidRPr="00BA0F1F">
        <w:rPr>
          <w:rFonts w:cstheme="minorHAnsi"/>
        </w:rPr>
        <w:t>(MedPAN and RAC/SPA, 2016)</w:t>
      </w:r>
      <w:r w:rsidRPr="00BA0F1F">
        <w:rPr>
          <w:rFonts w:cstheme="minorHAnsi"/>
        </w:rPr>
        <w:fldChar w:fldCharType="end"/>
      </w:r>
      <w:r w:rsidRPr="00BA0F1F">
        <w:rPr>
          <w:rFonts w:cstheme="minorHAnsi"/>
        </w:rPr>
        <w:t xml:space="preserve">. Only a small percentage is known to have reached or to be moving towards the objectives they were set up to attain. The resources needed to adequately implement the existing regulations and to manage pressures inside and outside of marine protected areas are still very often not in place. </w:t>
      </w:r>
    </w:p>
    <w:p w14:paraId="07757C6D" w14:textId="77777777" w:rsidR="0048205B" w:rsidRPr="00BA0F1F" w:rsidRDefault="0048205B" w:rsidP="00AE389F">
      <w:pPr>
        <w:shd w:val="clear" w:color="auto" w:fill="FFFFFF"/>
        <w:rPr>
          <w:rFonts w:cstheme="minorHAnsi"/>
        </w:rPr>
      </w:pPr>
      <w:r w:rsidRPr="00BA0F1F">
        <w:rPr>
          <w:rFonts w:cstheme="minorHAnsi"/>
        </w:rPr>
        <w:t xml:space="preserve">Information on management is available for 61% of OSPAR marine protected areas, with a further 16% partially documented. But management measures have been implemented for only 12% of OSPAR marine protected areas, with partial action for a further 54%. The situation is similar for monitoring, implemented only for about 14% of these marine protected areas </w:t>
      </w:r>
      <w:r w:rsidRPr="00BA0F1F">
        <w:rPr>
          <w:rFonts w:cstheme="minorHAnsi"/>
        </w:rPr>
        <w:fldChar w:fldCharType="begin" w:fldLock="1"/>
      </w:r>
      <w:r w:rsidRPr="00BA0F1F">
        <w:rPr>
          <w:rFonts w:cstheme="minorHAnsi"/>
        </w:rPr>
        <w:instrText>ADDIN CSL_CITATION { "citationItems" : [ { "id" : "ITEM-1", "itemData" : { "URL" : "https://oap.ospar.org/en/ospar-assessments/intermediate-assessment-2017", "accessed" : { "date-parts" : [ [ "2017", "10", "7" ] ] }, "author" : [ { "dropping-particle" : "", "family" : "OSPAR", "given" : "", "non-dropping-particle" : "", "parse-names" : false, "suffix" : "" } ], "id" : "ITEM-1", "issued" : { "date-parts" : [ [ "2017" ] ] }, "title" : "Intermediate Assessment 2017", "type" : "webpage" }, "uris" : [ "http://www.mendeley.com/documents/?uuid=56b5aec5-9572-35cf-9603-be1ccfa558fc" ] } ], "mendeley" : { "formattedCitation" : "(OSPAR, 2017a)", "plainTextFormattedCitation" : "(OSPAR, 2017a)", "previouslyFormattedCitation" : "(OSPAR, 2017a)" }, "properties" : {  }, "schema" : "https://github.com/citation-style-language/schema/raw/master/csl-citation.json" }</w:instrText>
      </w:r>
      <w:r w:rsidRPr="00BA0F1F">
        <w:rPr>
          <w:rFonts w:cstheme="minorHAnsi"/>
        </w:rPr>
        <w:fldChar w:fldCharType="separate"/>
      </w:r>
      <w:r w:rsidRPr="00BA0F1F">
        <w:rPr>
          <w:rFonts w:cstheme="minorHAnsi"/>
        </w:rPr>
        <w:t xml:space="preserve">(OSPAR, </w:t>
      </w:r>
      <w:r w:rsidRPr="0044194F">
        <w:rPr>
          <w:rFonts w:cstheme="minorHAnsi"/>
        </w:rPr>
        <w:t>2017a</w:t>
      </w:r>
      <w:r w:rsidRPr="00BA0F1F">
        <w:rPr>
          <w:rFonts w:cstheme="minorHAnsi"/>
        </w:rPr>
        <w:t>)</w:t>
      </w:r>
      <w:r w:rsidRPr="00BA0F1F">
        <w:rPr>
          <w:rFonts w:cstheme="minorHAnsi"/>
        </w:rPr>
        <w:fldChar w:fldCharType="end"/>
      </w:r>
      <w:r w:rsidRPr="00BA0F1F">
        <w:rPr>
          <w:rFonts w:cstheme="minorHAnsi"/>
        </w:rPr>
        <w:t>. So only 11% of OSPAR marine protected areas</w:t>
      </w:r>
      <w:r w:rsidRPr="00BA0F1F" w:rsidDel="00EB148F">
        <w:rPr>
          <w:rFonts w:cstheme="minorHAnsi"/>
        </w:rPr>
        <w:t xml:space="preserve"> </w:t>
      </w:r>
      <w:r w:rsidRPr="00BA0F1F">
        <w:rPr>
          <w:rFonts w:cstheme="minorHAnsi"/>
        </w:rPr>
        <w:t>were found to be moving towards or have achieved their conservation objectives.</w:t>
      </w:r>
    </w:p>
    <w:p w14:paraId="413303B1" w14:textId="77777777" w:rsidR="0048205B" w:rsidRPr="00BA0F1F" w:rsidRDefault="0048205B" w:rsidP="00AE389F">
      <w:pPr>
        <w:rPr>
          <w:rFonts w:cstheme="minorHAnsi"/>
          <w:lang w:eastAsia="en-GB"/>
        </w:rPr>
      </w:pPr>
      <w:r w:rsidRPr="00BA0F1F">
        <w:rPr>
          <w:rFonts w:cstheme="minorHAnsi"/>
        </w:rPr>
        <w:t xml:space="preserve">Implementation of management actions for OSPAR marine protected areas in “areas beyond national jurisdiction” have started by OSPAR member countries, but successful management requires cooperation with international organisations with competence for the management of human activities, such as fishing, shipping and deep-sea mining. A mechanism to help cooperation between the relevant organisations has been started between OSPAR and </w:t>
      </w:r>
      <w:r w:rsidRPr="00BA0F1F">
        <w:rPr>
          <w:rFonts w:cstheme="minorHAnsi"/>
          <w:lang w:eastAsia="en-GB"/>
        </w:rPr>
        <w:t>the Northeast Atlantic Fisheries Commission</w:t>
      </w:r>
      <w:r w:rsidRPr="00BA0F1F">
        <w:rPr>
          <w:rFonts w:cstheme="minorHAnsi"/>
        </w:rPr>
        <w:t xml:space="preserve">, referred to as </w:t>
      </w:r>
      <w:r>
        <w:rPr>
          <w:rFonts w:cstheme="minorHAnsi"/>
        </w:rPr>
        <w:t>“</w:t>
      </w:r>
      <w:r w:rsidRPr="00BA0F1F">
        <w:rPr>
          <w:rFonts w:cstheme="minorHAnsi"/>
        </w:rPr>
        <w:t>the collective arrangement</w:t>
      </w:r>
      <w:r>
        <w:rPr>
          <w:rFonts w:cstheme="minorHAnsi"/>
        </w:rPr>
        <w:t>”</w:t>
      </w:r>
      <w:r w:rsidRPr="00BA0F1F">
        <w:rPr>
          <w:rFonts w:cstheme="minorHAnsi"/>
        </w:rPr>
        <w:t xml:space="preserve"> </w:t>
      </w:r>
      <w:r w:rsidRPr="00BA0F1F">
        <w:rPr>
          <w:rFonts w:cstheme="minorHAnsi"/>
        </w:rPr>
        <w:fldChar w:fldCharType="begin" w:fldLock="1"/>
      </w:r>
      <w:r w:rsidRPr="00BA0F1F">
        <w:rPr>
          <w:rFonts w:cstheme="minorHAnsi"/>
        </w:rPr>
        <w:instrText>ADDIN CSL_CITATION { "citationItems" : [ { "id" : "ITEM-1", "itemData" : { "URL" : "https://oap.ospar.org/en/ospar-assessments/intermediate-assessment-2017", "accessed" : { "date-parts" : [ [ "2017", "10", "7" ] ] }, "author" : [ { "dropping-particle" : "", "family" : "OSPAR", "given" : "", "non-dropping-particle" : "", "parse-names" : false, "suffix" : "" } ], "id" : "ITEM-1", "issued" : { "date-parts" : [ [ "2017" ] ] }, "title" : "Intermediate Assessment 2017", "type" : "webpage" }, "uris" : [ "http://www.mendeley.com/documents/?uuid=56b5aec5-9572-35cf-9603-be1ccfa558fc" ] } ], "mendeley" : { "formattedCitation" : "(OSPAR, 2017a)", "plainTextFormattedCitation" : "(OSPAR, 2017a)", "previouslyFormattedCitation" : "(OSPAR, 2017a)" }, "properties" : {  }, "schema" : "https://github.com/citation-style-language/schema/raw/master/csl-citation.json" }</w:instrText>
      </w:r>
      <w:r w:rsidRPr="00BA0F1F">
        <w:rPr>
          <w:rFonts w:cstheme="minorHAnsi"/>
        </w:rPr>
        <w:fldChar w:fldCharType="separate"/>
      </w:r>
      <w:r w:rsidRPr="00BA0F1F">
        <w:rPr>
          <w:rFonts w:cstheme="minorHAnsi"/>
        </w:rPr>
        <w:t xml:space="preserve">(OSPAR, </w:t>
      </w:r>
      <w:r w:rsidRPr="0044194F">
        <w:rPr>
          <w:rFonts w:cstheme="minorHAnsi"/>
        </w:rPr>
        <w:t>2017a</w:t>
      </w:r>
      <w:r w:rsidRPr="00BA0F1F">
        <w:rPr>
          <w:rFonts w:cstheme="minorHAnsi"/>
        </w:rPr>
        <w:t>)</w:t>
      </w:r>
      <w:r w:rsidRPr="00BA0F1F">
        <w:rPr>
          <w:rFonts w:cstheme="minorHAnsi"/>
        </w:rPr>
        <w:fldChar w:fldCharType="end"/>
      </w:r>
      <w:r w:rsidRPr="00BA0F1F">
        <w:rPr>
          <w:rFonts w:cstheme="minorHAnsi"/>
        </w:rPr>
        <w:t xml:space="preserve">. On-going </w:t>
      </w:r>
      <w:r w:rsidRPr="00BA0F1F">
        <w:rPr>
          <w:rFonts w:cstheme="minorHAnsi"/>
          <w:lang w:eastAsia="en-GB"/>
        </w:rPr>
        <w:t xml:space="preserve">negotiations within the United Nations on the </w:t>
      </w:r>
      <w:r w:rsidRPr="00BA0F1F">
        <w:rPr>
          <w:rFonts w:cstheme="minorHAnsi"/>
        </w:rPr>
        <w:t>conservation and sustainable use of marine biological diversity in areas beyond national jurisdiction</w:t>
      </w:r>
      <w:r w:rsidRPr="00BA0F1F">
        <w:rPr>
          <w:rFonts w:cstheme="minorHAnsi"/>
          <w:lang w:eastAsia="en-GB"/>
        </w:rPr>
        <w:t xml:space="preserve"> (so called </w:t>
      </w:r>
      <w:r>
        <w:rPr>
          <w:rFonts w:cstheme="minorHAnsi"/>
          <w:lang w:eastAsia="en-GB"/>
        </w:rPr>
        <w:t>“</w:t>
      </w:r>
      <w:r w:rsidRPr="00BA0F1F">
        <w:rPr>
          <w:rFonts w:cstheme="minorHAnsi"/>
          <w:lang w:eastAsia="en-GB"/>
        </w:rPr>
        <w:t>BBNJ process</w:t>
      </w:r>
      <w:r>
        <w:rPr>
          <w:rFonts w:cstheme="minorHAnsi"/>
          <w:lang w:eastAsia="en-GB"/>
        </w:rPr>
        <w:t>”</w:t>
      </w:r>
      <w:r w:rsidRPr="00BA0F1F">
        <w:rPr>
          <w:rFonts w:cstheme="minorHAnsi"/>
          <w:lang w:eastAsia="en-GB"/>
        </w:rPr>
        <w:t xml:space="preserve">) is expected to result in a new implementing agreement under the United Nations Law of the Sea that will finally allow marine protected areas in </w:t>
      </w:r>
      <w:r w:rsidRPr="00BA0F1F">
        <w:rPr>
          <w:rFonts w:cstheme="minorHAnsi"/>
        </w:rPr>
        <w:t>“areas beyond national jurisdiction”</w:t>
      </w:r>
      <w:r w:rsidRPr="00BA0F1F">
        <w:rPr>
          <w:rFonts w:cstheme="minorHAnsi"/>
          <w:lang w:eastAsia="en-GB"/>
        </w:rPr>
        <w:t xml:space="preserve"> to be adequately managed.</w:t>
      </w:r>
    </w:p>
    <w:p w14:paraId="5D216994" w14:textId="77777777" w:rsidR="0048205B" w:rsidRPr="00BA0F1F" w:rsidRDefault="0048205B" w:rsidP="00AE389F">
      <w:pPr>
        <w:rPr>
          <w:rFonts w:cstheme="minorHAnsi"/>
        </w:rPr>
      </w:pPr>
      <w:r w:rsidRPr="00BA0F1F">
        <w:rPr>
          <w:rFonts w:cstheme="minorHAnsi"/>
        </w:rPr>
        <w:t xml:space="preserve">HELCOM is now working towards the development of a method to assess the management effectiveness of HELCOM marine protected areas and of the network. Such an assessment will determine the environmental positive effects of the marine protected area management </w:t>
      </w:r>
      <w:r w:rsidRPr="00BA0F1F">
        <w:rPr>
          <w:rFonts w:cstheme="minorHAnsi"/>
        </w:rPr>
        <w:fldChar w:fldCharType="begin" w:fldLock="1"/>
      </w:r>
      <w:r w:rsidRPr="00BA0F1F">
        <w:rPr>
          <w:rFonts w:cstheme="minorHAnsi"/>
        </w:rPr>
        <w:instrText>ADDIN CSL_CITATION { "citationItems" : [ { "id" : "ITEM-1", "itemData" : { "URL" : "http://www.helcom.fi/baltic-sea-trends/indicators/distribution-of-baltic-seals/", "accessed" : { "date-parts" : [ [ "2017", "7", "26" ] ] }, "author" : [ { "dropping-particle" : "", "family" : "HELCOM", "given" : "", "non-dropping-particle" : "", "parse-names" : false, "suffix" : "" } ], "container-title" : "HELCOM core indicator report.", "id" : "ITEM-1", "issued" : { "date-parts" : [ [ "2017" ] ] }, "title" : "Distribution of Baltic seals. HELCOM core indicator report.", "type" : "webpage" }, "uris" : [ "http://www.mendeley.com/documents/?uuid=98c48b04-024a-4a97-82a5-aa9b97c08688" ] } ], "mendeley" : { "formattedCitation" : "(HELCOM, 2017e)", "plainTextFormattedCitation" : "(HELCOM, 2017e)", "previouslyFormattedCitation" : "(HELCOM, 2017e)" }, "properties" : {  }, "schema" : "https://github.com/citation-style-language/schema/raw/master/csl-citation.json" }</w:instrText>
      </w:r>
      <w:r w:rsidRPr="00BA0F1F">
        <w:rPr>
          <w:rFonts w:cstheme="minorHAnsi"/>
        </w:rPr>
        <w:fldChar w:fldCharType="separate"/>
      </w:r>
      <w:r w:rsidRPr="00BA0F1F">
        <w:rPr>
          <w:rFonts w:cstheme="minorHAnsi"/>
        </w:rPr>
        <w:t xml:space="preserve">(HELCOM, </w:t>
      </w:r>
      <w:r w:rsidRPr="00A7077A">
        <w:rPr>
          <w:rFonts w:cstheme="minorHAnsi"/>
        </w:rPr>
        <w:t>2017e</w:t>
      </w:r>
      <w:r w:rsidRPr="00BA0F1F">
        <w:rPr>
          <w:rFonts w:cstheme="minorHAnsi"/>
        </w:rPr>
        <w:t>)</w:t>
      </w:r>
      <w:r w:rsidRPr="00BA0F1F">
        <w:rPr>
          <w:rFonts w:cstheme="minorHAnsi"/>
        </w:rPr>
        <w:fldChar w:fldCharType="end"/>
      </w:r>
      <w:r w:rsidRPr="00BA0F1F">
        <w:rPr>
          <w:rFonts w:cstheme="minorHAnsi"/>
        </w:rPr>
        <w:t>.</w:t>
      </w:r>
    </w:p>
    <w:p w14:paraId="65DC2928" w14:textId="77777777" w:rsidR="0048205B" w:rsidRPr="00BA0F1F" w:rsidRDefault="0048205B" w:rsidP="00AE389F">
      <w:pPr>
        <w:widowControl w:val="0"/>
        <w:autoSpaceDE w:val="0"/>
        <w:autoSpaceDN w:val="0"/>
        <w:adjustRightInd w:val="0"/>
        <w:rPr>
          <w:rFonts w:cstheme="minorHAnsi"/>
        </w:rPr>
      </w:pPr>
      <w:r w:rsidRPr="00BA0F1F">
        <w:rPr>
          <w:rFonts w:cstheme="minorHAnsi"/>
        </w:rPr>
        <w:lastRenderedPageBreak/>
        <w:t xml:space="preserve">Many sites of the current system of </w:t>
      </w:r>
      <w:r w:rsidRPr="00BA0F1F">
        <w:rPr>
          <w:rFonts w:cstheme="minorHAnsi"/>
          <w:lang w:eastAsia="en-GB"/>
        </w:rPr>
        <w:t xml:space="preserve">marine protected area </w:t>
      </w:r>
      <w:r w:rsidRPr="00BA0F1F">
        <w:rPr>
          <w:rFonts w:cstheme="minorHAnsi"/>
        </w:rPr>
        <w:t xml:space="preserve">and “other effective area-based conservation measures” in the Mediterranean Sea do not have regulations in place to curb existing pressures or enough means to enforce them. Information about management measures and their effectiveness in maintaining or restoring biodiversity is also lacking. Resources allocated to management are not sufficient for the requirements, thereby compromising successful conservation </w:t>
      </w:r>
      <w:r w:rsidRPr="00BA0F1F">
        <w:rPr>
          <w:rFonts w:cstheme="minorHAnsi"/>
        </w:rPr>
        <w:fldChar w:fldCharType="begin" w:fldLock="1"/>
      </w:r>
      <w:r w:rsidRPr="00BA0F1F">
        <w:rPr>
          <w:rFonts w:cstheme="minorHAnsi"/>
        </w:rPr>
        <w:instrText>ADDIN CSL_CITATION { "citationItems" : [ { "id" : "ITEM-1", "itemData" : { "author" : [ { "dropping-particle" : "", "family" : "MedPAN and RAC/SPA", "given" : "", "non-dropping-particle" : "", "parse-names" : false, "suffix" : "" } ], "id" : "ITEM-1", "issued" : { "date-parts" : [ [ "2016" ] ] }, "title" : "The 2016 status of Marine Protected Areas in the Mediterranean. Main findings", "type" : "article-journal" }, "uris" : [ "http://www.mendeley.com/documents/?uuid=2845ed52-a18d-442b-839f-31b13d6eb80e" ] } ], "mendeley" : { "formattedCitation" : "(MedPAN and RAC/SPA, 2016)", "plainTextFormattedCitation" : "(MedPAN and RAC/SPA, 2016)", "previouslyFormattedCitation" : "(MedPAN and RAC/SPA, 2016)" }, "properties" : {  }, "schema" : "https://github.com/citation-style-language/schema/raw/master/csl-citation.json" }</w:instrText>
      </w:r>
      <w:r w:rsidRPr="00BA0F1F">
        <w:rPr>
          <w:rFonts w:cstheme="minorHAnsi"/>
        </w:rPr>
        <w:fldChar w:fldCharType="separate"/>
      </w:r>
      <w:r w:rsidRPr="00BA0F1F">
        <w:rPr>
          <w:rFonts w:cstheme="minorHAnsi"/>
        </w:rPr>
        <w:t>(MedPAN and RAC/SPA, 2016)</w:t>
      </w:r>
      <w:r w:rsidRPr="00BA0F1F">
        <w:rPr>
          <w:rFonts w:cstheme="minorHAnsi"/>
        </w:rPr>
        <w:fldChar w:fldCharType="end"/>
      </w:r>
      <w:r w:rsidRPr="00BA0F1F">
        <w:rPr>
          <w:rFonts w:cstheme="minorHAnsi"/>
        </w:rPr>
        <w:t xml:space="preserve">. </w:t>
      </w:r>
    </w:p>
    <w:p w14:paraId="4A23CDEE" w14:textId="77777777" w:rsidR="0048205B" w:rsidRPr="00BA0F1F" w:rsidRDefault="0048205B" w:rsidP="00AE389F">
      <w:pPr>
        <w:widowControl w:val="0"/>
        <w:autoSpaceDE w:val="0"/>
        <w:autoSpaceDN w:val="0"/>
        <w:adjustRightInd w:val="0"/>
        <w:spacing w:after="0"/>
        <w:rPr>
          <w:rFonts w:cstheme="minorHAnsi"/>
        </w:rPr>
      </w:pPr>
    </w:p>
    <w:p w14:paraId="5A9FFA9A" w14:textId="77777777" w:rsidR="0048205B" w:rsidRPr="00BA0F1F" w:rsidRDefault="0048205B" w:rsidP="00AE389F">
      <w:pPr>
        <w:widowControl w:val="0"/>
        <w:autoSpaceDE w:val="0"/>
        <w:autoSpaceDN w:val="0"/>
        <w:adjustRightInd w:val="0"/>
        <w:spacing w:after="0"/>
        <w:rPr>
          <w:rFonts w:cstheme="minorHAnsi"/>
          <w:b/>
          <w:i/>
          <w:u w:val="single"/>
        </w:rPr>
      </w:pPr>
      <w:r w:rsidRPr="004937D0">
        <w:rPr>
          <w:rFonts w:cstheme="minorHAnsi"/>
          <w:b/>
          <w:bCs/>
          <w:i/>
          <w:u w:val="single"/>
        </w:rPr>
        <w:t xml:space="preserve">European Union </w:t>
      </w:r>
      <w:r w:rsidRPr="00BA0F1F">
        <w:rPr>
          <w:rFonts w:cstheme="minorHAnsi"/>
          <w:b/>
          <w:i/>
          <w:u w:val="single"/>
        </w:rPr>
        <w:t xml:space="preserve">Marine Strategy Framework Directive </w:t>
      </w:r>
    </w:p>
    <w:p w14:paraId="465DC94D" w14:textId="77777777" w:rsidR="0048205B" w:rsidRPr="00435CB6" w:rsidRDefault="0048205B" w:rsidP="00AE389F">
      <w:pPr>
        <w:widowControl w:val="0"/>
        <w:autoSpaceDE w:val="0"/>
        <w:autoSpaceDN w:val="0"/>
        <w:adjustRightInd w:val="0"/>
        <w:spacing w:after="0"/>
        <w:rPr>
          <w:rFonts w:cstheme="minorHAnsi"/>
          <w:b/>
          <w:i/>
          <w:u w:val="single"/>
        </w:rPr>
      </w:pPr>
      <w:r w:rsidRPr="00435CB6">
        <w:rPr>
          <w:rFonts w:cstheme="minorHAnsi"/>
          <w:b/>
          <w:lang w:val="en-CA"/>
        </w:rPr>
        <w:t xml:space="preserve">Progress towards the </w:t>
      </w:r>
      <w:r w:rsidRPr="004937D0">
        <w:rPr>
          <w:rFonts w:cstheme="minorHAnsi"/>
          <w:b/>
          <w:bCs/>
        </w:rPr>
        <w:t xml:space="preserve">European Union </w:t>
      </w:r>
      <w:r w:rsidRPr="00435CB6">
        <w:rPr>
          <w:rFonts w:cstheme="minorHAnsi"/>
          <w:b/>
        </w:rPr>
        <w:t>Marine Strategy Framework Directive goals</w:t>
      </w:r>
    </w:p>
    <w:p w14:paraId="17006345" w14:textId="2F84FF86" w:rsidR="0048205B" w:rsidRPr="00BA0F1F" w:rsidRDefault="0048205B" w:rsidP="00AE389F">
      <w:pPr>
        <w:widowControl w:val="0"/>
        <w:autoSpaceDE w:val="0"/>
        <w:autoSpaceDN w:val="0"/>
        <w:adjustRightInd w:val="0"/>
        <w:rPr>
          <w:rFonts w:cstheme="minorHAnsi"/>
        </w:rPr>
      </w:pPr>
      <w:r w:rsidRPr="00BA0F1F">
        <w:rPr>
          <w:rFonts w:cstheme="minorHAnsi"/>
        </w:rPr>
        <w:t xml:space="preserve">The </w:t>
      </w:r>
      <w:r w:rsidRPr="004937D0">
        <w:rPr>
          <w:rFonts w:cstheme="minorHAnsi"/>
          <w:bCs/>
        </w:rPr>
        <w:t xml:space="preserve">European Union </w:t>
      </w:r>
      <w:r w:rsidRPr="00BA0F1F">
        <w:rPr>
          <w:rFonts w:cstheme="minorHAnsi"/>
        </w:rPr>
        <w:t xml:space="preserve">Marine Strategy Framework Directive, approved in 2008, has as its main objective to achieve good environmental status in all waters of the </w:t>
      </w:r>
      <w:r w:rsidRPr="004937D0">
        <w:rPr>
          <w:rFonts w:cstheme="minorHAnsi"/>
          <w:bCs/>
        </w:rPr>
        <w:t xml:space="preserve">European Union </w:t>
      </w:r>
      <w:r w:rsidRPr="00BA0F1F">
        <w:rPr>
          <w:rFonts w:cstheme="minorHAnsi"/>
        </w:rPr>
        <w:t xml:space="preserve">by 2020 </w:t>
      </w:r>
      <w:r w:rsidRPr="00BA0F1F">
        <w:rPr>
          <w:rFonts w:cstheme="minorHAnsi"/>
        </w:rPr>
        <w:fldChar w:fldCharType="begin" w:fldLock="1"/>
      </w:r>
      <w:r w:rsidRPr="00BA0F1F">
        <w:rPr>
          <w:rFonts w:cstheme="minorHAnsi"/>
        </w:rPr>
        <w:instrText>ADDIN CSL_CITATION { "citationItems" : [ { "id" : "ITEM-1", "itemData" : { "ISBN" : "9789292136529", "author" : [ { "dropping-particle" : "", "family" : "European Environmental Agency", "given" : "EEA", "non-dropping-particle" : "", "parse-names" : false, "suffix" : "" } ], "id" : "ITEM-1", "issue" : "2", "issued" : { "date-parts" : [ [ "2015" ] ] }, "title" : "State of Europe's seas", "type" : "book" }, "uris" : [ "http://www.mendeley.com/documents/?uuid=9bc50bf8-1e08-4594-aece-e61ab0163412" ] } ], "mendeley" : { "formattedCitation" : "(European Environmental Agency, 2015b)", "manualFormatting" : "(EEA, 2015)", "plainTextFormattedCitation" : "(European Environmental Agency, 2015b)", "previouslyFormattedCitation" : "(European Environmental Agency, 2015b)" }, "properties" : {  }, "schema" : "https://github.com/citation-style-language/schema/raw/master/csl-citation.json" }</w:instrText>
      </w:r>
      <w:r w:rsidRPr="00BA0F1F">
        <w:rPr>
          <w:rFonts w:cstheme="minorHAnsi"/>
        </w:rPr>
        <w:fldChar w:fldCharType="separate"/>
      </w:r>
      <w:r w:rsidRPr="00BA0F1F">
        <w:rPr>
          <w:rFonts w:cstheme="minorHAnsi"/>
        </w:rPr>
        <w:t>(</w:t>
      </w:r>
      <w:r w:rsidRPr="0044194F">
        <w:rPr>
          <w:rFonts w:cstheme="minorHAnsi"/>
        </w:rPr>
        <w:t>EEA</w:t>
      </w:r>
      <w:r w:rsidRPr="00BA0F1F">
        <w:rPr>
          <w:rFonts w:cstheme="minorHAnsi"/>
        </w:rPr>
        <w:t>, 2015</w:t>
      </w:r>
      <w:r w:rsidR="00314529">
        <w:rPr>
          <w:rFonts w:cstheme="minorHAnsi"/>
        </w:rPr>
        <w:t>c</w:t>
      </w:r>
      <w:r w:rsidRPr="00BA0F1F">
        <w:rPr>
          <w:rFonts w:cstheme="minorHAnsi"/>
        </w:rPr>
        <w:t>)</w:t>
      </w:r>
      <w:r w:rsidRPr="00BA0F1F">
        <w:rPr>
          <w:rFonts w:cstheme="minorHAnsi"/>
        </w:rPr>
        <w:fldChar w:fldCharType="end"/>
      </w:r>
      <w:r w:rsidRPr="00BA0F1F">
        <w:rPr>
          <w:rFonts w:cstheme="minorHAnsi"/>
        </w:rPr>
        <w:t xml:space="preserve">. This status is described through 11 descriptors including: biodiversity, non-indigenous species, commercially exploited fish, food-webs, eutrophication, sea-floor integrity, hydrographical conditions; contaminants in the environment, contaminants in seafood, marine litter, and energy, all relevant for determining the status of marine biodiversity and ecosystem functioning. The Directive aims to maintain or restore biodiversity and to attain a marine environment that is healthy, clean, and productive in all the </w:t>
      </w:r>
      <w:r w:rsidRPr="004937D0">
        <w:rPr>
          <w:rFonts w:cstheme="minorHAnsi"/>
          <w:bCs/>
        </w:rPr>
        <w:t xml:space="preserve">European Union </w:t>
      </w:r>
      <w:r w:rsidRPr="00BA0F1F">
        <w:rPr>
          <w:rFonts w:cstheme="minorHAnsi"/>
        </w:rPr>
        <w:t xml:space="preserve">Seas and Ocean areas, and those it shares with its neighbors. Its implementation should also make significant contributions to achieving the goals of the </w:t>
      </w:r>
      <w:r w:rsidRPr="004937D0">
        <w:rPr>
          <w:rFonts w:cstheme="minorHAnsi"/>
          <w:bCs/>
        </w:rPr>
        <w:t xml:space="preserve">European Union </w:t>
      </w:r>
      <w:r w:rsidRPr="00BA0F1F">
        <w:rPr>
          <w:rFonts w:cstheme="minorHAnsi"/>
        </w:rPr>
        <w:t>Biodiversity Strategy for the marine environment.</w:t>
      </w:r>
    </w:p>
    <w:p w14:paraId="04ED0ECF" w14:textId="64838930" w:rsidR="0048205B" w:rsidRPr="00BA0F1F" w:rsidRDefault="0048205B" w:rsidP="00AE389F">
      <w:pPr>
        <w:widowControl w:val="0"/>
        <w:autoSpaceDE w:val="0"/>
        <w:autoSpaceDN w:val="0"/>
        <w:adjustRightInd w:val="0"/>
        <w:rPr>
          <w:rFonts w:cstheme="minorHAnsi"/>
        </w:rPr>
      </w:pPr>
      <w:r w:rsidRPr="00BA0F1F">
        <w:rPr>
          <w:rFonts w:cstheme="minorHAnsi"/>
        </w:rPr>
        <w:t xml:space="preserve">The first assessment of Europe's seas at </w:t>
      </w:r>
      <w:r w:rsidRPr="004937D0">
        <w:rPr>
          <w:rFonts w:cstheme="minorHAnsi"/>
          <w:bCs/>
        </w:rPr>
        <w:t>European Union</w:t>
      </w:r>
      <w:r w:rsidRPr="00BA0F1F">
        <w:rPr>
          <w:rFonts w:cstheme="minorHAnsi"/>
        </w:rPr>
        <w:t xml:space="preserve">-wide scale </w:t>
      </w:r>
      <w:r w:rsidRPr="00BA0F1F">
        <w:rPr>
          <w:rFonts w:cstheme="minorHAnsi"/>
        </w:rPr>
        <w:fldChar w:fldCharType="begin" w:fldLock="1"/>
      </w:r>
      <w:r w:rsidRPr="00BA0F1F">
        <w:rPr>
          <w:rFonts w:cstheme="minorHAnsi"/>
        </w:rPr>
        <w:instrText>ADDIN CSL_CITATION { "citationItems" : [ { "id" : "ITEM-1", "itemData" : { "ISBN" : "9789292136529", "author" : [ { "dropping-particle" : "", "family" : "European Environmental Agency", "given" : "EEA", "non-dropping-particle" : "", "parse-names" : false, "suffix" : "" } ], "id" : "ITEM-1", "issue" : "2", "issued" : { "date-parts" : [ [ "2015" ] ] }, "title" : "State of Europe's seas", "type" : "book" }, "uris" : [ "http://www.mendeley.com/documents/?uuid=9bc50bf8-1e08-4594-aece-e61ab0163412" ] } ], "mendeley" : { "formattedCitation" : "(European Environmental Agency, 2015b)", "manualFormatting" : "(EEA, 2015)", "plainTextFormattedCitation" : "(European Environmental Agency, 2015b)", "previouslyFormattedCitation" : "(European Environmental Agency, 2015b)" }, "properties" : {  }, "schema" : "https://github.com/citation-style-language/schema/raw/master/csl-citation.json" }</w:instrText>
      </w:r>
      <w:r w:rsidRPr="00BA0F1F">
        <w:rPr>
          <w:rFonts w:cstheme="minorHAnsi"/>
        </w:rPr>
        <w:fldChar w:fldCharType="separate"/>
      </w:r>
      <w:r w:rsidRPr="00BA0F1F">
        <w:rPr>
          <w:rFonts w:cstheme="minorHAnsi"/>
        </w:rPr>
        <w:t>(</w:t>
      </w:r>
      <w:r w:rsidRPr="0044194F">
        <w:rPr>
          <w:rFonts w:cstheme="minorHAnsi"/>
        </w:rPr>
        <w:t>EEA</w:t>
      </w:r>
      <w:r w:rsidRPr="00BA0F1F">
        <w:rPr>
          <w:rFonts w:cstheme="minorHAnsi"/>
        </w:rPr>
        <w:t>, 2015</w:t>
      </w:r>
      <w:r w:rsidR="00314529">
        <w:rPr>
          <w:rFonts w:cstheme="minorHAnsi"/>
        </w:rPr>
        <w:t>c</w:t>
      </w:r>
      <w:r w:rsidRPr="00BA0F1F">
        <w:rPr>
          <w:rFonts w:cstheme="minorHAnsi"/>
        </w:rPr>
        <w:t>)</w:t>
      </w:r>
      <w:r w:rsidRPr="00BA0F1F">
        <w:rPr>
          <w:rFonts w:cstheme="minorHAnsi"/>
        </w:rPr>
        <w:fldChar w:fldCharType="end"/>
      </w:r>
      <w:r w:rsidRPr="00BA0F1F">
        <w:rPr>
          <w:rFonts w:cstheme="minorHAnsi"/>
        </w:rPr>
        <w:t xml:space="preserve"> used data from the first Marine Strategy Framework Directive and Habitats Directive’s reporting completed in 2012 and other sources. 80% of the species and habitats assessments under the Marine Strategy Framework Directive were categorized as </w:t>
      </w:r>
      <w:r w:rsidR="007706A8">
        <w:rPr>
          <w:rFonts w:cstheme="minorHAnsi"/>
        </w:rPr>
        <w:t>“</w:t>
      </w:r>
      <w:r w:rsidRPr="00BA0F1F">
        <w:rPr>
          <w:rFonts w:cstheme="minorHAnsi"/>
        </w:rPr>
        <w:t>unknown</w:t>
      </w:r>
      <w:r w:rsidR="007706A8">
        <w:rPr>
          <w:rFonts w:cstheme="minorHAnsi"/>
        </w:rPr>
        <w:t>”</w:t>
      </w:r>
      <w:r w:rsidRPr="00BA0F1F">
        <w:rPr>
          <w:rFonts w:cstheme="minorHAnsi"/>
        </w:rPr>
        <w:t xml:space="preserve"> status, but a more complete picture is available for the marine habitats and species protected by the Habitats Directive. </w:t>
      </w:r>
      <w:r w:rsidR="00842508" w:rsidRPr="00842508">
        <w:rPr>
          <w:rFonts w:cstheme="minorHAnsi"/>
        </w:rPr>
        <w:t>Even among assessments of the conservation status of species and habitat types of conservation interest, only 7</w:t>
      </w:r>
      <w:r w:rsidR="00842508">
        <w:rPr>
          <w:rFonts w:cstheme="minorHAnsi"/>
        </w:rPr>
        <w:t>%</w:t>
      </w:r>
      <w:r w:rsidR="00842508" w:rsidRPr="00842508">
        <w:rPr>
          <w:rFonts w:cstheme="minorHAnsi"/>
        </w:rPr>
        <w:t xml:space="preserve"> of marine species and 9</w:t>
      </w:r>
      <w:r w:rsidR="00842508">
        <w:rPr>
          <w:rFonts w:cstheme="minorHAnsi"/>
        </w:rPr>
        <w:t>%</w:t>
      </w:r>
      <w:r w:rsidR="00842508" w:rsidRPr="00842508">
        <w:rPr>
          <w:rFonts w:cstheme="minorHAnsi"/>
        </w:rPr>
        <w:t xml:space="preserve"> of marine habitat types show a “favourable conservation status”. Moreover 27</w:t>
      </w:r>
      <w:r w:rsidR="00842508">
        <w:rPr>
          <w:rFonts w:cstheme="minorHAnsi"/>
        </w:rPr>
        <w:t>%</w:t>
      </w:r>
      <w:r w:rsidR="00842508" w:rsidRPr="00842508">
        <w:rPr>
          <w:rFonts w:cstheme="minorHAnsi"/>
        </w:rPr>
        <w:t xml:space="preserve"> of species and 66</w:t>
      </w:r>
      <w:r w:rsidR="00842508">
        <w:rPr>
          <w:rFonts w:cstheme="minorHAnsi"/>
        </w:rPr>
        <w:t>%</w:t>
      </w:r>
      <w:r w:rsidR="00842508" w:rsidRPr="00842508">
        <w:rPr>
          <w:rFonts w:cstheme="minorHAnsi"/>
        </w:rPr>
        <w:t xml:space="preserve"> of assessments of habitat types show an “unfavourable conservation status” and the remainder are categorized as “unknown”</w:t>
      </w:r>
      <w:r w:rsidRPr="00BA0F1F">
        <w:rPr>
          <w:rFonts w:cstheme="minorHAnsi"/>
        </w:rPr>
        <w:t xml:space="preserve">. Additionally, 58% of the assessed commercial stocks did not have </w:t>
      </w:r>
      <w:r w:rsidR="007706A8">
        <w:rPr>
          <w:rFonts w:cstheme="minorHAnsi"/>
        </w:rPr>
        <w:t>“</w:t>
      </w:r>
      <w:r w:rsidRPr="00BA0F1F">
        <w:rPr>
          <w:rFonts w:cstheme="minorHAnsi"/>
        </w:rPr>
        <w:t>good environmental status</w:t>
      </w:r>
      <w:r w:rsidR="007706A8">
        <w:rPr>
          <w:rFonts w:cstheme="minorHAnsi"/>
        </w:rPr>
        <w:t>”</w:t>
      </w:r>
      <w:r w:rsidRPr="00BA0F1F">
        <w:rPr>
          <w:rFonts w:cstheme="minorHAnsi"/>
        </w:rPr>
        <w:t>, whil</w:t>
      </w:r>
      <w:r>
        <w:rPr>
          <w:rFonts w:cstheme="minorHAnsi"/>
        </w:rPr>
        <w:t>e</w:t>
      </w:r>
      <w:r w:rsidRPr="00BA0F1F">
        <w:rPr>
          <w:rFonts w:cstheme="minorHAnsi"/>
        </w:rPr>
        <w:t xml:space="preserve"> the status of 40% of commercial fish stocks was not assessed due to lack of data. </w:t>
      </w:r>
    </w:p>
    <w:p w14:paraId="155DCC48" w14:textId="1F259F04" w:rsidR="0048205B" w:rsidRPr="00BA0F1F" w:rsidRDefault="0048205B" w:rsidP="00AE389F">
      <w:pPr>
        <w:widowControl w:val="0"/>
        <w:autoSpaceDE w:val="0"/>
        <w:autoSpaceDN w:val="0"/>
        <w:adjustRightInd w:val="0"/>
        <w:rPr>
          <w:rFonts w:cstheme="minorHAnsi"/>
        </w:rPr>
      </w:pPr>
      <w:r w:rsidRPr="00BA0F1F">
        <w:rPr>
          <w:rFonts w:cstheme="minorHAnsi"/>
        </w:rPr>
        <w:t xml:space="preserve">There are many </w:t>
      </w:r>
      <w:r w:rsidR="00DB7BD1">
        <w:rPr>
          <w:rFonts w:cstheme="minorHAnsi"/>
        </w:rPr>
        <w:t>“</w:t>
      </w:r>
      <w:r w:rsidRPr="00BA0F1F">
        <w:rPr>
          <w:rFonts w:cstheme="minorHAnsi"/>
        </w:rPr>
        <w:t>unknowns</w:t>
      </w:r>
      <w:r w:rsidR="00DB7BD1">
        <w:rPr>
          <w:rFonts w:cstheme="minorHAnsi"/>
        </w:rPr>
        <w:t>”</w:t>
      </w:r>
      <w:r w:rsidRPr="00BA0F1F">
        <w:rPr>
          <w:rFonts w:cstheme="minorHAnsi"/>
        </w:rPr>
        <w:t xml:space="preserve"> when it comes to </w:t>
      </w:r>
      <w:r w:rsidRPr="004937D0">
        <w:rPr>
          <w:rFonts w:cstheme="minorHAnsi"/>
          <w:bCs/>
        </w:rPr>
        <w:t xml:space="preserve">European Union </w:t>
      </w:r>
      <w:r w:rsidRPr="00BA0F1F">
        <w:rPr>
          <w:rFonts w:cstheme="minorHAnsi"/>
        </w:rPr>
        <w:t xml:space="preserve">member </w:t>
      </w:r>
      <w:r>
        <w:rPr>
          <w:rFonts w:cstheme="minorHAnsi"/>
        </w:rPr>
        <w:t>S</w:t>
      </w:r>
      <w:r w:rsidRPr="00BA0F1F">
        <w:rPr>
          <w:rFonts w:cstheme="minorHAnsi"/>
        </w:rPr>
        <w:t xml:space="preserve">tate reporting and in commercial fish stock statistics data from mandatory reporting. This highlights the difficulty associated with obtaining data to assess the health status of even the seas that are under </w:t>
      </w:r>
      <w:r w:rsidRPr="004937D0">
        <w:rPr>
          <w:rFonts w:cstheme="minorHAnsi"/>
          <w:bCs/>
        </w:rPr>
        <w:t xml:space="preserve">European Union </w:t>
      </w:r>
      <w:r w:rsidRPr="00BA0F1F">
        <w:rPr>
          <w:rFonts w:cstheme="minorHAnsi"/>
        </w:rPr>
        <w:t>responsibility, where relatively rich information exists. However, by comparing information available from European, regional, and national sources, a common pattern of change can be seen: ecological extinctions are being observed across species belonging to different functional groups including species such as monk seals in the Black Sea, bluefin tuna in the eastern North Sea, sharks in the Mediterranean Sea and North East Atlantic Ocean and habitat-forming species like oysters in the North Sea and sea grasses in the Baltic and Mediterranean Seas. Even if there are a few examples of species where the declining trends appear to be halted, such as for bluefin tuna (</w:t>
      </w:r>
      <w:r w:rsidRPr="00BA0F1F">
        <w:rPr>
          <w:rFonts w:cstheme="minorHAnsi"/>
          <w:i/>
        </w:rPr>
        <w:t>Thunnus thynnus</w:t>
      </w:r>
      <w:r w:rsidRPr="00BA0F1F">
        <w:rPr>
          <w:rFonts w:cstheme="minorHAnsi"/>
        </w:rPr>
        <w:t xml:space="preserve">) in certain areas </w:t>
      </w:r>
      <w:r w:rsidRPr="00BA0F1F">
        <w:rPr>
          <w:rFonts w:cstheme="minorHAnsi"/>
        </w:rPr>
        <w:fldChar w:fldCharType="begin" w:fldLock="1"/>
      </w:r>
      <w:r w:rsidRPr="00BA0F1F">
        <w:rPr>
          <w:rFonts w:cstheme="minorHAnsi"/>
        </w:rPr>
        <w:instrText>ADDIN CSL_CITATION { "citationItems" : [ { "id" : "ITEM-1", "itemData" : { "ISBN" : "9789292136529", "author" : [ { "dropping-particle" : "", "family" : "European Environmental Agency", "given" : "EEA", "non-dropping-particle" : "", "parse-names" : false, "suffix" : "" } ], "id" : "ITEM-1", "issue" : "2", "issued" : { "date-parts" : [ [ "2015" ] ] }, "title" : "State of Europe's seas", "type" : "book" }, "uris" : [ "http://www.mendeley.com/documents/?uuid=9bc50bf8-1e08-4594-aece-e61ab0163412" ] } ], "mendeley" : { "formattedCitation" : "(European Environmental Agency, 2015b)", "manualFormatting" : "(EEA, 2015)", "plainTextFormattedCitation" : "(European Environmental Agency, 2015b)", "previouslyFormattedCitation" : "(European Environmental Agency, 2015b)" }, "properties" : {  }, "schema" : "https://github.com/citation-style-language/schema/raw/master/csl-citation.json" }</w:instrText>
      </w:r>
      <w:r w:rsidRPr="00BA0F1F">
        <w:rPr>
          <w:rFonts w:cstheme="minorHAnsi"/>
        </w:rPr>
        <w:fldChar w:fldCharType="separate"/>
      </w:r>
      <w:r w:rsidRPr="00BA0F1F">
        <w:rPr>
          <w:rFonts w:cstheme="minorHAnsi"/>
        </w:rPr>
        <w:t>(</w:t>
      </w:r>
      <w:r w:rsidRPr="0044194F">
        <w:rPr>
          <w:rFonts w:cstheme="minorHAnsi"/>
        </w:rPr>
        <w:t>EEA</w:t>
      </w:r>
      <w:r w:rsidRPr="00BA0F1F">
        <w:rPr>
          <w:rFonts w:cstheme="minorHAnsi"/>
        </w:rPr>
        <w:t>, 2015</w:t>
      </w:r>
      <w:r w:rsidR="00314529">
        <w:rPr>
          <w:rFonts w:cstheme="minorHAnsi"/>
        </w:rPr>
        <w:t>c</w:t>
      </w:r>
      <w:r w:rsidRPr="00BA0F1F">
        <w:rPr>
          <w:rFonts w:cstheme="minorHAnsi"/>
        </w:rPr>
        <w:t>)</w:t>
      </w:r>
      <w:r w:rsidRPr="00BA0F1F">
        <w:rPr>
          <w:rFonts w:cstheme="minorHAnsi"/>
        </w:rPr>
        <w:fldChar w:fldCharType="end"/>
      </w:r>
      <w:r w:rsidRPr="00BA0F1F">
        <w:rPr>
          <w:rFonts w:cstheme="minorHAnsi"/>
        </w:rPr>
        <w:t xml:space="preserve">, patterns of degradation are observed across all of the ecosystem components, and across all of the information sources considered. The observed loss of biodiversity affects ecosystem functioning and may cause irreversible loss of ecosystem resilience, putting in jeopardy ecosystem health. Based on different assessments considered the </w:t>
      </w:r>
      <w:r w:rsidRPr="004937D0">
        <w:rPr>
          <w:rFonts w:cstheme="minorHAnsi"/>
          <w:bCs/>
        </w:rPr>
        <w:t>European Union</w:t>
      </w:r>
      <w:r>
        <w:rPr>
          <w:rFonts w:cstheme="minorHAnsi"/>
          <w:bCs/>
        </w:rPr>
        <w:t>’s</w:t>
      </w:r>
      <w:r w:rsidRPr="004937D0">
        <w:rPr>
          <w:rFonts w:cstheme="minorHAnsi"/>
          <w:bCs/>
        </w:rPr>
        <w:t xml:space="preserve"> </w:t>
      </w:r>
      <w:r w:rsidRPr="00BA0F1F">
        <w:rPr>
          <w:rFonts w:cstheme="minorHAnsi"/>
        </w:rPr>
        <w:t xml:space="preserve">marine ecosystems could therefore not be considered to be in a healthy state, as would be the objective of the Marine Strategy Framework Directive. </w:t>
      </w:r>
    </w:p>
    <w:p w14:paraId="4A7298A8" w14:textId="77777777" w:rsidR="0048205B" w:rsidRPr="00BA0F1F" w:rsidRDefault="0048205B" w:rsidP="00AE389F">
      <w:pPr>
        <w:widowControl w:val="0"/>
        <w:autoSpaceDE w:val="0"/>
        <w:autoSpaceDN w:val="0"/>
        <w:adjustRightInd w:val="0"/>
        <w:rPr>
          <w:rFonts w:cstheme="minorHAnsi"/>
          <w:color w:val="000000"/>
        </w:rPr>
      </w:pPr>
      <w:r>
        <w:rPr>
          <w:rFonts w:cstheme="minorHAnsi"/>
        </w:rPr>
        <w:lastRenderedPageBreak/>
        <w:t>The</w:t>
      </w:r>
      <w:r w:rsidRPr="00BA0F1F">
        <w:rPr>
          <w:rFonts w:cstheme="minorHAnsi"/>
        </w:rPr>
        <w:fldChar w:fldCharType="begin" w:fldLock="1"/>
      </w:r>
      <w:r w:rsidRPr="00BA0F1F">
        <w:rPr>
          <w:rFonts w:cstheme="minorHAnsi"/>
        </w:rPr>
        <w:instrText>ADDIN CSL_CITATION { "citationItems" : [ { "id" : "ITEM-1", "itemData" : { "ISBN" : "9789292136529", "author" : [ { "dropping-particle" : "", "family" : "European Environmental Agency", "given" : "EEA", "non-dropping-particle" : "", "parse-names" : false, "suffix" : "" } ], "id" : "ITEM-1", "issue" : "2", "issued" : { "date-parts" : [ [ "2015" ] ] }, "title" : "State of Europe's seas", "type" : "book" }, "uris" : [ "http://www.mendeley.com/documents/?uuid=9bc50bf8-1e08-4594-aece-e61ab0163412" ] } ], "mendeley" : { "formattedCitation" : "(European Environmental Agency, 2015b)", "manualFormatting" : " European Environemnt Agency report (2015)", "plainTextFormattedCitation" : "(European Environmental Agency, 2015b)", "previouslyFormattedCitation" : "(European Environmental Agency, 2015b)" }, "properties" : {  }, "schema" : "https://github.com/citation-style-language/schema/raw/master/csl-citation.json" }</w:instrText>
      </w:r>
      <w:r w:rsidRPr="00BA0F1F">
        <w:rPr>
          <w:rFonts w:cstheme="minorHAnsi"/>
        </w:rPr>
        <w:fldChar w:fldCharType="separate"/>
      </w:r>
      <w:r w:rsidRPr="00BA0F1F">
        <w:rPr>
          <w:rFonts w:cstheme="minorHAnsi"/>
        </w:rPr>
        <w:t xml:space="preserve"> European Environment Agency (</w:t>
      </w:r>
      <w:r w:rsidRPr="0044194F">
        <w:rPr>
          <w:rFonts w:cstheme="minorHAnsi"/>
        </w:rPr>
        <w:t>2015e</w:t>
      </w:r>
      <w:r w:rsidRPr="00BA0F1F">
        <w:rPr>
          <w:rFonts w:cstheme="minorHAnsi"/>
        </w:rPr>
        <w:t>)</w:t>
      </w:r>
      <w:r w:rsidRPr="00BA0F1F">
        <w:rPr>
          <w:rFonts w:cstheme="minorHAnsi"/>
        </w:rPr>
        <w:fldChar w:fldCharType="end"/>
      </w:r>
      <w:r w:rsidRPr="00BA0F1F">
        <w:rPr>
          <w:rFonts w:cstheme="minorHAnsi"/>
        </w:rPr>
        <w:t xml:space="preserve"> considered in addition that </w:t>
      </w:r>
      <w:r w:rsidRPr="004937D0">
        <w:rPr>
          <w:rFonts w:cstheme="minorHAnsi"/>
          <w:bCs/>
        </w:rPr>
        <w:t xml:space="preserve">European Union </w:t>
      </w:r>
      <w:r w:rsidRPr="00BA0F1F">
        <w:rPr>
          <w:rFonts w:cstheme="minorHAnsi"/>
        </w:rPr>
        <w:t>marine areas could also not be considered clean, even though some improvements in eutrophication are already visible, for example in the Black and Baltic Seas. It stated, however, that they could be considered productive, thus fulfilling one of the three main goals of the Marine Strategy Framework Directive.</w:t>
      </w:r>
    </w:p>
    <w:p w14:paraId="29574F35" w14:textId="77777777" w:rsidR="0048205B" w:rsidRPr="00BA0F1F" w:rsidRDefault="0048205B" w:rsidP="00AE389F">
      <w:pPr>
        <w:widowControl w:val="0"/>
        <w:autoSpaceDE w:val="0"/>
        <w:autoSpaceDN w:val="0"/>
        <w:adjustRightInd w:val="0"/>
        <w:rPr>
          <w:rFonts w:cstheme="minorHAnsi"/>
        </w:rPr>
      </w:pPr>
      <w:r w:rsidRPr="00BA0F1F">
        <w:rPr>
          <w:rFonts w:cstheme="minorHAnsi"/>
        </w:rPr>
        <w:t xml:space="preserve">Even if this Directive is only valid in the </w:t>
      </w:r>
      <w:r w:rsidRPr="004937D0">
        <w:rPr>
          <w:rFonts w:cstheme="minorHAnsi"/>
          <w:bCs/>
        </w:rPr>
        <w:t xml:space="preserve">European Union </w:t>
      </w:r>
      <w:r w:rsidRPr="00BA0F1F">
        <w:rPr>
          <w:rFonts w:cstheme="minorHAnsi"/>
        </w:rPr>
        <w:t xml:space="preserve">, member </w:t>
      </w:r>
      <w:r>
        <w:rPr>
          <w:rFonts w:cstheme="minorHAnsi"/>
        </w:rPr>
        <w:t>S</w:t>
      </w:r>
      <w:r w:rsidRPr="00BA0F1F">
        <w:rPr>
          <w:rFonts w:cstheme="minorHAnsi"/>
        </w:rPr>
        <w:t xml:space="preserve">tates are required to use existing regional cooperation structures to co-ordinate among themselves and to make every effort to coordinate their actions with those of third countries in the same region or subregion. This cooperation has been taking place through OSPAR, HELCOM, the Barcelona and Bucharest Conventions for more than 30 years, and is also done in the framework of the Arctic Council. </w:t>
      </w:r>
    </w:p>
    <w:p w14:paraId="1586667E" w14:textId="4759D447" w:rsidR="0048205B" w:rsidRDefault="0048205B" w:rsidP="000226B2">
      <w:pPr>
        <w:pStyle w:val="Caption"/>
      </w:pPr>
      <w:bookmarkStart w:id="1003" w:name="_Ref500513323"/>
      <w:r w:rsidRPr="001F6B6B">
        <w:t xml:space="preserve">Box </w:t>
      </w:r>
      <w:r>
        <w:fldChar w:fldCharType="begin"/>
      </w:r>
      <w:r>
        <w:instrText xml:space="preserve"> STYLEREF 1 \s </w:instrText>
      </w:r>
      <w:r>
        <w:fldChar w:fldCharType="separate"/>
      </w:r>
      <w:r w:rsidR="00B40E12">
        <w:t>3</w:t>
      </w:r>
      <w:r>
        <w:fldChar w:fldCharType="end"/>
      </w:r>
      <w:r>
        <w:t>.</w:t>
      </w:r>
      <w:r>
        <w:fldChar w:fldCharType="begin"/>
      </w:r>
      <w:r>
        <w:instrText xml:space="preserve"> SEQ Box \* ARABIC \s 1 </w:instrText>
      </w:r>
      <w:r>
        <w:fldChar w:fldCharType="separate"/>
      </w:r>
      <w:r w:rsidR="00B40E12">
        <w:t>1</w:t>
      </w:r>
      <w:r>
        <w:fldChar w:fldCharType="end"/>
      </w:r>
      <w:bookmarkEnd w:id="1003"/>
      <w:r>
        <w:t xml:space="preserve">: Summary of past and current trends in biodiversity and ecosystems and their attribution to direct drivers of change. </w:t>
      </w:r>
    </w:p>
    <w:p w14:paraId="6016B920" w14:textId="440FEC26" w:rsidR="0048205B" w:rsidRPr="00E72FD6" w:rsidRDefault="0048205B" w:rsidP="00AE389F">
      <w:r w:rsidRPr="00E72FD6">
        <w:t>The table and figure of this box summarize past and current trends in biodiversity and ecosystems for terrestrial and inland surface water units of analysis and marine areas in Europe and Central Asia and the attribution of these trends to direct drivers of change.</w:t>
      </w:r>
      <w:r w:rsidRPr="00E72FD6" w:rsidDel="00BA1904">
        <w:t xml:space="preserve"> </w:t>
      </w:r>
      <w:r w:rsidR="008C20F5">
        <w:rPr>
          <w:b/>
        </w:rPr>
        <w:t>Table 3.5</w:t>
      </w:r>
      <w:r w:rsidRPr="00E72FD6">
        <w:t xml:space="preserve"> presents the assessed information in terms of trends in areal extent and biodiversity status. Biodiversity status summari</w:t>
      </w:r>
      <w:r>
        <w:t>z</w:t>
      </w:r>
      <w:r w:rsidRPr="00E72FD6">
        <w:t xml:space="preserve">es the </w:t>
      </w:r>
      <w:r>
        <w:t xml:space="preserve">biodiversity </w:t>
      </w:r>
      <w:r w:rsidRPr="00E72FD6">
        <w:t xml:space="preserve">information </w:t>
      </w:r>
      <w:r>
        <w:t>assessed in</w:t>
      </w:r>
      <w:r w:rsidRPr="00E72FD6">
        <w:t xml:space="preserve"> </w:t>
      </w:r>
      <w:r w:rsidR="006056C1">
        <w:t xml:space="preserve">Sections </w:t>
      </w:r>
      <w:r w:rsidRPr="00E72FD6">
        <w:t xml:space="preserve">3.3 and 3.4. </w:t>
      </w:r>
      <w:r w:rsidR="00E02367">
        <w:rPr>
          <w:b/>
        </w:rPr>
        <w:t>Figure 3.43</w:t>
      </w:r>
      <w:r w:rsidRPr="00E72FD6">
        <w:t xml:space="preserve"> summari</w:t>
      </w:r>
      <w:r>
        <w:t>z</w:t>
      </w:r>
      <w:r w:rsidRPr="00E72FD6">
        <w:t>es the trend information on biodiversity status.</w:t>
      </w:r>
    </w:p>
    <w:p w14:paraId="62C8FA28" w14:textId="28A3BAFC" w:rsidR="0048205B" w:rsidRDefault="0048205B" w:rsidP="000226B2">
      <w:pPr>
        <w:pStyle w:val="Caption"/>
      </w:pPr>
      <w:bookmarkStart w:id="1004" w:name="_Ref501379293"/>
      <w:bookmarkStart w:id="1005" w:name="_Ref500021688"/>
      <w:bookmarkStart w:id="1006" w:name="_Ref500021683"/>
      <w:r>
        <w:t xml:space="preserve">Table </w:t>
      </w:r>
      <w:bookmarkEnd w:id="1004"/>
      <w:bookmarkEnd w:id="1005"/>
      <w:bookmarkEnd w:id="1006"/>
      <w:r w:rsidR="00570663">
        <w:t>3.5:</w:t>
      </w:r>
      <w:r w:rsidRPr="00A4593F">
        <w:t xml:space="preserve"> </w:t>
      </w:r>
      <w:r w:rsidRPr="00910B0A">
        <w:t xml:space="preserve">Summary of past and current trends in biodiversity and ecosystems </w:t>
      </w:r>
      <w:r>
        <w:t xml:space="preserve">in terms of spatial extent and biodiversity status </w:t>
      </w:r>
      <w:r w:rsidRPr="00910B0A">
        <w:t>for terrestrial</w:t>
      </w:r>
      <w:r>
        <w:t xml:space="preserve"> and</w:t>
      </w:r>
      <w:r w:rsidRPr="00910B0A">
        <w:t xml:space="preserve"> </w:t>
      </w:r>
      <w:r>
        <w:t>inland surface water</w:t>
      </w:r>
      <w:r w:rsidRPr="00910B0A">
        <w:t xml:space="preserve"> units of analysis and </w:t>
      </w:r>
      <w:r>
        <w:t xml:space="preserve">in terms of biodiversity status for marine systems, </w:t>
      </w:r>
      <w:r w:rsidRPr="00910B0A">
        <w:t xml:space="preserve">and </w:t>
      </w:r>
      <w:r>
        <w:t xml:space="preserve">summary </w:t>
      </w:r>
      <w:r w:rsidRPr="00910B0A">
        <w:t xml:space="preserve">of the attribution </w:t>
      </w:r>
      <w:r>
        <w:t>of</w:t>
      </w:r>
      <w:r w:rsidRPr="00910B0A">
        <w:t xml:space="preserve"> </w:t>
      </w:r>
      <w:r>
        <w:t xml:space="preserve">these </w:t>
      </w:r>
      <w:r w:rsidRPr="00910B0A">
        <w:t xml:space="preserve">trends to direct drivers of change. </w:t>
      </w:r>
      <w:r w:rsidR="00855696" w:rsidRPr="0016656E">
        <w:t>ECA</w:t>
      </w:r>
      <w:r w:rsidR="00855696">
        <w:t>=</w:t>
      </w:r>
      <w:r w:rsidR="00855696" w:rsidRPr="0016656E">
        <w:t>Europe and Central Asia</w:t>
      </w:r>
      <w:r w:rsidR="00855696">
        <w:t>,</w:t>
      </w:r>
      <w:r w:rsidR="00855696" w:rsidRPr="0016656E">
        <w:t xml:space="preserve"> </w:t>
      </w:r>
      <w:r w:rsidRPr="0016656E">
        <w:t>WE</w:t>
      </w:r>
      <w:r w:rsidR="00855696">
        <w:t>=Western Europe,</w:t>
      </w:r>
      <w:r w:rsidRPr="0016656E">
        <w:t xml:space="preserve"> CE</w:t>
      </w:r>
      <w:r w:rsidR="00855696">
        <w:t>=Central Europe,</w:t>
      </w:r>
      <w:r w:rsidRPr="0016656E">
        <w:t xml:space="preserve"> EE</w:t>
      </w:r>
      <w:r w:rsidR="00855696">
        <w:t>=</w:t>
      </w:r>
      <w:r w:rsidRPr="0016656E">
        <w:t xml:space="preserve"> Eastern Europe, CA</w:t>
      </w:r>
      <w:r w:rsidR="00855696">
        <w:t>=</w:t>
      </w:r>
      <w:r w:rsidRPr="0016656E">
        <w:t>Central Asia.</w:t>
      </w:r>
      <w:r w:rsidR="00855696">
        <w:t xml:space="preserve"> </w:t>
      </w:r>
      <w:r w:rsidR="00855696" w:rsidRPr="00F26D8C">
        <w:rPr>
          <w:rFonts w:hint="eastAsia"/>
        </w:rPr>
        <w:t>↑</w:t>
      </w:r>
      <w:r w:rsidR="00855696" w:rsidRPr="00F26D8C">
        <w:t>/</w:t>
      </w:r>
      <w:r w:rsidR="00855696" w:rsidRPr="00F26D8C">
        <w:rPr>
          <w:rFonts w:hint="eastAsia"/>
        </w:rPr>
        <w:t>↓</w:t>
      </w:r>
      <w:r w:rsidR="00855696" w:rsidRPr="00F26D8C">
        <w:t xml:space="preserve"> denote strong and consistent increase/decrease in the indicator; ↗/↘ denote moderate and consistent increase/decrease in the indicator; ↔ stable indicator; ↕ </w:t>
      </w:r>
      <w:r w:rsidR="00F32F5B">
        <w:t>variable</w:t>
      </w:r>
      <w:r w:rsidR="00855696" w:rsidRPr="00F26D8C">
        <w:t xml:space="preserve"> trend in the indicator.</w:t>
      </w:r>
    </w:p>
    <w:p w14:paraId="5331C232" w14:textId="77777777" w:rsidR="0048205B" w:rsidRPr="00E5636C" w:rsidRDefault="0048205B" w:rsidP="00AE389F">
      <w:pPr>
        <w:rPr>
          <w:lang w:val="en-CA" w:eastAsia="fr-FR"/>
        </w:rPr>
      </w:pPr>
    </w:p>
    <w:p w14:paraId="36F3E70F" w14:textId="77777777" w:rsidR="0048205B" w:rsidRDefault="0048205B" w:rsidP="00AE389F">
      <w:pPr>
        <w:rPr>
          <w:lang w:val="en-CA" w:eastAsia="fr-FR"/>
        </w:rPr>
        <w:sectPr w:rsidR="0048205B" w:rsidSect="001F79DE">
          <w:headerReference w:type="default" r:id="rId987"/>
          <w:footerReference w:type="default" r:id="rId988"/>
          <w:pgSz w:w="11906" w:h="16838"/>
          <w:pgMar w:top="1418" w:right="1418" w:bottom="1418" w:left="1418" w:header="709" w:footer="709" w:gutter="0"/>
          <w:cols w:space="708"/>
          <w:docGrid w:linePitch="360"/>
        </w:sectPr>
      </w:pPr>
    </w:p>
    <w:p w14:paraId="59A4818B" w14:textId="0E84D721" w:rsidR="00031C63" w:rsidRDefault="00031C63" w:rsidP="00AE389F">
      <w:pPr>
        <w:spacing w:after="0"/>
        <w:rPr>
          <w:lang w:eastAsia="en-GB"/>
        </w:rPr>
      </w:pPr>
      <w:r>
        <w:rPr>
          <w:lang w:eastAsia="en-GB"/>
        </w:rPr>
        <w:lastRenderedPageBreak/>
        <w:drawing>
          <wp:inline distT="0" distB="0" distL="0" distR="0" wp14:anchorId="275E9074" wp14:editId="01F59D8E">
            <wp:extent cx="4419600" cy="5261981"/>
            <wp:effectExtent l="0" t="0" r="0"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9"/>
                    <a:stretch>
                      <a:fillRect/>
                    </a:stretch>
                  </pic:blipFill>
                  <pic:spPr>
                    <a:xfrm>
                      <a:off x="0" y="0"/>
                      <a:ext cx="4432682" cy="5277556"/>
                    </a:xfrm>
                    <a:prstGeom prst="rect">
                      <a:avLst/>
                    </a:prstGeom>
                  </pic:spPr>
                </pic:pic>
              </a:graphicData>
            </a:graphic>
          </wp:inline>
        </w:drawing>
      </w:r>
      <w:r w:rsidRPr="00031C63">
        <w:rPr>
          <w:lang w:eastAsia="en-GB"/>
        </w:rPr>
        <w:t xml:space="preserve"> </w:t>
      </w:r>
      <w:r>
        <w:rPr>
          <w:lang w:eastAsia="en-GB"/>
        </w:rPr>
        <w:drawing>
          <wp:inline distT="0" distB="0" distL="0" distR="0" wp14:anchorId="1FDAB2AD" wp14:editId="1131F463">
            <wp:extent cx="4410138" cy="5243830"/>
            <wp:effectExtent l="0" t="0" r="9525" b="0"/>
            <wp:docPr id="4127" name="Picture 4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0"/>
                    <a:stretch>
                      <a:fillRect/>
                    </a:stretch>
                  </pic:blipFill>
                  <pic:spPr>
                    <a:xfrm>
                      <a:off x="0" y="0"/>
                      <a:ext cx="4410138" cy="5243830"/>
                    </a:xfrm>
                    <a:prstGeom prst="rect">
                      <a:avLst/>
                    </a:prstGeom>
                  </pic:spPr>
                </pic:pic>
              </a:graphicData>
            </a:graphic>
          </wp:inline>
        </w:drawing>
      </w:r>
      <w:r w:rsidRPr="00031C63">
        <w:rPr>
          <w:lang w:eastAsia="en-GB"/>
        </w:rPr>
        <w:t xml:space="preserve"> </w:t>
      </w:r>
      <w:r>
        <w:rPr>
          <w:lang w:eastAsia="en-GB"/>
        </w:rPr>
        <w:lastRenderedPageBreak/>
        <w:drawing>
          <wp:inline distT="0" distB="0" distL="0" distR="0" wp14:anchorId="2F0083A8" wp14:editId="7433985C">
            <wp:extent cx="4316027" cy="5035550"/>
            <wp:effectExtent l="0" t="0" r="8890" b="0"/>
            <wp:docPr id="4140" name="Picture 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1"/>
                    <a:stretch>
                      <a:fillRect/>
                    </a:stretch>
                  </pic:blipFill>
                  <pic:spPr>
                    <a:xfrm>
                      <a:off x="0" y="0"/>
                      <a:ext cx="4322268" cy="5042831"/>
                    </a:xfrm>
                    <a:prstGeom prst="rect">
                      <a:avLst/>
                    </a:prstGeom>
                  </pic:spPr>
                </pic:pic>
              </a:graphicData>
            </a:graphic>
          </wp:inline>
        </w:drawing>
      </w:r>
      <w:r w:rsidRPr="00031C63">
        <w:rPr>
          <w:lang w:eastAsia="en-GB"/>
        </w:rPr>
        <w:t xml:space="preserve"> </w:t>
      </w:r>
      <w:r>
        <w:rPr>
          <w:lang w:eastAsia="en-GB"/>
        </w:rPr>
        <w:drawing>
          <wp:inline distT="0" distB="0" distL="0" distR="0" wp14:anchorId="4C376E11" wp14:editId="514A75BD">
            <wp:extent cx="4457700" cy="5038172"/>
            <wp:effectExtent l="0" t="0" r="0" b="0"/>
            <wp:docPr id="4146" name="Picture 4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2"/>
                    <a:stretch>
                      <a:fillRect/>
                    </a:stretch>
                  </pic:blipFill>
                  <pic:spPr>
                    <a:xfrm>
                      <a:off x="0" y="0"/>
                      <a:ext cx="4464425" cy="5045773"/>
                    </a:xfrm>
                    <a:prstGeom prst="rect">
                      <a:avLst/>
                    </a:prstGeom>
                  </pic:spPr>
                </pic:pic>
              </a:graphicData>
            </a:graphic>
          </wp:inline>
        </w:drawing>
      </w:r>
    </w:p>
    <w:p w14:paraId="069C5937" w14:textId="77777777" w:rsidR="00031C63" w:rsidRDefault="00031C63" w:rsidP="00AE389F">
      <w:pPr>
        <w:spacing w:after="0"/>
        <w:rPr>
          <w:lang w:eastAsia="en-GB"/>
        </w:rPr>
      </w:pPr>
    </w:p>
    <w:p w14:paraId="26982699" w14:textId="77777777" w:rsidR="0048205B" w:rsidRDefault="0048205B" w:rsidP="00AE389F">
      <w:pPr>
        <w:spacing w:after="0"/>
      </w:pPr>
    </w:p>
    <w:p w14:paraId="360D8F34" w14:textId="77777777" w:rsidR="0048205B" w:rsidRDefault="0048205B" w:rsidP="00AE389F">
      <w:pPr>
        <w:spacing w:after="0"/>
      </w:pPr>
    </w:p>
    <w:p w14:paraId="413B8CA4" w14:textId="77777777" w:rsidR="0048205B" w:rsidRDefault="0048205B" w:rsidP="00AE389F">
      <w:pPr>
        <w:spacing w:after="0"/>
        <w:sectPr w:rsidR="0048205B" w:rsidSect="001F79DE">
          <w:headerReference w:type="default" r:id="rId993"/>
          <w:type w:val="continuous"/>
          <w:pgSz w:w="16838" w:h="11906" w:orient="landscape" w:code="9"/>
          <w:pgMar w:top="1418" w:right="1418" w:bottom="1418" w:left="1418" w:header="720" w:footer="720" w:gutter="0"/>
          <w:cols w:space="720"/>
          <w:docGrid w:linePitch="360"/>
        </w:sectPr>
      </w:pPr>
    </w:p>
    <w:p w14:paraId="373C543D" w14:textId="73F77C4F" w:rsidR="00CA15A9" w:rsidRPr="00CA15A9" w:rsidRDefault="00CA15A9" w:rsidP="00CA15A9">
      <w:pPr>
        <w:rPr>
          <w:lang w:val="en-US"/>
        </w:rPr>
      </w:pPr>
      <w:r>
        <w:rPr>
          <w:lang w:eastAsia="en-GB"/>
        </w:rPr>
        <w:lastRenderedPageBreak/>
        <w:drawing>
          <wp:inline distT="0" distB="0" distL="0" distR="0" wp14:anchorId="7868DC28" wp14:editId="36A7812C">
            <wp:extent cx="5759450" cy="7780020"/>
            <wp:effectExtent l="0" t="0" r="0" b="0"/>
            <wp:docPr id="943" name="Picture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4"/>
                    <a:stretch>
                      <a:fillRect/>
                    </a:stretch>
                  </pic:blipFill>
                  <pic:spPr>
                    <a:xfrm>
                      <a:off x="0" y="0"/>
                      <a:ext cx="5759450" cy="7780020"/>
                    </a:xfrm>
                    <a:prstGeom prst="rect">
                      <a:avLst/>
                    </a:prstGeom>
                  </pic:spPr>
                </pic:pic>
              </a:graphicData>
            </a:graphic>
          </wp:inline>
        </w:drawing>
      </w:r>
    </w:p>
    <w:p w14:paraId="45F012F9" w14:textId="463C1CB6" w:rsidR="0048205B" w:rsidRPr="00233C9F" w:rsidRDefault="006A1288" w:rsidP="00AE389F">
      <w:pPr>
        <w:rPr>
          <w:b/>
        </w:rPr>
      </w:pPr>
      <w:r>
        <w:rPr>
          <w:b/>
        </w:rPr>
        <w:t>End of Box 3.3</w:t>
      </w:r>
    </w:p>
    <w:p w14:paraId="2614B2A6" w14:textId="77777777" w:rsidR="0048205B" w:rsidRDefault="0048205B" w:rsidP="00AE389F"/>
    <w:p w14:paraId="03165C21" w14:textId="77777777" w:rsidR="0048205B" w:rsidRDefault="0048205B" w:rsidP="007A3472">
      <w:pPr>
        <w:pStyle w:val="Heading2"/>
      </w:pPr>
      <w:bookmarkStart w:id="1007" w:name="article1.body1.sec1.p4"/>
      <w:bookmarkStart w:id="1008" w:name="_gjdgxs" w:colFirst="0" w:colLast="0"/>
      <w:bookmarkStart w:id="1009" w:name="_Toc502930052"/>
      <w:bookmarkStart w:id="1010" w:name="_Toc504380636"/>
      <w:bookmarkStart w:id="1011" w:name="_Toc519504545"/>
      <w:bookmarkStart w:id="1012" w:name="_Toc477957601"/>
      <w:bookmarkStart w:id="1013" w:name="_Toc492473923"/>
      <w:bookmarkStart w:id="1014" w:name="_Toc492478104"/>
      <w:bookmarkEnd w:id="926"/>
      <w:bookmarkEnd w:id="927"/>
      <w:bookmarkEnd w:id="1007"/>
      <w:bookmarkEnd w:id="1008"/>
      <w:r w:rsidRPr="0046771E">
        <w:lastRenderedPageBreak/>
        <w:t>Past and current trends by taxonomic group</w:t>
      </w:r>
      <w:bookmarkEnd w:id="1009"/>
      <w:bookmarkEnd w:id="1010"/>
      <w:bookmarkEnd w:id="1011"/>
    </w:p>
    <w:p w14:paraId="0BD91EF4" w14:textId="77777777" w:rsidR="0048205B" w:rsidRDefault="0048205B" w:rsidP="00147745">
      <w:pPr>
        <w:pStyle w:val="Heading3"/>
      </w:pPr>
      <w:bookmarkStart w:id="1015" w:name="_Toc502930053"/>
      <w:bookmarkStart w:id="1016" w:name="_Toc504380637"/>
      <w:bookmarkStart w:id="1017" w:name="_Toc519504546"/>
      <w:r>
        <w:t>Introduction</w:t>
      </w:r>
      <w:bookmarkEnd w:id="1015"/>
      <w:bookmarkEnd w:id="1016"/>
      <w:bookmarkEnd w:id="1017"/>
    </w:p>
    <w:p w14:paraId="23853CA1" w14:textId="0B3DDFFE" w:rsidR="0048205B" w:rsidRDefault="0048205B" w:rsidP="00AE389F">
      <w:pPr>
        <w:snapToGrid w:val="0"/>
        <w:rPr>
          <w:color w:val="000000"/>
        </w:rPr>
      </w:pPr>
      <w:r>
        <w:rPr>
          <w:color w:val="000000"/>
        </w:rPr>
        <w:t>Europe and Central Asia hosts more than 10% of the world’s vascular plant species, and about 25% of animal and plant groups comprehensively assessed by IUCN are unique to this region. Between 20 and 120 species have gone extinct regionally and an additional 44 to 67 have gone extinct globally since the 1500s</w:t>
      </w:r>
      <w:r>
        <w:rPr>
          <w:rStyle w:val="FootnoteReference"/>
          <w:color w:val="000000"/>
        </w:rPr>
        <w:footnoteReference w:id="25"/>
      </w:r>
      <w:r>
        <w:rPr>
          <w:color w:val="000000"/>
        </w:rPr>
        <w:t xml:space="preserve"> (data summarized from the IUCN Red List of Threatened Species - Species Information System, March 2017). These numbers are an under-estimation considering that only about 86,000 species have been assessed by the IUCN, less than 4% of species of plants and animals described today </w:t>
      </w:r>
      <w:r w:rsidRPr="00847627">
        <w:rPr>
          <w:color w:val="000000"/>
        </w:rPr>
        <w:fldChar w:fldCharType="begin" w:fldLock="1"/>
      </w:r>
      <w:r w:rsidRPr="00847627">
        <w:rPr>
          <w:color w:val="000000"/>
        </w:rPr>
        <w:instrText>ADDIN CSL_CITATION { "citationItems" : [ { "id" : "ITEM-1", "itemData" : { "URL" : "BiodiversityMapping.org", "accessed" : { "date-parts" : [ [ "2017", "1", "28" ] ] }, "author" : [ { "dropping-particle" : "", "family" : "Jenkins", "given" : "C", "non-dropping-particle" : "", "parse-names" : false, "suffix" : "" }, { "dropping-particle" : "", "family" : "Pimm", "given" : "Stuart L.", "non-dropping-particle" : "", "parse-names" : false, "suffix" : "" }, { "dropping-particle" : "", "family" : "Joppa", "given" : "Lucas N", "non-dropping-particle" : "", "parse-names" : false, "suffix" : "" } ], "container-title" : "Pnas", "id" : "ITEM-1", "issued" : { "date-parts" : [ [ "2013" ] ] }, "page" : "E2602-E2610", "title" : "Global bird diversity", "type" : "webpage" }, "uris" : [ "http://www.mendeley.com/documents/?uuid=e404a4d4-b3a3-4c5a-811f-218a8942fc82" ] } ], "mendeley" : { "formattedCitation" : "(Jenkins, Pimm, &amp; Joppa, 2013)", "manualFormatting" : "(estimated to be 2.3 millions according to  Jenkins, Pimm, &amp; Joppa, 2013)", "plainTextFormattedCitation" : "(Jenkins, Pimm, &amp; Joppa, 2013)", "previouslyFormattedCitation" : "(Jenkins, Pimm, &amp; Joppa, 2013)" }, "properties" : {  }, "schema" : "https://github.com/citation-style-language/schema/raw/master/csl-citation.json" }</w:instrText>
      </w:r>
      <w:r w:rsidRPr="00847627">
        <w:rPr>
          <w:color w:val="000000"/>
        </w:rPr>
        <w:fldChar w:fldCharType="separate"/>
      </w:r>
      <w:r w:rsidRPr="00847627">
        <w:rPr>
          <w:color w:val="000000"/>
        </w:rPr>
        <w:t>(estimated to be 2.3 millions according to Jenkins</w:t>
      </w:r>
      <w:r w:rsidR="00CD2A5D">
        <w:rPr>
          <w:color w:val="000000"/>
        </w:rPr>
        <w:t xml:space="preserve"> </w:t>
      </w:r>
      <w:r w:rsidR="00CD2A5D">
        <w:rPr>
          <w:i/>
          <w:color w:val="000000"/>
        </w:rPr>
        <w:t>et al.</w:t>
      </w:r>
      <w:r>
        <w:rPr>
          <w:color w:val="000000"/>
        </w:rPr>
        <w:t xml:space="preserve"> (</w:t>
      </w:r>
      <w:r w:rsidRPr="00847627">
        <w:rPr>
          <w:color w:val="000000"/>
        </w:rPr>
        <w:t>2013)</w:t>
      </w:r>
      <w:r w:rsidRPr="00847627">
        <w:rPr>
          <w:color w:val="000000"/>
        </w:rPr>
        <w:fldChar w:fldCharType="end"/>
      </w:r>
      <w:r w:rsidRPr="00847627">
        <w:rPr>
          <w:color w:val="000000"/>
        </w:rPr>
        <w:t xml:space="preserve">. </w:t>
      </w:r>
      <w:r w:rsidRPr="00847627">
        <w:rPr>
          <w:rFonts w:cstheme="minorHAnsi"/>
          <w:color w:val="000000" w:themeColor="text1"/>
        </w:rPr>
        <w:t xml:space="preserve">In addition to the extinctions recorded at large scale, numerous extinction events were recorded at the country level. </w:t>
      </w:r>
      <w:r w:rsidRPr="00847627">
        <w:rPr>
          <w:color w:val="000000"/>
        </w:rPr>
        <w:t>The following statistics are based on a subset of taxonomic group tha</w:t>
      </w:r>
      <w:r>
        <w:rPr>
          <w:color w:val="000000"/>
        </w:rPr>
        <w:t>t has been comprehensively assessed</w:t>
      </w:r>
      <w:r>
        <w:rPr>
          <w:rStyle w:val="FootnoteReference"/>
          <w:color w:val="000000"/>
        </w:rPr>
        <w:footnoteReference w:id="26"/>
      </w:r>
      <w:r w:rsidR="0057516B">
        <w:rPr>
          <w:color w:val="000000"/>
        </w:rPr>
        <w:t>.</w:t>
      </w:r>
      <w:r>
        <w:rPr>
          <w:color w:val="000000"/>
        </w:rPr>
        <w:t xml:space="preserve"> A high risk of extinction faces 13.0% of species occurring in Europe and Central Asia in these selected groups and for which data is available (94% of the 2,493 species in these taxonomic groups). 13.5% of the species in the region are endemic, and 27.9% of these species are threatened. The Central and Western European subregions hold the highest percentages of species threatened (13.3%) and endemic (10.6%), and the highest percentage of endemics threatened (35.1%), with these percentages primarily driven by the many threatened endemic species in the Mediterranean hotspot and the Macaronesian Islands (</w:t>
      </w:r>
      <w:r w:rsidR="00E02367">
        <w:rPr>
          <w:b/>
          <w:color w:val="000000"/>
        </w:rPr>
        <w:t>Figure 3.44</w:t>
      </w:r>
      <w:r>
        <w:rPr>
          <w:color w:val="000000"/>
        </w:rPr>
        <w:t>).</w:t>
      </w:r>
      <w:r w:rsidRPr="007E6D57">
        <w:rPr>
          <w:lang w:val="ru-RU" w:eastAsia="ru-RU"/>
        </w:rPr>
        <w:t xml:space="preserve"> </w:t>
      </w:r>
    </w:p>
    <w:p w14:paraId="78F05525" w14:textId="6E5321B3" w:rsidR="006956B8" w:rsidRPr="006956B8" w:rsidRDefault="006956B8" w:rsidP="006956B8">
      <w:pPr>
        <w:rPr>
          <w:lang w:val="en-US"/>
        </w:rPr>
      </w:pPr>
      <w:r>
        <w:rPr>
          <w:lang w:eastAsia="en-GB"/>
        </w:rPr>
        <w:lastRenderedPageBreak/>
        <w:drawing>
          <wp:inline distT="0" distB="0" distL="0" distR="0" wp14:anchorId="0640C8E4" wp14:editId="759FE9E7">
            <wp:extent cx="5759450" cy="6045835"/>
            <wp:effectExtent l="0" t="0" r="0" b="0"/>
            <wp:docPr id="944" name="Picture 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5"/>
                    <a:stretch>
                      <a:fillRect/>
                    </a:stretch>
                  </pic:blipFill>
                  <pic:spPr>
                    <a:xfrm>
                      <a:off x="0" y="0"/>
                      <a:ext cx="5759450" cy="6045835"/>
                    </a:xfrm>
                    <a:prstGeom prst="rect">
                      <a:avLst/>
                    </a:prstGeom>
                  </pic:spPr>
                </pic:pic>
              </a:graphicData>
            </a:graphic>
          </wp:inline>
        </w:drawing>
      </w:r>
    </w:p>
    <w:p w14:paraId="0EB26B6B" w14:textId="3F0F07D9" w:rsidR="0048205B" w:rsidRDefault="0048205B" w:rsidP="00AE389F">
      <w:pPr>
        <w:snapToGrid w:val="0"/>
        <w:rPr>
          <w:color w:val="000000"/>
        </w:rPr>
      </w:pPr>
      <w:r>
        <w:rPr>
          <w:color w:val="000000"/>
        </w:rPr>
        <w:t xml:space="preserve">Eastern Europe and Central Asia have lower percentages of species threatened (&lt;10%) and endemic (&lt;5%), and a smaller proportion of endemics threatened (&lt;10%). </w:t>
      </w:r>
      <w:r>
        <w:rPr>
          <w:rFonts w:eastAsia="Times New Roman" w:cs="Times New Roman"/>
        </w:rPr>
        <w:t xml:space="preserve">For mammals, birds, and amphibians, global assessments of extinction risk against the Red List Categories and Criteria have been undertaken multiple times over the last three decades to derive Red List Indices as indicators of the rate at which species groups are sliding towards extinction, and these can be combined with species distribution data to produce geographically downscaled Red List Indices (i.e., regional contributions towards the global Red List Index; Rodrigues </w:t>
      </w:r>
      <w:r w:rsidR="00301BD0" w:rsidRPr="00301BD0">
        <w:rPr>
          <w:rFonts w:eastAsia="Times New Roman" w:cs="Times New Roman"/>
          <w:i/>
        </w:rPr>
        <w:t>et al.</w:t>
      </w:r>
      <w:r>
        <w:rPr>
          <w:rFonts w:eastAsia="Times New Roman" w:cs="Times New Roman"/>
        </w:rPr>
        <w:t xml:space="preserve"> 2014). Specifically, changes in aggregate extinction risk of all regions’ and subregions’ species can be calculated, showing how adequately species are conserved relative to their potential contribution to global species conservation. The contribution</w:t>
      </w:r>
      <w:r>
        <w:rPr>
          <w:color w:val="000000"/>
        </w:rPr>
        <w:t xml:space="preserve"> to increasing global extinction risk varies among the subregions, with Central and Western Europe contributing the most, followed by Central Asia and Eastern Europe (</w:t>
      </w:r>
      <w:r w:rsidR="00E02367">
        <w:rPr>
          <w:b/>
          <w:color w:val="000000"/>
        </w:rPr>
        <w:t xml:space="preserve">Figure </w:t>
      </w:r>
      <w:r w:rsidR="00504E28">
        <w:rPr>
          <w:b/>
          <w:color w:val="000000"/>
        </w:rPr>
        <w:t>3.45</w:t>
      </w:r>
      <w:r w:rsidR="00504E28" w:rsidRPr="00504E28">
        <w:rPr>
          <w:color w:val="000000"/>
        </w:rPr>
        <w:t>).</w:t>
      </w:r>
    </w:p>
    <w:p w14:paraId="17E713C3" w14:textId="20BB87B1" w:rsidR="00F6112E" w:rsidRPr="00F6112E" w:rsidRDefault="00F6112E" w:rsidP="00F6112E">
      <w:pPr>
        <w:rPr>
          <w:lang w:val="en-US"/>
        </w:rPr>
      </w:pPr>
      <w:r>
        <w:rPr>
          <w:lang w:eastAsia="en-GB"/>
        </w:rPr>
        <w:lastRenderedPageBreak/>
        <w:drawing>
          <wp:inline distT="0" distB="0" distL="0" distR="0" wp14:anchorId="55515D94" wp14:editId="30AFFD4D">
            <wp:extent cx="5759450" cy="4127500"/>
            <wp:effectExtent l="0" t="0" r="0" b="6350"/>
            <wp:docPr id="945" name="Picture 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6"/>
                    <a:stretch>
                      <a:fillRect/>
                    </a:stretch>
                  </pic:blipFill>
                  <pic:spPr>
                    <a:xfrm>
                      <a:off x="0" y="0"/>
                      <a:ext cx="5759450" cy="4127500"/>
                    </a:xfrm>
                    <a:prstGeom prst="rect">
                      <a:avLst/>
                    </a:prstGeom>
                  </pic:spPr>
                </pic:pic>
              </a:graphicData>
            </a:graphic>
          </wp:inline>
        </w:drawing>
      </w:r>
    </w:p>
    <w:p w14:paraId="296B5236" w14:textId="30D57CAD" w:rsidR="0048205B" w:rsidRDefault="0048205B" w:rsidP="00AE389F">
      <w:pPr>
        <w:snapToGrid w:val="0"/>
        <w:spacing w:after="100" w:afterAutospacing="1"/>
        <w:rPr>
          <w:color w:val="000000"/>
        </w:rPr>
      </w:pPr>
      <w:r>
        <w:rPr>
          <w:color w:val="000000"/>
        </w:rPr>
        <w:t xml:space="preserve">Below we discuss status and trends for most major taxonomic groups. </w:t>
      </w:r>
      <w:r>
        <w:rPr>
          <w:lang w:eastAsia="ja-JP"/>
        </w:rPr>
        <w:t xml:space="preserve">These trends and their attribution to different direct drivers are summarized in </w:t>
      </w:r>
      <w:r w:rsidR="008C20F5">
        <w:rPr>
          <w:b/>
          <w:lang w:eastAsia="ja-JP"/>
        </w:rPr>
        <w:t>Table 3.11</w:t>
      </w:r>
      <w:r>
        <w:rPr>
          <w:lang w:eastAsia="ja-JP"/>
        </w:rPr>
        <w:t xml:space="preserve">. </w:t>
      </w:r>
      <w:r>
        <w:rPr>
          <w:color w:val="000000"/>
        </w:rPr>
        <w:t xml:space="preserve">Insufficient data were available to assess status and trends of marine species except for mammals, birds and fishes. Status and trends in community composition and biomass stocks of marine plankton are dealt with in the marine units of analyses section, whereas the lack of status and trends of other taxonomic groups, including non-planktonic marine invertebrates, algae and protozoans, are discussed in the knowledge gaps section. </w:t>
      </w:r>
    </w:p>
    <w:p w14:paraId="153DAFB2" w14:textId="77777777" w:rsidR="0048205B" w:rsidRDefault="0048205B" w:rsidP="00AE389F">
      <w:pPr>
        <w:snapToGrid w:val="0"/>
        <w:spacing w:after="0"/>
        <w:rPr>
          <w:color w:val="000000"/>
        </w:rPr>
      </w:pPr>
    </w:p>
    <w:p w14:paraId="7A89FD7A" w14:textId="77777777" w:rsidR="0048205B" w:rsidRDefault="0048205B" w:rsidP="00147745">
      <w:pPr>
        <w:pStyle w:val="Heading3"/>
        <w:rPr>
          <w:lang w:val="en-US"/>
        </w:rPr>
      </w:pPr>
      <w:bookmarkStart w:id="1018" w:name="_Toc502930054"/>
      <w:bookmarkStart w:id="1019" w:name="_Toc504380638"/>
      <w:bookmarkStart w:id="1020" w:name="_Toc519504547"/>
      <w:r>
        <w:t>Birds</w:t>
      </w:r>
      <w:bookmarkEnd w:id="1018"/>
      <w:bookmarkEnd w:id="1019"/>
      <w:bookmarkEnd w:id="1020"/>
    </w:p>
    <w:p w14:paraId="1ACE2BE8" w14:textId="77777777" w:rsidR="0048205B" w:rsidRPr="00C22111" w:rsidRDefault="0048205B" w:rsidP="00AE389F">
      <w:pPr>
        <w:spacing w:after="0"/>
        <w:rPr>
          <w:rFonts w:cstheme="minorHAnsi"/>
          <w:b/>
          <w:i/>
        </w:rPr>
      </w:pPr>
      <w:r w:rsidRPr="00C22111">
        <w:rPr>
          <w:rFonts w:cstheme="minorHAnsi"/>
          <w:b/>
          <w:i/>
        </w:rPr>
        <w:t>Status and trends</w:t>
      </w:r>
    </w:p>
    <w:p w14:paraId="72771D0C" w14:textId="58283EFC" w:rsidR="0048205B" w:rsidRDefault="0048205B" w:rsidP="00AE389F">
      <w:r>
        <w:rPr>
          <w:lang w:val="en-US"/>
        </w:rPr>
        <w:t xml:space="preserve">There are an estimated 887 extant bird species in Europe and Central Asia, 25 endemic </w:t>
      </w:r>
      <w:r>
        <w:fldChar w:fldCharType="begin" w:fldLock="1"/>
      </w:r>
      <w:r>
        <w:rPr>
          <w:lang w:val="en-US"/>
        </w:rPr>
        <w:instrText>ADDIN CSL_CITATION { "citationItems" : [ { "id" : "ITEM-1", "itemData" : { "DOI" : "http://www.birdlife.org", "abstract" : "BirdLife International (2016) Species factsheet: Chloephaga picta. Downloaded from http://www.birdlife.org on 13/09/2016. Recommended citation for factsheets for more than one species: BirdLife International (2016) IUCN Red List for birds. Downloaded from http://www.birdlife.org on 13/09/2016.", "author" : [ { "dropping-particle" : "", "family" : "BirdLife International", "given" : "", "non-dropping-particle" : "", "parse-names" : false, "suffix" : "" } ], "container-title" : "2016", "id" : "ITEM-1", "issued" : { "date-parts" : [ [ "2016" ] ] }, "title" : "IUCN Red List for birds", "type" : "webpage" }, "uris" : [ "http://www.mendeley.com/documents/?uuid=b3682832-fdf2-474a-b196-1c9c57d5c970" ] } ], "mendeley" : { "formattedCitation" : "(BirdLife International, 2016)", "plainTextFormattedCitation" : "(BirdLife International, 2016)", "previouslyFormattedCitation" : "(BirdLife International, 2016)" }, "properties" : {  }, "schema" : "https://github.com/citation-style-language/schema/raw/master/csl-citation.json" }</w:instrText>
      </w:r>
      <w:r>
        <w:fldChar w:fldCharType="separate"/>
      </w:r>
      <w:r>
        <w:t>(BirdLife International, 2016)</w:t>
      </w:r>
      <w:r>
        <w:fldChar w:fldCharType="end"/>
      </w:r>
      <w:r>
        <w:t>, and 71 threaten</w:t>
      </w:r>
      <w:r w:rsidR="00A26495">
        <w:t>ed with extinction (categories vulnerable, endangered and critically e</w:t>
      </w:r>
      <w:r>
        <w:t xml:space="preserve">ndangered; </w:t>
      </w:r>
      <w:r>
        <w:fldChar w:fldCharType="begin" w:fldLock="1"/>
      </w:r>
      <w:r>
        <w:instrText>ADDIN CSL_CITATION { "citationItems" : [ { "id" : "ITEM-1", "itemData" : { "DOI" : "http://www.birdlife.org", "abstract" : "BirdLife International (2016) Species factsheet: Chloephaga picta. Downloaded from http://www.birdlife.org on 13/09/2016. Recommended citation for factsheets for more than one species: BirdLife International (2016) IUCN Red List for birds. Downloaded from http://www.birdlife.org on 13/09/2016.", "author" : [ { "dropping-particle" : "", "family" : "BirdLife International", "given" : "", "non-dropping-particle" : "", "parse-names" : false, "suffix" : "" } ], "container-title" : "2016", "id" : "ITEM-1", "issued" : { "date-parts" : [ [ "2016" ] ] }, "title" : "IUCN Red List for birds", "type" : "webpage" }, "uris" : [ "http://www.mendeley.com/documents/?uuid=b3682832-fdf2-474a-b196-1c9c57d5c970" ] } ], "mendeley" : { "formattedCitation" : "(BirdLife International, 2016)", "manualFormatting" : "BirdLife International 2016)", "plainTextFormattedCitation" : "(BirdLife International, 2016)", "previouslyFormattedCitation" : "(BirdLife International, 2016)" }, "properties" : {  }, "schema" : "https://github.com/citation-style-language/schema/raw/master/csl-citation.json" }</w:instrText>
      </w:r>
      <w:r>
        <w:fldChar w:fldCharType="separate"/>
      </w:r>
      <w:r>
        <w:t>BirdLife International</w:t>
      </w:r>
      <w:r w:rsidR="0096472A">
        <w:t>,</w:t>
      </w:r>
      <w:r>
        <w:t xml:space="preserve"> 2016)</w:t>
      </w:r>
      <w:r>
        <w:fldChar w:fldCharType="end"/>
      </w:r>
      <w:r>
        <w:t xml:space="preserve">. Analysis of changes of categories in the IUCN Red List between 1988 and 2008 suggests that Eastern Europe was the subregion with the greatest declines (the most changes towards higher threat categories), and Central Asia was the subregion with the smallest declines </w:t>
      </w:r>
      <w:r>
        <w:fldChar w:fldCharType="begin" w:fldLock="1"/>
      </w:r>
      <w:r>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2f5f981-3fc0-3410-8d66-61d4552396bc" ] } ], "mendeley" : { "formattedCitation" : "(Brooks et al., 2016b)", "plainTextFormattedCitation" : "(Brooks et al., 2016b)", "previouslyFormattedCitation" : "(Brooks et al., 2016b)" }, "properties" : {  }, "schema" : "https://github.com/citation-style-language/schema/raw/master/csl-citation.json" }</w:instrText>
      </w:r>
      <w:r>
        <w:fldChar w:fldCharType="separate"/>
      </w:r>
      <w:r>
        <w:t xml:space="preserve">(Brooks </w:t>
      </w:r>
      <w:r w:rsidR="00301BD0" w:rsidRPr="00301BD0">
        <w:rPr>
          <w:i/>
        </w:rPr>
        <w:t>et al.</w:t>
      </w:r>
      <w:r>
        <w:t>, 2016)</w:t>
      </w:r>
      <w:r>
        <w:fldChar w:fldCharType="end"/>
      </w:r>
      <w:r>
        <w:t xml:space="preserve">. No species within the region has gone extinct since 1980, but three species are possibly extinct or nearing extinction in the Western, Central and Eastern European subregions </w:t>
      </w:r>
      <w:r>
        <w:fldChar w:fldCharType="begin" w:fldLock="1"/>
      </w:r>
      <w:r>
        <w:instrText>ADDIN CSL_CITATION { "citationItems" : [ { "id" : "ITEM-1", "itemData" : { "DOI" : "http://www.birdlife.org", "abstract" : "BirdLife International (2016) Species factsheet: Chloephaga picta. Downloaded from http://www.birdlife.org on 13/09/2016. Recommended citation for factsheets for more than one species: BirdLife International (2016) IUCN Red List for birds. Downloaded from http://www.birdlife.org on 13/09/2016.", "author" : [ { "dropping-particle" : "", "family" : "BirdLife International", "given" : "", "non-dropping-particle" : "", "parse-names" : false, "suffix" : "" } ], "container-title" : "2016", "id" : "ITEM-1", "issued" : { "date-parts" : [ [ "2016" ] ] }, "title" : "IUCN Red List for birds", "type" : "webpage" }, "uris" : [ "http://www.mendeley.com/documents/?uuid=b3682832-fdf2-474a-b196-1c9c57d5c970" ] } ], "mendeley" : { "formattedCitation" : "(BirdLife International, 2016)", "plainTextFormattedCitation" : "(BirdLife International, 2016)", "previouslyFormattedCitation" : "(BirdLife International, 2016)" }, "properties" : {  }, "schema" : "https://github.com/citation-style-language/schema/raw/master/csl-citation.json" }</w:instrText>
      </w:r>
      <w:r>
        <w:fldChar w:fldCharType="separate"/>
      </w:r>
      <w:r>
        <w:t>(BirdLife International, 2016)</w:t>
      </w:r>
      <w:r>
        <w:fldChar w:fldCharType="end"/>
      </w:r>
      <w:r>
        <w:t>.</w:t>
      </w:r>
    </w:p>
    <w:p w14:paraId="5EA25749" w14:textId="55459BDE" w:rsidR="0048205B" w:rsidRDefault="0048205B" w:rsidP="00AE389F">
      <w:r>
        <w:t xml:space="preserve">Areas of high bird richness include Russia, Turkey, the Mediterranean, Israel, the Black Sea and the Caucasus (BirdLife International, 2015, 2016; </w:t>
      </w:r>
      <w:r w:rsidR="00E02367">
        <w:rPr>
          <w:b/>
        </w:rPr>
        <w:t>Figure 3.46</w:t>
      </w:r>
      <w:r>
        <w:t xml:space="preserve"> A). The highest rates of endemism, and highest numbers of threatened species (</w:t>
      </w:r>
      <w:r>
        <w:fldChar w:fldCharType="begin" w:fldLock="1"/>
      </w:r>
      <w:r>
        <w:instrText>ADDIN CSL_CITATION { "citationItems" : [ { "id" : "ITEM-1", "itemData" : { "URL" : "BiodiversityMapping.org", "accessed" : { "date-parts" : [ [ "2017", "1", "28" ] ] }, "author" : [ { "dropping-particle" : "", "family" : "Jenkins", "given" : "C", "non-dropping-particle" : "", "parse-names" : false, "suffix" : "" }, { "dropping-particle" : "", "family" : "Pimm", "given" : "Stuart L.", "non-dropping-particle" : "", "parse-names" : false, "suffix" : "" }, { "dropping-particle" : "", "family" : "Joppa", "given" : "Lucas N", "non-dropping-particle" : "", "parse-names" : false, "suffix" : "" } ], "container-title" : "Pnas", "id" : "ITEM-1", "issued" : { "date-parts" : [ [ "2013" ] ] }, "page" : "E2602-E2610", "title" : "Global bird diversity", "type" : "webpage" }, "uris" : [ "http://www.mendeley.com/documents/?uuid=e404a4d4-b3a3-4c5a-811f-218a8942fc82" ] }, { "id" : "ITEM-2", "itemData" : { "DOI" : "http://www.birdlife.org", "abstract" : "BirdLife International (2016) Species factsheet: Chloephaga picta. Downloaded from http://www.birdlife.org on 13/09/2016. Recommended citation for factsheets for more than one species: BirdLife International (2016) IUCN Red List for birds. Downloaded from http://www.birdlife.org on 13/09/2016.", "author" : [ { "dropping-particle" : "", "family" : "BirdLife International", "given" : "", "non-dropping-particle" : "", "parse-names" : false, "suffix" : "" } ], "container-title" : "2016", "id" : "ITEM-2", "issued" : { "date-parts" : [ [ "2016" ] ] }, "title" : "IUCN Red List for birds", "type" : "webpage" }, "uris" : [ "http://www.mendeley.com/documents/?uuid=b3682832-fdf2-474a-b196-1c9c57d5c970" ] } ], "mendeley" : { "formattedCitation" : "(BirdLife International, 2016; Jenkins et al., 2013)", "manualFormatting" : "Jenkins et al. 2013, BirdLife International 2016", "plainTextFormattedCitation" : "(BirdLife International, 2016; Jenkins et al., 2013)", "previouslyFormattedCitation" : "(BirdLife International, 2016; Jenkins et al., 2013)" }, "properties" : {  }, "schema" : "https://github.com/citation-style-language/schema/raw/master/csl-citation.json" }</w:instrText>
      </w:r>
      <w:r>
        <w:fldChar w:fldCharType="separate"/>
      </w:r>
      <w:r>
        <w:t xml:space="preserve">Jenkins </w:t>
      </w:r>
      <w:r w:rsidR="00301BD0" w:rsidRPr="00301BD0">
        <w:rPr>
          <w:i/>
        </w:rPr>
        <w:t>et al.</w:t>
      </w:r>
      <w:r>
        <w:t xml:space="preserve"> 2013</w:t>
      </w:r>
      <w:r w:rsidR="0096472A">
        <w:t>;</w:t>
      </w:r>
      <w:r>
        <w:t xml:space="preserve"> BirdLife International</w:t>
      </w:r>
      <w:r w:rsidR="0096472A">
        <w:t>,</w:t>
      </w:r>
      <w:r>
        <w:t xml:space="preserve"> 2016</w:t>
      </w:r>
      <w:r>
        <w:fldChar w:fldCharType="end"/>
      </w:r>
      <w:r>
        <w:t xml:space="preserve">; </w:t>
      </w:r>
      <w:r w:rsidR="00E02367">
        <w:rPr>
          <w:b/>
        </w:rPr>
        <w:t>Figure 3.46</w:t>
      </w:r>
      <w:r>
        <w:t xml:space="preserve"> B) are found in the Mediterranean and Macaronesian islands, as well as the Caucasus </w:t>
      </w:r>
      <w:r>
        <w:fldChar w:fldCharType="begin" w:fldLock="1"/>
      </w:r>
      <w:r>
        <w:instrText>ADDIN CSL_CITATION { "citationItems" : [ { "id" : "ITEM-1", "itemData" : { "DOI" : "10.2779/975810", "ISBN" : "9789279474507", "abstract" : "Aim Te European Red List is a review of the conservation status of all European species (mammals, birds, reptiles, amphibians, freshwater fishes, butterflies, dragonflies, bees, medicinal plants and selected groups of beetles, molluscs, and vascular plants) according to IUCN regional Red Listing guidelines. It identifies those species that are threatened with extinction at the regional level \u2013 in order that appropriate conservation action can be taken to improve their status. Tis Red List publication summarises the results for European birds. Scope Te geographical scope is continent-wide, extending from Greenland in the northwest to the Urals in the northeast, and from the Canary Islands in the southwest to Cyprus and the Caucasus in the southeast. Red List assessments were carried out at two regional levels: for geographical Europe as described above, and for the 272 countries that were Member States of the European Union during the period covered by the 2008-2012 round of reporting under Article 12 of the Birds Directive. Status assessment Te status of all species was assessed using the IUCN Red List Categories and Criteria (Version 3.1; IUCN 2012a3 ), which are the world\u2019s most widely accepted system for measuring extinction risk. All assessments followed the latest Guidelines for Using the IUCN Red List Categories and Criteria (IUCN 20144 ) and the latest Guidelines for Application of IUCN Red List Criteria at Regional and National Levels (Version 4.0; IUCN 2012b5 ). Assessments are available on the European Red List website and data portal: http://ec.europa.eu/environment/nature/ conservation/species/redlist, http://www.iucnredlist.org/ europe and www.birdlife.org/datazone. Results At the European regional level, 13% of bird species are threatened, with 2% Critically Endangered, 3% Endangered, and 7% Vulnerable. A further 6% are Near Treatened. Within the EU 27, 18% of bird species are threatened, with 2% Critically Endangered, 4% Endangered, and 12% Vulnerable, and a further 6% are Near Treatened. Te countries with the largest numbers of bird species are Russia and Turkey. Russia and Eastern Europe, and the Mediterranean, Black Sea and Caucasus regions show a higher species richness than northwest Europe. Russia and Turkey have the highest richness of threatened species. Important numbers of threatened species can also be found in the Caucasus region, the Iberian Peninsula and France, as well as in some regions in the Baltic States and Eastern Eur\u2026", "author" : [ { "dropping-particle" : "", "family" : "BirdLife International", "given" : "", "non-dropping-particle" : "", "parse-names" : false, "suffix" : "" } ], "editor" : [ { "dropping-particle" : "", "family" : "Luxemburg: Office for Official Publications of the European Communities", "given" : "", "non-dropping-particle" : "", "parse-names" : false, "suffix" : "" } ], "id" : "ITEM-1", "issued" : { "date-parts" : [ [ "2015" ] ] }, "number-of-pages" : "67", "publisher" : "Europeam Commission", "title" : "European Red List of Birds", "type" : "book" }, "uris" : [ "http://www.mendeley.com/documents/?uuid=9043796a-4562-306e-996f-eee38f0d75c2" ] }, { "id" : "ITEM-2", "itemData" : { "DOI" : "http://www.birdlife.org", "abstract" : "BirdLife International (2016) Species factsheet: Chloephaga picta. Downloaded from http://www.birdlife.org on 13/09/2016. Recommended citation for factsheets for more than one species: BirdLife International (2016) IUCN Red List for birds. Downloaded from http://www.birdlife.org on 13/09/2016.", "author" : [ { "dropping-particle" : "", "family" : "BirdLife International", "given" : "", "non-dropping-particle" : "", "parse-names" : false, "suffix" : "" } ], "container-title" : "2016", "id" : "ITEM-2", "issued" : { "date-parts" : [ [ "2016" ] ] }, "title" : "IUCN Red List for birds", "type" : "webpage" }, "uris" : [ "http://www.mendeley.com/documents/?uuid=b3682832-fdf2-474a-b196-1c9c57d5c970" ] } ], "mendeley" : { "formattedCitation" : "(BirdLife International, 2015a, 2016)", "plainTextFormattedCitation" : "(BirdLife International, 2015a, 2016)", "previouslyFormattedCitation" : "(BirdLife International, 2015a, 2016)" }, "properties" : {  }, "schema" : "https://github.com/citation-style-language/schema/raw/master/csl-citation.json" }</w:instrText>
      </w:r>
      <w:r>
        <w:fldChar w:fldCharType="separate"/>
      </w:r>
      <w:r w:rsidRPr="00193C7B">
        <w:t>(BirdLife International, 2015, 2016)</w:t>
      </w:r>
      <w:r>
        <w:fldChar w:fldCharType="end"/>
      </w:r>
      <w:r>
        <w:t xml:space="preserve">, and Central Asia. </w:t>
      </w:r>
    </w:p>
    <w:p w14:paraId="14FB642A" w14:textId="5B108009" w:rsidR="0048205B" w:rsidRDefault="0048205B" w:rsidP="00AE389F"/>
    <w:p w14:paraId="31E8B7C3" w14:textId="7B9B7004" w:rsidR="00733B54" w:rsidRPr="00733B54" w:rsidRDefault="00733B54" w:rsidP="00733B54">
      <w:pPr>
        <w:rPr>
          <w:lang w:val="en-US"/>
        </w:rPr>
      </w:pPr>
      <w:bookmarkStart w:id="1021" w:name="_Ref500025627"/>
      <w:r>
        <w:rPr>
          <w:lang w:eastAsia="en-GB"/>
        </w:rPr>
        <w:drawing>
          <wp:inline distT="0" distB="0" distL="0" distR="0" wp14:anchorId="15254D08" wp14:editId="57ADE475">
            <wp:extent cx="5759450" cy="5559425"/>
            <wp:effectExtent l="0" t="0" r="0" b="317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7"/>
                    <a:stretch>
                      <a:fillRect/>
                    </a:stretch>
                  </pic:blipFill>
                  <pic:spPr>
                    <a:xfrm>
                      <a:off x="0" y="0"/>
                      <a:ext cx="5759450" cy="5559425"/>
                    </a:xfrm>
                    <a:prstGeom prst="rect">
                      <a:avLst/>
                    </a:prstGeom>
                  </pic:spPr>
                </pic:pic>
              </a:graphicData>
            </a:graphic>
          </wp:inline>
        </w:drawing>
      </w:r>
    </w:p>
    <w:p w14:paraId="3665DD34" w14:textId="15D8C5F5" w:rsidR="00A351B7" w:rsidRDefault="00A351B7" w:rsidP="00E97412">
      <w:pPr>
        <w:pStyle w:val="Caption"/>
      </w:pPr>
    </w:p>
    <w:p w14:paraId="345A888A" w14:textId="14E23693" w:rsidR="00733B54" w:rsidRPr="00733B54" w:rsidRDefault="00733B54" w:rsidP="00733B54">
      <w:pPr>
        <w:rPr>
          <w:lang w:val="en-US"/>
        </w:rPr>
      </w:pPr>
      <w:r>
        <w:rPr>
          <w:lang w:eastAsia="en-GB"/>
        </w:rPr>
        <w:lastRenderedPageBreak/>
        <w:drawing>
          <wp:inline distT="0" distB="0" distL="0" distR="0" wp14:anchorId="45546E62" wp14:editId="3CE4D84B">
            <wp:extent cx="5759450" cy="4679315"/>
            <wp:effectExtent l="0" t="0" r="0" b="698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8"/>
                    <a:stretch>
                      <a:fillRect/>
                    </a:stretch>
                  </pic:blipFill>
                  <pic:spPr>
                    <a:xfrm>
                      <a:off x="0" y="0"/>
                      <a:ext cx="5759450" cy="4679315"/>
                    </a:xfrm>
                    <a:prstGeom prst="rect">
                      <a:avLst/>
                    </a:prstGeom>
                  </pic:spPr>
                </pic:pic>
              </a:graphicData>
            </a:graphic>
          </wp:inline>
        </w:drawing>
      </w:r>
    </w:p>
    <w:bookmarkEnd w:id="1021"/>
    <w:p w14:paraId="4C551327" w14:textId="0BD4AC5F" w:rsidR="0048205B" w:rsidRDefault="0048205B" w:rsidP="00AE389F">
      <w:r>
        <w:t xml:space="preserve">There is strong evidence for a moderate </w:t>
      </w:r>
      <w:r>
        <w:rPr>
          <w:i/>
        </w:rPr>
        <w:t>overall decline of bird populations</w:t>
      </w:r>
      <w:r>
        <w:t xml:space="preserve"> in the region </w:t>
      </w:r>
      <w:r>
        <w:fldChar w:fldCharType="begin" w:fldLock="1"/>
      </w:r>
      <w:r>
        <w:instrText>ADDIN CSL_CITATION { "citationItems" : [ { "id" : "ITEM-1", "itemData" : { "abstract" : "172", "author" : [ { "dropping-particle" : "", "family" : "BirdLife International", "given" : "", "non-dropping-particle" : "", "parse-names" : false, "suffix" : "" } ], "id" : "ITEM-1", "issued" : { "date-parts" : [ [ "2017" ] ] }, "publisher-place" : "Cambridge, UK", "title" : "European birds of conservation concern: populations, trends and national responsibilities", "type" : "report" }, "uris" : [ "http://www.mendeley.com/documents/?uuid=0f861d09-b5bb-406b-b2e5-9e98449d9dcd", "http://www.mendeley.com/documents/?uuid=32e5a4c5-2c14-4445-9299-a9843ceedeef" ] } ], "mendeley" : { "formattedCitation" : "(BirdLife International, 2017)", "plainTextFormattedCitation" : "(BirdLife International, 2017)", "previouslyFormattedCitation" : "(BirdLife International, 2017)" }, "properties" : {  }, "schema" : "https://github.com/citation-style-language/schema/raw/master/csl-citation.json" }</w:instrText>
      </w:r>
      <w:r>
        <w:fldChar w:fldCharType="separate"/>
      </w:r>
      <w:r>
        <w:t>(BirdLife International, 2017)</w:t>
      </w:r>
      <w:r>
        <w:fldChar w:fldCharType="end"/>
      </w:r>
      <w:r>
        <w:t xml:space="preserve">. A recent report </w:t>
      </w:r>
      <w:r>
        <w:fldChar w:fldCharType="begin" w:fldLock="1"/>
      </w:r>
      <w:r>
        <w:instrText>ADDIN CSL_CITATION { "citationItems" : [ { "id" : "ITEM-1", "itemData" : { "DOI" : "10.2779/975810", "ISBN" : "9789279474507", "abstract" : "Aim Te European Red List is a review of the conservation status of all European species (mammals, birds, reptiles, amphibians, freshwater fishes, butterflies, dragonflies, bees, medicinal plants and selected groups of beetles, molluscs, and vascular plants) according to IUCN regional Red Listing guidelines. It identifies those species that are threatened with extinction at the regional level \u2013 in order that appropriate conservation action can be taken to improve their status. Tis Red List publication summarises the results for European birds. Scope Te geographical scope is continent-wide, extending from Greenland in the northwest to the Urals in the northeast, and from the Canary Islands in the southwest to Cyprus and the Caucasus in the southeast. Red List assessments were carried out at two regional levels: for geographical Europe as described above, and for the 272 countries that were Member States of the European Union during the period covered by the 2008-2012 round of reporting under Article 12 of the Birds Directive. Status assessment Te status of all species was assessed using the IUCN Red List Categories and Criteria (Version 3.1; IUCN 2012a3 ), which are the world\u2019s most widely accepted system for measuring extinction risk. All assessments followed the latest Guidelines for Using the IUCN Red List Categories and Criteria (IUCN 20144 ) and the latest Guidelines for Application of IUCN Red List Criteria at Regional and National Levels (Version 4.0; IUCN 2012b5 ). Assessments are available on the European Red List website and data portal: http://ec.europa.eu/environment/nature/ conservation/species/redlist, http://www.iucnredlist.org/ europe and www.birdlife.org/datazone. Results At the European regional level, 13% of bird species are threatened, with 2% Critically Endangered, 3% Endangered, and 7% Vulnerable. A further 6% are Near Treatened. Within the EU 27, 18% of bird species are threatened, with 2% Critically Endangered, 4% Endangered, and 12% Vulnerable, and a further 6% are Near Treatened. Te countries with the largest numbers of bird species are Russia and Turkey. Russia and Eastern Europe, and the Mediterranean, Black Sea and Caucasus regions show a higher species richness than northwest Europe. Russia and Turkey have the highest richness of threatened species. Important numbers of threatened species can also be found in the Caucasus region, the Iberian Peninsula and France, as well as in some regions in the Baltic States and Eastern Eur\u2026", "author" : [ { "dropping-particle" : "", "family" : "BirdLife International", "given" : "", "non-dropping-particle" : "", "parse-names" : false, "suffix" : "" } ], "editor" : [ { "dropping-particle" : "", "family" : "Luxemburg: Office for Official Publications of the European Communities", "given" : "", "non-dropping-particle" : "", "parse-names" : false, "suffix" : "" } ], "id" : "ITEM-1", "issued" : { "date-parts" : [ [ "2015" ] ] }, "number-of-pages" : "67", "publisher" : "Europeam Commission", "title" : "European Red List of Birds", "type" : "book" }, "uris" : [ "http://www.mendeley.com/documents/?uuid=9043796a-4562-306e-996f-eee38f0d75c2" ] } ], "mendeley" : { "formattedCitation" : "(BirdLife International, 2015a)", "manualFormatting" : "(BirdLife International 2015)", "plainTextFormattedCitation" : "(BirdLife International, 2015a)", "previouslyFormattedCitation" : "(BirdLife International, 2015a)" }, "properties" : {  }, "schema" : "https://github.com/citation-style-language/schema/raw/master/csl-citation.json" }</w:instrText>
      </w:r>
      <w:r>
        <w:fldChar w:fldCharType="separate"/>
      </w:r>
      <w:r>
        <w:t>(BirdLife International, 2015)</w:t>
      </w:r>
      <w:r>
        <w:fldChar w:fldCharType="end"/>
      </w:r>
      <w:r>
        <w:t xml:space="preserve"> shows that out of the 533 species breeding in the EU-27 countries, 153 have declined since 2001, while 136 show a long-term decline (since 1980, </w:t>
      </w:r>
      <w:r w:rsidR="008C20F5">
        <w:rPr>
          <w:b/>
        </w:rPr>
        <w:t>Table 3.6</w:t>
      </w:r>
      <w:r>
        <w:t xml:space="preserve">). Most of the large-scale, long-term research studies </w:t>
      </w:r>
      <w:r>
        <w:fldChar w:fldCharType="begin" w:fldLock="1"/>
      </w:r>
      <w:r>
        <w:instrText>ADDIN CSL_CITATION { "citationItems" : [ { "id" : "ITEM-1", "itemData" : { "DOI" : "10.1111/j.1474-919X.2007.00698.x", "ISBN" : "0019-1019", "ISSN" : "00191019", "PMID" : "16186625", "abstract" : "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u00a9 2007 The Authors.", "author" : [ { "dropping-particle" : "", "family" : "Gregory", "given" : "Richard D.", "non-dropping-particle" : "", "parse-names" : false, "suffix" : "" }, { "dropping-particle" : "", "family" : "Vorisek", "given" : "Petr", "non-dropping-particle" : "", "parse-names" : false, "suffix" : "" }, { "dropping-particle" : "", "family" : "Strien", "given" : "Arco", "non-dropping-particle" : "Van", "parse-names" : false, "suffix" : "" }, { "dropping-particle" : "", "family" : "Gmelig Meyling", "given" : "Adriaan W.", "non-dropping-particle" : "", "parse-names" : false, "suffix" : "" }, { "dropping-particle" : "", "family" : "Jiguet", "given" : "Fr\u00e9d\u00e9ric", "non-dropping-particle" : "", "parse-names" : false, "suffix" : "" }, { "dropping-particle" : "", "family" : "Fornasari", "given" : "Lorenzo", "non-dropping-particle" : "", "parse-names" : false, "suffix" : "" }, { "dropping-particle" : "", "family" : "Reif", "given" : "Jiri", "non-dropping-particle" : "", "parse-names" : false, "suffix" : "" }, { "dropping-particle" : "", "family" : "Chylarecki", "given" : "Przemek", "non-dropping-particle" : "", "parse-names" : false, "suffix" : "" }, { "dropping-particle" : "", "family" : "Burfield", "given" : "Ian J.", "non-dropping-particle" : "", "parse-names" : false, "suffix" : "" } ], "container-title" : "Ibis", "id" : "ITEM-1", "issue" : "SUPPL. 2", "issued" : { "date-parts" : [ [ "2007", "6", "6" ] ] }, "page" : "78-97", "publisher" : "Blackwell Publishing Ltd", "title" : "Population trends of widespread woodland birds in Europe", "type" : "article-journal", "volume" : "149" }, "uris" : [ "http://www.mendeley.com/documents/?uuid=b83262d7-28be-4e0d-ab02-8748a6cc2101" ] }, { "id" : "ITEM-2", "itemData" : { "DOI" : "10.1111/j.1474-919X.2008.00829.x", "ISBN" : "0019-1019", "ISSN" : "00191019", "abstract" : "The relationship between agricultural intensification and a decline in farmland bird populations is well documented in Europe, but the results are mostly based on data from the western part of the continent. In the former socialist eastern and central European countries, political changes around 1990 resulted in a steep decline in the intensity of agriculture. Therefore, one would expect populations of farmland birds to have recovered under these conditions of lower agricultural intensity. We explored population trends of 19 farmland bird species in the Czech Republic between 1982 and 2003 using data from a large-scale monitoring scheme, and, additionally, we looked for relationships between such population changes and a number of variables describing the temporal development of Czech agriculture. Most farmland species declined during the focal period, and this decline was steepest in farmland specialists (Northern Lapwing Vanellus vanellus, Skylark Alauda arvensis, Linnet Carduelis cannabina and Yellowhammer Emberiza citrinella). Although the intensity of agriculture was lower after than before 1990, the overall decline continued in most farmland bird species, albeit at a slower rate. The correlations between agricultural intensity and farmland bird decline showed opposite patterns to that found in other European studies, because bird populations were highest in years with the most intensive agriculture. We speculate that this pattern could have resulted from the impact of different driving forces causing farmland bird decline in different periods. The high intensity of agriculture could have caused the decline of the originally abundant populations before 1990. After 1990, the decreasing area of arable land could be the most important factor resulting in the continued decline of farmland bird populations. Our results demonstrate that the drivers of farmland bird population changes could differ across Europe, and thus investigations into the effect of farmland management in different parts of the continent are urgently required.", "author" : [ { "dropping-particle" : "", "family" : "Reif", "given" : "Ji\u0159\u00ed", "non-dropping-particle" : "", "parse-names" : false, "suffix" : "" }, { "dropping-particle" : "", "family" : "Vo\u0159\u00ed\u0161ek", "given" : "Petr", "non-dropping-particle" : "", "parse-names" : false, "suffix" : "" }, { "dropping-particle" : "", "family" : "\u0160\u0165astn\u00fd", "given" : "Karel", "non-dropping-particle" : "", "parse-names" : false, "suffix" : "" }, { "dropping-particle" : "", "family" : "Bej\u010dek", "given" : "Vladim\u00edr", "non-dropping-particle" : "", "parse-names" : false, "suffix" : "" }, { "dropping-particle" : "", "family" : "Petr", "given" : "Ji\u0159\u00ed", "non-dropping-particle" : "", "parse-names" : false, "suffix" : "" } ], "container-title" : "Ibis", "id" : "ITEM-2", "issue" : "3", "issued" : { "date-parts" : [ [ "2008", "6", "10" ] ] }, "page" : "596-605", "publisher" : "Blackwell Publishing Ltd", "title" : "Agricultural intensification and farmland birds: New insights from a central European country", "type" : "article-journal", "volume" : "150" }, "uris" : [ "http://www.mendeley.com/documents/?uuid=9c52bb18-a704-458d-98f5-c65df5f91364" ] }, { "id" : "ITEM-3", "itemData" : { "DOI" : "10.1111/ibi.12118", "ISBN" : "0019-1019", "ISSN" : "00191019", "abstract" : "There is compelling evidence that Afro-Palaearctic (A-P) migrant bird populations have declined in Europe in recent decades, often to a greater degree than resident or short-distance migrants. There appear to have been two phases of decline. The first in the 1960s\u20131970s, and in some cases into the early 1980s, largely affected species wintering predominantly in the arid Sahelian zone, and the second since the 1980s has mostly affected species wintering in the humid tropics and Guinea forest zone. Potential drivers of these declines are diverse and are spread across and interact within the migratory cycle. Our knowledge of declining species is generally better for the breeding than the non-breeding parts of their life cycles, but there are significant gaps in both for many species. On the breeding grounds, degradation of breeding habitats is the factor affecting the demography of the largest number of species, particularly within agricultural systems and woodland and forests. In the non-breeding areas, the interacting factors of anthropogenic habitat degradation and climatic conditions, particularly drought in the Sahel zone, appear to be the most important factors. Based on our synthesis of existing information, we suggest four priorities for further research: (1) use of new and emerging tracking technologies to identify migratory pathways and strategies, understand migratory connectivity and enable field research to be targeted more effectively; (2) undertake detailed field studies in sub-Saharan Africa and at staging sites, where we understand little about distribution patterns, habitat use and foraging ecology; (3) make better use of the wealth of data from the European breeding grounds to explore spatial and temporal patterns in demographic parameters and relate these to migratory pathways and large-scale patterns of habitat change and climatic factors; and (4) make better use of remote sensing to improve our understanding of how and where land cover is changing across these extensive areas and how this impacts A-P migrants. This research needs to inform and underpin a flyway approach to conservation, evaluating a suite of drivers across the migratory cycle and combining this with an understanding of land management practices that integrate the needs of birds and people in these areas.", "author" : [ { "dropping-particle" : "", "family" : "Vickery", "given" : "Juliet A.", "non-dropping-particle" : "", "parse-names" : false, "suffix" : "" }, { "dropping-particle" : "", "family" : "Ewing", "given" : "Steven R.", "non-dropping-particle" : "", "parse-names" : false, "suffix" : "" }, { "dropping-particle" : "", "family" : "Smith", "given" : "Ken W.", "non-dropping-particle" : "", "parse-names" : false, "suffix" : "" }, { "dropping-particle" : "", "family" : "Pain", "given" : "Deborah J.", "non-dropping-particle" : "", "parse-names" : false, "suffix" : "" }, { "dropping-particle" : "", "family" : "Bairlein", "given" : "Franz", "non-dropping-particle" : "", "parse-names" : false, "suffix" : "" }, { "dropping-particle" : "", "family" : "??korpilov??", "given" : "Jana", "non-dropping-particle" : "", "parse-names" : false, "suffix" : "" }, { "dropping-particle" : "", "family" : "Gregory", "given" : "Richard D.", "non-dropping-particle" : "", "parse-names" : false, "suffix" : "" } ], "container-title" : "Ibis", "editor" : [ { "dropping-particle" : "", "family" : "Fox", "given" : "Tony", "non-dropping-particle" : "", "parse-names" : false, "suffix" : "" } ], "id" : "ITEM-3", "issue" : "1", "issued" : { "date-parts" : [ [ "2014", "1" ] ] }, "page" : "1-22", "title" : "The decline of Afro-Palaearctic migrants and an assessment of potential causes", "type" : "article-journal", "volume" : "156" }, "uris" : [ "http://www.mendeley.com/documents/?uuid=3fa172ba-d561-3b75-904b-fdef0d925ada" ] }, { "id" : "ITEM-4", "itemData" : { "DOI" : "10.1111/gcb.13097", "ISSN" : "13652486", "PMID" : "26486804", "abstract" : "Species attributes are commonly used to infer impacts of environmental change on multiyear species trends, e.g. decadal changes in population size. However, by themselves attributes are of limited value in global change attribution since they do not measure the changing environment. A broader foundation for attributing species responses to global change may be achieved by complementing an attributes-based approach by one estimating the relationship between repeated measures of organismal and environmental changes over short time scales. To assess the benefit of this multiscale perspective, we investigate the recent impact of multiple environmental changes on European farmland birds, here focusing on climate change and land use change. We analyze more than 800 time series from 18 countries spanning the past two decades. Analysis of long-term population growth rates documents simultaneous responses that can be attributed to both climate change and land-use change, including long-term increases in populations of hot-dwelling species and declines in long-distance migrants and farmland specialists. In contrast, analysis of annual growth rates yield novel insights into the potential mechanisms driving long-term climate induced change. In particular, we find that birds are affected by winter, spring, and summer conditions depending on the distinct breeding phenology that corresponds to their migratory strategy. Birds in general benefit from higher temperatures or higher primary productivity early on or in the peak of the breeding season with the largest effect sizes observed in cooler parts of species' climatic ranges. Our results document the potential of combining time scales and integrating both species attributes and environmental variables for global change attribution. We suggest such an approach will be of general use when high-resolution time series are available in large-scale biodiversity surveys.", "author" : [ { "dropping-particle" : "", "family" : "J\u00f8rgensen", "given" : "Peter S\u00f8gaard", "non-dropping-particle" : "", "parse-names" : false, "suffix" : "" }, { "dropping-particle" : "", "family" : "B\u00f6hning-Gaese", "given" : "Katrin", "non-dropping-particle" : "", "parse-names" : false, "suffix" : "" }, { "dropping-particle" : "", "family" : "Thorup", "given" : "Kasper", "non-dropping-particle" : "", "parse-names" : false, "suffix" : "" }, { "dropping-particle" : "", "family" : "T\u00f8ttrup", "given" : "Anders P.", "non-dropping-particle" : "", "parse-names" : false, "suffix" : "" }, { "dropping-particle" : "", "family" : "Chylarecki", "given" : "Przemys\u0142aw", "non-dropping-particle" : "", "parse-names" : false, "suffix" : "" }, { "dropping-particle" : "", "family" : "Jiguet", "given" : "Fr\u00e9d\u00e9ric", "non-dropping-particle" : "", "parse-names" : false, "suffix" : "" }, { "dropping-particle" : "", "family" : "Lehikoinen", "given" : "Aleksi", "non-dropping-particle" : "", "parse-names" : false, "suffix" : "" }, { "dropping-particle" : "", "family" : "Noble", "given" : "David G.", "non-dropping-particle" : "", "parse-names" : false, "suffix" : "" }, { "dropping-particle" : "", "family" : "Reif", "given" : "Jiri", "non-dropping-particle" : "", "parse-names" : false, "suffix" : "" }, { "dropping-particle" : "", "family" : "Schmid", "given" : "Hans", "non-dropping-particle" : "", "parse-names" : false, "suffix" : "" }, { "dropping-particle" : "", "family" : "Turnhout", "given" : "Chris", "non-dropping-particle" : "van", "parse-names" : false, "suffix" : "" }, { "dropping-particle" : "", "family" : "Burfield", "given" : "Ian J.", "non-dropping-particle" : "", "parse-names" : false, "suffix" : "" }, { "dropping-particle" : "", "family" : "Foppen", "given" : "Ruud", "non-dropping-particle" : "", "parse-names" : false, "suffix" : "" }, { "dropping-particle" : "", "family" : "Vo\u0159\u00ed\u0161ek", "given" : "Petr", "non-dropping-particle" : "", "parse-names" : false, "suffix" : "" }, { "dropping-particle" : "", "family" : "Strien", "given" : "Arco", "non-dropping-particle" : "van", "parse-names" : false, "suffix" : "" }, { "dropping-particle" : "", "family" : "Gregory", "given" : "Richard D.", "non-dropping-particle" : "", "parse-names" : false, "suffix" : "" }, { "dropping-particle" : "", "family" : "Rahbek", "given" : "Carsten", "non-dropping-particle" : "", "parse-names" : false, "suffix" : "" } ], "container-title" : "Global Change Biology", "id" : "ITEM-4", "issue" : "2", "issued" : { "date-parts" : [ [ "2016", "2" ] ] }, "page" : "530-543", "title" : "Continent-scale global change attribution in European birds - combining annual and decadal time scales", "type" : "article-journal", "volume" : "22" }, "uris" : [ "http://www.mendeley.com/documents/?uuid=075873f9-3a09-41e8-bd58-64ab317bb1af" ] } ], "mendeley" : { "formattedCitation" : "(Gregory et al., 2007; J\u00f8rgensen et al., 2016; Reif, Vo\u0159\u00ed\u0161ek, \u0160\u0165astn\u00fd, Bej\u010dek, &amp; Petr, 2008; Vickery et al., 2014)", "plainTextFormattedCitation" : "(Gregory et al., 2007; J\u00f8rgensen et al., 2016; Reif, Vo\u0159\u00ed\u0161ek, \u0160\u0165astn\u00fd, Bej\u010dek, &amp; Petr, 2008; Vickery et al., 2014)", "previouslyFormattedCitation" : "(Gregory et al., 2007; J\u00f8rgensen et al., 2016; Reif, Vo\u0159\u00ed\u0161ek, \u0160\u0165astn\u00fd, Bej\u010dek, &amp; Petr, 2008; Vickery et al., 2014)" }, "properties" : {  }, "schema" : "https://github.com/citation-style-language/schema/raw/master/csl-citation.json" }</w:instrText>
      </w:r>
      <w:r>
        <w:fldChar w:fldCharType="separate"/>
      </w:r>
      <w:r>
        <w:t xml:space="preserve">(Gregory </w:t>
      </w:r>
      <w:r w:rsidR="00301BD0" w:rsidRPr="00301BD0">
        <w:rPr>
          <w:i/>
        </w:rPr>
        <w:t>et al.</w:t>
      </w:r>
      <w:r>
        <w:t xml:space="preserve">, 2007; Jørgensen </w:t>
      </w:r>
      <w:r w:rsidR="00301BD0" w:rsidRPr="00301BD0">
        <w:rPr>
          <w:i/>
        </w:rPr>
        <w:t>et al.</w:t>
      </w:r>
      <w:r>
        <w:t>, 2016</w:t>
      </w:r>
      <w:r w:rsidR="000E7A80">
        <w:t>b</w:t>
      </w:r>
      <w:r>
        <w:t>; Reif</w:t>
      </w:r>
      <w:r w:rsidR="00BD504A">
        <w:rPr>
          <w:i/>
        </w:rPr>
        <w:t xml:space="preserve"> et al.</w:t>
      </w:r>
      <w:r>
        <w:t xml:space="preserve">, 2008; Vickery </w:t>
      </w:r>
      <w:r w:rsidR="00301BD0" w:rsidRPr="00301BD0">
        <w:rPr>
          <w:i/>
        </w:rPr>
        <w:t>et al.</w:t>
      </w:r>
      <w:r>
        <w:t>, 2014)</w:t>
      </w:r>
      <w:r>
        <w:fldChar w:fldCharType="end"/>
      </w:r>
      <w:r>
        <w:t xml:space="preserve"> as well as many smaller studies (e.g. </w:t>
      </w:r>
      <w:r>
        <w:fldChar w:fldCharType="begin" w:fldLock="1"/>
      </w:r>
      <w:r>
        <w:instrText>ADDIN CSL_CITATION { "citationItems" : [ { "id" : "ITEM-1", "itemData" : { "DOI" : "10.1134/S106741361301013X", "ISSN" : "1067-4136", "abstract" : "The results of censuses taken in 1995 to 2011 along two key routes in the areas of the Sulakskaya and Turalinskaya Lagoons, Dagestan (the western coast of the Middle Caspian Sea), are summarized. The state of the populations of regularly migrating birds and causes of long-term fluctuations in their abundance have been assessed by the method of long-term series of observations on trajectories of active migration along stationary routes. The results show that the abundance of 46 out of the 116 background taxa has decreased, while that of 70 taxa has increased or remained unchanged. The key regulatory factors include hydroclimatic conditions, anthropogenic impact, food supply, synurbanization, and weather. The results provide a basis for developing a unified strategy for the conservation of the birds of Eurasia.", "author" : [ { "dropping-particle" : "V", "family" : "Vilkov", "given" : "E", "non-dropping-particle" : "", "parse-names" : false, "suffix" : "" } ], "container-title" : "Russian Journal of Ecology", "id" : "ITEM-1", "issue" : "2", "issued" : { "date-parts" : [ [ "2013" ] ] }, "page" : "142\u2013157.", "title" : "Population Trends in Regular Migrants As the Basis for a Prediction Model for Conservation of the Birds of Eurasia.", "type" : "article-journal", "volume" : "44" }, "uris" : [ "http://www.mendeley.com/documents/?uuid=7d49a08c-4abb-4f19-ad4b-f2375e5ff21d" ] } ], "mendeley" : { "formattedCitation" : "(Vilkov, 2013)", "manualFormatting" : "Vilkov 2013)", "plainTextFormattedCitation" : "(Vilkov, 2013)", "previouslyFormattedCitation" : "(Vilkov, 2013)" }, "properties" : {  }, "schema" : "https://github.com/citation-style-language/schema/raw/master/csl-citation.json" }</w:instrText>
      </w:r>
      <w:r>
        <w:fldChar w:fldCharType="separate"/>
      </w:r>
      <w:r>
        <w:t>Vilkov 2013)</w:t>
      </w:r>
      <w:r>
        <w:fldChar w:fldCharType="end"/>
      </w:r>
      <w:r>
        <w:t xml:space="preserve"> also report declines in either species richness or populations. However, different species groups and regions exhibit different trends, and knowledge gaps exist. Notably, population sizes are unknown for many species, particularly in Eastern Europe and Central Asia </w:t>
      </w:r>
      <w:r>
        <w:fldChar w:fldCharType="begin" w:fldLock="1"/>
      </w:r>
      <w:r>
        <w:instrText>ADDIN CSL_CITATION { "citationItems" : [ { "id" : "ITEM-1", "itemData" : { "abstract" : "172", "author" : [ { "dropping-particle" : "", "family" : "BirdLife International", "given" : "", "non-dropping-particle" : "", "parse-names" : false, "suffix" : "" } ], "id" : "ITEM-1", "issued" : { "date-parts" : [ [ "2017" ] ] }, "publisher-place" : "Cambridge, UK", "title" : "European birds of conservation concern: populations, trends and national responsibilities", "type" : "report" }, "uris" : [ "http://www.mendeley.com/documents/?uuid=32e5a4c5-2c14-4445-9299-a9843ceedeef", "http://www.mendeley.com/documents/?uuid=0f861d09-b5bb-406b-b2e5-9e98449d9dcd" ] } ], "mendeley" : { "formattedCitation" : "(BirdLife International, 2017)", "plainTextFormattedCitation" : "(BirdLife International, 2017)", "previouslyFormattedCitation" : "(BirdLife International, 2017)" }, "properties" : {  }, "schema" : "https://github.com/citation-style-language/schema/raw/master/csl-citation.json" }</w:instrText>
      </w:r>
      <w:r>
        <w:fldChar w:fldCharType="separate"/>
      </w:r>
      <w:r>
        <w:t>(BirdLife International, 2017)</w:t>
      </w:r>
      <w:r>
        <w:fldChar w:fldCharType="end"/>
      </w:r>
      <w:r>
        <w:t>.</w:t>
      </w:r>
    </w:p>
    <w:p w14:paraId="76CC9CE6" w14:textId="38A71E00" w:rsidR="0048205B" w:rsidRDefault="0048205B" w:rsidP="000226B2">
      <w:pPr>
        <w:pStyle w:val="Caption"/>
      </w:pPr>
      <w:bookmarkStart w:id="1022" w:name="_Ref499812522"/>
      <w:r>
        <w:t xml:space="preserve">Table </w:t>
      </w:r>
      <w:bookmarkEnd w:id="1022"/>
      <w:r w:rsidR="00570663">
        <w:t>3.6</w:t>
      </w:r>
      <w:r>
        <w:t>: Long-term and recent trends of bird species breeding in EU-27 countries (EEA, 2015</w:t>
      </w:r>
      <w:r w:rsidR="002169B6">
        <w:t>a</w:t>
      </w:r>
      <w:r>
        <w:t>). Short-term covers the time period 2001-2012, and long-term the period 1980-2012. The total number of species is 456.</w:t>
      </w:r>
    </w:p>
    <w:tbl>
      <w:tblPr>
        <w:tblStyle w:val="TableGrid"/>
        <w:tblW w:w="0" w:type="auto"/>
        <w:tblInd w:w="108" w:type="dxa"/>
        <w:tblLook w:val="04A0" w:firstRow="1" w:lastRow="0" w:firstColumn="1" w:lastColumn="0" w:noHBand="0" w:noVBand="1"/>
      </w:tblPr>
      <w:tblGrid>
        <w:gridCol w:w="1193"/>
        <w:gridCol w:w="1329"/>
        <w:gridCol w:w="1329"/>
      </w:tblGrid>
      <w:tr w:rsidR="0048205B" w14:paraId="75659A4C"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22AC2CAD" w14:textId="77777777" w:rsidR="0048205B" w:rsidRDefault="0048205B" w:rsidP="00AE389F">
            <w:pPr>
              <w:spacing w:after="0"/>
              <w:rPr>
                <w:b/>
                <w:sz w:val="20"/>
                <w:szCs w:val="20"/>
              </w:rPr>
            </w:pPr>
            <w:r>
              <w:rPr>
                <w:b/>
                <w:sz w:val="20"/>
                <w:szCs w:val="20"/>
              </w:rPr>
              <w:t>Trend</w:t>
            </w:r>
          </w:p>
        </w:tc>
        <w:tc>
          <w:tcPr>
            <w:tcW w:w="1162" w:type="dxa"/>
            <w:tcBorders>
              <w:top w:val="single" w:sz="4" w:space="0" w:color="auto"/>
              <w:left w:val="single" w:sz="4" w:space="0" w:color="auto"/>
              <w:bottom w:val="single" w:sz="4" w:space="0" w:color="auto"/>
              <w:right w:val="single" w:sz="4" w:space="0" w:color="auto"/>
            </w:tcBorders>
            <w:hideMark/>
          </w:tcPr>
          <w:p w14:paraId="423AABE9" w14:textId="77777777" w:rsidR="0048205B" w:rsidRDefault="0048205B" w:rsidP="00AE389F">
            <w:pPr>
              <w:spacing w:after="0"/>
              <w:rPr>
                <w:b/>
                <w:sz w:val="20"/>
                <w:szCs w:val="20"/>
              </w:rPr>
            </w:pPr>
            <w:r>
              <w:rPr>
                <w:b/>
                <w:sz w:val="20"/>
                <w:szCs w:val="20"/>
              </w:rPr>
              <w:t>Long-term</w:t>
            </w:r>
          </w:p>
        </w:tc>
        <w:tc>
          <w:tcPr>
            <w:tcW w:w="1212" w:type="dxa"/>
            <w:tcBorders>
              <w:top w:val="single" w:sz="4" w:space="0" w:color="auto"/>
              <w:left w:val="single" w:sz="4" w:space="0" w:color="auto"/>
              <w:bottom w:val="single" w:sz="4" w:space="0" w:color="auto"/>
              <w:right w:val="single" w:sz="4" w:space="0" w:color="auto"/>
            </w:tcBorders>
            <w:hideMark/>
          </w:tcPr>
          <w:p w14:paraId="5FE1D2EC" w14:textId="77777777" w:rsidR="0048205B" w:rsidRDefault="0048205B" w:rsidP="00AE389F">
            <w:pPr>
              <w:spacing w:after="0"/>
              <w:rPr>
                <w:b/>
                <w:sz w:val="20"/>
                <w:szCs w:val="20"/>
              </w:rPr>
            </w:pPr>
            <w:r>
              <w:rPr>
                <w:b/>
                <w:sz w:val="20"/>
                <w:szCs w:val="20"/>
              </w:rPr>
              <w:t>Short-term</w:t>
            </w:r>
          </w:p>
        </w:tc>
      </w:tr>
      <w:tr w:rsidR="0048205B" w14:paraId="1E8ADC7B"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55DD4B65" w14:textId="77777777" w:rsidR="0048205B" w:rsidRDefault="0048205B" w:rsidP="00AE389F">
            <w:pPr>
              <w:spacing w:after="0"/>
              <w:rPr>
                <w:sz w:val="20"/>
                <w:szCs w:val="20"/>
              </w:rPr>
            </w:pPr>
            <w:r>
              <w:rPr>
                <w:sz w:val="20"/>
                <w:szCs w:val="20"/>
              </w:rPr>
              <w:t>Declining</w:t>
            </w:r>
          </w:p>
        </w:tc>
        <w:tc>
          <w:tcPr>
            <w:tcW w:w="1162" w:type="dxa"/>
            <w:tcBorders>
              <w:top w:val="single" w:sz="4" w:space="0" w:color="auto"/>
              <w:left w:val="single" w:sz="4" w:space="0" w:color="auto"/>
              <w:bottom w:val="single" w:sz="4" w:space="0" w:color="auto"/>
              <w:right w:val="single" w:sz="4" w:space="0" w:color="auto"/>
            </w:tcBorders>
            <w:hideMark/>
          </w:tcPr>
          <w:p w14:paraId="25A25036" w14:textId="77777777" w:rsidR="0048205B" w:rsidRDefault="0048205B" w:rsidP="00AE389F">
            <w:pPr>
              <w:spacing w:after="0"/>
              <w:jc w:val="center"/>
              <w:rPr>
                <w:sz w:val="20"/>
                <w:szCs w:val="20"/>
              </w:rPr>
            </w:pPr>
            <w:r>
              <w:rPr>
                <w:sz w:val="20"/>
                <w:szCs w:val="20"/>
              </w:rPr>
              <w:t>136</w:t>
            </w:r>
          </w:p>
        </w:tc>
        <w:tc>
          <w:tcPr>
            <w:tcW w:w="1212" w:type="dxa"/>
            <w:tcBorders>
              <w:top w:val="single" w:sz="4" w:space="0" w:color="auto"/>
              <w:left w:val="single" w:sz="4" w:space="0" w:color="auto"/>
              <w:bottom w:val="single" w:sz="4" w:space="0" w:color="auto"/>
              <w:right w:val="single" w:sz="4" w:space="0" w:color="auto"/>
            </w:tcBorders>
            <w:hideMark/>
          </w:tcPr>
          <w:p w14:paraId="5EEBFE62" w14:textId="77777777" w:rsidR="0048205B" w:rsidRDefault="0048205B" w:rsidP="00AE389F">
            <w:pPr>
              <w:spacing w:after="0"/>
              <w:jc w:val="center"/>
              <w:rPr>
                <w:sz w:val="20"/>
                <w:szCs w:val="20"/>
              </w:rPr>
            </w:pPr>
            <w:r>
              <w:rPr>
                <w:sz w:val="20"/>
                <w:szCs w:val="20"/>
              </w:rPr>
              <w:t>153</w:t>
            </w:r>
          </w:p>
        </w:tc>
      </w:tr>
      <w:tr w:rsidR="0048205B" w14:paraId="29108329"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50391D38" w14:textId="77777777" w:rsidR="0048205B" w:rsidRDefault="0048205B" w:rsidP="00AE389F">
            <w:pPr>
              <w:spacing w:after="0"/>
              <w:rPr>
                <w:sz w:val="20"/>
                <w:szCs w:val="20"/>
              </w:rPr>
            </w:pPr>
            <w:r>
              <w:rPr>
                <w:sz w:val="20"/>
                <w:szCs w:val="20"/>
              </w:rPr>
              <w:t>Increasing</w:t>
            </w:r>
          </w:p>
        </w:tc>
        <w:tc>
          <w:tcPr>
            <w:tcW w:w="1162" w:type="dxa"/>
            <w:tcBorders>
              <w:top w:val="single" w:sz="4" w:space="0" w:color="auto"/>
              <w:left w:val="single" w:sz="4" w:space="0" w:color="auto"/>
              <w:bottom w:val="single" w:sz="4" w:space="0" w:color="auto"/>
              <w:right w:val="single" w:sz="4" w:space="0" w:color="auto"/>
            </w:tcBorders>
            <w:hideMark/>
          </w:tcPr>
          <w:p w14:paraId="3A22D293" w14:textId="77777777" w:rsidR="0048205B" w:rsidRDefault="0048205B" w:rsidP="00AE389F">
            <w:pPr>
              <w:spacing w:after="0"/>
              <w:jc w:val="center"/>
              <w:rPr>
                <w:sz w:val="20"/>
                <w:szCs w:val="20"/>
              </w:rPr>
            </w:pPr>
            <w:r>
              <w:rPr>
                <w:sz w:val="20"/>
                <w:szCs w:val="20"/>
              </w:rPr>
              <w:t>150</w:t>
            </w:r>
          </w:p>
        </w:tc>
        <w:tc>
          <w:tcPr>
            <w:tcW w:w="1212" w:type="dxa"/>
            <w:tcBorders>
              <w:top w:val="single" w:sz="4" w:space="0" w:color="auto"/>
              <w:left w:val="single" w:sz="4" w:space="0" w:color="auto"/>
              <w:bottom w:val="single" w:sz="4" w:space="0" w:color="auto"/>
              <w:right w:val="single" w:sz="4" w:space="0" w:color="auto"/>
            </w:tcBorders>
            <w:hideMark/>
          </w:tcPr>
          <w:p w14:paraId="64F51416" w14:textId="77777777" w:rsidR="0048205B" w:rsidRDefault="0048205B" w:rsidP="00AE389F">
            <w:pPr>
              <w:spacing w:after="0"/>
              <w:jc w:val="center"/>
              <w:rPr>
                <w:sz w:val="20"/>
                <w:szCs w:val="20"/>
              </w:rPr>
            </w:pPr>
            <w:r>
              <w:rPr>
                <w:sz w:val="20"/>
                <w:szCs w:val="20"/>
              </w:rPr>
              <w:t>133</w:t>
            </w:r>
          </w:p>
        </w:tc>
      </w:tr>
      <w:tr w:rsidR="0048205B" w14:paraId="1ECEA330"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79847656" w14:textId="77777777" w:rsidR="0048205B" w:rsidRDefault="0048205B" w:rsidP="00AE389F">
            <w:pPr>
              <w:spacing w:after="0"/>
              <w:rPr>
                <w:sz w:val="20"/>
                <w:szCs w:val="20"/>
              </w:rPr>
            </w:pPr>
            <w:r>
              <w:rPr>
                <w:sz w:val="20"/>
                <w:szCs w:val="20"/>
              </w:rPr>
              <w:t>Stable</w:t>
            </w:r>
          </w:p>
        </w:tc>
        <w:tc>
          <w:tcPr>
            <w:tcW w:w="1162" w:type="dxa"/>
            <w:tcBorders>
              <w:top w:val="single" w:sz="4" w:space="0" w:color="auto"/>
              <w:left w:val="single" w:sz="4" w:space="0" w:color="auto"/>
              <w:bottom w:val="single" w:sz="4" w:space="0" w:color="auto"/>
              <w:right w:val="single" w:sz="4" w:space="0" w:color="auto"/>
            </w:tcBorders>
            <w:hideMark/>
          </w:tcPr>
          <w:p w14:paraId="69BCB527" w14:textId="77777777" w:rsidR="0048205B" w:rsidRDefault="0048205B" w:rsidP="00AE389F">
            <w:pPr>
              <w:spacing w:after="0"/>
              <w:jc w:val="center"/>
              <w:rPr>
                <w:sz w:val="20"/>
                <w:szCs w:val="20"/>
              </w:rPr>
            </w:pPr>
            <w:r>
              <w:rPr>
                <w:sz w:val="20"/>
                <w:szCs w:val="20"/>
              </w:rPr>
              <w:t>49</w:t>
            </w:r>
          </w:p>
        </w:tc>
        <w:tc>
          <w:tcPr>
            <w:tcW w:w="1212" w:type="dxa"/>
            <w:tcBorders>
              <w:top w:val="single" w:sz="4" w:space="0" w:color="auto"/>
              <w:left w:val="single" w:sz="4" w:space="0" w:color="auto"/>
              <w:bottom w:val="single" w:sz="4" w:space="0" w:color="auto"/>
              <w:right w:val="single" w:sz="4" w:space="0" w:color="auto"/>
            </w:tcBorders>
            <w:hideMark/>
          </w:tcPr>
          <w:p w14:paraId="077E9960" w14:textId="77777777" w:rsidR="0048205B" w:rsidRDefault="0048205B" w:rsidP="00AE389F">
            <w:pPr>
              <w:spacing w:after="0"/>
              <w:jc w:val="center"/>
              <w:rPr>
                <w:sz w:val="20"/>
                <w:szCs w:val="20"/>
              </w:rPr>
            </w:pPr>
            <w:r>
              <w:rPr>
                <w:sz w:val="20"/>
                <w:szCs w:val="20"/>
              </w:rPr>
              <w:t>96</w:t>
            </w:r>
          </w:p>
        </w:tc>
      </w:tr>
      <w:tr w:rsidR="0048205B" w14:paraId="23C3B5F5"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78571B76" w14:textId="77777777" w:rsidR="0048205B" w:rsidRDefault="0048205B" w:rsidP="00AE389F">
            <w:pPr>
              <w:spacing w:after="0"/>
              <w:rPr>
                <w:sz w:val="20"/>
                <w:szCs w:val="20"/>
              </w:rPr>
            </w:pPr>
            <w:r>
              <w:rPr>
                <w:sz w:val="20"/>
                <w:szCs w:val="20"/>
              </w:rPr>
              <w:t>Fluctuating</w:t>
            </w:r>
          </w:p>
        </w:tc>
        <w:tc>
          <w:tcPr>
            <w:tcW w:w="1162" w:type="dxa"/>
            <w:tcBorders>
              <w:top w:val="single" w:sz="4" w:space="0" w:color="auto"/>
              <w:left w:val="single" w:sz="4" w:space="0" w:color="auto"/>
              <w:bottom w:val="single" w:sz="4" w:space="0" w:color="auto"/>
              <w:right w:val="single" w:sz="4" w:space="0" w:color="auto"/>
            </w:tcBorders>
            <w:hideMark/>
          </w:tcPr>
          <w:p w14:paraId="40C57275" w14:textId="77777777" w:rsidR="0048205B" w:rsidRDefault="0048205B" w:rsidP="00AE389F">
            <w:pPr>
              <w:spacing w:after="0"/>
              <w:jc w:val="center"/>
              <w:rPr>
                <w:sz w:val="20"/>
                <w:szCs w:val="20"/>
              </w:rPr>
            </w:pPr>
            <w:r>
              <w:rPr>
                <w:sz w:val="20"/>
                <w:szCs w:val="20"/>
              </w:rPr>
              <w:t>6</w:t>
            </w:r>
          </w:p>
        </w:tc>
        <w:tc>
          <w:tcPr>
            <w:tcW w:w="1212" w:type="dxa"/>
            <w:tcBorders>
              <w:top w:val="single" w:sz="4" w:space="0" w:color="auto"/>
              <w:left w:val="single" w:sz="4" w:space="0" w:color="auto"/>
              <w:bottom w:val="single" w:sz="4" w:space="0" w:color="auto"/>
              <w:right w:val="single" w:sz="4" w:space="0" w:color="auto"/>
            </w:tcBorders>
            <w:hideMark/>
          </w:tcPr>
          <w:p w14:paraId="71C4BE41" w14:textId="77777777" w:rsidR="0048205B" w:rsidRDefault="0048205B" w:rsidP="00AE389F">
            <w:pPr>
              <w:spacing w:after="0"/>
              <w:jc w:val="center"/>
              <w:rPr>
                <w:sz w:val="20"/>
                <w:szCs w:val="20"/>
              </w:rPr>
            </w:pPr>
            <w:r>
              <w:rPr>
                <w:sz w:val="20"/>
                <w:szCs w:val="20"/>
              </w:rPr>
              <w:t>12</w:t>
            </w:r>
          </w:p>
        </w:tc>
      </w:tr>
      <w:tr w:rsidR="0048205B" w14:paraId="4DED408B"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262832AD" w14:textId="77777777" w:rsidR="0048205B" w:rsidRDefault="0048205B" w:rsidP="00AE389F">
            <w:pPr>
              <w:spacing w:after="0"/>
              <w:rPr>
                <w:sz w:val="20"/>
                <w:szCs w:val="20"/>
              </w:rPr>
            </w:pPr>
            <w:r>
              <w:rPr>
                <w:sz w:val="20"/>
                <w:szCs w:val="20"/>
              </w:rPr>
              <w:t>Uncertain</w:t>
            </w:r>
          </w:p>
        </w:tc>
        <w:tc>
          <w:tcPr>
            <w:tcW w:w="1162" w:type="dxa"/>
            <w:tcBorders>
              <w:top w:val="single" w:sz="4" w:space="0" w:color="auto"/>
              <w:left w:val="single" w:sz="4" w:space="0" w:color="auto"/>
              <w:bottom w:val="single" w:sz="4" w:space="0" w:color="auto"/>
              <w:right w:val="single" w:sz="4" w:space="0" w:color="auto"/>
            </w:tcBorders>
            <w:hideMark/>
          </w:tcPr>
          <w:p w14:paraId="6F2CD2F0" w14:textId="77777777" w:rsidR="0048205B" w:rsidRDefault="0048205B" w:rsidP="00AE389F">
            <w:pPr>
              <w:spacing w:after="0"/>
              <w:jc w:val="center"/>
              <w:rPr>
                <w:sz w:val="20"/>
                <w:szCs w:val="20"/>
              </w:rPr>
            </w:pPr>
            <w:r>
              <w:rPr>
                <w:sz w:val="20"/>
                <w:szCs w:val="20"/>
              </w:rPr>
              <w:t>55</w:t>
            </w:r>
          </w:p>
        </w:tc>
        <w:tc>
          <w:tcPr>
            <w:tcW w:w="1212" w:type="dxa"/>
            <w:tcBorders>
              <w:top w:val="single" w:sz="4" w:space="0" w:color="auto"/>
              <w:left w:val="single" w:sz="4" w:space="0" w:color="auto"/>
              <w:bottom w:val="single" w:sz="4" w:space="0" w:color="auto"/>
              <w:right w:val="single" w:sz="4" w:space="0" w:color="auto"/>
            </w:tcBorders>
            <w:hideMark/>
          </w:tcPr>
          <w:p w14:paraId="25A534F4" w14:textId="77777777" w:rsidR="0048205B" w:rsidRDefault="0048205B" w:rsidP="00AE389F">
            <w:pPr>
              <w:spacing w:after="0"/>
              <w:jc w:val="center"/>
              <w:rPr>
                <w:sz w:val="20"/>
                <w:szCs w:val="20"/>
              </w:rPr>
            </w:pPr>
            <w:r>
              <w:rPr>
                <w:sz w:val="20"/>
                <w:szCs w:val="20"/>
              </w:rPr>
              <w:t>23</w:t>
            </w:r>
          </w:p>
        </w:tc>
      </w:tr>
      <w:tr w:rsidR="0048205B" w14:paraId="7DA8637B" w14:textId="77777777" w:rsidTr="00AE389F">
        <w:tc>
          <w:tcPr>
            <w:tcW w:w="1193" w:type="dxa"/>
            <w:tcBorders>
              <w:top w:val="single" w:sz="4" w:space="0" w:color="auto"/>
              <w:left w:val="single" w:sz="4" w:space="0" w:color="auto"/>
              <w:bottom w:val="single" w:sz="4" w:space="0" w:color="auto"/>
              <w:right w:val="single" w:sz="4" w:space="0" w:color="auto"/>
            </w:tcBorders>
            <w:hideMark/>
          </w:tcPr>
          <w:p w14:paraId="21D1EE6A" w14:textId="77777777" w:rsidR="0048205B" w:rsidRDefault="0048205B" w:rsidP="00AE389F">
            <w:pPr>
              <w:spacing w:after="0"/>
              <w:rPr>
                <w:sz w:val="20"/>
                <w:szCs w:val="20"/>
              </w:rPr>
            </w:pPr>
            <w:r>
              <w:rPr>
                <w:sz w:val="20"/>
                <w:szCs w:val="20"/>
              </w:rPr>
              <w:t>Unknown</w:t>
            </w:r>
          </w:p>
        </w:tc>
        <w:tc>
          <w:tcPr>
            <w:tcW w:w="1162" w:type="dxa"/>
            <w:tcBorders>
              <w:top w:val="single" w:sz="4" w:space="0" w:color="auto"/>
              <w:left w:val="single" w:sz="4" w:space="0" w:color="auto"/>
              <w:bottom w:val="single" w:sz="4" w:space="0" w:color="auto"/>
              <w:right w:val="single" w:sz="4" w:space="0" w:color="auto"/>
            </w:tcBorders>
            <w:hideMark/>
          </w:tcPr>
          <w:p w14:paraId="0DB40ACA" w14:textId="77777777" w:rsidR="0048205B" w:rsidRDefault="0048205B" w:rsidP="00AE389F">
            <w:pPr>
              <w:spacing w:after="0"/>
              <w:jc w:val="center"/>
              <w:rPr>
                <w:sz w:val="20"/>
                <w:szCs w:val="20"/>
              </w:rPr>
            </w:pPr>
            <w:r>
              <w:rPr>
                <w:sz w:val="20"/>
                <w:szCs w:val="20"/>
              </w:rPr>
              <w:t>79</w:t>
            </w:r>
          </w:p>
        </w:tc>
        <w:tc>
          <w:tcPr>
            <w:tcW w:w="1212" w:type="dxa"/>
            <w:tcBorders>
              <w:top w:val="single" w:sz="4" w:space="0" w:color="auto"/>
              <w:left w:val="single" w:sz="4" w:space="0" w:color="auto"/>
              <w:bottom w:val="single" w:sz="4" w:space="0" w:color="auto"/>
              <w:right w:val="single" w:sz="4" w:space="0" w:color="auto"/>
            </w:tcBorders>
            <w:hideMark/>
          </w:tcPr>
          <w:p w14:paraId="4F0E964A" w14:textId="77777777" w:rsidR="0048205B" w:rsidRDefault="0048205B" w:rsidP="00AE389F">
            <w:pPr>
              <w:spacing w:after="0"/>
              <w:jc w:val="center"/>
              <w:rPr>
                <w:sz w:val="20"/>
                <w:szCs w:val="20"/>
              </w:rPr>
            </w:pPr>
            <w:r>
              <w:rPr>
                <w:sz w:val="20"/>
                <w:szCs w:val="20"/>
              </w:rPr>
              <w:t>58</w:t>
            </w:r>
          </w:p>
        </w:tc>
      </w:tr>
    </w:tbl>
    <w:p w14:paraId="3FFD5447" w14:textId="77777777" w:rsidR="0048205B" w:rsidRDefault="0048205B" w:rsidP="00AE389F">
      <w:pPr>
        <w:spacing w:after="0"/>
      </w:pPr>
    </w:p>
    <w:p w14:paraId="74970586" w14:textId="15859021" w:rsidR="0048205B" w:rsidRDefault="0048205B" w:rsidP="00AE389F">
      <w:r>
        <w:t xml:space="preserve">A large proportion of species in decline are associated with marine habitats </w:t>
      </w:r>
      <w:r>
        <w:fldChar w:fldCharType="begin" w:fldLock="1"/>
      </w:r>
      <w:r>
        <w:instrText>ADDIN CSL_CITATION { "citationItems" : [ { "id" : "ITEM-1", "itemData" : { "DOI" : "10.2779/975810", "ISBN" : "9789279474507", "abstract" : "Aim Te European Red List is a review of the conservation status of all European species (mammals, birds, reptiles, amphibians, freshwater fishes, butterflies, dragonflies, bees, medicinal plants and selected groups of beetles, molluscs, and vascular plants) according to IUCN regional Red Listing guidelines. It identifies those species that are threatened with extinction at the regional level \u2013 in order that appropriate conservation action can be taken to improve their status. Tis Red List publication summarises the results for European birds. Scope Te geographical scope is continent-wide, extending from Greenland in the northwest to the Urals in the northeast, and from the Canary Islands in the southwest to Cyprus and the Caucasus in the southeast. Red List assessments were carried out at two regional levels: for geographical Europe as described above, and for the 272 countries that were Member States of the European Union during the period covered by the 2008-2012 round of reporting under Article 12 of the Birds Directive. Status assessment Te status of all species was assessed using the IUCN Red List Categories and Criteria (Version 3.1; IUCN 2012a3 ), which are the world\u2019s most widely accepted system for measuring extinction risk. All assessments followed the latest Guidelines for Using the IUCN Red List Categories and Criteria (IUCN 20144 ) and the latest Guidelines for Application of IUCN Red List Criteria at Regional and National Levels (Version 4.0; IUCN 2012b5 ). Assessments are available on the European Red List website and data portal: http://ec.europa.eu/environment/nature/ conservation/species/redlist, http://www.iucnredlist.org/ europe and www.birdlife.org/datazone. Results At the European regional level, 13% of bird species are threatened, with 2% Critically Endangered, 3% Endangered, and 7% Vulnerable. A further 6% are Near Treatened. Within the EU 27, 18% of bird species are threatened, with 2% Critically Endangered, 4% Endangered, and 12% Vulnerable, and a further 6% are Near Treatened. Te countries with the largest numbers of bird species are Russia and Turkey. Russia and Eastern Europe, and the Mediterranean, Black Sea and Caucasus regions show a higher species richness than northwest Europe. Russia and Turkey have the highest richness of threatened species. Important numbers of threatened species can also be found in the Caucasus region, the Iberian Peninsula and France, as well as in some regions in the Baltic States and Eastern Eur\u2026", "author" : [ { "dropping-particle" : "", "family" : "BirdLife International", "given" : "", "non-dropping-particle" : "", "parse-names" : false, "suffix" : "" } ], "editor" : [ { "dropping-particle" : "", "family" : "Luxemburg: Office for Official Publications of the European Communities", "given" : "", "non-dropping-particle" : "", "parse-names" : false, "suffix" : "" } ], "id" : "ITEM-1", "issued" : { "date-parts" : [ [ "2015" ] ] }, "number-of-pages" : "67", "publisher" : "Europeam Commission", "title" : "European Red List of Birds", "type" : "book" }, "uris" : [ "http://www.mendeley.com/documents/?uuid=9043796a-4562-306e-996f-eee38f0d75c2" ] } ], "mendeley" : { "formattedCitation" : "(BirdLife International, 2015a)", "plainTextFormattedCitation" : "(BirdLife International, 2015a)", "previouslyFormattedCitation" : "(BirdLife International, 2015a)" }, "properties" : {  }, "schema" : "https://github.com/citation-style-language/schema/raw/master/csl-citation.json" }</w:instrText>
      </w:r>
      <w:r>
        <w:fldChar w:fldCharType="separate"/>
      </w:r>
      <w:r w:rsidRPr="00193C7B">
        <w:t>(BirdLife International, 2015)</w:t>
      </w:r>
      <w:r>
        <w:fldChar w:fldCharType="end"/>
      </w:r>
      <w:r>
        <w:t xml:space="preserve">. Terrestrial species show contrasting trends among functional groups. Decline is strongest for </w:t>
      </w:r>
      <w:r>
        <w:lastRenderedPageBreak/>
        <w:t xml:space="preserve">migratory birds </w:t>
      </w:r>
      <w:r>
        <w:fldChar w:fldCharType="begin" w:fldLock="1"/>
      </w:r>
      <w:r>
        <w:instrText>ADDIN CSL_CITATION { "citationItems" : [ { "id" : "ITEM-1", "itemData" : { "URL" : "http://datazone.birdlife.org/sowb/casestudy/palearctic-african-migratory-birds-have-suffered-substantial-declines", "accessed" : { "date-parts" : [ [ "2017", "7", "26" ] ] }, "author" : [ { "dropping-particle" : "", "family" : "BirdLife International", "given" : "", "non-dropping-particle" : "", "parse-names" : false, "suffix" : "" } ], "id" : "ITEM-1", "issued" : { "date-parts" : [ [ "2008" ] ] }, "title" : "Palearctic-African migratory birds have suffered substantial declines.", "type" : "webpage" }, "uris" : [ "http://www.mendeley.com/documents/?uuid=8238c7df-645d-4e29-8da7-930678201736" ] } ], "mendeley" : { "formattedCitation" : "(BirdLife International, 2008)", "manualFormatting" : "(BirdLife International 2008, Vickery et al. 2014)", "plainTextFormattedCitation" : "(BirdLife International, 2008)", "previouslyFormattedCitation" : "(BirdLife International, 2008)" }, "properties" : {  }, "schema" : "https://github.com/citation-style-language/schema/raw/master/csl-citation.json" }</w:instrText>
      </w:r>
      <w:r>
        <w:fldChar w:fldCharType="separate"/>
      </w:r>
      <w:r>
        <w:t xml:space="preserve">(BirdLife International, 2008; Vickery </w:t>
      </w:r>
      <w:r w:rsidR="00301BD0" w:rsidRPr="00301BD0">
        <w:rPr>
          <w:i/>
        </w:rPr>
        <w:t>et al.</w:t>
      </w:r>
      <w:r>
        <w:t xml:space="preserve"> 2014)</w:t>
      </w:r>
      <w:r>
        <w:fldChar w:fldCharType="end"/>
      </w:r>
      <w:r>
        <w:t xml:space="preserve"> and habitat specialists </w:t>
      </w:r>
      <w:r>
        <w:fldChar w:fldCharType="begin" w:fldLock="1"/>
      </w:r>
      <w:r>
        <w:instrText>ADDIN CSL_CITATION { "citationItems" : [ { "id" : "ITEM-1", "itemData" : { "DOI" : "10.1098/rsbl.2012.0496", "ISBN" : "1744-9561", "ISSN" : "1744-9561", "PMID" : "22809721", "abstract" : "Biotic homogenization (BH) is a process whereby some species (losers) are systematically replaced by others (winners). While this process has been related to the effects of anthropogenic activities, whether and how BH is occurring across regions and the role of native species as a driver of BH has hardly been investigated. Here, we examine the trend in the community specialization index (CSI) for 234 native species of breeding birds at 10,111 sites in six European countries from 1990 to 2008. Unlike many BH studies, CSI uses abundance information to estimate the balance between generalist and specialist species in local assemblages. We show that bird communities are more and more composed of native generalist species across regions, revealing a strong, ongoing BH process. Our result suggests a rapid and non-random change in community composition at a continental scale is occurring, most likely driven by anthropogenic activities.", "author" : [ { "dropping-particle" : "", "family" : "Viol", "given" : "Isabelle", "non-dropping-particle" : "Le", "parse-names" : false, "suffix" : "" }, { "dropping-particle" : "", "family" : "Jiguet", "given" : "Fr\u00e9d\u00e9ric", "non-dropping-particle" : "", "parse-names" : false, "suffix" : "" }, { "dropping-particle" : "", "family" : "Brotons", "given" : "Lluis", "non-dropping-particle" : "", "parse-names" : false, "suffix" : "" }, { "dropping-particle" : "", "family" : "Herrando", "given" : "Sergi", "non-dropping-particle" : "", "parse-names" : false, "suffix" : "" }, { "dropping-particle" : "", "family" : "Lindstr\u00f6m", "given" : "Ake", "non-dropping-particle" : "", "parse-names" : false, "suffix" : "" }, { "dropping-particle" : "", "family" : "Pearce-Higgins", "given" : "James W", "non-dropping-particle" : "", "parse-names" : false, "suffix" : "" }, { "dropping-particle" : "", "family" : "Reif", "given" : "Jir\u00ed", "non-dropping-particle" : "", "parse-names" : false, "suffix" : "" }, { "dropping-particle" : "", "family" : "Turnhout", "given" : "Chris", "non-dropping-particle" : "Van", "parse-names" : false, "suffix" : "" }, { "dropping-particle" : "", "family" : "Devictor", "given" : "Vincent", "non-dropping-particle" : "", "parse-names" : false, "suffix" : "" } ], "container-title" : "Biology letters", "id" : "ITEM-1", "issue" : "5", "issued" : { "date-parts" : [ [ "2012", "10", "23" ] ] }, "page" : "780-2", "publisher" : "The Royal Society", "title" : "More and more generalists: two decades of changes in the European avifauna.", "type" : "article-journal", "volume" : "8" }, "uris" : [ "http://www.mendeley.com/documents/?uuid=c7cc6029-d8f7-38f8-ab0e-12f7e3d85a39" ] } ], "mendeley" : { "formattedCitation" : "(Le Viol et al., 2012)", "plainTextFormattedCitation" : "(Le Viol et al., 2012)", "previouslyFormattedCitation" : "(Le Viol et al., 2012)" }, "properties" : {  }, "schema" : "https://github.com/citation-style-language/schema/raw/master/csl-citation.json" }</w:instrText>
      </w:r>
      <w:r>
        <w:fldChar w:fldCharType="separate"/>
      </w:r>
      <w:r>
        <w:t xml:space="preserve">(Le Viol </w:t>
      </w:r>
      <w:r w:rsidR="00301BD0" w:rsidRPr="00301BD0">
        <w:rPr>
          <w:i/>
        </w:rPr>
        <w:t>et al.</w:t>
      </w:r>
      <w:r>
        <w:t>, 2012)</w:t>
      </w:r>
      <w:r>
        <w:fldChar w:fldCharType="end"/>
      </w:r>
      <w:r>
        <w:t>. The latter, coinciding with an increased frequency of generalist species, leads to a decrease in functional diversity. This trend, often referred to as “biotic homogenization”, is maybe the typical change in terrestrial avian communities across groups and locations (</w:t>
      </w:r>
      <w:r>
        <w:fldChar w:fldCharType="begin" w:fldLock="1"/>
      </w:r>
      <w:r>
        <w:instrText>ADDIN CSL_CITATION { "citationItems" : [ { "id" : "ITEM-1", "itemData" : { "DOI" : "10.1098/rsbl.2012.0496", "ISBN" : "1744-9561", "ISSN" : "1744-9561", "PMID" : "22809721", "abstract" : "Biotic homogenization (BH) is a process whereby some species (losers) are systematically replaced by others (winners). While this process has been related to the effects of anthropogenic activities, whether and how BH is occurring across regions and the role of native species as a driver of BH has hardly been investigated. Here, we examine the trend in the community specialization index (CSI) for 234 native species of breeding birds at 10,111 sites in six European countries from 1990 to 2008. Unlike many BH studies, CSI uses abundance information to estimate the balance between generalist and specialist species in local assemblages. We show that bird communities are more and more composed of native generalist species across regions, revealing a strong, ongoing BH process. Our result suggests a rapid and non-random change in community composition at a continental scale is occurring, most likely driven by anthropogenic activities.", "author" : [ { "dropping-particle" : "", "family" : "Viol", "given" : "Isabelle", "non-dropping-particle" : "Le", "parse-names" : false, "suffix" : "" }, { "dropping-particle" : "", "family" : "Jiguet", "given" : "Fr\u00e9d\u00e9ric", "non-dropping-particle" : "", "parse-names" : false, "suffix" : "" }, { "dropping-particle" : "", "family" : "Brotons", "given" : "Lluis", "non-dropping-particle" : "", "parse-names" : false, "suffix" : "" }, { "dropping-particle" : "", "family" : "Herrando", "given" : "Sergi", "non-dropping-particle" : "", "parse-names" : false, "suffix" : "" }, { "dropping-particle" : "", "family" : "Lindstr\u00f6m", "given" : "Ake", "non-dropping-particle" : "", "parse-names" : false, "suffix" : "" }, { "dropping-particle" : "", "family" : "Pearce-Higgins", "given" : "James W", "non-dropping-particle" : "", "parse-names" : false, "suffix" : "" }, { "dropping-particle" : "", "family" : "Reif", "given" : "Jir\u00ed", "non-dropping-particle" : "", "parse-names" : false, "suffix" : "" }, { "dropping-particle" : "", "family" : "Turnhout", "given" : "Chris", "non-dropping-particle" : "Van", "parse-names" : false, "suffix" : "" }, { "dropping-particle" : "", "family" : "Devictor", "given" : "Vincent", "non-dropping-particle" : "", "parse-names" : false, "suffix" : "" } ], "container-title" : "Biology letters", "id" : "ITEM-1", "issue" : "5", "issued" : { "date-parts" : [ [ "2012", "10", "23" ] ] }, "page" : "780-2", "publisher" : "The Royal Society", "title" : "More and more generalists: two decades of changes in the European avifauna.", "type" : "article-journal", "volume" : "8" }, "uris" : [ "http://www.mendeley.com/documents/?uuid=c7cc6029-d8f7-38f8-ab0e-12f7e3d85a39" ] } ], "mendeley" : { "formattedCitation" : "(Le Viol et al., 2012)", "manualFormatting" : "Le Viol et al. 2012)", "plainTextFormattedCitation" : "(Le Viol et al., 2012)", "previouslyFormattedCitation" : "(Le Viol et al., 2012)" }, "properties" : {  }, "schema" : "https://github.com/citation-style-language/schema/raw/master/csl-citation.json" }</w:instrText>
      </w:r>
      <w:r>
        <w:fldChar w:fldCharType="separate"/>
      </w:r>
      <w:r>
        <w:t xml:space="preserve">Le Viol </w:t>
      </w:r>
      <w:r w:rsidR="00301BD0" w:rsidRPr="00301BD0">
        <w:rPr>
          <w:i/>
        </w:rPr>
        <w:t>et al.</w:t>
      </w:r>
      <w:r>
        <w:t>, 2012)</w:t>
      </w:r>
      <w:r>
        <w:fldChar w:fldCharType="end"/>
      </w:r>
      <w:r>
        <w:t>.</w:t>
      </w:r>
    </w:p>
    <w:p w14:paraId="60BBEECC" w14:textId="7D319D7D" w:rsidR="0048205B" w:rsidRDefault="0048205B" w:rsidP="00AE389F">
      <w:r>
        <w:rPr>
          <w:i/>
        </w:rPr>
        <w:t>Genetic diversity</w:t>
      </w:r>
      <w:r>
        <w:t xml:space="preserve"> is often studied at the population level </w:t>
      </w:r>
      <w:r>
        <w:fldChar w:fldCharType="begin" w:fldLock="1"/>
      </w:r>
      <w:r>
        <w:instrText>ADDIN CSL_CITATION { "citationItems" : [ { "id" : "ITEM-1", "itemData" : { "DOI" : "10.1016/j.mrgentox.2006.04.021", "ISSN" : "0027-5107", "PMID" : "16807076", "abstract" : "Many common environmental pollutants, together with nuclear radiation, are recognized as genotoxic. There is, however, very little information on pollution-related genetic effects on free-living animal populations, especially in terrestrial ecosystems. We investigated whether genetic diversity in two small insectivorous passerines, the great tit (Parus major) and the pied flycatcher (Ficedula hypoleuca), was changed near point sources of heavy metals (two copper smelters) or radioactive isotopes (nuclear material reprocessing plant). We measured concentration of heavy metals and nucleotide diversity in mitochondrial DNA in feather samples taken from nestlings in multiple polluted areas and at control sites. In both species, heavy metal concentrations \u2013 especially of arsenic \u2013 were increased in feathers collected at smelter sites. The P. major population living near a smelter showed significantly higher nucleotide diversity than a control population in an unpolluted site, suggesting increased mutation rates in a polluted environment. On the contrary, F. hypoleuca showed reduced nucleotide diversity at both smelter sites but increased nucleotide diversity near the source of radioactivity. Our results show that heavy metal pollution and low level nuclear radiation affect the nucleotide diversity in two free-living insectivorous passerines. We suggest that the different response in these two species may be due to their different ability to handle toxic compounds in the body.", "author" : [ { "dropping-particle" : "", "family" : "Eeva", "given" : "Tapio", "non-dropping-particle" : "", "parse-names" : false, "suffix" : "" }, { "dropping-particle" : "", "family" : "Belskii", "given" : "Eugen", "non-dropping-particle" : "", "parse-names" : false, "suffix" : "" }, { "dropping-particle" : "", "family" : "Kuranov", "given" : "Boris", "non-dropping-particle" : "", "parse-names" : false, "suffix" : "" } ], "container-title" : "Mutation Research", "id" : "ITEM-1", "issued" : { "date-parts" : [ [ "2006" ] ] }, "page" : "8-15", "title" : "Environmental pollution affects genetic diversity in wild bird populations", "type" : "article-journal", "volume" : "608" }, "uris" : [ "http://www.mendeley.com/documents/?uuid=ff858d2b-4032-311a-9aa0-250b95491323" ] }, { "id" : "ITEM-2", "itemData" : { "DOI" : "10.1002/ece3.856", "ISBN" : "2045-7758", "ISSN" : "20457758", "PMID" : "24363897", "abstract" : "Genetic diversity is one of the key evolutionary variables that correlate with population size, being of critical importance for population viability and the persistence of species. Genetic diversity can also have important ecological consequences within populations, and in turn, ecological factors may drive patterns of genetic diversity. However, the relationship between the genetic diversity of a population and how this interacts with ecological processes has so far only been investigated in a few studies. Here, we investigate the link between ecological factors, local population size, and allelic diversity, using a field study of a common bird species, the house sparrow (Passer domesticus). We studied sparrows outside the breeding season in a confined small valley dominated by dispersed farms and small-scale agriculture in southern France. Population surveys at 36 locations revealed that sparrows were more abundant in locations with high food availability. We then captured and genotyped 891 house sparrows at 10 microsatellite loci from a subset of these locations (N = 12). Population genetic analyses revealed weak genetic structure, where each locality represented a distinct substructure within the study area. We found that food availability was the main factor among others tested to influence the genetic structure between locations. These results suggest that ecological factors can have strong impacts on both population size per se and intrapopulation genetic variation even at a small scale. On a more general level, our data indicate that a patchy environment and low dispersal rate can result in fine-scale patterns of genetic diversity. Given the importance of genetic diversity for population viability, combining ecological and genetic data can help to identify factors limiting population size and determine the conservation potential of populations.", "author" : [ { "dropping-particle" : "", "family" : "Liu", "given" : "Yang", "non-dropping-particle" : "", "parse-names" : false, "suffix" : "" }, { "dropping-particle" : "", "family" : "Webber", "given" : "Simone", "non-dropping-particle" : "", "parse-names" : false, "suffix" : "" }, { "dropping-particle" : "", "family" : "Bowgen", "given" : "Katharine", "non-dropping-particle" : "", "parse-names" : false, "suffix" : "" }, { "dropping-particle" : "", "family" : "Schmaltz", "given" : "Lucie", "non-dropping-particle" : "", "parse-names" : false, "suffix" : "" }, { "dropping-particle" : "", "family" : "Bradley", "given" : "Katharine", "non-dropping-particle" : "", "parse-names" : false, "suffix" : "" }, { "dropping-particle" : "", "family" : "Halvarsson", "given" : "Peter", "non-dropping-particle" : "", "parse-names" : false, "suffix" : "" }, { "dropping-particle" : "", "family" : "Abdelgadir", "given" : "Mohanad", "non-dropping-particle" : "", "parse-names" : false, "suffix" : "" }, { "dropping-particle" : "", "family" : "Griesser", "given" : "Michael", "non-dropping-particle" : "", "parse-names" : false, "suffix" : "" } ], "container-title" : "Ecology and Evolution", "id" : "ITEM-2", "issue" : "14", "issued" : { "date-parts" : [ [ "2013", "11" ] ] }, "page" : "4683-4695", "title" : "Environmental factors influence both abundance and genetic diversity in a widespread bird species", "type" : "article-journal", "volume" : "3" }, "uris" : [ "http://www.mendeley.com/documents/?uuid=0ea8e358-b458-3d28-9f3b-24c813ea8f27" ] } ], "mendeley" : { "formattedCitation" : "(Eeva, Belskii, &amp; Kuranov, 2006; Liu et al., 2013)", "plainTextFormattedCitation" : "(Eeva, Belskii, &amp; Kuranov, 2006; Liu et al., 2013)", "previouslyFormattedCitation" : "(Eeva, Belskii, &amp; Kuranov, 2006; Liu et al., 2013)" }, "properties" : {  }, "schema" : "https://github.com/citation-style-language/schema/raw/master/csl-citation.json" }</w:instrText>
      </w:r>
      <w:r>
        <w:fldChar w:fldCharType="separate"/>
      </w:r>
      <w:r>
        <w:t>(Eeva</w:t>
      </w:r>
      <w:r w:rsidR="00A66E51">
        <w:rPr>
          <w:i/>
        </w:rPr>
        <w:t xml:space="preserve"> et al.</w:t>
      </w:r>
      <w:r>
        <w:t xml:space="preserve">, 2006; Liu </w:t>
      </w:r>
      <w:r w:rsidR="00301BD0" w:rsidRPr="00301BD0">
        <w:rPr>
          <w:i/>
        </w:rPr>
        <w:t>et al.</w:t>
      </w:r>
      <w:r>
        <w:t>, 2013)</w:t>
      </w:r>
      <w:r>
        <w:fldChar w:fldCharType="end"/>
      </w:r>
      <w:r>
        <w:fldChar w:fldCharType="begin">
          <w:fldData xml:space="preserve">PEVuZE5vdGU+PENpdGU+PEF1dGhvcj5FZXZhPC9BdXRob3I+PFllYXI+MjAwNjwvWWVhcj48UmVj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</w:fldData>
        </w:fldChar>
      </w:r>
      <w:r>
        <w:instrText xml:space="preserve"> ADDIN EN.CITE </w:instrText>
      </w:r>
      <w:r>
        <w:fldChar w:fldCharType="begin">
          <w:fldData xml:space="preserve">PEVuZE5vdGU+PENpdGU+PEF1dGhvcj5FZXZhPC9BdXRob3I+PFllYXI+MjAwNjwvWWVhcj48UmVj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</w:fldData>
        </w:fldChar>
      </w:r>
      <w:r>
        <w:instrText xml:space="preserve"> ADDIN EN.CITE.DATA </w:instrText>
      </w:r>
      <w:r>
        <w:fldChar w:fldCharType="end"/>
      </w:r>
      <w:r>
        <w:fldChar w:fldCharType="end"/>
      </w:r>
      <w:r>
        <w:t xml:space="preserve"> and no clear large-scale trend patterns have been detected as this is still a young field of exploration. Possible threats to avian genetic diversity include habitat fragmentation, hybridization with feral </w:t>
      </w:r>
      <w:r>
        <w:fldChar w:fldCharType="begin" w:fldLock="1"/>
      </w:r>
      <w:r>
        <w:instrText>ADDIN CSL_CITATION { "citationItems" : [ { "id" : "ITEM-1", "itemData" : { "DOI" : "10.1111/j.1365-294X.2007.03417.x", "ISBN" : "1365-294X", "ISSN" : "09621083", "PMID" : "18173502", "abstract" : "The widespread occurrence of free-ranging domestic or feral carnivores (dogs, cats) or ungulates (pigs, goats), and massive releases of captive-reproduced game stocks (galliforms, waterfowl) is raising fear that introgressive hybridization with wild populations might disrupt local adaptations, leading to population decline and loss of biodiversity. Detecting introgression through hybridization is problematic if the parental populations cannot be sampled (unlike in classical stable hybrid zones), or if hybridization is sporadic. However, the use of hypervariable DNA markers (microsatellites) and new statistical methods (Bayesian models), have dramatically improved the assessment of cryptic population structure, admixture analyses and individual assignment testing. In this paper, I summarize results of projects aimed to identify occurrence and extent of introgressive hybridization in European populations of wolves (Canis lupus), wildcats (Felis silvestris), rock partridges and red-legged partridges (Alectoris graeca and Alectoris rufa), using genetic methods. Results indicate that introgressive hybridization can be locally pervasive, and that conservation plans should be implemented to preserve the integrity of the gene pools of wild populations. Population genetic methods can be fruitfully used to identify introgressed individuals and hybridizing populations, providing data which allow evaluating risks of outbreeding depression. The diffusion in the wild of invasive feral animals, and massive restocking with captive-reproduced game species, should be carefully controlled to avoid loss of genetic diversity and disruption of local adaptations.", "author" : [ { "dropping-particle" : "", "family" : "Randi", "given" : "Ettore", "non-dropping-particle" : "", "parse-names" : false, "suffix" : "" } ], "container-title" : "Molecular Ecology", "id" : "ITEM-1", "issue" : "1", "issued" : { "date-parts" : [ [ "2008", "1" ] ] }, "page" : "285-293", "publisher" : "Blackwell Publishing Ltd", "title" : "Detecting hybridization between wild species and their domesticated relatives", "type" : "article-journal", "volume" : "17" }, "uris" : [ "http://www.mendeley.com/documents/?uuid=176edc0c-ae1c-418a-92cc-a299572d44fd" ] } ], "mendeley" : { "formattedCitation" : "(Randi, 2008)", "plainTextFormattedCitation" : "(Randi, 2008)", "previouslyFormattedCitation" : "(Randi, 2008)" }, "properties" : {  }, "schema" : "https://github.com/citation-style-language/schema/raw/master/csl-citation.json" }</w:instrText>
      </w:r>
      <w:r>
        <w:fldChar w:fldCharType="separate"/>
      </w:r>
      <w:r>
        <w:t>(Randi, 2008)</w:t>
      </w:r>
      <w:r>
        <w:fldChar w:fldCharType="end"/>
      </w:r>
      <w:r>
        <w:t xml:space="preserve"> or introduced or invasive species </w:t>
      </w:r>
      <w:r>
        <w:fldChar w:fldCharType="begin" w:fldLock="1"/>
      </w:r>
      <w:r>
        <w:instrText>ADDIN CSL_CITATION { "citationItems" : [ { "id" : "ITEM-1", "itemData" : { "DOI" : "10.1111/j.1365-294X.2006.03170.x", "ISBN" : "1365-294X", "ISSN" : "09621083", "PMID" : "17257118", "abstract" : "The ruddy duck, Oxyura jamaicensis, was introduced to Great Britain in the mid-20th century and has recently spread to other Western European countries. In Spain, ruddy ducks hybridize with the globally endangered white-headed duck, Oxyura leucocephala. We assessed the effects of hybridization on the Spanish white-headed ducks, which constitute 25% of the global population of this species, using a panel of eight nuclear intron markers, 10 microsatellite loci, and mtDNA control region sequences. These data allowed parental individuals, F(1) hybrids, and the progeny of backcrossing to be reliably distinguished. We show that hybrids between the two species are fertile and produce viable offspring in backcrosses with both parental species. To date, however, we found no extensive introgression of ruddy duck genes into the Spanish white-headed duck population, probably due to the early implementation of an effective ruddy duck and hybrid control programme. We also show that genetic diversity in the expanding European ruddy duck population, which was founded by just seven individuals, exceeds that of the native Spanish white-headed duck population, which recently recovered from a severe bottleneck. Unless effective control of ruddy ducks is continued, genetic introgression will compromise the unique behavioural and ecological adaptations of white-headed ducks and consequently their survival as a genetically and evolutionary distinct species.", "author" : [ { "dropping-particle" : "", "family" : "Mu\u00f1oz-Fuentes", "given" : "V.", "non-dropping-particle" : "", "parse-names" : false, "suffix" : "" }, { "dropping-particle" : "", "family" : "Vil\u00e0", "given" : "C.", "non-dropping-particle" : "", "parse-names" : false, "suffix" : "" }, { "dropping-particle" : "", "family" : "Green", "given" : "A. J.", "non-dropping-particle" : "", "parse-names" : false, "suffix" : "" }, { "dropping-particle" : "", "family" : "Negro", "given" : "J. J.", "non-dropping-particle" : "", "parse-names" : false, "suffix" : "" }, { "dropping-particle" : "", "family" : "Sorenson", "given" : "M. D.", "non-dropping-particle" : "", "parse-names" : false, "suffix" : "" } ], "container-title" : "Molecular Ecology", "id" : "ITEM-1", "issue" : "3", "issued" : { "date-parts" : [ [ "2007" ] ] }, "page" : "629-638", "title" : "Hybridization between white-headed ducks and introduced ruddy ducks in Spain", "type" : "article-journal", "volume" : "16" }, "uris" : [ "http://www.mendeley.com/documents/?uuid=87b004a8-5a2d-4dcc-9530-7519e935b88d" ] } ], "mendeley" : { "formattedCitation" : "(Mu\u00f1oz-Fuentes, Vil\u00e0, Green, Negro, &amp; Sorenson, 2007)", "plainTextFormattedCitation" : "(Mu\u00f1oz-Fuentes, Vil\u00e0, Green, Negro, &amp; Sorenson, 2007)", "previouslyFormattedCitation" : "(Mu\u00f1oz-Fuentes, Vil\u00e0, Green, Negro, &amp; Sorenson, 2007)" }, "properties" : {  }, "schema" : "https://github.com/citation-style-language/schema/raw/master/csl-citation.json" }</w:instrText>
      </w:r>
      <w:r>
        <w:fldChar w:fldCharType="separate"/>
      </w:r>
      <w:r>
        <w:t>(Muñoz-Fuentes</w:t>
      </w:r>
      <w:r w:rsidR="00FA7268">
        <w:rPr>
          <w:i/>
        </w:rPr>
        <w:t xml:space="preserve"> et al.</w:t>
      </w:r>
      <w:r>
        <w:t>, 2007)</w:t>
      </w:r>
      <w:r>
        <w:fldChar w:fldCharType="end"/>
      </w:r>
      <w:r>
        <w:t>.</w:t>
      </w:r>
    </w:p>
    <w:p w14:paraId="24C4F189" w14:textId="77777777" w:rsidR="0048205B" w:rsidRDefault="0048205B" w:rsidP="00AE389F">
      <w:pPr>
        <w:spacing w:after="0"/>
      </w:pPr>
    </w:p>
    <w:p w14:paraId="3272DE0D" w14:textId="77777777" w:rsidR="0048205B" w:rsidRDefault="0048205B" w:rsidP="00AE389F">
      <w:pPr>
        <w:keepNext/>
        <w:spacing w:after="0"/>
        <w:rPr>
          <w:b/>
          <w:i/>
        </w:rPr>
      </w:pPr>
      <w:r>
        <w:rPr>
          <w:b/>
          <w:i/>
        </w:rPr>
        <w:t>Drivers of change</w:t>
      </w:r>
    </w:p>
    <w:p w14:paraId="7BBD64EC" w14:textId="535D50D5" w:rsidR="0048205B" w:rsidRDefault="0048205B" w:rsidP="00AE389F">
      <w:r>
        <w:t>Exploitation (hunting, poaching, and bycatch from fisheries) was fou</w:t>
      </w:r>
      <w:r w:rsidR="00E91659">
        <w:t>nd to be the largest threat to vulnerable or e</w:t>
      </w:r>
      <w:r>
        <w:t xml:space="preserve">ndangered species by the IUCN </w:t>
      </w:r>
      <w:r>
        <w:fldChar w:fldCharType="begin" w:fldLock="1"/>
      </w:r>
      <w:r>
        <w:instrText>ADDIN CSL_CITATION { "citationItems" : [ { "id" : "ITEM-1", "itemData" : { "DOI" : "10.2779/975810", "ISBN" : "9789279474507", "abstract" : "Aim Te European Red List is a review of the conservation status of all European species (mammals, birds, reptiles, amphibians, freshwater fishes, butterflies, dragonflies, bees, medicinal plants and selected groups of beetles, molluscs, and vascular plants) according to IUCN regional Red Listing guidelines. It identifies those species that are threatened with extinction at the regional level \u2013 in order that appropriate conservation action can be taken to improve their status. Tis Red List publication summarises the results for European birds. Scope Te geographical scope is continent-wide, extending from Greenland in the northwest to the Urals in the northeast, and from the Canary Islands in the southwest to Cyprus and the Caucasus in the southeast. Red List assessments were carried out at two regional levels: for geographical Europe as described above, and for the 272 countries that were Member States of the European Union during the period covered by the 2008-2012 round of reporting under Article 12 of the Birds Directive. Status assessment Te status of all species was assessed using the IUCN Red List Categories and Criteria (Version 3.1; IUCN 2012a3 ), which are the world\u2019s most widely accepted system for measuring extinction risk. All assessments followed the latest Guidelines for Using the IUCN Red List Categories and Criteria (IUCN 20144 ) and the latest Guidelines for Application of IUCN Red List Criteria at Regional and National Levels (Version 4.0; IUCN 2012b5 ). Assessments are available on the European Red List website and data portal: http://ec.europa.eu/environment/nature/ conservation/species/redlist, http://www.iucnredlist.org/ europe and www.birdlife.org/datazone. Results At the European regional level, 13% of bird species are threatened, with 2% Critically Endangered, 3% Endangered, and 7% Vulnerable. A further 6% are Near Treatened. Within the EU 27, 18% of bird species are threatened, with 2% Critically Endangered, 4% Endangered, and 12% Vulnerable, and a further 6% are Near Treatened. Te countries with the largest numbers of bird species are Russia and Turkey. Russia and Eastern Europe, and the Mediterranean, Black Sea and Caucasus regions show a higher species richness than northwest Europe. Russia and Turkey have the highest richness of threatened species. Important numbers of threatened species can also be found in the Caucasus region, the Iberian Peninsula and France, as well as in some regions in the Baltic States and Eastern Eur\u2026", "author" : [ { "dropping-particle" : "", "family" : "BirdLife International", "given" : "", "non-dropping-particle" : "", "parse-names" : false, "suffix" : "" } ], "editor" : [ { "dropping-particle" : "", "family" : "Luxemburg: Office for Official Publications of the European Communities", "given" : "", "non-dropping-particle" : "", "parse-names" : false, "suffix" : "" } ], "id" : "ITEM-1", "issued" : { "date-parts" : [ [ "2015" ] ] }, "number-of-pages" : "67", "publisher" : "Europeam Commission", "title" : "European Red List of Birds", "type" : "book" }, "uris" : [ "http://www.mendeley.com/documents/?uuid=9043796a-4562-306e-996f-eee38f0d75c2" ] } ], "mendeley" : { "formattedCitation" : "(BirdLife International, 2015a)", "plainTextFormattedCitation" : "(BirdLife International, 2015a)", "previouslyFormattedCitation" : "(BirdLife International, 2015a)" }, "properties" : {  }, "schema" : "https://github.com/citation-style-language/schema/raw/master/csl-citation.json" }</w:instrText>
      </w:r>
      <w:r>
        <w:fldChar w:fldCharType="separate"/>
      </w:r>
      <w:r w:rsidRPr="00193C7B">
        <w:t>(BirdLife International, 2015)</w:t>
      </w:r>
      <w:r>
        <w:fldChar w:fldCharType="end"/>
      </w:r>
      <w:r>
        <w:t xml:space="preserve">. Although the exact numbers of birds killed are difficult to evaluate due to lack of data, the order of magnitude in the entire Mediterranean region is several millions of birds killed each year </w:t>
      </w:r>
      <w:r>
        <w:fldChar w:fldCharType="begin" w:fldLock="1"/>
      </w:r>
      <w:r>
        <w:instrText>ADDIN CSL_CITATION { "citationItems" : [ { "id" : "ITEM-1", "itemData" : { "DOI" : "10.1007/s10344-015-0940-6", "ISBN" : "1612-4642", "author" : [ { "dropping-particle" : "", "family" : "Arizaga", "given" : "Juan", "non-dropping-particle" : "", "parse-names" : false, "suffix" : "" }, { "dropping-particle" : "", "family" : "Laso", "given" : "Maite", "non-dropping-particle" : "", "parse-names" : false, "suffix" : "" } ], "container-title" : "European Journal of Wildlife Research", "id" : "ITEM-1", "issue" : "5", "issued" : { "date-parts" : [ [ "2015" ] ] }, "page" : "795-799", "title" : "A quantification of illegal hunting of birds in Gipuzkoa (north of Spain)", "type" : "article-journal", "volume" : "61" }, "uris" : [ "http://www.mendeley.com/documents/?uuid=4702d9b7-2aa1-4f99-9e8e-d9831933ecce" ] }, { "id" : "ITEM-2", "itemData" : { "DOI" : "10.2981/12-032", "ISSN" : "0909-6396", "abstract" : "An understanding of how hunting affects migratory birds is essential for reaching sustainable management of hunted populations. The purpose of our paper was to synthesise current knowledge of autumn and winter hunting disturbance on migratory birds and to describe a case study in Hellas (Greece). Hunting may influence migratory bird behaviour and movements, but studies have not found a corresponding increase in non-hunting mortality factors or any reduction in feeding, body condition, breeding success and any long-term population decrease. We developed a diagnostic procedure which provides a tool for assessing the potential susceptibility of a species or group of species to hunting disturbance. The application of this procedure showed that the influence of hunting disturbance on quarry species is inverse to hunting harvest. This new insight should be considered in a holistic hunting management approach.", "author" : [ { "dropping-particle" : "", "family" : "Sokos", "given" : "Christos K.", "non-dropping-particle" : "", "parse-names" : false, "suffix" : "" }, { "dropping-particle" : "", "family" : "Birtsas", "given" : "Periklis K.", "non-dropping-particle" : "", "parse-names" : false, "suffix" : "" }, { "dropping-particle" : "", "family" : "Connelly", "given" : "John W.", "non-dropping-particle" : "", "parse-names" : false, "suffix" : "" }, { "dropping-particle" : "", "family" : "Papaspyropoulos", "given" : "Konstantinos G.", "non-dropping-particle" : "", "parse-names" : false, "suffix" : "" } ], "container-title" : "Wildlife Biology", "id" : "ITEM-2", "issue" : "2", "issued" : { "date-parts" : [ [ "2013", "6" ] ] }, "page" : "113-125", "title" : "Hunting of migratory birds: disturbance intolerant or harvest tolerant?", "type" : "article-journal", "volume" : "19" }, "uris" : [ "http://www.mendeley.com/documents/?uuid=cba46f8c-e9f7-317e-b813-d0abbf91f968" ] }, { "id" : "ITEM-3", "itemData" : { "DOI" : "10.1111/j.1469-1795.2009.00259.x", "ISBN" : "1469-1795", "ISSN" : "13679430", "abstract" : "Hunting is one of the human activities that directly affect wildlife and has received increasing attention given its socioeconomic dimensions. Most studies have been conducted on coastal and wetland areas and showed that hunting activity can greatly affect bird behaviour and distribution. Hunting-free reserves for game species are zones where birds find an area of reduced disturbance. We evaluated the effect of hunting activities on the behaviour and use of hunting-free areas of lapwings Vanellus vanellus, golden plovers Pluvialis apricaria and little bustards Tetrax tetrax in agricultural areas. We compared the habitat use and behaviour of birds on days before, during and after hunting took place. All three studied species showed strong behavioural responses to hunting activities. Hunting activity increased flight probability and time spent vigilant (higher on hunting days than just before and after a hunting day), to the detriment of resting. We also found distributional (use of hunting-free reserve) responses to hunting activities, with hunting-free reserves being used more frequently during hunting days. Thus, reserves can mitigate the disturbance caused by hunting activities, benefiting threatened species in agricultural areas. Increasing the size or number of hunting-free areas might be an important management and conservation tool to reduce the impacts of hunting activities.", "author" : [ { "dropping-particle" : "", "family" : "Casas", "given" : "F.", "non-dropping-particle" : "", "parse-names" : false, "suffix" : "" }, { "dropping-particle" : "", "family" : "Mougeot", "given" : "F.", "non-dropping-particle" : "", "parse-names" : false, "suffix" : "" }, { "dropping-particle" : "", "family" : "Vi??uela", "given" : "J.", "non-dropping-particle" : "", "parse-names" : false, "suffix" : "" }, { "dropping-particle" : "", "family" : "Bretagnolle", "given" : "V.", "non-dropping-particle" : "", "parse-names" : false, "suffix" : "" } ], "container-title" : "Animal Conservation", "id" : "ITEM-3", "issue" : "4", "issued" : { "date-parts" : [ [ "2009", "8" ] ] }, "page" : "346-354", "publisher" : "Blackwell Publishing Ltd", "title" : "Effects of hunting on the behaviour and spatial distribution of farmland birds: Importance of hunting-free refuges in agricultural areas", "type" : "article-journal", "volume" : "12" }, "uris" : [ "http://www.mendeley.com/documents/?uuid=a7b289b8-39b9-33ee-831b-3cc05636eff4" ] }, { "id" : "ITEM-4", "itemData" : { "DOI" : "http://dx.doi.org/10.1017/S0959270915000416", "ISBN" : "1474-0001", "ISSN" : "0959-2709", "abstract" : "Illegal killing/taking of birds is a growing concern across the Mediterranean. However, there are few quantitative data on the species and countries involved. We assessed numbers of individual birds of each species killed/taken illegally in each Mediterranean country per year, using a diverse range of data sources and incorporating expert knowledge. We estimated that 11\u201336 million individuals per year may be killed/taken illegally in the region, many of them on migration. In each of Cyprus, Egypt, Italy, Lebanon and Syria, more than two million birds may be killed/taken on average each year. For species such as Blackcap Sylvia atricapilla , Common Quail Coturnix coturnix , Eurasian Chaffinch Fringilla coelebs , House Sparrow Passer domesticus and Song Thrush Turdus philomelos , more than one million individuals of each species are estimated to be killed/taken illegally on average every year. Several species of global conservation concern are also reported to be killed/taken illegally in substantial numbers: Eurasian Curlew Numenius arquata , Ferruginous Duck Aythya nyroca and Rock Partridge Alectoris graeca . Birds in the Mediterranean are illegally killed/taken primarily for food, sport and for use as cage-birds or decoys. At the 20 worst locations with the highest reported numbers, 7.9 million individuals may be illegally killed/taken per year, representing 34% of the mean estimated annual regional total number of birds illegally killed/taken for all species combined. Our study highlighted the paucity of data on illegal killing/taking of birds. Monitoring schemes which use systematic sampling protocols are needed to generate increasingly robust data on trends in illegal killing/taking over time and help stakeholders prioritise conservation actions to address this international conservation problem. Large numbers of birds are also hunted legally in the region, but specific totals are generally unavailable. Such data, in combination with improved estimates for illegal killing/taking, are needed for robustly assessing the sustainability of exploitation of birds.", "author" : [ { "dropping-particle" : "", "family" : "Brochet", "given" : "ANNE-LAURE", "non-dropping-particle" : "", "parse-names" : false, "suffix" : "" }, { "dropping-particle" : "", "family" : "Bosschen", "given" : "WILLEM", "non-dropping-particle" : "Van den", "parse-names" : false, "suffix" : "" }, { "dropping-particle" : "", "family" : "Jbour", "given" : "SHARIF", "non-dropping-particle" : "", "parse-names" : false, "suffix" : "" }, { "dropping-particle" : "", "family" : "Ndang\u2019ang\u2019a", "given" : "P. KARIUKI", "non-dropping-particle" : "", "parse-names" : false, "suffix" : "" }, { "dropping-particle" : "", "family" : "Jones", "given" : "VICTORIA R.", "non-dropping-particle" : "", "parse-names" : false, "suffix" : "" }, { "dropping-particle" : "", "family" : "Abdou", "given" : "WED ABDEL LATIF IBRAHIM", "non-dropping-particle" : "", "parse-names" : false, "suffix" : "" }, { "dropping-particle" : "", "family" : "Al-Hmoud", "given" : "ABDEL RAZZAQ", "non-dropping-particle" : "", "parse-names" : false, "suffix" : "" }, { "dropping-particle" : "", "family" : "Asswad", "given" : "NABEGH GHAZAL", "non-dropping-particle" : "", "parse-names" : false, "suffix" : "" }, { "dropping-particle" : "", "family" : "Atienza", "given" : "JUAN CARLOS", "non-dropping-particle" : "", "parse-names" : false, "suffix" : "" }, { "dropping-particle" : "", "family" : "Atrash", "given" : "IMAD", "non-dropping-particle" : "", "parse-names" : false, "suffix" : "" }, { "dropping-particle" : "", "family" : "Barbara", "given" : "NICHOLAS", "non-dropping-particle" : "", "parse-names" : false, "suffix" : "" }, { "dropping-particle" : "", "family" : "Bensusan", "given" : "KEITH", "non-dropping-particle" : "", "parse-names" : false, "suffix" : "" }, { "dropping-particle" : "", "family" : "Bino", "given" : "TAULANT", "non-dropping-particle" : "", "parse-names" : false, "suffix" : "" }, { "dropping-particle" : "", "family" : "Celada", "given" : "CLAUDIO", "non-dropping-particle" : "", "parse-names" : false, "suffix" : "" }, { "dropping-particle" : "", "family" : "Cherkaoui", "given" : "SIDI IMAD", "non-dropping-particle" : "", "parse-names" : false, "suffix" : "" }, { "dropping-particle" : "", "family" : "Costa", "given" : "JULIETA", "non-dropping-particle" : "", "parse-names" : false, "suffix" : "" }, { "dropping-particle" : "", "family" : "Deceuninck", "given" : "BERNARD", "non-dropping-particle" : "", "parse-names" : false, "suffix" : "" }, { "dropping-particle" : "", "family" : "Etayeb", "given" : "KHALED SALEM", "non-dropping-particle" : "", "parse-names" : false, "suffix" : "" }, { "dropping-particle" : "", "family" : "Feltrup-Azafzaf", "given" : "CLAUDIA", "non-dropping-particle" : "", "parse-names" : false, "suffix" : "" }, { "dropping-particle" : "", "family" : "Figelj", "given" : "JERNEJ", "non-dropping-particle" : "", "parse-names" : false, "suffix" : "" }, { "dropping-particle" : "", "family" : "Gustin", "given" : "MARCO", "non-dropping-particle" : "", "parse-names" : false, "suffix" : "" }, { "dropping-particle" : "", "family" : "Kmecl", "given" : "PRIMO\u017d", "non-dropping-particle" : "", "parse-names" : false, "suffix" : "" }, { "dropping-particle" : "", "family" : "Kocevski", "given" : "VLADO", "non-dropping-particle" : "", "parse-names" : false, "suffix" : "" }, { "dropping-particle" : "", "family" : "Korbetti", "given" : "MALAMO", "non-dropping-particle" : "", "parse-names" : false, "suffix" : "" }, { "dropping-particle" : "", "family" : "Kotrosan", "given" : "DRA\u017dEN", "non-dropping-particle" : "", "parse-names" : false, "suffix" : "" }, { "dropping-particle" : "", "family" : "Mula Laguna", "given" : "JUAN", "non-dropping-particle" : "", "parse-names" : false, "suffix" : "" }, { "dropping-particle" : "", "family" : "Lattuada", "given" : "MATTEO", "non-dropping-particle" : "", "parse-names" : false, "suffix" : "" }, { "dropping-particle" : "", "family" : "Leit\u00e3o", "given" : "DOMINGOS", "non-dropping-particle" : "", "parse-names" : false, "suffix" : "" }, { "dropping-particle" : "", "family" : "Lopes", "given" : "PAULA", "non-dropping-particle" : "", "parse-names" : false, "suffix" : "" }, { "dropping-particle" : "", "family" : "L\u00f3pez-Jim\u00e9nez", "given" : "NICOL\u00c1S", "non-dropping-particle" : "", "parse-names" : false, "suffix" : "" }, { "dropping-particle" : "", "family" : "Luci\u0107", "given" : "VEDRAN", "non-dropping-particle" : "", "parse-names" : false, "suffix" : "" }, { "dropping-particle" : "", "family" : "Micol", "given" : "THIERRY", "non-dropping-particle" : "", "parse-names" : false, "suffix" : "" }, { "dropping-particle" : "", "family" : "Moali", "given" : "A\u00cfSSA", "non-dropping-particle" : "", "parse-names" : false, "suffix" : "" }, { "dropping-particle" : "", "family" : "Perlman", "given" : "YOAV", "non-dropping-particle" : "", "parse-names" : false, "suffix" : "" }, { "dropping-particle" : "", "family" : "Piludu", "given" : "NICOLA", "non-dropping-particle" : "", "parse-names" : false, "suffix" : "" }, { "dropping-particle" : "", "family" : "Portolou", "given" : "DANAE", "non-dropping-particle" : "", "parse-names" : false, "suffix" : "" }, { "dropping-particle" : "", "family" : "Putilin", "given" : "KSENIJA", "non-dropping-particle" : "", "parse-names" : false, "suffix" : "" }, { "dropping-particle" : "", "family" : "Quaintenne", "given" : "GWENAEL", "non-dropping-particle" : "", "parse-names" : false, "suffix" : "" }, { "dropping-particle" : "", "family" : "Ramadan-Jaradi", "given" : "GHASSAN", "non-dropping-particle" : "", "parse-names" : false, "suffix" : "" }, { "dropping-particle" : "", "family" : "Ru\u017ei\u0107", "given" : "MILAN", "non-dropping-particle" : "", "parse-names" : false, "suffix" : "" }, { "dropping-particle" : "", "family" : "Sandor", "given" : "ANNA", "non-dropping-particle" : "", "parse-names" : false, "suffix" : "" }, { "dropping-particle" : "", "family" : "Sarajli", "given" : "NERMINA", "non-dropping-particle" : "", "parse-names" : false, "suffix" : "" }, { "dropping-particle" : "", "family" : "Saveljic", "given" : "DARKO", "non-dropping-particle" : "", "parse-names" : false, "suffix" : "" }, { "dropping-particle" : "", "family" : "Sheldon", "given" : "ROBERT D.", "non-dropping-particle" : "", "parse-names" : false, "suffix" : "" }, { "dropping-particle" : "", "family" : "Shialis", "given" : "TASSOS", "non-dropping-particle" : "", "parse-names" : false, "suffix" : "" }, { "dropping-particle" : "", "family" : "Tsiopelas", "given" : "NIKOS", "non-dropping-particle" : "", "parse-names" : false, "suffix" : "" }, { "dropping-particle" : "", "family" : "Vargas", "given" : "FRAN", "non-dropping-particle" : "", "parse-names" : false, "suffix" : "" }, { "dropping-particle" : "", "family" : "Thompson", "given" : "CLAIRE", "non-dropping-particle" : "", "parse-names" : false, "suffix" : "" }, { "dropping-particle" : "", "family" : "Brunner", "given" : "ARIEL", "non-dropping-particle" : "", "parse-names" : false, "suffix" : "" }, { "dropping-particle" : "", "family" : "Grimmett", "given" : "RICHARD", "non-dropping-particle" : "", "parse-names" : false, "suffix" : "" }, { "dropping-particle" : "", "family" : "Butchart", "given" : "STUART H.M.", "non-dropping-particle" : "", "parse-names" : false, "suffix" : "" } ], "container-title" : "Bird Conservation International", "id" : "ITEM-4", "issue" : "01", "issued" : { "date-parts" : [ [ "2016" ] ] }, "page" : "1-28", "title" : "Preliminary assessment of the scope and scale of illegal killing and taking of birds in the Mediterranean", "type" : "article-journal", "volume" : "26" }, "uris" : [ "http://www.mendeley.com/documents/?uuid=b0d7a5a3-2b00-4fc5-8844-0a3aed677cd4" ] } ], "mendeley" : { "formattedCitation" : "(Arizaga &amp; Laso, 2015; Brochet et al., 2016; Casas, Mougeot, Vi??uela, &amp; Bretagnolle, 2009; Sokos, Birtsas, Connelly, &amp; Papaspyropoulos, 2013)", "manualFormatting" : "(Arizaga &amp; Laso, 2015; Brochet et al., 2016; Casas, Mougeot, Urruzuola, &amp; Bretagnolle, 2009; Sokos, Birtsas, Connelly, &amp; Papaspyropoulos, 2013)", "plainTextFormattedCitation" : "(Arizaga &amp; Laso, 2015; Brochet et al., 2016; Casas, Mougeot, Vi??uela, &amp; Bretagnolle, 2009; Sokos, Birtsas, Connelly, &amp; Papaspyropoulos, 2013)", "previouslyFormattedCitation" : "(Arizaga &amp; Laso, 2015; Brochet et al., 2016; Casas, Mougeot, Vi??uela, &amp; Bretagnolle, 2009; Sokos, Birtsas, Connelly, &amp; Papaspyropoulos, 2013)" }, "properties" : {  }, "schema" : "https://github.com/citation-style-language/schema/raw/master/csl-citation.json" }</w:instrText>
      </w:r>
      <w:r>
        <w:fldChar w:fldCharType="separate"/>
      </w:r>
      <w:r>
        <w:t xml:space="preserve">(Arizaga &amp; Laso, 2015; Brochet </w:t>
      </w:r>
      <w:r w:rsidR="00301BD0" w:rsidRPr="00301BD0">
        <w:rPr>
          <w:i/>
        </w:rPr>
        <w:t>et al.</w:t>
      </w:r>
      <w:r>
        <w:t>, 2016; Casas</w:t>
      </w:r>
      <w:r w:rsidR="0096472A">
        <w:rPr>
          <w:i/>
        </w:rPr>
        <w:t xml:space="preserve"> et al.</w:t>
      </w:r>
      <w:r>
        <w:t>, 2009; Sokos</w:t>
      </w:r>
      <w:r w:rsidR="0096472A">
        <w:rPr>
          <w:i/>
        </w:rPr>
        <w:t xml:space="preserve"> et al.</w:t>
      </w:r>
      <w:r>
        <w:t>, 2013)</w:t>
      </w:r>
      <w:r>
        <w:fldChar w:fldCharType="end"/>
      </w:r>
      <w:r>
        <w:t xml:space="preserve">, while hunting and poaching seem also to be significant in Central Asia </w:t>
      </w:r>
      <w:r>
        <w:fldChar w:fldCharType="begin" w:fldLock="1"/>
      </w:r>
      <w:r>
        <w:instrText>ADDIN CSL_CITATION { "citationItems" : [ { "id" : "ITEM-1", "itemData" : { "DOI" : "http://rmportal.net/library/content/118_kazakhstan/view", "author" : [ { "dropping-particle" : "", "family" : "Chemonics International Inc", "given" : "", "non-dropping-particle" : "", "parse-names" : false, "suffix" : "" } ], "id" : "ITEM-1", "issued" : { "date-parts" : [ [ "2001" ] ] }, "title" : "Biodiversity assessment for Kazakhstan", "type" : "webpage" }, "uris" : [ "http://www.mendeley.com/documents/?uuid=1b1f980f-9e18-35f5-9060-56a45ed5c3ed" ] }, { "id" : "ITEM-2", "itemData" : { "DOI" : "http://www.birdlife.org", "abstract" : "BirdLife International (2016) Species factsheet: Chloephaga picta. Downloaded from http://www.birdlife.org on 13/09/2016. Recommended citation for factsheets for more than one species: BirdLife International (2016) IUCN Red List for birds. Downloaded from http://www.birdlife.org on 13/09/2016.", "author" : [ { "dropping-particle" : "", "family" : "BirdLife International", "given" : "", "non-dropping-particle" : "", "parse-names" : false, "suffix" : "" } ], "container-title" : "2016", "id" : "ITEM-2", "issued" : { "date-parts" : [ [ "2016" ] ] }, "title" : "IUCN Red List for birds", "type" : "webpage" }, "uris" : [ "http://www.mendeley.com/documents/?uuid=b3682832-fdf2-474a-b196-1c9c57d5c970" ] } ], "mendeley" : { "formattedCitation" : "(BirdLife International, 2016; Chemonics International Inc, 2001)", "plainTextFormattedCitation" : "(BirdLife International, 2016; Chemonics International Inc, 2001)", "previouslyFormattedCitation" : "(BirdLife International, 2016; Chemonics International Inc, 2001)" }, "properties" : {  }, "schema" : "https://github.com/citation-style-language/schema/raw/master/csl-citation.json" }</w:instrText>
      </w:r>
      <w:r>
        <w:fldChar w:fldCharType="separate"/>
      </w:r>
      <w:r>
        <w:t>(BirdLife International, 2016; Chemonics International, 2001a)</w:t>
      </w:r>
      <w:r>
        <w:fldChar w:fldCharType="end"/>
      </w:r>
      <w:r>
        <w:t xml:space="preserve">. </w:t>
      </w:r>
    </w:p>
    <w:p w14:paraId="2BD5A786" w14:textId="739A4878" w:rsidR="0048205B" w:rsidRDefault="0048205B" w:rsidP="00AE389F">
      <w:r>
        <w:t xml:space="preserve">Land and water use is an important driver as it affects multiple species at once. As such it is often reported both in scientific literature and indigenous and local knowledge sources (Roué and Molnár 2016). Overall, decreases in the extent of specific habitats and urban expansion contribute to biotic homogenization </w:t>
      </w:r>
      <w:r>
        <w:fldChar w:fldCharType="begin" w:fldLock="1"/>
      </w:r>
      <w:r>
        <w:instrText>ADDIN CSL_CITATION { "citationItems" : [ { "id" : "ITEM-1", "itemData" : { "DOI" : "10.1098/rsbl.2012.0496", "ISBN" : "1744-9561", "ISSN" : "1744-9561", "PMID" : "22809721", "abstract" : "Biotic homogenization (BH) is a process whereby some species (losers) are systematically replaced by others (winners). While this process has been related to the effects of anthropogenic activities, whether and how BH is occurring across regions and the role of native species as a driver of BH has hardly been investigated. Here, we examine the trend in the community specialization index (CSI) for 234 native species of breeding birds at 10,111 sites in six European countries from 1990 to 2008. Unlike many BH studies, CSI uses abundance information to estimate the balance between generalist and specialist species in local assemblages. We show that bird communities are more and more composed of native generalist species across regions, revealing a strong, ongoing BH process. Our result suggests a rapid and non-random change in community composition at a continental scale is occurring, most likely driven by anthropogenic activities.", "author" : [ { "dropping-particle" : "", "family" : "Viol", "given" : "Isabelle", "non-dropping-particle" : "Le", "parse-names" : false, "suffix" : "" }, { "dropping-particle" : "", "family" : "Jiguet", "given" : "Fr\u00e9d\u00e9ric", "non-dropping-particle" : "", "parse-names" : false, "suffix" : "" }, { "dropping-particle" : "", "family" : "Brotons", "given" : "Lluis", "non-dropping-particle" : "", "parse-names" : false, "suffix" : "" }, { "dropping-particle" : "", "family" : "Herrando", "given" : "Sergi", "non-dropping-particle" : "", "parse-names" : false, "suffix" : "" }, { "dropping-particle" : "", "family" : "Lindstr\u00f6m", "given" : "Ake", "non-dropping-particle" : "", "parse-names" : false, "suffix" : "" }, { "dropping-particle" : "", "family" : "Pearce-Higgins", "given" : "James W", "non-dropping-particle" : "", "parse-names" : false, "suffix" : "" }, { "dropping-particle" : "", "family" : "Reif", "given" : "Jir\u00ed", "non-dropping-particle" : "", "parse-names" : false, "suffix" : "" }, { "dropping-particle" : "", "family" : "Turnhout", "given" : "Chris", "non-dropping-particle" : "Van", "parse-names" : false, "suffix" : "" }, { "dropping-particle" : "", "family" : "Devictor", "given" : "Vincent", "non-dropping-particle" : "", "parse-names" : false, "suffix" : "" } ], "container-title" : "Biology letters", "id" : "ITEM-1", "issue" : "5", "issued" : { "date-parts" : [ [ "2012", "10", "23" ] ] }, "page" : "780-2", "publisher" : "The Royal Society", "title" : "More and more generalists: two decades of changes in the European avifauna.", "type" : "article-journal", "volume" : "8" }, "uris" : [ "http://www.mendeley.com/documents/?uuid=c7cc6029-d8f7-38f8-ab0e-12f7e3d85a39"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9b34cc5f-a35f-3901-9147-d46b42de56b7" ] } ], "mendeley" : { "formattedCitation" : "(Le Viol et al., 2012; McKinney, 2006)", "plainTextFormattedCitation" : "(Le Viol et al., 2012; McKinney, 2006)", "previouslyFormattedCitation" : "(Le Viol et al., 2012; McKinney, 2006)" }, "properties" : {  }, "schema" : "https://github.com/citation-style-language/schema/raw/master/csl-citation.json" }</w:instrText>
      </w:r>
      <w:r>
        <w:fldChar w:fldCharType="separate"/>
      </w:r>
      <w:r>
        <w:t xml:space="preserve">(Le Viol </w:t>
      </w:r>
      <w:r w:rsidR="00301BD0" w:rsidRPr="00301BD0">
        <w:rPr>
          <w:i/>
        </w:rPr>
        <w:t>et al.</w:t>
      </w:r>
      <w:r>
        <w:t>, 2012; McKinney, 2006)</w:t>
      </w:r>
      <w:r>
        <w:fldChar w:fldCharType="end"/>
      </w:r>
      <w:r>
        <w:t>. Recent agricultural changes have had a dramatic effect on bird diversity (</w:t>
      </w:r>
      <w:r>
        <w:fldChar w:fldCharType="begin" w:fldLock="1"/>
      </w:r>
      <w:r>
        <w:instrText>ADDIN CSL_CITATION { "citationItems" : [ { "id" : "ITEM-1", "itemData" : { "abstract" : "The populations of farmland birds in Europe declined markedly during the last quarter of the 20th century, representing a severe threat to biodiversity. Here, we assess whether declines in the populations and ranges of farmland birds across Europe reflect differences in agricultural intensity, which arise largely through differences in political history. Population and range changes were modelled in terms of a number of indices of agricultural intensity. Population declines and range contractions were significantly greater in countries with more intensive agriculture, and significantly higher in the European Union (EU) than in former communist countries. Cereal yield alone explained over 30% of the variation in population trends. The results suggest that recent trends in agriculture have had deleterious and measurable effects on bird populations on a continental scale. We predict that the introduction of EU agricultural policies into former communist countries hoping to accede to the EU in the near future will result in significant declines in the important bird populations there.", "author" : [ { "dropping-particle" : "", "family" : "Donald", "given" : "P F", "non-dropping-particle" : "", "parse-names" : false, "suffix" : "" }, { "dropping-particle" : "", "family" : "Green", "given" : "R E", "non-dropping-particle" : "", "parse-names" : false, "suffix" : "" }, { "dropping-particle" : "", "family" : "Heath", "given" : "M F", "non-dropping-particle" : "", "parse-names" : false, "suffix" : "" } ], "container-title" : "Proceedings of the Royal Society of London B: Biological Sciences", "id" : "ITEM-1", "issue" : "1462", "issued" : { "date-parts" : [ [ "2001" ] ] }, "page" : "25-29", "title" : "Agricultural intensification and the collapse of Europe&amp;#039;s farmland bird populations", "type" : "article-journal", "volume" : "268" }, "uris" : [ "http://www.mendeley.com/documents/?uuid=02e2c94a-b859-4043-b435-f27cbb7d908d" ] } ], "mendeley" : { "formattedCitation" : "(P F Donald et al., 2001)", "manualFormatting" : "Donald et al. 2001", "plainTextFormattedCitation" : "(P F Donald et al., 2001)", "previouslyFormattedCitation" : "(P F Donald et al., 2001)" }, "properties" : {  }, "schema" : "https://github.com/citation-style-language/schema/raw/master/csl-citation.json" }</w:instrText>
      </w:r>
      <w:r>
        <w:fldChar w:fldCharType="separate"/>
      </w:r>
      <w:r>
        <w:t xml:space="preserve">Donald </w:t>
      </w:r>
      <w:r w:rsidR="00301BD0" w:rsidRPr="00301BD0">
        <w:rPr>
          <w:i/>
        </w:rPr>
        <w:t>et al.</w:t>
      </w:r>
      <w:r>
        <w:t xml:space="preserve"> 2001</w:t>
      </w:r>
      <w:r>
        <w:fldChar w:fldCharType="end"/>
      </w:r>
      <w:r>
        <w:t xml:space="preserve">, also see section on Agricultural areas). Amongst forest birds, several changes have been documented, mostly showing a decrease in old forest specialists, deciduous forest specialists, and cavity-nesters. All these changes can be related to the intensification of forestry practices, which often entail dense monocultures that are harvested before structural elements can benefit many bird species </w:t>
      </w:r>
      <w:r>
        <w:fldChar w:fldCharType="begin" w:fldLock="1"/>
      </w:r>
      <w:r>
        <w:instrText>ADDIN CSL_CITATION { "citationItems" : [ { "id" : "ITEM-1", "itemData" : { "DOI" : "10.1016/j.foreco.2007.01.080", "ISBN" : "0378-1127", "ISSN" : "03781127", "PMID" : "544", "abstract" : "There is a growing need to manage forest ecosystems for biodiversity conservation. However, there is still a lack of knowledge on which forest characteristics have a greater influence on biological diversity, particularly in Mediterranean forests. To provide further insights in this respect, we analyzed how different characteristics related to forest composition and structure (forest area, canopy cover, canopy cover diversity, development stage, development stage diversity, coniferous species percentage, tree species diversity, and mono-specific forest percentage) influence the richness of forest breeding bird species (considering 22 specialist and 31 generalist species) in a large dataset comprising 2923 UTM 1 km ?? 1 km cells in Catalonia (NE Spain). Bird species richness was estimated through presence/absence data obtained from surveys conducted within the framework of the Catalan Breeding Bird Atlas (1999-2002). Forest characteristics were obtained from the Spanish Forest Map (scale 1:50,000), which was developed within the Third Spanish National Forest Inventory. Best regression models for forest specialists accounted for up to 53% of the variability in species richness, while models for generalist and total species richness accounted for 34% and 49% of total variability, respectively. Species richness was favoured by more developed forest stages and by tree species diversity, but very dense, closed forest canopies (&gt;70%) decreased species richness for both groups. For specialist species richness the percentage of coniferous forest cover had a slightly negative influence, while generalists were favoured by more diverse canopy closure. We discuss the implications of these results for Mediterranean forest management considering the current situation of Catalan forests. ?? 2007 Elsevier B.V. All rights reserved.", "author" : [ { "dropping-particle" : "", "family" : "Gil-Tena", "given" : "A.", "non-dropping-particle" : "", "parse-names" : false, "suffix" : "" }, { "dropping-particle" : "", "family" : "Saura", "given" : "S.", "non-dropping-particle" : "", "parse-names" : false, "suffix" : "" }, { "dropping-particle" : "", "family" : "Brotons", "given" : "L.", "non-dropping-particle" : "", "parse-names" : false, "suffix" : "" } ], "container-title" : "Forest Ecology and Management", "id" : "ITEM-1", "issue" : "2-3", "issued" : { "date-parts" : [ [ "2007" ] ] }, "page" : "470-476", "title" : "Effects of forest composition and structure on bird species richness in a Mediterranean context: Implications for forest ecosystem management", "type" : "article-journal", "volume" : "242" }, "uris" : [ "http://www.mendeley.com/documents/?uuid=f71847a3-72e0-4679-b47b-11586f074d6b" ] }, { "id" : "ITEM-2", "itemData" : { "DOI" : "10.1007/s10531-007-9274-3", "ISBN" : "0960-3115", "ISSN" : "09603115", "PMID" : "1008", "abstract" : "Identification of valid indicators of biodiversity is a critical need for sustainable forest management. We developed compositional, structural and functional indicators of biodiversity for five taxonomic groups-bryophytes, vascular plants, spiders, hoverflies and birds-using data from 44 Sitka spruce (Picea sitchensis) and ash (Fraxinus excelsior) plantation forests in Ireland. The best structural biodiversity indicator was stand stage, defined using a multivariate classification of forest structure variables. However, biodiversity trends over the forest cycle and between tree species differ among the taxonomic groups studied. Canopy cover was the main structural indicator and affected other structural variables such as cover of lower vegetation layers. Other structural indicators included deadwood and distances to forest edge and to broadleaved woodland. Functional indicators included stand age, site environmental characteristics and management practices. Compositional indicators were limited to more easily identifiable plant and bird species. Our results suggest that the biodiversity of any one of the species groups we surveyed cannot act as a surrogate for all of the other species groups. However, certain subgroups, such as forest bryophytes and saproxylic hoverflies, may be able to act as surrogates for each other. The indicators we have identified should be used together to identify stands of potentially high biodiversity or to evaluate the biodiversity effects of silvicultural management practices. They are readily assessed by non-specialists, ecologically meaningful and applicable over a broad area with similar climate conditions and silvicultural systems. The approach we have used to develop biodiversity indicators, including stand structural types, is widely relevant and can enhance sustainable forest management of plantations.", "author" : [ { "dropping-particle" : "", "family" : "Smith", "given" : "George F.", "non-dropping-particle" : "", "parse-names" : false, "suffix" : "" }, { "dropping-particle" : "", "family" : "Gittings", "given" : "Tom", "non-dropping-particle" : "", "parse-names" : false, "suffix" : "" }, { "dropping-particle" : "", "family" : "Wilson", "given" : "Mark", "non-dropping-particle" : "", "parse-names" : false, "suffix" : "" }, { "dropping-particle" : "", "family" : "French", "given" : "Laura", "non-dropping-particle" : "", "parse-names" : false, "suffix" : "" }, { "dropping-particle" : "", "family" : "Oxbrough", "given" : "Anne", "non-dropping-particle" : "", "parse-names" : false, "suffix" : "" }, { "dropping-particle" : "", "family" : "O'Donoghue", "given" : "Saoirse", "non-dropping-particle" : "", "parse-names" : false, "suffix" : "" }, { "dropping-particle" : "", "family" : "O'Halloran", "given" : "John", "non-dropping-particle" : "", "parse-names" : false, "suffix" : "" }, { "dropping-particle" : "", "family" : "Kelly", "given" : "Daniel L.", "non-dropping-particle" : "", "parse-names" : false, "suffix" : "" }, { "dropping-particle" : "", "family" : "Mitchell", "given" : "Fraser J G", "non-dropping-particle" : "", "parse-names" : false, "suffix" : "" }, { "dropping-particle" : "", "family" : "Kelly", "given" : "Tom", "non-dropping-particle" : "", "parse-names" : false, "suffix" : "" }, { "dropping-particle" : "", "family" : "Iremonger", "given" : "Susan", "non-dropping-particle" : "", "parse-names" : false, "suffix" : "" }, { "dropping-particle" : "", "family" : "McKee", "given" : "Anne Marie", "non-dropping-particle" : "", "parse-names" : false, "suffix" : "" }, { "dropping-particle" : "", "family" : "Giller", "given" : "Paul", "non-dropping-particle" : "", "parse-names" : false, "suffix" : "" } ], "container-title" : "Biodiversity and Conservation", "id" : "ITEM-2", "issue" : "5", "issued" : { "date-parts" : [ [ "2008" ] ] }, "page" : "991-1015", "publisher" : "Springer Netherlands", "title" : "Identifying practical indicators of biodiversity for stand-level management of plantation forests", "type" : "article-journal", "volume" : "17" }, "uris" : [ "http://www.mendeley.com/documents/?uuid=ace05181-b992-3b01-90fd-31b08652160d" ] }, { "id" : "ITEM-3", "itemData" : { "DOI" : "10.1016/j.biocon.2010.03.038", "ISBN" : "0006-3207", "ISSN" : "00063207", "PMID" : "1526", "abstract" : "In Finland, Capercaillie (Tetrao urogallus) populations have a history of serious decrease starting from the mid-20th century. The decline is temporally in line with the expansion of modern forestry practices that created major changes in the landscape. We used tetraonid route-censuses from 18 forestry board districts and Finnish forest inventories (data on forest stand structure) to analyze the decline in 1965-1988. We used information theoretical model selection to evaluate a set of log-linear second order autoregressive models, allowing for spatially correlated process errors. The average trend throughout the country corresponded to an annual decline of 4.01% (mean of local trends) \u00b1 0.24% (SEM), parallel to a half-life of 17. years. The decline was surprisingly uniform throughout the country (SD = 1.01%) and most parsimoniously explained by a geographically constant log-linear trend. At the large scale of observation applied here, population trends could not be explained by the proportional increase of younger forest age classes (&lt;40. years old and &lt;80. years old, respectively). Our analysis does not support the hypothesis that the decline in Capercaillie numbers is due to changes in the forest age structure, but we cannot exclude the possibility that other factors behind the decline may have interacted with forestry in general. From a conservation point of view, we caution against over-emphasizing the role of forest age especially at large spatial scales, but leaning also on other research, we recommend that more management efforts would go into the preservation of the overall forest cover and the original physiognomy in single forest patches. \u00a9 2010 Elsevier Ltd.", "author" : [ { "dropping-particle" : "", "family" : "Sirki\u00e4", "given" : "Saija", "non-dropping-particle" : "", "parse-names" : false, "suffix" : "" }, { "dropping-particle" : "", "family" : "Lind\u00e9n", "given" : "Andreas", "non-dropping-particle" : "", "parse-names" : false, "suffix" : "" }, { "dropping-particle" : "", "family" : "Helle", "given" : "Pekka", "non-dropping-particle" : "", "parse-names" : false, "suffix" : "" }, { "dropping-particle" : "", "family" : "Nikula", "given" : "Ari", "non-dropping-particle" : "", "parse-names" : false, "suffix" : "" }, { "dropping-particle" : "", "family" : "Knape", "given" : "Jonas", "non-dropping-particle" : "", "parse-names" : false, "suffix" : "" }, { "dropping-particle" : "", "family" : "Lind\u00e9n", "given" : "Harto", "non-dropping-particle" : "", "parse-names" : false, "suffix" : "" } ], "container-title" : "Biological Conservation", "id" : "ITEM-3", "issue" : "6", "issued" : { "date-parts" : [ [ "2010" ] ] }, "page" : "1540-1548", "title" : "Are the declining trends in forest grouse populations due to changes in the forest age structure? A case study of Capercaillie in Finland", "type" : "article-journal", "volume" : "143" }, "uris" : [ "http://www.mendeley.com/documents/?uuid=4cdba6f5-f506-37de-9697-394642c7436d" ] }, { "id" : "ITEM-4", "itemData" : { "DOI" : "10.1007/s00267-015-0638-2", "ISBN" : "0026701506382", "ISSN" : "14321009", "PMID" : "26620054", "abstract" : "We assessed ecological sustainability of seminatural forestry by analyzing 80-year dynamics and the current distribution of all woodpecker species in Estonia. We found that, despite the clear-cutting-based forestry system, woodpeckers inhabited commercial seminatural forests in substantial numbers, including the species generally considered vulnerable to timber harvesting. The only negative trend, a drastic decline in the Green Woodpecker, paralleled the loss of seminatural, wooded grasslands and is mostly an issue for landscape planning and agricultural land use. Major silvicultural factors supporting other species in commercial forests include natural regeneration with multiple native tree species and deadwood abundance. In such context, the main role of protected areas is to provide ecological resilience; however, we estimated that the current strict reserves could further double their carrying capacities for woodpeckers through successional recovery and, perhaps, active restoration. The long time series used were instrumental in detecting unexpected dynamics and the impacts of climatically extreme years. We conclude that (1) seminatural forestry can serve as a basis for reconciling timber harvesting and biodiversity protection at the landscape scale, given appropriate attention to key structures and landscape zoning and (2) woodpeckers represent a biological indicator system for the sustainability of forest landscapes in Europe.", "author" : [ { "dropping-particle" : "", "family" : "L\u00f5hmus", "given" : "Asko", "non-dropping-particle" : "", "parse-names" : false, "suffix" : "" }, {</w:instrText>
      </w:r>
      <w:r w:rsidRPr="009A1EED">
        <w:rPr>
          <w:lang w:val="fr-CH"/>
        </w:rPr>
        <w:instrText xml:space="preserve"> "dropping-particle" : "", "family" : "Nellis", "given" : "Renno", "non-dropping-particle" : "", "parse-names" : false, "suffix" : "" }, { "dropping-particle" : "", "family" : "Pullerits", "given" : "Mirjam", "non-dropping-particle" : "", "parse-names" : false, "suffix" : "" }, { "dropping-particle" : "", "family" : "Leivits", "given" : "Meelis", "non-dropping-particle" : "", "parse-names" : false, "suffix" : "" } ], "container-title" : "Environmental Management", "id" : "ITEM-4", "issue" : "3", "issued" : { "date-parts" : [ [ "2016", "3", "30" ] ] }, "page" : "558-571", "publisher" : "Springer US", "title" : "The Potential for Long-Term Sustainability in Seminatural Forestry: A Broad Perspective Based on Woodpecker Populations", "type" : "article-journal", "volume" : "57" }, "uris" : [ "http://www.mendeley.com/documents/?uuid=88a3805f-5290-3b60-8807-dbd51e8f4fd5" ] } ], "mendeley" : { "formattedCitation" : "(Gil-Tena, Saura, &amp; Brotons, 2007; L\u00f5hmus, Nellis, Pullerits, &amp; Leivits, 2016; Sirki\u00e4 et al., 2010; Smith et al., 2008)", "plainTextFormattedCitation" : "(Gil-Tena, Saura, &amp; Brotons, 2007; L\u00f5hmus, Nellis, Pullerits, &amp; Leivits, 2016; Sirki\u00e4 et al., 2010; Smith et al., 2008)", "previouslyFormattedCitation" : "(Gil-Tena, Saura, &amp; Brotons, 2007; L\u00f5hmus, Nellis, Pullerits, &amp; Leivits, 2016; Sirki\u00e4 et al., 2010; Smith et al., 2008)" }, "properties" : {  }, "schema" : "https://github.com/citation-style-language/schema/raw/master/csl-citation.json" }</w:instrText>
      </w:r>
      <w:r>
        <w:fldChar w:fldCharType="separate"/>
      </w:r>
      <w:r>
        <w:rPr>
          <w:lang w:val="sv-SE"/>
        </w:rPr>
        <w:t>(Gil-Tena</w:t>
      </w:r>
      <w:r w:rsidR="004122DA">
        <w:rPr>
          <w:i/>
          <w:lang w:val="sv-SE"/>
        </w:rPr>
        <w:t xml:space="preserve"> et al.</w:t>
      </w:r>
      <w:r>
        <w:rPr>
          <w:lang w:val="sv-SE"/>
        </w:rPr>
        <w:t>, 2007; Lõhmus</w:t>
      </w:r>
      <w:r w:rsidR="00690E84">
        <w:rPr>
          <w:i/>
          <w:lang w:val="sv-SE"/>
        </w:rPr>
        <w:t xml:space="preserve"> et al.</w:t>
      </w:r>
      <w:r>
        <w:rPr>
          <w:lang w:val="sv-SE"/>
        </w:rPr>
        <w:t xml:space="preserve">, 2016; Sirkiä </w:t>
      </w:r>
      <w:r w:rsidR="00301BD0" w:rsidRPr="00301BD0">
        <w:rPr>
          <w:i/>
          <w:lang w:val="sv-SE"/>
        </w:rPr>
        <w:t>et al.</w:t>
      </w:r>
      <w:r>
        <w:rPr>
          <w:lang w:val="sv-SE"/>
        </w:rPr>
        <w:t xml:space="preserve">, 2010; Smith </w:t>
      </w:r>
      <w:r w:rsidR="00301BD0" w:rsidRPr="00301BD0">
        <w:rPr>
          <w:i/>
          <w:lang w:val="sv-SE"/>
        </w:rPr>
        <w:t>et al.</w:t>
      </w:r>
      <w:r>
        <w:rPr>
          <w:lang w:val="sv-SE"/>
        </w:rPr>
        <w:t>, 2008)</w:t>
      </w:r>
      <w:r>
        <w:fldChar w:fldCharType="end"/>
      </w:r>
      <w:r>
        <w:rPr>
          <w:lang w:val="sv-SE"/>
        </w:rPr>
        <w:t xml:space="preserve">. </w:t>
      </w:r>
      <w:r>
        <w:t xml:space="preserve">However, no large-scale consensus on land use related trends in forest birds seems to exist </w:t>
      </w:r>
      <w:r>
        <w:fldChar w:fldCharType="begin" w:fldLock="1"/>
      </w:r>
      <w:r>
        <w:instrText>ADDIN CSL_CITATION { "citationItems" : [ { "id" : "ITEM-1", "itemData" : { "DOI" : "10.1111/j.1474-919X.2007.00698.x", "ISBN" : "0019-1019", "ISSN" : "00191019", "PMID" : "16186625", "abstract" : "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u00a9 2007 The Authors.", "author" : [ { "dropping-particle" : "", "family" : "Gregory", "given" : "Richard D.", "non-dropping-particle" : "", "parse-names" : false, "suffix" : "" }, { "dropping-particle" : "", "family" : "Vorisek", "given" : "Petr", "non-dropping-particle" : "", "parse-names" : false, "suffix" : "" }, { "dropping-particle" : "", "family" : "Strien", "given" : "Arco", "non-dropping-particle" : "Van", "parse-names" : false, "suffix" : "" }, { "dropping-particle" : "", "family" : "Gmelig Meyling", "given" : "Adriaan W.", "non-dropping-particle" : "", "parse-names" : false, "suffix" : "" }, { "dropping-particle" : "", "family" : "Jiguet", "given" : "Fr\u00e9d\u00e9ric", "non-dropping-particle" : "", "parse-names" : false, "suffix" : "" }, { "dropping-particle" : "", "family" : "Fornasari", "given" : "Lorenzo", "non-dropping-particle" : "", "parse-names" : false, "suffix" : "" }, { "dropping-particle" : "", "family" : "Reif", "given" : "Jiri", "non-dropping-particle" : "", "parse-names" : false, "suffix" : "" }, { "dropping-particle" : "", "family" : "Chylarecki", "given" : "Przemek", "non-dropping-particle" : "", "parse-names" : false, "suffix" : "" }, { "dropping-particle" : "", "family" : "Burfield", "given" : "Ian J.", "non-dropping-particle" : "", "parse-names" : false, "suffix" : "" } ], "container-title" : "Ibis", "id" : "ITEM-1", "issue" : "SUPPL. 2", "issued" : { "date-parts" : [ [ "2007", "6", "6" ] ] }, "page" : "78-97", "publisher" : "Blackwell Publishing Ltd", "title" : "Population trends of widespread woodland birds in Europe", "type" : "article-journal", "volume" : "149" }, "uris" : [ "http://www.mendeley.com/documents/?uuid=b83262d7-28be-4e0d-ab02-8748a6cc2101" ] }, { "id" : "ITEM-2", "itemData" : { "DOI" : "10.1016/j.foreco.2016.11.013", "ISSN" : "03781127", "abstract" : "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u20132015) and the Swedish National Forestry Inventory (1983\u201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u2013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 "author" : [ { "dropping-particle" : "", "family" : "Ram", "given" : "Dafne", "non-dropping-particle" : "", "parse-names" : false, "suffix" : "" }, { "dropping-particle" : "", "family" : "Axelsson", "given" : "Anna-Lena", "non-dropping-particle" : "", "parse-names" : false, "suffix" : "" }, { "dropping-particle" : "", "family" : "Green", "given" : "Martin", "non-dropping-particle" : "", "parse-names" : false, "suffix" : "" }, { "dropping-particle" : "", "family" : "Smith", "given" : "Henrik G.", "non-dropping-particle" : "", "parse-names" : false, "suffix" : "" }, { "dropping-particle" : "", "family" : "Lindstr\u00f6m", "given" : "\u00c5ke", "non-dropping-particle" : "", "parse-names" : false, "suffix" : "" } ], "container-title" : "Forest Ecology and Management", "id" : "ITEM-2", "issued" : { "date-parts" : [ [ "2017" ] ] }, "page" : "177-188", "title" : "What drives current population trends in forest birds \u2013 forest quantity, quality or climate? A large-scale analysis from northern Europe", "type" : "article-journal", "volume" : "385" }, "uris" : [ "http://www.mendeley.com/documents/?uuid=4c8d0b18-5011-45b4-9d23-ee172834e2f7" ] } ], "mendeley" : { "formattedCitation" : "(Gregory et al., 2007; Ram, Axelsson, Green, Smith, &amp; Lindstr\u00f6m, 2017)", "plainTextFormattedCitation" : "(Gregory et al., 2007; Ram, Axelsson, Green, Smith, &amp; Lindstr\u00f6m, 2017)", "previouslyFormattedCitation" : "(Gregory et al., 2007; Ram, Axelsson, Green, Smith, &amp; Lindstr\u00f6m, 2017)" }, "properties" : {  }, "schema" : "https://github.com/citation-style-language/schema/raw/master/csl-citation.json" }</w:instrText>
      </w:r>
      <w:r>
        <w:fldChar w:fldCharType="separate"/>
      </w:r>
      <w:r>
        <w:t xml:space="preserve">(Gregory </w:t>
      </w:r>
      <w:r w:rsidR="00301BD0" w:rsidRPr="00301BD0">
        <w:rPr>
          <w:i/>
        </w:rPr>
        <w:t>et al.</w:t>
      </w:r>
      <w:r>
        <w:t>, 2007; Ram</w:t>
      </w:r>
      <w:r w:rsidR="00690E84">
        <w:rPr>
          <w:i/>
        </w:rPr>
        <w:t xml:space="preserve"> et al.</w:t>
      </w:r>
      <w:r>
        <w:t>, 2017)</w:t>
      </w:r>
      <w:r>
        <w:fldChar w:fldCharType="end"/>
      </w:r>
      <w:r>
        <w:t xml:space="preserve">. </w:t>
      </w:r>
    </w:p>
    <w:p w14:paraId="3E8887D6" w14:textId="53001451" w:rsidR="0048205B" w:rsidRDefault="0048205B" w:rsidP="00AE389F">
      <w:r>
        <w:t xml:space="preserve">There is clear evidence that bird communities are locally affected by pollution from industrial activities </w:t>
      </w:r>
      <w:r>
        <w:fldChar w:fldCharType="begin" w:fldLock="1"/>
      </w:r>
      <w:r>
        <w:instrText>ADDIN CSL_CITATION { "citationItems" : [ { "id" : "ITEM-1", "itemData" : { "DOI" : "10.1016/j.biocon.2012.03.004", "ISBN" : "0006-3207", "ISSN" : "00063207", "abstract" : "Non-ferrous smelters pose a potential hazard for breeding bird populations, but comprehensive analyses of the impacts on bird population densities around smelter sites are currently lacking. We measured with point counts bird population densities around four smelter sites in Russia (Monchegorsk, Karabash and Revda) and Finland (Harjavalta) to explore the relationships between bird population density/species diversity and exposure level quantified by the potentially bioavailable copper concentrations in forest litter. Total bird densities, bird biomasses and species diversities decreased in the vicinity of all three Russian smelters. In Harjavalta, there were no pollution-related trends in total bird density or biomass, although species diversity (species number and Shannon's index) decreased towards the pollution source. In general, the four smelters showed negative effects on bird populations in decreasing order of impact as follows: Monchegorsk &gt; Karabash &gt; Revda &gt; Harjavalta, reflecting the amount of current and past emissions and consequent habitat change at each site. Our results suggest that around copper-nickel and copper smelters the pollution impact on bird diversity is accelerated when the litter copper level exceeds 1000. ??g/g. However, even though bird densities and diversities reflected the exposure levels in our study, they were not associated with litter copper concentrations in a strictly dose-dependent manner, indicating that copper itself is not a primary cause for the changes in bird communities, but rather the combined effect of multiple pollutants on birds and especially on the resources necessary for breeding, such as food and suitable habitat. ?? 2012 Elsevier Ltd.", "author" : [ { "dropping-particle" : "", "family" : "Eeva", "given" : "Tapio", "non-dropping-particle" : "", "parse-names" : false, "suffix" : "" }, { "dropping-particle" : "", "family" : "Belskii", "given" : "Eugen", "non-dropping-particle" : "", "parse-names" : false, "suffix" : "" }, { "dropping-particle" : "", "family" : "Gilyazov", "given" : "Alex S.", "non-dropping-particle" : "", "parse-names" : false, "suffix" : "" }, { "dropping-particle" : "V.", "family" : "Kozlov", "given" : "Mikhail", "non-dropping-particle" : "", "parse-names" : false, "suffix" : "" } ], "container-title" : "Biological Conservation", "id" : "ITEM-1", "issue" : "1", "issued" : { "date-parts" : [ [ "2012" ] ] }, "page" : "33-41", "title" : "Pollution impacts on bird population density and species diversity at four non-ferrous smelter sites", "type" : "article-journal", "volume" : "150" }, "uris" : [ "http://www.mendeley.com/documents/?uuid=a169dbaa-fce7-3f27-a97b-94359621f7d5" ] } ], "mendeley" : { "formattedCitation" : "(Eeva, Belskii, Gilyazov, &amp; Kozlov, 2012)", "plainTextFormattedCitation" : "(Eeva, Belskii, Gilyazov, &amp; Kozlov, 2012)", "previouslyFormattedCitation" : "(Eeva, Belskii, Gilyazov, &amp; Kozlov, 2012)" }, "properties" : {  }, "schema" : "https://github.com/citation-style-language/schema/raw/master/csl-citation.json" }</w:instrText>
      </w:r>
      <w:r>
        <w:fldChar w:fldCharType="separate"/>
      </w:r>
      <w:r>
        <w:t>(Eeva</w:t>
      </w:r>
      <w:r w:rsidR="00A66E51">
        <w:rPr>
          <w:i/>
        </w:rPr>
        <w:t xml:space="preserve"> et al.</w:t>
      </w:r>
      <w:r>
        <w:t>, 2012)</w:t>
      </w:r>
      <w:r>
        <w:fldChar w:fldCharType="end"/>
      </w:r>
      <w:r>
        <w:t xml:space="preserve"> or pesticide use in agricultural fields, directly </w:t>
      </w:r>
      <w:r>
        <w:fldChar w:fldCharType="begin" w:fldLock="1"/>
      </w:r>
      <w:r>
        <w:instrText>ADDIN CSL_CITATION { "citationItems" : [ { "id" : "ITEM-1", "itemData" : { "DOI" : "10.1007/s10336-004-0053-6", "ISBN" : "1439-0361", "ISSN" : "00218375", "abstract" : "The contamination of German peregrine falcons (Falco peregrinus) with organochlorine (CHC) biocides and mercury (Hg) was investigated over the years 1955 - 2002. A total of 960 unhatched eggs from eastern Germany, Baden-Wurttemberg (BW) and North Rhine-Westphalia/Rhineland Palatinate (NRW/RP) were analysed for the biocides DDE, HCB, PCB, etc., and for shell index and shell thickness. Hg analyses from 367 samples ( unhatched eggs, moulted and nestling feathers, tissue samples) complete the investigation. The results confirm that the collapse of the German peregrine populations is correlated with the application of the insecticide DDT. The mean DDE values in BW over the years 1970 - 1976 were above the relevant threshold values of 70 - 100 mug/g ( all concentrations refer to the dry sample mass), with single analyses showing values above 100 mug/g until as late as 1987. The mean contamination levels in the 1960s can be retrospectively assumed to have lain above 200 mug/g. With the help of thorough conservation measures it was possible after a fall in numbers of about 80% to stabilise the remnant population in BW. Following the West German DDT ban in 1972 and the resulting decline in environmental CHC contamination, this core population was able to recover from about 1980 onwards and has since increased tenfold. The shell index improved steadily from 1.48 ( 1970 1971) to a normal value of 1.80 - 1.88 ( 2000 - 2002). Hg contamination in western Germany stayed under toxic threshold values over the period 1969 - 1991. The significantly more intense application of DDT in eastern Germany, continuing until 1989, led to the extinction of the peregrine falcon, of both the cliff- and tree-nesting populations. This phenomenon is described with respect to DDE analysis data and shell thickness/index studies, complemented by observations of breeding biology. In addition, the employment in the GDR of methyl/phenyl Hg as seed treatments had dramatic local toxic effects on embryo survival and shell thickness. Hg burdens reached very high levels in feathers ( 147 mug/g) and eggs ( 65 mug/g). The combination of DDT and Hg was responsible for the species' extinction in this region. The current peregrine falcon population of eastern Germany even now shows biocide contaminant burdens up to 3 times higher than in samples from western German falcons. Shell index and shell thickness had, however, normalised to a large extent by 2002. The tree-nesting habit of the peregrines forme\u2026", "author" : [ { "dropping-particle" : "", "family" : "Wegner", "given" : "Peter", "non-dropping-particle" : "", "parse-names" : false, "suffix" : "" }, { "dropping-particle" : "", "family" : "Kleinst\u00e4uber", "given" : "Gert", "non-dropping-particle" : "", "parse-names" : false, "suffix" : "" }, { "dropping-particle" : "", "family" : "Baum", "given" : "Frank", "non-dropping-particle" : "", "parse-names" : false, "suffix" : "" }, { "dropping-particle" : "", "family" : "Schilling", "given" : "Friedrich", "non-dropping-particle" : "", "parse-names" : false, "suffix" : "" } ], "container-title" : "Journal of Ornithology", "id" : "ITEM-1", "issue" : "1", "issued" : { "date-parts" : [ [ "2005" ] ] }, "page" : "34-54", "title" : "Long-term investigation of the degree of exposure of German peregrine falcons (Falco peregrinus) to damaging chemicals from the environment", "type" : "article-journal", "volume" : "146" }, "uris" : [ "http://www.mendeley.com/documents/?uuid=8b13676f-77b2-4199-83b6-7040d1a8b0ef" ] } ], "mendeley" : { "formattedCitation" : "(Wegner, Kleinst\u00e4uber, Baum, &amp; Schilling, 2005)", "plainTextFormattedCitation" : "(Wegner, Kleinst\u00e4uber, Baum, &amp; Schilling, 2005)", "previouslyFormattedCitation" : "(Wegner, Kleinst\u00e4uber, Baum, &amp; Schilling, 2005)" }, "properties" : {  }, "schema" : "https://github.com/citation-style-language/schema/raw/master/csl-citation.json" }</w:instrText>
      </w:r>
      <w:r>
        <w:fldChar w:fldCharType="separate"/>
      </w:r>
      <w:r>
        <w:t>(Wegner</w:t>
      </w:r>
      <w:r w:rsidR="00CA5849">
        <w:rPr>
          <w:i/>
        </w:rPr>
        <w:t xml:space="preserve"> et al.</w:t>
      </w:r>
      <w:r>
        <w:t>, 2005)</w:t>
      </w:r>
      <w:r>
        <w:fldChar w:fldCharType="end"/>
      </w:r>
      <w:r>
        <w:t xml:space="preserve"> or indirectly </w:t>
      </w:r>
      <w:r>
        <w:fldChar w:fldCharType="begin" w:fldLock="1"/>
      </w:r>
      <w:r>
        <w:instrText>ADDIN CSL_CITATION { "citationItems" : [ { "id" : "ITEM-1", "itemData" : { "DOI" : "10.1038/nature13531", "ISBN" : "1476-4687", "ISSN" : "0028-0836", "PMID" : "25030173", "abstract" : "Recentstudieshave shownthatneonicotinoid insecticideshaveadverse effectsonnon-target invertebrate species1\u20136 . Invertebrates constitute a substantialpartof thedietofmanybirdspeciesduringthe breeding season and are indispensable for raising offspring7 .Weinvestigated the hypothesis that the most widely used neonicotinoid insecticide, imidacloprid, has a negative impact on insectivorous bird popula- tions.Hereweshowthat, in theNetherlands, localpopulationtrends were significantly more negative in areas with higher surface-water concentrations of imidacloprid. At imidacloprid concentrations of morethan20nanogramsper litre, birdpopulationstendedtodecline by3.5per centonaverageannually.Additionalanalyses revealedthat this spatial pattern of decline appeared only after the introduction of imidacloprid to the Netherlands, in the mid-1990s. We further show that the recent negative relationship remains after correcting for spatial differences in land-use changes that are known to affect bird populations in farmland.Ourresults suggest that theimpact of neonicotinoidsonthe natural environment is evenmore substantial than has recently been reported and is reminiscent of the effects of persistent insecticides in thepast.Futurelegislationshould takeinto accountthepotential cascadingeffectsofneonicotinoidsonecosystems.", "author" : [ { "dropping-particle" : "", "family" : "Hallmann", "given" : "Caspar a.", "non-dropping-particle" : "", "parse-names" : false, "suffix" : "" }, { "dropping-particle" : "", "family" : "Foppen", "given" : "Ruud P. B.", "non-dropping-particle" : "", "parse-names" : false, "suffix" : "" }, { "dropping-particle" : "Van", "family" : "Turnhout", "given" : "Chris a M", "non-dropping-particle" : "", "parse-names" : false, "suffix" : "" }, { "dropping-particle" : "De", "family" : "Kroon", "given" : "Hans", "non-dropping-particle" : "", "parse-names" : false, "suffix" : "" }, { "dropping-particle" : "", "family" : "Jongejans", "given" : "Eelke", "non-dropping-particle" : "", "parse-names" : false, "suffix" : "" }, { "dropping-particle" : "", "family" : "Turnhout", "given" : "Chris a. M.", "non-dropping-particle" : "van", "parse-names" : false, "suffix" : "" }, { "dropping-particle" : "", "family" : "Kroon", "given" : "Hans", "non-dropping-particle" : "de", "parse-names" : false, "suffix" : "" }, { "dropping-particle" : "", "family" : "Jongejans", "given" : "Eelke", "non-dropping-particle" : "", "parse-names" : false, "suffix" : "" } ], "container-title" : "Nature", "id" : "ITEM-1", "issue" : "7509", "issued" : { "date-parts" : [ [ "2014" ] ] }, "page" : "341-343", "title" : "Declines in insectivorous birds are associated with high neonicotinoid concentrations", "type" : "article-journal", "volume" : "511" }, "uris" : [ "http://www.mendeley.com/documents/?uuid=b8327ece-916e-4161-844f-b511194502f3" ] } ], "mendeley" : { "formattedCitation" : "(C. a. Hallmann et al., 2014)", "manualFormatting" : "(Hallmann et al. 2014)", "plainTextFormattedCitation" : "(C. a. Hallmann et al., 2014)", "previouslyFormattedCitation" : "(C. a. Hallmann et al., 2014)" }, "properties" : {  }, "schema" : "https://github.com/citation-style-language/schema/raw/master/csl-citation.json" }</w:instrText>
      </w:r>
      <w:r>
        <w:fldChar w:fldCharType="separate"/>
      </w:r>
      <w:r>
        <w:t xml:space="preserve">(Hallmann </w:t>
      </w:r>
      <w:r w:rsidR="00301BD0" w:rsidRPr="00301BD0">
        <w:rPr>
          <w:i/>
        </w:rPr>
        <w:t>et al.</w:t>
      </w:r>
      <w:r>
        <w:t>, 2014)</w:t>
      </w:r>
      <w:r>
        <w:fldChar w:fldCharType="end"/>
      </w:r>
      <w:r>
        <w:t xml:space="preserve">. Light pollution in urban environments has been shown to affect the timing of reproductive events </w:t>
      </w:r>
      <w:r>
        <w:fldChar w:fldCharType="begin" w:fldLock="1"/>
      </w:r>
      <w:r>
        <w:instrText>ADDIN CSL_CITATION { "citationItems" : [ { "id" : "ITEM-1", "itemData" : { "DOI" : "10.1098/rstb.2014.0118", "ISSN" : "0962-8436", "PMID" : "25780232", "abstract" : "Artificial light at night is one of the most apparent environmental changes accompanying anthropogenic habitat change. The global increase in light pollution poses newchallenges towild species, butwe still have limited under- standing of the temporal and spatial pattern of exposure to light at night. In particular, it has been suggested by several studies that animals exposed to light pollution, such as songbirds, perceive a longer daylength compared with conspecifics living in natural darker areas, but direct tests of such a hy- pothesis are still lacking. Here, we use a combination of light loggers deployed on individual European blackbirds, as well as automated radio- telemetry, to examine whether urban birds are exposed to a longer daylength than forest counterparts.We first used activity data from forest birds to deter- mine the level of light intensity which defines the onset and offset of daily activity in rural areas. We then used this value as threshold to calculate the subjective perceived daylength of both forest and urban blackbirds. In March, when reproductive growth occurs, urban birds were exposed on aver- age to a 49-min longer subjective perceived daylength than forest ones, which corresponds to a 19-day difference in photoperiod at this time of the year. In the field, urban blackbirds reached reproductive maturity 19 day earlier than rural birds, suggesting that light pollution could be responsible of most of the variation in reproductive timing found between urban and rural dwell- ers. We conclude that light at night is the most relevant change in ambient light affecting biological rhythms in avian urban-dwellers, most likely via a modification of the perceived photoperiod. Electronic", "author" : [ { "dropping-particle" : "", "family" : "Dominoni", "given" : "Davide M", "non-dropping-particle" : "", "parse-names" : false, "suffix" : "" }, { "dropping-particle" : "", "family" : "Partecke", "given" : "Jesko", "non-dropping-particle" : "", "parse-names" : false, "suffix" : "" } ], "container-title" : "Philosophical transactions of the Royal Society of London. Series B, Biological sciences", "id" : "ITEM-1", "issue" : "MAY", "issued" : { "date-parts" : [ [ "2015" ] ] }, "page" : "1-8", "title" : "Does light pollution alter daylength ? A test using light loggers on free-ranging European blackbirds ( Turdus merula )", "type" : "article-journal", "volume" : "370" }, "uris" : [ "http://www.mendeley.com/documents/?uuid=f8dafe98-71d3-3f8d-bcc7-d9ef96868e3e" ] } ], "mendeley" : { "formattedCitation" : "(Dominoni &amp; Partecke, 2015)", "plainTextFormattedCitation" : "(Dominoni &amp; Partecke, 2015)", "previouslyFormattedCitation" : "(Dominoni &amp; Partecke, 2015)" }, "properties" : {  }, "schema" : "https://github.com/citation-style-language/schema/raw/master/csl-citation.json" }</w:instrText>
      </w:r>
      <w:r>
        <w:fldChar w:fldCharType="separate"/>
      </w:r>
      <w:r>
        <w:t>(Dominoni &amp; Partecke, 2015)</w:t>
      </w:r>
      <w:r>
        <w:fldChar w:fldCharType="end"/>
      </w:r>
      <w:r>
        <w:t>, but there is not yet any clear evidence of an impact on abundance or community composition.</w:t>
      </w:r>
    </w:p>
    <w:p w14:paraId="16CFF383" w14:textId="68CE3486" w:rsidR="0048205B" w:rsidRDefault="0048205B" w:rsidP="00AE389F">
      <w:r>
        <w:t xml:space="preserve">Invasive alien species and invasive native species (e.g. rats, domestic cats), have been shown to threaten the reproductive success of many birds, particularly colonial seabirds </w:t>
      </w:r>
      <w:r>
        <w:fldChar w:fldCharType="begin" w:fldLock="1"/>
      </w:r>
      <w:r>
        <w:instrText>ADDIN CSL_CITATION { "citationItems" : [ { "id" : "ITEM-1", "itemData" : { "DOI" : "10.2779/975810", "ISBN" : "9789279474507", "abstract" : "Aim Te European Red List is a review of the conservation status of all European species (mammals, birds, reptiles, amphibians, freshwater fishes, butterflies, dragonflies, bees, medicinal plants and selected groups of beetles, molluscs, and vascular plants) according to IUCN regional Red Listing guidelines. It identifies those species that are threatened with extinction at the regional level \u2013 in order that appropriate conservation action can be taken to improve their status. Tis Red List publication summarises the results for European birds. Scope Te geographical scope is continent-wide, extending from Greenland in the northwest to the Urals in the northeast, and from the Canary Islands in the southwest to Cyprus and the Caucasus in the southeast. Red List assessments were carried out at two regional levels: for geographical Europe as described above, and for the 272 countries that were Member States of the European Union during the period covered by the 2008-2012 round of reporting under Article 12 of the Birds Directive. Status assessment Te status of all species was assessed using the IUCN Red List Categories and Criteria (Version 3.1; IUCN 2012a3 ), which are the world\u2019s most widely accepted system for measuring extinction risk. All assessments followed the latest Guidelines for Using the IUCN Red List Categories and Criteria (IUCN 20144 ) and the latest Guidelines for Application of IUCN Red List Criteria at Regional and National Levels (Version 4.0; IUCN 2012b5 ). Assessments are available on the European Red List website and data portal: http://ec.europa.eu/environment/nature/ conservation/species/redlist, http://www.iucnredlist.org/ europe and www.birdlife.org/datazone. Results At the European regional level, 13% of bird species are threatened, with 2% Critically Endangered, 3% Endangered, and 7% Vulnerable. A further 6% are Near Treatened. Within the EU 27, 18% of bird species are threatened, with 2% Critically Endangered, 4% Endangered, and 12% Vulnerable, and a further 6% are Near Treatened. Te countries with the largest numbers of bird species are Russia and Turkey. Russia and Eastern Europe, and the Mediterranean, Black Sea and Caucasus regions show a higher species richness than northwest Europe. Russia and Turkey have the highest richness of threatened species. Important numbers of threatened species can also be found in the Caucasus region, the Iberian Peninsula and France, as well as in some regions in the Baltic States and Eastern Eur\u2026", "author" : [ { "dropping-particle" : "", "family" : "BirdLife International", "given" : "", "non-dropping-particle" : "", "parse-names" : false, "suffix" : "" } ], "editor" : [ { "dropping-particle" : "", "family" : "Luxemburg: Office for Official Publications of the European Communities", "given" : "", "non-dropping-particle" : "", "parse-names" : false, "suffix" : "" } ], "id" : "ITEM-1", "issued" : { "date-parts" : [ [ "2015" ] ] }, "number-of-pages" : "67", "publisher" : "Europeam Commission", "title" : "European Red List of Birds", "type" : "book" }, "uris" : [ "http://www.mendeley.com/documents/?uuid=9043796a-4562-306e-996f-eee38f0d75c2" ] } ], "mendeley" : { "formattedCitation" : "(BirdLife International, 2015a)", "plainTextFormattedCitation" : "(BirdLife International, 2015a)", "previouslyFormattedCitation" : "(BirdLife International, 2015a)" }, "properties" : {  }, "schema" : "https://github.com/citation-style-language/schema/raw/master/csl-citation.json" }</w:instrText>
      </w:r>
      <w:r>
        <w:fldChar w:fldCharType="separate"/>
      </w:r>
      <w:r w:rsidRPr="00193C7B">
        <w:t>(BirdLife International, 2015)</w:t>
      </w:r>
      <w:r>
        <w:fldChar w:fldCharType="end"/>
      </w:r>
      <w:r>
        <w:t xml:space="preserve">, and have been linked with declines of some species </w:t>
      </w:r>
      <w:r>
        <w:fldChar w:fldCharType="begin" w:fldLock="1"/>
      </w:r>
      <w:r>
        <w:instrText>ADDIN CSL_CITATION { "citationItems" : [ { "id" : "ITEM-1", "itemData" : { "DOI" : "10.1016/j.biocon.2009.12.030", "ISBN" : "0006-3207", "ISSN" : "00063207", "abstract" : "Invasive alien plants constitute a major threat to local biodiversity. Moreover, their appearance often coincides with land use change. Many endangered groups of organisms suffer from habitat loss, which is often a consequence of the invasion of alien plants. This paper examines how invasive alien goldenrods Solidago spp. affect the richness of endangered grassland bird species and numbers of breeding pairs in abandoned meadows in southern Poland. Meadows invaded by goldenrods (n = 15) had lower bird species richness and a lower number of breeding pairs than meadows in which goldenrods were absent (n = 15). Two important factors positively influencing bird species richness were meadow area and shrub density (the latter only in meadows without goldenrods). Moreover, both the index of potential food density (number of butterflies) and plant species richness were much lower in meadows invaded by goldenrods than in meadows without these plants. Urgent action aimed at preventing the invasion of alien goldenrods in abandoned meadows is needed and such measures should involve regular mowing. Our results also highlight the fact that land abandonment in Central and Eastern Europe is not necessarily as beneficial for biodiversity as it is commonly believed and it may even lead to a decrease in the populations of several bird species in the agricultural landscape. ?? 2009 Elsevier Ltd. All rights reserved.", "author" : [ { "dropping-particle" : "", "family" : "Skorka", "given" : "Piotr", "non-dropping-particle" : "", "parse-names" : false, "suffix" : "" }, { "dropping-particle" : "", "family" : "Lenda", "given" : "Magdalena", "non-dropping-particle" : "", "parse-names" : false, "suffix" : "" }, { "dropping-particle" : "", "family" : "Tryjanowski", "given" : "Piotr", "non-dropping-particle" : "", "parse-names" : false, "suffix" : "" } ], "container-title" : "Biological Conservation", "id" : "ITEM-1", "issue" : "4", "issued" : { "date-parts" : [ [ "2010" ] ] }, "page" : "856-861", "title" : "Invasive alien goldenrods negatively affect grassland bird communities in Eastern Europe", "type" : "article-journal", "volume" : "143" }, "uris" : [ "http://www.mendeley.com/documents/?uuid=6cc15791-0bfc-3ec7-9f47-382a395d83f7" ] } ], "mendeley" : { "formattedCitation" : "(Skorka, Lenda, &amp; Tryjanowski, 2010)", "manualFormatting" : "(e.g. Skorka, Lenda, &amp; Tryjanowski, 2010)", "plainTextFormattedCitation" : "(Skorka, Lenda, &amp; Tryjanowski, 2010)", "previouslyFormattedCitation" : "(Skorka, Lenda, &amp; Tryjanowski, 2010)" }, "properties" : {  }, "schema" : "https://github.com/citation-style-language/schema/raw/master/csl-citation.json" }</w:instrText>
      </w:r>
      <w:r>
        <w:fldChar w:fldCharType="separate"/>
      </w:r>
      <w:r>
        <w:t>(e.g. Skorka</w:t>
      </w:r>
      <w:r w:rsidR="00F7120A">
        <w:rPr>
          <w:i/>
        </w:rPr>
        <w:t xml:space="preserve"> et al.</w:t>
      </w:r>
      <w:r>
        <w:t>, 2010)</w:t>
      </w:r>
      <w:r>
        <w:fldChar w:fldCharType="end"/>
      </w:r>
      <w:r>
        <w:t xml:space="preserve">. </w:t>
      </w:r>
    </w:p>
    <w:p w14:paraId="42BDA91A" w14:textId="30FD0D35" w:rsidR="0048205B" w:rsidRDefault="0048205B" w:rsidP="00AE389F">
      <w:r>
        <w:t xml:space="preserve">Climate-driven community changes and range expansions or contractions have been reported in many studies </w:t>
      </w:r>
      <w:r>
        <w:fldChar w:fldCharType="begin" w:fldLock="1"/>
      </w:r>
      <w:r>
        <w:instrText>ADDIN CSL_CITATION { "citationItems" : [ { "id" : "ITEM-1", "itemData" : { "DOI" : "10.1016/j.tree.2015.12.014", "ISBN" : "1872-8383 (Electronic) 0169-5347 (Linking)", "ISSN" : "01695347", "PMID" : "26776962", "abstract" : "Information on the ecological traits of species might improve predictions of climate-driven range shifts. However, the usefulness of traits is usually assumed rather than quantified. Here, we present a framework to identify the most informative traits, based on four key range-shift processes: emigration of individuals or propagules away from the natal location; the distance a species can move; establishment of self-sustaining populations; and proliferation following establishment. We propose a framework that categorises traits according to their contribution to range-shift processes. We demonstrate how the framework enables the predictive value of traits to be evaluated empirically and how this categorisation can be used to better understand range-shift processes; we also illustrate how range-shift estimates can be improved. The ecological traits of species are increasingly used to inform predictions of climate-driven range shifts. Traits utilised should correspond to range-shift processes: emigration, movement, establishment, and proliferation. We categorise traits according to the information that they offer for each process.The most informative traits can be informed by biogeographical and demographic evidence bases: species range sizes, range filling, recent range shifts, population fluctuations, and success following naturalisation.Movement traits are often used in range-shift studies, although their importance is not universally supported. Ecological generalisation, persistence in unfavourable conditions, reproductive strategy, and intraspecific competitive ability should be considered for inclusion in range-shift evaluations.", "author" : [ { "dropping-particle" : "", "family" : "Estrada", "given" : "Alba", "non-dropping-particle" : "", "parse-names" : false, "suffix" : "" }, { "dropping-particle" : "", "family" : "Morales-Castilla", "given" : "Ignacio", "non-dropping-particle" : "", "parse-names" : false, "suffix" : "" }, { "dropping-particle" : "", "family" : "Caplat", "given" : "Paul", "non-dropping-particle" : "", "parse-names" : false, "suffix" : "" }, { "dropping-particle" : "", "family" : "Early", "given" : "Regan", "non-dropping-particle" : "", "parse-names" : false, "suffix" : "" } ], "container-title" : "Trends in Ecology and Evolution", "id" : "ITEM-1", "issue" : "3", "issued" : { "date-parts" : [ [ "2016" ] ] }, "page" : "190-203", "title" : "Usefulness of Species Traits in Predicting Range Shifts", "type" : "article-journal", "volume" : "31" }, "uris" : [ "http://www.mendeley.com/documents/?uuid=81c40c78-f7b8-340e-9f4b-b45c87cd579d" ] } ], "mendeley" : { "formattedCitation" : "(Estrada, Morales-Castilla, Caplat, &amp; Early, 2016)", "plainTextFormattedCitation" : "(Estrada, Morales-Castilla, Caplat, &amp; Early, 2016)", "previouslyFormattedCitation" : "(Estrada, Morales-Castilla, Caplat, &amp; Early, 2016)" }, "properties" : {  }, "schema" : "https://github.com/citation-style-language/schema/raw/master/csl-citation.json" }</w:instrText>
      </w:r>
      <w:r>
        <w:fldChar w:fldCharType="separate"/>
      </w:r>
      <w:r>
        <w:t>(Estrada</w:t>
      </w:r>
      <w:r w:rsidR="00A66E51">
        <w:rPr>
          <w:i/>
        </w:rPr>
        <w:t xml:space="preserve"> et al.</w:t>
      </w:r>
      <w:r>
        <w:t>, 2016)</w:t>
      </w:r>
      <w:r>
        <w:fldChar w:fldCharType="end"/>
      </w:r>
      <w:r>
        <w:t xml:space="preserve">, and both scientific studies and reports from indigenous herders suggest that local bird declines have been caused by climate change </w:t>
      </w:r>
      <w:r>
        <w:fldChar w:fldCharType="begin" w:fldLock="1"/>
      </w:r>
      <w:r>
        <w:instrText>ADDIN CSL_CITATION { "citationItems" : [ { "id" : "ITEM-1", "itemData" : { "author" : [ { "dropping-particle" : "", "family" : "Rou\u00e9", "given" : "Marie", "non-dropping-particle" : "", "parse-names" : false, "suffix" : "" }, { "dropping-particle" : "", "family" : "Moln\u00e1r", "given" : "Zsolt", "non-dropping-particle" : "", "parse-names" : false, "suffix" : "" } ], "container-title" : "Knowledges of Nature. UNESCO: Paris.", "id" : "ITEM-1", "issue" : "9", "issued" : { "date-parts" : [ [ "2016" ] ] }, "page" : "156", "title" : "Indigenous and Local Knowledge of Biodiversity and Ecosystem Services in Europe and Central Asia", "type" : "article-journal" }, "uris" : [ "http://www.mendeley.com/documents/?uuid=53d9d266-8ff1-42b8-9f61-2e69923d57de" ] }, { "id" : "ITEM-2", "itemData" : { "DOI" : "10.1134/S106741361301013X", "ISSN" : "1067-4136", "abstract" : "The results of censuses taken in 1995 to 2011 along two key routes in the areas of the Sulakskaya and Turalinskaya Lagoons, Dagestan (the western coast of the Middle Caspian Sea), are summarized. The state of the populations of regularly migrating birds and causes of long-term fluctuations in their abundance have been assessed by the method of long-term series of observations on trajectories of active migration along stationary routes. The results show that the abundance of 46 out of the 116 background taxa has decreased, while that of 70 taxa has increased or remained unchanged. The key regulatory factors include hydroclimatic conditions, anthropogenic impact, food supply, synurbanization, and weather. The results provide a basis for developing a unified strategy for the conservation of the birds of Eurasia.", "author" : [ { "dropping-particle" : "V", "family" : "Vilkov", "given" : "E", "non-dropping-particle" : "", "parse-names" : false, "suffix" : "" } ], "container-title" : "Russian Journal of Ecology", "id" : "ITEM-2", "issue" : "2", "issued" : { "date-parts" : [ [ "2013" ] ] }, "page" : "142\u2013157.", "title" : "Population Trends in Regular Migrants As the Basis for a Prediction Model for Conservation of the Birds of Eurasia.", "type" : "article-journal", "volume" : "44" }, "uris" : [ "http://www.mendeley.com/documents/?uuid=7d49a08c-4abb-4f19-ad4b-f2375e5ff21d" ] } ], "mendeley" : { "formattedCitation" : "(Rou\u00e9 &amp; Moln\u00e1r, 2016; Vilkov, 2013)", "plainTextFormattedCitation" : "(Rou\u00e9 &amp; Moln\u00e1r, 2016; Vilkov, 2013)", "previouslyFormattedCitation" : "(Rou\u00e9 &amp; Moln\u00e1r, 2016; Vilkov, 2013)" }, "properties" : {  }, "schema" : "https://github.com/citation-style-language/schema/raw/master/csl-citation.json" }</w:instrText>
      </w:r>
      <w:r>
        <w:fldChar w:fldCharType="separate"/>
      </w:r>
      <w:r>
        <w:t>(Roué &amp; Molnár, 201</w:t>
      </w:r>
      <w:r w:rsidR="003051C7">
        <w:t>7</w:t>
      </w:r>
      <w:r>
        <w:t>; Vilkov, 2013)</w:t>
      </w:r>
      <w:r>
        <w:fldChar w:fldCharType="end"/>
      </w:r>
      <w:r>
        <w:t xml:space="preserve">. However, evidence of direct impacts of climate change on population decline remains weak. </w:t>
      </w:r>
    </w:p>
    <w:p w14:paraId="010D3359" w14:textId="1B210DDF" w:rsidR="0048205B" w:rsidRDefault="0048205B" w:rsidP="00AE389F">
      <w:pPr>
        <w:rPr>
          <w:lang w:eastAsia="en-GB"/>
        </w:rPr>
      </w:pPr>
      <w:r>
        <w:t xml:space="preserve">Other important drivers include direct mortality caused by power lines and wind turbines, although the consequences of population decline are only documented for a few, rare species </w:t>
      </w:r>
      <w:r>
        <w:fldChar w:fldCharType="begin" w:fldLock="1"/>
      </w:r>
      <w:r>
        <w:instrText>ADDIN CSL_CITATION { "citationItems" : [ { "id" : "ITEM-1", "itemData" : { "DOI" : "10.2779/975810", "ISBN" : "9789279474507", "abstract" : "Aim Te European Red List is a review of the conservation status of all European species (mammals, birds, reptiles, amphibians, freshwater fishes, butterflies, dragonflies, bees, medicinal plants and selected groups of beetles, molluscs, and vascular plants) according to IUCN regional Red Listing guidelines. It identifies those species that are threatened with extinction at the regional level \u2013 in order that appropriate conservation action can be taken to improve their status. Tis Red List publication summarises the results for European birds. Scope Te geographical scope is continent-wide, extending from Greenland in the northwest to the Urals in the northeast, and from the Canary Islands in the southwest to Cyprus and the Caucasus in the southeast. Red List assessments were carried out at two regional levels: for geographical Europe as described above, and for the 272 countries that were Member States of the European Union during the period covered by the 2008-2012 round of reporting under Article 12 of the Birds Directive. Status assessment Te status of all species was assessed using the IUCN Red List Categories and Criteria (Version 3.1; IUCN 2012a3 ), which are the world\u2019s most widely accepted system for measuring extinction risk. All assessments followed the latest Guidelines for Using the IUCN Red List Categories and Criteria (IUCN 20144 ) and the latest Guidelines for Application of IUCN Red List Criteria at Regional and National Levels (Version 4.0; IUCN 2012b5 ). Assessments are available on the European Red List website and data portal: http://ec.europa.eu/environment/nature/ conservation/species/redlist, http://www.iucnredlist.org/ europe and www.birdlife.org/datazone. Results At the European regional level, 13% of bird species are threatened, with 2% Critically Endangered, 3% Endangered, and 7% Vulnerable. A further 6% are Near Treatened. Within the EU 27, 18% of bird species are threatened, with 2% Critically Endangered, 4% Endangered, and 12% Vulnerable, and a further 6% are Near Treatened. Te countries with the largest numbers of bird species are Russia and Turkey. Russia and Eastern Europe, and the Mediterranean, Black Sea and Caucasus regions show a higher species richness than northwest Europe. Russia and Turkey have the highest richness of threatened species. Important numbers of threatened species can also be found in the Caucasus region, the Iberian Peninsula and France, as well as in some regions in the Baltic States and Eastern Eur\u2026", "author" : [ { "dropping-particle" : "", "family" : "BirdLife International", "given" : "", "non-dropping-particle" : "", "parse-names" : false, "suffix" : "" } ], "editor" : [ { "dropping-particle" : "", "family" : "Luxemburg: Office for Official Publications of the European Communities", "given" : "", "non-dropping-particle" : "", "parse-names" : false, "suffix" : "" } ], "id" : "ITEM-1", "issued" : { "date-parts" : [ [ "2015" ] ] }, "number-of-pages" : "67", "publisher" : "Europeam Commission", "title" : "European Red List of Birds", "type" : "book" }, "uris" : [ "http://www.mendeley.com/documents/?uuid=9043796a-4562-306e-996f-eee38f0d75c2" ] } ], "mendeley" : { "formattedCitation" : "(BirdLife International, 2015a)", "plainTextFormattedCitation" : "(BirdLife International, 2015a)", "previouslyFormattedCitation" : "(BirdLife International, 2015a)" }, "properties" : {  }, "schema" : "https://github.com/citation-style-language/schema/raw/master/csl-citation.json" }</w:instrText>
      </w:r>
      <w:r>
        <w:fldChar w:fldCharType="separate"/>
      </w:r>
      <w:r w:rsidRPr="00193C7B">
        <w:t>(BirdLife International, 2015)</w:t>
      </w:r>
      <w:r>
        <w:fldChar w:fldCharType="end"/>
      </w:r>
      <w:r>
        <w:t>.</w:t>
      </w:r>
      <w:r>
        <w:rPr>
          <w:lang w:eastAsia="en-GB"/>
        </w:rPr>
        <w:t xml:space="preserve"> </w:t>
      </w:r>
    </w:p>
    <w:p w14:paraId="72779C32" w14:textId="77777777" w:rsidR="0048205B" w:rsidRDefault="0048205B" w:rsidP="00AE389F">
      <w:r>
        <w:t xml:space="preserve">In many cases, it is the combination of drivers that put bird species at risk. Seabirds, for instance, have declined strongly due to a multiplicity of threats. </w:t>
      </w:r>
      <w:r>
        <w:rPr>
          <w:lang w:eastAsia="en-GB"/>
        </w:rPr>
        <w:t xml:space="preserve">Conservation efforts reducing multiple pressures (e.g. </w:t>
      </w:r>
      <w:r>
        <w:rPr>
          <w:lang w:eastAsia="en-GB"/>
        </w:rPr>
        <w:lastRenderedPageBreak/>
        <w:t xml:space="preserve">the </w:t>
      </w:r>
      <w:r w:rsidRPr="004937D0">
        <w:rPr>
          <w:bCs/>
          <w:lang w:eastAsia="en-GB"/>
        </w:rPr>
        <w:t xml:space="preserve">European Union </w:t>
      </w:r>
      <w:r>
        <w:rPr>
          <w:lang w:eastAsia="en-GB"/>
        </w:rPr>
        <w:t xml:space="preserve">habitat directive, national legislations) have been shown to have positive effects on bird populations </w:t>
      </w:r>
      <w:r>
        <w:fldChar w:fldCharType="begin" w:fldLock="1"/>
      </w:r>
      <w:r>
        <w:instrText>ADDIN CSL_CITATION { "citationItems" : [ { "id" : "ITEM-1", "itemData" : { "DOI" : "10.1111/conl.12292.This", "ISSN" : "1755263X", "abstract" : "Maximizing the area under biodiversityrelated conservation measures is a main target of the European Union (EU) Biodiversity Strategy to 2020. We analyzed whether agrienvironmental schemes (AES) within EU common agricultural policy (CAP), special protected areas for birds (SPAs) and Annex I designation within EU Birds Directive had an effect on bird population changes using monitoring data from 39 farmland bird species from 1981 to 2012 at EU scale. Populations of resident and shortdistance migrants were larger with increasing SPAs and AES coverage, while Annex I species had higher population growth rates with increasing SPAs, indicating that SPAs may contribute to the protection of mainly target species and species spending most of their life cycle in the EU. Because farmland birds are in decline, and the negative relationship of agricultural intensification with their population growth rates was evident during the implementation of AES and SPAs, EU policies seem to generally attenuate the declines of farmland bird populations, but not to reverse them.", "author" : [ { "dropping-particle" : "", "family" : "Gamero", "given" : "Anna", "non-dropping-particle" : "", "parse-names" : false, "suffix" : "" } ], "container-title" : "Conservation Letters", "id" : "ITEM-1", "issued" : { "date-parts" : [ [ "2016" ] ] }, "page" : "1-22", "title" : "Tracking progress towards EU biodiversity strategy targets: EU policy effects in preserving its common farmland birds", "type" : "article-journal" }, "uris" : [ "http://www.mendeley.com/documents/?uuid=6a105fa7-a97d-4430-815a-e68303f3e5a1" ] } ], "mendeley" : { "formattedCitation" : "(Gamero, 2016)", "plainTextFormattedCitation" : "(Gamero, 2016)", "previouslyFormattedCitation" : "(Gamero, 2016)" }, "properties" : {  }, "schema" : "https://github.com/citation-style-language/schema/raw/master/csl-citation.json" }</w:instrText>
      </w:r>
      <w:r>
        <w:fldChar w:fldCharType="separate"/>
      </w:r>
      <w:r>
        <w:t>(Gamero, 2016)</w:t>
      </w:r>
      <w:r>
        <w:fldChar w:fldCharType="end"/>
      </w:r>
      <w:r>
        <w:t>.</w:t>
      </w:r>
    </w:p>
    <w:p w14:paraId="71B01336" w14:textId="77777777" w:rsidR="0048205B" w:rsidRDefault="0048205B" w:rsidP="00AE389F">
      <w:pPr>
        <w:spacing w:after="0"/>
      </w:pPr>
    </w:p>
    <w:p w14:paraId="0ADDFD53" w14:textId="77777777" w:rsidR="0048205B" w:rsidRDefault="0048205B" w:rsidP="00147745">
      <w:pPr>
        <w:pStyle w:val="Heading3"/>
      </w:pPr>
      <w:bookmarkStart w:id="1023" w:name="_Ref500025086"/>
      <w:bookmarkStart w:id="1024" w:name="_Toc502930055"/>
      <w:bookmarkStart w:id="1025" w:name="_Toc504380639"/>
      <w:bookmarkStart w:id="1026" w:name="_Toc519504548"/>
      <w:r>
        <w:t>Mammals</w:t>
      </w:r>
      <w:bookmarkEnd w:id="1023"/>
      <w:bookmarkEnd w:id="1024"/>
      <w:bookmarkEnd w:id="1025"/>
      <w:bookmarkEnd w:id="1026"/>
    </w:p>
    <w:p w14:paraId="014C12A0" w14:textId="77777777" w:rsidR="0048205B" w:rsidRPr="00731236" w:rsidRDefault="0048205B" w:rsidP="00AE389F">
      <w:pPr>
        <w:spacing w:after="0"/>
        <w:rPr>
          <w:b/>
          <w:i/>
        </w:rPr>
      </w:pPr>
      <w:r w:rsidRPr="00731236">
        <w:rPr>
          <w:b/>
          <w:i/>
        </w:rPr>
        <w:t>Status and trends</w:t>
      </w:r>
    </w:p>
    <w:p w14:paraId="5E7343D0" w14:textId="33BB20BF" w:rsidR="0048205B" w:rsidRDefault="0048205B" w:rsidP="00AE389F">
      <w:r>
        <w:t>There are 538 species of mammals in the IUCN database that are extant in the region. Of these, 66 are threaten</w:t>
      </w:r>
      <w:r w:rsidR="00A26495">
        <w:t>ed with extinction (categories vulnerable, endangered and critically e</w:t>
      </w:r>
      <w:r>
        <w:t>ndangered). Their number could be up to</w:t>
      </w:r>
      <w:r w:rsidR="00A26495">
        <w:t xml:space="preserve"> 124 (23% of the total) if all data d</w:t>
      </w:r>
      <w:r>
        <w:t>efic</w:t>
      </w:r>
      <w:r w:rsidR="00E91659">
        <w:t>ient species where found to be v</w:t>
      </w:r>
      <w:r>
        <w:t xml:space="preserve">ulnerable or worse </w:t>
      </w:r>
      <w:r>
        <w:fldChar w:fldCharType="begin" w:fldLock="1"/>
      </w:r>
      <w:r>
        <w:instrText>ADDIN CSL_CITATION { "citationItems" : [ { "id" : "ITEM-1", "itemData" : { "abstract" : "IUCN 2016. IUCN Red List of Threatened Species. Version 2016-1. &lt;www.iucnredlist.org&gt;. Downloaded on 18 January 2016.", "author" : [ { "dropping-particle" : "", "family" : "IUCN", "given" : "", "non-dropping-particle" : "", "parse-names" : false, "suffix" : "" } ], "container-title" : "Version 2016-1", "id" : "ITEM-1", "issued" : { "date-parts" : [ [ "2016" ] ] }, "page" : "www.iucnredlist.org", "title" : "IUCN Red List of Threatened Species", "type" : "article-journal" }, "uris" : [ "http://www.mendeley.com/documents/?uuid=a115b62b-c309-4b02-9bfe-f3e432ed0c94" ] } ], "mendeley" : { "formattedCitation" : "(IUCN, 2016)", "plainTextFormattedCitation" : "(IUCN, 2016)", "previouslyFormattedCitation" : "(IUCN, 2016)" }, "properties" : {  }, "schema" : "https://github.com/citation-style-language/schema/raw/master/csl-citation.json" }</w:instrText>
      </w:r>
      <w:r>
        <w:fldChar w:fldCharType="separate"/>
      </w:r>
      <w:r>
        <w:t>(IUCN, 2016)</w:t>
      </w:r>
      <w:r>
        <w:fldChar w:fldCharType="end"/>
      </w:r>
      <w:r>
        <w:t xml:space="preserve">. Globally, the net annual change in IUCN extinction risk categories for mammals from 1996 to 2008 has been -13, meaning that, on average, 13 species moved one category closer to extinction </w:t>
      </w:r>
      <w:r>
        <w:fldChar w:fldCharType="begin" w:fldLock="1"/>
      </w:r>
      <w:r>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2f5f981-3fc0-3410-8d66-61d4552396bc" ] } ], "mendeley" : { "formattedCitation" : "(Brooks et al., 2016b)", "plainTextFormattedCitation" : "(Brooks et al., 2016b)", "previouslyFormattedCitation" : "(Brooks et al., 2016b)" }, "properties" : {  }, "schema" : "https://github.com/citation-style-language/schema/raw/master/csl-citation.json" }</w:instrText>
      </w:r>
      <w:r>
        <w:fldChar w:fldCharType="separate"/>
      </w:r>
      <w:r>
        <w:t xml:space="preserve">(Brooks </w:t>
      </w:r>
      <w:r w:rsidR="00301BD0" w:rsidRPr="00301BD0">
        <w:rPr>
          <w:i/>
        </w:rPr>
        <w:t>et al.</w:t>
      </w:r>
      <w:r>
        <w:t>, 2016)</w:t>
      </w:r>
      <w:r>
        <w:fldChar w:fldCharType="end"/>
      </w:r>
      <w:r>
        <w:t xml:space="preserve">. The Europe and Central Asia contribution to the global trend is -0.47, which is equivalent to having one species endemic to the region moving one category closer to extinction every two years </w:t>
      </w:r>
      <w:r>
        <w:fldChar w:fldCharType="begin" w:fldLock="1"/>
      </w:r>
      <w:r>
        <w:instrText>ADDIN CSL_CITATION { "citationItems" : [ { "id" : "ITEM-1", "itemData" : { "DOI" : "10.1038/sdata.2016.7", "ISBN" : "0-7803-3213-X", "ISSN" : "2052-4463", "PMID" : "26881749", "abstract" : "Two processes for regional environmental assessment are currently underway: the Global Environment Outlook (GEO) and Intergovernmental Platform on Biodiversity and Ecosystem Services (IPBES). Both face constraints of data, time, capacity, and resources. To support these assessments, we disaggregate three global knowledge products according to their regions and subregions. These products are: The IUCN Red List of Threatened Species, Key Biodiversity Areas (specifically Important Bird &amp;Biodiversity Areas [IBAs], and Alliance for Zero Extinction [AZE] sites), and Protected Planet. We present fourteen Data citations: numbers of species occurring and percentages threatened; numbers of endemics and percentages threatened; downscaled Red List Indices for mammals, birds, and amphibians; numbers, mean sizes, and percentage coverages of IBAs and AZE sites; percentage coverage of land and sea by protected areas; and trends in percentages of IBAs and AZE sites wholly covered by protected areas. These data will inform the regional/subregional assessment chapters on the status of biodiversity, drivers of its decline, and institutional responses, and greatly facilitate comparability and consistency between the different regional/subregional assessments.",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42f5f981-3fc0-3410-8d66-61d4552396bc" ] } ], "mendeley" : { "formattedCitation" : "(Brooks et al., 2016b)", "plainTextFormattedCitation" : "(Brooks et al., 2016b)", "previouslyFormattedCitation" : "(Brooks et al., 2016b)" }, "properties" : {  }, "schema" : "https://github.com/citation-style-language/schema/raw/master/csl-citation.json" }</w:instrText>
      </w:r>
      <w:r>
        <w:fldChar w:fldCharType="separate"/>
      </w:r>
      <w:r>
        <w:t xml:space="preserve">(Brooks </w:t>
      </w:r>
      <w:r w:rsidR="00301BD0" w:rsidRPr="00301BD0">
        <w:rPr>
          <w:i/>
        </w:rPr>
        <w:t>et al.</w:t>
      </w:r>
      <w:r>
        <w:t>, 2016)</w:t>
      </w:r>
      <w:r>
        <w:fldChar w:fldCharType="end"/>
      </w:r>
      <w:r>
        <w:t xml:space="preserve">. </w:t>
      </w:r>
    </w:p>
    <w:p w14:paraId="06FD6B8B" w14:textId="7CDD5EB7" w:rsidR="0048205B" w:rsidRDefault="0048205B" w:rsidP="00AE389F">
      <w:r>
        <w:t xml:space="preserve">A notable decline in Europe and Central Asia in recent decades is that of the </w:t>
      </w:r>
      <w:r>
        <w:rPr>
          <w:i/>
        </w:rPr>
        <w:t>Saiga tatarica</w:t>
      </w:r>
      <w:r>
        <w:t>, an antelope inhabiting the steppes and semi-desert regions in Russia, Kazakhstan, Uzbekistan and Western Mongolia, which deteriora</w:t>
      </w:r>
      <w:r w:rsidR="00E91659">
        <w:t>ted from v</w:t>
      </w:r>
      <w:r w:rsidR="00A26495">
        <w:t>ulnerable in 1996 to critically e</w:t>
      </w:r>
      <w:r>
        <w:t xml:space="preserve">ndangered in 2008. This followed a greater than 95% decline in population size from approximately one million in the early 1990s to an estimated 50,000 by 2008, primarily owing to poaching. An epidemic of pasteurellosis in 2015 caused a further population collapse by 50% in two weeks, with an estimated mortality of &gt;70% </w:t>
      </w:r>
      <w:r>
        <w:fldChar w:fldCharType="begin" w:fldLock="1"/>
      </w:r>
      <w:r>
        <w:instrText>ADDIN CSL_CITATION { "citationItems" : [ { "id" : "ITEM-1", "itemData" : { "DOI" : "10.1002/9781118409572.ch15", "ISBN" : "9781118409572", "author" : [ { "dropping-particle" : "", "family" : "Milner-Gulland", "given" : "E. J.", "non-dropping-particle" : "", "parse-names" : false, "suffix" : "" }, { "dropping-particle" : "", "family" : "Singh", "given" : "Navinder J.", "non-dropping-particle" : "", "parse-names" : false, "suffix" : "" } ], "container-title" : "Antelope Conservation", "id" : "ITEM-1", "issued" : { "date-parts" : [ [ "2016", "6", "24" ] ] }, "page" : "297-314", "publisher" : "John Wiley &amp; Sons, Ltd", "publisher-place" : "Chichester, UK", "title" : "Two Decades of Saiga Antelope Research", "type" : "chapter" }, "uris" : [ "http://www.mendeley.com/documents/?uuid=f12af6e5-c467-317c-b2e5-d585093036ec" ] } ], "mendeley" : { "formattedCitation" : "(Milner-Gulland &amp; Singh, 2016)", "plainTextFormattedCitation" : "(Milner-Gulland &amp; Singh, 2016)", "previouslyFormattedCitation" : "(Milner-Gulland &amp; Singh, 2016)" }, "properties" : {  }, "schema" : "https://github.com/citation-style-language/schema/raw/master/csl-citation.json" }</w:instrText>
      </w:r>
      <w:r>
        <w:fldChar w:fldCharType="separate"/>
      </w:r>
      <w:r>
        <w:t>(Milner-Gulland &amp; Singh, 2016)</w:t>
      </w:r>
      <w:r>
        <w:fldChar w:fldCharType="end"/>
      </w:r>
      <w:r>
        <w:t>.</w:t>
      </w:r>
    </w:p>
    <w:p w14:paraId="43135E6E" w14:textId="12085DB8" w:rsidR="0048205B" w:rsidRDefault="0048205B" w:rsidP="00AE389F">
      <w:r>
        <w:t xml:space="preserve">However, species that have received conservation attention are generally improving their conservation status. There are 87 mammal species in the Annex II, IV and V of the European Union Habitat Directive. </w:t>
      </w:r>
      <w:r w:rsidRPr="004937D0">
        <w:rPr>
          <w:bCs/>
        </w:rPr>
        <w:t xml:space="preserve">European Union </w:t>
      </w:r>
      <w:r>
        <w:t>member States are required to take steps towards their conservation report on the conservation status of these species every six years. Species in these annexes generally improved their conservation status between 2006 and 2012 relative to the previous six years (</w:t>
      </w:r>
      <w:r w:rsidR="00585843">
        <w:rPr>
          <w:b/>
        </w:rPr>
        <w:t>Table 3.7</w:t>
      </w:r>
      <w:r>
        <w:t xml:space="preserve">). Mammal species had more populations with stable or genuinely improved conservation status than otherwise in all biogeographic areas in the </w:t>
      </w:r>
      <w:r w:rsidRPr="004937D0">
        <w:rPr>
          <w:bCs/>
        </w:rPr>
        <w:t xml:space="preserve">European Union </w:t>
      </w:r>
      <w:r>
        <w:t xml:space="preserve">except Boreal, and Marine Mediterranean </w:t>
      </w:r>
      <w:r>
        <w:fldChar w:fldCharType="begin" w:fldLock="1"/>
      </w:r>
      <w: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mendeley" : { "formattedCitation" : "(European Environment Agency (EEA), 2014)", "plainTextFormattedCitation" : "(European Environment Agency (EEA), 2014)", "previouslyFormattedCitation" : "(European Environment Agency (EEA), 2014)" }, "properties" : {  }, "schema" : "https://github.com/citation-style-language/schema/raw/master/csl-citation.json" }</w:instrText>
      </w:r>
      <w:r>
        <w:fldChar w:fldCharType="separate"/>
      </w:r>
      <w:r>
        <w:t>(</w:t>
      </w:r>
      <w:r w:rsidRPr="0044194F">
        <w:t>EEA</w:t>
      </w:r>
      <w:r>
        <w:t>, 2015</w:t>
      </w:r>
      <w:r w:rsidR="0099387C">
        <w:t>a</w:t>
      </w:r>
      <w:r>
        <w:t>)</w:t>
      </w:r>
      <w:r>
        <w:fldChar w:fldCharType="end"/>
      </w:r>
      <w:r>
        <w:t>.</w:t>
      </w:r>
    </w:p>
    <w:p w14:paraId="591A7EDF" w14:textId="60FAD696" w:rsidR="0048205B" w:rsidRDefault="0048205B" w:rsidP="000226B2">
      <w:pPr>
        <w:pStyle w:val="Caption"/>
      </w:pPr>
      <w:bookmarkStart w:id="1027" w:name="_Ref500026877"/>
      <w:bookmarkStart w:id="1028" w:name="_Ref500516226"/>
      <w:r>
        <w:t xml:space="preserve">Table </w:t>
      </w:r>
      <w:bookmarkEnd w:id="1027"/>
      <w:bookmarkEnd w:id="1028"/>
      <w:r w:rsidR="00570663">
        <w:t>3.7:</w:t>
      </w:r>
      <w:r>
        <w:t xml:space="preserve"> Number of mammal species in each biogeographic area of </w:t>
      </w:r>
      <w:r w:rsidRPr="004937D0">
        <w:t xml:space="preserve">European Union </w:t>
      </w:r>
      <w:r>
        <w:t xml:space="preserve">countries whose conservation status was stable, or genuinely improved or worsened between the 2001-2006 assessment period and the 2007-2012 period. Total indicates the total number of species or biogeographic region assessments of mammals in the </w:t>
      </w:r>
      <w:r w:rsidRPr="004937D0">
        <w:t xml:space="preserve">European Union </w:t>
      </w:r>
      <w:r>
        <w:t>and include also assessments with non-genuine changes (e.g. because of taxonomic revisions or improved knowledge), or unknown or unreported trends. The biogeographic areas are Alpine (ALP); Atlantic (ATL); Boreal (BOR); Continental (CON); Macaronesian (MAC); Mediterranean (MED); Pannonian (PAN)</w:t>
      </w:r>
      <w:r w:rsidR="00F114C6">
        <w:t>;</w:t>
      </w:r>
      <w:r>
        <w:t xml:space="preserve"> Marine Atlantic (MATL)</w:t>
      </w:r>
      <w:r w:rsidR="00F114C6">
        <w:t>;</w:t>
      </w:r>
      <w:r>
        <w:t xml:space="preserve"> Marine Baltic (MBAL)</w:t>
      </w:r>
      <w:r w:rsidR="006056C1">
        <w:t>;</w:t>
      </w:r>
      <w:r w:rsidR="006056C1" w:rsidRPr="006056C1">
        <w:t xml:space="preserve"> </w:t>
      </w:r>
      <w:r w:rsidR="006056C1">
        <w:t>Marine Mediterranean (MMED)</w:t>
      </w:r>
      <w:r>
        <w:t xml:space="preserve">. No genuine changes were recorded for the Macaronesian and Marine Macaronesian regions and are not reported here. Species of the Black Sea and Steppic region were only assessed in 2012 and are excluded here. Species with non-genuine changes in assessment, are not reported here. </w:t>
      </w:r>
    </w:p>
    <w:tbl>
      <w:tblPr>
        <w:tblStyle w:val="GridTable212"/>
        <w:tblW w:w="0" w:type="auto"/>
        <w:jc w:val="center"/>
        <w:tblLook w:val="04A0" w:firstRow="1" w:lastRow="0" w:firstColumn="1" w:lastColumn="0" w:noHBand="0" w:noVBand="1"/>
      </w:tblPr>
      <w:tblGrid>
        <w:gridCol w:w="1158"/>
        <w:gridCol w:w="560"/>
        <w:gridCol w:w="552"/>
        <w:gridCol w:w="612"/>
        <w:gridCol w:w="627"/>
        <w:gridCol w:w="659"/>
        <w:gridCol w:w="655"/>
        <w:gridCol w:w="612"/>
        <w:gridCol w:w="744"/>
        <w:gridCol w:w="758"/>
        <w:gridCol w:w="847"/>
      </w:tblGrid>
      <w:tr w:rsidR="0048205B" w:rsidRPr="00233C9F" w14:paraId="0FDCD0AD" w14:textId="77777777" w:rsidTr="00AE389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tcBorders>
          </w:tcPr>
          <w:p w14:paraId="688213D7" w14:textId="77777777" w:rsidR="0048205B" w:rsidRPr="00233C9F" w:rsidRDefault="0048205B" w:rsidP="00AE389F">
            <w:pPr>
              <w:spacing w:after="0"/>
              <w:rPr>
                <w:rFonts w:eastAsia="Times New Roman" w:cstheme="minorHAnsi"/>
                <w:color w:val="555555"/>
                <w:lang w:val="en-GB" w:eastAsia="en-GB"/>
              </w:rPr>
            </w:pPr>
          </w:p>
        </w:tc>
        <w:tc>
          <w:tcPr>
            <w:tcW w:w="0" w:type="auto"/>
            <w:hideMark/>
          </w:tcPr>
          <w:p w14:paraId="61400F59"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ALP</w:t>
            </w:r>
          </w:p>
        </w:tc>
        <w:tc>
          <w:tcPr>
            <w:tcW w:w="0" w:type="auto"/>
            <w:hideMark/>
          </w:tcPr>
          <w:p w14:paraId="7199A6EA"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ATL</w:t>
            </w:r>
          </w:p>
        </w:tc>
        <w:tc>
          <w:tcPr>
            <w:tcW w:w="0" w:type="auto"/>
            <w:hideMark/>
          </w:tcPr>
          <w:p w14:paraId="2EA55A31"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BOR</w:t>
            </w:r>
          </w:p>
        </w:tc>
        <w:tc>
          <w:tcPr>
            <w:tcW w:w="0" w:type="auto"/>
            <w:hideMark/>
          </w:tcPr>
          <w:p w14:paraId="1881D4F5"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CON</w:t>
            </w:r>
          </w:p>
        </w:tc>
        <w:tc>
          <w:tcPr>
            <w:tcW w:w="0" w:type="auto"/>
            <w:hideMark/>
          </w:tcPr>
          <w:p w14:paraId="47D37599"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MAC</w:t>
            </w:r>
          </w:p>
        </w:tc>
        <w:tc>
          <w:tcPr>
            <w:tcW w:w="0" w:type="auto"/>
            <w:hideMark/>
          </w:tcPr>
          <w:p w14:paraId="16534A13"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MED</w:t>
            </w:r>
          </w:p>
        </w:tc>
        <w:tc>
          <w:tcPr>
            <w:tcW w:w="0" w:type="auto"/>
            <w:hideMark/>
          </w:tcPr>
          <w:p w14:paraId="144D6610"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vanish/>
                <w:lang w:val="en-GB" w:eastAsia="en-GB"/>
              </w:rPr>
            </w:pPr>
            <w:r w:rsidRPr="00233C9F">
              <w:rPr>
                <w:rFonts w:eastAsia="Times New Roman" w:cstheme="minorHAnsi"/>
                <w:color w:val="555555"/>
                <w:lang w:val="en-GB" w:eastAsia="en-GB"/>
              </w:rPr>
              <w:t>PAN</w:t>
            </w:r>
          </w:p>
        </w:tc>
        <w:tc>
          <w:tcPr>
            <w:tcW w:w="0" w:type="auto"/>
            <w:hideMark/>
          </w:tcPr>
          <w:p w14:paraId="78513F43"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MATL</w:t>
            </w:r>
          </w:p>
        </w:tc>
        <w:tc>
          <w:tcPr>
            <w:tcW w:w="0" w:type="auto"/>
            <w:hideMark/>
          </w:tcPr>
          <w:p w14:paraId="5FF4EA2B"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MBAL</w:t>
            </w:r>
          </w:p>
        </w:tc>
        <w:tc>
          <w:tcPr>
            <w:tcW w:w="0" w:type="auto"/>
            <w:tcBorders>
              <w:right w:val="nil"/>
            </w:tcBorders>
            <w:hideMark/>
          </w:tcPr>
          <w:p w14:paraId="51C86523"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eastAsia="Times New Roman" w:cstheme="minorHAnsi"/>
                <w:color w:val="555555"/>
                <w:lang w:val="en-GB" w:eastAsia="en-GB"/>
              </w:rPr>
            </w:pPr>
            <w:r w:rsidRPr="00233C9F">
              <w:rPr>
                <w:rFonts w:eastAsia="Times New Roman" w:cstheme="minorHAnsi"/>
                <w:color w:val="555555"/>
                <w:lang w:val="en-GB" w:eastAsia="en-GB"/>
              </w:rPr>
              <w:t>MMED</w:t>
            </w:r>
          </w:p>
        </w:tc>
      </w:tr>
      <w:tr w:rsidR="0048205B" w:rsidRPr="00233C9F" w14:paraId="4481118A" w14:textId="77777777" w:rsidTr="00AE389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253E31F9" w14:textId="77777777" w:rsidR="0048205B" w:rsidRPr="00233C9F" w:rsidRDefault="0048205B" w:rsidP="00AE389F">
            <w:pPr>
              <w:spacing w:after="0"/>
              <w:rPr>
                <w:rFonts w:eastAsia="Times New Roman" w:cstheme="minorHAnsi"/>
                <w:color w:val="555555"/>
                <w:lang w:val="en-GB" w:eastAsia="en-GB"/>
              </w:rPr>
            </w:pPr>
            <w:r w:rsidRPr="00233C9F">
              <w:rPr>
                <w:rFonts w:eastAsia="Times New Roman" w:cstheme="minorHAnsi"/>
                <w:color w:val="555555"/>
                <w:lang w:val="en-GB" w:eastAsia="en-GB"/>
              </w:rPr>
              <w:t>Stable</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E0FEEFA"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9</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44FDEA3"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1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71CE9AF"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B3DA994"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27</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79F65CA"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910B3C0"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1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00CC9D87"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233C9F">
              <w:rPr>
                <w:rFonts w:cstheme="minorHAnsi"/>
                <w:lang w:val="en-GB"/>
              </w:rPr>
              <w:t>1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44C3F02D"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theme="minorHAnsi"/>
                <w:lang w:val="en-GB"/>
              </w:rPr>
            </w:pPr>
            <w:r w:rsidRPr="00233C9F">
              <w:rPr>
                <w:rFonts w:cstheme="minorHAnsi"/>
                <w:lang w:val="en-GB"/>
              </w:rPr>
              <w:t>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2BE1C7AA"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theme="minorHAnsi"/>
                <w:lang w:val="en-GB"/>
              </w:rPr>
            </w:pPr>
            <w:r w:rsidRPr="00233C9F">
              <w:rPr>
                <w:rFonts w:cstheme="minorHAnsi"/>
                <w:lang w:val="en-GB"/>
              </w:rPr>
              <w:t>2</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0FB5977B"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theme="minorHAnsi"/>
                <w:lang w:val="en-GB"/>
              </w:rPr>
            </w:pPr>
            <w:r w:rsidRPr="00233C9F">
              <w:rPr>
                <w:rFonts w:cstheme="minorHAnsi"/>
                <w:lang w:val="en-GB"/>
              </w:rPr>
              <w:t>1</w:t>
            </w:r>
          </w:p>
        </w:tc>
      </w:tr>
      <w:tr w:rsidR="0048205B" w:rsidRPr="00233C9F" w14:paraId="267718C0" w14:textId="77777777" w:rsidTr="00AE389F">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268ABC64" w14:textId="77777777" w:rsidR="0048205B" w:rsidRPr="00233C9F" w:rsidRDefault="0048205B" w:rsidP="00AE389F">
            <w:pPr>
              <w:spacing w:after="0"/>
              <w:rPr>
                <w:rFonts w:eastAsia="Times New Roman" w:cstheme="minorHAnsi"/>
                <w:color w:val="555555"/>
                <w:lang w:val="en-GB" w:eastAsia="en-GB"/>
              </w:rPr>
            </w:pPr>
            <w:r w:rsidRPr="00233C9F">
              <w:rPr>
                <w:rFonts w:eastAsia="Times New Roman" w:cstheme="minorHAnsi"/>
                <w:color w:val="555555"/>
                <w:lang w:val="en-GB" w:eastAsia="en-GB"/>
              </w:rPr>
              <w:t>Improved</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336A1954"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8</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085A6C8F"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17</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003508A"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A358683"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15</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2763B44"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CCC53DB"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5</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35B9BC38"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233C9F">
              <w:rPr>
                <w:rFonts w:cstheme="minorHAnsi"/>
                <w:lang w:val="en-GB"/>
              </w:rPr>
              <w:t>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31768B02"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theme="minorHAnsi"/>
                <w:lang w:val="en-GB"/>
              </w:rPr>
            </w:pPr>
            <w:r w:rsidRPr="00233C9F">
              <w:rPr>
                <w:rFonts w:cstheme="minorHAnsi"/>
                <w:lang w:val="en-GB"/>
              </w:rPr>
              <w:t>2</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2BBF9D53"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theme="minorHAnsi"/>
                <w:lang w:val="en-GB"/>
              </w:rPr>
            </w:pPr>
            <w:r w:rsidRPr="00233C9F">
              <w:rPr>
                <w:rFonts w:cstheme="minorHAnsi"/>
                <w:lang w:val="en-GB"/>
              </w:rPr>
              <w:t>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71034B92"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theme="minorHAnsi"/>
                <w:lang w:val="en-GB"/>
              </w:rPr>
            </w:pPr>
            <w:r w:rsidRPr="00233C9F">
              <w:rPr>
                <w:rFonts w:cstheme="minorHAnsi"/>
                <w:lang w:val="en-GB"/>
              </w:rPr>
              <w:t>0</w:t>
            </w:r>
          </w:p>
        </w:tc>
      </w:tr>
      <w:tr w:rsidR="0048205B" w:rsidRPr="00233C9F" w14:paraId="6BF04442" w14:textId="77777777" w:rsidTr="00AE389F">
        <w:trPr>
          <w:cnfStyle w:val="000000100000" w:firstRow="0" w:lastRow="0" w:firstColumn="0" w:lastColumn="0" w:oddVBand="0" w:evenVBand="0" w:oddHBand="1" w:evenHBand="0" w:firstRowFirstColumn="0" w:firstRowLastColumn="0" w:lastRowFirstColumn="0" w:lastRowLastColumn="0"/>
          <w:trHeight w:val="90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41FD4934" w14:textId="77777777" w:rsidR="0048205B" w:rsidRPr="00233C9F" w:rsidRDefault="0048205B" w:rsidP="00AE389F">
            <w:pPr>
              <w:spacing w:after="0"/>
              <w:rPr>
                <w:rFonts w:eastAsia="Times New Roman" w:cstheme="minorHAnsi"/>
                <w:color w:val="555555"/>
                <w:lang w:val="en-GB" w:eastAsia="en-GB"/>
              </w:rPr>
            </w:pPr>
            <w:r w:rsidRPr="00233C9F">
              <w:rPr>
                <w:rFonts w:eastAsia="Times New Roman" w:cstheme="minorHAnsi"/>
                <w:color w:val="555555"/>
                <w:lang w:val="en-GB" w:eastAsia="en-GB"/>
              </w:rPr>
              <w:t>Worsened</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CEE265C"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cstheme="minorHAnsi"/>
                <w:lang w:val="en-GB"/>
              </w:rPr>
              <w:t>14</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742626D"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cstheme="minorHAnsi"/>
                <w:lang w:val="en-GB"/>
              </w:rPr>
              <w:t>15</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8C6C29E"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cstheme="minorHAnsi"/>
                <w:lang w:val="en-GB"/>
              </w:rPr>
              <w:t>5</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C250B20"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cstheme="minorHAnsi"/>
                <w:lang w:val="en-GB"/>
              </w:rPr>
              <w:t>22</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428C1C4"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cstheme="minorHAnsi"/>
                <w:lang w:val="en-GB"/>
              </w:rPr>
              <w:t>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7A9E2855"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cstheme="minorHAnsi"/>
                <w:lang w:val="en-GB"/>
              </w:rPr>
              <w:t>5</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07E448F"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2718E935"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01B76622"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73D5CB97"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w:t>
            </w:r>
          </w:p>
        </w:tc>
      </w:tr>
      <w:tr w:rsidR="0048205B" w:rsidRPr="00233C9F" w14:paraId="4AC6411A" w14:textId="77777777" w:rsidTr="00AE389F">
        <w:trPr>
          <w:trHeight w:val="28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14:paraId="7B77982D" w14:textId="77777777" w:rsidR="0048205B" w:rsidRPr="00233C9F" w:rsidRDefault="0048205B" w:rsidP="00AE389F">
            <w:pPr>
              <w:spacing w:after="0"/>
              <w:rPr>
                <w:rFonts w:eastAsia="Times New Roman" w:cstheme="minorHAnsi"/>
                <w:bCs w:val="0"/>
                <w:caps/>
                <w:color w:val="555555"/>
                <w:lang w:val="en-GB" w:eastAsia="en-GB"/>
              </w:rPr>
            </w:pPr>
            <w:r w:rsidRPr="00233C9F">
              <w:rPr>
                <w:rFonts w:eastAsia="Times New Roman" w:cstheme="minorHAnsi"/>
                <w:color w:val="555555"/>
                <w:lang w:val="en-GB" w:eastAsia="en-GB"/>
              </w:rPr>
              <w:lastRenderedPageBreak/>
              <w:t>Total</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3615EE75"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364</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0269DEF1"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213</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329A6E43"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11</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984C859"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416</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606DE2B"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4</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7085D74F"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222</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9A1DAAC"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19</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314EE4C2"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156</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3AAAAC03"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22</w:t>
            </w:r>
          </w:p>
        </w:tc>
        <w:tc>
          <w:tcPr>
            <w:tcW w:w="0" w:type="auto"/>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4095B825"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233C9F">
              <w:rPr>
                <w:rFonts w:eastAsia="Times New Roman" w:cstheme="minorHAnsi"/>
                <w:color w:val="000000"/>
                <w:lang w:val="en-GB" w:eastAsia="en-GB"/>
              </w:rPr>
              <w:t>75</w:t>
            </w:r>
          </w:p>
        </w:tc>
      </w:tr>
    </w:tbl>
    <w:p w14:paraId="32BC5E3C" w14:textId="77777777" w:rsidR="0048205B" w:rsidRPr="009A1EED" w:rsidRDefault="0048205B" w:rsidP="00AE389F"/>
    <w:p w14:paraId="7F77EAD3" w14:textId="33F628B3" w:rsidR="0048205B" w:rsidRDefault="0048205B" w:rsidP="00AE389F">
      <w:r>
        <w:t xml:space="preserve">Remarkable recoveries due to conservation efforts include the one of the European bison, </w:t>
      </w:r>
      <w:r>
        <w:rPr>
          <w:i/>
        </w:rPr>
        <w:t>Bison bonasus</w:t>
      </w:r>
      <w:r>
        <w:t>, which was extinct in the wild after World War I and reduced to a captive population of 54 animals. Conservation efforts started in 1929 with a captive breeding programme followed by reintroductions in Białowieża National Park in Poland; Russia and several other locations in Europe. Today there are more than 2,700 wild bison, in several populations, mostly stable or increasing in numbers. Other remarkable recoveries are that of the European beaver (</w:t>
      </w:r>
      <w:r>
        <w:rPr>
          <w:i/>
        </w:rPr>
        <w:t>Castor fiber</w:t>
      </w:r>
      <w:r>
        <w:t>), the European hamster (</w:t>
      </w:r>
      <w:r>
        <w:rPr>
          <w:i/>
        </w:rPr>
        <w:t>Cricetus cricetus</w:t>
      </w:r>
      <w:r>
        <w:t xml:space="preserve">) </w:t>
      </w:r>
      <w:r>
        <w:fldChar w:fldCharType="begin" w:fldLock="1"/>
      </w:r>
      <w: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mendeley" : { "formattedCitation" : "(European Environment Agency (EEA), 2014)", "plainTextFormattedCitation" : "(European Environment Agency (EEA), 2014)", "previouslyFormattedCitation" : "(European Environment Agency (EEA), 2014)" }, "properties" : {  }, "schema" : "https://github.com/citation-style-language/schema/raw/master/csl-citation.json" }</w:instrText>
      </w:r>
      <w:r>
        <w:fldChar w:fldCharType="separate"/>
      </w:r>
      <w:r>
        <w:t>(</w:t>
      </w:r>
      <w:r w:rsidRPr="0044194F">
        <w:t>EEA</w:t>
      </w:r>
      <w:r>
        <w:t>, 2015</w:t>
      </w:r>
      <w:r w:rsidR="0099387C">
        <w:t>a</w:t>
      </w:r>
      <w:r>
        <w:t>)</w:t>
      </w:r>
      <w:r>
        <w:fldChar w:fldCharType="end"/>
      </w:r>
      <w:r>
        <w:t xml:space="preserve"> and large terrestrial carnivores </w:t>
      </w:r>
      <w:r>
        <w:fldChar w:fldCharType="begin" w:fldLock="1"/>
      </w:r>
      <w: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id" : "ITEM-2", "itemData" : { "DOI" : "10.1126/science.1257553", "ISBN" : "0036-8075, 1095-9203", "ISSN" : "0036-8075, 1095-9203", "PMID" : "25525247",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nSuccess for Europe's large carnivores?\\nDespite pessimistic forecasts, Europe's large carnivores are making a comeback. Chapron et al. report that sustainable populations of brown bear, Eurasian lynx, gray wolf, and wolverine persist in one-third of mainland Europe. Moreover, many individuals and populations are surviving and increasing outside protected areas set aside for wildlife conservation. Coexistence alongside humans has become possible, argue the authors, because of improved public opinion and protective legislation.\\nScience, this issue p. 1517", "author" : [ { "dropping-particle" : "", "family" : "Chapron", "given" : "Guillaume", "non-dropping-particle" : "", "parse-names" : false, "suffix" : "" }, { "dropping-particle" : "", "family" : "Kaczensky", "given" : "Petra", "non-dropping-particle" : "", "parse-names" : false, "suffix" : "" }, { "dropping-particle" : "", "family" : "Linnell", "given" : "John D. C.", "non-dropping-particle" : "", "parse-names" : false, "suffix" : "" }, { "dropping-particle" : "von", "family" : "Arx", "given" : "Manuela", "non-dropping-particle" : "", "parse-names" : false, "suffix" : "" }, { "dropping-particle" : "", "family" : "Huber", "given" : "Djuro", "non-dropping-particle" : "", "parse-names" : false, "suffix" : "" }, { "dropping-particle" : "", "family" : "Andr\u00e9n", "given" : "Henrik", "non-dropping-particle" : "", "parse-names" : false, "suffix" : "" }, { "dropping-particle" : "", "family" : "L\u00f3pez-Bao", "given" : "Jos\u00e9 Vicente", "non-dropping-particle" : "", "parse-names" : false, "suffix" : "" }, { "dropping-particle" : "", "family" : "Adamec", "given" : "Michal", "non-dropping-particle" : "", "parse-names" : false, "suffix" : "" }, { "dropping-particle" : "", "family" : "\u00c1lvares", "given" : "Francisco", "non-dropping-particle" : "", "parse-names" : false, "suffix" : "" }, { "dropping-particle" : "", "family" : "Anders", "given" : "Ole", "non-dropping-particle" : "", "parse-names" : false, "suffix" : "" }, { "dropping-particle" : "", "family" : "Bal\u010diauskas", "given" : "Linas", "non-dropping-particle" : "", "parse-names" : false, "suffix" : "" }, { "dropping-particle" : "", "family" : "Balys", "given" : "Vaidas", "non-dropping-particle" : "", "parse-names" : false, "suffix" : "" }, { "dropping-particle" : "", "family" : "Bed\u0151", "given" : "P\u00e9ter", "non-dropping-particle" : "", "parse-names" : false, "suffix" : "" }, { "dropping-particle" : "", "family" : "Bego", "given" : "Ferdinand", "non-dropping-particle" : "", "parse-names" : false, "suffix" : "" }, { "dropping-particle" : "", "family" : "Blanco", "given" : "Juan Carlos", "non-dropping-particle" : "", "parse-names" : false, "suffix" : "" }, { "dropping-particle" : "", "family" : "Breitenmoser", "given" : "Urs", "non-dropping-particle" : "", "parse-names" : false, "suffix" : "" }, { "dropping-particle" : "", "family" : "Br\u00f8seth", "given" : "Henrik", "non-dropping-particle" : "", "parse-names" : false, "suffix" : "" }, { "dropping-particle" : "", "family" : "Bufka", "given" : "Lud\u011bk", "non-dropping-particle" : "", "parse-names" : false, "suffix" : "" }, { "dropping-particle" : "", "family" : "Bunikyte", "given" : "Raimonda", "non-dropping-particle" : "", "parse-names" : false, "suffix" : "" }, { "dropping-particle" : "", "family" : "Ciucci", "given" : "Paolo", "non-dropping-particle" : "", "parse-names" : false, "suffix" : "" }, { "dropping-particle" : "", "family" : "Dutsov", "given" : "Alexander", "non-dropping-particle" : "", "parse-names" : false, "suffix" : "" }, { "dropping-particle" : "", "family" : "Engleder", "given" : "Thomas", "non-dropping-particle" : "", "parse-names" : false, "suffix" : "" }, { "dropping-particle" : "", "family" : "Fuxj\u00e4ger", "given" : "Christian", "non-dropping-particle" : "", "parse-names" : false, "suffix" : "" }, { "dropping-particle" : "", "family" : "Groff", "given" : "Claudio", "non-dropping-particle" : "", "parse-names" : false, "suffix" : "" }, { "dropping-particle" : "", "family" : "Holmala", "given" : "Katja", "non-dropping-particle" : "", "parse-names" : false, "suffix" : "" }, { "dropping-particle" : "", "family" : "Hoxha", "given" : "Bledi", "non-dropping-particle" : "", "parse-names" : false, "suffix" : "" }, { "dropping-particle" : "", "family" : "Iliopoulos", "given" : "Yorgos", "non-dropping-particle" : "", "parse-names" : false, "suffix" : "" }, { "dropping-particle" : "", "family" : "Ionescu", "given" : "Ovidiu", "non-dropping-particle" : "", "parse-names" : false, "suffix" : "" }, { "dropping-particle" : "", "family" : "Jeremi\u0107", "given" : "Jasna", "non-dropping-particle" : "", "parse-names" : false, "suffix" : "" }, { "dropping-particle" : "", "family" : "Jerina", "given" : "Klemen", "non-dropping-particle" : "", "parse-names" : false, "suffix" : "" }, { "dropping-particle" : "", "family" : "Kluth", "given" : "Gesa", "non-dropping-particle" : "", "parse-names" : false, "suffix" : "" }, { "dropping-particle" : "", "family" : "Knauer", "given" : "Felix", "non-dropping-particle" : "", "parse-names" : false, "suffix" : "" }, { "dropping-particle" : "", "family" : "Kojola", "given" : "Ilpo", "non-dropping-particle" : "", "parse-names" : false, "suffix" : "" }, { "dropping-particle" : "", "family" : "Kos", "given" : "Ivan", "non-dropping-particle" : "", "parse-names" : false, "suffix" : "" }, { "dropping-particle" : "", "family" : "Krofel", "given" : "Miha", "non-dropping-particle" : "", "parse-names" : false, "suffix" : "" }, { "dropping-particle" : "", "family" : "Kubala", "given" : "Jakub", "non-dropping-particle" : "", "parse-names" : false, "suffix" : "" }, { "dropping-particle" : "", "family" : "Kunovac", "given" : "Sa\u0161a", "non-dropping-particle" : "", "parse-names" : false, "suffix" : "" }, { "dropping-particle" : "", "family" : "Kusak", "given" : "Josip", "non-dropping-particle" : "", "parse-names" : false, "suffix" : "" }, { "dropping-particle" : "", "family" : "Kutal", "given" : "Miroslav", "non-dropping-particle" : "", "parse-names" : false, "suffix" : "" }, { "dropping-particle" : "", "family" : "Liberg", "given" : "Olof", "non-dropping-particle" : "", "parse-names" : false, "suffix" : "" }, { "dropping-particle" : "", "family" : "Maji\u0107", "given" : "Aleksandra", "non-dropping-particle" : "", "parse-names" : false, "suffix" : "" }, { "dropping-particle" : "", "family" : "M\u00e4nnil", "given" : "Peep", "non-dropping-particle" : "", "parse-names" : false, "suffix" : "" }, { "dropping-particle" : "", "family" : "Manz", "given" : "Ralph", "non-dropping-particle" : "", "parse-names" : false, "suffix" : "" }, { "dropping-particle" : "", "family" : "Marboutin", "given" : "Eric", "non-dropping-particle" : "", "parse-names" : false, "suffix" : "" }, { "dropping-particle" : "", "family" : "Marucco", "given" : "Francesca", "non-dropping-particle" : "", "parse-names" : false, "suffix" : "" }, { "dropping-particle" : "", "family" : "Melovski", "given" : "Dime", "non-dropping-particle" : "", "parse-names" : false, "suffix" : "" }, { "dropping-particle" : "", "family" : "Mersini", "given" : "Kujtim", "non-dropping-particle" : "", "parse-names" : false, "suffix" : "" }, { "dropping-particle" : "", "family" : "Mertzanis", "given" : "Yorgos", "non-dropping-particle" : "", "parse-names" : false, "suffix" : "" }, { "dropping-particle" : "", "family" : "Mys\u0142ajek", "given" : "Robert W.", "non-dropping-particle" : "", "parse-names" : false, "suffix" : "" }, { "dropping-particle" : "", "family" : "Nowak", "given" : "Sabina", "non-dropping-particle" : "", "parse-names" : false, "suffix" : "" }, { "dropping-particle" : "", "family" : "Odden", "given" : "John", "non-dropping-particle" : "", "parse-names" : false, "suffix" : "" }, { "dropping-particle" : "", "family" : "Ozolins", "given" : "Janis", "non-dropping-particle" : "", "parse-names" : false, "suffix" : "" }, { "dropping-particle" : "", "family" : "Palomero", "given" : "Guillermo", "non-dropping-particle" : "", "parse-names" : false, "suffix" : "" }, { "dropping-particle" : "", "family" : "Paunovi\u0107", "given" : "Milan", "non-dropping-particle" : "", "parse-names" : false, "suffix" : "" }, { "dropping-particle" : "", "family" : "Persson", "given" : "Jens", "non-dropping-particle" : "", "parse-names" : false, "suffix" : "" }, { "dropping-particle" : "", "family" : "Poto\u010dnik", "given" : "Hubert", "non-dropping-particle" : "", "parse-names" : false, "suffix" : "" }, { "dropping-particle" : "", "family" : "Quenette", "given" : "Pierre-Yves", "non-dropping-particle" : "", "parse-names" : false, "suffix" : "" }, { "dropping-particle" : "", "family" : "Rauer", "given" : "Georg", "non-dropping-particle" : "", "parse-names" : false, "suffix" : "" }, { "dropping-particle" : "", "family" : "Reinhardt", "given" : "Ilka", "non-dropping-particle" : "", "parse-names" : false, "suffix" : "" }, { "dropping-particle" : "", "family" : "Rigg", "given" : "Robin", "non-dropping-particle" : "", "parse-names" : false, "suffix" : "" }, { "dropping-particle" : "", "family" : "Ryser", "given" : "Andreas", "non-dropping-particle" : "", "parse-names" : false, "suffix" : "" }, { "dropping-particle" : "", "family" : "Salvatori", "given" : "Valeria", "non-dropping-particle" : "", "parse-names" : false, "suffix" : "" }, { "dropping-particle" : "", "family" : "Skrbin\u0161ek", "given" : "Toma\u017e", "non-dropping-particle" : "", "parse-names" : false, "suffix" : "" }, { "dropping-particle" : "", "family" : "Stojanov", "given" : "Aleksandar", "non-dropping-particle" : "", "parse-names" : false, "suffix" : "" }, { "dropping-particle" : "", "family" : "Swenson", "given" : "Jon E.", "non-dropping-particle" : "", "parse-names" : false, "suffix" : "" }, { "dropping-particle" : "", "family" : "Szemethy", "given" : "L\u00e1szl\u00f3", "non-dropping-particle" : "", "parse-names" : false, "suffix" : "" }, { "dropping-particle" : "", "family" : "Traj\u00e7e", "given" : "Aleksand\u00ebr", "non-dropping-particle" : "", "parse-names" : false, "suffix" : "" }, { "dropping-particle" : "", "family" : "Tsingarska-Sedefcheva", "given" : "Elena", "non-dropping-particle" : "", "parse-names" : false, "suffix" : "" }, { "dropping-particle" : "", "family" : "V\u00e1\u0148a", "given" : "Martin", "non-dropping-particle" : "", "parse-names" : false, "suffix" : "" }, { "dropping-particle" : "", "family" : "Veeroja", "given" : "Rauno", "non-dropping-particle" : "", "parse-names" : false, "suffix" : "" }, { "dropping-particle" : "", "family" : "Wabakken", "given" : "Petter", "non-dropping-particle" : "", "parse-names" : false, "suffix" : "" }, { "dropping-particle" : "", "family" : "W\u00f6lfl",</w:instrText>
      </w:r>
      <w:r w:rsidRPr="00973C03">
        <w:rPr>
          <w:lang w:val="fr-CH"/>
        </w:rPr>
        <w:instrText xml:space="preserve"> "given" : "Manfred", "non-dropping-particle" : "", "parse-names" : false, "suffix" : "" }, { "dropping-particle" : "", "family" : "W\u00f6lfl", "given" : "Sybille", "non-dropping-particle" : "", "parse-names" : false, "suffix" : "" }, { "dropping-particle" : "", "family" : "Zimmermann", "given" : "Fridolin", "non-dropping-particle" : "", "parse-names" : false, "suffix" : "" }, { "dropping-particle" : "", "family" : "Zlatanova", "given" : "Diana", "non-dropping-particle" : "", "parse-names" : false, "suffix" : "" }, { "dropping-particle" : "", "family" : "Boitani", "given" : "Luigi", "non-dropping-particle" : "", "parse-names" : false, "suffix" : "" } ], "container-title" : "Science", "id" : "ITEM-2", "issue" : "6216", "issued" : { "date-parts" : [ [ "2014" ] ] }, "page" : "1517-1519", "title" : "Recovery of large carnivores in Europe\u2019s modern human-dominated landscapes", "type" : "article-journal", "volume" : "346" }, "uris" : [ "http://www.mendeley.com/documents/?uuid=5330bfa7-58fd-4037-9cf3-79992d4466cd" ] } ], "mendeley" : { "formattedCitation" : "(Chapron et al., 2014; European Environment Agency (EEA), 2014)", "manualFormatting" : "(Chapron et al., 2014)", "plainTextFormattedCitation" : "(Chapron et al., 2014; European Environment Agency (EEA), 2014)", "previouslyFormattedCitation" : "(Chapron et al., 2014; European Environment Agency (EEA), 2014)" }, "properties" : {  }, "schema" : "https://github.com/citation-style-language/schema/raw/master/csl-citation.json" }</w:instrText>
      </w:r>
      <w:r>
        <w:fldChar w:fldCharType="separate"/>
      </w:r>
      <w:r w:rsidRPr="00F773D2">
        <w:rPr>
          <w:lang w:val="fr-CH"/>
        </w:rPr>
        <w:t xml:space="preserve">(Chapron </w:t>
      </w:r>
      <w:r w:rsidR="00301BD0" w:rsidRPr="00301BD0">
        <w:rPr>
          <w:i/>
          <w:lang w:val="fr-CH"/>
        </w:rPr>
        <w:t>et al.</w:t>
      </w:r>
      <w:r w:rsidRPr="00F773D2">
        <w:rPr>
          <w:lang w:val="fr-CH"/>
        </w:rPr>
        <w:t>, 2014)</w:t>
      </w:r>
      <w:r>
        <w:fldChar w:fldCharType="end"/>
      </w:r>
      <w:r>
        <w:fldChar w:fldCharType="begin"/>
      </w:r>
      <w:r w:rsidRPr="00F773D2">
        <w:rPr>
          <w:lang w:val="fr-CH"/>
        </w:rPr>
        <w:instrText xml:space="preserve"> ADDIN EN.CITE &lt;EndNote&gt;&lt;Cite ExcludeYear="1"&gt;&lt;Author&gt;European Environment Agency&lt;/Author&gt;&lt;RecNum&gt;2165&lt;/RecNum&gt;&lt;DisplayText&gt;(4, 6)&lt;/DisplayText&gt;&lt;record&gt;&lt;rec-number&gt;2165&lt;/rec-number&gt;&lt;foreign-keys&gt;&lt;key app="EN" db-id="v2f5tz5xm5s0xtewdpxpxvv0awfs90fd59d5" timestamp="1478089463"&gt;2165&lt;/key&gt;&lt;/foreign-keys&gt;&lt;ref-type name="Web Page"&gt;12&lt;/ref-type&gt;&lt;contributors&gt;&lt;authors&gt;&lt;author&gt;European Environment Agency,&lt;/author&gt;&lt;/authors&gt;&lt;/contributors&gt;&lt;titles&gt;&lt;title&gt;http://bd.eionet.europa.eu/article17/reports2012/species/progress/&lt;/title&gt;&lt;/titles&gt;&lt;dates&gt;&lt;/dates&gt;&lt;urls&gt;&lt;/urls&gt;&lt;/record&gt;&lt;/Cite&gt;&lt;Cite&gt;&lt;Author&gt;Chapron&lt;/Author&gt;&lt;Year&gt;2014&lt;/Year&gt;&lt;RecNum&gt;2168&lt;/RecNum&gt;&lt;record&gt;&lt;rec-number&gt;2168&lt;/rec-number&gt;&lt;foreign-keys&gt;&lt;key app="EN" db-id="v2f5tz5xm5s0xtewdpxpxvv0awfs90fd59d5" timestamp="1478091765"&gt;2168&lt;/key&gt;&lt;/foreign-keys&gt;&lt;ref-type name="Journal Article"&gt;17&lt;/ref-type&gt;&lt;contributors&gt;&lt;authors&gt;&lt;author&gt;Chapron, Guillaume&lt;/author&gt;&lt;author&gt;Kaczensky, Petra&lt;/author&gt;&lt;author&gt;Linnell, John DC&lt;/author&gt;&lt;author&gt;Von Arx, Manuela&lt;/author&gt;&lt;author&gt;Huber, Djuro&lt;/author&gt;&lt;author&gt;Andrén, Henrik&lt;/author&gt;&lt;author&gt;López-Bao, José Vicente&lt;/author&gt;&lt;author&gt;Adamec, Michal&lt;/author&gt;&lt;author&gt;Álvares, Francisco&lt;/author&gt;&lt;author&gt;Anders, Ole&lt;/author&gt;&lt;/authors&gt;&lt;/contributors&gt;&lt;titles&gt;&lt;title&gt;Recovery of large carnivores in Europe’s modern human-dominated landscapes&lt;/title&gt;&lt;secondary-title&gt;Science&lt;/secondary-title&gt;&lt;/titles&gt;&lt;periodical&gt;&lt;full-title&gt;Science&lt;/full-title&gt;&lt;/periodical&gt;&lt;pages&gt;1517-1519&lt;/pages&gt;&lt;volume&gt;346&lt;/volume&gt;&lt;number&gt;6216&lt;/number&gt;&lt;dates&gt;&lt;year&gt;2014&lt;/year&gt;&lt;/dates&gt;&lt;isbn&gt;0036-8075&lt;/isbn&gt;&lt;urls&gt;&lt;/urls&gt;&lt;/record&gt;&lt;/Cite&gt;&lt;/EndNote&gt;</w:instrText>
      </w:r>
      <w:r>
        <w:fldChar w:fldCharType="end"/>
      </w:r>
      <w:r w:rsidRPr="00F773D2">
        <w:rPr>
          <w:lang w:val="fr-CH"/>
        </w:rPr>
        <w:t>. Am</w:t>
      </w:r>
      <w:r w:rsidR="00A26495">
        <w:rPr>
          <w:lang w:val="fr-CH"/>
        </w:rPr>
        <w:t>ong the latter group, are once critically e</w:t>
      </w:r>
      <w:r w:rsidRPr="00F773D2">
        <w:rPr>
          <w:lang w:val="fr-CH"/>
        </w:rPr>
        <w:t>ndangered large felids such as the Iberian lynx (</w:t>
      </w:r>
      <w:r w:rsidRPr="00F773D2">
        <w:rPr>
          <w:i/>
          <w:lang w:val="fr-CH"/>
        </w:rPr>
        <w:t>Lynx pardinus</w:t>
      </w:r>
      <w:r w:rsidRPr="00F773D2">
        <w:rPr>
          <w:lang w:val="fr-CH"/>
        </w:rPr>
        <w:t xml:space="preserve">) whose population tripled from 2002 (52 mature individuals) to 2012 (156), the Amur tiger </w:t>
      </w:r>
      <w:r w:rsidRPr="00F773D2">
        <w:rPr>
          <w:i/>
          <w:lang w:val="fr-CH"/>
        </w:rPr>
        <w:t>(Panthera tigris altaica</w:t>
      </w:r>
      <w:r w:rsidRPr="00F773D2">
        <w:rPr>
          <w:lang w:val="fr-CH"/>
        </w:rPr>
        <w:t xml:space="preserve">), from 20-30 animals in the 1930s to 500 and stable in 2016, and the Amur leopard </w:t>
      </w:r>
      <w:r w:rsidRPr="00F773D2">
        <w:rPr>
          <w:i/>
          <w:lang w:val="fr-CH"/>
        </w:rPr>
        <w:t>(Panthera pardus orientalis</w:t>
      </w:r>
      <w:r w:rsidRPr="00F773D2">
        <w:rPr>
          <w:lang w:val="fr-CH"/>
        </w:rPr>
        <w:t xml:space="preserve">), whose population has doubled since 2000. </w:t>
      </w:r>
      <w:r>
        <w:t>Among marine mammals, the Baltic seal (</w:t>
      </w:r>
      <w:r>
        <w:rPr>
          <w:i/>
        </w:rPr>
        <w:t>Pusa hispida ssp. botnica</w:t>
      </w:r>
      <w:r>
        <w:t xml:space="preserve">) rebounded from 3,000 individuals in the 1970s affected by hunting pressure and impaired fertility due to organochlorine pollution, to over 25,000 today thanks to hunting regulations afforded by the European Union and national legislations, habitat protection and improved water quality </w:t>
      </w:r>
      <w:r>
        <w:fldChar w:fldCharType="begin" w:fldLock="1"/>
      </w:r>
      <w:r>
        <w:instrText>ADDIN CSL_CITATION { "citationItems" : [ { "id" : "ITEM-1", "itemData" : { "DOI" : "10.2305/IUCN.UK.2015-4.RLTS.T41673A66991604.en", "author" : [ { "dropping-particle" : "", "family" : "H\u00e4rk\u00f6nen", "given" : "T.", "non-dropping-particle" : "", "parse-names" : false, "suffix" : "" } ], "container-title" : "The IUCN Red List of Threatened Species", "id" : "ITEM-1", "issue" : "e.T41673A66991604", "issued" : { "date-parts" : [ [ "2015" ] ] }, "title" : "Pusa hispida ssp. botnica,", "type" : "article-journal", "volume" : "8235" }, "uris" : [ "http://www.mendeley.com/documents/?uuid=2e8ccb4f-04d2-4572-aa7c-df668f9b611c" ] } ], "mendeley" : { "formattedCitation" : "(H\u00e4rk\u00f6nen, 2015)", "plainTextFormattedCitation" : "(H\u00e4rk\u00f6nen, 2015)", "previouslyFormattedCitation" : "(H\u00e4rk\u00f6nen, 2015)" }, "properties" : {  }, "schema" : "https://github.com/citation-style-language/schema/raw/master/csl-citation.json" }</w:instrText>
      </w:r>
      <w:r>
        <w:fldChar w:fldCharType="separate"/>
      </w:r>
      <w:r>
        <w:t>(Härkönen, 2015)</w:t>
      </w:r>
      <w:r>
        <w:fldChar w:fldCharType="end"/>
      </w:r>
      <w:r>
        <w:t xml:space="preserve">. </w:t>
      </w:r>
    </w:p>
    <w:p w14:paraId="3678A859" w14:textId="77777777" w:rsidR="0048205B" w:rsidRDefault="0048205B" w:rsidP="00AE389F">
      <w:pPr>
        <w:spacing w:after="0"/>
        <w:rPr>
          <w:b/>
          <w:i/>
        </w:rPr>
      </w:pPr>
    </w:p>
    <w:p w14:paraId="4DDF365F" w14:textId="77777777" w:rsidR="0048205B" w:rsidRDefault="0048205B" w:rsidP="00AE389F">
      <w:pPr>
        <w:spacing w:after="0"/>
        <w:rPr>
          <w:b/>
          <w:i/>
        </w:rPr>
      </w:pPr>
      <w:r>
        <w:rPr>
          <w:b/>
          <w:i/>
        </w:rPr>
        <w:t>Drivers of change</w:t>
      </w:r>
    </w:p>
    <w:p w14:paraId="0735C4C4" w14:textId="1F657AB7" w:rsidR="0048205B" w:rsidRDefault="0048205B" w:rsidP="00AE389F">
      <w:r>
        <w:t xml:space="preserve">National and international legislation affording legal protection and law enforcement are the main drivers of large carnivore recoveries in Western and Central Europe </w:t>
      </w:r>
      <w:r>
        <w:fldChar w:fldCharType="begin" w:fldLock="1"/>
      </w:r>
      <w:r>
        <w:instrText>ADDIN CSL_CITATION { "citationItems" : [ { "id" : "ITEM-1", "itemData" : { "DOI" : "10.1126/science.1257553", "ISBN" : "0036-8075, 1095-9203", "ISSN" : "0036-8075, 1095-9203", "PMID" : "25525247",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nSuccess for Europe's large carnivores?\\nDespite pessimistic forecasts, Europe's large carnivores are making a comeback. Chapron et al. report that sustainable populations of brown bear, Eurasian lynx, gray wolf, and wolverine persist in one-third of mainland Europe. Moreover, many individuals and populations are surviving and increasing outside protected areas set aside for wildlife conservation. Coexistence alongside humans has become possible, argue the authors, because of improved public opinion and protective legislation.\\nScience, this issue p. 1517", "author" : [ { "dropping-particle" : "", "family" : "Chapron", "given" : "Guillaume", "non-dropping-particle" : "", "parse-names" : false, "suffix" : "" }, { "dropping-particle" : "", "family" : "Kaczensky", "given" : "Petra", "non-dropping-particle" : "", "parse-names" : false, "suffix" : "" }, { "dropping-particle" : "", "family" : "Linnell", "given" : "John D. C.", "non-dropping-particle" : "", "parse-names" : false, "suffix" : "" }, { "dropping-particle" : "von", "family" : "Arx", "given" : "Manuela", "non-dropping-particle" : "", "parse-names" : false, "suffix" : "" }, { "dropping-particle" : "", "family" : "Huber", "given" : "Djuro", "non-dropping-particle" : "", "parse-names" : false, "suffix" : "" }, { "dropping-particle" : "", "family" : "Andr\u00e9n", "given" : "Henrik", "non-dropping-particle" : "", "parse-names" : false, "suffix" : "" }, { "dropping-particle" : "", "family" : "L\u00f3pez-Bao", "given" : "Jos\u00e9 Vicente", "non-dropping-particle" : "", "parse-names" : false, "suffix" : "" }, { "dropping-particle" : "", "family" : "Adamec", "given" : "Michal", "non-dropping-particle" : "", "parse-names" : false, "suffix" : "" }, { "dropping-particle" : "", "family" : "\u00c1lvares", "given" : "Francisco", "non-dropping-particle" : "", "parse-names" : false, "suffix" : "" }, { "dropping-particle" : "", "family" : "Anders", "given" : "Ole", "non-dropping-particle" : "", "parse-names" : false, "suffix" : "" }, { "dropping-particle" : "", "family" : "Bal\u010diauskas", "given" : "Linas", "non-dropping-particle" : "", "parse-names" : false, "suffix" : "" }, { "dropping-particle" : "", "family" : "Balys", "given" : "Vaidas", "non-dropping-particle" : "", "parse-names" : false, "suffix" : "" }, { "dropping-particle" : "", "family" : "Bed\u0151", "given" : "P\u00e9ter", "non-dropping-particle" : "", "parse-names" : false, "suffix" : "" }, { "dropping-particle" : "", "family" : "Bego", "given" : "Ferdinand", "non-dropping-particle" : "", "parse-names" : false, "suffix" : "" }, { "dropping-particle" : "", "family" : "Blanco", "given" : "Juan Carlos", "non-dropping-particle" : "", "parse-names" : false, "suffix" : "" }, { "dropping-particle" : "", "family" : "Breitenmoser", "given" : "Urs", "non-dropping-particle" : "", "parse-names" : false, "suffix" : "" }, { "dropping-particle" : "", "family" : "Br\u00f8seth", "given" : "Henrik", "non-dropping-particle" : "", "parse-names" : false, "suffix" : "" }, { "dropping-particle" : "", "family" : "Bufka", "given" : "Lud\u011bk", "non-dropping-particle" : "", "parse-names" : false, "suffix" : "" }, { "dropping-particle" : "", "family" : "Bunikyte", "given" : "Raimonda", "non-dropping-particle" : "", "parse-names" : false, "suffix" : "" }, { "dropping-particle" : "", "family" : "Ciucci", "given" : "Paolo", "non-dropping-particle" : "", "parse-names" : false, "suffix" : "" }, { "dropping-particle" : "", "family" : "Dutsov", "given" : "Alexander", "non-dropping-particle" : "", "parse-names" : false, "suffix" : "" }, { "dropping-particle" : "", "family" : "Engleder", "given" : "Thomas", "non-dropping-particle" : "", "parse-names" : false, "suffix" : "" }, { "dropping-particle" : "", "family" : "Fuxj\u00e4ger", "given" : "Christian", "non-dropping-particle" : "", "parse-names" : false, "suffix" : "" }, { "dropping-particle" : "", "family" : "Groff", "given" : "Claudio", "non-dropping-particle" : "", "parse-names" : false, "suffix" : "" }, { "dropping-particle" : "", "family" : "Holmala", "given" : "Katja", "non-dropping-particle" : "", "parse-names" : false, "suffix" : "" }, { "dropping-particle" : "", "family" : "Hoxha", "given" : "Bledi", "non-dropping-particle" : "", "parse-names" : false, "suffix" : "" }, { "dropping-particle" : "", "family" : "Iliopoulos", "given" : "Yorgos", "non-dropping-particle" : "", "parse-names" : false, "suffix" : "" }, { "dropping-particle" : "", "family" : "Ionescu", "given" : "Ovidiu", "non-dropping-particle" : "", "parse-names" : false, "suffix" : "" }, { "dropping-particle" : "", "family" : "Jeremi\u0107", "given" : "Jasna", "non-dropping-particle" : "", "parse-names" : false, "suffix" : "" }, { "dropping-particle" : "", "family" : "Jerina", "given" : "Klemen", "non-dropping-particle" : "", "parse-names" : false, "suffix" : "" }, { "dropping-particle" : "", "family" : "Kluth", "given" : "Gesa", "non-dropping-particle" : "", "parse-names" : false, "suffix" : "" }, { "dropping-particle" : "", "family" : "Knauer", "given" : "Felix", "non-dropping-particle" : "", "parse-names" : false, "suffix" : "" }, { "dropping-particle" : "", "family" : "Kojola", "given" : "Ilpo", "non-dropping-particle" : "", "parse-names" : false, "suffix" : "" }, { "dropping-particle" : "", "family" : "Kos", "given" : "Ivan", "non-dropping-particle" : "", "parse-names" : false, "suffix" : "" }, { "dropping-particle" : "", "family" : "Krofel", "given" : "Miha", "non-dropping-particle" : "", "parse-names" : false, "suffix" : "" }, { "dropping-particle" : "", "family" : "Kubala", "given" : "Jakub", "non-dropping-particle" : "", "parse-names" : false, "suffix" : "" }, { "dropping-particle" : "", "family" : "Kunovac", "given" : "Sa\u0161a", "non-dropping-particle" : "", "parse-names" : false, "suffix" : "" }, { "dropping-particle" : "", "family" : "Kusak", "given" : "Josip", "non-dropping-particle" : "", "parse-names" : false, "suffix" : "" }, { "dropping-particle" : "", "family" : "Kutal", "given" : "Miroslav", "non-dropping-particle" : "", "parse-names" : false, "suffix" : "" }, { "dropping-particle" : "", "family" : "Liberg", "given" : "Olof", "non-dropping-particle" : "", "parse-names" : false, "suffix" : "" }, { "dropping-particle" : "", "family" : "Maji\u0107", "given" : "Aleksandra", "non-dropping-particle" : "", "parse-names" : false, "suffix" : "" }, { "dropping-particle" : "", "family" : "M\u00e4nnil", "given" : "Peep", "non-dropping-particle" : "", "parse-names" : false, "suffix" : "" }, { "dropping-particle" : "", "family" : "Manz", "given" : "Ralph", "non-dropping-particle" : "", "parse-names" : false, "suffix" : "" }, { "dropping-particle" : "", "family" : "Marboutin", "given" : "Eric", "non-dropping-particle" : "", "parse-names" : false, "suffix" : "" }, { "dropping-particle" : "", "family" : "Marucco", "given" : "Francesca", "non-dropping-particle" : "", "parse-names" : false, "suffix" : "" }, { "dropping-particle" : "", "family" : "Melovski", "given" : "Dime", "non-dropping-particle" : "", "parse-names" : false, "suffix" : "" }, { "dropping-particle" : "", "family" : "Mersini", "given" : "Kujtim", "non-dropping-particle" : "", "parse-names" : false, "suffix" : "" }, { "dropping-particle" : "", "family" : "Mertzanis", "given" : "Yorgos", "non-dropping-particle" : "", "parse-names" : false, "suffix" : "" }, { "dropping-particle" : "", "family" : "Mys\u0142ajek", "given" : "Robert W.", "non-dropping-particle" : "", "parse-names" : false, "suffix" : "" }, { "dropping-particle" : "", "family" : "Nowak", "given" : "Sabina", "non-dropping-particle" : "", "parse-names" : false, "suffix" : "" }, { "dropping-particle" : "", "family" : "Odden", "given" : "John", "non-dropping-particle" : "", "parse-names" : false, "suffix" : "" }, { "dropping-particle" : "", "family" : "Ozolins", "given" : "Janis", "non-dropping-particle" : "", "parse-names" : false, "suffix" : "" }, { "dropping-particle" : "", "family" : "Palomero", "given" : "Guillermo", "non-dropping-particle" : "", "parse-names" : false, "suffix" : "" }, { "dropping-particle" : "", "family" : "Paunovi\u0107", "given" : "Milan", "non-dropping-particle" : "", "parse-names" : false, "suffix" : "" }, { "dropping-particle" : "", "family" : "Persson", "given" : "Jens", "non-dropping-particle" : "", "parse-names" : false, "suffix" : "" }, { "dropping-particle" : "", "family" : "Poto\u010dnik", "given" : "Hubert", "non-dropping-particle" : "", "parse-names" : false, "suffix" : "" }, { "dropping-particle" : "", "family" : "Quenette", "given" : "Pierre-Yves", "non-dropping-particle" : "", "parse-names" : false, "suffix" : "" }, { "dropping-particle" : "", "family" : "Rauer", "given" : "Georg", "non-dropping-particle" : "", "parse-names" : false, "suffix" : "" }, { "dropping-particle" : "", "family" : "Reinhardt", "given" : "Ilka", "non-dropping-particle" : "", "parse-names" : false, "suffix" : "" }, { "dropping-particle" : "", "family" : "Rigg", "given" : "Robin", "non-dropping-particle" : "", "parse-names" : false, "suffix" : "" }, { "dropping-particle" : "", "family" : "Ryser", "given" : "Andreas", "non-dropping-particle" : "", "parse-names" : false, "suffix" : "" }, { "dropping-particle" : "", "family" : "Salvatori", "given" : "Valeria", "non-dropping-particle" : "", "parse-names" : false, "suffix" : "" }, { "dropping-particle" : "", "family" : "Skrbin\u0161ek", "given" : "Toma\u017e", "non-dropping-particle" : "", "parse-names" : false, "suffix" : "" }, { "dropping-particle" : "", "family" : "Stojanov", "given" : "Aleksandar", "non-dropping-particle" : "", "parse-names" : false, "suffix" : "" }, { "dropping-particle" : "", "family" : "Swenson", "given" : "Jon E.", "non-dropping-particle" : "", "parse-names" : false, "suffix" : "" }, { "dropping-particle" : "", "family" : "Szemethy", "given" : "L\u00e1szl\u00f3", "non-dropping-particle" : "", "parse-names" : false, "suffix" : "" }, { "dropping-particle" : "", "family" : "Traj\u00e7e", "given" : "Aleksand\u00ebr", "non-dropping-particle" : "", "parse-names" : false, "suffix" : "" }, { "dropping-particle" : "", "family" : "Tsingarska-Sedefcheva", "given" : "Elena", "non-dropping-particle" : "", "parse-names" : false, "suffix" : "" }, { "dropping-particle" : "", "family" : "V\u00e1\u0148a", "given" : "Martin", "non-dropping-particle" : "", "parse-names" : false, "suffix" : "" }, { "dropping-particle" : "", "family" : "Veeroja", "given" : "Rauno", "non-dropping-particle" : "", "parse-names" : false, "suffix" : "" }, { "dropping-particle" : "", "family" : "Wabakken", "given" : "Petter", "non-dropping-particle" : "", "parse-names" : false, "suffix" : "" }, { "dropping-particle" : "", "family" : "W\u00f6lfl", "given" : "Manfred", "non-dropping-particle" : "", "parse-names" : false, "suffix" : "" }, { "dropping-particle" : "", "family" : "W\u00f6lfl", "given" : "Sybille", "non-dropping-particle" : "", "parse-names" : false, "suffix" : "" }, { "dropping-particle" : "", "family" : "Zimmermann", "given" : "Fridolin", "non-dropping-particle" : "", "parse-names" : false, "suffix" : "" }, { "dropping-particle" : "", "family" : "Zlatanova", "given" : "Diana", "non-dropping-particle" : "", "parse-names" : false, "suffix" : "" }, { "dropping-particle" : "", "family" : "Boitani", "given" : "Luigi", "non-dropping-particle" : "", "parse-names" : false, "suffix" : "" } ], "container-title" : "Science", "id" : "ITEM-1", "issue" : "6216", "issued" : { "date-parts" : [ [ "2014" ] ] }, "page" : "1517-1519", "title" : "Recovery of large carnivores in Europe\u2019s modern human-dominated landscapes", "type" : "article-journal", "volume" : "346" }, "uris" : [ "http://www.mendeley.com/documents/?uuid=5330bfa7-58fd-4037-9cf3-79992d4466cd" ] } ], "mendeley" : { "formattedCitation" : "(Chapron et al., 2014)", "plainTextFormattedCitation" : "(Chapron et al., 2014)", "previouslyFormattedCitation" : "(Chapron et al., 2014)" }, "properties" : {  }, "schema" : "https://github.com/citation-style-language/schema/raw/master/csl-citation.json" }</w:instrText>
      </w:r>
      <w:r>
        <w:fldChar w:fldCharType="separate"/>
      </w:r>
      <w:r>
        <w:t xml:space="preserve">(Chapron </w:t>
      </w:r>
      <w:r w:rsidR="00301BD0" w:rsidRPr="00301BD0">
        <w:rPr>
          <w:i/>
        </w:rPr>
        <w:t>et al.</w:t>
      </w:r>
      <w:r>
        <w:t>, 2014)</w:t>
      </w:r>
      <w:r>
        <w:fldChar w:fldCharType="end"/>
      </w:r>
      <w:r>
        <w:t>.</w:t>
      </w:r>
      <w:r w:rsidRPr="006F138B">
        <w:t xml:space="preserve"> H</w:t>
      </w:r>
      <w:r>
        <w:t xml:space="preserve">abitat protection and law-enforcement by government and non-government agencies are the main drivers in Eastern Europe </w:t>
      </w:r>
      <w:r>
        <w:fldChar w:fldCharType="begin" w:fldLock="1"/>
      </w:r>
      <w:r>
        <w:instrText>ADDIN CSL_CITATION { "citationItems" : [ { "id" : "ITEM-1", "itemData" : { "ISBN" : "9785906599124", "author" : [ { "dropping-particle" : "", "family" : "Ministry of Natural Resources and Environment of the Russian Federation", "given" : "", "non-dropping-particle" : "", "parse-names" : false, "suffix" : "" } ], "id" : "ITEM-1", "issued" : { "date-parts" : [ [ "2015" ] ] }, "number-of-pages" : "124", "title" : "5th National Report Conservation of Biodiversity in the Russian Federation", "type" : "book" }, "uris" : [ "http://www.mendeley.com/documents/?uuid=f5150f50-7220-43a9-8f60-a6a560496927" ] } ], "mendeley" : { "formattedCitation" : "(Ministry of Natural Resources and Environment of the Russian Federation, 2015)", "plainTextFormattedCitation" : "(Ministry of Natural Resources and Environment of the Russian Federation, 2015)", "previouslyFormattedCitation" : "(Ministry of Natural Resources and Environment of the Russian Federation, 2015)" }, "properties" : {  }, "schema" : "https://github.com/citation-style-language/schema/raw/master/csl-citation.json" }</w:instrText>
      </w:r>
      <w:r>
        <w:fldChar w:fldCharType="separate"/>
      </w:r>
      <w:r>
        <w:t>(</w:t>
      </w:r>
      <w:r w:rsidR="00CD2A5D">
        <w:t>Government</w:t>
      </w:r>
      <w:r>
        <w:t xml:space="preserve"> of the Russian Federation, 2015)</w:t>
      </w:r>
      <w:r>
        <w:fldChar w:fldCharType="end"/>
      </w:r>
      <w:r>
        <w:t xml:space="preserve">. </w:t>
      </w:r>
    </w:p>
    <w:p w14:paraId="34CA360C" w14:textId="314ABD49" w:rsidR="0048205B" w:rsidRPr="00C22111" w:rsidRDefault="0048205B" w:rsidP="00AE389F">
      <w:r>
        <w:t>The main threats to terrestrial mammal species in the region are land-use change (including changes to intense cropland and pastures, logging, and extractive activities), affecting 186 species; followed by hunting and trapping, affecting 123 species; and invasive species, affecting 73 species; i</w:t>
      </w:r>
      <w:r w:rsidRPr="009A1EED">
        <w:t>t</w:t>
      </w:r>
      <w:r>
        <w:t xml:space="preserve"> should be noted that these threats are not mutually exclusive</w:t>
      </w:r>
      <w:r w:rsidRPr="009A1EED">
        <w:t xml:space="preserve"> </w:t>
      </w:r>
      <w:r>
        <w:fldChar w:fldCharType="begin" w:fldLock="1"/>
      </w:r>
      <w:r>
        <w:instrText>ADDIN CSL_CITATION { "citationItems" : [ { "id" : "ITEM-1", "itemData" : { "DOI" : "10.1126/science.aaf3565", "ISBN" : "9780874216561", "ISSN" : "0036-8075", "PMID" : "27102469", "abstract" : "The diversity of life on Earth\u2014which provides vital services to humanity (1)\u2014stems from the difference between rates of evolutionary diversification and extinction. Human activities have shifted the balance (2): Species extinction rates are an estimated 1000 times the \u201cbackground\u201d rate (3) and could increase to 10,000 times the background rate should species threatened with extinction succumb to pressures they face (4). Reversing these trends is a focus of the Convention on Biological Diversity's 2020 Strategic Plan for Biodiversity and its 20 Aichi Targets and is explicitly incorporated into the United Nations' 2030 Agenda for Sustainable Development and its 17 Sustainable Development Goals (SDGs). We identify major gaps in data available for assessing global biodiversity threats and suggest mechanisms for closing them.", "author" : [ { "dropping-particle" : "", "family" : "Joppa", "given" : "L. N.", "non-dropping-particle" : "", "parse-names" : false, "suffix" : "" }, { "dropping-particle" : "", "family" : "O\u2019Connor", "given" : "B.", "non-dropping-particle" : "", "parse-names" : false, "suffix" : "" }, { "dropping-particle" : "", "family" : "Visconti", "given" : "P.", "non-dropping-particle" : "", "parse-names" : false, "suffix" : "" }, { "dropping-particle" : "", "family" : "Smith", "given" : "C.", "non-dropping-particle" : "", "parse-names" : false, "suffix" : "" }, { "dropping-particle" : "", "family" : "Geldmann", "given" : "J.", "non-dropping-particle" : "", "parse-names" : false, "suffix" : "" }, { "dropping-particle" : "", "family" : "Hoffmann", "given" : "M.", "non-dropping-particle" : "", "parse-names" : false, "suffix" : "" }, { "dropping-particle" : "", "family" : "Watson", "given" : "J. E. M.", "non-dropping-particle" : "", "parse-names" : false, "suffix" : "" }, { "dropping-particle" : "", "family" : "Butchart", "given" : "S. H. M.", "non-dropping-particle" : "", "parse-names" : false, "suffix" : "" }, { "dropping-particle" : "", "family" : "Virah-Sawmy", "given" : "M.", "non-dropping-particle" : "", "parse-names" : false, "suffix" : "" }, { "dropping-particle" : "", "family" : "Halpern", "given" : "B. S.", "non-dropping-particle" : "", "parse-names" : false, "suffix" : "" }, { "dropping-particle" : "", "family" : "Ahmed", "given" : "S. E.", "non-dropping-particle" : "", "parse-names" : false, "suffix" : "" }, { "dropping-particle" : "", "family" : "Balmford", "given" : "A.", "non-dropping-particle" : "", "parse-names" : false, "suffix" : "" }, { "dropping-particle" : "", "family" : "Sutherland", "given" : "W. J.", "non-dropping-particle" : "", "parse-names" : false, "suffix" : "" }, { "dropping-particle" : "", "family" : "Harfoot", "given" : "M.", "non-dropping-particle" : "", "parse-names" : false, "suffix" : "" }, { "dropping-particle" : "", "family" : "Hilton-Taylor", "given" : "C.", "non-dropping-particle" : "", "parse-names" : false, "suffix" : "" }, { "dropping-particle" : "", "family" : "Foden", "given" : "W.", "non-dropping-particle" : "", "parse-names" : false, "suffix" : "" }, { "dropping-particle" : "Di", "family" : "Minin", "given" : "E.", "non-dropping-particle" : "", "parse-names" : false, "suffix" : "" }, { "dropping-particle" : "", "family" : "Pagad", "given" : "S.", "non-dropping-particle" : "", "parse-names" : false, "suffix" : "" }, { "dropping-particle" : "", "family" : "Genovesi", "given" : "P.", "non-dropping-particle" : "", "parse-names" : false, "suffix" : "" }, { "dropping-particle" : "", "family" : "Hutton", "given" : "J.", "non-dropping-particle" : "", "parse-names" : false, "suffix" : "" }, { "dropping-particle" : "", "family" : "Burgess", "given" : "D. N.", "non-dropping-particle" : "", "parse-names" : false, "suffix" : "" } ], "container-title" : "Science", "id" : "ITEM-1", "issue" : "6284", "issued" : { "date-parts" : [ [ "2016" ] ] }, "page" : "416-418", "title" : "Filling in biodiversity threat gaps", "type" : "article-journal", "volume" : "352" }, "uris" : [ "http://www.mendeley.com/documents/?uuid=b2e26019-badd-3dea-a505-a59cb38d0f21" ] } ], "mendeley" : { "formattedCitation" : "(Joppa et al., 2016)", "plainTextFormattedCitation" : "(Joppa et al., 2016)", "previouslyFormattedCitation" : "(Joppa et al., 2016)" }, "properties" : {  }, "schema" : "https://github.com/citation-style-language/schema/raw/master/csl-citation.json" }</w:instrText>
      </w:r>
      <w:r>
        <w:fldChar w:fldCharType="separate"/>
      </w:r>
      <w:r>
        <w:t xml:space="preserve">(Joppa </w:t>
      </w:r>
      <w:r w:rsidR="00301BD0" w:rsidRPr="00301BD0">
        <w:rPr>
          <w:i/>
        </w:rPr>
        <w:t>et al.</w:t>
      </w:r>
      <w:r>
        <w:t>, 2016)</w:t>
      </w:r>
      <w:r>
        <w:fldChar w:fldCharType="end"/>
      </w:r>
      <w:r>
        <w:t xml:space="preserve">. Nearly all marine mammals are impacted by persistent organic pollutants, especially polychrorinated byphenils (PCBs), </w:t>
      </w:r>
      <w:r w:rsidRPr="009A1EED">
        <w:t>despite being banned by the Stoc</w:t>
      </w:r>
      <w:r>
        <w:t>k</w:t>
      </w:r>
      <w:r w:rsidRPr="009A1EED">
        <w:t xml:space="preserve">holm </w:t>
      </w:r>
      <w:r>
        <w:t>C</w:t>
      </w:r>
      <w:r w:rsidRPr="009A1EED">
        <w:t>onvention in 2004, their concentrations in sediments and in the marine food-chains ha</w:t>
      </w:r>
      <w:r>
        <w:t>ve</w:t>
      </w:r>
      <w:r w:rsidRPr="009A1EED">
        <w:t xml:space="preserve"> remained high, due to low compliance to the </w:t>
      </w:r>
      <w:r>
        <w:t>C</w:t>
      </w:r>
      <w:r w:rsidRPr="009A1EED">
        <w:t xml:space="preserve">onvention requirements of safe storage and elimination of PCB stockpile and limited decontamination of sediments, landfills, building and equipment </w:t>
      </w:r>
      <w:r>
        <w:fldChar w:fldCharType="begin" w:fldLock="1"/>
      </w:r>
      <w:r w:rsidRPr="009A1EED">
        <w:instrText>ADDIN CSL_CITATION { "citationItems" : [ { "id" : "ITEM-1", "itemData" : { "DOI" : "10.1016/j.marpol.2017.06.033", "ISSN" : "0308597X", "abstract" : "Polychlorinated biphenyls (PCBs) are a type of persistent organic pollutant (POP) that continues to pose a significant environmental threat to humans and wildlife. Recent scientific evidence shows that very high PCB concentrations are still major causes of contemporary declines in European cetacean populations, and potentially other marine apex predators globally. Currently, controls on PCBs are insufficient, on their own, to fully protect human health or to conserve wildlife. Although the Stockholm Convention provides a global framework to address PCBs, there appears to be a systemic shortfall of many parties of the Convention to provide sufficient prioritisation and resources for effective implementation. A 2015 United Nations Environment Programme assessment estimates that the vast majority of PCB-contaminated equipment and materials, around 14 million tonnes, still requires elimination. At presen</w:instrText>
      </w:r>
      <w:r>
        <w:instrText>t rates of PCB elimination or mitigation, many countries, including some European countries, will not achieve the 2025 and 2028 targets of the Stockholm Convention. It is imperative that the Conference of the Parties for the Stockholm Convention conclude article 17 negotiations on a compliance mechanism for the Convention as</w:instrText>
      </w:r>
      <w:r w:rsidRPr="009A1EED">
        <w:instrText xml:space="preserve"> soon as possible. To help mobilise global efforts towards eliminating the threat from PCBs, an enforceable, effective and robust compliance mechanism should be established, along with capacity building support for developing countries. In Europe, renewed action is needed to reduce PCB contamination, in order to prevent some killer whale (Orcinus orca) and other dolphin populations from continuing to slowly decline, potentially towards extinction.", "author" : [ { "dropping-particle" : "", "family" : "Stuart-Smith", "given" : "Sarah J.", "non-dropping-particle" : "", "parse-names" : false, "suffix" : "" }, { "dropping-particle" : "", "family" : "Jepson", "given" : "Paul D.", "non-dropping-particle" : "", "parse-names" : false, "suffix" : "" } ], "container-title" : "Marine Policy", "id" : "ITEM-1", "issue" : "December 2016", "issued" : { "date-parts" : [ [ "2017" ] ] }, "page" : "69-75", "publisher" : "Elsevier Ltd", "title" : "Persistent threats need persistent counteraction: Responding to PCB pollution in marine mammals", "type" : "article-journal", "volume" : "84" }, "uris" : [ "http://www.mendeley.com/documents/?uuid=f1ac4cf3-3809-4350-a5d1-5329d5abaf66" ] } ], "mendeley" : { "formattedCitation" : "(Stuart-Smith &amp; Jepson, 2017)", "plainTextFormattedCitation" : "(Stuart-Smith &amp; Jepson, 2017)", "previouslyFormattedCitation" : "(Stuart-Smith &amp; Jepson, 2017)" }, "properties" : {  }, "schema" : "https://github.com/citation-style-language/schema/raw/master/csl-citation.json" }</w:instrText>
      </w:r>
      <w:r>
        <w:fldChar w:fldCharType="separate"/>
      </w:r>
      <w:r w:rsidRPr="009A1EED">
        <w:t>(Stuart-Smith &amp; Jepson, 2017)</w:t>
      </w:r>
      <w:r>
        <w:fldChar w:fldCharType="end"/>
      </w:r>
      <w:r w:rsidRPr="009A1EED">
        <w:t xml:space="preserve">. As a result, high PCB concentrations in European cetaceans from 1990 to 2012 were associated with long-term population declines and low or zero rates of reproduction, consistent with severe PCB-induced population-level effect </w:t>
      </w:r>
      <w:r>
        <w:fldChar w:fldCharType="begin" w:fldLock="1"/>
      </w:r>
      <w:r w:rsidRPr="009A1EED">
        <w:instrText>ADDIN CSL_CITATION { "citationItems" : [ { "id" : "ITEM-1", "itemData" : { "DOI" : "10.1038/srep18573", "ISSN" : "20452322", "PMID" : "26766430", "abstract" : "Organochlorine (OC) pesticides and the more persistent polychlorinated biphenyls (PCBs) have well-established dose-dependent toxicities to birds, fish and mammals in experimental studies, but the actual impact of OC pollutants on European marine top predators remains unknown. Here we show that several cetacean species have very high mean blubber PCB concentrations likely to cause population declines and suppress population recovery. In a large pan-European meta-analysis of stranded (n = 929) or biopsied (n = 152) cetaceans, three out of four species:-striped dolphins (SDs), bottlenose dolphins (BNDs) and killer whales (KWs) had mean PCB levels that markedly exceeded all known marine mammal PCB toxicity thresholds. Some locations (e.g. western Mediterranean Sea, south-west Iberian Peninsula) are global PCB \" hotspots \" for marine mammals. Blubber PCB concentrations initially declined following a mid-1980s EU ban, but have since stabilised in UK harbour porpoises and SDs in the western Mediterranean Sea. Some small or declining populations of BNDs and KWs in the NE Atlantic were associated with l</w:instrText>
      </w:r>
      <w:r>
        <w:instrText>ow recruitment, consistent with PCB-induced reproductive toxicity. Despite regulations and mitigation measures to reduce PCB pollution, their biomagnification in marine food webs continues to cause severe impacts among cetacean top predators in European seas. The severe impact on top predators of the bioaccumulation of DDT and other organochlorine (OC) pesticides in food webs was first identified in the early 1960s 1 . Most OC pollutants were banned in developed countries in", "author" : [ { "dropping-particle" : "", "family" : "Jepson", "given" : "Paul D.", "non-dropping-particle" : "", "parse-names" : false, "suffix" : "" }, { "dropping-particle" : "", "family" : "Deaville", "given" : "Rob", "non-dropping-particle" : "", "parse-names" : false, "suffix" : "" }, { "dropping-particle" : "", "family" : "Barber", "given" : "Jonathan L.", "non-dropping-particle" : "", "parse-names" : false, "suffix" : "" }, { "dropping-particle" : "", "family" : "Aguilar", "given" : "\u00c0lex", "non-dropping-particle" : "", "parse-names" : false, "suffix" : "" }, { "dropping-particle" : "", "family" : "Borrell", "given" : "Asunci\u00f3n", "non-dropping-particle" : "", "parse-names" : false, "suffix" : "" }, { "dropping-particle" : "", "family" : "Murphy", "given" : "Sin\u00e9ad", "non-dropping-particle" : "", "parse-names" : false, "suffix" : "" }, { "dropping-particle" : "", "family" : "Barry", "given" : "Jon", "non-dropping-particle" : "", "parse-names" : false, "suffix" : "" }, { "dropping-particle" : "", "family" : "Brownlow", "given" : "Andrew", "non-dropping-particle" : "", "parse-names" : false, "suffix" : "" }, { "dropping-particle" : "", "family" : "Barnett", "given" : "James", "non-dropping-particle" : "", "parse-names" : false, "suffix" : "" }, { "dropping-particle" : "", "family" : "Berrow", "given" : "Simon", "non-dropping-particle" : "", "parse-names" : false, "suffix" : "" }, { "dropping-particle" : "", "family" : "Cunningham", "given" : "Andrew A.", "non-dropping-particle" : "", "parse-names" : false, "suffix" : "" }, { "dropping-particle" : "", "family" : "Davison", "given" : "Nicholas J.", "non-dropping-particle" : "", "parse-names" : false, "suffix" : "" }, { "dropping-particle" : "", "family" : "Doeschate", "given" : "Mariel", "non-dropping-particle" : "Ten", "parse-names" : false, "suffix" : "" }, { "dropping-particle" : "", "family" : "Esteban", "given" : "Ruth", "non-dropping-particle" : "", "parse-names" : false, "suffix" : "" }, { "dropping-particle" : "", "family" : "Ferreira", "given" : "Marisa", "non-dropping-particle" : "", "parse-names" : false, "suffix" : "" }, { "dropping-particle" : "", "family" : "Foote", "given" : "Andrew D.", "non-dropping-particle" : "", "parse-names" : false, "suffix" : "" }, { "dropping-particle" : "", "family" : "Genov", "given" : "Tilen", "non-dropping-particle" : "", "parse-names" : false, "suffix" : "" }, { "dropping-particle" : "", "family" : "Gim\u00e9nez", "given" : "Joan", "non-dropping-particle" : "", "parse-names" : false, "suffix" : "" }, { "dropping-particle" : "", "family" : "Loveridge", "given" : "Jan", "non-dropping-particle" : "", "parse-names" : false, "suffix" : "" }, { "dropping-particle" : "", "family" : "Llavona", "given" : "\u00c1ngela", "non-dropping-particle" : "", "parse-names" : false, "suffix" : "" }, { "dropping-particle" : "", "family" : "Martin", "given" : "Vidal", "non-dropping-particle" : "", "parse-names" : false, "suffix" : "" }, { "dropping-particle" : "", "family" : "Maxwell", "given" : "David L.", "non-dropping-particle" : "", "parse-names" : false, "suffix" : "" }, { "dropping-particle" : "", "family" : "Papachlimitzou", "given" : "Alexandra", "non-dropping-particle" : "", "parse-names" : false, "suffix" : "" }, { "dropping-particle" : "", "family" : "Penrose", "given" : "Rod", "non-dropping-particle" : "", "parse-names" : false, "suffix" : "" }, { "dropping-particle" : "", "family" : "Perkins", "given" : "Matthew W.", "non-dropping-particle" : "", "parse-names" : false, "suffix" : "" }, { "dropping-particle" : "", "family" : "Smith", "given" : "Brian", "non</w:instrText>
      </w:r>
      <w:r w:rsidRPr="009A1EED">
        <w:instrText>-dropping-particle" : "", "parse-names" : false, "suffix" : "" }, { "dropping-particle" : "", "family" : "Stephanis", "given" : "Renaud", "non-dropping-particle" : "De", "parse-names" : false, "suffix" : "" }, { "dropping-particle" : "", "family" : "Tregenza", "given" : "Nick", "non-dropping-particle" : "", "parse-names" : false, "suffix" : "" }, { "dropping-particle" : "", "family" : "Verborgh", "given" : "Philippe", "non-dropping-particle" : "", "parse-names" : false, "suffix" : "" }, { "dropping-particle" : "", "family" : "Fernandez", "given" : "Antonio", "non-dropping-particle" : "", "parse-names" : false, "suffix" : "" }, { "dropping-particle" : "", "family" : "Law", "given" : "Robin J.", "non-dropping-particle" : "", "parse-names" : false, "suffix" : "" } ], "container-title" : "Scientific Reports", "id" : "ITEM-1", "issue" : "January", "issued" : { "date-parts" : [ [ "2016" ] ] }, "page" : "1-17", "publisher" : "Nature Publishing Group", "title" : "PCB pollution continues to impact populations of orcas and other dolphins in European waters", "type" : "article-journal", "volume" : "6" }, "uris" : [ "http://www.mendeley.com/documents/?uuid=fa3c037c-85b9-4ccb-8f0d-ed0222667df1" ] } ], "mendeley" : { "formattedCitation" : "(Jepson et al., 2016)", "plainTextFormattedCitation" : "(Jepson et al., 2016)", "previouslyFormattedCitation" : "(Jepson et al., 2016)" }, "properties" : {  }, "schema" : "https://github.com/citation-style-language/schema/raw/master/csl-citation.json" }</w:instrText>
      </w:r>
      <w:r>
        <w:fldChar w:fldCharType="separate"/>
      </w:r>
      <w:r w:rsidRPr="009A1EED">
        <w:t xml:space="preserve">(Jepson </w:t>
      </w:r>
      <w:r w:rsidR="00301BD0" w:rsidRPr="00301BD0">
        <w:rPr>
          <w:i/>
        </w:rPr>
        <w:t>et al.</w:t>
      </w:r>
      <w:r w:rsidRPr="009A1EED">
        <w:t>, 2016)</w:t>
      </w:r>
      <w:r>
        <w:fldChar w:fldCharType="end"/>
      </w:r>
      <w:r w:rsidRPr="009A1EED">
        <w:t xml:space="preserve">. </w:t>
      </w:r>
      <w:r>
        <w:t xml:space="preserve">Climate change is an emergent threat for mammals that is potentially overlooked in the region </w:t>
      </w:r>
      <w:r>
        <w:fldChar w:fldCharType="begin" w:fldLock="1"/>
      </w:r>
      <w:r>
        <w:instrText>ADDIN CSL_CITATION { "citationItems" : [ { "id" : "ITEM-1", "itemData" : { "DOI" : "10.1038/nclimate2448", "ISBN" : "1758-678X", "ISSN" : "1758-678X", "PMID" : "23347591", "abstract" : "The effects of climate change on biodiversity are increasingly well documented, and many methods have been developed to assess species\u2019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u2019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 "author" : [ { "dropping-particle" : "", "family" : "Pacifici", "given" : "Michela", "non-dropping-particle" : "", "parse-names" : false, "suffix" : "" }, { "dropping-particle" : "", "family" : "Foden", "given" : "Wendy B", "non-dropping-particle" : "", "parse-names" : false, "suffix" : "" }, { "dropping-particle" : "", "family" : "Visconti", "given" : "Piero", "non-dropping-particle" : "", "parse-names" : false, "suffix" : "" }, { "dropping-particle" : "", "family" : "Watson", "given" : "James E M", "non-dropping-particle" : "", "parse-names" : false, "suffix" : "" }, { "dropping-particle" : "", "family" : "Butchart", "given" : "S.H.M.", "non-dropping-particle" : "", "parse-names" : false, "suffix" : "" }, { "dropping-particle" : "", "family" : "Kovacs", "given" : "K.M.", "non-dropping-particle" : "", "parse-names" : false, "suffix" : "" }, { "dropping-particle" : "", "family" : "Scheffers", "given" : "B.R.", "non-dropping-particle" : "", "parse-names" : false, "suffix" : "" }, { "dropping-particle" : "", "family" : "Hole", "given" : "D.G.", "non-dropping-particle" : "", "parse-names" : false, "suffix" : "" }, { "dropping-particle" : "", "family" : "Martin", "given" : "T.G.", "non-dropping-particle" : "", "parse-names" : false, "suffix" : "" }, { "dropping-particle" : "", "family" : "Ak\u00e7akaya", "given" : "H.R.", "non-dropping-particle" : "", "parse-names" : false, "suffix" : "" }, { "dropping-particle" : "", "family" : "Corlett", "given" : "R.T.", "non-dropping-particle" : "", "parse-names" : false, "suffix" : "" }, { "dropping-particle" : "", "family" : "Huntley", "given" : "B.", "non-dropping-particle" : "", "parse-names" : false, "suffix" : "" }, { "dropping-particle" : "", "family" : "Bickford", "given" : "D.", "non-dropping-particle" : "", "parse-names" : false, "suffix" : "" }, { "dropping-particle" : "", "family" : "Carr", "given" : "J.a.", "non-dropping-particle" : "", "parse-names" : false, "suffix" : "" }, { "dropping-particle" : "", "family" : "Hoffmann", "given" : "A.a.", "non-dropping-particle" : "", "parse-names" : false, "suffix" : "" }, { "dropping-particle" : "", "family" : "Midgley", "given" : "G.F.", "non-dropping-particle" : "", "parse-names" : false, "suffix" : "" }, { "dropping-particle" : "", "family" : "P.", "given" : "Pearce-Kelly", "non-dropping-particle" : "", "parse-names" : false, "suffix" : "" }, { "dropping-particle" : "", "family" : "Pearson", "given" : "R.G.", "non-dropping-particle" : "", "parse-names" : false, "suffix" : "" }, { "dropping-particle" : "", "family" : "Williams", "given" : "S.E.", "non-dropping-particle" : "", "parse-names" : false, "suffix" : "" }, { "dropping-particle" : "", "family" : "Willis", "given" : "S.G.", "non-dropping-particle" : "", "parse-names" : false, "suffix" : "" }, { "dropping-particle" : "", "family" : "Young", "given" : "B.", "non-dropping-particle" : "", "parse-names" : false, "suffix" : "" }, { "dropping-particle" : "", "family" : "Rondinini", "given" : "C.", "non-dropping-particle" : "", "parse-names" : false, "suffix" : "" } ], "container-title" : "Nature Climate Change", "id" : "ITEM-1", "issue" : "February", "issued" : { "date-parts" : [ [ "2015" ] ] }, "page" : "215-225", "title" : "Assessing species vulnerability to climate change", "type" : "article-journal", "volume" : "5" }, "uris" : [ "http://www.mendeley.com/documents/?uuid=dccd72f6-c69f-4275-89c3-73eb0bbdf941" ] } ], "mendeley" : { "formattedCitation" : "(Pacifici et al., 2015)", "manualFormatting" : "(Pacifici et al., 2015", "plainTextFormattedCitation" : "(Pacifici et al., 2015)", "previouslyFormattedCitation" : "(Pacifici et al., 2015)" }, "properties" : {  }, "schema" : "https://github.com/citation-style-language/schema/raw/master/csl-citation.json" }</w:instrText>
      </w:r>
      <w:r>
        <w:fldChar w:fldCharType="separate"/>
      </w:r>
      <w:r w:rsidRPr="00C22111">
        <w:t xml:space="preserve">(Pacifici </w:t>
      </w:r>
      <w:r w:rsidR="00301BD0" w:rsidRPr="00301BD0">
        <w:rPr>
          <w:i/>
        </w:rPr>
        <w:t>et al.</w:t>
      </w:r>
      <w:r w:rsidRPr="00C22111">
        <w:t>, 2015</w:t>
      </w:r>
      <w:r>
        <w:fldChar w:fldCharType="end"/>
      </w:r>
      <w:r>
        <w:t xml:space="preserve"> </w:t>
      </w:r>
      <w:r w:rsidR="00585843">
        <w:rPr>
          <w:b/>
        </w:rPr>
        <w:t>Table 3.11</w:t>
      </w:r>
      <w:r>
        <w:t>)</w:t>
      </w:r>
      <w:r w:rsidRPr="00C22111">
        <w:t>.</w:t>
      </w:r>
    </w:p>
    <w:p w14:paraId="4C882F98" w14:textId="77777777" w:rsidR="0048205B" w:rsidRPr="00C22111" w:rsidRDefault="0048205B" w:rsidP="00AE389F">
      <w:pPr>
        <w:spacing w:after="0"/>
      </w:pPr>
    </w:p>
    <w:p w14:paraId="1F96ADC4" w14:textId="77777777" w:rsidR="0048205B" w:rsidRDefault="0048205B" w:rsidP="00147745">
      <w:pPr>
        <w:pStyle w:val="Heading3"/>
      </w:pPr>
      <w:bookmarkStart w:id="1029" w:name="_Toc502930056"/>
      <w:bookmarkStart w:id="1030" w:name="_Toc504380640"/>
      <w:bookmarkStart w:id="1031" w:name="_Toc519504549"/>
      <w:r>
        <w:t>Reptiles</w:t>
      </w:r>
      <w:bookmarkEnd w:id="1029"/>
      <w:bookmarkEnd w:id="1030"/>
      <w:bookmarkEnd w:id="1031"/>
    </w:p>
    <w:p w14:paraId="7294FFFB" w14:textId="77777777" w:rsidR="0048205B" w:rsidRPr="00A04258" w:rsidRDefault="0048205B" w:rsidP="00AE389F">
      <w:pPr>
        <w:spacing w:after="0"/>
        <w:rPr>
          <w:b/>
          <w:i/>
        </w:rPr>
      </w:pPr>
      <w:r w:rsidRPr="00A04258">
        <w:rPr>
          <w:b/>
          <w:i/>
        </w:rPr>
        <w:t xml:space="preserve">Status and trends </w:t>
      </w:r>
    </w:p>
    <w:p w14:paraId="592D40D6" w14:textId="1406231D" w:rsidR="0048205B" w:rsidRDefault="0048205B" w:rsidP="00AE389F">
      <w:r>
        <w:t>Reptile species richness across the region follows a latitudinal gradient. It is highest in southern Turkey and along the eastern Mediterranean coast to Israel, with further hotspots in parts of the Iberian peninsula and southern France, the Balkans, southern Transcaucasia, the southern deserts of Central Asia and southern and far east Russia (</w:t>
      </w:r>
      <w:r w:rsidR="00E02367">
        <w:rPr>
          <w:b/>
        </w:rPr>
        <w:t>Figure 3.47</w:t>
      </w:r>
      <w:r>
        <w:t xml:space="preserve">, </w:t>
      </w:r>
      <w:r>
        <w:fldChar w:fldCharType="begin" w:fldLock="1"/>
      </w:r>
      <w:r>
        <w:instrText>ADDIN CSL_CITATION { "citationItems" : [ { "id" : "ITEM-1", "itemData" : { "author" : [ { "dropping-particle" : "", "family" : "Sillero  Campos, J., Bonardi, A., Corti, C., Creemers, R., Crochet, P.-A., Crnobrnja-Isailovic, J., Deno\u00ebl, M., Ficetola, G.F., Gon\u00e7alves, J., Kuzmin, S., Lymerakis, P., de Pous, P., Rodr\u00edguez, A., Sindaco, R., Speybroeck, J., Toxopeus, B., Vieites, D.R.,", "given" : "N", "non-dropping-particle" : "", "parse-names" : false, "suffix" : "" } ], "container-title" : "Amphibia-Reptilia", "id" : "ITEM-1", "issued" : { "date-parts" : [ [ "2014" ] ] }, "page" : "1-31", "title" : "Updated distribution and biogeography of amphibians and reptiles of Europe", "type" : "article-journal", "volume" : "35" }, "uris" : [ "http://www.mendeley.com/documents/?uuid=508dd9e5-3ca0-4d66-80ac-c6baa5dbcb97" ] }, { "id" : "ITEM-2", "itemData" : { "author" : [ { "dropping-particle" : "", "family" : "Roll  Feldman, A., Novosolov, M., Allison, A., Bauer, A.M., Bernard, R., B\u00f6hm, M., Castro-Herrera, F., Chirio, L., Collen, B., Colli, G.R., Dabool, L., Das, I., Doan, T.M., Grismer, L.L., Hoogmoed, M., Itescu, Y., Kraus, F., LeBreton, M., Lewin, A., Marti", "given" : "U", "non-dropping-particle" : "", "parse-names" : false, "suffix" : "" } ], "container-title" : "Nature Ecology &amp; Evolution", "id" : "ITEM-2", "issued" : { "date-parts" : [ [ "2017" ] ] }, "title" : "The global distribution of tetrapods reveals a need for targeted reptile conservation. ", "type" : "article-journal", "volume" : "in press" }, "uris" : [ "http://www.mendeley.com/documents/?uuid=339a8826-e9df-4602-80f2-4ccda379f81d" ] } ], "mendeley" : { "formattedCitation" : "(Roll\u00a0 Feldman, A., Novosolov, M., Allison, A., Bauer, A.M., Bernard, R., B\u00f6hm, M., Castro-Herrera, F., Chirio, L., Collen, B., Colli, G.R., Dabool, L., Das, I., Doan, T.M., Grismer, L.L., Hoogmoed, M., Itescu, Y., Kraus, F., LeBreton, M., Lewin, A., Marti, 2017; Sillero\u00a0 Campos, J., Bonardi, A., Corti, C., Creemers, R., Crochet, P.-A., Crnobrnja-Isailovic, J., Deno\u00ebl, M., Ficetola, G.F., Gon\u00e7alves, J., Kuzmin, S., Lymerakis, P., de Pous, P., Rodr\u00edguez, A., Sindaco, R., Speybroeck, J., Toxopeus, B., Vieites, D.R., 2014)", "manualFormatting" : "Feldman R. et al, 2014)", "plainTextFormattedCitation" : "(Roll\u00a0 Feldman, A., Novosolov, M., Allison, A., Bauer, A.M., Bernard, R., B\u00f6hm, M., Castro-Herrera, F., Chirio, L., Collen, B., Colli, G.R., Dabool, L., Das, I., Doan, T.M., Grismer, L.L., Hoogmoed, M., Itescu, Y., Kraus, F., LeBreton, M., Lewin, A., Marti, 2017; Sillero\u00a0 Campos, J., Bonardi, A., Corti, C., Creemers, R., Crochet, P.-A., Crnobrnja-Isailovic, J., Deno\u00ebl, M., Ficetola, G.F., Gon\u00e7alves, J., Kuzmin, S., Lymerakis, P., de Pous, P., Rodr\u00edguez, A., Sindaco, R., Speybroeck, J., Toxopeus, B., Vieites, D.R., 2014)", "previouslyFormattedCitation" : "(Roll\u00a0 Feldman, A., Novosolov, M., Allison, A., Bauer, A.M., Bernard, R., B\u00f6hm, M., Castro-Herrera, F., Chirio, L., Collen, B., Colli, G.R., Dabool, L., Das, I., Doan, T.M., Grismer, L.L., Hoogmoed, M., Itescu, Y., Kraus, F., LeBreton, M., Lewin, A., Marti, 2017; Sillero\u00a0 Campos, J., Bonardi, A., Corti, C., Creemers, R., Crochet, P.-A., Crnobrnja-Isailovic, J., Deno\u00ebl, M., Ficetola, G.F., Gon\u00e7alves, J., Kuzmin, S., Lymerakis, P., de Pous, P., Rodr\u00edguez, A., Sindaco, R., Speybroeck, J., Toxopeus, B., Vieites, D.R., 2014)" }, "properties" : {  }, "schema" : "https://github.com/citation-style-language/schema/raw/master/csl-citation.json" }</w:instrText>
      </w:r>
      <w:r>
        <w:fldChar w:fldCharType="separate"/>
      </w:r>
      <w:r w:rsidR="00D35437">
        <w:t xml:space="preserve">Sillero </w:t>
      </w:r>
      <w:r w:rsidR="00D35437" w:rsidRPr="00D35437">
        <w:rPr>
          <w:i/>
        </w:rPr>
        <w:t>et al</w:t>
      </w:r>
      <w:r w:rsidR="00D35437">
        <w:t xml:space="preserve">., 2014; Roll </w:t>
      </w:r>
      <w:r w:rsidR="00D35437" w:rsidRPr="00D35437">
        <w:rPr>
          <w:i/>
        </w:rPr>
        <w:t>et al</w:t>
      </w:r>
      <w:r w:rsidR="00D35437">
        <w:t>., 2017</w:t>
      </w:r>
      <w:r>
        <w:t>)</w:t>
      </w:r>
      <w:r>
        <w:fldChar w:fldCharType="end"/>
      </w:r>
      <w:r>
        <w:t xml:space="preserve">. </w:t>
      </w:r>
      <w:bookmarkStart w:id="1032" w:name="_Hlk499813332"/>
      <w:r>
        <w:t xml:space="preserve">At the subregional level, species richness is highest across Western Europe, with 213 species recorded and 212 assessed </w:t>
      </w:r>
      <w:bookmarkEnd w:id="1032"/>
      <w:r>
        <w:t>(</w:t>
      </w:r>
      <w:r w:rsidR="00585843">
        <w:rPr>
          <w:b/>
        </w:rPr>
        <w:t>Table 3.8</w:t>
      </w:r>
      <w:r>
        <w:t xml:space="preserve">). This is due to the subregion combining separate faunas: the Macaronesian </w:t>
      </w:r>
      <w:r>
        <w:lastRenderedPageBreak/>
        <w:t xml:space="preserve">fauna of Portugal and Spain, the western Mediterranean fauna and the fauna of the eastern Mediterranean of Israel. </w:t>
      </w:r>
    </w:p>
    <w:p w14:paraId="381D26F0" w14:textId="7CAADB07" w:rsidR="0048205B" w:rsidRDefault="0048205B" w:rsidP="00AE389F">
      <w:r>
        <w:t>Species richness of small-range endemics is highest in the Caucasus, southern Balkan Peninsula, central and southern Iberian Peninsula, southern Turkey, and southern Central Asia. There are also a number of important refugia, i.e. places supporting a relict population of a previously more widespread species. These are both mesophyllic (Caucasian Black Sea coast of Russia, Georgia, Turkey &amp; Southeast Azerbaijan &amp; southern Far East Russia</w:t>
      </w:r>
      <w:r w:rsidR="00F96670">
        <w:t>;</w:t>
      </w:r>
      <w:r>
        <w:t xml:space="preserve"> </w:t>
      </w:r>
      <w:r>
        <w:fldChar w:fldCharType="begin" w:fldLock="1"/>
      </w:r>
      <w:r>
        <w:instrText>ADDIN CSL_CITATION { "citationItems" : [ { "id" : "ITEM-1", "itemData" : { "author" : [ { "dropping-particle" : "", "family" : "Tuniyev", "given" : "B S", "non-dropping-particle" : "", "parse-names" : false, "suffix" : "" } ], "container-title" : "Asiatic Herpetological Research", "id" : "ITEM-1", "issued" : { "date-parts" : [ [ "1990" ] ] }, "page" : "67\u201384", "title" : "On the Independence of the Colchis Center of Amphibian and Reptile Speciation", "type" : "article-journal", "volume" : "3" }, "uris" : [ "http://www.mendeley.com/documents/?uuid=05b23616-a68a-41fa-a462-73be7558a5c3" ] }, { "id" : "ITEM-2", "itemData" : { "author" : [ { "dropping-particle" : "", "family" : "Tuniyev", "given" : "B S", "non-dropping-particle" : "", "parse-names" : false, "suffix" : "" } ], "container-title" : "Russian Journal of Herpetology", "id" : "ITEM-2", "issued" : { "date-parts" : [ [ "1997" ] ] }, "page" : "182-185", "title" : "About exact borders of the Colchis biogeographical Province", "type" : "article-journal", "volume" : "4" }, "uris" : [ "http://www.mendeley.com/documents/?uuid=378ce846-4451-4162-8a46-2a08bbb331b9" ] } ], "mendeley" : { "formattedCitation" : "(Tuniyev, 1990, 1997)", "plainTextFormattedCitation" : "(Tuniyev, 1990, 1997)", "previouslyFormattedCitation" : "(Tuniyev, 1990, 1997)" }, "properties" : {  }, "schema" : "https://github.com/citation-style-language/schema/raw/master/csl-citation.json" }</w:instrText>
      </w:r>
      <w:r>
        <w:fldChar w:fldCharType="separate"/>
      </w:r>
      <w:r>
        <w:t>Tuniyev, 1990, 1997</w:t>
      </w:r>
      <w:r>
        <w:fldChar w:fldCharType="end"/>
      </w:r>
      <w:r>
        <w:t>) and xerophyllic (Spain, Portugal, Italy, Greece, Turkey, Armenia, Azerbaijan, Georgia, Russia and Central Asia</w:t>
      </w:r>
      <w:r w:rsidR="00F96670">
        <w:t>;</w:t>
      </w:r>
      <w:r>
        <w:t xml:space="preserve"> </w:t>
      </w:r>
      <w:r>
        <w:fldChar w:fldCharType="begin" w:fldLock="1"/>
      </w:r>
      <w:r>
        <w:instrText>ADDIN CSL_CITATION { "citationItems" : [ { "id" : "ITEM-1", "itemData" : { "author" : [ { "dropping-particle" : "", "family" : "Tuniyev", "given" : "B S", "non-dropping-particle" : "", "parse-names" : false, "suffix" : "" } ], "container-title" : "Russian Journal of Herpetology", "id" : "ITEM-1", "issued" : { "date-parts" : [ [ "1995" ] ] }, "page" : "95-119", "title" : "On the Mediterranean influence on the formation of herpetofauna of the Caucasian Isthmus and its main xerophylous refugia", "type" : "article-journal", "volume" : "2" }, "uris" : [ "http://www.mendeley.com/documents/?uuid=0ee6e0e4-e398-4cfe-8c9c-db26ea4893cf" ] } ], "mendeley" : { "formattedCitation" : "(Tuniyev, 1995)", "plainTextFormattedCitation" : "(Tuniyev, 1995)", "previouslyFormattedCitation" : "(Tuniyev, 1995)" }, "properties" : {  }, "schema" : "https://github.com/citation-style-language/schema/raw/master/csl-citation.json" }</w:instrText>
      </w:r>
      <w:r>
        <w:fldChar w:fldCharType="separate"/>
      </w:r>
      <w:r>
        <w:t>Tuniyev, 1995</w:t>
      </w:r>
      <w:r>
        <w:fldChar w:fldCharType="end"/>
      </w:r>
      <w:r>
        <w:t xml:space="preserve">). </w:t>
      </w:r>
    </w:p>
    <w:p w14:paraId="516B8CD1" w14:textId="77777777" w:rsidR="0048205B" w:rsidRDefault="0048205B" w:rsidP="00AE389F">
      <w:r>
        <w:t>Areas of high diversity at the level of genera and families are: the Balkan Peninsula for turtles; south Turkey and Kopet Dag for skinks; Central Asia for agamas; south Mediterranean and southern Central Asia for geckos; the Caucasus, southern Balkan Peninsula and Iberian Peninsula, Mediterranean and Aegean Sea islands for lacertids; southern Central Asia for boas; and the Caucasus and north-east Turkey for vipers.</w:t>
      </w:r>
    </w:p>
    <w:p w14:paraId="260620A5" w14:textId="02CD9916" w:rsidR="0048205B" w:rsidRDefault="0048205B" w:rsidP="00AE389F">
      <w:r>
        <w:t xml:space="preserve">In this assessment we compiled a dataset of all 408 extant species of reptiles occurring in Europe and Central Asia from the Reptile Database </w:t>
      </w:r>
      <w:r>
        <w:fldChar w:fldCharType="begin" w:fldLock="1"/>
      </w:r>
      <w:r>
        <w:instrText>ADDIN CSL_CITATION { "citationItems" : [ { "id" : "ITEM-1", "itemData" : { "author" : [ { "dropping-particle" : "", "family" : "Uetz", "given" : "P", "non-dropping-particle" : "", "parse-names" : false, "suffix" : "" } ], "id" : "ITEM-1", "issued" : { "date-parts" : [ [ "2017" ] ] }, "title" : "The Reptile Database", "type" : "article" }, "uris" : [ "http://www.mendeley.com/documents/?uuid=2feef92f-c21a-4d43-8150-bad28f30d88e" ] } ], "mendeley" : { "formattedCitation" : "(Uetz, 2017)", "plainTextFormattedCitation" : "(Uetz, 2017)", "previouslyFormattedCitation" : "(Uetz, 2017)" }, "properties" : {  }, "schema" : "https://github.com/citation-style-language/schema/raw/master/csl-citation.json" }</w:instrText>
      </w:r>
      <w:r>
        <w:fldChar w:fldCharType="separate"/>
      </w:r>
      <w:r>
        <w:t>(Uetz, 2017)</w:t>
      </w:r>
      <w:r>
        <w:fldChar w:fldCharType="end"/>
      </w:r>
      <w:r>
        <w:t xml:space="preserve"> and IUCN Red List of Threatened Species </w:t>
      </w:r>
      <w:r>
        <w:fldChar w:fldCharType="begin" w:fldLock="1"/>
      </w:r>
      <w: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 } ], "mendeley" : { "formattedCitation" : "(IUCN, 2017c)", "plainTextFormattedCitation" : "(IUCN, 2017c)", "previouslyFormattedCitation" : "(IUCN, 2017c)" }, "properties" : {  }, "schema" : "https://github.com/citation-style-language/schema/raw/master/csl-citation.json" }</w:instrText>
      </w:r>
      <w:r>
        <w:fldChar w:fldCharType="separate"/>
      </w:r>
      <w:r>
        <w:t>(IUCN, 2017c)</w:t>
      </w:r>
      <w:r>
        <w:fldChar w:fldCharType="end"/>
      </w:r>
      <w:r>
        <w:t>. Of these, 289 have published assessments of extinction risk on the IUCN Red List. Sixty-three species are assessed as threaten</w:t>
      </w:r>
      <w:r w:rsidR="00A26495">
        <w:t>ed with extinction (categories vulnerable, endangered and critically e</w:t>
      </w:r>
      <w:r>
        <w:t xml:space="preserve">ndangered; </w:t>
      </w:r>
      <w:r w:rsidR="00585843">
        <w:rPr>
          <w:b/>
        </w:rPr>
        <w:t>Table 3.8</w:t>
      </w:r>
      <w:r>
        <w:t>). Thus b</w:t>
      </w:r>
      <w:r w:rsidR="00A26495">
        <w:t>etween 21.7% (assuming that no data d</w:t>
      </w:r>
      <w:r>
        <w:t>eficient species are threatened with extinction</w:t>
      </w:r>
      <w:r w:rsidR="00A26495">
        <w:t>) and 26.6% (assuming that all data d</w:t>
      </w:r>
      <w:r>
        <w:t>eficient species are threatened with extinction) of species within the region are threatened with extinction. Best estimates of extinctio</w:t>
      </w:r>
      <w:r w:rsidR="00E91659">
        <w:t>n threat generally assume that data d</w:t>
      </w:r>
      <w:r w:rsidR="00A26495">
        <w:t>eficient species fall into non-data d</w:t>
      </w:r>
      <w:r>
        <w:t xml:space="preserve">eficient categories </w:t>
      </w:r>
      <w:r w:rsidR="00E91659">
        <w:t>in the same proportions as non-data d</w:t>
      </w:r>
      <w:r>
        <w:t>eficient species</w:t>
      </w:r>
      <w:r w:rsidR="001C767E">
        <w:t xml:space="preserve"> </w:t>
      </w:r>
      <w:r>
        <w:fldChar w:fldCharType="begin" w:fldLock="1"/>
      </w:r>
      <w:r>
        <w:instrText>ADDIN CSL_CITATION { "citationItems" : [ { "id" : "ITEM-1", "itemData" : { "author" : [ { "dropping-particle" : "", "family" : "IUCN", "given" : "", "non-dropping-particle" : "", "parse-names" : false, "suffix" : "" } ], "id" : "ITEM-1", "issued" : { "date-parts" : [ [ "2017" ] ] }, "title" : "How many species are threatened?", "type" : "article" }, "uris" : [ "http://www.mendeley.com/documents/?uuid=355a3519-438a-4912-9e26-dd3af7ff4c77" ] } ], "mendeley" : { "formattedCitation" : "(IUCN, 2017a)", "plainTextFormattedCitation" : "(IUCN, 2017a)", "previouslyFormattedCitation" : "(IUCN, 2017a)" }, "properties" : {  }, "schema" : "https://github.com/citation-style-language/schema/raw/master/csl-citation.json" }</w:instrText>
      </w:r>
      <w:r>
        <w:fldChar w:fldCharType="separate"/>
      </w:r>
      <w:r>
        <w:t>(IUCN, 2017a)</w:t>
      </w:r>
      <w:r>
        <w:fldChar w:fldCharType="end"/>
      </w:r>
      <w:r>
        <w:t xml:space="preserve">, indicating here that about 22.8% of reptile species in Europe and Central Asia are threatened with extinction. This level of threat is similar to the one of reptiles globally (18.8% </w:t>
      </w:r>
      <w:r>
        <w:fldChar w:fldCharType="begin" w:fldLock="1"/>
      </w:r>
      <w:r>
        <w:instrText>ADDIN CSL_CITATION { "citationItems" : [ { "id" : "ITEM-1", "itemData" : { "author" : [ { "dropping-particle" : "", "family" : "B\u00f6hm", "given" : "M", "non-dropping-particle" : "", "parse-names" : false, "suffix" : "" }, { "dropping-particle" : "", "family" : "Collen", "given" : "B", "non-dropping-particle" : "", "parse-names" : false, "suffix" : "" }, { "dropping-particle" : "", "family" : "Baillie", "given" : "JEM", "non-dropping-particle" : "", "parse-names" : false, "suffix" : "" }, { "dropping-particle" : "", "family" : "Bowles", "given" : "P", "non-dropping-particle" : "", "parse-names" : false, "suffix" : "" } ], "container-title" : "Biological", "id" : "ITEM-1", "issued" : { "date-parts" : [ [ "2013" ] ] }, "title" : "The conservation status of the world's reptiles", "type" : "article-journal" }, "uris" : [ "http://www.mendeley.com/documents/?uuid=6a7e09e9-8011-343a-9e4e-15107ff562c9" ] } ], "mendeley" : { "formattedCitation" : "(B\u00f6hm, Collen, Baillie, &amp; Bowles, 2013)", "plainTextFormattedCitation" : "(B\u00f6hm, Collen, Baillie, &amp; Bowles, 2013)", "previouslyFormattedCitation" : "(B\u00f6hm, Collen, Baillie, &amp; Bowles, 2013)" }, "properties" : {  }, "schema" : "https://github.com/citation-style-language/schema/raw/master/csl-citation.json" }</w:instrText>
      </w:r>
      <w:r>
        <w:fldChar w:fldCharType="separate"/>
      </w:r>
      <w:r w:rsidR="00F96670">
        <w:t xml:space="preserve">- </w:t>
      </w:r>
      <w:r>
        <w:t>Böhm</w:t>
      </w:r>
      <w:r w:rsidR="001C767E">
        <w:rPr>
          <w:i/>
        </w:rPr>
        <w:t xml:space="preserve"> et al.</w:t>
      </w:r>
      <w:r>
        <w:t>, 2013</w:t>
      </w:r>
      <w:r>
        <w:fldChar w:fldCharType="end"/>
      </w:r>
      <w:r>
        <w:t xml:space="preserve">) and across Europe (Western, Central and Eastern Europe, including the Russian Federation up to the Urals and excluding the Caucasus) (19.7% </w:t>
      </w:r>
      <w:r>
        <w:fldChar w:fldCharType="begin" w:fldLock="1"/>
      </w:r>
      <w:r>
        <w:instrText>ADDIN CSL_CITATION { "citationItems" : [ { "id" : "ITEM-1", "itemData" : { "author" : [ { "dropping-particle" : "", "family" : "Cox  Temple, H.J.", "given" : "N A", "non-dropping-particle" : "", "parse-names" : false, "suffix" : "" } ], "id" : "ITEM-1", "issued" : { "date-parts" : [ [ "2009" ] ] }, "publisher" : "Office for Official Publications of the European Communities", "publisher-place" : "Luxembourg", "title" : "European Red List of Reptiles", "type" : "report" }, "uris" : [ "http://www.mendeley.com/documents/?uuid=156ef71d-8d99-432a-ade0-0955d83097be" ] } ], "mendeley" : { "formattedCitation" : "(Cox\u00a0 Temple, H.J., 2009)", "plainTextFormattedCitation" : "(Cox\u00a0 Temple, H.J., 2009)", "previouslyFormattedCitation" : "(Cox\u00a0 Temple, H.J., 2009)" }, "properties" : {  }, "schema" : "https://github.com/citation-style-language/schema/raw/master/csl-citation.json" }</w:instrText>
      </w:r>
      <w:r>
        <w:fldChar w:fldCharType="separate"/>
      </w:r>
      <w:r w:rsidR="00F96670">
        <w:t xml:space="preserve">- </w:t>
      </w:r>
      <w:r>
        <w:t>Cox &amp; Temple, 2009</w:t>
      </w:r>
      <w:r>
        <w:fldChar w:fldCharType="end"/>
      </w:r>
      <w:r>
        <w:t>; χ</w:t>
      </w:r>
      <w:r>
        <w:rPr>
          <w:vertAlign w:val="superscript"/>
        </w:rPr>
        <w:t>2</w:t>
      </w:r>
      <w:r>
        <w:t>=2.31, df=2, p=0.315). However, recent</w:t>
      </w:r>
      <w:r w:rsidR="00E91659">
        <w:t xml:space="preserve"> studies suggest that globally data d</w:t>
      </w:r>
      <w:r>
        <w:t xml:space="preserve">eficient reptiles are neither widespread nor common, suggesting there may be an underestimation of extinction risk </w:t>
      </w:r>
      <w:r>
        <w:fldChar w:fldCharType="begin" w:fldLock="1"/>
      </w:r>
      <w:r>
        <w:instrText>ADDIN CSL_CITATION { "citationItems" : [ { "id" : "ITEM-1", "itemData" : { "author" : [ { "dropping-particle" : "", "family" : "Meiri  Bauer, A., Castro-Herrera, F., Chirio, L., Colli, G., Das, I., Doan, T., Glaw, F., Grismer, L., Hoogmoed, M., Kraus, F., LeBreton, M., Meirte, D., Nagy, Z., Nogueira, C., Oliver, P., Pincheira-Donoso, D., Shea, G., Sindaco, R., Tallowin, O., Torres", "given" : "S", "non-dropping-particle" : "", "parse-names" : false, "suffix" : "" } ], "container-title" : "Diversity &amp; Distributions", "id" : "ITEM-1", "issued" : { "date-parts" : [ [ "2017" ] ] }, "title" : "Extinct, obscure or imaginary: the lizard species with the smallest ranges", "type" : "article-journal", "volume" : "in press" }, "uris" : [ "http://www.mendeley.com/documents/?uuid=62a73bce-1e4d-48e7-8f55-1e8af4dfd31f" ] } ], "mendeley" : { "formattedCitation" : "(Meiri\u00a0 Bauer, A., Castro-Herrera, F., Chirio, L., Colli, G., Das, I., Doan, T., Glaw, F., Grismer, L., Hoogmoed, M., Kraus, F., LeBreton, M., Meirte, D., Nagy, Z., Nogueira, C., Oliver, P., Pincheira-Donoso, D., Shea, G., Sindaco, R., Tallowin, O., Torres, 2017)", "manualFormatting" : "(Meiri\u00a0 et al. 2017)", "plainTextFormattedCitation" : "(Meiri\u00a0 Bauer, A., Castro-Herrera, F., Chirio, L., Colli, G., Das, I., Doan, T., Glaw, F., Grismer, L., Hoogmoed, M., Kraus, F., LeBreton, M., Meirte, D., Nagy, Z., Nogueira, C., Oliver, P., Pincheira-Donoso, D., Shea, G., Sindaco, R., Tallowin, O., Torres, 2017)", "previouslyFormattedCitation" : "(Meiri\u00a0 Bauer, A., Castro-Herrera, F., Chirio, L., Colli, G., Das, I., Doan, T., Glaw, F., Grismer, L., Hoogmoed, M., Kraus, F., LeBreton, M., Meirte, D., Nagy, Z., Nogueira, C., Oliver, P., Pincheira-Donoso, D., Shea, G., Sindaco, R., Tallowin, O., Torres, 2017)" }, "properties" : {  }, "schema" : "https://github.com/citation-style-language/schema/raw/master/csl-citation.json" }</w:instrText>
      </w:r>
      <w:r>
        <w:fldChar w:fldCharType="separate"/>
      </w:r>
      <w:r>
        <w:t xml:space="preserve">(Meiri </w:t>
      </w:r>
      <w:r w:rsidR="00301BD0" w:rsidRPr="00301BD0">
        <w:rPr>
          <w:i/>
        </w:rPr>
        <w:t>et al.</w:t>
      </w:r>
      <w:r w:rsidR="001E6AC5">
        <w:t>, 2018</w:t>
      </w:r>
      <w:r>
        <w:t>)</w:t>
      </w:r>
      <w:r>
        <w:fldChar w:fldCharType="end"/>
      </w:r>
      <w:r>
        <w:t xml:space="preserve">. </w:t>
      </w:r>
    </w:p>
    <w:p w14:paraId="27E085C0" w14:textId="67DCA102" w:rsidR="0048205B" w:rsidRDefault="00F4347B" w:rsidP="00AE389F">
      <w:pPr>
        <w:spacing w:after="0"/>
      </w:pPr>
      <w:r>
        <w:rPr>
          <w:lang w:eastAsia="en-GB"/>
        </w:rPr>
        <w:lastRenderedPageBreak/>
        <w:drawing>
          <wp:inline distT="0" distB="0" distL="0" distR="0" wp14:anchorId="1619B40D" wp14:editId="00EE2421">
            <wp:extent cx="5759450" cy="4703445"/>
            <wp:effectExtent l="0" t="0" r="0" b="1905"/>
            <wp:docPr id="949" name="Picture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9"/>
                    <a:stretch>
                      <a:fillRect/>
                    </a:stretch>
                  </pic:blipFill>
                  <pic:spPr>
                    <a:xfrm>
                      <a:off x="0" y="0"/>
                      <a:ext cx="5759450" cy="4703445"/>
                    </a:xfrm>
                    <a:prstGeom prst="rect">
                      <a:avLst/>
                    </a:prstGeom>
                  </pic:spPr>
                </pic:pic>
              </a:graphicData>
            </a:graphic>
          </wp:inline>
        </w:drawing>
      </w:r>
    </w:p>
    <w:p w14:paraId="1B6ABD41" w14:textId="77777777" w:rsidR="00F4347B" w:rsidRDefault="00F4347B" w:rsidP="00AE389F">
      <w:pPr>
        <w:spacing w:after="0"/>
      </w:pPr>
    </w:p>
    <w:p w14:paraId="6B77D038" w14:textId="0697B80B" w:rsidR="0048205B" w:rsidRPr="00780EE4" w:rsidRDefault="0048205B" w:rsidP="000226B2">
      <w:pPr>
        <w:pStyle w:val="Caption"/>
        <w:rPr>
          <w:rFonts w:cstheme="minorHAnsi"/>
        </w:rPr>
      </w:pPr>
      <w:bookmarkStart w:id="1033" w:name="_Ref499813194"/>
      <w:r>
        <w:t xml:space="preserve">Table </w:t>
      </w:r>
      <w:bookmarkEnd w:id="1033"/>
      <w:r w:rsidR="00570663">
        <w:t>3.8:</w:t>
      </w:r>
      <w:r>
        <w:t xml:space="preserve"> Global IUCN Red List status of reptiles occurring within the Europe and Central Asia assessment region, for species with a published assessment (Total = 289). N is the number of species recorded in the assessment region. IUCN categories</w:t>
      </w:r>
      <w:r w:rsidRPr="00780EE4">
        <w:rPr>
          <w:rFonts w:cstheme="minorHAnsi"/>
        </w:rPr>
        <w:t xml:space="preserve">: </w:t>
      </w:r>
      <w:r w:rsidRPr="00AD1382">
        <w:rPr>
          <w:rFonts w:cstheme="minorHAnsi"/>
        </w:rPr>
        <w:t>DD:</w:t>
      </w:r>
      <w:r w:rsidR="00A26495">
        <w:rPr>
          <w:rStyle w:val="CommentReference"/>
          <w:rFonts w:cstheme="minorHAnsi"/>
          <w:sz w:val="22"/>
          <w:szCs w:val="22"/>
        </w:rPr>
        <w:t xml:space="preserve"> data deficient; LC: least concern; NT: near threatened; VU: vulnerable; EN: endangered; CR: c</w:t>
      </w:r>
      <w:r w:rsidRPr="00AD1382">
        <w:rPr>
          <w:rStyle w:val="CommentReference"/>
          <w:rFonts w:cstheme="minorHAnsi"/>
          <w:sz w:val="22"/>
          <w:szCs w:val="22"/>
        </w:rPr>
        <w:t>ritically endangered</w:t>
      </w:r>
      <w:r w:rsidR="00F114C6">
        <w:rPr>
          <w:rStyle w:val="CommentReference"/>
          <w:rFonts w:cstheme="minorHAnsi"/>
          <w:sz w:val="22"/>
          <w:szCs w:val="22"/>
        </w:rPr>
        <w:t>. Source:</w:t>
      </w:r>
      <w:r w:rsidRPr="00780EE4">
        <w:rPr>
          <w:rFonts w:cstheme="minorHAnsi"/>
        </w:rPr>
        <w:t xml:space="preserve"> </w:t>
      </w:r>
      <w:r w:rsidRPr="00780EE4">
        <w:rPr>
          <w:rFonts w:cstheme="minorHAnsi"/>
        </w:rPr>
        <w:fldChar w:fldCharType="begin" w:fldLock="1"/>
      </w:r>
      <w:r w:rsidRPr="00780EE4">
        <w:rPr>
          <w:rFonts w:cstheme="minorHAnsi"/>
        </w:rP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 } ], "mendeley" : { "formattedCitation" : "(IUCN, 2017c)", "plainTextFormattedCitation" : "(IUCN, 2017c)", "previouslyFormattedCitation" : "(IUCN, 2017c)" }, "properties" : {  }, "schema" : "https://github.com/citation-style-language/schema/raw/master/csl-citation.json" }</w:instrText>
      </w:r>
      <w:r w:rsidRPr="00780EE4">
        <w:rPr>
          <w:rFonts w:cstheme="minorHAnsi"/>
        </w:rPr>
        <w:fldChar w:fldCharType="separate"/>
      </w:r>
      <w:r w:rsidRPr="00780EE4">
        <w:rPr>
          <w:rFonts w:cstheme="minorHAnsi"/>
        </w:rPr>
        <w:t xml:space="preserve">IUCN </w:t>
      </w:r>
      <w:r w:rsidR="00F114C6">
        <w:rPr>
          <w:rFonts w:cstheme="minorHAnsi"/>
        </w:rPr>
        <w:t>(</w:t>
      </w:r>
      <w:r w:rsidRPr="00780EE4">
        <w:rPr>
          <w:rFonts w:cstheme="minorHAnsi"/>
        </w:rPr>
        <w:t>2017c)</w:t>
      </w:r>
      <w:r w:rsidRPr="00780EE4">
        <w:rPr>
          <w:rFonts w:cstheme="minorHAnsi"/>
        </w:rPr>
        <w:fldChar w:fldCharType="end"/>
      </w:r>
      <w:r w:rsidRPr="00780EE4">
        <w:rPr>
          <w:rFonts w:cstheme="minorHAnsi"/>
        </w:rPr>
        <w:t>.</w:t>
      </w:r>
    </w:p>
    <w:tbl>
      <w:tblPr>
        <w:tblStyle w:val="TableGrid"/>
        <w:tblW w:w="0" w:type="auto"/>
        <w:tblInd w:w="28" w:type="dxa"/>
        <w:tblCellMar>
          <w:left w:w="28" w:type="dxa"/>
          <w:right w:w="28" w:type="dxa"/>
        </w:tblCellMar>
        <w:tblLook w:val="04A0" w:firstRow="1" w:lastRow="0" w:firstColumn="1" w:lastColumn="0" w:noHBand="0" w:noVBand="1"/>
      </w:tblPr>
      <w:tblGrid>
        <w:gridCol w:w="1512"/>
        <w:gridCol w:w="309"/>
        <w:gridCol w:w="361"/>
        <w:gridCol w:w="287"/>
        <w:gridCol w:w="305"/>
        <w:gridCol w:w="286"/>
        <w:gridCol w:w="831"/>
        <w:gridCol w:w="480"/>
        <w:gridCol w:w="361"/>
        <w:gridCol w:w="1698"/>
        <w:gridCol w:w="1293"/>
        <w:gridCol w:w="1309"/>
      </w:tblGrid>
      <w:tr w:rsidR="0048205B" w14:paraId="762AF634" w14:textId="77777777" w:rsidTr="00AE389F">
        <w:trPr>
          <w:cantSplit/>
          <w:trHeight w:val="473"/>
        </w:trPr>
        <w:tc>
          <w:tcPr>
            <w:tcW w:w="0" w:type="auto"/>
            <w:tcBorders>
              <w:top w:val="single" w:sz="4" w:space="0" w:color="auto"/>
              <w:left w:val="single" w:sz="4" w:space="0" w:color="auto"/>
              <w:bottom w:val="single" w:sz="4" w:space="0" w:color="auto"/>
              <w:right w:val="single" w:sz="4" w:space="0" w:color="auto"/>
            </w:tcBorders>
            <w:hideMark/>
          </w:tcPr>
          <w:p w14:paraId="6E7BDA65" w14:textId="77777777" w:rsidR="0048205B" w:rsidRPr="00233C9F" w:rsidRDefault="0048205B" w:rsidP="00AE389F">
            <w:pPr>
              <w:spacing w:after="0"/>
              <w:rPr>
                <w:rFonts w:cstheme="minorHAnsi"/>
                <w:b/>
                <w:sz w:val="20"/>
                <w:szCs w:val="20"/>
              </w:rPr>
            </w:pPr>
            <w:bookmarkStart w:id="1034" w:name="_Hlk499813391"/>
            <w:r w:rsidRPr="00233C9F">
              <w:rPr>
                <w:rFonts w:cstheme="minorHAnsi"/>
                <w:b/>
                <w:sz w:val="20"/>
                <w:szCs w:val="20"/>
              </w:rPr>
              <w:t>Group</w:t>
            </w:r>
          </w:p>
        </w:tc>
        <w:tc>
          <w:tcPr>
            <w:tcW w:w="0" w:type="auto"/>
            <w:tcBorders>
              <w:top w:val="single" w:sz="4" w:space="0" w:color="auto"/>
              <w:left w:val="single" w:sz="4" w:space="0" w:color="auto"/>
              <w:bottom w:val="single" w:sz="4" w:space="0" w:color="auto"/>
              <w:right w:val="single" w:sz="4" w:space="0" w:color="auto"/>
            </w:tcBorders>
            <w:hideMark/>
          </w:tcPr>
          <w:p w14:paraId="20763DD1" w14:textId="77777777" w:rsidR="0048205B" w:rsidRPr="00233C9F" w:rsidRDefault="0048205B" w:rsidP="00AE389F">
            <w:pPr>
              <w:spacing w:after="0"/>
              <w:rPr>
                <w:rFonts w:cstheme="minorHAnsi"/>
                <w:b/>
                <w:sz w:val="20"/>
                <w:szCs w:val="20"/>
              </w:rPr>
            </w:pPr>
            <w:r w:rsidRPr="00233C9F">
              <w:rPr>
                <w:rFonts w:cstheme="minorHAnsi"/>
                <w:b/>
                <w:sz w:val="20"/>
                <w:szCs w:val="20"/>
              </w:rPr>
              <w:t>D</w:t>
            </w:r>
            <w:r>
              <w:rPr>
                <w:rFonts w:cstheme="minorHAnsi"/>
                <w:b/>
                <w:sz w:val="20"/>
                <w:szCs w:val="20"/>
              </w:rPr>
              <w:t>D</w:t>
            </w:r>
          </w:p>
        </w:tc>
        <w:tc>
          <w:tcPr>
            <w:tcW w:w="0" w:type="auto"/>
            <w:tcBorders>
              <w:top w:val="single" w:sz="4" w:space="0" w:color="auto"/>
              <w:left w:val="single" w:sz="4" w:space="0" w:color="auto"/>
              <w:bottom w:val="single" w:sz="4" w:space="0" w:color="auto"/>
              <w:right w:val="single" w:sz="4" w:space="0" w:color="auto"/>
            </w:tcBorders>
            <w:hideMark/>
          </w:tcPr>
          <w:p w14:paraId="732E4EC5" w14:textId="77777777" w:rsidR="0048205B" w:rsidRPr="00233C9F" w:rsidRDefault="0048205B" w:rsidP="00AE389F">
            <w:pPr>
              <w:spacing w:after="0"/>
              <w:rPr>
                <w:rFonts w:cstheme="minorHAnsi"/>
                <w:b/>
                <w:sz w:val="20"/>
                <w:szCs w:val="20"/>
              </w:rPr>
            </w:pPr>
            <w:r w:rsidRPr="00233C9F">
              <w:rPr>
                <w:rFonts w:cstheme="minorHAnsi"/>
                <w:b/>
                <w:sz w:val="20"/>
                <w:szCs w:val="20"/>
              </w:rPr>
              <w:t>LC</w:t>
            </w:r>
          </w:p>
        </w:tc>
        <w:tc>
          <w:tcPr>
            <w:tcW w:w="0" w:type="auto"/>
            <w:tcBorders>
              <w:top w:val="single" w:sz="4" w:space="0" w:color="auto"/>
              <w:left w:val="single" w:sz="4" w:space="0" w:color="auto"/>
              <w:bottom w:val="single" w:sz="4" w:space="0" w:color="auto"/>
              <w:right w:val="single" w:sz="4" w:space="0" w:color="auto"/>
            </w:tcBorders>
            <w:hideMark/>
          </w:tcPr>
          <w:p w14:paraId="5290BF38" w14:textId="77777777" w:rsidR="0048205B" w:rsidRPr="00233C9F" w:rsidRDefault="0048205B" w:rsidP="00AE389F">
            <w:pPr>
              <w:spacing w:after="0"/>
              <w:rPr>
                <w:rFonts w:cstheme="minorHAnsi"/>
                <w:b/>
                <w:sz w:val="20"/>
                <w:szCs w:val="20"/>
              </w:rPr>
            </w:pPr>
            <w:r w:rsidRPr="00233C9F">
              <w:rPr>
                <w:rFonts w:cstheme="minorHAnsi"/>
                <w:b/>
                <w:sz w:val="20"/>
                <w:szCs w:val="20"/>
              </w:rPr>
              <w:t>N</w:t>
            </w:r>
            <w:r>
              <w:rPr>
                <w:rFonts w:cstheme="minorHAnsi"/>
                <w:b/>
                <w:sz w:val="20"/>
                <w:szCs w:val="20"/>
              </w:rPr>
              <w:t>T</w:t>
            </w:r>
          </w:p>
        </w:tc>
        <w:tc>
          <w:tcPr>
            <w:tcW w:w="0" w:type="auto"/>
            <w:tcBorders>
              <w:top w:val="single" w:sz="4" w:space="0" w:color="auto"/>
              <w:left w:val="single" w:sz="4" w:space="0" w:color="auto"/>
              <w:bottom w:val="single" w:sz="4" w:space="0" w:color="auto"/>
              <w:right w:val="single" w:sz="4" w:space="0" w:color="auto"/>
            </w:tcBorders>
            <w:hideMark/>
          </w:tcPr>
          <w:p w14:paraId="1604B7AA" w14:textId="77777777" w:rsidR="0048205B" w:rsidRPr="00233C9F" w:rsidRDefault="0048205B" w:rsidP="00AE389F">
            <w:pPr>
              <w:spacing w:after="0"/>
              <w:rPr>
                <w:rFonts w:cstheme="minorHAnsi"/>
                <w:b/>
                <w:sz w:val="20"/>
                <w:szCs w:val="20"/>
              </w:rPr>
            </w:pPr>
            <w:r w:rsidRPr="00233C9F">
              <w:rPr>
                <w:rFonts w:cstheme="minorHAnsi"/>
                <w:b/>
                <w:sz w:val="20"/>
                <w:szCs w:val="20"/>
              </w:rPr>
              <w:t>V</w:t>
            </w:r>
            <w:r>
              <w:rPr>
                <w:rFonts w:cstheme="minorHAnsi"/>
                <w:b/>
                <w:sz w:val="20"/>
                <w:szCs w:val="20"/>
              </w:rPr>
              <w:t>U</w:t>
            </w:r>
          </w:p>
        </w:tc>
        <w:tc>
          <w:tcPr>
            <w:tcW w:w="0" w:type="auto"/>
            <w:tcBorders>
              <w:top w:val="single" w:sz="4" w:space="0" w:color="auto"/>
              <w:left w:val="single" w:sz="4" w:space="0" w:color="auto"/>
              <w:bottom w:val="single" w:sz="4" w:space="0" w:color="auto"/>
              <w:right w:val="single" w:sz="4" w:space="0" w:color="auto"/>
            </w:tcBorders>
            <w:hideMark/>
          </w:tcPr>
          <w:p w14:paraId="4E06B2F3" w14:textId="77777777" w:rsidR="0048205B" w:rsidRPr="00233C9F" w:rsidRDefault="0048205B" w:rsidP="00AE389F">
            <w:pPr>
              <w:spacing w:after="0"/>
              <w:rPr>
                <w:rFonts w:cstheme="minorHAnsi"/>
                <w:b/>
                <w:sz w:val="20"/>
                <w:szCs w:val="20"/>
              </w:rPr>
            </w:pPr>
            <w:r w:rsidRPr="00233C9F">
              <w:rPr>
                <w:rFonts w:cstheme="minorHAnsi"/>
                <w:b/>
                <w:sz w:val="20"/>
                <w:szCs w:val="20"/>
              </w:rPr>
              <w:t>E</w:t>
            </w:r>
            <w:r>
              <w:rPr>
                <w:rFonts w:cstheme="minorHAnsi"/>
                <w:b/>
                <w:sz w:val="20"/>
                <w:szCs w:val="20"/>
              </w:rPr>
              <w:t>N</w:t>
            </w:r>
          </w:p>
        </w:tc>
        <w:tc>
          <w:tcPr>
            <w:tcW w:w="0" w:type="auto"/>
            <w:tcBorders>
              <w:top w:val="single" w:sz="4" w:space="0" w:color="auto"/>
              <w:left w:val="single" w:sz="4" w:space="0" w:color="auto"/>
              <w:bottom w:val="single" w:sz="4" w:space="0" w:color="auto"/>
              <w:right w:val="single" w:sz="4" w:space="0" w:color="auto"/>
            </w:tcBorders>
            <w:hideMark/>
          </w:tcPr>
          <w:p w14:paraId="720BE4F9" w14:textId="77777777" w:rsidR="0048205B" w:rsidRPr="00233C9F" w:rsidRDefault="0048205B" w:rsidP="00AE389F">
            <w:pPr>
              <w:spacing w:after="0"/>
              <w:rPr>
                <w:rFonts w:cstheme="minorHAnsi"/>
                <w:b/>
                <w:sz w:val="20"/>
                <w:szCs w:val="20"/>
              </w:rPr>
            </w:pPr>
            <w:r w:rsidRPr="00233C9F">
              <w:rPr>
                <w:rFonts w:cstheme="minorHAnsi"/>
                <w:b/>
                <w:sz w:val="20"/>
                <w:szCs w:val="20"/>
              </w:rPr>
              <w:t>CR</w:t>
            </w:r>
          </w:p>
        </w:tc>
        <w:tc>
          <w:tcPr>
            <w:tcW w:w="0" w:type="auto"/>
            <w:tcBorders>
              <w:top w:val="single" w:sz="4" w:space="0" w:color="auto"/>
              <w:left w:val="single" w:sz="4" w:space="0" w:color="auto"/>
              <w:bottom w:val="single" w:sz="4" w:space="0" w:color="auto"/>
              <w:right w:val="single" w:sz="4" w:space="0" w:color="auto"/>
            </w:tcBorders>
            <w:hideMark/>
          </w:tcPr>
          <w:p w14:paraId="4D5C1659" w14:textId="77777777" w:rsidR="0048205B" w:rsidRPr="00233C9F" w:rsidRDefault="0048205B" w:rsidP="00AE389F">
            <w:pPr>
              <w:spacing w:after="0"/>
              <w:rPr>
                <w:rFonts w:cstheme="minorHAnsi"/>
                <w:b/>
                <w:sz w:val="20"/>
                <w:szCs w:val="20"/>
              </w:rPr>
            </w:pPr>
            <w:r w:rsidRPr="00233C9F">
              <w:rPr>
                <w:rFonts w:cstheme="minorHAnsi"/>
                <w:b/>
                <w:sz w:val="20"/>
                <w:szCs w:val="20"/>
              </w:rPr>
              <w:t>Total</w:t>
            </w:r>
          </w:p>
        </w:tc>
        <w:tc>
          <w:tcPr>
            <w:tcW w:w="0" w:type="auto"/>
            <w:tcBorders>
              <w:top w:val="single" w:sz="4" w:space="0" w:color="auto"/>
              <w:left w:val="single" w:sz="4" w:space="0" w:color="auto"/>
              <w:bottom w:val="single" w:sz="4" w:space="0" w:color="auto"/>
              <w:right w:val="single" w:sz="4" w:space="0" w:color="auto"/>
            </w:tcBorders>
            <w:hideMark/>
          </w:tcPr>
          <w:p w14:paraId="60D231C4" w14:textId="77777777" w:rsidR="0048205B" w:rsidRPr="00503C3C" w:rsidRDefault="0048205B" w:rsidP="00AE389F">
            <w:pPr>
              <w:spacing w:after="0"/>
              <w:rPr>
                <w:rFonts w:cstheme="minorHAnsi"/>
                <w:b/>
                <w:sz w:val="20"/>
                <w:szCs w:val="20"/>
              </w:rPr>
            </w:pPr>
            <w:r w:rsidRPr="00503C3C">
              <w:rPr>
                <w:rFonts w:cstheme="minorHAnsi"/>
                <w:b/>
                <w:sz w:val="20"/>
                <w:szCs w:val="20"/>
              </w:rPr>
              <w:t>N</w:t>
            </w:r>
          </w:p>
        </w:tc>
        <w:tc>
          <w:tcPr>
            <w:tcW w:w="0" w:type="auto"/>
            <w:tcBorders>
              <w:top w:val="single" w:sz="4" w:space="0" w:color="auto"/>
              <w:left w:val="single" w:sz="4" w:space="0" w:color="auto"/>
              <w:bottom w:val="single" w:sz="4" w:space="0" w:color="auto"/>
              <w:right w:val="single" w:sz="4" w:space="0" w:color="auto"/>
            </w:tcBorders>
            <w:hideMark/>
          </w:tcPr>
          <w:p w14:paraId="7ACC1972" w14:textId="77777777" w:rsidR="0048205B" w:rsidRPr="00233C9F" w:rsidRDefault="0048205B" w:rsidP="00AE389F">
            <w:pPr>
              <w:spacing w:after="0"/>
              <w:rPr>
                <w:rFonts w:cstheme="minorHAnsi"/>
                <w:b/>
                <w:sz w:val="20"/>
                <w:szCs w:val="20"/>
              </w:rPr>
            </w:pPr>
            <w:r w:rsidRPr="00233C9F">
              <w:rPr>
                <w:rFonts w:cstheme="minorHAnsi"/>
                <w:b/>
                <w:sz w:val="20"/>
                <w:szCs w:val="20"/>
              </w:rPr>
              <w:t>% threatened</w:t>
            </w:r>
          </w:p>
        </w:tc>
        <w:tc>
          <w:tcPr>
            <w:tcW w:w="0" w:type="auto"/>
            <w:tcBorders>
              <w:top w:val="single" w:sz="4" w:space="0" w:color="auto"/>
              <w:left w:val="single" w:sz="4" w:space="0" w:color="auto"/>
              <w:bottom w:val="single" w:sz="4" w:space="0" w:color="auto"/>
              <w:right w:val="single" w:sz="4" w:space="0" w:color="auto"/>
            </w:tcBorders>
            <w:hideMark/>
          </w:tcPr>
          <w:p w14:paraId="02F9242D" w14:textId="77777777" w:rsidR="0048205B" w:rsidRPr="00233C9F" w:rsidRDefault="0048205B" w:rsidP="00AE389F">
            <w:pPr>
              <w:spacing w:after="0"/>
              <w:ind w:left="0" w:firstLine="0"/>
              <w:rPr>
                <w:rFonts w:cstheme="minorHAnsi"/>
                <w:b/>
                <w:sz w:val="20"/>
                <w:szCs w:val="20"/>
              </w:rPr>
            </w:pPr>
            <w:r w:rsidRPr="00233C9F">
              <w:rPr>
                <w:rFonts w:cstheme="minorHAnsi"/>
                <w:b/>
                <w:sz w:val="20"/>
                <w:szCs w:val="20"/>
              </w:rPr>
              <w:t>% lower bound</w:t>
            </w:r>
          </w:p>
        </w:tc>
        <w:tc>
          <w:tcPr>
            <w:tcW w:w="0" w:type="auto"/>
            <w:tcBorders>
              <w:top w:val="single" w:sz="4" w:space="0" w:color="auto"/>
              <w:left w:val="single" w:sz="4" w:space="0" w:color="auto"/>
              <w:bottom w:val="single" w:sz="4" w:space="0" w:color="auto"/>
              <w:right w:val="single" w:sz="4" w:space="0" w:color="auto"/>
            </w:tcBorders>
            <w:hideMark/>
          </w:tcPr>
          <w:p w14:paraId="2AED8C45" w14:textId="77777777" w:rsidR="0048205B" w:rsidRPr="00233C9F" w:rsidRDefault="0048205B" w:rsidP="00AE389F">
            <w:pPr>
              <w:spacing w:after="0"/>
              <w:ind w:left="0" w:firstLine="0"/>
              <w:rPr>
                <w:rFonts w:cstheme="minorHAnsi"/>
                <w:b/>
                <w:sz w:val="20"/>
                <w:szCs w:val="20"/>
              </w:rPr>
            </w:pPr>
            <w:r w:rsidRPr="00233C9F">
              <w:rPr>
                <w:rFonts w:cstheme="minorHAnsi"/>
                <w:b/>
                <w:sz w:val="20"/>
                <w:szCs w:val="20"/>
              </w:rPr>
              <w:t>% upper bound</w:t>
            </w:r>
          </w:p>
        </w:tc>
      </w:tr>
      <w:tr w:rsidR="0048205B" w14:paraId="2B2CCFA0"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69341024" w14:textId="77777777" w:rsidR="0048205B" w:rsidRPr="00233C9F" w:rsidRDefault="0048205B" w:rsidP="00AE389F">
            <w:pPr>
              <w:spacing w:after="0"/>
              <w:rPr>
                <w:rFonts w:cstheme="minorHAnsi"/>
                <w:sz w:val="20"/>
                <w:szCs w:val="20"/>
              </w:rPr>
            </w:pPr>
            <w:r w:rsidRPr="00233C9F">
              <w:rPr>
                <w:rFonts w:cstheme="minorHAnsi"/>
                <w:sz w:val="20"/>
                <w:szCs w:val="20"/>
              </w:rPr>
              <w:t>Reptiles</w:t>
            </w:r>
          </w:p>
        </w:tc>
        <w:tc>
          <w:tcPr>
            <w:tcW w:w="0" w:type="auto"/>
            <w:tcBorders>
              <w:top w:val="single" w:sz="4" w:space="0" w:color="auto"/>
              <w:left w:val="single" w:sz="4" w:space="0" w:color="auto"/>
              <w:bottom w:val="single" w:sz="4" w:space="0" w:color="auto"/>
              <w:right w:val="single" w:sz="4" w:space="0" w:color="auto"/>
            </w:tcBorders>
            <w:hideMark/>
          </w:tcPr>
          <w:p w14:paraId="0D5C1A9C" w14:textId="77777777" w:rsidR="0048205B" w:rsidRPr="00233C9F" w:rsidRDefault="0048205B" w:rsidP="00AE389F">
            <w:pPr>
              <w:spacing w:after="0"/>
              <w:rPr>
                <w:rFonts w:cstheme="minorHAnsi"/>
                <w:sz w:val="20"/>
                <w:szCs w:val="20"/>
              </w:rPr>
            </w:pPr>
            <w:r w:rsidRPr="00233C9F">
              <w:rPr>
                <w:rFonts w:cstheme="minorHAnsi"/>
                <w:sz w:val="20"/>
                <w:szCs w:val="20"/>
              </w:rPr>
              <w:t>14</w:t>
            </w:r>
          </w:p>
        </w:tc>
        <w:tc>
          <w:tcPr>
            <w:tcW w:w="0" w:type="auto"/>
            <w:tcBorders>
              <w:top w:val="single" w:sz="4" w:space="0" w:color="auto"/>
              <w:left w:val="single" w:sz="4" w:space="0" w:color="auto"/>
              <w:bottom w:val="single" w:sz="4" w:space="0" w:color="auto"/>
              <w:right w:val="single" w:sz="4" w:space="0" w:color="auto"/>
            </w:tcBorders>
            <w:hideMark/>
          </w:tcPr>
          <w:p w14:paraId="21758ADF" w14:textId="77777777" w:rsidR="0048205B" w:rsidRPr="00233C9F" w:rsidRDefault="0048205B" w:rsidP="00AE389F">
            <w:pPr>
              <w:spacing w:after="0"/>
              <w:rPr>
                <w:rFonts w:cstheme="minorHAnsi"/>
                <w:sz w:val="20"/>
                <w:szCs w:val="20"/>
              </w:rPr>
            </w:pPr>
            <w:r w:rsidRPr="00233C9F">
              <w:rPr>
                <w:rFonts w:cstheme="minorHAnsi"/>
                <w:sz w:val="20"/>
                <w:szCs w:val="20"/>
              </w:rPr>
              <w:t>186</w:t>
            </w:r>
          </w:p>
        </w:tc>
        <w:tc>
          <w:tcPr>
            <w:tcW w:w="0" w:type="auto"/>
            <w:tcBorders>
              <w:top w:val="single" w:sz="4" w:space="0" w:color="auto"/>
              <w:left w:val="single" w:sz="4" w:space="0" w:color="auto"/>
              <w:bottom w:val="single" w:sz="4" w:space="0" w:color="auto"/>
              <w:right w:val="single" w:sz="4" w:space="0" w:color="auto"/>
            </w:tcBorders>
            <w:hideMark/>
          </w:tcPr>
          <w:p w14:paraId="355D4954" w14:textId="77777777" w:rsidR="0048205B" w:rsidRPr="00233C9F" w:rsidRDefault="0048205B" w:rsidP="00AE389F">
            <w:pPr>
              <w:spacing w:after="0"/>
              <w:rPr>
                <w:rFonts w:cstheme="minorHAnsi"/>
                <w:sz w:val="20"/>
                <w:szCs w:val="20"/>
              </w:rPr>
            </w:pPr>
            <w:r w:rsidRPr="00233C9F">
              <w:rPr>
                <w:rFonts w:cstheme="minorHAnsi"/>
                <w:sz w:val="20"/>
                <w:szCs w:val="20"/>
              </w:rPr>
              <w:t>26</w:t>
            </w:r>
          </w:p>
        </w:tc>
        <w:tc>
          <w:tcPr>
            <w:tcW w:w="0" w:type="auto"/>
            <w:tcBorders>
              <w:top w:val="single" w:sz="4" w:space="0" w:color="auto"/>
              <w:left w:val="single" w:sz="4" w:space="0" w:color="auto"/>
              <w:bottom w:val="single" w:sz="4" w:space="0" w:color="auto"/>
              <w:right w:val="single" w:sz="4" w:space="0" w:color="auto"/>
            </w:tcBorders>
            <w:hideMark/>
          </w:tcPr>
          <w:p w14:paraId="56D2FDD2" w14:textId="77777777" w:rsidR="0048205B" w:rsidRPr="00233C9F" w:rsidRDefault="0048205B" w:rsidP="00AE389F">
            <w:pPr>
              <w:spacing w:after="0"/>
              <w:rPr>
                <w:rFonts w:cstheme="minorHAnsi"/>
                <w:sz w:val="20"/>
                <w:szCs w:val="20"/>
              </w:rPr>
            </w:pPr>
            <w:r w:rsidRPr="00233C9F">
              <w:rPr>
                <w:rFonts w:cstheme="minorHAnsi"/>
                <w:sz w:val="20"/>
                <w:szCs w:val="20"/>
              </w:rPr>
              <w:t>21</w:t>
            </w:r>
          </w:p>
        </w:tc>
        <w:tc>
          <w:tcPr>
            <w:tcW w:w="0" w:type="auto"/>
            <w:tcBorders>
              <w:top w:val="single" w:sz="4" w:space="0" w:color="auto"/>
              <w:left w:val="single" w:sz="4" w:space="0" w:color="auto"/>
              <w:bottom w:val="single" w:sz="4" w:space="0" w:color="auto"/>
              <w:right w:val="single" w:sz="4" w:space="0" w:color="auto"/>
            </w:tcBorders>
            <w:hideMark/>
          </w:tcPr>
          <w:p w14:paraId="7760471D" w14:textId="77777777" w:rsidR="0048205B" w:rsidRPr="00233C9F" w:rsidRDefault="0048205B" w:rsidP="00AE389F">
            <w:pPr>
              <w:spacing w:after="0"/>
              <w:rPr>
                <w:rFonts w:cstheme="minorHAnsi"/>
                <w:sz w:val="20"/>
                <w:szCs w:val="20"/>
              </w:rPr>
            </w:pPr>
            <w:r w:rsidRPr="00233C9F">
              <w:rPr>
                <w:rFonts w:cstheme="minorHAnsi"/>
                <w:sz w:val="20"/>
                <w:szCs w:val="20"/>
              </w:rPr>
              <w:t>25</w:t>
            </w:r>
          </w:p>
        </w:tc>
        <w:tc>
          <w:tcPr>
            <w:tcW w:w="0" w:type="auto"/>
            <w:tcBorders>
              <w:top w:val="single" w:sz="4" w:space="0" w:color="auto"/>
              <w:left w:val="single" w:sz="4" w:space="0" w:color="auto"/>
              <w:bottom w:val="single" w:sz="4" w:space="0" w:color="auto"/>
              <w:right w:val="single" w:sz="4" w:space="0" w:color="auto"/>
            </w:tcBorders>
            <w:hideMark/>
          </w:tcPr>
          <w:p w14:paraId="43951DF8" w14:textId="77777777" w:rsidR="0048205B" w:rsidRPr="00233C9F" w:rsidRDefault="0048205B" w:rsidP="00AE389F">
            <w:pPr>
              <w:spacing w:after="0"/>
              <w:rPr>
                <w:rFonts w:cstheme="minorHAnsi"/>
                <w:sz w:val="20"/>
                <w:szCs w:val="20"/>
              </w:rPr>
            </w:pPr>
            <w:r w:rsidRPr="00233C9F">
              <w:rPr>
                <w:rFonts w:cstheme="minorHAnsi"/>
                <w:sz w:val="20"/>
                <w:szCs w:val="20"/>
              </w:rPr>
              <w:t xml:space="preserve">17 </w:t>
            </w:r>
            <w:r w:rsidRPr="00233C9F">
              <w:rPr>
                <w:rFonts w:cstheme="minorHAnsi"/>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14:paraId="4AAB8571" w14:textId="77777777" w:rsidR="0048205B" w:rsidRPr="00233C9F" w:rsidRDefault="0048205B" w:rsidP="00AE389F">
            <w:pPr>
              <w:spacing w:after="0"/>
              <w:rPr>
                <w:rFonts w:cstheme="minorHAnsi"/>
                <w:sz w:val="20"/>
                <w:szCs w:val="20"/>
              </w:rPr>
            </w:pPr>
            <w:r w:rsidRPr="00233C9F">
              <w:rPr>
                <w:rFonts w:cstheme="minorHAnsi"/>
                <w:sz w:val="20"/>
                <w:szCs w:val="20"/>
              </w:rPr>
              <w:t>289</w:t>
            </w:r>
          </w:p>
        </w:tc>
        <w:tc>
          <w:tcPr>
            <w:tcW w:w="0" w:type="auto"/>
            <w:tcBorders>
              <w:top w:val="single" w:sz="4" w:space="0" w:color="auto"/>
              <w:left w:val="single" w:sz="4" w:space="0" w:color="auto"/>
              <w:bottom w:val="single" w:sz="4" w:space="0" w:color="auto"/>
              <w:right w:val="single" w:sz="4" w:space="0" w:color="auto"/>
            </w:tcBorders>
            <w:hideMark/>
          </w:tcPr>
          <w:p w14:paraId="312B0B6E" w14:textId="77777777" w:rsidR="0048205B" w:rsidRPr="00233C9F" w:rsidRDefault="0048205B" w:rsidP="00AE389F">
            <w:pPr>
              <w:spacing w:after="0"/>
              <w:rPr>
                <w:rFonts w:cstheme="minorHAnsi"/>
                <w:i/>
                <w:sz w:val="20"/>
                <w:szCs w:val="20"/>
              </w:rPr>
            </w:pPr>
            <w:r w:rsidRPr="00233C9F">
              <w:rPr>
                <w:rFonts w:cstheme="minorHAnsi"/>
                <w:i/>
                <w:sz w:val="20"/>
                <w:szCs w:val="20"/>
              </w:rPr>
              <w:t>408</w:t>
            </w:r>
          </w:p>
        </w:tc>
        <w:tc>
          <w:tcPr>
            <w:tcW w:w="0" w:type="auto"/>
            <w:tcBorders>
              <w:top w:val="single" w:sz="4" w:space="0" w:color="auto"/>
              <w:left w:val="single" w:sz="4" w:space="0" w:color="auto"/>
              <w:bottom w:val="single" w:sz="4" w:space="0" w:color="auto"/>
              <w:right w:val="single" w:sz="4" w:space="0" w:color="auto"/>
            </w:tcBorders>
            <w:hideMark/>
          </w:tcPr>
          <w:p w14:paraId="5B624A75" w14:textId="77777777" w:rsidR="0048205B" w:rsidRPr="00233C9F" w:rsidRDefault="0048205B" w:rsidP="00AE389F">
            <w:pPr>
              <w:spacing w:after="0"/>
              <w:rPr>
                <w:rFonts w:cstheme="minorHAnsi"/>
                <w:sz w:val="20"/>
                <w:szCs w:val="20"/>
              </w:rPr>
            </w:pPr>
            <w:r w:rsidRPr="00233C9F">
              <w:rPr>
                <w:rFonts w:cstheme="minorHAnsi"/>
                <w:sz w:val="20"/>
                <w:szCs w:val="20"/>
              </w:rPr>
              <w:t>22.9</w:t>
            </w:r>
          </w:p>
        </w:tc>
        <w:tc>
          <w:tcPr>
            <w:tcW w:w="0" w:type="auto"/>
            <w:tcBorders>
              <w:top w:val="single" w:sz="4" w:space="0" w:color="auto"/>
              <w:left w:val="single" w:sz="4" w:space="0" w:color="auto"/>
              <w:bottom w:val="single" w:sz="4" w:space="0" w:color="auto"/>
              <w:right w:val="single" w:sz="4" w:space="0" w:color="auto"/>
            </w:tcBorders>
            <w:hideMark/>
          </w:tcPr>
          <w:p w14:paraId="64CF5FFD" w14:textId="77777777" w:rsidR="0048205B" w:rsidRPr="00233C9F" w:rsidRDefault="0048205B" w:rsidP="00AE389F">
            <w:pPr>
              <w:spacing w:after="0"/>
              <w:rPr>
                <w:rFonts w:cstheme="minorHAnsi"/>
                <w:sz w:val="20"/>
                <w:szCs w:val="20"/>
              </w:rPr>
            </w:pPr>
            <w:r w:rsidRPr="00233C9F">
              <w:rPr>
                <w:rFonts w:cstheme="minorHAnsi"/>
                <w:sz w:val="20"/>
                <w:szCs w:val="20"/>
              </w:rPr>
              <w:t>21.8</w:t>
            </w:r>
          </w:p>
        </w:tc>
        <w:tc>
          <w:tcPr>
            <w:tcW w:w="0" w:type="auto"/>
            <w:tcBorders>
              <w:top w:val="single" w:sz="4" w:space="0" w:color="auto"/>
              <w:left w:val="single" w:sz="4" w:space="0" w:color="auto"/>
              <w:bottom w:val="single" w:sz="4" w:space="0" w:color="auto"/>
              <w:right w:val="single" w:sz="4" w:space="0" w:color="auto"/>
            </w:tcBorders>
            <w:hideMark/>
          </w:tcPr>
          <w:p w14:paraId="02A265EC" w14:textId="77777777" w:rsidR="0048205B" w:rsidRPr="00233C9F" w:rsidRDefault="0048205B" w:rsidP="00AE389F">
            <w:pPr>
              <w:spacing w:after="0"/>
              <w:rPr>
                <w:rFonts w:cstheme="minorHAnsi"/>
                <w:sz w:val="20"/>
                <w:szCs w:val="20"/>
              </w:rPr>
            </w:pPr>
            <w:r w:rsidRPr="00233C9F">
              <w:rPr>
                <w:rFonts w:cstheme="minorHAnsi"/>
                <w:sz w:val="20"/>
                <w:szCs w:val="20"/>
              </w:rPr>
              <w:t>26.6</w:t>
            </w:r>
          </w:p>
        </w:tc>
      </w:tr>
      <w:tr w:rsidR="0048205B" w14:paraId="30C9A3B3"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7125EC24" w14:textId="77777777" w:rsidR="0048205B" w:rsidRPr="00233C9F" w:rsidRDefault="0048205B" w:rsidP="00AE389F">
            <w:pPr>
              <w:spacing w:after="0"/>
              <w:rPr>
                <w:rFonts w:cstheme="minorHAnsi"/>
                <w:sz w:val="20"/>
                <w:szCs w:val="20"/>
              </w:rPr>
            </w:pPr>
            <w:r w:rsidRPr="00233C9F">
              <w:rPr>
                <w:rFonts w:cstheme="minorHAnsi"/>
                <w:sz w:val="20"/>
                <w:szCs w:val="20"/>
              </w:rPr>
              <w:t>Lizards</w:t>
            </w:r>
          </w:p>
        </w:tc>
        <w:tc>
          <w:tcPr>
            <w:tcW w:w="0" w:type="auto"/>
            <w:tcBorders>
              <w:top w:val="single" w:sz="4" w:space="0" w:color="auto"/>
              <w:left w:val="single" w:sz="4" w:space="0" w:color="auto"/>
              <w:bottom w:val="single" w:sz="4" w:space="0" w:color="auto"/>
              <w:right w:val="single" w:sz="4" w:space="0" w:color="auto"/>
            </w:tcBorders>
            <w:hideMark/>
          </w:tcPr>
          <w:p w14:paraId="56E108B4" w14:textId="77777777" w:rsidR="0048205B" w:rsidRPr="00233C9F" w:rsidRDefault="0048205B" w:rsidP="00AE389F">
            <w:pPr>
              <w:spacing w:after="0"/>
              <w:rPr>
                <w:rFonts w:cstheme="minorHAnsi"/>
                <w:sz w:val="20"/>
                <w:szCs w:val="20"/>
              </w:rPr>
            </w:pPr>
            <w:r w:rsidRPr="00233C9F">
              <w:rPr>
                <w:rFonts w:cstheme="minorHAnsi"/>
                <w:sz w:val="20"/>
                <w:szCs w:val="20"/>
              </w:rPr>
              <w:t>6</w:t>
            </w:r>
          </w:p>
        </w:tc>
        <w:tc>
          <w:tcPr>
            <w:tcW w:w="0" w:type="auto"/>
            <w:tcBorders>
              <w:top w:val="single" w:sz="4" w:space="0" w:color="auto"/>
              <w:left w:val="single" w:sz="4" w:space="0" w:color="auto"/>
              <w:bottom w:val="single" w:sz="4" w:space="0" w:color="auto"/>
              <w:right w:val="single" w:sz="4" w:space="0" w:color="auto"/>
            </w:tcBorders>
            <w:hideMark/>
          </w:tcPr>
          <w:p w14:paraId="1217C353" w14:textId="77777777" w:rsidR="0048205B" w:rsidRPr="00233C9F" w:rsidRDefault="0048205B" w:rsidP="00AE389F">
            <w:pPr>
              <w:spacing w:after="0"/>
              <w:rPr>
                <w:rFonts w:cstheme="minorHAnsi"/>
                <w:sz w:val="20"/>
                <w:szCs w:val="20"/>
              </w:rPr>
            </w:pPr>
            <w:r w:rsidRPr="00233C9F">
              <w:rPr>
                <w:rFonts w:cstheme="minorHAnsi"/>
                <w:sz w:val="20"/>
                <w:szCs w:val="20"/>
              </w:rPr>
              <w:t>120</w:t>
            </w:r>
          </w:p>
        </w:tc>
        <w:tc>
          <w:tcPr>
            <w:tcW w:w="0" w:type="auto"/>
            <w:tcBorders>
              <w:top w:val="single" w:sz="4" w:space="0" w:color="auto"/>
              <w:left w:val="single" w:sz="4" w:space="0" w:color="auto"/>
              <w:bottom w:val="single" w:sz="4" w:space="0" w:color="auto"/>
              <w:right w:val="single" w:sz="4" w:space="0" w:color="auto"/>
            </w:tcBorders>
            <w:hideMark/>
          </w:tcPr>
          <w:p w14:paraId="34AD0A24" w14:textId="77777777" w:rsidR="0048205B" w:rsidRPr="00233C9F" w:rsidRDefault="0048205B" w:rsidP="00AE389F">
            <w:pPr>
              <w:spacing w:after="0"/>
              <w:rPr>
                <w:rFonts w:cstheme="minorHAnsi"/>
                <w:sz w:val="20"/>
                <w:szCs w:val="20"/>
              </w:rPr>
            </w:pPr>
            <w:r w:rsidRPr="00233C9F">
              <w:rPr>
                <w:rFonts w:cstheme="minorHAnsi"/>
                <w:sz w:val="20"/>
                <w:szCs w:val="20"/>
              </w:rPr>
              <w:t>17</w:t>
            </w:r>
          </w:p>
        </w:tc>
        <w:tc>
          <w:tcPr>
            <w:tcW w:w="0" w:type="auto"/>
            <w:tcBorders>
              <w:top w:val="single" w:sz="4" w:space="0" w:color="auto"/>
              <w:left w:val="single" w:sz="4" w:space="0" w:color="auto"/>
              <w:bottom w:val="single" w:sz="4" w:space="0" w:color="auto"/>
              <w:right w:val="single" w:sz="4" w:space="0" w:color="auto"/>
            </w:tcBorders>
            <w:hideMark/>
          </w:tcPr>
          <w:p w14:paraId="6D6AC963" w14:textId="77777777" w:rsidR="0048205B" w:rsidRPr="00233C9F" w:rsidRDefault="0048205B" w:rsidP="00AE389F">
            <w:pPr>
              <w:spacing w:after="0"/>
              <w:rPr>
                <w:rFonts w:cstheme="minorHAnsi"/>
                <w:sz w:val="20"/>
                <w:szCs w:val="20"/>
              </w:rPr>
            </w:pPr>
            <w:r w:rsidRPr="00233C9F">
              <w:rPr>
                <w:rFonts w:cstheme="minorHAnsi"/>
                <w:sz w:val="20"/>
                <w:szCs w:val="20"/>
              </w:rPr>
              <w:t>13</w:t>
            </w:r>
          </w:p>
        </w:tc>
        <w:tc>
          <w:tcPr>
            <w:tcW w:w="0" w:type="auto"/>
            <w:tcBorders>
              <w:top w:val="single" w:sz="4" w:space="0" w:color="auto"/>
              <w:left w:val="single" w:sz="4" w:space="0" w:color="auto"/>
              <w:bottom w:val="single" w:sz="4" w:space="0" w:color="auto"/>
              <w:right w:val="single" w:sz="4" w:space="0" w:color="auto"/>
            </w:tcBorders>
            <w:hideMark/>
          </w:tcPr>
          <w:p w14:paraId="34BCD1A7" w14:textId="77777777" w:rsidR="0048205B" w:rsidRPr="00233C9F" w:rsidRDefault="0048205B" w:rsidP="00AE389F">
            <w:pPr>
              <w:spacing w:after="0"/>
              <w:rPr>
                <w:rFonts w:cstheme="minorHAnsi"/>
                <w:sz w:val="20"/>
                <w:szCs w:val="20"/>
              </w:rPr>
            </w:pPr>
            <w:r w:rsidRPr="00233C9F">
              <w:rPr>
                <w:rFonts w:cstheme="minorHAnsi"/>
                <w:sz w:val="20"/>
                <w:szCs w:val="20"/>
              </w:rPr>
              <w:t>16</w:t>
            </w:r>
          </w:p>
        </w:tc>
        <w:tc>
          <w:tcPr>
            <w:tcW w:w="0" w:type="auto"/>
            <w:tcBorders>
              <w:top w:val="single" w:sz="4" w:space="0" w:color="auto"/>
              <w:left w:val="single" w:sz="4" w:space="0" w:color="auto"/>
              <w:bottom w:val="single" w:sz="4" w:space="0" w:color="auto"/>
              <w:right w:val="single" w:sz="4" w:space="0" w:color="auto"/>
            </w:tcBorders>
            <w:hideMark/>
          </w:tcPr>
          <w:p w14:paraId="4AC3C2B8" w14:textId="77777777" w:rsidR="0048205B" w:rsidRPr="00233C9F" w:rsidRDefault="0048205B" w:rsidP="00AE389F">
            <w:pPr>
              <w:spacing w:after="0"/>
              <w:rPr>
                <w:rFonts w:cstheme="minorHAnsi"/>
                <w:sz w:val="20"/>
                <w:szCs w:val="20"/>
              </w:rPr>
            </w:pPr>
            <w:r w:rsidRPr="00233C9F">
              <w:rPr>
                <w:rFonts w:cstheme="minorHAnsi"/>
                <w:sz w:val="20"/>
                <w:szCs w:val="20"/>
              </w:rPr>
              <w:t xml:space="preserve">12 </w:t>
            </w:r>
            <w:r w:rsidRPr="00233C9F">
              <w:rPr>
                <w:rFonts w:cstheme="minorHAnsi"/>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14:paraId="5311D885" w14:textId="77777777" w:rsidR="0048205B" w:rsidRPr="00233C9F" w:rsidRDefault="0048205B" w:rsidP="00AE389F">
            <w:pPr>
              <w:spacing w:after="0"/>
              <w:rPr>
                <w:rFonts w:cstheme="minorHAnsi"/>
                <w:sz w:val="20"/>
                <w:szCs w:val="20"/>
              </w:rPr>
            </w:pPr>
            <w:r w:rsidRPr="00233C9F">
              <w:rPr>
                <w:rFonts w:cstheme="minorHAnsi"/>
                <w:sz w:val="20"/>
                <w:szCs w:val="20"/>
              </w:rPr>
              <w:t>184</w:t>
            </w:r>
          </w:p>
        </w:tc>
        <w:tc>
          <w:tcPr>
            <w:tcW w:w="0" w:type="auto"/>
            <w:tcBorders>
              <w:top w:val="single" w:sz="4" w:space="0" w:color="auto"/>
              <w:left w:val="single" w:sz="4" w:space="0" w:color="auto"/>
              <w:bottom w:val="single" w:sz="4" w:space="0" w:color="auto"/>
              <w:right w:val="single" w:sz="4" w:space="0" w:color="auto"/>
            </w:tcBorders>
            <w:hideMark/>
          </w:tcPr>
          <w:p w14:paraId="6EAC51B0" w14:textId="77777777" w:rsidR="0048205B" w:rsidRPr="00233C9F" w:rsidRDefault="0048205B" w:rsidP="00AE389F">
            <w:pPr>
              <w:spacing w:after="0"/>
              <w:rPr>
                <w:rFonts w:cstheme="minorHAnsi"/>
                <w:i/>
                <w:sz w:val="20"/>
                <w:szCs w:val="20"/>
                <w:highlight w:val="green"/>
              </w:rPr>
            </w:pPr>
            <w:r w:rsidRPr="00233C9F">
              <w:rPr>
                <w:rFonts w:cstheme="minorHAnsi"/>
                <w:i/>
                <w:sz w:val="20"/>
                <w:szCs w:val="20"/>
              </w:rPr>
              <w:t>246</w:t>
            </w:r>
          </w:p>
        </w:tc>
        <w:tc>
          <w:tcPr>
            <w:tcW w:w="0" w:type="auto"/>
            <w:tcBorders>
              <w:top w:val="single" w:sz="4" w:space="0" w:color="auto"/>
              <w:left w:val="single" w:sz="4" w:space="0" w:color="auto"/>
              <w:bottom w:val="single" w:sz="4" w:space="0" w:color="auto"/>
              <w:right w:val="single" w:sz="4" w:space="0" w:color="auto"/>
            </w:tcBorders>
            <w:hideMark/>
          </w:tcPr>
          <w:p w14:paraId="63C6B1F0" w14:textId="77777777" w:rsidR="0048205B" w:rsidRPr="00233C9F" w:rsidRDefault="0048205B" w:rsidP="00AE389F">
            <w:pPr>
              <w:spacing w:after="0"/>
              <w:rPr>
                <w:rFonts w:cstheme="minorHAnsi"/>
                <w:sz w:val="20"/>
                <w:szCs w:val="20"/>
              </w:rPr>
            </w:pPr>
            <w:r w:rsidRPr="00233C9F">
              <w:rPr>
                <w:rFonts w:cstheme="minorHAnsi"/>
                <w:sz w:val="20"/>
                <w:szCs w:val="20"/>
              </w:rPr>
              <w:t>23.0</w:t>
            </w:r>
          </w:p>
        </w:tc>
        <w:tc>
          <w:tcPr>
            <w:tcW w:w="0" w:type="auto"/>
            <w:tcBorders>
              <w:top w:val="single" w:sz="4" w:space="0" w:color="auto"/>
              <w:left w:val="single" w:sz="4" w:space="0" w:color="auto"/>
              <w:bottom w:val="single" w:sz="4" w:space="0" w:color="auto"/>
              <w:right w:val="single" w:sz="4" w:space="0" w:color="auto"/>
            </w:tcBorders>
            <w:hideMark/>
          </w:tcPr>
          <w:p w14:paraId="58A53EB2" w14:textId="77777777" w:rsidR="0048205B" w:rsidRPr="00233C9F" w:rsidRDefault="0048205B" w:rsidP="00AE389F">
            <w:pPr>
              <w:spacing w:after="0"/>
              <w:rPr>
                <w:rFonts w:cstheme="minorHAnsi"/>
                <w:sz w:val="20"/>
                <w:szCs w:val="20"/>
              </w:rPr>
            </w:pPr>
            <w:r w:rsidRPr="00233C9F">
              <w:rPr>
                <w:rFonts w:cstheme="minorHAnsi"/>
                <w:sz w:val="20"/>
                <w:szCs w:val="20"/>
              </w:rPr>
              <w:t>22.3</w:t>
            </w:r>
          </w:p>
        </w:tc>
        <w:tc>
          <w:tcPr>
            <w:tcW w:w="0" w:type="auto"/>
            <w:tcBorders>
              <w:top w:val="single" w:sz="4" w:space="0" w:color="auto"/>
              <w:left w:val="single" w:sz="4" w:space="0" w:color="auto"/>
              <w:bottom w:val="single" w:sz="4" w:space="0" w:color="auto"/>
              <w:right w:val="single" w:sz="4" w:space="0" w:color="auto"/>
            </w:tcBorders>
            <w:hideMark/>
          </w:tcPr>
          <w:p w14:paraId="56630BD4" w14:textId="77777777" w:rsidR="0048205B" w:rsidRPr="00233C9F" w:rsidRDefault="0048205B" w:rsidP="00AE389F">
            <w:pPr>
              <w:spacing w:after="0"/>
              <w:rPr>
                <w:rFonts w:cstheme="minorHAnsi"/>
                <w:sz w:val="20"/>
                <w:szCs w:val="20"/>
              </w:rPr>
            </w:pPr>
            <w:r w:rsidRPr="00233C9F">
              <w:rPr>
                <w:rFonts w:cstheme="minorHAnsi"/>
                <w:sz w:val="20"/>
                <w:szCs w:val="20"/>
              </w:rPr>
              <w:t>25.5</w:t>
            </w:r>
          </w:p>
        </w:tc>
      </w:tr>
      <w:tr w:rsidR="0048205B" w14:paraId="00DE408C"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4299E225" w14:textId="77777777" w:rsidR="0048205B" w:rsidRPr="00233C9F" w:rsidRDefault="0048205B" w:rsidP="00AE389F">
            <w:pPr>
              <w:spacing w:after="0"/>
              <w:rPr>
                <w:rFonts w:cstheme="minorHAnsi"/>
                <w:sz w:val="20"/>
                <w:szCs w:val="20"/>
              </w:rPr>
            </w:pPr>
            <w:r w:rsidRPr="00233C9F">
              <w:rPr>
                <w:rFonts w:cstheme="minorHAnsi"/>
                <w:sz w:val="20"/>
                <w:szCs w:val="20"/>
              </w:rPr>
              <w:t>Snakes</w:t>
            </w:r>
          </w:p>
        </w:tc>
        <w:tc>
          <w:tcPr>
            <w:tcW w:w="0" w:type="auto"/>
            <w:tcBorders>
              <w:top w:val="single" w:sz="4" w:space="0" w:color="auto"/>
              <w:left w:val="single" w:sz="4" w:space="0" w:color="auto"/>
              <w:bottom w:val="single" w:sz="4" w:space="0" w:color="auto"/>
              <w:right w:val="single" w:sz="4" w:space="0" w:color="auto"/>
            </w:tcBorders>
            <w:hideMark/>
          </w:tcPr>
          <w:p w14:paraId="2485704C" w14:textId="77777777" w:rsidR="0048205B" w:rsidRPr="00233C9F" w:rsidRDefault="0048205B" w:rsidP="00AE389F">
            <w:pPr>
              <w:spacing w:after="0"/>
              <w:rPr>
                <w:rFonts w:cstheme="minorHAnsi"/>
                <w:sz w:val="20"/>
                <w:szCs w:val="20"/>
              </w:rPr>
            </w:pPr>
            <w:r w:rsidRPr="00233C9F">
              <w:rPr>
                <w:rFonts w:cstheme="minorHAnsi"/>
                <w:sz w:val="20"/>
                <w:szCs w:val="20"/>
              </w:rPr>
              <w:t>7</w:t>
            </w:r>
          </w:p>
        </w:tc>
        <w:tc>
          <w:tcPr>
            <w:tcW w:w="0" w:type="auto"/>
            <w:tcBorders>
              <w:top w:val="single" w:sz="4" w:space="0" w:color="auto"/>
              <w:left w:val="single" w:sz="4" w:space="0" w:color="auto"/>
              <w:bottom w:val="single" w:sz="4" w:space="0" w:color="auto"/>
              <w:right w:val="single" w:sz="4" w:space="0" w:color="auto"/>
            </w:tcBorders>
            <w:hideMark/>
          </w:tcPr>
          <w:p w14:paraId="2E31D8B2" w14:textId="77777777" w:rsidR="0048205B" w:rsidRPr="00233C9F" w:rsidRDefault="0048205B" w:rsidP="00AE389F">
            <w:pPr>
              <w:spacing w:after="0"/>
              <w:rPr>
                <w:rFonts w:cstheme="minorHAnsi"/>
                <w:sz w:val="20"/>
                <w:szCs w:val="20"/>
              </w:rPr>
            </w:pPr>
            <w:r w:rsidRPr="00233C9F">
              <w:rPr>
                <w:rFonts w:cstheme="minorHAnsi"/>
                <w:sz w:val="20"/>
                <w:szCs w:val="20"/>
              </w:rPr>
              <w:t>63</w:t>
            </w:r>
          </w:p>
        </w:tc>
        <w:tc>
          <w:tcPr>
            <w:tcW w:w="0" w:type="auto"/>
            <w:tcBorders>
              <w:top w:val="single" w:sz="4" w:space="0" w:color="auto"/>
              <w:left w:val="single" w:sz="4" w:space="0" w:color="auto"/>
              <w:bottom w:val="single" w:sz="4" w:space="0" w:color="auto"/>
              <w:right w:val="single" w:sz="4" w:space="0" w:color="auto"/>
            </w:tcBorders>
            <w:hideMark/>
          </w:tcPr>
          <w:p w14:paraId="4952EA46" w14:textId="77777777" w:rsidR="0048205B" w:rsidRPr="00233C9F" w:rsidRDefault="0048205B" w:rsidP="00AE389F">
            <w:pPr>
              <w:spacing w:after="0"/>
              <w:rPr>
                <w:rFonts w:cstheme="minorHAnsi"/>
                <w:sz w:val="20"/>
                <w:szCs w:val="20"/>
              </w:rPr>
            </w:pPr>
            <w:r w:rsidRPr="00233C9F">
              <w:rPr>
                <w:rFonts w:cstheme="minorHAnsi"/>
                <w:sz w:val="20"/>
                <w:szCs w:val="20"/>
              </w:rPr>
              <w:t>7</w:t>
            </w:r>
          </w:p>
        </w:tc>
        <w:tc>
          <w:tcPr>
            <w:tcW w:w="0" w:type="auto"/>
            <w:tcBorders>
              <w:top w:val="single" w:sz="4" w:space="0" w:color="auto"/>
              <w:left w:val="single" w:sz="4" w:space="0" w:color="auto"/>
              <w:bottom w:val="single" w:sz="4" w:space="0" w:color="auto"/>
              <w:right w:val="single" w:sz="4" w:space="0" w:color="auto"/>
            </w:tcBorders>
            <w:hideMark/>
          </w:tcPr>
          <w:p w14:paraId="0CF24F75" w14:textId="77777777" w:rsidR="0048205B" w:rsidRPr="00233C9F" w:rsidRDefault="0048205B" w:rsidP="00AE389F">
            <w:pPr>
              <w:spacing w:after="0"/>
              <w:rPr>
                <w:rFonts w:cstheme="minorHAnsi"/>
                <w:sz w:val="20"/>
                <w:szCs w:val="20"/>
              </w:rPr>
            </w:pPr>
            <w:r w:rsidRPr="00233C9F">
              <w:rPr>
                <w:rFonts w:cstheme="minorHAnsi"/>
                <w:sz w:val="20"/>
                <w:szCs w:val="20"/>
              </w:rPr>
              <w:t>4</w:t>
            </w:r>
          </w:p>
        </w:tc>
        <w:tc>
          <w:tcPr>
            <w:tcW w:w="0" w:type="auto"/>
            <w:tcBorders>
              <w:top w:val="single" w:sz="4" w:space="0" w:color="auto"/>
              <w:left w:val="single" w:sz="4" w:space="0" w:color="auto"/>
              <w:bottom w:val="single" w:sz="4" w:space="0" w:color="auto"/>
              <w:right w:val="single" w:sz="4" w:space="0" w:color="auto"/>
            </w:tcBorders>
            <w:hideMark/>
          </w:tcPr>
          <w:p w14:paraId="46DEEEAE" w14:textId="77777777" w:rsidR="0048205B" w:rsidRPr="00233C9F" w:rsidRDefault="0048205B" w:rsidP="00AE389F">
            <w:pPr>
              <w:spacing w:after="0"/>
              <w:rPr>
                <w:rFonts w:cstheme="minorHAnsi"/>
                <w:sz w:val="20"/>
                <w:szCs w:val="20"/>
              </w:rPr>
            </w:pPr>
            <w:r w:rsidRPr="00233C9F">
              <w:rPr>
                <w:rFonts w:cstheme="minorHAnsi"/>
                <w:sz w:val="20"/>
                <w:szCs w:val="20"/>
              </w:rPr>
              <w:t>7</w:t>
            </w:r>
          </w:p>
        </w:tc>
        <w:tc>
          <w:tcPr>
            <w:tcW w:w="0" w:type="auto"/>
            <w:tcBorders>
              <w:top w:val="single" w:sz="4" w:space="0" w:color="auto"/>
              <w:left w:val="single" w:sz="4" w:space="0" w:color="auto"/>
              <w:bottom w:val="single" w:sz="4" w:space="0" w:color="auto"/>
              <w:right w:val="single" w:sz="4" w:space="0" w:color="auto"/>
            </w:tcBorders>
            <w:hideMark/>
          </w:tcPr>
          <w:p w14:paraId="7177655F" w14:textId="77777777" w:rsidR="0048205B" w:rsidRPr="00233C9F" w:rsidRDefault="0048205B" w:rsidP="00AE389F">
            <w:pPr>
              <w:spacing w:after="0"/>
              <w:rPr>
                <w:rFonts w:cstheme="minorHAnsi"/>
                <w:sz w:val="20"/>
                <w:szCs w:val="20"/>
              </w:rPr>
            </w:pPr>
            <w:r w:rsidRPr="00233C9F">
              <w:rPr>
                <w:rFonts w:cstheme="minorHAnsi"/>
                <w:sz w:val="20"/>
                <w:szCs w:val="20"/>
              </w:rPr>
              <w:t>4</w:t>
            </w:r>
          </w:p>
        </w:tc>
        <w:tc>
          <w:tcPr>
            <w:tcW w:w="0" w:type="auto"/>
            <w:tcBorders>
              <w:top w:val="single" w:sz="4" w:space="0" w:color="auto"/>
              <w:left w:val="single" w:sz="4" w:space="0" w:color="auto"/>
              <w:bottom w:val="single" w:sz="4" w:space="0" w:color="auto"/>
              <w:right w:val="single" w:sz="4" w:space="0" w:color="auto"/>
            </w:tcBorders>
            <w:hideMark/>
          </w:tcPr>
          <w:p w14:paraId="0C78D764" w14:textId="77777777" w:rsidR="0048205B" w:rsidRPr="00233C9F" w:rsidRDefault="0048205B" w:rsidP="00AE389F">
            <w:pPr>
              <w:spacing w:after="0"/>
              <w:rPr>
                <w:rFonts w:cstheme="minorHAnsi"/>
                <w:sz w:val="20"/>
                <w:szCs w:val="20"/>
                <w:highlight w:val="red"/>
              </w:rPr>
            </w:pPr>
            <w:r w:rsidRPr="00233C9F">
              <w:rPr>
                <w:rFonts w:cstheme="minorHAnsi"/>
                <w:sz w:val="20"/>
                <w:szCs w:val="20"/>
              </w:rPr>
              <w:t>92</w:t>
            </w:r>
          </w:p>
        </w:tc>
        <w:tc>
          <w:tcPr>
            <w:tcW w:w="0" w:type="auto"/>
            <w:tcBorders>
              <w:top w:val="single" w:sz="4" w:space="0" w:color="auto"/>
              <w:left w:val="single" w:sz="4" w:space="0" w:color="auto"/>
              <w:bottom w:val="single" w:sz="4" w:space="0" w:color="auto"/>
              <w:right w:val="single" w:sz="4" w:space="0" w:color="auto"/>
            </w:tcBorders>
            <w:hideMark/>
          </w:tcPr>
          <w:p w14:paraId="12EBBDC5" w14:textId="77777777" w:rsidR="0048205B" w:rsidRPr="00233C9F" w:rsidRDefault="0048205B" w:rsidP="00AE389F">
            <w:pPr>
              <w:spacing w:after="0"/>
              <w:rPr>
                <w:rFonts w:cstheme="minorHAnsi"/>
                <w:i/>
                <w:sz w:val="20"/>
                <w:szCs w:val="20"/>
              </w:rPr>
            </w:pPr>
            <w:r w:rsidRPr="00233C9F">
              <w:rPr>
                <w:rFonts w:cstheme="minorHAnsi"/>
                <w:i/>
                <w:sz w:val="20"/>
                <w:szCs w:val="20"/>
              </w:rPr>
              <w:t>141</w:t>
            </w:r>
          </w:p>
        </w:tc>
        <w:tc>
          <w:tcPr>
            <w:tcW w:w="0" w:type="auto"/>
            <w:tcBorders>
              <w:top w:val="single" w:sz="4" w:space="0" w:color="auto"/>
              <w:left w:val="single" w:sz="4" w:space="0" w:color="auto"/>
              <w:bottom w:val="single" w:sz="4" w:space="0" w:color="auto"/>
              <w:right w:val="single" w:sz="4" w:space="0" w:color="auto"/>
            </w:tcBorders>
            <w:hideMark/>
          </w:tcPr>
          <w:p w14:paraId="78DBE902" w14:textId="77777777" w:rsidR="0048205B" w:rsidRPr="00233C9F" w:rsidRDefault="0048205B" w:rsidP="00AE389F">
            <w:pPr>
              <w:spacing w:after="0"/>
              <w:rPr>
                <w:rFonts w:cstheme="minorHAnsi"/>
                <w:sz w:val="20"/>
                <w:szCs w:val="20"/>
              </w:rPr>
            </w:pPr>
            <w:r w:rsidRPr="00233C9F">
              <w:rPr>
                <w:rFonts w:cstheme="minorHAnsi"/>
                <w:sz w:val="20"/>
                <w:szCs w:val="20"/>
              </w:rPr>
              <w:t>17.7</w:t>
            </w:r>
          </w:p>
        </w:tc>
        <w:tc>
          <w:tcPr>
            <w:tcW w:w="0" w:type="auto"/>
            <w:tcBorders>
              <w:top w:val="single" w:sz="4" w:space="0" w:color="auto"/>
              <w:left w:val="single" w:sz="4" w:space="0" w:color="auto"/>
              <w:bottom w:val="single" w:sz="4" w:space="0" w:color="auto"/>
              <w:right w:val="single" w:sz="4" w:space="0" w:color="auto"/>
            </w:tcBorders>
            <w:hideMark/>
          </w:tcPr>
          <w:p w14:paraId="2786E5A4" w14:textId="77777777" w:rsidR="0048205B" w:rsidRPr="00233C9F" w:rsidRDefault="0048205B" w:rsidP="00AE389F">
            <w:pPr>
              <w:spacing w:after="0"/>
              <w:rPr>
                <w:rFonts w:cstheme="minorHAnsi"/>
                <w:sz w:val="20"/>
                <w:szCs w:val="20"/>
              </w:rPr>
            </w:pPr>
            <w:r w:rsidRPr="00233C9F">
              <w:rPr>
                <w:rFonts w:cstheme="minorHAnsi"/>
                <w:sz w:val="20"/>
                <w:szCs w:val="20"/>
              </w:rPr>
              <w:t>16.3</w:t>
            </w:r>
          </w:p>
        </w:tc>
        <w:tc>
          <w:tcPr>
            <w:tcW w:w="0" w:type="auto"/>
            <w:tcBorders>
              <w:top w:val="single" w:sz="4" w:space="0" w:color="auto"/>
              <w:left w:val="single" w:sz="4" w:space="0" w:color="auto"/>
              <w:bottom w:val="single" w:sz="4" w:space="0" w:color="auto"/>
              <w:right w:val="single" w:sz="4" w:space="0" w:color="auto"/>
            </w:tcBorders>
            <w:hideMark/>
          </w:tcPr>
          <w:p w14:paraId="7D249E6A" w14:textId="77777777" w:rsidR="0048205B" w:rsidRPr="00233C9F" w:rsidRDefault="0048205B" w:rsidP="00AE389F">
            <w:pPr>
              <w:spacing w:after="0"/>
              <w:rPr>
                <w:rFonts w:cstheme="minorHAnsi"/>
                <w:sz w:val="20"/>
                <w:szCs w:val="20"/>
              </w:rPr>
            </w:pPr>
            <w:r w:rsidRPr="00233C9F">
              <w:rPr>
                <w:rFonts w:cstheme="minorHAnsi"/>
                <w:sz w:val="20"/>
                <w:szCs w:val="20"/>
              </w:rPr>
              <w:t>24.0</w:t>
            </w:r>
          </w:p>
        </w:tc>
      </w:tr>
      <w:tr w:rsidR="0048205B" w14:paraId="54666636"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695EEE09" w14:textId="77777777" w:rsidR="0048205B" w:rsidRPr="00233C9F" w:rsidRDefault="0048205B" w:rsidP="00AE389F">
            <w:pPr>
              <w:spacing w:after="0"/>
              <w:rPr>
                <w:rFonts w:cstheme="minorHAnsi"/>
                <w:sz w:val="20"/>
                <w:szCs w:val="20"/>
                <w:highlight w:val="green"/>
              </w:rPr>
            </w:pPr>
            <w:r w:rsidRPr="00233C9F">
              <w:rPr>
                <w:rFonts w:cstheme="minorHAnsi"/>
                <w:sz w:val="20"/>
                <w:szCs w:val="20"/>
              </w:rPr>
              <w:t>Amphisbaenians</w:t>
            </w:r>
          </w:p>
        </w:tc>
        <w:tc>
          <w:tcPr>
            <w:tcW w:w="0" w:type="auto"/>
            <w:tcBorders>
              <w:top w:val="single" w:sz="4" w:space="0" w:color="auto"/>
              <w:left w:val="single" w:sz="4" w:space="0" w:color="auto"/>
              <w:bottom w:val="single" w:sz="4" w:space="0" w:color="auto"/>
              <w:right w:val="single" w:sz="4" w:space="0" w:color="auto"/>
            </w:tcBorders>
            <w:hideMark/>
          </w:tcPr>
          <w:p w14:paraId="79DEAB6E" w14:textId="77777777" w:rsidR="0048205B" w:rsidRPr="00233C9F" w:rsidRDefault="0048205B" w:rsidP="00AE389F">
            <w:pPr>
              <w:spacing w:after="0"/>
              <w:rPr>
                <w:rFonts w:cstheme="minorHAnsi"/>
                <w:sz w:val="20"/>
                <w:szCs w:val="20"/>
              </w:rPr>
            </w:pPr>
            <w:r w:rsidRPr="00233C9F">
              <w:rPr>
                <w:rFonts w:cstheme="minorHAnsi"/>
                <w:sz w:val="20"/>
                <w:szCs w:val="20"/>
              </w:rPr>
              <w:t>0</w:t>
            </w:r>
          </w:p>
        </w:tc>
        <w:tc>
          <w:tcPr>
            <w:tcW w:w="0" w:type="auto"/>
            <w:tcBorders>
              <w:top w:val="single" w:sz="4" w:space="0" w:color="auto"/>
              <w:left w:val="single" w:sz="4" w:space="0" w:color="auto"/>
              <w:bottom w:val="single" w:sz="4" w:space="0" w:color="auto"/>
              <w:right w:val="single" w:sz="4" w:space="0" w:color="auto"/>
            </w:tcBorders>
            <w:hideMark/>
          </w:tcPr>
          <w:p w14:paraId="6E63904C"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7CA39ED4" w14:textId="77777777" w:rsidR="0048205B" w:rsidRPr="00233C9F" w:rsidRDefault="0048205B" w:rsidP="00AE389F">
            <w:pPr>
              <w:spacing w:after="0"/>
              <w:rPr>
                <w:rFonts w:cstheme="minorHAnsi"/>
                <w:sz w:val="20"/>
                <w:szCs w:val="20"/>
              </w:rPr>
            </w:pPr>
            <w:r w:rsidRPr="00233C9F">
              <w:rPr>
                <w:rFonts w:cstheme="minorHAnsi"/>
                <w:sz w:val="20"/>
                <w:szCs w:val="20"/>
              </w:rPr>
              <w:t>0</w:t>
            </w:r>
          </w:p>
        </w:tc>
        <w:tc>
          <w:tcPr>
            <w:tcW w:w="0" w:type="auto"/>
            <w:tcBorders>
              <w:top w:val="single" w:sz="4" w:space="0" w:color="auto"/>
              <w:left w:val="single" w:sz="4" w:space="0" w:color="auto"/>
              <w:bottom w:val="single" w:sz="4" w:space="0" w:color="auto"/>
              <w:right w:val="single" w:sz="4" w:space="0" w:color="auto"/>
            </w:tcBorders>
            <w:hideMark/>
          </w:tcPr>
          <w:p w14:paraId="2C112886" w14:textId="77777777" w:rsidR="0048205B" w:rsidRPr="00233C9F" w:rsidRDefault="0048205B" w:rsidP="00AE389F">
            <w:pPr>
              <w:spacing w:after="0"/>
              <w:rPr>
                <w:rFonts w:cstheme="minorHAnsi"/>
                <w:sz w:val="20"/>
                <w:szCs w:val="20"/>
              </w:rPr>
            </w:pPr>
            <w:r w:rsidRPr="00233C9F">
              <w:rPr>
                <w:rFonts w:cstheme="minorHAnsi"/>
                <w:sz w:val="20"/>
                <w:szCs w:val="20"/>
              </w:rPr>
              <w:t>0</w:t>
            </w:r>
          </w:p>
        </w:tc>
        <w:tc>
          <w:tcPr>
            <w:tcW w:w="0" w:type="auto"/>
            <w:tcBorders>
              <w:top w:val="single" w:sz="4" w:space="0" w:color="auto"/>
              <w:left w:val="single" w:sz="4" w:space="0" w:color="auto"/>
              <w:bottom w:val="single" w:sz="4" w:space="0" w:color="auto"/>
              <w:right w:val="single" w:sz="4" w:space="0" w:color="auto"/>
            </w:tcBorders>
            <w:hideMark/>
          </w:tcPr>
          <w:p w14:paraId="294C59BF" w14:textId="77777777" w:rsidR="0048205B" w:rsidRPr="00233C9F" w:rsidRDefault="0048205B" w:rsidP="00AE389F">
            <w:pPr>
              <w:spacing w:after="0"/>
              <w:rPr>
                <w:rFonts w:cstheme="minorHAnsi"/>
                <w:sz w:val="20"/>
                <w:szCs w:val="20"/>
              </w:rPr>
            </w:pPr>
            <w:r w:rsidRPr="00233C9F">
              <w:rPr>
                <w:rFonts w:cstheme="minorHAnsi"/>
                <w:sz w:val="20"/>
                <w:szCs w:val="20"/>
              </w:rPr>
              <w:t>0</w:t>
            </w:r>
          </w:p>
        </w:tc>
        <w:tc>
          <w:tcPr>
            <w:tcW w:w="0" w:type="auto"/>
            <w:tcBorders>
              <w:top w:val="single" w:sz="4" w:space="0" w:color="auto"/>
              <w:left w:val="single" w:sz="4" w:space="0" w:color="auto"/>
              <w:bottom w:val="single" w:sz="4" w:space="0" w:color="auto"/>
              <w:right w:val="single" w:sz="4" w:space="0" w:color="auto"/>
            </w:tcBorders>
            <w:hideMark/>
          </w:tcPr>
          <w:p w14:paraId="711BCFA6" w14:textId="77777777" w:rsidR="0048205B" w:rsidRPr="00233C9F" w:rsidRDefault="0048205B" w:rsidP="00AE389F">
            <w:pPr>
              <w:spacing w:after="0"/>
              <w:rPr>
                <w:rFonts w:cstheme="minorHAnsi"/>
                <w:sz w:val="20"/>
                <w:szCs w:val="20"/>
              </w:rPr>
            </w:pPr>
            <w:r w:rsidRPr="00233C9F">
              <w:rPr>
                <w:rFonts w:cstheme="minorHAnsi"/>
                <w:sz w:val="20"/>
                <w:szCs w:val="20"/>
              </w:rPr>
              <w:t>0</w:t>
            </w:r>
          </w:p>
        </w:tc>
        <w:tc>
          <w:tcPr>
            <w:tcW w:w="0" w:type="auto"/>
            <w:tcBorders>
              <w:top w:val="single" w:sz="4" w:space="0" w:color="auto"/>
              <w:left w:val="single" w:sz="4" w:space="0" w:color="auto"/>
              <w:bottom w:val="single" w:sz="4" w:space="0" w:color="auto"/>
              <w:right w:val="single" w:sz="4" w:space="0" w:color="auto"/>
            </w:tcBorders>
            <w:hideMark/>
          </w:tcPr>
          <w:p w14:paraId="52F9F649"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5A6A2669" w14:textId="77777777" w:rsidR="0048205B" w:rsidRPr="00233C9F" w:rsidRDefault="0048205B" w:rsidP="00AE389F">
            <w:pPr>
              <w:spacing w:after="0"/>
              <w:rPr>
                <w:rFonts w:cstheme="minorHAnsi"/>
                <w:i/>
                <w:sz w:val="20"/>
                <w:szCs w:val="20"/>
              </w:rPr>
            </w:pPr>
            <w:r w:rsidRPr="00233C9F">
              <w:rPr>
                <w:rFonts w:cstheme="minorHAnsi"/>
                <w:i/>
                <w:sz w:val="20"/>
                <w:szCs w:val="20"/>
              </w:rPr>
              <w:t>5</w:t>
            </w:r>
          </w:p>
        </w:tc>
        <w:tc>
          <w:tcPr>
            <w:tcW w:w="0" w:type="auto"/>
            <w:tcBorders>
              <w:top w:val="single" w:sz="4" w:space="0" w:color="auto"/>
              <w:left w:val="single" w:sz="4" w:space="0" w:color="auto"/>
              <w:bottom w:val="single" w:sz="4" w:space="0" w:color="auto"/>
              <w:right w:val="single" w:sz="4" w:space="0" w:color="auto"/>
            </w:tcBorders>
            <w:hideMark/>
          </w:tcPr>
          <w:p w14:paraId="35506675" w14:textId="77777777" w:rsidR="0048205B" w:rsidRPr="00233C9F" w:rsidRDefault="0048205B" w:rsidP="00AE389F">
            <w:pPr>
              <w:spacing w:after="0"/>
              <w:rPr>
                <w:rFonts w:cstheme="minorHAnsi"/>
                <w:sz w:val="20"/>
                <w:szCs w:val="20"/>
              </w:rPr>
            </w:pPr>
            <w:r w:rsidRPr="00233C9F">
              <w:rPr>
                <w:rFonts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687767F3" w14:textId="77777777" w:rsidR="0048205B" w:rsidRPr="00233C9F" w:rsidRDefault="0048205B" w:rsidP="00AE389F">
            <w:pPr>
              <w:spacing w:after="0"/>
              <w:rPr>
                <w:rFonts w:cstheme="minorHAnsi"/>
                <w:sz w:val="20"/>
                <w:szCs w:val="20"/>
              </w:rPr>
            </w:pPr>
            <w:r w:rsidRPr="00233C9F">
              <w:rPr>
                <w:rFonts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47DBC020" w14:textId="77777777" w:rsidR="0048205B" w:rsidRPr="00233C9F" w:rsidRDefault="0048205B" w:rsidP="00AE389F">
            <w:pPr>
              <w:spacing w:after="0"/>
              <w:rPr>
                <w:rFonts w:cstheme="minorHAnsi"/>
                <w:sz w:val="20"/>
                <w:szCs w:val="20"/>
              </w:rPr>
            </w:pPr>
            <w:r w:rsidRPr="00233C9F">
              <w:rPr>
                <w:rFonts w:cstheme="minorHAnsi"/>
                <w:sz w:val="20"/>
                <w:szCs w:val="20"/>
              </w:rPr>
              <w:t>-</w:t>
            </w:r>
          </w:p>
        </w:tc>
      </w:tr>
      <w:tr w:rsidR="0048205B" w14:paraId="3BA3293D"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776C169B" w14:textId="77777777" w:rsidR="0048205B" w:rsidRPr="00233C9F" w:rsidRDefault="0048205B" w:rsidP="00AE389F">
            <w:pPr>
              <w:spacing w:after="0"/>
              <w:rPr>
                <w:rFonts w:cstheme="minorHAnsi"/>
                <w:sz w:val="20"/>
                <w:szCs w:val="20"/>
              </w:rPr>
            </w:pPr>
            <w:r w:rsidRPr="00233C9F">
              <w:rPr>
                <w:rFonts w:cstheme="minorHAnsi"/>
                <w:sz w:val="20"/>
                <w:szCs w:val="20"/>
              </w:rPr>
              <w:t>Turtles/tortoises</w:t>
            </w:r>
          </w:p>
        </w:tc>
        <w:tc>
          <w:tcPr>
            <w:tcW w:w="0" w:type="auto"/>
            <w:tcBorders>
              <w:top w:val="single" w:sz="4" w:space="0" w:color="auto"/>
              <w:left w:val="single" w:sz="4" w:space="0" w:color="auto"/>
              <w:bottom w:val="single" w:sz="4" w:space="0" w:color="auto"/>
              <w:right w:val="single" w:sz="4" w:space="0" w:color="auto"/>
            </w:tcBorders>
            <w:hideMark/>
          </w:tcPr>
          <w:p w14:paraId="08AC3538" w14:textId="77777777" w:rsidR="0048205B" w:rsidRPr="00233C9F" w:rsidRDefault="0048205B" w:rsidP="00AE389F">
            <w:pPr>
              <w:spacing w:after="0"/>
              <w:rPr>
                <w:rFonts w:cstheme="minorHAnsi"/>
                <w:sz w:val="20"/>
                <w:szCs w:val="20"/>
              </w:rPr>
            </w:pPr>
            <w:r w:rsidRPr="00233C9F">
              <w:rPr>
                <w:rFonts w:cstheme="minorHAnsi"/>
                <w:sz w:val="20"/>
                <w:szCs w:val="20"/>
              </w:rPr>
              <w:t>1</w:t>
            </w:r>
          </w:p>
        </w:tc>
        <w:tc>
          <w:tcPr>
            <w:tcW w:w="0" w:type="auto"/>
            <w:tcBorders>
              <w:top w:val="single" w:sz="4" w:space="0" w:color="auto"/>
              <w:left w:val="single" w:sz="4" w:space="0" w:color="auto"/>
              <w:bottom w:val="single" w:sz="4" w:space="0" w:color="auto"/>
              <w:right w:val="single" w:sz="4" w:space="0" w:color="auto"/>
            </w:tcBorders>
            <w:hideMark/>
          </w:tcPr>
          <w:p w14:paraId="51825107" w14:textId="77777777" w:rsidR="0048205B" w:rsidRPr="00233C9F" w:rsidRDefault="0048205B" w:rsidP="00AE389F">
            <w:pPr>
              <w:spacing w:after="0"/>
              <w:rPr>
                <w:rFonts w:cstheme="minorHAnsi"/>
                <w:sz w:val="20"/>
                <w:szCs w:val="20"/>
              </w:rPr>
            </w:pPr>
            <w:r w:rsidRPr="00233C9F">
              <w:rPr>
                <w:rFonts w:cstheme="minorHAnsi"/>
                <w:sz w:val="20"/>
                <w:szCs w:val="20"/>
              </w:rPr>
              <w:t>1</w:t>
            </w:r>
          </w:p>
        </w:tc>
        <w:tc>
          <w:tcPr>
            <w:tcW w:w="0" w:type="auto"/>
            <w:tcBorders>
              <w:top w:val="single" w:sz="4" w:space="0" w:color="auto"/>
              <w:left w:val="single" w:sz="4" w:space="0" w:color="auto"/>
              <w:bottom w:val="single" w:sz="4" w:space="0" w:color="auto"/>
              <w:right w:val="single" w:sz="4" w:space="0" w:color="auto"/>
            </w:tcBorders>
            <w:hideMark/>
          </w:tcPr>
          <w:p w14:paraId="0F6B4F6A"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22D24F21" w14:textId="77777777" w:rsidR="0048205B" w:rsidRPr="00233C9F" w:rsidRDefault="0048205B" w:rsidP="00AE389F">
            <w:pPr>
              <w:spacing w:after="0"/>
              <w:rPr>
                <w:rFonts w:cstheme="minorHAnsi"/>
                <w:sz w:val="20"/>
                <w:szCs w:val="20"/>
              </w:rPr>
            </w:pPr>
            <w:r w:rsidRPr="00233C9F">
              <w:rPr>
                <w:rFonts w:cstheme="minorHAnsi"/>
                <w:sz w:val="20"/>
                <w:szCs w:val="20"/>
              </w:rPr>
              <w:t>4</w:t>
            </w:r>
          </w:p>
        </w:tc>
        <w:tc>
          <w:tcPr>
            <w:tcW w:w="0" w:type="auto"/>
            <w:tcBorders>
              <w:top w:val="single" w:sz="4" w:space="0" w:color="auto"/>
              <w:left w:val="single" w:sz="4" w:space="0" w:color="auto"/>
              <w:bottom w:val="single" w:sz="4" w:space="0" w:color="auto"/>
              <w:right w:val="single" w:sz="4" w:space="0" w:color="auto"/>
            </w:tcBorders>
            <w:hideMark/>
          </w:tcPr>
          <w:p w14:paraId="7932729C"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1F63D1C5" w14:textId="77777777" w:rsidR="0048205B" w:rsidRPr="00233C9F" w:rsidRDefault="0048205B" w:rsidP="00AE389F">
            <w:pPr>
              <w:spacing w:after="0"/>
              <w:rPr>
                <w:rFonts w:cstheme="minorHAnsi"/>
                <w:sz w:val="20"/>
                <w:szCs w:val="20"/>
              </w:rPr>
            </w:pPr>
            <w:r w:rsidRPr="00233C9F">
              <w:rPr>
                <w:rFonts w:cstheme="minorHAnsi"/>
                <w:sz w:val="20"/>
                <w:szCs w:val="20"/>
              </w:rPr>
              <w:t>1</w:t>
            </w:r>
          </w:p>
        </w:tc>
        <w:tc>
          <w:tcPr>
            <w:tcW w:w="0" w:type="auto"/>
            <w:tcBorders>
              <w:top w:val="single" w:sz="4" w:space="0" w:color="auto"/>
              <w:left w:val="single" w:sz="4" w:space="0" w:color="auto"/>
              <w:bottom w:val="single" w:sz="4" w:space="0" w:color="auto"/>
              <w:right w:val="single" w:sz="4" w:space="0" w:color="auto"/>
            </w:tcBorders>
            <w:hideMark/>
          </w:tcPr>
          <w:p w14:paraId="53733939" w14:textId="77777777" w:rsidR="0048205B" w:rsidRPr="00233C9F" w:rsidRDefault="0048205B" w:rsidP="00AE389F">
            <w:pPr>
              <w:spacing w:after="0"/>
              <w:rPr>
                <w:rFonts w:cstheme="minorHAnsi"/>
                <w:sz w:val="20"/>
                <w:szCs w:val="20"/>
              </w:rPr>
            </w:pPr>
            <w:r w:rsidRPr="00233C9F">
              <w:rPr>
                <w:rFonts w:cstheme="minorHAnsi"/>
                <w:sz w:val="20"/>
                <w:szCs w:val="20"/>
              </w:rPr>
              <w:t>11</w:t>
            </w:r>
          </w:p>
        </w:tc>
        <w:tc>
          <w:tcPr>
            <w:tcW w:w="0" w:type="auto"/>
            <w:tcBorders>
              <w:top w:val="single" w:sz="4" w:space="0" w:color="auto"/>
              <w:left w:val="single" w:sz="4" w:space="0" w:color="auto"/>
              <w:bottom w:val="single" w:sz="4" w:space="0" w:color="auto"/>
              <w:right w:val="single" w:sz="4" w:space="0" w:color="auto"/>
            </w:tcBorders>
            <w:hideMark/>
          </w:tcPr>
          <w:p w14:paraId="06672490" w14:textId="77777777" w:rsidR="0048205B" w:rsidRPr="00233C9F" w:rsidRDefault="0048205B" w:rsidP="00AE389F">
            <w:pPr>
              <w:spacing w:after="0"/>
              <w:rPr>
                <w:rFonts w:cstheme="minorHAnsi"/>
                <w:i/>
                <w:sz w:val="20"/>
                <w:szCs w:val="20"/>
              </w:rPr>
            </w:pPr>
            <w:r w:rsidRPr="00233C9F">
              <w:rPr>
                <w:rFonts w:cstheme="minorHAnsi"/>
                <w:i/>
                <w:sz w:val="20"/>
                <w:szCs w:val="20"/>
              </w:rPr>
              <w:t>16</w:t>
            </w:r>
          </w:p>
        </w:tc>
        <w:tc>
          <w:tcPr>
            <w:tcW w:w="0" w:type="auto"/>
            <w:tcBorders>
              <w:top w:val="single" w:sz="4" w:space="0" w:color="auto"/>
              <w:left w:val="single" w:sz="4" w:space="0" w:color="auto"/>
              <w:bottom w:val="single" w:sz="4" w:space="0" w:color="auto"/>
              <w:right w:val="single" w:sz="4" w:space="0" w:color="auto"/>
            </w:tcBorders>
            <w:hideMark/>
          </w:tcPr>
          <w:p w14:paraId="3DF26E85" w14:textId="77777777" w:rsidR="0048205B" w:rsidRPr="00233C9F" w:rsidRDefault="0048205B" w:rsidP="00AE389F">
            <w:pPr>
              <w:spacing w:after="0"/>
              <w:rPr>
                <w:rFonts w:cstheme="minorHAnsi"/>
                <w:sz w:val="20"/>
                <w:szCs w:val="20"/>
              </w:rPr>
            </w:pPr>
            <w:r w:rsidRPr="00233C9F">
              <w:rPr>
                <w:rFonts w:cstheme="minorHAnsi"/>
                <w:sz w:val="20"/>
                <w:szCs w:val="20"/>
              </w:rPr>
              <w:t>70.0</w:t>
            </w:r>
          </w:p>
        </w:tc>
        <w:tc>
          <w:tcPr>
            <w:tcW w:w="0" w:type="auto"/>
            <w:tcBorders>
              <w:top w:val="single" w:sz="4" w:space="0" w:color="auto"/>
              <w:left w:val="single" w:sz="4" w:space="0" w:color="auto"/>
              <w:bottom w:val="single" w:sz="4" w:space="0" w:color="auto"/>
              <w:right w:val="single" w:sz="4" w:space="0" w:color="auto"/>
            </w:tcBorders>
            <w:hideMark/>
          </w:tcPr>
          <w:p w14:paraId="1886C5BA" w14:textId="77777777" w:rsidR="0048205B" w:rsidRPr="00233C9F" w:rsidRDefault="0048205B" w:rsidP="00AE389F">
            <w:pPr>
              <w:spacing w:after="0"/>
              <w:rPr>
                <w:rFonts w:cstheme="minorHAnsi"/>
                <w:sz w:val="20"/>
                <w:szCs w:val="20"/>
              </w:rPr>
            </w:pPr>
            <w:r w:rsidRPr="00233C9F">
              <w:rPr>
                <w:rFonts w:cstheme="minorHAnsi"/>
                <w:sz w:val="20"/>
                <w:szCs w:val="20"/>
              </w:rPr>
              <w:t>63.6</w:t>
            </w:r>
          </w:p>
        </w:tc>
        <w:tc>
          <w:tcPr>
            <w:tcW w:w="0" w:type="auto"/>
            <w:tcBorders>
              <w:top w:val="single" w:sz="4" w:space="0" w:color="auto"/>
              <w:left w:val="single" w:sz="4" w:space="0" w:color="auto"/>
              <w:bottom w:val="single" w:sz="4" w:space="0" w:color="auto"/>
              <w:right w:val="single" w:sz="4" w:space="0" w:color="auto"/>
            </w:tcBorders>
            <w:hideMark/>
          </w:tcPr>
          <w:p w14:paraId="055C2925" w14:textId="77777777" w:rsidR="0048205B" w:rsidRPr="00233C9F" w:rsidRDefault="0048205B" w:rsidP="00AE389F">
            <w:pPr>
              <w:spacing w:after="0"/>
              <w:rPr>
                <w:rFonts w:cstheme="minorHAnsi"/>
                <w:sz w:val="20"/>
                <w:szCs w:val="20"/>
              </w:rPr>
            </w:pPr>
            <w:r w:rsidRPr="00233C9F">
              <w:rPr>
                <w:rFonts w:cstheme="minorHAnsi"/>
                <w:sz w:val="20"/>
                <w:szCs w:val="20"/>
              </w:rPr>
              <w:t>72.7</w:t>
            </w:r>
          </w:p>
        </w:tc>
      </w:tr>
      <w:tr w:rsidR="0048205B" w14:paraId="0038667B"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7D71D6DB" w14:textId="77777777" w:rsidR="0048205B" w:rsidRPr="00233C9F" w:rsidRDefault="0048205B" w:rsidP="00AE389F">
            <w:pPr>
              <w:spacing w:after="0"/>
              <w:rPr>
                <w:rFonts w:cstheme="minorHAnsi"/>
                <w:b/>
                <w:sz w:val="20"/>
                <w:szCs w:val="20"/>
              </w:rPr>
            </w:pPr>
            <w:r w:rsidRPr="00233C9F">
              <w:rPr>
                <w:rFonts w:cstheme="minorHAnsi"/>
                <w:b/>
                <w:sz w:val="20"/>
                <w:szCs w:val="20"/>
              </w:rPr>
              <w:t>By region</w:t>
            </w:r>
          </w:p>
        </w:tc>
        <w:tc>
          <w:tcPr>
            <w:tcW w:w="0" w:type="auto"/>
            <w:tcBorders>
              <w:top w:val="single" w:sz="4" w:space="0" w:color="auto"/>
              <w:left w:val="single" w:sz="4" w:space="0" w:color="auto"/>
              <w:bottom w:val="single" w:sz="4" w:space="0" w:color="auto"/>
              <w:right w:val="single" w:sz="4" w:space="0" w:color="auto"/>
            </w:tcBorders>
          </w:tcPr>
          <w:p w14:paraId="134C9DA0" w14:textId="77777777" w:rsidR="0048205B" w:rsidRPr="00233C9F" w:rsidRDefault="0048205B" w:rsidP="00AE389F">
            <w:pPr>
              <w:spacing w:after="0"/>
              <w:rPr>
                <w:rFonts w:cstheme="minorHAnsi"/>
                <w:sz w:val="20"/>
                <w:szCs w:val="20"/>
              </w:rPr>
            </w:pPr>
          </w:p>
        </w:tc>
        <w:tc>
          <w:tcPr>
            <w:tcW w:w="0" w:type="auto"/>
            <w:tcBorders>
              <w:top w:val="single" w:sz="4" w:space="0" w:color="auto"/>
              <w:left w:val="single" w:sz="4" w:space="0" w:color="auto"/>
              <w:bottom w:val="single" w:sz="4" w:space="0" w:color="auto"/>
              <w:right w:val="single" w:sz="4" w:space="0" w:color="auto"/>
            </w:tcBorders>
          </w:tcPr>
          <w:p w14:paraId="7D47C595" w14:textId="77777777" w:rsidR="0048205B" w:rsidRPr="00233C9F" w:rsidRDefault="0048205B" w:rsidP="00AE389F">
            <w:pPr>
              <w:spacing w:after="0"/>
              <w:rPr>
                <w:rFonts w:cstheme="minorHAnsi"/>
                <w:sz w:val="20"/>
                <w:szCs w:val="20"/>
              </w:rPr>
            </w:pPr>
          </w:p>
        </w:tc>
        <w:tc>
          <w:tcPr>
            <w:tcW w:w="0" w:type="auto"/>
            <w:tcBorders>
              <w:top w:val="single" w:sz="4" w:space="0" w:color="auto"/>
              <w:left w:val="single" w:sz="4" w:space="0" w:color="auto"/>
              <w:bottom w:val="single" w:sz="4" w:space="0" w:color="auto"/>
              <w:right w:val="single" w:sz="4" w:space="0" w:color="auto"/>
            </w:tcBorders>
          </w:tcPr>
          <w:p w14:paraId="4573E9C1" w14:textId="77777777" w:rsidR="0048205B" w:rsidRPr="00233C9F" w:rsidRDefault="0048205B" w:rsidP="00AE389F">
            <w:pPr>
              <w:spacing w:after="0"/>
              <w:rPr>
                <w:rFonts w:cstheme="minorHAnsi"/>
                <w:sz w:val="20"/>
                <w:szCs w:val="20"/>
              </w:rPr>
            </w:pPr>
          </w:p>
        </w:tc>
        <w:tc>
          <w:tcPr>
            <w:tcW w:w="0" w:type="auto"/>
            <w:tcBorders>
              <w:top w:val="single" w:sz="4" w:space="0" w:color="auto"/>
              <w:left w:val="single" w:sz="4" w:space="0" w:color="auto"/>
              <w:bottom w:val="single" w:sz="4" w:space="0" w:color="auto"/>
              <w:right w:val="single" w:sz="4" w:space="0" w:color="auto"/>
            </w:tcBorders>
          </w:tcPr>
          <w:p w14:paraId="0ADB5813" w14:textId="77777777" w:rsidR="0048205B" w:rsidRPr="00233C9F" w:rsidRDefault="0048205B" w:rsidP="00AE389F">
            <w:pPr>
              <w:spacing w:after="0"/>
              <w:rPr>
                <w:rFonts w:cstheme="minorHAnsi"/>
                <w:sz w:val="20"/>
                <w:szCs w:val="20"/>
              </w:rPr>
            </w:pPr>
          </w:p>
        </w:tc>
        <w:tc>
          <w:tcPr>
            <w:tcW w:w="0" w:type="auto"/>
            <w:tcBorders>
              <w:top w:val="single" w:sz="4" w:space="0" w:color="auto"/>
              <w:left w:val="single" w:sz="4" w:space="0" w:color="auto"/>
              <w:bottom w:val="single" w:sz="4" w:space="0" w:color="auto"/>
              <w:right w:val="single" w:sz="4" w:space="0" w:color="auto"/>
            </w:tcBorders>
          </w:tcPr>
          <w:p w14:paraId="1BCE84E8" w14:textId="77777777" w:rsidR="0048205B" w:rsidRPr="00233C9F" w:rsidRDefault="0048205B" w:rsidP="00AE389F">
            <w:pPr>
              <w:spacing w:after="0"/>
              <w:rPr>
                <w:rFonts w:cstheme="minorHAnsi"/>
                <w:sz w:val="20"/>
                <w:szCs w:val="20"/>
              </w:rPr>
            </w:pPr>
          </w:p>
        </w:tc>
        <w:tc>
          <w:tcPr>
            <w:tcW w:w="0" w:type="auto"/>
            <w:tcBorders>
              <w:top w:val="single" w:sz="4" w:space="0" w:color="auto"/>
              <w:left w:val="single" w:sz="4" w:space="0" w:color="auto"/>
              <w:bottom w:val="single" w:sz="4" w:space="0" w:color="auto"/>
              <w:right w:val="single" w:sz="4" w:space="0" w:color="auto"/>
            </w:tcBorders>
          </w:tcPr>
          <w:p w14:paraId="5CCD6E01" w14:textId="77777777" w:rsidR="0048205B" w:rsidRPr="00233C9F" w:rsidRDefault="0048205B" w:rsidP="00AE389F">
            <w:pPr>
              <w:spacing w:after="0"/>
              <w:rPr>
                <w:rFonts w:cstheme="minorHAnsi"/>
                <w:sz w:val="20"/>
                <w:szCs w:val="20"/>
              </w:rPr>
            </w:pPr>
          </w:p>
        </w:tc>
        <w:tc>
          <w:tcPr>
            <w:tcW w:w="0" w:type="auto"/>
            <w:tcBorders>
              <w:top w:val="single" w:sz="4" w:space="0" w:color="auto"/>
              <w:left w:val="single" w:sz="4" w:space="0" w:color="auto"/>
              <w:bottom w:val="single" w:sz="4" w:space="0" w:color="auto"/>
              <w:right w:val="single" w:sz="4" w:space="0" w:color="auto"/>
            </w:tcBorders>
          </w:tcPr>
          <w:p w14:paraId="5001FF45"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77AACAE9" w14:textId="77777777" w:rsidR="0048205B" w:rsidRPr="00233C9F" w:rsidRDefault="0048205B" w:rsidP="00AE389F">
            <w:pPr>
              <w:spacing w:after="0"/>
              <w:rPr>
                <w:rFonts w:cstheme="minorHAnsi"/>
                <w: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6E374C78"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5A7D934D"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1E88C69E" w14:textId="77777777" w:rsidR="0048205B" w:rsidRPr="00233C9F" w:rsidRDefault="0048205B" w:rsidP="00AE389F">
            <w:pPr>
              <w:spacing w:after="0"/>
              <w:rPr>
                <w:rFonts w:cstheme="minorHAnsi"/>
                <w:sz w:val="20"/>
                <w:szCs w:val="20"/>
                <w:highlight w:val="red"/>
              </w:rPr>
            </w:pPr>
          </w:p>
        </w:tc>
      </w:tr>
      <w:tr w:rsidR="0048205B" w14:paraId="7BB8129D"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0EC03050" w14:textId="77777777" w:rsidR="0048205B" w:rsidRPr="00233C9F" w:rsidRDefault="0048205B" w:rsidP="00AE389F">
            <w:pPr>
              <w:spacing w:after="0"/>
              <w:rPr>
                <w:rFonts w:cstheme="minorHAnsi"/>
                <w:sz w:val="20"/>
                <w:szCs w:val="20"/>
              </w:rPr>
            </w:pPr>
            <w:r w:rsidRPr="00233C9F">
              <w:rPr>
                <w:rFonts w:cstheme="minorHAnsi"/>
                <w:sz w:val="20"/>
                <w:szCs w:val="20"/>
              </w:rPr>
              <w:t xml:space="preserve">Western Europe </w:t>
            </w:r>
          </w:p>
        </w:tc>
        <w:tc>
          <w:tcPr>
            <w:tcW w:w="0" w:type="auto"/>
            <w:tcBorders>
              <w:top w:val="single" w:sz="4" w:space="0" w:color="auto"/>
              <w:left w:val="single" w:sz="4" w:space="0" w:color="auto"/>
              <w:bottom w:val="single" w:sz="4" w:space="0" w:color="auto"/>
              <w:right w:val="single" w:sz="4" w:space="0" w:color="auto"/>
            </w:tcBorders>
            <w:hideMark/>
          </w:tcPr>
          <w:p w14:paraId="7E0A264E" w14:textId="77777777" w:rsidR="0048205B" w:rsidRPr="00233C9F" w:rsidRDefault="0048205B" w:rsidP="00AE389F">
            <w:pPr>
              <w:spacing w:after="0"/>
              <w:rPr>
                <w:rFonts w:cstheme="minorHAnsi"/>
                <w:sz w:val="20"/>
                <w:szCs w:val="20"/>
              </w:rPr>
            </w:pPr>
            <w:r w:rsidRPr="00233C9F">
              <w:rPr>
                <w:rFonts w:cstheme="minorHAnsi"/>
                <w:sz w:val="20"/>
                <w:szCs w:val="20"/>
              </w:rPr>
              <w:t>3</w:t>
            </w:r>
          </w:p>
        </w:tc>
        <w:tc>
          <w:tcPr>
            <w:tcW w:w="0" w:type="auto"/>
            <w:tcBorders>
              <w:top w:val="single" w:sz="4" w:space="0" w:color="auto"/>
              <w:left w:val="single" w:sz="4" w:space="0" w:color="auto"/>
              <w:bottom w:val="single" w:sz="4" w:space="0" w:color="auto"/>
              <w:right w:val="single" w:sz="4" w:space="0" w:color="auto"/>
            </w:tcBorders>
            <w:hideMark/>
          </w:tcPr>
          <w:p w14:paraId="666C8436" w14:textId="77777777" w:rsidR="0048205B" w:rsidRPr="00233C9F" w:rsidRDefault="0048205B" w:rsidP="00AE389F">
            <w:pPr>
              <w:spacing w:after="0"/>
              <w:rPr>
                <w:rFonts w:cstheme="minorHAnsi"/>
                <w:sz w:val="20"/>
                <w:szCs w:val="20"/>
              </w:rPr>
            </w:pPr>
            <w:r w:rsidRPr="00233C9F">
              <w:rPr>
                <w:rFonts w:cstheme="minorHAnsi"/>
                <w:sz w:val="20"/>
                <w:szCs w:val="20"/>
              </w:rPr>
              <w:t>105</w:t>
            </w:r>
          </w:p>
        </w:tc>
        <w:tc>
          <w:tcPr>
            <w:tcW w:w="0" w:type="auto"/>
            <w:tcBorders>
              <w:top w:val="single" w:sz="4" w:space="0" w:color="auto"/>
              <w:left w:val="single" w:sz="4" w:space="0" w:color="auto"/>
              <w:bottom w:val="single" w:sz="4" w:space="0" w:color="auto"/>
              <w:right w:val="single" w:sz="4" w:space="0" w:color="auto"/>
            </w:tcBorders>
            <w:hideMark/>
          </w:tcPr>
          <w:p w14:paraId="6C190406" w14:textId="77777777" w:rsidR="0048205B" w:rsidRPr="00233C9F" w:rsidRDefault="0048205B" w:rsidP="00AE389F">
            <w:pPr>
              <w:spacing w:after="0"/>
              <w:rPr>
                <w:rFonts w:cstheme="minorHAnsi"/>
                <w:sz w:val="20"/>
                <w:szCs w:val="20"/>
              </w:rPr>
            </w:pPr>
            <w:r w:rsidRPr="00233C9F">
              <w:rPr>
                <w:rFonts w:cstheme="minorHAnsi"/>
                <w:sz w:val="20"/>
                <w:szCs w:val="20"/>
              </w:rPr>
              <w:t>18</w:t>
            </w:r>
          </w:p>
        </w:tc>
        <w:tc>
          <w:tcPr>
            <w:tcW w:w="0" w:type="auto"/>
            <w:tcBorders>
              <w:top w:val="single" w:sz="4" w:space="0" w:color="auto"/>
              <w:left w:val="single" w:sz="4" w:space="0" w:color="auto"/>
              <w:bottom w:val="single" w:sz="4" w:space="0" w:color="auto"/>
              <w:right w:val="single" w:sz="4" w:space="0" w:color="auto"/>
            </w:tcBorders>
            <w:hideMark/>
          </w:tcPr>
          <w:p w14:paraId="16BC566A" w14:textId="77777777" w:rsidR="0048205B" w:rsidRPr="00233C9F" w:rsidRDefault="0048205B" w:rsidP="00AE389F">
            <w:pPr>
              <w:spacing w:after="0"/>
              <w:rPr>
                <w:rFonts w:cstheme="minorHAnsi"/>
                <w:sz w:val="20"/>
                <w:szCs w:val="20"/>
              </w:rPr>
            </w:pPr>
            <w:r w:rsidRPr="00233C9F">
              <w:rPr>
                <w:rFonts w:cstheme="minorHAnsi"/>
                <w:sz w:val="20"/>
                <w:szCs w:val="20"/>
              </w:rPr>
              <w:t>11</w:t>
            </w:r>
          </w:p>
        </w:tc>
        <w:tc>
          <w:tcPr>
            <w:tcW w:w="0" w:type="auto"/>
            <w:tcBorders>
              <w:top w:val="single" w:sz="4" w:space="0" w:color="auto"/>
              <w:left w:val="single" w:sz="4" w:space="0" w:color="auto"/>
              <w:bottom w:val="single" w:sz="4" w:space="0" w:color="auto"/>
              <w:right w:val="single" w:sz="4" w:space="0" w:color="auto"/>
            </w:tcBorders>
            <w:hideMark/>
          </w:tcPr>
          <w:p w14:paraId="524BDA47" w14:textId="77777777" w:rsidR="0048205B" w:rsidRPr="00233C9F" w:rsidRDefault="0048205B" w:rsidP="00AE389F">
            <w:pPr>
              <w:spacing w:after="0"/>
              <w:rPr>
                <w:rFonts w:cstheme="minorHAnsi"/>
                <w:sz w:val="20"/>
                <w:szCs w:val="20"/>
              </w:rPr>
            </w:pPr>
            <w:r w:rsidRPr="00233C9F">
              <w:rPr>
                <w:rFonts w:cstheme="minorHAnsi"/>
                <w:sz w:val="20"/>
                <w:szCs w:val="20"/>
              </w:rPr>
              <w:t>14</w:t>
            </w:r>
          </w:p>
        </w:tc>
        <w:tc>
          <w:tcPr>
            <w:tcW w:w="0" w:type="auto"/>
            <w:tcBorders>
              <w:top w:val="single" w:sz="4" w:space="0" w:color="auto"/>
              <w:left w:val="single" w:sz="4" w:space="0" w:color="auto"/>
              <w:bottom w:val="single" w:sz="4" w:space="0" w:color="auto"/>
              <w:right w:val="single" w:sz="4" w:space="0" w:color="auto"/>
            </w:tcBorders>
            <w:hideMark/>
          </w:tcPr>
          <w:p w14:paraId="4301B15B" w14:textId="77777777" w:rsidR="0048205B" w:rsidRPr="00233C9F" w:rsidRDefault="0048205B" w:rsidP="00AE389F">
            <w:pPr>
              <w:spacing w:after="0"/>
              <w:rPr>
                <w:rFonts w:cstheme="minorHAnsi"/>
                <w:sz w:val="20"/>
                <w:szCs w:val="20"/>
              </w:rPr>
            </w:pPr>
            <w:r w:rsidRPr="00233C9F">
              <w:rPr>
                <w:rFonts w:cstheme="minorHAnsi"/>
                <w:sz w:val="20"/>
                <w:szCs w:val="20"/>
              </w:rPr>
              <w:t xml:space="preserve">9 </w:t>
            </w:r>
            <w:r w:rsidRPr="00233C9F">
              <w:rPr>
                <w:rFonts w:cstheme="minorHAnsi"/>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14:paraId="32FDC88D" w14:textId="77777777" w:rsidR="0048205B" w:rsidRPr="00233C9F" w:rsidRDefault="0048205B" w:rsidP="00AE389F">
            <w:pPr>
              <w:spacing w:after="0"/>
              <w:rPr>
                <w:rFonts w:cstheme="minorHAnsi"/>
                <w:sz w:val="20"/>
                <w:szCs w:val="20"/>
                <w:highlight w:val="red"/>
              </w:rPr>
            </w:pPr>
            <w:r w:rsidRPr="00233C9F">
              <w:rPr>
                <w:rFonts w:cstheme="minorHAnsi"/>
                <w:sz w:val="20"/>
                <w:szCs w:val="20"/>
              </w:rPr>
              <w:t>160</w:t>
            </w:r>
          </w:p>
        </w:tc>
        <w:tc>
          <w:tcPr>
            <w:tcW w:w="0" w:type="auto"/>
            <w:tcBorders>
              <w:top w:val="single" w:sz="4" w:space="0" w:color="auto"/>
              <w:left w:val="single" w:sz="4" w:space="0" w:color="auto"/>
              <w:bottom w:val="single" w:sz="4" w:space="0" w:color="auto"/>
              <w:right w:val="single" w:sz="4" w:space="0" w:color="auto"/>
            </w:tcBorders>
            <w:hideMark/>
          </w:tcPr>
          <w:p w14:paraId="4D03908E" w14:textId="77777777" w:rsidR="0048205B" w:rsidRPr="00233C9F" w:rsidRDefault="0048205B" w:rsidP="00AE389F">
            <w:pPr>
              <w:spacing w:after="0"/>
              <w:rPr>
                <w:rFonts w:cstheme="minorHAnsi"/>
                <w:i/>
                <w:sz w:val="20"/>
                <w:szCs w:val="20"/>
              </w:rPr>
            </w:pPr>
            <w:r w:rsidRPr="00233C9F">
              <w:rPr>
                <w:rFonts w:cstheme="minorHAnsi"/>
                <w:i/>
                <w:sz w:val="20"/>
                <w:szCs w:val="20"/>
              </w:rPr>
              <w:t>212</w:t>
            </w:r>
          </w:p>
        </w:tc>
        <w:tc>
          <w:tcPr>
            <w:tcW w:w="0" w:type="auto"/>
            <w:tcBorders>
              <w:top w:val="single" w:sz="4" w:space="0" w:color="auto"/>
              <w:left w:val="single" w:sz="4" w:space="0" w:color="auto"/>
              <w:bottom w:val="single" w:sz="4" w:space="0" w:color="auto"/>
              <w:right w:val="single" w:sz="4" w:space="0" w:color="auto"/>
            </w:tcBorders>
            <w:hideMark/>
          </w:tcPr>
          <w:p w14:paraId="1CCD6E6E" w14:textId="77777777" w:rsidR="0048205B" w:rsidRPr="00233C9F" w:rsidRDefault="0048205B" w:rsidP="00AE389F">
            <w:pPr>
              <w:spacing w:after="0"/>
              <w:rPr>
                <w:rFonts w:cstheme="minorHAnsi"/>
                <w:sz w:val="20"/>
                <w:szCs w:val="20"/>
                <w:highlight w:val="green"/>
              </w:rPr>
            </w:pPr>
            <w:r w:rsidRPr="00233C9F">
              <w:rPr>
                <w:rFonts w:cstheme="minorHAnsi"/>
                <w:sz w:val="20"/>
                <w:szCs w:val="20"/>
              </w:rPr>
              <w:t>21.7</w:t>
            </w:r>
          </w:p>
        </w:tc>
        <w:tc>
          <w:tcPr>
            <w:tcW w:w="0" w:type="auto"/>
            <w:tcBorders>
              <w:top w:val="single" w:sz="4" w:space="0" w:color="auto"/>
              <w:left w:val="single" w:sz="4" w:space="0" w:color="auto"/>
              <w:bottom w:val="single" w:sz="4" w:space="0" w:color="auto"/>
              <w:right w:val="single" w:sz="4" w:space="0" w:color="auto"/>
            </w:tcBorders>
            <w:hideMark/>
          </w:tcPr>
          <w:p w14:paraId="10123972" w14:textId="77777777" w:rsidR="0048205B" w:rsidRPr="00233C9F" w:rsidRDefault="0048205B" w:rsidP="00AE389F">
            <w:pPr>
              <w:spacing w:after="0"/>
              <w:rPr>
                <w:rFonts w:cstheme="minorHAnsi"/>
                <w:sz w:val="20"/>
                <w:szCs w:val="20"/>
                <w:highlight w:val="green"/>
              </w:rPr>
            </w:pPr>
            <w:r w:rsidRPr="00233C9F">
              <w:rPr>
                <w:rFonts w:cstheme="minorHAnsi"/>
                <w:sz w:val="20"/>
                <w:szCs w:val="20"/>
              </w:rPr>
              <w:t>21.3</w:t>
            </w:r>
          </w:p>
        </w:tc>
        <w:tc>
          <w:tcPr>
            <w:tcW w:w="0" w:type="auto"/>
            <w:tcBorders>
              <w:top w:val="single" w:sz="4" w:space="0" w:color="auto"/>
              <w:left w:val="single" w:sz="4" w:space="0" w:color="auto"/>
              <w:bottom w:val="single" w:sz="4" w:space="0" w:color="auto"/>
              <w:right w:val="single" w:sz="4" w:space="0" w:color="auto"/>
            </w:tcBorders>
            <w:hideMark/>
          </w:tcPr>
          <w:p w14:paraId="263288D5" w14:textId="77777777" w:rsidR="0048205B" w:rsidRPr="00233C9F" w:rsidRDefault="0048205B" w:rsidP="00AE389F">
            <w:pPr>
              <w:spacing w:after="0"/>
              <w:rPr>
                <w:rFonts w:cstheme="minorHAnsi"/>
                <w:sz w:val="20"/>
                <w:szCs w:val="20"/>
                <w:highlight w:val="green"/>
              </w:rPr>
            </w:pPr>
            <w:r w:rsidRPr="00233C9F">
              <w:rPr>
                <w:rFonts w:cstheme="minorHAnsi"/>
                <w:sz w:val="20"/>
                <w:szCs w:val="20"/>
              </w:rPr>
              <w:t>23.1</w:t>
            </w:r>
          </w:p>
        </w:tc>
      </w:tr>
      <w:tr w:rsidR="0048205B" w14:paraId="4E467A10"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5FAF1CED" w14:textId="77777777" w:rsidR="0048205B" w:rsidRPr="00233C9F" w:rsidRDefault="0048205B" w:rsidP="00AE389F">
            <w:pPr>
              <w:spacing w:after="0"/>
              <w:rPr>
                <w:rFonts w:cstheme="minorHAnsi"/>
                <w:sz w:val="20"/>
                <w:szCs w:val="20"/>
                <w:highlight w:val="red"/>
              </w:rPr>
            </w:pPr>
            <w:r w:rsidRPr="00233C9F">
              <w:rPr>
                <w:rFonts w:cstheme="minorHAnsi"/>
                <w:sz w:val="20"/>
                <w:szCs w:val="20"/>
              </w:rPr>
              <w:t>Central Europe</w:t>
            </w:r>
          </w:p>
        </w:tc>
        <w:tc>
          <w:tcPr>
            <w:tcW w:w="0" w:type="auto"/>
            <w:tcBorders>
              <w:top w:val="single" w:sz="4" w:space="0" w:color="auto"/>
              <w:left w:val="single" w:sz="4" w:space="0" w:color="auto"/>
              <w:bottom w:val="single" w:sz="4" w:space="0" w:color="auto"/>
              <w:right w:val="single" w:sz="4" w:space="0" w:color="auto"/>
            </w:tcBorders>
            <w:hideMark/>
          </w:tcPr>
          <w:p w14:paraId="5BF58EBB" w14:textId="77777777" w:rsidR="0048205B" w:rsidRPr="00233C9F" w:rsidRDefault="0048205B" w:rsidP="00AE389F">
            <w:pPr>
              <w:spacing w:after="0"/>
              <w:rPr>
                <w:rFonts w:cstheme="minorHAnsi"/>
                <w:sz w:val="20"/>
                <w:szCs w:val="20"/>
              </w:rPr>
            </w:pPr>
            <w:r w:rsidRPr="00233C9F">
              <w:rPr>
                <w:rFonts w:cstheme="minorHAnsi"/>
                <w:sz w:val="20"/>
                <w:szCs w:val="20"/>
              </w:rPr>
              <w:t>4</w:t>
            </w:r>
          </w:p>
        </w:tc>
        <w:tc>
          <w:tcPr>
            <w:tcW w:w="0" w:type="auto"/>
            <w:tcBorders>
              <w:top w:val="single" w:sz="4" w:space="0" w:color="auto"/>
              <w:left w:val="single" w:sz="4" w:space="0" w:color="auto"/>
              <w:bottom w:val="single" w:sz="4" w:space="0" w:color="auto"/>
              <w:right w:val="single" w:sz="4" w:space="0" w:color="auto"/>
            </w:tcBorders>
            <w:hideMark/>
          </w:tcPr>
          <w:p w14:paraId="76718594" w14:textId="77777777" w:rsidR="0048205B" w:rsidRPr="00233C9F" w:rsidRDefault="0048205B" w:rsidP="00AE389F">
            <w:pPr>
              <w:spacing w:after="0"/>
              <w:rPr>
                <w:rFonts w:cstheme="minorHAnsi"/>
                <w:sz w:val="20"/>
                <w:szCs w:val="20"/>
              </w:rPr>
            </w:pPr>
            <w:r w:rsidRPr="00233C9F">
              <w:rPr>
                <w:rFonts w:cstheme="minorHAnsi"/>
                <w:sz w:val="20"/>
                <w:szCs w:val="20"/>
              </w:rPr>
              <w:t>88</w:t>
            </w:r>
          </w:p>
        </w:tc>
        <w:tc>
          <w:tcPr>
            <w:tcW w:w="0" w:type="auto"/>
            <w:tcBorders>
              <w:top w:val="single" w:sz="4" w:space="0" w:color="auto"/>
              <w:left w:val="single" w:sz="4" w:space="0" w:color="auto"/>
              <w:bottom w:val="single" w:sz="4" w:space="0" w:color="auto"/>
              <w:right w:val="single" w:sz="4" w:space="0" w:color="auto"/>
            </w:tcBorders>
            <w:hideMark/>
          </w:tcPr>
          <w:p w14:paraId="7C1E834F" w14:textId="77777777" w:rsidR="0048205B" w:rsidRPr="00233C9F" w:rsidRDefault="0048205B" w:rsidP="00AE389F">
            <w:pPr>
              <w:spacing w:after="0"/>
              <w:rPr>
                <w:rFonts w:cstheme="minorHAnsi"/>
                <w:sz w:val="20"/>
                <w:szCs w:val="20"/>
              </w:rPr>
            </w:pPr>
            <w:r w:rsidRPr="00233C9F">
              <w:rPr>
                <w:rFonts w:cstheme="minorHAnsi"/>
                <w:sz w:val="20"/>
                <w:szCs w:val="20"/>
              </w:rPr>
              <w:t>11</w:t>
            </w:r>
          </w:p>
        </w:tc>
        <w:tc>
          <w:tcPr>
            <w:tcW w:w="0" w:type="auto"/>
            <w:tcBorders>
              <w:top w:val="single" w:sz="4" w:space="0" w:color="auto"/>
              <w:left w:val="single" w:sz="4" w:space="0" w:color="auto"/>
              <w:bottom w:val="single" w:sz="4" w:space="0" w:color="auto"/>
              <w:right w:val="single" w:sz="4" w:space="0" w:color="auto"/>
            </w:tcBorders>
            <w:hideMark/>
          </w:tcPr>
          <w:p w14:paraId="39A07A57" w14:textId="77777777" w:rsidR="0048205B" w:rsidRPr="00233C9F" w:rsidRDefault="0048205B" w:rsidP="00AE389F">
            <w:pPr>
              <w:spacing w:after="0"/>
              <w:rPr>
                <w:rFonts w:cstheme="minorHAnsi"/>
                <w:sz w:val="20"/>
                <w:szCs w:val="20"/>
              </w:rPr>
            </w:pPr>
            <w:r w:rsidRPr="00233C9F">
              <w:rPr>
                <w:rFonts w:cstheme="minorHAnsi"/>
                <w:sz w:val="20"/>
                <w:szCs w:val="20"/>
              </w:rPr>
              <w:t>6</w:t>
            </w:r>
          </w:p>
        </w:tc>
        <w:tc>
          <w:tcPr>
            <w:tcW w:w="0" w:type="auto"/>
            <w:tcBorders>
              <w:top w:val="single" w:sz="4" w:space="0" w:color="auto"/>
              <w:left w:val="single" w:sz="4" w:space="0" w:color="auto"/>
              <w:bottom w:val="single" w:sz="4" w:space="0" w:color="auto"/>
              <w:right w:val="single" w:sz="4" w:space="0" w:color="auto"/>
            </w:tcBorders>
            <w:hideMark/>
          </w:tcPr>
          <w:p w14:paraId="5C823332" w14:textId="77777777" w:rsidR="0048205B" w:rsidRPr="00233C9F" w:rsidRDefault="0048205B" w:rsidP="00AE389F">
            <w:pPr>
              <w:spacing w:after="0"/>
              <w:rPr>
                <w:rFonts w:cstheme="minorHAnsi"/>
                <w:sz w:val="20"/>
                <w:szCs w:val="20"/>
              </w:rPr>
            </w:pPr>
            <w:r w:rsidRPr="00233C9F">
              <w:rPr>
                <w:rFonts w:cstheme="minorHAnsi"/>
                <w:sz w:val="20"/>
                <w:szCs w:val="20"/>
              </w:rPr>
              <w:t>9</w:t>
            </w:r>
          </w:p>
        </w:tc>
        <w:tc>
          <w:tcPr>
            <w:tcW w:w="0" w:type="auto"/>
            <w:tcBorders>
              <w:top w:val="single" w:sz="4" w:space="0" w:color="auto"/>
              <w:left w:val="single" w:sz="4" w:space="0" w:color="auto"/>
              <w:bottom w:val="single" w:sz="4" w:space="0" w:color="auto"/>
              <w:right w:val="single" w:sz="4" w:space="0" w:color="auto"/>
            </w:tcBorders>
            <w:hideMark/>
          </w:tcPr>
          <w:p w14:paraId="09F2EBF8" w14:textId="77777777" w:rsidR="0048205B" w:rsidRPr="00233C9F" w:rsidRDefault="0048205B" w:rsidP="00AE389F">
            <w:pPr>
              <w:spacing w:after="0"/>
              <w:rPr>
                <w:rFonts w:cstheme="minorHAnsi"/>
                <w:sz w:val="20"/>
                <w:szCs w:val="20"/>
              </w:rPr>
            </w:pPr>
            <w:r w:rsidRPr="00233C9F">
              <w:rPr>
                <w:rFonts w:cstheme="minorHAnsi"/>
                <w:sz w:val="20"/>
                <w:szCs w:val="20"/>
              </w:rPr>
              <w:t>5</w:t>
            </w:r>
          </w:p>
        </w:tc>
        <w:tc>
          <w:tcPr>
            <w:tcW w:w="0" w:type="auto"/>
            <w:tcBorders>
              <w:top w:val="single" w:sz="4" w:space="0" w:color="auto"/>
              <w:left w:val="single" w:sz="4" w:space="0" w:color="auto"/>
              <w:bottom w:val="single" w:sz="4" w:space="0" w:color="auto"/>
              <w:right w:val="single" w:sz="4" w:space="0" w:color="auto"/>
            </w:tcBorders>
            <w:hideMark/>
          </w:tcPr>
          <w:p w14:paraId="475344A9" w14:textId="77777777" w:rsidR="0048205B" w:rsidRPr="00233C9F" w:rsidRDefault="0048205B" w:rsidP="00AE389F">
            <w:pPr>
              <w:spacing w:after="0"/>
              <w:rPr>
                <w:rFonts w:cstheme="minorHAnsi"/>
                <w:sz w:val="20"/>
                <w:szCs w:val="20"/>
              </w:rPr>
            </w:pPr>
            <w:r w:rsidRPr="00233C9F">
              <w:rPr>
                <w:rFonts w:cstheme="minorHAnsi"/>
                <w:sz w:val="20"/>
                <w:szCs w:val="20"/>
              </w:rPr>
              <w:t>123</w:t>
            </w:r>
          </w:p>
        </w:tc>
        <w:tc>
          <w:tcPr>
            <w:tcW w:w="0" w:type="auto"/>
            <w:tcBorders>
              <w:top w:val="single" w:sz="4" w:space="0" w:color="auto"/>
              <w:left w:val="single" w:sz="4" w:space="0" w:color="auto"/>
              <w:bottom w:val="single" w:sz="4" w:space="0" w:color="auto"/>
              <w:right w:val="single" w:sz="4" w:space="0" w:color="auto"/>
            </w:tcBorders>
            <w:hideMark/>
          </w:tcPr>
          <w:p w14:paraId="607DF0BE" w14:textId="77777777" w:rsidR="0048205B" w:rsidRPr="00233C9F" w:rsidRDefault="0048205B" w:rsidP="00AE389F">
            <w:pPr>
              <w:spacing w:after="0"/>
              <w:rPr>
                <w:rFonts w:cstheme="minorHAnsi"/>
                <w:i/>
                <w:sz w:val="20"/>
                <w:szCs w:val="20"/>
              </w:rPr>
            </w:pPr>
            <w:r w:rsidRPr="00233C9F">
              <w:rPr>
                <w:rFonts w:cstheme="minorHAnsi"/>
                <w:i/>
                <w:sz w:val="20"/>
                <w:szCs w:val="20"/>
              </w:rPr>
              <w:t>156</w:t>
            </w:r>
          </w:p>
        </w:tc>
        <w:tc>
          <w:tcPr>
            <w:tcW w:w="0" w:type="auto"/>
            <w:tcBorders>
              <w:top w:val="single" w:sz="4" w:space="0" w:color="auto"/>
              <w:left w:val="single" w:sz="4" w:space="0" w:color="auto"/>
              <w:bottom w:val="single" w:sz="4" w:space="0" w:color="auto"/>
              <w:right w:val="single" w:sz="4" w:space="0" w:color="auto"/>
            </w:tcBorders>
            <w:hideMark/>
          </w:tcPr>
          <w:p w14:paraId="5A8991B2" w14:textId="77777777" w:rsidR="0048205B" w:rsidRPr="00233C9F" w:rsidRDefault="0048205B" w:rsidP="00AE389F">
            <w:pPr>
              <w:spacing w:after="0"/>
              <w:rPr>
                <w:rFonts w:cstheme="minorHAnsi"/>
                <w:sz w:val="20"/>
                <w:szCs w:val="20"/>
              </w:rPr>
            </w:pPr>
            <w:r w:rsidRPr="00233C9F">
              <w:rPr>
                <w:rFonts w:cstheme="minorHAnsi"/>
                <w:sz w:val="20"/>
                <w:szCs w:val="20"/>
              </w:rPr>
              <w:t>16.8</w:t>
            </w:r>
          </w:p>
        </w:tc>
        <w:tc>
          <w:tcPr>
            <w:tcW w:w="0" w:type="auto"/>
            <w:tcBorders>
              <w:top w:val="single" w:sz="4" w:space="0" w:color="auto"/>
              <w:left w:val="single" w:sz="4" w:space="0" w:color="auto"/>
              <w:bottom w:val="single" w:sz="4" w:space="0" w:color="auto"/>
              <w:right w:val="single" w:sz="4" w:space="0" w:color="auto"/>
            </w:tcBorders>
            <w:hideMark/>
          </w:tcPr>
          <w:p w14:paraId="6AA75059" w14:textId="77777777" w:rsidR="0048205B" w:rsidRPr="00233C9F" w:rsidRDefault="0048205B" w:rsidP="00AE389F">
            <w:pPr>
              <w:spacing w:after="0"/>
              <w:rPr>
                <w:rFonts w:cstheme="minorHAnsi"/>
                <w:sz w:val="20"/>
                <w:szCs w:val="20"/>
              </w:rPr>
            </w:pPr>
            <w:r w:rsidRPr="00233C9F">
              <w:rPr>
                <w:rFonts w:cstheme="minorHAnsi"/>
                <w:sz w:val="20"/>
                <w:szCs w:val="20"/>
              </w:rPr>
              <w:t>16.3</w:t>
            </w:r>
          </w:p>
        </w:tc>
        <w:tc>
          <w:tcPr>
            <w:tcW w:w="0" w:type="auto"/>
            <w:tcBorders>
              <w:top w:val="single" w:sz="4" w:space="0" w:color="auto"/>
              <w:left w:val="single" w:sz="4" w:space="0" w:color="auto"/>
              <w:bottom w:val="single" w:sz="4" w:space="0" w:color="auto"/>
              <w:right w:val="single" w:sz="4" w:space="0" w:color="auto"/>
            </w:tcBorders>
            <w:hideMark/>
          </w:tcPr>
          <w:p w14:paraId="2FC25BBF" w14:textId="77777777" w:rsidR="0048205B" w:rsidRPr="00233C9F" w:rsidRDefault="0048205B" w:rsidP="00AE389F">
            <w:pPr>
              <w:spacing w:after="0"/>
              <w:rPr>
                <w:rFonts w:cstheme="minorHAnsi"/>
                <w:sz w:val="20"/>
                <w:szCs w:val="20"/>
              </w:rPr>
            </w:pPr>
            <w:r w:rsidRPr="00233C9F">
              <w:rPr>
                <w:rFonts w:cstheme="minorHAnsi"/>
                <w:sz w:val="20"/>
                <w:szCs w:val="20"/>
              </w:rPr>
              <w:t>19.5</w:t>
            </w:r>
          </w:p>
        </w:tc>
      </w:tr>
      <w:tr w:rsidR="0048205B" w14:paraId="68C66896" w14:textId="77777777" w:rsidTr="00AE389F">
        <w:trPr>
          <w:trHeight w:val="144"/>
        </w:trPr>
        <w:tc>
          <w:tcPr>
            <w:tcW w:w="0" w:type="auto"/>
            <w:tcBorders>
              <w:top w:val="single" w:sz="4" w:space="0" w:color="auto"/>
              <w:left w:val="single" w:sz="4" w:space="0" w:color="auto"/>
              <w:bottom w:val="single" w:sz="4" w:space="0" w:color="auto"/>
              <w:right w:val="single" w:sz="4" w:space="0" w:color="auto"/>
            </w:tcBorders>
            <w:hideMark/>
          </w:tcPr>
          <w:p w14:paraId="00C5A330" w14:textId="77777777" w:rsidR="0048205B" w:rsidRPr="00233C9F" w:rsidRDefault="0048205B" w:rsidP="00AE389F">
            <w:pPr>
              <w:spacing w:after="0"/>
              <w:rPr>
                <w:rFonts w:cstheme="minorHAnsi"/>
                <w:sz w:val="20"/>
                <w:szCs w:val="20"/>
              </w:rPr>
            </w:pPr>
            <w:r w:rsidRPr="00233C9F">
              <w:rPr>
                <w:rFonts w:cstheme="minorHAnsi"/>
                <w:sz w:val="20"/>
                <w:szCs w:val="20"/>
              </w:rPr>
              <w:t>Eastern Europe</w:t>
            </w:r>
          </w:p>
        </w:tc>
        <w:tc>
          <w:tcPr>
            <w:tcW w:w="0" w:type="auto"/>
            <w:tcBorders>
              <w:top w:val="single" w:sz="4" w:space="0" w:color="auto"/>
              <w:left w:val="single" w:sz="4" w:space="0" w:color="auto"/>
              <w:bottom w:val="single" w:sz="4" w:space="0" w:color="auto"/>
              <w:right w:val="single" w:sz="4" w:space="0" w:color="auto"/>
            </w:tcBorders>
            <w:hideMark/>
          </w:tcPr>
          <w:p w14:paraId="39122714"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0871FE6A" w14:textId="77777777" w:rsidR="0048205B" w:rsidRPr="00233C9F" w:rsidRDefault="0048205B" w:rsidP="00AE389F">
            <w:pPr>
              <w:spacing w:after="0"/>
              <w:rPr>
                <w:rFonts w:cstheme="minorHAnsi"/>
                <w:sz w:val="20"/>
                <w:szCs w:val="20"/>
              </w:rPr>
            </w:pPr>
            <w:r w:rsidRPr="00233C9F">
              <w:rPr>
                <w:rFonts w:cstheme="minorHAnsi"/>
                <w:sz w:val="20"/>
                <w:szCs w:val="20"/>
              </w:rPr>
              <w:t>55</w:t>
            </w:r>
          </w:p>
        </w:tc>
        <w:tc>
          <w:tcPr>
            <w:tcW w:w="0" w:type="auto"/>
            <w:tcBorders>
              <w:top w:val="single" w:sz="4" w:space="0" w:color="auto"/>
              <w:left w:val="single" w:sz="4" w:space="0" w:color="auto"/>
              <w:bottom w:val="single" w:sz="4" w:space="0" w:color="auto"/>
              <w:right w:val="single" w:sz="4" w:space="0" w:color="auto"/>
            </w:tcBorders>
            <w:hideMark/>
          </w:tcPr>
          <w:p w14:paraId="1839E6C7" w14:textId="77777777" w:rsidR="0048205B" w:rsidRPr="00233C9F" w:rsidRDefault="0048205B" w:rsidP="00AE389F">
            <w:pPr>
              <w:spacing w:after="0"/>
              <w:rPr>
                <w:rFonts w:cstheme="minorHAnsi"/>
                <w:sz w:val="20"/>
                <w:szCs w:val="20"/>
              </w:rPr>
            </w:pPr>
            <w:r w:rsidRPr="00233C9F">
              <w:rPr>
                <w:rFonts w:cstheme="minorHAnsi"/>
                <w:sz w:val="20"/>
                <w:szCs w:val="20"/>
              </w:rPr>
              <w:t>9</w:t>
            </w:r>
          </w:p>
        </w:tc>
        <w:tc>
          <w:tcPr>
            <w:tcW w:w="0" w:type="auto"/>
            <w:tcBorders>
              <w:top w:val="single" w:sz="4" w:space="0" w:color="auto"/>
              <w:left w:val="single" w:sz="4" w:space="0" w:color="auto"/>
              <w:bottom w:val="single" w:sz="4" w:space="0" w:color="auto"/>
              <w:right w:val="single" w:sz="4" w:space="0" w:color="auto"/>
            </w:tcBorders>
            <w:hideMark/>
          </w:tcPr>
          <w:p w14:paraId="0057119A" w14:textId="77777777" w:rsidR="0048205B" w:rsidRPr="00233C9F" w:rsidRDefault="0048205B" w:rsidP="00AE389F">
            <w:pPr>
              <w:spacing w:after="0"/>
              <w:rPr>
                <w:rFonts w:cstheme="minorHAnsi"/>
                <w:sz w:val="20"/>
                <w:szCs w:val="20"/>
              </w:rPr>
            </w:pPr>
            <w:r w:rsidRPr="00233C9F">
              <w:rPr>
                <w:rFonts w:cstheme="minorHAnsi"/>
                <w:sz w:val="20"/>
                <w:szCs w:val="20"/>
              </w:rPr>
              <w:t>6</w:t>
            </w:r>
          </w:p>
        </w:tc>
        <w:tc>
          <w:tcPr>
            <w:tcW w:w="0" w:type="auto"/>
            <w:tcBorders>
              <w:top w:val="single" w:sz="4" w:space="0" w:color="auto"/>
              <w:left w:val="single" w:sz="4" w:space="0" w:color="auto"/>
              <w:bottom w:val="single" w:sz="4" w:space="0" w:color="auto"/>
              <w:right w:val="single" w:sz="4" w:space="0" w:color="auto"/>
            </w:tcBorders>
            <w:hideMark/>
          </w:tcPr>
          <w:p w14:paraId="274AE1FE" w14:textId="77777777" w:rsidR="0048205B" w:rsidRPr="00233C9F" w:rsidRDefault="0048205B" w:rsidP="00AE389F">
            <w:pPr>
              <w:spacing w:after="0"/>
              <w:rPr>
                <w:rFonts w:cstheme="minorHAnsi"/>
                <w:sz w:val="20"/>
                <w:szCs w:val="20"/>
              </w:rPr>
            </w:pPr>
            <w:r w:rsidRPr="00233C9F">
              <w:rPr>
                <w:rFonts w:cstheme="minorHAnsi"/>
                <w:sz w:val="20"/>
                <w:szCs w:val="20"/>
              </w:rPr>
              <w:t>4</w:t>
            </w:r>
          </w:p>
        </w:tc>
        <w:tc>
          <w:tcPr>
            <w:tcW w:w="0" w:type="auto"/>
            <w:tcBorders>
              <w:top w:val="single" w:sz="4" w:space="0" w:color="auto"/>
              <w:left w:val="single" w:sz="4" w:space="0" w:color="auto"/>
              <w:bottom w:val="single" w:sz="4" w:space="0" w:color="auto"/>
              <w:right w:val="single" w:sz="4" w:space="0" w:color="auto"/>
            </w:tcBorders>
            <w:hideMark/>
          </w:tcPr>
          <w:p w14:paraId="7ECC84B8"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070C7EF5" w14:textId="77777777" w:rsidR="0048205B" w:rsidRPr="00233C9F" w:rsidRDefault="0048205B" w:rsidP="00AE389F">
            <w:pPr>
              <w:spacing w:after="0"/>
              <w:rPr>
                <w:rFonts w:cstheme="minorHAnsi"/>
                <w:sz w:val="20"/>
                <w:szCs w:val="20"/>
              </w:rPr>
            </w:pPr>
            <w:r w:rsidRPr="00233C9F">
              <w:rPr>
                <w:rFonts w:cstheme="minorHAnsi"/>
                <w:sz w:val="20"/>
                <w:szCs w:val="20"/>
              </w:rPr>
              <w:t>78</w:t>
            </w:r>
          </w:p>
        </w:tc>
        <w:tc>
          <w:tcPr>
            <w:tcW w:w="0" w:type="auto"/>
            <w:tcBorders>
              <w:top w:val="single" w:sz="4" w:space="0" w:color="auto"/>
              <w:left w:val="single" w:sz="4" w:space="0" w:color="auto"/>
              <w:bottom w:val="single" w:sz="4" w:space="0" w:color="auto"/>
              <w:right w:val="single" w:sz="4" w:space="0" w:color="auto"/>
            </w:tcBorders>
            <w:hideMark/>
          </w:tcPr>
          <w:p w14:paraId="056F3714" w14:textId="77777777" w:rsidR="0048205B" w:rsidRPr="00233C9F" w:rsidRDefault="0048205B" w:rsidP="00AE389F">
            <w:pPr>
              <w:spacing w:after="0"/>
              <w:rPr>
                <w:rFonts w:cstheme="minorHAnsi"/>
                <w:i/>
                <w:sz w:val="20"/>
                <w:szCs w:val="20"/>
              </w:rPr>
            </w:pPr>
            <w:r w:rsidRPr="00233C9F">
              <w:rPr>
                <w:rFonts w:cstheme="minorHAnsi"/>
                <w:i/>
                <w:sz w:val="20"/>
                <w:szCs w:val="20"/>
              </w:rPr>
              <w:t>119</w:t>
            </w:r>
          </w:p>
        </w:tc>
        <w:tc>
          <w:tcPr>
            <w:tcW w:w="0" w:type="auto"/>
            <w:tcBorders>
              <w:top w:val="single" w:sz="4" w:space="0" w:color="auto"/>
              <w:left w:val="single" w:sz="4" w:space="0" w:color="auto"/>
              <w:bottom w:val="single" w:sz="4" w:space="0" w:color="auto"/>
              <w:right w:val="single" w:sz="4" w:space="0" w:color="auto"/>
            </w:tcBorders>
            <w:hideMark/>
          </w:tcPr>
          <w:p w14:paraId="16A0A4FA" w14:textId="77777777" w:rsidR="0048205B" w:rsidRPr="00233C9F" w:rsidRDefault="0048205B" w:rsidP="00AE389F">
            <w:pPr>
              <w:spacing w:after="0"/>
              <w:rPr>
                <w:rFonts w:cstheme="minorHAnsi"/>
                <w:sz w:val="20"/>
                <w:szCs w:val="20"/>
              </w:rPr>
            </w:pPr>
            <w:r w:rsidRPr="00233C9F">
              <w:rPr>
                <w:rFonts w:cstheme="minorHAnsi"/>
                <w:sz w:val="20"/>
                <w:szCs w:val="20"/>
              </w:rPr>
              <w:t>15.8</w:t>
            </w:r>
          </w:p>
        </w:tc>
        <w:tc>
          <w:tcPr>
            <w:tcW w:w="0" w:type="auto"/>
            <w:tcBorders>
              <w:top w:val="single" w:sz="4" w:space="0" w:color="auto"/>
              <w:left w:val="single" w:sz="4" w:space="0" w:color="auto"/>
              <w:bottom w:val="single" w:sz="4" w:space="0" w:color="auto"/>
              <w:right w:val="single" w:sz="4" w:space="0" w:color="auto"/>
            </w:tcBorders>
            <w:hideMark/>
          </w:tcPr>
          <w:p w14:paraId="2BE5D2D4" w14:textId="77777777" w:rsidR="0048205B" w:rsidRPr="00233C9F" w:rsidRDefault="0048205B" w:rsidP="00AE389F">
            <w:pPr>
              <w:spacing w:after="0"/>
              <w:rPr>
                <w:rFonts w:cstheme="minorHAnsi"/>
                <w:sz w:val="20"/>
                <w:szCs w:val="20"/>
              </w:rPr>
            </w:pPr>
            <w:r w:rsidRPr="00233C9F">
              <w:rPr>
                <w:rFonts w:cstheme="minorHAnsi"/>
                <w:sz w:val="20"/>
                <w:szCs w:val="20"/>
              </w:rPr>
              <w:t>15.4</w:t>
            </w:r>
          </w:p>
        </w:tc>
        <w:tc>
          <w:tcPr>
            <w:tcW w:w="0" w:type="auto"/>
            <w:tcBorders>
              <w:top w:val="single" w:sz="4" w:space="0" w:color="auto"/>
              <w:left w:val="single" w:sz="4" w:space="0" w:color="auto"/>
              <w:bottom w:val="single" w:sz="4" w:space="0" w:color="auto"/>
              <w:right w:val="single" w:sz="4" w:space="0" w:color="auto"/>
            </w:tcBorders>
            <w:hideMark/>
          </w:tcPr>
          <w:p w14:paraId="2AD5D7D9" w14:textId="77777777" w:rsidR="0048205B" w:rsidRPr="00233C9F" w:rsidRDefault="0048205B" w:rsidP="00AE389F">
            <w:pPr>
              <w:spacing w:after="0"/>
              <w:rPr>
                <w:rFonts w:cstheme="minorHAnsi"/>
                <w:sz w:val="20"/>
                <w:szCs w:val="20"/>
              </w:rPr>
            </w:pPr>
            <w:r w:rsidRPr="00233C9F">
              <w:rPr>
                <w:rFonts w:cstheme="minorHAnsi"/>
                <w:sz w:val="20"/>
                <w:szCs w:val="20"/>
              </w:rPr>
              <w:t>18.0</w:t>
            </w:r>
          </w:p>
        </w:tc>
      </w:tr>
      <w:tr w:rsidR="0048205B" w14:paraId="067B4F25"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1EA72AA5" w14:textId="77777777" w:rsidR="0048205B" w:rsidRPr="00233C9F" w:rsidRDefault="0048205B" w:rsidP="00AE389F">
            <w:pPr>
              <w:spacing w:after="0"/>
              <w:rPr>
                <w:rFonts w:cstheme="minorHAnsi"/>
                <w:sz w:val="20"/>
                <w:szCs w:val="20"/>
              </w:rPr>
            </w:pPr>
            <w:r w:rsidRPr="00233C9F">
              <w:rPr>
                <w:rFonts w:cstheme="minorHAnsi"/>
                <w:sz w:val="20"/>
                <w:szCs w:val="20"/>
              </w:rPr>
              <w:t>Central Asia</w:t>
            </w:r>
          </w:p>
        </w:tc>
        <w:tc>
          <w:tcPr>
            <w:tcW w:w="0" w:type="auto"/>
            <w:tcBorders>
              <w:top w:val="single" w:sz="4" w:space="0" w:color="auto"/>
              <w:left w:val="single" w:sz="4" w:space="0" w:color="auto"/>
              <w:bottom w:val="single" w:sz="4" w:space="0" w:color="auto"/>
              <w:right w:val="single" w:sz="4" w:space="0" w:color="auto"/>
            </w:tcBorders>
            <w:hideMark/>
          </w:tcPr>
          <w:p w14:paraId="0E1BC1DA" w14:textId="77777777" w:rsidR="0048205B" w:rsidRPr="00233C9F" w:rsidRDefault="0048205B" w:rsidP="00AE389F">
            <w:pPr>
              <w:spacing w:after="0"/>
              <w:rPr>
                <w:rFonts w:cstheme="minorHAnsi"/>
                <w:sz w:val="20"/>
                <w:szCs w:val="20"/>
              </w:rPr>
            </w:pPr>
            <w:r w:rsidRPr="00233C9F">
              <w:rPr>
                <w:rFonts w:cstheme="minorHAnsi"/>
                <w:sz w:val="20"/>
                <w:szCs w:val="20"/>
              </w:rPr>
              <w:t>5</w:t>
            </w:r>
          </w:p>
        </w:tc>
        <w:tc>
          <w:tcPr>
            <w:tcW w:w="0" w:type="auto"/>
            <w:tcBorders>
              <w:top w:val="single" w:sz="4" w:space="0" w:color="auto"/>
              <w:left w:val="single" w:sz="4" w:space="0" w:color="auto"/>
              <w:bottom w:val="single" w:sz="4" w:space="0" w:color="auto"/>
              <w:right w:val="single" w:sz="4" w:space="0" w:color="auto"/>
            </w:tcBorders>
            <w:hideMark/>
          </w:tcPr>
          <w:p w14:paraId="59E88DBA" w14:textId="77777777" w:rsidR="0048205B" w:rsidRPr="00233C9F" w:rsidRDefault="0048205B" w:rsidP="00AE389F">
            <w:pPr>
              <w:spacing w:after="0"/>
              <w:rPr>
                <w:rFonts w:cstheme="minorHAnsi"/>
                <w:sz w:val="20"/>
                <w:szCs w:val="20"/>
              </w:rPr>
            </w:pPr>
            <w:r w:rsidRPr="00233C9F">
              <w:rPr>
                <w:rFonts w:cstheme="minorHAnsi"/>
                <w:sz w:val="20"/>
                <w:szCs w:val="20"/>
              </w:rPr>
              <w:t>51</w:t>
            </w:r>
          </w:p>
        </w:tc>
        <w:tc>
          <w:tcPr>
            <w:tcW w:w="0" w:type="auto"/>
            <w:tcBorders>
              <w:top w:val="single" w:sz="4" w:space="0" w:color="auto"/>
              <w:left w:val="single" w:sz="4" w:space="0" w:color="auto"/>
              <w:bottom w:val="single" w:sz="4" w:space="0" w:color="auto"/>
              <w:right w:val="single" w:sz="4" w:space="0" w:color="auto"/>
            </w:tcBorders>
            <w:hideMark/>
          </w:tcPr>
          <w:p w14:paraId="499207FD" w14:textId="77777777" w:rsidR="0048205B" w:rsidRPr="00233C9F" w:rsidRDefault="0048205B" w:rsidP="00AE389F">
            <w:pPr>
              <w:spacing w:after="0"/>
              <w:rPr>
                <w:rFonts w:cstheme="minorHAnsi"/>
                <w:sz w:val="20"/>
                <w:szCs w:val="20"/>
              </w:rPr>
            </w:pPr>
            <w:r w:rsidRPr="00233C9F">
              <w:rPr>
                <w:rFonts w:cstheme="minorHAnsi"/>
                <w:sz w:val="20"/>
                <w:szCs w:val="20"/>
              </w:rPr>
              <w:t>1</w:t>
            </w:r>
          </w:p>
        </w:tc>
        <w:tc>
          <w:tcPr>
            <w:tcW w:w="0" w:type="auto"/>
            <w:tcBorders>
              <w:top w:val="single" w:sz="4" w:space="0" w:color="auto"/>
              <w:left w:val="single" w:sz="4" w:space="0" w:color="auto"/>
              <w:bottom w:val="single" w:sz="4" w:space="0" w:color="auto"/>
              <w:right w:val="single" w:sz="4" w:space="0" w:color="auto"/>
            </w:tcBorders>
            <w:hideMark/>
          </w:tcPr>
          <w:p w14:paraId="02495293" w14:textId="77777777" w:rsidR="0048205B" w:rsidRPr="00233C9F" w:rsidRDefault="0048205B" w:rsidP="00AE389F">
            <w:pPr>
              <w:spacing w:after="0"/>
              <w:rPr>
                <w:rFonts w:cstheme="minorHAnsi"/>
                <w:sz w:val="20"/>
                <w:szCs w:val="20"/>
              </w:rPr>
            </w:pPr>
            <w:r w:rsidRPr="00233C9F">
              <w:rPr>
                <w:rFonts w:cstheme="minorHAnsi"/>
                <w:sz w:val="20"/>
                <w:szCs w:val="20"/>
              </w:rPr>
              <w:t>4</w:t>
            </w:r>
          </w:p>
        </w:tc>
        <w:tc>
          <w:tcPr>
            <w:tcW w:w="0" w:type="auto"/>
            <w:tcBorders>
              <w:top w:val="single" w:sz="4" w:space="0" w:color="auto"/>
              <w:left w:val="single" w:sz="4" w:space="0" w:color="auto"/>
              <w:bottom w:val="single" w:sz="4" w:space="0" w:color="auto"/>
              <w:right w:val="single" w:sz="4" w:space="0" w:color="auto"/>
            </w:tcBorders>
            <w:hideMark/>
          </w:tcPr>
          <w:p w14:paraId="51F186D3"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39CE3A0D" w14:textId="77777777" w:rsidR="0048205B" w:rsidRPr="00233C9F" w:rsidRDefault="0048205B" w:rsidP="00AE389F">
            <w:pPr>
              <w:spacing w:after="0"/>
              <w:rPr>
                <w:rFonts w:cstheme="minorHAnsi"/>
                <w:sz w:val="20"/>
                <w:szCs w:val="20"/>
              </w:rPr>
            </w:pPr>
            <w:r w:rsidRPr="00233C9F">
              <w:rPr>
                <w:rFonts w:cstheme="minorHAnsi"/>
                <w:sz w:val="20"/>
                <w:szCs w:val="20"/>
              </w:rPr>
              <w:t>3</w:t>
            </w:r>
          </w:p>
        </w:tc>
        <w:tc>
          <w:tcPr>
            <w:tcW w:w="0" w:type="auto"/>
            <w:tcBorders>
              <w:top w:val="single" w:sz="4" w:space="0" w:color="auto"/>
              <w:left w:val="single" w:sz="4" w:space="0" w:color="auto"/>
              <w:bottom w:val="single" w:sz="4" w:space="0" w:color="auto"/>
              <w:right w:val="single" w:sz="4" w:space="0" w:color="auto"/>
            </w:tcBorders>
            <w:hideMark/>
          </w:tcPr>
          <w:p w14:paraId="3795D6B2" w14:textId="77777777" w:rsidR="0048205B" w:rsidRPr="00233C9F" w:rsidRDefault="0048205B" w:rsidP="00AE389F">
            <w:pPr>
              <w:spacing w:after="0"/>
              <w:rPr>
                <w:rFonts w:cstheme="minorHAnsi"/>
                <w:sz w:val="20"/>
                <w:szCs w:val="20"/>
              </w:rPr>
            </w:pPr>
            <w:r w:rsidRPr="00233C9F">
              <w:rPr>
                <w:rFonts w:cstheme="minorHAnsi"/>
                <w:sz w:val="20"/>
                <w:szCs w:val="20"/>
              </w:rPr>
              <w:t>66</w:t>
            </w:r>
          </w:p>
        </w:tc>
        <w:tc>
          <w:tcPr>
            <w:tcW w:w="0" w:type="auto"/>
            <w:tcBorders>
              <w:top w:val="single" w:sz="4" w:space="0" w:color="auto"/>
              <w:left w:val="single" w:sz="4" w:space="0" w:color="auto"/>
              <w:bottom w:val="single" w:sz="4" w:space="0" w:color="auto"/>
              <w:right w:val="single" w:sz="4" w:space="0" w:color="auto"/>
            </w:tcBorders>
            <w:hideMark/>
          </w:tcPr>
          <w:p w14:paraId="0A5A3991" w14:textId="77777777" w:rsidR="0048205B" w:rsidRPr="00233C9F" w:rsidRDefault="0048205B" w:rsidP="00AE389F">
            <w:pPr>
              <w:spacing w:after="0"/>
              <w:rPr>
                <w:rFonts w:cstheme="minorHAnsi"/>
                <w:i/>
                <w:sz w:val="20"/>
                <w:szCs w:val="20"/>
              </w:rPr>
            </w:pPr>
            <w:r w:rsidRPr="00233C9F">
              <w:rPr>
                <w:rFonts w:cstheme="minorHAnsi"/>
                <w:i/>
                <w:sz w:val="20"/>
                <w:szCs w:val="20"/>
              </w:rPr>
              <w:t>109</w:t>
            </w:r>
          </w:p>
        </w:tc>
        <w:tc>
          <w:tcPr>
            <w:tcW w:w="0" w:type="auto"/>
            <w:tcBorders>
              <w:top w:val="single" w:sz="4" w:space="0" w:color="auto"/>
              <w:left w:val="single" w:sz="4" w:space="0" w:color="auto"/>
              <w:bottom w:val="single" w:sz="4" w:space="0" w:color="auto"/>
              <w:right w:val="single" w:sz="4" w:space="0" w:color="auto"/>
            </w:tcBorders>
            <w:hideMark/>
          </w:tcPr>
          <w:p w14:paraId="425F2D6B" w14:textId="77777777" w:rsidR="0048205B" w:rsidRPr="00233C9F" w:rsidRDefault="0048205B" w:rsidP="00AE389F">
            <w:pPr>
              <w:spacing w:after="0"/>
              <w:rPr>
                <w:rFonts w:cstheme="minorHAnsi"/>
                <w:sz w:val="20"/>
                <w:szCs w:val="20"/>
              </w:rPr>
            </w:pPr>
            <w:r w:rsidRPr="00233C9F">
              <w:rPr>
                <w:rFonts w:cstheme="minorHAnsi"/>
                <w:sz w:val="20"/>
                <w:szCs w:val="20"/>
              </w:rPr>
              <w:t>14.5</w:t>
            </w:r>
          </w:p>
        </w:tc>
        <w:tc>
          <w:tcPr>
            <w:tcW w:w="0" w:type="auto"/>
            <w:tcBorders>
              <w:top w:val="single" w:sz="4" w:space="0" w:color="auto"/>
              <w:left w:val="single" w:sz="4" w:space="0" w:color="auto"/>
              <w:bottom w:val="single" w:sz="4" w:space="0" w:color="auto"/>
              <w:right w:val="single" w:sz="4" w:space="0" w:color="auto"/>
            </w:tcBorders>
            <w:hideMark/>
          </w:tcPr>
          <w:p w14:paraId="585E2F1F" w14:textId="77777777" w:rsidR="0048205B" w:rsidRPr="00233C9F" w:rsidRDefault="0048205B" w:rsidP="00AE389F">
            <w:pPr>
              <w:spacing w:after="0"/>
              <w:rPr>
                <w:rFonts w:cstheme="minorHAnsi"/>
                <w:sz w:val="20"/>
                <w:szCs w:val="20"/>
              </w:rPr>
            </w:pPr>
            <w:r w:rsidRPr="00233C9F">
              <w:rPr>
                <w:rFonts w:cstheme="minorHAnsi"/>
                <w:sz w:val="20"/>
                <w:szCs w:val="20"/>
              </w:rPr>
              <w:t>13.4</w:t>
            </w:r>
          </w:p>
        </w:tc>
        <w:tc>
          <w:tcPr>
            <w:tcW w:w="0" w:type="auto"/>
            <w:tcBorders>
              <w:top w:val="single" w:sz="4" w:space="0" w:color="auto"/>
              <w:left w:val="single" w:sz="4" w:space="0" w:color="auto"/>
              <w:bottom w:val="single" w:sz="4" w:space="0" w:color="auto"/>
              <w:right w:val="single" w:sz="4" w:space="0" w:color="auto"/>
            </w:tcBorders>
            <w:hideMark/>
          </w:tcPr>
          <w:p w14:paraId="30429C84" w14:textId="77777777" w:rsidR="0048205B" w:rsidRPr="00233C9F" w:rsidRDefault="0048205B" w:rsidP="00AE389F">
            <w:pPr>
              <w:spacing w:after="0"/>
              <w:rPr>
                <w:rFonts w:cstheme="minorHAnsi"/>
                <w:sz w:val="20"/>
                <w:szCs w:val="20"/>
              </w:rPr>
            </w:pPr>
            <w:r w:rsidRPr="00233C9F">
              <w:rPr>
                <w:rFonts w:cstheme="minorHAnsi"/>
                <w:sz w:val="20"/>
                <w:szCs w:val="20"/>
              </w:rPr>
              <w:t>20.9</w:t>
            </w:r>
          </w:p>
        </w:tc>
      </w:tr>
      <w:tr w:rsidR="0048205B" w14:paraId="0A49C59E"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4397F417" w14:textId="77777777" w:rsidR="0048205B" w:rsidRPr="00233C9F" w:rsidRDefault="0048205B" w:rsidP="00AE389F">
            <w:pPr>
              <w:spacing w:after="0"/>
              <w:rPr>
                <w:rFonts w:cstheme="minorHAnsi"/>
                <w:b/>
                <w:sz w:val="20"/>
                <w:szCs w:val="20"/>
              </w:rPr>
            </w:pPr>
            <w:r w:rsidRPr="00233C9F">
              <w:rPr>
                <w:rFonts w:cstheme="minorHAnsi"/>
                <w:b/>
                <w:sz w:val="20"/>
                <w:szCs w:val="20"/>
              </w:rPr>
              <w:t>Endemics</w:t>
            </w:r>
          </w:p>
        </w:tc>
        <w:tc>
          <w:tcPr>
            <w:tcW w:w="0" w:type="auto"/>
            <w:tcBorders>
              <w:top w:val="single" w:sz="4" w:space="0" w:color="auto"/>
              <w:left w:val="single" w:sz="4" w:space="0" w:color="auto"/>
              <w:bottom w:val="single" w:sz="4" w:space="0" w:color="auto"/>
              <w:right w:val="single" w:sz="4" w:space="0" w:color="auto"/>
            </w:tcBorders>
          </w:tcPr>
          <w:p w14:paraId="377BF24B"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290AFC37"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257AA312"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6CCEC240"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52FF13D9"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1EA95CC0"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62580152"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6537A33E" w14:textId="77777777" w:rsidR="0048205B" w:rsidRPr="00233C9F" w:rsidRDefault="0048205B" w:rsidP="00AE389F">
            <w:pPr>
              <w:spacing w:after="0"/>
              <w:rPr>
                <w:rFonts w:cstheme="minorHAnsi"/>
                <w: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227E766A"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689181C5" w14:textId="77777777" w:rsidR="0048205B" w:rsidRPr="00233C9F" w:rsidRDefault="0048205B" w:rsidP="00AE389F">
            <w:pPr>
              <w:spacing w:after="0"/>
              <w:rPr>
                <w:rFonts w:cstheme="minorHAnsi"/>
                <w:sz w:val="20"/>
                <w:szCs w:val="20"/>
                <w:highlight w:val="red"/>
              </w:rPr>
            </w:pPr>
          </w:p>
        </w:tc>
        <w:tc>
          <w:tcPr>
            <w:tcW w:w="0" w:type="auto"/>
            <w:tcBorders>
              <w:top w:val="single" w:sz="4" w:space="0" w:color="auto"/>
              <w:left w:val="single" w:sz="4" w:space="0" w:color="auto"/>
              <w:bottom w:val="single" w:sz="4" w:space="0" w:color="auto"/>
              <w:right w:val="single" w:sz="4" w:space="0" w:color="auto"/>
            </w:tcBorders>
          </w:tcPr>
          <w:p w14:paraId="312C446D" w14:textId="77777777" w:rsidR="0048205B" w:rsidRPr="00233C9F" w:rsidRDefault="0048205B" w:rsidP="00AE389F">
            <w:pPr>
              <w:spacing w:after="0"/>
              <w:rPr>
                <w:rFonts w:cstheme="minorHAnsi"/>
                <w:sz w:val="20"/>
                <w:szCs w:val="20"/>
                <w:highlight w:val="red"/>
              </w:rPr>
            </w:pPr>
          </w:p>
        </w:tc>
      </w:tr>
      <w:tr w:rsidR="0048205B" w14:paraId="0429FA24"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4B2F04D5" w14:textId="77777777" w:rsidR="0048205B" w:rsidRPr="00233C9F" w:rsidRDefault="0048205B" w:rsidP="00AE389F">
            <w:pPr>
              <w:spacing w:after="0"/>
              <w:rPr>
                <w:rFonts w:cstheme="minorHAnsi"/>
                <w:sz w:val="20"/>
                <w:szCs w:val="20"/>
              </w:rPr>
            </w:pPr>
            <w:r w:rsidRPr="00233C9F">
              <w:rPr>
                <w:rFonts w:cstheme="minorHAnsi"/>
                <w:sz w:val="20"/>
                <w:szCs w:val="20"/>
              </w:rPr>
              <w:t>Endemic ECA</w:t>
            </w:r>
          </w:p>
        </w:tc>
        <w:tc>
          <w:tcPr>
            <w:tcW w:w="0" w:type="auto"/>
            <w:tcBorders>
              <w:top w:val="single" w:sz="4" w:space="0" w:color="auto"/>
              <w:left w:val="single" w:sz="4" w:space="0" w:color="auto"/>
              <w:bottom w:val="single" w:sz="4" w:space="0" w:color="auto"/>
              <w:right w:val="single" w:sz="4" w:space="0" w:color="auto"/>
            </w:tcBorders>
            <w:hideMark/>
          </w:tcPr>
          <w:p w14:paraId="65D92F53" w14:textId="77777777" w:rsidR="0048205B" w:rsidRPr="00233C9F" w:rsidRDefault="0048205B" w:rsidP="00AE389F">
            <w:pPr>
              <w:spacing w:after="0"/>
              <w:rPr>
                <w:rFonts w:cstheme="minorHAnsi"/>
                <w:sz w:val="20"/>
                <w:szCs w:val="20"/>
              </w:rPr>
            </w:pPr>
            <w:r w:rsidRPr="00233C9F">
              <w:rPr>
                <w:rFonts w:cstheme="minorHAnsi"/>
                <w:sz w:val="20"/>
                <w:szCs w:val="20"/>
              </w:rPr>
              <w:t>7</w:t>
            </w:r>
          </w:p>
        </w:tc>
        <w:tc>
          <w:tcPr>
            <w:tcW w:w="0" w:type="auto"/>
            <w:tcBorders>
              <w:top w:val="single" w:sz="4" w:space="0" w:color="auto"/>
              <w:left w:val="single" w:sz="4" w:space="0" w:color="auto"/>
              <w:bottom w:val="single" w:sz="4" w:space="0" w:color="auto"/>
              <w:right w:val="single" w:sz="4" w:space="0" w:color="auto"/>
            </w:tcBorders>
            <w:hideMark/>
          </w:tcPr>
          <w:p w14:paraId="57F97C16" w14:textId="77777777" w:rsidR="0048205B" w:rsidRPr="00233C9F" w:rsidRDefault="0048205B" w:rsidP="00AE389F">
            <w:pPr>
              <w:spacing w:after="0"/>
              <w:rPr>
                <w:rFonts w:cstheme="minorHAnsi"/>
                <w:sz w:val="20"/>
                <w:szCs w:val="20"/>
              </w:rPr>
            </w:pPr>
            <w:r w:rsidRPr="00233C9F">
              <w:rPr>
                <w:rFonts w:cstheme="minorHAnsi"/>
                <w:sz w:val="20"/>
                <w:szCs w:val="20"/>
              </w:rPr>
              <w:t>52</w:t>
            </w:r>
          </w:p>
        </w:tc>
        <w:tc>
          <w:tcPr>
            <w:tcW w:w="0" w:type="auto"/>
            <w:tcBorders>
              <w:top w:val="single" w:sz="4" w:space="0" w:color="auto"/>
              <w:left w:val="single" w:sz="4" w:space="0" w:color="auto"/>
              <w:bottom w:val="single" w:sz="4" w:space="0" w:color="auto"/>
              <w:right w:val="single" w:sz="4" w:space="0" w:color="auto"/>
            </w:tcBorders>
            <w:hideMark/>
          </w:tcPr>
          <w:p w14:paraId="191A3847" w14:textId="77777777" w:rsidR="0048205B" w:rsidRPr="00233C9F" w:rsidRDefault="0048205B" w:rsidP="00AE389F">
            <w:pPr>
              <w:spacing w:after="0"/>
              <w:rPr>
                <w:rFonts w:cstheme="minorHAnsi"/>
                <w:sz w:val="20"/>
                <w:szCs w:val="20"/>
              </w:rPr>
            </w:pPr>
            <w:r w:rsidRPr="00233C9F">
              <w:rPr>
                <w:rFonts w:cstheme="minorHAnsi"/>
                <w:sz w:val="20"/>
                <w:szCs w:val="20"/>
              </w:rPr>
              <w:t>17</w:t>
            </w:r>
          </w:p>
        </w:tc>
        <w:tc>
          <w:tcPr>
            <w:tcW w:w="0" w:type="auto"/>
            <w:tcBorders>
              <w:top w:val="single" w:sz="4" w:space="0" w:color="auto"/>
              <w:left w:val="single" w:sz="4" w:space="0" w:color="auto"/>
              <w:bottom w:val="single" w:sz="4" w:space="0" w:color="auto"/>
              <w:right w:val="single" w:sz="4" w:space="0" w:color="auto"/>
            </w:tcBorders>
            <w:hideMark/>
          </w:tcPr>
          <w:p w14:paraId="1DEDBEEE" w14:textId="77777777" w:rsidR="0048205B" w:rsidRPr="00233C9F" w:rsidRDefault="0048205B" w:rsidP="00AE389F">
            <w:pPr>
              <w:spacing w:after="0"/>
              <w:rPr>
                <w:rFonts w:cstheme="minorHAnsi"/>
                <w:sz w:val="20"/>
                <w:szCs w:val="20"/>
              </w:rPr>
            </w:pPr>
            <w:r w:rsidRPr="00233C9F">
              <w:rPr>
                <w:rFonts w:cstheme="minorHAnsi"/>
                <w:sz w:val="20"/>
                <w:szCs w:val="20"/>
              </w:rPr>
              <w:t>11</w:t>
            </w:r>
          </w:p>
        </w:tc>
        <w:tc>
          <w:tcPr>
            <w:tcW w:w="0" w:type="auto"/>
            <w:tcBorders>
              <w:top w:val="single" w:sz="4" w:space="0" w:color="auto"/>
              <w:left w:val="single" w:sz="4" w:space="0" w:color="auto"/>
              <w:bottom w:val="single" w:sz="4" w:space="0" w:color="auto"/>
              <w:right w:val="single" w:sz="4" w:space="0" w:color="auto"/>
            </w:tcBorders>
            <w:hideMark/>
          </w:tcPr>
          <w:p w14:paraId="44C280B6" w14:textId="77777777" w:rsidR="0048205B" w:rsidRPr="00233C9F" w:rsidRDefault="0048205B" w:rsidP="00AE389F">
            <w:pPr>
              <w:spacing w:after="0"/>
              <w:rPr>
                <w:rFonts w:cstheme="minorHAnsi"/>
                <w:sz w:val="20"/>
                <w:szCs w:val="20"/>
              </w:rPr>
            </w:pPr>
            <w:r w:rsidRPr="00233C9F">
              <w:rPr>
                <w:rFonts w:cstheme="minorHAnsi"/>
                <w:sz w:val="20"/>
                <w:szCs w:val="20"/>
              </w:rPr>
              <w:t>17</w:t>
            </w:r>
          </w:p>
        </w:tc>
        <w:tc>
          <w:tcPr>
            <w:tcW w:w="0" w:type="auto"/>
            <w:tcBorders>
              <w:top w:val="single" w:sz="4" w:space="0" w:color="auto"/>
              <w:left w:val="single" w:sz="4" w:space="0" w:color="auto"/>
              <w:bottom w:val="single" w:sz="4" w:space="0" w:color="auto"/>
              <w:right w:val="single" w:sz="4" w:space="0" w:color="auto"/>
            </w:tcBorders>
            <w:hideMark/>
          </w:tcPr>
          <w:p w14:paraId="74D08E32" w14:textId="77777777" w:rsidR="0048205B" w:rsidRPr="00233C9F" w:rsidRDefault="0048205B" w:rsidP="00AE389F">
            <w:pPr>
              <w:spacing w:after="0"/>
              <w:rPr>
                <w:rFonts w:cstheme="minorHAnsi"/>
                <w:sz w:val="20"/>
                <w:szCs w:val="20"/>
              </w:rPr>
            </w:pPr>
            <w:r w:rsidRPr="00233C9F">
              <w:rPr>
                <w:rFonts w:cstheme="minorHAnsi"/>
                <w:sz w:val="20"/>
                <w:szCs w:val="20"/>
              </w:rPr>
              <w:t xml:space="preserve">14 </w:t>
            </w:r>
            <w:r w:rsidRPr="00233C9F">
              <w:rPr>
                <w:rFonts w:cstheme="minorHAnsi"/>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14:paraId="7FEC0A53" w14:textId="77777777" w:rsidR="0048205B" w:rsidRPr="00233C9F" w:rsidRDefault="0048205B" w:rsidP="00AE389F">
            <w:pPr>
              <w:spacing w:after="0"/>
              <w:rPr>
                <w:rFonts w:cstheme="minorHAnsi"/>
                <w:sz w:val="20"/>
                <w:szCs w:val="20"/>
              </w:rPr>
            </w:pPr>
            <w:r w:rsidRPr="00233C9F">
              <w:rPr>
                <w:rFonts w:cstheme="minorHAnsi"/>
                <w:sz w:val="20"/>
                <w:szCs w:val="20"/>
              </w:rPr>
              <w:t>118</w:t>
            </w:r>
          </w:p>
        </w:tc>
        <w:tc>
          <w:tcPr>
            <w:tcW w:w="0" w:type="auto"/>
            <w:tcBorders>
              <w:top w:val="single" w:sz="4" w:space="0" w:color="auto"/>
              <w:left w:val="single" w:sz="4" w:space="0" w:color="auto"/>
              <w:bottom w:val="single" w:sz="4" w:space="0" w:color="auto"/>
              <w:right w:val="single" w:sz="4" w:space="0" w:color="auto"/>
            </w:tcBorders>
            <w:hideMark/>
          </w:tcPr>
          <w:p w14:paraId="1D54FD3A" w14:textId="77777777" w:rsidR="0048205B" w:rsidRPr="00233C9F" w:rsidRDefault="0048205B" w:rsidP="00AE389F">
            <w:pPr>
              <w:spacing w:after="0"/>
              <w:rPr>
                <w:rFonts w:cstheme="minorHAnsi"/>
                <w:i/>
                <w:sz w:val="20"/>
                <w:szCs w:val="20"/>
                <w:highlight w:val="green"/>
              </w:rPr>
            </w:pPr>
            <w:r w:rsidRPr="00233C9F">
              <w:rPr>
                <w:rFonts w:cstheme="minorHAnsi"/>
                <w:i/>
                <w:sz w:val="20"/>
                <w:szCs w:val="20"/>
              </w:rPr>
              <w:t>145</w:t>
            </w:r>
          </w:p>
        </w:tc>
        <w:tc>
          <w:tcPr>
            <w:tcW w:w="0" w:type="auto"/>
            <w:tcBorders>
              <w:top w:val="single" w:sz="4" w:space="0" w:color="auto"/>
              <w:left w:val="single" w:sz="4" w:space="0" w:color="auto"/>
              <w:bottom w:val="single" w:sz="4" w:space="0" w:color="auto"/>
              <w:right w:val="single" w:sz="4" w:space="0" w:color="auto"/>
            </w:tcBorders>
            <w:hideMark/>
          </w:tcPr>
          <w:p w14:paraId="60836346" w14:textId="77777777" w:rsidR="0048205B" w:rsidRPr="00233C9F" w:rsidRDefault="0048205B" w:rsidP="00AE389F">
            <w:pPr>
              <w:spacing w:after="0"/>
              <w:rPr>
                <w:rFonts w:cstheme="minorHAnsi"/>
                <w:sz w:val="20"/>
                <w:szCs w:val="20"/>
              </w:rPr>
            </w:pPr>
            <w:r w:rsidRPr="00233C9F">
              <w:rPr>
                <w:rFonts w:cstheme="minorHAnsi"/>
                <w:sz w:val="20"/>
                <w:szCs w:val="20"/>
              </w:rPr>
              <w:t>37.8</w:t>
            </w:r>
          </w:p>
        </w:tc>
        <w:tc>
          <w:tcPr>
            <w:tcW w:w="0" w:type="auto"/>
            <w:tcBorders>
              <w:top w:val="single" w:sz="4" w:space="0" w:color="auto"/>
              <w:left w:val="single" w:sz="4" w:space="0" w:color="auto"/>
              <w:bottom w:val="single" w:sz="4" w:space="0" w:color="auto"/>
              <w:right w:val="single" w:sz="4" w:space="0" w:color="auto"/>
            </w:tcBorders>
            <w:hideMark/>
          </w:tcPr>
          <w:p w14:paraId="2B846007" w14:textId="77777777" w:rsidR="0048205B" w:rsidRPr="00233C9F" w:rsidRDefault="0048205B" w:rsidP="00AE389F">
            <w:pPr>
              <w:spacing w:after="0"/>
              <w:rPr>
                <w:rFonts w:cstheme="minorHAnsi"/>
                <w:sz w:val="20"/>
                <w:szCs w:val="20"/>
              </w:rPr>
            </w:pPr>
            <w:r w:rsidRPr="00233C9F">
              <w:rPr>
                <w:rFonts w:cstheme="minorHAnsi"/>
                <w:sz w:val="20"/>
                <w:szCs w:val="20"/>
              </w:rPr>
              <w:t>35.6</w:t>
            </w:r>
          </w:p>
        </w:tc>
        <w:tc>
          <w:tcPr>
            <w:tcW w:w="0" w:type="auto"/>
            <w:tcBorders>
              <w:top w:val="single" w:sz="4" w:space="0" w:color="auto"/>
              <w:left w:val="single" w:sz="4" w:space="0" w:color="auto"/>
              <w:bottom w:val="single" w:sz="4" w:space="0" w:color="auto"/>
              <w:right w:val="single" w:sz="4" w:space="0" w:color="auto"/>
            </w:tcBorders>
            <w:hideMark/>
          </w:tcPr>
          <w:p w14:paraId="1064C017" w14:textId="77777777" w:rsidR="0048205B" w:rsidRPr="00233C9F" w:rsidRDefault="0048205B" w:rsidP="00AE389F">
            <w:pPr>
              <w:spacing w:after="0"/>
              <w:rPr>
                <w:rFonts w:cstheme="minorHAnsi"/>
                <w:sz w:val="20"/>
                <w:szCs w:val="20"/>
              </w:rPr>
            </w:pPr>
            <w:r w:rsidRPr="00233C9F">
              <w:rPr>
                <w:rFonts w:cstheme="minorHAnsi"/>
                <w:sz w:val="20"/>
                <w:szCs w:val="20"/>
              </w:rPr>
              <w:t>41.5</w:t>
            </w:r>
          </w:p>
        </w:tc>
      </w:tr>
      <w:tr w:rsidR="0048205B" w14:paraId="4F386EE1"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596DEB01" w14:textId="77777777" w:rsidR="0048205B" w:rsidRPr="00233C9F" w:rsidRDefault="0048205B" w:rsidP="00AE389F">
            <w:pPr>
              <w:spacing w:after="0"/>
              <w:rPr>
                <w:rFonts w:cstheme="minorHAnsi"/>
                <w:sz w:val="20"/>
                <w:szCs w:val="20"/>
              </w:rPr>
            </w:pPr>
            <w:r w:rsidRPr="00233C9F">
              <w:rPr>
                <w:rFonts w:cstheme="minorHAnsi"/>
                <w:sz w:val="20"/>
                <w:szCs w:val="20"/>
              </w:rPr>
              <w:t xml:space="preserve">Western Europe </w:t>
            </w:r>
            <w:r w:rsidRPr="00233C9F">
              <w:rPr>
                <w:rFonts w:cstheme="minorHAnsi"/>
                <w:sz w:val="20"/>
                <w:szCs w:val="20"/>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68DD5A7B" w14:textId="77777777" w:rsidR="0048205B" w:rsidRPr="00233C9F" w:rsidRDefault="0048205B" w:rsidP="00AE389F">
            <w:pPr>
              <w:spacing w:after="0"/>
              <w:rPr>
                <w:rFonts w:cstheme="minorHAnsi"/>
                <w:sz w:val="20"/>
                <w:szCs w:val="20"/>
              </w:rPr>
            </w:pPr>
            <w:r w:rsidRPr="00233C9F">
              <w:rPr>
                <w:rFonts w:cstheme="minorHAnsi"/>
                <w:sz w:val="20"/>
                <w:szCs w:val="20"/>
              </w:rPr>
              <w:t>2</w:t>
            </w:r>
          </w:p>
        </w:tc>
        <w:tc>
          <w:tcPr>
            <w:tcW w:w="0" w:type="auto"/>
            <w:tcBorders>
              <w:top w:val="single" w:sz="4" w:space="0" w:color="auto"/>
              <w:left w:val="single" w:sz="4" w:space="0" w:color="auto"/>
              <w:bottom w:val="single" w:sz="4" w:space="0" w:color="auto"/>
              <w:right w:val="single" w:sz="4" w:space="0" w:color="auto"/>
            </w:tcBorders>
            <w:hideMark/>
          </w:tcPr>
          <w:p w14:paraId="0EE507B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25</w:t>
            </w:r>
          </w:p>
        </w:tc>
        <w:tc>
          <w:tcPr>
            <w:tcW w:w="0" w:type="auto"/>
            <w:tcBorders>
              <w:top w:val="single" w:sz="4" w:space="0" w:color="auto"/>
              <w:left w:val="single" w:sz="4" w:space="0" w:color="auto"/>
              <w:bottom w:val="single" w:sz="4" w:space="0" w:color="auto"/>
              <w:right w:val="single" w:sz="4" w:space="0" w:color="auto"/>
            </w:tcBorders>
            <w:hideMark/>
          </w:tcPr>
          <w:p w14:paraId="0365A198"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11</w:t>
            </w:r>
          </w:p>
        </w:tc>
        <w:tc>
          <w:tcPr>
            <w:tcW w:w="0" w:type="auto"/>
            <w:tcBorders>
              <w:top w:val="single" w:sz="4" w:space="0" w:color="auto"/>
              <w:left w:val="single" w:sz="4" w:space="0" w:color="auto"/>
              <w:bottom w:val="single" w:sz="4" w:space="0" w:color="auto"/>
              <w:right w:val="single" w:sz="4" w:space="0" w:color="auto"/>
            </w:tcBorders>
            <w:hideMark/>
          </w:tcPr>
          <w:p w14:paraId="6CF4FAD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4</w:t>
            </w:r>
          </w:p>
        </w:tc>
        <w:tc>
          <w:tcPr>
            <w:tcW w:w="0" w:type="auto"/>
            <w:tcBorders>
              <w:top w:val="single" w:sz="4" w:space="0" w:color="auto"/>
              <w:left w:val="single" w:sz="4" w:space="0" w:color="auto"/>
              <w:bottom w:val="single" w:sz="4" w:space="0" w:color="auto"/>
              <w:right w:val="single" w:sz="4" w:space="0" w:color="auto"/>
            </w:tcBorders>
            <w:hideMark/>
          </w:tcPr>
          <w:p w14:paraId="0D47F3E8"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8</w:t>
            </w:r>
          </w:p>
        </w:tc>
        <w:tc>
          <w:tcPr>
            <w:tcW w:w="0" w:type="auto"/>
            <w:tcBorders>
              <w:top w:val="single" w:sz="4" w:space="0" w:color="auto"/>
              <w:left w:val="single" w:sz="4" w:space="0" w:color="auto"/>
              <w:bottom w:val="single" w:sz="4" w:space="0" w:color="auto"/>
              <w:right w:val="single" w:sz="4" w:space="0" w:color="auto"/>
            </w:tcBorders>
            <w:hideMark/>
          </w:tcPr>
          <w:p w14:paraId="1C64D10B"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6</w:t>
            </w:r>
            <w:r w:rsidRPr="00233C9F">
              <w:rPr>
                <w:rFonts w:cstheme="minorHAnsi"/>
                <w:sz w:val="20"/>
                <w:szCs w:val="20"/>
              </w:rPr>
              <w:t xml:space="preserve"> </w:t>
            </w:r>
            <w:r w:rsidRPr="00233C9F">
              <w:rPr>
                <w:rFonts w:cstheme="minorHAnsi"/>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14:paraId="62B44A9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56</w:t>
            </w:r>
          </w:p>
        </w:tc>
        <w:tc>
          <w:tcPr>
            <w:tcW w:w="0" w:type="auto"/>
            <w:tcBorders>
              <w:top w:val="single" w:sz="4" w:space="0" w:color="auto"/>
              <w:left w:val="single" w:sz="4" w:space="0" w:color="auto"/>
              <w:bottom w:val="single" w:sz="4" w:space="0" w:color="auto"/>
              <w:right w:val="single" w:sz="4" w:space="0" w:color="auto"/>
            </w:tcBorders>
            <w:hideMark/>
          </w:tcPr>
          <w:p w14:paraId="399E7A84" w14:textId="77777777" w:rsidR="0048205B" w:rsidRPr="00233C9F" w:rsidRDefault="0048205B" w:rsidP="00AE389F">
            <w:pPr>
              <w:spacing w:after="0"/>
              <w:rPr>
                <w:rFonts w:cstheme="minorHAnsi"/>
                <w:i/>
                <w:sz w:val="20"/>
                <w:szCs w:val="20"/>
              </w:rPr>
            </w:pPr>
            <w:r w:rsidRPr="00233C9F">
              <w:rPr>
                <w:rFonts w:cstheme="minorHAnsi"/>
                <w:i/>
                <w:sz w:val="20"/>
                <w:szCs w:val="20"/>
              </w:rPr>
              <w:t>71</w:t>
            </w:r>
          </w:p>
        </w:tc>
        <w:tc>
          <w:tcPr>
            <w:tcW w:w="0" w:type="auto"/>
            <w:tcBorders>
              <w:top w:val="single" w:sz="4" w:space="0" w:color="auto"/>
              <w:left w:val="single" w:sz="4" w:space="0" w:color="auto"/>
              <w:bottom w:val="single" w:sz="4" w:space="0" w:color="auto"/>
              <w:right w:val="single" w:sz="4" w:space="0" w:color="auto"/>
            </w:tcBorders>
            <w:hideMark/>
          </w:tcPr>
          <w:p w14:paraId="0FCEF6DE" w14:textId="77777777" w:rsidR="0048205B" w:rsidRPr="00233C9F" w:rsidRDefault="0048205B" w:rsidP="00AE389F">
            <w:pPr>
              <w:spacing w:after="0"/>
              <w:rPr>
                <w:rFonts w:cstheme="minorHAnsi"/>
                <w:sz w:val="20"/>
                <w:szCs w:val="20"/>
              </w:rPr>
            </w:pPr>
            <w:r w:rsidRPr="00233C9F">
              <w:rPr>
                <w:rFonts w:cstheme="minorHAnsi"/>
                <w:sz w:val="20"/>
                <w:szCs w:val="20"/>
              </w:rPr>
              <w:t>33.3</w:t>
            </w:r>
          </w:p>
        </w:tc>
        <w:tc>
          <w:tcPr>
            <w:tcW w:w="0" w:type="auto"/>
            <w:tcBorders>
              <w:top w:val="single" w:sz="4" w:space="0" w:color="auto"/>
              <w:left w:val="single" w:sz="4" w:space="0" w:color="auto"/>
              <w:bottom w:val="single" w:sz="4" w:space="0" w:color="auto"/>
              <w:right w:val="single" w:sz="4" w:space="0" w:color="auto"/>
            </w:tcBorders>
            <w:hideMark/>
          </w:tcPr>
          <w:p w14:paraId="11E15F1E" w14:textId="77777777" w:rsidR="0048205B" w:rsidRPr="00233C9F" w:rsidRDefault="0048205B" w:rsidP="00AE389F">
            <w:pPr>
              <w:spacing w:after="0"/>
              <w:rPr>
                <w:rFonts w:cstheme="minorHAnsi"/>
                <w:sz w:val="20"/>
                <w:szCs w:val="20"/>
              </w:rPr>
            </w:pPr>
            <w:r w:rsidRPr="00233C9F">
              <w:rPr>
                <w:rFonts w:cstheme="minorHAnsi"/>
                <w:sz w:val="20"/>
                <w:szCs w:val="20"/>
              </w:rPr>
              <w:t>32.1</w:t>
            </w:r>
          </w:p>
        </w:tc>
        <w:tc>
          <w:tcPr>
            <w:tcW w:w="0" w:type="auto"/>
            <w:tcBorders>
              <w:top w:val="single" w:sz="4" w:space="0" w:color="auto"/>
              <w:left w:val="single" w:sz="4" w:space="0" w:color="auto"/>
              <w:bottom w:val="single" w:sz="4" w:space="0" w:color="auto"/>
              <w:right w:val="single" w:sz="4" w:space="0" w:color="auto"/>
            </w:tcBorders>
            <w:hideMark/>
          </w:tcPr>
          <w:p w14:paraId="0E0ACBC8" w14:textId="77777777" w:rsidR="0048205B" w:rsidRPr="00233C9F" w:rsidRDefault="0048205B" w:rsidP="00AE389F">
            <w:pPr>
              <w:spacing w:after="0"/>
              <w:rPr>
                <w:rFonts w:cstheme="minorHAnsi"/>
                <w:sz w:val="20"/>
                <w:szCs w:val="20"/>
              </w:rPr>
            </w:pPr>
            <w:r w:rsidRPr="00233C9F">
              <w:rPr>
                <w:rFonts w:cstheme="minorHAnsi"/>
                <w:sz w:val="20"/>
                <w:szCs w:val="20"/>
              </w:rPr>
              <w:t>35.7</w:t>
            </w:r>
          </w:p>
        </w:tc>
      </w:tr>
      <w:tr w:rsidR="0048205B" w14:paraId="65C24E60"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4302828F" w14:textId="77777777" w:rsidR="0048205B" w:rsidRPr="00233C9F" w:rsidRDefault="0048205B" w:rsidP="00AE389F">
            <w:pPr>
              <w:spacing w:after="0"/>
              <w:rPr>
                <w:rFonts w:cstheme="minorHAnsi"/>
                <w:sz w:val="20"/>
                <w:szCs w:val="20"/>
                <w:vertAlign w:val="superscript"/>
              </w:rPr>
            </w:pPr>
            <w:r w:rsidRPr="00233C9F">
              <w:rPr>
                <w:rFonts w:cstheme="minorHAnsi"/>
                <w:sz w:val="20"/>
                <w:szCs w:val="20"/>
              </w:rPr>
              <w:t xml:space="preserve">Central Europe </w:t>
            </w:r>
            <w:r w:rsidRPr="00233C9F">
              <w:rPr>
                <w:rFonts w:cstheme="minorHAnsi"/>
                <w:sz w:val="20"/>
                <w:szCs w:val="20"/>
                <w:vertAlign w:val="superscript"/>
              </w:rPr>
              <w:t>2,3</w:t>
            </w:r>
          </w:p>
        </w:tc>
        <w:tc>
          <w:tcPr>
            <w:tcW w:w="0" w:type="auto"/>
            <w:tcBorders>
              <w:top w:val="single" w:sz="4" w:space="0" w:color="auto"/>
              <w:left w:val="single" w:sz="4" w:space="0" w:color="auto"/>
              <w:bottom w:val="single" w:sz="4" w:space="0" w:color="auto"/>
              <w:right w:val="single" w:sz="4" w:space="0" w:color="auto"/>
            </w:tcBorders>
            <w:hideMark/>
          </w:tcPr>
          <w:p w14:paraId="5257731A" w14:textId="77777777" w:rsidR="0048205B" w:rsidRPr="00233C9F" w:rsidRDefault="0048205B" w:rsidP="00AE389F">
            <w:pPr>
              <w:spacing w:after="0"/>
              <w:rPr>
                <w:rFonts w:cstheme="minorHAnsi"/>
                <w:sz w:val="20"/>
                <w:szCs w:val="20"/>
              </w:rPr>
            </w:pPr>
            <w:r w:rsidRPr="00233C9F">
              <w:rPr>
                <w:rFonts w:cstheme="minorHAnsi"/>
                <w:sz w:val="20"/>
                <w:szCs w:val="20"/>
              </w:rPr>
              <w:t>3</w:t>
            </w:r>
          </w:p>
        </w:tc>
        <w:tc>
          <w:tcPr>
            <w:tcW w:w="0" w:type="auto"/>
            <w:tcBorders>
              <w:top w:val="single" w:sz="4" w:space="0" w:color="auto"/>
              <w:left w:val="single" w:sz="4" w:space="0" w:color="auto"/>
              <w:bottom w:val="single" w:sz="4" w:space="0" w:color="auto"/>
              <w:right w:val="single" w:sz="4" w:space="0" w:color="auto"/>
            </w:tcBorders>
            <w:hideMark/>
          </w:tcPr>
          <w:p w14:paraId="7FE78D66"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16</w:t>
            </w:r>
          </w:p>
        </w:tc>
        <w:tc>
          <w:tcPr>
            <w:tcW w:w="0" w:type="auto"/>
            <w:tcBorders>
              <w:top w:val="single" w:sz="4" w:space="0" w:color="auto"/>
              <w:left w:val="single" w:sz="4" w:space="0" w:color="auto"/>
              <w:bottom w:val="single" w:sz="4" w:space="0" w:color="auto"/>
              <w:right w:val="single" w:sz="4" w:space="0" w:color="auto"/>
            </w:tcBorders>
            <w:hideMark/>
          </w:tcPr>
          <w:p w14:paraId="712883E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5</w:t>
            </w:r>
          </w:p>
        </w:tc>
        <w:tc>
          <w:tcPr>
            <w:tcW w:w="0" w:type="auto"/>
            <w:tcBorders>
              <w:top w:val="single" w:sz="4" w:space="0" w:color="auto"/>
              <w:left w:val="single" w:sz="4" w:space="0" w:color="auto"/>
              <w:bottom w:val="single" w:sz="4" w:space="0" w:color="auto"/>
              <w:right w:val="single" w:sz="4" w:space="0" w:color="auto"/>
            </w:tcBorders>
            <w:hideMark/>
          </w:tcPr>
          <w:p w14:paraId="3A592CE1"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2</w:t>
            </w:r>
          </w:p>
        </w:tc>
        <w:tc>
          <w:tcPr>
            <w:tcW w:w="0" w:type="auto"/>
            <w:tcBorders>
              <w:top w:val="single" w:sz="4" w:space="0" w:color="auto"/>
              <w:left w:val="single" w:sz="4" w:space="0" w:color="auto"/>
              <w:bottom w:val="single" w:sz="4" w:space="0" w:color="auto"/>
              <w:right w:val="single" w:sz="4" w:space="0" w:color="auto"/>
            </w:tcBorders>
            <w:hideMark/>
          </w:tcPr>
          <w:p w14:paraId="0A1B863D"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6</w:t>
            </w:r>
          </w:p>
        </w:tc>
        <w:tc>
          <w:tcPr>
            <w:tcW w:w="0" w:type="auto"/>
            <w:tcBorders>
              <w:top w:val="single" w:sz="4" w:space="0" w:color="auto"/>
              <w:left w:val="single" w:sz="4" w:space="0" w:color="auto"/>
              <w:bottom w:val="single" w:sz="4" w:space="0" w:color="auto"/>
              <w:right w:val="single" w:sz="4" w:space="0" w:color="auto"/>
            </w:tcBorders>
            <w:hideMark/>
          </w:tcPr>
          <w:p w14:paraId="5CF9851C"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4</w:t>
            </w:r>
          </w:p>
        </w:tc>
        <w:tc>
          <w:tcPr>
            <w:tcW w:w="0" w:type="auto"/>
            <w:tcBorders>
              <w:top w:val="single" w:sz="4" w:space="0" w:color="auto"/>
              <w:left w:val="single" w:sz="4" w:space="0" w:color="auto"/>
              <w:bottom w:val="single" w:sz="4" w:space="0" w:color="auto"/>
              <w:right w:val="single" w:sz="4" w:space="0" w:color="auto"/>
            </w:tcBorders>
            <w:hideMark/>
          </w:tcPr>
          <w:p w14:paraId="6B7470CA"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36</w:t>
            </w:r>
          </w:p>
        </w:tc>
        <w:tc>
          <w:tcPr>
            <w:tcW w:w="0" w:type="auto"/>
            <w:tcBorders>
              <w:top w:val="single" w:sz="4" w:space="0" w:color="auto"/>
              <w:left w:val="single" w:sz="4" w:space="0" w:color="auto"/>
              <w:bottom w:val="single" w:sz="4" w:space="0" w:color="auto"/>
              <w:right w:val="single" w:sz="4" w:space="0" w:color="auto"/>
            </w:tcBorders>
            <w:hideMark/>
          </w:tcPr>
          <w:p w14:paraId="6D17EB9E" w14:textId="77777777" w:rsidR="0048205B" w:rsidRPr="00233C9F" w:rsidRDefault="0048205B" w:rsidP="00AE389F">
            <w:pPr>
              <w:spacing w:after="0"/>
              <w:rPr>
                <w:rFonts w:cstheme="minorHAnsi"/>
                <w:i/>
                <w:sz w:val="20"/>
                <w:szCs w:val="20"/>
              </w:rPr>
            </w:pPr>
            <w:r w:rsidRPr="00233C9F">
              <w:rPr>
                <w:rFonts w:cstheme="minorHAnsi"/>
                <w:i/>
                <w:sz w:val="20"/>
                <w:szCs w:val="20"/>
              </w:rPr>
              <w:t>45</w:t>
            </w:r>
          </w:p>
        </w:tc>
        <w:tc>
          <w:tcPr>
            <w:tcW w:w="0" w:type="auto"/>
            <w:tcBorders>
              <w:top w:val="single" w:sz="4" w:space="0" w:color="auto"/>
              <w:left w:val="single" w:sz="4" w:space="0" w:color="auto"/>
              <w:bottom w:val="single" w:sz="4" w:space="0" w:color="auto"/>
              <w:right w:val="single" w:sz="4" w:space="0" w:color="auto"/>
            </w:tcBorders>
            <w:hideMark/>
          </w:tcPr>
          <w:p w14:paraId="49B6FE84" w14:textId="77777777" w:rsidR="0048205B" w:rsidRPr="00233C9F" w:rsidRDefault="0048205B" w:rsidP="00AE389F">
            <w:pPr>
              <w:spacing w:after="0"/>
              <w:rPr>
                <w:rFonts w:cstheme="minorHAnsi"/>
                <w:sz w:val="20"/>
                <w:szCs w:val="20"/>
              </w:rPr>
            </w:pPr>
            <w:r w:rsidRPr="00233C9F">
              <w:rPr>
                <w:rFonts w:cstheme="minorHAnsi"/>
                <w:sz w:val="20"/>
                <w:szCs w:val="20"/>
              </w:rPr>
              <w:t>36.4</w:t>
            </w:r>
          </w:p>
        </w:tc>
        <w:tc>
          <w:tcPr>
            <w:tcW w:w="0" w:type="auto"/>
            <w:tcBorders>
              <w:top w:val="single" w:sz="4" w:space="0" w:color="auto"/>
              <w:left w:val="single" w:sz="4" w:space="0" w:color="auto"/>
              <w:bottom w:val="single" w:sz="4" w:space="0" w:color="auto"/>
              <w:right w:val="single" w:sz="4" w:space="0" w:color="auto"/>
            </w:tcBorders>
            <w:hideMark/>
          </w:tcPr>
          <w:p w14:paraId="0C4EDA02" w14:textId="77777777" w:rsidR="0048205B" w:rsidRPr="00233C9F" w:rsidRDefault="0048205B" w:rsidP="00AE389F">
            <w:pPr>
              <w:spacing w:after="0"/>
              <w:rPr>
                <w:rFonts w:cstheme="minorHAnsi"/>
                <w:sz w:val="20"/>
                <w:szCs w:val="20"/>
              </w:rPr>
            </w:pPr>
            <w:r w:rsidRPr="00233C9F">
              <w:rPr>
                <w:rFonts w:cstheme="minorHAnsi"/>
                <w:sz w:val="20"/>
                <w:szCs w:val="20"/>
              </w:rPr>
              <w:t>33.3</w:t>
            </w:r>
          </w:p>
        </w:tc>
        <w:tc>
          <w:tcPr>
            <w:tcW w:w="0" w:type="auto"/>
            <w:tcBorders>
              <w:top w:val="single" w:sz="4" w:space="0" w:color="auto"/>
              <w:left w:val="single" w:sz="4" w:space="0" w:color="auto"/>
              <w:bottom w:val="single" w:sz="4" w:space="0" w:color="auto"/>
              <w:right w:val="single" w:sz="4" w:space="0" w:color="auto"/>
            </w:tcBorders>
            <w:hideMark/>
          </w:tcPr>
          <w:p w14:paraId="480E4037" w14:textId="77777777" w:rsidR="0048205B" w:rsidRPr="00233C9F" w:rsidRDefault="0048205B" w:rsidP="00AE389F">
            <w:pPr>
              <w:spacing w:after="0"/>
              <w:rPr>
                <w:rFonts w:cstheme="minorHAnsi"/>
                <w:sz w:val="20"/>
                <w:szCs w:val="20"/>
              </w:rPr>
            </w:pPr>
            <w:r w:rsidRPr="00233C9F">
              <w:rPr>
                <w:rFonts w:cstheme="minorHAnsi"/>
                <w:sz w:val="20"/>
                <w:szCs w:val="20"/>
              </w:rPr>
              <w:t>41.7</w:t>
            </w:r>
          </w:p>
        </w:tc>
      </w:tr>
      <w:tr w:rsidR="0048205B" w14:paraId="7D29554B"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6A45B541" w14:textId="77777777" w:rsidR="0048205B" w:rsidRPr="00233C9F" w:rsidRDefault="0048205B" w:rsidP="00AE389F">
            <w:pPr>
              <w:spacing w:after="0"/>
              <w:rPr>
                <w:rFonts w:cstheme="minorHAnsi"/>
                <w:sz w:val="20"/>
                <w:szCs w:val="20"/>
              </w:rPr>
            </w:pPr>
            <w:r w:rsidRPr="00233C9F">
              <w:rPr>
                <w:rFonts w:cstheme="minorHAnsi"/>
                <w:sz w:val="20"/>
                <w:szCs w:val="20"/>
              </w:rPr>
              <w:t>Eastern Europe</w:t>
            </w:r>
            <w:r w:rsidRPr="00233C9F">
              <w:rPr>
                <w:rFonts w:cstheme="minorHAnsi"/>
                <w:sz w:val="20"/>
                <w:szCs w:val="20"/>
                <w:vertAlign w:val="superscript"/>
              </w:rPr>
              <w:t>3,4</w:t>
            </w:r>
          </w:p>
        </w:tc>
        <w:tc>
          <w:tcPr>
            <w:tcW w:w="0" w:type="auto"/>
            <w:tcBorders>
              <w:top w:val="single" w:sz="4" w:space="0" w:color="auto"/>
              <w:left w:val="single" w:sz="4" w:space="0" w:color="auto"/>
              <w:bottom w:val="single" w:sz="4" w:space="0" w:color="auto"/>
              <w:right w:val="single" w:sz="4" w:space="0" w:color="auto"/>
            </w:tcBorders>
            <w:hideMark/>
          </w:tcPr>
          <w:p w14:paraId="0F476C89" w14:textId="77777777" w:rsidR="0048205B" w:rsidRPr="00233C9F" w:rsidRDefault="0048205B" w:rsidP="00AE389F">
            <w:pPr>
              <w:spacing w:after="0"/>
              <w:rPr>
                <w:rFonts w:cstheme="minorHAnsi"/>
                <w:sz w:val="20"/>
                <w:szCs w:val="20"/>
              </w:rPr>
            </w:pPr>
            <w:r w:rsidRPr="00233C9F">
              <w:rPr>
                <w:rFonts w:cstheme="minorHAnsi"/>
                <w:sz w:val="20"/>
                <w:szCs w:val="20"/>
              </w:rPr>
              <w:t>0</w:t>
            </w:r>
          </w:p>
        </w:tc>
        <w:tc>
          <w:tcPr>
            <w:tcW w:w="0" w:type="auto"/>
            <w:tcBorders>
              <w:top w:val="single" w:sz="4" w:space="0" w:color="auto"/>
              <w:left w:val="single" w:sz="4" w:space="0" w:color="auto"/>
              <w:bottom w:val="single" w:sz="4" w:space="0" w:color="auto"/>
              <w:right w:val="single" w:sz="4" w:space="0" w:color="auto"/>
            </w:tcBorders>
            <w:hideMark/>
          </w:tcPr>
          <w:p w14:paraId="421B892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11</w:t>
            </w:r>
          </w:p>
        </w:tc>
        <w:tc>
          <w:tcPr>
            <w:tcW w:w="0" w:type="auto"/>
            <w:tcBorders>
              <w:top w:val="single" w:sz="4" w:space="0" w:color="auto"/>
              <w:left w:val="single" w:sz="4" w:space="0" w:color="auto"/>
              <w:bottom w:val="single" w:sz="4" w:space="0" w:color="auto"/>
              <w:right w:val="single" w:sz="4" w:space="0" w:color="auto"/>
            </w:tcBorders>
            <w:hideMark/>
          </w:tcPr>
          <w:p w14:paraId="35697EA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5</w:t>
            </w:r>
          </w:p>
        </w:tc>
        <w:tc>
          <w:tcPr>
            <w:tcW w:w="0" w:type="auto"/>
            <w:tcBorders>
              <w:top w:val="single" w:sz="4" w:space="0" w:color="auto"/>
              <w:left w:val="single" w:sz="4" w:space="0" w:color="auto"/>
              <w:bottom w:val="single" w:sz="4" w:space="0" w:color="auto"/>
              <w:right w:val="single" w:sz="4" w:space="0" w:color="auto"/>
            </w:tcBorders>
            <w:hideMark/>
          </w:tcPr>
          <w:p w14:paraId="2B2C8C35"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3</w:t>
            </w:r>
          </w:p>
        </w:tc>
        <w:tc>
          <w:tcPr>
            <w:tcW w:w="0" w:type="auto"/>
            <w:tcBorders>
              <w:top w:val="single" w:sz="4" w:space="0" w:color="auto"/>
              <w:left w:val="single" w:sz="4" w:space="0" w:color="auto"/>
              <w:bottom w:val="single" w:sz="4" w:space="0" w:color="auto"/>
              <w:right w:val="single" w:sz="4" w:space="0" w:color="auto"/>
            </w:tcBorders>
            <w:hideMark/>
          </w:tcPr>
          <w:p w14:paraId="670BA84A"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4</w:t>
            </w:r>
          </w:p>
        </w:tc>
        <w:tc>
          <w:tcPr>
            <w:tcW w:w="0" w:type="auto"/>
            <w:tcBorders>
              <w:top w:val="single" w:sz="4" w:space="0" w:color="auto"/>
              <w:left w:val="single" w:sz="4" w:space="0" w:color="auto"/>
              <w:bottom w:val="single" w:sz="4" w:space="0" w:color="auto"/>
              <w:right w:val="single" w:sz="4" w:space="0" w:color="auto"/>
            </w:tcBorders>
            <w:hideMark/>
          </w:tcPr>
          <w:p w14:paraId="45441352"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2</w:t>
            </w:r>
          </w:p>
        </w:tc>
        <w:tc>
          <w:tcPr>
            <w:tcW w:w="0" w:type="auto"/>
            <w:tcBorders>
              <w:top w:val="single" w:sz="4" w:space="0" w:color="auto"/>
              <w:left w:val="single" w:sz="4" w:space="0" w:color="auto"/>
              <w:bottom w:val="single" w:sz="4" w:space="0" w:color="auto"/>
              <w:right w:val="single" w:sz="4" w:space="0" w:color="auto"/>
            </w:tcBorders>
            <w:hideMark/>
          </w:tcPr>
          <w:p w14:paraId="5FA614F7"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25</w:t>
            </w:r>
          </w:p>
        </w:tc>
        <w:tc>
          <w:tcPr>
            <w:tcW w:w="0" w:type="auto"/>
            <w:tcBorders>
              <w:top w:val="single" w:sz="4" w:space="0" w:color="auto"/>
              <w:left w:val="single" w:sz="4" w:space="0" w:color="auto"/>
              <w:bottom w:val="single" w:sz="4" w:space="0" w:color="auto"/>
              <w:right w:val="single" w:sz="4" w:space="0" w:color="auto"/>
            </w:tcBorders>
            <w:hideMark/>
          </w:tcPr>
          <w:p w14:paraId="017F4251" w14:textId="77777777" w:rsidR="0048205B" w:rsidRPr="00233C9F" w:rsidRDefault="0048205B" w:rsidP="00AE389F">
            <w:pPr>
              <w:spacing w:after="0"/>
              <w:rPr>
                <w:rFonts w:cstheme="minorHAnsi"/>
                <w:i/>
                <w:sz w:val="20"/>
                <w:szCs w:val="20"/>
              </w:rPr>
            </w:pPr>
            <w:r w:rsidRPr="00233C9F">
              <w:rPr>
                <w:rFonts w:cstheme="minorHAnsi"/>
                <w:i/>
                <w:sz w:val="20"/>
                <w:szCs w:val="20"/>
              </w:rPr>
              <w:t>28</w:t>
            </w:r>
          </w:p>
        </w:tc>
        <w:tc>
          <w:tcPr>
            <w:tcW w:w="0" w:type="auto"/>
            <w:tcBorders>
              <w:top w:val="single" w:sz="4" w:space="0" w:color="auto"/>
              <w:left w:val="single" w:sz="4" w:space="0" w:color="auto"/>
              <w:bottom w:val="single" w:sz="4" w:space="0" w:color="auto"/>
              <w:right w:val="single" w:sz="4" w:space="0" w:color="auto"/>
            </w:tcBorders>
            <w:hideMark/>
          </w:tcPr>
          <w:p w14:paraId="0A1FD733" w14:textId="77777777" w:rsidR="0048205B" w:rsidRPr="00233C9F" w:rsidRDefault="0048205B" w:rsidP="00AE389F">
            <w:pPr>
              <w:spacing w:after="0"/>
              <w:rPr>
                <w:rFonts w:cstheme="minorHAnsi"/>
                <w:sz w:val="20"/>
                <w:szCs w:val="20"/>
              </w:rPr>
            </w:pPr>
            <w:r w:rsidRPr="00233C9F">
              <w:rPr>
                <w:rFonts w:cstheme="minorHAnsi"/>
                <w:sz w:val="20"/>
                <w:szCs w:val="20"/>
              </w:rPr>
              <w:t>36.0</w:t>
            </w:r>
          </w:p>
        </w:tc>
        <w:tc>
          <w:tcPr>
            <w:tcW w:w="0" w:type="auto"/>
            <w:tcBorders>
              <w:top w:val="single" w:sz="4" w:space="0" w:color="auto"/>
              <w:left w:val="single" w:sz="4" w:space="0" w:color="auto"/>
              <w:bottom w:val="single" w:sz="4" w:space="0" w:color="auto"/>
              <w:right w:val="single" w:sz="4" w:space="0" w:color="auto"/>
            </w:tcBorders>
            <w:hideMark/>
          </w:tcPr>
          <w:p w14:paraId="028F74BB" w14:textId="77777777" w:rsidR="0048205B" w:rsidRPr="00233C9F" w:rsidRDefault="0048205B" w:rsidP="00AE389F">
            <w:pPr>
              <w:spacing w:after="0"/>
              <w:rPr>
                <w:rFonts w:cstheme="minorHAnsi"/>
                <w:sz w:val="20"/>
                <w:szCs w:val="20"/>
              </w:rPr>
            </w:pPr>
            <w:r w:rsidRPr="00233C9F">
              <w:rPr>
                <w:rFonts w:cstheme="minorHAnsi"/>
                <w:sz w:val="20"/>
                <w:szCs w:val="20"/>
              </w:rPr>
              <w:t>36.0</w:t>
            </w:r>
          </w:p>
        </w:tc>
        <w:tc>
          <w:tcPr>
            <w:tcW w:w="0" w:type="auto"/>
            <w:tcBorders>
              <w:top w:val="single" w:sz="4" w:space="0" w:color="auto"/>
              <w:left w:val="single" w:sz="4" w:space="0" w:color="auto"/>
              <w:bottom w:val="single" w:sz="4" w:space="0" w:color="auto"/>
              <w:right w:val="single" w:sz="4" w:space="0" w:color="auto"/>
            </w:tcBorders>
            <w:hideMark/>
          </w:tcPr>
          <w:p w14:paraId="547DE790" w14:textId="77777777" w:rsidR="0048205B" w:rsidRPr="00233C9F" w:rsidRDefault="0048205B" w:rsidP="00AE389F">
            <w:pPr>
              <w:spacing w:after="0"/>
              <w:rPr>
                <w:rFonts w:cstheme="minorHAnsi"/>
                <w:sz w:val="20"/>
                <w:szCs w:val="20"/>
              </w:rPr>
            </w:pPr>
            <w:r w:rsidRPr="00233C9F">
              <w:rPr>
                <w:rFonts w:cstheme="minorHAnsi"/>
                <w:sz w:val="20"/>
                <w:szCs w:val="20"/>
              </w:rPr>
              <w:t>36.0</w:t>
            </w:r>
          </w:p>
        </w:tc>
      </w:tr>
      <w:tr w:rsidR="0048205B" w14:paraId="6D3974A1" w14:textId="77777777" w:rsidTr="00AE389F">
        <w:tc>
          <w:tcPr>
            <w:tcW w:w="0" w:type="auto"/>
            <w:tcBorders>
              <w:top w:val="single" w:sz="4" w:space="0" w:color="auto"/>
              <w:left w:val="single" w:sz="4" w:space="0" w:color="auto"/>
              <w:bottom w:val="single" w:sz="4" w:space="0" w:color="auto"/>
              <w:right w:val="single" w:sz="4" w:space="0" w:color="auto"/>
            </w:tcBorders>
            <w:hideMark/>
          </w:tcPr>
          <w:p w14:paraId="35BA0C77" w14:textId="77777777" w:rsidR="0048205B" w:rsidRPr="00233C9F" w:rsidRDefault="0048205B" w:rsidP="00AE389F">
            <w:pPr>
              <w:spacing w:after="0"/>
              <w:rPr>
                <w:rFonts w:cstheme="minorHAnsi"/>
                <w:sz w:val="20"/>
                <w:szCs w:val="20"/>
              </w:rPr>
            </w:pPr>
            <w:r w:rsidRPr="00233C9F">
              <w:rPr>
                <w:rFonts w:cstheme="minorHAnsi"/>
                <w:sz w:val="20"/>
                <w:szCs w:val="20"/>
              </w:rPr>
              <w:t xml:space="preserve">Central Asia </w:t>
            </w:r>
            <w:r w:rsidRPr="00233C9F">
              <w:rPr>
                <w:rFonts w:cstheme="minorHAnsi"/>
                <w:sz w:val="20"/>
                <w:szCs w:val="20"/>
                <w:vertAlign w:val="superscript"/>
              </w:rPr>
              <w:t>4</w:t>
            </w:r>
          </w:p>
        </w:tc>
        <w:tc>
          <w:tcPr>
            <w:tcW w:w="0" w:type="auto"/>
            <w:tcBorders>
              <w:top w:val="single" w:sz="4" w:space="0" w:color="auto"/>
              <w:left w:val="single" w:sz="4" w:space="0" w:color="auto"/>
              <w:bottom w:val="single" w:sz="4" w:space="0" w:color="auto"/>
              <w:right w:val="single" w:sz="4" w:space="0" w:color="auto"/>
            </w:tcBorders>
            <w:hideMark/>
          </w:tcPr>
          <w:p w14:paraId="3D7D1290" w14:textId="77777777" w:rsidR="0048205B" w:rsidRPr="00233C9F" w:rsidRDefault="0048205B" w:rsidP="00AE389F">
            <w:pPr>
              <w:spacing w:after="0"/>
              <w:rPr>
                <w:rFonts w:cstheme="minorHAnsi"/>
                <w:sz w:val="20"/>
                <w:szCs w:val="20"/>
              </w:rPr>
            </w:pPr>
            <w:r w:rsidRPr="00233C9F">
              <w:rPr>
                <w:rFonts w:cstheme="minorHAnsi"/>
                <w:sz w:val="20"/>
                <w:szCs w:val="20"/>
              </w:rPr>
              <w:t>3</w:t>
            </w:r>
          </w:p>
        </w:tc>
        <w:tc>
          <w:tcPr>
            <w:tcW w:w="0" w:type="auto"/>
            <w:tcBorders>
              <w:top w:val="single" w:sz="4" w:space="0" w:color="auto"/>
              <w:left w:val="single" w:sz="4" w:space="0" w:color="auto"/>
              <w:bottom w:val="single" w:sz="4" w:space="0" w:color="auto"/>
              <w:right w:val="single" w:sz="4" w:space="0" w:color="auto"/>
            </w:tcBorders>
            <w:hideMark/>
          </w:tcPr>
          <w:p w14:paraId="023DF648"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9</w:t>
            </w:r>
          </w:p>
        </w:tc>
        <w:tc>
          <w:tcPr>
            <w:tcW w:w="0" w:type="auto"/>
            <w:tcBorders>
              <w:top w:val="single" w:sz="4" w:space="0" w:color="auto"/>
              <w:left w:val="single" w:sz="4" w:space="0" w:color="auto"/>
              <w:bottom w:val="single" w:sz="4" w:space="0" w:color="auto"/>
              <w:right w:val="single" w:sz="4" w:space="0" w:color="auto"/>
            </w:tcBorders>
            <w:hideMark/>
          </w:tcPr>
          <w:p w14:paraId="1E1DE513"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0</w:t>
            </w:r>
          </w:p>
        </w:tc>
        <w:tc>
          <w:tcPr>
            <w:tcW w:w="0" w:type="auto"/>
            <w:tcBorders>
              <w:top w:val="single" w:sz="4" w:space="0" w:color="auto"/>
              <w:left w:val="single" w:sz="4" w:space="0" w:color="auto"/>
              <w:bottom w:val="single" w:sz="4" w:space="0" w:color="auto"/>
              <w:right w:val="single" w:sz="4" w:space="0" w:color="auto"/>
            </w:tcBorders>
            <w:hideMark/>
          </w:tcPr>
          <w:p w14:paraId="7BE9D73A"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3</w:t>
            </w:r>
          </w:p>
        </w:tc>
        <w:tc>
          <w:tcPr>
            <w:tcW w:w="0" w:type="auto"/>
            <w:tcBorders>
              <w:top w:val="single" w:sz="4" w:space="0" w:color="auto"/>
              <w:left w:val="single" w:sz="4" w:space="0" w:color="auto"/>
              <w:bottom w:val="single" w:sz="4" w:space="0" w:color="auto"/>
              <w:right w:val="single" w:sz="4" w:space="0" w:color="auto"/>
            </w:tcBorders>
            <w:hideMark/>
          </w:tcPr>
          <w:p w14:paraId="54F2CE4B"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1</w:t>
            </w:r>
          </w:p>
        </w:tc>
        <w:tc>
          <w:tcPr>
            <w:tcW w:w="0" w:type="auto"/>
            <w:tcBorders>
              <w:top w:val="single" w:sz="4" w:space="0" w:color="auto"/>
              <w:left w:val="single" w:sz="4" w:space="0" w:color="auto"/>
              <w:bottom w:val="single" w:sz="4" w:space="0" w:color="auto"/>
              <w:right w:val="single" w:sz="4" w:space="0" w:color="auto"/>
            </w:tcBorders>
            <w:hideMark/>
          </w:tcPr>
          <w:p w14:paraId="01E107C4"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3</w:t>
            </w:r>
          </w:p>
        </w:tc>
        <w:tc>
          <w:tcPr>
            <w:tcW w:w="0" w:type="auto"/>
            <w:tcBorders>
              <w:top w:val="single" w:sz="4" w:space="0" w:color="auto"/>
              <w:left w:val="single" w:sz="4" w:space="0" w:color="auto"/>
              <w:bottom w:val="single" w:sz="4" w:space="0" w:color="auto"/>
              <w:right w:val="single" w:sz="4" w:space="0" w:color="auto"/>
            </w:tcBorders>
            <w:hideMark/>
          </w:tcPr>
          <w:p w14:paraId="30F388A0" w14:textId="77777777" w:rsidR="0048205B" w:rsidRPr="00233C9F" w:rsidRDefault="0048205B" w:rsidP="00AE389F">
            <w:pPr>
              <w:spacing w:after="0"/>
              <w:rPr>
                <w:rFonts w:cstheme="minorHAnsi"/>
                <w:sz w:val="20"/>
                <w:szCs w:val="20"/>
                <w:lang w:eastAsia="en-GB"/>
              </w:rPr>
            </w:pPr>
            <w:r w:rsidRPr="00233C9F">
              <w:rPr>
                <w:rFonts w:cstheme="minorHAnsi"/>
                <w:sz w:val="20"/>
                <w:szCs w:val="20"/>
                <w:lang w:eastAsia="en-GB"/>
              </w:rPr>
              <w:t>18</w:t>
            </w:r>
          </w:p>
        </w:tc>
        <w:tc>
          <w:tcPr>
            <w:tcW w:w="0" w:type="auto"/>
            <w:tcBorders>
              <w:top w:val="single" w:sz="4" w:space="0" w:color="auto"/>
              <w:left w:val="single" w:sz="4" w:space="0" w:color="auto"/>
              <w:bottom w:val="single" w:sz="4" w:space="0" w:color="auto"/>
              <w:right w:val="single" w:sz="4" w:space="0" w:color="auto"/>
            </w:tcBorders>
            <w:hideMark/>
          </w:tcPr>
          <w:p w14:paraId="09CD323B" w14:textId="77777777" w:rsidR="0048205B" w:rsidRPr="00233C9F" w:rsidRDefault="0048205B" w:rsidP="00AE389F">
            <w:pPr>
              <w:spacing w:after="0"/>
              <w:rPr>
                <w:rFonts w:cstheme="minorHAnsi"/>
                <w:i/>
                <w:sz w:val="20"/>
                <w:szCs w:val="20"/>
              </w:rPr>
            </w:pPr>
            <w:r w:rsidRPr="00233C9F">
              <w:rPr>
                <w:rFonts w:cstheme="minorHAnsi"/>
                <w:i/>
                <w:sz w:val="20"/>
                <w:szCs w:val="20"/>
              </w:rPr>
              <w:t>21</w:t>
            </w:r>
          </w:p>
        </w:tc>
        <w:tc>
          <w:tcPr>
            <w:tcW w:w="0" w:type="auto"/>
            <w:tcBorders>
              <w:top w:val="single" w:sz="4" w:space="0" w:color="auto"/>
              <w:left w:val="single" w:sz="4" w:space="0" w:color="auto"/>
              <w:bottom w:val="single" w:sz="4" w:space="0" w:color="auto"/>
              <w:right w:val="single" w:sz="4" w:space="0" w:color="auto"/>
            </w:tcBorders>
            <w:hideMark/>
          </w:tcPr>
          <w:p w14:paraId="200CAC38" w14:textId="77777777" w:rsidR="0048205B" w:rsidRPr="00233C9F" w:rsidRDefault="0048205B" w:rsidP="00AE389F">
            <w:pPr>
              <w:spacing w:after="0"/>
              <w:rPr>
                <w:rFonts w:cstheme="minorHAnsi"/>
                <w:sz w:val="20"/>
                <w:szCs w:val="20"/>
              </w:rPr>
            </w:pPr>
            <w:r w:rsidRPr="00233C9F">
              <w:rPr>
                <w:rFonts w:cstheme="minorHAnsi"/>
                <w:sz w:val="20"/>
                <w:szCs w:val="20"/>
              </w:rPr>
              <w:t>46.7</w:t>
            </w:r>
          </w:p>
        </w:tc>
        <w:tc>
          <w:tcPr>
            <w:tcW w:w="0" w:type="auto"/>
            <w:tcBorders>
              <w:top w:val="single" w:sz="4" w:space="0" w:color="auto"/>
              <w:left w:val="single" w:sz="4" w:space="0" w:color="auto"/>
              <w:bottom w:val="single" w:sz="4" w:space="0" w:color="auto"/>
              <w:right w:val="single" w:sz="4" w:space="0" w:color="auto"/>
            </w:tcBorders>
            <w:hideMark/>
          </w:tcPr>
          <w:p w14:paraId="2137AF52" w14:textId="77777777" w:rsidR="0048205B" w:rsidRPr="00233C9F" w:rsidRDefault="0048205B" w:rsidP="00AE389F">
            <w:pPr>
              <w:spacing w:after="0"/>
              <w:rPr>
                <w:rFonts w:cstheme="minorHAnsi"/>
                <w:sz w:val="20"/>
                <w:szCs w:val="20"/>
              </w:rPr>
            </w:pPr>
            <w:r w:rsidRPr="00233C9F">
              <w:rPr>
                <w:rFonts w:cstheme="minorHAnsi"/>
                <w:sz w:val="20"/>
                <w:szCs w:val="20"/>
              </w:rPr>
              <w:t>38.9</w:t>
            </w:r>
          </w:p>
        </w:tc>
        <w:tc>
          <w:tcPr>
            <w:tcW w:w="0" w:type="auto"/>
            <w:tcBorders>
              <w:top w:val="single" w:sz="4" w:space="0" w:color="auto"/>
              <w:left w:val="single" w:sz="4" w:space="0" w:color="auto"/>
              <w:bottom w:val="single" w:sz="4" w:space="0" w:color="auto"/>
              <w:right w:val="single" w:sz="4" w:space="0" w:color="auto"/>
            </w:tcBorders>
            <w:hideMark/>
          </w:tcPr>
          <w:p w14:paraId="704DA17F" w14:textId="77777777" w:rsidR="0048205B" w:rsidRPr="00233C9F" w:rsidRDefault="0048205B" w:rsidP="00AE389F">
            <w:pPr>
              <w:spacing w:after="0"/>
              <w:rPr>
                <w:rFonts w:cstheme="minorHAnsi"/>
                <w:sz w:val="20"/>
                <w:szCs w:val="20"/>
              </w:rPr>
            </w:pPr>
            <w:r w:rsidRPr="00233C9F">
              <w:rPr>
                <w:rFonts w:cstheme="minorHAnsi"/>
                <w:sz w:val="20"/>
                <w:szCs w:val="20"/>
              </w:rPr>
              <w:t>55.6</w:t>
            </w:r>
          </w:p>
        </w:tc>
      </w:tr>
    </w:tbl>
    <w:bookmarkEnd w:id="1034"/>
    <w:p w14:paraId="503C291E" w14:textId="4B8A87AB" w:rsidR="0048205B" w:rsidRPr="00233C9F" w:rsidRDefault="0048205B" w:rsidP="00AE389F">
      <w:pPr>
        <w:pStyle w:val="NoSpacing"/>
        <w:spacing w:line="276" w:lineRule="auto"/>
        <w:jc w:val="both"/>
        <w:rPr>
          <w:rFonts w:cstheme="minorHAnsi"/>
          <w:sz w:val="20"/>
          <w:szCs w:val="20"/>
        </w:rPr>
      </w:pPr>
      <w:r w:rsidRPr="00233C9F">
        <w:rPr>
          <w:rFonts w:cstheme="minorHAnsi"/>
          <w:sz w:val="20"/>
          <w:szCs w:val="20"/>
          <w:vertAlign w:val="superscript"/>
        </w:rPr>
        <w:t>1</w:t>
      </w:r>
      <w:r w:rsidRPr="00233C9F">
        <w:rPr>
          <w:rFonts w:cstheme="minorHAnsi"/>
          <w:sz w:val="20"/>
          <w:szCs w:val="20"/>
        </w:rPr>
        <w:t xml:space="preserve"> </w:t>
      </w:r>
      <w:r w:rsidRPr="00233C9F">
        <w:rPr>
          <w:rFonts w:cstheme="minorHAnsi"/>
          <w:i/>
          <w:sz w:val="20"/>
          <w:szCs w:val="20"/>
        </w:rPr>
        <w:t>Gallotia auaritae</w:t>
      </w:r>
      <w:r w:rsidRPr="00233C9F">
        <w:rPr>
          <w:rFonts w:cstheme="minorHAnsi"/>
          <w:sz w:val="20"/>
          <w:szCs w:val="20"/>
        </w:rPr>
        <w:t>, endemic to the Canary Islands,</w:t>
      </w:r>
      <w:r w:rsidRPr="00233C9F">
        <w:rPr>
          <w:rFonts w:cstheme="minorHAnsi"/>
          <w:i/>
          <w:sz w:val="20"/>
          <w:szCs w:val="20"/>
        </w:rPr>
        <w:t xml:space="preserve"> </w:t>
      </w:r>
      <w:r w:rsidR="00A26495">
        <w:rPr>
          <w:rFonts w:cstheme="minorHAnsi"/>
          <w:sz w:val="20"/>
          <w:szCs w:val="20"/>
        </w:rPr>
        <w:t>is listed as c</w:t>
      </w:r>
      <w:r w:rsidRPr="00233C9F">
        <w:rPr>
          <w:rFonts w:cstheme="minorHAnsi"/>
          <w:sz w:val="20"/>
          <w:szCs w:val="20"/>
        </w:rPr>
        <w:t xml:space="preserve">ritically </w:t>
      </w:r>
      <w:r w:rsidR="00A26495">
        <w:rPr>
          <w:rFonts w:cstheme="minorHAnsi"/>
          <w:sz w:val="20"/>
          <w:szCs w:val="20"/>
        </w:rPr>
        <w:t>endangered (possibly e</w:t>
      </w:r>
      <w:r w:rsidRPr="00233C9F">
        <w:rPr>
          <w:rFonts w:cstheme="minorHAnsi"/>
          <w:sz w:val="20"/>
          <w:szCs w:val="20"/>
        </w:rPr>
        <w:t xml:space="preserve">xtinct) </w:t>
      </w:r>
    </w:p>
    <w:p w14:paraId="2F023BA4" w14:textId="77777777" w:rsidR="0048205B" w:rsidRPr="00233C9F" w:rsidRDefault="0048205B" w:rsidP="00AE389F">
      <w:pPr>
        <w:pStyle w:val="NoSpacing"/>
        <w:spacing w:line="276" w:lineRule="auto"/>
        <w:jc w:val="both"/>
        <w:rPr>
          <w:rFonts w:cstheme="minorHAnsi"/>
          <w:sz w:val="20"/>
          <w:szCs w:val="20"/>
        </w:rPr>
      </w:pPr>
      <w:r w:rsidRPr="00233C9F">
        <w:rPr>
          <w:rFonts w:cstheme="minorHAnsi"/>
          <w:sz w:val="20"/>
          <w:szCs w:val="20"/>
          <w:vertAlign w:val="superscript"/>
        </w:rPr>
        <w:lastRenderedPageBreak/>
        <w:t>2</w:t>
      </w:r>
      <w:r w:rsidRPr="00233C9F">
        <w:rPr>
          <w:rFonts w:cstheme="minorHAnsi"/>
          <w:sz w:val="20"/>
          <w:szCs w:val="20"/>
        </w:rPr>
        <w:t xml:space="preserve"> Four species endemic to Western Europe and Central Europe</w:t>
      </w:r>
    </w:p>
    <w:p w14:paraId="03B6D0F5" w14:textId="77777777" w:rsidR="0048205B" w:rsidRPr="004C3349" w:rsidRDefault="0048205B" w:rsidP="00AE389F">
      <w:pPr>
        <w:pStyle w:val="NoSpacing"/>
        <w:spacing w:line="276" w:lineRule="auto"/>
        <w:jc w:val="both"/>
        <w:rPr>
          <w:rFonts w:cstheme="minorHAnsi"/>
          <w:color w:val="000000" w:themeColor="text1"/>
          <w:sz w:val="20"/>
          <w:szCs w:val="20"/>
        </w:rPr>
      </w:pPr>
      <w:r w:rsidRPr="004C3349">
        <w:rPr>
          <w:rFonts w:cstheme="minorHAnsi"/>
          <w:color w:val="000000" w:themeColor="text1"/>
          <w:sz w:val="20"/>
          <w:szCs w:val="20"/>
          <w:vertAlign w:val="superscript"/>
        </w:rPr>
        <w:t>3</w:t>
      </w:r>
      <w:r w:rsidRPr="004C3349">
        <w:rPr>
          <w:rFonts w:cstheme="minorHAnsi"/>
          <w:color w:val="000000" w:themeColor="text1"/>
          <w:sz w:val="20"/>
          <w:szCs w:val="20"/>
        </w:rPr>
        <w:t xml:space="preserve"> Eleven species endemic to Central and Eastern Europe</w:t>
      </w:r>
    </w:p>
    <w:p w14:paraId="177AFA55" w14:textId="77777777" w:rsidR="0048205B" w:rsidRPr="004C3349" w:rsidRDefault="0048205B" w:rsidP="00AE389F">
      <w:pPr>
        <w:rPr>
          <w:color w:val="000000" w:themeColor="text1"/>
          <w:sz w:val="20"/>
          <w:szCs w:val="20"/>
          <w:lang w:val="en-CA" w:eastAsia="fr-FR"/>
        </w:rPr>
      </w:pPr>
      <w:r w:rsidRPr="004C3349">
        <w:rPr>
          <w:rFonts w:cstheme="minorHAnsi"/>
          <w:color w:val="000000" w:themeColor="text1"/>
          <w:sz w:val="20"/>
          <w:szCs w:val="20"/>
          <w:vertAlign w:val="superscript"/>
        </w:rPr>
        <w:t>4</w:t>
      </w:r>
      <w:r w:rsidRPr="004C3349">
        <w:rPr>
          <w:color w:val="000000" w:themeColor="text1"/>
          <w:sz w:val="20"/>
          <w:szCs w:val="20"/>
        </w:rPr>
        <w:t xml:space="preserve"> Two endemic species shared between Eastern Europe and Central Asia</w:t>
      </w:r>
    </w:p>
    <w:p w14:paraId="63E2529D" w14:textId="77777777" w:rsidR="0048205B" w:rsidRDefault="0048205B" w:rsidP="00AE389F">
      <w:pPr>
        <w:pStyle w:val="NoSpacing"/>
        <w:spacing w:line="276" w:lineRule="auto"/>
        <w:jc w:val="both"/>
      </w:pPr>
    </w:p>
    <w:p w14:paraId="7C8832AA" w14:textId="17FD65CC" w:rsidR="0048205B" w:rsidRDefault="0048205B" w:rsidP="00AE389F">
      <w:r>
        <w:t>Extinction threat is lowest for snakes and highest for turtles and tortoises (</w:t>
      </w:r>
      <w:r w:rsidR="00585843">
        <w:rPr>
          <w:b/>
        </w:rPr>
        <w:t>Table 3.8</w:t>
      </w:r>
      <w:r>
        <w:t xml:space="preserve">) which is comparable to global patterns </w:t>
      </w:r>
      <w:r>
        <w:fldChar w:fldCharType="begin" w:fldLock="1"/>
      </w:r>
      <w:r>
        <w:instrText>ADDIN CSL_CITATION { "citationItems" : [ { "id" : "ITEM-1", "itemData" : { "author" : [ { "dropping-particle" : "", "family" : "B\u00f6hm", "given" : "M", "non-dropping-particle" : "", "parse-names" : false, "suffix" : "" }, { "dropping-particle" : "", "family" : "Collen", "given" : "B", "non-dropping-particle" : "", "parse-names" : false, "suffix" : "" }, { "dropping-particle" : "", "family" : "Baillie", "given" : "JEM", "non-dropping-particle" : "", "parse-names" : false, "suffix" : "" }, { "dropping-particle" : "", "family" : "Bowles", "given" : "P", "non-dropping-particle" : "", "parse-names" : false, "suffix" : "" } ], "container-title" : "Biological", "id" : "ITEM-1", "issued" : { "date-parts" : [ [ "2013" ] ] }, "title" : "The conservation status of the world's reptiles", "type" : "article-journal" }, "uris" : [ "http://www.mendeley.com/documents/?uuid=6a7e09e9-8011-343a-9e4e-15107ff562c9" ] } ], "mendeley" : { "formattedCitation" : "(B\u00f6hm et al., 2013)", "plainTextFormattedCitation" : "(B\u00f6hm et al., 2013)", "previouslyFormattedCitation" : "(B\u00f6hm et al., 2013)" }, "properties" : {  }, "schema" : "https://github.com/citation-style-language/schema/raw/master/csl-citation.json" }</w:instrText>
      </w:r>
      <w:r>
        <w:fldChar w:fldCharType="separate"/>
      </w:r>
      <w:r>
        <w:t xml:space="preserve">(Böhm </w:t>
      </w:r>
      <w:r w:rsidR="00301BD0" w:rsidRPr="00301BD0">
        <w:rPr>
          <w:i/>
        </w:rPr>
        <w:t>et al.</w:t>
      </w:r>
      <w:r>
        <w:t>, 2013)</w:t>
      </w:r>
      <w:r>
        <w:fldChar w:fldCharType="end"/>
      </w:r>
      <w:r>
        <w:t>. Extinction risk across all assessed species is highest in Western Europe. More than one third of reptiles endemic to Europe and Central Asia subregions are at risk of extinction and this threat is highest across Central Asia (</w:t>
      </w:r>
      <w:r w:rsidR="00585843">
        <w:rPr>
          <w:b/>
        </w:rPr>
        <w:t>Table 3.8</w:t>
      </w:r>
      <w:r>
        <w:t>). Not all species have been assessed yet for the IUCN Red List, however, there are a number of ongoing assessments.</w:t>
      </w:r>
    </w:p>
    <w:p w14:paraId="100C979A" w14:textId="476778BF" w:rsidR="0048205B" w:rsidRDefault="0048205B" w:rsidP="00AE389F">
      <w:r>
        <w:t xml:space="preserve">One Canary Island endemic, </w:t>
      </w:r>
      <w:r>
        <w:rPr>
          <w:i/>
        </w:rPr>
        <w:t>Gallotia auaritae,</w:t>
      </w:r>
      <w:r w:rsidR="00A26495">
        <w:t xml:space="preserve"> is listed as possibly e</w:t>
      </w:r>
      <w:r>
        <w:t xml:space="preserve">xtinct or likely extinct </w:t>
      </w:r>
      <w:r>
        <w:fldChar w:fldCharType="begin" w:fldLock="1"/>
      </w:r>
      <w:r>
        <w:instrText>ADDIN CSL_CITATION { "citationItems" : [ { "id" : "ITEM-1", "itemData" : { "author" : [ { "dropping-particle" : "", "family" : "Martin", "given" : "A", "non-dropping-particle" : "", "parse-names" : false, "suffix" : "" } ], "container-title" : "Oryx", "id" : "ITEM-1", "issued" : { "date-parts" : [ [ "2009" ] ] }, "page" : "17", "title" : "The Loch Ness monster and La Palma giant lizard Gallotia auaritae: are they really extant?", "type" : "article-journal", "volume" : "43" }, "uris" : [ "http://www.mendeley.com/documents/?uuid=fe6d5cd2-17db-4b46-916c-2af1f59a2e26" ] }, { "id" : "ITEM-2", "itemData" : { "DOI" : "http://dx.doi.org/10.2305/IUCN.UK.2009.RLTS.T61501A12492629.en", "author" : [ { "dropping-particle" : "", "family" : "Mateo Miras  Mart\u00ednez-Solano, I.", "given" : "J A", "non-dropping-particle" : "", "parse-names" : false, "suffix" : "" } ], "container-title" : "The IUCN Red List of Threatened Species 2009", "id" : "ITEM-2", "issued" : { "date-parts" : [ [ "2009" ] ] }, "page" : "e.T61501A12492629", "title" : "Gallotia auaritae", "type" : "article-journal" }, "uris" : [ "http://www.mendeley.com/documents/?uuid=9bededb8-1bf2-49b0-8cc1-11638ff47285" ] } ], "mendeley" : { "formattedCitation" : "(Martin, 2009; Mateo Miras\u00a0 Mart\u00ednez-Solano, I., 2009)", "plainTextFormattedCitation" : "(Martin, 2009; Mateo Miras\u00a0 Mart\u00ednez-Solano, I., 2009)", "previouslyFormattedCitation" : "(Martin, 2009; Mateo Miras\u00a0 Mart\u00ednez-Solano, I., 2009)" }, "properties" : {  }, "schema" : "https://github.com/citation-style-language/schema/raw/master/csl-citation.json" }</w:instrText>
      </w:r>
      <w:r>
        <w:fldChar w:fldCharType="separate"/>
      </w:r>
      <w:r>
        <w:t xml:space="preserve">(Martin, 2009; Mateo Miras </w:t>
      </w:r>
      <w:r w:rsidR="00565CA6">
        <w:t xml:space="preserve">&amp; </w:t>
      </w:r>
      <w:r>
        <w:t>Martínez-Solano, 2009)</w:t>
      </w:r>
      <w:r>
        <w:fldChar w:fldCharType="end"/>
      </w:r>
      <w:r>
        <w:t xml:space="preserve">. There is evidence for at least two extinctions from Europe and Central Asia: the Persian toad agame </w:t>
      </w:r>
      <w:r>
        <w:rPr>
          <w:i/>
        </w:rPr>
        <w:t>Phrynocephalus persicus</w:t>
      </w:r>
      <w:r>
        <w:t xml:space="preserve"> is thought to have gone extinct from Azerbaijan and now solely exists outside Europe and Central Asia in Iran </w:t>
      </w:r>
      <w:r>
        <w:fldChar w:fldCharType="begin" w:fldLock="1"/>
      </w:r>
      <w:r>
        <w:instrText>ADDIN CSL_CITATION { "citationItems" : [ { "id" : "ITEM-1", "itemData" : { "DOI" : "http://dx.doi.org/10.2305/IUCN.UK.2009.RLTS.T164647A5915480.en", "author" : [ { "dropping-particle" : "", "family" : "Anderson  Turiyev, B., Bafti, S.S.", "given" : "S", "non-dropping-particle" : "", "parse-names" : false, "suffix" : "" } ], "container-title" : "The IUCN Red List of Threatened Species", "id" : "ITEM-1", "issued" : { "date-parts" : [ [ "2009" ] ] }, "page" : "e.T164647A5915480", "title" : "Phrynocephalus persicus", "type" : "article-journal", "volume" : "2009" }, "uris" : [ "http://www.mendeley.com/documents/?uuid=4975609c-dc62-4045-8598-b6a91a11ef5b" ] } ], "mendeley" : { "formattedCitation" : "(Anderson\u00a0 Turiyev, B., Bafti, S.S., 2009)", "plainTextFormattedCitation" : "(Anderson\u00a0 Turiyev, B., Bafti, S.S., 2009)", "previouslyFormattedCitation" : "(Anderson\u00a0 Turiyev, B., Bafti, S.S., 2009)" }, "properties" : {  }, "schema" : "https://github.com/citation-style-language/schema/raw/master/csl-citation.json" }</w:instrText>
      </w:r>
      <w:r>
        <w:fldChar w:fldCharType="separate"/>
      </w:r>
      <w:r>
        <w:t>(Anderson</w:t>
      </w:r>
      <w:r w:rsidR="00565CA6">
        <w:t xml:space="preserve"> </w:t>
      </w:r>
      <w:r w:rsidR="00565CA6">
        <w:rPr>
          <w:i/>
        </w:rPr>
        <w:t>et al.</w:t>
      </w:r>
      <w:r>
        <w:t>, 2009)</w:t>
      </w:r>
      <w:r>
        <w:fldChar w:fldCharType="end"/>
      </w:r>
      <w:r>
        <w:t>. In Israel, the Nile crocodile (</w:t>
      </w:r>
      <w:r>
        <w:rPr>
          <w:i/>
        </w:rPr>
        <w:t>Crocodylus niloticus</w:t>
      </w:r>
      <w:r>
        <w:t>) was lost in the early 20</w:t>
      </w:r>
      <w:r w:rsidRPr="00503C3C">
        <w:t>th</w:t>
      </w:r>
      <w:r>
        <w:t xml:space="preserve"> century, probably due to hunting </w:t>
      </w:r>
      <w:r>
        <w:fldChar w:fldCharType="begin" w:fldLock="1"/>
      </w:r>
      <w:r>
        <w:instrText>ADDIN CSL_CITATION { "citationItems" : [ { "id" : "ITEM-1", "itemData" : { "author" : [ { "dropping-particle" : "", "family" : "Masterman", "given" : "E W G", "non-dropping-particle" : "", "parse-names" : false, "suffix" : "" } ], "container-title" : "Palestine Exploration Fund: Quarterly Statement", "id" : "ITEM-1", "issued" : { "date-parts" : [ [ "1921" ] ] }, "page" : "19-21", "title" : "Crocodiles in Palestine", "type" : "article-journal", "volume" : "1920" }, "uris" : [ "http://www.mendeley.com/documents/?uuid=767ef564-5482-4117-948b-74997b2d69e6" ] }, { "id" : "ITEM-2", "itemData" : { "author" : [ { "dropping-particle" : "", "family" : "Dolev  Pervolutzki, A.", "given" : "A", "non-dropping-particle" : "", "parse-names" : false, "suffix" : "" } ], "id" : "ITEM-2", "issued" : { "date-parts" : [ [ "2004" ] ] }, "publisher" : "The Nature Reserves and Park Authority and the Society for Conservation of Nature", "publisher-place" : "Jerusalem", "title" : "Endangered species in Israel. Red list of threatened animals. Vertebrates", "type" : "report" }, "uris" : [ "http://www.mendeley.com/documents/?uuid=da276259-e625-4b6d-99e1-e9df4e403cc9" ] } ], "mendeley" : { "formattedCitation" : "(Dolev\u00a0 Pervolutzki, A., 2004; Masterman, 1921)", "plainTextFormattedCitation" : "(Dolev\u00a0 Pervolutzki, A., 2004; Masterman, 1921)", "previouslyFormattedCitation" : "(Dolev\u00a0 Pervolutzki, A., 2004; Masterman, 1921)" }, "properties" : {  }, "schema" : "https://github.com/citation-style-language/schema/raw/master/csl-citation.json" }</w:instrText>
      </w:r>
      <w:r>
        <w:fldChar w:fldCharType="separate"/>
      </w:r>
      <w:r>
        <w:t>(Dolev Pervolutzki, 2004; Masterman, 1921)</w:t>
      </w:r>
      <w:r>
        <w:fldChar w:fldCharType="end"/>
      </w:r>
      <w:r>
        <w:t xml:space="preserve">. Of the more speciose genera, those with most threatened species include the narrow-endemic vipers (genus </w:t>
      </w:r>
      <w:r>
        <w:rPr>
          <w:i/>
        </w:rPr>
        <w:t>Vipera sensu lato</w:t>
      </w:r>
      <w:r>
        <w:t>, 22 specie</w:t>
      </w:r>
      <w:r w:rsidR="00416438">
        <w:t>s, 45% threatened, six not e</w:t>
      </w:r>
      <w:r>
        <w:t xml:space="preserve">valuated), toad-headed agamas of Eastern Europe and Central Asia (genus </w:t>
      </w:r>
      <w:r>
        <w:rPr>
          <w:i/>
        </w:rPr>
        <w:t>Phrynocephalus</w:t>
      </w:r>
      <w:r>
        <w:t xml:space="preserve">, 13 </w:t>
      </w:r>
      <w:r w:rsidR="00416438">
        <w:t>species, 31% threatened, three not e</w:t>
      </w:r>
      <w:r>
        <w:t xml:space="preserve">valuated); species of mostly Mediterranean wall lizards, often very common, but with small ranges (genus </w:t>
      </w:r>
      <w:r>
        <w:rPr>
          <w:i/>
        </w:rPr>
        <w:t>Podarcis</w:t>
      </w:r>
      <w:r>
        <w:t xml:space="preserve">, 23 </w:t>
      </w:r>
      <w:r w:rsidR="00416438">
        <w:t>species, 30% threatened, three not e</w:t>
      </w:r>
      <w:r>
        <w:t xml:space="preserve">valuated); and the Caucasian – Asia Minor rock lizards (genus </w:t>
      </w:r>
      <w:r>
        <w:rPr>
          <w:i/>
        </w:rPr>
        <w:t>Darevskia</w:t>
      </w:r>
      <w:r>
        <w:t xml:space="preserve">, 26 species, 23% threatened, three </w:t>
      </w:r>
      <w:r w:rsidR="00416438">
        <w:t>not e</w:t>
      </w:r>
      <w:r>
        <w:t>valuated).</w:t>
      </w:r>
    </w:p>
    <w:p w14:paraId="4E209B87" w14:textId="21E12919" w:rsidR="0048205B" w:rsidRDefault="0048205B" w:rsidP="00AE389F">
      <w:r>
        <w:t xml:space="preserve">Compared with data on extinction risk, data on reptile population trends are sparse. Deriving trends from IUCN Red List data is difficult since not all species have yet been assessed and many have only ever been assessed once. Only one species has a documented change in global extinction risk, the globally distributed leatherback sea turtle, </w:t>
      </w:r>
      <w:r>
        <w:rPr>
          <w:i/>
        </w:rPr>
        <w:t>Dermochelys coriaceae</w:t>
      </w:r>
      <w:r w:rsidR="00A26495">
        <w:t>, critically e</w:t>
      </w:r>
      <w:r w:rsidR="00E91659">
        <w:t>ndangered in 2004 and v</w:t>
      </w:r>
      <w:r>
        <w:t xml:space="preserve">ulnerable in 2013. Of the 289 species with published IUCN Red List assessments, 98 species show declining populations and only five show an increasing trend across their global range: three </w:t>
      </w:r>
      <w:r w:rsidR="00E91659">
        <w:t>least c</w:t>
      </w:r>
      <w:r>
        <w:t>oncern species (</w:t>
      </w:r>
      <w:r>
        <w:rPr>
          <w:i/>
        </w:rPr>
        <w:t xml:space="preserve">Cyrtopodion scabrum, Hemidactylus turcicus, Podarcis </w:t>
      </w:r>
      <w:r>
        <w:rPr>
          <w:i/>
          <w:iCs/>
        </w:rPr>
        <w:t>siculus</w:t>
      </w:r>
      <w:r>
        <w:t xml:space="preserve">) and two </w:t>
      </w:r>
      <w:r w:rsidR="00A26495">
        <w:t>critically e</w:t>
      </w:r>
      <w:r>
        <w:t xml:space="preserve">ndangered species of the Canary Island endemic </w:t>
      </w:r>
      <w:r>
        <w:rPr>
          <w:i/>
        </w:rPr>
        <w:t>Gallotia</w:t>
      </w:r>
      <w:r>
        <w:t xml:space="preserve"> (</w:t>
      </w:r>
      <w:r>
        <w:rPr>
          <w:i/>
        </w:rPr>
        <w:t xml:space="preserve">Gallotia </w:t>
      </w:r>
      <w:r>
        <w:rPr>
          <w:i/>
          <w:iCs/>
        </w:rPr>
        <w:t>bravoana</w:t>
      </w:r>
      <w:r>
        <w:t xml:space="preserve">, </w:t>
      </w:r>
      <w:r>
        <w:rPr>
          <w:i/>
        </w:rPr>
        <w:t>G. intermedia</w:t>
      </w:r>
      <w:r>
        <w:t xml:space="preserve">), which have been subject to conservation action (control of predators). Populations for 119 species are considered stable, and the status of the remaining 61 is unknown. </w:t>
      </w:r>
    </w:p>
    <w:p w14:paraId="53FB66CE" w14:textId="13BFA057" w:rsidR="0048205B" w:rsidRDefault="0048205B" w:rsidP="00AE389F">
      <w:r>
        <w:t xml:space="preserve">The Living Planet database currently contains 66 population time series representing 23 species of reptiles for Europe and Central Asia </w:t>
      </w:r>
      <w:r>
        <w:fldChar w:fldCharType="begin" w:fldLock="1"/>
      </w:r>
      <w:r>
        <w:instrText>ADDIN CSL_CITATION { "citationItems" : [ { "id" : "ITEM-1", "itemData" : { "author" : [ { "dropping-particle" : "", "family" : "LPI", "given" : "", "non-dropping-particle" : "", "parse-names" : false, "suffix" : "" } ], "id" : "ITEM-1", "issued" : { "date-parts" : [ [ "2016" ] ] }, "title" : "Living Planet Index. 2016", "type" : "article" }, "uris" : [ "http://www.mendeley.com/documents/?uuid=5db50f3b-2392-4d96-afbd-4c2278db51ef" ] } ], "mendeley" : { "formattedCitation" : "(LPI, 2016)", "plainTextFormattedCitation" : "(LPI, 2016)", "previouslyFormattedCitation" : "(LPI, 2016)" }, "properties" : {  }, "schema" : "https://github.com/citation-style-language/schema/raw/master/csl-citation.json" }</w:instrText>
      </w:r>
      <w:r>
        <w:fldChar w:fldCharType="separate"/>
      </w:r>
      <w:r>
        <w:t>(LPI, 2016)</w:t>
      </w:r>
      <w:r>
        <w:fldChar w:fldCharType="end"/>
      </w:r>
      <w:r>
        <w:t>. These are exclusively from Western and Central Europe (49 and 17 time series, representing 22 and three species, respectively). Most Central European population time series focus on marine turtles in Turkey and Cyprus. In Western Europe, data are also available for snakes and lizards. The loggerhead turtle (</w:t>
      </w:r>
      <w:r>
        <w:rPr>
          <w:i/>
        </w:rPr>
        <w:t>Caretta caretta</w:t>
      </w:r>
      <w:r>
        <w:t>)</w:t>
      </w:r>
      <w:r>
        <w:rPr>
          <w:i/>
        </w:rPr>
        <w:t xml:space="preserve"> </w:t>
      </w:r>
      <w:r>
        <w:t xml:space="preserve">is increasing across available time series, while the few time series available for </w:t>
      </w:r>
      <w:r>
        <w:rPr>
          <w:i/>
        </w:rPr>
        <w:t xml:space="preserve">Testudo hermanni </w:t>
      </w:r>
      <w:r>
        <w:t>(Not Threatened on the IUCN Red List), three species of vipers (</w:t>
      </w:r>
      <w:r>
        <w:rPr>
          <w:i/>
        </w:rPr>
        <w:t>Vipera aspis</w:t>
      </w:r>
      <w:r w:rsidR="00E91659">
        <w:t>, least c</w:t>
      </w:r>
      <w:r>
        <w:t xml:space="preserve">oncern; </w:t>
      </w:r>
      <w:r>
        <w:rPr>
          <w:i/>
        </w:rPr>
        <w:t>V. berus</w:t>
      </w:r>
      <w:r w:rsidR="00E91659">
        <w:t>, not e</w:t>
      </w:r>
      <w:r>
        <w:t xml:space="preserve">valuated; </w:t>
      </w:r>
      <w:r>
        <w:rPr>
          <w:i/>
        </w:rPr>
        <w:t>V. ursinii</w:t>
      </w:r>
      <w:r w:rsidR="00E91659">
        <w:t>, v</w:t>
      </w:r>
      <w:r>
        <w:t xml:space="preserve">ulnerable) and </w:t>
      </w:r>
      <w:r>
        <w:rPr>
          <w:i/>
        </w:rPr>
        <w:t>Hierophis viridiflavus</w:t>
      </w:r>
      <w:r>
        <w:t xml:space="preserve"> indicate declining population trajectories. Increases in sea turtle populations have been noted in other parts of the eastern Mediterranean too, for example in Israel </w:t>
      </w:r>
      <w:r>
        <w:fldChar w:fldCharType="begin" w:fldLock="1"/>
      </w:r>
      <w:r>
        <w:instrText>ADDIN CSL_CITATION { "citationItems" : [ { "id" : "ITEM-1", "itemData" : { "author" : [ { "dropping-particle" : "", "family" : "Casale", "given" : "P", "non-dropping-particle" : "", "parse-names" : false, "suffix" : "" }, { "dropping-particle" : "", "family" : "Margaritoulis", "given" : "D.(eds.)", "non-dropping-particle" : "", "parse-names" : false, "suffix" : "" } ], "id" : "ITEM-1", "issued" : { "date-parts" : [ [ "2010" ] ] }, "page" : "-", "publisher" : "IUCN", "publisher-place" : "Gland, Switzerland", "title" : "Sea turtles in the Mediterranean: distribution, threats and conservation priorities", "type" : "article" }, "uris" : [ "http://www.mendeley.com/documents/?uuid=82b553de-576b-4776-b4d2-e68c5e2a5a98" ] } ], "mendeley" : { "formattedCitation" : "(Casale &amp; Margaritoulis, 2010)", "plainTextFormattedCitation" : "(Casale &amp; Margaritoulis, 2010)", "previouslyFormattedCitation" : "(Casale &amp; Margaritoulis, 2010)" }, "properties" : {  }, "schema" : "https://github.com/citation-style-language/schema/raw/master/csl-citation.json" }</w:instrText>
      </w:r>
      <w:r>
        <w:fldChar w:fldCharType="separate"/>
      </w:r>
      <w:r>
        <w:t>(Casale &amp; Margaritoulis, 2010)</w:t>
      </w:r>
      <w:r>
        <w:fldChar w:fldCharType="end"/>
      </w:r>
      <w:r>
        <w:t>.</w:t>
      </w:r>
    </w:p>
    <w:p w14:paraId="6EA3C1BA" w14:textId="76AE7909" w:rsidR="0048205B" w:rsidRDefault="0048205B" w:rsidP="00AE389F">
      <w:r>
        <w:t xml:space="preserve">Other data sources suggest declines for </w:t>
      </w:r>
      <w:r>
        <w:rPr>
          <w:i/>
        </w:rPr>
        <w:t>Testudo kleinmanni</w:t>
      </w:r>
      <w:r>
        <w:t xml:space="preserve"> in Israel, the only country in Europe and Central Asia where this species is thought to occur </w:t>
      </w:r>
      <w:r>
        <w:fldChar w:fldCharType="begin" w:fldLock="1"/>
      </w:r>
      <w:r>
        <w:instrText>ADDIN CSL_CITATION { "citationItems" : [ { "id" : "ITEM-1", "itemData" : { "author" : [ { "dropping-particle" : "", "family" : "Dolev  Pervolutzki, A.", "given" : "A", "non-dropping-particle" : "", "parse-names" : false, "suffix" : "" } ], "id" : "ITEM-1", "issued" : { "date-parts" : [ [ "2004" ] ] }, "publisher" : "The Nature Reserves and Park Authority and the Society for Conservation of Nature", "publisher-place" : "Jerusalem", "title" : "Endangered species in Israel. Red list of threatened animals. Vertebrates", "type" : "report" }, "uris" : [ "http://www.mendeley.com/documents/?uuid=da276259-e625-4b6d-99e1-e9df4e403cc9" ] } ], "mendeley" : { "formattedCitation" : "(Dolev\u00a0 Pervolutzki, A., 2004)", "plainTextFormattedCitation" : "(Dolev\u00a0 Pervolutzki, A., 2004)", "previouslyFormattedCitation" : "(Dolev\u00a0 Pervolutzki, A., 2004)" }, "properties" : {  }, "schema" : "https://github.com/citation-style-language/schema/raw/master/csl-citation.json" }</w:instrText>
      </w:r>
      <w:r>
        <w:fldChar w:fldCharType="separate"/>
      </w:r>
      <w:r>
        <w:t>(Dolev Pervolutzki, 2004)</w:t>
      </w:r>
      <w:r>
        <w:fldChar w:fldCharType="end"/>
      </w:r>
      <w:r>
        <w:t xml:space="preserve">. There is also direct evidence from the literature that some snake populations are in decline in specific Western European localities (e.g., UK: </w:t>
      </w:r>
      <w:r>
        <w:rPr>
          <w:i/>
        </w:rPr>
        <w:t>Coronella austriaca</w:t>
      </w:r>
      <w:r>
        <w:t xml:space="preserve">; Italy: </w:t>
      </w:r>
      <w:r>
        <w:rPr>
          <w:i/>
        </w:rPr>
        <w:t xml:space="preserve">Vipera aspis, Vipera ursinii </w:t>
      </w:r>
      <w:r>
        <w:t xml:space="preserve">; France: </w:t>
      </w:r>
      <w:r>
        <w:rPr>
          <w:i/>
        </w:rPr>
        <w:t>Vipera aspis, Hierophis viridiflavus, Zamenis longissimus</w:t>
      </w:r>
      <w:r>
        <w:t xml:space="preserve">; </w:t>
      </w:r>
      <w:r>
        <w:fldChar w:fldCharType="begin" w:fldLock="1"/>
      </w:r>
      <w:r>
        <w:instrText>ADDIN CSL_CITATION { "citationItems" : [ { "id" : "ITEM-1", "itemData" : { "author" : [ { "dropping-particle" : "", "family" : "Reading  Luiselli, L.M., Akani, G.C., Bonnet, X., Amori, G., Ballouard, J.M., Filippi, E., Naulleau, G., Pearson, D., Rugiero, L.", "given" : "C J", "non-dropping-particle" : "", "parse-names" : false, "suffix" : "" } ], "container-title" : "Biology Letters", "id" : "ITEM-1", "issued" : { "date-parts" : [ [ "2010" ] ] }, "page" : "777-780", "title" : "Are snake populations in widespread decline?", "type" : "article-journal", "volume" : "6" }, "uris" : [ "http://www.mendeley.com/documents/?uuid=56816dd7-f24e-49ca-bd49-f2bab1a549d3" ] } ], "mendeley" : { "formattedCitation" : "(Reading\u00a0 Luiselli, L.M., Akani, G.C., Bonnet, X., Amori, G., Ballouard, J.M., Filippi, E., Naulleau, G., Pearson, D., Rugiero, L., 2010)", "manualFormatting" : "Reading\u00a0 et al. 2010)", "plainTextFormattedCitation" : "(Reading\u00a0 Luiselli, L.M., Akani, G.C., Bonnet, X., Amori, G., Ballouard, J.M., Filippi, E., Naulleau, G., Pearson, D., Rugiero, L., 2010)", "previouslyFormattedCitation" : "(Reading\u00a0 Luiselli, L.M., Akani, G.C., Bonnet, X., Amori, G., Ballouard, J.M., Filippi, E., Naulleau, G., Pearson, D., Rugiero, L., 2010)" }, "properties" : {  }, "schema" : "https://github.com/citation-style-language/schema/raw/master/csl-citation.json" }</w:instrText>
      </w:r>
      <w:r>
        <w:fldChar w:fldCharType="separate"/>
      </w:r>
      <w:r>
        <w:t xml:space="preserve">Reading </w:t>
      </w:r>
      <w:r w:rsidR="00301BD0" w:rsidRPr="00301BD0">
        <w:rPr>
          <w:i/>
        </w:rPr>
        <w:t>et al.</w:t>
      </w:r>
      <w:r>
        <w:t>, 2010)</w:t>
      </w:r>
      <w:r>
        <w:fldChar w:fldCharType="end"/>
      </w:r>
      <w:r>
        <w:t>.</w:t>
      </w:r>
    </w:p>
    <w:p w14:paraId="1B4BF50F" w14:textId="28B956B4" w:rsidR="0048205B" w:rsidRDefault="0048205B" w:rsidP="00AE389F">
      <w:r>
        <w:lastRenderedPageBreak/>
        <w:t xml:space="preserve">Annexes II, IV and V of the European Union Habitat Directive list 91 reptile species and 7 subspecies. Most species were only assessed once for the </w:t>
      </w:r>
      <w:r w:rsidRPr="004937D0">
        <w:rPr>
          <w:bCs/>
        </w:rPr>
        <w:t xml:space="preserve">European Union </w:t>
      </w:r>
      <w:r>
        <w:t>Habitat Directive or did not have enough information for a conclusive definition of their status. In many cases it is therefore not possible to determine a trend (</w:t>
      </w:r>
      <w:r w:rsidR="00585843">
        <w:rPr>
          <w:b/>
        </w:rPr>
        <w:t>Table 3.9</w:t>
      </w:r>
      <w:r>
        <w:t xml:space="preserve">). Only few genuine changes in conservation status were recorded between the two reporting period. However, only one species and one subspecies were recorded to have a worsening status between the two assessment periods of 2001-2006 and 2007-2012: </w:t>
      </w:r>
      <w:r>
        <w:rPr>
          <w:i/>
        </w:rPr>
        <w:t>Podarcis lilfordi</w:t>
      </w:r>
      <w:r>
        <w:t xml:space="preserve"> in the Mediterranean, though in places this species is still very common; and </w:t>
      </w:r>
      <w:r>
        <w:rPr>
          <w:i/>
        </w:rPr>
        <w:t>Lacerta vivipara pannonica</w:t>
      </w:r>
      <w:r>
        <w:t xml:space="preserve">. In terms of spatial planning, however, a recent study suggests that the Natura 2000 network mostly covers widespread reptile species, while narrow-range endemics are under-represented in Natura 2000 and national protected area networks </w:t>
      </w:r>
      <w:r>
        <w:fldChar w:fldCharType="begin" w:fldLock="1"/>
      </w:r>
      <w:r>
        <w:instrText>ADDIN CSL_CITATION { "citationItems" : [ { "id" : "ITEM-1", "itemData" : { "author" : [ { "dropping-particle" : "", "family" : "Abell\u00e1n  S\u00e1nchez-Fern\u00e1ndez, D.", "given" : "P", "non-dropping-particle" : "", "parse-names" : false, "suffix" : "" } ], "container-title" : "Biodiversity and Conservation", "id" : "ITEM-1", "issued" : { "date-parts" : [ [ "2015" ] ] }, "page" : "1377-1390", "title" : "A gap analysis comparing the effectiveness of Natura 2000 and national protected area networks in representing European amphibians and reptiles", "type" : "article-journal", "volume" : "24" }, "uris" : [ "http://www.mendeley.com/documents/?uuid=8c8693ab-c432-4722-9812-bf606e03c9e2" ] } ], "mendeley" : { "formattedCitation" : "(Abell\u00e1n\u00a0 S\u00e1nchez-Fern\u00e1ndez, D., 2015)", "plainTextFormattedCitation" : "(Abell\u00e1n\u00a0 S\u00e1nchez-Fern\u00e1ndez, D., 2015)", "previouslyFormattedCitation" : "(Abell\u00e1n\u00a0 S\u00e1nchez-Fern\u00e1ndez, D., 2015)" }, "properties" : {  }, "schema" : "https://github.com/citation-style-language/schema/raw/master/csl-citation.json" }</w:instrText>
      </w:r>
      <w:r>
        <w:fldChar w:fldCharType="separate"/>
      </w:r>
      <w:r>
        <w:t>(Abellán</w:t>
      </w:r>
      <w:r w:rsidR="00565CA6">
        <w:t xml:space="preserve"> &amp;</w:t>
      </w:r>
      <w:r>
        <w:t xml:space="preserve"> Sánchez-Fernández, 2015)</w:t>
      </w:r>
      <w:r>
        <w:fldChar w:fldCharType="end"/>
      </w:r>
      <w:r>
        <w:t>.</w:t>
      </w:r>
    </w:p>
    <w:p w14:paraId="4C04F6EC" w14:textId="1BC4A143" w:rsidR="0048205B" w:rsidRDefault="0048205B" w:rsidP="000226B2">
      <w:pPr>
        <w:pStyle w:val="Caption"/>
      </w:pPr>
      <w:bookmarkStart w:id="1035" w:name="_Ref499813079"/>
      <w:bookmarkStart w:id="1036" w:name="_Ref499813074"/>
      <w:r>
        <w:t xml:space="preserve">Table </w:t>
      </w:r>
      <w:r w:rsidR="00570663">
        <w:t>3.9</w:t>
      </w:r>
      <w:r>
        <w:t xml:space="preserve">: Number of reptile species in each biogeographic area of </w:t>
      </w:r>
      <w:r w:rsidRPr="004937D0">
        <w:t xml:space="preserve">European Union </w:t>
      </w:r>
      <w:r>
        <w:t xml:space="preserve">countries whose conservation status was stable, or genuinely improved or worsened between the 2001-2006 assessment period and the 2007-2012 period. </w:t>
      </w:r>
      <w:r w:rsidR="00F114C6">
        <w:t>The biogeographic areas are Alpine (ALP); Atlantic (ATL); Boreal (BOR); Continental (CON); Mediterranean (MED); Pannonian (PAN); Marine Atlantic (MATL); Marine Mediterranean (MMED).</w:t>
      </w:r>
      <w:r>
        <w:t xml:space="preserve"> Species of the Black Sea and Steppic area were only assessed in 2012 and are excluded here. Non-genuine changes were mainly due to taxonomic revisions or improved knowledge. </w:t>
      </w:r>
    </w:p>
    <w:bookmarkEnd w:id="1035"/>
    <w:bookmarkEnd w:id="1036"/>
    <w:p w14:paraId="75819798" w14:textId="77777777" w:rsidR="0048205B" w:rsidRDefault="0048205B" w:rsidP="00AE389F">
      <w:pPr>
        <w:spacing w:after="0"/>
      </w:pPr>
    </w:p>
    <w:tbl>
      <w:tblPr>
        <w:tblStyle w:val="GridTable211"/>
        <w:tblW w:w="8080" w:type="dxa"/>
        <w:jc w:val="center"/>
        <w:tblLayout w:type="fixed"/>
        <w:tblLook w:val="04A0" w:firstRow="1" w:lastRow="0" w:firstColumn="1" w:lastColumn="0" w:noHBand="0" w:noVBand="1"/>
      </w:tblPr>
      <w:tblGrid>
        <w:gridCol w:w="2116"/>
        <w:gridCol w:w="737"/>
        <w:gridCol w:w="737"/>
        <w:gridCol w:w="737"/>
        <w:gridCol w:w="737"/>
        <w:gridCol w:w="737"/>
        <w:gridCol w:w="737"/>
        <w:gridCol w:w="737"/>
        <w:gridCol w:w="805"/>
      </w:tblGrid>
      <w:tr w:rsidR="0048205B" w:rsidRPr="00233C9F" w14:paraId="321FDD4A" w14:textId="77777777" w:rsidTr="00503C3C">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tcBorders>
              <w:left w:val="nil"/>
            </w:tcBorders>
            <w:noWrap/>
            <w:vAlign w:val="bottom"/>
          </w:tcPr>
          <w:p w14:paraId="07A19696" w14:textId="77777777" w:rsidR="0048205B" w:rsidRPr="00233C9F" w:rsidRDefault="0048205B" w:rsidP="00AE389F">
            <w:pPr>
              <w:spacing w:after="0"/>
              <w:rPr>
                <w:rFonts w:eastAsia="Times New Roman" w:cs="Arial"/>
                <w:sz w:val="20"/>
                <w:szCs w:val="20"/>
                <w:lang w:val="en-GB" w:eastAsia="en-GB"/>
              </w:rPr>
            </w:pPr>
          </w:p>
        </w:tc>
        <w:tc>
          <w:tcPr>
            <w:tcW w:w="0" w:type="dxa"/>
            <w:noWrap/>
            <w:hideMark/>
          </w:tcPr>
          <w:p w14:paraId="5D1AAF6A"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ALP</w:t>
            </w:r>
          </w:p>
        </w:tc>
        <w:tc>
          <w:tcPr>
            <w:tcW w:w="0" w:type="dxa"/>
            <w:noWrap/>
            <w:hideMark/>
          </w:tcPr>
          <w:p w14:paraId="63C854D1"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ATL</w:t>
            </w:r>
          </w:p>
        </w:tc>
        <w:tc>
          <w:tcPr>
            <w:tcW w:w="0" w:type="dxa"/>
            <w:noWrap/>
            <w:hideMark/>
          </w:tcPr>
          <w:p w14:paraId="176AB191"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BOR</w:t>
            </w:r>
          </w:p>
        </w:tc>
        <w:tc>
          <w:tcPr>
            <w:tcW w:w="0" w:type="dxa"/>
            <w:noWrap/>
            <w:hideMark/>
          </w:tcPr>
          <w:p w14:paraId="732AC0C5"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CON</w:t>
            </w:r>
          </w:p>
        </w:tc>
        <w:tc>
          <w:tcPr>
            <w:tcW w:w="0" w:type="dxa"/>
            <w:noWrap/>
            <w:hideMark/>
          </w:tcPr>
          <w:p w14:paraId="4A322F24"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MED</w:t>
            </w:r>
          </w:p>
        </w:tc>
        <w:tc>
          <w:tcPr>
            <w:tcW w:w="0" w:type="dxa"/>
            <w:noWrap/>
            <w:hideMark/>
          </w:tcPr>
          <w:p w14:paraId="02474F60"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PAN</w:t>
            </w:r>
          </w:p>
        </w:tc>
        <w:tc>
          <w:tcPr>
            <w:tcW w:w="0" w:type="dxa"/>
            <w:hideMark/>
          </w:tcPr>
          <w:p w14:paraId="04BCBA72"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MATL</w:t>
            </w:r>
          </w:p>
        </w:tc>
        <w:tc>
          <w:tcPr>
            <w:tcW w:w="805" w:type="dxa"/>
            <w:tcBorders>
              <w:right w:val="nil"/>
            </w:tcBorders>
            <w:hideMark/>
          </w:tcPr>
          <w:p w14:paraId="57494D1B" w14:textId="77777777" w:rsidR="0048205B" w:rsidRPr="00233C9F" w:rsidRDefault="0048205B" w:rsidP="00AE389F">
            <w:pPr>
              <w:spacing w:after="0"/>
              <w:cnfStyle w:val="100000000000" w:firstRow="1" w:lastRow="0" w:firstColumn="0" w:lastColumn="0" w:oddVBand="0" w:evenVBand="0" w:oddHBand="0" w:evenHBand="0" w:firstRowFirstColumn="0" w:firstRowLastColumn="0" w:lastRowFirstColumn="0" w:lastRowLastColumn="0"/>
              <w:rPr>
                <w:rFonts w:cs="Arial"/>
                <w:sz w:val="20"/>
                <w:szCs w:val="20"/>
              </w:rPr>
            </w:pPr>
            <w:r w:rsidRPr="00233C9F">
              <w:rPr>
                <w:rFonts w:eastAsia="Times New Roman" w:cs="Arial"/>
                <w:sz w:val="20"/>
                <w:szCs w:val="20"/>
                <w:lang w:eastAsia="en-GB"/>
              </w:rPr>
              <w:t>MMED</w:t>
            </w:r>
          </w:p>
        </w:tc>
      </w:tr>
      <w:tr w:rsidR="00E82DD9" w:rsidRPr="00233C9F" w14:paraId="2134E8CB" w14:textId="77777777" w:rsidTr="00F114C6">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2116" w:type="dxa"/>
            <w:tcBorders>
              <w:top w:val="single" w:sz="2" w:space="0" w:color="666666" w:themeColor="text1" w:themeTint="99"/>
              <w:left w:val="nil"/>
              <w:bottom w:val="single" w:sz="2" w:space="0" w:color="666666" w:themeColor="text1" w:themeTint="99"/>
              <w:right w:val="single" w:sz="2" w:space="0" w:color="666666" w:themeColor="text1" w:themeTint="99"/>
            </w:tcBorders>
            <w:noWrap/>
            <w:vAlign w:val="bottom"/>
            <w:hideMark/>
          </w:tcPr>
          <w:p w14:paraId="0B793E4C" w14:textId="77777777" w:rsidR="0048205B" w:rsidRPr="00233C9F" w:rsidRDefault="0048205B" w:rsidP="00AE389F">
            <w:pPr>
              <w:spacing w:after="0"/>
              <w:rPr>
                <w:rFonts w:eastAsia="Times New Roman" w:cs="Arial"/>
                <w:sz w:val="20"/>
                <w:szCs w:val="20"/>
                <w:lang w:eastAsia="en-GB"/>
              </w:rPr>
            </w:pPr>
            <w:r w:rsidRPr="00233C9F">
              <w:rPr>
                <w:rFonts w:eastAsia="Times New Roman" w:cs="Arial"/>
                <w:sz w:val="20"/>
                <w:szCs w:val="20"/>
                <w:lang w:eastAsia="en-GB"/>
              </w:rPr>
              <w:t>Stable</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55797FD"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2</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C6EAF75"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4</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D4E0095"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1</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4792F3E"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10</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78163290"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4</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069EC4BD"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5</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13EE350B"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Arial"/>
                <w:sz w:val="20"/>
                <w:szCs w:val="20"/>
              </w:rPr>
            </w:pPr>
            <w:r w:rsidRPr="00233C9F">
              <w:rPr>
                <w:rFonts w:cs="Arial"/>
                <w:sz w:val="20"/>
                <w:szCs w:val="20"/>
              </w:rPr>
              <w:t>0</w:t>
            </w:r>
          </w:p>
        </w:tc>
        <w:tc>
          <w:tcPr>
            <w:tcW w:w="805"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3475AB2F"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Arial"/>
                <w:sz w:val="20"/>
                <w:szCs w:val="20"/>
              </w:rPr>
            </w:pPr>
            <w:r w:rsidRPr="00233C9F">
              <w:rPr>
                <w:rFonts w:cs="Arial"/>
                <w:sz w:val="20"/>
                <w:szCs w:val="20"/>
              </w:rPr>
              <w:t>2</w:t>
            </w:r>
          </w:p>
        </w:tc>
      </w:tr>
      <w:tr w:rsidR="0048205B" w:rsidRPr="00233C9F" w14:paraId="2F19D463" w14:textId="77777777" w:rsidTr="00503C3C">
        <w:trPr>
          <w:trHeight w:val="113"/>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2" w:space="0" w:color="666666" w:themeColor="text1" w:themeTint="99"/>
              <w:left w:val="nil"/>
              <w:bottom w:val="single" w:sz="2" w:space="0" w:color="666666" w:themeColor="text1" w:themeTint="99"/>
              <w:right w:val="single" w:sz="2" w:space="0" w:color="666666" w:themeColor="text1" w:themeTint="99"/>
            </w:tcBorders>
            <w:noWrap/>
            <w:vAlign w:val="bottom"/>
            <w:hideMark/>
          </w:tcPr>
          <w:p w14:paraId="05D36880" w14:textId="77777777" w:rsidR="0048205B" w:rsidRPr="00233C9F" w:rsidRDefault="0048205B" w:rsidP="00AE389F">
            <w:pPr>
              <w:spacing w:after="0"/>
              <w:rPr>
                <w:rFonts w:eastAsia="Times New Roman" w:cs="Arial"/>
                <w:sz w:val="20"/>
                <w:szCs w:val="20"/>
                <w:lang w:eastAsia="en-GB"/>
              </w:rPr>
            </w:pPr>
            <w:r w:rsidRPr="00233C9F">
              <w:rPr>
                <w:rFonts w:eastAsia="Times New Roman" w:cs="Arial"/>
                <w:sz w:val="20"/>
                <w:szCs w:val="20"/>
                <w:lang w:eastAsia="en-GB"/>
              </w:rPr>
              <w:t>Improved</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A5CA52F"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n-GB"/>
              </w:rPr>
            </w:pPr>
            <w:r w:rsidRPr="00233C9F">
              <w:rPr>
                <w:rFonts w:cs="Arial"/>
                <w:sz w:val="20"/>
                <w:szCs w:val="20"/>
              </w:rPr>
              <w:t>2</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F39B5C4"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n-GB"/>
              </w:rPr>
            </w:pPr>
            <w:r w:rsidRPr="00233C9F">
              <w:rPr>
                <w:rFonts w:cs="Arial"/>
                <w:sz w:val="20"/>
                <w:szCs w:val="20"/>
              </w:rPr>
              <w:t>2</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13FF1B2A"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n-GB"/>
              </w:rPr>
            </w:pPr>
            <w:r w:rsidRPr="00233C9F">
              <w:rPr>
                <w:rFonts w:cs="Arial"/>
                <w:sz w:val="20"/>
                <w:szCs w:val="20"/>
              </w:rPr>
              <w:t>0</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3CC1D095"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n-GB"/>
              </w:rPr>
            </w:pPr>
            <w:r w:rsidRPr="00233C9F">
              <w:rPr>
                <w:rFonts w:cs="Arial"/>
                <w:sz w:val="20"/>
                <w:szCs w:val="20"/>
              </w:rPr>
              <w:t>0</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726BB20D"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n-GB"/>
              </w:rPr>
            </w:pPr>
            <w:r w:rsidRPr="00233C9F">
              <w:rPr>
                <w:rFonts w:cs="Arial"/>
                <w:sz w:val="20"/>
                <w:szCs w:val="20"/>
              </w:rPr>
              <w:t>0</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89A9955"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n-GB"/>
              </w:rPr>
            </w:pPr>
            <w:r w:rsidRPr="00233C9F">
              <w:rPr>
                <w:rFonts w:cs="Arial"/>
                <w:sz w:val="20"/>
                <w:szCs w:val="20"/>
              </w:rPr>
              <w:t>1</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4DF9080D"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0</w:t>
            </w:r>
          </w:p>
        </w:tc>
        <w:tc>
          <w:tcPr>
            <w:tcW w:w="805"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65B6C113"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1</w:t>
            </w:r>
          </w:p>
        </w:tc>
      </w:tr>
      <w:tr w:rsidR="00E82DD9" w:rsidRPr="00233C9F" w14:paraId="57AA6825" w14:textId="77777777" w:rsidTr="00F114C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16" w:type="dxa"/>
            <w:tcBorders>
              <w:top w:val="single" w:sz="2" w:space="0" w:color="666666" w:themeColor="text1" w:themeTint="99"/>
              <w:left w:val="nil"/>
              <w:bottom w:val="single" w:sz="2" w:space="0" w:color="666666" w:themeColor="text1" w:themeTint="99"/>
              <w:right w:val="single" w:sz="2" w:space="0" w:color="666666" w:themeColor="text1" w:themeTint="99"/>
            </w:tcBorders>
            <w:noWrap/>
            <w:vAlign w:val="bottom"/>
            <w:hideMark/>
          </w:tcPr>
          <w:p w14:paraId="0CF5B5AE" w14:textId="77777777" w:rsidR="0048205B" w:rsidRPr="00233C9F" w:rsidRDefault="0048205B" w:rsidP="00AE389F">
            <w:pPr>
              <w:spacing w:after="0"/>
              <w:rPr>
                <w:rFonts w:eastAsia="Times New Roman" w:cs="Arial"/>
                <w:sz w:val="20"/>
                <w:szCs w:val="20"/>
                <w:lang w:eastAsia="en-GB"/>
              </w:rPr>
            </w:pPr>
            <w:r w:rsidRPr="00233C9F">
              <w:rPr>
                <w:rFonts w:eastAsia="Times New Roman" w:cs="Arial"/>
                <w:sz w:val="20"/>
                <w:szCs w:val="20"/>
                <w:lang w:eastAsia="en-GB"/>
              </w:rPr>
              <w:t>Worsened</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49479446"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5</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A1026E2"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2</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38B083B2"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3</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6B9041A"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0</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2DF3B60"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1</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28F5BB3A"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eastAsia="en-GB"/>
              </w:rPr>
            </w:pPr>
            <w:r w:rsidRPr="00233C9F">
              <w:rPr>
                <w:rFonts w:cs="Arial"/>
                <w:sz w:val="20"/>
                <w:szCs w:val="20"/>
              </w:rPr>
              <w:t>2</w:t>
            </w:r>
          </w:p>
        </w:tc>
        <w:tc>
          <w:tcPr>
            <w:tcW w:w="737"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761C6261"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Arial"/>
                <w:sz w:val="20"/>
                <w:szCs w:val="20"/>
              </w:rPr>
            </w:pPr>
            <w:r w:rsidRPr="00233C9F">
              <w:rPr>
                <w:rFonts w:cs="Arial"/>
                <w:sz w:val="20"/>
                <w:szCs w:val="20"/>
              </w:rPr>
              <w:t>0</w:t>
            </w:r>
          </w:p>
        </w:tc>
        <w:tc>
          <w:tcPr>
            <w:tcW w:w="805"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39F719ED" w14:textId="77777777" w:rsidR="0048205B" w:rsidRPr="00233C9F" w:rsidRDefault="0048205B" w:rsidP="00AE389F">
            <w:pPr>
              <w:spacing w:after="0"/>
              <w:cnfStyle w:val="000000100000" w:firstRow="0" w:lastRow="0" w:firstColumn="0" w:lastColumn="0" w:oddVBand="0" w:evenVBand="0" w:oddHBand="1" w:evenHBand="0" w:firstRowFirstColumn="0" w:firstRowLastColumn="0" w:lastRowFirstColumn="0" w:lastRowLastColumn="0"/>
              <w:rPr>
                <w:rFonts w:cs="Arial"/>
                <w:sz w:val="20"/>
                <w:szCs w:val="20"/>
              </w:rPr>
            </w:pPr>
            <w:r w:rsidRPr="00233C9F">
              <w:rPr>
                <w:rFonts w:cs="Arial"/>
                <w:sz w:val="20"/>
                <w:szCs w:val="20"/>
              </w:rPr>
              <w:t>1</w:t>
            </w:r>
          </w:p>
        </w:tc>
      </w:tr>
      <w:tr w:rsidR="0048205B" w:rsidRPr="00233C9F" w14:paraId="5E442E63" w14:textId="77777777" w:rsidTr="00503C3C">
        <w:trPr>
          <w:trHeight w:val="113"/>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2" w:space="0" w:color="666666" w:themeColor="text1" w:themeTint="99"/>
              <w:left w:val="nil"/>
              <w:bottom w:val="single" w:sz="2" w:space="0" w:color="666666" w:themeColor="text1" w:themeTint="99"/>
              <w:right w:val="single" w:sz="2" w:space="0" w:color="666666" w:themeColor="text1" w:themeTint="99"/>
            </w:tcBorders>
            <w:noWrap/>
            <w:vAlign w:val="bottom"/>
            <w:hideMark/>
          </w:tcPr>
          <w:p w14:paraId="3F6A457C" w14:textId="77777777" w:rsidR="0048205B" w:rsidRPr="00233C9F" w:rsidRDefault="0048205B" w:rsidP="00AE389F">
            <w:pPr>
              <w:spacing w:after="0"/>
              <w:rPr>
                <w:rFonts w:eastAsia="Times New Roman" w:cs="Arial"/>
                <w:sz w:val="20"/>
                <w:szCs w:val="20"/>
                <w:lang w:val="en-GB" w:eastAsia="en-GB"/>
              </w:rPr>
            </w:pPr>
            <w:r w:rsidRPr="00233C9F">
              <w:rPr>
                <w:rFonts w:eastAsia="Times New Roman" w:cs="Arial"/>
                <w:sz w:val="20"/>
                <w:szCs w:val="20"/>
                <w:lang w:val="en-GB" w:eastAsia="en-GB"/>
              </w:rPr>
              <w:t>Non-genuine changes /Unknown/Not Assessed</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AF86B0E"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86</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72FDD17"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34</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62418F80"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10</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082AFAAB"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112</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73DF2B70"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128</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14:paraId="5392662A"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34</w:t>
            </w:r>
          </w:p>
        </w:tc>
        <w:tc>
          <w:tcPr>
            <w:tcW w:w="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hideMark/>
          </w:tcPr>
          <w:p w14:paraId="32664A7A"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22</w:t>
            </w:r>
          </w:p>
        </w:tc>
        <w:tc>
          <w:tcPr>
            <w:tcW w:w="805" w:type="dxa"/>
            <w:tcBorders>
              <w:top w:val="single" w:sz="2" w:space="0" w:color="666666" w:themeColor="text1" w:themeTint="99"/>
              <w:left w:val="single" w:sz="2" w:space="0" w:color="666666" w:themeColor="text1" w:themeTint="99"/>
              <w:bottom w:val="single" w:sz="2" w:space="0" w:color="666666" w:themeColor="text1" w:themeTint="99"/>
              <w:right w:val="nil"/>
            </w:tcBorders>
            <w:hideMark/>
          </w:tcPr>
          <w:p w14:paraId="1943EF68" w14:textId="77777777" w:rsidR="0048205B" w:rsidRPr="00233C9F" w:rsidRDefault="0048205B" w:rsidP="00AE389F">
            <w:pPr>
              <w:spacing w:after="0"/>
              <w:cnfStyle w:val="000000000000" w:firstRow="0" w:lastRow="0" w:firstColumn="0" w:lastColumn="0" w:oddVBand="0" w:evenVBand="0" w:oddHBand="0" w:evenHBand="0" w:firstRowFirstColumn="0" w:firstRowLastColumn="0" w:lastRowFirstColumn="0" w:lastRowLastColumn="0"/>
              <w:rPr>
                <w:rFonts w:cs="Arial"/>
                <w:sz w:val="20"/>
                <w:szCs w:val="20"/>
              </w:rPr>
            </w:pPr>
            <w:r w:rsidRPr="00233C9F">
              <w:rPr>
                <w:rFonts w:cs="Arial"/>
                <w:sz w:val="20"/>
                <w:szCs w:val="20"/>
              </w:rPr>
              <w:t>22</w:t>
            </w:r>
          </w:p>
        </w:tc>
      </w:tr>
    </w:tbl>
    <w:p w14:paraId="78B48259" w14:textId="77777777" w:rsidR="0048205B" w:rsidRDefault="0048205B" w:rsidP="00AE389F">
      <w:pPr>
        <w:spacing w:after="0"/>
      </w:pPr>
    </w:p>
    <w:p w14:paraId="3FF9903C" w14:textId="77777777" w:rsidR="0048205B" w:rsidRDefault="0048205B" w:rsidP="00AE389F">
      <w:pPr>
        <w:spacing w:after="0"/>
        <w:rPr>
          <w:b/>
          <w:i/>
        </w:rPr>
      </w:pPr>
      <w:r>
        <w:rPr>
          <w:b/>
          <w:i/>
        </w:rPr>
        <w:t>Drivers of change</w:t>
      </w:r>
    </w:p>
    <w:p w14:paraId="641F2A08" w14:textId="4F2C3496" w:rsidR="0048205B" w:rsidRDefault="0048205B" w:rsidP="00AE389F">
      <w:r>
        <w:t>The main threats to reptiles in Europe and Central Asia, according to the IUCN Red List, are agriculture, residential/commercial development, and biological resource use (</w:t>
      </w:r>
      <w:r w:rsidR="00E02367">
        <w:rPr>
          <w:b/>
        </w:rPr>
        <w:t>Figure 3.48</w:t>
      </w:r>
      <w:r>
        <w:t>). These threats primarily cause habitat fragmentation and loss.</w:t>
      </w:r>
    </w:p>
    <w:p w14:paraId="2E20C113" w14:textId="43716D37" w:rsidR="00733B54" w:rsidRPr="001B7D35" w:rsidRDefault="00733B54" w:rsidP="001B7D35">
      <w:pPr>
        <w:rPr>
          <w:lang w:val="en-US"/>
        </w:rPr>
      </w:pPr>
      <w:r>
        <w:rPr>
          <w:lang w:eastAsia="en-GB"/>
        </w:rPr>
        <w:lastRenderedPageBreak/>
        <w:drawing>
          <wp:inline distT="0" distB="0" distL="0" distR="0" wp14:anchorId="7177A4A4" wp14:editId="078A6E91">
            <wp:extent cx="5759450" cy="431419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0"/>
                    <a:stretch>
                      <a:fillRect/>
                    </a:stretch>
                  </pic:blipFill>
                  <pic:spPr>
                    <a:xfrm>
                      <a:off x="0" y="0"/>
                      <a:ext cx="5759450" cy="4314190"/>
                    </a:xfrm>
                    <a:prstGeom prst="rect">
                      <a:avLst/>
                    </a:prstGeom>
                  </pic:spPr>
                </pic:pic>
              </a:graphicData>
            </a:graphic>
          </wp:inline>
        </w:drawing>
      </w:r>
    </w:p>
    <w:p w14:paraId="48B12B94" w14:textId="473E5ECB" w:rsidR="0048205B" w:rsidRDefault="0048205B" w:rsidP="00AE389F">
      <w:r>
        <w:t xml:space="preserve">The major threat of habitat loss affects in particular relic forest species, and species of the steppe and semi-desert ecosystems, which are often not able to persist on agricultural and other transformed lands. </w:t>
      </w:r>
      <w:r>
        <w:rPr>
          <w:i/>
        </w:rPr>
        <w:t>Eremias pleskei</w:t>
      </w:r>
      <w:r>
        <w:t xml:space="preserve"> (Armenia, Azerbaijan,</w:t>
      </w:r>
      <w:r w:rsidR="00A26495">
        <w:t xml:space="preserve"> Turkey and Iran) is listed as critically e</w:t>
      </w:r>
      <w:r>
        <w:t xml:space="preserve">ndangered, based on a population decline of more than 80% over ten years. Its natural sandy habitat has virtually disappeared due to human disturbance </w:t>
      </w:r>
      <w:r>
        <w:fldChar w:fldCharType="begin" w:fldLock="1"/>
      </w:r>
      <w:r>
        <w:instrText>ADDIN CSL_CITATION { "citationItems" : [ { "id" : "ITEM-1", "itemData" : { "DOI" : "http://dx.doi.org/10.2305/IUCN.UK.2009.RLTS.T164583A5910262.en", "author" : [ { "dropping-particle" : "", "family" : "Tuniyev  Ananjeva, N.B., Agasyan, A., Orlov, N.L., Tuniyev, S.", "given" : "B", "non-dropping-particle" : "", "parse-names" : false, "suffix" : "" } ], "container-title" : "The IUCN Red List of Threatened Species", "id" : "ITEM-1", "issued" : { "date-parts" : [ [ "2009" ] ] }, "page" : "e.T164583A114550294", "title" : "Eremias pleskei. (errata version published in 2017) ", "type" : "article-journal", "volume" : "2009" }, "uris" : [ "http://www.mendeley.com/documents/?uuid=a1253cb7-ffea-4be3-87de-422679fda834" ] } ], "mendeley" : { "formattedCitation" : "(Tuniyev\u00a0 Ananjeva, N.B., Agasyan, A., Orlov, N.L., Tuniyev, S., 2009)", "plainTextFormattedCitation" : "(Tuniyev\u00a0 Ananjeva, N.B., Agasyan, A., Orlov, N.L., Tuniyev, S., 2009)", "previouslyFormattedCitation" : "(Tuniyev\u00a0 Ananjeva, N.B., Agasyan, A., Orlov, N.L., Tuniyev, S., 2009)" }, "properties" : {  }, "schema" : "https://github.com/citation-style-language/schema/raw/master/csl-citation.json" }</w:instrText>
      </w:r>
      <w:r>
        <w:fldChar w:fldCharType="separate"/>
      </w:r>
      <w:r>
        <w:t xml:space="preserve">(Tuniyev </w:t>
      </w:r>
      <w:r w:rsidR="00301BD0" w:rsidRPr="00301BD0">
        <w:rPr>
          <w:i/>
        </w:rPr>
        <w:t>et al.</w:t>
      </w:r>
      <w:r>
        <w:t>, 2009)</w:t>
      </w:r>
      <w:r>
        <w:fldChar w:fldCharType="end"/>
      </w:r>
      <w:r>
        <w:t>. For ha</w:t>
      </w:r>
      <w:r w:rsidR="00A26495">
        <w:t>bitat specialists, such as the critically e</w:t>
      </w:r>
      <w:r>
        <w:t xml:space="preserve">ndangered </w:t>
      </w:r>
      <w:r>
        <w:rPr>
          <w:i/>
        </w:rPr>
        <w:t>Phrynocephalus horvathi</w:t>
      </w:r>
      <w:r>
        <w:t xml:space="preserve"> and </w:t>
      </w:r>
      <w:r>
        <w:rPr>
          <w:i/>
        </w:rPr>
        <w:t xml:space="preserve">Acanthodactylus beershebensis </w:t>
      </w:r>
      <w:r>
        <w:t xml:space="preserve">which are found on highly specific soils, habitat conversion can have a major impact </w:t>
      </w:r>
      <w:r>
        <w:fldChar w:fldCharType="begin" w:fldLock="1"/>
      </w:r>
      <w:r>
        <w:instrText>ADDIN CSL_CITATION { "citationItems" : [ { "id" : "ITEM-1", "itemData" : { "DOI" : "http://dx.doi.org/10.2305/IUCN.UK.2006.RLTS.T61454A12488658.en", "author" : [ { "dropping-particle" : "", "family" : "Werner  Disi, M., Mousa Disi, A.M.", "given" : "Y", "non-dropping-particle" : "", "parse-names" : false, "suffix" : "" } ], "container-title" : "The IUCN Red List of Threatened Species", "id" : "ITEM-1", "issued" : { "date-parts" : [ [ "2006" ] ] }, "page" : "e.T61454A12488658", "title" : "Acanthodactylus beershebensis. ", "type" : "article-journal", "volume" : "2006" }, "uris" : [ "http://www.mendeley.com/documents/?uuid=b34725a5-1874-464f-8afb-b0f524632aab" ] }, { "id" : "ITEM-2", "itemData" : { "DOI" : "http://dx.doi.org/10.2305/IUCN.UK.2009.RLTS.T164759A5923724.en", "author" : [ { "dropping-particle" : "", "family" : "Ananjeva", "given" : "N", "non-dropping-particle" : "", "parse-names" : false, "suffix" : "" }, { "dropping-particle" : "", "family" : "Agasyan", "given" : "A", "non-dropping-particle" : "", "parse-names" : false, "suffix" : "" } ], "container-title" : "The IUCN Red List of Threatened Species", "id" : "ITEM-2", "issued" : { "date-parts" : [ [ "2009" ] ] }, "page" : "e.T164759A5923724", "title" : "Phrynocephalus horvathi", "type" : "article-journal", "volume" : "2009" }, "uris" : [ "http://www.mendeley.com/documents/?uuid=9e87dc44-7ba4-4b6c-8737-1cbb66fb861e" ] } ], "mendeley" : { "formattedCitation" : "(Ananjeva &amp; Agasyan, 2009; Werner\u00a0 Disi, M., Mousa Disi, A.M., 2006)", "plainTextFormattedCitation" : "(Ananjeva &amp; Agasyan, 2009; Werner\u00a0 Disi, M., Mousa Disi, A.M., 2006)", "previouslyFormattedCitation" : "(Ananjeva &amp; Agasyan, 2009; Werner\u00a0 Disi, M., Mousa Disi, A.M., 2006)" }, "properties" : {  }, "schema" : "https://github.com/citation-style-language/schema/raw/master/csl-citation.json" }</w:instrText>
      </w:r>
      <w:r>
        <w:fldChar w:fldCharType="separate"/>
      </w:r>
      <w:r>
        <w:t>(Ananjeva &amp; Agasyan, 2009; Werner</w:t>
      </w:r>
      <w:r w:rsidR="00A81CA2">
        <w:rPr>
          <w:i/>
        </w:rPr>
        <w:t xml:space="preserve"> et al.</w:t>
      </w:r>
      <w:r>
        <w:t>, 2006)</w:t>
      </w:r>
      <w:r>
        <w:fldChar w:fldCharType="end"/>
      </w:r>
      <w:r>
        <w:t xml:space="preserve">. The disappearance of steppe vipers of the “ursinii-renardi” complex throughout most of the previously occupied habitats in Europe and Central Asia is associated with ploughing of steppes for agriculture </w:t>
      </w:r>
      <w:r>
        <w:fldChar w:fldCharType="begin" w:fldLock="1"/>
      </w:r>
      <w:r>
        <w:instrText>ADDIN CSL_CITATION { "citationItems" : [ { "id" : "ITEM-1", "itemData" : { "author" : [ { "dropping-particle" : "", "family" : "Tuniyev", "given" : "B S", "non-dropping-particle" : "", "parse-names" : false, "suffix" : "" } ], "container-title" : "Nature Conservation Research", "id" : "ITEM-1", "issued" : { "date-parts" : [ [ "2016" ] ] }, "page" : "11\u201325", "title" : "Rare species of shield-head vipers in the Caucasus", "type" : "article-journal", "volume" : "1" }, "uris" : [ "http://www.mendeley.com/documents/?uuid=c375d325-11e4-409f-adbc-78a36dabe52d" ] } ], "mendeley" : { "formattedCitation" : "(Tuniyev, 2016)", "plainTextFormattedCitation" : "(Tuniyev, 2016)", "previouslyFormattedCitation" : "(Tuniyev, 2016)" }, "properties" : {  }, "schema" : "https://github.com/citation-style-language/schema/raw/master/csl-citation.json" }</w:instrText>
      </w:r>
      <w:r>
        <w:fldChar w:fldCharType="separate"/>
      </w:r>
      <w:r>
        <w:t>(Tuniyev, 2016)</w:t>
      </w:r>
      <w:r>
        <w:fldChar w:fldCharType="end"/>
      </w:r>
      <w:r>
        <w:t xml:space="preserve">. Dam building has been detrimental to species such as </w:t>
      </w:r>
      <w:r>
        <w:rPr>
          <w:i/>
          <w:iCs/>
        </w:rPr>
        <w:t>Rafetus euphraticus</w:t>
      </w:r>
      <w:r>
        <w:t xml:space="preserve"> in Turkey, causing drastic habitat alteration </w:t>
      </w:r>
      <w:r>
        <w:fldChar w:fldCharType="begin" w:fldLock="1"/>
      </w:r>
      <w:r>
        <w:instrText>ADDIN CSL_CITATION { "citationItems" : [ { "id" : "ITEM-1", "itemData" : { "author" : [ { "dropping-particle" : "", "family" : "Taskavak  Atat\u00fcr, M.K., Ghaffari, H., Meylan, P.A.", "given" : "E", "non-dropping-particle" : "", "parse-names" : false, "suffix" : "" } ], "container-title" : "Conservation Biology of Freshwater Turtles and Tortoises: A Compilation Project of the IUCN/SSC Tortoise and Freshwater Turtle Specialist Group. Chelonian Research Monographs 5", "editor" : [ { "dropping-particle" : "", "family" : "Rhodin  Iverson, J.B., van Dijk, P.P., Saumure, R.A., Buhlmann, K.A., Pritchard, P.C.H. Mittermeier, R.A.", "given" : "A G J", "non-dropping-particle" : "", "parse-names" : false, "suffix" : "" } ], "id" : "ITEM-1", "issued" : { "date-parts" : [ [ "2016" ] ] }, "page" : "098.1\u201311", "title" : "Rafetus euphraticus (Daudin 1801) \u2013 Euphrates Softshell Turtle. ", "type" : "article" }, "uris" : [ "http://www.mendeley.com/documents/?uuid=b36ff614-3bec-40c5-a0f3-18548fa893cd" ] } ], "mendeley" : { "formattedCitation" : "(Taskavak\u00a0 Atat\u00fcr, M.K., Ghaffari, H., Meylan, P.A., 2016)", "plainTextFormattedCitation" : "(Taskavak\u00a0 Atat\u00fcr, M.K., Ghaffari, H., Meylan, P.A., 2016)", "previouslyFormattedCitation" : "(Taskavak\u00a0 Atat\u00fcr, M.K., Ghaffari, H., Meylan, P.A., 2016)" }, "properties" : {  }, "schema" : "https://github.com/citation-style-language/schema/raw/master/csl-citation.json" }</w:instrText>
      </w:r>
      <w:r>
        <w:fldChar w:fldCharType="separate"/>
      </w:r>
      <w:r>
        <w:t xml:space="preserve">(Taskavak </w:t>
      </w:r>
      <w:r w:rsidR="00301BD0" w:rsidRPr="00301BD0">
        <w:rPr>
          <w:i/>
        </w:rPr>
        <w:t>et al.</w:t>
      </w:r>
      <w:r>
        <w:t>, 2016)</w:t>
      </w:r>
      <w:r>
        <w:fldChar w:fldCharType="end"/>
      </w:r>
      <w:r>
        <w:t>.</w:t>
      </w:r>
    </w:p>
    <w:p w14:paraId="4FE1B7EA" w14:textId="09EADBA3" w:rsidR="0048205B" w:rsidRDefault="0048205B" w:rsidP="00AE389F">
      <w:r>
        <w:t xml:space="preserve">Significant threats include the illegal capture of commercially valuable species for the pet trade (all representatives of the vipers and turtles, and some species of lizards) in Turkey, the Caucasus and Central Asia. </w:t>
      </w:r>
      <w:r>
        <w:rPr>
          <w:i/>
        </w:rPr>
        <w:t>Trionyx triunguis</w:t>
      </w:r>
      <w:r>
        <w:t xml:space="preserve"> softshell turtles have been reported as bycatch and have been killed, and nests destroyed, by fishermen who may perceive them as competitors; they are also affected by pollution, resulting in a listing of the Mediterranean subpopulation in Israel</w:t>
      </w:r>
      <w:r w:rsidR="00A26495">
        <w:t>, Lebanon, Syria and Turkey as critically e</w:t>
      </w:r>
      <w:r>
        <w:t xml:space="preserve">ndangered </w:t>
      </w:r>
      <w:r>
        <w:fldChar w:fldCharType="begin" w:fldLock="1"/>
      </w:r>
      <w:r>
        <w:instrText>ADDIN CSL_CITATION { "citationItems" : [ { "id" : "ITEM-1", "itemData" : { "DOI" : "http://dx.doi.org/10.2305/IUCN.UK.1996.RLTS.T22200A9364253.en", "author" : [ { "dropping-particle" : "", "family" : "European Reptile &amp; Amphibian Specialist Group", "given" : "", "non-dropping-particle" : "", "parse-names" : false, "suffix" : "" } ], "container-title" : "The IUCN Red List of Threatened Species", "id" : "ITEM-1", "issued" : { "date-parts" : [ [ "1996" ] ] }, "page" : "e.T22200A9364253", "title" : "Trionyx triunguis (Mediterranean subpopulation)", "type" : "article-journal", "volume" : "1996" }, "uris" : [ "http://www.mendeley.com/documents/?uuid=d3baab55-be7f-49a4-8a3e-0e015192db26" ] } ], "mendeley" : { "formattedCitation" : "(European Reptile &amp; Amphibian Specialist Group, 1996)", "plainTextFormattedCitation" : "(European Reptile &amp; Amphibian Specialist Group, 1996)", "previouslyFormattedCitation" : "(European Reptile &amp; Amphibian Specialist Group, 1996)" }, "properties" : {  }, "schema" : "https://github.com/citation-style-language/schema/raw/master/csl-citation.json" }</w:instrText>
      </w:r>
      <w:r>
        <w:fldChar w:fldCharType="separate"/>
      </w:r>
      <w:r>
        <w:t>(European Reptile &amp; Amphibian Specialist Group, 1996)</w:t>
      </w:r>
      <w:r>
        <w:fldChar w:fldCharType="end"/>
      </w:r>
      <w:r>
        <w:t xml:space="preserve">. There are also reports of reptile poaching in Israel, which affects species such as </w:t>
      </w:r>
      <w:r>
        <w:rPr>
          <w:i/>
        </w:rPr>
        <w:t xml:space="preserve">Uromastyx aegypticus </w:t>
      </w:r>
      <w:r>
        <w:rPr>
          <w:i/>
        </w:rPr>
        <w:fldChar w:fldCharType="begin" w:fldLock="1"/>
      </w:r>
      <w:r>
        <w:rPr>
          <w:i/>
        </w:rPr>
        <w:instrText>ADDIN CSL_CITATION { "citationItems" : [ { "id" : "ITEM-1", "itemData" : { "author" : [ { "dropping-particle" : "", "family" : "Yom-Tov", "given" : "Y", "non-dropping-particle" : "", "parse-names" : false, "suffix" : "" } ], "container-title" : "Biological Conservation", "id" : "ITEM-1", "issued" : { "date-parts" : [ [ "2003" ] ] }, "page" : "11-20", "title" : "Poaching of Israeli wildlife by guest workers", "type" : "article-journal", "volume" : "110" }, "uris" : [ "http://www.mendeley.com/documents/?uuid=1006a129-b22f-4544-bbff-01b8a68dd865" ] } ], "mendeley" : { "formattedCitation" : "(Yom-Tov, 2003)", "plainTextFormattedCitation" : "(Yom-Tov, 2003)", "previouslyFormattedCitation" : "(Yom-Tov, 2003)" }, "properties" : {  }, "schema" : "https://github.com/citation-style-language/schema/raw/master/csl-citation.json" }</w:instrText>
      </w:r>
      <w:r>
        <w:rPr>
          <w:i/>
        </w:rPr>
        <w:fldChar w:fldCharType="separate"/>
      </w:r>
      <w:r>
        <w:t>(Yom-Tov, 2003)</w:t>
      </w:r>
      <w:r>
        <w:rPr>
          <w:i/>
        </w:rPr>
        <w:fldChar w:fldCharType="end"/>
      </w:r>
      <w:r>
        <w:t>. Prosecution of snakes continues in the area, especially in Turkey, the Caucasus and southern regions of Russia, and is associated with low levels of environmental education.</w:t>
      </w:r>
    </w:p>
    <w:p w14:paraId="21595C1C" w14:textId="51D46982" w:rsidR="0048205B" w:rsidRDefault="0048205B" w:rsidP="00AE389F">
      <w:r>
        <w:t xml:space="preserve">Invasive predator species play a particularly important role for island species, such as the Canary Island genus </w:t>
      </w:r>
      <w:r>
        <w:rPr>
          <w:i/>
        </w:rPr>
        <w:t>Gallotia</w:t>
      </w:r>
      <w:r>
        <w:t xml:space="preserve"> </w:t>
      </w:r>
      <w:r w:rsidR="00A26495">
        <w:t>(four of the eight species are critically e</w:t>
      </w:r>
      <w:r>
        <w:t xml:space="preserve">ndangered). Climate change is likely to play a major role in the region in the future. Climate change has led to an increase in summer temperatures </w:t>
      </w:r>
      <w:r>
        <w:lastRenderedPageBreak/>
        <w:t>and length of the dry summer period in the western Caucasus, resulting in a reduction of habitats of mesophylic Colchis reptile species (</w:t>
      </w:r>
      <w:r>
        <w:rPr>
          <w:i/>
        </w:rPr>
        <w:t>Darevskia derjugini</w:t>
      </w:r>
      <w:r>
        <w:t>) and an increase in the number of eastern Mediterranean snakes (</w:t>
      </w:r>
      <w:r>
        <w:rPr>
          <w:i/>
        </w:rPr>
        <w:t>Hierophis caspius, Platiceps najadum</w:t>
      </w:r>
      <w:r>
        <w:t xml:space="preserve">) on the Black Sea Coast </w:t>
      </w:r>
      <w:r>
        <w:fldChar w:fldCharType="begin" w:fldLock="1"/>
      </w:r>
      <w:r>
        <w:instrText>ADDIN CSL_CITATION { "citationItems" : [ { "id" : "ITEM-1", "itemData" : { "author" : [ { "dropping-particle" : "", "family" : "Tuniyev", "given" : "B S", "non-dropping-particle" : "", "parse-names" : false, "suffix" : "" } ], "container-title" : "Global Environmental Processes. Moscow", "id" : "ITEM-1", "issued" : { "date-parts" : [ [ "2012" ] ] }, "page" : "438-443", "title" : "First consequences of climate variation and use of Natural Resources in the Biota of the West Caucasus [In Russian]", "type" : "article-journal" }, "uris" : [ "http://www.mendeley.com/documents/?uuid=081f6d4a-e8f8-4007-9c78-06d7a06727ee" ] } ], "mendeley" : { "formattedCitation" : "(Tuniyev, 2012)", "plainTextFormattedCitation" : "(Tuniyev, 2012)", "previouslyFormattedCitation" : "(Tuniyev, 2012)" }, "properties" : {  }, "schema" : "https://github.com/citation-style-language/schema/raw/master/csl-citation.json" }</w:instrText>
      </w:r>
      <w:r>
        <w:fldChar w:fldCharType="separate"/>
      </w:r>
      <w:r>
        <w:t>(Tuniyev, 2012)</w:t>
      </w:r>
      <w:r>
        <w:fldChar w:fldCharType="end"/>
      </w:r>
      <w:r w:rsidR="006056C1">
        <w:t>.</w:t>
      </w:r>
    </w:p>
    <w:p w14:paraId="7C2F5850" w14:textId="759E3747" w:rsidR="0048205B" w:rsidRDefault="0048205B" w:rsidP="00AE389F">
      <w:r>
        <w:t>Other threats, such as pollution, are less prominent in the IUCN Red List data; however, a recent risk evaluation of pesticide use to protected European reptiles suggests that ten species, including all six Habitat Directive Annex II turtles, are at above-average pesticide risk</w:t>
      </w:r>
      <w:r>
        <w:fldChar w:fldCharType="begin" w:fldLock="1"/>
      </w:r>
      <w:r>
        <w:instrText>ADDIN CSL_CITATION { "citationItems" : [ { "id" : "ITEM-1", "itemData" : { "author" : [ { "dropping-particle" : "", "family" : "Wagner  Mingo, V., Schulte, U., L\u00f6tters, S.", "given" : "N", "non-dropping-particle" : "", "parse-names" : false, "suffix" : "" } ], "container-title" : "Biological Conservation", "id" : "ITEM-1", "issued" : { "date-parts" : [ [ "2015" ] ] }, "page" : "667-673", "title" : "Risk evaluation of pesticide use to protected European reptile species", "type" : "article-journal", "volume" : "191" }, "uris" : [ "http://www.mendeley.com/documents/?uuid=b1de0ac1-941c-4f22-897b-07aa73e15129" ] } ], "mendeley" : { "formattedCitation" : "(Wagner\u00a0 Mingo, V., Schulte, U., L\u00f6tters, S., 2015)", "manualFormatting" : " et al. 2015)", "plainTextFormattedCitation" : "(Wagner\u00a0 Mingo, V., Schulte, U., L\u00f6tters, S., 2015)", "previouslyFormattedCitation" : "(Wagner\u00a0 Mingo, V., Schulte, U., L\u00f6tters, S., 2015)" }, "properties" : {  }, "schema" : "https://github.com/citation-style-language/schema/raw/master/csl-citation.json" }</w:instrText>
      </w:r>
      <w:r>
        <w:fldChar w:fldCharType="separate"/>
      </w:r>
      <w:r>
        <w:t xml:space="preserve"> (Wagner </w:t>
      </w:r>
      <w:r w:rsidR="00301BD0" w:rsidRPr="00301BD0">
        <w:rPr>
          <w:i/>
        </w:rPr>
        <w:t>et al.</w:t>
      </w:r>
      <w:r w:rsidR="00AD1382">
        <w:t>,</w:t>
      </w:r>
      <w:r>
        <w:t xml:space="preserve"> 2015)</w:t>
      </w:r>
      <w:r>
        <w:fldChar w:fldCharType="end"/>
      </w:r>
      <w:r>
        <w:t>.</w:t>
      </w:r>
    </w:p>
    <w:p w14:paraId="3F5BF378" w14:textId="77777777" w:rsidR="0048205B" w:rsidRDefault="0048205B" w:rsidP="00AE389F">
      <w:pPr>
        <w:spacing w:after="0"/>
      </w:pPr>
    </w:p>
    <w:p w14:paraId="4598068E" w14:textId="77777777" w:rsidR="0048205B" w:rsidRDefault="0048205B" w:rsidP="00147745">
      <w:pPr>
        <w:pStyle w:val="Heading3"/>
      </w:pPr>
      <w:bookmarkStart w:id="1037" w:name="_Toc502930057"/>
      <w:bookmarkStart w:id="1038" w:name="_Toc504380641"/>
      <w:bookmarkStart w:id="1039" w:name="_Toc519504550"/>
      <w:r>
        <w:t>Amphibians</w:t>
      </w:r>
      <w:bookmarkEnd w:id="1037"/>
      <w:bookmarkEnd w:id="1038"/>
      <w:bookmarkEnd w:id="1039"/>
    </w:p>
    <w:p w14:paraId="744045C2" w14:textId="77777777" w:rsidR="0048205B" w:rsidRDefault="0048205B" w:rsidP="00AE389F">
      <w:pPr>
        <w:spacing w:after="0"/>
        <w:rPr>
          <w:b/>
          <w:i/>
        </w:rPr>
      </w:pPr>
      <w:r>
        <w:rPr>
          <w:b/>
          <w:i/>
        </w:rPr>
        <w:t>Status and trends</w:t>
      </w:r>
    </w:p>
    <w:p w14:paraId="60C10AF3" w14:textId="77777777" w:rsidR="0048205B" w:rsidRDefault="0048205B" w:rsidP="00AE389F">
      <w:pPr>
        <w:rPr>
          <w:lang w:eastAsia="fr-FR"/>
        </w:rPr>
      </w:pPr>
      <w:r>
        <w:rPr>
          <w:lang w:eastAsia="fr-FR"/>
        </w:rPr>
        <w:t xml:space="preserve">Europe and Central Asia is highly diverse with, for example, thirty-five percent of the world’s newt and salamander species (26 species of the family Salamandridae) present in Europe, extending from Iceland in the west to the Urals in the east and from Franz Josef Land in the north to the Mediterranean in the south. </w:t>
      </w:r>
    </w:p>
    <w:p w14:paraId="68CE06A2" w14:textId="77777777" w:rsidR="0048205B" w:rsidRDefault="0048205B" w:rsidP="00AE389F">
      <w:r>
        <w:t xml:space="preserve">A total of 74 amphibian species are known in Western, Central and Eastern Europe, with the highest numbers occurring in France, Italy, Spain and the Balcans (20-30 species each) </w:t>
      </w:r>
      <w:r>
        <w:fldChar w:fldCharType="begin" w:fldLock="1"/>
      </w:r>
      <w:r>
        <w:instrText>ADDIN CSL_CITATION { "citationItems" : [ { "id" : "ITEM-1", "itemData" : { "ISBN" : "0747004137", "abstract" : "Cover title: The conservation of European reptiles &amp; amphibians.", "author" : [ { "dropping-particle" : "", "family" : "Corbett", "given" : "Keith.", "non-dropping-particle" : "", "parse-names" : false, "suffix" : "" }, { "dropping-particle" : "", "family" : "Societas Europaea Herpetologica. Conservation Committee.", "given" : "", "non-dropping-particle" : "", "parse-names" : false, "suffix" : "" }, { "dropping-particle" : "", "family" : "IUCN/SSC European Reptile and Amphibian Specialist Group.", "given" : "", "non-dropping-particle" : "", "parse-names" : false, "suffix" : "" } ], "id" : "ITEM-1", "issued" : { "date-parts" : [ [ "1989" ] ] }, "number-of-pages" : "274", "publisher" : "C. Helm", "title" : "The Conservation of European reptiles and amphibians", "type" : "book" }, "uris" : [ "http://www.mendeley.com/documents/?uuid=65e216cd-5922-3c44-8f68-0ceef0f9eb9b" ] } ], "mendeley" : { "formattedCitation" : "(Corbett, Societas Europaea Herpetologica. Conservation Committee., &amp; IUCN/SSC European Reptile and Amphibian Specialist Group., 1989)", "plainTextFormattedCitation" : "(Corbett, Societas Europaea Herpetologica. Conservation Committee., &amp; IUCN/SSC European Reptile and Amphibian Specialist Group., 1989)", "previouslyFormattedCitation" : "(Corbett, Societas Europaea Herpetologica. Conservation Committee., &amp; IUCN/SSC European Reptile and Amphibian Specialist Group., 1989)" }, "properties" : {  }, "schema" : "https://github.com/citation-style-language/schema/raw/master/csl-citation.json" }</w:instrText>
      </w:r>
      <w:r>
        <w:fldChar w:fldCharType="separate"/>
      </w:r>
      <w:r>
        <w:t>(Corbett, 1989)</w:t>
      </w:r>
      <w:r>
        <w:fldChar w:fldCharType="end"/>
      </w:r>
      <w:r>
        <w:t xml:space="preserve">. </w:t>
      </w:r>
      <w:r w:rsidRPr="009A1EED">
        <w:rPr>
          <w:rFonts w:ascii="Calibri" w:hAnsi="Calibri" w:cs="Times New Roman"/>
        </w:rPr>
        <w:t xml:space="preserve">Fifty-nine percent of amphibian species </w:t>
      </w:r>
      <w:r>
        <w:rPr>
          <w:rFonts w:ascii="Calibri" w:hAnsi="Calibri" w:cs="Times New Roman"/>
        </w:rPr>
        <w:fldChar w:fldCharType="begin" w:fldLock="1"/>
      </w:r>
      <w:r w:rsidRPr="009A1EED">
        <w:rPr>
          <w:rFonts w:ascii="Calibri" w:hAnsi="Calibri" w:cs="Times New Roman"/>
        </w:rPr>
        <w:instrText>ADDIN CSL_CITATION { "citationItems" : [ { "id" : "ITEM-1", "itemData" : { "ISBN" : "9789279113567", "author" : [ { "dropping-particle" : "", "family" : "Temple", "given" : "H.J.", "non-dropping-particle" : "", "parse-names" : false, "suffix" : "" }, { "dropping-particle" : "", "family" : "Cox", "given" : "N.A.", "non-dropping-particle" : "", "parse-names" : false, "suffix" : "" } ], "editor" : [ { "dropping-particle" : "", "family" : "Office for Official Publications of the European Communities", "given" : "", "non-dropping-particle" : "", "parse-names" : false, "suffix" : "" } ], "id" : "ITEM-1", "issued" : { "date-parts" : [ [ "2009" ] ] }, "number-of-pages" : "32", "title" : "European red list of amphibians", "type" : "book" }, "uris" : [ "http://www.mendeley.com/documents/?uuid=b44a2c33-d7ec-445c-b223-164e82ac9d63" ] } ], "mendeley" : { "formattedCitation" : "(Temple &amp; Cox, 2009)", "plainTextFormattedCitation" : "(Temple &amp; Cox, 2009)", "previouslyFormattedCitation" : "(Temple &amp; Cox, 2009)" }, "properties" : {  }, "schema" : "https://github.com/citation-style-language/schema/raw/master/csl-citation.json" }</w:instrText>
      </w:r>
      <w:r>
        <w:rPr>
          <w:rFonts w:ascii="Calibri" w:hAnsi="Calibri" w:cs="Times New Roman"/>
        </w:rPr>
        <w:fldChar w:fldCharType="separate"/>
      </w:r>
      <w:r w:rsidRPr="009A1EED">
        <w:rPr>
          <w:rFonts w:ascii="Calibri" w:hAnsi="Calibri" w:cs="Times New Roman"/>
        </w:rPr>
        <w:t>(Temple &amp; Cox, 2009)</w:t>
      </w:r>
      <w:r>
        <w:rPr>
          <w:rFonts w:ascii="Calibri" w:hAnsi="Calibri" w:cs="Times New Roman"/>
        </w:rPr>
        <w:fldChar w:fldCharType="end"/>
      </w:r>
      <w:r w:rsidRPr="009A1EED">
        <w:rPr>
          <w:rFonts w:ascii="Calibri" w:hAnsi="Calibri" w:cs="Times New Roman"/>
        </w:rPr>
        <w:t xml:space="preserve"> </w:t>
      </w:r>
      <w:r>
        <w:t xml:space="preserve">have declining populations. In the western Palearctic (i.e. European region and part of Asia with Turkey and the Caucasian region), species richness decreases with increasing latitude for amphibians and reptiles </w:t>
      </w:r>
      <w:r>
        <w:fldChar w:fldCharType="begin" w:fldLock="1"/>
      </w:r>
      <w:r>
        <w:instrText>ADDIN CSL_CITATION { "citationItems" : [ { "id" : "ITEM-1", "itemData" : { "abstract" : "In the western Palearctic, species richness decreases with increasing latitude for amphibians and reptiles. Hotspots are found in the southermost parts of tile area for reptiles, while for amphibians they are in western middle latitude parts. Rapoport's rule predicts that species range increases with latitude and that hotspots contain many species of small range. Both prediction are upheld in the case of rep-tiles, but the hotspots for amphibians contain mostly widespread species. Most amphibian species of small range are found in southern areas. The seasonal climatic variation hypothesis that has been pro-posed as an explanation for Rapoport's rule is not verified for the Palearctic herpetofauna.", "author" : [ { "dropping-particle" : "", "family" : "Meliadou", "given" : "Alexandra", "non-dropping-particle" : "", "parse-names" : false, "suffix" : "" }, { "dropping-particle" : "", "family" : "Troumbis", "given" : "Andreas Y", "non-dropping-particle" : "", "parse-names" : false, "suffix" : "" } ], "id" : "ITEM-1", "issue" : "4", "issued" : { "date-parts" : [ [ "1997" ] ] }, "page" : "393-412", "title" : "Aspects of heterogeneity in the distribution of diversity of the European herpetofauna", "type" : "article-journal", "volume" : "18" }, "uris" : [ "http://www.mendeley.com/documents/?uuid=1d490359-565d-3660-8d28-e4ecd84179b4" ] } ], "mendeley" : { "formattedCitation" : "(Meliadou &amp; Troumbis, 1997)", "plainTextFormattedCitation" : "(Meliadou &amp; Troumbis, 1997)", "previouslyFormattedCitation" : "(Meliadou &amp; Troumbis, 1997)" }, "properties" : {  }, "schema" : "https://github.com/citation-style-language/schema/raw/master/csl-citation.json" }</w:instrText>
      </w:r>
      <w:r>
        <w:fldChar w:fldCharType="separate"/>
      </w:r>
      <w:r>
        <w:t>(Meliadou &amp; Troumbis, 1997)</w:t>
      </w:r>
      <w:r>
        <w:fldChar w:fldCharType="end"/>
      </w:r>
      <w:r>
        <w:t xml:space="preserve">. </w:t>
      </w:r>
    </w:p>
    <w:p w14:paraId="42E16671" w14:textId="18C73C9E" w:rsidR="0048205B" w:rsidRDefault="0048205B" w:rsidP="00AE389F">
      <w:pPr>
        <w:rPr>
          <w:color w:val="000000" w:themeColor="text1"/>
        </w:rPr>
      </w:pPr>
      <w:r>
        <w:t xml:space="preserve">Amphibians represent the third most endangered group of vertebrates in the </w:t>
      </w:r>
      <w:r w:rsidRPr="004937D0">
        <w:rPr>
          <w:bCs/>
        </w:rPr>
        <w:t xml:space="preserve">European Union </w:t>
      </w:r>
      <w:r>
        <w:t xml:space="preserve">, with 23% of species (19 species out of the 83 assessed) considered as threatened </w:t>
      </w:r>
      <w:r>
        <w:fldChar w:fldCharType="begin" w:fldLock="1"/>
      </w:r>
      <w:r>
        <w:instrText>ADDIN CSL_CITATION { "citationItems" : [ { "id" : "ITEM-1", "itemData" : { "ISBN" : "9789279113567", "author" : [ { "dropping-particle" : "", "family" : "Temple", "given" : "H.J.", "non-dropping-particle" : "", "parse-names" : false, "suffix" : "" }, { "dropping-particle" : "", "family" : "Cox", "given" : "N.A.", "non-dropping-particle" : "", "parse-names" : false, "suffix" : "" } ], "editor" : [ { "dropping-particle" : "", "family" : "Office for Official Publications of the European Communities", "given" : "", "non-dropping-particle" : "", "parse-names" : false, "suffix" : "" } ], "id" : "ITEM-1", "issued" : { "date-parts" : [ [ "2009" ] ] }, "number-of-pages" : "32", "title" : "European red list of amphibians", "type" : "book" }, "uris" : [ "http://www.mendeley.com/documents/?uuid=b44a2c33-d7ec-445c-b223-164e82ac9d63" ] } ], "mendeley" : { "formattedCitation" : "(Temple &amp; Cox, 2009)", "plainTextFormattedCitation" : "(Temple &amp; Cox, 2009)", "previouslyFormattedCitation" : "(Temple &amp; Cox, 2009)" }, "properties" : {  }, "schema" : "https://github.com/citation-style-language/schema/raw/master/csl-citation.json" }</w:instrText>
      </w:r>
      <w:r>
        <w:fldChar w:fldCharType="separate"/>
      </w:r>
      <w:r w:rsidRPr="0090247C">
        <w:t>(Temple &amp; Cox, 2009)</w:t>
      </w:r>
      <w:r>
        <w:fldChar w:fldCharType="end"/>
      </w:r>
      <w:r>
        <w:t xml:space="preserve"> (</w:t>
      </w:r>
      <w:r w:rsidR="00E02367">
        <w:rPr>
          <w:b/>
        </w:rPr>
        <w:t>Figure 3.49</w:t>
      </w:r>
      <w:r>
        <w:t xml:space="preserve">). According to the Habitat Directive, more than two-thirds of the amphibian species assessed by </w:t>
      </w:r>
      <w:r w:rsidRPr="004937D0">
        <w:rPr>
          <w:bCs/>
        </w:rPr>
        <w:t xml:space="preserve">European Union </w:t>
      </w:r>
      <w:r>
        <w:t xml:space="preserve">countries by biogeographical region (104) have an unfavourable conservation status. </w:t>
      </w:r>
      <w:r>
        <w:rPr>
          <w:lang w:eastAsia="fr-FR"/>
        </w:rPr>
        <w:t xml:space="preserve">About 59% of European amphibian populations are declining with a further 36% stable and only 2% on the increase. </w:t>
      </w:r>
      <w:r>
        <w:t xml:space="preserve">These declines seem to have worsened over the past 25 years and amphibians are now more threatened than either mammals or birds </w:t>
      </w:r>
      <w:r>
        <w:fldChar w:fldCharType="begin" w:fldLock="1"/>
      </w:r>
      <w:r>
        <w:instrText>ADDIN CSL_CITATION { "citationItems" : [ { "id" : "ITEM-1", "itemData" : { "DOI" : "10.1016/j.biocon.2005.04.009", "abstract" : "Amphibians have declined dramatically in many areas of the world. These declines seem to have worsened over the past 25 years and amphibians are now more threatened than either mammals or birds, though comparisons with other taxa are confounded by a shortage of reliable data. Research into amphibian declines has focused on: (1) documentation at the landscape or population level; and (2) obser-vational and experimental work on potential causes of declines. Although loss of habitat is known to have impacted amphibians for decades, recent research has focused on the effects of environmental contaminants, UV-B irradiation, emerging diseases, the introduc-tion of alien species, direct exploitation, and climate change. Such factors may interact with each other, but high levels of mortality do not necessarily lead to population declines. Major challenges remain in extrapolating from experimental data to population level effects, and in developing methodologies that will provide unbiased descriptions of amphibian population dynamics. Although amphibians have been widely advocated as good biological indicators, there is little evidence to suggest that they are more effective than other taxa as surrogate measures of biodiversity or habitat quality. As many of the threats facing amphibians are extremely difficult to neutralize in the short-to medium-term, the chances of ameliorating \u2013 let alone reversing \u2013 amphibian declines seem very poor.", "author" : [ { "dropping-particle" : "", "family" : "Beebee", "given" : "Trevor J C", "non-dropping-particle" : "", "parse-names" : false, "suffix" : "" }, { "dropping-particle" : "", "family" : "Griffiths", "given" : "Richard A", "non-dropping-particle" : "", "parse-names" : false, "suffix" : "" } ], "id" : "ITEM-1", "issued" : { "date-parts" : [ [ "2005" ] ] }, "title" : "The amphibian decline crisis: A watershed for conservation biology?", "type" : "article-journal" }, "uris" : [ "http://www.mendeley.com/documents/?uuid=315081e4-f0d9-3065-a6c2-c6dc8bbd1961" ] } ], "mendeley" : { "formattedCitation" : "(Beebee &amp; Griffiths, 2005)", "plainTextFormattedCitation" : "(Beebee &amp; Griffiths, 2005)", "previouslyFormattedCitation" : "(Beebee &amp; Griffiths, 2005)" }, "properties" : {  }, "schema" : "https://github.com/citation-style-language/schema/raw/master/csl-citation.json" }</w:instrText>
      </w:r>
      <w:r>
        <w:fldChar w:fldCharType="separate"/>
      </w:r>
      <w:r>
        <w:t>(Beebee &amp; Griffiths, 2005)</w:t>
      </w:r>
      <w:r>
        <w:fldChar w:fldCharType="end"/>
      </w:r>
      <w:r>
        <w:t>.</w:t>
      </w:r>
    </w:p>
    <w:p w14:paraId="69B9BE39" w14:textId="09B7749F" w:rsidR="00733B54" w:rsidRPr="001B7D35" w:rsidRDefault="00733B54" w:rsidP="001B7D35">
      <w:pPr>
        <w:rPr>
          <w:lang w:val="en-US"/>
        </w:rPr>
      </w:pPr>
      <w:r>
        <w:rPr>
          <w:lang w:eastAsia="en-GB"/>
        </w:rPr>
        <w:lastRenderedPageBreak/>
        <w:drawing>
          <wp:inline distT="0" distB="0" distL="0" distR="0" wp14:anchorId="5E01B7C0" wp14:editId="1CA33C20">
            <wp:extent cx="5759450" cy="5038725"/>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1"/>
                    <a:stretch>
                      <a:fillRect/>
                    </a:stretch>
                  </pic:blipFill>
                  <pic:spPr>
                    <a:xfrm>
                      <a:off x="0" y="0"/>
                      <a:ext cx="5759450" cy="5038725"/>
                    </a:xfrm>
                    <a:prstGeom prst="rect">
                      <a:avLst/>
                    </a:prstGeom>
                  </pic:spPr>
                </pic:pic>
              </a:graphicData>
            </a:graphic>
          </wp:inline>
        </w:drawing>
      </w:r>
    </w:p>
    <w:p w14:paraId="67705D55" w14:textId="77777777" w:rsidR="0048205B" w:rsidRDefault="0048205B" w:rsidP="00AE389F">
      <w:pPr>
        <w:rPr>
          <w:lang w:eastAsia="fr-FR"/>
        </w:rPr>
      </w:pPr>
      <w:r>
        <w:rPr>
          <w:lang w:eastAsia="fr-FR"/>
        </w:rPr>
        <w:t xml:space="preserve">The recent Red list of European amphibians </w:t>
      </w:r>
      <w:r>
        <w:rPr>
          <w:lang w:eastAsia="fr-FR"/>
        </w:rPr>
        <w:fldChar w:fldCharType="begin" w:fldLock="1"/>
      </w:r>
      <w:r>
        <w:rPr>
          <w:lang w:eastAsia="fr-FR"/>
        </w:rPr>
        <w:instrText>ADDIN CSL_CITATION { "citationItems" : [ { "id" : "ITEM-1", "itemData" : { "ISBN" : "9789279113567", "author" : [ { "dropping-particle" : "", "family" : "Temple", "given" : "H.J.", "non-dropping-particle" : "", "parse-names" : false, "suffix" : "" }, { "dropping-particle" : "", "family" : "Cox", "given" : "N.A.", "non-dropping-particle" : "", "parse-names" : false, "suffix" : "" } ], "editor" : [ { "dropping-particle" : "", "family" : "Office for Official Publications of the European Communities", "given" : "", "non-dropping-particle" : "", "parse-names" : false, "suffix" : "" } ], "id" : "ITEM-1", "issued" : { "date-parts" : [ [ "2009" ] ] }, "number-of-pages" : "32", "title" : "European red list of amphibians", "type" : "book" }, "uris" : [ "http://www.mendeley.com/documents/?uuid=b44a2c33-d7ec-445c-b223-164e82ac9d63" ] } ], "mendeley" : { "formattedCitation" : "(Temple &amp; Cox, 2009)", "plainTextFormattedCitation" : "(Temple &amp; Cox, 2009)", "previouslyFormattedCitation" : "(Temple &amp; Cox, 2009)" }, "properties" : {  }, "schema" : "https://github.com/citation-style-language/schema/raw/master/csl-citation.json" }</w:instrText>
      </w:r>
      <w:r>
        <w:rPr>
          <w:lang w:eastAsia="fr-FR"/>
        </w:rPr>
        <w:fldChar w:fldCharType="separate"/>
      </w:r>
      <w:r w:rsidRPr="0090247C">
        <w:rPr>
          <w:lang w:eastAsia="fr-FR"/>
        </w:rPr>
        <w:t>(Temple &amp; Cox, 2009)</w:t>
      </w:r>
      <w:r>
        <w:rPr>
          <w:lang w:eastAsia="fr-FR"/>
        </w:rPr>
        <w:fldChar w:fldCharType="end"/>
      </w:r>
      <w:r>
        <w:rPr>
          <w:lang w:eastAsia="fr-FR"/>
        </w:rPr>
        <w:t xml:space="preserve"> has highlighted that about 23% of European amphibians (85 species in total) are threatened and show declining populations. This is even more significant given that 74% of European amphibians are endemic (only found in Europe) and that these endemic species tend to be more threatened within Europe.</w:t>
      </w:r>
    </w:p>
    <w:p w14:paraId="5CB9742C" w14:textId="77777777" w:rsidR="0048205B" w:rsidRDefault="0048205B" w:rsidP="00AE389F">
      <w:pPr>
        <w:spacing w:after="0"/>
        <w:rPr>
          <w:lang w:eastAsia="fr-FR"/>
        </w:rPr>
      </w:pPr>
    </w:p>
    <w:p w14:paraId="51AAA435" w14:textId="77777777" w:rsidR="0048205B" w:rsidRDefault="0048205B" w:rsidP="00AE389F">
      <w:pPr>
        <w:spacing w:after="0"/>
        <w:rPr>
          <w:b/>
          <w:i/>
        </w:rPr>
      </w:pPr>
      <w:r>
        <w:rPr>
          <w:b/>
          <w:i/>
        </w:rPr>
        <w:t>Drivers of change</w:t>
      </w:r>
    </w:p>
    <w:p w14:paraId="1A6A787F" w14:textId="1903454D" w:rsidR="0048205B" w:rsidRDefault="0048205B" w:rsidP="00AE389F">
      <w:r>
        <w:t xml:space="preserve">The three main causes for amphibians decline in the region are: 1) that fewer habitats available for these species, and what remains is often in small and isolated patches; much of the habitat has become less suitable through destruction or transformation, e.g. urbanization with roads, drainage and water pollution </w:t>
      </w:r>
      <w:r>
        <w:fldChar w:fldCharType="begin" w:fldLock="1"/>
      </w:r>
      <w:r>
        <w:instrText>ADDIN CSL_CITATION { "citationItems" : [ { "id" : "ITEM-1", "itemData" : { "DOI" : "10.1016/j.biocon.2008.07.020", "abstract" : "A B S T R A C T Urbanisation currently threatens over one-third of the world's known amphibian species. The main threats of urbanisation to amphibian populations are habitat loss, habitat frag-mentation and isolation, and degradation of habitat quality. A complex array of interact-ing biotic and abiotic factors impact amphibians in urban and urbanising landscapes. These can lead to a decrease in species richness and the abundance of individual species towards the centre of cities and towns. The ability of amphibians to disperse can be sig-nificantly reduced in urban and suburban landscapes. However, different species exhibit markedly different responses to urbanisation. Amphibian species that are habitat gener-alists or have relatively low dispersal requirements appear to be better able to survive in urban and suburban landscapes. There is insufficient information on the ecology of amphibians in urban and suburban areas, particularly in the tropics and sub-tropics, despite worldwide declines reported over past decades. Future research of amphibians in urban and suburban landscapes would greatly benefit by using long-term studies at sites along urban\u2013rural gradients, conducted at both local and landscape scales. Research needs to be directed to the developing world in the tropics and sub-tropics, which has the highest rates of urbanisation. Research into amphibian ecology and conservation in the urbanising world would be improved through experimental approaches to determine the proximate causes of species' responses to human modification of the landscape. Maintaining viable populations of amphibians in urban and suburban landscapes will require conservation strategies that consider key urbanisation processes (i.e. habitat avail-ability and habitat quality) and the key responses and adaptations to urbanisation (i.e. species availability and species response). Conservation strategies for amphibians in urban and suburban landscapes need to include actions to prevent further loss and deg-radation of both terrestrial and aquatic habitat, and to reconnect the landscape to facili-tate dispersal and long-term regional persistence of amphibian populations and communities.", "author" : [ { "dropping-particle" : "", "family" : "Hamer", "given" : "Andrew J", "non-dropping-particle" : "", "parse-names" : false, "suffix" : "" }, { "dropping-particle" : "", "family" : "Mcdonnell", "given" : "Mark J", "non-dropping-particle" : "", "parse-names" : false, "suffix" : "" } ], "id" : "ITEM-1", "issued" : { "date-parts" : [ [ "2008" ] ] }, "title" : "Amphibian ecology and conservation in the urbanising world: A review", "type" : "article-journal" }, "uris" : [ "http://www.mendeley.com/documents/?uuid=59abeb26-0bf5-3aef-8a3f-7c9c1c87e2fb" ] } ], "mendeley" : { "formattedCitation" : "(Hamer &amp; Mcdonnell, 2008)", "plainTextFormattedCitation" : "(Hamer &amp; Mcdonnell, 2008)", "previouslyFormattedCitation" : "(Hamer &amp; Mcdonnell, 2008)" }, "properties" : {  }, "schema" : "https://github.com/citation-style-language/schema/raw/master/csl-citation.json" }</w:instrText>
      </w:r>
      <w:r>
        <w:fldChar w:fldCharType="separate"/>
      </w:r>
      <w:r>
        <w:t>(Hamer &amp; Mcdonnell, 2008)</w:t>
      </w:r>
      <w:r>
        <w:fldChar w:fldCharType="end"/>
      </w:r>
      <w:r>
        <w:t xml:space="preserve"> and with the loss of areas managed by traditional means </w:t>
      </w:r>
      <w:r>
        <w:fldChar w:fldCharType="begin" w:fldLock="1"/>
      </w:r>
      <w:r>
        <w:instrText>ADDIN CSL_CITATION { "citationItems" : [ { "id" : "ITEM-1", "itemData" : { "DOI" : "10.1016/j.biocon.2010.02.006", "ISBN" : "0006-3207", "ISSN" : "00063207", "abstract" : "A massive decline of biodiversity is caused by land-use changes. Efforts must therefore be made to better understand the factors that govern organismal distribution, especially for countries where traditional management is about to be intensified such as in Romania. We here document the spatial distribution of amphibians from a Romanian rural landscape where land-use is still largely traditional. We related the occurrence of nine amphibian species and species richness to measures of composition and configuration of the landscape surrounding 54 ponds at three spatial scales: circular areas of 400, 600 and 800 m radii. Busy roads most severely impacted single species and amphibian richness whereas landscape composition measures, such as cover of urban areas, agricultural areas, pastures, forests and wetlands were of little importance. We suggest that the relative unimportance of landscape compositional measures on amphibians is a consequence of the traditional management of these landscapes that keep the environmental conditions favorable for most species. \u00a9 2010 Elsevier Ltd. All rights reserved.", "author" : [ { "dropping-particle" : "", "family" : "Hartel", "given" : "Tibor", "non-dropping-particle" : "", "parse-names" : false, "suffix" : "" }, { "dropping-particle" : "", "family" : "Schweiger", "given" : "Oliver", "non-dropping-particle" : "", "parse-names" : false, "suffix" : "" }, { "dropping-particle" : "", "family" : "\u00d6llerer", "given" : "Kinga", "non-dropping-particle" : "", "parse-names" : false, "suffix" : "" }, { "dropping-particle" : "", "family" : "Cog\u01celniceanu", "given" : "Dan", "non-dropping-particle" : "", "parse-names" : false, "suffix" : "" }, { "dropping-particle" : "", "family" : "Arntzen", "given" : "Jan W.", "non-dropping-particle" : "", "parse-names" : false, "suffix" : "" } ], "container-title" : "Biological Conservation", "id" : "ITEM-1", "issue" : "5", "issued" : { "date-parts" : [ [ "2010" ] ] }, "page" : "1118-1124", "title" : "Amphibian distribution in a traditionally managed rural landscape of Eastern Europe: Probing the effect of landscape composition", "type" : "article-journal", "volume" : "143" }, "uris" : [ "http://www.mendeley.com/documents/?uuid=5033f344-66ca-4976-85d8-d826aefe3dc4" ] } ], "mendeley" : { "formattedCitation" : "(Hartel, Schweiger, \u00d6llerer, Cog\u01celniceanu, &amp; Arntzen, 2010)", "plainTextFormattedCitation" : "(Hartel, Schweiger, \u00d6llerer, Cog\u01celniceanu, &amp; Arntzen, 2010)", "previouslyFormattedCitation" : "(Hartel, Schweiger, \u00d6llerer, Cog\u01celniceanu, &amp; Arntzen, 2010)" }, "properties" : {  }, "schema" : "https://github.com/citation-style-language/schema/raw/master/csl-citation.json" }</w:instrText>
      </w:r>
      <w:r>
        <w:fldChar w:fldCharType="separate"/>
      </w:r>
      <w:r>
        <w:t>(Hartel</w:t>
      </w:r>
      <w:r w:rsidR="00CF429F">
        <w:rPr>
          <w:i/>
        </w:rPr>
        <w:t xml:space="preserve"> et al.</w:t>
      </w:r>
      <w:r>
        <w:t>, 2010)</w:t>
      </w:r>
      <w:r>
        <w:fldChar w:fldCharType="end"/>
      </w:r>
      <w:r w:rsidRPr="003317C0">
        <w:t xml:space="preserve">, </w:t>
      </w:r>
      <w:r>
        <w:t xml:space="preserve">more intense </w:t>
      </w:r>
      <w:r w:rsidRPr="003317C0">
        <w:t>fish farming and recreational activities;</w:t>
      </w:r>
      <w:r>
        <w:t xml:space="preserve"> 2) Climate changes, which threaten species particularly in areas where water and humid habitats are already scarce and expected to become even drier </w:t>
      </w:r>
      <w:r>
        <w:fldChar w:fldCharType="begin" w:fldLock="1"/>
      </w:r>
      <w:r>
        <w:instrText>ADDIN CSL_CITATION { "citationItems" : [ { "id" : "ITEM-1", "itemData" : { "DOI" : "10.1111/j.1365-2699.2006.01482.x", "ISBN" : "0305-0270", "ISSN" : "03050270", "PMID" : "6618", "abstract" : "Aim We explore the relationship between current European distributions of amphibian and reptile species and observed climate, and project species potential distributions into the future. Potential impacts of climate warming are assessed by quantifying the magnitude and direction of modelled distributional shifts for every species. In particular we ask, first, what proportion of amphibian and reptile species are projected to lose and gain suitable climate space in the future? Secondly, do species projections vary according to taxonomic, spatial or environmental properties? And thirdly, what climate factors might be driving projections of loss or gain in suitable environments for species? Location Europe. Methods Distributions of species are modelled with four species -climate envelope techniques (artificial neural networks, generalized linear models, generalized additive models, and classification tree analyses) and distributions are projected into the future using five climate-change scenarios for 2050. Future projections are made considering two extreme assumptions: species have unlimited dispersal ability and species have no dispersal ability. A novel hybrid approach for combining ensembles of forecasts is then used to group linearly covarying projections into clusters with reduced inter-model variability. Results We show that a great proportion of amphibian and reptile species are projected to expand distributions if dispersal is unlimited. This is because warming in the cooler northern ranges of species creates new opportunities for colonization. If species are unable to disperse, then most species are projected to lose range. Loss of suitable climate space for species is projected to occur mainly in the south-west of Europe, including the Iberian Peninsula, whilst species in the south-east are projected to gain suitable climate. This is because dry conditions in the south-west are projected to increase, approaching the levels found in North Africa, where few amphibian species are able to persist. Main conclusions The impact of increasing temperatures on amphibian and reptile species may be less deleterious than previously postulated; indeed, climate cooling would be more deleterious for the persistence of amphibian and reptile species than warming. The ability of species to cope with climate warming may, however, be offset by projected decreases in the availability of water. This should be particularly true for amphibians. Limited dispersal ability\u2026", "author" : [ { "dropping-particle" : "", "family" : "Ara\u00fajo", "given" : "M. B.", "non-dropping-particle" : "", "parse-names" : false, "suffix" : "" }, { "dropping-particle" : "", "family" : "Thuiller", "given" : "W.", "non-dropping-particle" : "", "parse-names" : false, "suffix" : "" }, { "dropping-particle" : "", "family" : "Pearson", "given" : "R. G.", "non-dropping-particle" : "", "parse-names" : false, "suffix" : "" } ], "container-title" : "Journal of Biogeography", "id" : "ITEM-1", "issue" : "10", "issued" : { "date-parts" : [ [ "2006", "10" ] ] }, "page" : "1712-1728", "publisher" : "Blackwell Publishing Ltd", "title" : "Climate warming and the decline of amphibians and reptiles in Europe", "type" : "article-journal", "volume" : "33" }, "uris" : [ "http://www.mendeley.com/documents/?uuid=6d9061e8-e704-33a7-ae68-0899ffa62d13" ] } ], "mendeley" : { "formattedCitation" : "(M. B. Ara\u00fajo, Thuiller, &amp; Pearson, 2006)", "plainTextFormattedCitation" : "(M. B. Ara\u00fajo, Thuiller, &amp; Pearson, 2006)", "previouslyFormattedCitation" : "(M. B. Ara\u00fajo, Thuiller, &amp; Pearson, 2006)" }, "properties" : {  }, "schema" : "https://github.com/citation-style-language/schema/raw/master/csl-citation.json" }</w:instrText>
      </w:r>
      <w:r>
        <w:fldChar w:fldCharType="separate"/>
      </w:r>
      <w:r>
        <w:t>(Araújo</w:t>
      </w:r>
      <w:r w:rsidR="00CF429F">
        <w:rPr>
          <w:i/>
        </w:rPr>
        <w:t xml:space="preserve"> et al.</w:t>
      </w:r>
      <w:r>
        <w:t>, 2006)</w:t>
      </w:r>
      <w:r>
        <w:fldChar w:fldCharType="end"/>
      </w:r>
      <w:r w:rsidRPr="003317C0">
        <w:t>;</w:t>
      </w:r>
      <w:r>
        <w:t xml:space="preserve"> 3) Introduction of alien species, including the chytrid fungus, which is a particularly virulent disease affecting the skin and nervous system of adult amphibians and the mouthparts of their larvae, and responsible for amphibian declines worldwide (fatal for many species) </w:t>
      </w:r>
      <w:r>
        <w:fldChar w:fldCharType="begin" w:fldLock="1"/>
      </w:r>
      <w:r>
        <w:instrText>ADDIN CSL_CITATION { "citationItems" : [ { "id" : "ITEM-1", "itemData" : { "URL" : "http://ec.europa.eu/environment/nature/conservation/species/redlist/amphibians/status.htm", "accessed" : { "date-parts" : [ [ "2017", "9", "20" ] ] }, "author" : [ { "dropping-particle" : "", "family" : "EU", "given" : "", "non-dropping-particle" : "", "parse-names" : false, "suffix" : "" } ], "id" : "ITEM-1", "issued" : { "date-parts" : [ [ "2009" ] ] }, "title" : "European Redlist - Environment - European Commission", "type" : "webpage" }, "uris" : [ "http://www.mendeley.com/documents/?uuid=c947371d-b3db-3ac1-9840-a096db9923f4" ] }, { "id" : "ITEM-2", "itemData" : { "abstract" : "Disease threats to amphibians in Europe are generally poorly understood. The effects that disease can have on amphibian populations can range from minimal to local extirpation. Currently, two infectious agents are emerging as disease threats to European amphibian populations: Batrachochytrium dendrobatidis (Bd), which is the causative agent of amphibian chytridiomycosis, and ranavirus(es). Both pathogens are listed by the World Organization for Animal Health (OIE). The incidence of other infectious diseases, such as amphibiocystidium, might also be increasing. In this review, we discuss known and potential disease threats to European amphibians, including their current and potential impact on amphibian populations, and factors driving their emergence and spread. We provide recommendations on how to proceed with investigations into cases where disease is thought to be involved in mortality or decline. We also stress that a multidisciplinary approach to these investigations is required.", "author" : [ { "dropping-particle" : "", "family" : "Duffus", "given" : "Amanda L J", "non-dropping-particle" : "", "parse-names" : false, "suffix" : "" }, { "dropping-particle" : "", "family" : "Cunningham", "given" : "Andrew A", "non-dropping-particle" : "", "parse-names" : false, "suffix" : "" } ], "container-title" : "HERPETOLOGICAL JOURNAL", "id" : "ITEM-2", "issued" : { "date-parts" : [ [ "2010" ] ] }, "page" : "117-1", "title" : "Major disease threats to European amphibians", "type" : "article-journal", "volume" : "20" }, "uris" : [ "http://www.mendeley.com/documents/?uuid=c3c4b529-8881-3149-9ba4-f86d013ad898" ] } ], "mendeley" : { "formattedCitation" : "(Duffus &amp; Cunningham, 2010; EU, 2009)", "plainTextFormattedCitation" : "(Duffus &amp; Cunningham, 2010; EU, 2009)", "previouslyFormattedCitation" : "(Duffus &amp; Cunningham, 2010; EU, 2009)" }, "properties" : {  }, "schema" : "https://github.com/citation-style-language/schema/raw/master/csl-citation.json" }</w:instrText>
      </w:r>
      <w:r>
        <w:fldChar w:fldCharType="separate"/>
      </w:r>
      <w:r>
        <w:t xml:space="preserve">(Duffus &amp; Cunningham, 2010; </w:t>
      </w:r>
      <w:r w:rsidR="00EF66EF">
        <w:t xml:space="preserve">European </w:t>
      </w:r>
      <w:r w:rsidR="009F3D87">
        <w:t>Commission</w:t>
      </w:r>
      <w:r>
        <w:t>, 2009)</w:t>
      </w:r>
      <w:r>
        <w:fldChar w:fldCharType="end"/>
      </w:r>
      <w:r>
        <w:t xml:space="preserve">. These three factors may also interact to exacerbate each other. In addition, there is rising concern that the impact of pesticides on amphibians has been underestimated and that pesticides could locally be a cause of amphibian population declines </w:t>
      </w:r>
      <w:r>
        <w:fldChar w:fldCharType="begin" w:fldLock="1"/>
      </w:r>
      <w:r>
        <w:instrText>ADDIN CSL_CITATION { "citationItems" : [ { "id" : "ITEM-1", "itemData" : { "DOI" : "10.1038/srep01135", "ISBN" : "2045-2322 (Electronic)\\r2045-2322 (Linking)", "ISSN" : "2045-2322", "PMID" : "23350038", "abstract" : "Amphibians, a class of animals in global decline, are present in agricultural landscapes characterized by agrochemical inputs. Effects of pesticides on terrestrial life stages of amphibians such as juvenile and adult frogs, toads and newts are little understood and a specific risk assessment for pesticide exposure, mandatory for other vertebrate groups, is currently not conducted. We studied the effects of seven pesticide products on juvenile European common frogs (Rana temporaria) in an agricultural overspray scenario. Mortality ranged from 100% after one hour to 40% after seven days at the recommended label rate of currently registered products. The demonstrated toxicity is alarming and a large-scale negative effect of terrestrial pesticide exposure on amphibian populations seems likely. Terrestrial pesticide exposure might be underestimated as a driver of their decline calling for more attention in conservation efforts and the risk assessment procedures in place do not protect this vanishing animal group.", "author" : [ { "dropping-particle" : "", "family" : "Br\u00fchl", "given" : "Carsten A", "non-dropping-particle" : "", "parse-names" : false, "suffix" : "" }, { "dropping-particle" : "", "family" : "Schmidt", "given" : "Thomas", "non-dropping-particle" : "", "parse-names" : false, "suffix" : "" }, { "dropping-particle" : "", "family" : "Pieper", "given" : "Silvia", "non-dropping-particle" : "", "parse-names" : false, "suffix" : "" }, { "dropping-particle" : "", "family" : "Alscher", "given" : "Annika", "non-dropping-particle" : "", "parse-names" : false, "suffix" : "" } ], "container-title" : "Scientific Reports", "id" : "ITEM-1", "issue" : "1", "issued" : { "date-parts" : [ [ "2013" ] ] }, "page" : "1135", "title" : "Terrestrial pesticide exposure of amphibians: An underestimated cause of global decline?", "type" : "article-journal", "volume" : "3" }, "uris" : [ "http://www.mendeley.com/documents/?uuid=ff48210a-162c-3049-8209-81727ce13f52" ] } ], "mendeley" : { "formattedCitation" : "(Br\u00fchl, Schmidt, Pieper, &amp; Alscher, 2013)", "manualFormatting" : "(Br\u00fchl, et al. 2013)", "plainTextFormattedCitation" : "(Br\u00fchl, Schmidt, Pieper, &amp; Alscher, 2013)", "previouslyFormattedCitation" : "(Br\u00fchl, Schmidt, Pieper, &amp; Alscher, 2013)" }, "properties" : {  }, "schema" : "https://github.com/citation-style-language/schema/raw/master/csl-citation.json" }</w:instrText>
      </w:r>
      <w:r>
        <w:fldChar w:fldCharType="separate"/>
      </w:r>
      <w:r w:rsidRPr="00556117">
        <w:t xml:space="preserve">(Brühl, </w:t>
      </w:r>
      <w:r w:rsidR="00301BD0" w:rsidRPr="00301BD0">
        <w:rPr>
          <w:i/>
        </w:rPr>
        <w:t>et al.</w:t>
      </w:r>
      <w:r w:rsidRPr="00556117">
        <w:t xml:space="preserve"> 2013)</w:t>
      </w:r>
      <w:r>
        <w:fldChar w:fldCharType="end"/>
      </w:r>
      <w:r w:rsidRPr="00556117">
        <w:t>.</w:t>
      </w:r>
      <w:r>
        <w:t xml:space="preserve"> </w:t>
      </w:r>
      <w:r>
        <w:rPr>
          <w:color w:val="000000"/>
        </w:rPr>
        <w:t xml:space="preserve">While amphibians are generally declining, in the absence of </w:t>
      </w:r>
      <w:r>
        <w:rPr>
          <w:color w:val="000000"/>
        </w:rPr>
        <w:lastRenderedPageBreak/>
        <w:t>the above mentioned drivers they can be well represented in traditionally managed landscapes by stable populations and species rich communities</w:t>
      </w:r>
      <w:r>
        <w:t xml:space="preserve"> </w:t>
      </w:r>
      <w:r>
        <w:fldChar w:fldCharType="begin" w:fldLock="1"/>
      </w:r>
      <w:r>
        <w:instrText>ADDIN CSL_CITATION { "citationItems" : [ { "id" : "ITEM-1", "itemData" : { "DOI" : "10.1016/j.biocon.2010.02.006", "ISBN" : "0006-3207", "ISSN" : "00063207", "abstract" : "A massive decline of biodiversity is caused by land-use changes. Efforts must therefore be made to better understand the factors that govern organismal distribution, especially for countries where traditional management is about to be intensified such as in Romania. We here document the spatial distribution of amphibians from a Romanian rural landscape where land-use is still largely traditional. We related the occurrence of nine amphibian species and species richness to measures of composition and configuration of the landscape surrounding 54 ponds at three spatial scales: circular areas of 400, 600 and 800 m radii. Busy roads most severely impacted single species and amphibian richness whereas landscape composition measures, such as cover of urban areas, agricultural areas, pastures, forests and wetlands were of little importance. We suggest that the relative unimportance of landscape compositional measures on amphibians is a consequence of the traditional management of these landscapes that keep the environmental conditions favorable for most species. \u00a9 2010 Elsevier Ltd. All rights reserved.", "author" : [ { "dropping-particle" : "", "family" : "Hartel", "given" : "Tibor", "non-dropping-particle" : "", "parse-names" : false, "suffix" : "" }, { "dropping-particle" : "", "family" : "Schweiger", "given" : "Oliver", "non-dropping-particle" : "", "parse-names" : false, "suffix" : "" }, { "dropping-particle" : "", "family" : "\u00d6llerer", "given" : "Kinga", "non-dropping-particle" : "", "parse-names" : false, "suffix" : "" }, { "dropping-particle" : "", "family" : "Cog\u01celniceanu", "given" : "Dan", "non-dropping-particle" : "", "parse-names" : false, "suffix" : "" }, { "dropping-particle" : "", "family" : "Arntzen", "given" : "Jan W.", "non-dropping-particle" : "", "parse-names" : false, "suffix" : "" } ], "container-title" : "Biological Conservation", "id" : "ITEM-1", "issue" : "5", "issued" : { "date-parts" : [ [ "2010" ] ] }, "page" : "1118-1124", "title" : "Amphibian distribution in a traditionally managed rural landscape of Eastern Europe: Probing the effect of landscape composition", "type" : "article-journal", "volume" : "143" }, "uris" : [ "http://www.mendeley.com/documents/?uuid=5033f344-66ca-4976-85d8-d826aefe3dc4" ] } ], "mendeley" : { "formattedCitation" : "(Hartel, Schweiger, \u00d6llerer, Cog\u01celniceanu, &amp; Arntzen, 2010)", "plainTextFormattedCitation" : "(Hartel, Schweiger, \u00d6llerer, Cog\u01celniceanu, &amp; Arntzen, 2010)", "previouslyFormattedCitation" : "(Hartel, Schweiger, \u00d6llerer, Cog\u01celniceanu, &amp; Arntzen, 2010)" }, "properties" : {  }, "schema" : "https://github.com/citation-style-language/schema/raw/master/csl-citation.json" }</w:instrText>
      </w:r>
      <w:r>
        <w:fldChar w:fldCharType="separate"/>
      </w:r>
      <w:r>
        <w:t>(Hartel</w:t>
      </w:r>
      <w:r w:rsidR="00CF429F">
        <w:rPr>
          <w:i/>
        </w:rPr>
        <w:t xml:space="preserve"> et al.</w:t>
      </w:r>
      <w:r>
        <w:t>, 2010)</w:t>
      </w:r>
      <w:r>
        <w:fldChar w:fldCharType="end"/>
      </w:r>
      <w:r>
        <w:rPr>
          <w:color w:val="000000"/>
        </w:rPr>
        <w:t xml:space="preserve">. </w:t>
      </w:r>
    </w:p>
    <w:p w14:paraId="019D618E" w14:textId="77777777" w:rsidR="0048205B" w:rsidRPr="00556117" w:rsidRDefault="0048205B" w:rsidP="00AE389F">
      <w:pPr>
        <w:spacing w:after="0"/>
      </w:pPr>
    </w:p>
    <w:p w14:paraId="0DB427A8" w14:textId="77777777" w:rsidR="0048205B" w:rsidRDefault="0048205B" w:rsidP="00147745">
      <w:pPr>
        <w:pStyle w:val="Heading3"/>
        <w:rPr>
          <w:rStyle w:val="postbodyorig"/>
          <w:rFonts w:asciiTheme="minorHAnsi" w:eastAsiaTheme="minorEastAsia" w:hAnsiTheme="minorHAnsi" w:cstheme="minorBidi"/>
          <w:color w:val="auto"/>
          <w:sz w:val="22"/>
          <w:szCs w:val="22"/>
        </w:rPr>
      </w:pPr>
      <w:bookmarkStart w:id="1040" w:name="_Toc502930058"/>
      <w:bookmarkStart w:id="1041" w:name="_Toc504380642"/>
      <w:bookmarkStart w:id="1042" w:name="_Toc519504551"/>
      <w:r>
        <w:rPr>
          <w:rStyle w:val="postbodyorig"/>
        </w:rPr>
        <w:t>Fishes</w:t>
      </w:r>
      <w:bookmarkEnd w:id="1040"/>
      <w:bookmarkEnd w:id="1041"/>
      <w:bookmarkEnd w:id="1042"/>
    </w:p>
    <w:p w14:paraId="53620BCF" w14:textId="77777777" w:rsidR="0048205B" w:rsidRDefault="0048205B" w:rsidP="001F0516">
      <w:pPr>
        <w:pStyle w:val="Heading4"/>
      </w:pPr>
      <w:bookmarkStart w:id="1043" w:name="_Toc519504552"/>
      <w:r>
        <w:t>Marine fishes</w:t>
      </w:r>
      <w:bookmarkEnd w:id="1043"/>
    </w:p>
    <w:p w14:paraId="736BD6E1" w14:textId="77777777" w:rsidR="0048205B" w:rsidRDefault="0048205B" w:rsidP="00AE389F">
      <w:pPr>
        <w:spacing w:after="0"/>
        <w:rPr>
          <w:b/>
          <w:i/>
          <w:lang w:eastAsia="ja-JP"/>
        </w:rPr>
      </w:pPr>
      <w:r>
        <w:rPr>
          <w:b/>
          <w:i/>
          <w:lang w:eastAsia="ja-JP"/>
        </w:rPr>
        <w:t>Status and trends</w:t>
      </w:r>
    </w:p>
    <w:p w14:paraId="0B1F739F" w14:textId="3016B901" w:rsidR="0048205B" w:rsidRDefault="0048205B" w:rsidP="00AE389F">
      <w:r>
        <w:rPr>
          <w:lang w:eastAsia="ja-JP"/>
        </w:rPr>
        <w:t xml:space="preserve">There are considerably more species of fish in all marine areas surrounding Europe and Central Asia than those known to consumers from markets. For example, reported species richness is around 100 in the Caspian Sea </w:t>
      </w:r>
      <w:r>
        <w:rPr>
          <w:lang w:eastAsia="ja-JP"/>
        </w:rPr>
        <w:fldChar w:fldCharType="begin" w:fldLock="1"/>
      </w:r>
      <w:r>
        <w:rPr>
          <w:lang w:eastAsia="ja-JP"/>
        </w:rPr>
        <w:instrText>ADDIN CSL_CITATION { "citationItems" : [ { "id" : "ITEM-1", "itemData" : { "DOI" : "10.1080/14634988.2015.1028870", "ISSN" : "1463-4988", "abstract" : "For many years fishing was one of the most important human activities in the Caspian Sea and Aral-Syr Darya basin. This article summarizes the results of research conducted by the authors during 1991?2010. Drastic shifts in commercial fish catches as well as in fish diversity were revealed for both the Caspian Sea and the Aral-Syr Darya areas as a result of overfishing, poaching, exotic species introduction, and habitat alterations. The policies of the government authorities in the field of nature protection, especially those involving fish resources, may be characterized by the adoption of controversial and inconsistent decisions and subsequent restructuring of those state institutions charged with nature protection that resulted. These policies did not promote sustainable use of nature resources and will have long-lasting impacts on the protection of fish and other aquatic biological resources. Some recommendations are provided for attaining sustainable fisheries management in the North Caspian and Aral regions.", "author" : [ { "dropping-particle" : "V.", "family" : "Mitrofanov", "given" : "I.", "non-dropping-particle" : "", "parse-names" : false, "suffix" : "" }, { "dropping-particle" : "", "family" : "Mamilov", "given" : "N. Sh.", "non-dropping-particle" : "", "parse-names" : false, "suffix" : "" } ], "container-title" : "Aquatic Ecosystem Health &amp; Management", "id" : "ITEM-1", "issue" : "2", "issued" : { "date-parts" : [ [ "2015", "4", "3" ] ] }, "note" : "doi: 10.1080/14634988.2015.1028870", "page" : "160-170", "publisher" : "Taylor &amp; Francis", "title" : "Fish diversity and fisheries in the Caspian Sea and Aral\u2013Syr Darya basin in the Republic of Kazakhstan at the beginning of the 21st Century", "type" : "article-journal", "volume" : "18" }, "uris" : [ "http://www.mendeley.com/documents/?uuid=a9bb79c6-9b10-4603-8d6c-5b52af727059" ] } ], "mendeley" : { "formattedCitation" : "(Mitrofanov &amp; Mamilov, 2015)", "plainTextFormattedCitation" : "(Mitrofanov &amp; Mamilov, 2015)", "previouslyFormattedCitation" : "(Mitrofanov &amp; Mamilov, 2015)" }, "properties" : {  }, "schema" : "https://github.com/citation-style-language/schema/raw/master/csl-citation.json" }</w:instrText>
      </w:r>
      <w:r>
        <w:rPr>
          <w:lang w:eastAsia="ja-JP"/>
        </w:rPr>
        <w:fldChar w:fldCharType="separate"/>
      </w:r>
      <w:r>
        <w:rPr>
          <w:lang w:eastAsia="ja-JP"/>
        </w:rPr>
        <w:t>(Mitrofanov &amp; Mamilov, 2015)</w:t>
      </w:r>
      <w:r>
        <w:rPr>
          <w:lang w:eastAsia="ja-JP"/>
        </w:rPr>
        <w:fldChar w:fldCharType="end"/>
      </w:r>
      <w:r>
        <w:rPr>
          <w:lang w:eastAsia="ja-JP"/>
        </w:rPr>
        <w:t xml:space="preserve">, 833 in the Far Eastern seas of Russia </w:t>
      </w:r>
      <w:r>
        <w:rPr>
          <w:lang w:eastAsia="ja-JP"/>
        </w:rPr>
        <w:fldChar w:fldCharType="begin" w:fldLock="1"/>
      </w:r>
      <w:r>
        <w:rPr>
          <w:lang w:eastAsia="ja-JP"/>
        </w:rPr>
        <w:instrText>ADDIN CSL_CITATION { "citationItems" : [ { "id" : "ITEM-1", "itemData" : { "DOI" : "10.11648/j.ijema.20140206.12", "abstract" : "The new large database (DB) is considered: the history of its development, sources and the volume of the information contained therein, the first experience of operating it and its prospects; the advantages and disadvantages of this DB are discussed; its role in applied (bioresource) and fundamental researches is highlighted; the DB role in the context of the Concept of information support of the fisheries researches of the Far Eastern seas of Russia and the Comprehensive program of environmental safety of Russia is pointed out, as well as the necessity to continue works on its regular updating and filling with the up-to-date data.", "author" : [ { "dropping-particle" : "V.", "family" : "Volvenko", "given" : "Igor", "non-dropping-particle" : "", "parse-names" : false, "suffix" : "" } ], "container-title" : "International Journal of Environmental Monitoring and Analysis", "id" : "ITEM-1", "issue" : "6", "issued" : { "date-parts" : [ [ "2014" ] ] }, "page" : "302-312", "publisher" : "Science Publishing Group", "title" : "The New Large Database of the Russian Bottom Trawl Surveys in the Far Eastern Seas and the North Pacific Ocean in 1977-2010", "type" : "article-journal", "volume" : "2" }, "uris" : [ "http://www.mendeley.com/documents/?uuid=7ab6fdb6-eb77-4ba5-9350-6bfb59116344" ] } ], "mendeley" : { "formattedCitation" : "(Volvenko, 2014)", "plainTextFormattedCitation" : "(Volvenko, 2014)", "previouslyFormattedCitation" : "(Volvenko, 2014)" }, "properties" : {  }, "schema" : "https://github.com/citation-style-language/schema/raw/master/csl-citation.json" }</w:instrText>
      </w:r>
      <w:r>
        <w:rPr>
          <w:lang w:eastAsia="ja-JP"/>
        </w:rPr>
        <w:fldChar w:fldCharType="separate"/>
      </w:r>
      <w:r>
        <w:rPr>
          <w:lang w:eastAsia="ja-JP"/>
        </w:rPr>
        <w:t>(Volvenko, 2014)</w:t>
      </w:r>
      <w:r>
        <w:rPr>
          <w:lang w:eastAsia="ja-JP"/>
        </w:rPr>
        <w:fldChar w:fldCharType="end"/>
      </w:r>
      <w:r>
        <w:rPr>
          <w:lang w:eastAsia="ja-JP"/>
        </w:rPr>
        <w:t xml:space="preserve">, 650 in the Mediterranean Sea </w:t>
      </w:r>
      <w:r>
        <w:rPr>
          <w:lang w:eastAsia="ja-JP"/>
        </w:rPr>
        <w:fldChar w:fldCharType="begin" w:fldLock="1"/>
      </w:r>
      <w:r>
        <w:rPr>
          <w:lang w:eastAsia="ja-JP"/>
        </w:rPr>
        <w:instrText>ADDIN CSL_CITATION { "citationItems" : [ { "id" : "ITEM-1", "itemData" : { "author" : [ { "dropping-particle" : "", "family" : "United Nations (UN)", "given" : "", "non-dropping-particle" : "", "parse-names" : false, "suffix" : "" } ], "id" : "ITEM-1", "issued" : { "date-parts" : [ [ "2016" ] ] }, "publisher-place" : "New York NY, USA", "title" : "World Ocean Assessment", "type" : "report" }, "uris" : [ "http://www.mendeley.com/documents/?uuid=29d52df7-d9f9-49fc-a039-16182179ead6" ] } ], "mendeley" : { "formattedCitation" : "(United Nations (UN), 2016)", "plainTextFormattedCitation" : "(United Nations (UN), 2016)", "previouslyFormattedCitation" : "(United Nations (UN), 2016)" }, "properties" : {  }, "schema" : "https://github.com/citation-style-language/schema/raw/master/csl-citation.json" }</w:instrText>
      </w:r>
      <w:r>
        <w:rPr>
          <w:lang w:eastAsia="ja-JP"/>
        </w:rPr>
        <w:fldChar w:fldCharType="separate"/>
      </w:r>
      <w:r>
        <w:rPr>
          <w:lang w:eastAsia="ja-JP"/>
        </w:rPr>
        <w:t>(United Nations, 2016)</w:t>
      </w:r>
      <w:r>
        <w:rPr>
          <w:lang w:eastAsia="ja-JP"/>
        </w:rPr>
        <w:fldChar w:fldCharType="end"/>
      </w:r>
      <w:r>
        <w:rPr>
          <w:lang w:eastAsia="ja-JP"/>
        </w:rPr>
        <w:t xml:space="preserve">, 200 in the Black Sea </w:t>
      </w:r>
      <w:r>
        <w:rPr>
          <w:lang w:eastAsia="ja-JP"/>
        </w:rPr>
        <w:fldChar w:fldCharType="begin" w:fldLock="1"/>
      </w:r>
      <w:r>
        <w:rPr>
          <w:lang w:eastAsia="ja-JP"/>
        </w:rPr>
        <w:instrText>ADDIN CSL_CITATION { "citationItems" : [ { "id" : "ITEM-1", "itemData" : { "abstract" : "The biological diversity, including the marine one, and its advanced and continuous decline, respectively, range among priority issues at planetary level, y compris the Black Sea, nowadays. As to the Black Sea and its biodiversity, among the other concerns on present ecological disequilibrium, pollution, living resources, the problem consists of its five times larger watershed than the sea surface itself, totalizing about 350 km3 of freshwater, originating in the hydrographic basins of the Danube, Dneper, Dnester and Don, each year. The six Black Sea coastal states Bulgaria, Georgia, Romania, Russian Federation and Turkey themselves affect marine biodiversity directly through their landbased pollution sources. This review reveals the present state and evolution trends of Black Sea macrophytobenthos, zoobenthos, phytoplankton and related blooms, zooplankton, ichtyofauna and cetaceans, with some examples of changes occurring in the Romanian coastal and marine ecosystem during the last seven decades. The main conclusions highlight that the Black Sea ecosystem is different from that documented in the former reference periods, a slight improvement and rehabilitation tendency of the ecosystem since 1995, the considerable improvement of the pelagic ecosystem especially due to weakening of anthropic pressure. But it is still out of balance by its biodiversity and fish stocks due to eutrophication, overfishing and alien species invasion. The long lasting processes of ecosystem restoration, of qualitative improvement of environmental factors and of fishery resources depend on the efficiency of conservation, protection and management measures to be undertaken together by Danube riparian countries and Black Sea coastal states. There is still a strong need for continuing regional co-operation in the fields of monitoring, research and legislation, by developing scientifically sound data bases and communication networks, for decision makers and end-users.", "author" : [ { "dropping-particle" : "", "family" : "Bologa", "given" : "Alexandru S", "non-dropping-particle" : "", "parse-names" : false, "suffix" : "" }, { "dropping-particle" : "", "family" : "Sava", "given" : "Daciana", "non-dropping-particle" : "", "parse-names" : false, "suffix" : "" } ], "container-title" : "J. Black Sea/Mediterranean Environment", "id" : "ITEM-1", "issue" : "2", "issued" : { "date-parts" : [ [ "2012" ] ] }, "page" : "144-154", "title" : "Present state and evolution trends of biodiversity in the Black Sea: decline and restoration", "type" : "article-journal", "volume" : "18" }, "uris" : [ "http://www.mendeley.com/documents/?uuid=5c1d465e-553b-38a6-aeda-7c68d71a79d9" ] } ], "mendeley" : { "formattedCitation" : "(Bologa &amp; Sava, 2012)", "plainTextFormattedCitation" : "(Bologa &amp; Sava, 2012)", "previouslyFormattedCitation" : "(Bologa &amp; Sava, 2012)" }, "properties" : {  }, "schema" : "https://github.com/citation-style-language/schema/raw/master/csl-citation.json" }</w:instrText>
      </w:r>
      <w:r>
        <w:rPr>
          <w:lang w:eastAsia="ja-JP"/>
        </w:rPr>
        <w:fldChar w:fldCharType="separate"/>
      </w:r>
      <w:r>
        <w:rPr>
          <w:lang w:eastAsia="ja-JP"/>
        </w:rPr>
        <w:t>(Bologa &amp; Sava, 2012)</w:t>
      </w:r>
      <w:r>
        <w:rPr>
          <w:lang w:eastAsia="ja-JP"/>
        </w:rPr>
        <w:fldChar w:fldCharType="end"/>
      </w:r>
      <w:r>
        <w:rPr>
          <w:lang w:eastAsia="ja-JP"/>
        </w:rPr>
        <w:t xml:space="preserve">, and 100 in the Baltic Sea </w:t>
      </w:r>
      <w:r>
        <w:rPr>
          <w:lang w:eastAsia="ja-JP"/>
        </w:rPr>
        <w:fldChar w:fldCharType="begin" w:fldLock="1"/>
      </w:r>
      <w:r>
        <w:rPr>
          <w:lang w:eastAsia="ja-JP"/>
        </w:rPr>
        <w:instrText>ADDIN CSL_CITATION { "citationItems" : [ { "id" : "ITEM-1", "itemData" : { "abstract" : "Sixty different benthic landscapes, 150 biotopes, and a richness of about 100 species of fi sh, 450 macroalgae species, 1000 zoobenthos species, 3000 plankton species, and many thousands of unknown species of bacteria and virusesthat is a rough estimate of the biodiversity hidden under the Baltic Sea surface. These organisms and their ambient environment form the building blocks of the ecosystem and the interactions among all com- ponents determine the characteristic features of the Baltic Sea.", "author" : [ { "dropping-particle" : "", "family" : "HELCOM", "given" : "", "non-dropping-particle" : "", "parse-names" : false, "suffix" : "" } ], "id" : "ITEM-1", "issued" : { "date-parts" : [ [ "2009" ] ] }, "number-of-pages" : "188", "title" : "Biodiversity in the Baltic Sea", "type" : "report" }, "uris" : [ "http://www.mendeley.com/documents/?uuid=6b67c56e-2c11-4a92-97d0-647c3fb04d45" ] } ], "mendeley" : { "formattedCitation" : "(HELCOM, 2009)", "plainTextFormattedCitation" : "(HELCOM, 2009)", "previouslyFormattedCitation" : "(HELCOM, 2009)" }, "properties" : {  }, "schema" : "https://github.com/citation-style-language/schema/raw/master/csl-citation.json" }</w:instrText>
      </w:r>
      <w:r>
        <w:rPr>
          <w:lang w:eastAsia="ja-JP"/>
        </w:rPr>
        <w:fldChar w:fldCharType="separate"/>
      </w:r>
      <w:r>
        <w:rPr>
          <w:lang w:eastAsia="ja-JP"/>
        </w:rPr>
        <w:t>(HELCOM, 2009)</w:t>
      </w:r>
      <w:r>
        <w:rPr>
          <w:lang w:eastAsia="ja-JP"/>
        </w:rPr>
        <w:fldChar w:fldCharType="end"/>
      </w:r>
      <w:r>
        <w:rPr>
          <w:lang w:eastAsia="ja-JP"/>
        </w:rPr>
        <w:t xml:space="preserve">. </w:t>
      </w:r>
      <w:r>
        <w:t>Species richness tends to be comparatively higher in coastal areas, along the continental slope, and towards the south (</w:t>
      </w:r>
      <w:r w:rsidR="00E02367">
        <w:rPr>
          <w:b/>
        </w:rPr>
        <w:t>Figure 3.50</w:t>
      </w:r>
      <w:r>
        <w:t xml:space="preserve">). Due to the high mobility of fish and the open nature of marine waters, there are intense, complex, competitive interactions within fish communities, which naturally leads to large differences in the population biomasses of different species </w:t>
      </w:r>
      <w:r>
        <w:fldChar w:fldCharType="begin" w:fldLock="1"/>
      </w:r>
      <w:r>
        <w:instrText>ADDIN CSL_CITATION { "citationItems" : [ { "id" : "ITEM-1", "itemData" : { "DOI" : "10.3354/meps10305", "ISSN" : "0171-8630", "author" : [ { "dropping-particle" : "", "family" : "Fung", "given" : "T", "non-dropping-particle" : "", "parse-names" : false, "suffix" : "" }, { "dropping-particle" : "", "family" : "Farnsworth", "given" : "KD", "non-dropping-particle" : "", "parse-names" : false, "suffix" : "" }, { "dropping-particle" : "", "family" : "Shephard", "given" : "S", "non-dropping-particle" : "", "parse-names" : false, "suffix" : "" }, { "dropping-particle" : "", "family" : "Reid", "given" : "DG", "non-dropping-particle" : "", "parse-names" : false, "suffix" : "" }, { "dropping-particle" : "", "family" : "Rossberg", "given" : "AG", "non-dropping-particle" : "", "parse-names" : false, "suffix" : "" } ], "container-title" : "Marine Ecology Progress Series", "id" : "ITEM-1", "issued" : { "date-parts" : [ [ "2013", "6", "12" ] ] }, "page" : "155-171", "title" : "Why the size structure of marine communities can require decades to recover from fishing", "type" : "article-journal", "volume" : "484" }, "uris" : [ "http://www.mendeley.com/documents/?uuid=4fd706ed-5801-34d7-9c1e-e287d304cf02" ] } ], "mendeley" : { "formattedCitation" : "(Fung, Farnsworth, Shephard, Reid, &amp; Rossberg, 2013)", "plainTextFormattedCitation" : "(Fung, Farnsworth, Shephard, Reid, &amp; Rossberg, 2013)", "previouslyFormattedCitation" : "(Fung, Farnsworth, Shephard, Reid, &amp; Rossberg, 2013)" }, "properties" : {  }, "schema" : "https://github.com/citation-style-language/schema/raw/master/csl-citation.json" }</w:instrText>
      </w:r>
      <w:r>
        <w:fldChar w:fldCharType="separate"/>
      </w:r>
      <w:r>
        <w:t>(Fung</w:t>
      </w:r>
      <w:r w:rsidR="00CF429F">
        <w:rPr>
          <w:i/>
        </w:rPr>
        <w:t xml:space="preserve"> et al.</w:t>
      </w:r>
      <w:r>
        <w:t>, 2013)</w:t>
      </w:r>
      <w:r>
        <w:fldChar w:fldCharType="end"/>
      </w:r>
      <w:r>
        <w:t xml:space="preserve">. </w:t>
      </w:r>
    </w:p>
    <w:p w14:paraId="50A3543B" w14:textId="5D2D7164" w:rsidR="0048205B" w:rsidRDefault="004070AA" w:rsidP="00AE389F">
      <w:r w:rsidRPr="004070AA">
        <w:t>In Europe and Central Asia, 26</w:t>
      </w:r>
      <w:r>
        <w:t>%</w:t>
      </w:r>
      <w:r w:rsidRPr="004070AA">
        <w:t xml:space="preserve"> of marine fish species have known trend data. Of those, 72</w:t>
      </w:r>
      <w:r>
        <w:t>%</w:t>
      </w:r>
      <w:r w:rsidRPr="004070AA">
        <w:t xml:space="preserve"> are stable, 26</w:t>
      </w:r>
      <w:r>
        <w:t>%</w:t>
      </w:r>
      <w:r w:rsidRPr="004070AA">
        <w:t xml:space="preserve"> have declining populations and 2</w:t>
      </w:r>
      <w:r>
        <w:t>%</w:t>
      </w:r>
      <w:r w:rsidRPr="004070AA">
        <w:t xml:space="preserve"> have been increasing over the last decade (IUCN</w:t>
      </w:r>
      <w:r>
        <w:t xml:space="preserve">, </w:t>
      </w:r>
      <w:r w:rsidRPr="0044194F">
        <w:t>2017</w:t>
      </w:r>
      <w:r w:rsidR="00EB6A9B">
        <w:t>c</w:t>
      </w:r>
      <w:r w:rsidRPr="004070AA">
        <w:t>).</w:t>
      </w:r>
      <w:r>
        <w:t xml:space="preserve"> </w:t>
      </w:r>
      <w:r w:rsidR="0048205B">
        <w:t xml:space="preserve">In a comprehensive assessment of threats to European marine fish species, </w:t>
      </w:r>
      <w:r w:rsidR="0048205B">
        <w:fldChar w:fldCharType="begin" w:fldLock="1"/>
      </w:r>
      <w:r w:rsidR="0048205B">
        <w:instrText>ADDIN CSL_CITATION { "citationItems" : [ { "id" : "ITEM-1", "itemData" : { "DOI" : "10.2779/082723", "ISBN" : "978-92-79-45412-7", "abstract" : "Starting in 2007 with the launch of the European Red List of Mammals, all vertebrate groups have since been assessed according to the same IUCN Red List methodology; the current Red List for marine fishes is thus filling a gap for the last group of vertebrates that still remained to be assessed. Accordingly, for the first time ever, an assessment of the extinction risk for each and every vertebrate species occurring in the European Union (and in Europe) is now available.", "author" : [ { "dropping-particle" : "", "family" : "Nieto", "given" : "A.", "non-dropping-particle" : "", "parse-names" : false, "suffix" : "" }, { "dropping-particle" : "", "family" : "Ralph", "given" : "G.M.", "non-dropping-particle" : "", "parse-names" : false, "suffix" : "" }, { "dropping-particle" : "", "family" : "Comeros-Raynal", "given" : "M.T.", "non-dropping-particle" : "", "parse-names" : false, "suffix" : "" }, { "dropping-particle" : "", "family" : "Kemp", "given" : "J.", "non-dropping-particle" : "", "parse-names" : false, "suffix" : "" }, { "dropping-particle" : "", "family" : "Garc\u00eda Criado", "given" : "M.", "non-dropping-particle" : "", "parse-names" : false, "suffix" : "" }, { "dropping-particle" : "", "family" : "Allen", "given" : "D.J.", "non-dropping-particle" : "", "parse-names" : false, "suffix" : "" }, { "dropping-particle" : "", "family" : "Dulvy", "given" : "N.K.", "non-dropping-particle" : "", "parse-names" : false, "suffix" : "" }, { "dropping-particle" : "", "family" : "Walls", "given" : "R.H.L.", "non-dropping-particle" : "", "parse-names" : false, "suffix" : "" }, { "dropping-particle" : "", "family" : "Russell", "given" : "B.", "non-dropping-particle" : "", "parse-names" : false, "suffix" : "" }, { "dropping-particle" : "", "family" : "Pollard", "given" : "D.", "non-dropping-particle" : "", "parse-names" : false, "suffix" : "" }, { "dropping-particle" : "", "family" : "Garc\u00eda", "given" : "S.", "non-dropping-particle" : "", "parse-names" : false, "suffix" : "" }, { "dropping-particle" : "", "family" : "Craig", "given" : "M.", "non-dropping-particle" : "", "parse-names" : false, "suffix" : "" }, { "dropping-particle" : "", "family" : "Collette", "given" : "B.B.", "non-dropping-particle" : "", "parse-names" : false, "suffix" : "" }, { "dropping-particle" : "", "family" : "Pollom", "given" : "R.", "non-dropping-particle" : "", "parse-names" : false, "suffix" : "" }, { "dropping-particle" : "", "family" : "Biscoito", "given" : "M.", "non-dropping-particle" : "", "parse-names" : false, "suffix" : "" }, { "dropping-particle" : "", "family" : "Labbish Chao", "given" : "N.", "non-dropping-particle" : "", "parse-names" : false, "suffix" : "" }, { "dropping-particle" : "", "family" : "Abella", "given" : "A.", "non-dropping-particle" : "", "parse-names" : false, "suffix" : "" }, { "dropping-particle" : "", "family" : "Afonso", "given" : "P.", "non-dropping-particle" : "", "parse-names" : false, "suffix" : "" }, { "dropping-particle" : "", "family" : "\u00c1lvarez", "given" : "H.", "non-dropping-particle" : "", "parse-names" : false, "suffix" : "" }, { "dropping-particle" : "", "family" : "Carpenter", "given" : "K.E.", "non-dropping-particle" : "", "parse-names" : false, "suffix" : "" }, { "dropping-particle" : "", "family" : "Cl\u00f2", "given" : "S.", "non-dropping-particle" : "", "parse-names" : false, "suffix" : "" }, { "dropping-particle" : "", "family" : "Cook", "given" : "R.", "non-dropping-particle" : "", "parse-names" : false, "suffix" : "" }, { "dropping-particle" : "", "family" : "Costa", "given" : "M.J.", "non-dropping-particle" : "", "parse-names" : false, "suffix" : "" }, { "dropping-particle" : "", "family" : "Delgado", "given" : "J.", "non-dropping-particle" : "", "parse-names" : false, "suffix" : "" }, { "dropping-particle" : "", "family" : "Dureuil", "given" : "M.", "non-dropping-particle" : "", "parse-names" : false, "suffix" : "" }, { "dropping-particle" : "", "family" : "Ellis", "given" : "J.R.", "non-dropping-particle" : "", "parse-names" : false, "suffix" : "" }, { "dropping-particle" : "", "family" : "Farrell", "given" : "E.D.", "non-dropping-particle" : "", "parse-names" : false, "suffix" : "" }, { "dropping-particle" : "", "family" : "Fernandes", "given" : "P.", "non-dropping-particle" : "", "parse-names" : false, "suffix" : "" }, { "dropping-particle" : "", "family" : "Florin", "given" : "A-B.", "non-dropping-particle" : "", "parse-names" : false, "suffix" : "" }, { "dropping-particle" : "", "family" : "Fordham", "given" : "S.", "non-dropping-particle" : "", "parse-names" : false, "suffix" : "" }, { "dropping-particle" : "", "family" : "Fowler", "given" : "S.", "non-dropping-particle" : "", "parse-names" : false, "suffix" : "" }, { "dropping-particle" : "", "family" : "Gil de Sola", "given" : "L.", "non-dropping-particle" : "", "parse-names" : false, "suffix" : "" }, { "dropping-particle" : "", "family" : "Gil Herrera", "given" : "J.", "non-dropping-particle" : "", "parse-names" : false, "suffix" : "" }, { "dropping-particle" : "", "family" : "Goodpaster", "given" : "A.", "non-dropping-particle" : "", "parse-names" : false, "suffix" : "" }, { "dropping-particle" : "", "family" : "Harvey", "given" : "M.", "non-dropping-particle" : "", "parse-names" : false, "suffix" : "" }, { "dropping-particle" : "", "family" : "Heessen", "given" : "H.", "non-dropping-particle" : "", "parse-names" : false, "suffix" : "" }, { "dropping-particle" : "", "family" : "Herler", "given" : "J.", "non-dropping-particle" : "", "parse-names" : false, "suffix" : "" }, { "dropping-particle" : "", "family" : "Jung", "given" : "A.", "non-dropping-particle" : "", "parse-names" : false, "suffix" : "" }, { "dropping-particle" : "", "family" : "Karmovskaya", "given" : "E.", "non-dropping-particle" : "", "parse-names" : false, "suffix" : "" }, { "dropping-particle" : "", "family" : "Keskin", "given" : "C.", "non-dropping-particle" : "", "parse-names" : false, "suffix" : "" }, { "dropping-particle" : "", "family" : "Knudsen", "given" : "S.W.", "non-dropping-particle" : "", "parse-names" : false, "suffix" : "" }, { "dropping-particle" : "", "family" : "Kobyliansky", "given" : "S.", "non-dropping-particle" : "", "parse-names" : false, "suffix" : "" }, { "dropping-particle" : "", "family" : "Kova\u010di\u0107", "given" : "M.", "non-dropping-particle" : "", "parse-names" : false, "suffix" : "" }, { "dropping-particle" : "", "family" : "Lawson", "given" : "J.M.", "non-dropping-particle" : "", "parse-names" : false, "suffix" : "" }, { "dropping-particle" : "", "family" : "Lorance", "given" : "P.", "non-dropping-particle" : "", "parse-names" : false, "suffix" : "" }, { "dropping-particle" : "", "family" : "McCully Phillips", "given" : "S.", "non-dropping-particle" : "", "parse-names" : false, "suffix" : "" }, { "dropping-particle" : "", "family" : "Munroe", "given" : "T.", "non-dropping-particle" : "", "parse-names" : false, "suffix" : "" }, { "dropping-particle" : "", "family" : "Nedreaas", "given" : "K.", "non-dropping-particle" : "", "parse-names" : false, "suffix" : "" }, { "dropping-particle" : "", "family" : "Nielsen", "given" : "J.", "non-dropping-particle" : "", "parse-names" : false, "suffix" : "" }, { "dropping-particle" : "", "family" : "Papaconstantinou", "given" : "C.", "non-dropping-particle" : "", "parse-names" : false, "suffix" : "" }, { "dropping-particle" : "", "family" : "Polidoro", "given" : "B.", "non-dropping-particle" : "", "parse-names" : false, "suffix" : "" }, { "dropping-particle" : "", "family" : "Pollock", "given" : "C.M.", "non-dropping-particle" : "", "parse-names" : false, "suffix" : "" }, { "dropping-particle" : "", "family" : "Rijnsdorp", "given" : "A.D.", "non-dropping-particle" : "", "parse-names" : false, "suffix" : "" }, { "dropping-particle" : "", "family" : "Sayer", "given" : "C.", "non-dropping-particle" : "", "parse-names" : false, "suffix" : "" }, { "dropping-particle" : "", "family" : "Scott", "given" : "J.", "non-dropping-particle" : "", "parse-names" : false, "suffix" : "" }, { "dropping-particle" : "", "family" : "Serena", "given" : "F.", "non-dropping-particle" : "", "parse-names" : false, "suffix" : "" }, { "dropping-particle" : "", "family" : "Smith-Vaniz", "given" : "W.F.", "non-dropping-particle" : "", "parse-names" : false, "suffix" : "" }, { "dropping-particle" : "", "family" : "Soldo", "given" : "A.", "non-dropping-particle" : "", "parse-names" : false, "suffix" : "" }, { "dropping-particle" : "", "family" : "Stump", "given" : "E.", "non-dropping-particle" : "", "parse-names" : false, "suffix" : "" }, { "dropping-particle" : "", "family" : "Williams", "given" : "J.T.", "non-dropping-particle" : "", "parse-names" : false, "suffix" : "" } ], "id" : "ITEM-1", "issued" : { "date-parts" : [ [ "2015" ] ] }, "number-of-pages" : "91", "publisher" : "Publications Office of the European Union", "publisher-place" : "Luxembourg", "title" : "European Red List of marine fishes", "type" : "book" }, "uris" : [ "http://www.mendeley.com/documents/?uuid=f7bf80ba-42a4-481e-bd90-d846da02213c" ] } ], "mendeley" : { "formattedCitation" : "(A. Nieto et al., 2015)", "manualFormatting" : "Nieto et al. (2015)", "plainTextFormattedCitation" : "(A. Nieto et al., 2015)", "previouslyFormattedCitation" : "(A. Nieto et al., 2015)" }, "properties" : {  }, "schema" : "https://github.com/citation-style-language/schema/raw/master/csl-citation.json" }</w:instrText>
      </w:r>
      <w:r w:rsidR="0048205B">
        <w:fldChar w:fldCharType="separate"/>
      </w:r>
      <w:r w:rsidR="0048205B">
        <w:t xml:space="preserve">Nieto </w:t>
      </w:r>
      <w:r w:rsidR="00301BD0" w:rsidRPr="00301BD0">
        <w:rPr>
          <w:i/>
        </w:rPr>
        <w:t>et al.</w:t>
      </w:r>
      <w:r w:rsidR="0048205B">
        <w:t xml:space="preserve"> (2015)</w:t>
      </w:r>
      <w:r w:rsidR="0048205B">
        <w:fldChar w:fldCharType="end"/>
      </w:r>
      <w:r w:rsidR="0048205B">
        <w:t xml:space="preserve"> </w:t>
      </w:r>
      <w:r w:rsidR="0048205B">
        <w:rPr>
          <w:lang w:eastAsia="ja-JP"/>
        </w:rPr>
        <w:t>found that 59 species (</w:t>
      </w:r>
      <w:r w:rsidR="00A26495">
        <w:t>7.5%) were threatened. All 15 critically e</w:t>
      </w:r>
      <w:r w:rsidR="0048205B">
        <w:t xml:space="preserve">ndangered species amongst these are Chondrichthyes (sharks, rays, and similar). The low resilience of these organisms is due to their life-history traits (slow reproduction and small number of offspring). Indeed, poor conservation status is most common for Chondrichthyes and other species with large body size, which also infers slow reproductive rates </w:t>
      </w:r>
      <w:r w:rsidR="0048205B">
        <w:fldChar w:fldCharType="begin" w:fldLock="1"/>
      </w:r>
      <w:r w:rsidR="0048205B">
        <w:instrText>ADDIN CSL_CITATION { "citationItems" : [ { "id" : "ITEM-1", "itemData" : { "DOI" : "10.1038/s41559-017-0170", "ISSN" : "2397-334X", "abstract" : "Europe has a long tradition of exploiting marine fishes and is promoting marine economic activity through its Blue Growth strategy. This increase in anthropogenic pressure, along with climate change, threatens the biodiversity of fishes and food security. Here, we examine the conservation status of 1,020 species of European marine fishes and identify factors that con- tribute to their extinction risk. Large fish species (greater than 1.5 m total length) are most at risk; half of these are threat- ened with extinction, predominantly sharks, rays and sturgeons. This analysis was based on the latest International Union for Conservation of Nature (IUCN) European regional Red List of marine fishes, which was coherent with assessments of the status of fish stocks carried out independently by fisheries management agencies: no species classified by IUCN as threatened were considered sustainable by these agencies. A remarkable geographic divergence in stock status was also evident: in northern Europe, most stocks were not overfished, whereas in the Mediterranean Sea, almost all stocks were overfished. As Europe pro- ceeds with its sustainable Blue Growth agenda, two main issues stand out as needing priority actions in relation to its marine fishes: the conservation of marine fish megafauna and the sustainability of Mediterranean fish stocks.", "author" : [ { "dropping-particle" : "", "family" : "Fernandes", "given" : "Paul G.", "non-dropping-particle" : "", "parse-names" : false, "suffix" : "" }, { "dropping-particle" : "", "family" : "Ralph", "given" : "Gina M.", "non-dropping-particle" : "", "parse-names" : false, "suffix" : "" }, { "dropping-particle" : "", "family" : "Nieto", "given" : "Ana", "non-dropping-particle" : "", "parse-names" : false, "suffix" : "" }, { "dropping-particle" : "", "family" : "Garc\u00eda Criado", "given" : "Mariana", "non-dropping-particle" : "", "parse-names" : false, "suffix" : "" }, { "dropping-particle" : "", "family" : "Vasilakopoulos", "given" : "Paraskevas", "non-dropping-particle" : "", "parse-names" : false, "suffix" : "" }, { "dropping-particle" : "", "family" : "Maravelias", "given" : "Christos D.", "non-dropping-particle" : "", "parse-names" : false, "suffix" : "" }, { "dropping-particle" : "", "family" : "Cook", "given" : "Robin M.", "non-dropping-particle" : "", "parse-names" : false, "suffix" : "" }, { "dropping-particle" : "", "family" : "Pollom", "given" : "Riley A.", "non-dropping-particle" : "", "parse-names" : false, "suffix" : "" }, { "dropping-particle" : "", "family" : "Kova\u010di\u0107", "given" : "Marcelo", "non-dropping-particle" : "", "parse-names" : false, "suffix" : "" }, { "dropping-particle" : "", "family" : "Pollard", "given" : "David", "non-dropping-particle" : "", "parse-names" : false, "suffix" : "" }, { "dropping-particle" : "", "family" : "Farrell", "given" : "Edward D.", "non-dropping-particle" : "", "parse-names" : false, "suffix" : "" }, { "dropping-particle" : "", "family" : "Florin", "given" : "Ann-Britt", "non-dropping-particle" : "", "parse-names" : false, "suffix" : "" }, { "dropping-particle" : "", "family" : "Polidoro", "given" : "Beth A.", "non-dropping-particle" : "", "parse-names" : false, "suffix" : "" }, { "dropping-particle" : "", "family" : "Lawson", "given" : "Julia M.", "non-dropping-particle" : "", "parse-names" : false, "suffix" : "" }, { "dropping-particle" : "", "family" : "Lorance", "given" : "Pascal", "non-dropping-particle" : "", "parse-names" : false, "suffix" : "" }, { "dropping-particle" : "", "family" : "Uiblein", "given" : "Franz", "non-dropping-particle" : "", "parse-names" : false, "suffix" : "" }, { "dropping-particle" : "", "family" : "Craig", "given" : "Matthew", "non-dropping-particle" : "", "parse-names" : false, "suffix" : "" }, { "dropping-particle" : "", "family" : "Allen", "given" : "David J.", "non-dropping-particle" : "", "parse-names" : false, "suffix" : "" }, { "dropping-particle" : "", "family" : "Fowler", "given" : "Sarah L.", "non-dropping-particle" : "", "parse-names" : false, "suffix" : "" }, { "dropping-particle" : "", "family" : "Walls", "given" : "Rachel H. L.", "non-dropping-particle" : "", "parse-names" : false, "suffix" : "" }, { "dropping-particle" : "", "family" : "Comeros-Raynal", "given" : "Mia T.", "non-dropping-particle" : "", "parse-names" : false, "suffix" : "" }, { "dropping-particle" : "", "family" : "Harvey", "given" : "Michael S.", "non-dropping-particle" : "", "parse-names" : false, "suffix" : "" }, { "dropping-particle" : "", "family" : "Dureuil", "given" : "Manuel", "non-dropping-particle" : "", "parse-names" : false, "suffix" : "" }, { "dropping-particle" : "", "family" : "Biscoito", "given" : "Manuel", "non-dropping-particle" : "", "parse-names" : false, "suffix" : "" }, { "dropping-particle" : "", "family" : "Pollock", "given" : "Caroline", "non-dropping-particle" : "", "parse-names" : false, "suffix" : "" }, { "dropping-particle" : "", "family" : "McCully Phillips", "given" : "Sophy R.", "non-dropping-particle" : "", "parse-names" : false, "suffix" : "" }, { "dropping-particle" : "", "family" : "Ellis", "given" : "Jim R.", "non-dropping-particle" : "", "parse-names" : false, "suffix" : "" }, { "dropping-particle" : "", "family" : "Papaconstantinou", "given" : "Constantinos", "non-dropping-particle" : "", "parse-names" : false, "suffix" : "" }, { "dropping-particle" : "", "family" : "Soldo", "given" : "Alen", "non-dropping-particle" : "", "parse-names" : false, "suffix" : "" }, { "dropping-particle" : "", "family" : "Keskin", "given" : "\u00c7etin", "non-dropping-particle" : "", "parse-names" : false, "suffix" : "" }, { "dropping-particle" : "", "family" : "Knudsen", "given" : "Steen Wilhelm", "non-dropping-particle" : "", "parse-names" : false, "suffix" : "" }, { "dropping-particle" : "", "family" : "Gil de Sola", "given" : "Lu\u00eds", "non-dropping-particle" : "", "parse-names" : false, "suffix" : "" }, { "dropping-particle" : "", "family" : "Serena", "given" : "Fabrizio", "non-dropping-particle" : "", "parse-names" : false, "suffix" : "" }, { "dropping-particle" : "", "family" : "Collette", "given" : "Bruce B.", "non-dropping-particle" : "", "parse-names" : false, "suffix" : "" }, { "dropping-particle" : "", "family" : "Nedreaas", "given" : "Kjell", "non-dropping-particle" : "", "parse-names" : false, "suffix" : "" }, { "dropping-particle" : "", "family" : "Stump", "given" : "Emilie", "non-dropping-particle" : "", "parse-names" : false, "suffix" : "" }, { "dropping-particle" : "", "family" : "Russell", "given" : "Barry C.", "non-dropping-particle" : "", "parse-names" : false, "suffix" : "" }, { "dropping-particle" : "", "family" : "Garcia", "given" : "Silvia", "non-dropping-particle" : "", "parse-names" : false, "suffix" : "" }, { "dropping-particle" : "", "family" : "Afonso", "given" : "Pedro", "non-dropping-particle" : "", "parse-names" : false, "suffix" : "" }, { "dropping-particle" : "", "family" : "Jung", "given" : "Armelle B. J.", "non-dropping-particle" : "", "parse-names" : false, "suffix" : "" }, { "dropping-particle" : "", "family" : "Alvarez", "given" : "Helena", "non-dropping-particle" : "", "parse-names" : false, "suffix" : "" }, { "dropping-particle" : "", "family" : "Delgado", "given" : "Jo\u00e3o", "non-dropping-particle" : "", "parse-names" : false, "suffix" : "" }, { "dropping-particle" : "", "family" : "Dulvy", "given" : "Nicholas K.", "non-dropping-particle" : "", "parse-names" : false, "suffix" : "" }, { "dropping-particle" : "", "family" : "Carpenter", "given" : "Kent E.", "non-dropping-particle" : "", "parse-names" : false, "suffix" : "" } ], "container-title" : "Nature Ecology &amp; Evolution", "id" : "ITEM-1", "issued" : { "date-parts" : [ [ "2017" ] ] }, "page" : "1-9", "title" : "Coherent assessments of Europe\u2019s marine fishes show regional divergence and megafauna loss", "type" : "article-journal", "volume" : "1" }, "uris" : [ "http://www.mendeley.com/documents/?uuid=377f5b48-bd10-4275-811d-4d41b0e2e1af" ] } ], "mendeley" : { "formattedCitation" : "(Fernandes et al., 2017b)", "plainTextFormattedCitation" : "(Fernandes et al., 2017b)", "previouslyFormattedCitation" : "(Fernandes et al., 2017b)" }, "properties" : {  }, "schema" : "https://github.com/citation-style-language/schema/raw/master/csl-citation.json" }</w:instrText>
      </w:r>
      <w:r w:rsidR="0048205B">
        <w:fldChar w:fldCharType="separate"/>
      </w:r>
      <w:r w:rsidR="0048205B" w:rsidRPr="00193C7B">
        <w:t xml:space="preserve">(Fernandes </w:t>
      </w:r>
      <w:r w:rsidR="00301BD0" w:rsidRPr="00301BD0">
        <w:rPr>
          <w:i/>
        </w:rPr>
        <w:t>et al.</w:t>
      </w:r>
      <w:r w:rsidR="0048205B" w:rsidRPr="00193C7B">
        <w:t>, 2017b)</w:t>
      </w:r>
      <w:r w:rsidR="0048205B">
        <w:fldChar w:fldCharType="end"/>
      </w:r>
      <w:r w:rsidR="0048205B">
        <w:t xml:space="preserve">. Among the largest species, many migrate over large distances. Of species with assessed stock, including those considered overfished, </w:t>
      </w:r>
      <w:r w:rsidR="0048205B">
        <w:fldChar w:fldCharType="begin" w:fldLock="1"/>
      </w:r>
      <w:r w:rsidR="0048205B">
        <w:instrText>ADDIN CSL_CITATION { "citationItems" : [ { "id" : "ITEM-1", "itemData" : { "DOI" : "10.1038/s41559-017-0170", "ISSN" : "2397-334X", "abstract" : "Europe has a long tradition of exploiting marine fishes and is promoting marine economic activity through its Blue Growth strategy. This increase in anthropogenic pressure, along with climate change, threatens the biodiversity of fishes and food security. Here, we examine the conservation status of 1,020 species of European marine fishes and identify factors that con- tribute to their extinction risk. Large fish species (greater than 1.5 m total length) are most at risk; half of these are threat- ened with extinction, predominantly sharks, rays and sturgeons. This analysis was based on the latest International Union for Conservation of Nature (IUCN) European regional Red List of marine fishes, which was coherent with assessments of the status of fish stocks carried out independently by fisheries management agencies: no species classified by IUCN as threatened were considered sustainable by these agencies. A remarkable geographic divergence in stock status was also evident: in northern Europe, most stocks were not overfished, whereas in the Mediterranean Sea, almost all stocks were overfished. As Europe pro- ceeds with its sustainable Blue Growth agenda, two main issues stand out as needing priority actions in relation to its marine fishes: the conservation of marine fish megafauna and the sustainability of Mediterranean fish stocks.", "author" : [ { "dropping-particle" : "", "family" : "Fernandes", "given" : "Paul G.", "non-dropping-particle" : "", "parse-names" : false, "suffix" : "" }, { "dropping-particle" : "", "family" : "Ralph", "given" : "Gina M.", "non-dropping-particle" : "", "parse-names" : false, "suffix" : "" }, { "dropping-particle" : "", "family" : "Nieto", "given" : "Ana", "non-dropping-particle" : "", "parse-names" : false, "suffix" : "" }, { "dropping-particle" : "", "family" : "Garc\u00eda Criado", "given" : "Mariana", "non-dropping-particle" : "", "parse-names" : false, "suffix" : "" }, { "dropping-particle" : "", "family" : "Vasilakopoulos", "given" : "Paraskevas", "non-dropping-particle" : "", "parse-names" : false, "suffix" : "" }, { "dropping-particle" : "", "family" : "Maravelias", "given" : "Christos D.", "non-dropping-particle" : "", "parse-names" : false, "suffix" : "" }, { "dropping-particle" : "", "family" : "Cook", "given" : "Robin M.", "non-dropping-particle" : "", "parse-names" : false, "suffix" : "" }, { "dropping-particle" : "", "family" : "Pollom", "given" : "Riley A.", "non-dropping-particle" : "", "parse-names" : false, "suffix" : "" }, { "dropping-particle" : "", "family" : "Kova\u010di\u0107", "given" : "Marcelo", "non-dropping-particle" : "", "parse-names" : false, "suffix" : "" }, { "dropping-particle" : "", "family" : "Pollard", "given" : "David", "non-dropping-particle" : "", "parse-names" : false, "suffix" : "" }, { "dropping-particle" : "", "family" : "Farrell", "given" : "Edward D.", "non-dropping-particle" : "", "parse-names" : false, "suffix" : "" }, { "dropping-particle" : "", "family" : "Florin", "given" : "Ann-Britt", "non-dropping-particle" : "", "parse-names" : false, "suffix" : "" }, { "dropping-particle" : "", "family" : "Polidoro", "given" : "Beth A.", "non-dropping-particle" : "", "parse-names" : false, "suffix" : "" }, { "dropping-particle" : "", "family" : "Lawson", "given" : "Julia M.", "non-dropping-particle" : "", "parse-names" : false, "suffix" : "" }, { "dropping-particle" : "", "family" : "Lorance", "given" : "Pascal", "non-dropping-particle" : "", "parse-names" : false, "suffix" : "" }, { "dropping-particle" : "", "family" : "Uiblein", "given" : "Franz", "non-dropping-particle" : "", "parse-names" : false, "suffix" : "" }, { "dropping-particle" : "", "family" : "Craig", "given" : "Matthew", "non-dropping-particle" : "", "parse-names" : false, "suffix" : "" }, { "dropping-particle" : "", "family" : "Allen", "given" : "David J.", "non-dropping-particle" : "", "parse-names" : false, "suffix" : "" }, { "dropping-particle" : "", "family" : "Fowler", "given" : "Sarah L.", "non-dropping-particle" : "", "parse-names" : false, "suffix" : "" }, { "dropping-particle" : "", "family" : "Walls", "given" : "Rachel H. L.", "non-dropping-particle" : "", "parse-names" : false, "suffix" : "" }, { "dropping-particle" : "", "family" : "Comeros-Raynal", "given" : "Mia T.", "non-dropping-particle" : "", "parse-names" : false, "suffix" : "" }, { "dropping-particle" : "", "family" : "Harvey", "given" : "Michael S.", "non-dropping-particle" : "", "parse-names" : false, "suffix" : "" }, { "dropping-particle" : "", "family" : "Dureuil", "given" : "Manuel", "non-dropping-particle" : "", "parse-names" : false, "suffix" : "" }, { "dropping-particle" : "", "family" : "Biscoito", "given" : "Manuel", "non-dropping-particle" : "", "parse-names" : false, "suffix" : "" }, { "dropping-particle" : "", "family" : "Pollock", "given" : "Caroline", "non-dropping-particle" : "", "parse-names" : false, "suffix" : "" }, { "dropping-particle" : "", "family" : "McCully Phillips", "given" : "Sophy R.", "non-dropping-particle" : "", "parse-names" : false, "suffix" : "" }, { "dropping-particle" : "", "family" : "Ellis", "given" : "Jim R.", "non-dropping-particle" : "", "parse-names" : false, "suffix" : "" }, { "dropping-particle" : "", "family" : "Papaconstantinou", "given" : "Constantinos", "non-dropping-particle" : "", "parse-names" : false, "suffix" : "" }, { "dropping-particle" : "", "family" : "Soldo", "given" : "Alen", "non-dropping-particle" : "", "parse-names" : false, "suffix" : "" }, { "dropping-particle" : "", "family" : "Keskin", "given" : "\u00c7etin", "non-dropping-particle" : "", "parse-names" : false, "suffix" : "" }, { "dropping-particle" : "", "family" : "Knudsen", "given" : "Steen Wilhelm", "non-dropping-particle" : "", "parse-names" : false, "suffix" : "" }, { "dropping-particle" : "", "family" : "Gil de Sola", "given" : "Lu\u00eds", "non-dropping-particle" : "", "parse-names" : false, "suffix" : "" }, { "dropping-particle" : "", "family" : "Serena", "given" : "Fabrizio", "non-dropping-particle" : "", "parse-names" : false, "suffix" : "" }, { "dropping-particle" : "", "family" : "Collette", "given" : "Bruce B.", "non-dropping-particle" : "", "parse-names" : false, "suffix" : "" }, { "dropping-particle" : "", "family" : "Nedreaas", "given" : "Kjell", "non-dropping-particle" : "", "parse-names" : false, "suffix" : "" }, { "dropping-particle" : "", "family" : "Stump", "given" : "Emilie", "non-dropping-particle" : "", "parse-names" : false, "suffix" : "" }, { "dropping-particle" : "", "family" : "Russell", "given" : "Barry C.", "non-dropping-particle" : "", "parse-names" : false, "suffix" : "" }, { "dropping-particle" : "", "family" : "Garcia", "given" : "Silvia", "non-dropping-particle" : "", "parse-names" : false, "suffix" : "" }, { "dropping-particle" : "", "family" : "Afonso", "given" : "Pedro", "non-dropping-particle" : "", "parse-names" : false, "suffix" : "" }, { "dropping-particle" : "", "family" : "Jung", "given" : "Armelle B. J.", "non-dropping-particle" : "", "parse-names" : false, "suffix" : "" }, { "dropping-particle" : "", "family" : "Alvarez", "given" : "Helena", "non-dropping-particle" : "", "parse-names" : false, "suffix" : "" }, { "dropping-particle" : "", "family" : "Delgado", "given" : "Jo\u00e3o", "non-dropping-particle" : "", "parse-names" : false, "suffix" : "" }, { "dropping-particle" : "", "family" : "Dulvy", "given" : "Nicholas K.", "non-dropping-particle" : "", "parse-names" : false, "suffix" : "" }, { "dropping-particle" : "", "family" : "Carpenter", "given" : "Kent E.", "non-dropping-particle" : "", "parse-names" : false, "suffix" : "" } ], "container-title" : "Nature Ecology &amp; Evolution", "id" : "ITEM-1", "issued" : { "date-parts" : [ [ "2017" ] ] }, "page" : "1-9", "title" : "Coherent assessments of Europe\u2019s marine fishes show regional divergence and megafauna loss", "type" : "article-journal", "volume" : "1" }, "uris" : [ "http://www.mendeley.com/documents/?uuid=377f5b48-bd10-4275-811d-4d41b0e2e1af" ] } ], "mendeley" : { "formattedCitation" : "(Fernandes et al., 2017b)", "manualFormatting" : "Fernandes et al. (2017)", "plainTextFormattedCitation" : "(Fernandes et al., 2017b)", "previouslyFormattedCitation" : "(Fernandes et al., 2017b)" }, "properties" : {  }, "schema" : "https://github.com/citation-style-language/schema/raw/master/csl-citation.json" }</w:instrText>
      </w:r>
      <w:r w:rsidR="0048205B">
        <w:fldChar w:fldCharType="separate"/>
      </w:r>
      <w:r w:rsidR="0048205B">
        <w:t xml:space="preserve">Fernandes </w:t>
      </w:r>
      <w:r w:rsidR="00301BD0" w:rsidRPr="00301BD0">
        <w:rPr>
          <w:i/>
        </w:rPr>
        <w:t>et al.</w:t>
      </w:r>
      <w:r w:rsidR="0048205B">
        <w:t xml:space="preserve"> (2017)</w:t>
      </w:r>
      <w:r w:rsidR="0048205B">
        <w:fldChar w:fldCharType="end"/>
      </w:r>
      <w:r w:rsidR="0048205B">
        <w:t xml:space="preserve"> found only a small proportion to be threatened. Considering trends in the sizes of species populations, 8.4% were found to be declining, mainly due to overfishing, but also coastal development, energy production and mining, and pollution. Increasing trends were found for 1.7% of populations. For about 69% of marine fish species data for </w:t>
      </w:r>
      <w:r w:rsidR="0048205B" w:rsidRPr="004937D0">
        <w:rPr>
          <w:bCs/>
        </w:rPr>
        <w:t xml:space="preserve">European Union </w:t>
      </w:r>
      <w:r w:rsidR="0048205B">
        <w:t>waters is insufficient to estimate trends (</w:t>
      </w:r>
      <w:r w:rsidR="004801E4">
        <w:t xml:space="preserve">Nieto </w:t>
      </w:r>
      <w:r w:rsidR="00301BD0" w:rsidRPr="00301BD0">
        <w:rPr>
          <w:i/>
        </w:rPr>
        <w:t>et al.</w:t>
      </w:r>
      <w:r w:rsidR="0048205B">
        <w:t>, 2015).</w:t>
      </w:r>
    </w:p>
    <w:p w14:paraId="301BBDE8" w14:textId="6CCE316D" w:rsidR="00CC3880" w:rsidRPr="00CC3880" w:rsidRDefault="00CC3880" w:rsidP="00CC3880">
      <w:pPr>
        <w:rPr>
          <w:lang w:val="en-US"/>
        </w:rPr>
      </w:pPr>
      <w:bookmarkStart w:id="1044" w:name="_Hlk499932256"/>
      <w:r>
        <w:rPr>
          <w:lang w:eastAsia="en-GB"/>
        </w:rPr>
        <w:lastRenderedPageBreak/>
        <w:drawing>
          <wp:inline distT="0" distB="0" distL="0" distR="0" wp14:anchorId="3D4B11B8" wp14:editId="79D8B321">
            <wp:extent cx="5759450" cy="3692525"/>
            <wp:effectExtent l="0" t="0" r="0" b="3175"/>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2"/>
                    <a:stretch>
                      <a:fillRect/>
                    </a:stretch>
                  </pic:blipFill>
                  <pic:spPr>
                    <a:xfrm>
                      <a:off x="0" y="0"/>
                      <a:ext cx="5759450" cy="3692525"/>
                    </a:xfrm>
                    <a:prstGeom prst="rect">
                      <a:avLst/>
                    </a:prstGeom>
                  </pic:spPr>
                </pic:pic>
              </a:graphicData>
            </a:graphic>
          </wp:inline>
        </w:drawing>
      </w:r>
    </w:p>
    <w:bookmarkEnd w:id="1044"/>
    <w:p w14:paraId="5E9D7B03" w14:textId="372B0F9B" w:rsidR="0048205B" w:rsidRDefault="0048205B" w:rsidP="00AE389F">
      <w:r>
        <w:t xml:space="preserve">Good data on trends is available for the North East Atlantic shelf seas, which permits application of trend analyses that take into account that fish populations can naturally fluctuate over wide ranges </w:t>
      </w:r>
      <w:r>
        <w:fldChar w:fldCharType="begin" w:fldLock="1"/>
      </w:r>
      <w:r>
        <w:instrText>ADDIN CSL_CITATION { "citationItems" : [ { "id" : "ITEM-1", "itemData" : { "DOI" : "10.1093/icesjms/fss148", "ISBN" : "1054-3139", "author" : [ { "dropping-particle" : "", "family" : "Greenstreet", "given" : "Simon P R", "non-dropping-particle" : "", "parse-names" : false, "suffix" : "" }, { "dropping-particle" : "", "family" : "Rossberg", "given" : "Axel G", "non-dropping-particle" : "", "parse-names" : false, "suffix" : "" }, { "dropping-particle" : "", "family" : "Fox", "given" : "Clive J", "non-dropping-particle" : "", "parse-names" : false, "suffix" : "" }, { "dropping-particle" : "", "family" : "Quesne", "given" : "William J F", "non-dropping-particle" : "Le", "parse-names" : false, "suffix" : "" }, { "dropping-particle" : "", "family" : "Blasdale", "given" : "Tom", "non-dropping-particle" : "", "parse-names" : false, "suffix" : "" }, { "dropping-particle" : "", "family" : "Boulcott", "given" : "Philip", "non-dropping-particle" : "", "parse-names" : false, "suffix" : "" }, { "dropping-particle" : "", "family" : "Mitchell", "given" : "Ian", "non-dropping-particle" : "", "parse-names" : false, "suffix" : "" }, { "dropping-particle" : "", "family" : "Millar", "given" : "Colin", "non-dropping-particle" : "", "parse-names" : false, "suffix" : "" }, { "dropping-particle" : "", "family" : "Moffat", "given" : "Colin F", "non-dropping-particle" : "", "parse-names" : false, "suffix" : "" } ], "container-title" : "Ices Journal of Marine Science", "id" : "ITEM-1", "issue" : "10", "issued" : { "date-parts" : [ [ "2012" ] ] }, "page" : "1789-1801", "title" : "Demersal fish biodiversity: species-level indicators and trends-based targets for the Marine Strategy Framework Directive", "type" : "article-journal", "volume" : "69" }, "uris" : [ "http://www.mendeley.com/documents/?uuid=62c84d2c-7f3c-48c5-93a9-e20ef740c605" ] } ], "mendeley" : { "formattedCitation" : "(Greenstreet et al., 2012)", "plainTextFormattedCitation" : "(Greenstreet et al., 2012)", "previouslyFormattedCitation" : "(Greenstreet et al., 2012)" }, "properties" : {  }, "schema" : "https://github.com/citation-style-language/schema/raw/master/csl-citation.json" }</w:instrText>
      </w:r>
      <w:r>
        <w:fldChar w:fldCharType="separate"/>
      </w:r>
      <w:r>
        <w:t xml:space="preserve">(Greenstreet </w:t>
      </w:r>
      <w:r w:rsidR="00301BD0" w:rsidRPr="00301BD0">
        <w:rPr>
          <w:i/>
        </w:rPr>
        <w:t>et al.</w:t>
      </w:r>
      <w:r>
        <w:t>, 2012)</w:t>
      </w:r>
      <w:r>
        <w:fldChar w:fldCharType="end"/>
      </w:r>
      <w:r>
        <w:t xml:space="preserve">. These reveal recovery of a statistically significant number of fish species classed as sensitive (based on their recruitment pattern) in the Celtic Sea, but not yet in the North Sea </w:t>
      </w:r>
      <w:r>
        <w:fldChar w:fldCharType="begin" w:fldLock="1"/>
      </w:r>
      <w:r>
        <w:instrText>ADDIN CSL_CITATION { "citationItems" : [ { "id" : "ITEM-1", "itemData" : { "URL" : "https://oap.ospar.org/en/ospar-assessments/intermediate-assessment-2017", "accessed" : { "date-parts" : [ [ "2017", "7", "6" ] ] }, "author" : [ { "dropping-particle" : "", "family" : "OSPAR", "given" : "", "non-dropping-particle" : "", "parse-names" : false, "suffix" : "" } ], "id" : "ITEM-1", "issued" : { "date-parts" : [ [ "2017" ] ] }, "title" : "Intermediate Assessment 2017", "type" : "webpage" }, "uris" : [ "http://www.mendeley.com/documents/?uuid=d22c5b37-e970-4191-8c82-356534f3dadc" ] } ], "mendeley" : { "formattedCitation" : "(OSPAR, 2017b)", "plainTextFormattedCitation" : "(OSPAR, 2017b)", "previouslyFormattedCitation" : "(OSPAR, 2017b)" }, "properties" : {  }, "schema" : "https://github.com/citation-style-language/schema/raw/master/csl-citation.json" }</w:instrText>
      </w:r>
      <w:r>
        <w:fldChar w:fldCharType="separate"/>
      </w:r>
      <w:r w:rsidRPr="00193C7B">
        <w:t xml:space="preserve">(OSPAR, </w:t>
      </w:r>
      <w:r w:rsidRPr="0044194F">
        <w:t>2017b</w:t>
      </w:r>
      <w:r w:rsidRPr="00193C7B">
        <w:t>)</w:t>
      </w:r>
      <w:r>
        <w:fldChar w:fldCharType="end"/>
      </w:r>
      <w:r>
        <w:t xml:space="preserve">. Yet, in both of these highly fished areas the number of recovering species has increased over time </w:t>
      </w:r>
      <w:r>
        <w:fldChar w:fldCharType="begin" w:fldLock="1"/>
      </w:r>
      <w:r>
        <w:instrText>ADDIN CSL_CITATION { "citationItems" : [ { "id" : "ITEM-1", "itemData" : { "URL" : "https://oap.ospar.org/en/ospar-assessments/intermediate-assessment-2017", "accessed" : { "date-parts" : [ [ "2017", "7", "6" ] ] }, "author" : [ { "dropping-particle" : "", "family" : "OSPAR", "given" : "", "non-dropping-particle" : "", "parse-names" : false, "suffix" : "" } ], "id" : "ITEM-1", "issued" : { "date-parts" : [ [ "2017" ] ] }, "title" : "Intermediate Assessment 2017", "type" : "webpage" }, "uris" : [ "http://www.mendeley.com/documents/?uuid=d22c5b37-e970-4191-8c82-356534f3dadc" ] } ], "mendeley" : { "formattedCitation" : "(OSPAR, 2017b)", "plainTextFormattedCitation" : "(OSPAR, 2017b)", "previouslyFormattedCitation" : "(OSPAR, 2017b)" }, "properties" : {  }, "schema" : "https://github.com/citation-style-language/schema/raw/master/csl-citation.json" }</w:instrText>
      </w:r>
      <w:r>
        <w:fldChar w:fldCharType="separate"/>
      </w:r>
      <w:r w:rsidRPr="00193C7B">
        <w:t xml:space="preserve">(OSPAR, </w:t>
      </w:r>
      <w:r w:rsidRPr="0044194F">
        <w:t>2017b</w:t>
      </w:r>
      <w:r w:rsidRPr="00193C7B">
        <w:t>)</w:t>
      </w:r>
      <w:r>
        <w:fldChar w:fldCharType="end"/>
      </w:r>
      <w:r>
        <w:t xml:space="preserve"> as a result of changes in fisheries management.</w:t>
      </w:r>
    </w:p>
    <w:p w14:paraId="5A850704" w14:textId="1A003DB9" w:rsidR="0048205B" w:rsidRDefault="0048205B" w:rsidP="00AE389F">
      <w:r>
        <w:t xml:space="preserve">Considering the strong relationship between conservation status and body size </w:t>
      </w:r>
      <w:r>
        <w:fldChar w:fldCharType="begin" w:fldLock="1"/>
      </w:r>
      <w:r>
        <w:instrText>ADDIN CSL_CITATION { "citationItems" : [ { "id" : "ITEM-1", "itemData" : { "DOI" : "10.1038/s41559-017-0170", "ISSN" : "2397-334X", "abstract" : "Europe has a long tradition of exploiting marine fishes and is promoting marine economic activity through its Blue Growth strategy. This increase in anthropogenic pressure, along with climate change, threatens the biodiversity of fishes and food security. Here, we examine the conservation status of 1,020 species of European marine fishes and identify factors that con- tribute to their extinction risk. Large fish species (greater than 1.5 m total length) are most at risk; half of these are threat- ened with extinction, predominantly sharks, rays and sturgeons. This analysis was based on the latest International Union for Conservation of Nature (IUCN) European regional Red List of marine fishes, which was coherent with assessments of the status of fish stocks carried out independently by fisheries management agencies: no species classified by IUCN as threatened were considered sustainable by these agencies. A remarkable geographic divergence in stock status was also evident: in northern Europe, most stocks were not overfished, whereas in the Mediterranean Sea, almost all stocks were overfished. As Europe pro- ceeds with its sustainable Blue Growth agenda, two main issues stand out as needing priority actions in relation to its marine fishes: the conservation of marine fish megafauna and the sustainability of Mediterranean fish stocks.", "author" : [ { "dropping-particle" : "", "family" : "Fernandes", "given" : "Paul G.", "non-dropping-particle" : "", "parse-names" : false, "suffix" : "" }, { "dropping-particle" : "", "family" : "Ralph", "given" : "Gina M.", "non-dropping-particle" : "", "parse-names" : false, "suffix" : "" }, { "dropping-particle" : "", "family" : "Nieto", "given" : "Ana", "non-dropping-particle" : "", "parse-names" : false, "suffix" : "" }, { "dropping-particle" : "", "family" : "Garc\u00eda Criado", "given" : "Mariana", "non-dropping-particle" : "", "parse-names" : false, "suffix" : "" }, { "dropping-particle" : "", "family" : "Vasilakopoulos", "given" : "Paraskevas", "non-dropping-particle" : "", "parse-names" : false, "suffix" : "" }, { "dropping-particle" : "", "family" : "Maravelias", "given" : "Christos D.", "non-dropping-particle" : "", "parse-names" : false, "suffix" : "" }, { "dropping-particle" : "", "family" : "Cook", "given" : "Robin M.", "non-dropping-particle" : "", "parse-names" : false, "suffix" : "" }, { "dropping-particle" : "", "family" : "Pollom", "given" : "Riley A.", "non-dropping-particle" : "", "parse-names" : false, "suffix" : "" }, { "dropping-particle" : "", "family" : "Kova\u010di\u0107", "given" : "Marcelo", "non-dropping-particle" : "", "parse-names" : false, "suffix" : "" }, { "dropping-particle" : "", "family" : "Pollard", "given" : "David", "non-dropping-particle" : "", "parse-names" : false, "suffix" : "" }, { "dropping-particle" : "", "family" : "Farrell", "given" : "Edward D.", "non-dropping-particle" : "", "parse-names" : false, "suffix" : "" }, { "dropping-particle" : "", "family" : "Florin", "given" : "Ann-Britt", "non-dropping-particle" : "", "parse-names" : false, "suffix" : "" }, { "dropping-particle" : "", "family" : "Polidoro", "given" : "Beth A.", "non-dropping-particle" : "", "parse-names" : false, "suffix" : "" }, { "dropping-particle" : "", "family" : "Lawson", "given" : "Julia M.", "non-dropping-particle" : "", "parse-names" : false, "suffix" : "" }, { "dropping-particle" : "", "family" : "Lorance", "given" : "Pascal", "non-dropping-particle" : "", "parse-names" : false, "suffix" : "" }, { "dropping-particle" : "", "family" : "Uiblein", "given" : "Franz", "non-dropping-particle" : "", "parse-names" : false, "suffix" : "" }, { "dropping-particle" : "", "family" : "Craig", "given" : "Matthew", "non-dropping-particle" : "", "parse-names" : false, "suffix" : "" }, { "dropping-particle" : "", "family" : "Allen", "given" : "David J.", "non-dropping-particle" : "", "parse-names" : false, "suffix" : "" }, { "dropping-particle" : "", "family" : "Fowler", "given" : "Sarah L.", "non-dropping-particle" : "", "parse-names" : false, "suffix" : "" }, { "dropping-particle" : "", "family" : "Walls", "given" : "Rachel H. L.", "non-dropping-particle" : "", "parse-names" : false, "suffix" : "" }, { "dropping-particle" : "", "family" : "Comeros-Raynal", "given" : "Mia T.", "non-dropping-particle" : "", "parse-names" : false, "suffix" : "" }, { "dropping-particle" : "", "family" : "Harvey", "given" : "Michael S.", "non-dropping-particle" : "", "parse-names" : false, "suffix" : "" }, { "dropping-particle" : "", "family" : "Dureuil", "given" : "Manuel", "non-dropping-particle" : "", "parse-names" : false, "suffix" : "" }, { "dropping-particle" : "", "family" : "Biscoito", "given" : "Manuel", "non-dropping-particle" : "", "parse-names" : false, "suffix" : "" }, { "dropping-particle" : "", "family" : "Pollock", "given" : "Caroline", "non-dropping-particle" : "", "parse-names" : false, "suffix" : "" }, { "dropping-particle" : "", "family" : "McCully Phillips", "given" : "Sophy R.", "non-dropping-particle" : "", "parse-names" : false, "suffix" : "" }, { "dropping-particle" : "", "family" : "Ellis", "given" : "Jim R.", "non-dropping-particle" : "", "parse-names" : false, "suffix" : "" }, { "dropping-particle" : "", "family" : "Papaconstantinou", "given" : "Constantinos", "non-dropping-particle" : "", "parse-names" : false, "suffix" : "" }, { "dropping-particle" : "", "family" : "Soldo", "given" : "Alen", "non-dropping-particle" : "", "parse-names" : false, "suffix" : "" }, { "dropping-particle" : "", "family" : "Keskin", "given" : "\u00c7etin", "non-dropping-particle" : "", "parse-names" : false, "suffix" : "" }, { "dropping-particle" : "", "family" : "Knudsen", "given" : "Steen Wilhelm", "non-dropping-particle" : "", "parse-names" : false, "suffix" : "" }, { "dropping-particle" : "", "family" : "Gil de Sola", "given" : "Lu\u00eds", "non-dropping-particle" : "", "parse-names" : false, "suffix" : "" }, { "dropping-particle" : "", "family" : "Serena", "given" : "Fabrizio", "non-dropping-particle" : "", "parse-names" : false, "suffix" : "" }, { "dropping-particle" : "", "family" : "Collette", "given" : "Bruce B.", "non-dropping-particle" : "", "parse-names" : false, "suffix" : "" }, { "dropping-particle" : "", "family" : "Nedreaas", "given" : "Kjell", "non-dropping-particle" : "", "parse-names" : false, "suffix" : "" }, { "dropping-particle" : "", "family" : "Stump", "given" : "Emilie", "non-dropping-particle" : "", "parse-names" : false, "suffix" : "" }, { "dropping-particle" : "", "family" : "Russell", "given" : "Barry C.", "non-dropping-particle" : "", "parse-names" : false, "suffix" : "" }, { "dropping-particle" : "", "family" : "Garcia", "given" : "Silvia", "non-dropping-particle" : "", "parse-names" : false, "suffix" : "" }, { "dropping-particle" : "", "family" : "Afonso", "given" : "Pedro", "non-dropping-particle" : "", "parse-names" : false, "suffix" : "" }, { "dropping-particle" : "", "family" : "Jung", "given" : "Armelle B. J.", "non-dropping-particle" : "", "parse-names" : false, "suffix" : "" }, { "dropping-particle" : "", "family" : "Alvarez", "given" : "Helena", "non-dropping-particle" : "", "parse-names" : false, "suffix" : "" }, { "dropping-particle" : "", "family" : "Delgado", "given" : "Jo\u00e3o", "non-dropping-particle" : "", "parse-names" : false, "suffix" : "" }, { "dropping-particle" : "", "family" : "Dulvy", "given" : "Nicholas K.", "non-dropping-particle" : "", "parse-names" : false, "suffix" : "" }, { "dropping-particle" : "", "family" : "Carpenter", "given" : "Kent E.", "non-dropping-particle" : "", "parse-names" : false, "suffix" : "" } ], "container-title" : "Nature Ecology &amp; Evolution", "id" : "ITEM-1", "issued" : { "date-parts" : [ [ "2017" ] ] }, "page" : "1-9", "title" : "Coherent assessments of Europe\u2019s marine fishes show regional divergence and megafauna loss", "type" : "article-journal", "volume" : "1" }, "uris" : [ "http://www.mendeley.com/documents/?uuid=377f5b48-bd10-4275-811d-4d41b0e2e1af" ] } ], "mendeley" : { "formattedCitation" : "(Fernandes et al., 2017b)", "plainTextFormattedCitation" : "(Fernandes et al., 2017b)", "previouslyFormattedCitation" : "(Fernandes et al., 2017b)" }, "properties" : {  }, "schema" : "https://github.com/citation-style-language/schema/raw/master/csl-citation.json" }</w:instrText>
      </w:r>
      <w:r>
        <w:fldChar w:fldCharType="separate"/>
      </w:r>
      <w:r w:rsidRPr="00193C7B">
        <w:t xml:space="preserve">(Fernandes </w:t>
      </w:r>
      <w:r w:rsidR="00301BD0" w:rsidRPr="00301BD0">
        <w:rPr>
          <w:i/>
        </w:rPr>
        <w:t>et al.</w:t>
      </w:r>
      <w:r w:rsidRPr="00193C7B">
        <w:t>, 2017)</w:t>
      </w:r>
      <w:r>
        <w:fldChar w:fldCharType="end"/>
      </w:r>
      <w:r>
        <w:t xml:space="preserve"> and the slow recovery dynamic of overall fish community size structure </w:t>
      </w:r>
      <w:r>
        <w:fldChar w:fldCharType="begin" w:fldLock="1"/>
      </w:r>
      <w:r>
        <w:instrText>ADDIN CSL_CITATION { "citationItems" : [ { "id" : "ITEM-1", "itemData" : { "DOI" : "10.3354/meps10305", "ISSN" : "0171-8630", "author" : [ { "dropping-particle" : "", "family" : "Fung", "given" : "T", "non-dropping-particle" : "", "parse-names" : false, "suffix" : "" }, { "dropping-particle" : "", "family" : "Farnsworth", "given" : "KD", "non-dropping-particle" : "", "parse-names" : false, "suffix" : "" }, { "dropping-particle" : "", "family" : "Shephard", "given" : "S", "non-dropping-particle" : "", "parse-names" : false, "suffix" : "" }, { "dropping-particle" : "", "family" : "Reid", "given" : "DG", "non-dropping-particle" : "", "parse-names" : false, "suffix" : "" }, { "dropping-particle" : "", "family" : "Rossberg", "given" : "AG", "non-dropping-particle" : "", "parse-names" : false, "suffix" : "" } ], "container-title" : "Marine Ecology Progress Series", "id" : "ITEM-1", "issued" : { "date-parts" : [ [ "2013", "6", "12" ] ] }, "page" : "155-171", "title" : "Why the size structure of marine communities can require decades to recover from fishing", "type" : "article-journal", "volume" : "484" }, "uris" : [ "http://www.mendeley.com/documents/?uuid=4fd706ed-5801-34d7-9c1e-e287d304cf02" ] } ], "mendeley" : { "formattedCitation" : "(Fung et al., 2013)", "plainTextFormattedCitation" : "(Fung et al., 2013)", "previouslyFormattedCitation" : "(Fung et al., 2013)" }, "properties" : {  }, "schema" : "https://github.com/citation-style-language/schema/raw/master/csl-citation.json" }</w:instrText>
      </w:r>
      <w:r>
        <w:fldChar w:fldCharType="separate"/>
      </w:r>
      <w:r>
        <w:t xml:space="preserve">(Fung </w:t>
      </w:r>
      <w:r w:rsidR="00301BD0" w:rsidRPr="00301BD0">
        <w:rPr>
          <w:i/>
        </w:rPr>
        <w:t>et al.</w:t>
      </w:r>
      <w:r>
        <w:t>, 2013)</w:t>
      </w:r>
      <w:r>
        <w:fldChar w:fldCharType="end"/>
      </w:r>
      <w:r>
        <w:t xml:space="preserve">, the state of marine fish communities can be assessed based on the </w:t>
      </w:r>
      <w:r w:rsidR="00BF37FA">
        <w:t>“</w:t>
      </w:r>
      <w:r>
        <w:t>typical length</w:t>
      </w:r>
      <w:r w:rsidR="00BF37FA">
        <w:t>”</w:t>
      </w:r>
      <w:r>
        <w:t xml:space="preserve"> </w:t>
      </w:r>
      <w:r>
        <w:fldChar w:fldCharType="begin" w:fldLock="1"/>
      </w:r>
      <w:r>
        <w:instrText>ADDIN CSL_CITATION { "citationItems" : [ { "id" : "ITEM-1", "itemData" : { "abstract" : "The size structure of fish-communities is an emergent high-level property of marine food webs responsive to changes in structure and function. To measure this food web property using data arising from routine fisheries surveys, a simple metric known as Typical Length has been proposed as more suitable than the Large Fish Indicator, which has been highly engineered to be responsive to fishing pressure. Typical Length avoids the inherent dependence of the Large Fish Indicator on a parameter that requires case-by-case adjustments. Using IBTS survey time series for five spatial subdivisions of the Greater North Sea, we show that the Typical Length can provide information equivalent to the Large Fish Indicator when fishing is likely the strongest driver, but differences can also arise. In this example, Typical Length exhibits smaller random fluctuations (\"noise\") than the Large Fish Indicator. Typical Length is also more adaptable than the Large Fish Indicator and can be easily applied to monitor pelagic fish in addition to demersal fish, and together with information on the potential growth of the fish community, a proxy of which can be derived from the Mean Maximum Length indicator, it is possible to partition change in community composition from change in size structure. This suggests that Typical Length is an improvement over the Large Fish Indicator as a food web indicator with the potential to offer further insight when considered in conjunction with indicators of community composition.", "author" : [ { "dropping-particle" : "", "family" : "Lynam", "given" : "Christopher P.", "non-dropping-particle" : "", "parse-names" : false, "suffix" : "" }, { "dropping-particle" : "", "family" : "Rossberg", "given" : "Axel G.", "non-dropping-particle" : "", "parse-names" : false, "suffix" : "" } ], "id" : "ITEM-1", "issued" : { "date-parts" : [ [ "2017", "7", "20" ] ] }, "title" : "New univariate characterization of fish community size structure improves precision beyond the Large Fish Indicator", "type" : "article-journal" }, "uris" : [ "http://www.mendeley.com/documents/?uuid=4ca4a687-34fe-32a4-ab07-cc70e086e80d" ] } ], "mendeley" : { "formattedCitation" : "(Lynam &amp; Rossberg, 2017)", "plainTextFormattedCitation" : "(Lynam &amp; Rossberg, 2017)", "previouslyFormattedCitation" : "(Lynam &amp; Rossberg, 2017)" }, "properties" : {  }, "schema" : "https://github.com/citation-style-language/schema/raw/master/csl-citation.json" }</w:instrText>
      </w:r>
      <w:r>
        <w:fldChar w:fldCharType="separate"/>
      </w:r>
      <w:r>
        <w:t>(Lynam &amp; Rossberg, 2017)</w:t>
      </w:r>
      <w:r>
        <w:fldChar w:fldCharType="end"/>
      </w:r>
      <w:r>
        <w:t xml:space="preserve"> of fish caught in surveys. Using this measure, </w:t>
      </w:r>
      <w:r>
        <w:fldChar w:fldCharType="begin" w:fldLock="1"/>
      </w:r>
      <w:r>
        <w:instrText>ADDIN CSL_CITATION { "citationItems" : [ { "id" : "ITEM-1", "itemData" : { "URL" : "https://oap.ospar.org/en/ospar-assessments/intermediate-assessment-2017", "accessed" : { "date-parts" : [ [ "2017", "7", "6" ] ] }, "author" : [ { "dropping-particle" : "", "family" : "OSPAR", "given" : "", "non-dropping-particle" : "", "parse-names" : false, "suffix" : "" } ], "id" : "ITEM-1", "issued" : { "date-parts" : [ [ "2017" ] ] }, "title" : "Intermediate Assessment 2017", "type" : "webpage" }, "uris" : [ "http://www.mendeley.com/documents/?uuid=d22c5b37-e970-4191-8c82-356534f3dadc" ] } ], "mendeley" : { "formattedCitation" : "(OSPAR, 2017b)", "plainTextFormattedCitation" : "(OSPAR, 2017b)", "previouslyFormattedCitation" : "(OSPAR, 2017b)" }, "properties" : {  }, "schema" : "https://github.com/citation-style-language/schema/raw/master/csl-citation.json" }</w:instrText>
      </w:r>
      <w:r>
        <w:fldChar w:fldCharType="separate"/>
      </w:r>
      <w:r w:rsidRPr="00193C7B">
        <w:t>OSPAR</w:t>
      </w:r>
      <w:r w:rsidR="00B01F08">
        <w:t xml:space="preserve"> (</w:t>
      </w:r>
      <w:r w:rsidRPr="00193C7B">
        <w:t>2017b)</w:t>
      </w:r>
      <w:r>
        <w:fldChar w:fldCharType="end"/>
      </w:r>
      <w:r>
        <w:t xml:space="preserve"> showed that demersal fish communities continue to deteriorate in some </w:t>
      </w:r>
      <w:r w:rsidRPr="00D63443">
        <w:t>parts of North East Atlantic shelf, e.g. in the southern parts of the North Sea and along the continental slope (</w:t>
      </w:r>
      <w:r w:rsidR="00E02367">
        <w:rPr>
          <w:b/>
        </w:rPr>
        <w:t>Figure 3.51</w:t>
      </w:r>
      <w:r w:rsidRPr="00D63443">
        <w:t>),</w:t>
      </w:r>
      <w:r>
        <w:t xml:space="preserve"> </w:t>
      </w:r>
      <w:r w:rsidRPr="00D63443">
        <w:t>while</w:t>
      </w:r>
      <w:r>
        <w:t xml:space="preserve"> in other areas recovery can be observed. This illustrates the surprisingly localized impact of varying exploitation patterns on the status of marine fish communities. For pelagic fish communities, trends in either direction tend to be less apparent </w:t>
      </w:r>
      <w:r>
        <w:fldChar w:fldCharType="begin" w:fldLock="1"/>
      </w:r>
      <w:r>
        <w:instrText>ADDIN CSL_CITATION { "citationItems" : [ { "id" : "ITEM-1", "itemData" : { "URL" : "https://oap.ospar.org/en/ospar-assessments/intermediate-assessment-2017", "accessed" : { "date-parts" : [ [ "2017", "7", "6" ] ] }, "author" : [ { "dropping-particle" : "", "family" : "OSPAR", "given" : "", "non-dropping-particle" : "", "parse-names" : false, "suffix" : "" } ], "id" : "ITEM-1", "issued" : { "date-parts" : [ [ "2017" ] ] }, "title" : "Intermediate Assessment 2017", "type" : "webpage" }, "uris" : [ "http://www.mendeley.com/documents/?uuid=d22c5b37-e970-4191-8c82-356534f3dadc" ] } ], "mendeley" : { "formattedCitation" : "(OSPAR, 2017b)", "plainTextFormattedCitation" : "(OSPAR, 2017b)", "previouslyFormattedCitation" : "(OSPAR, 2017b)" }, "properties" : {  }, "schema" : "https://github.com/citation-style-language/schema/raw/master/csl-citation.json" }</w:instrText>
      </w:r>
      <w:r>
        <w:fldChar w:fldCharType="separate"/>
      </w:r>
      <w:r w:rsidRPr="00193C7B">
        <w:t>(OSPAR, 2017b)</w:t>
      </w:r>
      <w:r>
        <w:fldChar w:fldCharType="end"/>
      </w:r>
      <w:r>
        <w:t xml:space="preserve">. For the Baltic Sea, good status of piscivores and of cyprinids/mesopredators (in terms of total biomass) is reported by </w:t>
      </w:r>
      <w:r>
        <w:fldChar w:fldCharType="begin" w:fldLock="1"/>
      </w:r>
      <w:r>
        <w:instrText>ADDIN CSL_CITATION { "citationItems" : [ { "id" : "ITEM-1", "itemData" : { "URL" : "http://www.helcom.fi/baltic-sea-trends/indicators/abundance-of-key-coastal-fish-species", "accessed" : { "date-parts" : [ [ "2017", "7", "6" ] ] }, "author" : [ { "dropping-particle" : "", "family" : "HELCOM", "given" : "", "non-dropping-particle" : "", "parse-names" : false, "suffix" : "" } ], "container-title" : "HELCOM core indicator report", "id" : "ITEM-1", "issued" : { "date-parts" : [ [ "2017" ] ] }, "title" : "Abundance of coastal key fish species", "type" : "webpage" }, "uris" : [ "http://www.mendeley.com/documents/?uuid=5aca8f38-0a5a-3f26-8096-a1acd59fd412" ] } ], "mendeley" : { "formattedCitation" : "(HELCOM, 2017a)", "plainTextFormattedCitation" : "(HELCOM, 2017a)", "previouslyFormattedCitation" : "(HELCOM, 2017a)" }, "properties" : {  }, "schema" : "https://github.com/citation-style-language/schema/raw/master/csl-citation.json" }</w:instrText>
      </w:r>
      <w:r>
        <w:fldChar w:fldCharType="separate"/>
      </w:r>
      <w:r w:rsidRPr="00193C7B">
        <w:t xml:space="preserve">(HELCOM, </w:t>
      </w:r>
      <w:r w:rsidRPr="00A7077A">
        <w:t>2017a</w:t>
      </w:r>
      <w:r w:rsidRPr="00193C7B">
        <w:t>)</w:t>
      </w:r>
      <w:r>
        <w:fldChar w:fldCharType="end"/>
      </w:r>
      <w:r>
        <w:t>.</w:t>
      </w:r>
    </w:p>
    <w:p w14:paraId="22F83A19" w14:textId="283C9072" w:rsidR="0029269A" w:rsidRDefault="0029269A" w:rsidP="00AE389F">
      <w:pPr>
        <w:spacing w:after="0"/>
        <w:rPr>
          <w:b/>
        </w:rPr>
      </w:pPr>
      <w:r>
        <w:rPr>
          <w:lang w:eastAsia="en-GB"/>
        </w:rPr>
        <w:lastRenderedPageBreak/>
        <w:drawing>
          <wp:inline distT="0" distB="0" distL="0" distR="0" wp14:anchorId="367E240E" wp14:editId="2367B6E5">
            <wp:extent cx="5759450" cy="4658995"/>
            <wp:effectExtent l="0" t="0" r="0" b="8255"/>
            <wp:docPr id="955" name="Picture 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3"/>
                    <a:stretch>
                      <a:fillRect/>
                    </a:stretch>
                  </pic:blipFill>
                  <pic:spPr>
                    <a:xfrm>
                      <a:off x="0" y="0"/>
                      <a:ext cx="5759450" cy="4658995"/>
                    </a:xfrm>
                    <a:prstGeom prst="rect">
                      <a:avLst/>
                    </a:prstGeom>
                  </pic:spPr>
                </pic:pic>
              </a:graphicData>
            </a:graphic>
          </wp:inline>
        </w:drawing>
      </w:r>
    </w:p>
    <w:p w14:paraId="34E07542" w14:textId="77777777" w:rsidR="0048205B" w:rsidRDefault="0048205B" w:rsidP="00AE389F">
      <w:pPr>
        <w:spacing w:after="0"/>
      </w:pPr>
    </w:p>
    <w:p w14:paraId="21FF409E" w14:textId="25214AFC" w:rsidR="0048205B" w:rsidRDefault="0048205B" w:rsidP="00AE389F">
      <w:r>
        <w:t xml:space="preserve">For status and trends of fish biodiversity in the Mediterranean Sea, indigenous and local knowledge offers important information that is unavailable from scientific surveys. Combined survey data and interviews with local fishermen in the Spanish Mediterranean Sea and Gulf of Cadiz, </w:t>
      </w:r>
      <w:r>
        <w:fldChar w:fldCharType="begin" w:fldLock="1"/>
      </w:r>
      <w:r>
        <w:instrText>ADDIN CSL_CITATION { "citationItems" : [ { "id" : "ITEM-1", "itemData" : { "DOI" : "10.1371/journal.pone.0085670", "ISBN" : "1932-6203", "ISSN" : "19326203", "PMID" : "24465644", "abstract" : "BACKGROUND: The expansion of fishing activities has intensively transformed marine ecosystems worldwide. However, available time series do not frequently cover historical periods.\\n\\nMETHODOLOGY: Fishers' perceptions were used to complement data and characterise changes in fishing activity and exploited ecosystems in the Spanish Mediterranean Sea and Gulf of Cadiz. Fishers' interviews were conducted in 27 fishing harbours of the area, and included 64 fishers from ages between 20 to &gt;70 years old to capture the experiences and memories of various generations. Results are discussed in comparison with available independent information using stock assessments and international convention lists.\\n\\nPRINCIPAL FINDINGS: According to fishers, fishing activity substantially evolved in the area with time, expanding towards deeper grounds and towards areas more distant from the coast. The maximum amount of catch ever caught and the weight of the largest species ever captured inversely declined with time. Fishers (70%) cited specific fishing grounds where depletion occurred. They documented ecological changes of marine biodiversity during the last half of the century: 94% reported the decline of commercially important fish and invertebrates and 61% listed species that could have been extirpated, with frequent mentions to cartilaginous fish. Declines and extirpations were in line with available quantitative evaluations from stock assessments and international conventions, and were likely linked to fishing impacts. Conversely, half of interviewed fishers claimed that several species had proliferated, such as cephalopods, jellyfish, and small-sized fish. These changes were likely related to trophic cascades due to fishing and due to climate change effects. The species composition of depletions, local extinctions and proliferations showed differences by region suggesting that regional dynamics are important when analysing biodiversity changes.\\n\\nCONCLUSIONS/SIGNIFICANCE: Using fishers' perceptions, fishing and ecological changes in the study area were documented. The recovery of local ecological knowledge provides valuable information complementing quantitative monitoring and evaluation surveys.", "author" : [ { "dropping-particle" : "", "family" : "Coll", "given" : "Marta", "non-dropping-particle" : "", "parse-names" : false, "suffix" : "" }, { "dropping-particle" : "", "family" : "Carreras", "given" : "Marta", "non-dropping-particle" : "", "parse-names" : false, "suffix" : "" }, { "dropping-particle" : "", "family" : "Ci\u00e9rcoles", "given" : "Cristina", "non-dropping-particle" : "", "parse-names" : false, "suffix" : "" }, { "dropping-particle" : "", "family" : "Cornax", "given" : "Maria Jos\u00e9", "non-dropping-particle" : "", "parse-names" : false, "suffix" : "" }, { "dropping-particle" : "", "family" : "Gorelli", "given" : "Giulia", "non-dropping-particle" : "", "parse-names" : false, "suffix" : "" }, { "dropping-particle" : "", "family" : "Morote", "given" : "Elvira", "non-dropping-particle" : "", "parse-names" : false, "suffix" : "" }, { "dropping-particle" : "", "family" : "S\u00e1ez", "given" : "Raquel", "non-dropping-particle" : "", "parse-names" : false, "suffix" : "" } ], "container-title" : "PLoS ONE", "id" : "ITEM-1", "issue" : "1", "issued" : { "date-parts" : [ [ "2014" ] ] }, "title" : "Assessing fishing and marine biodiversity changes using fishers' perceptions: The Spanish Mediterranean and Gulf of Cadiz case study", "type" : "article-journal", "volume" : "9" }, "uris" : [ "http://www.mendeley.com/documents/?uuid=60d7da81-6ec3-4c33-b240-f6bc9ec865ed" ] } ], "mendeley" : { "formattedCitation" : "(Coll et al., 2014)", "plainTextFormattedCitation" : "(Coll et al., 2014)", "previouslyFormattedCitation" : "(Coll et al., 2014)" }, "properties" : {  }, "schema" : "https://github.com/citation-style-language/schema/raw/master/csl-citation.json" }</w:instrText>
      </w:r>
      <w:r>
        <w:fldChar w:fldCharType="separate"/>
      </w:r>
      <w:r>
        <w:t xml:space="preserve">Coll </w:t>
      </w:r>
      <w:r w:rsidR="00301BD0" w:rsidRPr="00301BD0">
        <w:rPr>
          <w:i/>
        </w:rPr>
        <w:t>et al.</w:t>
      </w:r>
      <w:r w:rsidR="00B01F08">
        <w:t xml:space="preserve"> (</w:t>
      </w:r>
      <w:r>
        <w:t>2014)</w:t>
      </w:r>
      <w:r>
        <w:fldChar w:fldCharType="end"/>
      </w:r>
      <w:r>
        <w:t xml:space="preserve"> documented overall declines in abundances and maximum sizes of fish. Potential extirpations, notably of Chondrichthyes, were reported as well. Small fish were reported to have proliferated, potentially due to a trophic cascade effect. A meta-analysis by </w:t>
      </w:r>
      <w:r>
        <w:fldChar w:fldCharType="begin" w:fldLock="1"/>
      </w:r>
      <w:r>
        <w:instrText>ADDIN CSL_CITATION { "citationItems" : [ { "id" : "ITEM-1", "itemData" : { "DOI" : "10.1016/j.cub.2014.05.070", "ISBN" : "09609822 (ISSN)", "ISSN" : "09609822", "PMID" : "25017210", "abstract" : "In recent years, fisheries management has succeeded in stabilizing and even improving the state of many global fisheries resources [1-5]. This is particularly evident in areas where stocks are exploited in compliance with scientific advice and strong institutional structures are in place [1, 5]. In Europe, the well-managed northeast (NE) Atlantic fish stocks have been recovering in response to decreasing fishing pressure over the past decade [3-6], albeit with a long way to go for a universal stock rebuild [3, 7]. Meanwhile, little is known about the temporal development of the European Mediterranean stocks, whose management relies on input controls that are often poorly enforced. Here, we perform a meta-analysis of 42 European Mediterranean stocks of nine species in 1990-2010, showing that exploitation rate has been steadily increasing, selectivity (proportional exploitation of juveniles) has been deteriorating, and stocks have been shrinking. We implement species-specific simulation models to quantify changes in exploitation rate and selectivity that would maximize long-term yields and halt stock depletion. We show that stocks would be more resilient to fishing and produce higher long-term yields if harvested a few years after maturation because current selectivity is far from optimal, especially for demersal stocks. The European Common Fisheries Policy that has assisted in improving the state of NE Atlantic fish stocks in the past 10 years has failed to deliver similar results for Mediterranean stocks managed under the same policy. Limiting juvenile exploitation, advancing management plans, and strengthening compliance, control, and enforcement could promote fisheries sustainability in the Mediterranean. \u00a9 2014 Elsevier Ltd All rights reserved.", "author" : [ { "dropping-particle" : "", "family" : "Vasilakopoulos", "given" : "Paraskevas", "non-dropping-particle" : "", "parse-names" : false, "suffix" : "" }, { "dropping-particle" : "", "family" : "Maravelias", "given" : "Christos D.", "non-dropping-particle" : "", "parse-names" : false, "suffix" : "" }, { "dropping-particle" : "", "family" : "Tserpes", "given" : "George", "non-dropping-particle" : "", "parse-names" : false, "suffix" : "" } ], "container-title" : "Current Biology", "id" : "ITEM-1", "issue" : "14", "issued" : { "date-parts" : [ [ "2014" ] ] }, "page" : "1643-1648", "title" : "The alarming decline of mediterranean fish stocks", "type" : "article-journal", "volume" : "24" }, "uris" : [ "http://www.mendeley.com/documents/?uuid=68dcb693-bb08-43c4-9f26-999d58ddfc38" ] } ], "mendeley" : { "formattedCitation" : "(Vasilakopoulos et al., 2014)", "manualFormatting" : "Vasilakopoulos et al. (2014)", "plainTextFormattedCitation" : "(Vasilakopoulos et al., 2014)", "previouslyFormattedCitation" : "(Vasilakopoulos et al., 2014)" }, "properties" : {  }, "schema" : "https://github.com/citation-style-language/schema/raw/master/csl-citation.json" }</w:instrText>
      </w:r>
      <w:r>
        <w:fldChar w:fldCharType="separate"/>
      </w:r>
      <w:r>
        <w:t xml:space="preserve">Vasilakopoulos </w:t>
      </w:r>
      <w:r w:rsidR="00301BD0" w:rsidRPr="00301BD0">
        <w:rPr>
          <w:i/>
        </w:rPr>
        <w:t>et al.</w:t>
      </w:r>
      <w:r w:rsidRPr="008A14A8">
        <w:t xml:space="preserve"> (2</w:t>
      </w:r>
      <w:r>
        <w:t>014)</w:t>
      </w:r>
      <w:r>
        <w:fldChar w:fldCharType="end"/>
      </w:r>
      <w:r>
        <w:t xml:space="preserve"> of 42 stocks of nine species in 1990–2010 covering the entire European Mediterranean and Black Seas comes to similar conclusions: exploitation rates have been increasing, and stocks are shrinking and are being harvested too early in their lifecycle. In the Black Sea, two sturgeon species were recently declared extinct </w:t>
      </w:r>
      <w:r>
        <w:fldChar w:fldCharType="begin" w:fldLock="1"/>
      </w:r>
      <w:r>
        <w:instrText>ADDIN CSL_CITATION { "citationItems" : [ { "id" : "ITEM-1", "itemData" : { "DOI" : "10.12681/mms.700", "ISSN" : "17916763", "author" : [ { "dropping-particle" : "", "family" : "Yankova", "given" : "M.", "non-dropping-particle" : "", "parse-names" : false, "suffix" : "" }, { "dropping-particle" : "", "family" : "Pavlov", "given" : "D.", "non-dropping-particle" : "", "parse-names" : false, "suffix" : "" }, { "dropping-particle" : "", "family" : "Ivanova", "given" : "P.", "non-dropping-particle" : "", "parse-names" : false, "suffix" : "" }, { "dropping-particle" : "", "family" : "Karpova", "given" : "E.", "non-dropping-particle" : "", "parse-names" : false, "suffix" : "" }, { "dropping-particle" : "", "family" : "Boltachev", "given" : "A.", "non-dropping-particle" : "", "parse-names" : false, "suffix" : "" }, { "dropping-particle" : "", "family" : "\u00d6zt\u00fcrk", "given" : "B.", "non-dropping-particle" : "", "parse-names" : false, "suffix" : "" }, { "dropping-particle" : "", "family" : "Bat", "given" : "L.", "non-dropping-particle" : "", "parse-names" : false, "suffix" : "" }, { "dropping-particle" : "", "family" : "Oral", "given" : "M.", "non-dropping-particle" : "", "parse-names" : false, "suffix" : "" }, { "dropping-particle" : "", "family" : "Mgeladze", "given" : "M.", "non-dropping-particle" : "", "parse-names" : false, "suffix" : "" } ], "container-title" : "Mediterranean Marine Science", "id" : "ITEM-1", "issue" : "2", "issued" : { "date-parts" : [ [ "2014" ] ] }, "page" : "366-379", "title" : "Marine fishes in the Black Sea: Recent conservation status", "type" : "article-journal", "volume" : "15" }, "uris" : [ "http://www.mendeley.com/documents/?uuid=9c5ef088-05ed-4c93-87a0-ed758810f2bc" ] } ], "mendeley" : { "formattedCitation" : "(Yankova et al., 2014)", "plainTextFormattedCitation" : "(Yankova et al., 2014)", "previouslyFormattedCitation" : "(Yankova et al., 2014)" }, "properties" : {  }, "schema" : "https://github.com/citation-style-language/schema/raw/master/csl-citation.json" }</w:instrText>
      </w:r>
      <w:r>
        <w:fldChar w:fldCharType="separate"/>
      </w:r>
      <w:r>
        <w:t xml:space="preserve">(Yankova </w:t>
      </w:r>
      <w:r w:rsidR="00301BD0" w:rsidRPr="00301BD0">
        <w:rPr>
          <w:i/>
        </w:rPr>
        <w:t>et al.</w:t>
      </w:r>
      <w:r>
        <w:t>, 2014)</w:t>
      </w:r>
      <w:r>
        <w:fldChar w:fldCharType="end"/>
      </w:r>
      <w:r>
        <w:t>.</w:t>
      </w:r>
    </w:p>
    <w:p w14:paraId="585EA67E" w14:textId="77777777" w:rsidR="0048205B" w:rsidRDefault="0048205B" w:rsidP="00AE389F">
      <w:pPr>
        <w:rPr>
          <w:lang w:eastAsia="ja-JP"/>
        </w:rPr>
      </w:pPr>
      <w:r>
        <w:t xml:space="preserve">For the North-West Pacific a digital database covering the years 1977-2010 is available </w:t>
      </w:r>
      <w:r>
        <w:fldChar w:fldCharType="begin" w:fldLock="1"/>
      </w:r>
      <w:r>
        <w:instrText>ADDIN CSL_CITATION { "citationItems" : [ { "id" : "ITEM-1", "itemData" : { "DOI" : "10.11648/j.ijema.20140206.12", "abstract" : "The new large database (DB) is considered: the history of its development, sources and the volume of the information contained therein, the first experience of operating it and its prospects; the advantages and disadvantages of this DB are discussed; its role in applied (bioresource) and fundamental researches is highlighted; the DB role in the context of the Concept of information support of the fisheries researches of the Far Eastern seas of Russia and the Comprehensive program of environmental safety of Russia is pointed out, as well as the necessity to continue works on its regular updating and filling with the up-to-date data.", "author" : [ { "dropping-particle" : "V.", "family" : "Volvenko", "given" : "Igor", "non-dropping-particle" : "", "parse-names" : false, "suffix" : "" } ], "container-title" : "International Journal of Environmental Monitoring and Analysis", "id" : "ITEM-1", "issue" : "6", "issued" : { "date-parts" : [ [ "2014" ] ] }, "page" : "302-312", "publisher" : "Science Publishing Group", "title" : "The New Large Database of the Russian Bottom Trawl Surveys in the Far Eastern Seas and the North Pacific Ocean in 1977-2010", "type" : "article-journal", "volume" : "2" }, "uris" : [ "http://www.mendeley.com/documents/?uuid=7ab6fdb6-eb77-4ba5-9350-6bfb59116344" ] } ], "mendeley" : { "formattedCitation" : "(Volvenko, 2014)", "plainTextFormattedCitation" : "(Volvenko, 2014)", "previouslyFormattedCitation" : "(Volvenko, 2014)" }, "properties" : {  }, "schema" : "https://github.com/citation-style-language/schema/raw/master/csl-citation.json" }</w:instrText>
      </w:r>
      <w:r>
        <w:fldChar w:fldCharType="separate"/>
      </w:r>
      <w:r>
        <w:t>(Volvenko, 2014)</w:t>
      </w:r>
      <w:r>
        <w:fldChar w:fldCharType="end"/>
      </w:r>
      <w:r>
        <w:rPr>
          <w:lang w:eastAsia="ja-JP"/>
        </w:rPr>
        <w:t xml:space="preserve">, but coverage has been argued not to be sufficient even to reveal specific trends. In data from pelagic trawl surveys, </w:t>
      </w:r>
      <w:r>
        <w:rPr>
          <w:lang w:eastAsia="ja-JP"/>
        </w:rPr>
        <w:fldChar w:fldCharType="begin" w:fldLock="1"/>
      </w:r>
      <w:r>
        <w:rPr>
          <w:lang w:eastAsia="ja-JP"/>
        </w:rPr>
        <w:instrText>ADDIN CSL_CITATION { "citationItems" : [ { "id" : "ITEM-1", "itemData" : { "author" : [ { "dropping-particle" : "", "family" : "Ivanov", "given" : "O.A.", "non-dropping-particle" : "", "parse-names" : false, "suffix" : "" }, { "dropping-particle" : "", "family" : "Sukhanov", "given" : "V .V.", "non-dropping-particle" : "", "parse-names" : false, "suffix" : "" } ], "container-title" : "Journal of Ichthyology", "id" : "ITEM-1", "issue" : "4", "issued" : { "date-parts" : [ [ "2015" ] ] }, "page" : "497\u2013526", "title" : "Species Structure of Pelagic Ichthyocenes in Russian Waters of Far Eastern Seas and the Pacific Ocean in 1980\u20132009", "type" : "article-journal", "volume" : "55" }, "uris" : [ "http://www.mendeley.com/documents/?uuid=ac7c68ee-ffd9-40b4-a0b9-602e41ce1bc4" ] } ], "mendeley" : { "formattedCitation" : "(Ivanov &amp; Sukhanov, 2015)", "manualFormatting" : "Ivanov and Sukhanov (2015)", "plainTextFormattedCitation" : "(Ivanov &amp; Sukhanov, 2015)", "previouslyFormattedCitation" : "(Ivanov &amp; Sukhanov, 2015)" }, "properties" : {  }, "schema" : "https://github.com/citation-style-language/schema/raw/master/csl-citation.json" }</w:instrText>
      </w:r>
      <w:r>
        <w:rPr>
          <w:lang w:eastAsia="ja-JP"/>
        </w:rPr>
        <w:fldChar w:fldCharType="separate"/>
      </w:r>
      <w:r>
        <w:rPr>
          <w:lang w:eastAsia="ja-JP"/>
        </w:rPr>
        <w:t>Ivanov and Sukhanov (2015)</w:t>
      </w:r>
      <w:r>
        <w:rPr>
          <w:lang w:eastAsia="ja-JP"/>
        </w:rPr>
        <w:fldChar w:fldCharType="end"/>
      </w:r>
      <w:r>
        <w:rPr>
          <w:lang w:eastAsia="ja-JP"/>
        </w:rPr>
        <w:t xml:space="preserve"> document a pronounced decline of pelagic fish biomass and diversity in the Russian Waters of Far Eastern Seas from the 1980s to the mid 1990s, and a pronounced recovery in the subsequent period until 2009, without providing a clear attribution.</w:t>
      </w:r>
    </w:p>
    <w:p w14:paraId="42261959" w14:textId="77777777" w:rsidR="0048205B" w:rsidRDefault="0048205B" w:rsidP="00AE389F">
      <w:pPr>
        <w:spacing w:after="0"/>
        <w:rPr>
          <w:b/>
          <w:i/>
        </w:rPr>
      </w:pPr>
      <w:r>
        <w:rPr>
          <w:lang w:eastAsia="ja-JP"/>
        </w:rPr>
        <w:t xml:space="preserve"> </w:t>
      </w:r>
    </w:p>
    <w:p w14:paraId="4AA7428C" w14:textId="77777777" w:rsidR="0048205B" w:rsidRDefault="0048205B" w:rsidP="00AE389F">
      <w:pPr>
        <w:spacing w:after="0"/>
        <w:rPr>
          <w:b/>
          <w:i/>
        </w:rPr>
      </w:pPr>
      <w:r>
        <w:rPr>
          <w:b/>
          <w:i/>
        </w:rPr>
        <w:t>Drivers of change</w:t>
      </w:r>
      <w:r>
        <w:rPr>
          <w:b/>
          <w:i/>
        </w:rPr>
        <w:tab/>
      </w:r>
    </w:p>
    <w:p w14:paraId="0DB0DF30" w14:textId="77777777" w:rsidR="0048205B" w:rsidRDefault="0048205B" w:rsidP="00AE389F">
      <w:pPr>
        <w:rPr>
          <w:lang w:eastAsia="ja-JP"/>
        </w:rPr>
      </w:pPr>
      <w:r>
        <w:t xml:space="preserve">Overfishing is still the main threat to marine fish across Europe and Central Asia. </w:t>
      </w:r>
      <w:r>
        <w:rPr>
          <w:lang w:eastAsia="ja-JP"/>
        </w:rPr>
        <w:t xml:space="preserve">Throughout the region, the expansion of industrial fishing after the Second World War and the resulting over-exploitation of fish led to pressures on biodiversity at community level, except in the Arctic Ocean where only specific stocks appear to be affected </w:t>
      </w:r>
      <w:r>
        <w:rPr>
          <w:lang w:eastAsia="ja-JP"/>
        </w:rPr>
        <w:fldChar w:fldCharType="begin" w:fldLock="1"/>
      </w:r>
      <w:r>
        <w:rPr>
          <w:lang w:eastAsia="ja-JP"/>
        </w:rPr>
        <w:instrText>ADDIN CSL_CITATION { "citationItems" : [ { "id" : "ITEM-1", "itemData" : { "author" : [ { "dropping-particle" : "", "family" : "CAFF", "given" : "", "non-dropping-particle" : "", "parse-names" : false, "suffix" : "" } ], "id" : "ITEM-1", "issued" : { "date-parts" : [ [ "2013" ] ] }, "number-of-pages" : "674", "publisher" : "Conservation of Arctic Flora and Fauna (CAFF), Arctic Council", "title" : "Arctic Biodiversity Assessment. Status and trends in Arctic biodiversity", "type" : "book" }, "uris" : [ "http://www.mendeley.com/documents/?uuid=ce042b38-5347-4dd7-94bc-1f0d2b6d6208" ] } ], "mendeley" : { "formattedCitation" : "(CAFF, 2013)", "plainTextFormattedCitation" : "(CAFF, 2013)", "previouslyFormattedCitation" : "(CAFF, 2013)" }, "properties" : {  }, "schema" : "https://github.com/citation-style-language/schema/raw/master/csl-citation.json" }</w:instrText>
      </w:r>
      <w:r>
        <w:rPr>
          <w:lang w:eastAsia="ja-JP"/>
        </w:rPr>
        <w:fldChar w:fldCharType="separate"/>
      </w:r>
      <w:r>
        <w:rPr>
          <w:lang w:eastAsia="ja-JP"/>
        </w:rPr>
        <w:t>(CAFF, 2013)</w:t>
      </w:r>
      <w:r>
        <w:rPr>
          <w:lang w:eastAsia="ja-JP"/>
        </w:rPr>
        <w:fldChar w:fldCharType="end"/>
      </w:r>
      <w:r>
        <w:rPr>
          <w:lang w:eastAsia="ja-JP"/>
        </w:rPr>
        <w:t xml:space="preserve">. However, during the last few decades </w:t>
      </w:r>
      <w:r>
        <w:rPr>
          <w:lang w:eastAsia="ja-JP"/>
        </w:rPr>
        <w:lastRenderedPageBreak/>
        <w:t>changes in management practices have led to improvement in the status of stocks and release of pressures on fish-communities as a whole, especially throughout the North East Atlantic Shelf Seas. In other parts of Europe and Central Asia, institutional barriers to coordinated action and the relatively high costs involved in regular stock assessments have so far prevented demonstrable recovery of fish communities.</w:t>
      </w:r>
    </w:p>
    <w:p w14:paraId="556EDE3F" w14:textId="77777777" w:rsidR="0048205B" w:rsidRDefault="0048205B" w:rsidP="00AE389F">
      <w:pPr>
        <w:rPr>
          <w:lang w:eastAsia="ja-JP"/>
        </w:rPr>
      </w:pPr>
      <w:r>
        <w:t xml:space="preserve">Other drivers are also responsible for the negative trend identified, especially different forms of pollution in enclosed seas </w:t>
      </w:r>
      <w:r>
        <w:rPr>
          <w:lang w:eastAsia="ja-JP"/>
        </w:rPr>
        <w:t xml:space="preserve">(Black, Mediterranean, Baltic, </w:t>
      </w:r>
      <w:r>
        <w:t xml:space="preserve">Caspian and Aral </w:t>
      </w:r>
      <w:r>
        <w:rPr>
          <w:lang w:eastAsia="ja-JP"/>
        </w:rPr>
        <w:t>S</w:t>
      </w:r>
      <w:r>
        <w:t>eas</w:t>
      </w:r>
      <w:r>
        <w:rPr>
          <w:lang w:eastAsia="ja-JP"/>
        </w:rPr>
        <w:t>);</w:t>
      </w:r>
      <w:r>
        <w:t xml:space="preserve"> coastal developments degrading and sometimes extirpating coastal habitats important as nurseries; energy production; and mining. These are sometimes exacerbated by climate change. In the Black Sea, for example, ecosystem disruptions by eutrophication and invasive species continue to impact fish communities </w:t>
      </w:r>
      <w:r>
        <w:fldChar w:fldCharType="begin" w:fldLock="1"/>
      </w:r>
      <w:r>
        <w:instrText>ADDIN CSL_CITATION { "citationItems" : [ { "id" : "ITEM-1", "itemData" : { "abstract" : "The biological diversity, including the marine one, and its advanced and continuous decline, respectively, range among priority issues at planetary level, y compris the Black Sea, nowadays. As to the Black Sea and its biodiversity, among the other concerns on present ecological disequilibrium, pollution, living resources, the problem consists of its five times larger watershed than the sea surface itself, totalizing about 350 km3 of freshwater, originating in the hydrographic basins of the Danube, Dneper, Dnester and Don, each year. The six Black Sea coastal states Bulgaria, Georgia, Romania, Russian Federation and Turkey themselves affect marine biodiversity directly through their landbased pollution sources. This review reveals the present state and evolution trends of Black Sea macrophytobenthos, zoobenthos, phytoplankton and related blooms, zooplankton, ichtyofauna and cetaceans, with some examples of changes occurring in the Romanian coastal and marine ecosystem during the last seven decades. The main conclusions highlight that the Black Sea ecosystem is different from that documented in the former reference periods, a slight improvement and rehabilitation tendency of the ecosystem since 1995, the considerable improvement of the pelagic ecosystem especially due to weakening of anthropic pressure. But it is still out of balance by its biodiversity and fish stocks due to eutrophication, overfishing and alien species invasion. The long lasting processes of ecosystem restoration, of qualitative improvement of environmental factors and of fishery resources depend on the efficiency of conservation, protection and management measures to be undertaken together by Danube riparian countries and Black Sea coastal states. There is still a strong need for continuing regional co-operation in the fields of monitoring, research and legislation, by developing scientifically sound data bases and communication networks, for decision makers and end-users.", "author" : [ { "dropping-particle" : "", "family" : "Bologa", "given" : "Alexandru S", "non-dropping-particle" : "", "parse-names" : false, "suffix" : "" }, { "dropping-particle" : "", "family" : "Sava", "given" : "Daciana", "non-dropping-particle" : "", "parse-names" : false, "suffix" : "" } ], "container-title" : "J. Black Sea/Mediterranean Environment", "id" : "ITEM-1", "issue" : "2", "issued" : { "date-parts" : [ [ "2012" ] ] }, "page" : "144-154", "title" : "Present state and evolution trends of biodiversity in the Black Sea: decline and restoration", "type" : "article-journal", "volume" : "18" }, "uris" : [ "http://www.mendeley.com/documents/?uuid=5c1d465e-553b-38a6-aeda-7c68d71a79d9" ] } ], "mendeley" : { "formattedCitation" : "(Bologa &amp; Sava, 2012)", "plainTextFormattedCitation" : "(Bologa &amp; Sava, 2012)", "previouslyFormattedCitation" : "(Bologa &amp; Sava, 2012)" }, "properties" : {  }, "schema" : "https://github.com/citation-style-language/schema/raw/master/csl-citation.json" }</w:instrText>
      </w:r>
      <w:r>
        <w:fldChar w:fldCharType="separate"/>
      </w:r>
      <w:r>
        <w:t>(Bologa &amp; Sava, 2012)</w:t>
      </w:r>
      <w:r>
        <w:fldChar w:fldCharType="end"/>
      </w:r>
      <w:r>
        <w:rPr>
          <w:lang w:eastAsia="ja-JP"/>
        </w:rPr>
        <w:t xml:space="preserve">. In rivers feeding the </w:t>
      </w:r>
      <w:r>
        <w:t xml:space="preserve">Caspian and Aral </w:t>
      </w:r>
      <w:r>
        <w:rPr>
          <w:lang w:eastAsia="ja-JP"/>
        </w:rPr>
        <w:t>S</w:t>
      </w:r>
      <w:r>
        <w:t>eas</w:t>
      </w:r>
      <w:r>
        <w:rPr>
          <w:lang w:eastAsia="ja-JP"/>
        </w:rPr>
        <w:t xml:space="preserve"> construction of dams has led to drastic reductions in the abundance and extinction of some migratory fish </w:t>
      </w:r>
      <w:r>
        <w:rPr>
          <w:lang w:eastAsia="ja-JP"/>
        </w:rPr>
        <w:fldChar w:fldCharType="begin" w:fldLock="1"/>
      </w:r>
      <w:r>
        <w:rPr>
          <w:lang w:eastAsia="ja-JP"/>
        </w:rPr>
        <w:instrText>ADDIN CSL_CITATION { "citationItems" : [ { "id" : "ITEM-1", "itemData" : { "DOI" : "10.1080/14634988.2015.1028870", "ISSN" : "1463-4988", "abstract" : "For many years fishing was one of the most important human activities in the Caspian Sea and Aral-Syr Darya basin. This article summarizes the results of research conducted by the authors during 1991?2010. Drastic shifts in commercial fish catches as well as in fish diversity were revealed for both the Caspian Sea and the Aral-Syr Darya areas as a result of overfishing, poaching, exotic species introduction, and habitat alterations. The policies of the government authorities in the field of nature protection, especially those involving fish resources, may be characterized by the adoption of controversial and inconsistent decisions and subsequent restructuring of those state institutions charged with nature protection that resulted. These policies did not promote sustainable use of nature resources and will have long-lasting impacts on the protection of fish and other aquatic biological resources. Some recommendations are provided for attaining sustainable fisheries management in the North Caspian and Aral regions.", "author" : [ { "dropping-particle" : "V.", "family" : "Mitrofanov", "given" : "I.", "non-dropping-particle" : "", "parse-names" : false, "suffix" : "" }, { "dropping-particle" : "", "family" : "Mamilov", "given" : "N. Sh.", "non-dropping-particle" : "", "parse-names" : false, "suffix" : "" } ], "container-title" : "Aquatic Ecosystem Health &amp; Management", "id" : "ITEM-1", "issue" : "2", "issued" : { "date-parts" : [ [ "2015", "4", "3" ] ] }, "note" : "doi: 10.1080/14634988.2015.1028870", "page" : "160-170", "publisher" : "Taylor &amp; Francis", "title" : "Fish diversity and fisheries in the Caspian Sea and Aral\u2013Syr Darya basin in the Republic of Kazakhstan at the beginning of the 21st Century", "type" : "article-journal", "volume" : "18" }, "uris" : [ "http://www.mendeley.com/documents/?uuid=a9bb79c6-9b10-4603-8d6c-5b52af727059" ] } ], "mendeley" : { "formattedCitation" : "(Mitrofanov &amp; Mamilov, 2015)", "plainTextFormattedCitation" : "(Mitrofanov &amp; Mamilov, 2015)", "previouslyFormattedCitation" : "(Mitrofanov &amp; Mamilov, 2015)" }, "properties" : {  }, "schema" : "https://github.com/citation-style-language/schema/raw/master/csl-citation.json" }</w:instrText>
      </w:r>
      <w:r>
        <w:rPr>
          <w:lang w:eastAsia="ja-JP"/>
        </w:rPr>
        <w:fldChar w:fldCharType="separate"/>
      </w:r>
      <w:r>
        <w:rPr>
          <w:lang w:eastAsia="ja-JP"/>
        </w:rPr>
        <w:t>(Mitrofanov &amp; Mamilov, 2015)</w:t>
      </w:r>
      <w:r>
        <w:rPr>
          <w:lang w:eastAsia="ja-JP"/>
        </w:rPr>
        <w:fldChar w:fldCharType="end"/>
      </w:r>
      <w:r>
        <w:rPr>
          <w:lang w:eastAsia="ja-JP"/>
        </w:rPr>
        <w:t xml:space="preserve">. </w:t>
      </w:r>
    </w:p>
    <w:p w14:paraId="1950FE5E" w14:textId="77777777" w:rsidR="0048205B" w:rsidRDefault="0048205B" w:rsidP="00AE389F">
      <w:pPr>
        <w:spacing w:after="0"/>
        <w:rPr>
          <w:lang w:eastAsia="ja-JP"/>
        </w:rPr>
      </w:pPr>
    </w:p>
    <w:p w14:paraId="533B09B4" w14:textId="77777777" w:rsidR="0048205B" w:rsidRDefault="0048205B" w:rsidP="001F0516">
      <w:pPr>
        <w:pStyle w:val="Heading4"/>
      </w:pPr>
      <w:bookmarkStart w:id="1045" w:name="_Toc519504553"/>
      <w:r w:rsidRPr="00C734A1">
        <w:t>Freshwater</w:t>
      </w:r>
      <w:r>
        <w:t xml:space="preserve"> fishes</w:t>
      </w:r>
      <w:bookmarkEnd w:id="1045"/>
    </w:p>
    <w:p w14:paraId="1AF02904" w14:textId="77777777" w:rsidR="0048205B" w:rsidRDefault="0048205B" w:rsidP="00AE389F">
      <w:pPr>
        <w:spacing w:after="0"/>
        <w:rPr>
          <w:b/>
          <w:i/>
          <w:lang w:val="en-US"/>
        </w:rPr>
      </w:pPr>
      <w:r>
        <w:rPr>
          <w:b/>
          <w:i/>
          <w:lang w:val="en-US"/>
        </w:rPr>
        <w:t>Status and trends</w:t>
      </w:r>
    </w:p>
    <w:p w14:paraId="0A624424" w14:textId="024D267B" w:rsidR="0048205B" w:rsidRDefault="0048205B" w:rsidP="00AE389F">
      <w:pPr>
        <w:rPr>
          <w:rFonts w:ascii="Times New Roman" w:eastAsia="Times New Roman" w:hAnsi="Times New Roman" w:cs="Times New Roman"/>
          <w:bCs/>
          <w:lang w:eastAsia="en-GB"/>
        </w:rPr>
      </w:pPr>
      <w:r>
        <w:rPr>
          <w:lang w:eastAsia="en-GB"/>
        </w:rPr>
        <w:t xml:space="preserve">The </w:t>
      </w:r>
      <w:r w:rsidRPr="004937D0">
        <w:rPr>
          <w:bCs/>
          <w:lang w:eastAsia="en-GB"/>
        </w:rPr>
        <w:t xml:space="preserve">European Union </w:t>
      </w:r>
      <w:r>
        <w:rPr>
          <w:lang w:eastAsia="en-GB"/>
        </w:rPr>
        <w:t xml:space="preserve">contains 546 native species of freshwater fish from of which, according to IUCN assessments, at least 37% are threatened and 4% are considered near threatened </w:t>
      </w:r>
      <w:r>
        <w:rPr>
          <w:lang w:eastAsia="en-GB"/>
        </w:rPr>
        <w:fldChar w:fldCharType="begin" w:fldLock="1"/>
      </w:r>
      <w:r>
        <w:rPr>
          <w:lang w:eastAsia="en-GB"/>
        </w:rP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rPr>
          <w:lang w:eastAsia="en-GB"/>
        </w:rPr>
        <w:fldChar w:fldCharType="separate"/>
      </w:r>
      <w:r w:rsidRPr="00193C7B">
        <w:rPr>
          <w:lang w:eastAsia="en-GB"/>
        </w:rPr>
        <w:t>(Freyhof &amp; Brooks, 2011)</w:t>
      </w:r>
      <w:r>
        <w:rPr>
          <w:lang w:eastAsia="en-GB"/>
        </w:rPr>
        <w:fldChar w:fldCharType="end"/>
      </w:r>
      <w:r>
        <w:rPr>
          <w:lang w:eastAsia="en-GB"/>
        </w:rPr>
        <w:t>. This is currently the second most threatened taxonomic group assessed, after freshwater molluscs. The highest diversity of fish species can be found in the</w:t>
      </w:r>
      <w:r>
        <w:t xml:space="preserve"> Danube River with 103 species, followed by the Volga River with 88 species (</w:t>
      </w:r>
      <w:r w:rsidR="00E02367">
        <w:rPr>
          <w:b/>
        </w:rPr>
        <w:t>Figure 3.52</w:t>
      </w:r>
      <w:r>
        <w:t xml:space="preserve">). </w:t>
      </w:r>
      <w:r>
        <w:rPr>
          <w:lang w:eastAsia="en-GB"/>
        </w:rPr>
        <w:t xml:space="preserve">Southern Europe is the region with the highest number of local endemic species, with natural ranges limited to one or few streams, springs or rivers, and several of them have only recently been discovered. They are therefore still not well known to conservationists and national or regional governments </w:t>
      </w:r>
      <w:r>
        <w:rPr>
          <w:lang w:eastAsia="en-GB"/>
        </w:rPr>
        <w:fldChar w:fldCharType="begin" w:fldLock="1"/>
      </w:r>
      <w:r>
        <w:rPr>
          <w:lang w:eastAsia="en-GB"/>
        </w:rP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rPr>
          <w:lang w:eastAsia="en-GB"/>
        </w:rPr>
        <w:fldChar w:fldCharType="separate"/>
      </w:r>
      <w:r w:rsidRPr="00193C7B">
        <w:rPr>
          <w:lang w:eastAsia="en-GB"/>
        </w:rPr>
        <w:t>(Freyhof &amp; Brooks, 2011)</w:t>
      </w:r>
      <w:r>
        <w:rPr>
          <w:lang w:eastAsia="en-GB"/>
        </w:rPr>
        <w:fldChar w:fldCharType="end"/>
      </w:r>
      <w:r>
        <w:rPr>
          <w:lang w:eastAsia="en-GB"/>
        </w:rPr>
        <w:t>.</w:t>
      </w:r>
      <w:r>
        <w:t xml:space="preserve"> Central Asia is home to approximately 120 fish species of which 30 are on the Red List </w:t>
      </w:r>
      <w:r>
        <w:fldChar w:fldCharType="begin" w:fldLock="1"/>
      </w:r>
      <w:r>
        <w:instrText>ADDIN CSL_CITATION { "citationItems" : [ { "id" : "ITEM-1", "itemData" : { "author" : [ { "dropping-particle" : "", "family" : "Karimov", "given" : "B.K.", "non-dropping-particle" : "", "parse-names" : false, "suffix" : "" }, { "dropping-particle" : "", "family" : "Kamilov", "given" : "B.G.", "non-dropping-particle" : "", "parse-names" : false, "suffix" : "" }, { "dropping-particle" : "", "family" : "Upare", "given" : "M.", "non-dropping-particle" : "", "parse-names" : false, "suffix" : "" }, { "dropping-particle" : "", "family" : "Anrooy", "given" : "R.", "non-dropping-particle" : "Van", "parse-names" : false, "suffix" : "" }, { "dropping-particle" : "", "family" : "Bueno", "given" : "P.", "non-dropping-particle" : "", "parse-names" : false, "suffix" : "" }, { "dropping-particle" : "", "family" : "Shohimardonov", "given" : "D.R.", "non-dropping-particle" : "", "parse-names" : false, "suffix" : "" } ], "container-title" : "Fish Aquac Circular Rome", "id" : "ITEM-1", "issue" : "1030(1)", "issued" : { "date-parts" : [ [ "2009" ] ] }, "note" : "NULL", "page" : "1-124", "title" : "Inland capture fisheries and aquaculture in the republic of Uzbekistan: current status and planning", "type" : "article-journal" }, "uris" : [ "http://www.mendeley.com/documents/?uuid=a47d79b4-827c-46a0-93f3-318a38bdc500" ] }, { "id" : "ITEM-2", "itemData" : { "DOI" : "10.1007/s10531-005-4304-5", "abstract" : "We assessed the threatened status of 163 Central Asian vertebrates using the IUCN Red List Criteria (Version 3.1) at the national and regional levels, and compared these assessments to the global assessments given in the IUCN 2002 Red List. We thus compared threat status at three spatial scales; national for five countries separately (Kazakhstan, Kyrgyzstan, Tadjikistan, Turkmenistan, Uzbekistan), regional for the five countries together, and global. This analysis was undertaken as a test of the applicability of IUCN criteria at the sub-global level. Generally the criteria worked well. In 4% of cases, the threat category was lower at the smaller scale of assess-ment. This was predominately caused by the use of decline rate criteria at the larger scale when populations at the smaller scale were stable. We also encountered issues with the listing of migratory species at the sub-global level. We used our data to carry out a preliminary assessment of Protected Area coverage in the region, and found evidence suggesting that threatened species and endemics are not well covered by the current protected area system.", "author" : [ { "dropping-particle" : "", "family" : "Milner-Gulland", "given" : "E J", "non-dropping-particle" : "", "parse-names" : false, "suffix" : "" }, { "dropping-particle" : "", "family" : "Kreuzberg-Mukhina", "given" : "E", "non-dropping-particle" : "", "parse-names" : false, "suffix" : "" }, { "dropping-particle" : "", "family" : "Grebot", "given" : "B", "non-dropping-particle" : "", "parse-names" : false, "suffix" : "" }, { "dropping-particle" : "", "family" : "Ling", "given" : "S", "non-dropping-particle" : "", "parse-names" : false, "suffix" : "" }, { "dropping-particle" : "", "family" : "Bykova", "given" : "E", "non-dropping-particle" : "", "parse-names" : false, "suffix" : "" }, { "dropping-particle" : "", "family</w:instrText>
      </w:r>
      <w:r w:rsidRPr="008852B2">
        <w:instrText>" : "Abdusalamov", "given" : "I", "non-dropping-particle" : "", "parse-names" : false, "suffix" : "" }, { "dropping-particle" : "", "family" : "Bekenov", "given" : "A", "non-dropping-particle" : "", "parse-names" : false, "suffix" : "" }, { "dropping-particle" : "", "family" : "Rdenfors", "given" : "U G", "non-dropping-particle" : "", "parse-names" : false, "suffix" : "" }, { "dropping-particle" : "", "family" : "Hilton-Taylor", "given" : "C", "non-dropping-particle" : "", "parse-names" : false, "suffix" : "" }, { "dropping-particle" : "", "family" : "Salnikov", "given" : "V", "non-dropping-particle" : "", "parse-names" : false, "suffix" : "" }, { "dropping-particle" : "", "family" : "Stogova", "given" : "L", "non-dropping-particle" : "", "parse-names" : false, "suffix" : "" } ], "id" : "ITEM-2", "issued" : { "date-parts" : [ [ "0" ] ] }, "title" : "Application of IUCN red listing criteria at the regional and national levels: a case study from Central Asia", "type" : "article-journal" }, "uris" : [ "http://www.mendeley.com/documents/?uuid=4923f6c5-aa7a-3fe5-8708-0fba06cefc19" ] } ], "mendeley" : { "formattedCitation" : "(B. K. Karimov et al., 2009; Milner-Gulland et al., n.d.)", "plainTextFormattedCitation" : "(B. K. Karimov et al., 2009; Milner-Gulland et al., n.d.)", "previouslyFormattedCitation" : "(B. K. Karimov et al., 2009; Milner-Gulland et al., n.d.)" }, "properties" : {  }, "schema" : "https://github.com/citation-style-language/schema/raw/master/csl-citation.json" }</w:instrText>
      </w:r>
      <w:r>
        <w:fldChar w:fldCharType="separate"/>
      </w:r>
      <w:r>
        <w:rPr>
          <w:lang w:val="it-IT"/>
        </w:rPr>
        <w:t xml:space="preserve">(Karimov </w:t>
      </w:r>
      <w:r w:rsidR="00301BD0" w:rsidRPr="00301BD0">
        <w:rPr>
          <w:i/>
          <w:lang w:val="it-IT"/>
        </w:rPr>
        <w:t>et al.</w:t>
      </w:r>
      <w:r>
        <w:rPr>
          <w:lang w:val="it-IT"/>
        </w:rPr>
        <w:t xml:space="preserve">, 2009; Milner-Gulland </w:t>
      </w:r>
      <w:r w:rsidR="00301BD0" w:rsidRPr="00301BD0">
        <w:rPr>
          <w:i/>
          <w:lang w:val="it-IT"/>
        </w:rPr>
        <w:t>et al.</w:t>
      </w:r>
      <w:r>
        <w:rPr>
          <w:lang w:val="it-IT"/>
        </w:rPr>
        <w:t xml:space="preserve">, </w:t>
      </w:r>
      <w:r w:rsidR="005542BD">
        <w:rPr>
          <w:lang w:val="it-IT"/>
        </w:rPr>
        <w:t>2006</w:t>
      </w:r>
      <w:r>
        <w:rPr>
          <w:lang w:val="it-IT"/>
        </w:rPr>
        <w:t>)</w:t>
      </w:r>
      <w:r>
        <w:fldChar w:fldCharType="end"/>
      </w:r>
      <w:r>
        <w:t xml:space="preserve">. Several fish species naturally entered the floodplains from the north (Siberia) and west (Western Asia). Many Eurasian fish species have formed sub-species in Central Asia (e.g. Amudarya trout, Aral roach, Aral asp, Samarkand khramulya, Aral bream) and contribute to high endemic diversity (e.g. Aral Sea basin) </w:t>
      </w:r>
      <w:r>
        <w:fldChar w:fldCharType="begin" w:fldLock="1"/>
      </w:r>
      <w:r>
        <w:instrText>ADDIN CSL_CITATION { "citationItems" : [ { "id" : "ITEM-1", "itemData" : { "author" : [ { "dropping-particle" : "", "family" : "Berg", "given" : "L.S.", "non-dropping-particle" : "", "parse-names" : false, "suffix" : "" } ], "id" : "ITEM-1", "issued" : { "date-parts" : [ [ "1949" ] ] }, "number-of-pages" : "469\u2013925", "publisher" : "Izdatel\u2019stvo Akademii Nauk SSSR", "publisher-place" : "Moskva\u2013Leningrad", "title" : "Freshwater fishes of the USSR and adjacent countries, part. 2.", "type" : "book" }, "uris" : [ "http://www.mendeley.com/documents/?uuid=1a214b28-fee6-3a2d-90df-a65e3f8e8bf5" ] }, { "id" : "ITEM-2", "itemData" : { "author" : [ { "dropping-particle" : "", "family" : "Nikolsky", "given" : "G.V.", "non-dropping-particle" : "", "parse-names" : false, "suffix" : "" } ], "id" : "ITEM-2", "issued" : { "date-parts" : [ [ "1971" ] ] }, "publisher" : "Vysshaya Shkola", "publisher-place" : "Moscow", "title" : "Special Ichthyology", "type" : "book" }, "uris" : [ "http://www.mendeley.com/documents/?uuid=01ce6436-b64f-3a4d-857c-68a7c0b0dff6" ] }, { "id" : "ITEM-3", "itemData" : { "author" : [ { "dropping-particle" : "", "family" : "Turdakov", "given" : "F.A.", "non-dropping-particle" : "", "parse-names" : false, "suffix" : "" } ], "id" : "ITEM-3", "issued" : { "date-parts" : [ [ "1963" ] ] }, "number-of-pages" : "283", "publisher" : "AN KirgizSSR", "publisher-place" : "Frunze: Izdat", "title" : "Fishes of Kirghizia", "type" : "book" }, "uris" : [ "http://www.mendeley.com/documents/?uuid=264d6916-0142-3af4-bdb5-a4b593275392" ] } ], "mendeley" : { "formattedCitation" : "(Berg, 1949; Nikolsky, 1971; Turdakov, 1963)", "plainTextFormattedCitation" : "(Berg, 1949; Nikolsky, 1971; Turdakov, 1963)", "previouslyFormattedCitation" : "(Berg, 1949; Nikolsky, 1971; Turdakov, 1963)" }, "properties" : {  }, "schema" : "https://github.com/citation-style-language/schema/raw/master/csl-citation.json" }</w:instrText>
      </w:r>
      <w:r>
        <w:fldChar w:fldCharType="separate"/>
      </w:r>
      <w:r w:rsidRPr="00193C7B">
        <w:t>(Berg, 1949; Nikolsky, 1971; Turdakov, 1963)</w:t>
      </w:r>
      <w:r>
        <w:fldChar w:fldCharType="end"/>
      </w:r>
      <w:r>
        <w:t xml:space="preserve">. </w:t>
      </w:r>
    </w:p>
    <w:p w14:paraId="22BFB7FB" w14:textId="5C9BD181" w:rsidR="0029269A" w:rsidRPr="0029269A" w:rsidRDefault="0029269A" w:rsidP="0029269A">
      <w:pPr>
        <w:rPr>
          <w:lang w:val="en-US"/>
        </w:rPr>
      </w:pPr>
      <w:r>
        <w:rPr>
          <w:lang w:eastAsia="en-GB"/>
        </w:rPr>
        <w:lastRenderedPageBreak/>
        <w:drawing>
          <wp:inline distT="0" distB="0" distL="0" distR="0" wp14:anchorId="60C12A50" wp14:editId="0D25659C">
            <wp:extent cx="5759450" cy="5041900"/>
            <wp:effectExtent l="0" t="0" r="0" b="6350"/>
            <wp:docPr id="956" name="Picture 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4"/>
                    <a:stretch>
                      <a:fillRect/>
                    </a:stretch>
                  </pic:blipFill>
                  <pic:spPr>
                    <a:xfrm>
                      <a:off x="0" y="0"/>
                      <a:ext cx="5759450" cy="5041900"/>
                    </a:xfrm>
                    <a:prstGeom prst="rect">
                      <a:avLst/>
                    </a:prstGeom>
                  </pic:spPr>
                </pic:pic>
              </a:graphicData>
            </a:graphic>
          </wp:inline>
        </w:drawing>
      </w:r>
    </w:p>
    <w:p w14:paraId="31B44686" w14:textId="2EECD4FF" w:rsidR="0048205B" w:rsidRDefault="0048205B" w:rsidP="00AE389F">
      <w:r>
        <w:t xml:space="preserve">There are no other groups of freshwater fishes in Europe and Central Asia that show higher threat levels than anadromous species (e.g. sturgeons, herrings of the genus </w:t>
      </w:r>
      <w:r>
        <w:rPr>
          <w:i/>
        </w:rPr>
        <w:t>Alosa</w:t>
      </w:r>
      <w:r>
        <w:t xml:space="preserve">, salmonids and some whitefishes of the genus </w:t>
      </w:r>
      <w:r>
        <w:rPr>
          <w:i/>
        </w:rPr>
        <w:t>Coregonus</w:t>
      </w:r>
      <w:r>
        <w:t xml:space="preserve"> and </w:t>
      </w:r>
      <w:r>
        <w:rPr>
          <w:i/>
        </w:rPr>
        <w:t>Stenodus</w:t>
      </w:r>
      <w:r>
        <w:t xml:space="preserve"> </w:t>
      </w:r>
      <w:r>
        <w:fldChar w:fldCharType="begin" w:fldLock="1"/>
      </w:r>
      <w: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fldChar w:fldCharType="separate"/>
      </w:r>
      <w:r w:rsidRPr="00193C7B">
        <w:t>(Freyhof &amp; Brooks, 2011)</w:t>
      </w:r>
      <w:r>
        <w:fldChar w:fldCharType="end"/>
      </w:r>
      <w:r>
        <w:t xml:space="preserve">. Trends also highlight a crisis with, for example, a sixfold decline in Baltic salmon catches between 1990 and 2009 </w:t>
      </w:r>
      <w:r>
        <w:fldChar w:fldCharType="begin" w:fldLock="1"/>
      </w:r>
      <w:r>
        <w:instrText>ADDIN CSL_CITATION { "citationItems" : [ { "id" : "ITEM-1", "itemData" : { "abstract" : "HELCOM assessment of salmon (Salmo salar) and sea trout (Salmo trutta) populations and habitats in rivers fl owing to the Baltic Sea. A draft of this report was peer reviewed by two (Peter Hutchinson and Bror Jonsson) internationally recognised salmon experts independent of Baltic Sea salmonid research. The peer review was organised by ICES. Atso Romakkaniemi from the Finnish Game and Fisheries Research Institute (RKTL) has provided scientifi c advice during the project. Layout: Leena N\u00e4rhi, Bitdesign For bibliographic purposes this document should be cited as: HELCOM, 2011 Salmon and Sea Trout Populations and Rivers in the Baltic Sea \u2013 HELCOM assessment of salmon (Salmo salar) and sea trout (Salmo trutta) populations and habitats in rivers fl owing to the Baltic Sea. Balt. Sea Environ. Proc. No. 126A. Information included in this publication or extracts thereof are free for citing on the condition that the complete reference of the publication is given as stated above.", "author" : [ { "dropping-particle" : "", "family" : "Mannerla", "given" : "Miia", "non-dropping-particle" : "", "parse-names" : false, "suffix" : "" }, { "dropping-particle" : "", "family" : "Andersson", "given" : "Mikael", "non-dropping-particle" : "", "parse-names" : false, "suffix" : "" }, { "dropping-particle" : "", "family" : "Birzaks", "given" : "Janis", "non-dropping-particle" : "", "parse-names" : false, "suffix" : "" }, { "dropping-particle" : "", "family" : "Debowski", "given" : "Piotr", "non-dropping-particle" : "", "parse-names" : false, "suffix" : "" }, { "dropping-particle" : "", "family" : "Degerman", "given" : "Erik", "non-dropping-particle" : "", "parse-names" : false, "suffix" : "" }, { "dropping-particle" : "", "family" : "Huhmarniemi", "given" : "Alpo", "non-dropping-particle" : "", "parse-names" : false, "suffix" : "" }, { "dropping-particle" : "", "family" : "H\u00e4ggstr\u00f6m", "given" : "H\u00e5kan", "non-dropping-particle" : "", "parse-names" : false, "suffix" : "" }, { "dropping-particle" : "", "family" : "Ikonen", "given" : "Erkki", "non-dropping-particle" : "", "parse-names" : false, "suffix" : "" }, { "dropping-particle" : "", "family" : "Jokikokko", "given" : "Erkki", "non-dropping-particle" : "", "parse-names" : false, "suffix" : "" }, { "dropping-particle" : "", "family" : "Jutila", "given" : "Eero", "non-dropping-particle" : "", "parse-names" : false, "suffix" : "" }, { "dropping-particle" : "", "family" : "Kesler", "given" : "Martin", "non-dropping-particle" : "", "parse-names" : false, "suffix" : "" }, { "dropping-particle" : "", "family" : "Kesminas", "given" : "Vytautas", "non-dropping-particle" : "", "parse-names" : false, "suffix" : "" }, { "dropping-particle" : "", "family" : "Kontautas", "given" : "Antanas", "non-dropping-particle" : "", "parse-names" : false, "suffix" : "" }, { "dropping-particle" : "", "family" : "Pedersen", "given" : "Stig", "non-dropping-particle" : "", "parse-names" : false, "suffix" : "" }, { "dropping-particle" : "", "family" : "Persson", "given" : "Jens", "non-dropping-particle" : "", "parse-names" : false, "suffix" : "" }, { "dropping-particle" : "", "family" : "Romakkaniemi", "given" : "Atso", "non-dropping-particle" : "", "parse-names" : false, "suffix" : "" }, { "dropping-particle" : "", "family" : "Saura", "given" : "Ari", "non-dropping-particle" : "", "parse-names" : false, "suffix" : "" }, { "dropping-particle" : "", "family" : "Shibaev", "given" : "Sergey", "non-dropping-particle" : "", "parse-names" : false, "suffix" : "" }, { "dropping-particle" : "", "family" : "Titov", "given" : "Sergey", "non-dropping-particle" : "", "parse-names" : false, "suffix" : "" }, { "dropping-particle" : "", "family" : "Tuus", "given" : "Herki", "non-dropping-particle" : "", "parse-names" : false, "suffix" : "" }, { "dropping-particle" : "", "family" : "Tylik", "given" : "Konstantin", "non-dropping-particle" : "", "parse-names" : false, "suffix" : "" }, { "dropping-particle" : "", "family" : "Yrj\u00e4n\u00e4", "given" : "Timo", "non-dropping-particle" : "", "parse-names" : false, "suffix" : "" } ], "id" : "ITEM-1", "issued" : { "date-parts" : [ [ "2011" ] ] }, "title" : "Salmon and Sea Trout Populations and Rivers in the Baltic Sea", "type" : "article-journal" }, "uris" : [ "http://www.mendeley.com/documents/?uuid=c912be1d-1c50-3527-a994-29141e63903d" ] } ], "mendeley" : { "formattedCitation" : "(Mannerla et al., 2011)", "plainTextFormattedCitation" : "(Mannerla et al., 2011)", "previouslyFormattedCitation" : "(Mannerla et al., 2011)" }, "properties" : {  }, "schema" : "https://github.com/citation-style-language/schema/raw/master/csl-citation.json" }</w:instrText>
      </w:r>
      <w:r>
        <w:fldChar w:fldCharType="separate"/>
      </w:r>
      <w:r w:rsidRPr="00193C7B">
        <w:t xml:space="preserve">(Mannerla </w:t>
      </w:r>
      <w:r w:rsidR="00301BD0" w:rsidRPr="00301BD0">
        <w:rPr>
          <w:i/>
        </w:rPr>
        <w:t>et al.</w:t>
      </w:r>
      <w:r w:rsidRPr="00193C7B">
        <w:t>, 2011)</w:t>
      </w:r>
      <w:r>
        <w:fldChar w:fldCharType="end"/>
      </w:r>
      <w:r>
        <w:t xml:space="preserve">. </w:t>
      </w:r>
    </w:p>
    <w:p w14:paraId="6C0242AB" w14:textId="4F89ACE1" w:rsidR="0048205B" w:rsidRDefault="0048205B" w:rsidP="00AE389F">
      <w:pPr>
        <w:rPr>
          <w:b/>
        </w:rPr>
      </w:pPr>
      <w:r>
        <w:rPr>
          <w:lang w:eastAsia="en-GB"/>
        </w:rPr>
        <w:t xml:space="preserve">Although these figures are at a European level and such detailed data are difficult to access for Central Asia, it is expected that these trends and the observed decline of about 17% of European freshwater fishes populations are also true in Central Asia. In Europe, only 1% of freshwater fish species populations are on the increase, against 17% declining and 6% considered stable </w:t>
      </w:r>
      <w:r>
        <w:rPr>
          <w:lang w:eastAsia="en-GB"/>
        </w:rPr>
        <w:fldChar w:fldCharType="begin" w:fldLock="1"/>
      </w:r>
      <w:r>
        <w:rPr>
          <w:lang w:eastAsia="en-GB"/>
        </w:rP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rPr>
          <w:lang w:eastAsia="en-GB"/>
        </w:rPr>
        <w:fldChar w:fldCharType="separate"/>
      </w:r>
      <w:r w:rsidRPr="00193C7B">
        <w:rPr>
          <w:lang w:eastAsia="en-GB"/>
        </w:rPr>
        <w:t>(Freyhof &amp; Brooks, 2011)</w:t>
      </w:r>
      <w:r>
        <w:rPr>
          <w:lang w:eastAsia="en-GB"/>
        </w:rPr>
        <w:fldChar w:fldCharType="end"/>
      </w:r>
      <w:r>
        <w:rPr>
          <w:lang w:eastAsia="en-GB"/>
        </w:rPr>
        <w:t xml:space="preserve">. However, there is a lack of reliable data on trends, and therefore the actual percentage of species that is declining is probably largely underestimated. In fact, population trends for 76% of all fish species in Western Europe, Central Europe and western parts of Eastern Europe still remain unknown because almost no population trend data exist from most countries </w:t>
      </w:r>
      <w:r>
        <w:rPr>
          <w:lang w:eastAsia="en-GB"/>
        </w:rPr>
        <w:fldChar w:fldCharType="begin" w:fldLock="1"/>
      </w:r>
      <w:r>
        <w:rPr>
          <w:lang w:eastAsia="en-GB"/>
        </w:rP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rPr>
          <w:lang w:eastAsia="en-GB"/>
        </w:rPr>
        <w:fldChar w:fldCharType="separate"/>
      </w:r>
      <w:r w:rsidRPr="00193C7B">
        <w:rPr>
          <w:lang w:eastAsia="en-GB"/>
        </w:rPr>
        <w:t>(Freyhof &amp; Brooks, 2011)</w:t>
      </w:r>
      <w:r>
        <w:rPr>
          <w:lang w:eastAsia="en-GB"/>
        </w:rPr>
        <w:fldChar w:fldCharType="end"/>
      </w:r>
      <w:r>
        <w:rPr>
          <w:lang w:eastAsia="en-GB"/>
        </w:rPr>
        <w:t>. Thus, monitoring data for freshwater fish species diversity and abundance is urgently needed in order to accurately measure population trends and improve the accuracy of future Red List assessments. The highest number of threatened freshwater fish species is found in the south of the European sub</w:t>
      </w:r>
      <w:r w:rsidRPr="002F362B">
        <w:rPr>
          <w:lang w:eastAsia="en-GB"/>
        </w:rPr>
        <w:t xml:space="preserve">regions </w:t>
      </w:r>
      <w:r w:rsidR="00E02367">
        <w:rPr>
          <w:b/>
          <w:lang w:eastAsia="en-GB"/>
        </w:rPr>
        <w:t>Figure 3.53</w:t>
      </w:r>
      <w:r w:rsidRPr="00744982">
        <w:rPr>
          <w:lang w:eastAsia="en-GB"/>
        </w:rPr>
        <w:t>).</w:t>
      </w:r>
      <w:r>
        <w:rPr>
          <w:lang w:eastAsia="en-GB"/>
        </w:rPr>
        <w:t xml:space="preserve"> </w:t>
      </w:r>
      <w:bookmarkStart w:id="1046" w:name="_Ref499821267"/>
    </w:p>
    <w:bookmarkEnd w:id="1046"/>
    <w:p w14:paraId="04C41D48" w14:textId="70F2E49E" w:rsidR="0029269A" w:rsidRDefault="0029269A" w:rsidP="00AE389F">
      <w:pPr>
        <w:spacing w:after="0"/>
      </w:pPr>
      <w:r>
        <w:rPr>
          <w:lang w:eastAsia="en-GB"/>
        </w:rPr>
        <w:lastRenderedPageBreak/>
        <w:drawing>
          <wp:inline distT="0" distB="0" distL="0" distR="0" wp14:anchorId="313974A4" wp14:editId="6F9328FE">
            <wp:extent cx="5759450" cy="2581910"/>
            <wp:effectExtent l="0" t="0" r="0"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5"/>
                    <a:stretch>
                      <a:fillRect/>
                    </a:stretch>
                  </pic:blipFill>
                  <pic:spPr>
                    <a:xfrm>
                      <a:off x="0" y="0"/>
                      <a:ext cx="5759450" cy="2581910"/>
                    </a:xfrm>
                    <a:prstGeom prst="rect">
                      <a:avLst/>
                    </a:prstGeom>
                  </pic:spPr>
                </pic:pic>
              </a:graphicData>
            </a:graphic>
          </wp:inline>
        </w:drawing>
      </w:r>
    </w:p>
    <w:p w14:paraId="564ABC1D" w14:textId="77777777" w:rsidR="0048205B" w:rsidRDefault="0048205B" w:rsidP="00AE389F">
      <w:pPr>
        <w:spacing w:after="0"/>
        <w:rPr>
          <w:rFonts w:ascii="Times" w:eastAsia="Times New Roman" w:hAnsi="Times" w:cs="Times New Roman"/>
        </w:rPr>
      </w:pPr>
    </w:p>
    <w:p w14:paraId="0C1F85DF" w14:textId="37F32F8B" w:rsidR="0048205B" w:rsidRDefault="0048205B" w:rsidP="00AE389F">
      <w:pPr>
        <w:rPr>
          <w:lang w:eastAsia="en-GB"/>
        </w:rPr>
      </w:pPr>
      <w:r>
        <w:rPr>
          <w:lang w:eastAsia="en-GB"/>
        </w:rPr>
        <w:t xml:space="preserve">Villéger and co-authors </w:t>
      </w:r>
      <w:r>
        <w:rPr>
          <w:lang w:eastAsia="en-GB"/>
        </w:rPr>
        <w:fldChar w:fldCharType="begin" w:fldLock="1"/>
      </w:r>
      <w:r>
        <w:rPr>
          <w:lang w:eastAsia="en-GB"/>
        </w:rPr>
        <w:instrText>ADDIN CSL_CITATION { "citationItems" : [ { "id" : "ITEM-1", "itemData" : { "DOI" : "10.1111/geb.12226", "author" : [ { "dropping-particle" : "", "family" : "Vill\u00e9ger", "given" : "S\u00e9bastien", "non-dropping-particle" : "", "parse-names" : false, "suffix" : "" }, { "dropping-particle" : "", "family" : "Grenouillet", "given" : "Ga\u00ebl", "non-dropping-particle" : "", "parse-names" : false, "suffix" : "" }, { "dropping-particle" : "", "family" : "Brosse", "given" : "S\u00e9bastien", "non-dropping-particle" : "", "parse-names" : false, "suffix" : "" } ], "id" : "ITEM-1", "issued" : { "date-parts" : [ [ "2014" ] ] }, "page" : "1-11", "title" : "Functional homogenization exceeds taxonomic homogenization among European fish assemblages", "type" : "article-journal" }, "uris" : [ "http://www.mendeley.com/documents/?uuid=2550ccb4-5790-3910-8032-936df5210eca" ] } ], "mendeley" : { "formattedCitation" : "(Vill\u00e9ger, Grenouillet, &amp; Brosse, 2014)", "plainTextFormattedCitation" : "(Vill\u00e9ger, Grenouillet, &amp; Brosse, 2014)", "previouslyFormattedCitation" : "(Vill\u00e9ger, Grenouillet, &amp; Brosse, 2014)" }, "properties" : {  }, "schema" : "https://github.com/citation-style-language/schema/raw/master/csl-citation.json" }</w:instrText>
      </w:r>
      <w:r>
        <w:rPr>
          <w:lang w:eastAsia="en-GB"/>
        </w:rPr>
        <w:fldChar w:fldCharType="separate"/>
      </w:r>
      <w:r>
        <w:rPr>
          <w:lang w:eastAsia="en-GB"/>
        </w:rPr>
        <w:t>(2014)</w:t>
      </w:r>
      <w:r>
        <w:rPr>
          <w:lang w:eastAsia="en-GB"/>
        </w:rPr>
        <w:fldChar w:fldCharType="end"/>
      </w:r>
      <w:r>
        <w:rPr>
          <w:lang w:eastAsia="en-GB"/>
        </w:rPr>
        <w:t xml:space="preserve"> have also shown that among current European fish assemblages, functional homogenization (reduction in diversity of functional traits over space and time) exceeds taxonomic homogenization (reduction in species diversity) six-fold. In addition, non-native species originating from other parts of Europe played a stronger role in this homogenization process than non-native species from outside Europe, while extinction did not play a significant role.</w:t>
      </w:r>
    </w:p>
    <w:p w14:paraId="305F6D9E" w14:textId="77777777" w:rsidR="0048205B" w:rsidRDefault="0048205B" w:rsidP="00AE389F">
      <w:pPr>
        <w:spacing w:after="0"/>
      </w:pPr>
    </w:p>
    <w:p w14:paraId="57FD0350" w14:textId="77777777" w:rsidR="0048205B" w:rsidRDefault="0048205B" w:rsidP="00AE389F">
      <w:pPr>
        <w:spacing w:after="0"/>
        <w:rPr>
          <w:b/>
          <w:i/>
        </w:rPr>
      </w:pPr>
      <w:r>
        <w:rPr>
          <w:b/>
          <w:i/>
        </w:rPr>
        <w:t>Drivers of change</w:t>
      </w:r>
    </w:p>
    <w:p w14:paraId="207507C1" w14:textId="77777777" w:rsidR="0048205B" w:rsidRDefault="0048205B" w:rsidP="00AE389F">
      <w:pPr>
        <w:autoSpaceDE w:val="0"/>
        <w:autoSpaceDN w:val="0"/>
        <w:adjustRightInd w:val="0"/>
      </w:pPr>
      <w:r>
        <w:t xml:space="preserve">A main threat for freshwater fish species in Europe and Central Asia is the destruction or modification of their habitat. This includes a change in the river continuum with the construction of dams and weirs that fragment populations. This has direct consequences for the remixing of upstream-downstream genetic pools and for free seasonal migrations. In addition, it leads to a deep modification of flow patterns transforming lotic habitat into lentic ones and, as a result, changing species assemblages, functional diversity and homogenization of freshwater fish communities. Water abstraction is one of the most important threats to European freshwater fishes, especially in the Mediterranean basin where illegal water abstraction is widespread </w:t>
      </w:r>
      <w:r>
        <w:fldChar w:fldCharType="begin" w:fldLock="1"/>
      </w:r>
      <w: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manualFormatting" : "(Freyhof &amp; Brooks, 2011)", "plainTextFormattedCitation" : "(J\u00f6rg Freyhof &amp; Brooks, 2011)", "previouslyFormattedCitation" : "(J\u00f6rg Freyhof &amp; Brooks, 2011)" }, "properties" : {  }, "schema" : "https://github.com/citation-style-language/schema/raw/master/csl-citation.json" }</w:instrText>
      </w:r>
      <w:r>
        <w:fldChar w:fldCharType="separate"/>
      </w:r>
      <w:r w:rsidRPr="00193C7B">
        <w:t>(Freyhof &amp; Brooks, 2011)</w:t>
      </w:r>
      <w:r>
        <w:fldChar w:fldCharType="end"/>
      </w:r>
      <w:r>
        <w:t xml:space="preserve">. Many countries in southern parts of Western and Central Europe still lack effective enforcement of legislation that could limit the damages of excessive water abstraction to biodiversity. The increased frequency and intensity of droughts are worsening the situation. </w:t>
      </w:r>
    </w:p>
    <w:p w14:paraId="44B73BF9" w14:textId="60973FC1" w:rsidR="0048205B" w:rsidRDefault="0048205B" w:rsidP="00AE389F">
      <w:r>
        <w:t xml:space="preserve">Another important threat is pollution of industrial, agricultural and domestic origin </w:t>
      </w:r>
      <w:r>
        <w:rPr>
          <w:rFonts w:ascii="Calibri" w:hAnsi="Calibri"/>
          <w:color w:val="000000"/>
        </w:rPr>
        <w:t>(e.g. hormone distruptors from polimery and paint industries that cause reproductive disorders, in particularly in aquatic organisms)</w:t>
      </w:r>
      <w:r>
        <w:t xml:space="preserve">. In lakes, for example, the percentage of land used for agriculture in the catchment (which leads to anthropogenically enhanced productivity) is associated with several changes in fish communities such as increase in species richness and abundance and a decrease in their community average body size </w:t>
      </w:r>
      <w:r>
        <w:fldChar w:fldCharType="begin" w:fldLock="1"/>
      </w:r>
      <w:r>
        <w:instrText>ADDIN CSL_CITATION { "citationItems" : [ { "id" : "ITEM-1", "itemData" : { "DOI" : "10.1111/fwb.12167", "ISBN" : "1365-2427", "ISSN" : "00465070", "abstract" : "1. We aimed to distinguish the relative contributions of natural and anthropogenic local factors on patterns of fish diversity in European lakes at different geographical scales. 2. We compiled data from standardised fish monitoring using multimesh benthic gill nets, information on lake morphometry and on geographical, climatic and anthropogenic pressure variables from 1632 lakes in 11 European countries. By means of regression trees, we determined those natural and anthropogenic factors and their thresholds that best predicted local fish diversity, density and mean size. Generalised linear models were used to assess the influence of anthropogenic factors at smaller geographical and morphometric scales. 3. Local fish species richness and diversity were related mainly to morphometric and (bio)geographical/climatic variables. Larger and deeper lakes in warm areas tended to be the most species rich and diverse. Fish density was related mainly to anthropogenically driven productivity but also was sensitive to geographical/climatic factors. Thus, warmer and shallower lower-altitude European lakes, which are usually more eutrophic, had higher fish densities than cold and deeper higher-altitude lakes. Fish size increased with altitude and declined with increasing seasonality and temperature. 4. After controlling for the natural factors, productivity had a positive effect on fish species richness and diversity, whereas it negatively influenced fish size. 5. Our results suggest that macroecological patterns of lake fish diversity across Europe are best predicted by natural factors. The contribution of anthropogenic factors to fish diversity was evident only via the effect of eutrophication at smaller geographical scales, whereas no effect could be found from hydromorphological pressures. From an applied perspective, these results suggest that bioassessment and biodiversity evaluation might be most effectively conducted and interpreted locally, where anthropogenic effects on biodiversity become more apparent. At a macroecological scale, the strong effect of environmental temperature on most components of fish diversity suggests future changes in fish diversity as a consequence of climate change.", "author" : [ { "dropping-particle" : "", "family" : "Brucet", "given" : "Sandra", "non-dropping-particle" : "", "parse-names" : false, "suffix" : "" }, { "dropping-particle" : "", "family" : "P\u00e9dron", "given" : "S", "non-dropping-particle" : "", "parse-names" : false, "suffix" : "" }, { "dropping-particle" : "", "family" : "Mehner", "given" : "Thomas", "non-dropping-particle" : "", "parse-names" : false, "suffix" : "" }, { "dropping-particle" : "", "family" : "Lauridsen", "given" : "Torben L.", "non-dropping-particle" : "", "parse-names" : false, "suffix" : "" }, { "dropping-particle" : "", "family" : "Argillier", "given" : "Christine", "non-dropping-particle" : "", "parse-names" : false, "suffix" : "" }, { "dropping-particle" : "", "family" : "Winfield", "given" : "Ian J.", "non-dropping-particle" : "", "parse-names" : false, "suffix" : "" }, { "dropping-particle" : "", "family" : "Volta", "given" : "Pietro", "non-dropping-particle" : "", "parse-names" : false, "suffix" : "" }, { "dropping-particle" : "", "family" : "Emmrich", "given" : "Matthias", "non-dropping-particle" : "", "parse-names" : false, "suffix" : "" }, { "dropping-particle" : "", "family" : "Hesthagen", "given" : "Trygve", "non-dropping-particle" : "", "parse-names" : false, "suffix" : "" }, { "dropping-particle" : "", "family" : "Holmgren", "given" : "Kerstin", "non-dropping-particle" : "", "parse-names" : false, "suffix" : "" }, { "dropping-particle" : "", "family" : "Benejam", "given" : "Llu\u00eds", "non-dropping-particle" : "", "parse-names" : false, "suffix" : "" }, { "dropping-particle" : "", "family" : "Kelly", "given" : "Fiona", "non-dropping-particle" : "", "parse-names" : false, "suffix" : "" }, { "dropping-particle" : "", "family" : "Krause", "given" : "Teet", "non-dropping-particle" : "", "parse-names" : false, "suffix" : "" }, { "dropping-particle" : "", "family" : "Palm", "given" : "Anu", "non-dropping-particle" : "", "parse-names" : false, "suffix" : "" }, { "dropping-particle" : "", "family" : "Rask", "given" : "Martti", "non-dropping-particle" : "", "parse-names" : false, "suffix" : "" }, { "dropping-particle" : "", "family" : "Jeppesen", "given" : "Erik", "non-dropping-particle" : "", "parse-names" : false, "suffix" : "" } ], "container-title" : "Freshwater Biology", "id" : "ITEM-1", "issue" : "9", "issued" : { "date-parts" : [ [ "2013" ] ] }, "page" : "1779-1793", "title" : "Fish diversity in European lakes: Geographical factors dominate over anthropogenic pressures", "type" : "article-journal", "volume" : "58" }, "uris" : [ "http://www.mendeley.com/documents/?uuid=6034efa4-19f4-3500-a55e-47ad2ccc6672" ] } ], "mendeley" : { "formattedCitation" : "(Sandra Brucet et al., 2013)", "plainTextFormattedCitation" : "(Sandra Brucet et al., 2013)", "previouslyFormattedCitation" : "(Sandra Brucet et al., 2013)" }, "properties" : {  }, "schema" : "https://github.com/citation-style-language/schema/raw/master/csl-citation.json" }</w:instrText>
      </w:r>
      <w:r>
        <w:fldChar w:fldCharType="separate"/>
      </w:r>
      <w:r>
        <w:t xml:space="preserve">(Brucet </w:t>
      </w:r>
      <w:r w:rsidR="00301BD0" w:rsidRPr="00301BD0">
        <w:rPr>
          <w:i/>
        </w:rPr>
        <w:t>et al.</w:t>
      </w:r>
      <w:r>
        <w:t>, 2013)</w:t>
      </w:r>
      <w:r>
        <w:fldChar w:fldCharType="end"/>
      </w:r>
      <w:r>
        <w:t>. At least eight of the 13 globally extinct species of European freshwater fishes were victims of water pollution and lake eutrophication, mainly during the late 19</w:t>
      </w:r>
      <w:r w:rsidRPr="00503C3C">
        <w:t>th</w:t>
      </w:r>
      <w:r>
        <w:t xml:space="preserve"> and in the 20</w:t>
      </w:r>
      <w:r w:rsidRPr="00503C3C">
        <w:t>th</w:t>
      </w:r>
      <w:r>
        <w:t xml:space="preserve"> centuries </w:t>
      </w:r>
      <w:r>
        <w:fldChar w:fldCharType="begin" w:fldLock="1"/>
      </w:r>
      <w: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fldChar w:fldCharType="separate"/>
      </w:r>
      <w:r w:rsidRPr="00193C7B">
        <w:t>(Freyhof &amp; Brooks, 2011)</w:t>
      </w:r>
      <w:r>
        <w:fldChar w:fldCharType="end"/>
      </w:r>
      <w:r>
        <w:t>.</w:t>
      </w:r>
      <w:r>
        <w:rPr>
          <w:rFonts w:ascii="AGaramondPro-Regular" w:eastAsia="AGaramondPro-Regular" w:cs="AGaramondPro-Regular" w:hint="eastAsia"/>
        </w:rPr>
        <w:t xml:space="preserve"> </w:t>
      </w:r>
      <w:r>
        <w:t xml:space="preserve">However, due to </w:t>
      </w:r>
      <w:r w:rsidRPr="004937D0">
        <w:rPr>
          <w:bCs/>
        </w:rPr>
        <w:t xml:space="preserve">European Union </w:t>
      </w:r>
      <w:r>
        <w:t>regulation, the water quality of rivers and lakes has improved in recent decades and this has helped to improve conditions for many fish species. In Central Asia and the Caucasus, however, about one third of untreated sewage goes directly into regional rivers. Pollution as a result of change in land use is still relevant in these regions, in particular the increase in siltation due to agricultural practice and destruction of riparian vegetation, which used to act as an important buffer zone to freshwater ecosystems.</w:t>
      </w:r>
    </w:p>
    <w:p w14:paraId="44849686" w14:textId="20FD1B20" w:rsidR="0048205B" w:rsidRDefault="0048205B" w:rsidP="00AE389F">
      <w:r>
        <w:lastRenderedPageBreak/>
        <w:t xml:space="preserve">Climate change is also affecting fish populations, particularly in the coldest and the most arid parts of Europe and Central Asia. Jeppesen and co-authors </w:t>
      </w:r>
      <w:r>
        <w:fldChar w:fldCharType="begin" w:fldLock="1"/>
      </w:r>
      <w:r>
        <w:instrText>ADDIN CSL_CITATION { "citationItems" : [ { "id" : "ITEM-1", "itemData" : { "DOI" : "10.1007/s10750-012-1182-1", "ISBN" : "0018-8158", "ISSN" : "00188158", "abstract" : "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u2013100 years) fish data series from 24 European lakes (area: 0.04\u20135,648 km2; mean depth: 1\u2013177 m; a north\u2013south gradient from Sweden to Spain). Along with an annual temperature increase of about 0.15\u20130.3\u00b0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u2013perch and/or shad are apparently on the increase in several of the lakes. The response of fish to the warming has been surprisingly strong and fast in recent decades, making them ideal sentinels for detecting and documenting climate-induced modifications of freshwater ecosystems.", "author" : [ { "dropping-particle" : "", "family" : "Jeppesen", "given" : "Erik", "non-dropping-particle" : "", "parse-names" : false, "suffix" : "" }, { "dropping-particle" : "", "family" : "Mehner", "given" : "Thomas", "non-dropping-particle" : "", "parse-names" : false, "suffix" : "" }, { "dropping-particle" : "", "family" : "Winfield", "given" : "Ian J.", "non-dropping-particle" : "", "parse-names" : false, "suffix" : "" }, { "dropping-particle" : "", "family" : "Kangur", "given" : "K\u00fclli", "non-dropping-particle" : "", "parse-names" : false, "suffix" : "" }, { "dropping-particle" : "", "family" : "Sarvala", "given" : "Jouko", "non-dropping-particle" : "", "parse-names" : false, "suffix" : "" }, { "dropping-particle" : "", "family" : "Gerdeaux", "given" : "Daniel", "non-dropping-particle" : "", "parse-names" : false, "suffix" : "" }, { "dropping-particle" : "", "family" : "Rask", "given" : "Martti", "non-dropping-particle" : "", "parse-names" : false, "suffix" : "" }, { "dropping-particle" : "", "family" : "Malmquist", "given" : "Hilmar J.", "non-dropping-particle" : "", "parse-names" : false, "suffix" : "" }, { "dropping-particle" : "", "family" : "Holmgren", "given" : "Kerstin", "non-dropping-particle" : "", "parse-names" : false, "suffix" : "" }, { "dropping-particle" : "", "family" : "Volta", "given" : "Pietro", "non-dropping-particle" : "", "parse-names" : false, "suffix" : "" }, { "dropping-particle" : "", "family" : "Romo", "given" : "Susana", "non-dropping-particle" : "", "parse-names" : false, "suffix" : "" }, { "dropping-particle" : "", "family" : "Eckmann", "given" : "Reiner", "non-dropping-particle" : "", "parse-names" : false, "suffix" : "" }, { "dropping-particle" : "", "family" : "Sandstr\u00f6m", "given" : "Alfred", "non-dropping-particle" : "", "parse-names" : false, "suffix" : "" }, { "dropping-particle" : "", "family" : "Blanco", "given" : "Sa\u00fal", "non-dropping-particle" : "", "parse-names" : false, "suffix" : "" }, { "dropping-particle" : "", "family" : "Kangur", "given" : "Andu", "non-dropping-particle" : "", "parse-names" : false, "suffix" : "" }, { "dropping-particle" : "", "family" : "Ragnarsson Stabo", "given" : "Hen</w:instrText>
      </w:r>
      <w:r w:rsidRPr="009E2FD7">
        <w:instrText>rik", "non-dropping-particle" : "", "parse-names" : false, "suffix" : "" }, { "dropping-particle" : "", "family" : "Tarvainen", "given" : "Marjo", "non-dropping-particle" : "", "parse-names" : false, "suffix" : "" }, { "dropping-particle" : "", "family" : "Ventel\u00e4", "given" : "Anne Mari", "non-dropping-particle" : "", "parse-names" : false, "suffix" : "" }, { "dropping-particle" : "", "family" : "S\u00f8ndergaard", "given" : "Martin", "non-dropping-particle" : "", "parse-names" : false, "suffix" : "" }, { "dropping-particle" : "", "family" : "Lauridsen", "given" : "Torben L.", "non-dropping-particle" : "", "parse-names" : false, "suffix" : "" }, { "dropping-particle" : "", "family" : "Meerhoff", "given" : "Mariana", "non-dropping-particle" : "", "parse-names" : false, "suffix" : "" } ], "container-title" : "Hydrobiologia", "id" : "ITEM-1", "issue" : "1", "issued" : { "date-parts" : [ [ "2012" ] ] }, "page" : "1-39", "title" : "Impacts of climate warming on the long-term dynamics of key fish species in 24 European lakes", "type" : "article-journal", "volume" : "694" }, "uris" : [ "http://www.mendeley.com/documents/?uuid=44440a4b-ac4a-394b-80bc-e1b4d6daf8c8" ] } ], "mendeley" : { "formattedCitation" : "(Erik Jeppesen et al., 2012)", "plainTextFormattedCitation" : "(Erik Jeppesen et al., 2012)", "previouslyFormattedCitation" : "(Erik Jeppesen et al., 2012)" }, "properties" : {  }, "schema" : "https://github.com/citation-style-language/schema/raw/master/csl-citation.json" }</w:instrText>
      </w:r>
      <w:r>
        <w:fldChar w:fldCharType="separate"/>
      </w:r>
      <w:r>
        <w:t>(2012)</w:t>
      </w:r>
      <w:r>
        <w:fldChar w:fldCharType="end"/>
      </w:r>
      <w:r>
        <w:t xml:space="preserve"> published long-term (10–100 years) series of fish data from 24 European lakes. Along with a temperature increase of about 0.15–0.3°C per decade, considerable changes have occurred in either fish assemblage composition, body size or age structure during recent decades, with a shift towards dominance of warm water species. These changes took place despite a general reduction in nutrient loading. Similar responses to warming were found in river fish </w:t>
      </w:r>
      <w:r>
        <w:fldChar w:fldCharType="begin" w:fldLock="1"/>
      </w:r>
      <w:r>
        <w:instrText>ADDIN CSL_CITATION { "citationItems" : [ { "id" : "ITEM-1", "itemData" : { "author" : [ { "dropping-particle" : "", "family" : "Daufresne", "given" : "Martin", "non-dropping-particle" : "", "parse-names" : false, "suffix" : "" }, { "dropping-particle" : "", "family" : "Lengfellner", "given" : "Kathrin", "non-dropping-particle" : "", "parse-names" : false, "suffix" : "" }, { "dropping-particle" : "", "family" : "Sommer", "given" : "Ulrich", "non-dropping-particle" : "", "parse-names" : false, "suffix" : "" } ], "container-title" : "PNAS", "id" : "ITEM-1", "issued" : { "date-parts" : [ [ "2009" ] ] }, "page" : "12788\u201312793", "title" : "Global warming benefits the small", "type" : "article-journal", "volume" : "106" }, "uris" : [ "http://www.mendeley.com/documents/?uuid=ade65845-07ec-3ea8-b472-f9c086268f09" ] } ], "mendeley" : { "formattedCitation" : "(Daufresne, Lengfellner, &amp; Sommer, 2009)", "plainTextFormattedCitation" : "(Daufresne, Lengfellner, &amp; Sommer, 2009)", "previouslyFormattedCitation" : "(Daufresne, Lengfellner, &amp; Sommer, 2009)" }, "properties" : {  }, "schema" : "https://github.com/citation-style-language/schema/raw/master/csl-citation.json" }</w:instrText>
      </w:r>
      <w:r>
        <w:fldChar w:fldCharType="separate"/>
      </w:r>
      <w:r>
        <w:t>(Daufresne</w:t>
      </w:r>
      <w:r w:rsidR="005542BD">
        <w:rPr>
          <w:i/>
        </w:rPr>
        <w:t xml:space="preserve"> et al.</w:t>
      </w:r>
      <w:r>
        <w:t>, 2009)</w:t>
      </w:r>
      <w:r>
        <w:fldChar w:fldCharType="end"/>
      </w:r>
      <w:r>
        <w:t>. Arctic charr has been particularly affected. In the arid conditions of Central Asia, agriculture relied on the extensive use of irrigation. From the 1950s to the 1980s, about 40 reservoirs (total water volume more than 57 km</w:t>
      </w:r>
      <w:r>
        <w:rPr>
          <w:vertAlign w:val="superscript"/>
        </w:rPr>
        <w:t>3</w:t>
      </w:r>
      <w:r>
        <w:t>), more than 150,000 irrigation canals, more than 100,000 drainage canals and 10 lakes for residual water storage (with an area of about 7,000 km</w:t>
      </w:r>
      <w:r>
        <w:rPr>
          <w:vertAlign w:val="superscript"/>
        </w:rPr>
        <w:t>2</w:t>
      </w:r>
      <w:r>
        <w:t xml:space="preserve">) were created. These large-scale constructions impacted local fish communities. Dams on the rivers blocked passage to spawning areas for migratory fishes. As a result, fringebarbel, sturgeon and Aral barbell vanished from local waters. All fish populations in the floodplain (such as common carp, asp, sabrefish, bream, roach, pike-perch) have established new stocks in all newly constructed man-made reservoirs and lakes. Also, the abundance of riverine fishes such as shovelnoses (three species), pike-asp, zarafshon dace and minnow dramatically decreased due to a change in flow and a reduction of turbidity in the river sections downstream of the reservoirs </w:t>
      </w:r>
      <w:r>
        <w:fldChar w:fldCharType="begin" w:fldLock="1"/>
      </w:r>
      <w:r>
        <w:instrText>ADDIN CSL_CITATION { "citationItems" : [ { "id" : "ITEM-1", "itemData" : { "author" : [ { "dropping-particle" : "", "family" : "Berg", "given" : "L.S.", "non-dropping-particle" : "", "parse-names" : false, "suffix" : "" } ], "id" : "ITEM-1", "issued" : { "date-parts" : [ [ "1949" ] ] }, "number-of-pages" : "469\u2013925", "publisher" : "Izdatel\u2019stvo Akademii Nauk SSSR", "publisher-place" : "Moskva\u2013Leningrad", "title" : "Freshwater fishes of the USSR and adjacent countries, part. 2.", "type" : "book" }, "uris" : [ "http://www.mendeley.com/documents/?uuid=1a214b28-fee6-3a2d-90df-a65e3f8e8bf5" ] }, { "id" : "ITEM-2", "itemData" : { "author" : [ { "dropping-particle" : "", "family" : "Nikolsky", "given" : "G.V.", "non-dropping-particle" : "", "parse-names" : false, "suffix" : "" } ], "id" : "ITEM-2", "issued" : { "date-parts" : [ [ "1938" ] ] }, "number-of-pages" : "228 p", "publisher" : "Academy of Science of the USSR", "publisher-place" : "Moscow-Leningrad", "title" : "Fishes of Tajikistan", "type" : "book" }, "uris" : [ "http://www.mendeley.com/documents/?uuid=8eb6e8bb-b287-3519-bbd7-e6ca7e51fc4f" ] }, { "id" : "ITEM-3", "itemData" : { "author" : [ { "dropping-particle" : "", "family" : "Turdakov", "given" : "F.A.", "non-dropping-particle" : "", "parse-names" : false, "suffix" : "" } ], "id" : "ITEM-3", "issued" : { "date-parts" : [ [ "1963" ] ] }, "number-of-pages" : "283", "publisher" : "AN KirgizSSR", "publisher-place" : "Frunze: Izdat", "title" : "Fishes of Kirghizia", "type" : "book" }, "uris" : [ "http://www.mendeley.com/documents/?uuid=264d6916-0142-3af4-bdb5-a4b593275392" ] }, { "id" : "ITEM-4", "itemData" : { "author" : [ { "dropping-particle" : "", "family" : "Kamilov", "given" : "G.K.", "non-dropping-particle" : "", "parse-names" : false, "suffix" : "" } ], "id" : "ITEM-4", "issued" : { "date-parts" : [ [ "1973" ] ] }, "number-of-pages" : "234p", "publisher" : "Fan.Tashkent", "title" : "ishes and biological basis of fishery use of in Uzbekistan reservoirs", "type" : "book" }, "uris" : [ "http://www.mendeley.com/documents/?uuid=4d52dd63-b703-3f10-bc7b-43adca8b3e72" ] } ], "mendeley" : { "formattedCitation" : "(Berg, 1949; Kamilov, 1973; Nikolsky, 1938; Turdakov, 1963)", "plainTextFormattedCitation" : "(Berg, 1949; Kamilov, 1973; Nikolsky, 1938; Turdakov, 1963)", "previouslyFormattedCitation" : "(Berg, 1949; Kamilov, 1973; Nikolsky, 1938; Turdakov, 1963)" }, "properties" : {  }, "schema" : "https://github.com/citation-style-language/schema/raw/master/csl-citation.json" }</w:instrText>
      </w:r>
      <w:r>
        <w:fldChar w:fldCharType="separate"/>
      </w:r>
      <w:r w:rsidRPr="00193C7B">
        <w:t>(Berg, 1949; Kamilov, 1973; Nikolsky, 1938; Turdakov, 1963)</w:t>
      </w:r>
      <w:r>
        <w:fldChar w:fldCharType="end"/>
      </w:r>
      <w:r>
        <w:t>.</w:t>
      </w:r>
    </w:p>
    <w:p w14:paraId="2D8F6F11" w14:textId="3D7EAC2D" w:rsidR="0048205B" w:rsidRDefault="0048205B" w:rsidP="00AE389F">
      <w:r>
        <w:t xml:space="preserve">Another key threat in Central Asia is water salinization </w:t>
      </w:r>
      <w:r>
        <w:fldChar w:fldCharType="begin" w:fldLock="1"/>
      </w:r>
      <w:r>
        <w:instrText>ADDIN CSL_CITATION { "citationItems" : [ { "id" : "ITEM-1", "itemData" : { "DOI" : "10.1007/s10750-014-2169-x", "ISBN" : "0018-8158", "ISSN" : "15735117",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A degrees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rik", "non-dropping-particle" : "", "parse-names" : false, "suffix" : "" }, { "dropping-particle" : "", "family" : "Brucet", "given" : "Sandra", "non-dropping-particle" : "", "parse-names" : false, "suffix" : "" }, { "dropping-particle" : "", "family" : "Naselli-Flores", "given" : "Luigi", "non-dropping-particle" : "", "parse-names" : false, "suffix" : "" }, { "dropping-particle" : "", "family" : "Papastergiadou", "given" : "Eva", "non-dropping-particle" : "", "parse-names" : false, "suffix" : "" }, { "dropping-particle" : "", "family" : "Stefanidis", "given" : "Kostas", "non-dropping-particle" : "", "parse-names" : false, "suffix" : "" }, { "dropping-particle" : "", "family" : "N\u00f5ges", "given" : "Tiina", "non-dropping-particle" : "", "parse-names" : false, "suffix" : "" }, { "dropping-particle" : "", "family" : "N\u00f5ges", "given" : "Peeter", "non-dropping-particle" : "", "parse-names" : false, "suffix" : "" }, { "dropping-particle" : "", "family" : "Attayde", "given" : "Jos\u00e9 Luiz", "non-dropping-particle" : "", "parse-names" : false, "suffix" : "" }, { "dropping-particle" : "", "family" : "Zohary", "given" : "Tamar", "non-dropping-particle" : "", "parse-names" : false, "suffix" : "" }, { "dropping-particle" : "", "family" : "Coppens", "given" : "Jan", "non-dropping-particle" : "", "parse-names" : false, "suffix" : "" }, { "dropping-particle" : "", "family" : "Bucak", "given" : "Tuba", "non-dropping-particle" : "", "parse-names" : false, "suffix" : "" }, { "dropping-particle" : "", "family" : "Menezes", "given" : "Rosemberg Fernandes", "non-dropping-particle" : "", "parse-names" : false, "suffix" : "" }, { "dropping-particle" : "", "f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1", "issue" : "1", "issued" : { "date-parts" : [ [ "2015" ] ] }, "page" : "201-227", "title" : "Ecological impacts of global warming and water abstraction on lakes and reservoirs due to changes in water level and related changes in salinity", "type" : "article-journal", "volume" : "750" }, "uris" : [ "http://www.mendeley.com/documents/?uuid=27e57868-014d-38dc-98ed-5cffaaef29a9" ] } ], "mendeley" : { "formattedCitation" : "(Erik Jeppesen et al., 2015)", "plainTextFormattedCitation" : "(Erik Jeppesen et al., 2015)", "previouslyFormattedCitation" : "(Erik Jeppesen et al., 2015)" }, "properties" : {  }, "schema" : "https://github.com/citation-style-language/schema/raw/master/csl-citation.json" }</w:instrText>
      </w:r>
      <w:r>
        <w:fldChar w:fldCharType="separate"/>
      </w:r>
      <w:r>
        <w:t xml:space="preserve">(Jeppesen </w:t>
      </w:r>
      <w:r w:rsidR="00301BD0" w:rsidRPr="00301BD0">
        <w:rPr>
          <w:i/>
        </w:rPr>
        <w:t>et al.</w:t>
      </w:r>
      <w:r>
        <w:t>, 2015)</w:t>
      </w:r>
      <w:r>
        <w:fldChar w:fldCharType="end"/>
      </w:r>
      <w:r>
        <w:t xml:space="preserve">. For example, in the three decades from 1961 to 1991 the Aral Sea’s salt concentration increased from 10.2 ppt to 35 ppt </w:t>
      </w:r>
      <w:r>
        <w:fldChar w:fldCharType="begin" w:fldLock="1"/>
      </w:r>
      <w:r>
        <w:instrText>ADDIN CSL_CITATION { "citationItems" : [ { "id" : "ITEM-1", "itemData" : { "URL" : "http://www.fao.org/docrep/V9529E/v9529E04.htm", "accessed" : { "date-parts" : [ [ "2017", "9", "20" ] ] }, "author" : [ { "dropping-particle" : "", "family" : "Pavlovskaya", "given" : "L.P.", "non-dropping-particle" : "", "parse-names" : false, "suffix" : "" } ], "container-title" : "FAO document", "id" : "ITEM-1", "issued" : { "date-parts" : [ [ "1995" ] ] }, "title" : "FISHERY IN THE LOWER AMU-DARYA UNDER THE IMPACT OF IRRIGATED AGRICULTURE", "type" : "webpage" }, "uris" : [ "http://www.mendeley.com/documents/?uuid=483823ee-68f9-3c90-9c16-33877973fd0e" ] } ], "mendeley" : { "formattedCitation" : "(Pavlovskaya, 1995)", "plainTextFormattedCitation" : "(Pavlovskaya, 1995)", "previouslyFormattedCitation" : "(Pavlovskaya, 1995)" }, "properties" : {  }, "schema" : "https://github.com/citation-style-language/schema/raw/master/csl-citation.json" }</w:instrText>
      </w:r>
      <w:r>
        <w:fldChar w:fldCharType="separate"/>
      </w:r>
      <w:r w:rsidRPr="00193C7B">
        <w:t>(Pavlovskaya, 1995)</w:t>
      </w:r>
      <w:r>
        <w:fldChar w:fldCharType="end"/>
      </w:r>
      <w:r>
        <w:t xml:space="preserve">. Freshwater fishes cannot adapt to these levels of salinity and many therefore became extinct. The discharge of drainage waters from irrigated fields and industries has also led to salinization and chemical pollution of rivers. Parts of many Central Asian rivers have been contaminated by phenols, oil products, heavy metals, pesticides and nitrogen compounds </w:t>
      </w:r>
      <w:r>
        <w:fldChar w:fldCharType="begin" w:fldLock="1"/>
      </w:r>
      <w:r>
        <w:instrText>ADDIN CSL_CITATION { "citationItems" : [ { "id" : "ITEM-1", "itemData" : { "URL" : "http://www.fao.org/docrep/V9529E/v9529E04.htm", "accessed" : { "date-parts" : [ [ "2017", "9", "20" ] ] }, "author" : [ { "dropping-particle" : "", "family" : "Pavlovskaya", "given" : "L.P.", "non-dropping-particle" : "", "parse-names" : false, "suffix" : "" } ], "container-title" : "FAO document", "id" : "ITEM-1", "issued" : { "date-parts" : [ [ "1995" ] ] }, "title" : "FISHERY IN THE LOWER AMU-DARYA UNDER THE IMPACT OF IRRIGATED AGRICULTURE", "type" : "webpage" }, "uris" : [ "http://www.mendeley.com/documents/?uuid=483823ee-68f9-3c90-9c16-33877973fd0e" ] } ], "mendeley" : { "formattedCitation" : "(Pavlovskaya, 1995)", "plainTextFormattedCitation" : "(Pavlovskaya, 1995)", "previouslyFormattedCitation" : "(Pavlovskaya, 1995)" }, "properties" : {  }, "schema" : "https://github.com/citation-style-language/schema/raw/master/csl-citation.json" }</w:instrText>
      </w:r>
      <w:r>
        <w:fldChar w:fldCharType="separate"/>
      </w:r>
      <w:r w:rsidRPr="00193C7B">
        <w:t>(Pavlovskaya, 1995)</w:t>
      </w:r>
      <w:r>
        <w:fldChar w:fldCharType="end"/>
      </w:r>
      <w:r>
        <w:t>.</w:t>
      </w:r>
    </w:p>
    <w:p w14:paraId="72A4B797" w14:textId="50D7F14C" w:rsidR="0048205B" w:rsidRDefault="0048205B" w:rsidP="00AE389F">
      <w:pPr>
        <w:rPr>
          <w:rFonts w:eastAsia="Times New Roman" w:cstheme="minorHAnsi"/>
          <w:lang w:val="fr-FR"/>
        </w:rPr>
      </w:pPr>
      <w:r w:rsidRPr="00F773D2">
        <w:rPr>
          <w:rFonts w:eastAsia="Times New Roman" w:cstheme="minorHAnsi"/>
        </w:rPr>
        <w:t xml:space="preserve">In recent years there have been many examples of alien pathogen and parasite introductions in Europe and Central Asia and their dramatic effects on aquatic wildlife and biodiversity, with several having a direct impact on fish biodiversity and ecosystem services </w:t>
      </w:r>
      <w:r>
        <w:rPr>
          <w:rFonts w:eastAsia="Times New Roman" w:cstheme="minorHAnsi"/>
          <w:lang w:val="fr-FR"/>
        </w:rPr>
        <w:fldChar w:fldCharType="begin" w:fldLock="1"/>
      </w:r>
      <w:r>
        <w:rPr>
          <w:rFonts w:eastAsia="Times New Roman" w:cstheme="minorHAnsi"/>
        </w:rPr>
        <w:instrText>ADDIN CSL_CITATION { "citationItems" : [ { "id" : "ITEM-1", "itemData" : { "DOI" : "10.1007/s10530-010-9890-9", "ISBN" : "1387-3547", "ISSN" : "13873547", "abstract" : "In this paper it is argued, using examples of disease emergence in aquatic animals in Europe, that the introduction of non-native species drives disease emergence by both extending the geographic range of parasites and pathogens and facilitating host-switching. Enteric red mouth disease and infectious haematopoietic necrosis of salmonids have extended their geographic range from North America to Europe with the import of live fish (Pimephales promelas) and rainbow trout eggs, respectively. Host-switching results in disease emergence when previously unidentified commensal organisms or known pathogen switch to new na\u00efve hosts. The most serious endemic diseases of wild aquatic animals in Europe in recent years can be traced to the introduction of non-native species. Across Europe dramatic populations declines have occurred in native crayfish (e.g. Astacus astacus), oysters (Ostrea edulis) and eels (Anguilla anguilla), all which can be attributed, in varying degrees, to diseases (crayfish plague, Bonamia ostreae and Anguillicoloides crassus, respectively) introduced with non-native species. The severe adverse effects at a population level can be attributed to the lack of immunity in the new hosts. The impact of parasites more recently introduced to Europe, Sphaerothecum destruens (the rosette agent), and Batrachochytrium dendrobatidis, have yet to be fully determined. Both are generalists, with wide host ranges, and may present serious threats to native species. Aquaculture is the key driver for the introduction of non-native species. Most farming systems allow pathogen exchange between farmed and wild populations which underpins host-switching. Subsequently movements of animals between farms may result in the spread of newly emerged diseases. The introduction of non-native aquatic animals drives disease emergence, thus the ex-ante assessment of these hazards is severely limited. Generic risk mitigation measures (e.g...", "author" : [ { "dropping-particle" : "", "family" : "Peeler", "given" : "Edmund J.", "non-dropping-particle" : "", "parse-names" : false, "suffix" : "" }, { "dropping-particle" : "", "family" : "Oidtmann", "given" : "Birgit C.", "non-dropping-particle" : "", "parse-names" : false, "suffix" : "" }, { "dropping-particle" : "", "family" : "Midtlyng", "given" : "Paul J.", "non-dropping-particle" : "", "parse-names" : false, "suffix" : "" }, { "dropping-particle" : "", "family" : "Miossec", "given" : "Laurence", "non-dropping-particle" : "", "parse-names" : false, "suffix" : "" }, { "dropping-particle" : "", "family" : "Gozlan", "given" : "Rodolphe E.", "non-dropping-particle" : "", "parse-names" : false, "suffix" : "" } ], "container-title" : "Biological Invasions", "id" : "ITEM-1", "issued" : { "date-parts" : [ [ "2011" ] ] }, "title" : "Non-native aquatic animals introductions have driven disease emergence in Europe", "type" : "article-journal" }, "uris" : [ "http://www.mendeley.com/documents/?uuid=2491eafe-8bab-3337-b632-2be0185f1f40" ] } ], "mendeley" : { "formattedCitation" : "(Peeler et al., 2011)", "plainTextFormattedCitation" : "(Peeler et al., 2011)", "previouslyFormattedCitation" : "(Peeler et al., 2011)" }, "properties" : {  }, "schema" : "https://github.com/citation-style-language/schema/raw/master/csl-citation.json" }</w:instrText>
      </w:r>
      <w:r>
        <w:rPr>
          <w:rFonts w:eastAsia="Times New Roman" w:cstheme="minorHAnsi"/>
          <w:lang w:val="fr-FR"/>
        </w:rPr>
        <w:fldChar w:fldCharType="separate"/>
      </w:r>
      <w:r w:rsidRPr="00193C7B">
        <w:rPr>
          <w:rFonts w:eastAsia="Times New Roman" w:cstheme="minorHAnsi"/>
        </w:rPr>
        <w:t xml:space="preserve">(Peeler </w:t>
      </w:r>
      <w:r w:rsidR="00301BD0" w:rsidRPr="00301BD0">
        <w:rPr>
          <w:rFonts w:eastAsia="Times New Roman" w:cstheme="minorHAnsi"/>
          <w:i/>
        </w:rPr>
        <w:t>et al.</w:t>
      </w:r>
      <w:r w:rsidRPr="00193C7B">
        <w:rPr>
          <w:rFonts w:eastAsia="Times New Roman" w:cstheme="minorHAnsi"/>
        </w:rPr>
        <w:t>, 2011)</w:t>
      </w:r>
      <w:r>
        <w:rPr>
          <w:rFonts w:eastAsia="Times New Roman" w:cstheme="minorHAnsi"/>
          <w:lang w:val="fr-FR"/>
        </w:rPr>
        <w:fldChar w:fldCharType="end"/>
      </w:r>
      <w:r w:rsidRPr="00F773D2">
        <w:rPr>
          <w:rFonts w:eastAsia="Times New Roman" w:cstheme="minorHAnsi"/>
        </w:rPr>
        <w:t xml:space="preserve">. For example, </w:t>
      </w:r>
      <w:r w:rsidRPr="00F773D2">
        <w:rPr>
          <w:rFonts w:eastAsia="Times New Roman" w:cstheme="minorHAnsi"/>
          <w:i/>
        </w:rPr>
        <w:t>Anguillicola crassus</w:t>
      </w:r>
      <w:r w:rsidRPr="00F773D2">
        <w:rPr>
          <w:rFonts w:eastAsia="Times New Roman" w:cstheme="minorHAnsi"/>
        </w:rPr>
        <w:t xml:space="preserve">, a parasitic nematode, directly impacted wild populations of the European eel, </w:t>
      </w:r>
      <w:r w:rsidRPr="00F773D2">
        <w:rPr>
          <w:rFonts w:eastAsia="Times New Roman" w:cstheme="minorHAnsi"/>
          <w:i/>
        </w:rPr>
        <w:t>Anguilla anguilla</w:t>
      </w:r>
      <w:r w:rsidRPr="00F773D2">
        <w:rPr>
          <w:rFonts w:eastAsia="Times New Roman" w:cstheme="minorHAnsi"/>
        </w:rPr>
        <w:t xml:space="preserve">. The most severe of all, identified in the last decade as a major threat to European fish diversity </w:t>
      </w:r>
      <w:r>
        <w:rPr>
          <w:rFonts w:eastAsia="Times New Roman" w:cstheme="minorHAnsi"/>
          <w:lang w:val="fr-FR"/>
        </w:rPr>
        <w:fldChar w:fldCharType="begin" w:fldLock="1"/>
      </w:r>
      <w:r>
        <w:rPr>
          <w:rFonts w:eastAsia="Times New Roman" w:cstheme="minorHAnsi"/>
        </w:rPr>
        <w:instrText>ADDIN CSL_CITATION { "citationItems" : [ { "id" : "ITEM-1", "itemData" : { "DOI" : "10.1038/4351046a", "ISBN" : "1476-4687 (Electronic)\\r0028-0836 (Linking)", "ISSN" : "0028-0836", "PMID" : "15973398", "abstract" : "How do waves affect the distribution of small particles that float on water? Here we show that drifting small particles concentrate in either the nodes or antinodes of a standing wave, depending on whether they are hydrophilic or hydrophobic, as a result of a surface-tension effect that violates Archimedes' law of buoyancy. This clustering on waves may find practical application in particle separation and provides insight into the patchy distribution on water of, for example, plastic litter or oil slicks.", "author" : [ { "dropping-particle" : "", "family" : "Gozlan", "given" : "Rodolphe E.", "non-dropping-particle" : "", "parse-names" : false, "suffix" : "" }, { "dropping-particle" : "", "family" : "St-Hilaire", "given" : "Sophie", "non-dropping-particle" : "", "parse-names" : false, "suffix" : "" }, { "dropping-particle" : "", "family" : "Feist", "given" : "Stephen W.", "non-dropping-particle" : "", "parse-names" : false, "suffix" : "" }, { "dropping-particle" : "", "family" : "Martin", "given" : "Paul", "non-dropping-particle" : "", "parse-names" : false, "suffix" : "" }, { "dropping-particle" : "", "family" : "Kent", "given" : "Michael L.", "non-dropping-particle" : "", "parse-names" : false, "suffix" : "" } ], "container-title" : "Nature", "id" : "ITEM-1", "issued" : { "date-parts" : [ [ "2005" ] ] }, "title" : "Biodiversity: Disease threat to European fish", "type" : "article-journal" }, "uris" : [ "http://www.mendeley.com/documents/?uuid=51d0f363-f82c-307f-81f4-83145a2cea57" ] } ], "mendeley" : { "formattedCitation" : "(Rodolphe E. Gozlan, St-Hilaire, Feist, Martin, &amp; Kent, 2005)", "plainTextFormattedCitation" : "(Rodolphe E. Gozlan, St-Hilaire, Feist, Martin, &amp; Kent, 2005)", "previouslyFormattedCitation" : "(Rodolphe E. Gozlan, St-Hilaire, Feist, Martin, &amp; Kent, 2005)" }, "properties" : {  }, "schema" : "https://github.com/citation-style-language/schema/raw/master/csl-citation.json" }</w:instrText>
      </w:r>
      <w:r>
        <w:rPr>
          <w:rFonts w:eastAsia="Times New Roman" w:cstheme="minorHAnsi"/>
          <w:lang w:val="fr-FR"/>
        </w:rPr>
        <w:fldChar w:fldCharType="separate"/>
      </w:r>
      <w:r w:rsidRPr="00F773D2">
        <w:rPr>
          <w:rFonts w:eastAsia="Times New Roman" w:cstheme="minorHAnsi"/>
        </w:rPr>
        <w:t>(Gozlan</w:t>
      </w:r>
      <w:r w:rsidR="005E3B3A">
        <w:rPr>
          <w:rFonts w:eastAsia="Times New Roman" w:cstheme="minorHAnsi"/>
          <w:i/>
        </w:rPr>
        <w:t xml:space="preserve"> et al.</w:t>
      </w:r>
      <w:r w:rsidRPr="00F773D2">
        <w:rPr>
          <w:rFonts w:eastAsia="Times New Roman" w:cstheme="minorHAnsi"/>
        </w:rPr>
        <w:t>, 2005)</w:t>
      </w:r>
      <w:r>
        <w:rPr>
          <w:rFonts w:eastAsia="Times New Roman" w:cstheme="minorHAnsi"/>
          <w:lang w:val="fr-FR"/>
        </w:rPr>
        <w:fldChar w:fldCharType="end"/>
      </w:r>
      <w:r w:rsidRPr="00F773D2">
        <w:rPr>
          <w:rFonts w:eastAsia="Times New Roman" w:cstheme="minorHAnsi"/>
        </w:rPr>
        <w:t>, is the rosette agent, a generalist fungal-like pathogen introduced along with the Asian gudgeon (</w:t>
      </w:r>
      <w:r w:rsidRPr="00F773D2">
        <w:rPr>
          <w:rFonts w:eastAsia="Times New Roman" w:cstheme="minorHAnsi"/>
          <w:i/>
        </w:rPr>
        <w:t>Pseudorasbora parva</w:t>
      </w:r>
      <w:r w:rsidRPr="00F773D2">
        <w:rPr>
          <w:rFonts w:eastAsia="Times New Roman" w:cstheme="minorHAnsi"/>
        </w:rPr>
        <w:t>) and responsible for the rapid decline of endemic fish species a</w:t>
      </w:r>
      <w:r w:rsidR="00470897">
        <w:rPr>
          <w:rFonts w:eastAsia="Times New Roman" w:cstheme="minorHAnsi"/>
        </w:rPr>
        <w:t>cross Europe and Central Asia</w:t>
      </w:r>
      <w:r w:rsidRPr="00F773D2">
        <w:rPr>
          <w:rFonts w:eastAsia="Times New Roman" w:cstheme="minorHAnsi"/>
        </w:rPr>
        <w:t>. This pathogen and its host have caused the decline and extin</w:t>
      </w:r>
      <w:r w:rsidR="007931ED">
        <w:rPr>
          <w:rFonts w:eastAsia="Times New Roman" w:cstheme="minorHAnsi"/>
        </w:rPr>
        <w:t>c</w:t>
      </w:r>
      <w:r w:rsidRPr="00F773D2">
        <w:rPr>
          <w:rFonts w:eastAsia="Times New Roman" w:cstheme="minorHAnsi"/>
        </w:rPr>
        <w:t>tion of native population across Europe - some of them endemic or not yet even described. Most of these introductions across the region occured via the aqu</w:t>
      </w:r>
      <w:r>
        <w:rPr>
          <w:rFonts w:eastAsia="Times New Roman" w:cstheme="minorHAnsi"/>
        </w:rPr>
        <w:t>a</w:t>
      </w:r>
      <w:r w:rsidRPr="00F773D2">
        <w:rPr>
          <w:rFonts w:eastAsia="Times New Roman" w:cstheme="minorHAnsi"/>
        </w:rPr>
        <w:t xml:space="preserve">culture trade, fisheries or ornamental purposes </w:t>
      </w:r>
      <w:r>
        <w:rPr>
          <w:rFonts w:eastAsia="Times New Roman" w:cstheme="minorHAnsi"/>
          <w:lang w:val="fr-FR"/>
        </w:rPr>
        <w:fldChar w:fldCharType="begin" w:fldLock="1"/>
      </w:r>
      <w:r>
        <w:rPr>
          <w:rFonts w:eastAsia="Times New Roman" w:cstheme="minorHAnsi"/>
        </w:rPr>
        <w:instrText>ADDIN CSL_CITATION { "citationItems" : [ { "id" : "ITEM-1", "itemData" : { "DOI" : "10.1007/s10750-015-2608-3", "ISSN" : "15735117", "abstract" : "We conducted a fish survey in 40 lakes in western and central Turkey. Fifty species (one to eleven per lake) were recorded, including eighteen endemic and seven alien species. We investigated which local geo-climatic and other environmental variables shaped the fish assemblages. Altitude and temperature turned out to be the most important factors for total species richness as well as richness of omnivorous and zooplanktivorous species and the Shannon\u2013Wiener diversity index, with more species and higher diversity occurring in the warmer lowland lakes. Altitude may affect the fish assemblage directly through dispersal limitation or indirectly by creating a gradient in temperature with which it was strongly correlated. Cyprinidae was the most species-rich and widespread family. Atherinidae, Gobiidae, and Mugilidae (families of marine origin) were mainly found in the lowland regions, while Salmonidae exclusively appeared in the high-altitude lakes. The presence of widely distributed translocated native and alien species revealed a large human impact on the fish assemblages, potentially threatening the rich endemic fish fauna in lakes in this region.", "author" : [ { "dropping-particle" : "", "family" : "Boll", "given" : "Thomas", "non-dropping-particle" : "", "parse-names" : false, "suffix" : "" }, { "dropping-particle" : "", "family" : "Levi", "given" : "Eti E.", "non-dropping-particle" : "", "parse-names" : false, "suffix" : "" }, { "dropping-particle" : "", "family" : "Bezirci", "given" : "Gizem", "non-dropping-particle" : "", "parse-names" : false, "suffix" : "" }, { "dropping-particle" : "", "family" : "\u00d6zulu\u011f", "given" : "M\u00fcfit", "non-dropping-particle" : "", "parse-names" : false, "suffix" : "" }, { "dropping-particle" : "", "family" : "Tav\u015fano\u011flu", "given" : "\u00dclk\u00fc Nihan", "non-dropping-particle" : "", "parse-names" : false, "suffix" : "" }, { "dropping-particle" : "", "family" : "\u00c7ak\u0131ro\u011flu", "given" : "Ay\u015fe \u0130dil", "non-dropping-particle" : "", "parse-names" : false, "suffix" : "" }, { "dropping-particle" : "", "family" : "\u00d6zcan", "given" : "Seval", "non-dropping-particle" : "", "parse-names" : false, "suffix" : "" }, { "dropping-particle" : "", "family" : "Brucet", "given" : "Sandra", "non-dropping-particle" : "", "parse-names" : false, "suffix" : "" }, { "dropping-particle" : "", "family" : "Jeppesen", "given" : "Erik", "non-dropping-particle" : "", "parse-names" : false, "suffix" : "" }, { "dropping-particle" : "", "family" : "Beklio\u011flu", "given" : "Meryem", "non-dropping-particle" : "", "parse-names" : false, "suffix" : "" } ], "container-title" : "Hydrobiologia", "id" : "ITEM-1", "issue" : "1", "issued" : { "date-parts" : [ [ "2016" ] ] }, "page" : "31-44", "title" : "Fish assemblage and diversity in lakes of western and central Turkey: role of geo-climatic and other environmental variables", "type" : "article-journal", "volume" : "771" }, "uris" : [ "http://www.mendeley.com/documents/?uuid=3ebc3adb-bf1c-3932-8ffe-0844049598d2" ] }, { "id" : "ITEM-2", "itemData" : { "DOI" : "10.1007/978-3-319-45121-3", "ISBN" : "978-3-319-45121-3", "author" : [ { "dropping-particle" : "", "family" : "Gozlan", "given" : "Rodolphe Elie", "non-dropping-particle" : "", "parse-names" : false, "suffix" : "" } ], "container-title" : "Invading Nature - Springer Series in Invasion Ecology 12", "editor" : [ { "dropping-particle" : "", "family" : "Vil\u00e0, E., Hulme", "given" : "P.E.", "non-dropping-particle" : "", "parse-names" : false, "suffix" : "" } ], "id" : "ITEM-2", "issued" : { "date-parts" : [ [ "2016" ] ] }, "page" : "119-137", "publisher" : "Springer", "publisher-place" : "Cham", "title" : "Interference of Non-native Species with Fisheries and Aquaculture", "type" : "chapter" }, "uris" : [ "http://www.mendeley.com/documents/?uuid=962c167c-27d1-3f59-a4ac-8b840a9a6a6e" ] } ], "mendeley" : { "formattedCitation" : "(Boll et al., 2016; Rodolphe Elie Gozlan, 2016)", "plainTextFormattedCitation" : "(Boll et al., 2016; Rodolphe Elie Gozlan, 2016)", "previouslyFormattedCitation" : "(Boll et al., 2016; Rodolphe Elie Gozlan, 2016)" }, "properties" : {  }, "schema" : "https://github.com/citation-style-language/schema/raw/master/csl-citation.json" }</w:instrText>
      </w:r>
      <w:r>
        <w:rPr>
          <w:rFonts w:eastAsia="Times New Roman" w:cstheme="minorHAnsi"/>
          <w:lang w:val="fr-FR"/>
        </w:rPr>
        <w:fldChar w:fldCharType="separate"/>
      </w:r>
      <w:r>
        <w:rPr>
          <w:rFonts w:eastAsia="Times New Roman" w:cstheme="minorHAnsi"/>
          <w:lang w:val="fr-FR"/>
        </w:rPr>
        <w:t xml:space="preserve">(Boll </w:t>
      </w:r>
      <w:r w:rsidR="00301BD0" w:rsidRPr="00301BD0">
        <w:rPr>
          <w:rFonts w:eastAsia="Times New Roman" w:cstheme="minorHAnsi"/>
          <w:i/>
          <w:lang w:val="fr-FR"/>
        </w:rPr>
        <w:t>et al.</w:t>
      </w:r>
      <w:r>
        <w:rPr>
          <w:rFonts w:eastAsia="Times New Roman" w:cstheme="minorHAnsi"/>
          <w:lang w:val="fr-FR"/>
        </w:rPr>
        <w:t>, 2016; Gozlan, 2016)</w:t>
      </w:r>
      <w:r>
        <w:rPr>
          <w:rFonts w:eastAsia="Times New Roman" w:cstheme="minorHAnsi"/>
          <w:lang w:val="fr-FR"/>
        </w:rPr>
        <w:fldChar w:fldCharType="end"/>
      </w:r>
      <w:r>
        <w:rPr>
          <w:rFonts w:eastAsia="Times New Roman" w:cstheme="minorHAnsi"/>
          <w:lang w:val="fr-FR"/>
        </w:rPr>
        <w:t>.</w:t>
      </w:r>
    </w:p>
    <w:p w14:paraId="34240295" w14:textId="77777777" w:rsidR="0048205B" w:rsidRDefault="0048205B" w:rsidP="00AE389F">
      <w:pPr>
        <w:spacing w:after="0"/>
        <w:rPr>
          <w:rFonts w:eastAsia="Times New Roman" w:cstheme="minorHAnsi"/>
          <w:lang w:val="fr-FR"/>
        </w:rPr>
      </w:pPr>
    </w:p>
    <w:p w14:paraId="6483E92A" w14:textId="77777777" w:rsidR="0048205B" w:rsidRDefault="0048205B" w:rsidP="00147745">
      <w:pPr>
        <w:pStyle w:val="Heading3"/>
        <w:rPr>
          <w:rFonts w:cstheme="minorHAnsi"/>
        </w:rPr>
      </w:pPr>
      <w:bookmarkStart w:id="1047" w:name="_Toc502930059"/>
      <w:bookmarkStart w:id="1048" w:name="_Toc504380643"/>
      <w:bookmarkStart w:id="1049" w:name="_Toc519504554"/>
      <w:r>
        <w:t>Terrestrial Invertebrates</w:t>
      </w:r>
      <w:bookmarkEnd w:id="1047"/>
      <w:bookmarkEnd w:id="1048"/>
      <w:bookmarkEnd w:id="1049"/>
    </w:p>
    <w:p w14:paraId="3394E4B3" w14:textId="77777777" w:rsidR="0048205B" w:rsidRPr="005A6B2A" w:rsidRDefault="0048205B" w:rsidP="00AE389F">
      <w:pPr>
        <w:spacing w:after="0"/>
        <w:rPr>
          <w:b/>
          <w:i/>
        </w:rPr>
      </w:pPr>
      <w:r w:rsidRPr="005A6B2A">
        <w:rPr>
          <w:b/>
          <w:i/>
        </w:rPr>
        <w:t>Status and trends</w:t>
      </w:r>
    </w:p>
    <w:p w14:paraId="721664D7" w14:textId="2A72A6C7" w:rsidR="0048205B" w:rsidRDefault="0048205B" w:rsidP="00AE389F">
      <w:r>
        <w:t>The diversity of terrestrial invertebrates in Europe and Central Asia is unevenly explored, with a substantial lack of knowledge for most taxa, especially for below-ground (soil) fauna. Above-ground terrestrial invertebrates are generally better known, with described insect species numbering in the order of 100,000 in Europe</w:t>
      </w:r>
      <w:r>
        <w:rPr>
          <w:rStyle w:val="FootnoteReference"/>
        </w:rPr>
        <w:footnoteReference w:id="27"/>
      </w:r>
      <w:r>
        <w:t xml:space="preserve">, about 80,000 for Kazakhstan (The Fifth National Report on Progress in Implementation of the Convention on Biological Diversity 2014), and about 30,000 for the Russian Far </w:t>
      </w:r>
      <w:r>
        <w:lastRenderedPageBreak/>
        <w:t xml:space="preserve">East </w:t>
      </w:r>
      <w:r>
        <w:fldChar w:fldCharType="begin" w:fldLock="1"/>
      </w:r>
      <w:r>
        <w:instrText>ADDIN CSL_CITATION { "citationItems" : [ { "id" : "ITEM-1", "itemData" : { "DOI" : "10.1134/S001387381003005X", "ISSN" : "0013-8738", "author" : [ { "dropping-particle" : "", "family" : "Lelej", "given" : "A.S.", "non-dropping-particle" : "", "parse-names" : false, "suffix" : "" }, { "dropping-particle" : "", "family" : "Storozhenko", "given" : "S.Yu.", "non-dropping-particle" : "", "parse-names" : false, "suffix" : "" } ], "container-title" : "Entomological Review", "id" : "ITEM-1", "issue" : "2", "issued" : { "date-parts" : [ [ "2010" ] ] }, "page" : "372-386", "title" : "Insect taxonomic diversity in the Russian Far East", "type" : "article-journal", "volume" : "90" }, "uris" : [ "http://www.mendeley.com/documents/?uuid=39a7a59d-1c96-4dd2-8c93-dccfb0492a7b" ] } ], "mendeley" : { "formattedCitation" : "(Lelej &amp; Storozhenko, 2010)", "plainTextFormattedCitation" : "(Lelej &amp; Storozhenko, 2010)", "previouslyFormattedCitation" : "(Lelej &amp; Storozhenko, 2010)" }, "properties" : {  }, "schema" : "https://github.com/citation-style-language/schema/raw/master/csl-citation.json" }</w:instrText>
      </w:r>
      <w:r>
        <w:fldChar w:fldCharType="separate"/>
      </w:r>
      <w:r>
        <w:t>(Lelej &amp; Storozhenko, 2010)</w:t>
      </w:r>
      <w:r>
        <w:fldChar w:fldCharType="end"/>
      </w:r>
      <w:r>
        <w:t xml:space="preserve">. Scientific knowledge of certain groups is rapidly increasing. For example, the number of described fly (Diptera) species in the Palearctic was 29,579 according to a catalogue published in 1992 </w:t>
      </w:r>
      <w:r>
        <w:fldChar w:fldCharType="begin" w:fldLock="1"/>
      </w:r>
      <w:r>
        <w:instrText>ADDIN CSL_CITATION { "citationItems" : [ { "id" : "ITEM-1", "itemData" : { "author" : [ { "dropping-particle" : "", "family" : "So\u00f3s", "given" : "\u00c1rp\u00e1d", "non-dropping-particle" : "", "parse-names" : false, "suffix" : "" }, { "dropping-particle" : "", "family" : "Papp", "given" : "L\u00e1szl\u00f3", "non-dropping-particle" : "", "parse-names" : false, "suffix" : "" }, { "dropping-particle" : "", "family" : "Oosterbroek", "given" : "Pjotr", "non-dropping-particle" : "", "parse-names" : false, "suffix" : "" } ], "id" : "ITEM-1", "issued" : { "date-parts" : [ [ "1992" ] ] }, "number-of-pages" : "519", "publisher" : "Hungarian Natural History Museum", "publisher-place" : "Budapest", "title" : "Catalogue of palaearctic diptera vol 1.", "type" : "book" }, "uris" : [ "http://www.mendeley.com/documents/?uuid=d04e8f24-63a8-424c-852c-f1219a75022d", "http://www.mendeley.com/documents/?uuid=c6ab5820-2c08-4f51-9f97-db408ca48eaf" ] } ], "mendeley" : { "formattedCitation" : "(So\u00f3s, Papp, &amp; Oosterbroek, 1992)", "plainTextFormattedCitation" : "(So\u00f3s, Papp, &amp; Oosterbroek, 1992)", "previouslyFormattedCitation" : "(So\u00f3s, Papp, &amp; Oosterbroek, 1992)" }, "properties" : {  }, "schema" : "https://github.com/citation-style-language/schema/raw/master/csl-citation.json" }</w:instrText>
      </w:r>
      <w:r>
        <w:fldChar w:fldCharType="separate"/>
      </w:r>
      <w:r>
        <w:t>(Soós</w:t>
      </w:r>
      <w:r w:rsidR="005E3B3A">
        <w:rPr>
          <w:i/>
        </w:rPr>
        <w:t xml:space="preserve"> et al.</w:t>
      </w:r>
      <w:r>
        <w:t>, 1992)</w:t>
      </w:r>
      <w:r>
        <w:fldChar w:fldCharType="end"/>
      </w:r>
      <w:r>
        <w:t xml:space="preserve"> and increased to 44,894 in 2009 </w:t>
      </w:r>
      <w:r>
        <w:fldChar w:fldCharType="begin" w:fldLock="1"/>
      </w:r>
      <w:r>
        <w:instrText>ADDIN CSL_CITATION { "citationItems" : [ { "id" : "ITEM-1", "itemData" : { "author" : [ { "dropping-particle" : "", "family" : "Pape", "given" : "Thomas", "non-dropping-particle" : "", "parse-names" : false, "suffix" : "" }, { "dropping-particle" : "", "family" : "Bickel", "given" : "Daniel", "non-dropping-particle" : "", "parse-names" : false, "suffix" : "" }, { "dropping-particle" : "", "family" : "Meier", "given" : "Rudolf", "non-dropping-particle" : "", "parse-names" : false, "suffix" : "" } ], "id" : "ITEM-1", "issued" : { "date-parts" : [ [ "2009" ] ] }, "number-of-pages" : "460", "publisher" : "Brill", "publisher-place" : "Leiden, Boston", "title" : "Diptera Diversity: Status, Challenges and Tools", "type" : "book" }, "uris" : [ "http://www.mendeley.com/documents/?uuid=e0c9b84f-1ebb-4747-afd6-b8736ef54106", "http://www.mendeley.com/documents/?uuid=c59a958b-b995-4970-8efd-44b6f0282d2d" ] } ], "mendeley" : { "formattedCitation" : "(Pape, Bickel, &amp; Meier, 2009)", "plainTextFormattedCitation" : "(Pape, Bickel, &amp; Meier, 2009)", "previouslyFormattedCitation" : "(Pape, Bickel, &amp; Meier, 2009)" }, "properties" : {  }, "schema" : "https://github.com/citation-style-language/schema/raw/master/csl-citation.json" }</w:instrText>
      </w:r>
      <w:r>
        <w:fldChar w:fldCharType="separate"/>
      </w:r>
      <w:r>
        <w:t>(Pape</w:t>
      </w:r>
      <w:r w:rsidR="005E3B3A">
        <w:rPr>
          <w:i/>
        </w:rPr>
        <w:t xml:space="preserve"> et al.</w:t>
      </w:r>
      <w:r>
        <w:t>, 2009)</w:t>
      </w:r>
      <w:r>
        <w:fldChar w:fldCharType="end"/>
      </w:r>
      <w:r>
        <w:t xml:space="preserve">, an increase of about 15,000 species new to science or to the region. Heteroptera species numbered 9,365 in 2006, an almost 10% increase compared to 1995 </w:t>
      </w:r>
      <w:r>
        <w:fldChar w:fldCharType="begin" w:fldLock="1"/>
      </w:r>
      <w:r>
        <w:instrText>ADDIN CSL_CITATION { "citationItems" : [ { "id" : "ITEM-1", "itemData" : { "author" : [ { "dropping-particle" : "", "family" : "Aukema", "given" : "B", "non-dropping-particle" : "", "parse-names" : false, "suffix" : "" }, { "dropping-particle" : "", "family" : "Rieger", "given" : "C", "non-dropping-particle" : "", "parse-names" : false, "suffix" : "" }, { "dropping-particle" : "", "family" : "Rabitsch", "given" : "W", "non-dropping-particle" : "", "parse-names" : false, "suffix" : "" } ], "id" : "ITEM-1", "issued" : { "date-parts" : [ [ "2013" ] ] }, "number-of-pages" : "629", "publisher" : "The Netherlands Entomology Society", "publisher-place" : "Amsterdam", "title" : "Catalogue of the Heteroptera of the Palaearctic Region, Volume 6: Supplement", "type" : "book" }, "uris" : [ "http://www.mendeley.com/documents/?uuid=8cb27ac6-2b3c-44d7-9e40-e7bb24f4991a", "http://www.mendeley.com/documents/?uuid=18b380f6-7d2f-4aba-9c82-55ace7f2a3bc" ] } ], "mendeley" : { "formattedCitation" : "(Aukema, Rieger, &amp; Rabitsch, 2013)", "plainTextFormattedCitation" : "(Aukema, Rieger, &amp; Rabitsch, 2013)", "previouslyFormattedCitation" : "(Aukema, Rieger, &amp; Rabitsch, 2013)" }, "properties" : {  }, "schema" : "https://github.com/citation-style-language/schema/raw/master/csl-citation.json" }</w:instrText>
      </w:r>
      <w:r>
        <w:fldChar w:fldCharType="separate"/>
      </w:r>
      <w:r>
        <w:t>(Aukema</w:t>
      </w:r>
      <w:r w:rsidR="005E3B3A">
        <w:rPr>
          <w:i/>
        </w:rPr>
        <w:t xml:space="preserve"> et al.</w:t>
      </w:r>
      <w:r>
        <w:t>, 2013)</w:t>
      </w:r>
      <w:r>
        <w:fldChar w:fldCharType="end"/>
      </w:r>
      <w:r>
        <w:t>. Bumblebee species numbers increased from 23 to 33 in the 170,500 km</w:t>
      </w:r>
      <w:r>
        <w:rPr>
          <w:vertAlign w:val="superscript"/>
        </w:rPr>
        <w:t>2</w:t>
      </w:r>
      <w:r>
        <w:t xml:space="preserve"> large Tuva Republic (Russia) based on a survey in 2013 </w:t>
      </w:r>
      <w:r>
        <w:fldChar w:fldCharType="begin" w:fldLock="1"/>
      </w:r>
      <w:r>
        <w:instrText>ADDIN CSL_CITATION { "citationItems" : [ { "id" : "ITEM-1", "itemData" : { "abstract" : "An annotated list of nineteen species of bumble bees collected in the Republic of Khakassia in 2012 is given. The list accounts 32 species including one doubtful species. Eleven species: Bombus barbutellus (Kirby), B. confusus Schenck, B. filchnerae Vogt, B. hortorum (Linnaeus), B. patagiatus Nylander, B. pseudobaicalensis Vogt, B. ruderarius (M\u00fcller), B. sibiricus (Fabricius), B. subterraneus (Linnaeus), B. sylvarum (Linnaeus) and B. veteranus (Fabricius) are newly recorded from Khakassia. Patterns of bumble bees diversity in the Khakassia and Siberia are discussed.", "author" : [ { "dropping-particle" : "", "family" : "Kupianskaya", "given" : "A.N.", "non-dropping-particle" : "", "parse-names" : false, "suffix" : "" }, { "dropping-particle" : "", "family" : "Proshchalykin", "given" : "M.Yu.", "non-dropping-particle" : "", "parse-names" : false, "suffix" : "" }, { "dropping-particle" : "", "family" : "Lelej", "given" : "A.S.", "non-dropping-particle" : "", "parse-names" : false, "suffix" : "" } ], "container-title" : "Euroasian Entomological Journal", "id" : "ITEM-1", "issue" : "3", "issued" : { "date-parts" : [ [ "2014" ] ] }, "page" : "290-294", "title" : "Contribution to the fauna of bumble bees (Hymenoptera, Apidae: Bombus Latreille, 1802) of the Republic of Tyva, Eastern Siberia", "type" : "article-journal", "volume" : "13" }, "uris" : [ "http://www.mendeley.com/documents/?uuid=dcdf8e93-4332-4758-9d15-9415176a7b9b" ] } ], "mendeley" : { "formattedCitation" : "(Kupianskaya, Proshchalykin, &amp; Lelej, 2014)", "plainTextFormattedCitation" : "(Kupianskaya, Proshchalykin, &amp; Lelej, 2014)", "previouslyFormattedCitation" : "(Kupianskaya, Proshchalykin, &amp; Lelej, 2014)" }, "properties" : {  }, "schema" : "https://github.com/citation-style-language/schema/raw/master/csl-citation.json" }</w:instrText>
      </w:r>
      <w:r>
        <w:fldChar w:fldCharType="separate"/>
      </w:r>
      <w:r>
        <w:t>(Kupianskaya</w:t>
      </w:r>
      <w:r w:rsidR="005E3B3A">
        <w:rPr>
          <w:i/>
        </w:rPr>
        <w:t xml:space="preserve"> et al.</w:t>
      </w:r>
      <w:r>
        <w:t>, 2014)</w:t>
      </w:r>
      <w:r>
        <w:fldChar w:fldCharType="end"/>
      </w:r>
      <w:r>
        <w:t>. For several speciose taxa, there is no information even on species presence, even though some of these include taxa with extreme importance for ecosystem functions, like Hymenoptera (with many parasitoid species), or most soil organisms, contributing to biological control and pollination, or soil fertility, respectively. Despite their extremely high species richness, and importance for ecosystems services, only a very small proportion of species is assessed by the IUCN Red List (</w:t>
      </w:r>
      <w:r w:rsidR="00585843">
        <w:rPr>
          <w:b/>
        </w:rPr>
        <w:t>Table 3.10</w:t>
      </w:r>
      <w:r>
        <w:t xml:space="preserve">). </w:t>
      </w:r>
    </w:p>
    <w:p w14:paraId="602786B0" w14:textId="1E4B8B00" w:rsidR="0048205B" w:rsidRPr="009E2FD7" w:rsidRDefault="0048205B" w:rsidP="00AE389F">
      <w:r>
        <w:t xml:space="preserve">Trends are known for certain groups, such as butterflies. Major declines of butterfly populations occurred in the 1950s-1970s due to agricultural intensification in Western Europe but one third of species are still declining (van Swaay </w:t>
      </w:r>
      <w:r w:rsidRPr="0028071A">
        <w:rPr>
          <w:i/>
        </w:rPr>
        <w:t>et al</w:t>
      </w:r>
      <w:r w:rsidR="0028071A">
        <w:rPr>
          <w:i/>
        </w:rPr>
        <w:t>.</w:t>
      </w:r>
      <w:r w:rsidR="0028071A" w:rsidRPr="0028071A">
        <w:t>,</w:t>
      </w:r>
      <w:r>
        <w:t xml:space="preserve"> 2010). Bees (honeybees and wild bees including bumblebees) have been recently evaluated as pollinators by IPBES </w:t>
      </w:r>
      <w:r>
        <w:fldChar w:fldCharType="begin" w:fldLock="1"/>
      </w:r>
      <w:r>
        <w:instrText>ADDIN CSL_CITATION { "citationItems" : [ { "id" : "ITEM-1", "itemData" : { "author" : [ { "dropping-particle" : "", "family" : "Intergovernmental Science-Policy Platform on Biodiversity and Ecosystem Services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 "issued" : { "date-parts" : [ [ "2016" ] ] }, "number-of-pages" : "36", "publisher" : "Secretariat of the Intergovernmental Science-Policy Platform on Biodiversity and Ecosystem Services", "publisher-place" : "Bonn, Germany", "title" : "IPBES Assessment Report on Pollinators, Pollination and Food Production: Summary for Policymakers", "type" : "book" }, "uris" : [ "http://www.mendeley.com/documents/?uuid=30866bca-22b6-4664-a805-5a2ba4543152" ] } ], "mendeley" : { "formattedCitation" : "(Intergovernmental Science-Policy Platform on Biodiversity and Ecosystem Services (IPBES), 2016b)", "manualFormatting" : "(2016)", "plainTextFormattedCitation" : "(Intergovernmental Science-Policy Platform on Biodiversity and Ecosystem Services (IPBES), 2016b)", "previouslyFormattedCitation" : "(Intergovernmental Science-Policy Platform on Biodiversity and Ecosystem Services (IPBES), 2016b)" }, "properties" : {  }, "schema" : "https://github.com/citation-style-language/schema/raw/master/csl-citation.json" }</w:instrText>
      </w:r>
      <w:r>
        <w:fldChar w:fldCharType="separate"/>
      </w:r>
      <w:r>
        <w:t>(2016b)</w:t>
      </w:r>
      <w:r>
        <w:fldChar w:fldCharType="end"/>
      </w:r>
      <w:r>
        <w:t xml:space="preserve">. Many wild bee species have been declining in Western Europe. For example, 50% of bee species are threatened in some European countries, while data for other regions are currently insufficient to draw conclusions (IPBES, 2016b). Better taxonomic coverage extists for terrestrial invertebrates of community interest according to the Habitat Directive and monitored throughout the European Union. </w:t>
      </w:r>
      <w:r>
        <w:rPr>
          <w:lang w:val="en-US"/>
        </w:rPr>
        <w:t xml:space="preserve">One quarter of these species (arthropods, molluscs and others) have deteriorating conservation status </w:t>
      </w:r>
      <w:r>
        <w:rPr>
          <w:lang w:val="en-US"/>
        </w:rPr>
        <w:fldChar w:fldCharType="begin" w:fldLock="1"/>
      </w:r>
      <w:r>
        <w:rPr>
          <w:lang w:val="en-US"/>
        </w:rPr>
        <w:instrText>ADDIN CSL_CITATION { "citationItems" : [ { "id" : "ITEM-1", "itemData" : { "DOI" : "COM(2015) 219 final", "ISBN" : "9789292135867", "ISSN" : "1725-2237", "abstract" : "Report on the status of and trends for habitat types and species covered by the Birds and Habitats Directives for the 2007-2012 period as required under Article 17 of the Habitats Directive and Article 12 of the Birds Directive 2 1. INTRODUCTION 1.1. BACKGROUND Europeans live in one of the most densely populated regions of the world that has a long history of land use. This has had a profound impact on nature, resulting in the creation of diverse cultural landscapes that are home to a rich fauna and flora. However, developments, particularly during the 20th century, have also resulted in the large-scale destruction of nature. Between 1900 and the mid-1980s Europe had already lost two thirds of its wetlands 1 , and almost three-quarters of its sand dunes and heaths, through a combination of land-use change, infrastructure developments, pollution and urban expansion. This loss of natural capital is a major concern. We depend on nature for the food, energy, raw materials, air and water that make life possible. In addition, nature is a central economic driver, contributing to our economy in ways that we are only just starting to fully comprehend and providing services that are crucial for sustaining and creating jobs and growth. It is also a source of inspiration, knowledge and recreation, and an integral part of our cultural heritage. The Birds 2 and the Habitats 3 Directives are the main legislative instruments for ensuring", "author" : [ { "dropping-particle" : "", "family" : "EEA", "given" : "", "non-dropping-particle" : "", "parse-names" : false, "suffix" : "" } ], "id" : "ITEM-1", "issue" : "2", "issued" : { "date-parts" : [ [ "2015" ] ] }, "title" : "The State of Nature in the European Union", "type" : "report" }, "uris" : [ "http://www.mendeley.com/documents/?uuid=6d580b04-dfb5-4bdc-b090-b09136a22026" ] } ], "mendeley" : { "formattedCitation" : "(EEA, 2015)", "plainTextFormattedCitation" : "(EEA, 2015)", "previouslyFormattedCitation" : "(EEA, 2015)" }, "properties" : {  }, "schema" : "https://github.com/citation-style-language/schema/raw/master/csl-citation.json" }</w:instrText>
      </w:r>
      <w:r>
        <w:rPr>
          <w:lang w:val="en-US"/>
        </w:rPr>
        <w:fldChar w:fldCharType="separate"/>
      </w:r>
      <w:r>
        <w:rPr>
          <w:lang w:val="en-US"/>
        </w:rPr>
        <w:t>(</w:t>
      </w:r>
      <w:r w:rsidRPr="0044194F">
        <w:rPr>
          <w:lang w:val="en-US"/>
        </w:rPr>
        <w:t>EEA</w:t>
      </w:r>
      <w:r>
        <w:rPr>
          <w:lang w:val="en-US"/>
        </w:rPr>
        <w:t>, 2015</w:t>
      </w:r>
      <w:r w:rsidR="0099387C">
        <w:rPr>
          <w:lang w:val="en-US"/>
        </w:rPr>
        <w:t>d</w:t>
      </w:r>
      <w:r>
        <w:rPr>
          <w:lang w:val="en-US"/>
        </w:rPr>
        <w:t>)</w:t>
      </w:r>
      <w:r>
        <w:rPr>
          <w:lang w:val="en-US"/>
        </w:rPr>
        <w:fldChar w:fldCharType="end"/>
      </w:r>
      <w:r>
        <w:rPr>
          <w:lang w:val="en-US"/>
        </w:rPr>
        <w:t xml:space="preserve">. A recent meta-analyses found </w:t>
      </w:r>
      <w:r w:rsidRPr="009E2FD7">
        <w:t xml:space="preserve">a 77% decline in flying insect biomass across 63 protected sites in Germany from 1987 to 2016, likely due to agricultural intensification in the surrounding fields, </w:t>
      </w:r>
      <w:r>
        <w:t xml:space="preserve">with protected sites therefore </w:t>
      </w:r>
      <w:r w:rsidRPr="009E2FD7">
        <w:t xml:space="preserve">acting as ecological traps </w:t>
      </w:r>
      <w:r>
        <w:fldChar w:fldCharType="begin" w:fldLock="1"/>
      </w:r>
      <w:r w:rsidRPr="009E2FD7">
        <w:instrText>ADDIN CSL_CITATION { "citationItems" : [ { "id" : "ITEM-1", "itemData" : { "DOI" : "10.1371/journal.pone.0185809", "ISBN" : "1111111111", "ISSN" : "19326203", "PMID" : "29045418", "abstract" : "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w:instrText>
      </w:r>
      <w:r>
        <w:instrText xml:space="preserve">st be taken into account in evaluating declines in abundance of species depending on insects as a food source, and ecosystem functioning in the European landscape.", "author" : [ { "dropping-particle" : "", "family" : "Hallmann", "given" : "Caspar A.", "non-dropping-particle" : "", "parse-names" : false, "suffix" : "" }, { "dropping-particle" : "", "family" : "Sorg", "given" : "Martin", "non-dropping-particle" : "", "parse-names" : false, "suffix" : "" }, { "dropping-particle" : "", "family" : "Jongejans", "given" : "Eelke", "non-dropping-particle" : "", "parse-names" : false, "suffix" : "" }, { "dropping-particle" : "", "family" : "Siepel", "given" : "Henk", "non-dropping-particle" : "", "parse-names" : false, "suffix" : "" }, { "dropping-particle" : "", "family" : "Hofland", "given" : "Nick", "non-dropping-particle" : "", "parse-names" : false, "suffix" : "" }, { "dropping-particle" : "", "family" : "Schwan", "given" : "Heinz", "non-dropping-particle" : "", "parse-names" : false, "suffix" : "" }, { "dropping-particle" : </w:instrText>
      </w:r>
      <w:r w:rsidRPr="009E2FD7">
        <w:instrText>"", "family" : "Stenmans", "given" : "Werner", "non-dropping-particle" : "", "parse-names" : false, "suffix" : "" }, { "dropping-particle" : "", "family" : "M\u00fcller", "given" : "Andreas", "non-dropping-particle" : "", "parse-names" : false, "suffix" : "" }, { "dropping-particle" : "", "family" : "Sumser", "given" : "Hubert", "non-dropping-particle" : "", "parse-names" : false, "suffix" : "" }, { "dropping-particle" : "", "family" : "H\u00f6rren", "given" : "Thomas", "non-dropping-particle" : "", "parse-names" : false, "suffix" : "" }, { "dropping-particle" : "", "family" : "Goulson", "given" : "Dave", "non-dropping-particle" : "", "parse-names" : false, "suffix" : "" }, { "dropping-particle" : "", "family" : "Kroon", "given" : "Hans", "non-dropping-particle" : "De", "parse-names" : false, "suffix" : "" } ], "container-title" : "PLoS ONE", "id" : "ITEM-1", "issue" : "10", "issued" : { "date-parts" : [ [ "2017" ] ] }, "title" : "More than 75 percent decline over 27 years in total flying insect biomass in protected areas", "type" : "article-journal", "volume" : "12" }, "uris" : [ "http://www.mendeley.com/documents/?uuid=dfaf29a8-46c6-4e26-a05e-b1b8041c09d2" ] } ], "mendeley" : { "formattedCitation" : "(C. A. Hallmann et al., 2017)", "plainTextFormattedCitation" : "(C. A. Hallmann et al., 2017)", "previouslyFormattedCitation" : "(C. A. Hallmann et al., 2017)" }, "properties" : {  }, "schema" : "https://github.com/citation-style-language/schema/raw/master/csl-citation.json" }</w:instrText>
      </w:r>
      <w:r>
        <w:fldChar w:fldCharType="separate"/>
      </w:r>
      <w:r w:rsidRPr="009E2FD7">
        <w:t xml:space="preserve">(Hallmann </w:t>
      </w:r>
      <w:r w:rsidR="00301BD0" w:rsidRPr="00301BD0">
        <w:rPr>
          <w:i/>
        </w:rPr>
        <w:t>et al.</w:t>
      </w:r>
      <w:r w:rsidRPr="009E2FD7">
        <w:t>, 2017)</w:t>
      </w:r>
      <w:r>
        <w:fldChar w:fldCharType="end"/>
      </w:r>
      <w:r w:rsidRPr="009E2FD7">
        <w:t xml:space="preserve">. This analysis suggests that the extent of insect decline in Europe has been greatly underestimated. </w:t>
      </w:r>
    </w:p>
    <w:p w14:paraId="6766EE12" w14:textId="014083F9" w:rsidR="0048205B" w:rsidRDefault="0048205B" w:rsidP="00AE389F">
      <w:pPr>
        <w:autoSpaceDE w:val="0"/>
        <w:autoSpaceDN w:val="0"/>
        <w:adjustRightInd w:val="0"/>
      </w:pPr>
      <w:r>
        <w:t>In Europe alone, the update of the database of invasive species</w:t>
      </w:r>
      <w:r>
        <w:rPr>
          <w:rStyle w:val="FootnoteReference"/>
        </w:rPr>
        <w:footnoteReference w:id="28"/>
      </w:r>
      <w:r>
        <w:t xml:space="preserve"> </w:t>
      </w:r>
      <w:r>
        <w:fldChar w:fldCharType="begin" w:fldLock="1"/>
      </w:r>
      <w:r>
        <w:instrText>ADDIN CSL_CITATION { "citationItems" : [ { "id" : "ITEM-1", "itemData" : { "author" : [ { "dropping-particle" : "", "family" : "Roques", "given" : "A", "non-dropping-particle" : "", "parse-names" : false, "suffix" : "" }, { "dropping-particle" : "", "family" : "Rabitsch", "given" : "W", "non-dropping-particle" : "", "parse-names" : false, "suffix" : "" }, { "dropping-particle" : "", "family" : "Rasplus", "given" : "JY", "non-dropping-particle" : "", "parse-names" : false, "suffix" : "" }, { "dropping-particle" : "", "family" : "Lopez-Vaamonde", "given" : "C", "non-dropping-particle" : "", "parse-names" : false, "suffix" : "" }, { "dropping-particle" : "", "family" : "Nentwig", "given" : "W", "non-dropping-particle" : "", "parse-names" : false, "suffix" : "" }, { "dropping-particle" : "", "family" : "Kenis", "given" : "M", "non-dropping-particle" : "", "parse-names" : false, "suffix" : "" } ], "chapter-number" : "Alien terr", "container-title" : "DAISIE, The Handbook of Alien Species in Europe", "editor" : [ { "dropping-particle" : "", "family" : "Hulme", "given" : "PE", "non-dropping-particle" : "", "parse-names" : false, "suffix" : "" }, { "dropping-particle" : "", "family" : "Nentwig", "given" : "W", "non-dropping-particle" : "", "parse-names" : false, "suffix" : "" }, { "dropping-particle" : "", "family" : "Py\u0161ek", "given" : "P", "non-dropping-particle" : "", "parse-names" : false, "suffix" : "" }, { "dropping-particle" : "", "family" : "Vil\u00e0", "given" : "M", "non-dropping-particle" : "", "parse-names" : false, "suffix" : "" } ], "id" : "ITEM-1", "issued" : { "date-parts" : [ [ "2009" ] ] }, "page" : "63-79", "publisher" : "Springer", "publisher-place" : "Heidelberg", "title" : "Alien terrestrial invertebrates of Europe", "type" : "chapter" }, "uris" : [ "http://www.mendeley.com/documents/?uuid=9c271a98-b38e-41af-be0b-d6f1b7d3162e", "http://www.mendeley.com/documents/?uuid=94873d0d-889f-42e6-a4e4-f521853423f5" ] } ], "mendeley" : { "formattedCitation" : "(Roques et al., 2009)", "plainTextFormattedCitation" : "(Roques et al., 2009)", "previouslyFormattedCitation" : "(Roques et al., 2009)" }, "properties" : {  }, "schema" : "https://github.com/citation-style-language/schema/raw/master/csl-citation.json" }</w:instrText>
      </w:r>
      <w:r>
        <w:fldChar w:fldCharType="separate"/>
      </w:r>
      <w:r>
        <w:t xml:space="preserve">(Roques </w:t>
      </w:r>
      <w:r w:rsidR="00301BD0" w:rsidRPr="00301BD0">
        <w:rPr>
          <w:i/>
        </w:rPr>
        <w:t>et al.</w:t>
      </w:r>
      <w:r>
        <w:t>, 2009)</w:t>
      </w:r>
      <w:r>
        <w:fldChar w:fldCharType="end"/>
      </w:r>
      <w:r>
        <w:t xml:space="preserve">, lists 1,590 terrestrial arthropod species of non-European origin established in Europe, including 1,390 insects, 47 spiders, 102 mites, 34 myriapods and 17 crustaceans </w:t>
      </w:r>
      <w:r>
        <w:fldChar w:fldCharType="begin" w:fldLock="1"/>
      </w:r>
      <w:r>
        <w:instrText>ADDIN CSL_CITATION { "citationItems" : [ { "id" : "ITEM-1", "itemData" : { "DOI" : "10.3897/biorisk.4.42", "ISBN" : "9789546425522", "ISSN" : "1313-2652", "abstract" : "This chapter reviews the effects of alien terrestrial arthropods on the economy, society and environment in Europe. Many alien insect and mite species cause serious socio-economic hazards as pests of agriculture, horticulture, stored products, forestry, &amp; human or animal health. There is relatively little information available on the exact yield &amp; financial losses due to alien agricultural &amp; forestry pests in Europe. Invasive alien arthropods can also cause environmental hazards, affecting native biodiversity through various mechanisms, including herbivory, predation, parasitism, competition for resource &amp; space, or as vectors of diseases. They can also affect ecosystem services &amp; processes through cascading effects. Alternate citation: Kenis M, Branco M (2010) Chapter 5: Impact of alien terrestrial arthropods in Europe. In: Roques A et al. (Eds) Alien terrestrial arthropods of Europe. BioRisk 4(1): 5171", "author" : [ { "dropping-particle" : "", "family" : "Kenis", "given" : "Marc", "non-dropping-particle" : "", "parse-names" : false, "suffix" : "" }, { "dropping-particle" : "", "family" : "Branco", "given" : "Manuela", "non-dropping-particle" : "", "parse-names" : false, "suffix" : "" } ], "container-title" : "BioRisk", "id" : "ITEM-1", "issue" : "1", "issued" : { "date-parts" : [ [ "2010" ] ] }, "page" : "51-71", "title" : "Impact of alien terrestrial arthropods in Europe. Chapter 5", "type" : "article-journal", "volume" : "4" }, "uris" : [ "http://www.mendeley.com/documents/?uuid=1d5e50af-1fb1-4123-bbb4-806b8f581843" ] } ], "mendeley" : { "formattedCitation" : "(Kenis &amp; Branco, 2010)", "plainTextFormattedCitation" : "(Kenis &amp; Branco, 2010)", "previouslyFormattedCitation" : "(Kenis &amp; Branco, 2010)" }, "properties" : {  }, "schema" : "https://github.com/citation-style-language/schema/raw/master/csl-citation.json" }</w:instrText>
      </w:r>
      <w:r>
        <w:fldChar w:fldCharType="separate"/>
      </w:r>
      <w:r>
        <w:t>(Kenis &amp; Branco, 2010)</w:t>
      </w:r>
      <w:r>
        <w:fldChar w:fldCharType="end"/>
      </w:r>
      <w:r>
        <w:t>.</w:t>
      </w:r>
    </w:p>
    <w:p w14:paraId="72C80419" w14:textId="23138A27" w:rsidR="0048205B" w:rsidRDefault="0048205B" w:rsidP="00AE389F">
      <w:r>
        <w:rPr>
          <w:lang w:val="hu-HU"/>
        </w:rPr>
        <w:t>Local ecological knowledge on invertebrates is scarce,</w:t>
      </w:r>
      <w:r>
        <w:rPr>
          <w:szCs w:val="24"/>
        </w:rPr>
        <w:t xml:space="preserve"> including their status and trends over the last decades</w:t>
      </w:r>
      <w:r>
        <w:rPr>
          <w:lang w:val="hu-HU"/>
        </w:rPr>
        <w:t xml:space="preserve">. </w:t>
      </w:r>
      <w:r>
        <w:t xml:space="preserve">Some culturally salient invertebrate species have, however, functioned as important keystone species in the lives of certain communities </w:t>
      </w:r>
      <w:r>
        <w:fldChar w:fldCharType="begin" w:fldLock="1"/>
      </w:r>
      <w:r>
        <w:instrText>ADDIN CSL_CITATION { "citationItems" : [ { "id" : "ITEM-1", "itemData" : { "author" : [ { "dropping-particle" : "", "family" : "Marian", "given" : "SF", "non-dropping-particle" : "", "parse-names" : false, "suffix" : "" } ], "id" : "ITEM-1", "issued" : { "date-parts" : [ [ "1903" ] ] }, "number-of-pages" : "595", "publisher" : "Studiu folkloristic Inst. de Arte Grafice\" Carol G\u00f6bl\"", "title" : "Insectele \u00een limba: credin\u021bele, si obiceiurile Rom\u00e2nilor", "type" : "book" }, "uris" : [ "http://www.mendeley.com/documents/?uuid=54bd14be-6a4a-4f7a-a3fb-7ddcc8b46230", "http://www.mendeley.com/documents/?uuid=5fe8295c-3796-4173-9219-781c9f45967b", "http://www.mendeley.com/documents/?uuid=e9789573-3775-45c4-9d8b-cac5a3687de2" ] } ], "mendeley" : { "formattedCitation" : "(Marian, 1903)", "manualFormatting" : "(Marian, 1903", "plainTextFormattedCitation" : "(Marian, 1903)", "previouslyFormattedCitation" : "(Marian, 1903)" }, "properties" : {  }, "schema" : "https://github.com/citation-style-language/schema/raw/master/csl-citation.json" }</w:instrText>
      </w:r>
      <w:r>
        <w:fldChar w:fldCharType="separate"/>
      </w:r>
      <w:r>
        <w:t>(Marian, 1903</w:t>
      </w:r>
      <w:r>
        <w:fldChar w:fldCharType="end"/>
      </w:r>
      <w:r>
        <w:t xml:space="preserve">; </w:t>
      </w:r>
      <w:r>
        <w:fldChar w:fldCharType="begin" w:fldLock="1"/>
      </w:r>
      <w:r>
        <w:instrText>ADDIN CSL_CITATION { "citationItems" : [ { "id" : "ITEM-1", "itemData" : { "DOI" : "10.1186/s13002-016-0118-7", "ISSN" : "1746-4269", "abstract" : "Background: There is scarce information about European folk knowledge of wild invertebrate fauna. We have documented such folk knowledge in three regions, in Romania, Slovakia and Croatia. We provide a list of folk taxa, and discuss folk biological classification and nomenclature, salient features, uses, related proverbs and sayings, and conservation. Methods: We collected data among Hungarian-speaking people practising small-scale, traditional agriculture. We studied \"all\" invertebrate species (species groups) potentially occurring in the vicinity of the settlements. We used photos, held semi-structured interviews, and conducted picture sorting. Results: We documented 208 invertebrate folk taxa. Many species were known which have, to our knowledge, no economic significance. 36 % of the species were known to at least half of the informants. Knowledge reliability was high, although informants were sometimes prone to exaggeration. 93 % of folk taxa had their own individual names, and 90 % of the taxa were embedded in the folk taxonomy. Twenty four species were of direct use to humans (4 medicinal, 5 consumed, 11 as bait, 2 as playthings). Completely new was the discovery that the honey stomachs of black-coloured carpenter bees (Xylocopa violacea, X. valga) were consumed. 30 taxa were associated with a proverb or used for weather forecasting, or predicting harvests. Conscious ideas about conserving invertebrates only occurred with a few taxa, but informants would generally refrain from harming firebugs (Pyrrhocoris apterus), field crickets (Gryllus campestris) and most butterflies. We did not find any mythical creatures among invertebrate folk taxa. Almost every invertebrate species was regarded as basically harmful. Where possible, they were destroyed or at least regarded as worth eradicating. However, we could find no evidence to suggest any invertebrate species had suffered population loss as a result of conscious destruction. Sometimes knowledge pertaining to the taxa could have more general relevance, and be regarded as folk wisdom concerning the functioning of nature as a whole. Conclusions: The high number of known invertebrate folk taxa suggests that it would be worth conducting further investigations in other areas of Europe. [ABSTRACT FROM AUTHOR]", "author" : [ { "dropping-particle" : "", "family" : "Ulicsni", "given" : "Viktor", "non-dropping-particle" : "", "parse-names" : false, "suffix" : "" }, { "dropping-particle" : "", "family" : "Svanberg", "given" : "Ingvar", "non-dropping-particle" : "", "parse-names" : false, "suffix" : "" }, { "dropping-particle" : "", "family" : "Moln\u00e1r", "given" : "Zsolt", "non-dropping-particle" : "", "parse-names" : false, "suffix" : "" } ], "container-title" : "Journal of Ethnobiology and Ethnomedicine", "id" : "ITEM-1", "issue" : "1", "issued" : { "date-parts" : [ [ "2016" ] ] }, "page" : "47", "publisher" : "Journal of Ethnobiology and Ethnomedicine", "title" : "Folk knowledge of invertebrates in Central Europe - folk taxonomy, nomenclature, medicinal and other uses, folklore, and nature conservation", "type" : "article-journal", "volume" : "12" }, "uris" : [ "http://www.mendeley.com/documents/?uuid=4d969d56-10b0-42f2-bd2e-2872594a80d6", "http://www.mendeley.com/documents/?uuid=18a8d189-f67a-495f-82d3-cb1c4fbf0145" ] } ], "mendeley" : { "formattedCitation" : "(Ulicsni, Svanberg, &amp; Moln\u00e1r, 2016)", "manualFormatting" : "Ulicsni, Svanberg, &amp; Moln\u00e1r, 2016)", "plainTextFormattedCitation" : "(Ulicsni, Svanberg, &amp; Moln\u00e1r, 2016)", "previouslyFormattedCitation" : "(Ulicsni, Svanberg, &amp; Moln\u00e1r, 2016)" }, "properties" : {  }, "schema" : "https://github.com/citation-style-language/schema/raw/master/csl-citation.json" }</w:instrText>
      </w:r>
      <w:r>
        <w:fldChar w:fldCharType="separate"/>
      </w:r>
      <w:r>
        <w:t>Ulicsni</w:t>
      </w:r>
      <w:r w:rsidR="005E3B3A">
        <w:rPr>
          <w:i/>
        </w:rPr>
        <w:t xml:space="preserve"> et al.</w:t>
      </w:r>
      <w:r>
        <w:t>, 2016)</w:t>
      </w:r>
      <w:r>
        <w:fldChar w:fldCharType="end"/>
      </w:r>
      <w:r>
        <w:t xml:space="preserve">. </w:t>
      </w:r>
      <w:r>
        <w:rPr>
          <w:szCs w:val="24"/>
        </w:rPr>
        <w:t>Indigenous and local knowledge can be a valuable information source in understudied regions for those species that migrate northwards as a consequence of climate change. Some of these species (e.g. mosquitos and ticks) may have (or already have) a strong but yet undocumented impact on local wild and domestic livestock.</w:t>
      </w:r>
    </w:p>
    <w:p w14:paraId="7E5231EF" w14:textId="77777777" w:rsidR="0048205B" w:rsidRDefault="0048205B" w:rsidP="00AE389F">
      <w:pPr>
        <w:spacing w:after="0"/>
      </w:pPr>
    </w:p>
    <w:p w14:paraId="32528B98" w14:textId="77777777" w:rsidR="0048205B" w:rsidRDefault="0048205B" w:rsidP="00AE389F">
      <w:pPr>
        <w:spacing w:after="0"/>
        <w:rPr>
          <w:b/>
          <w:i/>
        </w:rPr>
      </w:pPr>
      <w:r>
        <w:rPr>
          <w:b/>
          <w:i/>
        </w:rPr>
        <w:t>Drivers of change</w:t>
      </w:r>
    </w:p>
    <w:p w14:paraId="23C2241B" w14:textId="3B8ACB00" w:rsidR="0048205B" w:rsidRDefault="0048205B" w:rsidP="00AE389F">
      <w:r>
        <w:t xml:space="preserve">Environmental changes may rapidly disrupt biotic interactions (insect-insect, plant-insect, invertebrate-nutritional source). Species involved in species-specific interactions (e.g. pollination, foraging) are particularly sensitive to environmental changes. The extinction of a butterfly species may be locally explained by the extinction of its host plant. A parallel decline in pollinators and insect-pollinated plants in Western Europe favoured wind-pollinated plants, and contributes to global homogenization </w:t>
      </w:r>
      <w:r>
        <w:fldChar w:fldCharType="begin" w:fldLock="1"/>
      </w:r>
      <w:r>
        <w:instrText>ADDIN CSL_CITATION { "citationItems" : [ { "id" : "ITEM-1", "itemData" : { "DOI" : "10.1126/science.1127863", "ISBN" : "0036-8075", "ISSN" : "1095-9203", "PMID" : "16857940", "abstract" : "Despite widespread concern about declines in pollination services, little is known about the patterns of change in most pollinator assemblages. By studying bee and hoverfly assemblages in Britain and the Netherlands, we found evidence of declines (pre-versus post-1980) in local bee diversity in both countries; however, divergent trends were observed in hoverflies. Depending on the assemblage and location, pollinator declines were most frequent in habitat and flower specialists, in univoltine species, and/or in nonmigrants. In conjunction with this evidence, outcrossing plant species that are reliant on the declining pollinators have themselves declined relative to other plant species. Taken together, these findings strongly suggest a causal connection between local extinctions of functionally linked plant and pollinator species.", "author" : [ { "dropping-particle" : "", "family" : "Biesmeijer", "given" : "J C", "non-dropping-particle" : "", "parse-names" : false, "suffix" : "" }, { "dropping-particle" : "", "family" : "Roberts", "given" : "S P M", "non-dropping-particle" : "", "parse-names" : false, "suffix" : "" }, { "dropping-particle" : "", "family" : "Reemer", "given" : "M", "non-dropping-particle" : "", "parse-names" : false, "suffix" : "" }, { "dropping-particle" : "", "family" : "Ohlem\u00fcller", "given" : "R", "non-dropping-particle" : "", "parse-names" : false, "suffix" : "" }, { "dropping-particle" : "", "family" : "Edwards", "given" : "M", "non-dropping-particle" : "", "parse-names" : false, "suffix" : "" }, { "dropping-particle" : "", "family" : "Peeters", "given" : "T", "non-dropping-particle" : "", "parse-names" : false, "suffix" : "" }, { "dropping-particle" : "", "family" : "Schaffers", "giv</w:instrText>
      </w:r>
      <w:r w:rsidRPr="00982C9A">
        <w:rPr>
          <w:lang w:val="fr-CH"/>
        </w:rPr>
        <w:instrText>en" : "A P", "non-dropping-particle" : "", "parse-names" : false, "suffix" : "" }, { "dropping-particle" : "", "family" : "Potts", "given" : "S G", "non-dropping-particle" : "", "parse-names" : false, "suffix" : "" }, { "dropping-particle" : "", "family" : "Kleukers", "given" : "R", "non-dropping-particle" : "", "parse-names" : false, "suffix" : "" }, { "dropping-particle" : "", "family" : "Thomas", "given" : "C D", "non-dropping-particle" : "", "parse-names" : false, "suffix" : "" }, { "dropping-particle" : "", "family" : "Settele", "given" : "J", "non</w:instrText>
      </w:r>
      <w:r w:rsidRPr="009E2FD7">
        <w:rPr>
          <w:lang w:val="fr-CH"/>
        </w:rPr>
        <w:instrText>-dropping-particle" : "", "parse-names" : false, "suffix" : "" }, { "dropping-particle" : "", "family" : "Kunin", "given" : "W E", "non-dropping-particle" : "", "parse-names" : false, "suffix" : "" } ], "container-title" : "Science", "id" : "ITEM-1", "issue" : "5785", "issued" : { "date-parts" : [ [ "2006" ] ] }, "page" : "351-354", "title" : "Parallel declines in pollinators and insect-pollinated plants in Britain and the Netherlands.", "type" : "article-journal", "volume" : "313" }, "uris" : [ "http://www.mendeley.com/documents/?uuid=e176a446-d7f6-4b5a-a408-91f85fe24ff9" ] } ], "mendeley" : { "formattedCitation" : "(Biesmeijer et al., 2006)", "manualFormatting" : "(Biesmeijer et al., 2006,", "plainTextFormattedCitation" : "(Biesmeijer et al., 2006)", "previouslyFormattedCitation" : "(Biesmeijer et al., 2006)" }, "properties" : {  }, "schema" : "https://github.com/citation-style-language/schema/raw/master/csl-citation.json" }</w:instrText>
      </w:r>
      <w:r>
        <w:fldChar w:fldCharType="separate"/>
      </w:r>
      <w:r w:rsidRPr="00F773D2">
        <w:rPr>
          <w:lang w:val="fr-CH"/>
        </w:rPr>
        <w:t xml:space="preserve">(Biesmeijer </w:t>
      </w:r>
      <w:r w:rsidR="00301BD0" w:rsidRPr="00301BD0">
        <w:rPr>
          <w:i/>
          <w:lang w:val="fr-CH"/>
        </w:rPr>
        <w:t>et al.</w:t>
      </w:r>
      <w:r w:rsidRPr="00F773D2">
        <w:rPr>
          <w:lang w:val="fr-CH"/>
        </w:rPr>
        <w:t>, 2006,</w:t>
      </w:r>
      <w:r>
        <w:fldChar w:fldCharType="end"/>
      </w:r>
      <w:r>
        <w:fldChar w:fldCharType="begin" w:fldLock="1"/>
      </w:r>
      <w:r>
        <w:rPr>
          <w:lang w:val="fr-CH"/>
        </w:rPr>
        <w:instrText>ADDIN CSL_CITATION { "citationItems" : [ { "id" : "ITEM-1", "itemData" : { "DOI" : "10.1111/ele.12121", "ISBN" : "1461-0248", "ISSN" : "14610248", "PMID" : "23692632", "abstract" : "Concern about biodiversity loss has led to increased public investment in conservation. Whereas there is a widespread perception that such initiatives have been unsuccessful, there are few quantitative tests of this perception. Here, we evaluate whether rates of biodiversity change have altered in recent decades in three European countries (Great Britain, Netherlands and Belgium) for plants and flower visiting insects. We compared four 20-year periods, comparing periods of rapid land-use intensification and natural habitat loss (1930\u20131990) with a period of increased conservation investment (post-1990). We found that extensive species richness loss and biotic homogenisation occurred before 1990, whereas these negative trends became substantially less accentuated during recent decades, being partially reversed for certain taxa (e.g. bees in Great Britain and Netherlands). These results highlight the potential to maintain or even restore current species assemblages (which despite past extinctions are still of great conservation value), at least in regions where large-scale land-use intensification and natural habitat loss has ceased.", "author" : [ { "dropping-particle" : "", "family" : "Carvalheiro", "given" : "Lu\u00edsa Gigante", "non-dropping-particle" : "", "parse-names" : false, "suffix" : "" }, { "dropping-particle" : "", "family" : "Kunin", "given" : "William E.", "non-dropping-particle" : "", "parse-names" : false, "suffix" : "" }, { "dropping-particle" : "", "family" : "Keil", "given" : "Petr", "non-dropping-particle" : "", "parse-names" : false, "suffix" : "" }, { "dropping-particle" : "", "family" : "Aguirre-Guti\u00e9rrez", "given" : "Jesus", "non-dropping-particle" : "", "parse-names" : false, "suffix" : "" }, { "dropping-particle" : "", "family" : "Ellis", "given" : "Willem Nicolaas", "non-dropping-particle" : "", "parse-names" : false, "suffix" : "" }, { "dropping-particle" : "", "family" : "Fox", "given" : "Richard", "non-dropping-particle" : "", "parse-names" : false, "suffix" : "" }, { "dropping-particle" : "", "family" : "Groom", "given" : "Quentin", "non-dropping-particle" : "", "parse-names" : false, "suffix" : "" }, { "dropping-particle" : "", "family" : "Hennekens", "given" : "Stephan", "non-dropping-particle" : "", "parse-names" : false, "suffix" : "" }, { "dropping-particle" : "", "family" : "Landuyt", "given" : "Wouter", "non-dropping-particle" : "Van", "parse-names" : false, "suffix" : "" }, { "dropping-particle" : "", "family" : "Maes", "given" : "Dirk", "non-dropping-particle" : "", "parse-names" : false, "suffix" : "" }, { "dropping-particle" : "", "family" : "Meutter", "given" : "Frank", "non-dropping-particle" : "Van de", "parse-names" : false, "suffix" : "" }, { "dropping-particle" : "", "family" : "Michez", "given" : "Denis", "non-dropping-particle" : "", "parse-names" : false, "suffix" : "" }, { "dropping-particle" : "", "family" : "Rasmont", "given" : "Pierre", "non-dropping-particle" : "", "parse-names" : false, "suffix" : "" }, { "dropping-particle" : "", "family" : "Ode", "given" : "Baudewijn", "non-dropping-particle" : "", "parse-names" : false, "suffix" : "" }, { "dropping-particle" : "", "family" : "Potts", "given" : "Simon Geoffrey", "non-dropping-particle" : "", "parse-names" : false, "suffix" : "" }, { "dropping-particle" : "", "family" : "Reemer", "given" : "Menno", "non-dropping-particle" : "", "parse-names" : false, "suffix" : "" }, { "dropping-particle" : "", "family" : "Roberts", "given" : "Stuart Paul Masson", "non-dropping-particle" : "", "parse-names" : false, "suffix" : "" }, { "dropping-particle" : "", "family" : "Schamin\u00e9e", "given" : "Joop", "non-dropping-particle" : "", "parse-names" : false, "suffix" : "" }, { "dropping-particle" : "", "family" : "Wallisdevries", "given" : "Michiel F.", "non-dropping-particle" : "", "parse-names" : false, "suffix" : "" }, { "dropping-particle" : "", "family" : "Biesmeijer", "given" : "Jacobus Christiaan", "non-dropping-particle" : "", "parse-names" : false, "suffix" : "" } ], "container-title" : "Ecology Letters", "id" : "ITEM-1", "issue" : "7", "issued" : { "date-parts" : [ [ "2013" ] ] }, "page" : "870-878", "title" : "Species richness declines and biotic homogenisation have slowed down for NW-European pollinators and plants", "type" : "article-journal", "volume" : "16" }, "uris" : [ "http://www.mendeley.com/documents/?uuid=8fd2664b-1332-4c84-9000-3b4d2bc11af8", "http://www.mendeley.com/documents/?uuid=8024765e-7ad3-4f8a-be96-429484616f78" ] } ], "mendeley" : { "formattedCitation" : "(Carvalheiro et al., 2013)", "manualFormatting" : " Carvalheiro et al., 2013)", "plainTextFormattedCitation" : "(Carvalheiro et al., 2013)", "previouslyFormattedCitation" : "(Carvalheiro et al., 2013)" }, "properties" : {  }, "schema" : "https://github.com/citation-style-language/schema/raw/master/csl-citation.json" }</w:instrText>
      </w:r>
      <w:r>
        <w:fldChar w:fldCharType="separate"/>
      </w:r>
      <w:r w:rsidRPr="00F773D2">
        <w:rPr>
          <w:lang w:val="fr-CH"/>
        </w:rPr>
        <w:t xml:space="preserve"> Carvalheiro </w:t>
      </w:r>
      <w:r w:rsidR="00301BD0" w:rsidRPr="00301BD0">
        <w:rPr>
          <w:i/>
          <w:lang w:val="fr-CH"/>
        </w:rPr>
        <w:t>et al.</w:t>
      </w:r>
      <w:r w:rsidRPr="00F773D2">
        <w:rPr>
          <w:lang w:val="fr-CH"/>
        </w:rPr>
        <w:t>, 2013)</w:t>
      </w:r>
      <w:r>
        <w:fldChar w:fldCharType="end"/>
      </w:r>
      <w:r w:rsidRPr="00F773D2">
        <w:rPr>
          <w:lang w:val="fr-CH"/>
        </w:rPr>
        <w:t xml:space="preserve">. Beyond independent taxon-based </w:t>
      </w:r>
      <w:r w:rsidRPr="00F773D2">
        <w:rPr>
          <w:lang w:val="fr-CH"/>
        </w:rPr>
        <w:lastRenderedPageBreak/>
        <w:t>extinctions, the possible cascading effects of species loss are often neglected</w:t>
      </w:r>
      <w:r>
        <w:rPr>
          <w:lang w:val="fr-CH"/>
        </w:rPr>
        <w:t>, which are considered</w:t>
      </w:r>
      <w:r w:rsidRPr="00F773D2">
        <w:rPr>
          <w:lang w:val="fr-CH"/>
        </w:rPr>
        <w:t xml:space="preserve"> likely to greatly contribute to general homogenization and species loss </w:t>
      </w:r>
      <w:r>
        <w:fldChar w:fldCharType="begin" w:fldLock="1"/>
      </w:r>
      <w:r>
        <w:rPr>
          <w:lang w:val="fr-CH"/>
        </w:rPr>
        <w:instrText>ADDIN CSL_CITATION { "citationItems" : [ { "id" : "ITEM-1", "itemData" : { "DOI" : "10.1146/annurev.ecolsys.29.1.83", "ISBN" : "0066-4162", "ISSN" : "0066-4162", "PMID" : "10196", "author" : [ { "dropping-particle" : "", "family" : "Kearns", "given" : "Carol A.", "non-dropping-particle" : "", "parse-names" : false, "suffix" : "" }, { "dropping-particle" : "", "family" : "Inouye", "given" : "David W.", "non-dropping-particle" : "", "parse-names" : false, "suffix" : "" }, { "dropping-particle" : "", "family" : "Waser", "given" : "Nickolas M.", "non-dropping-particle" : "", "parse-names" : false, "suffix" : "" } ], "container-title" : "Annual Review of Ecology and Systematics", "id" : "ITEM-1", "issue" : "1", "issued" : { "date-parts" : [ [ "1998", "11" ] ] }, "page" : "83-112", "title" : "ENDANGERED MUTUALISMS: The Conservation of Plant-Pollinator Interactions", "type" : "article-journal", "volume" : "29" }, "uris" : [ "http://www.mendeley.com/documents/?uuid=429cda9e-c174-35c8-bf19-a09f131f2e82" ] }, { "id" : "ITEM-2", "itemData" : { "DOI" : "10.1126/science.1101101", "ISSN" : "0036-8075", "PMID" : "15361627", "abstract" : "To assess the coextinction of species (the loss of a species upon the loss of another), we present a probabilistic model, scaled with empirical data. The model examines the relationship between coextinction levels (proportion</w:instrText>
      </w:r>
      <w:r w:rsidRPr="009E2FD7">
        <w:instrText xml:space="preserve"> of species extinct) of affiliates and their hosts across a wide range of coevolved interspecific systems: pollinating Ficus wasps and Ficus, parasites and their hosts, butterflies and their larval host plants, and ant butterflies and their host ants. Applying a nomographic method based on mean host specificity (number of host species per affiliate species), we estimate that 6300 affiliate species are \"coendangered\" with host species currently listed as endangered. Current extinction estimates need to be recalibrated by taking species coextinctions into account.", "author" : [ { "dropping-particle" : "", "family" : "Koh", "given" : "L. P.", "non-dropping-particle" : "", "parse-names" : false, "suffix" : "" } ], "container-title" : "Science", "id" : "ITEM-2", "issue" : "5690", "issued" : { "date-parts" : [ [ "2004", "9", "10" ] ] }, "page" : "1632-1634", "publisher" : "American Association for the Advancement of Science", "title" : "Species Coextinctions and the Biodiversity Crisis", "type" : "article-journal", "volume" : "305" }, "uris" : [ "http://www.mendeley.com/documents/?uuid=493ba9a7-861d-3ef0-81c5-168aeded849c" ] } ], "mendeley" : { "formattedCitation" : "(Kearns, Inouye, &amp; Waser, 1998; Koh, 2004)", "plainTextFormattedCitation" : "(Kearns, Inouye, &amp; Waser, 1998; Koh, 2004)", "previouslyFormattedCitation" : "(Kearns, Inouye, &amp; Waser, 1998; Koh, 2004)" }, "properties" : {  }, "schema" : "https://github.com/citation-style-language/schema/raw/master/csl-citation.json" }</w:instrText>
      </w:r>
      <w:r>
        <w:fldChar w:fldCharType="separate"/>
      </w:r>
      <w:r>
        <w:t>(Kearns</w:t>
      </w:r>
      <w:r w:rsidR="00760DA0">
        <w:rPr>
          <w:i/>
        </w:rPr>
        <w:t xml:space="preserve"> et al.</w:t>
      </w:r>
      <w:r>
        <w:t>, 1998; Koh, 2004)</w:t>
      </w:r>
      <w:r>
        <w:fldChar w:fldCharType="end"/>
      </w:r>
      <w:r>
        <w:t>.</w:t>
      </w:r>
    </w:p>
    <w:p w14:paraId="69EFEA23" w14:textId="7C555295" w:rsidR="0048205B" w:rsidRDefault="0048205B" w:rsidP="00AE389F">
      <w:r>
        <w:t xml:space="preserve">Honeybees suffer from colony collapse disorder, which also affects the production of colonies </w:t>
      </w:r>
      <w:r>
        <w:fldChar w:fldCharType="begin" w:fldLock="1"/>
      </w:r>
      <w:r>
        <w:instrText>ADDIN CSL_CITATION { "citationItems" : [ { "id" : "ITEM-1", "itemData" : { "DOI" : "10.1371/journal.pone.0082996", "ISBN" : "1932-6203", "ISSN" : "19326203", "PMID" : "24421873", "abstract" : "Declines in insect pollinators across Europe have raised concerns about the supply of pollination services to agriculture. Simultaneously, EU agricultural and biofuel policies have encouraged substantial growth in the cultivated area of insect pollinated crops across the continent. Using data from 41 European countries, this study demonstrates that the recommended number of honeybees required to provide crop pollination across Europe has risen 4.9 times as fast as honeybee stocks between 2005 and 2010. Consequently, honeybee stocks were insufficient to supply. 90% of demands in 22 countries studied. These findings raise concerns about the capacity of many countries to cope with major losses of wild pollinators and highlight numerous critical gaps in current understanding of pollination service supplies and demands, pointing to a pressing need for further research into this issue.", "author" : [ { "dropping-particle" : "", "family" : "Breeze", "given" : "Tom D.", "non-dropping-particle" : "", "parse-names" : false, "suffix" : "" }, { "dropping-particle" : "", "family" : "Vaissi\u00e8re", "given" : "Bernard E.", "non-dropping-particle" : "", "parse-names" : false, "suffix" : "" }, { "dropping-particle" : "", "family" : "Bommarco", "given" : "Riccardo", "non-dropping-particle" : "", "parse-names" : false, "suffix" : "" }, { "dropping-particle" : "", "family" : "Petanidou", "given" : "Theodora", "non-dropping-particle" : "", "parse-names" : false, "suffix" : "" }, { "dropping-particle" : "", "family" : "Seraphides", "given" : "Nicos", "non-dropping-particle" : "", "parse-names" : false, "suffix" : "" }, { "dropping-particle" : "", "family" : "Koz\u00e1k", "given" : "Lajos", "non-dropping-particle" : "", "parse-names" : false, "suffix" : "" }, { "dropping-particle" : "", "family" : "Scheper", "given" : "Jeroen", "non-dropping-particle" : "", "parse-names" : false, "suffix" : "" }, { "dropping-particle" : "", "family" : "Biesmeijer", "given" : "Jacobus C.", "non-dropping-particle" : "", "parse-names" : false, "suffix" : "" }, { "dropping-particle" : "", "family" : "Kleijn", "given" : "David", "non-dropping-particle" : "", "parse-names" : false, "suffix" : "" }, { "dropping-particle" : "", "family" : "Gyldenk\u00e6rne", "given" : "Steen", "non-dropping-particle" : "", "parse-names" : false, "suffix" : "" }, { "dropping-particle" : "", "family" : "Moretti", "given" : "Marco", "non-dropping-particle" : "", "parse-names" : false, "suffix" : "" }, { "dropping-particle" : "", "family" : "Holzschuh", "given" : "Andrea", "non-dropping-particle" : "", "parse-names" : false, "suffix" : "" }, { "dropping-particle" : "", "family" : "Steffan-Dewenter", "given" : "Ingolf", "non-dropping-particle" : "", "parse-names" : false, "suffix" : "" }, { "dropping-particle" : "", "family" : "Stout", "given" : "Jane C.", "non-dropping-particle" : "", "parse-names" : false, "suffix" : "" }, { "dropping-particle" : "", "family" : "P\u00e4rtel", "given" : "Meelis", "non-dropping-particle" : "", "parse-names" : false, "suffix" : "" }, { "dropping-particle" : "", "family" : "Zobel", "given" : "Martin", "non-dropping-particle" : "", "parse-names" : false, "suffix" : "" }, { "dropping-particle" : "", "family" : "Potts", "given" : "Simon G.", "non-dropping-particle" : "", "parse-names" : false, "suffix" : "" } ], "container-title" : "PLoS ONE", "editor" : [ { "dropping-particle" : "", "family" : "Yue", "given" : "Gen Hua", "non-dropping-particle" : "", "parse-names" : false, "suffix" : "" } ], "id" : "ITEM-1", "issue" : "1", "issued" : { "date-parts" : [ [ "2014", "1", "8" ] ] }, "page" : "e82996", "publisher" : "Public Library of Science", "title" : "Agricultural policies exacerbate honeybee pollination service supply-demand mismatches across Europe", "type" : "article-journal", "volume" : "9" }, "uris" : [ "http://www.mendeley.com/documents/?uuid=6c338c42-07d9-3f64-b8d6-ba8823f269bf" ] }, { "id" : "ITEM-2", "itemData" : { "author" : [ { "dropping-particle" : "", "family" : "Kova\u0301cs-Hostya\u0301nszki", "given" : "Aniko\u0301", "non-dropping-particle" : "", "parse-names" : false, "suffix" : "" }, { "dropping-particle" : "", "family" : "Li", "given" : "Jilian L.", "non-dropping-particle" : "", "parse-names" : false, "suffix" : "" }, { "dropping-particle" : "", "family" : "Pettis", "given" : "Jeff", "non-dropping-particle" : "", "parse-names" : false, "suffix" : "" }, { "dropping-particle" : "", "family" : "Settele", "given" : "Josef", "non-dropping-particle" : "", "parse-names" : false, "suffix" : "" }, { "dropping-particle" : "", "family" : "Aneni", "given" : "Thomas", "non-dropping-particle" : "", "parse-names" : false, "suffix" : "" }, { "dropping-particle" : "", "family" : "Espi\u0301ndola", "given" : "Anahi\u0301", "non-dropping-particle" : "", "parse-names" : false, "suffix" : "" }, { "dropping-particle" : "", "family" : "Kahono", "given" : "Sih", "non-dropping-particle" : "", "parse-names" : false, "suffix" : "" }, { "dropping-particle" : "", "family" : "Szentgyo\u0308rgyi", "given" : "Hajnalka", "non-dropping-particle" : "", "parse-names" : false, "suffix" : "" }, { "dropping-particle" : "", "family" : "Thompson", "given" : "Helen", "non-dropping-particle" : "", "parse-names" : false, "suffix" : "" }, { "dropping-particle" : "", "family" : "Vanbergen", "given" : "Adam", "non-dropping-particle" : "", "parse-names" : false, "suffix" : "" }, { "dropping-particle" : "", "family" : "Vandame", "given" : "Re\u0301my", "non-dropping-particle" : "", "parse-names" : false, "suffix" : "" } ], "chapter-number" : "2", "container-title" : "IPBES Assessment Report on Pollinators, Pollination and Food Production",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2", "issued" : { "date-parts" : [ [ "2016" ] ] }, "publisher" : "Secretariat of the Intergovernmental Science-Policy Platform on Biodiversity and Ecosystem Services", "publisher-place" : "Bonn, Germany", "title" : "Chapter 2: Drivers of change of pollinators, pollination networks and pollination", "type" : "chapter" }, "uris" : [ "http://www.mendeley.com/documents/?uuid=3cc73b3f-9047-4c0e-852a-2eea327e7859" ] } ], "mendeley" : { "formattedCitation" : "(Breeze et al., 2014; Kova\u0301cs-Hostya\u0301nszki et al., 2016)", "plainTextFormattedCitation" : "(Breeze et al., 2014; Kova\u0301cs-Hostya\u0301nszki et al., 2016)", "previouslyFormattedCitation" : "(Breeze et al., 2014; Kova\u0301cs-Hostya\u0301nszki et al., 2016)" }, "properties" : {  }, "schema" : "https://github.com/citation-style-language/schema/raw/master/csl-citation.json" }</w:instrText>
      </w:r>
      <w:r>
        <w:fldChar w:fldCharType="separate"/>
      </w:r>
      <w:r>
        <w:t xml:space="preserve">(Breeze </w:t>
      </w:r>
      <w:r w:rsidR="00301BD0" w:rsidRPr="00301BD0">
        <w:rPr>
          <w:i/>
        </w:rPr>
        <w:t>et al.</w:t>
      </w:r>
      <w:r>
        <w:t xml:space="preserve">, 2014; Kovács-Hostyánszki </w:t>
      </w:r>
      <w:r w:rsidR="00301BD0" w:rsidRPr="00301BD0">
        <w:rPr>
          <w:i/>
        </w:rPr>
        <w:t>et al.</w:t>
      </w:r>
      <w:r>
        <w:t>, 2016)</w:t>
      </w:r>
      <w:r>
        <w:fldChar w:fldCharType="end"/>
      </w:r>
      <w:r>
        <w:t xml:space="preserve">;. Many of the environmental threats to bee diversity are associated with intensified agriculture (shifting agricultural practice linked to pollution, pesticides and the increasing intensification of farming), as well as change in land use and climate </w:t>
      </w:r>
      <w:r>
        <w:fldChar w:fldCharType="begin" w:fldLock="1"/>
      </w:r>
      <w:r>
        <w:instrText>ADDIN CSL_CITATION { "citationItems" : [ { "id" : "ITEM-1", "itemData" : { "DOI" : "10.1146/annurev.ento.53.103106.093454", "abstract" : "Declines in bumble bee species in the past 60 years are well documented in Europe, where they are driven primarily by habitat loss and declines in floral abundance and diversity resulting from agricultural intensification. Impacts of habitat degradation and fragmentation are likely to be compounded by the social nature of bumble bees and their largely monogamous breeding system, which renders their effective population size low. Hence, populations are susceptible to stochastic extinction events and inbreeding. In North America, catastrophic declines of some bumble bee species since the 1990s are probably attributable to the accidental introduction of a nonnative parasite from Europe, a result of global trade in domesticated bumble bee colonies used for pollination of greenhouse crops. Given the importance of bumble bees as pollinators of crops and wildflowers, steps must be taken to prevent further declines. Suggested measures include tight regulation of commercial bumble bee use and targeted use of environmentally comparable schemes to enhance floristic diversity in agricultural landscapes.", "author" : [ { "dropping-particle" : "", "family" : "Goulson", "given" : "D", "non-dropping-particle" : "", "parse-names" : false, "suffix" : "" }, { "dropping-particle" : "", "family" : "Lye", "given" : "GC", "non-dropping-particle" : "", "parse-names" : false, "suffix" : "" }, { "dropping-particle" : "", "family" : "Darvill", "given" : "B", "non-dropping-particle" : "", "parse-names" : false, "suffix" : "" } ], "container-title" : "Annual Review of Entomology", "id" : "ITEM-1", "issued" : { "date-parts" : [ [ "2008" ] ] }, "page" : "191-208", "title" : "Decline and Conservation of Bumble Bees", "type" : "article-journal", "volume" : "53" }, "uris" : [ "http://www.mendeley.com/documents/?uuid=3247f972-2405-49ee-8821-cbf824969b5f", "http://www.mendeley.com/documents/?uuid=182f4656-6a63-4fac-bad7-1485ed07de89" ] }, { "id" : "ITEM-2", "itemData" : { "DOI" : "10.2779/77003", "ISBN" : "9789279445125", "abstract" : ":", "author" : [ { "dropping-particle" : "", "family" : "Ana Nieto, Stuart P.M. Roberts, James Kemp, Pierre Rasmont", "given" : "Michael Kuhlmann", "non-dropping-particle" : "", "parse-names" : false, "suffix" : "" }, { "dropping-particle" : "", "family" : "Mariana Garc\u00eda Criado, Jacobus C. Biesmeijer, Petr Bogusch, Holger H. Dathe", "given" : "Pilar De la R\u00faa", "non-dropping-particle" : "", "parse-names" : false, "suffix" : "" }, { "dropping-particle" : "", "family" : "Thibaut De Meulemeester, Manuel Dehon, Alexandre Dewulf", "given" : "Francisco Javier Ortiz-S\u00e1nchez", "non-dropping-particle" : "", "parse-names" : false, "suffix" : "" }, { "dropping-particle" : "", "family" : "Patrick Lhomme, Alain Pauly, Simon G. Pott</w:instrText>
      </w:r>
      <w:r w:rsidRPr="0057115A">
        <w:instrText>s, Christophe Praz", "given" : "Marino Quaranta", "non-dropping-particle" : "", "parse-names" : false, "suffix" : "" }, { "dropping-particle" : "", "family" : "Vladimir G. Radchenko, Erwin Scheuchl, Jan Smit, Jakub Straka, Michael Terzo", "given" : "Bogdan Tomozii", "non-dropping-particle" : "", "parse-names" : false, "suffix" : "" }, { "dropping-particle" : "", "family" : "Miche, Jemma Window", "given" : "Denis Michez", "non-dropping-particle" : "", "parse-names" : false, "suffix" : "" } ], "editor" : [ { "dropping-particle" : "", "family" : "Publication Office of the European Union", "given" : "", "non-dropping-particle" : "", "parse-names" : false, "suffix" : "" } ], "id" : "ITEM-2", "issued" : { "date-parts" : [ [ "2014" ] ] }, "number-of-pages" : "1-98", "publisher-place" : "Luxembourg", "title" : "European Red List of Bees", "type" : "book" }, "uris" : [ "http://www.mendeley.com/documents/?uuid=c205f760-3005-3837-8d1c-8c049fd8e8d4" ] } ], "mendeley" : { "formattedCitation" : "(Ana Nieto, Stuart P.M. Roberts, James Kemp, Pierre Rasmont et al., 2014; Goulson, Lye, &amp; Darvill, 2008)", "plainTextFormattedCitation" : "(Ana Nieto, Stuart P.M. Roberts, James Kemp, Pierre Rasmont et al., 2014; Goulson, Lye, &amp; Darvill, 2008)", "previouslyFormattedCitation" : "(Ana Nieto, Stuart P.M. Roberts, James Kemp, Pierre Rasmont et al., 2014; Goulson, Lye, &amp; Darvill, 2008)" }, "properties" : {  }, "schema" : "https://github.com/citation-style-language/schema/raw/master/csl-citation.json" }</w:instrText>
      </w:r>
      <w:r>
        <w:fldChar w:fldCharType="separate"/>
      </w:r>
      <w:r w:rsidRPr="0057115A">
        <w:t>(Nieto</w:t>
      </w:r>
      <w:r>
        <w:t xml:space="preserve"> </w:t>
      </w:r>
      <w:r w:rsidR="00301BD0" w:rsidRPr="00301BD0">
        <w:rPr>
          <w:i/>
        </w:rPr>
        <w:t>et al.</w:t>
      </w:r>
      <w:r w:rsidRPr="0057115A">
        <w:t>, 2014; Goulson</w:t>
      </w:r>
      <w:r w:rsidR="00760DA0">
        <w:rPr>
          <w:i/>
        </w:rPr>
        <w:t xml:space="preserve"> et al.</w:t>
      </w:r>
      <w:r w:rsidRPr="0057115A">
        <w:t>, 2008)</w:t>
      </w:r>
      <w:r>
        <w:fldChar w:fldCharType="end"/>
      </w:r>
      <w:r w:rsidRPr="0057115A">
        <w:t xml:space="preserve">. </w:t>
      </w:r>
      <w:r>
        <w:t>Similar trends (sensitivity to agricultural intensification, change in land use and climate) were also observed in other kinds of insects acting as pollinators (IPBES, 2016b). Many wild bees and butterflies have been declining in abundance, occurrence and diversity at local and regional scales, as it has been recorded in Western Europe (IPBES, 2016b).</w:t>
      </w:r>
    </w:p>
    <w:p w14:paraId="33F621BF" w14:textId="77777777" w:rsidR="0048205B" w:rsidRDefault="0048205B" w:rsidP="00AE389F">
      <w:pPr>
        <w:tabs>
          <w:tab w:val="left" w:pos="3120"/>
        </w:tabs>
        <w:spacing w:after="0"/>
      </w:pPr>
    </w:p>
    <w:p w14:paraId="04797ED9" w14:textId="1B31A93A" w:rsidR="0048205B" w:rsidRDefault="0048205B" w:rsidP="000226B2">
      <w:pPr>
        <w:pStyle w:val="Caption"/>
      </w:pPr>
      <w:bookmarkStart w:id="1050" w:name="_Ref499824867"/>
      <w:r>
        <w:t xml:space="preserve">Table </w:t>
      </w:r>
      <w:bookmarkEnd w:id="1050"/>
      <w:r w:rsidR="00570663">
        <w:t>3.10</w:t>
      </w:r>
      <w:r w:rsidR="005415E6">
        <w:t>:</w:t>
      </w:r>
      <w:r>
        <w:t xml:space="preserve"> Number and trends of red listed species, and the major drivers of change for five groups with diverse ecology. The area covered is Western Europe, Central Europe, and part of Eastern Europe (continent of Europe).</w:t>
      </w:r>
    </w:p>
    <w:tbl>
      <w:tblPr>
        <w:tblStyle w:val="TableGrid"/>
        <w:tblW w:w="9493" w:type="dxa"/>
        <w:jc w:val="center"/>
        <w:tblLook w:val="04A0" w:firstRow="1" w:lastRow="0" w:firstColumn="1" w:lastColumn="0" w:noHBand="0" w:noVBand="1"/>
      </w:tblPr>
      <w:tblGrid>
        <w:gridCol w:w="1497"/>
        <w:gridCol w:w="1063"/>
        <w:gridCol w:w="1256"/>
        <w:gridCol w:w="992"/>
        <w:gridCol w:w="1276"/>
        <w:gridCol w:w="999"/>
        <w:gridCol w:w="2410"/>
      </w:tblGrid>
      <w:tr w:rsidR="0048205B" w:rsidRPr="00BA61C8" w14:paraId="51E8589C" w14:textId="77777777" w:rsidTr="0025062E">
        <w:trPr>
          <w:jc w:val="center"/>
        </w:trPr>
        <w:tc>
          <w:tcPr>
            <w:tcW w:w="0" w:type="auto"/>
            <w:tcBorders>
              <w:top w:val="single" w:sz="4" w:space="0" w:color="auto"/>
              <w:left w:val="single" w:sz="4" w:space="0" w:color="auto"/>
              <w:bottom w:val="single" w:sz="4" w:space="0" w:color="auto"/>
              <w:right w:val="single" w:sz="4" w:space="0" w:color="auto"/>
            </w:tcBorders>
          </w:tcPr>
          <w:p w14:paraId="4403F1DF" w14:textId="77777777" w:rsidR="0048205B" w:rsidRPr="00BA61C8" w:rsidRDefault="0048205B" w:rsidP="00636D5F">
            <w:pPr>
              <w:spacing w:after="0"/>
              <w:jc w:val="left"/>
              <w:rPr>
                <w:sz w:val="20"/>
                <w:szCs w:val="20"/>
                <w:lang w:val="en-GB"/>
              </w:rPr>
            </w:pPr>
          </w:p>
        </w:tc>
        <w:tc>
          <w:tcPr>
            <w:tcW w:w="1063" w:type="dxa"/>
            <w:tcBorders>
              <w:top w:val="single" w:sz="4" w:space="0" w:color="auto"/>
              <w:left w:val="single" w:sz="4" w:space="0" w:color="auto"/>
              <w:bottom w:val="single" w:sz="4" w:space="0" w:color="auto"/>
              <w:right w:val="single" w:sz="4" w:space="0" w:color="auto"/>
            </w:tcBorders>
            <w:hideMark/>
          </w:tcPr>
          <w:p w14:paraId="6662C3D6" w14:textId="77777777" w:rsidR="0048205B" w:rsidRPr="00BA61C8" w:rsidRDefault="0048205B" w:rsidP="00AE389F">
            <w:pPr>
              <w:spacing w:after="0"/>
              <w:rPr>
                <w:sz w:val="20"/>
                <w:szCs w:val="20"/>
              </w:rPr>
            </w:pPr>
            <w:r w:rsidRPr="00BA61C8">
              <w:rPr>
                <w:sz w:val="20"/>
                <w:szCs w:val="20"/>
              </w:rPr>
              <w:t>Number</w:t>
            </w:r>
          </w:p>
          <w:p w14:paraId="75FFE20C" w14:textId="77777777" w:rsidR="0048205B" w:rsidRPr="00BA61C8" w:rsidRDefault="0048205B" w:rsidP="00AE389F">
            <w:pPr>
              <w:spacing w:after="0"/>
              <w:ind w:left="0" w:firstLine="0"/>
              <w:rPr>
                <w:sz w:val="20"/>
                <w:szCs w:val="20"/>
              </w:rPr>
            </w:pPr>
            <w:r w:rsidRPr="00BA61C8">
              <w:rPr>
                <w:sz w:val="20"/>
                <w:szCs w:val="20"/>
              </w:rPr>
              <w:t>of species</w:t>
            </w:r>
          </w:p>
        </w:tc>
        <w:tc>
          <w:tcPr>
            <w:tcW w:w="1256" w:type="dxa"/>
            <w:tcBorders>
              <w:top w:val="single" w:sz="4" w:space="0" w:color="auto"/>
              <w:left w:val="single" w:sz="4" w:space="0" w:color="auto"/>
              <w:bottom w:val="single" w:sz="4" w:space="0" w:color="auto"/>
              <w:right w:val="single" w:sz="4" w:space="0" w:color="auto"/>
            </w:tcBorders>
            <w:hideMark/>
          </w:tcPr>
          <w:p w14:paraId="748FE97B" w14:textId="77777777" w:rsidR="0048205B" w:rsidRPr="00BA61C8" w:rsidRDefault="0048205B" w:rsidP="0025062E">
            <w:pPr>
              <w:spacing w:after="0"/>
              <w:ind w:left="10" w:hanging="10"/>
              <w:rPr>
                <w:sz w:val="20"/>
                <w:szCs w:val="20"/>
                <w:lang w:val="en-GB"/>
              </w:rPr>
            </w:pPr>
            <w:r w:rsidRPr="00BA61C8">
              <w:rPr>
                <w:sz w:val="20"/>
                <w:szCs w:val="20"/>
                <w:lang w:val="en-GB"/>
              </w:rPr>
              <w:t>Increasing (%)</w:t>
            </w:r>
          </w:p>
        </w:tc>
        <w:tc>
          <w:tcPr>
            <w:tcW w:w="992" w:type="dxa"/>
            <w:tcBorders>
              <w:top w:val="single" w:sz="4" w:space="0" w:color="auto"/>
              <w:left w:val="single" w:sz="4" w:space="0" w:color="auto"/>
              <w:bottom w:val="single" w:sz="4" w:space="0" w:color="auto"/>
              <w:right w:val="single" w:sz="4" w:space="0" w:color="auto"/>
            </w:tcBorders>
            <w:hideMark/>
          </w:tcPr>
          <w:p w14:paraId="4FFD0F17" w14:textId="77777777" w:rsidR="0048205B" w:rsidRPr="00BA61C8" w:rsidRDefault="0048205B" w:rsidP="0025062E">
            <w:pPr>
              <w:spacing w:after="0"/>
              <w:ind w:left="0" w:firstLine="0"/>
              <w:rPr>
                <w:sz w:val="20"/>
                <w:szCs w:val="20"/>
                <w:lang w:val="en-GB"/>
              </w:rPr>
            </w:pPr>
            <w:r w:rsidRPr="00BA61C8">
              <w:rPr>
                <w:sz w:val="20"/>
                <w:szCs w:val="20"/>
                <w:lang w:val="en-GB"/>
              </w:rPr>
              <w:t>Stable (%)</w:t>
            </w:r>
          </w:p>
        </w:tc>
        <w:tc>
          <w:tcPr>
            <w:tcW w:w="1276" w:type="dxa"/>
            <w:tcBorders>
              <w:top w:val="single" w:sz="4" w:space="0" w:color="auto"/>
              <w:left w:val="single" w:sz="4" w:space="0" w:color="auto"/>
              <w:bottom w:val="single" w:sz="4" w:space="0" w:color="auto"/>
              <w:right w:val="single" w:sz="4" w:space="0" w:color="auto"/>
            </w:tcBorders>
            <w:hideMark/>
          </w:tcPr>
          <w:p w14:paraId="3A38C57D" w14:textId="77777777" w:rsidR="0048205B" w:rsidRPr="00BA61C8" w:rsidRDefault="0048205B" w:rsidP="0025062E">
            <w:pPr>
              <w:spacing w:after="0"/>
              <w:ind w:left="0" w:firstLine="0"/>
              <w:rPr>
                <w:sz w:val="20"/>
                <w:szCs w:val="20"/>
                <w:lang w:val="en-GB"/>
              </w:rPr>
            </w:pPr>
            <w:r w:rsidRPr="00BA61C8">
              <w:rPr>
                <w:sz w:val="20"/>
                <w:szCs w:val="20"/>
                <w:lang w:val="en-GB"/>
              </w:rPr>
              <w:t>Decreasing (%)</w:t>
            </w:r>
          </w:p>
        </w:tc>
        <w:tc>
          <w:tcPr>
            <w:tcW w:w="992" w:type="dxa"/>
            <w:tcBorders>
              <w:top w:val="single" w:sz="4" w:space="0" w:color="auto"/>
              <w:left w:val="single" w:sz="4" w:space="0" w:color="auto"/>
              <w:bottom w:val="single" w:sz="4" w:space="0" w:color="auto"/>
              <w:right w:val="single" w:sz="4" w:space="0" w:color="auto"/>
            </w:tcBorders>
            <w:hideMark/>
          </w:tcPr>
          <w:p w14:paraId="2EFD27F9" w14:textId="77777777" w:rsidR="0048205B" w:rsidRPr="00BA61C8" w:rsidRDefault="0048205B" w:rsidP="0025062E">
            <w:pPr>
              <w:spacing w:after="0"/>
              <w:ind w:left="0" w:firstLine="0"/>
              <w:rPr>
                <w:sz w:val="20"/>
                <w:szCs w:val="20"/>
                <w:lang w:val="en-GB"/>
              </w:rPr>
            </w:pPr>
            <w:r w:rsidRPr="00BA61C8">
              <w:rPr>
                <w:sz w:val="20"/>
                <w:szCs w:val="20"/>
                <w:lang w:val="en-GB"/>
              </w:rPr>
              <w:t>Unknown (%)</w:t>
            </w:r>
          </w:p>
        </w:tc>
        <w:tc>
          <w:tcPr>
            <w:tcW w:w="2410" w:type="dxa"/>
            <w:tcBorders>
              <w:top w:val="single" w:sz="4" w:space="0" w:color="auto"/>
              <w:left w:val="single" w:sz="4" w:space="0" w:color="auto"/>
              <w:bottom w:val="single" w:sz="4" w:space="0" w:color="auto"/>
              <w:right w:val="single" w:sz="4" w:space="0" w:color="auto"/>
            </w:tcBorders>
            <w:hideMark/>
          </w:tcPr>
          <w:p w14:paraId="40F353F3" w14:textId="77777777" w:rsidR="0048205B" w:rsidRPr="00BA61C8" w:rsidRDefault="0048205B" w:rsidP="00636D5F">
            <w:pPr>
              <w:spacing w:after="0"/>
              <w:jc w:val="left"/>
              <w:rPr>
                <w:sz w:val="20"/>
                <w:szCs w:val="20"/>
                <w:lang w:val="en-GB"/>
              </w:rPr>
            </w:pPr>
            <w:r w:rsidRPr="00BA61C8">
              <w:rPr>
                <w:sz w:val="20"/>
                <w:szCs w:val="20"/>
                <w:lang w:val="en-GB"/>
              </w:rPr>
              <w:t>Major drivers</w:t>
            </w:r>
          </w:p>
        </w:tc>
      </w:tr>
      <w:tr w:rsidR="0048205B" w:rsidRPr="00982C9A" w14:paraId="696979F8" w14:textId="77777777" w:rsidTr="0025062E">
        <w:trPr>
          <w:jc w:val="center"/>
        </w:trPr>
        <w:tc>
          <w:tcPr>
            <w:tcW w:w="0" w:type="auto"/>
            <w:tcBorders>
              <w:top w:val="single" w:sz="4" w:space="0" w:color="auto"/>
              <w:left w:val="single" w:sz="4" w:space="0" w:color="auto"/>
              <w:bottom w:val="single" w:sz="4" w:space="0" w:color="auto"/>
              <w:right w:val="single" w:sz="4" w:space="0" w:color="auto"/>
            </w:tcBorders>
            <w:hideMark/>
          </w:tcPr>
          <w:p w14:paraId="599C2F83" w14:textId="01B9F6EA" w:rsidR="0048205B" w:rsidRPr="00BA61C8" w:rsidRDefault="0048205B" w:rsidP="00636D5F">
            <w:pPr>
              <w:spacing w:after="0"/>
              <w:ind w:left="0" w:firstLine="0"/>
              <w:jc w:val="left"/>
              <w:rPr>
                <w:sz w:val="20"/>
                <w:szCs w:val="20"/>
                <w:lang w:val="en-GB"/>
              </w:rPr>
            </w:pPr>
            <w:r w:rsidRPr="00BA61C8">
              <w:rPr>
                <w:sz w:val="20"/>
                <w:szCs w:val="20"/>
                <w:lang w:val="en-GB"/>
              </w:rPr>
              <w:t xml:space="preserve">Terrestrial molluscs </w:t>
            </w:r>
            <w:r w:rsidRPr="00BA61C8">
              <w:rPr>
                <w:sz w:val="20"/>
                <w:szCs w:val="20"/>
              </w:rPr>
              <w:fldChar w:fldCharType="begin" w:fldLock="1"/>
            </w:r>
            <w:r w:rsidRPr="00BA61C8">
              <w:rPr>
                <w:sz w:val="20"/>
                <w:szCs w:val="20"/>
                <w:lang w:val="en-GB"/>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publisher" : "Luxembourg: Publications Office of the European Union", "title" : "European Red List of Non-marine Molluscs", "type" : "book" }, "uris" : [ "http://www.mendeley.com/documents/?uuid=a88fce8e-18ed-3734-aeee-2d51145263a6" ] } ], "mendeley" : { "formattedCitation" : "(Cuttelod, Seddon, &amp; Neubert, 2011b)", "plainTextFormattedCitation" : "(Cuttelod, Seddon, &amp; Neubert, 2011b)", "previouslyFormattedCitation" : "(Cuttelod, Seddon, &amp; Neubert, 2011b)" }, "properties" : {  }, "schema" : "https://github.com/citation-style-language/schema/raw/master/csl-citation.json" }</w:instrText>
            </w:r>
            <w:r w:rsidRPr="00BA61C8">
              <w:rPr>
                <w:sz w:val="20"/>
                <w:szCs w:val="20"/>
              </w:rPr>
              <w:fldChar w:fldCharType="separate"/>
            </w:r>
            <w:r w:rsidRPr="00BA61C8">
              <w:rPr>
                <w:sz w:val="20"/>
                <w:szCs w:val="20"/>
                <w:lang w:val="en-GB"/>
              </w:rPr>
              <w:t>(Cuttelod</w:t>
            </w:r>
            <w:r w:rsidR="00760DA0">
              <w:rPr>
                <w:i/>
                <w:sz w:val="20"/>
                <w:szCs w:val="20"/>
                <w:lang w:val="en-GB"/>
              </w:rPr>
              <w:t xml:space="preserve"> et al.</w:t>
            </w:r>
            <w:r w:rsidRPr="00BA61C8">
              <w:rPr>
                <w:sz w:val="20"/>
                <w:szCs w:val="20"/>
                <w:lang w:val="en-GB"/>
              </w:rPr>
              <w:t>, 2011)</w:t>
            </w:r>
            <w:r w:rsidRPr="00BA61C8">
              <w:rPr>
                <w:sz w:val="20"/>
                <w:szCs w:val="20"/>
              </w:rPr>
              <w:fldChar w:fldCharType="end"/>
            </w:r>
          </w:p>
        </w:tc>
        <w:tc>
          <w:tcPr>
            <w:tcW w:w="1063" w:type="dxa"/>
            <w:tcBorders>
              <w:top w:val="single" w:sz="4" w:space="0" w:color="auto"/>
              <w:left w:val="single" w:sz="4" w:space="0" w:color="auto"/>
              <w:bottom w:val="single" w:sz="4" w:space="0" w:color="auto"/>
              <w:right w:val="single" w:sz="4" w:space="0" w:color="auto"/>
            </w:tcBorders>
            <w:hideMark/>
          </w:tcPr>
          <w:p w14:paraId="57D7A26F" w14:textId="77777777" w:rsidR="0048205B" w:rsidRPr="00BA61C8" w:rsidRDefault="0048205B" w:rsidP="00AE389F">
            <w:pPr>
              <w:spacing w:after="0"/>
              <w:rPr>
                <w:sz w:val="20"/>
                <w:szCs w:val="20"/>
                <w:lang w:val="en-GB"/>
              </w:rPr>
            </w:pPr>
            <w:r w:rsidRPr="00BA61C8">
              <w:rPr>
                <w:sz w:val="20"/>
                <w:szCs w:val="20"/>
                <w:lang w:val="en-GB"/>
              </w:rPr>
              <w:t>246</w:t>
            </w:r>
          </w:p>
        </w:tc>
        <w:tc>
          <w:tcPr>
            <w:tcW w:w="1256" w:type="dxa"/>
            <w:tcBorders>
              <w:top w:val="single" w:sz="4" w:space="0" w:color="auto"/>
              <w:left w:val="single" w:sz="4" w:space="0" w:color="auto"/>
              <w:bottom w:val="single" w:sz="4" w:space="0" w:color="auto"/>
              <w:right w:val="single" w:sz="4" w:space="0" w:color="auto"/>
            </w:tcBorders>
            <w:hideMark/>
          </w:tcPr>
          <w:p w14:paraId="067F611B" w14:textId="77777777" w:rsidR="0048205B" w:rsidRPr="00BA61C8" w:rsidRDefault="0048205B" w:rsidP="0025062E">
            <w:pPr>
              <w:spacing w:after="0"/>
              <w:ind w:left="10" w:hanging="10"/>
              <w:rPr>
                <w:sz w:val="20"/>
                <w:szCs w:val="20"/>
                <w:lang w:val="en-GB"/>
              </w:rPr>
            </w:pPr>
            <w:r w:rsidRPr="00BA61C8">
              <w:rPr>
                <w:sz w:val="20"/>
                <w:szCs w:val="20"/>
                <w:lang w:val="en-GB"/>
              </w:rPr>
              <w:t>0.6</w:t>
            </w:r>
          </w:p>
        </w:tc>
        <w:tc>
          <w:tcPr>
            <w:tcW w:w="992" w:type="dxa"/>
            <w:tcBorders>
              <w:top w:val="single" w:sz="4" w:space="0" w:color="auto"/>
              <w:left w:val="single" w:sz="4" w:space="0" w:color="auto"/>
              <w:bottom w:val="single" w:sz="4" w:space="0" w:color="auto"/>
              <w:right w:val="single" w:sz="4" w:space="0" w:color="auto"/>
            </w:tcBorders>
            <w:hideMark/>
          </w:tcPr>
          <w:p w14:paraId="5FBD080C" w14:textId="77777777" w:rsidR="0048205B" w:rsidRPr="00BA61C8" w:rsidRDefault="0048205B" w:rsidP="0025062E">
            <w:pPr>
              <w:spacing w:after="0"/>
              <w:ind w:left="0" w:firstLine="0"/>
              <w:rPr>
                <w:sz w:val="20"/>
                <w:szCs w:val="20"/>
                <w:lang w:val="en-GB"/>
              </w:rPr>
            </w:pPr>
            <w:r w:rsidRPr="00BA61C8">
              <w:rPr>
                <w:sz w:val="20"/>
                <w:szCs w:val="20"/>
                <w:lang w:val="en-GB"/>
              </w:rPr>
              <w:t>39.8</w:t>
            </w:r>
          </w:p>
        </w:tc>
        <w:tc>
          <w:tcPr>
            <w:tcW w:w="1276" w:type="dxa"/>
            <w:tcBorders>
              <w:top w:val="single" w:sz="4" w:space="0" w:color="auto"/>
              <w:left w:val="single" w:sz="4" w:space="0" w:color="auto"/>
              <w:bottom w:val="single" w:sz="4" w:space="0" w:color="auto"/>
              <w:right w:val="single" w:sz="4" w:space="0" w:color="auto"/>
            </w:tcBorders>
            <w:hideMark/>
          </w:tcPr>
          <w:p w14:paraId="71EA99E2" w14:textId="77777777" w:rsidR="0048205B" w:rsidRPr="00BA61C8" w:rsidRDefault="0048205B" w:rsidP="0025062E">
            <w:pPr>
              <w:spacing w:after="0"/>
              <w:ind w:left="0" w:firstLine="0"/>
              <w:rPr>
                <w:sz w:val="20"/>
                <w:szCs w:val="20"/>
                <w:lang w:val="en-GB"/>
              </w:rPr>
            </w:pPr>
            <w:r w:rsidRPr="00BA61C8">
              <w:rPr>
                <w:sz w:val="20"/>
                <w:szCs w:val="20"/>
                <w:lang w:val="en-GB"/>
              </w:rPr>
              <w:t>6.3</w:t>
            </w:r>
          </w:p>
        </w:tc>
        <w:tc>
          <w:tcPr>
            <w:tcW w:w="992" w:type="dxa"/>
            <w:tcBorders>
              <w:top w:val="single" w:sz="4" w:space="0" w:color="auto"/>
              <w:left w:val="single" w:sz="4" w:space="0" w:color="auto"/>
              <w:bottom w:val="single" w:sz="4" w:space="0" w:color="auto"/>
              <w:right w:val="single" w:sz="4" w:space="0" w:color="auto"/>
            </w:tcBorders>
            <w:hideMark/>
          </w:tcPr>
          <w:p w14:paraId="501E7806" w14:textId="77777777" w:rsidR="0048205B" w:rsidRPr="00BA61C8" w:rsidRDefault="0048205B" w:rsidP="0025062E">
            <w:pPr>
              <w:spacing w:after="0"/>
              <w:ind w:left="0" w:firstLine="0"/>
              <w:rPr>
                <w:sz w:val="20"/>
                <w:szCs w:val="20"/>
                <w:lang w:val="en-GB"/>
              </w:rPr>
            </w:pPr>
            <w:r w:rsidRPr="00BA61C8">
              <w:rPr>
                <w:sz w:val="20"/>
                <w:szCs w:val="20"/>
                <w:lang w:val="en-GB"/>
              </w:rPr>
              <w:t>53</w:t>
            </w:r>
          </w:p>
        </w:tc>
        <w:tc>
          <w:tcPr>
            <w:tcW w:w="2410" w:type="dxa"/>
            <w:tcBorders>
              <w:top w:val="single" w:sz="4" w:space="0" w:color="auto"/>
              <w:left w:val="single" w:sz="4" w:space="0" w:color="auto"/>
              <w:bottom w:val="single" w:sz="4" w:space="0" w:color="auto"/>
              <w:right w:val="single" w:sz="4" w:space="0" w:color="auto"/>
            </w:tcBorders>
            <w:hideMark/>
          </w:tcPr>
          <w:p w14:paraId="3BEF6103" w14:textId="3BE90291" w:rsidR="0048205B" w:rsidRPr="00BA61C8" w:rsidRDefault="006056C1" w:rsidP="00636D5F">
            <w:pPr>
              <w:spacing w:after="0"/>
              <w:ind w:left="19" w:hanging="19"/>
              <w:jc w:val="left"/>
              <w:rPr>
                <w:sz w:val="20"/>
                <w:szCs w:val="20"/>
                <w:lang w:val="en-GB"/>
              </w:rPr>
            </w:pPr>
            <w:r>
              <w:rPr>
                <w:sz w:val="20"/>
                <w:szCs w:val="20"/>
                <w:lang w:val="en-GB"/>
              </w:rPr>
              <w:t>Urbaniz</w:t>
            </w:r>
            <w:r w:rsidR="0048205B" w:rsidRPr="00BA61C8">
              <w:rPr>
                <w:sz w:val="20"/>
                <w:szCs w:val="20"/>
                <w:lang w:val="en-GB"/>
              </w:rPr>
              <w:t>ation, agriculture, recreation and other human activities, change in fire regime, roads and shipping lanes</w:t>
            </w:r>
          </w:p>
        </w:tc>
      </w:tr>
      <w:tr w:rsidR="0048205B" w:rsidRPr="00982C9A" w14:paraId="4CD6C092" w14:textId="77777777" w:rsidTr="0025062E">
        <w:trPr>
          <w:jc w:val="center"/>
        </w:trPr>
        <w:tc>
          <w:tcPr>
            <w:tcW w:w="0" w:type="auto"/>
            <w:tcBorders>
              <w:top w:val="single" w:sz="4" w:space="0" w:color="auto"/>
              <w:left w:val="single" w:sz="4" w:space="0" w:color="auto"/>
              <w:bottom w:val="single" w:sz="4" w:space="0" w:color="auto"/>
              <w:right w:val="single" w:sz="4" w:space="0" w:color="auto"/>
            </w:tcBorders>
            <w:hideMark/>
          </w:tcPr>
          <w:p w14:paraId="0E78FCAF" w14:textId="56421F7C" w:rsidR="0048205B" w:rsidRPr="00BA61C8" w:rsidRDefault="0048205B" w:rsidP="00636D5F">
            <w:pPr>
              <w:spacing w:after="0"/>
              <w:ind w:left="0" w:firstLine="0"/>
              <w:jc w:val="left"/>
              <w:rPr>
                <w:sz w:val="20"/>
                <w:szCs w:val="20"/>
                <w:lang w:val="fr-FR"/>
              </w:rPr>
            </w:pPr>
            <w:r w:rsidRPr="00BA61C8">
              <w:rPr>
                <w:sz w:val="20"/>
                <w:szCs w:val="20"/>
                <w:lang w:val="fr-FR"/>
              </w:rPr>
              <w:t xml:space="preserve">Bees </w:t>
            </w:r>
            <w:r w:rsidRPr="00BA61C8">
              <w:rPr>
                <w:sz w:val="20"/>
                <w:szCs w:val="20"/>
              </w:rPr>
              <w:fldChar w:fldCharType="begin" w:fldLock="1"/>
            </w:r>
            <w:r w:rsidRPr="00BA61C8">
              <w:rPr>
                <w:sz w:val="20"/>
                <w:szCs w:val="20"/>
                <w:lang w:val="fr-FR"/>
              </w:rPr>
              <w:instrText>ADDIN CSL_CITATION { "citationItems" : [ { "id" : "ITEM-1", "itemData" : { "DOI" : "10.2779/77003", "ISBN" : "9789279445125", "abstract" : ":", "author" : [ { "dropping-particle" : "", "family" : "Ana Nieto, Stuart P.M. Roberts, James Kemp, Pierre Rasmont", "given" : "Michael Kuhlmann", "non-dropping-particle" : "", "parse-names" : false, "suffix" : "" }, { "dropping-particle" : "", "family" : "Mariana Garc\u00eda Criado, Jacobus C. Biesmeijer, Petr Bogusch, Holger H. Dathe", "given" : "Pilar De la R\u00faa", "non-dropping-particle" : "", "parse-names" : false, "suffix" : "" }, { "dropping-particle" : "", "family" : "Thibaut De Meulemeester, Manuel Dehon, Alexandre Dewulf", "given" : "Francisco Javier Ortiz-S\u00e1nchez", "non-dropping-particle" : "", "parse-names" : false, "suffix" : "" }, { "dropping-particle" : "", "family" : "Patrick Lhomme, Alain Pauly, Simon G. Potts, Christophe Praz", "given" : "Marino Quaranta", "non-dropping-particle" : "", "parse-names" : false, "suffix" : "" }, { "dropping-particle" : "", "family" : "Vladimir G. Radchenko, Erwin Scheuchl, Jan Smit, Jakub Straka, Michael Terzo", "given" : "Bogdan Tomozii", "non-dropping-particle" : "", "parse-names" : false, "suffix" : "" }, { "dropping-particle" : "", "family" : "Miche, Jemma Window", "given" : "Denis Michez", "non-dropping-particle" : "", "parse-names" : false, "suffix" : "" } ], "editor" : [ { "dropping-particle" : "", "family" : "Publication Office of the European Union", "given" : "", "non-dropping-particle" : "", "parse-names" : false, "suffix" : "" } ], "id" : "ITEM-1", "issued" : { "date-parts" : [ [ "2014" ] ] }, "number-of-pages" : "1-98", "publisher-place" : "Luxembourg", "title" : "European Red List of Bees", "type" : "book" }, "uris" : [ "http://www.mendeley.com/documents/?uuid=c205f760-3005-3837-8d1c-8c049fd8e8d4" ] } ], "mendeley" : { "formattedCitation" : "(Ana Nieto, Stuart P.M. Roberts, James Kemp, Pierre Rasmont et al., 2014)", "plainTextFormattedCitation" : "(Ana Nieto, Stuart P.M. Roberts, James Kemp, Pierre Rasmont et al., 2014)", "previouslyFormattedCitation" : "(Ana Nieto, Stuart P.M. Roberts, James Kemp, Pierre Rasmont et al., 2014)" }, "properties" : {  }, "schema" : "https://github.com/citation-style-language/schema/raw/master/csl-citation.json" }</w:instrText>
            </w:r>
            <w:r w:rsidRPr="00BA61C8">
              <w:rPr>
                <w:sz w:val="20"/>
                <w:szCs w:val="20"/>
              </w:rPr>
              <w:fldChar w:fldCharType="separate"/>
            </w:r>
            <w:r w:rsidRPr="00BA61C8">
              <w:rPr>
                <w:sz w:val="20"/>
                <w:szCs w:val="20"/>
                <w:lang w:val="fr-FR"/>
              </w:rPr>
              <w:t xml:space="preserve">(Nieto </w:t>
            </w:r>
            <w:r w:rsidR="00301BD0" w:rsidRPr="00301BD0">
              <w:rPr>
                <w:i/>
                <w:sz w:val="20"/>
                <w:szCs w:val="20"/>
                <w:lang w:val="fr-FR"/>
              </w:rPr>
              <w:t>et al.</w:t>
            </w:r>
            <w:r w:rsidRPr="00BA61C8">
              <w:rPr>
                <w:sz w:val="20"/>
                <w:szCs w:val="20"/>
                <w:lang w:val="fr-FR"/>
              </w:rPr>
              <w:t>, 2014)</w:t>
            </w:r>
            <w:r w:rsidRPr="00BA61C8">
              <w:rPr>
                <w:sz w:val="20"/>
                <w:szCs w:val="20"/>
              </w:rPr>
              <w:fldChar w:fldCharType="end"/>
            </w:r>
          </w:p>
        </w:tc>
        <w:tc>
          <w:tcPr>
            <w:tcW w:w="1063" w:type="dxa"/>
            <w:tcBorders>
              <w:top w:val="single" w:sz="4" w:space="0" w:color="auto"/>
              <w:left w:val="single" w:sz="4" w:space="0" w:color="auto"/>
              <w:bottom w:val="single" w:sz="4" w:space="0" w:color="auto"/>
              <w:right w:val="single" w:sz="4" w:space="0" w:color="auto"/>
            </w:tcBorders>
            <w:hideMark/>
          </w:tcPr>
          <w:p w14:paraId="52827407" w14:textId="082D7A6C" w:rsidR="0048205B" w:rsidRPr="00BA61C8" w:rsidRDefault="0048205B" w:rsidP="00AE389F">
            <w:pPr>
              <w:spacing w:after="0"/>
              <w:rPr>
                <w:sz w:val="20"/>
                <w:szCs w:val="20"/>
                <w:lang w:val="en-GB"/>
              </w:rPr>
            </w:pPr>
            <w:r w:rsidRPr="00BA61C8">
              <w:rPr>
                <w:sz w:val="20"/>
                <w:szCs w:val="20"/>
                <w:lang w:val="en-GB"/>
              </w:rPr>
              <w:t>1</w:t>
            </w:r>
            <w:r w:rsidR="00DC3C5E">
              <w:rPr>
                <w:sz w:val="20"/>
                <w:szCs w:val="20"/>
                <w:lang w:val="en-GB"/>
              </w:rPr>
              <w:t>,</w:t>
            </w:r>
            <w:r w:rsidRPr="00BA61C8">
              <w:rPr>
                <w:sz w:val="20"/>
                <w:szCs w:val="20"/>
                <w:lang w:val="en-GB"/>
              </w:rPr>
              <w:t>942</w:t>
            </w:r>
          </w:p>
        </w:tc>
        <w:tc>
          <w:tcPr>
            <w:tcW w:w="1256" w:type="dxa"/>
            <w:tcBorders>
              <w:top w:val="single" w:sz="4" w:space="0" w:color="auto"/>
              <w:left w:val="single" w:sz="4" w:space="0" w:color="auto"/>
              <w:bottom w:val="single" w:sz="4" w:space="0" w:color="auto"/>
              <w:right w:val="single" w:sz="4" w:space="0" w:color="auto"/>
            </w:tcBorders>
            <w:hideMark/>
          </w:tcPr>
          <w:p w14:paraId="71AA220E" w14:textId="77777777" w:rsidR="0048205B" w:rsidRPr="00BA61C8" w:rsidRDefault="0048205B" w:rsidP="0025062E">
            <w:pPr>
              <w:spacing w:after="0"/>
              <w:ind w:left="10" w:hanging="10"/>
              <w:rPr>
                <w:sz w:val="20"/>
                <w:szCs w:val="20"/>
                <w:lang w:val="en-GB"/>
              </w:rPr>
            </w:pPr>
            <w:r w:rsidRPr="00BA61C8">
              <w:rPr>
                <w:sz w:val="20"/>
                <w:szCs w:val="20"/>
                <w:lang w:val="en-GB"/>
              </w:rPr>
              <w:t>0.7</w:t>
            </w:r>
          </w:p>
        </w:tc>
        <w:tc>
          <w:tcPr>
            <w:tcW w:w="992" w:type="dxa"/>
            <w:tcBorders>
              <w:top w:val="single" w:sz="4" w:space="0" w:color="auto"/>
              <w:left w:val="single" w:sz="4" w:space="0" w:color="auto"/>
              <w:bottom w:val="single" w:sz="4" w:space="0" w:color="auto"/>
              <w:right w:val="single" w:sz="4" w:space="0" w:color="auto"/>
            </w:tcBorders>
            <w:hideMark/>
          </w:tcPr>
          <w:p w14:paraId="26E97A69" w14:textId="77777777" w:rsidR="0048205B" w:rsidRPr="00BA61C8" w:rsidRDefault="0048205B" w:rsidP="0025062E">
            <w:pPr>
              <w:spacing w:after="0"/>
              <w:ind w:left="0" w:firstLine="0"/>
              <w:rPr>
                <w:sz w:val="20"/>
                <w:szCs w:val="20"/>
                <w:lang w:val="en-GB"/>
              </w:rPr>
            </w:pPr>
            <w:r w:rsidRPr="00BA61C8">
              <w:rPr>
                <w:sz w:val="20"/>
                <w:szCs w:val="20"/>
                <w:lang w:val="en-GB"/>
              </w:rPr>
              <w:t>12.6</w:t>
            </w:r>
          </w:p>
        </w:tc>
        <w:tc>
          <w:tcPr>
            <w:tcW w:w="1276" w:type="dxa"/>
            <w:tcBorders>
              <w:top w:val="single" w:sz="4" w:space="0" w:color="auto"/>
              <w:left w:val="single" w:sz="4" w:space="0" w:color="auto"/>
              <w:bottom w:val="single" w:sz="4" w:space="0" w:color="auto"/>
              <w:right w:val="single" w:sz="4" w:space="0" w:color="auto"/>
            </w:tcBorders>
            <w:hideMark/>
          </w:tcPr>
          <w:p w14:paraId="6609C36B" w14:textId="77777777" w:rsidR="0048205B" w:rsidRPr="00BA61C8" w:rsidRDefault="0048205B" w:rsidP="0025062E">
            <w:pPr>
              <w:spacing w:after="0"/>
              <w:ind w:left="0" w:firstLine="0"/>
              <w:rPr>
                <w:sz w:val="20"/>
                <w:szCs w:val="20"/>
                <w:lang w:val="en-GB"/>
              </w:rPr>
            </w:pPr>
            <w:r w:rsidRPr="00BA61C8">
              <w:rPr>
                <w:sz w:val="20"/>
                <w:szCs w:val="20"/>
                <w:lang w:val="en-GB"/>
              </w:rPr>
              <w:t>7.7</w:t>
            </w:r>
          </w:p>
        </w:tc>
        <w:tc>
          <w:tcPr>
            <w:tcW w:w="992" w:type="dxa"/>
            <w:tcBorders>
              <w:top w:val="single" w:sz="4" w:space="0" w:color="auto"/>
              <w:left w:val="single" w:sz="4" w:space="0" w:color="auto"/>
              <w:bottom w:val="single" w:sz="4" w:space="0" w:color="auto"/>
              <w:right w:val="single" w:sz="4" w:space="0" w:color="auto"/>
            </w:tcBorders>
            <w:hideMark/>
          </w:tcPr>
          <w:p w14:paraId="1F9ABF55" w14:textId="77777777" w:rsidR="0048205B" w:rsidRPr="00BA61C8" w:rsidRDefault="0048205B" w:rsidP="0025062E">
            <w:pPr>
              <w:spacing w:after="0"/>
              <w:ind w:left="0" w:firstLine="0"/>
              <w:rPr>
                <w:sz w:val="20"/>
                <w:szCs w:val="20"/>
                <w:lang w:val="en-GB"/>
              </w:rPr>
            </w:pPr>
            <w:r w:rsidRPr="00BA61C8">
              <w:rPr>
                <w:sz w:val="20"/>
                <w:szCs w:val="20"/>
                <w:lang w:val="en-GB"/>
              </w:rPr>
              <w:t>79</w:t>
            </w:r>
          </w:p>
        </w:tc>
        <w:tc>
          <w:tcPr>
            <w:tcW w:w="2410" w:type="dxa"/>
            <w:tcBorders>
              <w:top w:val="single" w:sz="4" w:space="0" w:color="auto"/>
              <w:left w:val="single" w:sz="4" w:space="0" w:color="auto"/>
              <w:bottom w:val="single" w:sz="4" w:space="0" w:color="auto"/>
              <w:right w:val="single" w:sz="4" w:space="0" w:color="auto"/>
            </w:tcBorders>
            <w:hideMark/>
          </w:tcPr>
          <w:p w14:paraId="0EAAE318" w14:textId="77777777" w:rsidR="0048205B" w:rsidRPr="00BA61C8" w:rsidRDefault="0048205B" w:rsidP="00636D5F">
            <w:pPr>
              <w:spacing w:after="0"/>
              <w:ind w:left="19" w:hanging="19"/>
              <w:jc w:val="left"/>
              <w:rPr>
                <w:sz w:val="20"/>
                <w:szCs w:val="20"/>
                <w:lang w:val="en-GB"/>
              </w:rPr>
            </w:pPr>
            <w:r w:rsidRPr="00BA61C8">
              <w:rPr>
                <w:sz w:val="20"/>
                <w:szCs w:val="20"/>
                <w:lang w:val="en-GB"/>
              </w:rPr>
              <w:t>Agricultural expansion and intensification, livestock farming and ranching, pollution (agricultural and forestry effluents), Residential and commercial development (urban sprawl), fire and fire suppression, climate change</w:t>
            </w:r>
          </w:p>
        </w:tc>
      </w:tr>
      <w:tr w:rsidR="0048205B" w:rsidRPr="00982C9A" w14:paraId="0B7C4BF3" w14:textId="77777777" w:rsidTr="0025062E">
        <w:trPr>
          <w:jc w:val="center"/>
        </w:trPr>
        <w:tc>
          <w:tcPr>
            <w:tcW w:w="0" w:type="auto"/>
            <w:tcBorders>
              <w:top w:val="single" w:sz="4" w:space="0" w:color="auto"/>
              <w:left w:val="single" w:sz="4" w:space="0" w:color="auto"/>
              <w:bottom w:val="single" w:sz="4" w:space="0" w:color="auto"/>
              <w:right w:val="single" w:sz="4" w:space="0" w:color="auto"/>
            </w:tcBorders>
            <w:hideMark/>
          </w:tcPr>
          <w:p w14:paraId="65A68B5C" w14:textId="0B01AF9C" w:rsidR="0048205B" w:rsidRPr="00BA61C8" w:rsidRDefault="0048205B" w:rsidP="00636D5F">
            <w:pPr>
              <w:spacing w:after="0"/>
              <w:ind w:left="0" w:firstLine="0"/>
              <w:jc w:val="left"/>
              <w:rPr>
                <w:sz w:val="20"/>
                <w:szCs w:val="20"/>
                <w:lang w:val="en-GB"/>
              </w:rPr>
            </w:pPr>
            <w:r w:rsidRPr="00BA61C8">
              <w:rPr>
                <w:sz w:val="20"/>
                <w:szCs w:val="20"/>
                <w:lang w:val="en-GB"/>
              </w:rPr>
              <w:t xml:space="preserve">Butterflies </w:t>
            </w:r>
            <w:r w:rsidRPr="00BA61C8">
              <w:rPr>
                <w:sz w:val="20"/>
                <w:szCs w:val="20"/>
              </w:rPr>
              <w:fldChar w:fldCharType="begin" w:fldLock="1"/>
            </w:r>
            <w:r w:rsidRPr="00BA61C8">
              <w:rPr>
                <w:sz w:val="20"/>
                <w:szCs w:val="20"/>
                <w:lang w:val="en-GB"/>
              </w:rPr>
              <w:instrText>ADDIN CSL_CITATION { "citationItems" : [ { "id" : "ITEM-1", "itemData" : { "DOI" : "doi:10.2779/83897", "ISBN" : "978-92-79-14151-5", "author" : [ { "dropping-particle" : "", "family" : "Swaay", "given" : "Chris", "non-dropping-particle" : "Van", "parse-names" : false, "suffix" : "" }, { "dropping-particle" : "", "family" : "Cuttelod", "given" : "Annabelle", "non-dropping-particle" : "", "parse-names" : false, "suffix" : "" }, { "dropping-particle" : "", "family" : "Collins", "given" : "Sue", "non-dropping-particle" : "", "parse-names" : false, "suffix" : "" }, { "dropping-particle" : "", "family" : "Maes", "given" : "Dirk", "non-dropping-particle" : "", "parse-names" : false, "suffix" : "" }, { "dropping-particle" : "", "family" : "Munguira", "given" : "Miguel L\u00f3pez", "non-dropping-particle" : "", "parse-names" : false, "suffix" : "" }, { "dropping-particle" : "", "family" : "\u0160a\u0161i\u0107", "given" : "Martina", "non-dropping-particle" : "", "parse-names" : false, "suffix" : "" }, { "dropping-particle" : "", "family" : "Settele", "given" : "Josef", "non-dropping-particle" : "", "parse-names" : false, "suffix" : "" }, { "dropping-particle" : "", "family" : "Verovnik", "given" : "Rudi", "non-dropping-particle" : "", "parse-names" : false, "suffix" : "" }, { "dropping-particle" : "", "family" : "Verstrael", "given" : "Theo", "non-dropping-particle" : "", "parse-names" : false, "suffix" : "" }, { "dropping-particle" : "", "family" : "Warren", "given" : "Martin", "non-dropping-particle" : "", "parse-names" : false, "suffix" : "" }, { "dropping-particle" : "", "family" : "Wiemers", "given" : "Martin", "non-dropping-particle" : "", "parse-names" : false, "suffix" : "" }, { "dropping-particle" : "", "family" : "Wynhoff", "given" : "Irma", "non-dropping-particle" : "", "parse-names" : false, "suffix" : "" } ], "id" : "ITEM-1", "issued" : { "date-parts" : [ [ "2010" ] ] }, "number-of-pages" : "58", "publisher" : "Publications Office of the European Union", "publisher-place" : "Luxembourg:", "title" : "European Red List of Butterflies", "type" : "book" }, "uris" : [ "http://www.mendeley.com/documents/?uuid=97096507-57d2-3520-8b22-89dd174b6d63" ] } ], "mendeley" : { "formattedCitation" : "(Chris Van Swaay et al., 2010)", "plainTextFormattedCitation" : "(Chris Van Swaay et al., 2010)", "previouslyFormattedCitation" : "(Chris Van Swaay et al., 2010)" }, "properties" : {  }, "schema" : "https://github.com/citation-style-language/schema/raw/master/csl-citation.json" }</w:instrText>
            </w:r>
            <w:r w:rsidRPr="00BA61C8">
              <w:rPr>
                <w:sz w:val="20"/>
                <w:szCs w:val="20"/>
              </w:rPr>
              <w:fldChar w:fldCharType="separate"/>
            </w:r>
            <w:r w:rsidRPr="00BA61C8">
              <w:rPr>
                <w:sz w:val="20"/>
                <w:szCs w:val="20"/>
                <w:lang w:val="en-GB"/>
              </w:rPr>
              <w:t xml:space="preserve">(Swaay </w:t>
            </w:r>
            <w:r w:rsidR="00301BD0" w:rsidRPr="00301BD0">
              <w:rPr>
                <w:i/>
                <w:sz w:val="20"/>
                <w:szCs w:val="20"/>
                <w:lang w:val="en-GB"/>
              </w:rPr>
              <w:t>et al.</w:t>
            </w:r>
            <w:r w:rsidRPr="00BA61C8">
              <w:rPr>
                <w:sz w:val="20"/>
                <w:szCs w:val="20"/>
                <w:lang w:val="en-GB"/>
              </w:rPr>
              <w:t>, 2010)</w:t>
            </w:r>
            <w:r w:rsidRPr="00BA61C8">
              <w:rPr>
                <w:sz w:val="20"/>
                <w:szCs w:val="20"/>
              </w:rPr>
              <w:fldChar w:fldCharType="end"/>
            </w:r>
          </w:p>
        </w:tc>
        <w:tc>
          <w:tcPr>
            <w:tcW w:w="1063" w:type="dxa"/>
            <w:tcBorders>
              <w:top w:val="single" w:sz="4" w:space="0" w:color="auto"/>
              <w:left w:val="single" w:sz="4" w:space="0" w:color="auto"/>
              <w:bottom w:val="single" w:sz="4" w:space="0" w:color="auto"/>
              <w:right w:val="single" w:sz="4" w:space="0" w:color="auto"/>
            </w:tcBorders>
            <w:hideMark/>
          </w:tcPr>
          <w:p w14:paraId="413D3EF5" w14:textId="77777777" w:rsidR="0048205B" w:rsidRPr="00BA61C8" w:rsidRDefault="0048205B" w:rsidP="00AE389F">
            <w:pPr>
              <w:spacing w:after="0"/>
              <w:rPr>
                <w:sz w:val="20"/>
                <w:szCs w:val="20"/>
                <w:lang w:val="en-GB"/>
              </w:rPr>
            </w:pPr>
            <w:r w:rsidRPr="00BA61C8">
              <w:rPr>
                <w:sz w:val="20"/>
                <w:szCs w:val="20"/>
                <w:lang w:val="en-GB"/>
              </w:rPr>
              <w:t>482</w:t>
            </w:r>
          </w:p>
        </w:tc>
        <w:tc>
          <w:tcPr>
            <w:tcW w:w="1256" w:type="dxa"/>
            <w:tcBorders>
              <w:top w:val="single" w:sz="4" w:space="0" w:color="auto"/>
              <w:left w:val="single" w:sz="4" w:space="0" w:color="auto"/>
              <w:bottom w:val="single" w:sz="4" w:space="0" w:color="auto"/>
              <w:right w:val="single" w:sz="4" w:space="0" w:color="auto"/>
            </w:tcBorders>
            <w:hideMark/>
          </w:tcPr>
          <w:p w14:paraId="65A5247A" w14:textId="77777777" w:rsidR="0048205B" w:rsidRPr="00BA61C8" w:rsidRDefault="0048205B" w:rsidP="0025062E">
            <w:pPr>
              <w:spacing w:after="0"/>
              <w:ind w:left="10" w:hanging="10"/>
              <w:rPr>
                <w:sz w:val="20"/>
                <w:szCs w:val="20"/>
                <w:lang w:val="en-GB"/>
              </w:rPr>
            </w:pPr>
            <w:r w:rsidRPr="00BA61C8">
              <w:rPr>
                <w:sz w:val="20"/>
                <w:szCs w:val="20"/>
                <w:lang w:val="en-GB"/>
              </w:rPr>
              <w:t>4</w:t>
            </w:r>
          </w:p>
        </w:tc>
        <w:tc>
          <w:tcPr>
            <w:tcW w:w="992" w:type="dxa"/>
            <w:tcBorders>
              <w:top w:val="single" w:sz="4" w:space="0" w:color="auto"/>
              <w:left w:val="single" w:sz="4" w:space="0" w:color="auto"/>
              <w:bottom w:val="single" w:sz="4" w:space="0" w:color="auto"/>
              <w:right w:val="single" w:sz="4" w:space="0" w:color="auto"/>
            </w:tcBorders>
            <w:hideMark/>
          </w:tcPr>
          <w:p w14:paraId="0B75569B" w14:textId="77777777" w:rsidR="0048205B" w:rsidRPr="00BA61C8" w:rsidRDefault="0048205B" w:rsidP="0025062E">
            <w:pPr>
              <w:spacing w:after="0"/>
              <w:ind w:left="0" w:firstLine="0"/>
              <w:rPr>
                <w:sz w:val="20"/>
                <w:szCs w:val="20"/>
                <w:lang w:val="en-GB"/>
              </w:rPr>
            </w:pPr>
            <w:r w:rsidRPr="00BA61C8">
              <w:rPr>
                <w:sz w:val="20"/>
                <w:szCs w:val="20"/>
                <w:lang w:val="en-GB"/>
              </w:rPr>
              <w:t>55</w:t>
            </w:r>
          </w:p>
        </w:tc>
        <w:tc>
          <w:tcPr>
            <w:tcW w:w="1276" w:type="dxa"/>
            <w:tcBorders>
              <w:top w:val="single" w:sz="4" w:space="0" w:color="auto"/>
              <w:left w:val="single" w:sz="4" w:space="0" w:color="auto"/>
              <w:bottom w:val="single" w:sz="4" w:space="0" w:color="auto"/>
              <w:right w:val="single" w:sz="4" w:space="0" w:color="auto"/>
            </w:tcBorders>
            <w:hideMark/>
          </w:tcPr>
          <w:p w14:paraId="2F883C92" w14:textId="77777777" w:rsidR="0048205B" w:rsidRPr="00BA61C8" w:rsidRDefault="0048205B" w:rsidP="0025062E">
            <w:pPr>
              <w:spacing w:after="0"/>
              <w:ind w:left="0" w:firstLine="0"/>
              <w:rPr>
                <w:sz w:val="20"/>
                <w:szCs w:val="20"/>
                <w:lang w:val="en-GB"/>
              </w:rPr>
            </w:pPr>
            <w:r w:rsidRPr="00BA61C8">
              <w:rPr>
                <w:sz w:val="20"/>
                <w:szCs w:val="20"/>
                <w:lang w:val="en-GB"/>
              </w:rPr>
              <w:t>31</w:t>
            </w:r>
          </w:p>
        </w:tc>
        <w:tc>
          <w:tcPr>
            <w:tcW w:w="992" w:type="dxa"/>
            <w:tcBorders>
              <w:top w:val="single" w:sz="4" w:space="0" w:color="auto"/>
              <w:left w:val="single" w:sz="4" w:space="0" w:color="auto"/>
              <w:bottom w:val="single" w:sz="4" w:space="0" w:color="auto"/>
              <w:right w:val="single" w:sz="4" w:space="0" w:color="auto"/>
            </w:tcBorders>
            <w:hideMark/>
          </w:tcPr>
          <w:p w14:paraId="188872BA" w14:textId="77777777" w:rsidR="0048205B" w:rsidRPr="00BA61C8" w:rsidRDefault="0048205B" w:rsidP="0025062E">
            <w:pPr>
              <w:spacing w:after="0"/>
              <w:ind w:left="0" w:firstLine="0"/>
              <w:rPr>
                <w:sz w:val="20"/>
                <w:szCs w:val="20"/>
                <w:lang w:val="en-GB"/>
              </w:rPr>
            </w:pPr>
            <w:r w:rsidRPr="00BA61C8">
              <w:rPr>
                <w:sz w:val="20"/>
                <w:szCs w:val="20"/>
                <w:lang w:val="en-GB"/>
              </w:rPr>
              <w:t>10</w:t>
            </w:r>
          </w:p>
        </w:tc>
        <w:tc>
          <w:tcPr>
            <w:tcW w:w="2410" w:type="dxa"/>
            <w:tcBorders>
              <w:top w:val="single" w:sz="4" w:space="0" w:color="auto"/>
              <w:left w:val="single" w:sz="4" w:space="0" w:color="auto"/>
              <w:bottom w:val="single" w:sz="4" w:space="0" w:color="auto"/>
              <w:right w:val="single" w:sz="4" w:space="0" w:color="auto"/>
            </w:tcBorders>
            <w:hideMark/>
          </w:tcPr>
          <w:p w14:paraId="45A5FA33" w14:textId="77777777" w:rsidR="0048205B" w:rsidRPr="00BA61C8" w:rsidRDefault="0048205B" w:rsidP="00636D5F">
            <w:pPr>
              <w:spacing w:after="0"/>
              <w:ind w:left="19" w:hanging="19"/>
              <w:jc w:val="left"/>
              <w:rPr>
                <w:sz w:val="20"/>
                <w:szCs w:val="20"/>
                <w:lang w:val="en-GB"/>
              </w:rPr>
            </w:pPr>
            <w:r w:rsidRPr="00BA61C8">
              <w:rPr>
                <w:sz w:val="20"/>
                <w:szCs w:val="20"/>
                <w:lang w:val="en-GB"/>
              </w:rPr>
              <w:t>Agricultural intensification, abandonment, climate change (including droughts), change of woodland management, tourism and recreation</w:t>
            </w:r>
          </w:p>
        </w:tc>
      </w:tr>
      <w:tr w:rsidR="0048205B" w:rsidRPr="00BA61C8" w14:paraId="404DA978" w14:textId="77777777" w:rsidTr="0025062E">
        <w:trPr>
          <w:jc w:val="center"/>
        </w:trPr>
        <w:tc>
          <w:tcPr>
            <w:tcW w:w="0" w:type="auto"/>
            <w:tcBorders>
              <w:top w:val="single" w:sz="4" w:space="0" w:color="auto"/>
              <w:left w:val="single" w:sz="4" w:space="0" w:color="auto"/>
              <w:bottom w:val="single" w:sz="4" w:space="0" w:color="auto"/>
              <w:right w:val="single" w:sz="4" w:space="0" w:color="auto"/>
            </w:tcBorders>
            <w:hideMark/>
          </w:tcPr>
          <w:p w14:paraId="3A7A5F73" w14:textId="77777777" w:rsidR="0048205B" w:rsidRPr="00BA61C8" w:rsidRDefault="0048205B" w:rsidP="00636D5F">
            <w:pPr>
              <w:spacing w:after="0"/>
              <w:ind w:left="0" w:firstLine="0"/>
              <w:jc w:val="left"/>
              <w:rPr>
                <w:sz w:val="20"/>
                <w:szCs w:val="20"/>
                <w:lang w:val="en-GB"/>
              </w:rPr>
            </w:pPr>
            <w:r w:rsidRPr="00BA61C8">
              <w:rPr>
                <w:sz w:val="20"/>
                <w:szCs w:val="20"/>
                <w:lang w:val="en-GB"/>
              </w:rPr>
              <w:t xml:space="preserve">Saproxylic beetles </w:t>
            </w:r>
            <w:r w:rsidRPr="00BA61C8">
              <w:rPr>
                <w:sz w:val="20"/>
                <w:szCs w:val="20"/>
              </w:rPr>
              <w:fldChar w:fldCharType="begin" w:fldLock="1"/>
            </w:r>
            <w:r w:rsidRPr="00BA61C8">
              <w:rPr>
                <w:sz w:val="20"/>
                <w:szCs w:val="20"/>
                <w:lang w:val="en-GB"/>
              </w:rPr>
              <w:instrText>ADDIN CSL_CITATION { "citationItems" : [ { "id" : "ITEM-1",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eith N a", "non-dropping-particle" : "", "parse-names" : false, "suffix" : "" } ], "container-title" : "IUCN Species Programme", "id" : "ITEM-1", "issued" : { "date-parts" : [ [ "2010" ] ] }, "number-of-pages" : "1-56", "title" : "European Red List of Saproxylic Beetles", "type" : "book" }, "uris" : [ "http://www.mendeley.com/documents/?uuid=0a74d425-4607-4518-89c4-e9c9c8ce3bd2" ] } ], "mendeley" : { "formattedCitation" : "(Ana Nieto &amp; Alexander, 2010)", "plainTextFormattedCitation" : "(Ana Nieto &amp; Alexander, 2010)", "previouslyFormattedCitation" : "(Ana Nieto &amp; Alexander, 2010)" }, "properties" : {  }, "schema" : "https://github.com/citation-style-language/schema/raw/master/csl-citation.json" }</w:instrText>
            </w:r>
            <w:r w:rsidRPr="00BA61C8">
              <w:rPr>
                <w:sz w:val="20"/>
                <w:szCs w:val="20"/>
              </w:rPr>
              <w:fldChar w:fldCharType="separate"/>
            </w:r>
            <w:r w:rsidRPr="00BA61C8">
              <w:rPr>
                <w:sz w:val="20"/>
                <w:szCs w:val="20"/>
                <w:lang w:val="en-GB"/>
              </w:rPr>
              <w:t>(Nieto &amp; Alexander, 2010)</w:t>
            </w:r>
            <w:r w:rsidRPr="00BA61C8">
              <w:rPr>
                <w:sz w:val="20"/>
                <w:szCs w:val="20"/>
              </w:rPr>
              <w:fldChar w:fldCharType="end"/>
            </w:r>
          </w:p>
        </w:tc>
        <w:tc>
          <w:tcPr>
            <w:tcW w:w="1063" w:type="dxa"/>
            <w:tcBorders>
              <w:top w:val="single" w:sz="4" w:space="0" w:color="auto"/>
              <w:left w:val="single" w:sz="4" w:space="0" w:color="auto"/>
              <w:bottom w:val="single" w:sz="4" w:space="0" w:color="auto"/>
              <w:right w:val="single" w:sz="4" w:space="0" w:color="auto"/>
            </w:tcBorders>
            <w:hideMark/>
          </w:tcPr>
          <w:p w14:paraId="03ACA522" w14:textId="77777777" w:rsidR="0048205B" w:rsidRPr="00BA61C8" w:rsidRDefault="0048205B" w:rsidP="00AE389F">
            <w:pPr>
              <w:spacing w:after="0"/>
              <w:rPr>
                <w:sz w:val="20"/>
                <w:szCs w:val="20"/>
                <w:lang w:val="en-GB"/>
              </w:rPr>
            </w:pPr>
            <w:r w:rsidRPr="00BA61C8">
              <w:rPr>
                <w:sz w:val="20"/>
                <w:szCs w:val="20"/>
                <w:lang w:val="en-GB"/>
              </w:rPr>
              <w:t>436</w:t>
            </w:r>
          </w:p>
        </w:tc>
        <w:tc>
          <w:tcPr>
            <w:tcW w:w="1256" w:type="dxa"/>
            <w:tcBorders>
              <w:top w:val="single" w:sz="4" w:space="0" w:color="auto"/>
              <w:left w:val="single" w:sz="4" w:space="0" w:color="auto"/>
              <w:bottom w:val="single" w:sz="4" w:space="0" w:color="auto"/>
              <w:right w:val="single" w:sz="4" w:space="0" w:color="auto"/>
            </w:tcBorders>
            <w:hideMark/>
          </w:tcPr>
          <w:p w14:paraId="1147C17A" w14:textId="77777777" w:rsidR="0048205B" w:rsidRPr="00BA61C8" w:rsidRDefault="0048205B" w:rsidP="0025062E">
            <w:pPr>
              <w:spacing w:after="0"/>
              <w:ind w:left="10" w:hanging="10"/>
              <w:rPr>
                <w:sz w:val="20"/>
                <w:szCs w:val="20"/>
                <w:lang w:val="en-GB"/>
              </w:rPr>
            </w:pPr>
            <w:r w:rsidRPr="00BA61C8">
              <w:rPr>
                <w:sz w:val="20"/>
                <w:szCs w:val="20"/>
                <w:lang w:val="en-GB"/>
              </w:rPr>
              <w:t>2.3</w:t>
            </w:r>
          </w:p>
        </w:tc>
        <w:tc>
          <w:tcPr>
            <w:tcW w:w="992" w:type="dxa"/>
            <w:tcBorders>
              <w:top w:val="single" w:sz="4" w:space="0" w:color="auto"/>
              <w:left w:val="single" w:sz="4" w:space="0" w:color="auto"/>
              <w:bottom w:val="single" w:sz="4" w:space="0" w:color="auto"/>
              <w:right w:val="single" w:sz="4" w:space="0" w:color="auto"/>
            </w:tcBorders>
            <w:hideMark/>
          </w:tcPr>
          <w:p w14:paraId="08D61AAC" w14:textId="77777777" w:rsidR="0048205B" w:rsidRPr="00BA61C8" w:rsidRDefault="0048205B" w:rsidP="0025062E">
            <w:pPr>
              <w:spacing w:after="0"/>
              <w:ind w:left="0" w:firstLine="0"/>
              <w:rPr>
                <w:sz w:val="20"/>
                <w:szCs w:val="20"/>
                <w:lang w:val="en-GB"/>
              </w:rPr>
            </w:pPr>
            <w:r w:rsidRPr="00BA61C8">
              <w:rPr>
                <w:sz w:val="20"/>
                <w:szCs w:val="20"/>
                <w:lang w:val="en-GB"/>
              </w:rPr>
              <w:t>26.8</w:t>
            </w:r>
          </w:p>
        </w:tc>
        <w:tc>
          <w:tcPr>
            <w:tcW w:w="1276" w:type="dxa"/>
            <w:tcBorders>
              <w:top w:val="single" w:sz="4" w:space="0" w:color="auto"/>
              <w:left w:val="single" w:sz="4" w:space="0" w:color="auto"/>
              <w:bottom w:val="single" w:sz="4" w:space="0" w:color="auto"/>
              <w:right w:val="single" w:sz="4" w:space="0" w:color="auto"/>
            </w:tcBorders>
            <w:hideMark/>
          </w:tcPr>
          <w:p w14:paraId="18C9F88D" w14:textId="77777777" w:rsidR="0048205B" w:rsidRPr="00BA61C8" w:rsidRDefault="0048205B" w:rsidP="0025062E">
            <w:pPr>
              <w:spacing w:after="0"/>
              <w:ind w:left="0" w:firstLine="0"/>
              <w:rPr>
                <w:sz w:val="20"/>
                <w:szCs w:val="20"/>
                <w:lang w:val="en-GB"/>
              </w:rPr>
            </w:pPr>
            <w:r w:rsidRPr="00BA61C8">
              <w:rPr>
                <w:sz w:val="20"/>
                <w:szCs w:val="20"/>
                <w:lang w:val="en-GB"/>
              </w:rPr>
              <w:t>13.8</w:t>
            </w:r>
          </w:p>
        </w:tc>
        <w:tc>
          <w:tcPr>
            <w:tcW w:w="992" w:type="dxa"/>
            <w:tcBorders>
              <w:top w:val="single" w:sz="4" w:space="0" w:color="auto"/>
              <w:left w:val="single" w:sz="4" w:space="0" w:color="auto"/>
              <w:bottom w:val="single" w:sz="4" w:space="0" w:color="auto"/>
              <w:right w:val="single" w:sz="4" w:space="0" w:color="auto"/>
            </w:tcBorders>
            <w:hideMark/>
          </w:tcPr>
          <w:p w14:paraId="1750F851" w14:textId="77777777" w:rsidR="0048205B" w:rsidRPr="00BA61C8" w:rsidRDefault="0048205B" w:rsidP="0025062E">
            <w:pPr>
              <w:spacing w:after="0"/>
              <w:ind w:left="0" w:firstLine="0"/>
              <w:rPr>
                <w:sz w:val="20"/>
                <w:szCs w:val="20"/>
                <w:lang w:val="en-GB"/>
              </w:rPr>
            </w:pPr>
            <w:r w:rsidRPr="00BA61C8">
              <w:rPr>
                <w:sz w:val="20"/>
                <w:szCs w:val="20"/>
                <w:lang w:val="en-GB"/>
              </w:rPr>
              <w:t>57.1</w:t>
            </w:r>
          </w:p>
        </w:tc>
        <w:tc>
          <w:tcPr>
            <w:tcW w:w="2410" w:type="dxa"/>
            <w:tcBorders>
              <w:top w:val="single" w:sz="4" w:space="0" w:color="auto"/>
              <w:left w:val="single" w:sz="4" w:space="0" w:color="auto"/>
              <w:bottom w:val="single" w:sz="4" w:space="0" w:color="auto"/>
              <w:right w:val="single" w:sz="4" w:space="0" w:color="auto"/>
            </w:tcBorders>
            <w:hideMark/>
          </w:tcPr>
          <w:p w14:paraId="1852ECA8" w14:textId="77777777" w:rsidR="0048205B" w:rsidRPr="00BA61C8" w:rsidRDefault="0048205B" w:rsidP="00636D5F">
            <w:pPr>
              <w:spacing w:after="0"/>
              <w:ind w:left="19" w:hanging="19"/>
              <w:jc w:val="left"/>
              <w:rPr>
                <w:sz w:val="20"/>
                <w:szCs w:val="20"/>
                <w:lang w:val="en-GB"/>
              </w:rPr>
            </w:pPr>
            <w:r w:rsidRPr="00BA61C8">
              <w:rPr>
                <w:sz w:val="20"/>
                <w:szCs w:val="20"/>
              </w:rPr>
              <w:t>Logging and wood harvesting</w:t>
            </w:r>
          </w:p>
        </w:tc>
      </w:tr>
      <w:tr w:rsidR="0048205B" w:rsidRPr="00982C9A" w14:paraId="104E8A64" w14:textId="77777777" w:rsidTr="0025062E">
        <w:trPr>
          <w:jc w:val="center"/>
        </w:trPr>
        <w:tc>
          <w:tcPr>
            <w:tcW w:w="0" w:type="auto"/>
            <w:tcBorders>
              <w:top w:val="single" w:sz="4" w:space="0" w:color="auto"/>
              <w:left w:val="single" w:sz="4" w:space="0" w:color="auto"/>
              <w:bottom w:val="single" w:sz="4" w:space="0" w:color="auto"/>
              <w:right w:val="single" w:sz="4" w:space="0" w:color="auto"/>
            </w:tcBorders>
            <w:hideMark/>
          </w:tcPr>
          <w:p w14:paraId="7E6B4286" w14:textId="5ABAABF1" w:rsidR="0048205B" w:rsidRPr="00BA61C8" w:rsidRDefault="0048205B" w:rsidP="00636D5F">
            <w:pPr>
              <w:spacing w:after="0"/>
              <w:ind w:left="0" w:firstLine="0"/>
              <w:jc w:val="left"/>
              <w:rPr>
                <w:sz w:val="20"/>
                <w:szCs w:val="20"/>
                <w:lang w:val="en-GB"/>
              </w:rPr>
            </w:pPr>
            <w:r w:rsidRPr="00BA61C8">
              <w:rPr>
                <w:sz w:val="20"/>
                <w:szCs w:val="20"/>
                <w:lang w:val="en-GB"/>
              </w:rPr>
              <w:t xml:space="preserve">Grasshoppers, Crickets, Bush-crickets </w:t>
            </w:r>
            <w:r w:rsidRPr="00BA61C8">
              <w:rPr>
                <w:sz w:val="20"/>
                <w:szCs w:val="20"/>
              </w:rPr>
              <w:fldChar w:fldCharType="begin" w:fldLock="1"/>
            </w:r>
            <w:r w:rsidRPr="00BA61C8">
              <w:rPr>
                <w:sz w:val="20"/>
                <w:szCs w:val="20"/>
                <w:lang w:val="en-GB"/>
              </w:rPr>
              <w:instrText>ADDIN CSL_CITATION { "citationItems" : [ { "id" : "ITEM-1", "itemData" : { "DOI" : "10.2779/60944", "ISBN" : "9789279617515", "author" : [ { "dropping-particle" : "", "family" : "Hochkirch", "given" : "Axel", "non-dropping-particle" : "", "parse-names" : false, "suffix" : "" }, { "dropping-particle" : "", "family" : "Nieto", "given" : "Ana", "non-dropping-particle" : "", "parse-names" : false, "suffix" : "" }, { "dropping-particle" : "", "family" : "Braud", "given" : "Yoan", "non-dropping-particle" : "", "parse-names" : false, "suffix" : "" }, { "dropping-particle" : "", "family" : "Buzzetti", "given" : "Filippo M", "non-dropping-particle" : "", "parse-names" : false, "suffix" : "" }, { "dropping-particle" : "", "family" : "Chobanov", "given" : "Dragan", "non-dropping-particle" : "", "parse-names" : false, "suffix" : "" }, { "dropping-particle" : "", "family" : "Willemse", "given" : "Luc", "non-dropping-particle" : "", "parse-names" : false, "suffix" : "" }, { "dropping-particle" : "", "family" : "Zuna-kratky", "given" : "Thomas", "non-dropping-particle" : "", "parse-names" : false, "suffix" : "" } ], "id" : "ITEM-1", "issue" : "January 2017", "issued" : { "date-parts" : [ [ "2016" ] ] }, "title" : "European Red List of Grasshoppers , Crickets and Bush-crickets", "type" : "book" }, "uris" : [ "http://www.mendeley.com/documents/?uuid=f7073b88-58f6-40aa-a920-a59e494b1d01" ] } ], "mendeley" : { "formattedCitation" : "(Hochkirch et al., 2016)", "plainTextFormattedCitation" : "(Hochkirch et al., 2016)", "previouslyFormattedCitation" : "(Hochkirch et al., 2016)" }, "properties" : {  }, "schema" : "https://github.com/citation-style-language/schema/raw/master/csl-citation.json" }</w:instrText>
            </w:r>
            <w:r w:rsidRPr="00BA61C8">
              <w:rPr>
                <w:sz w:val="20"/>
                <w:szCs w:val="20"/>
              </w:rPr>
              <w:fldChar w:fldCharType="separate"/>
            </w:r>
            <w:r w:rsidRPr="00BA61C8">
              <w:rPr>
                <w:sz w:val="20"/>
                <w:szCs w:val="20"/>
                <w:lang w:val="en-GB"/>
              </w:rPr>
              <w:t xml:space="preserve">(Hochkirch </w:t>
            </w:r>
            <w:r w:rsidR="00301BD0" w:rsidRPr="00301BD0">
              <w:rPr>
                <w:i/>
                <w:sz w:val="20"/>
                <w:szCs w:val="20"/>
                <w:lang w:val="en-GB"/>
              </w:rPr>
              <w:t>et al.</w:t>
            </w:r>
            <w:r w:rsidRPr="00BA61C8">
              <w:rPr>
                <w:sz w:val="20"/>
                <w:szCs w:val="20"/>
                <w:lang w:val="en-GB"/>
              </w:rPr>
              <w:t>, 2016)</w:t>
            </w:r>
            <w:r w:rsidRPr="00BA61C8">
              <w:rPr>
                <w:sz w:val="20"/>
                <w:szCs w:val="20"/>
              </w:rPr>
              <w:fldChar w:fldCharType="end"/>
            </w:r>
          </w:p>
        </w:tc>
        <w:tc>
          <w:tcPr>
            <w:tcW w:w="1063" w:type="dxa"/>
            <w:tcBorders>
              <w:top w:val="single" w:sz="4" w:space="0" w:color="auto"/>
              <w:left w:val="single" w:sz="4" w:space="0" w:color="auto"/>
              <w:bottom w:val="single" w:sz="4" w:space="0" w:color="auto"/>
              <w:right w:val="single" w:sz="4" w:space="0" w:color="auto"/>
            </w:tcBorders>
            <w:hideMark/>
          </w:tcPr>
          <w:p w14:paraId="73E3F807" w14:textId="6B807A59" w:rsidR="0048205B" w:rsidRPr="00BA61C8" w:rsidRDefault="0048205B" w:rsidP="00AE389F">
            <w:pPr>
              <w:spacing w:after="0"/>
              <w:rPr>
                <w:sz w:val="20"/>
                <w:szCs w:val="20"/>
                <w:lang w:val="en-GB"/>
              </w:rPr>
            </w:pPr>
            <w:r w:rsidRPr="00BA61C8">
              <w:rPr>
                <w:sz w:val="20"/>
                <w:szCs w:val="20"/>
                <w:lang w:val="en-GB"/>
              </w:rPr>
              <w:t>1</w:t>
            </w:r>
            <w:r w:rsidR="00DC3C5E">
              <w:rPr>
                <w:sz w:val="20"/>
                <w:szCs w:val="20"/>
                <w:lang w:val="en-GB"/>
              </w:rPr>
              <w:t>,</w:t>
            </w:r>
            <w:r w:rsidRPr="00BA61C8">
              <w:rPr>
                <w:sz w:val="20"/>
                <w:szCs w:val="20"/>
                <w:lang w:val="en-GB"/>
              </w:rPr>
              <w:t>082</w:t>
            </w:r>
          </w:p>
        </w:tc>
        <w:tc>
          <w:tcPr>
            <w:tcW w:w="1256" w:type="dxa"/>
            <w:tcBorders>
              <w:top w:val="single" w:sz="4" w:space="0" w:color="auto"/>
              <w:left w:val="single" w:sz="4" w:space="0" w:color="auto"/>
              <w:bottom w:val="single" w:sz="4" w:space="0" w:color="auto"/>
              <w:right w:val="single" w:sz="4" w:space="0" w:color="auto"/>
            </w:tcBorders>
            <w:hideMark/>
          </w:tcPr>
          <w:p w14:paraId="0BAF0D5F" w14:textId="77777777" w:rsidR="0048205B" w:rsidRPr="00BA61C8" w:rsidRDefault="0048205B" w:rsidP="0025062E">
            <w:pPr>
              <w:spacing w:after="0"/>
              <w:ind w:left="10" w:hanging="10"/>
              <w:rPr>
                <w:sz w:val="20"/>
                <w:szCs w:val="20"/>
                <w:lang w:val="en-GB"/>
              </w:rPr>
            </w:pPr>
            <w:r w:rsidRPr="00BA61C8">
              <w:rPr>
                <w:sz w:val="20"/>
                <w:szCs w:val="20"/>
                <w:lang w:val="en-GB"/>
              </w:rPr>
              <w:t>2.2</w:t>
            </w:r>
          </w:p>
        </w:tc>
        <w:tc>
          <w:tcPr>
            <w:tcW w:w="992" w:type="dxa"/>
            <w:tcBorders>
              <w:top w:val="single" w:sz="4" w:space="0" w:color="auto"/>
              <w:left w:val="single" w:sz="4" w:space="0" w:color="auto"/>
              <w:bottom w:val="single" w:sz="4" w:space="0" w:color="auto"/>
              <w:right w:val="single" w:sz="4" w:space="0" w:color="auto"/>
            </w:tcBorders>
            <w:hideMark/>
          </w:tcPr>
          <w:p w14:paraId="55A0AD7B" w14:textId="77777777" w:rsidR="0048205B" w:rsidRPr="00BA61C8" w:rsidRDefault="0048205B" w:rsidP="0025062E">
            <w:pPr>
              <w:spacing w:after="0"/>
              <w:ind w:left="0" w:firstLine="0"/>
              <w:rPr>
                <w:sz w:val="20"/>
                <w:szCs w:val="20"/>
                <w:lang w:val="en-GB"/>
              </w:rPr>
            </w:pPr>
            <w:r w:rsidRPr="00BA61C8">
              <w:rPr>
                <w:sz w:val="20"/>
                <w:szCs w:val="20"/>
                <w:lang w:val="en-GB"/>
              </w:rPr>
              <w:t>7.6</w:t>
            </w:r>
          </w:p>
        </w:tc>
        <w:tc>
          <w:tcPr>
            <w:tcW w:w="1276" w:type="dxa"/>
            <w:tcBorders>
              <w:top w:val="single" w:sz="4" w:space="0" w:color="auto"/>
              <w:left w:val="single" w:sz="4" w:space="0" w:color="auto"/>
              <w:bottom w:val="single" w:sz="4" w:space="0" w:color="auto"/>
              <w:right w:val="single" w:sz="4" w:space="0" w:color="auto"/>
            </w:tcBorders>
            <w:hideMark/>
          </w:tcPr>
          <w:p w14:paraId="102C3BD3" w14:textId="77777777" w:rsidR="0048205B" w:rsidRPr="00BA61C8" w:rsidRDefault="0048205B" w:rsidP="0025062E">
            <w:pPr>
              <w:spacing w:after="0"/>
              <w:ind w:left="0" w:firstLine="0"/>
              <w:rPr>
                <w:sz w:val="20"/>
                <w:szCs w:val="20"/>
                <w:lang w:val="en-GB"/>
              </w:rPr>
            </w:pPr>
            <w:r w:rsidRPr="00BA61C8">
              <w:rPr>
                <w:sz w:val="20"/>
                <w:szCs w:val="20"/>
                <w:lang w:val="en-GB"/>
              </w:rPr>
              <w:t>30.2</w:t>
            </w:r>
          </w:p>
        </w:tc>
        <w:tc>
          <w:tcPr>
            <w:tcW w:w="992" w:type="dxa"/>
            <w:tcBorders>
              <w:top w:val="single" w:sz="4" w:space="0" w:color="auto"/>
              <w:left w:val="single" w:sz="4" w:space="0" w:color="auto"/>
              <w:bottom w:val="single" w:sz="4" w:space="0" w:color="auto"/>
              <w:right w:val="single" w:sz="4" w:space="0" w:color="auto"/>
            </w:tcBorders>
            <w:hideMark/>
          </w:tcPr>
          <w:p w14:paraId="0BFFD5F6" w14:textId="77777777" w:rsidR="0048205B" w:rsidRPr="00BA61C8" w:rsidRDefault="0048205B" w:rsidP="0025062E">
            <w:pPr>
              <w:spacing w:after="0"/>
              <w:ind w:left="0" w:firstLine="0"/>
              <w:rPr>
                <w:sz w:val="20"/>
                <w:szCs w:val="20"/>
                <w:lang w:val="en-GB"/>
              </w:rPr>
            </w:pPr>
            <w:r w:rsidRPr="00BA61C8">
              <w:rPr>
                <w:sz w:val="20"/>
                <w:szCs w:val="20"/>
                <w:lang w:val="en-GB"/>
              </w:rPr>
              <w:t>59</w:t>
            </w:r>
          </w:p>
        </w:tc>
        <w:tc>
          <w:tcPr>
            <w:tcW w:w="2410" w:type="dxa"/>
            <w:tcBorders>
              <w:top w:val="single" w:sz="4" w:space="0" w:color="auto"/>
              <w:left w:val="single" w:sz="4" w:space="0" w:color="auto"/>
              <w:bottom w:val="single" w:sz="4" w:space="0" w:color="auto"/>
              <w:right w:val="single" w:sz="4" w:space="0" w:color="auto"/>
            </w:tcBorders>
            <w:hideMark/>
          </w:tcPr>
          <w:p w14:paraId="70BFFCB4" w14:textId="6C84D9E3" w:rsidR="0048205B" w:rsidRPr="00BA61C8" w:rsidRDefault="0048205B" w:rsidP="00636D5F">
            <w:pPr>
              <w:spacing w:after="0"/>
              <w:ind w:left="19" w:hanging="19"/>
              <w:jc w:val="left"/>
              <w:rPr>
                <w:sz w:val="20"/>
                <w:szCs w:val="20"/>
                <w:lang w:val="en-GB"/>
              </w:rPr>
            </w:pPr>
            <w:r w:rsidRPr="00BA61C8">
              <w:rPr>
                <w:sz w:val="20"/>
                <w:szCs w:val="20"/>
                <w:lang w:val="en-GB"/>
              </w:rPr>
              <w:t>Livestock grazing, arable farming, increas</w:t>
            </w:r>
            <w:r w:rsidR="006056C1">
              <w:rPr>
                <w:sz w:val="20"/>
                <w:szCs w:val="20"/>
                <w:lang w:val="en-GB"/>
              </w:rPr>
              <w:t>ing wild fire frequency, urbaniz</w:t>
            </w:r>
            <w:r w:rsidRPr="00BA61C8">
              <w:rPr>
                <w:sz w:val="20"/>
                <w:szCs w:val="20"/>
                <w:lang w:val="en-GB"/>
              </w:rPr>
              <w:t>ation and infrastructure, touristic development</w:t>
            </w:r>
          </w:p>
        </w:tc>
      </w:tr>
    </w:tbl>
    <w:p w14:paraId="301FE1B1" w14:textId="77777777" w:rsidR="0048205B" w:rsidRDefault="0048205B" w:rsidP="00AE389F">
      <w:pPr>
        <w:spacing w:after="0"/>
        <w:rPr>
          <w:b/>
          <w:i/>
        </w:rPr>
      </w:pPr>
    </w:p>
    <w:p w14:paraId="52220217" w14:textId="77777777" w:rsidR="0048205B" w:rsidRDefault="0048205B" w:rsidP="00147745">
      <w:pPr>
        <w:pStyle w:val="Heading3"/>
      </w:pPr>
      <w:bookmarkStart w:id="1051" w:name="_Toc502930060"/>
      <w:bookmarkStart w:id="1052" w:name="_Toc504380644"/>
      <w:bookmarkStart w:id="1053" w:name="_Toc519504555"/>
      <w:r>
        <w:t>Freshwater invertebrates</w:t>
      </w:r>
      <w:bookmarkEnd w:id="1051"/>
      <w:bookmarkEnd w:id="1052"/>
      <w:bookmarkEnd w:id="1053"/>
    </w:p>
    <w:p w14:paraId="7DB70E6F" w14:textId="77777777" w:rsidR="0048205B" w:rsidRPr="00026A4F" w:rsidRDefault="0048205B" w:rsidP="00AE389F">
      <w:pPr>
        <w:spacing w:after="0"/>
        <w:rPr>
          <w:b/>
          <w:i/>
          <w:lang w:eastAsia="fr-FR"/>
        </w:rPr>
      </w:pPr>
      <w:r w:rsidRPr="00026A4F">
        <w:rPr>
          <w:b/>
          <w:i/>
          <w:lang w:eastAsia="fr-FR"/>
        </w:rPr>
        <w:t>Status and trends</w:t>
      </w:r>
    </w:p>
    <w:p w14:paraId="72B1AF9B" w14:textId="49499B4F" w:rsidR="0048205B" w:rsidRDefault="0048205B" w:rsidP="00AE389F">
      <w:pPr>
        <w:rPr>
          <w:lang w:eastAsia="fr-FR"/>
        </w:rPr>
      </w:pPr>
      <w:r>
        <w:rPr>
          <w:lang w:eastAsia="fr-FR"/>
        </w:rPr>
        <w:lastRenderedPageBreak/>
        <w:t>No assessment has been performed on freshwater invertebrates for the whole of Europe and Central Asia except molluscs and dragonflies. In the interest of highlighting the magnitude of threat facing freshwater invertebrates, the next paragraph reports some global statistics</w:t>
      </w:r>
      <w:r w:rsidR="00C12BA1">
        <w:rPr>
          <w:lang w:eastAsia="fr-FR"/>
        </w:rPr>
        <w:t>.</w:t>
      </w:r>
      <w:r>
        <w:rPr>
          <w:lang w:eastAsia="fr-FR"/>
        </w:rPr>
        <w:t xml:space="preserve"> </w:t>
      </w:r>
      <w:r w:rsidR="00C12BA1">
        <w:rPr>
          <w:lang w:eastAsia="fr-FR"/>
        </w:rPr>
        <w:t>N</w:t>
      </w:r>
      <w:r w:rsidR="00C12BA1" w:rsidRPr="00C12BA1">
        <w:rPr>
          <w:lang w:eastAsia="fr-FR"/>
        </w:rPr>
        <w:t xml:space="preserve">ote that the trends for the world and </w:t>
      </w:r>
      <w:r w:rsidR="00C12BA1">
        <w:rPr>
          <w:lang w:eastAsia="fr-FR"/>
        </w:rPr>
        <w:t>Europe and Central Asia</w:t>
      </w:r>
      <w:r w:rsidR="00C12BA1" w:rsidRPr="00C12BA1">
        <w:rPr>
          <w:lang w:eastAsia="fr-FR"/>
        </w:rPr>
        <w:t xml:space="preserve"> are not necessarily similar, as exemplified by comparig the global trends with European ones in the next two paragraphs</w:t>
      </w:r>
      <w:r>
        <w:rPr>
          <w:lang w:eastAsia="fr-FR"/>
        </w:rPr>
        <w:t xml:space="preserve">. </w:t>
      </w:r>
    </w:p>
    <w:p w14:paraId="25AAD41B" w14:textId="2C5971F2" w:rsidR="0048205B" w:rsidRDefault="0048205B" w:rsidP="00AE389F">
      <w:pPr>
        <w:rPr>
          <w:lang w:eastAsia="fr-FR"/>
        </w:rPr>
      </w:pPr>
      <w:r>
        <w:rPr>
          <w:lang w:eastAsia="fr-FR"/>
        </w:rPr>
        <w:t xml:space="preserve">The great majority of freshwater animals are invertebrates, mostly insects (60%) and crustaceans (10%) with molluscs being the most diverse but also threatened group of animals, </w:t>
      </w:r>
      <w:r>
        <w:t>with at least 43.7% of the species (373 species) considered as threatened</w:t>
      </w:r>
      <w:r>
        <w:rPr>
          <w:lang w:eastAsia="fr-FR"/>
        </w:rPr>
        <w:t xml:space="preserve"> </w:t>
      </w:r>
      <w:r>
        <w:rPr>
          <w:lang w:eastAsia="fr-FR"/>
        </w:rPr>
        <w:fldChar w:fldCharType="begin" w:fldLock="1"/>
      </w:r>
      <w:r>
        <w:rPr>
          <w:lang w:eastAsia="fr-FR"/>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publisher" : "Luxembourg: Publications Office of the European Union", "title" : "European Red List of Non-marine Molluscs", "type" : "book" }, "uris" : [ "http://www.mendeley.com/documents/?uuid=a88fce8e-18ed-3734-aeee-2d51145263a6" ] } ], "mendeley" : { "formattedCitation" : "(Cuttelod et al., 2011b)", "plainTextFormattedCitation" : "(Cuttelod et al., 2011b)", "previouslyFormattedCitation" : "(Cuttelod et al., 2011b)" }, "properties" : {  }, "schema" : "https://github.com/citation-style-language/schema/raw/master/csl-citation.json" }</w:instrText>
      </w:r>
      <w:r>
        <w:rPr>
          <w:lang w:eastAsia="fr-FR"/>
        </w:rPr>
        <w:fldChar w:fldCharType="separate"/>
      </w:r>
      <w:r w:rsidRPr="00974179">
        <w:rPr>
          <w:lang w:eastAsia="fr-FR"/>
        </w:rPr>
        <w:t xml:space="preserve">(Cuttelod </w:t>
      </w:r>
      <w:r w:rsidR="00301BD0" w:rsidRPr="00301BD0">
        <w:rPr>
          <w:i/>
          <w:lang w:eastAsia="fr-FR"/>
        </w:rPr>
        <w:t>et al.</w:t>
      </w:r>
      <w:r w:rsidRPr="00974179">
        <w:rPr>
          <w:lang w:eastAsia="fr-FR"/>
        </w:rPr>
        <w:t>, 2011)</w:t>
      </w:r>
      <w:r>
        <w:rPr>
          <w:lang w:eastAsia="fr-FR"/>
        </w:rPr>
        <w:fldChar w:fldCharType="end"/>
      </w:r>
      <w:r>
        <w:rPr>
          <w:lang w:eastAsia="fr-FR"/>
        </w:rPr>
        <w:t xml:space="preserve">. In the Red List assessment, IUCN experts have included </w:t>
      </w:r>
      <w:r>
        <w:rPr>
          <w:lang w:eastAsia="en-GB"/>
        </w:rPr>
        <w:t xml:space="preserve">7,482 species divided in odonates, molluscs, crabs and crayfish as these taxonomic groups have received extensive attention. Therefore, these groups represent the best available dataset to quantify the extinction risk among freshwater invertebrates. It includes assessments of 1,280 species of freshwater crabs, 590 species of crayfish, 1,500 species of freshwater molluscs (30% of all known species) and 1500 species of dragonflies and damselflies (26% of all known species). However, the precise level of threat is unknown as there is a high number of species (2,504), which have a </w:t>
      </w:r>
      <w:r w:rsidR="00033E8B">
        <w:rPr>
          <w:lang w:eastAsia="en-GB"/>
        </w:rPr>
        <w:t>d</w:t>
      </w:r>
      <w:r>
        <w:rPr>
          <w:lang w:eastAsia="en-GB"/>
        </w:rPr>
        <w:t xml:space="preserve">ata </w:t>
      </w:r>
      <w:r w:rsidR="00033E8B">
        <w:rPr>
          <w:lang w:eastAsia="en-GB"/>
        </w:rPr>
        <w:t>d</w:t>
      </w:r>
      <w:r>
        <w:rPr>
          <w:lang w:eastAsia="en-GB"/>
        </w:rPr>
        <w:t xml:space="preserve">eficient status. Therefore, the level of threat is between </w:t>
      </w:r>
      <w:r>
        <w:rPr>
          <w:lang w:eastAsia="fr-FR"/>
        </w:rPr>
        <w:t xml:space="preserve">23% and 56% depending on whether we assume that no species or all data deficient species are threatened. Currently, 131 species are classified as extinct with an additional four as extinct in the wild. The most threatened groups are gastropods (from 33%-68%, respectively assuming no </w:t>
      </w:r>
      <w:r w:rsidR="00033E8B">
        <w:rPr>
          <w:lang w:eastAsia="fr-FR"/>
        </w:rPr>
        <w:t xml:space="preserve">data deficient </w:t>
      </w:r>
      <w:r>
        <w:rPr>
          <w:lang w:eastAsia="fr-FR"/>
        </w:rPr>
        <w:t>species are threatened or all of them are), bivalves (26%-49%), crayfish (24%-47%)</w:t>
      </w:r>
      <w:r w:rsidR="007B52C0">
        <w:rPr>
          <w:lang w:eastAsia="fr-FR"/>
        </w:rPr>
        <w:t xml:space="preserve"> (Richman </w:t>
      </w:r>
      <w:r w:rsidR="00301BD0" w:rsidRPr="00301BD0">
        <w:rPr>
          <w:i/>
          <w:lang w:eastAsia="fr-FR"/>
        </w:rPr>
        <w:t>et al.</w:t>
      </w:r>
      <w:r w:rsidR="007B52C0">
        <w:rPr>
          <w:lang w:eastAsia="fr-FR"/>
        </w:rPr>
        <w:t>, 2015)</w:t>
      </w:r>
      <w:r>
        <w:rPr>
          <w:lang w:eastAsia="fr-FR"/>
        </w:rPr>
        <w:t>, crabs (16%-65 %) and dragonflies (9%-44%)</w:t>
      </w:r>
      <w:r w:rsidR="007B52C0">
        <w:rPr>
          <w:lang w:eastAsia="fr-FR"/>
        </w:rPr>
        <w:t xml:space="preserve"> (</w:t>
      </w:r>
      <w:r w:rsidR="00800E5C" w:rsidRPr="00800E5C">
        <w:rPr>
          <w:lang w:eastAsia="fr-FR"/>
        </w:rPr>
        <w:t>Cumberlidge</w:t>
      </w:r>
      <w:r w:rsidR="007B52C0">
        <w:rPr>
          <w:lang w:eastAsia="fr-FR"/>
        </w:rPr>
        <w:t xml:space="preserve"> </w:t>
      </w:r>
      <w:r w:rsidR="00301BD0" w:rsidRPr="00301BD0">
        <w:rPr>
          <w:i/>
          <w:lang w:eastAsia="fr-FR"/>
        </w:rPr>
        <w:t>et al.</w:t>
      </w:r>
      <w:r w:rsidR="007B52C0">
        <w:rPr>
          <w:lang w:eastAsia="fr-FR"/>
        </w:rPr>
        <w:t>, 2009)</w:t>
      </w:r>
      <w:r>
        <w:rPr>
          <w:lang w:eastAsia="fr-FR"/>
        </w:rPr>
        <w:t xml:space="preserve">. Due to a high proportion of range-restricted species living in highly specialized habitats subject to pollution (including sedimentation) or habitat destruction, freshwater gastropods have the highest percentage of threatened species (51%). This results in 3% of gastropods and 5% of bivalves being classified as extinct with the greatest number of extinctions reported for molluscs with more than that reported for birds, mammals and amphibians. </w:t>
      </w:r>
    </w:p>
    <w:p w14:paraId="2597E0F5" w14:textId="00DF5115" w:rsidR="0048205B" w:rsidRDefault="0048205B" w:rsidP="00AE389F">
      <w:pPr>
        <w:rPr>
          <w:lang w:eastAsia="fr-FR"/>
        </w:rPr>
      </w:pPr>
      <w:r>
        <w:rPr>
          <w:lang w:eastAsia="fr-FR"/>
        </w:rPr>
        <w:t>Concerning Europe</w:t>
      </w:r>
      <w:r w:rsidR="00C12BA1">
        <w:rPr>
          <w:lang w:eastAsia="fr-FR"/>
        </w:rPr>
        <w:t xml:space="preserve"> (</w:t>
      </w:r>
      <w:r w:rsidR="00C12BA1" w:rsidRPr="00C12BA1">
        <w:rPr>
          <w:lang w:eastAsia="fr-FR"/>
        </w:rPr>
        <w:t>Europe as defined by IUCN incluing West</w:t>
      </w:r>
      <w:r w:rsidR="00C12BA1">
        <w:rPr>
          <w:lang w:eastAsia="fr-FR"/>
        </w:rPr>
        <w:t>ern and Central Europe</w:t>
      </w:r>
      <w:r w:rsidR="00BD42D0">
        <w:rPr>
          <w:lang w:eastAsia="fr-FR"/>
        </w:rPr>
        <w:t>,</w:t>
      </w:r>
      <w:r w:rsidR="00C12BA1">
        <w:rPr>
          <w:lang w:eastAsia="fr-FR"/>
        </w:rPr>
        <w:t xml:space="preserve"> and</w:t>
      </w:r>
      <w:r w:rsidR="00C12BA1" w:rsidRPr="00C12BA1">
        <w:rPr>
          <w:lang w:eastAsia="fr-FR"/>
        </w:rPr>
        <w:t xml:space="preserve"> Eastern Europe up to the Ural</w:t>
      </w:r>
      <w:r w:rsidR="00C12BA1">
        <w:rPr>
          <w:lang w:eastAsia="fr-FR"/>
        </w:rPr>
        <w:t>s</w:t>
      </w:r>
      <w:r w:rsidR="00C12BA1" w:rsidRPr="00C12BA1">
        <w:rPr>
          <w:lang w:eastAsia="fr-FR"/>
        </w:rPr>
        <w:t xml:space="preserve"> and </w:t>
      </w:r>
      <w:r w:rsidR="00C12BA1">
        <w:rPr>
          <w:lang w:eastAsia="fr-FR"/>
        </w:rPr>
        <w:t xml:space="preserve">the </w:t>
      </w:r>
      <w:r w:rsidR="00C12BA1" w:rsidRPr="00C12BA1">
        <w:rPr>
          <w:lang w:eastAsia="fr-FR"/>
        </w:rPr>
        <w:t>Caucasus region</w:t>
      </w:r>
      <w:r w:rsidR="00C12BA1">
        <w:rPr>
          <w:lang w:eastAsia="fr-FR"/>
        </w:rPr>
        <w:t>)</w:t>
      </w:r>
      <w:r>
        <w:rPr>
          <w:lang w:eastAsia="fr-FR"/>
        </w:rPr>
        <w:t xml:space="preserve">, </w:t>
      </w:r>
      <w:r w:rsidR="00926787">
        <w:rPr>
          <w:lang w:eastAsia="fr-FR"/>
        </w:rPr>
        <w:t>the most threatened group</w:t>
      </w:r>
      <w:r w:rsidR="00926787" w:rsidRPr="00926787">
        <w:rPr>
          <w:lang w:eastAsia="fr-FR"/>
        </w:rPr>
        <w:t xml:space="preserve"> among those that are well monitore</w:t>
      </w:r>
      <w:r w:rsidR="00926787">
        <w:rPr>
          <w:lang w:eastAsia="fr-FR"/>
        </w:rPr>
        <w:t xml:space="preserve">d </w:t>
      </w:r>
      <w:r w:rsidR="00202184">
        <w:rPr>
          <w:lang w:eastAsia="fr-FR"/>
        </w:rPr>
        <w:t>is</w:t>
      </w:r>
      <w:r w:rsidR="00926787">
        <w:rPr>
          <w:lang w:eastAsia="fr-FR"/>
        </w:rPr>
        <w:t xml:space="preserve"> gastropods (45-70%</w:t>
      </w:r>
      <w:r w:rsidR="00926787" w:rsidRPr="00926787">
        <w:rPr>
          <w:lang w:eastAsia="fr-FR"/>
        </w:rPr>
        <w:t xml:space="preserve"> of species threatened depending on whether or not data deficient sp</w:t>
      </w:r>
      <w:r w:rsidR="00926787">
        <w:rPr>
          <w:lang w:eastAsia="fr-FR"/>
        </w:rPr>
        <w:t>ecies are considered threatened)</w:t>
      </w:r>
      <w:r w:rsidR="00926787" w:rsidRPr="00926787">
        <w:rPr>
          <w:lang w:eastAsia="fr-FR"/>
        </w:rPr>
        <w:t xml:space="preserve"> </w:t>
      </w:r>
      <w:r w:rsidR="00926787">
        <w:rPr>
          <w:lang w:eastAsia="fr-FR"/>
        </w:rPr>
        <w:t>(</w:t>
      </w:r>
      <w:r w:rsidR="00926787" w:rsidRPr="00926787">
        <w:rPr>
          <w:lang w:eastAsia="fr-FR"/>
        </w:rPr>
        <w:t xml:space="preserve">Cuttelod </w:t>
      </w:r>
      <w:r w:rsidR="00301BD0" w:rsidRPr="00301BD0">
        <w:rPr>
          <w:i/>
          <w:lang w:eastAsia="fr-FR"/>
        </w:rPr>
        <w:t>et al.</w:t>
      </w:r>
      <w:r w:rsidR="00926787">
        <w:rPr>
          <w:lang w:eastAsia="fr-FR"/>
        </w:rPr>
        <w:t>,</w:t>
      </w:r>
      <w:r w:rsidR="00926787" w:rsidRPr="00926787">
        <w:rPr>
          <w:lang w:eastAsia="fr-FR"/>
        </w:rPr>
        <w:t xml:space="preserve"> 2011), </w:t>
      </w:r>
      <w:r w:rsidR="00926787">
        <w:rPr>
          <w:lang w:eastAsia="fr-FR"/>
        </w:rPr>
        <w:t xml:space="preserve">followed by </w:t>
      </w:r>
      <w:r w:rsidR="00926787" w:rsidRPr="00926787">
        <w:rPr>
          <w:lang w:eastAsia="fr-FR"/>
        </w:rPr>
        <w:t>bivalves (20–26</w:t>
      </w:r>
      <w:r w:rsidR="00926787">
        <w:rPr>
          <w:lang w:eastAsia="fr-FR"/>
        </w:rPr>
        <w:t>%) (</w:t>
      </w:r>
      <w:r w:rsidR="00926787" w:rsidRPr="00926787">
        <w:rPr>
          <w:lang w:eastAsia="fr-FR"/>
        </w:rPr>
        <w:t>Cu</w:t>
      </w:r>
      <w:r w:rsidR="00EB4FF6">
        <w:rPr>
          <w:lang w:eastAsia="fr-FR"/>
        </w:rPr>
        <w:t>ttelo</w:t>
      </w:r>
      <w:r w:rsidR="00926787" w:rsidRPr="00926787">
        <w:rPr>
          <w:lang w:eastAsia="fr-FR"/>
        </w:rPr>
        <w:t xml:space="preserve">d </w:t>
      </w:r>
      <w:r w:rsidR="00301BD0" w:rsidRPr="00301BD0">
        <w:rPr>
          <w:i/>
          <w:lang w:eastAsia="fr-FR"/>
        </w:rPr>
        <w:t>et al.</w:t>
      </w:r>
      <w:r w:rsidR="00926787">
        <w:rPr>
          <w:lang w:eastAsia="fr-FR"/>
        </w:rPr>
        <w:t>,</w:t>
      </w:r>
      <w:r w:rsidR="00926787" w:rsidRPr="00926787">
        <w:rPr>
          <w:lang w:eastAsia="fr-FR"/>
        </w:rPr>
        <w:t xml:space="preserve"> 2011), and dragonflies (15-19</w:t>
      </w:r>
      <w:r w:rsidR="00926787">
        <w:rPr>
          <w:lang w:eastAsia="fr-FR"/>
        </w:rPr>
        <w:t>%)</w:t>
      </w:r>
      <w:r w:rsidR="00926787" w:rsidRPr="00926787">
        <w:rPr>
          <w:lang w:eastAsia="fr-FR"/>
        </w:rPr>
        <w:t xml:space="preserve"> </w:t>
      </w:r>
      <w:r w:rsidR="00926787">
        <w:rPr>
          <w:lang w:eastAsia="fr-FR"/>
        </w:rPr>
        <w:t>(</w:t>
      </w:r>
      <w:r w:rsidR="00926787" w:rsidRPr="00926787">
        <w:rPr>
          <w:lang w:eastAsia="fr-FR"/>
        </w:rPr>
        <w:t xml:space="preserve">Kalkman </w:t>
      </w:r>
      <w:r w:rsidR="00301BD0" w:rsidRPr="00301BD0">
        <w:rPr>
          <w:i/>
          <w:lang w:eastAsia="fr-FR"/>
        </w:rPr>
        <w:t>et al.</w:t>
      </w:r>
      <w:r w:rsidR="00926787">
        <w:rPr>
          <w:lang w:eastAsia="fr-FR"/>
        </w:rPr>
        <w:t>,</w:t>
      </w:r>
      <w:r w:rsidR="00926787" w:rsidRPr="00926787">
        <w:rPr>
          <w:lang w:eastAsia="fr-FR"/>
        </w:rPr>
        <w:t xml:space="preserve"> 2010).</w:t>
      </w:r>
      <w:r w:rsidR="00926787">
        <w:rPr>
          <w:lang w:eastAsia="fr-FR"/>
        </w:rPr>
        <w:t xml:space="preserve"> </w:t>
      </w:r>
      <w:r w:rsidR="00926787">
        <w:rPr>
          <w:color w:val="000000" w:themeColor="text1"/>
        </w:rPr>
        <w:t>D</w:t>
      </w:r>
      <w:r>
        <w:rPr>
          <w:color w:val="000000" w:themeColor="text1"/>
        </w:rPr>
        <w:t xml:space="preserve">istribution and population of many widespread species of molluscs have been declining since the 1880s, with the greatest losses between 1920 and 1960 due to habitat change and degradation </w:t>
      </w:r>
      <w:r>
        <w:rPr>
          <w:color w:val="000000" w:themeColor="text1"/>
        </w:rPr>
        <w:fldChar w:fldCharType="begin" w:fldLock="1"/>
      </w:r>
      <w:r>
        <w:rPr>
          <w:color w:val="000000" w:themeColor="text1"/>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publisher" : "Luxembourg: Publications Office of the European Union", "title" : "European Red List of Non-marine Molluscs", "type" : "book" }, "uris" : [ "http://www.mendeley.com/documents/?uuid=a88fce8e-18ed-3734-aeee-2d51145263a6" ] } ], "mendeley" : { "formattedCitation" : "(Cuttelod et al., 2011b)", "plainTextFormattedCitation" : "(Cuttelod et al., 2011b)", "previouslyFormattedCitation" : "(Cuttelod et al., 2011b)" }, "properties" : {  }, "schema" : "https://github.com/citation-style-language/schema/raw/master/csl-citation.json" }</w:instrText>
      </w:r>
      <w:r>
        <w:rPr>
          <w:color w:val="000000" w:themeColor="text1"/>
        </w:rPr>
        <w:fldChar w:fldCharType="separate"/>
      </w:r>
      <w:r w:rsidRPr="00974179">
        <w:rPr>
          <w:color w:val="000000" w:themeColor="text1"/>
        </w:rPr>
        <w:t xml:space="preserve">(Cuttelod </w:t>
      </w:r>
      <w:r w:rsidR="00301BD0" w:rsidRPr="00301BD0">
        <w:rPr>
          <w:i/>
          <w:color w:val="000000" w:themeColor="text1"/>
        </w:rPr>
        <w:t>et al.</w:t>
      </w:r>
      <w:r w:rsidRPr="00974179">
        <w:rPr>
          <w:color w:val="000000" w:themeColor="text1"/>
        </w:rPr>
        <w:t>, 2011)</w:t>
      </w:r>
      <w:r>
        <w:rPr>
          <w:color w:val="000000" w:themeColor="text1"/>
        </w:rPr>
        <w:fldChar w:fldCharType="end"/>
      </w:r>
      <w:r>
        <w:rPr>
          <w:color w:val="000000" w:themeColor="text1"/>
        </w:rPr>
        <w:t xml:space="preserve">. </w:t>
      </w:r>
      <w:r>
        <w:rPr>
          <w:lang w:eastAsia="fr-FR"/>
        </w:rPr>
        <w:t>Many species of European dragonflies have shown a dramatic decline in distribution and abundance since the second half of the 20</w:t>
      </w:r>
      <w:r w:rsidRPr="00636D5F">
        <w:rPr>
          <w:lang w:eastAsia="fr-FR"/>
        </w:rPr>
        <w:t>th</w:t>
      </w:r>
      <w:r>
        <w:rPr>
          <w:lang w:eastAsia="fr-FR"/>
        </w:rPr>
        <w:t xml:space="preserve"> century </w:t>
      </w:r>
      <w:r>
        <w:rPr>
          <w:lang w:eastAsia="fr-FR"/>
        </w:rPr>
        <w:fldChar w:fldCharType="begin" w:fldLock="1"/>
      </w:r>
      <w:r>
        <w:rPr>
          <w:lang w:eastAsia="fr-FR"/>
        </w:rPr>
        <w:instrText>ADDIN CSL_CITATION { "citationItems" : [ { "id" : "ITEM-1", "itemData" : { "author" : [ { "dropping-particle" : "", "family" : "Sahl\u00e9n", "given" : "G.", "non-dropping-particle" : "", "parse-names" : false, "suffix" : "" }, { "dropping-particle" : "", "family" : "Bernard", "given" : "R.", "non-dropping-particle" : "", "parse-names" : false, "suffix" : "" }, { "dropping-particle" : "", "family" : "A.", "given" : "Cordero Rivera;", "non-dropping-particle" : "", "parse-names" : false, "suffix" : "" }, { "dropping-particle" : "", "family" : "Ketelaar", "given" : "R.", "non-dropping-particle" : "", "parse-names" : false, "suffix" : "" }, { "dropping-particle" : "", "family" : "Suhling", "given" : "F.", "non-dropping-particle" : "", "parse-names" : false, "suffix" : "" } ], "container-title" : "International Journal of Odonatology", "id" : "ITEM-1", "issued" : { "date-parts" : [ [ "2004" ] ] }, "page" : "385-398", "title" : "Critical species of Odonata in Europe", "type" : "article-journal", "volume" : "7" }, "uris" : [ "http://www.mendeley.com/documents/?uuid=f0a633fa-15ca-3e04-9e0e-24ac13daca1b" ] }, { "id" : "ITEM-2", "itemData" : { "DOI" : "10.2779/84650", "ISBN" : "9789279141539", "ISSN" : "0", "abstract" : "Aim The European Red List is a review of the conservation status of ca. 6,000 European species (dragonflies, butterflies, freshwater fishes, reptiles, amphibians, mammals and selected groups of beetles, molluscs, and vascular plants) according to the IUCN regional Red Listing guidelines. It identifies species that are threatened by extinction at the regional level \u2013 so that appropriate conservation action can be taken to improve their status. This Red List publication summarises the results concerning the European dragonflies. Scope All dragonfly species native to Europe are included, except those confined to northern Caucasus. The geographic scope is continent-wide, extending from Iceland in the west to the Urals in the east, and from Franz Josef Land in the north to the Mediterranean and the Canary Islands in the south. The Caucasian region is not included. Red List assessments were made at two regional levels: for geographical Europe, and for the 27 current Member States of the European Union. Status assessment The status of all species was assessed using the IUCN Red List Criteria (IUCN 2001). This is the world\u2019s most widely accepted system for measuring extinction risk. All assessments followed the Guidelines for Application of IUCN Red List Criteria at Regional Levels (IUCN 2003). Preliminary regional assessments were made by Jean-Pierre Boudot and Vincent Kalkman. These assessments were then evaluated by Rafa\u0142 Bernard, Klaus- J\u00fcrgen Conze, Geert De Knijf, Elena Dyatlova, S\u00f3nia Ferreira, Milo\u0161 Jovi\u0107, J\u00fcrgen Ott, Elisa Riservato and G\u00f6ran Sahl\u00e9n during a workshop held in Faro, Portugal and through correspondence with relevant experts. The assessments are available on the European Red List website and internet platform: http://ec.europa.eu/ environment/nature/conservation/species/redlist and http://www.iucnredlist.org/europe. Dragonflies in Europe Dragonflies are colourful, relatively large, and well-known insects. Their larvae live in freshwater habitats such as lakes, bogs, seepages, rivers and springs. Dragonflies occur almost everywhere in Europe, but the highest species diversity is found in the southern half, with the highest numbers in parts of southern France, the footland of the Alps and parts of the Balkan Peninsula. Europe holds 138 species, only three of which are not found in the 27 member states of the EU. Five species were regarded as Not Applicable, as they have no stable populations in Europe. Two species (Cordulegaster helladica an\u2026", "author" : [ { "dropping-particle" : "", "family" : "Kalkman", "given" : "V.J.", "non-dropping-particle" : "", "parse-names" : false, "suffix" : "" }, { "dropping-particle" : "", "family" : "Boudot", "given" : "J.-P.", "non-dropping-particle" : "", "parse-names" : false, "suffix" : "" }, { "dropping-particle" : "", "family" : "Bernard", "given" : "R.", "non-dropping-particle" : "", "parse-names" : false, "suffix" : "" }, { "dropping-particle" : "", "family" : "Conze", "given" : "K.-J.", "non-dropping-particle" : "", "parse-names" : false, "suffix" : "" }, { "dropping-particle" : "", "family" : "Knijf", "given" : "G.", "non-dropping-particle" : "De", "parse-names" : false, "suffix" : "" }, { "dropping-particle" : "", "family" : "Dyatlova", "given" : "E.", "non-dropping-particle" : "", "parse-names" : false, "suffix" : "" }, { "dropping-particle" : "", "family" : "Ferreira", "given" : "S.", "non-dropping-particle" : "", "parse-names" : false, "suffix" : "" }, { "dropping-particle" : "", "family" : "Jovic", "given" : "M.", "non-dropping-particle" : "", "parse-names" : false, "suffix" : "" }, { "dropping-particle" : "", "family" : "Ott", "given" : "J.", "non-dropping-particle" : "", "parse-names" : false, "suffix" : "" }, { "dropping-particle" : "", "family" : "Riservato", "given" : "E.", "non-dropping-particle" : "", "parse-names" : false, "suffix" : "" }, { "dropping-particle" : "", "family" : "Sahl\u00e9n", "given" : "G.", "non-dropping-particle" : "", "parse-names" : false, "suffix" : "" } ], "id" : "ITEM-2", "issued" : { "date-parts" : [ [ "2010" ] ] }, "number-of-pages" : "30", "title" : "European Red List of Dragonflies", "type" : "book" }, "uris" : [ "http://www.mendeley.com/documents/?uuid=9519ef67-dab0-4046-a043-82b030db4c7a" ] } ], "mendeley" : { "formattedCitation" : "(Kalkman et al., 2010; Sahl\u00e9n, Bernard, A., Ketelaar, &amp; Suhling, 2004)", "plainTextFormattedCitation" : "(Kalkman et al., 2010; Sahl\u00e9n, Bernard, A., Ketelaar, &amp; Suhling, 2004)", "previouslyFormattedCitation" : "(Kalkman et al., 2010; Sahl\u00e9n, Bernard, A., Ketelaar, &amp; Suhling, 2004)" }, "properties" : {  }, "schema" : "https://github.com/citation-style-language/schema/raw/master/csl-citation.json" }</w:instrText>
      </w:r>
      <w:r>
        <w:rPr>
          <w:lang w:eastAsia="fr-FR"/>
        </w:rPr>
        <w:fldChar w:fldCharType="separate"/>
      </w:r>
      <w:r w:rsidRPr="00193C7B">
        <w:rPr>
          <w:lang w:eastAsia="fr-FR"/>
        </w:rPr>
        <w:t xml:space="preserve">(Kalkman </w:t>
      </w:r>
      <w:r w:rsidR="00301BD0" w:rsidRPr="00301BD0">
        <w:rPr>
          <w:i/>
          <w:lang w:eastAsia="fr-FR"/>
        </w:rPr>
        <w:t>et al.</w:t>
      </w:r>
      <w:r w:rsidRPr="00193C7B">
        <w:rPr>
          <w:lang w:eastAsia="fr-FR"/>
        </w:rPr>
        <w:t>, 2010; Sahlén</w:t>
      </w:r>
      <w:r>
        <w:rPr>
          <w:lang w:eastAsia="fr-FR"/>
        </w:rPr>
        <w:t xml:space="preserve"> </w:t>
      </w:r>
      <w:r w:rsidR="00301BD0" w:rsidRPr="00301BD0">
        <w:rPr>
          <w:i/>
          <w:lang w:eastAsia="fr-FR"/>
        </w:rPr>
        <w:t>et al.</w:t>
      </w:r>
      <w:r w:rsidRPr="00193C7B">
        <w:rPr>
          <w:lang w:eastAsia="fr-FR"/>
        </w:rPr>
        <w:t>, 2004)</w:t>
      </w:r>
      <w:r>
        <w:rPr>
          <w:lang w:eastAsia="fr-FR"/>
        </w:rPr>
        <w:fldChar w:fldCharType="end"/>
      </w:r>
      <w:r>
        <w:rPr>
          <w:lang w:eastAsia="fr-FR"/>
        </w:rPr>
        <w:t xml:space="preserve">, particularly in the south of Europe due to the dessication of their habitats. Overall, 24% of assessed populations are declining (only 12% of species have not been assessed). At least in parts of Europe, some of the species of dragonflies considered threatened have recovered since the 1990s as result of improved water management </w:t>
      </w:r>
      <w:r>
        <w:rPr>
          <w:lang w:eastAsia="fr-FR"/>
        </w:rPr>
        <w:fldChar w:fldCharType="begin" w:fldLock="1"/>
      </w:r>
      <w:r>
        <w:rPr>
          <w:lang w:eastAsia="fr-FR"/>
        </w:rPr>
        <w:instrText>ADDIN CSL_CITATION { "citationItems" : [ { "id" : "ITEM-1", "itemData" : { "DOI" : "10.2779/84650", "ISBN" : "9789279141539", "ISSN" : "0", "abstract" : "Aim The European Red List is a review of the conservation status of ca. 6,000 European species (dragonflies, butterflies, freshwater fishes, reptiles, amphibians, mammals and selected groups of beetles, molluscs, and vascular plants) according to the IUCN regional Red Listing guidelines. It identifies species that are threatened by extinction at the regional level \u2013 so that appropriate conservation action can be taken to improve their status. This Red List publication summarises the results concerning the European dragonflies. Scope All dragonfly species native to Europe are included, except those confined to northern Caucasus. The geographic scope is continent-wide, extending from Iceland in the west to the Urals in the east, and from Franz Josef Land in the north to the Mediterranean and the Canary Islands in the south. The Caucasian region is not included. Red List assessments were made at two regional levels: for geographical Europe, and for the 27 current Member States of the European Union. Status assessment The status of all species was assessed using the IUCN Red List Criteria (IUCN 2001). This is the world\u2019s most widely accepted system for measuring extinction risk. All assessments followed the Guidelines for Application of IUCN Red List Criteria at Regional Levels (IUCN 2003). Preliminary regional assessments were made by Jean-Pierre Boudot and Vincent Kalkman. These assessments were then evaluated by Rafa\u0142 Bernard, Klaus- J\u00fcrgen Conze, Geert De Knijf, Elena Dyatlova, S\u00f3nia Ferreira, Milo\u0161 Jovi\u0107, J\u00fcrgen Ott, Elisa Riservato and G\u00f6ran Sahl\u00e9n during a workshop held in Faro, Portugal and through correspondence with relevant experts. The assessments are available on the European Red List website and internet platform: http://ec.europa.eu/ environment/nature/conservation/species/redlist and http://www.iucnredlist.org/europe. Dragonflies in Europe Dragonflies are colourful, relatively large, and well-known insects. Their larvae live in freshwater habitats such as lakes, bogs, seepages, rivers and springs. Dragonflies occur almost everywhere in Europe, but the highest species diversity is found in the southern half, with the highest numbers in parts of southern France, the footland of the Alps and parts of the Balkan Peninsula. Europe holds 138 species, only three of which are not found in the 27 member states of the EU. Five species were regarded as Not Applicable, as they have no stable populations in Europe. Two species (Cordulegaster helladica an\u2026", "author" : [ { "dropping-particle" : "", "family" : "Kalkman", "given" : "V.J.", "non-dropping-particle" : "", "parse-names" : false, "suffix" : "" }, { "dropping-particle" : "", "family" : "Boudot", "given" : "J.-P.", "non-dropping-particle" : "", "parse-names" : false, "suffix" : "" }, { "dropping-particle" : "", "family" : "Bernard", "given" : "R.", "non-dropping-particle" : "", "parse-names" : false, "suffix" : "" }, { "dropping-particle" : "", "family" : "Conze", "given" : "K.-J.", "non-dropping-particle" : "", "parse-names" : false, "suffix" : "" }, { "dropping-particle" : "", "family" : "Knijf", "given" : "G.", "non-dropping-particle" : "De", "parse-names" : false, "suffix" : "" }, { "dropping-particle" : "", "family" : "Dyatlova", "given" : "E.", "non-dropping-particle" : "", "parse-names" : false, "suffix" : "" }, { "dropping-particle" : "", "family" : "Ferreira", "given" : "S.", "non-dropping-particle" : "", "parse-names" : false, "suffix" : "" }, { "dropping-particle" : "", "family" : "Jovic", "given" : "M.", "non-dropping-particle" : "", "parse-names" : false, "suffix" : "" }, { "dropping-particle" : "", "family" : "Ott", "given" : "J.", "non-dropping-particle" : "", "parse-names" : false, "suffix" : "" }, { "dropping-particle" : "", "family" : "Riservato", "given" : "E.", "non-dropping-particle" : "", "parse-names" : false, "suffix" : "" }, { "dropping-particle" : "", "family" : "Sahl\u00e9n", "given" : "G.", "non-dropping-particle" : "", "parse-names" : false, "suffix" : "" } ], "id" : "ITEM-1", "issued" : { "date-parts" : [ [ "2010" ] ] }, "number-of-pages" : "30", "title" : "European Red List of Dragonflies", "type" : "book" }, "uris" : [ "http://www.mendeley.com/documents/?uuid=9519ef67-dab0-4046-a043-82b030db4c7a" ] } ], "mendeley" : { "formattedCitation" : "(Kalkman et al., 2010)", "plainTextFormattedCitation" : "(Kalkman et al., 2010)", "previouslyFormattedCitation" : "(Kalkman et al., 2010)" }, "properties" : {  }, "schema" : "https://github.com/citation-style-language/schema/raw/master/csl-citation.json" }</w:instrText>
      </w:r>
      <w:r>
        <w:rPr>
          <w:lang w:eastAsia="fr-FR"/>
        </w:rPr>
        <w:fldChar w:fldCharType="separate"/>
      </w:r>
      <w:r>
        <w:rPr>
          <w:lang w:eastAsia="fr-FR"/>
        </w:rPr>
        <w:t xml:space="preserve">(Kalkman </w:t>
      </w:r>
      <w:r w:rsidR="00301BD0" w:rsidRPr="00301BD0">
        <w:rPr>
          <w:i/>
          <w:lang w:eastAsia="fr-FR"/>
        </w:rPr>
        <w:t>et al.</w:t>
      </w:r>
      <w:r>
        <w:rPr>
          <w:lang w:eastAsia="fr-FR"/>
        </w:rPr>
        <w:t>, 2010)</w:t>
      </w:r>
      <w:r>
        <w:rPr>
          <w:lang w:eastAsia="fr-FR"/>
        </w:rPr>
        <w:fldChar w:fldCharType="end"/>
      </w:r>
      <w:r>
        <w:rPr>
          <w:lang w:eastAsia="fr-FR"/>
        </w:rPr>
        <w:t xml:space="preserve">. The number of Plecoptera species decreased due to water quality degradation and physical alteration of streams and rivers, particularly those inhabiting lowland rivers of industrialized Central European countries </w:t>
      </w:r>
      <w:r>
        <w:rPr>
          <w:lang w:eastAsia="fr-FR"/>
        </w:rPr>
        <w:fldChar w:fldCharType="begin" w:fldLock="1"/>
      </w:r>
      <w:r>
        <w:rPr>
          <w:lang w:eastAsia="fr-FR"/>
        </w:rPr>
        <w:instrText>ADDIN CSL_CITATION { "citationItems" : [ { "id" : "ITEM-1", "itemData" : { "DOI" : "10.1007/s10750-007-9031-3", "ISBN" : "0018-8158\\r1573-5117", "ISSN" : "00188158", "abstract" : "Plecoptera, or stoneflies, is a small order of hemimetabolous insects: according to our data, more than 3,497 species have been described so far in the world. The total number of species has enor- mously increased in the last 30 years (2,000 species estimated in 1976) and, if the trend continues, then it will nearly double in the near future. The order is divided into the suborders Arctoperlaria and Antarct- operlaria, and includes 16 families: 12 arctoperlarian and 4 antarctoperlarian. The Arctoperlaria account for a total number of 3,179 species, and Antarctop- erlaria, only 318 species. The total number of genera is 286. We give in this article the estimated number of species for each family. The fauna and diversity of stonefly in North America (650 species reported) and Europe (426 species) are best known. Nevertheless, in the last 25 years, a mean of 2.6 Plecoptera species per year were described in Europe. Stonefly-faunas of Australia (191 species, Tasmania included) and New Zealand (104 species) are relatively well-known, while our knowledge of the Plecoptera of Central and South America (95 and 378 species respectively) is poor and still not representative of the real diversity. Africa has a reduced stonefly fauna (126 species). Asian stonefly diversity (approximately 1,527 spe- cies) is much greater than that of Europe or North America despite the fact that, except for Japan and Asiatic Russia that have been well studied, our knowledge of the remaining Asiatic areas is extre- mely poor. Even though our data indicate the Holarctic Region as the diversity hot-spot for the order, the analysis of the specific diversity divided by family suggests also an important role of tropical stoneflies.", "author" : [ { "dropping-particle" : "", "family" : "Fochetti", "given" : "Romolo", "non-dropping-particle" : "", "parse-names" : false, "suffix" : "" }, { "dropping-particle" : "", "family" : "Tierno De Figueroa", "given" : "Jos\u00e9 Manuel", "non-dropping-particle" : "", "parse-names" : false, "suffix" : "" } ], "container-title" : "Hydrobiologia", "id" : "ITEM-1", "issue" : "1", "issued" : { "date-parts" : [ [ "2008" ] ] }, "page" : "365-377", "title" : "Global diversity of stoneflies (Plecoptera; Insecta) in freshwater", "type" : "article-journal", "volume" : "595" }, "uris" : [ "http://www.mendeley.com/documents/?uuid=6c6d7fae-5b85-301a-a704-f0311382a8b3" ] } ], "mendeley" : { "formattedCitation" : "(Fochetti &amp; Tierno De Figueroa, 2008)", "plainTextFormattedCitation" : "(Fochetti &amp; Tierno De Figueroa, 2008)", "previouslyFormattedCitation" : "(Fochetti &amp; Tierno De Figueroa, 2008)" }, "properties" : {  }, "schema" : "https://github.com/citation-style-language/schema/raw/master/csl-citation.json" }</w:instrText>
      </w:r>
      <w:r>
        <w:rPr>
          <w:lang w:eastAsia="fr-FR"/>
        </w:rPr>
        <w:fldChar w:fldCharType="separate"/>
      </w:r>
      <w:r>
        <w:rPr>
          <w:lang w:eastAsia="fr-FR"/>
        </w:rPr>
        <w:t>(Fochetti &amp; Tierno De Figueroa, 2008)</w:t>
      </w:r>
      <w:r>
        <w:rPr>
          <w:lang w:eastAsia="fr-FR"/>
        </w:rPr>
        <w:fldChar w:fldCharType="end"/>
      </w:r>
      <w:r>
        <w:rPr>
          <w:lang w:eastAsia="fr-FR"/>
        </w:rPr>
        <w:t xml:space="preserve">. </w:t>
      </w:r>
      <w:r>
        <w:rPr>
          <w:i/>
          <w:lang w:eastAsia="fr-FR"/>
        </w:rPr>
        <w:t xml:space="preserve">Taeniopteryx araneoides </w:t>
      </w:r>
      <w:r>
        <w:rPr>
          <w:lang w:eastAsia="fr-FR"/>
        </w:rPr>
        <w:t xml:space="preserve">(Klapálek) and </w:t>
      </w:r>
      <w:r>
        <w:rPr>
          <w:i/>
          <w:lang w:eastAsia="fr-FR"/>
        </w:rPr>
        <w:t>Oemopteryx loewi</w:t>
      </w:r>
      <w:r>
        <w:rPr>
          <w:lang w:eastAsia="fr-FR"/>
        </w:rPr>
        <w:t xml:space="preserve"> (Albarda), once common in large Central European rivers, are now extinct </w:t>
      </w:r>
      <w:r>
        <w:rPr>
          <w:lang w:eastAsia="fr-FR"/>
        </w:rPr>
        <w:fldChar w:fldCharType="begin" w:fldLock="1"/>
      </w:r>
      <w:r>
        <w:rPr>
          <w:lang w:eastAsia="fr-FR"/>
        </w:rPr>
        <w:instrText>ADDIN CSL_CITATION { "citationItems" : [ { "id" : "ITEM-1", "itemData" : { "author" : [ { "dropping-particle" : "", "family" : "Zwick", "given" : "P", "non-dropping-particle" : "", "parse-names" : false, "suffix" : "" } ], "container-title" : "Limnologica - Ecology and Management of Inland Waters", "id" : "ITEM-1", "issued" : { "date-parts" : [ [ "2004" ] ] }, "page" : "315-348", "title" : "Key to the West Paleartic genera of stoneflies (Plecoptera) in the larval stage", "type" : "article-journal", "volume" : "34" }, "uris" : [ "http://www.mendeley.com/documents/?uuid=d76b3328-33ad-4198-a0bb-524e6f7e7cfe", "http://www.mendeley.com/documents/?uuid=14106738-a3c7-419d-a3b0-636d40ee55e9" ] } ], "mendeley" : { "formattedCitation" : "(Zwick, 2004)", "plainTextFormattedCitation" : "(Zwick, 2004)", "previouslyFormattedCitation" : "(Zwick, 2004)" }, "properties" : {  }, "schema" : "https://github.com/citation-style-language/schema/raw/master/csl-citation.json" }</w:instrText>
      </w:r>
      <w:r>
        <w:rPr>
          <w:lang w:eastAsia="fr-FR"/>
        </w:rPr>
        <w:fldChar w:fldCharType="separate"/>
      </w:r>
      <w:r>
        <w:rPr>
          <w:lang w:eastAsia="fr-FR"/>
        </w:rPr>
        <w:t>(Zwick, 2004)</w:t>
      </w:r>
      <w:r>
        <w:rPr>
          <w:lang w:eastAsia="fr-FR"/>
        </w:rPr>
        <w:fldChar w:fldCharType="end"/>
      </w:r>
      <w:r>
        <w:rPr>
          <w:lang w:eastAsia="fr-FR"/>
        </w:rPr>
        <w:t xml:space="preserve">. These are among the very few documented cases of extinction in insects. Although some invertebrate species have been lost in British rivers since 1800 (four out of 30 stoneflies, three out of 37 dragonflies, three out of 193 cais, and six out of 386 water beetles), the diversity of invertebrate communities has overall increased in recent decades largely due to improvements in wastewater treatment </w:t>
      </w:r>
      <w:r>
        <w:rPr>
          <w:lang w:eastAsia="fr-FR"/>
        </w:rPr>
        <w:fldChar w:fldCharType="begin" w:fldLock="1"/>
      </w:r>
      <w:r>
        <w:rPr>
          <w:lang w:eastAsia="fr-FR"/>
        </w:rPr>
        <w:instrText>ADDIN CSL_CITATION { "citationItems" : [ { "id" : "ITEM-1", "itemData" : { "author" : [ { "dropping-particle" : "", "family" : "Moss", "given" : "B.", "non-dropping-particle" : "", "parse-names" : false, "suffix" : "" } ], "container-title" : "Freshwater Ecology, Biodiversity Report Card Paper 17", "id" : "ITEM-1", "issued" : { "date-parts" : [ [ "2015" ] ] }, "page" : "1-63", "title" : "Biodiversity climate change impacts report card technical paper: Freshwaters, climate change and UK conservation", "type" : "article-journal" }, "uris" : [ "http://www.mendeley.com/documents/?uuid=b5f96e5b-8382-3e11-9601-75bfdb7c97a5" ] } ], "mendeley" : { "formattedCitation" : "(Moss, 2015)", "plainTextFormattedCitation" : "(Moss, 2015)", "previouslyFormattedCitation" : "(Moss, 2015)" }, "properties" : {  }, "schema" : "https://github.com/citation-style-language/schema/raw/master/csl-citation.json" }</w:instrText>
      </w:r>
      <w:r>
        <w:rPr>
          <w:lang w:eastAsia="fr-FR"/>
        </w:rPr>
        <w:fldChar w:fldCharType="separate"/>
      </w:r>
      <w:r w:rsidRPr="00193C7B">
        <w:rPr>
          <w:lang w:eastAsia="fr-FR"/>
        </w:rPr>
        <w:t>(Moss, 2015)</w:t>
      </w:r>
      <w:r>
        <w:rPr>
          <w:lang w:eastAsia="fr-FR"/>
        </w:rPr>
        <w:fldChar w:fldCharType="end"/>
      </w:r>
      <w:r>
        <w:rPr>
          <w:lang w:eastAsia="fr-FR"/>
        </w:rPr>
        <w:t xml:space="preserve">. Family level richness increased on average by nearly 20% from 1991 to 2008, particularly in urban catchments, with a widespread shift towards taxa of well-oxygenated and less polluted waters. </w:t>
      </w:r>
    </w:p>
    <w:p w14:paraId="4E9DE5FA" w14:textId="77777777" w:rsidR="0048205B" w:rsidRDefault="0048205B" w:rsidP="00AE389F">
      <w:pPr>
        <w:spacing w:after="0"/>
        <w:rPr>
          <w:lang w:eastAsia="fr-FR"/>
        </w:rPr>
      </w:pPr>
    </w:p>
    <w:p w14:paraId="1A8C92E5" w14:textId="77777777" w:rsidR="0048205B" w:rsidRDefault="0048205B" w:rsidP="00AE389F">
      <w:pPr>
        <w:spacing w:after="0"/>
        <w:rPr>
          <w:b/>
          <w:i/>
        </w:rPr>
      </w:pPr>
      <w:r>
        <w:rPr>
          <w:b/>
          <w:i/>
        </w:rPr>
        <w:t>Drivers of change</w:t>
      </w:r>
    </w:p>
    <w:p w14:paraId="1DEC2453" w14:textId="69226D17" w:rsidR="0048205B" w:rsidRDefault="0048205B" w:rsidP="00AE389F">
      <w:pPr>
        <w:rPr>
          <w:lang w:eastAsia="fr-FR"/>
        </w:rPr>
      </w:pPr>
      <w:r>
        <w:rPr>
          <w:lang w:eastAsia="fr-FR"/>
        </w:rPr>
        <w:t xml:space="preserve">Water pollution, including nitrates and phosphates from agricultural sources, are the main threat to freshwater invertebrates (e.g. </w:t>
      </w:r>
      <w:r>
        <w:rPr>
          <w:lang w:eastAsia="fr-FR"/>
        </w:rPr>
        <w:fldChar w:fldCharType="begin" w:fldLock="1"/>
      </w:r>
      <w:r>
        <w:rPr>
          <w:lang w:eastAsia="fr-FR"/>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publisher" : "Luxembourg: Publications Office of the European Union", "title" : "European Red List of Non-marine Molluscs", "type" : "book" }, "uris" : [ "http://www.mendeley.com/documents/?uuid=a88fce8e-18ed-3734-aeee-2d51145263a6" ] } ], "mendeley" : { "formattedCitation" : "(Cuttelod et al., 2011b)", "plainTextFormattedCitation" : "(Cuttelod et al., 2011b)", "previouslyFormattedCitation" : "(Cuttelod et al., 2011b)" }, "properties" : {  }, "schema" : "https://github.com/citation-style-language/schema/raw/master/csl-citation.json" }</w:instrText>
      </w:r>
      <w:r>
        <w:rPr>
          <w:lang w:eastAsia="fr-FR"/>
        </w:rPr>
        <w:fldChar w:fldCharType="separate"/>
      </w:r>
      <w:r w:rsidRPr="00974179">
        <w:rPr>
          <w:lang w:eastAsia="fr-FR"/>
        </w:rPr>
        <w:t xml:space="preserve">Cuttelod </w:t>
      </w:r>
      <w:r w:rsidR="00301BD0" w:rsidRPr="00301BD0">
        <w:rPr>
          <w:i/>
          <w:lang w:eastAsia="fr-FR"/>
        </w:rPr>
        <w:t>et al.</w:t>
      </w:r>
      <w:r w:rsidR="00F96670">
        <w:rPr>
          <w:lang w:eastAsia="fr-FR"/>
        </w:rPr>
        <w:t xml:space="preserve">, </w:t>
      </w:r>
      <w:r w:rsidRPr="00974179">
        <w:rPr>
          <w:lang w:eastAsia="fr-FR"/>
        </w:rPr>
        <w:t>2011</w:t>
      </w:r>
      <w:r>
        <w:rPr>
          <w:lang w:eastAsia="fr-FR"/>
        </w:rPr>
        <w:fldChar w:fldCharType="end"/>
      </w:r>
      <w:r>
        <w:rPr>
          <w:lang w:eastAsia="fr-FR"/>
        </w:rPr>
        <w:t xml:space="preserve">). Habitat modifications linked to change of flow patterns as a result of dam construction and, specifically in Europe, as a result of water abstraction for domestic supplies and crop irrigation, threaten about 26% of freshwater invertebrate species. In addition, habitat modifications due to change in land use, including decline of riparian macrophytes as a result of floodplain drainage, for example for housing development projects, are responsible for 19% of threatened freshwater species. A review by Stendera and co-authors </w:t>
      </w:r>
      <w:r>
        <w:rPr>
          <w:lang w:eastAsia="fr-FR"/>
        </w:rPr>
        <w:fldChar w:fldCharType="begin" w:fldLock="1"/>
      </w:r>
      <w:r>
        <w:rPr>
          <w:lang w:eastAsia="fr-FR"/>
        </w:rPr>
        <w:instrText xml:space="preserve">ADDIN CSL_CITATION { "citationItems" : [ { "id" : "ITEM-1", "itemData" : { "DOI" : "10.1007/s10750-012-1183-0", "ISBN" : "0018-8158", "ISSN" : "00188158", "PMID" : "3304", "abstract" : "The present review with focus on the last; ; decade (2000\u20132010) aims to (i) collecting the major; ; hypotheses explaining freshwater biodiversity patterns, (ii) identifying the main stressors affecting; ; freshwater biodiversity, and (iii) revealing information gaps regarding ecosystem types, organism groups,; ; spatial and temporal scales to highlight research needs; ; to better propose sound conservation measures. The; ; comparative analysis addresses six organism groups; ; ranging from microorganisms to fish in basins, rivers,; ; lakes, wetlands, ponds and groundwater. Short-term; ; studies at ecoregion and catchment scale focusing on; ; invertebrates, macrophytes and fish in Palaearctic and; ; Nearctic regions dominated. The most frequent; ; hypotheses tested were the landscape filter concept,; ; the species\u2013area relationship, the metacommunity; ; concept. Dominating natural drivers were area, heterogeneity and disturbance. Land use, eutrophication; ; and habitat destruction were identified as most; ; important stressors. Generally, freshwater biodiversity; ; declined in response to these stressors in contrast to; ; increasing biodiversity determined by natural drivers; ; across all ecosystems. Preferred organism groups were; ; fish and invertebrates, most frequently studied in; ; rivers, in contrast to smaller organisms (e.g. bacteria); ; and, e.g. groundwater being underrepresented.; ; Hypotheses originating from the last century are still; ; tested in freshwater research, while novel concepts are; ; either missing or untested. Protection of freshwater; ; biodiversity is the ultimate challenge since it support", "author" : [ { "dropping-particle" : "", "family" : "Stendera", "given" : "S.", "non-dropping-particle" : "", "parse-names" : false, "suffix" : "" }, { "dropping-particle" : "", "family" : "Adrian", "given" : "R.", "non-dropping-particle" : "", "parse-names" : false, "suffix" : "" }, { "dropping-particle" : "", "family" </w:instrText>
      </w:r>
      <w:r w:rsidRPr="009E2FD7">
        <w:rPr>
          <w:lang w:eastAsia="fr-FR"/>
        </w:rPr>
        <w:instrText>: "Bonada", "given" : "N.", "non-dropping-particle" : "", "parse-names" : false, "suffix" : "" }, { "dropping-particle" : "", "family" : "Ca\u00f1edo-Arg\u00fcelles", "given" : "M.", "non-dropping-particle" : "", "parse-names" : false, "suffix" : "" }, { "dropping-particle" : "", "family" : "Hugueny", "given" : "B.", "non-dropping-particle" : "", "parse-names" : false, "suffix" : "" }, { "dropping-particle" : "", "family" : "Januschke", "given" : "K.", "non-dropping-particle" : "", "parse-names" : false, "suffix" : "" }, { "dropping-particle" : "", "family" : "Pletterbauer", "given" : "F.", "non-dropping-particle" : "", "parse-names" : false, "suffix" : "" }, { "dropping-particle" : "", "family" : "Hering", "given" : "D.", "non-dropping-particle" : "", "parse-names" : false, "suffix" : "" } ], "container-title" : "Hydrobiologia", "id" : "ITEM-1", "issue" : "1", "issued" : { "date-parts" : [ [ "2012" ] ] }, "page" : "1-28", "title" : "Drivers and stressors of freshwater biodiversity patterns across different ecosystems and scales: A review", "type" : "article-journal", "volume" : "696" }, "uris" : [ "http://www.mendeley.com/documents/?uuid=80bb18b8-10ae-34d7-b5fa-2962d1f3faf1" ] } ], "mendeley" : { "formattedCitation" : "(Stendera et al., 2012)", "plainTextFormattedCitation" : "(Stendera et al., 2012)", "previouslyFormattedCitation" : "(Stendera et al., 2012)" }, "properties" : {  }, "schema" : "https://github.com/citation-style-language/schema/raw/master/csl-citation.json" }</w:instrText>
      </w:r>
      <w:r>
        <w:rPr>
          <w:lang w:eastAsia="fr-FR"/>
        </w:rPr>
        <w:fldChar w:fldCharType="separate"/>
      </w:r>
      <w:r>
        <w:rPr>
          <w:lang w:eastAsia="fr-FR"/>
        </w:rPr>
        <w:t>(2012)</w:t>
      </w:r>
      <w:r>
        <w:rPr>
          <w:lang w:eastAsia="fr-FR"/>
        </w:rPr>
        <w:fldChar w:fldCharType="end"/>
      </w:r>
      <w:r>
        <w:rPr>
          <w:lang w:eastAsia="fr-FR"/>
        </w:rPr>
        <w:t xml:space="preserve"> showed an overall decreasing trend in abundance, richness and diversity of invertebrates due to all these stressors, predominantly land use, eutrophication, and habitat destruction. </w:t>
      </w:r>
    </w:p>
    <w:p w14:paraId="073A426C" w14:textId="17BF1884" w:rsidR="0048205B" w:rsidRDefault="0048205B" w:rsidP="00AE389F">
      <w:pPr>
        <w:rPr>
          <w:rFonts w:cs="Times New Roman"/>
        </w:rPr>
      </w:pPr>
      <w:r>
        <w:rPr>
          <w:lang w:eastAsia="fr-FR"/>
        </w:rPr>
        <w:t>Alien species introduced as a result of human activities were also found to have a role in causing a decrease and change in invertebrate community structure. For example, invasions of amphipod species from Ponto-Caspian rivers were enabled by the creation of canal networks interconnecting the major Eastern and Western European river systems since the late 1700s and later enhanced by intentional transfers of potential fish food organisms to hydropower reservoirs. The rate and range of the invasions have dramatically increased since the late 1980s and in the 2000s across these three subregions and many river communities are undergoing major change with the aggressive expansion of</w:t>
      </w:r>
      <w:r>
        <w:rPr>
          <w:rFonts w:ascii="Arial" w:hAnsi="Arial" w:cs="Arial"/>
          <w:b/>
          <w:bCs/>
          <w:i/>
          <w:iCs/>
          <w:color w:val="222222"/>
          <w:sz w:val="21"/>
          <w:szCs w:val="21"/>
          <w:shd w:val="clear" w:color="auto" w:fill="FFFFFF"/>
        </w:rPr>
        <w:t xml:space="preserve"> </w:t>
      </w:r>
      <w:r>
        <w:rPr>
          <w:bCs/>
          <w:i/>
          <w:iCs/>
          <w:lang w:eastAsia="fr-FR"/>
        </w:rPr>
        <w:t>Dikerogammarus</w:t>
      </w:r>
      <w:r>
        <w:rPr>
          <w:b/>
          <w:bCs/>
          <w:i/>
          <w:iCs/>
          <w:lang w:eastAsia="fr-FR"/>
        </w:rPr>
        <w:t> </w:t>
      </w:r>
      <w:r>
        <w:rPr>
          <w:i/>
          <w:lang w:eastAsia="fr-FR"/>
        </w:rPr>
        <w:t>villosus</w:t>
      </w:r>
      <w:r>
        <w:rPr>
          <w:lang w:eastAsia="fr-FR"/>
        </w:rPr>
        <w:t xml:space="preserve"> </w:t>
      </w:r>
      <w:r>
        <w:rPr>
          <w:lang w:eastAsia="fr-FR"/>
        </w:rPr>
        <w:fldChar w:fldCharType="begin" w:fldLock="1"/>
      </w:r>
      <w:r>
        <w:rPr>
          <w:lang w:eastAsia="fr-FR"/>
        </w:rPr>
        <w:instrText>ADDIN CSL_CITATION { "citationItems" : [ { "id" : "ITEM-1", "itemData" : { "DOI" : "10.1007/s10750-007-9020-6", "ISBN" : "0018-8158", "ISSN" : "00188158", "abstract" : "Amphipods are brooding peracaridan crustaceans whose young undergo direct development, with no independent larval dispersal stage. Most species are epibenthic, benthic, or subterranean. There are some 1,870 amphipod species and subspecies recognized from fresh or inland waters worldwide at the end of 2005. This accounts for 20% of the total known amphipod diversity. The actual diversity may still be several-fold. Amphipods are most abundant in cool and temperate environments; they are particularly diversified in subterranean environments and in running waters (fragmented habitats), and in temperate ancient lakes, but are notably rare in the tropics. Of the described freshwater taxa 70% are Palearctic, 13% Nearctic, 7% Neotropical, 6% Australasian and 3% Afrotropical. Approximately 45% of the taxa are subterranean; subterranean diversity is highest in the karst landscapes of Central and Southern Europe (e.g., Niphargidae), North America (Crangonyctidae), and Australia (Paramelitidae). The majority of Palearctic epigean amphipods are in the superfamily Gammaroidea, whereas talitroid amphipods (Hyalella) account for all Neotropic and much of the Nearctic epigean fauna. Major concentrations of endemic species diversity occur in Southern Europe, Lake Baikal, the Ponto-Caspian basin, Southern Australia (including Tasmania), and the south-eastern USA. Endemic family diversity is similarly centered in the Western Palearctic and Lake Baikal. Freshwater amphipods are greatly polyphyletic, continental invasions have taken place repeatedly in different time frames and regions of the world. In the recent decades, human mediated invasions of Ponto-Caspian amphipods have had great impacts on European fluvial ecosystems.", "author" : [ { "dropping-particle" : "", "family" : "V\u00e4in\u00f6l\u00e4", "given" : "R.", "non-dropping-particle" : "", "parse-names" : false, "suffix" : "" }, { "dropping-particle" : "", "family" : "Witt", "given" : "J. D.S.", "non-dropping-particle" : "", "parse-names" : false, "suffix" : "" }, { "dropping-particle" : "", "family" : "Grabowski", "given" : "M.", "non-dropping-particle" : "", "parse-names" : false, "suffix" : "" }, { "dropping-particle" : "", "family" : "Bradbury", "given" : "J. H.", "non-dropping-particle" : "", "parse-names" : false, "suffix" : "" }, { "dropping-particle" : "", "family" : "Jazdzewski", "given" : "K.", "non-dropping-particle" : "", "parse-names" : false, "suffix" : "" }, { "dropping-particle" : "", "family" : "Sket", "given" : "B.", "non-dropping-particle" : "", "parse-names" : false, "suffix" : "" } ], "container-title" : "Hydrobiologia", "id" : "ITEM-1", "issue" : "1", "issued" : { "date-parts" : [ [ "2008" ] ] }, "page" : "241-255", "title" : "Global diversity of amphipods (Amphipoda; Crustacea) in freshwater", "type" : "article-journal", "volume" : "595" }, "uris" : [ "http://www.mendeley.com/documents/?uuid=78cc1b36-29ab-4030-a0f2-56c70ca67064", "http://www.mendeley.com/documents/?uuid=e27a5555-7b52-4666-ba14-10f537952b56" ] } ], "mendeley" : { "formattedCitation" : "(V\u00e4in\u00f6l\u00e4 et al., 2008)", "plainTextFormattedCitation" : "(V\u00e4in\u00f6l\u00e4 et al., 2008)", "previouslyFormattedCitation" : "(V\u00e4in\u00f6l\u00e4 et al., 2008)" }, "properties" : {  }, "schema" : "https://github.com/citation-style-language/schema/raw/master/csl-citation.json" }</w:instrText>
      </w:r>
      <w:r>
        <w:rPr>
          <w:lang w:eastAsia="fr-FR"/>
        </w:rPr>
        <w:fldChar w:fldCharType="separate"/>
      </w:r>
      <w:r>
        <w:rPr>
          <w:lang w:eastAsia="fr-FR"/>
        </w:rPr>
        <w:t xml:space="preserve">(Väinölä </w:t>
      </w:r>
      <w:r w:rsidR="00301BD0" w:rsidRPr="00301BD0">
        <w:rPr>
          <w:i/>
          <w:lang w:eastAsia="fr-FR"/>
        </w:rPr>
        <w:t>et al.</w:t>
      </w:r>
      <w:r>
        <w:rPr>
          <w:lang w:eastAsia="fr-FR"/>
        </w:rPr>
        <w:t>, 2008)</w:t>
      </w:r>
      <w:r>
        <w:rPr>
          <w:lang w:eastAsia="fr-FR"/>
        </w:rPr>
        <w:fldChar w:fldCharType="end"/>
      </w:r>
      <w:r>
        <w:rPr>
          <w:lang w:eastAsia="fr-FR"/>
        </w:rPr>
        <w:t xml:space="preserve">. Another example is the North American euryhaline </w:t>
      </w:r>
      <w:r>
        <w:rPr>
          <w:i/>
          <w:lang w:eastAsia="fr-FR"/>
        </w:rPr>
        <w:t>Gammarus tigrinus</w:t>
      </w:r>
      <w:r>
        <w:rPr>
          <w:lang w:eastAsia="fr-FR"/>
        </w:rPr>
        <w:t xml:space="preserve">, which was introduced to Britain and then intentionally to Germany in 1957 to replace locally extinct native species and has since then broadly occupied river, lake, and estuarine habitats in Europe </w:t>
      </w:r>
      <w:r>
        <w:rPr>
          <w:lang w:eastAsia="fr-FR"/>
        </w:rPr>
        <w:fldChar w:fldCharType="begin" w:fldLock="1"/>
      </w:r>
      <w:r>
        <w:rPr>
          <w:lang w:eastAsia="fr-FR"/>
        </w:rPr>
        <w:instrText>ADDIN CSL_CITATION { "citationItems" : [ { "id" : "ITEM-1", "itemData" : { "DOI" : "10.1007/s10750-007-9020-6", "ISBN" : "0018-8158", "ISSN" : "00188158", "abstract" : "Amphipods are brooding peracaridan crustaceans whose young undergo direct development, with no independent larval dispersal stage. Most species are epibenthic, benthic, or subterranean. There are some 1,870 amphipod species and subspecies recognized from fresh or inland waters worldwide at the end of 2005. This accounts for 20% of the total known amphipod diversity. The actual diversity may still be several-fold. Amphipods are most abundant in cool and temperate environments; they are particularly diversified in subterranean environments and in running waters (fragmented habitats), and in temperate ancient lakes, but are notably rare in the tropics. Of the described freshwater taxa 70% are Palearctic, 13% Nearctic, 7% Neotropical, 6% Australasian and 3% Afrotropical. Approximately 45% of the taxa are subterranean; subterranean diversity is highest in the karst landscapes of Central and Southern Europe (e.g., Niphargidae), North America (Crangonyctidae), and Australia (Paramelitidae). The majority of Palearctic epigean amphipods are in the superfamily Gammaroidea, whereas talitroid amphipods (Hyalella) account for all Neotropic and much of the Nearctic epigean fauna. Major concentrations of endemic species diversity occur in Southern Europe, Lake Baikal, the Ponto-Caspian basin, Southern Australia (including Tasmania), and the south-eastern USA. Endemic family diversity is similarly centered in the Western Palearctic and Lake Baikal. Freshwater amphipods are greatly polyphyletic, continental invasions have taken place repeatedly in different time frames and regions of the world. In the recent decades, human mediated invasions of Ponto-Caspian amphipods have had great impacts on European fluvial ecosystems.", "author" : [ { "dropping-particle" : "", "family" : "V\u00e4in\u00f6l\u00e4", "given" : "R.", "non-dropping-particle" : "", "parse-names" : false, "suffix" : "" }, { "dropping-particle" : "", "family" : "Witt", "given" : "J. D.S.", "non-dropping-particle" : "", "parse-names" : false, "suffix" : "" }, { "dropping-particle" : "", "family" : "Grabowski", "given" : "M.", "non-dropping-particle" : "", "parse-names" : false, "suffix" : "" }, { "dropping-particle" : "", "family" : "Bradbury", "given" : "J. H.", "non-dropping-particle" : "", "parse-names" : false, "suffix" : "" }, { "dropping-particle" : "", "family" : "Jazdzewski", "given" : "K.", "non-dropping-particle" : "", "parse-names" : false, "suffix" : "" }, { "dropping-particle" : "", "family" : "Sket", "given" : "B.", "non-dropping-particle" : "", "parse-names" : false, "suffix" : "" } ], "container-title" : "Hydrobiologia", "id" : "ITEM-1", "issue" : "1", "issued" : { "date-parts" : [ [ "2008" ] ] }, "page" : "241-255", "title" : "Global diversity of amphipods (Amphipoda; Crustacea) in freshwater", "type" : "article-journal", "volume" : "595" }, "uris" : [ "http://www.mendeley.com/documents/?uuid=e27a5555-7b52-4666-ba14-10f537952b56", "http://www.mendeley.com/documents/?uuid=78cc1b36-29ab-4030-a0f2-56c70ca67064" ] } ], "mendeley" : { "formattedCitation" : "(V\u00e4in\u00f6l\u00e4 et al., 2008)", "plainTextFormattedCitation" : "(V\u00e4in\u00f6l\u00e4 et al., 2008)", "previouslyFormattedCitation" : "(V\u00e4in\u00f6l\u00e4 et al., 2008)" }, "properties" : {  }, "schema" : "https://github.com/citation-style-language/schema/raw/master/csl-citation.json" }</w:instrText>
      </w:r>
      <w:r>
        <w:rPr>
          <w:lang w:eastAsia="fr-FR"/>
        </w:rPr>
        <w:fldChar w:fldCharType="separate"/>
      </w:r>
      <w:r>
        <w:rPr>
          <w:lang w:eastAsia="fr-FR"/>
        </w:rPr>
        <w:t xml:space="preserve">(Väinölä </w:t>
      </w:r>
      <w:r w:rsidR="00301BD0" w:rsidRPr="00301BD0">
        <w:rPr>
          <w:i/>
          <w:lang w:eastAsia="fr-FR"/>
        </w:rPr>
        <w:t>et al.</w:t>
      </w:r>
      <w:r>
        <w:rPr>
          <w:lang w:eastAsia="fr-FR"/>
        </w:rPr>
        <w:t>, 2008)</w:t>
      </w:r>
      <w:r>
        <w:rPr>
          <w:lang w:eastAsia="fr-FR"/>
        </w:rPr>
        <w:fldChar w:fldCharType="end"/>
      </w:r>
      <w:r>
        <w:rPr>
          <w:lang w:eastAsia="fr-FR"/>
        </w:rPr>
        <w:t>. Some</w:t>
      </w:r>
      <w:r>
        <w:rPr>
          <w:i/>
          <w:lang w:eastAsia="fr-FR"/>
        </w:rPr>
        <w:t xml:space="preserve"> Mysids </w:t>
      </w:r>
      <w:r>
        <w:rPr>
          <w:lang w:eastAsia="fr-FR"/>
        </w:rPr>
        <w:t xml:space="preserve">autochthonous in the Ponto-Caspian region are also currently invading some aquatic ecosystems of Northern Europe </w:t>
      </w:r>
      <w:r>
        <w:rPr>
          <w:lang w:eastAsia="fr-FR"/>
        </w:rPr>
        <w:fldChar w:fldCharType="begin" w:fldLock="1"/>
      </w:r>
      <w:r>
        <w:rPr>
          <w:lang w:eastAsia="fr-FR"/>
        </w:rPr>
        <w:instrText>ADDIN CSL_CITATION { "citationItems" : [ { "id" : "ITEM-1", "itemData" : { "DOI" : "10.1139/f02-089", "ISBN" : "0706-652X", "ISSN" : "0706-652X", "abstract" : "There are about 100 nonindigenous species recorded in the Baltic Sea. Invasive species have resulted in major changes in nearshore ecosystems, especially in coastal lagoons and inlets that can be identified as \"centres of xenodiversity\". Fewer than 70 of these species have established reproducing populations. Dominant invasion vectors include unintentional introductions via ballast water, tank sediments, and hull fouling, aquaculture, and the construction of canals that have facilitated active or passive natural dispersal. Of the approximately 60 unintentionally introduced species with a known invasion history, 38 are transoceanic (including 19 Atlantic species of American origin) and 18 of Ponto-Caspian origin. Species that have caused economic damage to fisheries, shipping, and industry include the hydrozoan Cordylophora caspia, the barnacle Balanus improvisus, the cladoceran Cercopagis pengoi, and the bivalve Dreissena polymorpha. The Baltic Sea has served as a secondary source of nonindigenous species to the North American Great Lakes. Further study is warranted to quantify large-scale ecosystem changes in the Baltic associated with establishment and population growth of nonindigenous species and to prevent future invasions.", "author" : [ { "dropping-particle" : "", "family" : "Lepp\u00e4koski", "given" : "Erkki", "non-dropping-particle" : "", "parse-names" : false, "suffix" : "" }, { "dropping-particle" : "", "family" : "Gollasch", "given" : "Stephan", "non-dropping-particle" : "", "parse-names" : false, "suffix" : "" }, { "dropping-particle" : "", "family" : "Gruszka", "given" : "Piotr", "non-dropping-particle" : "", "parse-names" : false, "suffix" : "" }, { "dropping-particle" : "", "family" : "Ojaveer", "given" : "Henn", "non-dropping-particle" : "", "parse-names" : false, "suffix" : "" }, { "dropping-particle" : "", "family" : "Olenin", "given" : "Sergej", "non-dropping-particle" : "", "parse-names" : false, "suffix" : "" }, { "dropping-particle" : "", "family" : "Panov", "given" : "Vadim", "non-dropping-particle" : "", "parse-names" : false, "suffix" : "" } ], "container-title" : "Canadian Journal of Fisheries and Aquatic Sciences", "id" : "ITEM-1", "issue" : "7", "issued" : { "date-parts" : [ [ "2002" ] ] }, "page" : "1175-1188", "title" : "The Baltic - \u0097a sea of invaders", "type" : "article-journal", "volume" : "59" }, "uris" : [ "http://www.mendeley.com/documents/?uuid=d1747165-c815-4c5c-bb2f-489593aab28e" ] } ], "mendeley" : { "formattedCitation" : "(Lepp\u00e4koski et al., 2002)", "plainTextFormattedCitation" : "(Lepp\u00e4koski et al., 2002)", "previouslyFormattedCitation" : "(Lepp\u00e4koski et al., 2002)" }, "properties" : {  }, "schema" : "https://github.com/citation-style-language/schema/raw/master/csl-citation.json" }</w:instrText>
      </w:r>
      <w:r>
        <w:rPr>
          <w:lang w:eastAsia="fr-FR"/>
        </w:rPr>
        <w:fldChar w:fldCharType="separate"/>
      </w:r>
      <w:r>
        <w:rPr>
          <w:lang w:eastAsia="fr-FR"/>
        </w:rPr>
        <w:t xml:space="preserve">(Leppäkoski </w:t>
      </w:r>
      <w:r w:rsidR="00301BD0" w:rsidRPr="00301BD0">
        <w:rPr>
          <w:i/>
          <w:lang w:eastAsia="fr-FR"/>
        </w:rPr>
        <w:t>et al.</w:t>
      </w:r>
      <w:r>
        <w:rPr>
          <w:lang w:eastAsia="fr-FR"/>
        </w:rPr>
        <w:t>, 2002)</w:t>
      </w:r>
      <w:r>
        <w:rPr>
          <w:lang w:eastAsia="fr-FR"/>
        </w:rPr>
        <w:fldChar w:fldCharType="end"/>
      </w:r>
      <w:r>
        <w:rPr>
          <w:lang w:eastAsia="fr-FR"/>
        </w:rPr>
        <w:t xml:space="preserve">. The impact of these species on native lacustrine and riverine ecosystems can be severe, including a reduction in zooplankton abundance, with concomitant negative effects on higher consumers </w:t>
      </w:r>
      <w:r>
        <w:rPr>
          <w:lang w:eastAsia="fr-FR"/>
        </w:rPr>
        <w:fldChar w:fldCharType="begin" w:fldLock="1"/>
      </w:r>
      <w:r>
        <w:rPr>
          <w:lang w:eastAsia="fr-FR"/>
        </w:rPr>
        <w:instrText>ADDIN CSL_CITATION { "citationItems" : [ { "id" : "ITEM-1", "itemData" : { "DOI" : "10.1023/A:1003619631920", "ISBN" : "0018-8158", "ISSN" : "00188158", "PMID" : "1284", "abstract" : "A new Ponto\u2013Caspian invader, the mysid Hemimysis anomala G.O. Sars, 1907 (Crustacea: Mysidacea) was recor- ded for the first time in the Netherlands in 1997. In the summer of 1998 extremely high densities (&gt;6 ind. l\u22121) of this neozoon were recorded in one of the Biesbosch reservoirs (Honderd en Dertig). This high abundance can not be explained by a recent invasion. Either H. anomala reached the Netherlands via the River Rhine, probably aided by shipping, or through transport with ballast water from the Baltic or Black Sea. The invasion had dramatic effects on the zooplankton composition and abundance: from the end of August onwards hardly any Anomopoda,Ostracoda, Rotifera and invertebrate predators (Leptodora kindti and Bythotrephes longimanus)were present. Copepod densities, however, were not influenced. Chlorophyll-a concentrations were significantly lower compared to previous years, possibly the result of mysids feeding on the algae. Laboratory experiments revealed thatH. anomala is a voracious predator and also an omnivorous feeder. Life history characteristics and behaviour of H. anomala fit into generalmysid ecology. The hidden life style of H. anomala during the day makes it difficult to assess its present geographical distribution. More attention should therefore be given to appropriate sampling of this mysid. Because of its broad prey-size range H. anomalamay pose a threat to existing lake restoration programmes (biomanipulation) in the Netherlands. In addition to the records of the Biesbosch reservoirs,H. anomalawas found in the River Meuse and in reservoir Andijk, in the northern part of the Netherlands.", "author" : [ { "dropping-particle" : "", "family" : "Ketelaars", "given" : "Henk A M", "non-dropping-particle" : "", "parse-names" : false, "suffix" : "" }, { "dropping-particle" : "", "family" : "Lambregts-van De Clundert", "given" : "Francien E.", "non-dropping-particle" : "", "parse-names" : false, "suffix" : "" }, { "dropping-particle" : "", "family" : "Carpentier", "given" : "Corina J.", "non-dropping-particle" : "", "parse-names" : false, "suffix" : "" }, { "dropping-particle" : "", "family" : "Wagenvoort", "given" : "Arco J.", "non-dropping-particle" : "", "parse-names" : false, "suffix" : "" }, { "dropping-particle" : "", "family" : "Hoogenboezem", "given" : "Wim", "non-dropping-particle" : "", "parse-names" : false, "suffix" : "" } ], "container-title" : "Hydrobiologia", "id" : "ITEM-1", "issued" : { "date-parts" : [ [ "1999" ] ] }, "page" : "233-248", "title" : "Ecological effects of the mass occurrence of the Ponto-Caspian invader, Hemimysis anomala G.O. Sars, 1907 (Crustacea: Mysidacea), in a freshwater storage reservoir in the Netherlands, with notes on its autecology and new records", "type" : "article-journal", "volume" : "394" }, "uris" : [ "http://www.mendeley.com/documents/?uuid=212ee63d-76ce-4351-bae9-fe18ba9dceb5", "http://www.mendeley.com/documents/?uuid=7115cc6c-5a5e-4cc3-bc49-70c3f1c17675" ] } ], "mendeley" : { "formattedCitation" : "(Ketelaars, Lambregts-van De Clundert, Carpentier, Wagenvoort, &amp; Hoogenboezem, 1999)", "plainTextFormattedCitation" : "(Ketelaars, Lambregts-van De Clundert, Carpentier, Wagenvoort, &amp; Hoogenboezem, 1999)", "previouslyFormattedCitation" : "(Ketelaars, Lambregts-van De Clundert, Carpentier, Wagenvoort, &amp; Hoogenboezem, 1999)" }, "properties" : {  }, "schema" : "https://github.com/citation-style-language/schema/raw/master/csl-citation.json" }</w:instrText>
      </w:r>
      <w:r>
        <w:rPr>
          <w:lang w:eastAsia="fr-FR"/>
        </w:rPr>
        <w:fldChar w:fldCharType="separate"/>
      </w:r>
      <w:r>
        <w:rPr>
          <w:lang w:eastAsia="fr-FR"/>
        </w:rPr>
        <w:t>(Ketelaars</w:t>
      </w:r>
      <w:r w:rsidR="00034A8E">
        <w:rPr>
          <w:i/>
          <w:lang w:eastAsia="fr-FR"/>
        </w:rPr>
        <w:t xml:space="preserve"> et al.</w:t>
      </w:r>
      <w:r>
        <w:rPr>
          <w:lang w:eastAsia="fr-FR"/>
        </w:rPr>
        <w:t>, 1999)</w:t>
      </w:r>
      <w:r>
        <w:rPr>
          <w:lang w:eastAsia="fr-FR"/>
        </w:rPr>
        <w:fldChar w:fldCharType="end"/>
      </w:r>
      <w:r>
        <w:rPr>
          <w:lang w:eastAsia="fr-FR"/>
        </w:rPr>
        <w:t xml:space="preserve">. However, at least for molluscs, though invasive species are now widely present and have had an impact on some species, their presence impacts less than 5% of the threatened species </w:t>
      </w:r>
      <w:r>
        <w:rPr>
          <w:lang w:eastAsia="fr-FR"/>
        </w:rPr>
        <w:fldChar w:fldCharType="begin" w:fldLock="1"/>
      </w:r>
      <w:r>
        <w:rPr>
          <w:lang w:eastAsia="fr-FR"/>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publisher" : "Luxembourg: Publications Office of the European Union", "title" : "European Red List of Non-marine Molluscs", "type" : "book" }, "uris" : [ "http://www.mendeley.com/documents/?uuid=a88fce8e-18ed-3734-aeee-2d51145263a6" ] } ], "mendeley" : { "formattedCitation" : "(Cuttelod et al., 2011b)", "plainTextFormattedCitation" : "(Cuttelod et al., 2011b)", "previouslyFormattedCitation" : "(Cuttelod et al., 2011b)" }, "properties" : {  }, "schema" : "https://github.com/citation-style-language/schema/raw/master/csl-citation.json" }</w:instrText>
      </w:r>
      <w:r>
        <w:rPr>
          <w:lang w:eastAsia="fr-FR"/>
        </w:rPr>
        <w:fldChar w:fldCharType="separate"/>
      </w:r>
      <w:r w:rsidRPr="00974179">
        <w:rPr>
          <w:lang w:eastAsia="fr-FR"/>
        </w:rPr>
        <w:t xml:space="preserve">(Cuttelod </w:t>
      </w:r>
      <w:r w:rsidR="00301BD0" w:rsidRPr="00301BD0">
        <w:rPr>
          <w:i/>
          <w:lang w:eastAsia="fr-FR"/>
        </w:rPr>
        <w:t>et al.</w:t>
      </w:r>
      <w:r w:rsidRPr="00974179">
        <w:rPr>
          <w:lang w:eastAsia="fr-FR"/>
        </w:rPr>
        <w:t>, 2011)</w:t>
      </w:r>
      <w:r>
        <w:rPr>
          <w:lang w:eastAsia="fr-FR"/>
        </w:rPr>
        <w:fldChar w:fldCharType="end"/>
      </w:r>
      <w:r>
        <w:rPr>
          <w:lang w:eastAsia="fr-FR"/>
        </w:rPr>
        <w:t xml:space="preserve">. In addition, the introduction of diseases along with the introductions of alien crayfish species has also been a major issue with </w:t>
      </w:r>
      <w:r w:rsidRPr="00F773D2">
        <w:rPr>
          <w:rFonts w:eastAsia="Times New Roman" w:cstheme="minorHAnsi"/>
          <w:i/>
        </w:rPr>
        <w:t>Aphanomyces astaci</w:t>
      </w:r>
      <w:r w:rsidRPr="00F773D2">
        <w:rPr>
          <w:rFonts w:eastAsia="Times New Roman" w:cstheme="minorHAnsi"/>
        </w:rPr>
        <w:t xml:space="preserve">, the crayfish plague, responsible for the severe decline of the native European crayfish, </w:t>
      </w:r>
      <w:r w:rsidRPr="00F773D2">
        <w:rPr>
          <w:rFonts w:eastAsia="Times New Roman" w:cstheme="minorHAnsi"/>
          <w:i/>
        </w:rPr>
        <w:t>Astacus astacus.</w:t>
      </w:r>
    </w:p>
    <w:p w14:paraId="6112DA89" w14:textId="1E8C2B53" w:rsidR="0048205B" w:rsidRDefault="0048205B" w:rsidP="00AE389F">
      <w:pPr>
        <w:rPr>
          <w:lang w:eastAsia="fr-FR"/>
        </w:rPr>
      </w:pPr>
      <w:r>
        <w:t xml:space="preserve">The effects of climate change on macroinvertebrates vary depending on the region and the taxon group </w:t>
      </w:r>
      <w:r>
        <w:fldChar w:fldCharType="begin" w:fldLock="1"/>
      </w:r>
      <w:r>
        <w:instrText>ADDIN CSL_CITATION { "citationItems" : [ { "id" : "ITEM-1", "itemData" : { "DOI" : "10.1111/j.1365-2427.2011.02631.x", "ISSN" : "00465070", "author" : [ { "dropping-particle" : "", "family" : "Domisch", "given" : "S.", "non-dropping-particle" : "", "parse-names" : false, "suffix" : "" }, { "dropping-particle" : "", "family" : "J\u00e4hnig", "given" : "S.C..", "non-dropping-particle" : "", "parse-names" : false, "suffix" : "" }, { "dropping-particle" : "", "family" : "Haase", "given" : "P.", "non-dropping-particle" : "", "parse-names" : false, "suffix" : "" } ], "container-title" : "Freshwater Biology", "id" : "ITEM-1", "issue" : "10", "issued" : { "date-parts" : [ [ "2011", "10", "1" ] ] }, "page" : "2009-2020", "publisher" : "Blackwell Publishing Ltd", "title" : "Climate-change winners and losers: stream macroinvertebrates of a submontane region in Central Europe", "type" : "article-journal", "volume" : "56" }, "uris" : [ "http://www.mendeley.com/documents/?uuid=f2ea38e6-8433-3d4f-b055-4de08a5ff69f" ] }, { "id" : "ITEM-2", "itemData" : { "DOI" : "10.1111/gcb.12107", "ISSN" : "13541013", "author" : [ { "dropping-particle" : "", "family" : "Domisch", "given" : "Sami", "non-dropping-particle" : "", "parse-names" : false, "suffix" : "" }, { "dropping-particle" : "", "family" : "Ara\u00fajo", "given" : "Miguel B.", "non-dropping-particle" : "", "parse-names" : false, "suffix" : "" }, { "dropping-particle" : "", "family" : "Bonada", "given" : "N\u00faria", "non-dropping-particle" : "", "parse-names" : false, "suffix" : "" }, { "dropping-particle" : "", "family" : "Pauls", "given" : "Steffen U.", "non-dropping-particle" : "", "parse-names" : false, "suffix" : "" }, { "dropping-particle" : "", "family" : "J\u00e4hnig", "given" : "Sonja C.", "non-dropping-particle" : "", "parse-names" : false, "suffix" : "" }, { "dropping-particle" : "", "family" : "Haase", "given" : "Peter", "non-dropping-particle" : "", "parse-names" : false, "suffix" : "" } ], "container-title" : "Global Change Biology", "id" : "ITEM-2", "issue" : "3", "issued" : { "date-parts" : [ [ "2013", "3", "1" ] ] }, "page" : "752-762", "title" : "Modelling distribution in European stream macroinvertebrates under future climates", "type" : "article-journal", "volume" : "19" }, "uris" : [ "http://www.mendeley.com/documents/?uuid=f360204e-e5fb-3520-88ab-34044479879d" ] }, { "id" : "ITEM-3", "itemData" : { "author" : [ { "dropping-particle" : "", "family" : "J\u00e4hnig, S.C., Kuemmerlen, M., Kiesel, J., Domisch, S., Cai, Q., Schmalz, B., Fohrer", "given" : "N.", "non-dropping-particle" : "", "parse-names" : false, "suffix" : "" } ], "container-title" : "Journal of Biogeography", "id" : "ITEM-3", "issued" : { "date-parts" : [ [ "2012" ] ] }, "page" : "2253\u20132263", "title" : "Modelling of riverine ecosystems by integrated models: conceptual approach, a case study and research agenda", "type" : "article-journal", "volume" : "39" }, "uris" : [ "http://www.mendeley.com/documents/?uuid=caccfd51-c46d-4520-88f9-b84315e0ea49", "http://www.mendeley.com/documents/?uuid=be6b2316-906d-439a-b414-76e4d2ea4525" ] } ], "mendeley" : { "formattedCitation" : "(S. Domisch, J\u00e4hnig, &amp; Haase, 2011; Sami Domisch et al., 2013; J\u00e4hnig, S.C., Kuemmerlen, M., Kiesel, J., Domisch, S., Cai, Q., Schmalz, B., Fohrer, 2012)", "plainTextFormattedCitation" : "(S. Domisch, J\u00e4hnig, &amp; Haase, 2011; Sami Domisch et al., 2013; J\u00e4hnig, S.C., Kuemmerlen, M., Kiesel, J., Domisch, S., Cai, Q., Schmalz, B., Fohrer, 2012)", "previouslyFormattedCitation" : "(S. Domisch, J\u00e4hnig, &amp; Haase, 2011; Sami Domisch et al., 2013; J\u00e4hnig, S.C., Kuemmerlen, M., Kiesel, J., Domisch, S., Cai, Q., Schmalz, B., Fohrer, 2012)" }, "properties" : {  }, "schema" : "https://github.com/citation-style-language/schema/raw/master/csl-citation.json" }</w:instrText>
      </w:r>
      <w:r>
        <w:fldChar w:fldCharType="separate"/>
      </w:r>
      <w:r w:rsidRPr="00193C7B">
        <w:t xml:space="preserve">(Domisch </w:t>
      </w:r>
      <w:r w:rsidR="00301BD0" w:rsidRPr="00301BD0">
        <w:rPr>
          <w:i/>
        </w:rPr>
        <w:t>et al.</w:t>
      </w:r>
      <w:r w:rsidRPr="00193C7B">
        <w:t>, 201</w:t>
      </w:r>
      <w:r w:rsidR="00A66E51">
        <w:t>1</w:t>
      </w:r>
      <w:r w:rsidRPr="00193C7B">
        <w:t>; Jähnig</w:t>
      </w:r>
      <w:r>
        <w:t xml:space="preserve"> </w:t>
      </w:r>
      <w:r w:rsidR="00301BD0" w:rsidRPr="00301BD0">
        <w:rPr>
          <w:i/>
        </w:rPr>
        <w:t>et al.</w:t>
      </w:r>
      <w:r w:rsidRPr="00193C7B">
        <w:t>, 2012)</w:t>
      </w:r>
      <w:r>
        <w:fldChar w:fldCharType="end"/>
      </w:r>
      <w:r w:rsidRPr="00F773D2">
        <w:rPr>
          <w:rFonts w:ascii="Calibri" w:hAnsi="Calibri"/>
          <w:color w:val="000000"/>
          <w:sz w:val="24"/>
          <w:szCs w:val="24"/>
          <w:lang w:eastAsia="fr-FR"/>
        </w:rPr>
        <w:t xml:space="preserve"> </w:t>
      </w:r>
      <w:r>
        <w:t xml:space="preserve">and some studies at national scale have confirmed that, in England, for example, improved water quality through positive management better explained assemblages than increased winter temperatures </w:t>
      </w:r>
      <w:r>
        <w:fldChar w:fldCharType="begin" w:fldLock="1"/>
      </w:r>
      <w:r>
        <w:instrText>ADDIN CSL_CITATION { "citationItems" : [ { "id" : "ITEM-1", "itemData" : { "DOI" : "10.1111/j.1365-2427.2008.02112.x", "ISSN" : "00465070", "author" : [ { "dropping-particle" : "", "family" : "DURANCE", "given" : "ISABELLE", "non-dropping-particle" : "", "parse-names" : false, "suffix" : "" }, { "dropping-particle" : "", "family" : "ORMEROD", "given" : "S. J.", "non-dropping-particle" : "", "parse-names" : false, "suffix" : "" } ], "container-title" : "Freshwater Biology", "id" : "ITEM-1", "issue" : "2", "issued" : { "date-parts" : [ [ "2009", "2", "1" ] ] }, "page" : "388-405", "publisher" : "Blackwell Publishing Ltd", "title" : "Trends in water quality and discharge confound long-term warming effects on river macroinvertebrates", "type" : "article-journal", "volume" : "54" }, "uris" : [ "http://www.mendeley.com/documents/?uuid=196e9ea1-1f34-3969-9f4b-fe8715c6f54f" ] } ], "mendeley" : { "formattedCitation" : "(DURANCE &amp; ORMEROD, 2009)", "plainTextFormattedCitation" : "(DURANCE &amp; ORMEROD, 2009)", "previouslyFormattedCitation" : "(DURANCE &amp; ORMEROD, 2009)" }, "properties" : {  }, "schema" : "https://github.com/citation-style-language/schema/raw/master/csl-citation.json" }</w:instrText>
      </w:r>
      <w:r>
        <w:fldChar w:fldCharType="separate"/>
      </w:r>
      <w:r>
        <w:t>(Durance &amp; Ormerod, 2009)</w:t>
      </w:r>
      <w:r>
        <w:fldChar w:fldCharType="end"/>
      </w:r>
      <w:r>
        <w:t xml:space="preserve">. At a local scale Brown and co-authors </w:t>
      </w:r>
      <w:r>
        <w:fldChar w:fldCharType="begin" w:fldLock="1"/>
      </w:r>
      <w:r>
        <w:instrText>ADDIN CSL_CITATION { "citationItems" : [ { "id" : "ITEM-1", "itemData" : { "DOI" : "10.1111/j.1365-2486.2007.01341.x", "ISSN" : "1354-1013", "author" : [ { "dropping-particle" : "", "family" : "Brown", "given" : "L.E.", "non-dropping-particle" : "", "parse-names" : false, "suffix" : "" }, { "dropping-particle" : "", "family" : "Hannah", "given" : "D.M.", "non-dropping-particle" : "", "parse-names" : false, "suffix" : "" }, { "dropping-particle" : "", "family" : "Milner", "given" : "A.M.", "non-dropping-particle" : "", "parse-names" : false, "suffix" : "" } ], "container-title" : "Global Change Biology", "id" : "ITEM-1", "issue" : "5", "issued" : { "date-parts" : [ [ "2007", "5", "1" ] ] }, "page" : "958-966", "publisher" : "Blackwell Publishing Ltd", "title" : "Vulnerability of alpine stream biodiversity to shrinking glaciers and snowpacks", "type" : "article-journal", "volume" : "13" }, "uris" : [ "http://www.mendeley.com/documents/?uuid=34518b8f-37e3-3433-8d9c-79df5bbdff0c" ] } ], "mendeley" : { "formattedCitation" : "(Brown, Hannah, &amp; Milner, 2007)", "plainTextFormattedCitation" : "(Brown, Hannah, &amp; Milner, 2007)", "previouslyFormattedCitation" : "(Brown, Hannah, &amp; Milner, 2007)" }, "properties" : {  }, "schema" : "https://github.com/citation-style-language/schema/raw/master/csl-citation.json" }</w:instrText>
      </w:r>
      <w:r>
        <w:fldChar w:fldCharType="separate"/>
      </w:r>
      <w:r>
        <w:t>(</w:t>
      </w:r>
      <w:r w:rsidRPr="00193C7B">
        <w:t>2007)</w:t>
      </w:r>
      <w:r>
        <w:fldChar w:fldCharType="end"/>
      </w:r>
      <w:r>
        <w:t xml:space="preserve"> found that a lower contribution of meltwater (from snow and glaciers) to streams significantly increased macroinvertebrate diversity, although some cold adapted taxa decreased in abundance. Some groups such as Trichoptera are potentially more at risk than others by changes in climate across Europe </w:t>
      </w:r>
      <w:r>
        <w:fldChar w:fldCharType="begin" w:fldLock="1"/>
      </w:r>
      <w:r>
        <w:instrText>ADDIN CSL_CITATION { "citationItems" : [ { "id" : "ITEM-1", "itemData" : { "DOI" : "10.1007/s00027-009-9159-5", "ISBN" : "1015-1621", "ISSN" : "10151621", "abstract" : "We analysed the sensitivity of European Trichoptera (caddisfly) species to climate change impacts based on their distribution and ecological preferences, and compared the fraction of species potentially endangered by climate change between the European ecoregions. The study covers 23 European ecoregions as defined by Illies (1978). For 1134 Trichoptera species and subspecies, we coded 29 parameters describing biological and ecological preferences and distribution based on the evaluation of more than 1400 literature references. Five parameters served to describe the species_ sensitivity to climate change impacts: endemism, preference for springs, preference for cold water temperatures, short emergence period, and restricted ecological niches in terms of feeding types.Of the European Trichoptera species and subspecies, 47.9% are endemic, 23.1% have a strong preference for springs, 21.9% are cold stenothermic, 35.5% have a short emergence period, and 43.7% are feeding type specialists. The fraction of endemic speciesmeeting at least one of the four other sensitivity criteria mentioned above is highest in the Iberic-Macaronesian Region (30.2% of all species), about 20% in several other south European ecoregions, and about 10% in high mountain ranges. In 15 out of 23 ecoregions (including all northern European and lowland ecoregions) the proportion is less than 3%. The high fraction of potentially endangered species in southern Europe is a result of speciation during the Pleistocene. Species having colonised northern Europe afterwards have generally a large geographical range and are mainly generalists and thus buffered against climate change impacts", "author" : [ { "dropping-particle" : "", "family" : "Hering", "given" : "Daniel", "non-dropping-particle" : "", "parse-names" : false, "suffix" : "" }, { "dropping-particle" : "", "family" : "Schmidt-Kloiber", "given" : "Astrid", "non-dropping-particle" : "", "parse-names" : false, "suffix" : "" }, { "dropping-particle" : "", "family" : "Murphy", "given" : "John", "non-dropping-particle" : "", "parse-names" : false, "suffix" : "" }, { "dropping-particle" : "", "family" : "L??cke", "given" : "Sofie", "non-dropping-particle" : "", "parse-names" : false, "suffix" : "" }, { "dropping-particle" : "", "family" : "Zamora-Mu??oz", "given" : "Carmen", "non-dropping-particle" : "", "parse-names" : false, "suffix" : "" }, { "dropping-particle" : "", "family" : "L??pez-Rodr??guez", "given" : "Manuel Jes??s", "non-dropping-particle" : "", "parse-names" : false, "suffix" : "" }, { "dropping-particle" : "", "family" : "Huber", "given" : "Thomas", "non-dropping-particle" : "", "parse-names" : false, "suffix" : "" }, { "dropping-particle" : "", "family" : "Graf", "given" : "Wolfram", "non-dropping-particle" : "", "parse-names" : false, "suffix" : "" } ], "container-title" : "Aquatic Sciences", "id" : "ITEM-1", "issue" : "1", "issued" : { "date-parts" : [ [ "2009" ] ] }, "page" : "3-14", "title" : "Potential impact of climate change on aquatic insects: A sensitivity analysis for European caddisflies (Trichoptera) based on distribution patterns and ecological preferences", "type" : "article-journal", "volume" : "71" }, "uris" : [ "http://www.mendeley.com/documents/?uuid=8c056cd8-b24b-3009-8b59-ff70fad14a2b" ] } ], "mendeley" : { "formattedCitation" : "(Hering et al., 2009)", "plainTextFormattedCitation" : "(Hering et al., 2009)", "previouslyFormattedCitation" : "(Hering et al., 2009)" }, "properties" : {  }, "schema" : "https://github.com/citation-style-language/schema/raw/master/csl-citation.json" }</w:instrText>
      </w:r>
      <w:r>
        <w:fldChar w:fldCharType="separate"/>
      </w:r>
      <w:r>
        <w:t xml:space="preserve">(Hering </w:t>
      </w:r>
      <w:r w:rsidR="00301BD0" w:rsidRPr="00301BD0">
        <w:rPr>
          <w:i/>
        </w:rPr>
        <w:t>et al.</w:t>
      </w:r>
      <w:r>
        <w:t>, 2009)</w:t>
      </w:r>
      <w:r>
        <w:fldChar w:fldCharType="end"/>
      </w:r>
      <w:r>
        <w:t xml:space="preserve">. </w:t>
      </w:r>
      <w:r>
        <w:rPr>
          <w:lang w:eastAsia="fr-FR"/>
        </w:rPr>
        <w:t xml:space="preserve">Recently it has become evident that many dragonflies of temperate regions are responding, both in distribution and phenology, to global climate change (Kalkman </w:t>
      </w:r>
      <w:r w:rsidR="00301BD0" w:rsidRPr="00301BD0">
        <w:rPr>
          <w:i/>
          <w:lang w:eastAsia="fr-FR"/>
        </w:rPr>
        <w:t>et al.</w:t>
      </w:r>
      <w:r>
        <w:rPr>
          <w:lang w:eastAsia="fr-FR"/>
        </w:rPr>
        <w:t xml:space="preserve">, 2008). The ranges of common and widespread southern species are expanding in Europe but there is as yet no strong evidence that northern species are decreasing as a result of the rising temperatures, as might be expected. There is evidence that ranges are changing for </w:t>
      </w:r>
      <w:r>
        <w:t xml:space="preserve">Odonata </w:t>
      </w:r>
      <w:r>
        <w:fldChar w:fldCharType="begin" w:fldLock="1"/>
      </w:r>
      <w:r>
        <w:instrText>ADDIN CSL_CITATION { "citationItems" : [ { "id" : "ITEM-1", "itemData" : { "author" : [ { "dropping-particle" : "", "family" : "Moss", "given" : "B.", "non-dropping-particle" : "", "parse-names" : false, "suffix" : "" } ], "container-title" : "Freshwater Ecology, Biodiversity Report Card Paper 17", "id" : "ITEM-1", "issued" : { "date-parts" : [ [ "2015" ] ] }, "page" : "1-63", "title" : "Biodiversity climate change impacts report card technical paper: Freshwaters, climate change and UK conservation", "type" : "article-journal" }, "uris" : [ "http://www.mendeley.com/documents/?uuid=b5f96e5b-8382-3e11-9601-75bfdb7c97a5" ] } ], "mendeley" : { "formattedCitation" : "(Moss, 2015)", "plainTextFormattedCitation" : "(Moss, 2015)", "previouslyFormattedCitation" : "(Moss, 2015)" }, "properties" : {  }, "schema" : "https://github.com/citation-style-language/schema/raw/master/csl-citation.json" }</w:instrText>
      </w:r>
      <w:r>
        <w:fldChar w:fldCharType="separate"/>
      </w:r>
      <w:r w:rsidRPr="00193C7B">
        <w:t>(Moss, 2015)</w:t>
      </w:r>
      <w:r>
        <w:fldChar w:fldCharType="end"/>
      </w:r>
      <w:r>
        <w:t xml:space="preserve">, </w:t>
      </w:r>
      <w:r>
        <w:rPr>
          <w:lang w:eastAsia="fr-FR"/>
        </w:rPr>
        <w:t xml:space="preserve">bugs </w:t>
      </w:r>
      <w:r>
        <w:rPr>
          <w:lang w:eastAsia="fr-FR"/>
        </w:rPr>
        <w:fldChar w:fldCharType="begin" w:fldLock="1"/>
      </w:r>
      <w:r>
        <w:rPr>
          <w:lang w:eastAsia="fr-FR"/>
        </w:rPr>
        <w:instrText>ADDIN CSL_CITATION { "citationItems" : [ { "id" : "ITEM-1", "itemData" : { "ISBN" : "1365-2486", "author" : [ { "dropping-particle" : "", "family" : "Hickling", "given" : "Rachael", "non-dropping-particle" : "", "parse-names" : false, "suffix" : "" }, { "dropping-particle" : "", "family" : "Roy", "given" : "David B", "non-dropping-particle" : "", "parse-names" : false, "suffix" : "" }, { "dropping-particle" : "", "family" : "Hill", "given" : "Jane K", "non-dropping-particle" : "", "parse-names" : false, "suffix" : "" }, { "dropping-particle" : "", "family" : "Fox", "given" : "Richard", "non-dropping-particle" : "", "parse-names" : false, "suffix" : "" }, { "dropping-particle" : "", "family" : "Thomas", "given" : "Chris D", "non-dropping-particle" : "", "parse-names" : false, "suffix" : "" } ], "container-title" : "Global Change Biology", "id" : "ITEM-1", "issue" : "3", "issued" : { "date-parts" : [ [ "2006" ] ] }, "page" : "450-455", "title" : "The distributions of a wide range of taxonomic groups are expanding polewards", "type" : "article-journal", "volume" : "12" }, "uris" : [ "http://www.mendeley.com/documents/?uuid=d36bd39c-43a9-4392-80ec-1c7246dc3e79" ] } ], "mendeley" : { "formattedCitation" : "(Hickling, Roy, Hill, Fox, &amp; Thomas, 2006)", "plainTextFormattedCitation" : "(Hickling, Roy, Hill, Fox, &amp; Thomas, 2006)", "previouslyFormattedCitation" : "(Hickling, Roy, Hill, Fox, &amp; Thomas, 2006)" }, "properties" : {  }, "schema" : "https://github.com/citation-style-language/schema/raw/master/csl-citation.json" }</w:instrText>
      </w:r>
      <w:r>
        <w:rPr>
          <w:lang w:eastAsia="fr-FR"/>
        </w:rPr>
        <w:fldChar w:fldCharType="separate"/>
      </w:r>
      <w:r>
        <w:rPr>
          <w:lang w:eastAsia="fr-FR"/>
        </w:rPr>
        <w:t>(Hickling</w:t>
      </w:r>
      <w:r w:rsidR="00034A8E">
        <w:rPr>
          <w:i/>
          <w:lang w:eastAsia="fr-FR"/>
        </w:rPr>
        <w:t xml:space="preserve"> e al.</w:t>
      </w:r>
      <w:r>
        <w:rPr>
          <w:lang w:eastAsia="fr-FR"/>
        </w:rPr>
        <w:t>, 2006)</w:t>
      </w:r>
      <w:r>
        <w:rPr>
          <w:lang w:eastAsia="fr-FR"/>
        </w:rPr>
        <w:fldChar w:fldCharType="end"/>
      </w:r>
      <w:r>
        <w:rPr>
          <w:lang w:eastAsia="fr-FR"/>
        </w:rPr>
        <w:t xml:space="preserve">, Plecoptera, and aquatic beetles </w:t>
      </w:r>
      <w:r>
        <w:rPr>
          <w:lang w:eastAsia="fr-FR"/>
        </w:rPr>
        <w:fldChar w:fldCharType="begin" w:fldLock="1"/>
      </w:r>
      <w:r>
        <w:rPr>
          <w:lang w:eastAsia="fr-FR"/>
        </w:rPr>
        <w:instrText>ADDIN CSL_CITATION { "citationItems" : [ { "id" : "ITEM-1", "itemData" : { "author" : [ { "dropping-particle" : "", "family" : "Heino", "given" : "J.", "non-dropping-particle" : "", "parse-names" : false, "suffix" : "" } ], "container-title" : "Biodiversity and Conservation", "id" : "ITEM-1", "issued" : { "date-parts" : [ [ "2002" ] ] }, "page" : "137-147", "title" : "Concordance of species richness patterns among multiple freshwater taxa: a regional perspective", "type" : "article-journal", "volume" : "11" }, "uris" : [ "http://www.mendeley.com/documents/?uuid=f3cb4a4d-a44c-430a-9ec6-3ef0b3792877", "http://www.mendeley.com/documents/?uuid=ac881ce8-3351-44e2-ac7d-315273a7d286" ] } ], "mendeley" : { "formattedCitation" : "(J. Heino, 2002)", "plainTextFormattedCitation" : "(J. Heino, 2002)", "previouslyFormattedCitation" : "(J. Heino, 2002)" }, "properties" : {  }, "schema" : "https://github.com/citation-style-language/schema/raw/master/csl-citation.json" }</w:instrText>
      </w:r>
      <w:r>
        <w:rPr>
          <w:lang w:eastAsia="fr-FR"/>
        </w:rPr>
        <w:fldChar w:fldCharType="separate"/>
      </w:r>
      <w:r>
        <w:rPr>
          <w:lang w:eastAsia="fr-FR"/>
        </w:rPr>
        <w:t>(Heino, 2002)</w:t>
      </w:r>
      <w:r>
        <w:rPr>
          <w:lang w:eastAsia="fr-FR"/>
        </w:rPr>
        <w:fldChar w:fldCharType="end"/>
      </w:r>
      <w:r>
        <w:rPr>
          <w:lang w:eastAsia="fr-FR"/>
        </w:rPr>
        <w:t xml:space="preserve">, and Diptera </w:t>
      </w:r>
      <w:r>
        <w:rPr>
          <w:lang w:eastAsia="fr-FR"/>
        </w:rPr>
        <w:fldChar w:fldCharType="begin" w:fldLock="1"/>
      </w:r>
      <w:r>
        <w:rPr>
          <w:lang w:eastAsia="fr-FR"/>
        </w:rPr>
        <w:instrText>ADDIN CSL_CITATION { "citationItems" : [ { "id" : "ITEM-1", "itemData" : { "DOI" : "10.1007/s00442-006-0542-9", "ISBN" : "0044200605429", "ISSN" : "00298549", "PMID" : "16964502", "abstract" : "Increasing temperatures due to climate change were found to influence abundance and timing of species in numerous ways. Whereas many studies have investigated climate-induced effects on the phenology and abundance of single species, less is known about climate-driven shifts in the diversity and composition of entire communities. Analyses of long-term data sets provide the potential to reveal such relationships. We analysed time series of entire communities of macrozoobenthos in lakes and streams in Northern Europe. There were no direct linear effects of temperature and climate indices (North Atlantic Oscillation index) on species composition and diversity, but using multivariate statistics we were able to show that trends in average temperature have already had profound impacts on species composition in lakes. These significant temperature signals on species composition were evident even though we analysed comparatively short time periods of 10-15 years. Future climate shifts may thus induce strong variance in community composition.", "author" : [ { "dropping-particle" : "", "family" : "Burgmer", "given" : "T.", "non-dropping-particle" : "", "parse-names" : false, "suffix" : "" }, { "dropping-particle" : "", "family" : "Hillebrand", "given" : "H.", "non-dropping-particle" : "", "parse-names" : false, "suffix" : "" }, { "dropping-particle" : "", "family" : "Pfenninger", "given" : "M.", "non-dropping-particle" : "", "parse-names" : false, "suffix" : "" } ], "container-title" : "Oecologia", "id" : "ITEM-1", "issue" : "1", "issued" : { "date-parts" : [ [ "2007" ] ] }, "page" : "93-103", "title" : "Effects of climate-driven temperature changes on the diversity of freshwater macroinvertebrates", "type" : "article-journal", "volume" : "151" }, "uris" : [ "http://www.mendeley.com/documents/?uuid=444e058f-707f-43b7-abc6-3ffcb5e06066", "http://www.mendeley.com/documents/?uuid=2dcbb011-9c46-448b-9d31-87485d64de63" ] } ], "mendeley" : { "formattedCitation" : "(Burgmer, Hillebrand, &amp; Pfenninger, 2007)", "plainTextFormattedCitation" : "(Burgmer, Hillebrand, &amp; Pfenninger, 2007)", "previouslyFormattedCitation" : "(Burgmer, Hillebrand, &amp; Pfenninger, 2007)" }, "properties" : {  }, "schema" : "https://github.com/citation-style-language/schema/raw/master/csl-citation.json" }</w:instrText>
      </w:r>
      <w:r>
        <w:rPr>
          <w:lang w:eastAsia="fr-FR"/>
        </w:rPr>
        <w:fldChar w:fldCharType="separate"/>
      </w:r>
      <w:r>
        <w:rPr>
          <w:lang w:eastAsia="fr-FR"/>
        </w:rPr>
        <w:t>(Burgmer</w:t>
      </w:r>
      <w:r w:rsidR="00034A8E">
        <w:rPr>
          <w:i/>
          <w:lang w:eastAsia="fr-FR"/>
        </w:rPr>
        <w:t xml:space="preserve"> et al.</w:t>
      </w:r>
      <w:r>
        <w:rPr>
          <w:lang w:eastAsia="fr-FR"/>
        </w:rPr>
        <w:t>, 2007)</w:t>
      </w:r>
      <w:r>
        <w:rPr>
          <w:lang w:eastAsia="fr-FR"/>
        </w:rPr>
        <w:fldChar w:fldCharType="end"/>
      </w:r>
      <w:r>
        <w:rPr>
          <w:lang w:eastAsia="fr-FR"/>
        </w:rPr>
        <w:t xml:space="preserve">. </w:t>
      </w:r>
    </w:p>
    <w:p w14:paraId="2B56A78B" w14:textId="0E4A73FC" w:rsidR="0048205B" w:rsidRDefault="0048205B" w:rsidP="00AE389F">
      <w:pPr>
        <w:rPr>
          <w:iCs/>
        </w:rPr>
      </w:pPr>
      <w:r>
        <w:t xml:space="preserve">Lake zooplankton has provided good examples of climate change effects on invertebrates. There is evidence of direct and indirect (through changes in hydrology) effects on seasonality, community composition, parasitism, grazing and production. </w:t>
      </w:r>
      <w:r>
        <w:rPr>
          <w:lang w:eastAsia="fr-FR"/>
        </w:rPr>
        <w:t xml:space="preserve">For example, in the lake Muggelsee, in Berlin, </w:t>
      </w:r>
      <w:r>
        <w:rPr>
          <w:lang w:eastAsia="fr-FR"/>
        </w:rPr>
        <w:lastRenderedPageBreak/>
        <w:t xml:space="preserve">zooplankton species with high thermal tolerances or rotifers that grow quickly at high temperatures have become more common </w:t>
      </w:r>
      <w:r>
        <w:rPr>
          <w:lang w:eastAsia="fr-FR"/>
        </w:rPr>
        <w:fldChar w:fldCharType="begin" w:fldLock="1"/>
      </w:r>
      <w:r>
        <w:rPr>
          <w:lang w:eastAsia="fr-FR"/>
        </w:rPr>
        <w:instrText>ADDIN CSL_CITATION { "citationItems" : [ { "id" : "ITEM-1", "itemData" : { "DOI" : "10.1111/j.1365-2427.2011.02623.x", "ISBN" : "1365-2427", "ISSN" : "00465070", "abstract" : "Summary 1.\u00e2\u20ac\u201aChanges in plankton species diversity and community structure as a result of global warming are of growing concern in ecological studies, as these properties contribute substantially to key ecosystem processes. 2.\u00e2\u20ac\u201aWe analysed the effect of short-term temperature rise and changes in the thermal regime during summer on plankton diversity of the eutrophic and polymictic M\u00c3\u00bcggelsee in Germany, from 26\u00c2 years of summer records (1982\u00e2\u20ac\u201c2007). We tested for changes in community properties, such as species richness, evenness and population size of phyto- and zooplankton, during alternating periods of thermal stratification and mixing, which were between 2 and 8\u00c2 weeks long. Moreover, we tested for overall long-term temporal trends in annual averages of the community properties during stratified and mixed events. 3.\u00e2\u20ac\u201aWe found that the overall number of stratification events increased significantly across the study period. When the lake was stratified, consistently higher surface water temperatures and lower epilimnetic nutrient concentrations were found. As the length of thermal stratification increased, the phytoplankton shifted towards a higher proportion of buoyant cyanobacteria capable of N-fixation (Aphanizomenon, Anabaena). Diatoms were at a disadvantage because of high temperature, exceeding their upper lethal limit and sedimentation losses. Zooplankton species with high thermal tolerances (i.e. Thermocyclops oithonoides, Thermocyclops crassus) and/or those that grow quickly at high temperatures (i.e. rotifers) became more common. 4.\u00e2\u20ac\u201aDuring periods of continuous mixing, the community remained largely unchanged, except for some minor increase in the biomass of diatoms. 5.\u00e2\u20ac\u201aWhile a noticeable shift towards N-fixing cyanobacteria was observed with increasing length of stratified events, and rotifers and copepods became the main predators, there were minimal changes in diversity, except for an increase in cyclopoid copepods and a decrease in diatom diversity. As for cyanobacteria, the net short-term effect on their diversity was neutral as a result of species replacements. In the long term, however, the diversity of cyanobacteria and cladocerans declined while that of rotifers increased. 6.\u00e2\u20ac\u201aOverall, our study presents a cautionary example of how we might fail to foresee the impact of climate-induced changes on ecosystem processes if we restrict our studies to seasonal or yearly temporal scales, thus neglecting the impact of substantial ch\u2026", "author" : [ { "dropping-particle" : "", "family" : "Wagner", "given" : "Carola", "non-dropping-particle" : "", "parse-names" : false, "suffix" : "" }, { "dropping-particle" : "", "family" : "Adrian", "given" : "Rita", "non-dropping-particle" : "", "parse-names" : false, "suffix" : "" } ], "container-title" : "Freshwater Biology", "id" : "ITEM-1", "issue" : "10", "issued" : { "date-parts" : [ [ "2011", "10", "1" ] ] }, "page" : "1949-1961", "publisher" : "Blackwell Publishing Ltd", "title" : "Consequences of changes in thermal regime for plankton diversity and trait composition in a polymictic lake: A matter of temporal scale", "type" : "article-journal", "volume" : "56" }, "uris" : [ "http://www.mendeley.com/documents/?uuid=988e26c5-589f-3020-b4e5-63ad59427556" ] } ], "mendeley" : { "formattedCitation" : "(Wagner &amp; Adrian, 2011)", "plainTextFormattedCitation" : "(Wagner &amp; Adrian, 2011)", "previouslyFormattedCitation" : "(Wagner &amp; Adrian, 2011)" }, "properties" : {  }, "schema" : "https://github.com/citation-style-language/schema/raw/master/csl-citation.json" }</w:instrText>
      </w:r>
      <w:r>
        <w:rPr>
          <w:lang w:eastAsia="fr-FR"/>
        </w:rPr>
        <w:fldChar w:fldCharType="separate"/>
      </w:r>
      <w:r>
        <w:rPr>
          <w:lang w:eastAsia="fr-FR"/>
        </w:rPr>
        <w:t>(Wagner &amp; Adrian, 2011)</w:t>
      </w:r>
      <w:r>
        <w:rPr>
          <w:lang w:eastAsia="fr-FR"/>
        </w:rPr>
        <w:fldChar w:fldCharType="end"/>
      </w:r>
      <w:r>
        <w:rPr>
          <w:lang w:eastAsia="fr-FR"/>
        </w:rPr>
        <w:t>. The trend towards warm springs and summers has also affected the population dynamics of several cyclopoid copepods whose growth phase was prolonged both in spring and autumn (Gerten &amp; Adrian</w:t>
      </w:r>
      <w:r w:rsidR="00034A8E">
        <w:rPr>
          <w:lang w:eastAsia="fr-FR"/>
        </w:rPr>
        <w:t>,</w:t>
      </w:r>
      <w:r>
        <w:rPr>
          <w:lang w:eastAsia="fr-FR"/>
        </w:rPr>
        <w:t xml:space="preserve"> 2002). </w:t>
      </w:r>
      <w:r>
        <w:t xml:space="preserve">Predatory Cladocera as well as filter feeders have also been affected by warming. In Lake Maggiore, Italy, there was a more than 10-fold increase in the mean annual population density of </w:t>
      </w:r>
      <w:r>
        <w:rPr>
          <w:i/>
          <w:iCs/>
        </w:rPr>
        <w:t>Bythotrephes longimanus</w:t>
      </w:r>
      <w:r>
        <w:rPr>
          <w:iCs/>
        </w:rPr>
        <w:t xml:space="preserve"> </w:t>
      </w:r>
      <w:r>
        <w:t xml:space="preserve">between 1987 and 1993, due to warmer winter and spring temperatures </w:t>
      </w:r>
      <w:r>
        <w:fldChar w:fldCharType="begin" w:fldLock="1"/>
      </w:r>
      <w:r>
        <w:instrText>ADDIN CSL_CITATION { "citationItems" : [ { "id" : "ITEM-1", "itemData" : { "DOI" : "10.4319/lo.2009.54.6_part_2.2506", "ISSN" : "00243590", "author" : [ { "dropping-particle" : "", "family" : "Manca", "given" : "Marina", "non-dropping-particle" : "", "parse-names" : false, "suffix" : "" }, { "dropping-particle" : "", "family" : "DeMott", "given" : "William R.", "non-dropping-particle" : "", "parse-names" : false, "suffix" : "" } ], "container-title" : "Limnology and Oceanography", "id" : "ITEM-1", "issue" : "6part2", "issued" : { "date-parts" : [ [ "2009", "11", "1" ] ] }, "page" : "2506-2512", "title" : "Response of the invertebrate predator Bythotrephes to a climate-linked increase in the duration of a refuge from fish predation", "type" : "article-journal", "volume" : "54" }, "uris" : [ "http://www.mendeley.com/documents/?uuid=39c96bf2-229a-30da-928c-51429bc461af" ] } ], "mendeley" : { "formattedCitation" : "(Manca &amp; DeMott, 2009)", "plainTextFormattedCitation" : "(Manca &amp; DeMott, 2009)", "previouslyFormattedCitation" : "(Manca &amp; DeMott, 2009)" }, "properties" : {  }, "schema" : "https://github.com/citation-style-language/schema/raw/master/csl-citation.json" }</w:instrText>
      </w:r>
      <w:r>
        <w:fldChar w:fldCharType="separate"/>
      </w:r>
      <w:r>
        <w:t>(Manca &amp; DeMott, 2009)</w:t>
      </w:r>
      <w:r>
        <w:fldChar w:fldCharType="end"/>
      </w:r>
      <w:r>
        <w:t xml:space="preserve">. </w:t>
      </w:r>
      <w:r>
        <w:rPr>
          <w:i/>
          <w:iCs/>
        </w:rPr>
        <w:t>Bythotrephes</w:t>
      </w:r>
      <w:r>
        <w:rPr>
          <w:iCs/>
        </w:rPr>
        <w:t xml:space="preserve"> </w:t>
      </w:r>
      <w:r>
        <w:t xml:space="preserve">remained abundant and increased even more during the following ten years, as water temperature continued to increase. </w:t>
      </w:r>
      <w:r>
        <w:rPr>
          <w:i/>
          <w:iCs/>
        </w:rPr>
        <w:t>Daphnia hyalina galeata</w:t>
      </w:r>
      <w:r>
        <w:t xml:space="preserve">, the dominant grazer, and a prey of </w:t>
      </w:r>
      <w:r>
        <w:rPr>
          <w:i/>
          <w:iCs/>
        </w:rPr>
        <w:t>Bythotrephes</w:t>
      </w:r>
      <w:r>
        <w:t xml:space="preserve">, decreased sharply as </w:t>
      </w:r>
      <w:r>
        <w:rPr>
          <w:i/>
          <w:iCs/>
        </w:rPr>
        <w:t>Bythotrephes</w:t>
      </w:r>
      <w:r>
        <w:rPr>
          <w:iCs/>
        </w:rPr>
        <w:t xml:space="preserve"> </w:t>
      </w:r>
      <w:r>
        <w:t>increased.</w:t>
      </w:r>
      <w:r>
        <w:rPr>
          <w:iCs/>
        </w:rPr>
        <w:t xml:space="preserve"> </w:t>
      </w:r>
      <w:r>
        <w:t xml:space="preserve">Temperature increase in a series of Russian lakes was also associated with a shift from copepods to cladocerans, resulting in the highly unsaturated fatty acid content of the community falling and thus providing food of reduced quality for fish </w:t>
      </w:r>
      <w:r>
        <w:fldChar w:fldCharType="begin" w:fldLock="1"/>
      </w:r>
      <w:r>
        <w:instrText>ADDIN CSL_CITATION { "citationItems" : [ { "id" : "ITEM-1", "itemData" : { "DOI" : "10.1007/s00442-010-1843-6", "ISBN" : "0029-8549", "ISSN" : "00298549", "PMID" : "21107868", "abstract" : "One of the central paradigms of ecology is that only about 10% of organic carbon production of one trophic level is incorporated into new biomass of organisms of the next trophic level. Many of energy-yielding compounds of carbon are designated as 'essential', because they cannot be synthesized de novo by consumers and must be obtained with food, while they play important structural and regulatory functions. The question arises: are the essential compounds transferred through trophic chains with the same efficiency as bulk carbon? To answer this question, we measured gross primary production of phytoplankton and secondary production of zooplankton and content of organic carbon and essential polyunsaturated fatty acids of \u03c9-3 family with 18-22 carbon atoms (PUFA) in the biomass of phytoplankton and zooplankton in a small eutrophic reservoir during two summers. Transfer efficiency between the two trophic levels, phytoplankton (producers) and zooplankton (consumers), was calculated as ratio of the primary production versus the secondary (zooplankton) production for both carbon and PUFA. We found that the essential PUFA were transferred from the producers to the primary consumers with about twice higher efficiency than bulk carbon. In contrast, polyunsaturated fatty acids with 16 carbon atoms, which are synthesized exclusively by phytoplankton, but are not essential for animals, had significantly lower transfer efficiency than both bulk carbon, and essential PUFA. Thus, the trophic pyramid concept, which implicitly implies that all the energy-yielding compounds of carbon are transferred from one trophic level to the next with the same efficiency of about on average 10%, should be specified for different carbon compounds.", "author" : [ { "dropping-particle" : "", "family" : "Gladyshev", "given" : "Michail I.", "non-dropping-particle" : "", "parse-names" : false, "suffix" : "" }, { "dropping-particle" : "", "family" : "Sushchik", "given" : "Nadezhda N.", "non-dropping-particle" : "", "parse-names" : false, "suffix" : "" }, { "dropping-particle" : "V.", "family" : "Anishchenko", "given" : "Olesia", "non-dropping-particle" : "", "parse-names" : false, "suffix" : "" }, { "dropping-particle" : "", "family" : "Makhutova", "given" : "Olesia N.", "non-dropping-particle" : "", "parse-names" : false, "suffix" : "" }, { "dropping-particle" : "", "family" : "Kolmakov", "given" : "Vladimir I.", "non-dropping-particle" : "", "parse-names" : false, "suffix" : "" }, { "dropping-particle" : "", "family" : "Kalachova", "given" : "Galina S.", "non-dropping-particle" : "", "parse-names" : false, "suffix" : "" }, { "dropping-particle" : "", "family" : "Kolmakova", "given" : "Anzhelika A.", "non-dropping-particle" : "", "parse-names" : false, "suffix" : "" }, { "dropping-particle" : "", "family" : "Dubovskaya", "given" : "Olga P.", "non-dropping-particle" : "", "parse-names" : false, "suffix" : "" } ], "container-title" : "Oecologia", "id" : "ITEM-1", "issued" : { "date-parts" : [ [ "2011" ] ] }, "page" : "521-531", "title" : "Efficiency of transfer of essential polyunsaturated fatty acids versus organic carbon from producers to consumers in a eutrophic reservoir", "type" : "article-journal", "volume" : "165" }, "uris" : [ "http://www.mendeley.com/documents/?uuid=180ad181-2df0-31cb-af3b-72e2935870da", "http://www.mendeley.com/documents/?uuid=53eb94c8-4a58-4c95-a5cd-7c1becedeb6f" ] } ], "mendeley" : { "formattedCitation" : "(Gladyshev et al., 2011)", "plainTextFormattedCitation" : "(Gladyshev et al., 2011)", "previouslyFormattedCitation" : "(Gladyshev et al., 2011)" }, "properties" : {  }, "schema" : "https://github.com/citation-style-language/schema/raw/master/csl-citation.json" }</w:instrText>
      </w:r>
      <w:r>
        <w:fldChar w:fldCharType="separate"/>
      </w:r>
      <w:r>
        <w:t xml:space="preserve">(Gladyshev </w:t>
      </w:r>
      <w:r w:rsidR="00301BD0" w:rsidRPr="00301BD0">
        <w:rPr>
          <w:i/>
        </w:rPr>
        <w:t>et al.</w:t>
      </w:r>
      <w:r>
        <w:t>, 2011)</w:t>
      </w:r>
      <w:r>
        <w:fldChar w:fldCharType="end"/>
      </w:r>
      <w:r>
        <w:t xml:space="preserve"> irrespective of timing.</w:t>
      </w:r>
    </w:p>
    <w:p w14:paraId="366636F2" w14:textId="043AF934" w:rsidR="0048205B" w:rsidRDefault="0048205B" w:rsidP="00AE389F">
      <w:r>
        <w:t xml:space="preserve">Acidification of surface waters was a severe environmental problem, particularly in northern Europe, during the second half of the last century causing freshwater biodiversity loss. International action plans have led to chemical recovery of some surface waters due to decreased acid deposition, but acidification problems persist in some lakes and rivers. Long-term studies (1988-2007) have shown an overall weak recovery of invertebrate species as a response to chemical recovery in boreal lakes (Angeler &amp; Johnson, 2012). In the Vosges mountains (France), Guerold and co-authors </w:t>
      </w:r>
      <w:r>
        <w:fldChar w:fldCharType="begin" w:fldLock="1"/>
      </w:r>
      <w:r>
        <w:instrText>ADDIN CSL_CITATION { "citationItems" : [ { "id" : "ITEM-1", "itemData" : { "author" : [ { "dropping-particle" : "", "family" : "Guerold", "given" : "F.", "non-dropping-particle" : "", "parse-names" : false, "suffix" : "" }, { "dropping-particle" : "", "family" : "Boudot", "given" : "J.P.", "non-dropping-particle" : "", "parse-names" : false, "suffix" : "" }, { "dropping-particle" : "", "family" : "Gilles", "given" : "J.", "non-dropping-particle" : "", "parse-names" : false, "suffix" : "" }, { "dropping-particle" : "", "family" : "Vein", "given" : "D.", "non-dropping-particle" : "", "parse-names" : false, "suffix" : "" }, { "dropping-particle" : "", "family" : "Merlet", "given" : "D.", "non-dropping-particle" : "", "parse-names" : false, "suffix" : "" }, { "dropping-particle" : "", "family" : "Rouiller", "given" : "J.", "non-dropping-particle" : "", "parse-names" : false, "suffix" : "" } ], "container-title" : "Biodiversity &amp; Conservation", "id" : "ITEM-1", "issued" : { "date-parts" : [ [ "2000" ] ] }, "page" : "767\u2013783", "title" : "Macroinvertebrate community loss as a result of headwater stream acidification in the Vosges Mountains (N-E France)", "type" : "article-journal", "volume" : "9" }, "uris" : [ "http://www.mendeley.com/documents/?uuid=817806c2-2195-4d5c-9f53-93793b6f81c9", "http://www.mendeley.com/documents/?uuid=d388133a-645e-4ef4-b18c-2587a3ba34b8" ] } ], "mendeley" : { "formattedCitation" : "(Guerold et al., 2000)", "plainTextFormattedCitation" : "(Guerold et al., 2000)", "previouslyFormattedCitation" : "(Guerold et al., 2000)" }, "properties" : {  }, "schema" : "https://github.com/citation-style-language/schema/raw/master/csl-citation.json" }</w:instrText>
      </w:r>
      <w:r>
        <w:fldChar w:fldCharType="separate"/>
      </w:r>
      <w:r w:rsidRPr="00193C7B">
        <w:t>(2000)</w:t>
      </w:r>
      <w:r>
        <w:fldChar w:fldCharType="end"/>
      </w:r>
      <w:r>
        <w:t xml:space="preserve"> found a high reduction in diversity for many aquatic species, and among them </w:t>
      </w:r>
      <w:r>
        <w:rPr>
          <w:rStyle w:val="foldable-text"/>
        </w:rPr>
        <w:t xml:space="preserve">Molluscs, Crustaceans and Ephemeroptera disappeared totally from strongly acidified streams. </w:t>
      </w:r>
      <w:r>
        <w:t xml:space="preserve">In addition, there is evidence that acidification has simplified some invertebrate communities in UK streams and probably made them more vulnerable to climate effects, which conversely might offset biological recovery from acidification </w:t>
      </w:r>
      <w:r>
        <w:fldChar w:fldCharType="begin" w:fldLock="1"/>
      </w:r>
      <w:r>
        <w:instrText>ADDIN CSL_CITATION { "citationItems" : [ { "id" : "ITEM-1", "itemData" : { "author" : [ { "dropping-particle" : "", "family" : "Moss", "given" : "B.", "non-dropping-particle" : "", "parse-names" : false, "suffix" : "" } ], "container-title" : "Freshwater Ecology, Biodiversity Report Card Paper 17", "id" : "ITEM-1", "issued" : { "date-parts" : [ [ "2015" ] ] }, "page" : "1-63", "title" : "Biodiversity climate change impacts report card technical paper: Freshwaters, climate change and UK conservation", "type" : "article-journal" }, "uris" : [ "http://www.mendeley.com/documents/?uuid=b5f96e5b-8382-3e11-9601-75bfdb7c97a5" ] } ], "mendeley" : { "formattedCitation" : "(Moss, 2015)", "plainTextFormattedCitation" : "(Moss, 2015)", "previouslyFormattedCitation" : "(Moss, 2015)" }, "properties" : {  }, "schema" : "https://github.com/citation-style-language/schema/raw/master/csl-citation.json" }</w:instrText>
      </w:r>
      <w:r>
        <w:fldChar w:fldCharType="separate"/>
      </w:r>
      <w:r w:rsidRPr="00193C7B">
        <w:t>(Moss, 2015)</w:t>
      </w:r>
      <w:r>
        <w:fldChar w:fldCharType="end"/>
      </w:r>
      <w:r>
        <w:t>.</w:t>
      </w:r>
    </w:p>
    <w:p w14:paraId="0A56A547" w14:textId="77777777" w:rsidR="0048205B" w:rsidRDefault="0048205B" w:rsidP="00AE389F">
      <w:pPr>
        <w:spacing w:after="0"/>
      </w:pPr>
    </w:p>
    <w:p w14:paraId="390F5395" w14:textId="77777777" w:rsidR="0048205B" w:rsidRDefault="0048205B" w:rsidP="00147745">
      <w:pPr>
        <w:pStyle w:val="Heading3"/>
      </w:pPr>
      <w:bookmarkStart w:id="1054" w:name="_Toc502930061"/>
      <w:bookmarkStart w:id="1055" w:name="_Toc504380645"/>
      <w:bookmarkStart w:id="1056" w:name="_Toc519504556"/>
      <w:r>
        <w:t>Vascular plants</w:t>
      </w:r>
      <w:bookmarkEnd w:id="1054"/>
      <w:bookmarkEnd w:id="1055"/>
      <w:bookmarkEnd w:id="1056"/>
    </w:p>
    <w:p w14:paraId="1C065D36" w14:textId="77777777" w:rsidR="0048205B" w:rsidRPr="0025062E" w:rsidRDefault="0048205B" w:rsidP="00AE389F">
      <w:pPr>
        <w:tabs>
          <w:tab w:val="left" w:pos="2268"/>
        </w:tabs>
        <w:spacing w:after="0"/>
        <w:rPr>
          <w:b/>
          <w:i/>
          <w:lang w:val="en-US"/>
        </w:rPr>
      </w:pPr>
      <w:r w:rsidRPr="0025062E">
        <w:rPr>
          <w:b/>
          <w:i/>
          <w:lang w:val="en-US"/>
        </w:rPr>
        <w:t>Status and trends</w:t>
      </w:r>
    </w:p>
    <w:p w14:paraId="3B32B18A" w14:textId="57B7615B" w:rsidR="0048205B" w:rsidRDefault="0048205B" w:rsidP="00AE389F">
      <w:pPr>
        <w:rPr>
          <w:lang w:val="en-US"/>
        </w:rPr>
      </w:pPr>
      <w:r>
        <w:rPr>
          <w:lang w:val="en-US"/>
        </w:rPr>
        <w:t>Of the estimated 32,000 vascular plant species occurring in Europe and Central Asia, IUCN evaluated 2483 (approx. 8%) in the Red List of Threatened Spec</w:t>
      </w:r>
      <w:r w:rsidR="00A26495">
        <w:rPr>
          <w:lang w:val="en-US"/>
        </w:rPr>
        <w:t>ies. Of these, 810 (32.6%) are threatened (270 critically e</w:t>
      </w:r>
      <w:r w:rsidR="00E91659">
        <w:rPr>
          <w:lang w:val="en-US"/>
        </w:rPr>
        <w:t>ndangered, 287 endangered and 253 v</w:t>
      </w:r>
      <w:r>
        <w:rPr>
          <w:lang w:val="en-US"/>
        </w:rPr>
        <w:t>ulnerab</w:t>
      </w:r>
      <w:r w:rsidR="00E91659">
        <w:rPr>
          <w:lang w:val="en-US"/>
        </w:rPr>
        <w:t>le). Another 166 are listed as n</w:t>
      </w:r>
      <w:r>
        <w:rPr>
          <w:lang w:val="en-US"/>
        </w:rPr>
        <w:t>ea</w:t>
      </w:r>
      <w:r w:rsidR="00E91659">
        <w:rPr>
          <w:lang w:val="en-US"/>
        </w:rPr>
        <w:t>r t</w:t>
      </w:r>
      <w:r w:rsidR="00A26495">
        <w:rPr>
          <w:lang w:val="en-US"/>
        </w:rPr>
        <w:t>hreatened. Four species are extinct and four species extinct in the w</w:t>
      </w:r>
      <w:r>
        <w:rPr>
          <w:lang w:val="en-US"/>
        </w:rPr>
        <w:t xml:space="preserve">ild (likely strongly underestimated). There is a remarkably high percentage of species with unknown population trend (approx. 46%). About one fifth of the evaluated plants (19.6%) show a declining population trend, whereas about one third (31.6%) is stable. Only a very small proportion (2.5%) has increasing population sizes. However, these percentages might be biased, as it is likely that more threatened than un-threatened species have been evaluated by IUCN. Especially the total percentage of species with increasing population sizes is likely larger, as many generalists tend to expand their range sizes </w:t>
      </w:r>
      <w:r>
        <w:fldChar w:fldCharType="begin" w:fldLock="1"/>
      </w:r>
      <w:r>
        <w:rPr>
          <w:lang w:val="en-US"/>
        </w:rPr>
        <w:instrText>ADDIN CSL_CITATION { "citationItems" : [ { "id" : "ITEM-1",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 "issued" : { "date-parts" : [ [ "2011" ] ] }, "note" : "NULL", "number-of-pages" : "130", "publisher" : "Publications Office of the European Union", "publisher-place" : "Luxembourg", "title" : "European Red List of Vascular Plants", "type" : "book" }, "uris" : [ "http://www.mendeley.com/documents/?uuid=fa1f49b8-7f2f-353e-ac8a-dac704ab6929" ] }, { "id" : "ITEM-2", "itemData" : { "URL" : "http://www.iucnredlist.org/", "accessed" : { "date-parts" : [ [ "2017", "1", "31" ] ] }, "author" : [ { "dropping-particle" : "", "family" : "IUCN", "given" : "", "non-dropping-particle" : "", "parse-names" : false, "suffix" : "" } ], "id" : "ITEM-2", "issued" : { "date-parts" : [ [ "2017" ] ] }, "title" : "IUCN Red List of Threatened Species", "type" : "webpage" }, "uris" : [ "http://www.mendeley.com/documents/?uuid=12567418-4dda-4fb4-b217-68ffea2c646f" ] } ], "mendeley" : { "formattedCitation" : "(Bilz et al., 2011b; IUCN, 2017b)", "plainTextFormattedCitation" : "(Bilz et al., 2011b; IUCN, 2017b)", "previouslyFormattedCitation" : "(Bilz et al., 2011b; IUCN, 2017b)" }, "properties" : {  }, "schema" : "https://github.com/citation-style-language/schema/raw/master/csl-citation.json" }</w:instrText>
      </w:r>
      <w:r>
        <w:fldChar w:fldCharType="separate"/>
      </w:r>
      <w:r w:rsidRPr="00193C7B">
        <w:rPr>
          <w:lang w:val="en-US"/>
        </w:rPr>
        <w:t xml:space="preserve">(Bilz </w:t>
      </w:r>
      <w:r w:rsidR="00301BD0" w:rsidRPr="00301BD0">
        <w:rPr>
          <w:i/>
          <w:lang w:val="en-US"/>
        </w:rPr>
        <w:t>et al.</w:t>
      </w:r>
      <w:r w:rsidRPr="00193C7B">
        <w:rPr>
          <w:lang w:val="en-US"/>
        </w:rPr>
        <w:t>, 2011; IUCN, 2017b)</w:t>
      </w:r>
      <w:r>
        <w:fldChar w:fldCharType="end"/>
      </w:r>
      <w:r>
        <w:rPr>
          <w:lang w:val="en-US"/>
        </w:rPr>
        <w:t xml:space="preserve">. </w:t>
      </w:r>
    </w:p>
    <w:p w14:paraId="22D1DB91" w14:textId="0F23769F" w:rsidR="0048205B" w:rsidRDefault="0048205B" w:rsidP="00AE389F">
      <w:pPr>
        <w:rPr>
          <w:lang w:val="en-US"/>
        </w:rPr>
      </w:pPr>
      <w:r>
        <w:rPr>
          <w:lang w:val="en-US"/>
        </w:rPr>
        <w:t xml:space="preserve">At the national level, all occurring species have often been evaluated in Red Lists and the average proportions of extinct and endangered species are often quite high (e.g. in densely populated regions), reflecting the local decline of species richness and of population sizes </w:t>
      </w:r>
      <w:r>
        <w:fldChar w:fldCharType="begin" w:fldLock="1"/>
      </w:r>
      <w:r>
        <w:rPr>
          <w:lang w:val="en-US"/>
        </w:rPr>
        <w:instrText>ADDIN CSL_CITATION { "citationItems" : [ { "id" : "ITEM-1", "itemData" : { "author" : [ { "dropping-particle" : "", "family" : "MILLAKU", "given" : "F", "non-dropping-particle" : "", "parse-names" : false, "suffix" : "" }, { "dropping-particle" : "", "family" : "REXHEPI", "given" : "F", "non-dropping-particle" : "", "parse-names" : false, "suffix" : "" }, { "dropping-particle" : "", "family" : "KRASNIQI", "given" : "E", "non-dropping-particle" : "", "parse-names" : false, "suffix" : "" }, { "dropping-particle" : "", "family" : "PAJAZITAJ", "given" : "Q", "non-dropping-particle" : "", "parse-names" : false, "suffix" : "" }, { "dropping-particle" : "", "family" : "MALA", "given" : "XH", "non-dropping-particle" : "", "parse-names" : false, "suffix" : "" }, { "dropping-particle" : "", "family" : "BERISHA", "given" : "N", "non-dropping-particle" : "", "parse-names" : false, "suffix" : "" } ], "id" : "ITEM-1", "issued" : { "date-parts" : [ [ "2013" ] ] }, "title" : "Libri i Kuq i Flor\u00ebs Vaskulare t\u00eb Republik\u00ebs s\u00eb Kosov\u00ebs", "type" : "book" }, "uris" : [ "http://www.mendeley.com/documents/?uuid=780e66f3-e7e1-4d3a-bd1d-8b767030cb89" ] }, { "id" : "ITEM-2", "itemData" : { "author" : [ { "dropping-particle" : "", "family" : "Vangjeli", "given" : "J", "non-dropping-particle" : "", "parse-names" : false, "suffix" : "" }, { "dropping-particle" : "", "family" : "Ruci", "given" : "P", "non-dropping-particle" : "", "parse-names" : false, "suffix" : "" }, { "dropping-particle" : "", "family" : "Hoda", "given" : "P", "non-dropping-particle" : "", "parse-names" : false, "suffix" : "" } ], "id" : "ITEM-2", "issued" : { "date-parts" : [ [ "1997" ] ] }, "number-of-pages" : "312", "title" : "Shoqerimet bimore, in Libri i Kuq (Bime, Shoqerime bimore dhe kafshe te Rrezikuara)", "type" : "book" }, "uris" : [ "http://www.mendeley.com/documents/?uuid=edc9899b-ed5a-4419-972a-c532c9c7a8f6" ] }, { "id" : "ITEM-3", "itemData" : { "author" : [ { "dropping-particle" : "", "family" : "Vangjeli", "given" : "J", "non-dropping-particle" : "", "parse-names" : false, "suffix" : "" }, { "dropping-particle" : "", "family" : "Ruci", "given" : "B", "non-dropping-particle" : "", "parse-names" : false, "suffix" : "" }, { "dropping-particle" : "", "family" : "Mullaj", "given" : "A", "non-dropping-particle" : "", "parse-names" : false, "suffix" : "" } ], "id" : "ITEM-3", "issued" : { "date-parts" : [ [ "1995" ] ] }, "number-of-pages" : "169", "title" : "Libri i Kuq", "type" : "book" }, "uris" : [ "http://www.mendeley.com/documents/?uuid=9b13ae86-a9b1-4b6e-8427-139fc78788c3" ] }, { "id" : "ITEM-4", "itemData" : { "author" : [ { "dropping-particle" : "", "family" : "Niklfeld", "given" : "H", "non-dropping-particle" : "", "parse-names" : false, "suffix" : "" } ], "id" : "ITEM-4", "issued" : { "date-parts" : [ [ "1999" ] ] }, "title" : "Rote Listen gef\u00e4hrdeter Pflanzen \u00d6sterreichs", "type" : "book" }, "uris" : [ "http://www.mendeley.com/documents/?uuid=fb68e753-ab2b-492b-880c-adedb845de0d" ] }, { "id" : "ITEM-5", "itemData" : { "author" : [ { "dropping-particle" : "", "family" : "Parfenov V.I. and al.", "given" : "", "non-dropping-particle" : "", "parse-names" : false, "suffix" : "" } ], "id" : "ITEM-5", "issued" : { "date-parts" : [ [ "1987" ] ] }, "publisher" : "Nauka i Tekhnica", "publisher-place" : "Minsk", "title" : "Rare and Threatened Plant Species of Byelorussia and Lithuania", "type" : "book" }, "uris" : [ "http://www.mendeley.com/documents/?uuid=6e674ac9-0ede-48f3-aa3e-ac539c71bc45" ] }, { "id" : "ITEM-6", "itemData" : { "author" : [ { "dropping-particle" : "", "family" : "Silic", "given" : "C", "non-dropping-particle" : "", "parse-names" : false, "suffix" : "" } ], "id" : "ITEM-6", "issued" : { "date-parts" : [ [ "1996" ] ] }, "title" : "Spisak biljnih vrsta (Pteridohpyta i Spermatophyta) za crvenu knjigu Bosne i Hercegovine", "type" : "book" }, "uris" : [ "http://www.mendeley.com/documents/?uuid=745cbfce-17b2-4b1e-bfb9-38e68194472d" ] }, { "id" : "ITEM-7", "itemData" : { "author" : [ { "dropping-particle" : "", "family" : "Velchev V. and al.", "given" : "", "non-dropping-particle" : "", "parse-names" : false, "suffix" : "" } ], "id" : "ITEM-7", "issued" : { "date-parts" : [ [ "1984" ] ] }, "publisher" : "Bulgarian Academy of Sciences", "publisher-place" : "Sofia", "title" : "Red Data Book of the People's Republic of Bulgaria. Volume 1. Plants", "type" : "book" }, "uris" : [ "http://www.mendeley.com/documents/?uuid=536c86e5-1215-4181-a34a-139c6c154b07" ] }, { "id" : "ITEM-8", "itemData" : { "author" : [ { "dropping-particle" : "", "family" : "Sugar", "given" : "I", "non-dropping-particle" : "", "parse-names" : false, "suffix" : "" } ], "id" : "ITEM-8", "issued" : { "date-parts" : [ [ "1994" ] ] }, "publisher" : "Ministarstvo graditeljstva i zastite okolisa, Zavod za zastitu prirode", "publisher-place" : "Zagreb", "title" : "Crvena knjiga biljnih vrstva Republike Hrvatske Red List of Plant Species of Croatia", "type" : "book" }, "uris" : [ "http://www.mendeley.com/documents/?uuid=f2318504-f842-4aef-b2b6-bdbd8b29ddf7" ] }, { "id" : "ITEM-9", "itemData" : { "author" : [ { "dropping-particle" : "", "family" : "Wind", "given" : "P", "non-dropping-particle" : "", "parse-names" : false, "suffix" : "" }, { "dropping-particle" : "", "family" : "Pihl", "given" : "S", "non-dropping-particle" : "", "parse-names" : false, "suffix" : "" } ], "id" : "ITEM-9", "issued" : { "date-parts" : [ [ "2004" ] ] }, "title" : "Den danske r\u00f8dliste. - Danmarks Milj\u00f8unders\u00f8gelser, Aarhus Universitet, [2004]-. redlist.dmu.dk (opdateret i april 2010)", "type" : "webpage" }, "uris" : [ "http://www.mendeley.com/documents/?uuid=945517f1-64ba-4d03-9794-5553cf0b51a8" ] }, { "id" : "ITEM-10", "itemData" : { "author" : [ { "dropping-particle" : "", "family" : "Lilleleht", "given" : "V", "non-dropping-particle" : "", "parse-names" : false, "suffix" : "" } ], "id" : "ITEM-10", "issued" : { "date-parts" : [ [ "1998" ] ] }, "publisher" : "Eesti Teaduste Akadeemia, Looduskaitse Komisjon", "publisher-place" : "Tartu", "title" : "Eesti Puname Raama.Ohustatud seened, taimed ja loomad Red data book of Estonia. Threatened Fungi, Plants and Animals", "type" : "book" }, "uris" : [ "http://www.mendeley.com/documents/?uuid=01e48db9-8241-4fce-984f-fcd363e0834f" ] }, { "id" : "ITEM-11", "itemData" : { "author" : [ { "dropping-particle" : "", "family" : "Olivier L. and al.", "given" : "", "non-dropping-particle" : "", "parse-names" : false, "suffix" : "" } ], "id" : "ITEM-11", "issued" : { "date-parts" : [ [ "1995" ] ] }, "publisher" : "MNHN", "publisher-place" : "Paris", "title" : "Livre rouge de la flore menac\u00e9e de France I esp\u00e8ces prioritaires", "type" : "book" }, "uris" : [ "http://www.mendeley.com/documents/?uuid=7adfec6a-cb77-4b9d-bb5d-5960175b1027" ] }, { "id" : "ITEM-12", "itemData" : { "ISBN" : "3-89624-001-3", "author" : [ { "dropping-particle" : "", "family" : "LUDWIG", "given" : "G", "non-dropping-particle" : "", "parse-names" : false, "suffix" : "" }, { "dropping-particle" : "", "family" : "SCHNITTLER", "given" : "M", "non-dropping-particle" : "", "parse-names" : false, "suffix" : "" } ], "id" : "ITEM-12", "issued" : { "date-parts" : [ [ "1996" ] ] }, "number-of-pages" : "744", "publisher" : "BfN", "title" : "Rote Liste gef\u00e4hrdeter Pflanzen Deutschlands", "type" : "book" }, "uris" : [ "http://www.mendeley.com/documents/?uuid=61ccfec0-c47c-4b8b-a8a6-d92446636636" ] }, { "id" : "ITEM-13", "itemData" : { "author" : [ { "dropping-particle" : "", "family" : "Phitos D. and al.", "given" : "", "non-dropping-particle" : "", "parse-names" : false, "suffix" : "" } ], "id" : "ITEM-13", "issued" : { "date-parts" : [ [ "1995" ] ] }, "publisher-place" : "Athens", "title" : "The Red Data Book of Rare and Threatened Plants of Greece", "type" : "book" }, "uris" : [ "http://www.mendeley.com/documents/?uuid=cedd4e50-0089-410d-84d5-e634cf599459" ] }, { "id" : "ITEM-14", "itemData" : { "author" : [ { "dropping-particle" : "", "family" : "Rakonczay", "given" : "Z", "non-dropping-particle" : "", "parse-names" : false, "suffix" : "" } ], "id" : "ITEM-14", "issued" : { "date-parts" : [ [ "1989" ] ] }, "publisher" : "V\u00f6r\u00f6s K\u00f6nyv. Akad\u00e9miai Kiado", "publisher-place" : "Budapest", "title" : "Red Data Book on Mosses, Vascular Plants and Animals (Invertebrates and Vertebrates)", "type" : "book" }, "uris" : [ "http://www.mendeley.com/documents/?uuid=924631f7-0530-40dc-870b-1488da463238" ] }, { "id" : "ITEM-15", "itemData" : { "author" : [ { "dropping-particle" : "", "family" : "Icelandic Natural History Institute", "given" : "", "non-dropping-particle" : "", "parse-names" : false, "suffix" : "" } ], "id" : "ITEM-15", "issued" : { "date-parts" : [ [ "1996" ] ] }, "publisher-place" : "Reyjavik", "title" : "Valisti 1 Pl\u00f6ntur Red Data List (1) Plants", "type" : "book" }, "uris" : [ "http://www.mendeley.com/documents/?uuid=337003bc-62e9-4dff-871e-cc4d8b834cf3" ] }, { "id" : "ITEM-16", "itemData" : { "author" : [ { "dropping-particle" : "", "family" : "Curtis T.G.F. and al.", "given" : "", "non-dropping-particle" : "", "parse-names" : false, "suffix" : "" } ], "id" : "ITEM-16", "issued" : { "date-parts" : [ [ "1988" ] ] }, "publisher" : "Wildlife Service Ireland Stationary Office, Dublin, Ireland", "publisher-place" : "Dublin", "title" : "The Irish Red Data Book: 1) Vascular plants", "type" : "book" }, "uris" : [ "http://www.mendeley.com/documents/?uuid=c4899648-fa30-4e5b-8be8-8233d1d9e94f" ] }, { "id" : "ITEM-17", "itemData" : { "author" : [ { "dropping-particle" : "", "family" : "Conti F. and al.", "given" : "", "non-dropping-particle" : "", "parse-names" : false, "suffix" : "" } ], "id" : "ITEM-17", "issued" : { "date-parts" : [ [ "1992" ] ] }, "publisher" : "WWF Italia", "publisher-place" : "Roma", "title" : "Libro rosso delle Plante d'Italia", "type" : "book" }, "uris" : [ "http://www.mendeley.com/documents/?uuid=0784f531-7231-44d9-a8aa-6cd25f113f25" ] }, { "id" : "ITEM-18", "itemData" : { "author" : [ { "dropping-particle" : "", "family" : "Science", "given" : "Latvian Academy of", "non-dropping-particle" : "", "parse-names" : false, "suffix" : "" } ], "id" : "ITEM-18", "issued" : { "date-parts" : [ [ "1997" ] ] }, "publisher" : "Latvian Academy of Science", "publisher-place" : "Salaspils", "title" : "Red Data Book of Latvia - Vascular Plants and Mosses", "type" : "book" }, "uris" : [ "http://www.mendeley.com/documents/?uuid=15362130-9507-4595-bf6d-808767842e03" ] }, { "id" : "ITEM-19", "itemData" : { "author" : [ { "dropping-particle" : "", "family" : "Broggi M.F. and al.", "given" : "", "non-dropping-particle" : "", "parse-names" : false, "suffix" : "" } ], "id" : "ITEM-19", "issued" : { "date-parts" : [ [ "1984" ] ] }, "publisher" : "Naturkundliche Forschung im F\u00fcrstentum", "publisher-place" : "Liechtenstein", "title" : "Rote Liste der gef\u00e4hrdeter und seltenen Gef\u00e4sspflpflanzen- arten des F\u00fcrstentums Liechtenstein", "type" : "book" }, "uris" : [ "http://www.mendeley.com/documents/?uuid=a9da95db-a94e-4fc3-a592-b82c35cc1ae6" ] }, { "id" : "ITEM-20", "itemData" : { "author" : [ { "dropping-particle" : "", "family" : "Weeda E.J. and al.", "given" : "", "non-dropping-particle" : "", "parse-names" : false, "suffix" : "" } ], "id" : "ITEM-20", "issued" : { "date-parts" : [ [ "1990" ] ] }, "title" : "Floron Red Data List 1990. Red Data List of Extinct, Endangered and Vunerable Plants in Netherlands in the period 1980 -1990", "type" : "book" }, "uris" : [ "http://www.mendeley.com/documents/?uuid=07006370-9966-4168-9998-4479661b1d3e" ] }, { "id" : "ITEM-21", "itemData" : { "author" : [ { "dropping-particle" : "", "family" : "Zarzycky K. and al.", "given" : "", "non-dropping-particle" : "", "parse-names" : false, "suffix" : "" } ], "id" : "ITEM-21", "issued" : { "date-parts" : [ [ "2001" ] ] }, "publisher" : "Institute of Botany, Institute of Nature", "publisher-place" : "Crakow", "title" : "Polska Czerwona ksiega roslin ed. 2 - Polish Red Data Book of Plants - Pteridophyta and Flowering Plants", "type" : "book" }, "uris" : [ "http://www.mendeley.com/documents/?uuid=d0a77275-584c-47b5-bd77-0aa76077a750" ] }, { "id" : "ITEM-22", "itemData" : { "author" : [ { "dropping-particle" : "", "family" : "Oltean M. and al.", "given" : "", "non-dropping-particle" : "", "parse-names" : false, "suffix" : "" } ], "id" : "ITEM-22", "issued" : { "date-parts" : [ [ "1994" ] ] }, "publisher" : "Academia Romana Institutul de Biologie", "publisher-place" : "Bucarest", "title" : "Lista rosie a plantelor superioare din Rom\u00e2nia Red List of Higher Plants of Romania", "type" : "book" }, "uris" : [ "http://www.mendeley.com/documents/?uuid=7f53331d-8d3b-45ac-a5e5-347890551261" ] }, { "id" : "ITEM-23", "itemData" : { "author" : [ { "dropping-particle" : "", "family" : "Marhold K. and al.", "given" : "", "non-dropping-particle" : "", "parse-names" : false, "suffix" : "" } ], "id" : "ITEM-23", "issued" : { "date-parts" : [ [ "1999" ] ] }, "publisher" : "Veda", "publisher-place" : "Bratislava", "title" : "Zoznam nizs\u00edch a vyss\u00edch rastl\u00edn Slovenska Check List of Non-vascular and Vascular Plants of Slovakia (Contains also red lists of Fungi, Lichens, Bryophytes, Ferns and Flowering plants)", "type" : "book" }, "uris" : [ "http://www.mendeley.com/documents/?uuid=3612a0b1-1847-4b5f-9fd0-0efd66a3ee55" ] }, { "id" : "ITEM-24", "itemData" : { "author" : [ { "dropping-particle" : "", "family" : "Wraber T. and al.", "given" : "", "non-dropping-particle" : "", "parse-names" : false, "suffix" : "" } ], "id" : "ITEM-24", "issued" : { "date-parts" : [ [ "1989" ] ] }, "publisher-place" : "Llubljana", "title" : "Rdeci seznam ogrozenih praprotnic in semenk SR Slovenije The Red Data List of Threatened Vascular Plants in Socialist Republic of Slovenia", "type" : "book" }, "uris" : [ "http://www.mendeley.com/documents/?uuid=762ddaba-5493-4a3e-959c-4e702a0db92d" ] }, { "id" : "ITEM-25", "itemData" : { "author" : [ { "dropping-particle" : "", "family" : "Aizpuru I. et al.", "given" : "", "non-dropping-particle" : "", "parse-names" : false, "suffix" : "" } ], "container-title" : "Conservacion Vegetal", "id" : "ITEM-25", "issued" : { "date-parts" : [ [ "2000" ] ] }, "page" : "11-38", "title" : "Lista roja de Flora vascular Espa\u00f1ola", "type" : "article-journal" }, "uris" : [ "http://www.mendeley.com/documents/?uuid=2ff8e7a9-3c06-4405-a216-ff3db4943417" ] }, { "id" : "ITEM-26", "itemData" : { "ISBN" : "9188506304", "PMID" : "2224", "author" : [ { "dropping-particle" : "", "family" : "Westling", "given" : "A", "non-dropping-particle" : "", "parse-names" : false, "suffix" : "" } ], "id" : "ITEM-26", "issued" : { "date-parts" : [ [ "2015" ] ] }, "number-of-pages" : "211", "title" : "R\u00f6dlistade arter i Sverige 2015", "type" : "book" }, "uris" : [ "http://www.mendeley.com/documents/?uuid=dacb40c9-3aca-4c90-af83-08aca5334cd5" ] }, { "id" : "ITEM-27", "itemData" : { "ISBN" : "392333981X", "author" : [ { "dropping-particle" : "", "family" : "Bornand", "given" : "C", "non-dropping-particle" : "", "parse-names" : false, "suffix" : "" }, { "dropping-particle" : "", "family" : "Gygax", "given" : "A", "non-dropping-particle" : "", "parse-names" : false, "suffix" : "" }, { "dropping-particle" : "", "family" : "Juillerat", "given" : "P", "non-dropping-particle" : "", "parse-names" : false, "suffix" : "" }, { "dropping-particle" : "", "family" : "Jutzi", "given" : "M", "non-dropping-particle" : "", "parse-names" : false, "suffix" : "" }, { "dropping-particle" : "", "family" : "M\u00f6hl", "given" : "A", "non-dropping-particle" : "", "parse-names" : false, "suffix" : "" }, { "dropping-particle" : "", "family" : "Rometsch", "given" : "S", "non-dropping-particle" : "", "parse-names" : false, "suffix" : "" }, { "dropping-particle" : "", "family" : "Sager", "given" : "L", "non-dropping-particle" : "", "parse-names" : false, "suffix" : "" }, { "dropping-particle" : "", "family" : "Santiago", "given" : "H", "non-dropping-particle" : "", "parse-names" : false, "suffix" : "" }, { "dropping-particle" : "", "family" : "Eggenberg", "given" : "S", "non-dropping-particle" : "", "parse-names" : false, "suffix" : "" } ], "id" : "ITEM-27", "issued" : { "date-parts" : [ [ "2016" ] ] }, "number-of-pages" : "178", "publisher" : "Bundesamt f\u00fcr Umwelt, Bern und Info Flora, Genf", "title" : "Rote Liste Gef\u00e4sspflanzen. Gef\u00e4hrdete Arten der Schweiz", "type" : "book", "volume" : "1621" }, "uris" : [ "http://www.mendeley.com/documents/?uuid=cd0fd31b-7c22-4b62-8561-3ea06360319b" ] }, { "id" : "ITEM-28", "itemData" : { "author" : [ { "dropping-particle" : "", "family" : "Cheffings", "given" : "C", "non-dropping-particle" : "", "parse-names" : false, "suffix" : "" }, { "dropping-particle" : "", "family" : "Farrell", "given" : "L", "non-dropping-particle" : "", "parse-names" : false, "suffix" : "" } ], "id" : "ITEM-28", "issued" : { "date-parts" : [ [ "2005" ] ] }, "title" : "The Vascular Plant Red Data List for Great Britain", "type" : "book" }, "uris" : [ "http://www.mendeley.com/documents/?uuid=b290bcd9-561a-4bbb-aff1-55e374d06c02" ] }, { "id" : "ITEM-29", "itemData" : { "author" : [ { "dropping-particle" : "", "family" : "Shelyak-Sosonka", "given" : "Y.R.", "non-dropping-particle" : "", "parse-names" : false, "suffix" : "" } ], "id" : "ITEM-29", "issued" : { "date-parts" : [ [ "1996" ] ] }, "publisher" : "Ukrainskaya Enciklopedia", "publisher-place" : "Kiev", "title" : "Chervona Kniga Ukrainy - Roslinniy Svit Red Data Book of Ukraine - Plant Kingdom", "type" : "book" }, "uris" : [ "http://www.mendeley.com/documents/?uuid=1a3eebf2-5ae2-493e-8747-654f090b66ed" ] }, { "id" : "ITEM-30", "itemData" : { "author" : [ { "dropping-particle" : "", "family" : "Proch\u00e1zka F. and al.", "given" : "", "non-dropping-particle" : "", "parse-names" : false, "suffix" : "" } ], "id" : "ITEM-30", "issued" : { "date-parts" : [ [ "2000" ] ] }, "publisher" : "Pr\u00edroda", "publisher-place" : "Praha", "title" : "Cern\u00fd a cerven\u00fd seznam c\u00e9vnat\u00fdch rostlin Cesk\u00e9 republiky Black and Red lists of Vascular Plants of the Czech Republic", "type" : "book" }, "uris" : [ "http://www.mendeley.com/documents/?uuid=0629b4d4-4256-40bf-ab19-60138a456dda" ] }, { "id" : "ITEM-31", "itemData" : { "ISBN" : "9789521138058", "author" : [ { "dropping-particle" : "", "family" : "Rassi", "given" : "P.", "non-dropping-particle" : "", "parse-names" : false, "suffix" : "" }, { "dropping-particle" : "", "family" : "Hyv\u00e4rinen", "given" : "E.", "non-dropping-particle" : "", "parse-names" : false, "suffix" : "" }, { "dropping-particle" : "", "family" : "Jusl\u00e9n", "given" : "A.", "non-dropping-particle" : "", "parse-names" : false, "suffix" : "" }, { "dropping-particle" : "", "family" : "Mannerkoski", "given" : "I.", "non-dropping-particle" : "", "parse-names" : false, "suffix" : "" } ], "id" : "ITEM-31", "issued" : { "date-parts" : [ [ "2010" ] ] }, "number-of-pages" : "685", "publisher-place" : "Helsinki, Finland", "title" : "The 2010 Red List of Finnish Species. Ymp\u00e4rist\u00f6ministeri\u00f6 &amp; Suomen ymp\u00e4rist\u00f6keskus.", "type" : "book" }, "uris" : [ "http://www.mendeley.com/documents/?uuid=a6a820a8-673b-4c4a-851c-e6875cec5b57" ] } ], "mendeley" : { "formattedCitation" : "(Aizpuru I. et al., 2000; Bornand et al., 2016; Broggi M.F. and al., 1984; Cheffings &amp; Farrell, 2005; Conti F. and al., 1992; Curtis T.G.F. and al., 1988; Icelandic Natural History Institute, 1996; Lilleleht, 1998; LUDWIG &amp; SCHNITTLER, 1996; Marhold K. and al., 1999; MILLAKU et al., 2013; Niklfeld, 1999; Olivier L. and al., 1995; Oltean M. and al., 1994; Parfenov V.I. and al., 1987; Phitos D. and al., 1995; Proch\u00e1zka F. and al., 2000; Rakonczay, 1989; Rassi, Hyv\u00e4rinen, Jusl\u00e9n, &amp; Mannerkoski, 2010; Science, 1997; Shelyak-Sosonka, 1996; Silic, 1996; Sugar, 1994; Vangjeli, Ruci, &amp; Mullaj, 1995; Vangjeli, Ruci, &amp; Hoda, 1997; Velchev V. and al., 1984; Weeda E.J. and al., 1990; Westling, 2015; Wind &amp; Pihl, 2004; Wraber T. and al., 1989; Zarzycky K. and al., 2001)", "plainTextFormattedCitation" : "(Aizpuru I. et al., 2000; Bornand et al., 2016; Broggi M.F. and al., 1984; Cheffings &amp; Farrell, 2005; Conti F. and al., 1992; Curtis T.G.F. and al., 1988; Icelandic Natural History Institute, 1996; Lilleleht, 1998; LUDWIG &amp; SCHNITTLER, 1996; Marhold K. and al., 1999; MILLAKU et al., 2013; Niklfeld, 1999; Olivier L. and al., 1995; Oltean M. and al., 1994; Parfenov V.I. and al., 1987; Phitos D. and al., 1995; Proch\u00e1zka F. and al., 2000; Rakonczay, 1989; Rassi, Hyv\u00e4rinen, Jusl\u00e9n, &amp; Mannerkoski, 2010; Science, 1997; Shelyak-Sosonka, 1996; Silic, 1996; Sugar, 1994; Vangjeli, Ruci, &amp; Mullaj, 1995; Vangjeli, Ruci, &amp; Hoda, 1997; Velchev V. and al., 1984; Weeda E.J. and al., 1990; Westling, 2015; Wind &amp; Pihl, 2004; Wraber T. and al., 1989; Zarzycky K. and al., 2001)", "previouslyFormattedCitation" : "(Aizpuru I. et al., 2000; Bornand et al., 2016; Broggi M.F. and al., 1984; Cheffings &amp; Farrell, 2005; Conti F. and al., 1992; Curtis T.G.F. and al., 1988; Icelandic Natural History Institute, 1996; Lilleleht, 1998; LUDWIG &amp; SCHNITTLER, 1996; Marhold K. and al., 1999; MILLAKU et al., 2013; Niklfeld, 1999; Olivier L. and al., 1995; Oltean M. and al., 1994; Parfenov V.I. and al., 1987; Phitos D. and al., 1995; Proch\u00e1zka F. and al., 2000; Rakonczay, 1989; Rassi, Hyv\u00e4rinen, Jusl\u00e9n, &amp; Mannerkoski, 2010; Science, 1997; Shelyak-Sosonka, 1996; Silic, 1996; Sugar, 1994; Vangjeli, Ruci, &amp; Mullaj, 1995; Vangjeli, Ruci, &amp; Hoda, 1997; Velchev V. and al., 1984; Weeda E.J. and al., 1990; Westling, 2015; Wind &amp; Pihl, 2004; Wraber T. and al., 1989; Zarzycky K. and al., 2001)" }, "properties" : {  }, "schema" : "https://github.com/citation-style-language/schema/raw/master/csl-citation.json" }</w:instrText>
      </w:r>
      <w:r>
        <w:fldChar w:fldCharType="separate"/>
      </w:r>
      <w:r>
        <w:rPr>
          <w:lang w:val="en-US"/>
        </w:rPr>
        <w:t>(</w:t>
      </w:r>
      <w:r w:rsidR="001E6AC5">
        <w:rPr>
          <w:lang w:val="en-US"/>
        </w:rPr>
        <w:t>Lozano</w:t>
      </w:r>
      <w:r>
        <w:rPr>
          <w:lang w:val="en-US"/>
        </w:rPr>
        <w:t xml:space="preserve">, 2000; Bornand </w:t>
      </w:r>
      <w:r w:rsidR="00301BD0" w:rsidRPr="00301BD0">
        <w:rPr>
          <w:i/>
          <w:lang w:val="en-US"/>
        </w:rPr>
        <w:t>et al.</w:t>
      </w:r>
      <w:r>
        <w:rPr>
          <w:lang w:val="en-US"/>
        </w:rPr>
        <w:t xml:space="preserve">, 2016; Broggi </w:t>
      </w:r>
      <w:r w:rsidR="001E6AC5" w:rsidRPr="00F7583F">
        <w:rPr>
          <w:lang w:val="en-US"/>
        </w:rPr>
        <w:t>&amp; Waldburger</w:t>
      </w:r>
      <w:r>
        <w:rPr>
          <w:lang w:val="en-US"/>
        </w:rPr>
        <w:t xml:space="preserve">, 1984; Cheffings &amp; Farrell, 2005; Conti </w:t>
      </w:r>
      <w:r w:rsidR="00301BD0" w:rsidRPr="00301BD0">
        <w:rPr>
          <w:i/>
          <w:lang w:val="en-US"/>
        </w:rPr>
        <w:t>et al.</w:t>
      </w:r>
      <w:r>
        <w:rPr>
          <w:lang w:val="en-US"/>
        </w:rPr>
        <w:t xml:space="preserve">, 1992; Curtis </w:t>
      </w:r>
      <w:r w:rsidR="00301BD0" w:rsidRPr="00301BD0">
        <w:rPr>
          <w:i/>
          <w:lang w:val="en-US"/>
        </w:rPr>
        <w:t>et al.</w:t>
      </w:r>
      <w:r>
        <w:rPr>
          <w:lang w:val="en-US"/>
        </w:rPr>
        <w:t>, 1988; Icelandic Natural History Institute, 1996; Lilleleht, 1998; Ludwig &amp; Schnittler, 1996; Marhold</w:t>
      </w:r>
      <w:r w:rsidR="004B59D2">
        <w:rPr>
          <w:lang w:val="en-US"/>
        </w:rPr>
        <w:t xml:space="preserve"> &amp; Hindák</w:t>
      </w:r>
      <w:r>
        <w:rPr>
          <w:lang w:val="en-US"/>
        </w:rPr>
        <w:t xml:space="preserve">, 1999; Millaku </w:t>
      </w:r>
      <w:r w:rsidR="00301BD0" w:rsidRPr="00301BD0">
        <w:rPr>
          <w:i/>
          <w:lang w:val="en-US"/>
        </w:rPr>
        <w:t>et al.</w:t>
      </w:r>
      <w:r>
        <w:rPr>
          <w:lang w:val="en-US"/>
        </w:rPr>
        <w:t xml:space="preserve">, 2013; Niklfeld, 1999; Olivier </w:t>
      </w:r>
      <w:r w:rsidR="00301BD0" w:rsidRPr="00301BD0">
        <w:rPr>
          <w:i/>
          <w:lang w:val="en-US"/>
        </w:rPr>
        <w:t>et al.</w:t>
      </w:r>
      <w:r>
        <w:rPr>
          <w:lang w:val="en-US"/>
        </w:rPr>
        <w:t xml:space="preserve">, 1995; Oltean </w:t>
      </w:r>
      <w:r w:rsidR="00301BD0" w:rsidRPr="00301BD0">
        <w:rPr>
          <w:i/>
          <w:lang w:val="en-US"/>
        </w:rPr>
        <w:t>et al.</w:t>
      </w:r>
      <w:r>
        <w:rPr>
          <w:lang w:val="en-US"/>
        </w:rPr>
        <w:t xml:space="preserve">, 1994; Parfenov </w:t>
      </w:r>
      <w:r w:rsidR="00301BD0" w:rsidRPr="00301BD0">
        <w:rPr>
          <w:i/>
          <w:lang w:val="en-US"/>
        </w:rPr>
        <w:t>et al.</w:t>
      </w:r>
      <w:r>
        <w:rPr>
          <w:lang w:val="en-US"/>
        </w:rPr>
        <w:t xml:space="preserve">, 1987; Phitos </w:t>
      </w:r>
      <w:r w:rsidR="00301BD0" w:rsidRPr="00301BD0">
        <w:rPr>
          <w:i/>
          <w:lang w:val="en-US"/>
        </w:rPr>
        <w:t>et al.</w:t>
      </w:r>
      <w:r>
        <w:rPr>
          <w:lang w:val="en-US"/>
        </w:rPr>
        <w:t xml:space="preserve">, 1995; </w:t>
      </w:r>
      <w:r w:rsidR="00F7583F">
        <w:rPr>
          <w:lang w:val="en-US"/>
        </w:rPr>
        <w:t>Procházka</w:t>
      </w:r>
      <w:r>
        <w:rPr>
          <w:lang w:val="en-US"/>
        </w:rPr>
        <w:t xml:space="preserve">, 2000; Rakonczay, 1989; Rassi </w:t>
      </w:r>
      <w:r w:rsidR="00301BD0" w:rsidRPr="00301BD0">
        <w:rPr>
          <w:i/>
          <w:lang w:val="en-US"/>
        </w:rPr>
        <w:t>et al.</w:t>
      </w:r>
      <w:r>
        <w:rPr>
          <w:lang w:val="en-US"/>
        </w:rPr>
        <w:t>, 2010; Latvian Academy of Science, 1997; Shelyak-Sosonka, 1996; Silic, 1996; Sugar, 1994; Vangjeli</w:t>
      </w:r>
      <w:r w:rsidR="004B59D2">
        <w:rPr>
          <w:i/>
          <w:lang w:val="en-US"/>
        </w:rPr>
        <w:t xml:space="preserve"> et al.</w:t>
      </w:r>
      <w:r>
        <w:rPr>
          <w:lang w:val="en-US"/>
        </w:rPr>
        <w:t>, 1995; Vangjeli</w:t>
      </w:r>
      <w:r w:rsidR="004B59D2">
        <w:rPr>
          <w:i/>
          <w:lang w:val="en-US"/>
        </w:rPr>
        <w:t xml:space="preserve"> et l.</w:t>
      </w:r>
      <w:r w:rsidR="00800E5C">
        <w:rPr>
          <w:lang w:val="en-US"/>
        </w:rPr>
        <w:t>, 1997; Velchev</w:t>
      </w:r>
      <w:r>
        <w:rPr>
          <w:lang w:val="en-US"/>
        </w:rPr>
        <w:t xml:space="preserve">, </w:t>
      </w:r>
      <w:r>
        <w:rPr>
          <w:lang w:val="en-US"/>
        </w:rPr>
        <w:lastRenderedPageBreak/>
        <w:t xml:space="preserve">1984; Weeda </w:t>
      </w:r>
      <w:r w:rsidR="00301BD0" w:rsidRPr="00301BD0">
        <w:rPr>
          <w:i/>
          <w:lang w:val="en-US"/>
        </w:rPr>
        <w:t>et al.</w:t>
      </w:r>
      <w:r>
        <w:rPr>
          <w:lang w:val="en-US"/>
        </w:rPr>
        <w:t xml:space="preserve">, 1990; Westling, 2015; Wind &amp; Pihl, 2004; Wraber </w:t>
      </w:r>
      <w:r w:rsidR="00301BD0" w:rsidRPr="00301BD0">
        <w:rPr>
          <w:i/>
          <w:lang w:val="en-US"/>
        </w:rPr>
        <w:t>et al.</w:t>
      </w:r>
      <w:r>
        <w:rPr>
          <w:lang w:val="en-US"/>
        </w:rPr>
        <w:t xml:space="preserve">, 1989; </w:t>
      </w:r>
      <w:r w:rsidR="00DA615D" w:rsidRPr="00F86845">
        <w:rPr>
          <w:rFonts w:cstheme="minorHAnsi"/>
        </w:rPr>
        <w:t>Zarzyck</w:t>
      </w:r>
      <w:r w:rsidR="00DA615D">
        <w:rPr>
          <w:rFonts w:cstheme="minorHAnsi"/>
        </w:rPr>
        <w:t>i &amp; Kaźmierczakowa</w:t>
      </w:r>
      <w:r>
        <w:rPr>
          <w:lang w:val="en-US"/>
        </w:rPr>
        <w:t>, 2001)</w:t>
      </w:r>
      <w:r>
        <w:fldChar w:fldCharType="end"/>
      </w:r>
      <w:r>
        <w:rPr>
          <w:lang w:val="en-US"/>
        </w:rPr>
        <w:t>.</w:t>
      </w:r>
    </w:p>
    <w:p w14:paraId="67E11ABF" w14:textId="794B0DB9" w:rsidR="0048205B" w:rsidRDefault="0048205B" w:rsidP="00AE389F">
      <w:pPr>
        <w:rPr>
          <w:lang w:val="en-US"/>
        </w:rPr>
      </w:pPr>
      <w:r>
        <w:rPr>
          <w:i/>
          <w:lang w:val="en-US"/>
        </w:rPr>
        <w:t>Europe as defined by IUCN (</w:t>
      </w:r>
      <w:r>
        <w:rPr>
          <w:lang w:val="en-US"/>
        </w:rPr>
        <w:t xml:space="preserve">West and Central Europe, Eastern Europe up to the Ural and Caucasus region) harbors more than 20,000 vascular plant species </w:t>
      </w:r>
      <w:r>
        <w:fldChar w:fldCharType="begin" w:fldLock="1"/>
      </w:r>
      <w:r>
        <w:rPr>
          <w:lang w:val="en-US"/>
        </w:rPr>
        <w:instrText>ADDIN CSL_CITATION { "citationItems" : [ { "id" : "ITEM-1", "itemData" : { "URL" : "http://www.emplantbase.org/home.html", "accessed" : { "date-parts" : [ [ "2017", "1", "31" ] ] }, "author" : [ { "dropping-particle" : "", "family" : "Euro+Med", "given" : "", "non-dropping-particle" : "", "parse-names" : false, "suffix" : "" } ], "id" : "ITEM-1", "issued" : { "date-parts" : [ [ "2017" ] ] }, "title" : "Euro+Med PlantBase - the information resource for Euro-Mediterranean plant diversity", "type" : "webpage" }, "uris" : [ "http://www.mendeley.com/documents/?uuid=f4e8e7e3-1b31-4ca7-9206-3ae9a94dbe34" ] } ], "mendeley" : { "formattedCitation" : "(Euro+Med, 2017)", "plainTextFormattedCitation" : "(Euro+Med, 2017)", "previouslyFormattedCitation" : "(Euro+Med, 2017)" }, "properties" : {  }, "schema" : "https://github.com/citation-style-language/schema/raw/master/csl-citation.json" }</w:instrText>
      </w:r>
      <w:r>
        <w:fldChar w:fldCharType="separate"/>
      </w:r>
      <w:r>
        <w:rPr>
          <w:lang w:val="en-US"/>
        </w:rPr>
        <w:t>(Euro+Med, 2017)</w:t>
      </w:r>
      <w:r>
        <w:fldChar w:fldCharType="end"/>
      </w:r>
      <w:r>
        <w:rPr>
          <w:lang w:val="en-US"/>
        </w:rPr>
        <w:t>. Of these, 1,826 species have been evaluated for the European Red List of Vascular Plants, comprising species listed as priority for conservation in multilateral environmental agreements (Habitats Directive, Bern Convention, CITES, EU Wildlife Trade Regulation), crop wild relatives and aquatic plants. About o</w:t>
      </w:r>
      <w:r w:rsidR="00A26495">
        <w:rPr>
          <w:lang w:val="en-US"/>
        </w:rPr>
        <w:t>ne third (467 species; 26%) is threatened with e</w:t>
      </w:r>
      <w:r>
        <w:rPr>
          <w:lang w:val="en-US"/>
        </w:rPr>
        <w:t>xtinction. 45% and 10% of the ME</w:t>
      </w:r>
      <w:r w:rsidR="00A26495">
        <w:rPr>
          <w:lang w:val="en-US"/>
        </w:rPr>
        <w:t>A-listed species are listed as threatened or near t</w:t>
      </w:r>
      <w:r>
        <w:rPr>
          <w:lang w:val="en-US"/>
        </w:rPr>
        <w:t xml:space="preserve">hreatened, respectively, 12% and 5% of the crop wild relatives, and 7% and 7% of the aquatic species. The percentage of species with an unknown population trend is notable, as this has been determined for only half of the crop wild relative species (48%), approx. one third of the policy species (37%) and about one fifth (19%) of the aquatic plants. Of the evaluated plants, 38% of the policy species, 16% of the aquatic plants and 11% of the crop wild relative species are declining, while the populations of 22% of the species listed in multilateral environmental agreements, 39% of the crop wild relatives species, and 64% of the aquatic plants are stable. However, population trend analyses are often based on survey data from only a small part of the species range or on subjective assessments based on known threats or habitat decline. Moreover, these percentages might be biased as probably more threatened than unthreatened species have been evaluated </w:t>
      </w:r>
      <w:r>
        <w:fldChar w:fldCharType="begin" w:fldLock="1"/>
      </w:r>
      <w:r>
        <w:rPr>
          <w:lang w:val="en-US"/>
        </w:rPr>
        <w:instrText>ADDIN CSL_CITATION { "citationItems" : [ { "id" : "ITEM-1",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 "issued" : { "date-parts" : [ [ "2011" ] ] }, "note" : "NULL", "number-of-pages" : "130", "publisher" : "Publications Office of the European Union", "publisher-place" : "Luxembourg", "title" : "European Red List of Vascular Plants", "type" : "book" }, "uris" : [ "http://www.mendeley.com/documents/?uuid=fa1f49b8-7f2f-353e-ac8a-dac704ab6929" ] } ], "mendeley" : { "formattedCitation" : "(Bilz et al., 2011b)", "plainTextFormattedCitation" : "(Bilz et al., 2011b)", "previouslyFormattedCitation" : "(Bilz et al., 2011b)" }, "properties" : {  }, "schema" : "https://github.com/citation-style-language/schema/raw/master/csl-citation.json" }</w:instrText>
      </w:r>
      <w:r>
        <w:fldChar w:fldCharType="separate"/>
      </w:r>
      <w:r w:rsidRPr="00193C7B">
        <w:rPr>
          <w:lang w:val="en-US"/>
        </w:rPr>
        <w:t xml:space="preserve">(Bilz </w:t>
      </w:r>
      <w:r w:rsidR="00301BD0" w:rsidRPr="00301BD0">
        <w:rPr>
          <w:i/>
          <w:lang w:val="en-US"/>
        </w:rPr>
        <w:t>et al.</w:t>
      </w:r>
      <w:r w:rsidRPr="00193C7B">
        <w:rPr>
          <w:lang w:val="en-US"/>
        </w:rPr>
        <w:t>, 2011)</w:t>
      </w:r>
      <w:r>
        <w:fldChar w:fldCharType="end"/>
      </w:r>
      <w:r>
        <w:rPr>
          <w:lang w:val="en-US"/>
        </w:rPr>
        <w:t xml:space="preserve">. Sixty-four species are known to have gone extinct </w:t>
      </w:r>
      <w:r>
        <w:fldChar w:fldCharType="begin" w:fldLock="1"/>
      </w:r>
      <w:r>
        <w:rPr>
          <w:lang w:val="en-US"/>
        </w:rPr>
        <w:instrText>ADDIN CSL_CITATION { "citationItems" : [ { "id" : "ITEM-1", "itemData" : { "DOI" : "10.2779/99297", "ISBN" : "9789279088155", "author" : [ { "dropping-particle" : "", "family" : "Silva", "given" : "J", "non-dropping-particle" : "", "parse-names" : false, "suffix" : "" }, { "dropping-particle" : "", "family" : "Toland", "given" : "J", "non-dropping-particle" : "", "parse-names" : false, "suffix" : "" }, { "dropping-particle" : "", "family" : "Jones", "given" : "W", "non-dropping-particle" : "", "parse-names" : false, "suffix" : "" }, { "dropping-particle" : "", "family" : "Elridge", "given" : "J", "non-dropping-particle" : "", "parse-names" : false, "suffix" : "" }, { "dropping-particle" : "", "family" : "Thorpe", "given" : "E", "non-dropping-particle" : "", "parse-names" : false, "suffix" : "" }, { "dropping-particle" : "", "family" : "Campbell", "given" : "M", "non-dropping-particle" : "", "parse-names" : false, "suffix" : "" }, { "dropping-particle" : "", "family" : "O\u2019Hara", "given" : "E", "non-dropping-particle" : "", "parse-names" : false, "suffix" : "" } ], "container-title" : "European Union", "id" : "ITEM-1", "issued" : { "date-parts" : [ [ "2008" ] ] }, "number-of-pages" : "52", "title" : "LIFE and endangered plants. Conserving Europe\u2019s threatened flora.", "type" : "book" }, "uris" : [ "http://www.mendeley.com/documents/?uuid=9b92c1af-dff7-4daa-8568-3addc5d25491" ] } ], "mendeley" : { "formattedCitation" : "(Silva et al., 2008)", "plainTextFormattedCitation" : "(Silva et al., 2008)", "previouslyFormattedCitation" : "(Silva et al., 2008)" }, "properties" : {  }, "schema" : "https://github.com/citation-style-language/schema/raw/master/csl-citation.json" }</w:instrText>
      </w:r>
      <w:r>
        <w:fldChar w:fldCharType="separate"/>
      </w:r>
      <w:r>
        <w:rPr>
          <w:lang w:val="en-US"/>
        </w:rPr>
        <w:t xml:space="preserve">(Silva </w:t>
      </w:r>
      <w:r w:rsidR="00301BD0" w:rsidRPr="00301BD0">
        <w:rPr>
          <w:i/>
          <w:lang w:val="en-US"/>
        </w:rPr>
        <w:t>et al.</w:t>
      </w:r>
      <w:r>
        <w:rPr>
          <w:lang w:val="en-US"/>
        </w:rPr>
        <w:t>, 2008)</w:t>
      </w:r>
      <w:r>
        <w:fldChar w:fldCharType="end"/>
      </w:r>
      <w:r>
        <w:rPr>
          <w:lang w:val="en-US"/>
        </w:rPr>
        <w:t xml:space="preserve">. Currently 6,190 endemic taxa (164 species groups, 5191 species, 835 subspecies) are listed for Europe and about 50% of them are in danger of extinction. About 3,000 taxa are considered as local endemics, only occurring in one country or one archipelago. Particularly high numbers of endemic taxa are found in the Mediterranean and the Macaronesian Islands </w:t>
      </w:r>
      <w:r>
        <w:fldChar w:fldCharType="begin" w:fldLock="1"/>
      </w:r>
      <w:r>
        <w:rPr>
          <w:lang w:val="en-US"/>
        </w:rPr>
        <w:instrText>ADDIN CSL_CITATION { "citationItems" : [ { "id" : "ITEM-1", "itemData" : { "author" : [ { "dropping-particle" : "", "family" : "Blondel", "given" : "J.", "non-dropping-particle" : "", "parse-names" : false, "suffix" : "" }, { "dropping-particle" : "", "family" : "Aronson", "given" : "J.", "non-dropping-particle" : "", "parse-names" : false, "suffix" : "" }, { "dropping-particle" : "", "family" : "Bodiou", "given" : "J.Y.", "non-dropping-particle" : "", "parse-names" : false, "suffix" : "" }, { "dropping-particle" : "", "family" : "Boeuf", "given" : "G.", "non-dropping-particle" : "", "parse-names" : false, "suffix" : "" } ], "id" : "ITEM-1", "issued" : { "date-parts" : [ [ "2010" ] ] }, "number-of-pages" : "376", "publisher" : "Oxford University Press", "title" : "The Mediterranean region: biological diversity in space and time", "type" : "book" }, "uris" : [ "http://www.mendeley.com/documents/?uuid=7160b7b4-a5ce-4ff8-b406-611adbe026ea" ] }, { "id" : "ITEM-2", "itemData" : { "author" : [ { "dropping-particle" : "", "family" : "Bruchmann", "given" : "Ines", "non-dropping-particle" : "", "parse-names" : false, "suffix" : "" } ], "id" : "ITEM-2", "issue" : "December", "issued" : { "date-parts" : [ [ "2011" ] ] }, "title" : "Plant endemism in Europe: spatial distribution and habitat affinities of endemic vascular plants", "type" : "thesis" }, "uris" : [ "http://www.mendeley.com/documents/?uuid=7b8d9a20-77b8-499f-82f6-0019ec1239a5" ] }, { "id" : "ITEM-3", "itemData" : { "DOI" : "10.1016/j.biocon.2013.12.007", "ISBN" : "0006-3207", "ISSN" : "00063207", "abstract" : "Detecting smaller hotspots within larger hotspots could be an essential tool to focus conservation efforts. In this study, we identified hotspots at two scales of analysis within the Mediterranean overall hotspot. Particularly, based on the distribution of endemic-vascular-plant richness (EVPR), we identified micro-hotspots, among the richest floristic territories of the Sardinian and Baetic regions, and nano-hotspots, among the richest 1-km2 grid cells of Sierra Nevada and Gennargentu massifs, located within these regions. In addition, we explored environmental drivers of EVPR, performing both simple- and multiple-regression models. Our results showed that even in areas previously defined as hotspots, the endemic-plant richness was not uniformly distributed, but rather depended largely on environmental conditions. Relationships between environmental drivers and EVPR have been poorly studied in the Mediterranean context, where we found patterns consistent among scales and regions. Specifically, EVPR was positively linked to altitude and precipitation, particularly in the driest period. Hence, the different levels of hotspots nested in hotspots were organized in a hierarchy. This downscaling approach may help to focus conservation efforts within a given hotspot, e.g. the identification of narrow hotspots could be useful to find gaps in the protected-area networks. Specifically, the identified nano-hotspots are certainly priority sites for plant conservation, since the whole of the nano-hotspots in each region represented less than 1% of the surface area but contained more than 19% of the regional EVPR. Moreover, an examination of both where hotspots are and under what environmental conditions they appear, would enable the detection of specific threats. ?? 2013 Elsevier Ltd.", "author" : [ { "dropping-particle" : "", "family" : "Ca\u00f1adas", "given" : "Eva M.", "non-dropping-particle" : "", "parse-names" : false, "suffix" : "" }, { "dropping-particle" : "", "family" : "Fenu", "given" : "Giuseppe", "non-dropping-particle" : "", "parse-names" : false, "suffix" : "" }, { "dropping-particle" : "", "family" : "Pe\u00f1as", "given" : "Julio", "non-dropping-particle" : "", "parse-names" : false, "suffix" : "" }, { "dropping-particle" : "", "family" : "Lorite", "given" : "Juan", "non-dropping-particle" : "", "parse-names" : false, "suffix" : "" }, { "dropping-particle" : "", "family" : "Mattana", "given" : "Efisio", "non-dropping-particle" : "", "parse-names" : false, "suffix" : "" }, { "dropping-particle" : "", "family" : "Bacchetta", "given" : "Gianluigi", "non-dropping-particle" : "", "parse-names" : false, "suffix" : "" } ], "container-title" : "Biological Conservation", "id" : "ITEM-3", "issued" : { "date-parts" : [ [ "2014" ] ] }, "page" : "282-291", "title" : "Hotspots within hotspots: Endemic plant richness, environmental drivers, and implications for conservation", "type" : "article-journal", "volume" : "170" }, "uris" : [ "http://www.mendeley.com/documents/?uuid=0980ab9a-ecdc-4f19-88c7-5dacac3cc37c" ] } ], "mendeley" : { "formattedCitation" : "(Blondel, Aronson, Bodiou, &amp; Boeuf, 2010; Bruchmann, 2011; Ca\u00f1adas et al., 2014)", "plainTextFormattedCitation" : "(Blondel, Aronson, Bodiou, &amp; Boeuf, 2010; Bruchmann, 2011; Ca\u00f1adas et al., 2014)", "previouslyFormattedCitation" : "(Blondel, Aronson, Bodiou, &amp; Boeuf, 2010; Bruchmann, 2011; Ca\u00f1adas et al., 2014)" }, "properties" : {  }, "schema" : "https://github.com/citation-style-language/schema/raw/master/csl-citation.json" }</w:instrText>
      </w:r>
      <w:r>
        <w:fldChar w:fldCharType="separate"/>
      </w:r>
      <w:r>
        <w:rPr>
          <w:lang w:val="en-US"/>
        </w:rPr>
        <w:t>(Blondel</w:t>
      </w:r>
      <w:r w:rsidR="00BC1DF9">
        <w:rPr>
          <w:i/>
          <w:lang w:val="en-US"/>
        </w:rPr>
        <w:t xml:space="preserve"> et al.</w:t>
      </w:r>
      <w:r>
        <w:rPr>
          <w:lang w:val="en-US"/>
        </w:rPr>
        <w:t xml:space="preserve">, 2010; Bruchmann, 2011; Cañadas </w:t>
      </w:r>
      <w:r w:rsidR="00301BD0" w:rsidRPr="00301BD0">
        <w:rPr>
          <w:i/>
          <w:lang w:val="en-US"/>
        </w:rPr>
        <w:t>et al.</w:t>
      </w:r>
      <w:r>
        <w:rPr>
          <w:lang w:val="en-US"/>
        </w:rPr>
        <w:t>, 2014)</w:t>
      </w:r>
      <w:r>
        <w:fldChar w:fldCharType="end"/>
      </w:r>
      <w:r>
        <w:rPr>
          <w:lang w:val="en-US"/>
        </w:rPr>
        <w:t xml:space="preserve">. </w:t>
      </w:r>
    </w:p>
    <w:p w14:paraId="41CBFFC2" w14:textId="7728E452" w:rsidR="0048205B" w:rsidRDefault="0048205B" w:rsidP="00AE389F">
      <w:pPr>
        <w:rPr>
          <w:lang w:val="en-US"/>
        </w:rPr>
      </w:pPr>
      <w:r>
        <w:rPr>
          <w:lang w:val="en-US"/>
        </w:rPr>
        <w:t xml:space="preserve">Eastern Europe, and more particularly Russia, harbors about 11400 vascular plant species </w:t>
      </w:r>
      <w:r>
        <w:fldChar w:fldCharType="begin" w:fldLock="1"/>
      </w:r>
      <w:r>
        <w:rPr>
          <w:lang w:val="en-US"/>
        </w:rPr>
        <w:instrText>ADDIN CSL_CITATION { "citationItems" : [ { "id" : "ITEM-1", "itemData" : { "DOI" : "10.1007/s10531-011-0141-x", "ISBN" : "0960-3115", "ISSN" : "09603115", "abstract" : "The Convention on Biological Diversity (CBD) lies at the heart of biodiversity conservation initiatives. It offers opportunities to address global issues at the national level through locally grown solutions and measures. This article reviews the national challenges and opportunities in meeting requirements of the CBD by analysing twenty Third National Reports (TNRs), covering five different CBD regional clusters from the three global economic groups. While there is a plethora of challenges, the predominant ones discussed in this study include: institutional and capacity, knowledge and accessible information, economic policy and financial resources, cooperation and stakeholder involvement, and mainstreaming and integration of biodiversity. The underlying problem is that limited capacity in developing countries and transition economies undermines conservation initiatives. Lack of capacity in science, coordination, administration, legislation, and monitoring are barriers to on-ground implementation of biodiversity programmes. Opportunities to overcome these challenges embrace use of knowledge products, information-sharing mechanisms, participatory platforms, educational programmes, multi-level governance, and policy coherence. Innovative market-based instruments are also being trialled in various countries, which seek to offer incentives to local communities. The article concludes that conservation measures should be supported by multiple sectors and secure high level political support. Political, economical, and legislative sectors are more likely to show interest in CBD implementation and use it as a tool for managing biodiversity when they know the Convention processes and perceive it as a benefit. Modest investments in capacity building and training, and engaging different sectors in setting priorities would have a significant pay-off", "author" : [ { "dropping-particle" : "", "family" : "Chandra", "given" : "Alvin", "non-dropping-particle" : "", "parse-names" : false, "suffix" : "" }, { "dropping-particle" : "", "family" : "Idrisova", "given" : "Anastasiya", "non-dropping-particle" : "", "parse-names" : false, "suffix" : "" } ], "container-title" : "Biodiversity and Conservation", "id" : "ITEM-1", "issue" : "14", "issued" : { "date-parts" : [ [ "2011" ] ] }, "page" : "3295-3316", "title" : "Convention on Biological Diversity: A review of national challenges and opportunities for implementation", "type" : "article-journal", "volume" : "20" }, "uris" : [ "http://www.mendeley.com/documents/?uuid=2fedcdd2-9ac9-428c-b87c-72011fd067ee" ] } ], "mendeley" : { "formattedCitation" : "(Chandra &amp; Idrisova, 2011)", "plainTextFormattedCitation" : "(Chandra &amp; Idrisova, 2011)", "previouslyFormattedCitation" : "(Chandra &amp; Idrisova, 2011)" }, "properties" : {  }, "schema" : "https://github.com/citation-style-language/schema/raw/master/csl-citation.json" }</w:instrText>
      </w:r>
      <w:r>
        <w:fldChar w:fldCharType="separate"/>
      </w:r>
      <w:r>
        <w:rPr>
          <w:lang w:val="en-US"/>
        </w:rPr>
        <w:t>(Chandra &amp; Idrisova, 2011)</w:t>
      </w:r>
      <w:r>
        <w:fldChar w:fldCharType="end"/>
      </w:r>
      <w:r>
        <w:rPr>
          <w:lang w:val="en-US"/>
        </w:rPr>
        <w:t xml:space="preserve">, 676 of them are considered threatened </w:t>
      </w:r>
      <w:r>
        <w:fldChar w:fldCharType="begin" w:fldLock="1"/>
      </w:r>
      <w:r>
        <w:rPr>
          <w:lang w:val="en-US"/>
        </w:rPr>
        <w:instrText>ADDIN CSL_CITATION { "citationItems" : [ { "id" : "ITEM-1", "itemData" : { "ISBN" : "9785906599124", "author" : [ { "dropping-particle" : "", "family" : "Ministry of Natural Resources and Environment of the Russian Federation", "given" : "", "non-dropping-particle" : "", "parse-names" : false, "suffix" : "" } ], "id" : "ITEM-1", "issued" : { "date-parts" : [ [ "2015" ] ] }, "number-of-pages" : "124", "title" : "5th National Report Conservation of Biodiversity in the Russian Federation", "type" : "book" }, "uris" : [ "http://www.mendeley.com/documents/?uuid=f5150f50-7220-43a9-8f60-a6a560496927" ] } ], "mendeley" : { "formattedCitation" : "(Ministry of Natural Resources and Environment of the Russian Federation, 2015)", "plainTextFormattedCitation" : "(Ministry of Natural Resources and Environment of the Russian Federation, 2015)", "previouslyFormattedCitation" : "(Ministry of Natural Resources and Environment of the Russian Federation, 2015)" }, "properties" : {  }, "schema" : "https://github.com/citation-style-language/schema/raw/master/csl-citation.json" }</w:instrText>
      </w:r>
      <w:r>
        <w:fldChar w:fldCharType="separate"/>
      </w:r>
      <w:r>
        <w:rPr>
          <w:lang w:val="en-US"/>
        </w:rPr>
        <w:t>(</w:t>
      </w:r>
      <w:r w:rsidR="00BC1DF9">
        <w:rPr>
          <w:lang w:val="en-US"/>
        </w:rPr>
        <w:t>Govenment</w:t>
      </w:r>
      <w:r>
        <w:rPr>
          <w:lang w:val="en-US"/>
        </w:rPr>
        <w:t xml:space="preserve"> of the Russian Federation, 2015)</w:t>
      </w:r>
      <w:r>
        <w:fldChar w:fldCharType="end"/>
      </w:r>
      <w:r>
        <w:rPr>
          <w:lang w:val="en-US"/>
        </w:rPr>
        <w:t xml:space="preserve">. Only 53 species are evaluated in the IUCN Red List </w:t>
      </w:r>
      <w:r>
        <w:fldChar w:fldCharType="begin" w:fldLock="1"/>
      </w:r>
      <w:r>
        <w:rPr>
          <w:lang w:val="en-US"/>
        </w:rP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fldChar w:fldCharType="separate"/>
      </w:r>
      <w:r>
        <w:rPr>
          <w:lang w:val="en-US"/>
        </w:rPr>
        <w:t>(IUCN, 2017b)</w:t>
      </w:r>
      <w:r>
        <w:fldChar w:fldCharType="end"/>
      </w:r>
      <w:r>
        <w:rPr>
          <w:lang w:val="en-US"/>
        </w:rPr>
        <w:t xml:space="preserve">. </w:t>
      </w:r>
    </w:p>
    <w:p w14:paraId="4A1F7E4E" w14:textId="3004F26E" w:rsidR="0048205B" w:rsidRDefault="0048205B" w:rsidP="00AE389F">
      <w:pPr>
        <w:rPr>
          <w:lang w:val="en-US"/>
        </w:rPr>
      </w:pPr>
      <w:r>
        <w:rPr>
          <w:lang w:val="en-US"/>
        </w:rPr>
        <w:t xml:space="preserve">Central Asian countries harbor at least 7,000 vascular plant species. Endemism is particularly high, ranging from &lt;1% to 15% depending on the country </w:t>
      </w:r>
      <w:r>
        <w:fldChar w:fldCharType="begin" w:fldLock="1"/>
      </w:r>
      <w:r>
        <w:rPr>
          <w:lang w:val="en-US"/>
        </w:rPr>
        <w:instrText>ADDIN CSL_CITATION { "citationItems" : [ { "id" : "ITEM-1", "itemData" : { "abstract" : "From April to July 2000, a team of biodiversity experts conducted a regional biodiversity assessment in the Central Asian Republic. This assessment was funded by USAID\u2019s Regional Mission to the Central Asian Republics in Almaty under a contract to Chemonics International through the Biodiversity and Sustainable Forestry (BIOFOR) IQC (see Annex B, Scope of Work). The fieldwork involved in this assessment was carried out by Raymond Carl Daviesson and Dr. Galina Fet, accompanied by local experts in each of the Central Asian countries. Spike Millington joined the team for short periods in Uzbekistan and Kazakhstan. The countries included in this assessment were Kazakhstan, Kyrgyzstan, Tajikistan, Turkmenistan, and Uzbekistan. Because of travel restrictions in Tajikistan, a local expert undertook a \u201cdesk study\u201d for that country. The approach used throughout the assessment was to collect and analyze information on regional and country specific biodiversity and related areas though documentation searches, interviews, and field research trips. The Environment and Natural Resources Division of the USAID Bureau for Europe and Eurasia provided valuable input on draft reports through a contract with DevTech Systems Inc., under the Environmental Information Systems and Networking Project. This biodiversity assessment has three interlinked objectives: \u00b7 To summarize the status of biodiversity and its conservation in Central Asia. Specifically, it analyzes threats, identifies opportunities, and makes recommendations for the improved conservation of biodiversity. This information will help USAID and other organizations and individuals, as appropriate, make decisions related to biodiversity conservation. \u00b7 To meet the requirements stipulated under Section 119 (d) of the Foreign Assistance Act (see Annex A, FAA Sections 117 and 119), required when USAID missions are developing new strategic programs. The assessment also prepares the Mission to address issues arising under Sections 117 and 119 of the FAA, by providing information on biodiversity and natural resources in Central Asia. \u00b7 To analyze the impact of current and future USAID activities in Kazakhstan on biodiversity conservation, suggest actions that USAID could undertake to support biodiversity conservation in Central Asia that are consistent with current and future USAID programs, and identify special opportunities for the Mission in the area of biodiversity conservation. This assessment consists of five indivi\u2026", "author" : [ { "dropping-particle" : "", "family" : "CHEMONICS INTERNATIONAL", "given" : "", "non-dropping-particle" : "", "parse-names" : false, "suffix" : "" } ], "id" : "ITEM-1", "issue" : "June", "issued" : { "date-parts" : [ [ "2001" ] ] }, "title" : "Biodiversity assessment for Central Asia: Regional overview", "type" : "article-journal" }, "uris" : [ "http://www.mendeley.com/documents/?uuid=ad672a47-9a9f-4b18-9e42-479f11638f07" ] }, { "id" : "ITEM-2", "itemData" : { "ISBN" : "4abe6881882a0639cf063d8b8a894993", "abstract" : "E&amp;E - 117/119 Report - Kazakhstan A two-person team consisting of Raymond Carl Daviesson and Dr. Galina Fet visited Kazakhstan from April 10 through May 2, 2000. During this period, they visited Almaty, Astana, Pavlodar, and Kokchetau. Mr. Daviesson and Dr. Fet were assisted by local biodiversity specialists Iskandar Mirkhashimov and Igor Glukhovtsev. During the team\u2019s second stay in Kazakhstan (June 25 through July 6, 2000), Dr. Fet attended the second meeting of the Biodiversity Thematic Group of the Caspian Environmental Program in Almaty. Mr. Daviesson, joined by Spike Millington, traveled to Aktau and Aterau to assess the ecological conditions of the north Caspian, with particular attention to the recent die-off in the Caspian seal population. (Their findings and recommendations regarding the seals have been documented and presented to the Mission under separate cover.) The approach used in this assessment was to collect and analyze information on biodiversity and related areas through documentation searches and interviews with key individuals and organizations concerned with biodiversity, both throughout Kazakhstan and in Washington, D.C. (see Annex C, List of Persons Contacted). An extensive series of field trips was undertaken. Task Order under the Biodiversity &amp; Sustainable Forestry IQC (BIOFOR) USAID CONTRACT NUMBER: LAG-I-00-99-00014-00 SUBMITTED TO: USAID CENTRAL ASIAN REPUBLICS MISSION, ALMATY, KAZAKHSTAN SUBMITTED BY: CHEMONICS INTERNATIONAL INC. WASHINGTON, D.C. JUNE 2001", "author" : [ { "dropping-particle" : "", "family" : "CHEMONICS INTERNATIONAL", "given" : "", "non-dropping-particle" : "", "parse-names" : false, "suffix" : "" } ], "id" : "ITEM-2", "issue" : "June", "issued" : { "date-parts" : [ [ "2001" ] ] }, "title" : "Biodiversity Assessment for Kazakhstan", "type" : "article-journal" }, "uris" : [ "http://www.mendeley.com/documents/?uuid=eb67979e-7b2f-47cf-a144-10bddfcaeb36" ] }, { "id" : "ITEM-3", "itemData" : { "author" : [ { "dropping-particle" : "", "family" : "Chemonics International", "given" : "", "non-dropping-particle" : "", "parse-names" : false, "suffix" : "" } ], "id" : "ITEM-3", "issued" : { "date-parts" : [ [ "2001" ] ] }, "title" : "Biodiversity Assessment for Kyrgyzstan", "type" : "article-journal" }, "uris" : [ "http://www.mendeley.com/documents/?uuid=2909f1f5-1eb3-44c6-adb2-80849dfed9d4" ] }, { "id" : "ITEM-4", "itemData" : { "author" : [ { "dropping-particle" : "", "family" : "CHEMONICS INTERNATIONAL", "given" : "", "non-dropping-particle" : "", "parse-names" : false, "suffix" : "" } ], "id" : "ITEM-4", "issue" : "June", "issued" : { "date-parts" : [ [ "2001" ] ] }, "title" : "Biodiversity Assessment for Tajikistan", "type" : "article-journal" }, "uris" : [ "http://www.mendeley.com/documents/?uuid=2bd5c043-d05b-4e52-a84b-c6fdcd2f7f5a" ] }, { "id" : "ITEM-5", "itemData" : { "ISBN" : "c09cd2b04fe4e85a1833bfa30f531843", "abstract" : "E&amp;E - 117/119 Report - Uzbekistan The approach used in the assessment was to collect and analyze information on biodiversity and related areas through documentation searches, interviews with key individuals and organizations concerned with biodiversity, both in Uzbekistan and Washington DC (see Annex C, List of Persons Contacted), and field trips. Rather than duplicating research already undertaken and presented in strategy and project documents, this assessment has borrowed freely from these documents, and synthesized and adapted information where appropriate. Task Order under the Biodiversity &amp; Sustainable Forestry IQC (BIOFOR) USAID CONTRACT NUMBER: LAG-I-00-99-00014-00 SUBMITTED TO: USAID CENTRAL ASIAN REPUBLICS MISSION, ALMATY, KAZAKHSTAN SUBMITTED BY: CHEMONICS INTERNATIONAL INC. WASHINGTON, D.C. JUNE 2001", "author" : [ { "dropping-particle" : "", "family" : "CHEMONICS INTERNATIONAL", "given" : "", "non-dropping-particle" : "", "parse-names" : false, "suffix" : "" } ], "id" : "ITEM-5", "issue" : "June", "issued" : { "date-parts" : [ [ "2001" ] ] }, "title" : "Biodiversity Assessment for Uzbekistan", "type" : "article-journal" }, "uris" : [ "http://www.mendeley.com/documents/?uuid=84c3ca3d-7a17-4944-9e72-2926f1fdf572" ] }, { "id" : "ITEM-6", "itemData" : { "ISBN" : "b0a6b563c8f389da75e0dda0fd828728", "abstract" : "E&amp;E - 117/119 Report - Turkmenistan Introduction The biodiversity assessment for the Republic of Turkmenistan was funded by USAID\u2019s Regional Mission to the Central Asian Republics in Almaty under a contract to Chemonics International through the Biodiversity and Sustainable Forestry (BIOFOR) IQC (see Annex B, Scope of Work). A two-person team consisting of Raymond Carl Daviesson and Dr. Galina Fet visited Turkmenistan from June 7 to June 22, 2000. Mr. Daviesson and Dr. Fet collaborated with local biodiversity specialist Dr. Habibullah I. Atamuradov in researching and assessing biodiversity in Turkmenistan. The approach used in the assessment was to collect and analyze information on biodiversity and related areas through documentation searches, interviews with key individuals and organizations concerned with biodiversity, both in Turkmenistan and in Washington D.C. (see Annex C, List of Persons Contacted), and field trips. Rather than duplicating research already undertaken and presented in strategy and project documents, this assessment has borrowed freely from these documents and synthesized and adapted information where appropriate.  Task Order under the Biodiversity &amp; Sustainable Forestry IQC (BIOFOR) USAID CONTRACT NUMBER: LAG-I-00-99-00014-00 SUBMITTED TO: USAID CENTRAL ASIAN REPUBLICS MISSION, ALMATY, KAZAKHSTAN SUBMITTED BY: CHEMONICS INTERNATIONAL INC. WASHINGTON, D.C. JUNE 2001  ", "author" : [ { "dropping-particle" : "", "family" : "Chemonics International Inc.", "given" : "", "non-dropping-particle" : "", "parse-names" : false, "suffix" : "" } ], "id" : "ITEM-6", "issue" : "June", "issued" : { "date-parts" : [ [ "2001" ] ] }, "page" : "60", "title" : "Biodiversity Assessment for Turkmenistan", "type" : "article-journal" }, "uris" : [ "http://www.mendeley.com/documents/?uuid=5fef4a05-518d-4f3f-b388-ef1404fdf89f" ] }, { "id" : "ITEM-7", "itemData" : { "DOI" : "10.1016/j.jnc.2011.05.003", "ISSN" : "16171381", "abstract" : "Based on literature data and own fieldwork in Tadzhikistan (Middle Asia), the taxonomic structure, distribution, habitat preferences as well as conservation state of a group of 1486 species of vascular plants of endemic and sub-endemic character are presented. In addition to verifying the number of endemics, the present study has shown that Tadzhik endemics are the most numerous in the northwest of the country, in the Gissar-Darvasian and Zeravshan regions. An analysis of average richness of endemics per surface unit has revealed that Gissar-Darvasian F is the richest area. An assessment of the taxonomic similarity of geobotanical regions based on endemic species composition has shown that differences in general correspond to the geobotanical subdivision of Tadzhikistan. The endemics studied are stenochoric species with a distributional area for endemics sensu stricto varying between ca. 486 and 111,489km2 (average 12,478km2) and between 11,830 and 349,473km2 (mean 74,097km2) for sub-endemics. The habitats harbouring the richest group of endemics are steppes and semi-savannas, alpine forests, xerothermophilous shrubs, alpine meadows and swards. The most numerous endemic groups have been recorded from altitudes of around 1800, 2000 and 2500m above sea level. The most important threats to Tadzhik endemics are intensive grazing and erosion of soils, as well as denudation. Vegetation types most vulnerable to human impact are forest and scrub communities. For effective protection of endemics a greater involvement of international organisations as well as legal and organisational changes in the Republic of Tadzhikistan are needed. \u00a9 2011 Elsevier GmbH.", "author" : [ { "dropping-particle" : "", "family" : "Nowak", "given" : "Arkadiusz", "non-dropping-particle" : "", "parse-names" : false, "suffix" : "" }, { "dropping-particle" : "", "family" : "Nowak", "given" : "Sylwia", "non-dropping-particle" : "", "parse-names" : false, "suffix" : "" }, { "dropping-particle" : "", "family" : "Nobis", "given" : "Marcin", "non-dropping-particle" : "", "parse-names" : false, "suffix" : "" } ], "container-title" : "Journal for Nature Conservation", "id" : "ITEM-7", "issue" : "5", "issued" : { "date-parts" : [ [ "2011" ] ] }, "page" : "296-305", "publisher" : "Elsevier GmbH.", "title" : "Distribution patterns, ecological characteristic and conservation status of endemic plants of Tadzhikistan - A global hotspot of diversity", "type" : "article-journal", "volume" : "19" }, "uris" : [ "http://www.mendeley.com/documents/?uuid=9eb2c96a-7df5-4bd5-a61d-b6c9ab823811" ] } ], "mendeley" : { "formattedCitation" : "(Chemonics International, 2001; CHEMONICS INTERNATIONAL, 2001a, 2001b, 2001c, 2001d; Chemonics International Inc., 2001; Arkadiusz Nowak, Nowak, &amp; Nobis, 2011)", "plainTextFormattedCitation" : "(Chemonics International, 2001; CHEMONICS INTERNATIONAL, 2001a, 2001b, 2001c, 2001d; Chemonics International Inc., 2001; Arkadiusz Nowak, Nowak, &amp; Nobis, 2011)", "previouslyFormattedCitation" : "(Chemonics International, 2001; CHEMONICS INTERNATIONAL, 2001a, 2001b, 2001c, 2001d; Chemonics International Inc., 2001; Arkadiusz Nowak, Nowak, &amp; Nobis, 2011)" }, "properties" : {  }, "schema" : "https://github.com/citation-style-language/schema/raw/master/csl-citation.json" }</w:instrText>
      </w:r>
      <w:r>
        <w:fldChar w:fldCharType="separate"/>
      </w:r>
      <w:r w:rsidRPr="00193C7B">
        <w:rPr>
          <w:lang w:val="en-US"/>
        </w:rPr>
        <w:t>(Chemonics International, 2001a, 2001b, 2001c, 2001d</w:t>
      </w:r>
      <w:r>
        <w:rPr>
          <w:lang w:val="en-US"/>
        </w:rPr>
        <w:t>, 2001e, 2001f</w:t>
      </w:r>
      <w:r w:rsidRPr="00193C7B">
        <w:rPr>
          <w:lang w:val="en-US"/>
        </w:rPr>
        <w:t>; Nowak</w:t>
      </w:r>
      <w:r w:rsidR="00BC1DF9">
        <w:rPr>
          <w:i/>
          <w:lang w:val="en-US"/>
        </w:rPr>
        <w:t xml:space="preserve"> et al.</w:t>
      </w:r>
      <w:r w:rsidRPr="00193C7B">
        <w:rPr>
          <w:lang w:val="en-US"/>
        </w:rPr>
        <w:t>, 2011)</w:t>
      </w:r>
      <w:r>
        <w:fldChar w:fldCharType="end"/>
      </w:r>
      <w:r>
        <w:rPr>
          <w:lang w:val="en-US"/>
        </w:rPr>
        <w:t xml:space="preserve"> and especially high in the mountains of the Caucasus region. IUCN lists only 38 species as threatened </w:t>
      </w:r>
      <w:r>
        <w:fldChar w:fldCharType="begin" w:fldLock="1"/>
      </w:r>
      <w:r>
        <w:rPr>
          <w:lang w:val="en-US"/>
        </w:rP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fldChar w:fldCharType="separate"/>
      </w:r>
      <w:r>
        <w:rPr>
          <w:lang w:val="en-US"/>
        </w:rPr>
        <w:t>(IUCN, 2017b)</w:t>
      </w:r>
      <w:r>
        <w:fldChar w:fldCharType="end"/>
      </w:r>
      <w:r>
        <w:rPr>
          <w:lang w:val="en-US"/>
        </w:rPr>
        <w:t xml:space="preserve">, which very likely is strongly underestimated. </w:t>
      </w:r>
    </w:p>
    <w:p w14:paraId="353D6575" w14:textId="77777777" w:rsidR="0048205B" w:rsidRDefault="0048205B" w:rsidP="00AE389F">
      <w:pPr>
        <w:rPr>
          <w:lang w:val="en-US"/>
        </w:rPr>
      </w:pPr>
    </w:p>
    <w:p w14:paraId="0F69FB4B" w14:textId="77777777" w:rsidR="0048205B" w:rsidRDefault="0048205B" w:rsidP="00AE389F">
      <w:pPr>
        <w:spacing w:after="0"/>
        <w:rPr>
          <w:b/>
          <w:i/>
          <w:lang w:val="en-US"/>
        </w:rPr>
      </w:pPr>
      <w:r>
        <w:rPr>
          <w:b/>
          <w:i/>
          <w:lang w:val="en-US"/>
        </w:rPr>
        <w:t>Drivers of change</w:t>
      </w:r>
    </w:p>
    <w:p w14:paraId="6FDA3227" w14:textId="253F5B23" w:rsidR="0048205B" w:rsidRPr="009E2FD7" w:rsidRDefault="0048205B" w:rsidP="00AE389F">
      <w:pPr>
        <w:rPr>
          <w:lang w:val="es-ES"/>
        </w:rPr>
      </w:pPr>
      <w:r>
        <w:rPr>
          <w:bCs/>
          <w:lang w:val="en-US"/>
        </w:rPr>
        <w:t xml:space="preserve">Major threats to the diversity of vascular plants in the region are related to habitat </w:t>
      </w:r>
      <w:r>
        <w:rPr>
          <w:lang w:val="en-US"/>
        </w:rPr>
        <w:t xml:space="preserve">destruction </w:t>
      </w:r>
      <w:r>
        <w:rPr>
          <w:bCs/>
          <w:lang w:val="en-US"/>
        </w:rPr>
        <w:t xml:space="preserve">and degradation. Habitat loss is </w:t>
      </w:r>
      <w:r>
        <w:rPr>
          <w:lang w:val="en-US"/>
        </w:rPr>
        <w:t xml:space="preserve">the primary cause of risk for 83% of endangered plant species </w:t>
      </w:r>
      <w:r>
        <w:fldChar w:fldCharType="begin" w:fldLock="1"/>
      </w:r>
      <w:r>
        <w:rPr>
          <w:lang w:val="en-US"/>
        </w:rPr>
        <w:instrText>ADDIN CSL_CITATION { "citationItems" : [ { "id" : "ITEM-1", "itemData" : { "DOI" : "10.2779/99297", "ISBN" : "9789279088155", "author" : [ { "dropping-particle" : "", "family" : "Silva", "given" : "J", "non-dropping-particle" : "", "parse-names" : false, "suffix" : "" }, { "dropping-particle" : "", "family" : "Toland", "given" : "J", "non-dropping-particle" : "", "parse-names" : false, "suffix" : "" }, { "dropping-particle" : "", "family" : "Jones", "given" : "W", "non-dropping-particle" : "", "parse-names" : false, "suffix" : "" }, { "dropping-particle" : "", "family" : "Elridge", "given" : "J", "non-dropping-particle" : "", "parse-names" : false, "suffix" : "" }, { "dropping-particle" : "", "family" : "Thorpe", "given" : "E", "non-dropping-particle" : "", "parse-names" : false, "suffix" : "" }, { "dropping-particle" : "", "family" : "Campbell", "given" : "M", "non-dropping-particle" : "", "parse-names" : false, "suffix" : "" }, { "dropping-particle" : "", "family" : "O\u2019Hara", "given" : "E", "non-dropping-particle" : "", "parse-names" : false, "suffix" : "" } ], "container-title" : "European Union", "id" : "ITEM-1", "issued" : { "date-parts" : [ [ "2008" ] ] }, "number-of-pages" : "52", "title" : "LIFE and endangered plants. Conserving Europe\u2019s threatened flora.", "type" : "book" }, "uris" : [ "http://www.mendeley.com/documents/?uuid=9b92c1af-dff7-4daa-8568-3addc5d25491" ] } ], "mendeley" : { "formattedCitation" : "(Silva et al., 2008)", "plainTextFormattedCitation" : "(Silva et al., 2008)", "previouslyFormattedCitation" : "(Silva et al., 2008)" }, "properties" : {  }, "schema" : "https://github.com/citation-style-language/schema/raw/master/csl-citation.json" }</w:instrText>
      </w:r>
      <w:r>
        <w:fldChar w:fldCharType="separate"/>
      </w:r>
      <w:r>
        <w:rPr>
          <w:lang w:val="en-US"/>
        </w:rPr>
        <w:t xml:space="preserve">(Silva </w:t>
      </w:r>
      <w:r w:rsidR="00301BD0" w:rsidRPr="00301BD0">
        <w:rPr>
          <w:i/>
          <w:lang w:val="en-US"/>
        </w:rPr>
        <w:t>et al.</w:t>
      </w:r>
      <w:r>
        <w:rPr>
          <w:lang w:val="en-US"/>
        </w:rPr>
        <w:t>, 2008)</w:t>
      </w:r>
      <w:r>
        <w:fldChar w:fldCharType="end"/>
      </w:r>
      <w:r>
        <w:rPr>
          <w:lang w:val="en-US"/>
        </w:rPr>
        <w:t xml:space="preserve">. Particularly vulnerable are species with small distribution ranges (e.g. endemic species), specialized habitat and/or microhabitat requirements, narrow environmental tolerances and poor dispersal and competitive ability </w:t>
      </w:r>
      <w:r>
        <w:fldChar w:fldCharType="begin" w:fldLock="1"/>
      </w:r>
      <w:r>
        <w:rPr>
          <w:lang w:val="en-US"/>
        </w:rP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id" : "ITEM-2", "itemData" : { "DOI" : "DOI 10.1126/science.1219033", "ISBN" : "0036-8075", "ISSN" : "0036-8075", "PMID" : "22517860", "abstract" : "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 "author" : [ { "dropping-particle" : "", "family" : "Pauli", "given" : "H", "non-dropping-particle" : "", "parse-names" : false, "suffix" : "" }, { "dropping-particle" : "", "family" : "Gottfried", "given" : "M", "non-dropping-particle" : "", "parse-names" : false, "suffix" : "" }, { "dropping-particle" : "", "family" : "Dullinger", "given" : "S", "non-dropping-particle" : "", "parse-names" : false, "suffix" : "" }, { "dropping-particle" : "", "family" : "Abdaladze", "given" : "O", "non-dropping-particle" : "", "parse-names" : false, "suffix" : "" }, { "dropping-particle" : "", "family" : "Akhalkatsi", "given" : "M", "non-dropping-particle" : "", "parse-names" : false, "suffix" : "" }, { "dropping-particle" : "", "family" : "Alonso", "given" : "J L B", "non-dropping-particle" : "", "parse-names" : false, "suffix" : "" }, { "dropping-particle" : "", "family" : "Coldea", "given" : "G", "non-dropping-particle" : "", "parse-names" : false, "suffix" : "" }, { "dropping-particle" : "", "family" : "Dick", "given" : "J", "non-dropping-particle" : "", "parse-names" : false, "suffix" : "" }, { "dropping-particle" : "", "family" : "Erschbamer", "given" : "B", "non-dropping-particle" : "", "parse-names" : false, "suffix" : "" }, { "dropping-particle" : "", "family" : "Calzado", "given" : "R F", "non-dropping-particle" : "", "parse-names" : false, "suffix" : "" }, { "dropping-particle" : "", "family" : "Ghosn", "given" : "D", "non-dropping-particle" : "", "parse-names" : false, "suffix" : "" }, { "dropping-particle" : "", "family" : "Holten", "given" : "J I", "non-dropping-particle" : "", "parse-names" : false, "suffix" : "" }, { "dropping-particle" : "", "family" : "Kanka", "given" : "R", "non-dropping-particle" : "", "parse-names" : false, "suffix" : "" }, { "dropping-particle" : "", "family" : "Kazakis", "given" : "G", "non-dropping-particle" : "", "parse-names" : false, "suffix" : "" }, { "dropping-particle" : "", "family" : "Kollar", "given" : "J", "non-dropping-particle" : "", "parse-names" : false, "suffix" : "" }, { "dropping-particle" : "", "family" : "Larsson", "given" : "P", "non-dropping-particle" : "", "parse-names" : false, "suffix" : "" }, { "dropping-particle" : "", "family" : "Moiseev", "given" : "P", "non-dropping-particle" : "", "parse-names" : false, "suffix" : "" }, { "dropping-particle" : "", "family" : "Moiseev", "given" : "D", "non-dropping-particle" : "", "parse-names" : false, "suffix" : "" }, { "dropping-particle" : "", "family" : "Molau", "given" : "U", "non-dropping-particle" : "", "parse-names" : false, "suffix" : "" }, { "dropping-particle" : "", "family" : "Mesa", "given" : "J M", "non-dropping-particle" : "", "parse-names" : false, "suffix" : "" }, { "dropping-particle" : "", "family" : "Nagy", "given" : "L", "non-dropping-particle" : "", "parse-names" : false, "suffix" : "" }, { "dropping-particle" : "", "family" : "Pelino", "given" : "G", "non-dropping-particle" : "", "parse-names" : false, "suffix" : "" }, { "dropping-particle" : "", "family" : "Puscas", "given" : "M", "non-dropping-particle" : "", "parse-names" : false, "suffix" : "" }, { "dropping-particle" : "", "family" : "Rossi", "given" : "G", "non-dropping-particle" : "", "parse-names" : false, "suffix" : "" }, { "dropping-particle" : "", "family" : "Stanisci", "given" : "A", "non-dropping-particle" : "", "parse-names" : false, "suffix" : "" }, { "dropping-particle" : "", "family" : "Syverhuset", "given" : "A O", "non-dropping-particle" : "", "parse-names" : false, "suffix" : "" }, { "dropping-particle" : "", "family" : "Theurillat", "given" : "J P", "non-dropping-particle" : "", "parse-names" : false, "suffix" : "" }, { "dropping-particle" : "", "family" : "Tomaselli", "given" : "M", "non-dropping-particle" : "", "parse-names" : false, "suffix" : "" }, { "dropping-particle" : "", "family" : "Unterluggauer", "given" : "P", "non-dropping-particle" : "", "parse-names" : false, "suffix" : "" }, { "dropping-particle" : "", "family" : "Villar", "given" : "L", "non-dropping-particle" : "", "parse-names" : false, "suffix" : "" }, { "dropping-particle" : "", "family" : "Vittoz", "given" : "P", "non-dropping-particle" : "", "parse-names" : false, "suffix" : "" }, { "dropping-particle" : "", "family" : "Grabherr", "given" : "G", "non-dropping-particle" : "", "parse-names" : false, "suffix" : "" } ], "container-title" : "Science", "id" : "ITEM-2", "issue" : "6079", "issued" : { "date-parts" : [ [ "2012" ] ] }, "page" : "353-355", "title" : "Recent Plant Diversity Changes on Europe's Mountain Summits", "type" : "article-journal", "volume" : "336" }, "uris" : [ "http://www.mendeley.com/documents/?uuid=43a79eb8-9530-4025-bffa-abaf9ee5c5c7" ] }, { "id" : "ITEM-3",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3", "issued" : { "date-parts" : [ [ "2011" ] ] }, "note" : "NULL", "number-of-pages" : "130", "publisher" : "Publications Office of the European Union", "publisher-place" : "Luxembourg", "title" : "European Red List of Vascular Plants", "type" : "book" }, "uris" : [ "http://www.mendeley.com/documents/?uuid=fa1f49b8-7f2f-353e-ac8a-dac704ab6929" ] } ], "mendeley" : { "formattedCitation" : "(Bilz et al., 2011b; IUCN, 2017b; Pauli et al., 2012)", "plainTextFormattedCitation" : "(Bilz et al., 2011b; IUCN, 2017b; Pauli et al., 2012)", "previouslyFormattedCitation" : "(Bilz et al., 2011b; IUCN, 2017b; Pauli et al., 2012)" }, "properties" : {  }, "schema" : "https://github.com/citation-style-language/schema/raw/master/csl-citation.json" }</w:instrText>
      </w:r>
      <w:r>
        <w:fldChar w:fldCharType="separate"/>
      </w:r>
      <w:r w:rsidRPr="00193C7B">
        <w:rPr>
          <w:lang w:val="en-US"/>
        </w:rPr>
        <w:t xml:space="preserve">(Bilz </w:t>
      </w:r>
      <w:r w:rsidR="00301BD0" w:rsidRPr="00301BD0">
        <w:rPr>
          <w:i/>
          <w:lang w:val="en-US"/>
        </w:rPr>
        <w:t>et al.</w:t>
      </w:r>
      <w:r w:rsidRPr="00193C7B">
        <w:rPr>
          <w:lang w:val="en-US"/>
        </w:rPr>
        <w:t xml:space="preserve">, 2011; IUCN, 2017b; Pauli </w:t>
      </w:r>
      <w:r w:rsidR="00301BD0" w:rsidRPr="00301BD0">
        <w:rPr>
          <w:i/>
          <w:lang w:val="en-US"/>
        </w:rPr>
        <w:t>et al.</w:t>
      </w:r>
      <w:r w:rsidRPr="00193C7B">
        <w:rPr>
          <w:lang w:val="en-US"/>
        </w:rPr>
        <w:t>, 2012)</w:t>
      </w:r>
      <w:r>
        <w:fldChar w:fldCharType="end"/>
      </w:r>
      <w:r>
        <w:rPr>
          <w:lang w:val="en-US"/>
        </w:rPr>
        <w:t xml:space="preserve">. </w:t>
      </w:r>
      <w:bookmarkStart w:id="1057" w:name="_Hlk498691702"/>
      <w:r>
        <w:rPr>
          <w:lang w:val="en-US"/>
        </w:rPr>
        <w:t xml:space="preserve">The intensification of agriculture </w:t>
      </w:r>
      <w:r>
        <w:rPr>
          <w:bCs/>
          <w:lang w:val="en-US"/>
        </w:rPr>
        <w:t>is suggested to have the most severe impacts</w:t>
      </w:r>
      <w:bookmarkEnd w:id="1057"/>
      <w:r>
        <w:rPr>
          <w:bCs/>
          <w:lang w:val="en-US"/>
        </w:rPr>
        <w:t xml:space="preserve"> </w:t>
      </w:r>
      <w:r>
        <w:rPr>
          <w:lang w:val="en-US"/>
        </w:rPr>
        <w:t>(</w:t>
      </w:r>
      <w:r w:rsidR="00585843">
        <w:rPr>
          <w:b/>
        </w:rPr>
        <w:t>Table 3.11</w:t>
      </w:r>
      <w:r>
        <w:rPr>
          <w:b/>
          <w:lang w:val="en-US"/>
        </w:rPr>
        <w:t xml:space="preserve">) </w:t>
      </w:r>
      <w:bookmarkStart w:id="1058" w:name="_Hlk498691686"/>
      <w:r>
        <w:fldChar w:fldCharType="begin" w:fldLock="1"/>
      </w:r>
      <w:r>
        <w:rPr>
          <w:lang w:val="en-US"/>
        </w:rPr>
        <w:instrText>ADDIN CSL_CITATION { "citationItems" : [ { "id" : "ITEM-1", "itemData" : { "DOI" : "10.1078/1617-1381-00009", "abstract" : "Comparing satellite images from 1989 and 1998, we analysed environmental changes in the North Caspian lowland during the period of post-Soviet transformation. Research was carried out in four representative test areas, situated in the Ilmen Lake Region and the adjacent Kalmykien Steppe west of the Volga delta. In all test areas significant changes have taken place during the last decade, most of them induced by the abandonment and extensification of former agricultural land use. Most obvious is the sharp decline of irrigated arable land, to less than 5% of its former extent. Reduced livestock grazing has led to a recovery of formerly degraded desert steppe vegetation in all test areas. In contrast to recent scientific publications and statements of regional and international environmental authorities (UNEP), which assume that desertification risk has even increased after the break down of the Soviet system, our results clearly show the widespread regeneration of formerly altered and degraded land between 1989 and 1998. The dramatic decay of agriculture observed, was induced by the breakdown of the Soviet state farm system, which heavily depended on huge subsidies from the central government. Our findings prove that environmental impacts caused by agriculture, like destruction of natural habitats, salinisation of soils, pasture degradation and wind erosion, have diminished considerably in the last decade, while ecological rehabilitation and the preservation of bio-diversity values are favoured by this development. This seems to apply to large areas in the southern part of the former USSR that have undergone a comparable decline of state ruled agriculture.", "author" : [ { "dropping-particle" : "", "family" : "H\u00f6lzel", "given" : "Norbert", "non-dropping-particle" : "", "parse-names" : false, "suffix" : "" }, { "dropping-particle" : "", "family" : "Haub", "given" : "Carsten", "non-dropping-particle" : "", "parse-names" : false, "suffix" : "" }, { "dropping-particle" : "", "family" : "Ingelfinger", "given" : "Markus P.", "non-dropping-particle" : "", "parse-names" : false, "suffix" : "" }, { "dropping-particle" : "", "family" : "Otte", "given" : "Annette", "non-dropping-particle" : "", "parse-names" : false, "suffix" : "" }, { "dropping-particle" : "", "family" : "Pilipenko", "given" : "Vladimir N.", "non-dropping-particle" : "", "parse-names" : false, "suffix" : "" } ], "container-title" : "Journal for Nature Conservation", "id" : "ITEM-1", "issue" : "2", "issued" : { "date-parts" : [ [ "2002" ] ] }, "page" : "75-85", "title" : "The return of the steppe large-scale restoration of degraded land in southern Russia during the post-Soviet era", "type" : "article-journal", "volume" : "10" }, "uris" : [ "http://www.mendeley.com/documents/?uuid=57bf491f-f01c-36d9-ac69-3adbc7b5f198" ] }, { "id" : "ITEM-2", "itemData" : { "author" : [ { "dropping-particle" : "", "family" : "Werger", "given" : "M.J.A.", "non-dropping-particle" : "", "parse-names" : false, "suffix" : "" }, { "dropping-particle" : "", "family" : "Staalduinen", "given" : "M.A.", "non-dropping-particle" : "van", "parse-names" : false, "suffix" : "" } ], "editor" : [ { "dropping-particle" : "", "family" : "Werger, M.J.A. and van Staalduinen", "given" : "M.A.", "non-dropping-particle" : "", "parse-names" : false, "suffix" : "" } ], "id" : "ITEM-2", "issued" : { "date-parts" : [ [ "2012" ] ] }, "publisher" : "Springer", "publisher-place" : "Dordrecht", "title" : "Eurasian Steppes. Ecological Problems and Livelihoods in a Changing World", "type" : "book" }, "uris" : [ "http://www.mendeley.com/documents/?uuid=8d469f46-2edf-3e59-97d3-83129e8bcc87" ] }, { "id" : "ITEM-3", "itemData" : { "author" : [ { "dropping-particle" : "", "family" : "Vrahnakis", "given" : "Michael", "non-dropping-particle" : "", "parse-names" : false, "suffix" : "" }, { "dropping-particle" : "", "family" : "Jani\u0161ov\u00e1", "given" : "Monika", "non-dropping-particle" : "", "parse-names" : false, "suffix" : "" }, { "dropping-particle" : "", "family" : "R\u016bsi\u0146a", "given" : "Solvita", "non-dropping-particle" : "", "parse-names" : false, "suffix" : "" }, { "dropping-particle" : "", "family" : "T\u00f6r\u00f6k", "given" : "P\u00e9ter", "non-dropping-particle" : "", "parse-names" : false, "suffix" : "" }, { "dropping-particle" : "", "family" : "Venn", "given" : "Stephen", "non-dropping-particle" : "", "parse-names" : false, "suffix" : "" }, { "dropping-particle" : "", "family" : "Dengler", "given" : "J\u00fcrgen", "non-dropping-particle" : "", "parse-names" : false, "suffix" : "" } ], "container-title" : "Steppenlebensr\u00e4ume Europas\u2013Gef\u00e4hrdung, Erhaltungsma\u00dfnahmen und Schutz", "id" : "ITEM-3", "issued" : { "date-parts" : [ [ "2013" ] ] }, "page" : "417-434", "title" : "The European Dry Grassland Group (EDGG): stewarding Europe\u2019s most diverse habitat type", "type" : "paper-conference" }, "uris" : [ "http://www.mendeley.com/documents/?uuid=8d672c04-3e78-338f-a0f8-1eced194d2ae" ] }, { "id" : "ITEM-4", "itemData" : { "DOI" : "10.1016/j.agee.2013.12.015", "ISBN" : "0167-8809",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nd Environment", "id" : "ITEM-4", "issued" : { "date-parts" : [ [ "2014" ] ] }, "page" : "1-14", "title" : "Biodiversity of Palaearctic grasslands: A synthesis", "type" : "article-journal", "volume" : "182" }, "uris" : [ "http://www.mendeley.com/documents/?uuid=6117a6c5-a8b0-4019-a181-62d8e7bad107" ] }, { "id" : "ITEM-5", "itemData" : { "DOI" : "10.1111/jvs.12254", "ISBN" : "1654-1103", "ISSN" : "16541103", "abstract" : "How does the species composition and functional structure of flood-meadows change over time during a period with strong variations in flooding frequency and height? Location: Flood-meadows at the northern Upper Rhine, Germany. Methods: From 1998 to 2004 annually, and again in 2008, species composition and above-ground biomass were studied in 46 permanent plots located along a flooding gradient ranging from frequently flooded Magnocaricion to rarely flooded Arrhenaterion meadows. The plots were situated in the functional floodplain (natural) and in the fossil floodplain on the land side of high winter levees (anthropogenic altered). Temporal variation of the functional structure was analysed based on community-weighted mean traits. Results: Productivity and functional structure varied markedly over the study period and between the functional and fossil floodplain. During the study period two contrasting extreme events occurred: a summer flood in 1999 and a drought period after 2003. After the flood in 1999, species composition and functional structure of the studied flood-meadows shifted towards the species composition of wetter sites. Flooding reduced species richness in the functional floodplain, but not in the fossil floodplain. Conclusions: Flood-meadows in the Upper Rhine fully recover from extreme disturbance events within a time frame of less than 10 yr. Environmental fluctuations and disturbances, enabling the co-existence of species with contrasting ecological requirements are a key factor for the preservation of plant biodiversity in flood-meadows.", "author" : [ { "dropping-particle" : "", "family" : "Mathar", "given" : "Wanja", "non-dropping-particle" : "", "parse-names" : false, "suffix" : "" }, { "dropping-particle" : "", "family" : "Kleinebecker", "given" : "Till", "non-dropping-particle" : "", "parse-names" : false, "suffix" : "" }, { "dropping-particle" : "", "family" : "H\u00f6lzel", "given" : "Norbert", "non-dropping-particle" : "", "parse-names" : false, "suffix" : "" } ], "container-title" : "Journal of Vegetation Science", "editor" : [ { "dropping-particle" : "", "family" : "Collins", "given" : "Beverly", "non-dropping-particle" : "", "parse-names" : false, "suffix" : "" } ], "id" : "ITEM-5", "issue" : "3", "issued" : { "date-parts" : [ [ "2015", "5" ] ] }, "page" : "480-491", "title" : "Environmental variation as a key process of co-existence in flood-meadows", "type" : "article-journal", "volume" : "26" }, "uris" : [ "http://www.mendeley.com/documents/?uuid=01fd00ea-022c-3e4b-b92b-ab9474acee90" ] }, { "id" : "ITEM-6", "itemData" : { "DOI" : "10.1007/s10531-015-1023-4", "ISSN" : "15729710", "abstract" : "Temperate grasslands have suffered from severe habitat loss and degradation worldwide. In Russia, vast areas of forest-steppe grasslands have been converted to cropland during Soviet times, whilst remaining grasslands were often intensively grazed. Contrastingly, the collapse of the Soviet Union have resulted in a massive reduction in livestock numbers and cessation of management. Albeit relatively large natural grassland areas remained in the Western Siberian Plain, their present condition is poorly studied. We analysed plant species composition, functional structure and richness of grassland communities and tested for the effect of local factors (management, abiotic site conditions) and landscape factors (patch size, proportion of land cover types) on diversity patterns. Abiotic site conditions, mainly soil moisture and salinity, differentiated distinct community types. Overall, species richness was highest in meadow steppe communities with lower soil moisture and salinity. Grazing intensity and litter accumulation due to cessation of management were significant negative related to species richness and shaped the functional structure. At the landscape scale, diversity in meadow steppe grasslands was higher in forest-grassland mosaics and in small remnants isolated in a matrix of cropland. Our findings highlight that meadow steppes suffered massively under the historical habitat loss and high grazing pressure. Small species-rich remnants are evidence of the former extent of meadow steppe habitats in agricultural landscape, but are likely threatened by an extinction debt. Low intense, irregular mowing maintained species-rich meadow steppe in forest- grassland mosaics, but currently such practices are declining.", "author" : [ { "dropping-particle" : "", "family" : "Mathar", "given" : "Wanja P.", "non-dropping-particle" : "", "parse-names" : false, "suffix" : "" }, { "dropping-particle" : "", "family" : "K\u00e4mpf", "given" : "Immo", "non-dropping-particle" : "", "parse-names" : false, "suffix" : "" }, { "dropping-particle" : "", "family" : "Kleinebecker", "given" : "Till", "non-dropping-particle" : "", "parse-names" : false, "suffix" : "" }, { "dropping-particle" : "", "family" : "Kuzmin", "given" : "Igor", "non-dropping-particle" : "", "parse-names" : false, "suffix" : "" }, { "dropping-particle" : "", "family" : "Tolstikov", "given" : "Andrey", "non-dropping-particle" : "", "parse-names" : false, "suffix" : "" }, { "dropping-particle" : "", "family" : "Tupitsin", "given" : "Sergey", "non-dropping-particle" : "", "parse-names" : false, "suffix" : "" }, { "dropping-particle" : "", "family" : "H\u00f6lzel", "given" : "Norbert", "non-dropping-particle" : "", "parse-names" : false, "suffix" : "" } ], "container-title" : "Biodiversity and Conservation", "id" : "ITEM-6", "issued" : { "date-parts" : [ [ "2015" ] ] }, "publisher" : "Springer Netherlands", "title" : "Floristic diversity of meadow steppes in the Western Siberian Plain: effects of abiotic site conditions, management and landscape structure", "type" : "article-journal" }, "uris" : [ "http://www.mendeley.com/documents/?uuid=fb6d2252-7989-4f5e-941f-3df47e144cdf" ] }, { "id" : "ITEM-7", "itemData" : { "abstract" : " ", "author" : [ { "dropping-particle" : "", "family" : "Schustov", "given" : "MV", "non-dropping-particle" : "", "parse-names" : false, "suffix" : "" } ], "id" : "ITEM-7", "issued" : { "date-parts" : [ [ "2015" ] ] }, "title" : "\u041b\u0418\u0428\u0410\u0419\u041d\u0418\u041a\u0418 \u0412 \u041a\u0420\u0410\u0421\u041d\u042b\u0425 \u041a\u041d\u0418\u0413\u0410\u0425 \u0423\u041b\u042c\u042f\u041d\u041e\u0412\u0421\u041a\u041e\u0419 \u0418 \u0421\u0410\u041c\u0410\u0420\u0421\u041a\u041e\u0419 \u041e\u0411\u041b\u0410\u0421\u0422\u0415\u0419 (Red List of lichens in the Uliyanovsk and the Samara region)", "type" : "article-journal" }, "uris" : [ "http://www.mendeley.com/documents/?uuid=41cf3a30-fde0-3260-be36-a56be549b28e" ] }, { "id" : "ITEM-8", "itemData" : { "DOI" : "10.1007/s10531-016-1083-0", "ISSN" : "15729710", "author" : [ { "dropping-particle" : "", "family" : "Kamp", "given" : "Johannes", "non-dropping-particle" : "", "parse-names" : false, "suffix" : "" }, { "dropping-particle" : "", "family" : "Koshkin", "given" : "Maxim A.", "non-dropping-particle" : "", "parse-names" : false, "suffix" : "" }, { "dropping-particle" : "", "family" : "Bragina", "given" : "Tatyana M.", "non-dropping-particle" : "", "parse-names" : false, "suffix" : "" }, { "dropping-particle" : "", "family" : "Katzner", "given" : "Todd E.", "non-dropping-particle" : "", "parse-names" : false, "suffix" : "" }, { "dropping-particle" : "", "family" : "Milner-Gulland", "given" : "E. J.", "non-dropping-particle" : "", "parse-names" : false, "suffix" : "" }, { "dropping-particle" : "", "family" : "Schreiber", "given" : "Dagmar", "non-dropping-particle" : "", "parse-names" : false, "suffix" : "" }, { "dropping-particle" : "", "family" : "Sheldon", "given" : "Robert", "non-dropping-particle" : "", "parse-names" : false, "suffix" : "" }, { "dropping-particle" : "", "family" : "Shmalenko", "given" : "Alyona", "non-dropping-particle" : "", "parse-names" : false, "suffix" : "" }, { "dropping-particle" : "", "family" : "Smelansky", "given" : "Ilya", "non-dropping-particle" : "", "parse-names" : false, "suffix" : "" }, { "dropping-particle" : "", "family" : "Terraube", "given" : "Julien", "non-dropping-particle" : "", "parse-names" : false, "suffix" : "" }, { "dropping-particle" : "", "family" : "Urazaliev", "given" : "Ruslan", "non-dropping-particle" : "", "parse-names" : false, "suffix" : "" } ], "container-title" : "Biodiversity and Conservation", "id" : "ITEM-8", "issued" : { "date-parts" : [ [ "2016" ] ] }, "page" : "1-21", "title" : "Persistent and novel threats to the biodiversity of Kazakhstan\u2019s steppes and semi-deserts", "type" : "article-journal" }, "uris" : [ "http://www.mendeley.com/documents/?uuid=fbadcb48-c2f4-46a5-a74e-6eaf124cc13d" ] }, { "id" : "ITEM-9", "itemData" : { "DOI" : "10.1016/j.biocon.2011.07.010", "ISBN" : "00063207", "ISSN" : "00063207", "abstract" : "The socioeconomic impacts of the break-up of the Soviet Union after 1991 have resulted in massive changes in agriculture on the Eurasian (Pontian) steppe, most of which is now confined to Kazakhstan. Recent trends in agriculture are well documented but their impacts on the characteristic bird community of this vast region, which contains over 10% of the world's remaining grasslands, are poorly understood. We modelled bird population density in a representative region in central Kazakhstan along a land-use gradient ranging from pristine steppe to arable fields and heavily grazed pastures. Long-abandoned arable fields and ungrazed pristine steppe were the most important habitats for most species, and post-1991 abandonment of arable agriculture suggests that many species have enjoyed a period of significant population growth. Livestock concentration effects, leading to high grazing pressure in small areas, are also likely to have benefitted several species of high conservation concern. However, analysis of land-use statistics and socioeconomic surveys among land managers suggest that recent and predicted future trends in agriculture in the steppe zone, particularly the reclamation of abandoned cereal fields and reduced grazing pressure, may cause populations of most species, including a number of biome-restricted species, to decline in the near future. We discuss possible conservation solutions, including improvements in the protected area system and land-sparing options. ?? 2011 Elsevier Ltd.", "author" : [ { "dropping-particle" : "", "family" : "Kamp", "given" : "Johannes", "non-dropping-particle" : "", "parse-names" : false, "suffix" : "" }, { "dropping-particle" : "", "family" : "Urazaliev", "given" : "Ruslan", "non-dropping-particle" : "", "parse-names" : false, "suffix" : "" }, { "dropping-particle" : "", "family" : "Donald", "given" : "Paul F.", "non-dropping-particle" : "", "parse-names" : false, "suffix" : "" }, { "dropping-particle" : "", "family" : "H\u00f6lzel", "given" : "Norbert", "non-dropping-particle" : "", "parse-names" : false, "suffix" : "" } ], "container-title" : "Biological Conservation", "id" : "ITEM-9", "issue" : "11", "issued" : { "date-parts" : [ [ "2011", "11" ] ] }, "page" : "2607-2614", "title" : "Post-Soviet agricultural change predicts future declines after recent recovery in Eurasian steppe bird populations", "type" : "article-journal", "volume" : "144" }, "uris" : [ "http://www.mendeley.com/documents/?uuid=2ce1d5cc-41ac-35fe-b9e9-5ff1e9c0dab2" ] }, { "id" : "ITEM-10", "itemData" : { "DOI" : "10.1016/j.biocon.2012.02.015", "ISBN" : "0006-3207", "ISSN" : "00063207", "abstract" : "There is growing concern that biodiversity loss in European agricultural landscapes is having negative effects on functional trait diversity. Long-term studies examining vegetation changes from the period before agricultural industrialisation are however rare. Here, we ask how management intensification and increased nutrient input initiated in the 1950/1960s have altered grassland plant community composition, species diversity and functional trait composition using comprehensive datasets from five floodplain regions (plus one protected reference region) in northern Germany. Sites with available historical relev??s and vegetation maps (1950/1960s, 1990s) were resampled in 2008 to facilitate the analysis of a period spanning four to five decades.Plant community composition changed tremendously in all study regions during the 50. year period, which was related to increasing Ellenberg indicator values for nutrient availability. Species richness at the plot-level fell by 30-50% over the period, and losses in functional diversity were equally large. A non-formal comparison with the results from the protected reference study region indicates that the changes may mostly be attributable to local nutrient input rather than to supra-regional climate change. Our results indicate a consistent trend towards much more species-poor communities dominated by mow-tolerant, N-demanding competitive grasses, whereas species with more ruderal strategies, species flowering early in the season and, in particular, insect-pollinated herbs have all decreased. The substantial loss of nectar-producing grassland herbs is likely to have negative effects on the abundance of pollinating insects, with consequences for the grassland animal communities. This highlights the growing need for adequate grassland management schemes with low N input to preserve high-nature-value grassland. ?? 2012 Elsevier Ltd.", "author" : [ { "dropping-particle" : "", "family" : "Wesche", "given" : "Karsten", "non-dropping-particle" : "", "parse-names" : false, "suffix" : "" }, { "dropping-particle" : "", "family" : "Krause", "given" : "Benjamin", "non-dropping-particle" : "", "parse-names" : false, "suffix" : "" }, { "dropping-particle" : "", "family" : "Culmsee", "given" : "Heike", "non-dropping-particle" : "", "parse-names" : false, "suffix" : "" }, { "dropping-particle" : "", "family" : "Leuschner", "given" : "Christoph", "non-dropping-particle" : "", "parse-names" : false, "suffix" : "" } ], "container-title" : "Biological Conservation", "id" : "ITEM-10", "issue" : "1", "issued" : { "date-parts" : [ [ "2012" ] ] }, "page" : "76-85", "title" : "Fifty years of change in Central European grassland vegetation: Large losses in species richness and animal-pollinated plants", "type" : "article-journal", "volume" : "150" }, "uris" : [ "http://www.mendeley.com/documents/?uuid=cbb6bcea-2875-3ac3-ad0a-bee645b83c21" ] }, { "id" : "ITEM-11", "itemData" : { "DOI" : "10.1007/s10531-016-1214-7", "ISSN" : "15729710", "abstract" : "The Palaearctic steppes range from the Mediterranean basin towards China, forming one of the largest continuous terrestrial biomes. The literature on steppe ecology and conservation is vast but scattered and often not available in English. We provide a review of some key topics based on a new definition of steppes, which includes also Mediterranean steppes and alpine rangelands of the Asian Highlands. Revisiting the ter- restrial ecoregions of the world, we estimate that the Palaearctic steppe biome extends over ca. 10.5 million km2. Major chorological regions differ in their macroclimatic niche with a clear distinction between Middle Asia with its winter precipitation and the Central Asian summer-rain regions of the Mongolian plateau and of Tibet. Steppe soils store large amounts of carbon, yet the sequestration potential is debated and depends on land use. Major physiognomic-ecological steppe types include forest-, typical-, desert-, and alpine- steppe, which vary in the importance of grasses, mainly C3 species. The steppes host a specialised fauna, and Middle Asia, Tibet, and especially Mongolia, have large herds of migrating ungulates. The share of pristine and protected sites is low in the steppe regions, with conversion into croplands being the most important land use impact in Europe, Middle Asia, and the Mediterranean, while grazing has a severe impact in some parts of Mongolia and Tibet. There are major gaps in our knowledge on: (1) the effects of climate change on the crucial seasonal patterns; (2) the role of steppe soils in the global carbon budget; and (3) the ecology and distribution of most animal groups except vertebrates.", "author" : [ { "dropping-particle" : "", "family" : "Wesche", "given" : "Karsten", "non-dropping-particle" : "", "parse-names" : false, "suffix" : "" }, { "dropping-particle" : "", "family" : "Ambarl??", "given" : "Didem", "non-dropping-particle" : "", "parse-names" : false, "suffix" : "" }, { "dropping-particle" : "", "family" : "Kamp", "given" : "Johannes", "non-dropping-particle" : "", "parse-names" : false, "suffix" : "" }, { "dropping-particle" : "", "family" : "T??r??k", "given" : "Peter", "non-dropping-particle" : "", "parse-names" : false, "suffix" : "" }, { "dropping-particle" : "", "family" : "Treiber", "given" : "Jan", "non-dropping-particle" : "", "parse-names" : false, "suffix" : "" }, { "dropping-particle" : "", "family" : "Dengler", "given" : "J??rgen", "non-dropping-particle" : "", "parse-names" : false, "suffix" : "" } ], "container-title" : "Biodiversity and Conservation", "id" : "ITEM-11", "issue" : "12", "issued" : { "date-parts" : [ [ "2016" ] ] }, "page" : "2197-2231", "title" : "The Palaearctic steppe biome: a new synthesis", "type" : "article-journal", "volume" : "25" }, "uris" : [ "http://www.mendeley.com/documents/?uuid=653b9a02-7344-45dd-a82f-52bc49bfc5ad" ] }, { "id" : "ITEM-12", "itemData" : { "DOI" : "10.1007/s10531-016-1060-7", "ISSN" : "15729710", "abstract" : "? 2016 Springer Science+Business Media DordrechtWe asked: (i) Which environmental factors determine the level of ?-diversity at several scales and ?-diversity in steppic grasslands? (ii) How do the effects of environmental factors on ?- and ?-diversity vary between the different taxonomic groups (vascular plants, bryophytes, lichens)? We sampled nested-plot series ranging from 0.0001 to 100 m2 and additional 10-m2 plots, covering different vegetation types and management regimes in steppes and semi-natural dry grasslands of Central Podolia (Ukraine). We recorded all terricolous taxa and used topographic, soil, land-use and climatic variables as predictors. Richness-environment relationships at different scales and across taxonomic groups were assessed with multimodel inference. We also fitted power-law species-area relationships, using the exponent (z value) as a measure of ?-diversity. In general, the richness values in the study region were intermediate compared to those known from similar grasslands throughout the Palaearctic, but for 1 cm2 we found seven species of vascular plants, a new world record. Heat index was the most important factor for vascular plants and bryophytes (negative relation), while lichen diversity depended mainly on stone and rock cover (positive). The explanatory power of climate-related variables increased with increasing grain size, while anthropogenic burning was the most important factor for richness patterns at the finest grain sizes (positive effect). The z values showed more variation at the finest grain sizes, but no significant differences in their mean between scales. The results highlight the importance of integrating scale into ecological analyses and nature conservation assessments in order to understand and manage biological diversity in steppe ecosystems.", "author" : [ { "dropping-particle" : "", "family" : "Kuzemko", "given" : "Anna A.", "non-dropping-particle" : "", "parse-names" : false, "suffix" : "" }, { "dropping-particle" : "", "family" : "Steinbauer", "given" : "Manuel J.", "non-dropping-particle" : "", "parse-names" : false, "suffix" : "" }, { "dropping-particle" : "", "family" : "Becker", "given" : "Thomas", "non-dropping-particle" : "", "parse-names" : false, "suffix" : "" }, { "dropping-particle" : "", "family" : "Didukh", "given" : "Yakiv P.", "non-dropping-particle" : "", "parse-names" : false, "suffix" : "" }, { "dropping-particle" : "", "family" : "Dolnik", "given" : "Christian", "non-dropping-particle" : "", "parse-names" : false, "suffix" : "" }, { "dropping-particle" : "", "family" : "Jeschke", "given" : "Michael", "non-dropping-particle" : "", "parse-names" : false, "suffix" : "" }, { "dropping-particle" : "", "family" : "Naqinezhad", "given" : "Alireza", "non-dropping-particle" : "", "parse-names" : false, "suffix" : "" }, { "dropping-particle" : "", "family" : "U??urlu", "given" : "Emin", "non-dropping-particle" : "", "parse-names" : false, "suffix" : "" }, { "dropping-particle" : "", "family" : "Vassilev", "given" : "Kiril", "non-dropping-particle" : "", "parse-names" : false, "suffix" : "" }, { "dropping-particle" : "", "family" : "Dengler", "given" : "J??rgen", "non-dropping-particle" : "", "parse-names" : false, "suffix" : "" } ], "container-title" : "Biodiversity and Conservation", "id" : "ITEM-12", "issue" : "12", "issued" : { "date-parts" : [ [ "2016" ] ] }, "page" : "2233-2250", "title" : "Patterns and drivers of phytodiversity in steppe grasslands of Central Podolia (Ukraine)", "type" : "article-journal", "volume" : "25" }, "uris" : [ "http://www.mendeley.com/documents/?uuid=0809c992-7735-44cf-946f-5b0472c15e7b" ] }, { "id" : "ITEM-13",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3", "issued" : { "date-parts" : [ [ "2011" ] ] }, "note" : "NULL", "number-of-pages" : "130", "publisher" : "Publications Office of the European Union", "publisher-place" : "Luxembourg", "title" : "European Red List of Vascular Plants", "type" : "book" }, "uris" : [ "http://www.mendeley.com/documents/?uuid=fa1f49b8-7f2f-353e-ac8a-dac704ab6929" ] }, { "id" : "ITEM-14", "itemData" : { "ISBN" : "9785906599124", "author" : [ { "dropping-particle" : "", "family" : "Ministry of Natural Resources and Environment of the Russian Federation", "given" : "", "non-dropping-particle" : "", "parse-names" : false, "suffix" : "" } ], "id" : "ITEM-14", "issued" : { "date-parts" : [ [ "2015" ] ] }, "number-of-pages" : "124", "title" : "5th National Report Conservation of Biodiversity in the Russian Federation", "type" : "book" }, "uris" : [ "http://www.mendeley.com/documents/?uuid=f5150f50-7220-43a9-8f60-a6a560496927" ] }, { "id" : "ITEM-15", "itemData" : { "DOI" : "10.1016/j.biocon.2011.06.025", "ISBN" : "0006-3207", "ISSN" : "00063207", "abstract" : "Turkey (Turkiye) lies at the nexus of Europe, the Middle East, Central Asia and Africa. Turkey's location, mountains, and its encirclement by three seas have resulted in high terrestrial, fresh water, and marine biodiversity. Most of Turkey's land area is covered by one of three biodiversity hotspots (Caucasus, Irano-Anatolian, and Mediterranean). Of over 9000 known native vascular plant species, one third are endemic. Turkey faces a significant challenge with regard to biodiversity and associated conservation challenges due to limited research and lack of translation into other languages of existing material. Addressing this gap is increasingly relevant as Turkey's biodiversity faces severe and growing threats, especially from government and business interests. Turkey ranks 140th out of 163 countries in biodiversity and habitat conservation. Millennia of human activities have dramatically changed the original land and sea ecosystems of Anatolia, one of the earliest loci of human civilization. Nevertheless, the greatest threats to biodiversity have occurred since 1950, particularly in the past decade. Although Turkey's total forest area increased by 5.9% since 1973, endemic-rich Mediterranean maquis, grasslands, coastal areas, wetlands, and rivers are disappearing, while overgrazing and rampant erosion degrade steppes and rangelands. The current \"developmentalist obsession\", particularly regarding water use, threatens to eliminate much of what remains, while forcing large-scale migration from rural areas to the cities. According to current plans, Turkey's rivers and streams will be dammed with almost 4000 dams, diversions, and hydroelectric power plants for power, irrigation, and drinking water by 2023. Unchecked urbanization, dam construction, draining of wetlands, poaching, and excessive irrigation are the most widespread threats to biodiversity. This paper aims to survey what is known about Turkey's biodiversity, to identify the areas where research is needed, and to identify and address the conservation challenges that Turkey faces today. Preserving Turkey's remaining biodiversity will necessitate immediate action, international attention, greater support for Turkey's developing conservation capacity, and the expansion of a nascent Turkish conservation ethic. ?? 2011.", "author" : [ { "dropping-particle" : "", "family" : "Sekercioglu", "given" : "C.H.", "non-dropping-particle" : "", "parse-names" : false, "suffix" : "" }, { "dropping-particle" : "", "family" : "Anderson", "given" : "Sean", "non-dropping-particle" : "", "parse-names" : false, "suffix" : "" }, { "dropping-particle" : "", "family" : "Akcay", "given" : "E.", "non-dropping-particle" : "", "parse-names" : false, "suffix" : "" }, { "dropping-particle" : "", "family" : "Bilgin", "given" : "R.", "non-dropping-particle" : "", "parse-names" : false, "suffix" : "" }, { "dropping-particle" : "", "family" : "Can", "given" : "O.E.", "non-dropping-particle" : "", "parse-names" : false, "suffix" : "" }, { "dropping-particle" : "", "family" : "Semiz", "given" : "G.", "non-dropping-particle" : "", "parse-names" : false, "suffix" : "" }, { "dropping-particle" : "", "family" : "Tav??ano??lu", "given" : "??a??atay", "non-dropping-particle" : "", "parse-names" : false, "suffix" : "" }, { "dropping-particle" : "", "family" : "Yoke??", "given" : "Mehmet Baki", "non-dropping-particle" : "", "parse-names" : false, "suffix" : "" }, { "dropping-particle" : "", "family" : "Soyumert", "given" : "Anil", "non-dropping-particle" : "", "parse-names" : false, "suffix" : "" }, { "dropping-particle" : "", "family" : "Ipekdal", "given" : "Kahraman", "non-dropping-particle" : "", "parse-names" : false, "suffix" : "" }, { "dropping-particle" : "", "family" : "Sa??lam", "given" : "Ismail K.", "non-dropping-particle" : "", "parse-names" : false, "suffix" : "" }, { "dropping-particle" : "", "family" : "Y??cel", "given" : "Mustafa", "non-dropping-particle" : "", "parse-names" : false, "suffix" : "" }, { "dropping-particle" : "", "family" : "N??zhet Dalfes", "given" : "H.", "non-dropping-particle" : "", "parse-names" : false, "suffix" : "" } ], "container-title" : "Biological Conservation", "id" : "ITEM-15", "issue" : "12", "issued" : { "date-parts" : [ [ "2011" ] ] }, "page" : "2752-2769", "title" : "Turkey's globally important biodiversity in crisis", "type" : "article-journal", "volume" : "144" }, "uris" : [ "http://www.mendeley.com/documents/?uuid=a33d0f32-3498-355a-9ba6-d73e0b33dc56" ] }, { "id" : "ITEM-16", "itemData" : { "DOI" : "10.2779/99297", "ISBN" : "9789279088155", "author" : [ { "dropping-particle" : "", "family" : "Silva", "given" : "J", "non-dropping-particle" : "", "parse-names" : false, "suffix" : "" }, { "dropping-particle" : "", "family" : "Toland", "given" : "J", "non-dropping-particle" : "", "parse-names" : false, "suffix" : "" }, { "dropping-particle" : "", "family" : "Jones", "given" : "W", "non-dropping-particle" : "", "parse-names" : false, "suffix" : "" }, { "dropping-particle" : "", "family" : "Elridge", "given" : "J", "non-dropping-particle" : "", "parse-names" : false, "suffix" : "" }, { "dropping-particle" : "", "family" : "Thorpe", "given" : "E", "non-dropping-particle" : "", "parse-names" : false, "suffix" : "" }, { "dropping-particle" : "", "family" : "Campbell", "given" : "M", "non-dropping-particle" : "", "parse-names" : false, "suffix" : "" }, { "dropping-particle" : "", "family" : "O\u2019Hara", "given" : "E", "non-dropping-particle" : "", "parse-names" : false, "suffix" : "" } ], "container-title" : "European Union", "id" : "ITEM-16", "issued" : { "date-parts" : [ [ "2008" ] ] }, "number-of-pages" : "52", "title" : "LIFE and endangered plants. Conserving Europe\u2019s threatened flora.", "type" : "book" }, "uris" : [ "http://www.mendeley.com/documents/?uuid=9b92c1af-dff7-4daa-8568-3addc5d25491" ] }, { "id" : "ITEM-17", "itemData" : { "DOI" : "10.1016/j.jnc.2011.05.003", "ISSN" : "16171381", "abstract" : "Based on literature data and own fieldwork in Tadzhikistan (Middle Asia), the taxonomic structure, distribution, habitat preferences as well as conservation state of a group of 1486 species of vascular plants of endemic and sub-endemic character are presented. In addition to verifying the number of endemics, the present study has shown that Tadzhik endemics are the most numerous in the northwest of the country, in the Gissar-Darvasian and Zeravshan regions. An analysis of average richness of endemics per surface unit has revealed that Gissar-Darvasian F is the richest area. An assessment of the taxonomic similarity of geobotanical regions based on endemic species composition has shown that differences in general correspond to the geobotanical subdivision of Tadzhikistan. The endemics studied are stenochoric species with a distributional area for endemics sensu stricto varying between ca. 486 and 111,489km2 (average 12,478km2) and between 11,830 and 349,473km2 (mean 74,097km2) for sub-endemics. The habitats harbouring the richest group of endemics are steppes and semi-savannas, alpine forests, xerothermophilous shrubs, alpine meadows and swards. The most numerous endemic groups have been recorded from altitudes of around 1800, 2000 and 2500m above sea level. The most important threats to Tadzhik endemics are intensive grazing and erosion of soils, as well as denudation. Vegetation types most vulnerable to human impact are forest and scrub communities. For effective protection of endemics a greater involvement of international organisations as well as legal and organisational changes in the Republic of Tadzhikistan are needed. \u00a9 2011 Elsevier GmbH.", "author" : [ { "dropping-particle" : "", "family" : "Nowak", "given" : "Arkadiusz", "non-dropping-particle" : "", "parse-names" : false, "suffix" : "" }, { "dropping-particle" : "", "family" : "Nowak", "given" : "Sylwia", "non-dropping-particle" : "", "parse-names" : false, "suffix" : "" }, { "dropping-particle" : "", "family" : "Nobis", "given" : "Marcin", "non-dropping-particle" : "", "parse-names" : false, "suffix" : "" } ], "container-title" : "Journal for Nature Conservation", "id" : "ITEM-17", "issue" : "5", "issued" : { "date-parts" : [ [ "2011" ] ] }, "page" : "296-305", "publisher" : "Elsevier GmbH.", "title" : "Distribution patterns, ecological characteristic and conservation status of endemic plants of Tadzhikistan - A global hotspot of diversity", "type" : "article-journal", "volume" : "19" }, "uris" : [ "http://www.mendeley.com/documents/?uuid=9eb2c96a-7df5-4bd5-a61d-b6c9ab823811" ] }, { "id" : "ITEM-18", "itemData" : { "DOI" : "10.1073/pnas.1312213111", "ISSN" : "00278424 10916490", "abstract" : "Although temporal heterogeneity is a well-accepted driver of biodiversity, effects of interannual variation in land-use intensity (LUI) have not been addressed yet. Additionally, responses to land use can differ greatly among different organisms; therefore, overall effects of land-use on total local biodiversity are hardly known. To test for effects of LUI (quantified as the combined intensity of fertilization, grazing, and mowing) and interannual variation in LUI (SD in LUI across time), we introduce a unique measure of whole-ecosystem biodiversity, multidiversity. This synthesizes individual diversity measures across up to 49 taxonomic groups of plants, animals, fungi, and bacteria from 150 grasslands. Multidiversity declined with increasing LUI among grasslands, particularly for rarer species and aboveground organisms, whereas common species and belowground groups were less sensitive. However, a high level of interannual variation in LUI increased overall multidiversity at low LUI and was even more beneficial for rarer species because it slowed the rate at which the multidiversity of rare species declined with increasing LUI. In more intensively managed grasslands, the diversity of rarer species was, on average, 18% of the maximum diversity across all grasslands when LUI was static over time but increased to 31% of the maximum when LUI changed maximally over time. In addition to decreasing overall LUI, we suggest varying LUI across years as a complementary strategy to promote biodiversity conservation.", "author" : [ { "dropping-particle" : "", "family" : "Allan", "given" : "E.", "non-dropping-particle" : "", "parse-names" : false, "suffix" : "" }, { "dropping-particle" : "", "family" : "Bossdorf", "given" : "O.", "non-dropping-particle" : "", "parse-names" : false, "suffix" : "" }, { "dropping-particle" : "", "family" : "Dormann", "given" : "C.F.", "non-dropping-particle" : "", "parse-names" : false, "suffix" : "" }, { "dropping-particle" : "", "family" : "Prati", "given" : "D.", "non-dropping-particle" : "", "parse-names" : false, "suffix" : "" }, { "dropping-particle" : "", "family" : "Gossner", "given" : "M.M.", "non-dropping-particle" : "", "parse-names" : false, "suffix" : "" }, { "dropping-particle" : "", "family" : "Tscharntke", "given" : "T.", "non-dropping-particle" : "", "parse-names" : false, "suffix" : "" }, { "dropping-particle" : "", "family" : "Bl\u00fcthgen", "given" : "N.", "non-dropping-particle" : "", "parse-names" : false, "suffix" : "" }, { "dropping-particle" : "", "family" : "Bellach", "given" : "M.", "non-dropping-particle" : "", "parse-names" : false, "suffix" : "" }, { "dropping-particle" : "", "family" : "Birkhofer", "given" : "K.", "non-dropping-particle" : "", "parse-names" : false, "suffix" : "" }, { "dropping-particle" : "", "family" : "Boch", "given" : "S.", "non-dropping-particle" : "", "parse-names" : false, "suffix" : "" }, { "dropping-particle" : "", "family" : "B\u00f6hm", "given" : "S.", "non-dropping-particle" : "", "parse-names" : false, "suffix" : "" }, { "dropping-particle" : "", "family" : "B\u00f6rschig", "given" : "C.", "non-dropping-particle" : "", "parse-names" : false, "suffix" : "" }, { "dropping-particle" : "", "family" : "Chatzinotas", "given" : "A.", "non-dropping-particle" : "", "parse-names" : false, "suffix" : "" }, { "dropping-particle" : "", "family" : "Christ", "given" : "S.", "non-dropping-particle" : "", "parse-names" : false, "suffix" : "" }, { "dropping-particle" : "", "family" : "Daniel", "given" : "R.", "non-dropping-particle" : "", "parse-names" : false, "suffix" : "" }, { "dropping-particle" : "", "family" : "Diek\u00f6tter", "given" : "T.", "non-dropping-particle" : "", "parse-names" : false, "suffix" : "" }, { "dropping-particle" : "", "family" : "Fischer", "given" : "C.", "non-dropping-particle" : "", "parse-names" : false, "suffix" : "" }, { "dropping-particle" : "", "family" : "Friedl", "given" : "T.", "non-dropping-particle" : "", "parse-names" : false, "suffix" : "" }, { "dropping-particle" : "", "family" : "Glaser", "given" : "K.", "non-dropping-particle" : "", "parse-names" : false, "suffix" : "" }, { "dropping-particle" : "", "family" : "Hallmann", "given" : "C.", "non-dropping-particle" : "", "parse-names" : false, "suffix" : "" }, { "dropping-particle" : "", "family" : "Hodac", "given" : "L.", "non-dropping-particle" : "", "parse-names" : false, "suffix" : "" }, { "dropping-particle" : "", "family" : "H\u00f6lzel", "given" : "N.", "non-dropping-particle" : "", "parse-names" : false, "suffix" : "" }, { "dropping-particle" : "", "family" : "Jung", "given" : "K.", "non-dropping-particle" : "", "parse-names" : false, "suffix" : "" }, { "dropping-particle" : "", "family" : "Klein", "given" : "A.M.", "non-dropping-particle" : "", "parse-names" : false, "suffix" : "" }, { "dropping-particle" : "", "family" : "Klaus", "given" : "V.H.", "non-dropping-particle" : "", "parse-names" : false, "suffix" : "" }, { "dropping-particle" : "", "family" : "Kleinebecker", "given" : "T.", "non-dropping-particle" : "", "parse-names" : false, "suffix" : "" }, { "dropping-particle" : "", "family" : "Krauss", "given" : "J.", "non-dropping-particle" : "", "parse-names" : false, "suffix" : "" }, { "dropping-particle" : "", "family" : "Lange", "given" : "M.", "non-dropping-particle" : "", "parse-names" : false, "suffix" : "" }, { "dropping-particle" : "", "family" : "Morris", "given" : "E.K.", "non-dropping-particle" : "", "parse-names" : false, "suffix" : "" }, { "dropping-particle" : "", "family" : "M\u00fcller", "given" : "J.", "non-dropping-particle" : "", "parse-names" : false, "suffix" : "" }, { "dropping-particle" : "", "family" : "Nacke", "given" : "H.", "non-dropping-particle" : "", "parse-names" : false, "suffix" : "" }, { "dropping-particle" : "", "family" : "Pa\u0161ali\u0107", "given" : "E.", "non-dropping-particle" : "", "parse-names" : false, "suffix" : "" }, { "dropping-particle" : "", "family" : "Rillig", "given" : "M.C.", "non-dropping-particle" : "", "parse-names" : false, "suffix" : "" }, { "dropping-particle" : "", "family" : "Rothenw\u00f6hrer", "given" : "C.", "non-dropping-particle" : "", "parse-names" : false, "suffix" : "" }, { "dropping-particle" : "", "family" : "Schall", "given" : "P.", "non-dropping-particle" : "", "parse-names" : false, "suffix" : "" }, { "dropping-particle" : "", "family" : "Scherber", "given" : "C.", "non-dropping-particle" : "", "parse-names" : false, "suffix" : "" }, { "dropping-particle" : "", "family" : "Schulze", "given" : "W.", "non-dropping-particle" : "", "parse-names" : false, "suffix" : "" }, { "dropping-particle" : "", "family" : "Socher", "given" : "S.A.", "non-dropping-particle" : "", "parse-names" : false, "suffix" : "" }, { "dropping-particle" : "", "family" : "Steckel", "given" : "J.", "non-dropping-particle" : "", "parse-names" : false, "suffix" : "" }, { "dropping-particle" : "", "family" : "Steffan-Dewenter", "given" : "I.", "non-dropping-particle" : "", "parse-names" : false, "suffix" : "" }, { "dropping-particle" : "", "family" : "T\u00fcrke", "given" : "M.", "non-dropping-particle" : "", "parse-names" : false, "suffix" : "" }, { "dropping-particle" : "", "family" : "Weiner", "given" : "C.N.", "non-dropping-particle" : "", "parse-names" : false, "suffix" : "" }, { "dropping-particle" : "", "family" : "Werner", "given" : "M.", "non-dropping-particle" : "", "parse-names" : false, "suffix" : "" }, { "dropping-particle" : "", "family" : "Westphal", "given" : "C.", "non-dropping-particle" : "", "parse-names" : false, "suffix" : "" }, { "dropping-particle" : "", "family" : "Wolters", "given" : "V.", "non-dropping-particle" : "", "parse-names" : false, "suffix" : "" }, { "dropping-particle" : "", "family" : "Wubet", "given" : "T.", "non-dropping-particle" : "", "parse-names" : false, "suffix" : "" }, { "dropping-particle" : "", "family" : "Gockel", "given" : "S.", "non-dropping-particle" : "", "parse-names" : false, "suffix" : "" }, { "dropping-particle" : "", "family" : "Gorke", "given" : "M.", "non-dropping-particle" : "", "parse-names" : false, "suffix" : "" }, { "dropping-particle" : "", "family" : "Hemp", "given" : "A.", "non-dropping-particle" : "", "parse-names" : false, "suffix" : "" }, { "dropping-particle" : "", "family" : "Renner", "given" : "S.C.", "non-dropping-particle" : "", "parse-names" : false, "suffix" : "" }, { "dropping-particle" : "", "family" : "Sch\u00f6ning", "given" : "I.", "non-dropping-particle" : "", "parse-names" : false, "suffix" : "" }, { "dropping-particle" : "", "family" : "Pfeiffer", "given" : "S.", "non-dropping-particle" : "", "parse-names" : false, "suffix" : "" }, { "dropping-particle" : "", "family" : "K\u00f6nig-Ries", "given" : "B.", "non-dropping-particle" : "", "parse-names" : false, "suffix" : "" }, { "dropping-particle" : "", "family" : "Buscot", "given" : "F.", "non-dropping-particle" : "", "parse-names" : false, "suffix" : "" }, { "dropping-particle" : "", "family" : "Linsenmair", "given" : "K.E.", "non-dropping-particle" : "", "parse-names" : false, "suffix" : "" }, { "dropping-particle" : "", "family" : "Schulze", "given" : "E.-D.", "non-dropping-particle" : "", "parse-names" : false, "suffix" : "" }, { "dropping-particle" : "", "family" : "Weisser", "given" : "W.W.", "non-dropping-particle" : "", "parse-names" : false, "suffix" : "" }, { "dropping-particle" : "", "family" : "Fischer", "given" : "M.", "non-dropping-particle" : "", "parse-names" : false, "suffix" : "" } ], "container-title" : "Proceedings of the National Academy of Sciences of the United States of America", "id" : "ITEM-18", "issue" : "1", "issued" : { "date-parts" : [ [ "2014" ] ] }, "page" : "308-313", "title" : "Interannual variation in land-use intensity enhances grassland multidiversity", "type" : "article-journal", "volume" : "111" }, "uris" : [ "http://www.mendeley.com/documents/?uuid=18269e7d-0778-4e52-9b72-c92ee474ee3f" ] }, { "id" : "ITEM-19", "itemData" : { "DOI" : "10.1111/j.1365-2745.2012.02020.x", "ISSN" : "00220477 13652745", "abstract" : "Recent declines in biodiversity have given new urgency to questions about the relationship between land-use change, biodiversity and ecosystem processes. Despite the existence of a large body of research on the effects of land use on species richness, it is unclear whether the effects of land use on species richness are principally direct or indirect, mediated by concomitant changes in ecosystem processes. Therefore, we compared the direct effects of land use (fertilization, mowing and grazing) on species richness with indirect ones (mediated via grassland productivity) for grasslands in central Europe. We measured the richness and above-ground biomass in 150 grassland plots in 3 regions of Germany (the so-called Biodiversity Exploratories). We used univariate and structural equation models to examine direct and indirect land-use effects. The direct effects of mowing (-0.37, effect size) and grazing (0.04) intensity on species richness were stronger compared with the indirect effects of mowing (-0.04) and grazing (-0.01). However, the strong negative effect of fertilization (-0.23) on species richness was mainly indirect, mediated by increased productivity compared with the weak direct negative effect (-0.07). Differences between regions in land-use effects showed five times weaker negative effects of mowing (-0.13) in the region with organic soils (Schorfheide-Chorin), strong overall negative effects of grazing (-0.29) for the region with organic soils opposed to a similar strong positive effect (0.30) in the Hainich-D\u00fcn region, whereas the Schw\u00e4bische Alb region displayed a five times weaker positive effect (0.06) only. Further, fertilization effects on species richness were positive (0.03) for the region with organic soils compared to up to 25 times stronger negative effects in the other two regions. Synthesis. Our results clearly show the importance of studying both direct and indirect effects of land-use intensity. They demonstrate the indirect nature, via productivity, of the negative effect of fertilization intensity on plant species richness in the real-world context of management-induced gradients of intensity of fertilization, mowing and grazing. Finally, they highlight that careful consideration of regional environments is necessary before attempting to generalize land-use effects on species diversity. \u00a9 2012 The Authors. Journal of Ecology \u00a9 2012 British Ecological Society.", "author" : [ { "dropping-particle" : "", "family" : "Socher", "given" : "S.A.", "non-dropping-particle" : "", "parse-names" : false, "suffix" : "" }, { "dropping-particle" : "", "family" : "Prati", "given" : "D.", "non-dropping-particle" : "", "parse-names" : false, "suffix" : "" }, { "dropping-particle" : "", "family" : "Boch", "given" : "S.", "non-dropping-particle" : "", "parse-names" : false, "suffix" : "" }, { "dropping-particle" : "", "family" : "M\u00fcller", "given" : "J.", "non-dropping-particle" : "", "parse-names" : false, "suffix" : "" }, { "dropping-particle" : "", "family" : "Klaus", "given" : "V.H.", "non-dropping-particle" : "", "parse-names" : false, "suffix" : "" }, { "dropping-particle" : "", "family" : "H\u00f6lzel", "given" : "N.", "non-dropping-particle" : "", "parse-names" : false, "suffix" : "" }, { "dropping-particle" : "", "family" : "Fischer", "given" : "M.", "non-dropping-particle" : "", "parse-names" : false, "suffix" : "" } ], "container-title" : "Journal of Ecology", "id" : "ITEM-19", "issue" : "6", "issued" : { "date-parts" : [ [ "2012" ] ] }, "page" : "1391-1399", "title" : "Direct and productivity-mediated indirect effects of fertilization, mowing and grazing on grassland species richness", "type" : "article-journal", "volume" : "100" }, "uris" : [ "http://www.mendeley.com/documents/?uuid=9b2b6fe9-d64b-47ff-a066-ed289066664d" ] }, { "id" : "ITEM-20", "itemData" : { "DOI" : "10.1111/1365-2664.12453", "ISBN" : "1365-2664", "ISSN" : "00218901", "abstract" : "1. A large proportion of the world\u2019s biodiversity is reportedly threatened by habitat loss and climate change. However, there are few studies that investigate the interaction between these two threats using empirical data. 2. Here, we investigate interactions between climate change and land-use change in the future distribution of 23 dominant tree species in mainland Spain. We simulated changes up to year 2100 using a climate-dependent Stochastic Patch Occupancy Model, parameterized with colo- nization and extinction events recorded in 46 596 survey plots. 3. We estimated that the distribution of 17 out of 23 tree species are expanding and hence not at equilibrium with the climate. However, climate change will make the future occupancy of 15 species to be lower than expected if climate, and habitat, remained stable (baseline scenario). 4. Climate change, when combined with the loss of 20% of the habitat, was estimated to reduce species occupancies (relative to baseline projections) by an average of 23% if habitat loss was spatially clumped, and by 35% if it was scattered. If habitat loss occurred in areas already impacted by human activities, species occupancies would be reduced by 26%. Land- use changes leading to habitat gain (i.e. creation through reforestation) could slightly mitigate the effects of climate change, but a 20% increment in habitat would reduce climate change- driven losses in species occupancies by only 3%. 5. Synthesis and applications. The distributions of the most common tree species in mainland Spain are expanding, but climate change threatens to reduce this expansion by 18% for 15 of the 23 studied species. Moreover, if the habitat of these species is simultaneously lost, the occupancies of all of them will be reduced further, with variation depending on the spatial pattern of the lost habitats. However, we did not detect synergies between climate change and habitat loss. The combined effect (with 20% habitat loss) was 5\u201313% less than what it would be if the effects were additive. Importantly, reforestation could partially offset the negative effects of climate change, but complete mitigation would require an increase in forested land of 80%, and the prioritization of territories that are less impacted by human activities.", "author" : [ { "dropping-particle" : "", "family" : "Garc\u00eda-Vald\u00e9s", "given" : "Ra\u00fal", "non-dropping-particle" : "", "parse-names" : false, "suffix" : "" }, { "dropping-particle" : "", "family" : "Svenning", "given" : "Jens-Christian", "non-dropping-particle" : "", "parse-names" : false, "suffix" : "" }, { "dropping-particle" : "", "family" : "Zavala", "given" : "Miguel a.", "non-dropping-particle" : "", "parse-names" : false, "suffix" : "" }, { "dropping-particle" : "", "family" : "Purves", "given" : "Drew W.", "non-dropping-particle" : "", "parse-names" : false, "suffix" : "" }, { "dropping-particle" : "", "family" : "Ara\u00fajo", "given" : "Miguel B.", "non-dropping-particle" : "", "parse-names" : false, "suffix" : "" } ], "container-title" : "Journal of Applied Ecology", "id" : "ITEM-20", "issued" : { "date-parts" : [ [ "2015" ] ] }, "page" : "902-912", "title" : "Evaluating the combined effects of climate and land-use change on tree species distributions", "type" : "article-journal", "volume" : "52" }, "uris" : [ "http://www.mendeley.com/documents/?uuid=537599cd-f12b-4a8a-8f43-c09d1d321364" ] } ], "mendeley" : { "formattedCitation" : "(Allan et al., 2014; Bilz et al., 2011b; Dengler, Jani\u0161ov\u00e1, T\u00f6r\u00f6k, &amp; Wellstein, 2014b; Garc\u00eda-Vald\u00e9s, Svenning, Zavala, Purves, &amp; Ara\u00fajo, 2015; H\u00f6lzel, Haub, Ingelfinger, Otte, &amp; Pilipenko, 2002a; Kamp et al., 2016b, 2011; Kuzemko et al., 2016; W. Mathar, Kleinebecker, &amp; H\u00f6lzel, 2015; W. P. Mathar et al., 2015; Ministry of Natural Resources and Environment of the Russian Federation, 2015; Arkadiusz Nowak et al., 2011; Schustov, 2015; Sekercioglu et al., 2011; Silva et al., 2008; Socher et al., 2012; Vrahnakis et al., 2013; Werger &amp; van Staalduinen, 2012; Wesche et al., 2016; Wesche, Krause, Culmsee, &amp; Leuschner, 2012)", "manualFormatting" : "(Allan et al., 2014; Bilz et al., 2011b; Ministry of Natural Resources and Environment of the Russian Federation, 2015; Werger &amp; van Staalduinen, 2012)", "plainTextFormattedCitation" : "(Allan et al., 2014; Bilz et al., 2011b; Dengler, Jani\u0161ov\u00e1, T\u00f6r\u00f6k, &amp; Wellstein, 2014b; Garc\u00eda-Vald\u00e9s, Svenning, Zavala, Purves, &amp; Ara\u00fajo, 2015; H\u00f6lzel, Haub, Ingelfinger, Otte, &amp; Pilipenko, 2002a; Kamp et al., 2016b, 2011; Kuzemko et al., 2016; W. Mathar, Kleinebecker, &amp; H\u00f6lzel, 2015; W. P. Mathar et al., 2015; Ministry of Natural Resources and Environment of the Russian Federation, 2015; Arkadiusz Nowak et al., 2011; Schustov, 2015; Sekercioglu et al., 2011; Silva et al., 2008; Socher et al., 2012; Vrahnakis et al., 2013; Werger &amp; van Staalduinen, 2012; Wesche et al., 2016; Wesche, Krause, Culmsee, &amp; Leuschner, 2012)", "previouslyFormattedCitation" : "(Allan et al., 2014; Bilz et al., 2011b; Dengler, Jani\u0161ov\u00e1, T\u00f6r\u00f6k, &amp; Wellstein, 2014b; Garc\u00eda-Vald\u00e9s, Svenning, Zavala, Purves, &amp; Ara\u00fajo, 2015; H\u00f6lzel, Haub, Ingelfinger, Otte, &amp; Pilipenko, 2002a; Kamp et al., 2016b, 2011; Kuzemko et al., 2016; W. Mathar, Kleinebecker, &amp; H\u00f6lzel, 2015; W. P. Mathar et al., 2015; Ministry of Natural Resources and Environment of the Russian Federation, 2015; Arkadiusz Nowak et al., 2011; Schustov, 2015; Sekercioglu et al., 2011; Silva et al., 2008; Socher et al., 2012; Vrahnakis et al., 2013; Werger &amp; van Staalduinen, 2012; Wesche et al., 2016; Wesche, Krause, Culmsee, &amp; Leuschner, 2012)" }, "properties" : {  }, "schema" : "https://github.com/citation-style-language/schema/raw/master/csl-citation.json" }</w:instrText>
      </w:r>
      <w:r>
        <w:fldChar w:fldCharType="separate"/>
      </w:r>
      <w:r w:rsidRPr="00193C7B">
        <w:rPr>
          <w:lang w:val="en-US"/>
        </w:rPr>
        <w:t xml:space="preserve">(Allan </w:t>
      </w:r>
      <w:r w:rsidR="00301BD0" w:rsidRPr="00301BD0">
        <w:rPr>
          <w:i/>
          <w:lang w:val="en-US"/>
        </w:rPr>
        <w:t>et al.</w:t>
      </w:r>
      <w:r w:rsidRPr="00193C7B">
        <w:rPr>
          <w:lang w:val="en-US"/>
        </w:rPr>
        <w:t xml:space="preserve">, 2014; Bilz </w:t>
      </w:r>
      <w:r w:rsidR="00301BD0" w:rsidRPr="00301BD0">
        <w:rPr>
          <w:i/>
          <w:lang w:val="en-US"/>
        </w:rPr>
        <w:t>et al.</w:t>
      </w:r>
      <w:r w:rsidRPr="00193C7B">
        <w:rPr>
          <w:lang w:val="en-US"/>
        </w:rPr>
        <w:t xml:space="preserve">, 2011; </w:t>
      </w:r>
      <w:r w:rsidR="00435D7A">
        <w:rPr>
          <w:lang w:val="en-US"/>
        </w:rPr>
        <w:t xml:space="preserve">Government </w:t>
      </w:r>
      <w:r w:rsidRPr="00193C7B">
        <w:rPr>
          <w:lang w:val="en-US"/>
        </w:rPr>
        <w:t>of the Russian Federation, 2015; Werger &amp; van Staalduinen, 2012)</w:t>
      </w:r>
      <w:r>
        <w:fldChar w:fldCharType="end"/>
      </w:r>
      <w:bookmarkEnd w:id="1058"/>
      <w:r>
        <w:rPr>
          <w:lang w:val="en-US"/>
        </w:rPr>
        <w:t xml:space="preserve">. Land-use intensification promotes generalist species while specialists are decreasing, leading to large-scale homogenization and loss of ecosystem functions </w:t>
      </w:r>
      <w:r>
        <w:fldChar w:fldCharType="begin" w:fldLock="1"/>
      </w:r>
      <w:r>
        <w:rPr>
          <w:lang w:val="en-US"/>
        </w:rPr>
        <w:instrText>ADDIN CSL_CITATION { "citationItems" : [ { "id" : "ITEM-1", "itemData" : { "DOI" : "10.1038/nature20575", "ISSN" : "0028-0836", "author" : [ { "dropping-particle" : "", "family" : "Gossner", "given" : "Martin M.", "non-dropping-particle" : "", "parse-names" : false, "suffix" : "" }, { "dropping-particle" : "", "family" : "Lewinsohn", "given" : "Thomas M.", "non-dropping-particle" : "", "parse-names" : false, "suffix" : "" }, { "dropping-particle" : "", "family" : "Kahl", "given" : "Tiemo", "non-dropping-particle" : "", "parse-names" : false, "suffix" : "" }, { "dropping-particle" : "", "family" : "Grassein", "given" : "Fabrice", "non-dropping-particle" : "", "parse-names" : false, "suffix" : "" }, { "dropping-particle" : "", "family" : "Boch", "given" : "Steffen", "non-dropping-particle" : "", "parse-names" : false, "suffix" : "" }, { "dropping-particle" : "", "family" : "Prati", "given" : "Daniel", "non-dropping-particle" : "", "parse-names" : false, "suffix" : "" }, { "dropping-particle" : "", "family" : "Birkhofer", "given" : "Klaus", "non-dropping-particle" : "", "parse-names" : false, "suffix" : "" }, { "dropping-particle" : "", "family" : "Renner", "given" : "Swen C.", "non-dropping-particle" : "", "parse-names" : false, "suffix" : "" }, { "dropping-particle" : "", "family" : "Sikorski", "given" : "Johannes", "non-dropping-particle" : "", "parse-names" : false, "suffix" : "" }, { "dropping-particle" : "", "family" : "Wubet", "given" : "Tesfaye",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u00f6rschig", "given" : "Carmen", "non-dropping-particle" : "", "parse-names" : false, "suffix" : "" }, { "dropping-particle" : "", "family" : "Buscot", "given" : "Francois", "non-dropping-particle" : "", "parse-names" : false, "suffix" : "" }, { "dropping-particle" : "", "family" : "Diek\u00f6tter", "given" : "Tim", "non-dropping-particle" : "", "parse-names" : false, "suffix" : "" }, { "dropping-particle" : "", "family" : "Jorge", "given" : "Leonardo R\u00e9", "non-dropping-particle" : "", "parse-names" : false, "suffix" : "" }, { "dropping-particle" : "", "family" : "Jung", "given" : "Kirsten", "non-dropping-particle" : "", "parse-names" : false, "suffix" : "" }, { "dropping-particle" : "", "family" : "Keyel", "given" : "Alexander C.", "non-dropping-particle" : "", "parse-names" : false, "suffix" : "" }, { "dropping-particle" : "", "family" : "Klein", "given" : "Alexandra-Maria",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u00fcller", "given" : "J\u00f6rg",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Penone", "given" : "Caterina", "non-dropping-particle" : "", "parse-names" : false, "suffix" : "" }, { "dropping-particle" : "", "family" : "Perovi\u0107", "given" : "David J.", "non-dropping-particle" : "", "parse-names" : false, "suffix" : "" }, { "dropping-particle" : "", "family" : "Purschke", "given" : "Oliver", "non-dropping-particle" : "", "parse-names" : false, "suffix" : "" }, { "dropping-particle" : "", "family" : "Schall", "given" : "Peter", "non-dropping-particle" : "", "parse-names" : false, "suffix" : "" }, { "dropping-particle" : "", "family" : "Socher", "given" : "Stephanie A.", "non-dropping-particle" : "", "parse-names" : false, "suffix" : "" }, { "dropping-particle" : "", "family" : "Sonnemann", "given" : "Ilja", "non-dropping-particle" : "", "parse-names" : false, "suffix" : "" }, { "dropping-particle" : "", "family" : "Tschapka", "given" : "Marco", "non-dropping-particle" : "", "parse-names" : false, "suffix" : "" }, { "dropping-particle" : "", "family" : "Tscharntke", "given" : "Teja", "non-dropping-particle" : "", "parse-names" : false, "suffix" : "" }, { "dropping-particle" : "", "family" : "T\u00fcrke", "given" : "Manfred", "non-dropping-particle" : "", "parse-names" : false, "suffix" : "" }, { "dropping-particle" : "", "family" : "Venter", "given" : "Paul Christiaan", "non-dropping-particle" : "", "parse-names" : false, "suffix" : "" }, { "dropping-particle" : "", "family" : "Weiner", "given" : "Christiane N.", "non-dropping-particle" : "", "parse-names" : false, "suffix" : "" }, { "dropping-particle" : "", "family" : "Werner", "given" : "Michael", "non-dropping-particle" : "", "parse-names" : false, "suffix" : "" }, { "dropping-particle" : "", "family" : "Wolters", "given" : "Volkmar", "non-dropping-particle" : "", "parse-names" : false, "suffix" : "" }, { "dropping-particle" : "", "family" : "Wurst", "given" : "Susanne", "non-dropping-particle" : "", "parse-names" : false, "suffix" : "" }, { "dropping-particle" : "", "family" : "Westphal", "given" : "Catrin", "non-dropping-particle" : "", "parse-names" : false, "suffix" : "" }, { "dropping-particle" : "", "family" : "Fischer", "given" : "Markus", "non-dropping-particle" : "", "parse-names" : false, "suffix" : "" }, { "dropping-particle" : "", "family" : "Weisser", "given" : "Wolfgang W.", "non-dropping-particle" : "", "parse-names" : false, "suffix" : "" }, { "dropping-particle" : "", "family" : "Allan", "given" : "Eric", "non-dropping-particle" : "", "parse-names" : false, "suffix" : "" } ], "container-title" : "Nature", "id" : "ITEM-1", "issued" : { "date-parts" : [ [ "2016" ] ] }, "title" : "Land-use intensification causes multitrophic homogenization of grassland communities", "type" : "article-journal" }, "uris" : [ "http://www.mendeley.com/documents/?uuid=c25f8c34-eb05-4e25-afaf-8d0e6f396617" ] }, { "id" : "ITEM-2", "itemData" : { "DOI" : "10.1073/pnas.1517903113", "ISSN" : "1091-6490", "PMID" : "26979952", "abstract" : "Many experiments have shown that local biodiversity loss impairs the ability of ecosystems to maintain multiple ecosystem functions at high levels (multifunctionality). In contrast, the role of biodiversity in driving ecosystem multifunctionality at landscape scales remains unresolved. We used a comprehensive pan-European dataset, including 16 ecosystem functions measured in 209 forest plots across six European countries, and performed simulations to investigate how local plot-scale richness of tree species (\u03b1-diversity) and their turnover between plots (\u03b2-diversity) are related to landscape-scale multifunctionality. After accounting for variation in environmental conditions, we found that relationships between \u03b1-diversity and landscape-scale multifunctionality varied from positive to negative depending on the multifunctionality metric used. In contrast, when significant, relationships between \u03b2-diversity and landscape-scale multifunctionality were always positive, because a high spatial turnover in species composition was closely related to a high spatial turnover in functions that were supported at high levels. Our findings have major implications for forest management and indicate that biotic homogenization can have previously unrecognized and negative consequences for large-scale ecosystem multifunctionality.", "author" : [ { "dropping-particle" : "", "family" : "Plas", "given" : "Fons", "non-dropping-particle" : "van der", "parse-names" : false, "suffix" : "" }, { "dropping-particle" : "", "family" : "Manning", "given" : "Pete", "non-dropping-particle" : "", "parse-names" : false, "suffix" : "" }, { "dropping-particle" : "", "family" : "Soliveres", "given" : "Santiago", "non-dropping-particle" : "", "parse-names" : false, "suffix" : "" }, { "dropping-particle" : "", "family" : "Allan", "given" : "Eric", "non-dropping-particle" : "", "parse-names" : false, "suffix" : "" }, { "dropping-particle" : "", "family" : "Scherer-Lorenzen", "given" : "Michael", "non-dropping-particle" : "", "parse-names" : false, "suffix" : "" }, { "dropping-particle" : "", "family" : "Verheyen", "given" : "Kris", "non-dropping-particle" : "", "parse-names" : false, "suffix" : "" }, { "dropping-particle" : "", "family" : "Wirth", "given" : "Christian", "non-dropping-particle" : "", "parse-names" : false, "suffix" : "" }, { "dropping-particle" : "", "family" : "Zavala", "given" : "Miguel A", "non-dropping-particle" : "", "parse-names" : false, "suffix" : "" }, { "dropping-particle" : "", "family" : "Ampoorter", "given" : "Evy", "non-dropping-particle" : "", "parse-names" : false, "suffix" : "" }, { "dropping-particle" : "", "family" : "Baeten", "given" : "Lander", "non-dropping-particle" : "", "parse-names" : false, "suffix" : "" }, { "dropping-particle" : "", "family" : "Barbaro", "given" : "Luc", "non-dropping-particle" : "", "parse-names" : false, "suffix" : "" }, { "dropping-particle" : "", "family" : "Bauhus", "given" : "J\u00fcrg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onal", "given" : "Damien",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oomes", "given" : "David Anthony", "non-dropping-particle" : "", "parse-names" : false, "suffix" : "" }, { "dropping-particle" : "", "family" : "Coppi", "given" : "Andrea", "non-dropping-particle" : "", "parse-names" : false, "suffix" : "" }, { "dropping-particle" : "", "family" : "Bastias", "given" : "Cristina C", "non-dropping-particle" : "", "parse-names" : false, "suffix" : "" }, { "dropping-particle" : "", "family" : "Dawud", "given" : "Seid Muhie", "non-dropping-particle" : "", "parse-names" : false, "suffix" : "" }, { "dropping-particle" : "", "family" : "Wandeler", "given" : "Hans", "non-dropping-particle" : "De", "parse-names" : false, "suffix" : "" }, { "dropping-particle" : "", "family" : "Domisch", "given" : "Timo", "non-dropping-particle" : "", "parse-names" : false, "suffix" : "" }, { "dropping-particle" : "", "family" : "Fin\u00e9r", "given" : "Leena",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u00e4ttenschwiler", "given" : "Stephan", "non-dropping-particle" : "", "parse-names" : false, "suffix" : "" }, { "dropping-particle" : "", "family" : "Jactel", "given" : "Herv\u00e9", "non-dropping-particle" : "", "parse-names" : false, "suffix" : "" }, { "dropping-particle" : "", "family" : "Jaroszewicz", "given" : "Bogdan",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richeva", "given" : "Julia", "non-dropping-particle" : "", "parse-names" : false, "suffix" : "" }, { "dropping-particle" : "", "family" : "Milligan", "given" : "Harriet", "non-dropping-particle" : "", "parse-names" : false, "suffix" : "" }, { "dropping-particle" : "", "family" : "Mueller", "given" : "Sandra", "non-dropping-particle" : "", "parse-names" : false, "suffix" : "" }, { "dropping-particle" : "", "family" : "Muys", "given" : "Bart", "non-dropping-particle" : "", "parse-names" : false, "suffix" : "" }, { "dropping-particle" : "", "family" : "Nguyen", "given" : "Diem", "non-dropping-particle" : "", "parse-names" : false, "suffix" : "" }, { "dropping-particle" : "", "family" : "Pollastrini", "given" : "Martina", "non-dropping-particle" : "", "parse-names" : false, "suffix" : "" }, { "dropping-particle" : "", "family" : "Ratcliffe", "given" : "Sophia", "non-dropping-particle" : "", "parse-names" : false, "suffix" : "" }, { "dropping-particle" : "", "family" : "Raulund-Rasmussen", "given" : "Karsten", "non-dropping-particle" : "", "parse-names" : false, "suffix" : "" }, { "dropping-particle" : "", "family" : "Selvi", "given" : "Federico", "non-dropping-particle" : "", "parse-names" : false, "suffix" : "" }, { "dropping-particle" : "", "family" : "Stenlid", "given" : "Jan", "non-dropping-particle" : "", "parse-names" : false, "suffix" : "" }, { "dropping-particle" : "", "family" : "Valladares", "given" : "Fernando", "non-dropping-particle" : "", "parse-names" : false, "suffix" : "" }, { "dropping-particle" : "", "family" : "Vesterdal", "given" : "Lars", "non-dropping-particle" : "", "parse-names" : false, "suffix" : "" }, { "dropping-particle" : "", "family" : "Ziel\u00ednski", "given" : "Dawid", "non-dropping-particle" : "", "parse-names" : false, "suffix" : "" }, { "dropping-particle" : "", "family" : "Fischer", "given" : "Markus", "non-dropping-particle" : "", "parse-names" : false, "suffix" : "" } ], "container-title" : "Proceedings of the National Academy of Sciences of the United States of America", "id" : "ITEM-2", "issue" : "13", "issued" : { "date-parts" : [ [ "2016", "3", "29" ] ] }, "page" : "3557-62", "title" : "Biotic homogenization can decrease landscape-scale forest multifunctionality.", "type" : "article-journal", "volume" : "113" }, "uris" : [ "http://www.mendeley.com/documents/?uuid=3f2a0a0a-0cd8-4f39-832e-2aef5ef9e9f2" ] }, { "id" : "ITEM-3", "itemData" : { "DOI" : "10.1098/rstb.2015.0269", "ISSN" : "0962-8436", "PMID" : "27114572", "abstract" : "Species diversity promotes the delivery of multiple ecosystem functions (multifunctionality). However, the relative functional importance of rare and common species in driving the biodiversity-multifunctionality relationship remains unknown. We studied the relationship between the diversity of rare and common species (according to their local abundances and across nine different trophic groups), and multifunctionality indices derived from 14 ecosystem functions on 150 grasslands across a land-use intensity (LUI) gradient. The diversity of above- and below-ground rare species had opposite effects, with rare above-ground species being associated with high levels of multifunctionality, probably because their effects on different functions did not trade off against each other. Conversely, common species were only related to average, not high, levels of multifunctionality, and their functional effects declined with LUI. Apart from the community-level effects of diversity, we found significant positive associations between the abundance of individual species and multifunctionality in 6% of the species tested. Species-specific functional effects were best predicted by their response to LUI: species that declined in abundance with land use intensification were those associated with higher levels of multifunctionality. Our results highlight the importance of rare species for ecosystem multifunctionality and help guiding future conservation priorities.", "author" : [ { "dropping-particle" : "", "family" : "Soliveres", "given" : "Santiago", "non-dropping-particle" : "", "parse-names" : false, "suffix" : "" }, { "dropping-particle" : "", "family" : "Manning", "given" : "Peter", "non-dropping-particle" : "", "parse-names" : false, "suffix" : "" }, { "dropping-particle" : "", "family" : "Prati", "given" : "Daniel", "non-dropping-particle" : "", "parse-names" : false, "suffix" : "" }, { "dropping-particle" : "", "family" : "Gossner", "given" : "Martin M", "non-dropping-particle" : "", "parse-names" : false, "suffix" : "" }, { "dropping-particle" : "", "family" : "Alt", "given" : "Fabian",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inkenstein", "given" : "Julia", "non-dropping-particle" : "", "parse-names" : false, "suffix" : "" }, { "dropping-particle" : "", "family" : "Birkhofer", "given" : "Klaus",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och", "given" : "Steffen", "non-dropping-particle" : "", "parse-names" : false, "suffix" : "" }, { "dropping-particle" : "", "family" : "B\u00f6hm", "given" : "Stefan", "non-dropping-particle" : "", "parse-names" : false, "suffix" : "" }, { "dropping-particle" : "", "family" : "B\u00f6rschig", "given" : "Carmen", "non-dropping-particle" : "", "parse-names" : false, "suffix" : "" }, { "dropping-particle" : "", "family" : "Buscot", "given" : "Francois", "non-dropping-particle" : "", "parse-names" : false, "suffix" : "" }, { "dropping-particle" : "", "family" : "Diek\u00f6tter", "given" : "Tim", "non-dropping-particle" : "", "parse-names" : false, "suffix" : "" }, { "dropping-particle" : "", "family" : "Heinze", "given" : "Johannes", "non-dropping-particle" : "", "parse-names" : false, "suffix" : "" }, { "dropping-particle" : "", "family" : "H\u00f6lzel", "given" : "Norbert", "non-dropping-particle" : "", "parse-names" : false, "suffix" : "" }, { "dropping-particle" : "", "family" : "Jung", "given" : "Kirsten", "non-dropping-particle" : "", "parse-names" : false, "suffix" : "" }, { "dropping-particle" : "", "family" : "Klaus", "given" : "Valentin H", "non-dropping-particle" : "", "parse-names" : false, "suffix" : "" }, { "dropping-particle" : "", "family" : "Klein", "given" : "Alexandra-Maria", "non-dropping-particle" : "", "parse-names" : false, "suffix" : "" }, { "dropping-particle" : "", "family" : "Kleinebecker", "given" : "Till",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orris", "given" : "E. Kathryn", "non-dropping-particle" : "", "parse-names" : false, "suffix" : "" }, { "dropping-particle" : "", "family" : "M\u00fcller", "given" : "J\u00f6rg", "non-dropping-particle" : "", "parse-names" : false, "suffix" : "" }, { "dropping-particle" : "", "family" : "Oelmann", "given" : "Yvonne",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Renner", "given" : "Swen C", "non-dropping-particle" : "", "parse-names" : false, "suffix" : "" }, { "dropping-particle" : "", "family" : "Rillig", "given" : "Matthias C", "non-dropping-particle" : "", "parse-names" : false, "suffix" : "" }, { "dropping-particle" : "", "family" : "Schaefer", "given" : "H Martin", "non-dropping-particle" : "", "parse-names" : false, "suffix" : "" }, { "dropping-particle" : "", "family" : "Schloter", "given" : "Michael", "non-dropping-particle" : "", "parse-names" : false, "suffix" : "" }, { "dropping-particle" : "", "family" : "Schmitt", "given" : "Barbara", "non-dropping-particle" : "", "parse-names" : false, "suffix" : "" }, { "dropping-particle" : "", "family" : "Sch\u00f6ning", "given" : "Ingo", "non-dropping-particle" : "", "parse-names" : false, "suffix" : "" }, { "dropping-particle" : "", "family" : "Schrumpf", "given" : "Marion", "non-dropping-particle" : "", "parse-names" : false, "suffix" : "" }, { "dropping-particle" : "", "family" : "Sikorski", "given" : "Johannes", "non-dropping-particle" : "", "parse-names" : false, "suffix" : "" }, { "dropping-particle" : "", "family" : "Socher", "given" : "Stephanie A", "non-dropping-particle" : "", "parse-names" : false, "suffix" : "" }, { "dropping-particle" : "", "family" : "Solly", "given" : "Emily F", "non-dropping-particle" : "", "parse-names" : false, "suffix" : "" }, { "dropping-particle" : "", "family" : "Sonnemann", "given" : "Ilja", "non-dropping-particle" : "", "parse-names" : false, "suffix" : "" }, { "dropping-particle" : "", "family" : "Sorkau", "given" : "Elisabeth", "non-dropping-particle" : "", "parse-names" : false, "suffix" : "" }, { "dropping-particle" : "", "family" : "Steckel", "given" : "Juliane", "non-dropping-particle" : "", "parse-names" : false, "suffix" : "" }, { "dropping-particle" : "", "family" : "Steffan-Dewenter", "given" : "Ingolf", "non-dropping-particle" : "", "parse-names" : false, "suffix" : "" }, { "dropping-particle" : "", "family" : "Stempfhuber", "given" : "Barbara", "non-dropping-particle" : "", "parse-names" : false, "suffix" : "" }, { "dropping-particle" : "", "family" : "Tschapka", "given" : "Marco", "non-dropping-particle" : "", "parse-names" : false, "suffix" : "" }, { "dropping-particle" : "", "family" : "T\u00fcrke", "given" : "Manfred", "non-dropping-particle" : "", "parse-names" : false, "suffix" : "" }, { "dropping-particle" : "", "family" : "Venter", "given" : "Paul", "non-dropping-particle" : "", "parse-names" : false, "suffix" : "" }, { "dropping-particle" : "", "family" : "Weiner", "given" : "Christiane N", "non-dropping-particle" : "", "parse-names" : false, "suffix" : "" }, { "dropping-particle" : "", "family" : "Weisser", "given" : "Wolfgang W", "non-dropping-particle" : "", "parse-names" : false, "suffix" : "" }, { "dropping-particle" : "", "family" : "Werner", "given" : "Michael", "non-dropping-particle" : "", "parse-names" : false, "suffix" : "" }, { "dropping-particle" : "", "family" : "Westphal", "given" : "Catrin", "non-dropping-particle" : "", "parse-names" : false, "suffix" : "" }, { "dropping-particle" : "", "family" : "Wilcke", "given" : "Wolfgang", "non-dropping-particle" : "", "parse-names" : false, "suffix" : "" }, { "dropping-particle" : "", "family" : "Wolters", "given" : "Volkmar", "non-dropping-particle" : "", "parse-names" : false, "suffix" : "" }, { "dropping-particle" : "", "family" : "Wubet", "given" : "Tesfaye", "non-dropping-particle" : "", "parse-names" : false, "suffix" : "" }, { "dropping-particle" : "", "family" : "Wurst", "given" : "Susanne", "non-dropping-particle" : "", "parse-names" : false, "suffix" : "" }, { "dropping-particle" : "", "family" : "Fischer", "given" : "Markus", "non-dropping-particle" : "", "parse-names" : false, "suffix" : "" }, { "dropping-particle" : "", "family" : "Allan", "given" : "Eric", "non-dropping-particle" : "", "parse-names" : false, "suffix" : "" } ], "container-title" : "Philosophical Transactions of the Royal Society B: Biological Sciences", "id" : "ITEM-3", "issue" : "1694", "issued" : { "date-parts" : [ [ "2016" ] ] }, "title" : "Locally rare species influence grassland ecosystem multifunctionality", "type" : "article-journal", "volume" : "371" }, "uris" : [ "http://www.mendeley.com/documents/?uuid=a6e77ce7-7ab7-4f02-a963-8c3e38b70fbc" ] }, { "id" : "ITEM-4", "itemData" : { "DOI" : "10.1038/nature19092", "ISBN" : "1476-4687 (Electronic) 0028-0836 (Linking)", "ISSN" : "0028-0836", "PMID" : "27533038", "abstract" : "Many experiments have shown that loss of biodiversity reduces the capacity of ecosystems to provide the multiple services on which humans depend1, 2. However, experiments necessarily simplify the complexity of natural ecosystems and will normally control for other important drivers of ecosystem functioning, such as the environment or land use. In addition, existing studies typically focus on the diversity of single trophic groups, neglecting the fact that biodiversity loss occurs across many taxa3, 4 and that the functional effects of any trophic group may depend on the abundance and diversity of others5, 6. Here we report analysis of the relationships between the species richness and abundance of nine trophic groups, including 4,600 above- and below-ground taxa, and 14 ecosystem services and functions and with their simultaneous provision (or multifunctionality) in 150 grasslands. We show that high species richness in multiple trophic groups (multitrophic richness) had stronger positive effects on ecosystem services than richness in any individual trophic group; this includes plant species richness, the most widely used measure of biodiversity. On average, three trophic groups influenced each ecosystem service, with each trophic group influencing at least one service. Multitrophic richness was particularly beneficial for \u2018regulating\u2019 and \u2018cultural\u2019 services, and for multifunctionality, whereas a change in the total abundance of species or biomass in multiple trophic groups (the multitrophic abundance) positively affected supporting services. Multitrophic richness and abundance drove ecosystem functioning as strongly as abiotic conditions and land-use intensity, extending previous experimental results7, 8 to real-world ecosystems. Primary producers, herbivorous insects and microbial decomposers seem to be particularly important drivers of ecosystem functioning, as shown by the strong and frequent positive associations of their richness or abundance with multiple ecosystem services. Our results show that multitrophic richness and abundance support ecosystem functioning, and demonstrate that a focus on single groups has led to researchers to greatly underestimate the functional importance of biodiversity.", "author" : [ { "dropping-particle" : "", "family" : "Soliveres", "given" : "Santiago", "non-dropping-particle" : "", "parse-names" : false, "suffix" : "" }, { "dropping-particle" : "", "family" : "Plas", "given" : "Fons", "non-dropping-particle" : "van der", "parse-names" : false, "suffix" : "" }, { "dropping-particle" : "", "family" : "Manning", "given" : "Peter", "non-dropping-particle" : "", "parse-names" : false, "suffix" : "" }, { "dropping-particle" : "", "family" : "Prati", "given" : "Daniel", "non-dropping-particle" : "", "parse-names" : false, "suffix" : "" }, { "dropping-particle" : "", "family" : "Gossner", "given" : "Martin M", "non-dropping-particle" : "", "parse-names" : false, "suffix" : "" }, { "dropping-particle" : "", "family" : "Renner", "given" : "Swen C", "non-dropping-particle" : "", "parse-names" : false, "suffix" : "" }, { "dropping-particle" : "", "family" : "Alt", "given" : "Fabian",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inkenstein", "given" : "Julia", "non-dropping-particle" : "", "parse-names" : false, "suffix" : "" }, { "dropping-particle" : "", "family" : "Birkhofer", "given" : "Klaus",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och", "given" : "Steffen", "non-dropping-particle" : "", "parse-names" : false, "suffix" : "" }, { "dropping-particle" : "", "family" : "B\u00f6hm", "given" : "Stefan", "non-dropping-particle" : "", "parse-names" : false, "suffix" : "" }, { "dropping-particle" : "", "family" : "B\u00f6rschig", "given" : "Carmen", "non-dropping-particle" : "", "parse-names" : false, "suffix" : "" }, { "dropping-particle" : "", "family" : "Buscot", "given" : "Francois", "non-dropping-particle" : "", "parse-names" : false, "suffix" : "" }, { "dropping-particle" : "", "family" : "Diek\u00f6tter", "given" : "Tim", "non-dropping-particle" : "", "parse-names" : false, "suffix" : "" }, { "dropping-particle" : "", "family" : "Heinze", "given" : "Johannes", "non-dropping-particle" : "", "parse-names" : false, "suffix" : "" }, { "dropping-particle" : "", "family" : "H\u00f6lzel", "given" : "Norbert", "non-dropping-particle" : "", "parse-names" : false, "suffix" : "" }, { "dropping-particle" : "", "family" : "Jung", "given" : "Kirsten",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orris", "given" : "E Kathryn", "non-dropping-particle" : "", "parse-names" : false, "suffix" : "" }, { "dropping-particle" : "", "family" : "M\u00fcller", "given" : "J\u00f6rg", "non-dropping-particle" : "", "parse-names" : false, "suffix" : "" }, { "dropping-particle" : "", "family" : "Oelmann", "given" : "Yvonne",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Rillig", "given" : "Matthias C", "non-dropping-particle" : "", "parse-names" : false, "suffix" : "" }, { "dropping-particle" : "", "family" : "Schaefer", "given" : "H Martin", "non-dropping-particle" : "", "parse-names" : false, "suffix" : "" }, { "dropping-particle" : "", "family" : "Schloter", "given" : "Michael", "non-dropping-particle" : "", "parse-names" : false, "suffix" : "" }, { "dropping-particle" : "", "family" : "Schmitt", "given" : "Barbara", "non-dropping-particle" : "", "parse-names" : false, "suffix" : "" }, { "dropping-particle" : "", "family" : "Sch\u00f6ning", "given" : "Ingo", "non-dropping-particle" : "", "parse-names" : false, "suffix" : "" }, { "dropping-particle" : "", "family" : "Schrumpf", "given" : "Marion", "non-dropping-particle" : "", "parse-names" : false, "suffix" : "" }, { "dropping-particle" : "", "family" : "Sikorski", "given" : "Johannes", "non-dropping-particle" : "", "parse-names" : false, "suffix" : "" }, { "dropping-particle" : "", "family" : "Socher", "given" : "Stephanie A", "non-dropping-particle" : "", "parse-names" : false, "suffix" : "" }, { "dropping-particle" : "", "family" : "Solly", "given" : "Emily F", "non-dropping-particle" : "", "parse-names" : false, "suffix" : "" }, { "dropping-particle" : "", "family" : "Sonnemann", "given" : "Ilja", "non-dropping-particle" : "", "parse-names" : false, "suffix" : "" }, { "dropping-particle" : "", "family" : "Sorkau", "given" : "Elisabeth", "non-dropping-particle" : "", "parse-names" : false, "suffix" : "" }, { "dropping-particle" : "", "family" : "Steckel", "given" : "Juliane", "non-dropping-particle" : "", "parse-names" : false, "suffix" : "" }, { "dropping-particle" : "", "family" : "Steffan-Dewenter", "given" : "Ingolf", "non-dropping-particle" : "", "parse-names" : false, "suffix" : "" }, { "dropping-particle" : "", "family" : "Stempfhuber", "given" : "Barbara", "non-dropping-particle" : "", "parse-names" : false, "suffix" : "" }, { "dropping-particle" : "", "family" : "Tschapka", "given" : "Marco", "non-dropping-particle" : "", "parse-names" : false, "suffix" : "" }, { "dropping-particle" : "", "family" : "T\u00fcrke", "given" : "Manfred", "non-dropping-particle" : "", "parse-names" : false, "suffix" : "" }, { "dropping-particle" : "", "family" : "Venter", "given" : "Paul C", "non-dropping-particle" : "", "parse-names" : false, "suffix" : "" }, { "dropping-particle" : "", "family" : "Weiner", "given" : "Christiane N", "non-dropping-particle" : "", "parse-names" : false, "suffix" : "" }, { "dropping-particle" : "", "family" : "Weisser", "given" : "Wolfgang W.", "non-dropping-particle" : "", "parse-names" : false, "suffix" : "" }, { "dropping-particle" : "", "family" : "Werner", "given" : "Michael", "non-dropping-particle" : "", "parse-names" : false, "suffix" : "" }, { "dropping-particle" : "", "family" : "Westphal", "given" : "Catrin", "non-dropping-particle" : "", "parse-names" : false, "suffix" : "" }, { "dropping-particle" : "", "family" : "Wilcke", "given" : "Wolfgang", "non-dropping-particle" : "", "parse-names" : false, "suffix" : "" }, { "dropping-particle" : "", "family" : "Wolters", "given" : "Volkmar", "non-dropping-particle" : "", "parse-names" : false, "suffix" : "" }, { "dropping-particle" : "", "family" : "Wubet", "given" : "Tesfaye"</w:instrText>
      </w:r>
      <w:r w:rsidRPr="009E2FD7">
        <w:rPr>
          <w:lang w:val="es-ES"/>
        </w:rPr>
        <w:instrText>, "non-dropping-particle" : "", "parse-names" : false, "suffix" : "" }, { "dropping-particle" : "", "family" : "Wurst", "given" : "Susanne", "non-dropping-particle" : "", "parse-names" : false, "suffix" : "" }, { "dropping-particle" : "", "family" : "Fischer", "given" : "Markus", "non-dropping-particle" : "", "parse-names" : false, "suffix" : "" }, { "dropping-particle" : "", "family" : "Allan", "given" : "Eric", "non-dropping-particle" : "", "parse-names" : false, "suffix" : "" } ], "container-title" : "Nature", "id" : "ITEM-4", "issue" : "7617", "issued" : { "date-parts" : [ [ "2016" ] ] }, "page" : "456-459", "publisher" : "Nature Publishing Group", "title" : "Biodiversity at multiple trophic levels is needed for ecosystem multifunctionality", "type" : "article-journal", "volume" : "536" }, "uris" : [ "http://www.mendeley.com/documents/?uuid=40f99208-3e6e-40bf-85a7-62c34f9d8db4" ] } ], "mendeley" : { "formattedCitation" : "(Gossner et al., 2016; Soliveres, Manning, et al., 2016; Soliveres, van der Plas, et al., 2016; van der Plas et al., 2016b)", "plainTextFormattedCitation" : "(Gossner et al., 2016; Soliveres, Manning, et al., 2016; Soliveres, van der Plas, et al., 2016; van der Plas et al., 2016b)", "previouslyFormattedCitation" : "(Gossner et al., 2016; Soliveres, Manning, et al., 2016; Soliveres, van der Plas, et al., 2016; van der Plas et al., 2016b)" }, "properties" : {  }, "schema" : "https://github.com/citation-style-language/schema/raw/master/csl-citation.json" }</w:instrText>
      </w:r>
      <w:r>
        <w:fldChar w:fldCharType="separate"/>
      </w:r>
      <w:r w:rsidRPr="009E2FD7">
        <w:rPr>
          <w:lang w:val="es-ES"/>
        </w:rPr>
        <w:t xml:space="preserve">(Gossner </w:t>
      </w:r>
      <w:r w:rsidR="00301BD0" w:rsidRPr="00301BD0">
        <w:rPr>
          <w:i/>
          <w:lang w:val="es-ES"/>
        </w:rPr>
        <w:t>et al.</w:t>
      </w:r>
      <w:r w:rsidRPr="009E2FD7">
        <w:rPr>
          <w:lang w:val="es-ES"/>
        </w:rPr>
        <w:t xml:space="preserve">, 2016; Soliveres, Manning, </w:t>
      </w:r>
      <w:r w:rsidR="00301BD0" w:rsidRPr="00301BD0">
        <w:rPr>
          <w:i/>
          <w:lang w:val="es-ES"/>
        </w:rPr>
        <w:t>et al.</w:t>
      </w:r>
      <w:r w:rsidRPr="009E2FD7">
        <w:rPr>
          <w:lang w:val="es-ES"/>
        </w:rPr>
        <w:t xml:space="preserve">, 2016; Soliveres, van der Plas, </w:t>
      </w:r>
      <w:r w:rsidR="00301BD0" w:rsidRPr="00301BD0">
        <w:rPr>
          <w:i/>
          <w:lang w:val="es-ES"/>
        </w:rPr>
        <w:t>et al.</w:t>
      </w:r>
      <w:r w:rsidRPr="009E2FD7">
        <w:rPr>
          <w:lang w:val="es-ES"/>
        </w:rPr>
        <w:t xml:space="preserve">, </w:t>
      </w:r>
      <w:r w:rsidRPr="0044194F">
        <w:rPr>
          <w:lang w:val="es-ES"/>
        </w:rPr>
        <w:t>2016</w:t>
      </w:r>
      <w:r w:rsidRPr="009E2FD7">
        <w:rPr>
          <w:lang w:val="es-ES"/>
        </w:rPr>
        <w:t xml:space="preserve">; van der Plas </w:t>
      </w:r>
      <w:r w:rsidR="00301BD0" w:rsidRPr="00301BD0">
        <w:rPr>
          <w:i/>
          <w:lang w:val="es-ES"/>
        </w:rPr>
        <w:t>et al.</w:t>
      </w:r>
      <w:r w:rsidRPr="009E2FD7">
        <w:rPr>
          <w:lang w:val="es-ES"/>
        </w:rPr>
        <w:t>, 2016b)</w:t>
      </w:r>
      <w:r>
        <w:fldChar w:fldCharType="end"/>
      </w:r>
      <w:r w:rsidRPr="009E2FD7">
        <w:rPr>
          <w:lang w:val="es-ES"/>
        </w:rPr>
        <w:t>.</w:t>
      </w:r>
    </w:p>
    <w:p w14:paraId="20C2EE11" w14:textId="5FB55DB9" w:rsidR="0048205B" w:rsidRPr="001276F2" w:rsidRDefault="0048205B" w:rsidP="00AE389F">
      <w:pPr>
        <w:rPr>
          <w:lang w:val="en-US"/>
        </w:rPr>
      </w:pPr>
      <w:r>
        <w:rPr>
          <w:lang w:val="en-US"/>
        </w:rPr>
        <w:t xml:space="preserve">While the abandonment of intensive land-use regimes can lead to a recovery of grassland ecosystems </w:t>
      </w:r>
      <w:r>
        <w:fldChar w:fldCharType="begin" w:fldLock="1"/>
      </w:r>
      <w:r>
        <w:rPr>
          <w:lang w:val="en-US"/>
        </w:rPr>
        <w:instrText>ADDIN CSL_CITATION { "citationItems" : [ { "id" : "ITEM-1", "itemData" : { "DOI" : "10.1007/s10531-015-1020-7", "author" : [ { "dropping-particle" : "", "family" : "Brinkert", "given" : "Annika", "non-dropping-particle" : "", "parse-names" : false, "suffix" : "" }, { "dropping-particle" : "", "family" : "H\u00f6lzel", "given" : "Norbert", "non-dropping-particle" : "", "parse-names" : false, "suffix" : "" }, { "dropping-particle" : "V.", "family" : "Sidorova", "given" : "Tatyana", "non-dropping-particle" : "", "parse-names" : false, "suffix" : "" }, { "dropping-particle" : "", "family" : "Kamp", "given" : "Johannes", "non-dropping-particle" : "", "parse-names" : false, "suffix" : "" } ], "container-title" : "Biodiversity and Conservation", "id" : "ITEM-1", "issued" : { "date-parts" : [ [ "2015", "11", "4" ] ] }, "page" : "1-19", "publisher" : "Springer Netherlands", "title" : "Spontaneous steppe restoration on abandoned cropland in Kazakhstan: grazing affects successional pathways", "type" : "article-journal" }, "uris" : [ "http://www.mendeley.com/documents/?uuid=60308f87-60cc-3e02-8195-e3035aa04ea7" ] }, { "id" : "ITEM-2", "itemData" : { "DOI" : "10.1007/s10531-016-1078-x", "ISSN" : "15729710", "abstract" : "Following the collapse of the Soviet Union in 1991 around 45 million hectares of arable land became abandoned across Russia. Our study focused on the recovery potential and conservation value of grassland vegetation on ex-arable land in the Tyumen region of the Western Siberian grain belt. We compared ex-arable grasslands of different successional stages with ancient grasslands as reference for the final stage of succession along a climatic gradient from the pre-taiga to the forest steppe zone. Plant community composition and species richness of ex-arable land clearly developed towards reference sites over time, but even after 24 years of abandonment, the grassland vegetation had not totally recovered. The \u03b3-diversity of vascular plants was slightly higher on ex-arable land than in ancient grasslands but the mean \u03b1-diversity was still moderately lower. A significant proportion of the vegetation of ex-arable land still consisted of ruderal and mesic grassland species and the number and cover of meadow-steppe species was significantly lower than in ancient grasslands. Grazing and time since abandonment positively affected the reestablishment of target grassland species, whereas it was negatively affected by the cover of grasses. In contrast to ex-arable land, the conservation value of arable land is only modest. Therefore, future intensification of land use is most likely less harmful if directed to existing arable land. Re-cultivation of ex-arable land and grassland improvement operations such as seeding of competitive grass species are major threats for the biodiversity of secondary grasslands on ex-arable land in the forest steppe zone of Western Siberia.", "author" : [ { "dropping-particle" : "", "family" : "K\u00e4mpf", "given" : "Immo", "non-dropping-particle" : "", "parse-names" : false, "suffix" : "" }, { "dropping-particle" : "", "family" : "Mathar", "given" : "Wanja", "non-dropping-particle" : "", "parse-names" : false, "suffix" : "" }, { "dropping-particle" : "", "family" : "Kuzmin", "given" : "Igor", "non-dropping-particle" : "", "parse-names" : false, "suffix" : "" }, { "dropping-particle" : "", "family" : "H\u00f6lzel", "given" : "Norbert", "non-dropping-particle" : "", "parse-names" : false, "suffix" : "" }, { "dropping-particle" : "", "family" : "Kiehl", "given" : "Kathrin", "non-dropping-particle" : "", "parse-names" : false, "suffix" : "" } ], "container-title" : "Biodiversity and Conservation", "id" : "ITEM-2", "issued" : { "date-parts" : [ [ "2016", "3", "11" ] ] }, "page" : "1-18", "publisher" : "Springer Netherlands", "title" : "Post-Soviet recovery of grassland vegetation on abandoned fields in the forest steppe zone of Western Siberia", "type" : "article-journal" }, "uris" : [ "http://www.mendeley.com/documents/?uuid=6fc29929-ad59-3169-a934-ae64b8a68504" ] } ], "mendeley" : { "formattedCitation" : "(Brinkert, H\u00f6lzel, Sidorova, &amp; Kamp, 2015; K\u00e4mpf, Mathar, Kuzmin, H\u00f6lzel, &amp; Kiehl, 2016)", "plainTextFormattedCitation" : "(Brinkert, H\u00f6lzel, Sidorova, &amp; Kamp, 2015; K\u00e4mpf, Mathar, Kuzmin, H\u00f6lzel, &amp; Kiehl, 2016)", "previouslyFormattedCitation" : "(Brinkert, H\u00f6lzel, Sidorova, &amp; Kamp, 2015; K\u00e4mpf, Mathar, Kuzmin, H\u00f6lzel, &amp; Kiehl, 2016)" }, "properties" : {  }, "schema" : "https://github.com/citation-style-language/schema/raw/master/csl-citation.json" }</w:instrText>
      </w:r>
      <w:r>
        <w:fldChar w:fldCharType="separate"/>
      </w:r>
      <w:r>
        <w:rPr>
          <w:lang w:val="en-US"/>
        </w:rPr>
        <w:t>(Brinkert</w:t>
      </w:r>
      <w:r w:rsidR="00435D7A">
        <w:rPr>
          <w:i/>
          <w:lang w:val="en-US"/>
        </w:rPr>
        <w:t xml:space="preserve"> et al.</w:t>
      </w:r>
      <w:r>
        <w:rPr>
          <w:lang w:val="en-US"/>
        </w:rPr>
        <w:t xml:space="preserve">, </w:t>
      </w:r>
      <w:r w:rsidR="00435D7A">
        <w:rPr>
          <w:lang w:val="en-US"/>
        </w:rPr>
        <w:t>2016</w:t>
      </w:r>
      <w:r>
        <w:rPr>
          <w:lang w:val="en-US"/>
        </w:rPr>
        <w:t>; Kämpf</w:t>
      </w:r>
      <w:r w:rsidR="00435D7A">
        <w:rPr>
          <w:i/>
          <w:lang w:val="en-US"/>
        </w:rPr>
        <w:t xml:space="preserve"> et al.</w:t>
      </w:r>
      <w:r>
        <w:rPr>
          <w:lang w:val="en-US"/>
        </w:rPr>
        <w:t>, 2016)</w:t>
      </w:r>
      <w:r>
        <w:fldChar w:fldCharType="end"/>
      </w:r>
      <w:r>
        <w:rPr>
          <w:lang w:val="en-US"/>
        </w:rPr>
        <w:t xml:space="preserve">, the abandonment of traditional non-intensive land-use regimes, </w:t>
      </w:r>
      <w:r>
        <w:rPr>
          <w:bCs/>
          <w:lang w:val="en-US"/>
        </w:rPr>
        <w:t xml:space="preserve">can </w:t>
      </w:r>
      <w:r>
        <w:rPr>
          <w:lang w:val="en-US"/>
        </w:rPr>
        <w:t xml:space="preserve">also </w:t>
      </w:r>
      <w:r>
        <w:rPr>
          <w:bCs/>
          <w:lang w:val="en-US"/>
        </w:rPr>
        <w:t>lead to the disappearance of plant species</w:t>
      </w:r>
      <w:r>
        <w:rPr>
          <w:lang w:val="en-US"/>
        </w:rPr>
        <w:t xml:space="preserve"> with the growth of shrubland or forest, </w:t>
      </w:r>
      <w:r>
        <w:rPr>
          <w:lang w:val="en-US"/>
        </w:rPr>
        <w:lastRenderedPageBreak/>
        <w:t xml:space="preserve">especially in mountain or steppe regions </w:t>
      </w:r>
      <w:r>
        <w:fldChar w:fldCharType="begin" w:fldLock="1"/>
      </w:r>
      <w:r>
        <w:rPr>
          <w:lang w:val="en-US"/>
        </w:rPr>
        <w:instrText>ADDIN CSL_CITATION { "citationItems" : [ { "id" : "ITEM-1", "itemData" : { "DOI" : "10.1007/s10531-015-1023-4", "ISSN" : "15729710", "abstract" : "Temperate grasslands have suffered from severe habitat loss and degradation worldwide. In Russia, vast areas of forest-steppe grasslands have been converted to cropland during Soviet times, whilst remaining grasslands were often intensively grazed. Contrastingly, the collapse of the Soviet Union have resulted in a massive reduction in livestock numbers and cessation of management. Albeit relatively large natural grassland areas remained in the Western Siberian Plain, their present condition is poorly studied. We analysed plant species composition, functional structure and richness of grassland communities and tested for the effect of local factors (management, abiotic site conditions) and landscape factors (patch size, proportion of land cover types) on diversity patterns. Abiotic site conditions, mainly soil moisture and salinity, differentiated distinct community types. Overall, species richness was highest in meadow steppe communities with lower soil moisture and salinity. Grazing intensity and litter accumulation due to cessation of management were significant negative related to species richness and shaped the functional structure. At the landscape scale, diversity in meadow steppe grasslands was higher in forest-grassland mosaics and in small remnants isolated in a matrix of cropland. Our findings highlight that meadow steppes suffered massively under the historical habitat loss and high grazing pressure. Small species-rich remnants are evidence of the former extent of meadow steppe habitats in agricultural landscape, but are likely threatened by an extinction debt. Low intense, irregular mowing maintained species-rich meadow steppe in forest- grassland mosaics, but currently such practices are declining.", "author" : [ { "dropping-particle" : "", "family" : "Mathar", "given" : "Wanja P.", "non-dropping-particle" : "", "parse-names" : false, "suffix" : "" }, { "dropping-particle" : "", "family" : "K\u00e4mpf", "given" : "Immo", "non-dropping-particle" : "", "parse-names" : false, "suffix" : "" }, { "dropping-particle" : "", "family" : "Kleinebecker", "given" : "Till", "non-dropping-particle" : "", "parse-names" : false, "suffix" : "" }, { "dropping-particle" : "", "family" : "Kuzmin", "given" : "Igor", "non-dropping-particle" : "", "parse-names" : false, "suffix" : "" }, { "dropping-particle" : "", "family" : "Tolstikov", "given" : "Andrey", "non-dropping-particle" : "", "parse-names" : false, "suffix" : "" }, { "dropping-particle" : "", "family" : "Tupitsin", "given" : "Sergey", "non-dropping-particle" : "", "parse-names" : false, "suffix" : "" }, { "dropping-particle" : "", "family" : "H\u00f6lzel", "given" : "Norbert", "non-dropping-particle" : "", "parse-names" : false, "suffix" : "" } ], "container-title" : "Biodiversity and Conservation", "id" : "ITEM-1", "issued" : { "date-parts" : [ [ "2015" ] ] }, "publisher" : "Springer Netherlands", "title" : "Floristic diversity of meadow steppes in the Western Siberian Plain: effects of abiotic site conditions, management and landscape structure", "type" : "article-journal" }, "uris" : [ "http://www.mendeley.com/documents/?uuid=fb6d2252-7989-4f5e-941f-3df47e144cdf" ] }, { "id" : "ITEM-2", "itemData" : { "DOI" : "10.1007/s10531-016-1046-5", "ISSN" : "15729710", "abstract" : "Agro-pastoral decline in European mountain areas has recently caused changes to traditional landscapes with negative consequences on semi-natural grassland conser-vation and the associated biodiversity and ecosystem services. In the Italian Alps, grass-land patches enclosed in a forest matrix are progressively disappearing. Two alpine valleys (Pesio and Pejo), having similar land-use history, were chosen as representative of man-agement conditions of western and eastern Italian Alps, respectively. This study aims at interpreting the effect of abandonment on grassland patch plant diversity, considering land cover changes of the last 60 years, and assessing the role of ecological, topographic, management and landscape configuration on current grassland species richness. The total area of grassland patches has declined by 54 and 91 % at Pesio and at Pejo, respectively. Actual grassland patch species richness was mostly influenced by ecological factors, such as quantity of light, soil moisture and reaction, then by topographic features, especially slope, and finally by management intensity. Landscape factors exerted a slightly significant effect on plant diversity. In the two valleys, differences on management practices were detected. Even though in the western valley the conservation of several grazing activities contributed to slow down the process of patch reduction, many species-rich grasslands were generally under-grazed. Conversely, in the eastern valley, despite a denser road Communicated by Peter Ashton. network, the stronger decline of grassland patch extension was linked to the hay making decline. At the same time, overuse of grassland patches near farms reduced plant species richness. As a conclusion, plant species richness was weakly related to the area of grassland patches and current and historical landscape configuration were of relatively lower importance than ecological, topographic and management factors, when evaluated at patch-level.", "author" : [ { "dropping-particle" : "", "family" : "Orlandi", "given" : "Stefano", "non-dropping-particle" : "", "parse-names" : false, "suffix" : "" }, { "dropping-particle" : "", "family" : "Probo", "given" : "Massimiliano", "non-dropping-particle" : "", "parse-names" : false, "suffix" : "" }, { "dropping-particle" : "", "family" : "Sitzia", "given" : "Tommaso", "non-dropping-particle" : "", "parse-names" : false, "suffix" : "" }, { "dropping-particle" : "", "family" : "Trentanovi", "given" : "Giovanni", "non-dropping-particle" : "", "parse-names" : false, "suffix" : "" }, { "dropping-particle" : "", "family" : "Garbarino", "given" : "Matteo", "non-dropping-particle" : "", "parse-names" : false, "suffix" : "" }, { "dropping-particle" : "", "family" : "Lombardi", "given" : "Giampiero", "non-dropping-particle" : "", "parse-names" : false, "suffix" : "" }, { "dropping-particle" : "", "family" : "Lonati", "given" : "Michele", "non-dropping-particle" : "", "parse-names" : false, "suffix" : "" } ], "container-title" : "Biodiversity and Conservation", "id" : "ITEM-2", "issue" : "2", "issued" : { "date-parts" : [ [ "2016" ] ] }, "page" : "275-293", "publisher" : "Springer Netherlands", "title" : "Environmental and land use determinants of grassland patch diversity in the western and eastern Alps under agro-pastoral abandonment", "type" : "article-journal", "volume" : "25" }, "uris" : [ "http://www.mendeley.com/documents/?uuid=f6300791-8377-45e1-bd7f-7ac8cfed0e63" ] }, { "id" : "ITEM-3", "itemData" : { "DOI" : "10.1006/jema.1999.0335", "ISBN" : "0301-4797", "ISSN" : "03014797", "PMID" : "269", "abstract" : "Agricultural abandonment reflects a post war trend in western Europe of rural depopulation to which isolated and poorer areas are most vulnerable. The commercialisation of agriculture, through technological developments, and the influence of Common Agricultural Policy have increased productivity and focused agricultural activity on more fertile and accessible land thus transforming traditional approaches to farming. In many areas this has lead to a decline in traditional labour intensive practices and marginal agricultural land is being abandoned. The problems that these trends create are particularly marked in mountain areas. The social and economic impacts of these changes have been well documented. However, the implications for environmental policy are less well recognised. This paper reviews the literature on abandonment and gives a comparative analysis of European mountain case studies to assess the environmental impacts of land abandonment and decline in traditional farming practices. It finds abandonment is widespread and that, while the influence of environmental changes is unpredictable due to environmental, agricultural and socio-economic contextual factors, abandonment generally has an undesirable effect on the environmental parameters examined. The application of agri-environment policy measures in relation to abandonment is discussed and suggestions for future policy are proposed.", "author" : [ { "dropping-particle" : "", "family" : "MacDonald", "given" : "D", "non-dropping-particle" : "", "parse-names" : false, "suffix" : "" }, { "dropping-particle" : "", "family" : "Crabtree", "given" : "J.R", "non-dropping-particle" : "", "parse-names" : false, "suffix" : "" }, { "dropping-particle" : "", "family" : "Wiesinger", "given" : "G", "non-dropping-particle" : "", "parse-names" : false, "suffix" : "" }, { "dropping-particle" : "", "family" : "Dax", "given" : "T", "non-dropping-particle" : "", "parse-names" : false, "suffix" : "" }, { "dropping-particle" : "", "family" : "Stamou", "given" : "N", "non-dropping-particle" : "", "parse-names" : false, "suffix" : "" }, { "dropping-particle" : "", "family" : "Fleury", "given" : "P", "non-dropping-particle" : "", "parse-names" : false, "suffix" : "" }, { "dropping-particle" : "", "family" : "Gutierrez Lazpita", "given" : "J", "non-dropping-particle" : "", "parse-names" : false, "suffix" : "" }, { "dropping-particle" : "", "family" : "Gibon", "given" : "a", "non-dropping-particle" : "", "parse-names" : false, "suffix" : "" } ], "container-title" : "Journal of Environmental Management", "id" : "ITEM-3", "issue" : "1", "issued" : { "date-parts" : [ [ "2000" ] ] }, "page" : "47-69", "title" : "Agricultural abandonment in mountain areas of Europe: Environmental consequences and policy response", "type" : "article-journal", "volume" : "59" }, "uris" : [ "http://www.mendeley.com/documents/?uuid=c799f935-d31a-4231-95e6-9dea87ede21e" ] }, { "id" : "ITEM-4", "itemData" : { "author" : [ { "dropping-particle" : "", "family" : "St\u00f6cklin", "given" : "J", "non-dropping-particle" : "", "parse-names" : false, "suffix" : "" }, { "dropping-part</w:instrText>
      </w:r>
      <w:r w:rsidRPr="001276F2">
        <w:rPr>
          <w:lang w:val="en-US"/>
        </w:rPr>
        <w:instrText>icle" : "", "family" : "Bosshard", "given" : "A", "non-dropping-particle" : "", "parse-names" : false, "suffix" : "" }, { "dropping-particle" : "", "family" : "Klaus", "given" : "G", "non-dropping-particle" : "", "parse-names" : false, "suffix" : "" }, { "dropping-particle" : "", "family" : "Rudmann-Maurer", "given" : "K", "non-dropping-particle" : "", "parse-names" : false, "suffix" : "" }, { "dropping-particle" : "", "family" : "Fischer", "given" : "M", "non-dropping-particle" : "", "parse-names" : false, "suffix" : "" } ], "id" : "ITEM-4", "issued" : { "date-parts" : [ [ "2007" ] ] }, "publisher" : "vdf Verlag, Z\u00fcrich", "title" : "Landnutzung und biologische Vielfalt in den Alpen \u2013 Fakten, Perspektiven, Empfehlungen", "type" : "book" }, "uris" : [ "http://www.mendeley.com/documents/?uuid=b9d5a685-ffb4-45e9-951b-587efc139bc8" ] } ], "mendeley" : { "formattedCitation" : "(MacDonald et al., 2000; W. P. Mathar et al., 2015; Orlandi et al., 2016; St\u00f6cklin, Bosshard, Klaus, Rudmann-Maurer, &amp; Fischer, 2007)", "plainTextFormattedCitation" : "(MacDonald et al., 2000; W. P. Mathar et al., 2015; Orlandi et al., 2016; St\u00f6cklin, Bosshard, Klaus, Rudmann-Maurer, &amp; Fischer, 2007)", "previouslyFormattedCitation" : "(MacDonald et al., 2000; W. P. Mathar et al., 2015; Orlandi et al., 2016; St\u00f6cklin, Bosshard, Klaus, Rudmann-Maurer, &amp; Fischer, 2007)" }, "properties" : {  }, "schema" : "https://github.com/citation-style-language/schema/raw/master/csl-citation.json" }</w:instrText>
      </w:r>
      <w:r>
        <w:fldChar w:fldCharType="separate"/>
      </w:r>
      <w:r w:rsidRPr="001276F2">
        <w:rPr>
          <w:lang w:val="en-US"/>
        </w:rPr>
        <w:t xml:space="preserve">(MacDonald </w:t>
      </w:r>
      <w:r w:rsidR="00301BD0" w:rsidRPr="00301BD0">
        <w:rPr>
          <w:i/>
          <w:lang w:val="en-US"/>
        </w:rPr>
        <w:t>et al.</w:t>
      </w:r>
      <w:r w:rsidRPr="001276F2">
        <w:rPr>
          <w:lang w:val="en-US"/>
        </w:rPr>
        <w:t xml:space="preserve">, 2000; Mathar </w:t>
      </w:r>
      <w:r w:rsidR="00301BD0" w:rsidRPr="00301BD0">
        <w:rPr>
          <w:i/>
          <w:lang w:val="en-US"/>
        </w:rPr>
        <w:t>et al.</w:t>
      </w:r>
      <w:r w:rsidRPr="001276F2">
        <w:rPr>
          <w:lang w:val="en-US"/>
        </w:rPr>
        <w:t xml:space="preserve">, 2015; Orlandi </w:t>
      </w:r>
      <w:r w:rsidR="00301BD0" w:rsidRPr="00301BD0">
        <w:rPr>
          <w:i/>
          <w:lang w:val="en-US"/>
        </w:rPr>
        <w:t>et al.</w:t>
      </w:r>
      <w:r w:rsidRPr="001276F2">
        <w:rPr>
          <w:lang w:val="en-US"/>
        </w:rPr>
        <w:t>, 2016; Stöcklin</w:t>
      </w:r>
      <w:r w:rsidR="00435D7A">
        <w:rPr>
          <w:i/>
          <w:lang w:val="en-US"/>
        </w:rPr>
        <w:t xml:space="preserve"> et al.</w:t>
      </w:r>
      <w:r w:rsidRPr="001276F2">
        <w:rPr>
          <w:lang w:val="en-US"/>
        </w:rPr>
        <w:t>, 2007)</w:t>
      </w:r>
      <w:r>
        <w:fldChar w:fldCharType="end"/>
      </w:r>
      <w:r w:rsidRPr="001276F2">
        <w:rPr>
          <w:lang w:val="en-US"/>
        </w:rPr>
        <w:t>.</w:t>
      </w:r>
    </w:p>
    <w:p w14:paraId="7133CB3A" w14:textId="5A1B4B28" w:rsidR="0048205B" w:rsidRDefault="0048205B" w:rsidP="00AE389F">
      <w:pPr>
        <w:rPr>
          <w:lang w:val="en-US"/>
        </w:rPr>
      </w:pPr>
      <w:r>
        <w:rPr>
          <w:bCs/>
          <w:lang w:val="en-US"/>
        </w:rPr>
        <w:t xml:space="preserve">Recreational human activities, invasive alien species, pollution (e.g. fertilizer, pesticides), habitat fragmentation, habitat loss and overexploitation are also major threats </w:t>
      </w:r>
      <w:r>
        <w:fldChar w:fldCharType="begin" w:fldLock="1"/>
      </w:r>
      <w:r>
        <w:rPr>
          <w:bCs/>
          <w:lang w:val="en-US"/>
        </w:rPr>
        <w:instrText>ADDIN CSL_CITATION { "citationItems" : [ { "id" : "ITEM-1",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 "issued" : { "date-parts" : [ [ "2011" ] ] }, "note" : "NULL", "number-of-pages" : "130", "publisher" : "Publications Office of the European Union", "publisher-place" : "Luxembourg", "title" : "European Red List of Vascular Plants", "type" : "book" }, "uris" : [ "http://www.mendeley.com/documents/?uuid=fa1f49b8-7f2f-353e-ac8a-dac704ab6929" ] }, { "id" : "ITEM-2", "itemData" : { "DOI" : "10.2779/99297", "ISBN" : "9789279088155", "author" : [ { "dropping-particle" : "", "family" : "Silva", "given" : "J", "non-dropping-particle" : "", "parse-names" : false, "suffix" : "" }, { "dropping-particle" : "", "family" : "Toland", "given" : "J", "non-dropping-particle" : "", "parse-names" : false, "suffix" : "" }, { "dropping-particle" : "", "family" : "Jones", "given" : "W", "non-dropping-particle" : "", "parse-names" : false, "suffix" : "" }, { "dropping-particle" : "", "family" : "Elridge", "given" : "J", "non-dropping-particle" : "", "parse-names" : false, "suffix" : "" }, { "dropping-particle" : "", "family" : "Thorpe", "given" : "E", "non-dropping-particle" : "", "parse-names" : false, "suffix" : "" }, { "dropping-particle" : "", "family" : "Campbell", "given" : "M", "non-dropping-particle" : "", "parse-names" : false, "suffix" : "" }, { "dropping-particle" : "", "family" : "O\u2019Hara", "given" : "E", "non-dropping-particle" : "", "parse-names" : false, "suffix" : "" } ], "container-title" : "European Union", "id" : "ITEM-2", "issued" : { "date-parts" : [ [ "2008" ] ] }, "number-of-pages" : "52", "title" : "LIFE and endangered plants. Conserving Europe\u2019s threatened flora.", "type" : "book" }, "uris" : [ "http://www.mendeley.com/documents/?uuid=9b92c1af-dff7-4daa-8568-3addc5d25491" ] }, { "id" : "ITEM-3", "itemData" : { "ISBN" : "9785906599124", "author" : [ { "dropping-particle" : "", "family" : "Ministry of Natural Resources and Environment of the Russian Federation", "given" : "", "non-dropping-particle" : "", "parse-names" : false, "suffix" : "" } ], "id" : "ITEM-3", "issued" : { "date-parts" : [ [ "2015" ] ] }, "number-of-pages" : "124", "title" : "5th National Report Conservation of Biodiversity in the Russian Federation", "type" : "book" }, "uris" : [ "http://www.mendeley.com/documents/?uuid=f5150f50-7220-43a9-8f60-a6a560496927" ] }, { "id" : "ITEM-4", "itemData" : { "DOI" : "10.1016/j.biocon.2011.06.025", "ISBN" : "0006-3207", "ISSN" : "00063207", "abstract" : "Turkey (Turkiye) lies at the nexus of Europe, the Middle East, Central Asia and Africa. Turkey's location, mountains, and its encirclement by three seas have resulted in high terrestrial, fresh water, and marine biodiversity. Most of Turkey's land area is covered by one of three biodiversity hotspots (Caucasus, Irano-Anatolian, and Mediterranean). Of over 9000 known native vascular plant species, one third are endemic. Turkey faces a significant challenge with regard to biodiversity and associated conservation challenges due to limited research and lack of translation into other languages of existing material. Addressing this gap is increasingly relevant as Turkey's biodiversity faces severe and growing threats, especially from government and business interests. Turkey ranks 140th out of 163 countries in biodiversity and habitat conservation. Millennia of human activities have dramatically changed the original land and sea ecosystems of Anatolia, one of the earliest loci of human civilization. Nevertheless, the greatest threats to biodiversity have occurred since 1950, particularly in the past decade. Although Turkey's total forest area increased by 5.9% since 1973, endemic-rich Mediterranean maquis, grasslands, coastal areas, wetlands, and rivers are disappearing, while overgrazing and rampant erosion degrade steppes and rangelands. The current \"developmentalist obsession\", particularly regarding water use, threatens to eliminate much of what remains, while forcing large-scale migration from rural areas to the cities. According to current plans, Turkey's rivers and streams will be dammed with almost 4000 dams, diversions, and hydroelectric power plants for power, irrigation, and drinking water by 2023. Unchecked urbanization, dam construction, draining of wetlands, poaching, and excessive irrigation are the most widespread threats to biodiversity. This paper aims to survey what is known about Turkey's biodiversity, to identify the areas where research is needed, and to identify and address the conservation challenges that Turkey faces today. Preserving Turkey's remaining biodiversity will necessitate immediate action, international attention, greater support for Turkey's developing conservation capacity, and the expansion of a nascent Turkish conservation ethic. ?? 2011.", "author" : [ { "dropping-particle" : "", "family" : "Sekercioglu", "given" : "C.H.", "non-dropping-particle" : "", "parse-names" : false, "suffix" : "" }, { "dropping-particle" : "", "family" : "Anderson", "given" : "Sean", "non-dropping-particle" : "", "parse-names" : false, "suffix" : "" }, { "dropping-particle" : "", "family" : "Akcay", "given" : "E.", "non-dropping-particle" : "", "parse-names" : false, "suffix" : "" }, { "dropping-particle" : "", "family" : "Bilgin", "given" : "R.", "non-dropping-particle" : "", "parse-names" : false, "suffix" : "" }, { "dropping-particle" : "", "family" : "Can", "given" : "O.E.", "non-dropping-particle" : "", "parse-names" : false, "suffix" : "" }, { "dropping-particle" : "", "family" : "Semiz", "given" : "G.", "non-dropping-particle" : "", "parse-names" : false, "suffix" : "" }, { "dropping-particle" : "", "family" : "Tav??ano??lu", "given" : "??a??atay", "non-dropping-particle" : "", "parse-names" : false, "suffix" : "" }, { "dropping-particle" : "", "family" : "Yoke??", "given" : "Mehmet Baki", "non-dropping-particle" : "", "parse-names" : false, "suffix" : "" }, { "dropping-particle" : "", "family" : "Soyumert", "given" : "Anil", "non-dropping-particle" : "", "parse-names" : false, "suffix" : "" }, { "dropping-particle" : "", "family" : "Ipekdal", "given" : "Kahraman", "non-dropping-particle" : "", "parse-names" : false, "suffix" : "" }, { "dropping-particle" : "", "family" : "Sa??lam", "given" : "Ismail K.", "non-dropping-particle" : "", "parse-names" : false, "suffix" : "" }, { "dropping-particle" : "", "family" : "Y??cel", "given" : "Mustafa", "non-dropping-particle" : "", "parse-names" : false, "suffix" : "" }, { "dropping-particle" : "", "family" : "N??zhet Dalfes", "given" : "H.", "non-dropping-particle" : "", "parse-names" : false, "suffix" : "" } ], "container-title" : "Biological Conservation", "id" : "ITEM-4", "issue" : "12", "issued" : { "date-parts" : [ [ "2011" ] ] }, "page" : "2752-2769", "title" : "Turkey's globally important biodiversity in crisis", "type" : "article-journal", "volume" : "144" }, "uris" : [ "http://www.mendeley.com/documents/?uuid=a33d0f32-3498-355a-9ba6-d73e0b33dc56" ] }, { "id" : "ITEM-5", "itemData" : { "URL" : "http://www.iucnredlist.org/", "accessed" : { "date-parts" : [ [ "2017", "1", "31" ] ] }, "author" : [ { "dropping-particle" : "", "family" : "IUCN", "given" : "", "non-dropping-particle" : "", "parse-names" : false, "suffix" : "" } ], "id" : "ITEM-5", "issued" : { "date-parts" : [ [ "2017" ] ] }, "title" : "IUCN Red List of Threatened Species", "type" : "webpage" }, "uris" : [ "http://www.mendeley.com/documents/?uuid=12567418-4dda-4fb4-b217-68ffea2c646f" ] } ], "mendeley" : { "formattedCitation" : "(Bilz et al., 2011b; IUCN, 2017b; Ministry of Natural Resources and Environment of the Russian Federation, 2015; Sekercioglu et al., 2011; Silva et al., 2008)", "plainTextFormattedCitation" : "(Bilz et al., 2011b; IUCN, 2017b; Ministry of Natural Resources and Environment of the Russian Federation, 2015; Sekercioglu et al., 2011; Silva et al., 2008)", "previouslyFormattedCitation" : "(Bilz et al., 2011b; IUCN, 2017b; Ministry of Natural Resources and Environment of the Russian Federation, 2015; Sekercioglu et al., 2011; Silva et al., 2008)" }, "properties" : {  }, "schema" : "https://github.com/citation-style-language/schema/raw/master/csl-citation.json" }</w:instrText>
      </w:r>
      <w:r>
        <w:fldChar w:fldCharType="separate"/>
      </w:r>
      <w:r w:rsidRPr="00193C7B">
        <w:rPr>
          <w:bCs/>
          <w:lang w:val="en-US"/>
        </w:rPr>
        <w:t xml:space="preserve">(Bilz </w:t>
      </w:r>
      <w:r w:rsidR="00301BD0" w:rsidRPr="00301BD0">
        <w:rPr>
          <w:bCs/>
          <w:i/>
          <w:lang w:val="en-US"/>
        </w:rPr>
        <w:t>et al.</w:t>
      </w:r>
      <w:r w:rsidRPr="00193C7B">
        <w:rPr>
          <w:bCs/>
          <w:lang w:val="en-US"/>
        </w:rPr>
        <w:t xml:space="preserve">, 2011; IUCN, 2017b; </w:t>
      </w:r>
      <w:r w:rsidR="00435D7A">
        <w:rPr>
          <w:bCs/>
          <w:lang w:val="en-US"/>
        </w:rPr>
        <w:t>Government</w:t>
      </w:r>
      <w:r w:rsidRPr="00193C7B">
        <w:rPr>
          <w:bCs/>
          <w:lang w:val="en-US"/>
        </w:rPr>
        <w:t xml:space="preserve"> of the Russian Federation, 2015; Sekercioglu </w:t>
      </w:r>
      <w:r w:rsidR="00301BD0" w:rsidRPr="00301BD0">
        <w:rPr>
          <w:bCs/>
          <w:i/>
          <w:lang w:val="en-US"/>
        </w:rPr>
        <w:t>et al.</w:t>
      </w:r>
      <w:r w:rsidRPr="00193C7B">
        <w:rPr>
          <w:bCs/>
          <w:lang w:val="en-US"/>
        </w:rPr>
        <w:t xml:space="preserve">, 2011; Silva </w:t>
      </w:r>
      <w:r w:rsidR="00301BD0" w:rsidRPr="00301BD0">
        <w:rPr>
          <w:bCs/>
          <w:i/>
          <w:lang w:val="en-US"/>
        </w:rPr>
        <w:t>et al.</w:t>
      </w:r>
      <w:r w:rsidRPr="00193C7B">
        <w:rPr>
          <w:bCs/>
          <w:lang w:val="en-US"/>
        </w:rPr>
        <w:t>, 2008)</w:t>
      </w:r>
      <w:r>
        <w:fldChar w:fldCharType="end"/>
      </w:r>
      <w:r>
        <w:rPr>
          <w:bCs/>
          <w:lang w:val="en-US"/>
        </w:rPr>
        <w:t xml:space="preserve">. </w:t>
      </w:r>
      <w:r>
        <w:rPr>
          <w:lang w:val="en-US"/>
        </w:rPr>
        <w:t xml:space="preserve">Islands with high proportions of endemic species are particularly vulnerable to invasive alien species, especially the Macaronesian and the Mediterranean islands </w:t>
      </w:r>
      <w:r>
        <w:fldChar w:fldCharType="begin" w:fldLock="1"/>
      </w:r>
      <w:r>
        <w:rPr>
          <w:lang w:val="en-US"/>
        </w:rPr>
        <w:instrText>ADDIN CSL_CITATION { "citationItems" : [ { "id" : "ITEM-1", "itemData" : { "DOI" : "10.2779/99297", "ISBN" : "9789279088155", "author" : [ { "dropping-particle" : "", "family" : "Silva", "given" : "J", "non-dropping-particle" : "", "parse-names" : false, "suffix" : "" }, { "dropping-particle" : "", "family" : "Toland", "given" : "J", "non-dropping-particle" : "", "parse-names" : false, "suffix" : "" }, { "dropping-particle" : "", "family" : "Jones", "given" : "W", "non-dropping-particle" : "", "parse-names" : false, "suffix" : "" }, { "dropping-particle" : "", "family" : "Elridge", "given" : "J", "non-dropping-particle" : "", "parse-names" : false, "suffix" : "" }, { "dropping-particle" : "", "family" : "Thorpe", "given" : "E", "non-dropping-particle" : "", "parse-names" : false, "suffix" : "" }, { "dropping-particle" : "", "family" : "Campbell", "given" : "M", "non-dropping-particle" : "", "parse-names" : false, "suffix" : "" }, { "dropping-particle" : "", "family" : "O\u2019Hara", "given" : "E", "non-dropping-particle" : "", "parse-names" : false, "suffix" : "" } ], "container-title" : "European Union", "id" : "ITEM-1", "issued" : { "date-parts" : [ [ "2008" ] ] }, "number-of-pages" : "52", "title" : "LIFE and endangered plants. Conserving Europe\u2019s threatened flora.", "type" : "book" }, "uris" : [ "http://www.mendeley.com/documents/?uuid=9b92c1af-dff7-4daa-8568-3addc5d25491" ] }, { "id" : "ITEM-2", "itemData" : { "URL" : "http://www.iucnredlist.org/", "accessed" : { "date-parts" : [ [ "2017", "1", "31" ] ] }, "author" : [ { "dropping-particle" : "", "family" : "IUCN", "given" : "", "non-dropping-particle" : "", "parse-names" : false, "suffix" : "" } ], "id" : "ITEM-2", "issued" : { "date-parts" : [ [ "2017" ] ] }, "title" : "IUCN Red List of Threatened Species", "type" : "webpage" }, "uris" : [ "http://www.mendeley.com/documents/?uuid=12567418-4dda-4fb4-b217-68ffea2c646f" ] }, { "id" : "ITEM-3", "itemData" : { "author" : [ { "dropping-particle" : "", "family" : "Bruchmann", "given" : "Ines", "non-dropping-particle" : "", "parse-names" : false, "suffix" : "" } ], "id" : "ITEM-3", "issue" : "December", "issued" : { "date-parts" : [ [ "2011" ] ] }, "title" : "Plant endemism in Europe: spatial distribution and habitat affinities of endemic vascular plants", "type" : "thesis" }, "uris" : [ "http://www.mendeley.com/documents/?uuid=7b8d9a20-77b8-499f-82f6-0019ec1239a5" ] }, { "id" : "ITEM-4", "itemData" : { "DOI" : "10.1080/11263504.2016.1218974", "ISSN" : "1126-3504", "author" : [ { "dropping-particle" : "", "family" : "Celesti-Grapow", "given" : "L.", "non-dropping-particle" : "", "parse-names" : false, "suffix" : "" }, { "dropping-particle" : "", "family" : "Bassi", "given" : "L.", "non-dropping-particle" : "", "parse-names" : false, "suffix" : "" }, { "dropping-particle" : "", "family" : "Brundu", "given" : "G.", "non-dropping-particle" : "", "parse-names" : false, "suffix" : "" }, { "dropping-particle" : "", "family" : "Camarda", "given" : "I.", "non-dropping-particle" : "", "parse-names" : false, "suffix" : "" }, { "dropping-particle" : "", "family" : "Carli", "given" : "E.", "non-dropping-particle" : "", "parse-names" : false, "suffix" : "" }, { "dropping-particle" : "", "family" : "D\u2019Auria", "given" : "G.", "non-dropping-particle" : "", "parse-names" : false, "suffix" : "" }, { "dropping-particle" : "", "family" : "Guacchio", "given" : "E.", "non-dropping-particle" : "Del", "parse-names" : false, "suffix" : "" }, { "dropping-particle" : "", "family" : "Domina", "given" : "G.", "non-dropping-particle" : "", "parse-names" : false, "suffix" : "" }, { "dropping-particle" : "", "family" : "Ferretti", "given" : "G.", "non-dropping-particle" : "", "parse-names" : false, "suffix" : "" }, { "dropping-particle" : "", "family" : "Foggi", "given" : "B.", "non-dropping-particle" : "", "parse-names" : false, "suffix" : "" }, { "dropping-particle" : "", "family" : "Lazzaro", "given" : "L.", "non-dropping-particle" : "", "parse-names" : false, "suffix" : "" }, { "dropping-particle" : "", "family" : "Mazzola", "given" : "P.", "non-dr</w:instrText>
      </w:r>
      <w:r w:rsidRPr="0057115A">
        <w:rPr>
          <w:lang w:val="fr-CH"/>
        </w:rPr>
        <w:instrText>opping-particle" : "", "parse-names" : false, "suffix" : "" }, { "dropping-particle" : "", "family" : "Peccenini", "given" : "S.", "non-dropping-particle" : "", "parse-names" : false, "suffix" : "" }, { "dropping-particle" : "", "family" : "Pretto", "given" : "F.", "non-dropping-particle" : "", "parse-names" : false, "suffix" : "" }, { "dropping-particle" : "", "family" : "Stinca", "given" : "A.", "non-dropping-particle" : "", "parse-names" : false, "suffix" : "" }, { "dropping-particle" : "", "family" : "Blasi", "given" : "C.", "non-dropping-particle" : "", "parse-names" : false, "suffix" : "" } ], "container-title" : "Plant Biosystems - An International Journal Dealing with all Aspects of Plant Biology", "id" : "ITEM-4", "issue" : "5", "issued" : { "date-parts" : [ [ "2016" ] ] }, "page" : "1119-1133", "title" : "Plant invasions on small Mediterranean islands: An overview", "type" : "article-journal", "volume" : "150" }, "uris" : [ "http://www.mendeley.com/documents/?uuid=6e907a37-2775-452d-bfef-8c2972e9a0a5" ] } ], "mendeley" : { "formattedCitation" : "(Bruchmann, 2011; Celesti-Grapow et al., 2016; IUCN, 2017b; Silva et al., 2008)", "plainTextFormattedCitation" : "(Bruchmann, 2011; Celesti-Grapow et al., 2016; IUCN, 2017b; Silva et al., 2008)", "previouslyFormattedCitation" : "(Bruchmann, 2011; Celesti-Grapow et al., 2016; IUCN, 2017b; Silva et al., 2008)" }, "properties" : {  }, "schema" : "https://github.com/citation-style-language/schema/raw/master/csl-citation.json" }</w:instrText>
      </w:r>
      <w:r>
        <w:fldChar w:fldCharType="separate"/>
      </w:r>
      <w:r>
        <w:rPr>
          <w:lang w:val="it-IT"/>
        </w:rPr>
        <w:t xml:space="preserve">(Bruchmann, 2011; Celesti-Grapow </w:t>
      </w:r>
      <w:r w:rsidR="00301BD0" w:rsidRPr="00301BD0">
        <w:rPr>
          <w:i/>
          <w:lang w:val="it-IT"/>
        </w:rPr>
        <w:t>et al.</w:t>
      </w:r>
      <w:r>
        <w:rPr>
          <w:lang w:val="it-IT"/>
        </w:rPr>
        <w:t xml:space="preserve">, 2016; IUCN, 2017b; Silva </w:t>
      </w:r>
      <w:r w:rsidR="00301BD0" w:rsidRPr="00301BD0">
        <w:rPr>
          <w:i/>
          <w:lang w:val="it-IT"/>
        </w:rPr>
        <w:t>et al.</w:t>
      </w:r>
      <w:r>
        <w:rPr>
          <w:lang w:val="it-IT"/>
        </w:rPr>
        <w:t>, 2008)</w:t>
      </w:r>
      <w:r>
        <w:fldChar w:fldCharType="end"/>
      </w:r>
      <w:r>
        <w:rPr>
          <w:lang w:val="it-IT"/>
        </w:rPr>
        <w:t xml:space="preserve">. </w:t>
      </w:r>
      <w:r>
        <w:rPr>
          <w:lang w:val="en-US"/>
        </w:rPr>
        <w:t xml:space="preserve">However, studies of the impact of invasive alien species on the diversity of native species are largely missing across Europe and Central Asia and statements on negative impacts often anecdotal </w:t>
      </w:r>
      <w:r>
        <w:fldChar w:fldCharType="begin" w:fldLock="1"/>
      </w:r>
      <w:r>
        <w:rPr>
          <w:lang w:val="en-US"/>
        </w:rPr>
        <w:instrText>ADDIN CSL_CITATION { "citationItems" : [ { "id" : "ITEM-1", "itemData" : { "DOI" : "10.4236/ajps.2015.617273", "ISSN" : "2158-2742", "abstract" : "Invasions by exotic plant species and their impacts on invaded communities are a highly topical field of research because it provides a basis for the management of neophyte populations. However, for many invasive neophyte species in Central Europe little is known about their impacts on invaded plant communities. Moreover, it has hardly been considered whether effects vary among habitat conditions. Here, we selected each ten sites with different habitat conditions invaded by Erigeron annuus, Fallopia japonica, Impatiens glandulifera and Solidago canadensis which were listed as invasive in Switzerland. At each site, we established four 4 m \u00d7 1 m subplots covering a gradient from very low to very high cover of the particular neophyte species to investigate the effect of increasing neophyte cover on the species richness, Shannon diversity and evenness of the invaded plant communities. Moreover, we measured soil pH and characterized habitat conditions using Ellenberg indicator values to light and soil fertility. Whereas increasing cover of I. glandulifera had no effect on the diversity of invaded plant communities, an increasing cover of E. annuus negatively affected Shannon diversity. An increasing cover of F. japonica combined with a decreasing soil pH negatively affected the Shannon diversity of invaded plant communities. Similarly, an increasing cover of S. canadensis in combination with decreasing soil fertility negatively affected the Shannon diversity and evenness of invaded communities. Our results indicate that significant effects of increasing neophyte cover are mostly coupled to particular habitat conditions and then rather suppress than eliminate native plant species in invaded communities. We therefore suggest including abiotic variables in further impact studies on biotic invasions. Furthermore, adapting measures to the respective environmental context can be a useful tool in priority setting for the management of invasive neophyte populations and the restoration of invaded habitats.", "author" : [ { "dropping-particle" : "", "family" : "K\u00fcnzi", "given" : "Yvonne", "non-dropping-particle" : "", "parse-names" : false, "suffix" : "" }, { "dropping-particle" : "", "family" : "Prati", "given" : "Daniel", "non-dropping-particle" : "", "parse-names" : false, "suffix" : "" }, { "dropping-particle" : "", "family" : "Fischer", "given" : "Markus", "non-dropping-particle" : "", "parse-names" : false, "suffix" : "" }, { "dropping-particle" : "", "family" : "Boch", "given" : "Steffen", "non-dropping-particle" : "", "parse-names" : false, "suffix" : "" } ], "container-title" : "American Journal of Plant Sciences", "id" : "ITEM-1", "issue" : "October", "issued" : { "date-parts" : [ [ "2015" ] ] }, "page" : "2718-2733", "title" : "Reduction of Native Diversity by Invasive Plants Depends on Habitat Conditions", "type" : "article-journal" }, "uris" : [ "http://www.mendeley.com/documents/?uuid=40d2c2d6-7aa5-449f-bd51-bd04602eedb7" ] } ], "mendeley" : { "formattedCitation" : "(K\u00fcnzi, Prati, Fischer, &amp; Boch, 2015)", "plainTextFormattedCitation" : "(K\u00fcnzi, Prati, Fischer, &amp; Boch, 2015)", "previouslyFormattedCitation" : "(K\u00fcnzi, Prati, Fischer, &amp; Boch, 2015)" }, "properties" : {  }, "schema" : "https://github.com/citation-style-language/schema/raw/master/csl-citation.json" }</w:instrText>
      </w:r>
      <w:r>
        <w:fldChar w:fldCharType="separate"/>
      </w:r>
      <w:r>
        <w:rPr>
          <w:lang w:val="en-US"/>
        </w:rPr>
        <w:t>(Künzi</w:t>
      </w:r>
      <w:r w:rsidR="00435D7A">
        <w:rPr>
          <w:i/>
          <w:lang w:val="en-US"/>
        </w:rPr>
        <w:t xml:space="preserve"> et al.</w:t>
      </w:r>
      <w:r>
        <w:rPr>
          <w:lang w:val="en-US"/>
        </w:rPr>
        <w:t>, 2015)</w:t>
      </w:r>
      <w:r>
        <w:fldChar w:fldCharType="end"/>
      </w:r>
      <w:r>
        <w:rPr>
          <w:lang w:val="en-US"/>
        </w:rPr>
        <w:t>.</w:t>
      </w:r>
    </w:p>
    <w:p w14:paraId="6B087417" w14:textId="04CDB84D" w:rsidR="0048205B" w:rsidRDefault="0048205B" w:rsidP="00AE389F">
      <w:pPr>
        <w:rPr>
          <w:lang w:val="en-US"/>
        </w:rPr>
      </w:pPr>
      <w:r>
        <w:rPr>
          <w:lang w:val="en-US"/>
        </w:rPr>
        <w:t xml:space="preserve">Numerous vascular plant species are used for medicinal, ornamental and cultural purposes as well as in traditional agriculture </w:t>
      </w:r>
      <w:r>
        <w:fldChar w:fldCharType="begin" w:fldLock="1"/>
      </w:r>
      <w:r>
        <w:rPr>
          <w:lang w:val="en-US"/>
        </w:rPr>
        <w:instrText>ADDIN CSL_CITATION { "citationItems" : [ { "id" : "ITEM-1", "itemData" : { "ISBN" : "9789280735680", "author" : [ { "dropping-particle" : "", "family" : "IPBES", "given" : "", "non-dropping-particle" : "", "parse-names" : false, "suffix" : "" } ], "id" : "ITEM-1", "issued" : { "date-parts" : [ [ "2016" ] ] }, "title" : "POLLINATION AND FOOD PRODUCTION The assessment report on SUMMARY FOR POLICYMAKERS OF THE ASSESSMENT REPORT OF THE", "type" : "book" }, "uris" : [ "http://www.mendeley.com/documents/?uuid=25dd9c74-74db-459d-9e17-8e9ddb4fbe2f" ] } ], "mendeley" : { "formattedCitation" : "(IPBES, 2016)", "plainTextFormattedCitation" : "(IPBES, 2016)", "previouslyFormattedCitation" : "(IPBES, 2016)" }, "properties" : {  }, "schema" : "https://github.com/citation-style-language/schema/raw/master/csl-citation.json" }</w:instrText>
      </w:r>
      <w:r>
        <w:fldChar w:fldCharType="separate"/>
      </w:r>
      <w:r>
        <w:rPr>
          <w:lang w:val="en-US"/>
        </w:rPr>
        <w:t>(IPBES, 2016b)</w:t>
      </w:r>
      <w:r>
        <w:fldChar w:fldCharType="end"/>
      </w:r>
      <w:r>
        <w:rPr>
          <w:lang w:val="en-US"/>
        </w:rPr>
        <w:t xml:space="preserve">, in some cases causing overexploitation, i.e. East-Mediterranean orchids used for salep production </w:t>
      </w:r>
      <w:r>
        <w:fldChar w:fldCharType="begin" w:fldLock="1"/>
      </w:r>
      <w:r>
        <w:rPr>
          <w:lang w:val="en-US"/>
        </w:rPr>
        <w:instrText>ADDIN CSL_CITATION { "citationItems" : [ { "id" : "ITEM-1", "itemData" : { "DOI" : "10.1007/s10531-014-0746-y", "ISSN" : "09603115", "abstract" : "Wild orchids are traditionally harvested as Salep and used in traditional medicine and ice-cream production in Iran. Recently however, illegal harvest of wild orchids for export appears to have grown. This study aimed to: (1) determine the diversity of harvested wild orchid species and their collection sites in Iran; and (2) study the current harvest status and trade chain and volume to estimate the total orchid plant extraction from natural populations. Field surveys of collectors and market surveys of traders were conducted to establish the diversity of collected species, to identify harvest hotspots, and to document harvesting and trade volumes. Sixteen species and subspecies from 7 genera of Orchidaceae are collected for their tubers. Based on estimates from the 2013 April to June harvest season more than 24.5 tons of fresh tubers were collected from three districts in Golestan province alone. It is estimated that this amount of tuber requires the lethal destructive harvesting of 5.5 -6.1 million orchids, with a market value of 320,000 USD. In the Tehran Bazar Salep trade during May-July 2013 was 1.9 tons of dried tubers, with estimated retail value of 310,000 USD. Current orchid collection practices in Iran, which have soared in recent years due to international demand, do not seem sustainable as all tubers are collected destructively. To preserve orchid populations, in the longterm, establishment of specific Orchid Conservation Areas and introduction of sustainable production practices, could alleviate harvesting pressure. In the midterm, development of a DNA barcoding-based molecular identification system could help to monitor and control illegal trade. In the near term, effective implementation of collection bans in excessively harvested areas and strengthening of current regulations are necessary to avoid the catastrophic effects of harvesting on orchid populations, as has been observed in Turkey.[PUBLICATION ABSTRACT]", "author" : [ { "dropping-particle" : "", "family" : "Ghorbani", "given" : "Abdolbaset", "non-dropping-particle" : "", "parse-names" : false, "suffix" : "" }, { "dropping-particle" : "", "family" : "Gravendeel", "given" : "Barbara", "non-dropping-particle" : "", "parse-names" : false, "suffix" : "" }, { "dropping-particle" : "", "family" : "Naghibi", "given" : "Farzaneh", "non-dropping-particle" : "", "parse-names" : false, "suffix" : "" }, { "dropping-particle" : "", "family" : "Boer", "given" : "Hugo", "non-dropping-particle" : "de", "parse-names" : false, "suffix" : "" } ], "container-title" : "Biodiversity and Conservation", "id" : "ITEM-1", "issue" : "11", "issued" : { "date-parts" : [ [ "2014", "10", "4" ] ] }, "page" : "2749-2760", "publisher" : "Springer Netherlands", "title" : "Wild orchid tuber collection in Iran: a wake-up call for conservation", "type" : "article-journal", "volume" : "23" }, "uris" : [ "http://www.mendeley.com/documents/?uuid=331f42be-dfae-40b9-a073-7285d6332970" ] } ], "mendeley" : { "formattedCitation" : "(Ghorbani, Gravendeel, Naghibi, &amp; de Boer, 2014)", "plainTextFormattedCitation" : "(Ghorbani, Gravendeel, Naghibi, &amp; de Boer, 2014)", "previouslyFormattedCitation" : "(Ghorbani, Gravendeel, Naghibi, &amp; de Boer, 2014)" }, "properties" : {  }, "schema" : "https://github.com/citation-style-language/schema/raw/master/csl-citation.json" }</w:instrText>
      </w:r>
      <w:r>
        <w:fldChar w:fldCharType="separate"/>
      </w:r>
      <w:r>
        <w:rPr>
          <w:lang w:val="en-US"/>
        </w:rPr>
        <w:t>(Ghorbani</w:t>
      </w:r>
      <w:r w:rsidR="00435D7A">
        <w:rPr>
          <w:i/>
          <w:lang w:val="en-US"/>
        </w:rPr>
        <w:t xml:space="preserve"> et al.</w:t>
      </w:r>
      <w:r>
        <w:rPr>
          <w:lang w:val="en-US"/>
        </w:rPr>
        <w:t>, 2014)</w:t>
      </w:r>
      <w:r>
        <w:fldChar w:fldCharType="end"/>
      </w:r>
      <w:r w:rsidR="00FB51E0">
        <w:t>.</w:t>
      </w:r>
    </w:p>
    <w:p w14:paraId="3E5A98A8" w14:textId="77777777" w:rsidR="0048205B" w:rsidRDefault="0048205B" w:rsidP="00AE389F">
      <w:pPr>
        <w:widowControl w:val="0"/>
        <w:tabs>
          <w:tab w:val="left" w:pos="6663"/>
        </w:tabs>
        <w:autoSpaceDE w:val="0"/>
        <w:autoSpaceDN w:val="0"/>
        <w:adjustRightInd w:val="0"/>
        <w:rPr>
          <w:sz w:val="20"/>
          <w:szCs w:val="20"/>
        </w:rPr>
      </w:pPr>
    </w:p>
    <w:p w14:paraId="349F3A13" w14:textId="77777777" w:rsidR="0048205B" w:rsidRPr="009E2FD7" w:rsidRDefault="0048205B" w:rsidP="00147745">
      <w:pPr>
        <w:pStyle w:val="Heading3"/>
      </w:pPr>
      <w:bookmarkStart w:id="1059" w:name="_Toc502930062"/>
      <w:bookmarkStart w:id="1060" w:name="_Toc504380646"/>
      <w:bookmarkStart w:id="1061" w:name="_Toc519504557"/>
      <w:r w:rsidRPr="009E2FD7">
        <w:t>Bryophytes</w:t>
      </w:r>
      <w:bookmarkEnd w:id="1059"/>
      <w:bookmarkEnd w:id="1060"/>
      <w:bookmarkEnd w:id="1061"/>
    </w:p>
    <w:p w14:paraId="5B83CAF6" w14:textId="77777777" w:rsidR="0048205B" w:rsidRPr="0025062E" w:rsidRDefault="0048205B" w:rsidP="00AE389F">
      <w:pPr>
        <w:spacing w:after="0"/>
        <w:rPr>
          <w:b/>
          <w:i/>
          <w:lang w:val="en-US"/>
        </w:rPr>
      </w:pPr>
      <w:r w:rsidRPr="0025062E">
        <w:rPr>
          <w:b/>
          <w:i/>
          <w:lang w:val="en-US"/>
        </w:rPr>
        <w:t>Status and trends</w:t>
      </w:r>
    </w:p>
    <w:p w14:paraId="6A0E13F6" w14:textId="7613736E" w:rsidR="0048205B" w:rsidRDefault="0048205B" w:rsidP="00AE389F">
      <w:pPr>
        <w:rPr>
          <w:lang w:val="en-US"/>
        </w:rPr>
      </w:pPr>
      <w:r>
        <w:rPr>
          <w:lang w:val="en-US"/>
        </w:rPr>
        <w:t xml:space="preserve">Bryophytes are photosynthetic non-vascular plants that reproduce by spores. Despite the wide range of substrates colonized by bryophytes as a group, many species are restricted to narrow ecological niches with specific requirements concerning substrates and habitat persistence. Bryophytes constitute an important component of vegetation, biodiversity and biomass in various ecosystems (e.g. forest, wetland, mountain, tundra) and thereby make essential contributions to ecosystem functions (e.g., soil stabilization, water retention, carbon sinks in peatlands). </w:t>
      </w:r>
    </w:p>
    <w:p w14:paraId="3920A0FB" w14:textId="22280902" w:rsidR="0048205B" w:rsidRDefault="0048205B" w:rsidP="00AE389F">
      <w:pPr>
        <w:rPr>
          <w:lang w:val="en-US"/>
        </w:rPr>
      </w:pPr>
      <w:r>
        <w:rPr>
          <w:lang w:val="en-US"/>
        </w:rPr>
        <w:t xml:space="preserve">Across Europe and Central Asia, only 14 bryophyte species have been evaluated in the IUCN Red List of Threatened Species </w:t>
      </w:r>
      <w:r>
        <w:rPr>
          <w:lang w:val="en-US"/>
        </w:rPr>
        <w:fldChar w:fldCharType="begin" w:fldLock="1"/>
      </w:r>
      <w:r>
        <w:rPr>
          <w:lang w:val="en-US"/>
        </w:rP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rPr>
          <w:lang w:val="en-US"/>
        </w:rPr>
        <w:fldChar w:fldCharType="separate"/>
      </w:r>
      <w:r>
        <w:rPr>
          <w:lang w:val="en-US"/>
        </w:rPr>
        <w:t>(IUCN, 2017b)</w:t>
      </w:r>
      <w:r>
        <w:rPr>
          <w:lang w:val="en-US"/>
        </w:rPr>
        <w:fldChar w:fldCharType="end"/>
      </w:r>
      <w:r>
        <w:rPr>
          <w:lang w:val="en-US"/>
        </w:rPr>
        <w:t xml:space="preserve">. In Europe, nearly 2,000 bryophyte species occur (1,342 mosses, 494 liverworts and hornworts), representing around 10% of the worlds’ bryophyte diversity. Fifty-one per cent of these are endangered (693 moss and 242 liverwort and hornwort taxa; </w:t>
      </w:r>
      <w:r>
        <w:rPr>
          <w:lang w:val="en-US"/>
        </w:rPr>
        <w:fldChar w:fldCharType="begin" w:fldLock="1"/>
      </w:r>
      <w:r>
        <w:rPr>
          <w:lang w:val="en-US"/>
        </w:rPr>
        <w:instrText>ADDIN CSL_CITATION { "citationItems" : [ { "id" : "ITEM-1", "itemData" : { "ISSN" : "1393-6670", "author" : [ { "dropping-particle" : "", "family" : "Hodgetts", "given" : "NG", "non-dropping-particle" : "", "parse-names" : false, "suffix" : "" } ], "container-title" : "Irish Wildlife Manuals", "id" : "ITEM-1", "issue" : "84", "issued" : { "date-parts" : [ [ "2015" ] ] }, "number-of-pages" : "125", "publisher" : "National Parks and Wildlife Service. Ireland.", "title" : "Checklist and country status of European bryophytes \u2013 towards a new Red List for Europe", "type" : "report" }, "uris" : [ "http://www.mendeley.com/documents/?uuid=396d4dfb-a7ea-400f-84f1-296a877a86aa" ] } ], "mendeley" : { "formattedCitation" : "(N. Hodgetts, 2015)", "plainTextFormattedCitation" : "(N. Hodgetts, 2015)", "previouslyFormattedCitation" : "(N. Hodgetts, 2015)" }, "properties" : {  }, "schema" : "https://github.com/citation-style-language/schema/raw/master/csl-citation.json" }</w:instrText>
      </w:r>
      <w:r>
        <w:rPr>
          <w:lang w:val="en-US"/>
        </w:rPr>
        <w:fldChar w:fldCharType="separate"/>
      </w:r>
      <w:r>
        <w:rPr>
          <w:lang w:val="en-US"/>
        </w:rPr>
        <w:t>(Hodgetts, 2015)</w:t>
      </w:r>
      <w:r>
        <w:rPr>
          <w:lang w:val="en-US"/>
        </w:rPr>
        <w:fldChar w:fldCharType="end"/>
      </w:r>
      <w:r>
        <w:rPr>
          <w:lang w:val="en-US"/>
        </w:rPr>
        <w:t xml:space="preserve">. A checklist for Eastern Europe and northern Asia (including Central Asia) includes 1,302 moss species and complements the European checklist </w:t>
      </w:r>
      <w:r>
        <w:rPr>
          <w:lang w:val="en-US"/>
        </w:rPr>
        <w:fldChar w:fldCharType="begin" w:fldLock="1"/>
      </w:r>
      <w:r>
        <w:rPr>
          <w:lang w:val="en-US"/>
        </w:rPr>
        <w:instrText>ADDIN CSL_CITATION { "citationItems" : [ { "id" : "ITEM-1", "itemData" : { "abstract" : ":", "author" : [ { "dropping-particle" : "", "family" : "Ignatov", "given" : "MS", "non-dropping-particle" : "", "parse-names" : false, "suffix" : "" }, { "dropping-particle" : "", "family" : "Afonina", "given" : "OM", "non-dropping-particle" : "", "parse-names" : false, "suffix" : "" }, { "dropping-particle" : "", "family" : "Ignatova", "given" : "EA", "non-dropping-particle" : "", "parse-names" : false, "suffix" : "" }, { "dropping-particle" : "", "family" : "others", "given" : "", "non-dropping-particle" : "", "parse-names" : false, "suffix" : "" } ], "container-title" : "Arctoa", "id" : "ITEM-1", "issued" : { "date-parts" : [ [ "2006" ] ] }, "page" : "1\u2013130", "title" : "Check-list of mosses of East Europe and North Asia", "type" : "article-journal", "volume" : "15" }, "uris" : [ "http://www.mendeley.com/documents/?uuid=0619e512-2541-3e4d-87c0-75a83d8ee6b3" ] } ], "mendeley" : { "formattedCitation" : "(Ignatov, Afonina, Ignatova, &amp; others, 2006)", "plainTextFormattedCitation" : "(Ignatov, Afonina, Ignatova, &amp; others, 2006)", "previouslyFormattedCitation" : "(Ignatov, Afonina, Ignatova, &amp; others, 2006)" }, "properties" : {  }, "schema" : "https://github.com/citation-style-language/schema/raw/master/csl-citation.json" }</w:instrText>
      </w:r>
      <w:r>
        <w:rPr>
          <w:lang w:val="en-US"/>
        </w:rPr>
        <w:fldChar w:fldCharType="separate"/>
      </w:r>
      <w:r>
        <w:rPr>
          <w:lang w:val="en-US"/>
        </w:rPr>
        <w:t xml:space="preserve">(Ignatov </w:t>
      </w:r>
      <w:r w:rsidR="00301BD0" w:rsidRPr="00301BD0">
        <w:rPr>
          <w:i/>
          <w:lang w:val="en-US"/>
        </w:rPr>
        <w:t>et al.</w:t>
      </w:r>
      <w:r>
        <w:rPr>
          <w:lang w:val="en-US"/>
        </w:rPr>
        <w:t>, 2006)</w:t>
      </w:r>
      <w:r>
        <w:rPr>
          <w:lang w:val="en-US"/>
        </w:rPr>
        <w:fldChar w:fldCharType="end"/>
      </w:r>
      <w:r>
        <w:rPr>
          <w:lang w:val="en-US"/>
        </w:rPr>
        <w:t xml:space="preserve">. Although globally and across Europe and Central Asia, only very few bryophyte species have become extinct </w:t>
      </w:r>
      <w:r>
        <w:rPr>
          <w:lang w:val="en-US"/>
        </w:rPr>
        <w:fldChar w:fldCharType="begin" w:fldLock="1"/>
      </w:r>
      <w:r>
        <w:rPr>
          <w:lang w:val="en-US"/>
        </w:rPr>
        <w:instrText>ADDIN CSL_CITATION { "citationItems" : [ { "id" : "ITEM-1",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1",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mendeley" : { "formattedCitation" : "(Hallingb\u00e4ck &amp; Hodgetts, 2001)", "plainTextFormattedCitation" : "(Hallingb\u00e4ck &amp; Hodgetts, 2001)", "previouslyFormattedCitation" : "(Hallingb\u00e4ck &amp; Hodgetts, 2001)" }, "properties" : {  }, "schema" : "https://github.com/citation-style-language/schema/raw/master/csl-citation.json" }</w:instrText>
      </w:r>
      <w:r>
        <w:rPr>
          <w:lang w:val="en-US"/>
        </w:rPr>
        <w:fldChar w:fldCharType="separate"/>
      </w:r>
      <w:r>
        <w:rPr>
          <w:lang w:val="en-US"/>
        </w:rPr>
        <w:t>(Hallingbäck &amp; Hodgetts, 2001)</w:t>
      </w:r>
      <w:r>
        <w:rPr>
          <w:lang w:val="en-US"/>
        </w:rPr>
        <w:fldChar w:fldCharType="end"/>
      </w:r>
      <w:r>
        <w:rPr>
          <w:lang w:val="en-US"/>
        </w:rPr>
        <w:t>, locally or on the country scale many species are endangered or have even become extinct. However, data on population trends are largely missing. Existing trend analyses are often based on survey data from only small parts of the species range or on subjective assessments. This calls for further investigation, especially in less surveyed countries.</w:t>
      </w:r>
    </w:p>
    <w:p w14:paraId="33CC8424" w14:textId="77777777" w:rsidR="0048205B" w:rsidRDefault="0048205B" w:rsidP="00AE389F">
      <w:pPr>
        <w:spacing w:after="0"/>
        <w:rPr>
          <w:lang w:val="en-US"/>
        </w:rPr>
      </w:pPr>
    </w:p>
    <w:p w14:paraId="47F63371" w14:textId="77777777" w:rsidR="0048205B" w:rsidRPr="0025062E" w:rsidRDefault="0048205B" w:rsidP="00AE389F">
      <w:pPr>
        <w:spacing w:after="0"/>
        <w:rPr>
          <w:b/>
          <w:i/>
          <w:lang w:val="en-US"/>
        </w:rPr>
      </w:pPr>
      <w:r w:rsidRPr="0025062E">
        <w:rPr>
          <w:b/>
          <w:i/>
          <w:lang w:val="en-US"/>
        </w:rPr>
        <w:t xml:space="preserve">Drivers of change </w:t>
      </w:r>
    </w:p>
    <w:p w14:paraId="4B205223" w14:textId="6D0BAB15" w:rsidR="0048205B" w:rsidRPr="009E2FD7" w:rsidRDefault="0048205B" w:rsidP="00AE389F">
      <w:pPr>
        <w:rPr>
          <w:lang w:val="en-US"/>
        </w:rPr>
      </w:pPr>
      <w:r>
        <w:rPr>
          <w:lang w:val="en-US"/>
        </w:rPr>
        <w:t xml:space="preserve">As bryophytes are sensitive to changes, habitat destruction or degradation can eradicate local bryophyte populations leading to decreasing range sizes </w:t>
      </w:r>
      <w:r>
        <w:rPr>
          <w:lang w:val="en-US"/>
        </w:rPr>
        <w:fldChar w:fldCharType="begin" w:fldLock="1"/>
      </w:r>
      <w:r>
        <w:rPr>
          <w:lang w:val="en-US"/>
        </w:rPr>
        <w:instrText>ADDIN CSL_CITATION { "citationItems" : [ { "id" : "ITEM-1",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1",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id" : "ITEM-2", "itemData" : { "DOI" : "10.1016/S0006-3207(01)00043-X", "ISBN" : "0006-3207", "ISSN" : "00063207", "abstract" : "This paper reports on the state of knowledge of bryophytes in south-eastern European countries and the level of protection of bryophytes there. The study also suggests actions to be taken in order to reach an acceptable level of bryophyte conservation in this region. The difficulties and peculiarities involved in protection of bryophytes in south-eastern Europe are also discussed, in general and by country. The aim of this study is to encourage bryological investigations in SE Europe and to revive interest in bryophytes and bryophyte protection in this region. ?? 2001 Elsevier Science Ltd. All rights reserved.", "author" : [ { "dropping-particle" : "", "family" : "Sabovljevit", "given" : "Marko", "non-dropping-particle" : "", "parse-names" : false, "suffix" : "" }, { "dropping-particle" : "", "family" : "Ganeva", "given" : "Anna", "non-dropping-particle" : "", "parse-names" : false, "suffix" : "" }, { "dropping-particle" : "", "family" : "Tsakiri", "given" : "Evi", "non-dropping-particle" : "", "parse-names" : false, "suffix" : "" }, { "dropping-particle" : "", "family" : "Stefanut", "given" : "Sorin", "non-dropping-particle" : "", "parse-names" : false, "suffix" : "" } ], "container-title" : "Biological Conservation", "id" : "ITEM-2", "issue" : "1", "issued" : { "date-parts" : [ [ "2001" ] ] }, "page" : "73-84", "title" : "Bryology and bryophyte protection in south-eastern Europe", "type" : "article-journal", "volume" : "101" }, "uris" : [ "http://www.mendeley.com/documents/?uuid=ba4f6e7e-3b27-31ec-b59c-6881c5e16ab7" ] }, { "id" : "ITEM-3", "itemData" : { "author" : [ { "dropping-particle" : "", "family" : "Natcheva", "given" : "Rayna", "non-dropping-particle" : "", "parse-names" : false, "suffix" : "" }, { "dropping-particle" : "", "family" : "Ganeva", "given" : "Anna", "non-dropping-particle" : "", "parse-names" : false, "suffix" : "" }, { "dropping-particle" : "", "family" : "Spiridonov", "given" : "Geko", "non-dropping-particle" : "", "parse-names" : false, "suffix" : "" } ], "container-title" : "Phytologia Balcanica", "id" : "ITEM-3", "issue" : "1", "issued" : { "date-parts" : [ [ "2006" ] ] }, "page" : "55-62", "title" : "Red List of the bryophytes in Bulgaria", "type" : "article-journal", "volume" : "12" }, "uris" : [ "http://www.mendeley.com/documents/?uuid=05b93fec-210e-31c8-b033-3392e034f050" ] }, { "id" : "ITEM-4", "itemData" : { "ISSN" : "1393-6670", "author" : [ { "dropping-particle" : "", "family" : "Hodgetts", "given" : "NG", "non-dropping-particle" : "", "parse-names" : false, "suffix" : "" } ], "container-title" : "Irish Wildlife Manuals", "id" : "ITEM-4", "issue" : "84", "issued" : { "date-parts" : [ [ "2015" ] ] }, "number-of-pages" : "125", "publisher" : "National Parks and Wildlife Service. Ireland.", "title" : "Checklist and country status of European bryophytes \u2013 towards a new Red List for Europe", "type" : "report" }, "uris" : [ "http://www.mendeley.com/documents/?uuid=396d4dfb-a7ea-400f-84f1-296a877a86aa" ] }, { "id" : "ITEM-5", "itemData" : { "ISBN" : "978-5-9703-0345-0", "author" : [ { "dropping-particle" : "", "family" : "Maykop", "given" : "", "non-dropping-particle" : "", "parse-names" : false, "suffix" : "" } ], "edition" : "Second Edi", "editor" : [ { "dropping-particle" : "", "family" : "MAYKOP", "given" : "", "non-dropping-particle" : "", "parse-names" : false, "suffix" : "" } ], "id" : "ITEM-5",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mendeley" : { "formattedCitation" : "(Hallingb\u00e4ck &amp; Hodgetts, 2001; N. Hodgetts, 2015; Maykop, 2012; Natcheva, Ganeva, &amp; Spiridonov, 2006; Sabovljevit, Ganeva, Tsakiri, &amp; Stefanut, 2001)", "plainTextFormattedCitation" : "(Hallingb\u00e4ck &amp; Hodgetts, 2001; N. Hodgetts, 2015; Maykop, 2012; Natcheva, Ganeva, &amp; Spiridonov, 2006; Sabovljevit, Ganeva, Tsakiri, &amp; Stefanut, 2001)", "previouslyFormattedCitation" : "(Hallingb\u00e4ck &amp; Hodgetts, 2001; N. Hodgetts, 2015; Maykop, 2012; Natcheva, Ganeva, &amp; Spiridonov, 2006; Sabovljevit, Ganeva, Tsakiri, &amp; Stefanut, 2001)" }, "properties" : {  }, "schema" : "https://github.com/citation-style-language/schema/raw/master/csl-citation.json" }</w:instrText>
      </w:r>
      <w:r>
        <w:rPr>
          <w:lang w:val="en-US"/>
        </w:rPr>
        <w:fldChar w:fldCharType="separate"/>
      </w:r>
      <w:r>
        <w:rPr>
          <w:lang w:val="en-US"/>
        </w:rPr>
        <w:t xml:space="preserve">(Hallingbäck &amp; Hodgetts, 2001; Hodgetts, 2015; </w:t>
      </w:r>
      <w:r w:rsidR="00E929ED">
        <w:rPr>
          <w:lang w:val="en-US"/>
        </w:rPr>
        <w:t xml:space="preserve">Akatov </w:t>
      </w:r>
      <w:r w:rsidR="00E929ED">
        <w:rPr>
          <w:i/>
          <w:lang w:val="en-US"/>
        </w:rPr>
        <w:t>et al.</w:t>
      </w:r>
      <w:r>
        <w:rPr>
          <w:lang w:val="en-US"/>
        </w:rPr>
        <w:t>, 2012; Natcheva</w:t>
      </w:r>
      <w:r w:rsidR="00E929ED">
        <w:rPr>
          <w:i/>
          <w:lang w:val="en-US"/>
        </w:rPr>
        <w:t xml:space="preserve"> et al.</w:t>
      </w:r>
      <w:r>
        <w:rPr>
          <w:lang w:val="en-US"/>
        </w:rPr>
        <w:t>, 2006; Sabovljevit</w:t>
      </w:r>
      <w:r w:rsidR="00E929ED">
        <w:rPr>
          <w:i/>
          <w:lang w:val="en-US"/>
        </w:rPr>
        <w:t xml:space="preserve"> et al.</w:t>
      </w:r>
      <w:r>
        <w:rPr>
          <w:lang w:val="en-US"/>
        </w:rPr>
        <w:t>, 2001)</w:t>
      </w:r>
      <w:r>
        <w:rPr>
          <w:lang w:val="en-US"/>
        </w:rPr>
        <w:fldChar w:fldCharType="end"/>
      </w:r>
      <w:r>
        <w:rPr>
          <w:lang w:val="en-US"/>
        </w:rPr>
        <w:t>. For example, deforestation and the replacement of natural forests in combination with short forestry rotation cycles causes a general lack of over-mature trees and deadwood. This can reduce species richness and change community composition</w:t>
      </w:r>
      <w:bookmarkStart w:id="1062" w:name="_Hlk498692127"/>
      <w:r>
        <w:rPr>
          <w:lang w:val="en-US"/>
        </w:rPr>
        <w:t xml:space="preserve">. In particular, habitat specialists, such as old-growth forest species, are then replaced by habitat generalists </w:t>
      </w:r>
      <w:r>
        <w:fldChar w:fldCharType="begin" w:fldLock="1"/>
      </w:r>
      <w:r>
        <w:rPr>
          <w:lang w:val="en-US"/>
        </w:rPr>
        <w:instrText>ADDIN CSL_CITATION { "citationItems" : [ { "id" : "ITEM-1", "itemData" : { "DOI" : "10.1111/j.1600-0587.1991.tb00642.x", "ISBN" : "0105-9327", "ISSN" : "01059327", "abstract" : "A comparative study was made of one managed forest regarding the supply of decaying wood on the ground and the occurrence of bryophytes on the wood, especially epixylic specialist. the total substrate surface of wood is larger in the primeval forest. The larger quantity of decaying wood increases the probability of wood occuring in all decay stages. Logs of Populus tremula occured only in the natural forest. An important proportion of wood substrate in the natural forest consisted of logs of large diameter class; the logs were missing from managed forest. \\nFiftyfour bryophyte species were found on decaying wood. They were separated into four different groups. Facultative epiphytes first colonized decaying wood, followed by epixylic specialist and finally by competitive epigeics. Opportunistic generalists showed a more irregular pattern of occurrence. The bryophyte flora of decaying wood was most species rich in the natural forest. Sixteen epixylic specialist occured here, several considered to be threatened by forest management while only 5 of these species occurred in the managed forest.\\nThe higher frequency of epixylic specialist in the natural forest is related to the greater frequency of favourable habitats, specifically: logs of large diameter, decayed wood, Populus tremula and (to a lesser extenct) Picea abies.", "author" : [ { "dropping-particle" : "", "family" : "Andersson", "given" : "L I", "non-dropping-particle" : "", "parse-names" : false, "suffix" : "" }, { "dropping-particle" : "", "family" : "Hytteborn", "given" : "H", "non-dropping-particle" : "", "parse-names" : false, "suffix" : "" } ], "container-title" : "Holarctic Ecology", "id" : "ITEM-1", "issue" : "1987", "issued" : { "date-parts" : [ [ "1991", "4" ] ] }, "page" : "121-130", "publisher" : "Blackwell Publishing Ltd", "title" : "Bryophytes and decaying wood - a comparison between managed and natural forest", "type" : "article-journal", "volume" : "14" }, "uris" : [ "http://www.mendeley.com/documents/?uuid=98b33794-005f-39e3-a256-3b91d77ef163" ] }, { "id" : "ITEM-2", "itemData" : { "DOI" : "10.1016/0006-3207(92)90594-D", "ISBN" : "0006-3207", "ISSN" : "00063207", "abstract" : "The Nature Conservancy Council (NCC) was (up until April 1991) the statutory agency for the conservation of nature in Great Britain. The main functions of this organisation are explained. The NCC appointed a specialist in lower plants in 1988 whose remit was to produce guidelines for the establishment of Sites of Special Scientific Interest (SSSIs) on cryptogamic grounds, as well as giving more general advice to Regional staff on site selection and management. The proposed guidelines use a scoring system which takes account of rarity, Atlantic communities and other factors in order to determine how valuable a site is for bryophytes (and other cryptogams). Other measures contributing towards bryophyte conservation include the production of Red Data Lists, giving special protection to certain species, and survey, monitoring, and occasionally transplantation, of very rare species. The lower plant specialist post has now been transferred to the Joint Nature Conservation Committee (JNCC). ?? 1992.", "author" : [ { "dropping-particle" : "", "family" : "Hodgetts", "given" : "N. G.", "non-dropping-particle" : "", "parse-names" : false, "suffix" : "" } ], "container-title" : "Biological Conservation", "id" : "ITEM-2", "issue" : "2-3", "issued" : { "date-parts" : [ [ "1992" ] ] }, "page" : "259-264", "publisher" : "Elsevier", "title" : "Measures to protect bryophytes in Great Britain", "type" : "article-journal", "volume" : "59" }, "uris" : [ "http://www.mendeley.com/documents/?uuid=c44519ff-214c-4159-84d1-a19acadeb43a" ] }, { "id" : "ITEM-3", "itemData" : { "abstract" : "lichens as indicators of ancient woodlands (RIEC, NIEC), bryophytes not yet very useful for that purpose", "author" : [ { "dropping-particle" : "", "family" : "Rose", "given" : "F", "non-dropping-particle" : "", "parse-names" : false, "suffix" : "" } ], "container-title" : "Bryophytes and lichens in a changing environment", "editor" : [ { "dropping-particle" : "", "family" : "Bates, J.W., Farmer", "given" : "A.", "non-dropping-particle" : "", "parse-names" : false, "suffix" : "" } ], "id" : "ITEM-3", "issued" : { "date-parts" : [ [ "1992" ] ] }, "page" : "211-233", "publisher" : "Clarendon Press", "publisher-place" : "Oxford", "title" : "Temperate forest management: its effect on bryophyte and lichen floras and habitats", "type" : "chapter" }, "uris" : [ "http://www.mendeley.com/documents/?uuid=66b84cde-89b0-3807-9865-29bba94d250f" ] }, { "id" : "ITEM-4",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4",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id" : "ITEM-5", "itemData" : { "DOI" : "10.1016/S0006-3207(01)00043-X", "ISBN" : "0006-3207", "ISSN" : "00063207", "abstract" : "This paper reports on the state of knowledge of bryophytes in south-eastern European countries and the level of protection of bryophytes there. The study also suggests actions to be taken in order to reach an acceptable level of bryophyte conservation in this region. The difficulties and peculiarities involved in protection of bryophytes in south-eastern Europe are also discussed, in general and by country. The aim of this study is to encourage bryological investigations in SE Europe and to revive interest in bryophytes and bryophyte protection in this region. ?? 2001 Elsevier Science Ltd. All rights reserved.", "author" : [ { "dropping-particle" : "", "family" : "Sabovljevit", "given" : "Marko", "non-dropping-particle" : "", "parse-names" : false, "suffix" : "" }, { "dropping-particle" : "", "family" : "Ganeva", "given" : "Anna", "non-dropping-particle" : "", "parse-names" : false, "suffix" : "" }, { "dropping-particle" : "", "family" : "Tsakiri", "given" : "Evi", "non-dropping-particle" : "", "parse-names" : false, "suffix" : "" }, { "dropping-particle" : "", "family" : "Stefanut", "given" : "Sorin", "non-dropping-particle" : "", "parse-names" : false, "suffix" : "" } ], "container-title" : "Biological Conservation", "id" : "ITEM-5", "issue" : "1", "issued" : { "date-parts" : [ [ "2001" ] ] }, "page" : "73-84", "title" : "Bryology and bryophyte protection in south-eastern Europe", "type" : "article-journal", "volume" : "101" }, "uris" : [ "http://www.mendeley.com/documents/?uuid=ba4f6e7e-3b27-31ec-b59c-6881c5e16ab7" ] }, { "id" : "ITEM-6", "itemData" : { "DOI" : "10.1111/j.0906-7590.2004.03890.x", "ISBN" : "0906-7590", "ISSN" : "09067590", "abstract" : "Although forest stands represent 47% of the total land area in Europe, alterations to the forest habitat through logging and plantation of exotic trees has led to significant changes in forest biocenoses. Due to their peculiar biology and life history, epiphytic bryophytes, which include a number of species of high conservation value, are especially concerned. Ordinal logit regression was used to test whether trends in diversity and abundance of obligate epiphytic bryophytes are explained by forest cover and spruce plantation and determine specific optima and degree of reliance to these factors at the landscape scale. Spruce plantations had a negative impact on both species diversity and abundance. Although large forest patches were important for a set of species exclusively or more frequently occurring under the forest cover, the abundance of a number of species previously identified as woodland bryophytes decreased or was uncorrelated with increasing forest cover. Furthermore, the species pool adapted to edge-related abiotic conditions was important. The global epiphytic diversity did consequently not decrease with decreasing forest cover at the landscape scale. If large forest patches are important for the conservation of a set of species exclusively or more frequently occurring under the forest cover, the conservation of epiphytic bryophytes thus also involves the conservation of pioneer trees in open landscapes. A series of management measures, which may help maximize the species diversity and probability of occurrence of key-species of high conservation interest, are proposed.", "author" : [ { "dropping-particle" : "", "family" : "Vanderpoorten", "given" : "Alain", "non-dropping-particle" : "", "parse-names" : false, "suffix" : "" }, { "dropping-particle" : "", "family" : "Engels", "given" : "Patrick", "non-dropping-particle" : "", "parse-names" : false, "suffix" : "" }, { "dropping-particle" : "", "family" : "Sotiaux", "given" : "Andr\u00e9", "non-dropping-particle" : "", "parse-names" : false, "suffix" : "" } ], "container-title" : "Ecography", "id" : "ITEM-6", "issue" : "5", "issued" : { "date-parts" : [ [ "2004", "10" ] ] }, "page" : "567-576", "publisher" : "Munksgaard International Publishers", "title" : "Trends in diversity and abundance of obligate epiphytic bryophytes in a highly managed landscape", "type" : "article-journal", "volume" : "27" }, "uris" : [ "http://www.mendeley.com/documents/?uuid=c65e1d75-1727-346f-b307-15661aaf0c48" ] }, { "id" : "ITEM-7", "itemData" : { "DOI" : "10.1016/j.biocon.2007.06.004", "abstract" : "This study aimed at comparing the composition, the structure and the organisation of corticolous bryophyte assemblages (recorded within a 400m2 plot) between three silvicultural managements widely conducted in Europe: Even-Aged pure beech Forest (EAF), Coppice With Standards system (CWS) and Selective Cutting systems (SC). The stands used for the study were located in two neighbouring regions of northern France. Comparisons were performed using a functional approach based on species\u2019 ecological requirements and life traits combined with multivariate analyses. Along the silvicultural cycle of the EAF, stand age and canopy opening were the main ecological factors influencing corticolous bryophyte assemblages. Old stands with a low canopy cover contained all the functional groups, with a preponderance of late successional and obligatory shade species. The regeneration stage appeared to be an outlier because of its lowest species richness. Although the same functional groups occurred in CWS and SC as in EAF, the bryophyte assemblages shared compositional and structural characteristics similar to those of EAF early and middle successional stages. This indicates that successional processes are not maintained by these management types and that the latter do not seem to favour late successional-obligatory shade species. EAF successional stages, CWS and SC did not exhibit differences in the relative species richness (i.e. the ratio between the number of species within the 400m2 plot (SR) and the richness of the local species pool) except for EAF regeneration stands. The results are used to propose practical ecological background information for the elaboration of forest management policies.", "author" : [ { "dropping-particle" : "", "family" : "Bardat", "given" : "Jacques", "non-dropping-particle" : "", "parse-names" : false, "suffix" : "" }, { "dropping-particle" : "", "family" : "Aubert", "given" : "Micha\u00ebl", "non-dropping-particle" : "", "parse-names" : false, "suffix" : "" } ], "container-title" : "Biological Conservation", "id" : "ITEM-7", "issue" : "1", "issued" : { "date-parts" : [ [ "2007" ] ] }, "page" : "47-66", "title" : "Impact of forest management on the diversity of corticolous bryophyte assemblages in temperate forests", "type" : "article-journal", "volume" : "139" }, "uris" : [ "http://www.mendeley.com/documents/?uuid=4ce595fa-cc84-381c-9f53-713d45659bbe" ] }, { "id" : "ITEM-8", "itemData" : { "DOI" : "10.1016/j.foreco.2010.06.011", "abstract" : "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u2013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u2013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author" : [ { "dropping-particle" : "", "family" : "Felton", "given" : "Adam", "non-dropping-particle" : "", "parse-names" : false, "suffix" : "" }, { "dropping-particle" : "", "family" : "Lindbladh", "given" : "Matts", "non-dropping-particle" : "", "parse-names" : false, "suffix" : "" }, { "dropping-particle" : "", "family" : "Brunet", "given" : "J\u00f6rg", "non-dropping-particle" : "", "parse-names" : false, "suffix" : "" }, { "dropping-particle" : "", "family" : "Fritz", "given" : "\u00d6rjan", "non-dropping-particle" : "", "parse-names" : false, "suffix" : "" } ], "container-title" : "Forest Ecology and Management", "id" : "ITEM-8", "issue" : "6", "issued" : { "date-parts" : [ [ "2010" ] ] }, "page" : "939-947", "title" : "Replacing coniferous monocultures with mixed-species production stands: An assessment of the potential benefits for forest biodiversity in northern Europe", "type" : "article-journal", "volume" : "260" }, "uris" : [ "http://www.mendeley.com/documents/?uuid=b37c5c2b-a8b8-3a2e-b6f9-f62d6b31b4e6" ] }, { "id" : "ITEM-9", "itemData" : { "DOI" : "10.1111/j.1523-1739.2009.01399.x", "ISBN" : "0888-8892", "ISSN" : "08888892", "PMID" : "20121845", "abstract" : "Past and present pressures on forest resources have led to a drastic decrease in the surface area of unmanaged forests in Europe. Changes in forest structure, composition, and dynamics inevitably lead to changes in the biodiversity of forest-dwelling species. The possible biodiversity gains and losses due to forest management (i.e., anthropogenic pressures related to direct forest resource use), however, have never been assessed at a pan-European scale. We used meta-analysis to review 49 published papers containing 120 individual comparisons of species richness between unmanaged and managed forests throughout Europe. We explored the response of different taxonomic groups and the variability of their response with respect to time since abandonment and intensity of forest management. Species richness was slightly higher in unmanaged than in managed forests. Species dependent on forest cover continuity, deadwood, and large trees (bryophytes, lichens, fungi, saproxylic beetles) and carabids were negatively affected by forest management. In contrast, vascular plant species were favored. The response for birds was heterogeneous and probably depended more on factors such as landscape patterns. The global difference in species richness between unmanaged and managed forests increased with time since abandonment and indicated a gradual recovery of biodiversity. Clearcut forests in which the composition of tree species changed had the strongest effect on species richness, but the effects of different types of management on taxa could not be assessed in a robust way because of low numbers of replications in the management-intensity classes. Our results show that some taxa are more affected by forestry than others, but there is a need for research into poorly studied species groups in Europe and in particular locations. Our meta-analysis supports the need for a coordinated European research network to study and monitor the biodiversity of different taxa in managed and unmanaged forests.", "author" : [ { "dropping-particle" : "", "family" : "Paillet", "given" : "Yoan", "non-dropping-particle" : "", "parse-names" : false, "suffix" : "" }, { "dropping-particle" : "", "family" : "Berg\u00e8s", "given" : "Laurent", "non-dropping-particle" : "", "parse-names" : false, "suffix" : "" }, { "dropping-particle" : "", "family" : "Hj\u00c4lt\u00e9n", "given" : "Joakim", "non-dropping-particle" : "", "parse-names" : false, "suffix" : "" }, { "dropping-particle" : "", "family" : "\u00d3dor", "given" : "P\u00e9ter", "non-dropping-particle" : "", "parse-names" : false, "suffix" : "" }, { "dropping-particle" : "", "family" : "Avon", "given" : "Catherine", "non-dropping-particle" : "", "parse-names" : false, "suffix" : "" }, { "dropping-particle" : "", "family" : "Bernhardt-R\u00f6mermann", "given" : "Markus", "non-dropping-particle" : "", "parse-names" : false, "suffix" : "" }, { "dropping-particle" : "", "family" : "Bijlsma", "given" : "Rienk Jan", "non-dropping-particle" : "", "parse-names" : false, "suffix" : "" }, { "dropping-particle" : "", "family" : "Bruyn", "given" : "Luc", "non-dropping-particle" : "De", "parse-names" : false, "suffix" : "" }, { "dropping-particle" : "", "family" : "Fuhr", "given" : "Marc", "non-dropping-particle" : "", "parse-names" : false, "suffix" : "" }, { "dropping-particle" : "", "family" : "Grandin", "given" : "Ulf", "non-dropping-particle" : "", "parse-names" : false, "suffix" : "" }, { "dropping-particle" : "", "family" : "Kanka", "given" : "Robert", "non-dropping-particle" : "", "parse-names" : false, "suffix" : "" }, { "dropping-particle" : "", "family" : "Lundin", "given" : "Lars", "non-dropping-particle" : "", "parse-names" : false, "suffix" : "" }, { "dropping-particle" : "", "family" : "Luque", "given" : "Sandra", "non-dropping-particle" : "", "parse-names" : false, "suffix" : "" }, { "dropping-particle" : "", "family" : "Magura", "given" : "Tibor", "non-dropping-particle" : "", "parse-names" : false, "suffix" : "" }, { "dropping-particle" : "", "family" : "Matesanz", "given" : "Silvia", "non-dropping-particle" : "", "parse-names" : false, "suffix" : "" }, { "dropping-particle" : "", "family" : "M\u00e9sz\u00e1ros", "given" : "Ilona", "non-dropping-particle" : "", "parse-names" : false, "suffix" : "" }, { "dropping-particle" : "", "family" : "Sebasti\u00c0", "given" : "M. Teresa", "non-dropping-particle" : "", "parse-names" : false, "suffix" : "" }, { "dropping-particle" : "", "family" : "Schmidt", "given" : "Wolfgang", "non-dropping-particle" : "", "parse-names" : false, "suffix" : "" }, { "dropping-particle" : "", "family" : "Standov\u00e1r", "given" : "Tibor", "non-dropping-particle" : "", "parse-names" : false, "suffix" : "" }, { "dropping-particle" : "", "family" : "T\u00d3thm\u00e9r\u00e9sz", "given" : "B\u00e9la", "non-dropping-particle" : "", "parse-names" : false, "suffix" : "" }, { "dropping-particle" : "", "family" : "Uotila", "given" : "Anneli", "non-dropping-particle" : "", "parse-names" : false, "suffix" : "" }, { "dropping-particle" : "", "family" : "Valladares", "given" : "Fernando", "non-dropping-particle" : "", "parse-names" : false, "suffix" : "" }, { "dropping-particle" : "", "family" : "Vellak", "given" : "Kai", "non-dropping-particle" : "", "parse-names" : false, "suffix" : "" }, { "dropping-particle" : "", "family" : "Virtanen", "given" : "Risto", "non-dropping-particle" : "", "parse-names" : false, "suffix" : "" } ], "container-title" : "Conservation Biology", "id" : "ITEM-9", "issue" : "1", "issued" : { "date-parts" : [ [ "2010", "2" ] ] }, "page" : "101-112", "publisher" : "Blackwell Publishing Inc", "title" : "Biodiversity differences between managed and unmanaged forests: Meta-analysis of species richness in Europe", "type" : "article-journal", "volume" : "24" }, "uris" : [ "http://www.mendeley.com/documents/?uuid=efa2b741-6ab0-4a6c-b6ae-347664289a8f" ] }, { "id" : "ITEM-10", "itemData" : { "DOI" : "10.1007/s10531-011-0192-z", "ISBN" : "0960-3115", "ISSN" : "09603115", "abstract" : "Forest patches with high biological value are protected as woodland key habitats (WKH), which are identified by the presence of forest structures and indicator species. However, management for conservation needs to consider also managed forests as habitats for species. In this respect, there is a need to set quantitative targets for species and structures at different landscape scales. Due to non-intensive methods of forest management used prior to 1940 in Latvia, it might be expected that large areas of forest have developed structures that can support many species characteristic of natural forests. The aim of the study was to create a model that best described the richness of bryophyte species that are characteristic of natural forests, using forest structures as explanatory factors. The structures and bryophyte communities on living trees and coarse woody debris (CWD) were described in plots along transects blindly placed in areas dominated by State forests under commercial management. Explanatory variables related to tree species composition and tree size explained 54% of the variation in WKH indicator species richness on living trees. The best explanatory factors were maximum diameter of deciduous tree species and CWD. Low richness of total bryophyte and indicator species was found on dead wood, and the amount of variation in bryophyte species richness on CWD explained by explanatory variables was low. The study indicates the importance of deciduous tree substrate in managed forests in maintaining the spatial continuity of epiphytic species diversity. However, the forests in the managed forest landscape did not support high diversity of epixylic species, even in the WKHs, due to low diversity of suitable dead wood substrate. \u00c2pyright 2011 Springer Science+Business Media B.V.", "author" : [ { "dropping-particle" : "", "family" : "Mad\u017eule", "given" : "Linda", "non-dropping-particle" : "", "parse-names" : false, "suffix" : "" }, { "dropping-particle" : "", "family" : "Brumelis", "given" : "Guntis", "non-dropping-particle" : "", "parse-names" : false, "suffix" : "" }, { "dropping-particle" : "", "family" : "Tjarve", "given" : "Didzis", "non-dropping-particle" : "", "parse-names" : false, "suffix" : "" } ], "container-title" : "Biodiversity and Conservation", "id" : "ITEM-10", "issue" : "2", "issued" : { "date-parts" : [ [ "2012", "2", "16" ] ] }, "page" : "437-450", "publisher" : "Springer Netherlands", "title" : "Structures determining bryophyte species richness in a managed forest landscape in boreo-nemoral Europe", "type" : "article-journal", "volume" : "21" }, "uris" : [ "http://www.mendeley.com/documents/?uuid=47b509fc-7669-47d1-a775-237c8f1144b3" ] }, { "id" : "ITEM-11", "itemData" : { "DOI" : "10.1016/j.biocon.2012.06.022", "ISSN" : "00063207", "abstract" : "The bryodiversity of nine Spanish Fagus sylvatica forests of four different phytosociological associations was re-studied nearly 30. years after initial sampling. Species richness and composition, Jaccard and S\u00f8rensen similarity indexes, and Ellenberg indicator values (E.i.v.) for temperature, nitrogen, light and pH were compared between the two periods of time. Changes were also studied for groups -mosses and liverworts- and habitats -epigeic, epiphytic and epilithic species. Species richness values have not significantly changed in most of the forests, but composition has done, resulting in low similarity values over time. Liverworts and epiphytes were the least sensitive groups to changes. E.i.v. changes showed general trends towards warmer and more nitrophilous, shady and acidic conditions, changes being more consistent in woods located near the limit of survival of beech. The increase in temperature revealed by the E.i.v. has been corroborated with meteorological data. Changes in light conditions under the canopy could be attributed mainly to changes in forestry management. All the forests studied showed a great turnover of species, even though they have different legal protection levels. To our knowledge, all this means that: (a) changes observed in bryodiversity are the consequence of the combination of natural and anthropogenic factors occurring at different scales, (b) the protection of areas or habitats does not prevent them from changing and (c) E.i.v. are a useful tool to detect even subtle changes in protected areas. Protection is not enough; we must have better understanding of ecosystem dynamics in order to establish appropriate conservation policies. \u00a9 2012 Elsevier Ltd.", "author" : [ { "dropping-particle" : "", "family" : "Delgado", "given" : "Ver\u00f3nica", "non-dropping-particle" : "", "parse-names" : false, "suffix" : "" }, { "dropping-particle" : "", "family" : "Ederra", "given" : "Alicia", "non-dropping-particle" : "", "parse-names" : false, "suffix" : "" } ], "container-title" : "Biological Conservation", "id" : "ITEM-11", "issued" : { "date-parts" : [ [ "2013" ] ] }, "page" : "99-107", "title" : "Long-term changes (1982-2010) in the bryodiversity of Spanish beech forests assessed by means of Ellenberg indicator values of temperature, nitrogen, light and pH", "type" : "article-journal", "volume" : "157" }, "uris" : [ "http://www.mendeley.com/documents/?uuid=25741a2c-e313-43cf-ac2e-bfa35d084748" ] }, { "id" : "ITEM-12", "itemData" : { "DOI" : "10.1111/jbi.12388", "ISBN" : "0305-0270", "ISSN" : "13652699", "abstract" : "Aim: Fungi are drivers of wood decay in forested ecosystem, while bryophytes use dead wood as a platform for their autotrophic lifestyle. We tested the hypothesis that fungal communities on beech logs are mainly structured by substrate quality, while bryophyte communities are structured by climatic gradients. In addition, we tested whether community structure in both organism groups is altered along a gradient from nearly pristine forest to forests heavily affected by management and human disturbance in the past. Location: Europe. Methods: We surveyed 1207 fallen beech logs in 26 of the best-preserved forest stands across six European countries, representing a gradient in overall naturalness of the forest landscape. Recorded species were classified into ecological guilds. Indirect ordination and variation partitioning was used to analyse the relationship between species composition and environmental variables, recorded at log or site level. Results: In total, 10,367 bryophyte and 15,575 fungal records were made, representing 157 and 272 species, respectively. Fungal communities were more clearly structured by substrate quality than were bryophyte communities. In both groups a distinct turnover in species composition was evident along a longitudinal gradient from Central to Western Europe. Fungi specialized in trunk rot and specialized epixylic bryophytes were scarcely represented in Atlantic regions, and partly replaced by species belonging to less specialized guilds. Variables related to climate and forest conditions were confounded along this main geographical gradient in community composition. Main conclusions: We found that bryophyte and fungal communities co-occurring on fallen beech logs in European beech forest reserves differed in their responses to biogeographical drivers and local-scale habitat filters. Both groups responded to major gradients in climate and forest conditions, but the loss of specialist guilds in degraded forest landscapes points to a functionally important effect of forest landscape degradation at the European continental scale. \u00a9 2014 John Wiley &amp; Sons Ltd.", "author" : [ { "dropping-particle" : "", "family" : "Heilmann-Clausen", "given" : "Jacob", "non-dropping-particle" : "", "parse-names" : false, "suffix" : "" }, { "dropping-particle" : "", "family" : "Aude", "given" : "Erik", "non-dropping-particle" : "", "parse-names" : false, "suffix" : "" }, { "dropping-particle" : "", "family" : "Dort", "given" : "Klaas", "non-dropping-particle" : "van", "parse-names" : false, "suffix" : "" }, { "dropping-particle" : "", "family" : "Christensen", "given" : "Morten", "non-dropping-particle" : "", "parse-names" : false, "suffix" : "" }, { "dropping-particle" : "", "family" : "Piltaver", "given" : "Andrej", "non-dropping-particle" : "", "parse-names" : false, "suffix" : "" }, { "dropping-particle" : "", "family" : "Veerkamp", "given" : "Mirjam", "non-dropping-particle" : "", "parse-names" : false, "suffix" : "" }, { "dropping-particle" : "", "family" : "Walleyn", "given" : "Ruben", "non-dropping-particle" : "", "parse-names" : false, "suffix" : "" }, { "dropping-particle" : "", "family" : "Siller", "given" : "Ir\u00e9n", "non-dropping-particle" : "", "parse-names" : false, "suffix" : "" }, { "dropping-particle" : "", "family" : "Standov\u00e1r", "given" : "Tibor", "non-dropping-particle" : "", "parse-names" : false, "suffix" : "" }, { "dropping-particle" : "", "family" : "\u00d2dor", "given" : "P\u00e9ter", "non-dropping-particle" : "", "parse-names" : false, "suffix" : "" } ], "container-title" : "Journal of Biogeography", "editor" : [ { "dropping-particle" : "", "family" : "Linder", "given" : "Peter", "non-dropping-particle" : "", "parse-names" : false, "suffix" : "" } ], "id" : "ITEM-12", "issue" : "12", "issued" : { "date-parts" : [ [ "2014", "12" ] ] }, "page" : "2269-2282", "title" : "Communities of wood-inhabiting bryophytes and fungi on dead beech logs in Europe - reflecting substrate quality or shaped by climate and forest conditions?", "type" : "article-journal", "volume" : "41" }, "uris" : [ "http://www.mendeley.com/documents/?uuid=d059ef20-2a67-45d4-b855-7963eac17b36" ] }, { "id" : "ITEM-13", "itemData" : { "DOI" : "10.1016/j.ecolind.2015.05.015", "ISSN" : "1470160X", "abstract" : "Changes in temperate forest ecosystems resulting from a long history of forest exploitation may severely impact current cryptogam diversity. We documented the distribution of cryptogams in representative forest types between 200 and 1000m a.s.l. in central Europe, in managed and unmanaged stands. This survey included one-time inventories of lichens and bryophytes, 2 years of regular monitoring of macrofungi, and a detailed description of forest structure (live trees and dead woody debris) in 96 sampling plots (2500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cm and unit volume &gt;1m3) was not replaced by total dead wood volume, even though it was relatively high (&gt;40m3ha\u2212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ontinui\u2026", "author" : [ { "dropping-particle" : "", "family" : "Hofmeister", "given" : "Je\u0148\u00fdk", "non-dropping-particle" : "", "parse-names" : false, "suffix" : "" }, { "dropping-particle" : "", "family" : "Ho\u0161ek", "given" : "Jan", "non-dropping-particle" : "", "parse-names" : false, "suffix" : "" }, { "dropping-particle" : "", "family" : "Brabec", "given" : "Marek", "non-dropping-particle" : "", "parse-names" : false, "suffix" : "" }, { "dropping-particle" : "", "family" : "Dvo\u0159\u00e1k", "given" : "Daniel", "non-dropping-particle" : "", "parse-names" : false, "suffix" : "" }, { "dropping-particle" : "", "family" : "Beran", "given" : "Miroslav", "non-dropping-particle" : "", "parse-names" : false, "suffix" : "" }, { "dropping-particle" : "", "family" : "Deckerov\u00e1", "given" : "Helena", "non-dropping-particle" : "", "parse-names" : false, "suffix" : "" }, { "dropping-particle" : "", "family" : "Burel", "given" : "Ji\u0159\u00ed", "non-dropping-particle" : "", "parse-names" : false, "suffix" : "" }, { "dropping-particle" : "", "family" : "K\u0159\u00ed\u017e", "given" : "Martin", "non-dropping-particle" : "", "parse-names" : false, "suffix" : "" }, { "dropping-particle" : "", "family" : "Borovi\u010dka", "given" : "Jan", "non-dropping-particle" : "", "parse-names" : false, "suffix" : "" }, { "dropping-particle" : "", "family" : "B\u011b\u0165\u00e1k", "given" : "Jan", "non-dropping-particle" : "", "parse-names" : false, "suffix" : "" }, { "dropping-particle" : "", "family" : "Va\u0161utov\u00e1", "given" : "Martina", "non-dropping-particle" : "", "parse-names" : false, "suffix" : "" }, { "dropping-particle" : "", "family" : "Mal\u00ed\u010dek", "given" : "Ji\u0159\u00ed", "non-dropping-particle" : "", "parse-names" : false, "suffix" : "" }, { "dropping-particle" : "", "family" : "Palice", "given" : "Zden\u011bk", "non-dropping-particle" : "", "parse-names" : false, "suffix" : "" }, { "dropping-particle" : "", "family" : "Syrov\u00e1tkov\u00e1", "given" : "Lada", "non-dropping-particle" : "", "parse-names" : false, "suffix" : "" }, { "dropping-particle" : "", "family" : "Steinov\u00e1", "given" : "Jana", "non-dropping-particle" : "", "parse-names" : false, "suffix" : "" }, { "dropping-particle" : "", "family" : "\u010cernajov\u00e1", "given" : "Ivana", "non-dropping-particle" : "", "parse-names" : false, "suffix" : "" }, { "dropping-particle" : "", "family" : "Hol\u00e1", "given" : "Eva", "non-dropping-particle" : "", "parse-names" : false, "suffix" : "" }, { "dropping-particle" : "", "family" : "Novoz\u00e1msk\u00e1", "given" : "Eva", "non-dropping-particle" : "", "parse-names" : false, "suffix" : "" }, { "dropping-particle" : "", "family" : "\u010c\u00ed\u017eek", "given" : "Ladislav", "non-dropping-particle" : "", "parse-names" : false, "suffix" : "" }, { "dropping-particle" : "", "family" : "Iarema", "given" : "Viktor", "non-dropping-particle" : "", "parse-names" : false, "suffix" : "" }, { "dropping-particle" : "", "family" : "Baltaziuk", "given" : "Kateryna", "non-dropping-particle" : "", "parse-names" : false, "suffix" : "" }, { "dropping-particle" : "", "family" : "Svoboda", "given" : "Tom\u00e1\u0161", "non-dropping-particle" : "", "parse-names" : false, "suffix" : "" } ], "container-title" : "Ecological Indicators", "id" : "ITEM-13", "issued" : { "date-parts" : [ [ "2015" ] ] }, "page" : "497-504", "title" : "Value of old forest attributes related to cryptogam species richness in temperate forests: A quantitative assessment", "type" : "article-journal", "volume" : "57" }, "uris" : [ "http://www.mendeley.com/documents/?uuid=fda2c471-5d1b-36d1-8e21-6d1fb5df0f02" ] }, { "id" : "ITEM-14", "itemData" : { "DOI" : "10.1127/nova", "ISSN" : "00295035", "author" : [ { "dropping-particle" : "", "family" : "Ruas", "given" : "Sara", "non-dropping-particle" : "", "parse-names" : false, "suffix" : "" }, { "dropping-particle" : "", "family" : "Bergamini", "given" : "Ariel", "non-dropping-particle" : "", "parse-names" : false, "suffix" : "" }, { "dropping-particle" : "", "family" : "Carvalho", "given" : "Palmira", "non-dropping-particle" : "", "parse-names" : false, "suffix" : "" }, { "dropping-particle" : "", "family" : "Fontinha", "given" : "Susana", "non-dropping-particle" : "", "parse-names" : false, "suffix" : "" }, { "dropping-particle" : "", "family" : "Sim-sim", "given" : "Manuela", "non-dropping-particle" : "", "parse-names" : false, "suffix" : "" } ], "container-title" : "Nova Hedwigia", "id" : "ITEM-14", "issue" : "3", "issued" : { "date-parts" : [ [ "2015", "5", "1" ] ] }, "page" : "439-460", "publisher" : "Schweizerbart'sche Verlagsbuchhandlung", "title" : "The community structure of bryophytes and macrolichens in Madeira's natural forest: the effects of environmental variables and relations to old-growth forests", "type" : "article-journal", "volume" : "100" }, "uris" : [ "http://www.mendeley.com/documents/?uuid=274dbab4-4be3-3578-b90e-4389dccb6996" ] }, { "id" : "ITEM-15", "itemData" : { "ISBN" : "978-5-9703-0345-0", "author" : [ { "dropping-particle" : "", "family" : "Maykop", "given" : "", "non-dropping-particle" : "", "parse-names" : false, "suffix" : "" } ], "edition" : "Second Edi", "editor" : [ { "dropping-particle" : "", "family" : "MAYKOP", "given" : "", "non-dropping-particle" : "", "parse-names" : false, "suffix" : "" } ], "id" : "ITEM-15",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mendeley" : { "formattedCitation" : "(Andersson &amp; Hytteborn, 1991; Bardat &amp; Aubert, 2007; Delgado &amp; Ederra, 2013; Felton, Lindbladh, Brunet, &amp; Fritz, 2010; Hallingb\u00e4ck &amp; Hodgetts, 2001; Heilmann-Clausen et al., 2014; N. G. Hodgetts, 1992; Hofmeister et al., 2015; Mad\u017eule, Brumelis, &amp; Tjarve, 2012; Maykop, 2012; Paillet et al., 2010; Rose, 1992; Ruas, Bergamini, Carvalho, Fontinha, &amp; Sim-sim, 2015; Sabovljevit et al., 2001; Vanderpoorten, Engels, &amp; Sotiaux, 2004)", "manualFormatting" : "( Bardat &amp; Aubert, 2007; Hallingb\u00e4ck &amp; Hodgetts, 2001; Hofmeister et al., 2015; Paillet et al., 2010; Sabovljevit, Ganeva, Tsakiri, &amp; Stefanut, 2001; Vanderpoorten, Engels, &amp; Sotiaux, 2004)", "plainTextFormattedCitation" : "(Andersson &amp; Hytteborn, 1991; Bardat &amp; Aubert, 2007; Delgado &amp; Ederra, 2013; Felton, Lindbladh, Brunet, &amp; Fritz, 2010; Hallingb\u00e4ck &amp; Hodgetts, 2001; Heilmann-Clausen et al., 2014; N. G. Hodgetts, 1992; Hofmeister et al., 2015; Mad\u017eule, Brumelis, &amp; Tjarve, 2012; Maykop, 2012; Paillet et al., 2010; Rose, 1992; Ruas, Bergamini, Carvalho, Fontinha, &amp; Sim-sim, 2015; Sabovljevit et al., 2001; Vanderpoorten, Engels, &amp; Sotiaux, 2004)", "previouslyFormattedCitation" : "(Andersson &amp; Hytteborn, 1991; Bardat &amp; Aubert, 2007; Delgado &amp; Ederra, 2013; Felton, Lindbladh, Brunet, &amp; Fritz, 2010; Hallingb\u00e4ck &amp; Hodgetts, 2001; Heilmann-Clausen et al., 2014; N. G. Hodgetts, 1992; Hofmeister et al., 2015; Mad\u017eule, Brumelis, &amp; Tjarve, 2012; Maykop, 2012; Paillet et al., 2010; Rose, 1992; Ruas, Bergamini, Carvalho, Fontinha, &amp; Sim-sim, 2015; Sabovljevit et al., 2001; Vanderpoorten, Engels, &amp; Sotiaux, 2004)" }, "properties" : {  }, "schema" : "https://github.com/citation-style-language/schema/raw/master/csl-citation.json" }</w:instrText>
      </w:r>
      <w:r>
        <w:fldChar w:fldCharType="separate"/>
      </w:r>
      <w:r w:rsidRPr="002B581D">
        <w:rPr>
          <w:lang w:val="en-US"/>
        </w:rPr>
        <w:t>(Bardat &amp; Aubert, 2007; Hallingbäck &amp; Hodgetts, 2001;</w:t>
      </w:r>
      <w:r>
        <w:rPr>
          <w:lang w:val="en-US"/>
        </w:rPr>
        <w:t xml:space="preserve"> </w:t>
      </w:r>
      <w:r w:rsidRPr="002B581D">
        <w:rPr>
          <w:lang w:val="en-US"/>
        </w:rPr>
        <w:t xml:space="preserve">Hofmeister </w:t>
      </w:r>
      <w:r w:rsidR="00301BD0" w:rsidRPr="00301BD0">
        <w:rPr>
          <w:i/>
          <w:lang w:val="en-US"/>
        </w:rPr>
        <w:t>et al.</w:t>
      </w:r>
      <w:r w:rsidRPr="002B581D">
        <w:rPr>
          <w:lang w:val="en-US"/>
        </w:rPr>
        <w:t xml:space="preserve">, 2015; Paillet </w:t>
      </w:r>
      <w:r w:rsidR="00301BD0" w:rsidRPr="00301BD0">
        <w:rPr>
          <w:i/>
          <w:lang w:val="en-US"/>
        </w:rPr>
        <w:t>et al.</w:t>
      </w:r>
      <w:r w:rsidRPr="002B581D">
        <w:rPr>
          <w:lang w:val="en-US"/>
        </w:rPr>
        <w:t>, 2010; Sabovljevit</w:t>
      </w:r>
      <w:r w:rsidR="00E929ED">
        <w:rPr>
          <w:i/>
          <w:lang w:val="en-US"/>
        </w:rPr>
        <w:t xml:space="preserve"> et al.</w:t>
      </w:r>
      <w:r w:rsidRPr="002B581D">
        <w:rPr>
          <w:lang w:val="en-US"/>
        </w:rPr>
        <w:t>, 2001; Vanderpoorten</w:t>
      </w:r>
      <w:r w:rsidR="00E929ED">
        <w:rPr>
          <w:i/>
          <w:lang w:val="en-US"/>
        </w:rPr>
        <w:t xml:space="preserve"> et al.</w:t>
      </w:r>
      <w:r w:rsidRPr="002B581D">
        <w:rPr>
          <w:lang w:val="en-US"/>
        </w:rPr>
        <w:t>, 2004)</w:t>
      </w:r>
      <w:r>
        <w:fldChar w:fldCharType="end"/>
      </w:r>
      <w:r w:rsidRPr="009E2FD7">
        <w:rPr>
          <w:lang w:val="en-US"/>
        </w:rPr>
        <w:t>.</w:t>
      </w:r>
    </w:p>
    <w:bookmarkEnd w:id="1062"/>
    <w:p w14:paraId="31FBEB9F" w14:textId="2F350E59" w:rsidR="0048205B" w:rsidRPr="009E2FD7" w:rsidRDefault="0048205B" w:rsidP="00AE389F">
      <w:pPr>
        <w:rPr>
          <w:lang w:val="en-US"/>
        </w:rPr>
      </w:pPr>
      <w:r>
        <w:rPr>
          <w:lang w:val="en-US"/>
        </w:rPr>
        <w:t xml:space="preserve">In non-forested ecosystems, bryophytes profit from non-intensive management regimes, habitat heterogeneity and low competition </w:t>
      </w:r>
      <w:r>
        <w:rPr>
          <w:lang w:val="en-US"/>
        </w:rPr>
        <w:fldChar w:fldCharType="begin" w:fldLock="1"/>
      </w:r>
      <w:r>
        <w:rPr>
          <w:lang w:val="en-US"/>
        </w:rPr>
        <w:instrText>ADDIN CSL_CITATION { "citationItems" : [ { "id" : "ITEM-1", "itemData" : { "DOI" : "0367-2530/01/196/03-180", "ISBN" : "0367-2530", "ISSN" : "03672530", "abstract" : "We examined patterns of bryophyte species richness and communities in 36 montane calcareous fens in Switzerland. Sites differed in management regime (grazing vs. mowing) and altitude. In addition, several environmental variables were measured. Bryophyte diversity was determined as species density (mean of 5 plots per site), as species richness (number of all species of a site) and as \u03b2-diversity. Species richness was 20% higher at grazed than at mown sites. We interpret this as the result of higher environmental heterogeneity at grazed sites. This could also be the cause for the significantly higher \u03b2-diversity at grazed sites. However, there was a significant management x altitude interaction caused by species-poor sites at low altitudes under grazing. This interaction might be caused by more intensive grazing at low altitude. Grazed sites contained the higher overall species richness (117 vs. 79), more exclusive species (47 vs. 9), and more Red List-species (12 vs. 6). Altitude had only an effect on the number of exclusive species, which was highest at high-altitude sites. No differences could be found for species densities both between management regimes and between altitude classes. This result indicates no differences in habitat heterogeneity at the within-plot scale. For analysis of effects of environmental variables on bryophyte communities, we used a direct ordination technique (CCA). The variables pH, amount of total carbon in the soil and management turned out to be the most important in explaining variation in the species data. However, variation explained by total carbon could also be explained in terms of total nitrogen or moisture. For preserving bryophyte diversity in montane wet meadows, extensive grazing by cattle is crucial. Due to slightly different bryophyte communities under the different management regimes, however, bryophyte diversity at the landscape level will be highest when both types of management are maintained.", "author" : [ { "dropping-particle" : "", "family" : "Bergamini", "given" : "A", "non-dropping-particle" : "", "parse-names" : false, "suffix" : "" }, { "dropping-particle" : "", "family" : "Peintinger", "given" : "M", "non-dropping-particle" : "", "parse-names" : false, "suffix" : "" }, { "dropping-particle" : "", "family" : "Schmid", "given" : "B", "non-dropping-particle" : "", "parse-names" : false, "suffix" : "" }, { "dropping-particle" : "", "family" : "Urmi", "given" : "E", "non-dropping-particle" : "", "parse-names" : false, "suffix" : "" } ], "container-title" : "Flora", "id" : "ITEM-1", "issue" : "3", "issued" : { "date-parts" : [ [ "2001" ] ] }, "page" : "180-193", "title" : "Effects of management and altitude on bryophyte species diversity and composition in montane calcareous fens", "type" : "article-journal", "volume" : "196" }, "uris" : [ "http://www.mendeley.com/documents/?uuid=7f37b9f0-7e57-3060-a1f5-3bc6d3754ef1" ] }, { "id" : "ITEM-2", "itemData" : { "DOI" : "10.1023/a:1012008828522", "ISBN" : "0960-3115", "ISSN" : "0960-3115", "PMID" : "1924", "abstract" : "This study is a quantitative approach to the estimation of bryophyte species richness in relation to land-use intensity at three spatial scales in highly cultivated areas. A total of 460 randomly selected habitats and their various substrates within 29 study sites were investigated with regard to their land-use intensity and their bryophyte species richness in an agricultural region of eastern Austria. On bare soils (substrate-scale), low but regular disturbance increases bryophyte diversity in comparison to lower land-use intensity. However, more frequent disturbance (e.g. ploughing more than two times a year) dramatically reduces species richness at these sites, with more than 50% of these sites showing no bryophytes. The production of reproductive units (sporophytes and vegetative units) is highest at an intermediate disturbance regime. On the habitat, as well as on the landscape-scale, there is a significant increase in total bryophyte species number as well as in the number of threatened species with decreasing land-use intensity. This is mainly due to habitat and structural diversity, which increases with decreasing land-use intensity. There are significant correlations between landuse intensity, structural diversity and species richness at the habitat as well as on the landscape scale.", "author" : [ { "dropping-particle" : "", "family" : "Zechmeister", "given" : "H G", "non-dropping-particle" : "", "parse-names" : false, "suffix" : "" }, { "dropping-particle" : "", "family" : "Moser", "given" : "D", "non-dropping-particle" : "", "parse-names" : false, "suffix" : "" } ], "container-title" : "Biodiversity and Conservation", "id" : "ITEM-2", "issue" : "10", "issued" : { "date-parts" : [ [ "2001" ] ] }, "page" : "1609-1625", "publisher" : "Kluwer Academic Publishers", "title" : "The influence of agricultural land-use intensity on bryophyte species richness", "type" : "article-journal", "volume" : "10" }, "uris" : [ "http://www.mendeley.com/documents/?uuid=424e54f0-6d9d-3b56-971f-1cd79a2937d8" ] }, { "id" : "ITEM-3", "itemData" : { "DOI" : "10.1007/s10661-009-1030-6", "ISBN" : "0167-6369", "ISSN" : "01676369", "PMID" : "19543996", "abstract" : "The Rengen Grassland Experiment in Germany, established in 1941, consists of the following fertilizer treatments applied under a two cut management: control, Ca, CaN, CaNP, CaNP-KCl, and CaNP-K2SO4. The aim of this study was (1) to identify effects of fertilizer application on biomass and species composition of bryophytes and (2) to investigate the impact of fertilizer application on macro- (N, P, K, Ca, Mg), micro- (Cu, Fe, Mn, Zn), and toxic (As, Cd, Cr, Pb, Ni) element concentrations in bryophyte biomass. In June 2006, Rhytidiadelphus squarrosus was the only bryophyte species recorded in the control. In treatment Ca, R. squarrosus was the dominant bryophyte species whereas Brachythecium rutabulum occurred sporadically only in a single plot of that treatment. The latter was the only bryophyte species collected in CaN, CaNP, CaNP-KCl, and CaNP-K 2SO4 treatments. Dry matter accumulation of bryophytes was highest in the control (180 g m2) followed by Ca (46 g m2), CaNP (25 g m2), CaNP-KCl (15 g m2), CaNP-K2SO4 (9 g m2), and CaN (2 g m2) treatments. A negative correlation between biomass production of bryophytes and dry matter production of vascular plants was revealed up to a threshold value of 400 g m2. Above this limit, biomass production of bryophytes remained obviously unaffected by further increase in biomass production of vascular plants. A significant effect of treatment on As, Cd, Cr, Fe, Mn, Ni, Pb, P, Ca, Mg, K, and N concentrations was revealed. Concentrations of these elements were a function of amount of elements supplied with fertilizers. Bryophytes seem to be promising bio-indicators not only for airborne deposition of toxic element but also for fertilizer introduced as well. [PUBLICATION ABSTRACT]", "author" : [ { "dropping-particle" : "", "family" : "Hejcman", "given" : "Michal", "non-dropping-particle" : "", "parse-names" : false, "suffix" : "" }, { "dropping-particle" : "", "family" : "Sz??kov??", "given" : "Ji??ina", "non-dropping-particle" : "", "parse-names" : false, "suffix" : "" }, { "dropping-particle" : "", "family" : "Schellberg", "given" : "J??rgen", "non-dropping-particle" : "", "parse-names" : false, "suffix" : "" }, { "dropping-particle" : "", "family" : "??rek", "given" : "Petr", "non-dropping-particle" : "", "parse-names" : false, "suffix" : "" }, { "dropping-particle" : "", "family" : "Tlusto??", "given" : "Pavel", "non-dropping-particle" : "", "parse-names" : false, "suffix" : "" }, { "dropping-particle" : "", "family" : "Bal??k", "given" : "Ji????", "non-dropping-particle" : "", "parse-names" : false, "suffix" : "" } ], "container-title" : "Environmental Monitoring and Assessment", "id" : "ITEM-3", "issue" : "1-4", "issued" : { "date-parts" : [ [ "2010", "7", "20" ] ] }, "page" : "653-662", "publisher" : "Springer Netherlands", "title" : "The Rengen Grassland experiment: Bryophytes biomass and element concentrations after 65 years of fertilizer application", "type" : "article-journal", "volume" : "166" }, "uris" : [ "http://www.mendeley.com/documents/?uuid=c08eb601-f35d-4425-8d46-391cced234d5" ] }, { "id" : "ITEM-4", "itemData" : { "DOI" : "10.1371/journal.pone.0051520", "ISBN" : "10.1371/journal.pone.0051520", "ISSN" : "1932-6203", "PMID" : "23251563", "abstract" : "While bryophytes greatly contribute to plant diversity of semi-natural grasslands, little is known about the relationships between land-use intensity, productivity, and bryophyte diversity in these habitats. We recorded vascular plant and bryophyte vegetation in 85 agricultural used grasslands in two regions in northern and central Germany and gathered information on land-use intensity. To assess grassland productivity, we harvested aboveground vascular plant biomass and analyzed nutrient concentrations of N, P, K, Ca and Mg. Further we calculated mean Ellenberg indicator values of vascular plant vegetation. We tested for effects of land-use intensity and productivity on total bryophyte species richness and on the species richness of acrocarpous (small &amp; erect) and pleurocarpous (creeping, including liverworts) growth forms separately. Bryophyte species were found in almost all studied grasslands, but species richness differed considerably between study regions in northern Germany (2.8 species per 16 m(2)) and central Germany (6.4 species per 16 m(2)) due environmental differences as well as land-use history. Increased fertilizer application, coinciding with high mowing frequency, reduced bryophyte species richness significantly. Accordingly, productivity estimates such as plant biomass and nitrogen concentration were strongly negatively related to bryophyte species richness, although productivity decreased only pleurocarpous species. Ellenberg indicator values for nutrients proved to be useful indicators of species richness and productivity. In conclusion, bryophyte composition was strongly dependent on productivity, with smaller bryophytes that were likely negatively affected by greater competition for light. Intensive land-use, however, can also indirectly decrease bryophyte species richness by promoting grassland productivity. Thus, increasing productivity is likely to cause a loss of bryophyte species and a decrease in species diversity.", "author" : [ { "dropping-particle" : "", "family" : "M\u00fcller", "given" : "J\u00f6rg",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Prati", "given" : "Daniel", "non-dropping-particle" : "", "parse-names" : false, "suffix" : "" }, { "dropping-particle" : "", "family" : "H\u00f6lzel", "given" : "Norbert", "non-dropping-particle" : "", "parse-names" : false, "suffix" : "" }, { "dropping-particle" : "", "family" : "Fischer", "given" : "Markus", "non-dropping-particle" : "", "parse-names" : false, "suffix" : "" } ], "container-title" : "PloS one", "editor" : [ { "dropping-particle" : "", "family" : "Bello", "given" : "Francesco", "non-dropping-particle" : "de", "parse-names" : false, "suffix" : "" } ], "id" : "ITEM-4", "issue" : "12", "issued" : { "date-parts" : [ [ "2012", "12", "12" ] ] }, "page" : "e51520", "publisher" : "Public Library of Science", "title" : "Impact of land-use intensity and productivity on bryophyte diversity in agricultural grasslands.", "type" : "article-journal", "volume" : "7" }, "uris" : [ "http://www.mendeley.com/documents/?uuid=77ba3410-b5a8-30b8-9f08-bcdc11256331" ] }, { "id" : "ITEM-5", "itemData" : { "DOI" : "10.1007/s10531-013-0492-6", "ISSN" : "09603115", "abstract" : "Knowledge on the distribution and hotspots of different taxon groups is indispensable for improving the state of biodiversity protection. Our aim was to determine if the relations between major environmental factors and species richness of two plant groups, mosses and vascular plants differ on a global scale. The dependence of species richness on environmental factors in 50 regions, covering 17 % of the global terrestrial territory, was analysed with SAS statistical software. Species richness of vascular plants increases significantly towards the equator, but for mosses the increase is not significant. Species richness of mosses and vascular plants are significantly positively correlated only in the near equator zone. Although there were similarities in the trends of mosses and vascular plant diversities at a global scale, their relations with some factors differ with distance from the equator. The effect of precipitation on species richness is similar for both plant groups, but coastline length has a significant positive influence only on moss richness, whereas species richness of vascular plants was related strongly to area and energy input. Therefore, effective conservation policy at both local and global scale demands consideration of all diversity drivers of different taxon groups. \u00a9 2013 Springer Science+Business Media Dordrecht.", "author" : [ { "dropping-particle" : "", "family" : "M\u00f6ls", "given" : "T\u00f5nu", "non-dropping-particle" : "", "parse-names" : false, "suffix" : "" }, { "dropping-particle" : "", "family" : "Vellak", "given" : "Kai", "non-dropping-particle" : "", "parse-names" : false, "suffix" : "" }, { "dropping-particle" : "", "family" : "Vellak", "given" : "Ain", "non-dropping-particle" : "", "parse-names" : false, "suffix" : "" }, { "dropping-particle" : "", "family" : "Ingerpuu", "given" : "Nele", "non-dropping-particle" : "", "parse-names" : false, "suffix" : "" } ], "container-title" : "Biodiversity and Conservation", "id" : "ITEM-5", "issue" : "6-7", "issued" : { "date-parts" : [ [ "2013", "6", "7" ] ] }, "page" : "1537-1551", "publisher" : "Springer Netherlands", "title" : "Global gradients in moss and vascular plant diversity", "type" : "article-journal", "volume" : "22" }, "uris" : [ "http://www.mendeley.com/documents/?uuid=2e9aa927-07c2-3f33-937e-686fcb4d62e9" ] }, { "id" : "ITEM-6", "itemData" : { "DOI" : "10.1007/s10531-014-0769-4", "ISSN" : "15729710", "abstract" : "Forest pastures, like many other semi-natural (traditional) rural biotopes, have undergone a drastic decline both in area and quality during the last century in many areas. We explored the bryophyte flora of Finnish coniferous forest pastures on acidic soil and aimed to recognize the most important microsites (rocks, coarse woody debris, tree bases, mineral soil patches and closed vegetation) for bryophyte diversity. The effects of microhabitat heterogeneity (microsite entropy) on bryophytes was also examined. We found altogether 83 bryophyte species. The only red-listed species, Tayloria tenuis, was frequently found on dung patches and a few rare ruderal species grew exclusively on bare mineral soil. Rocks comprised the most species rich microsite and many common forest floor species showed preference for this microsite. Microhabitat heterogeneity explained bryophyte species richness on both alpha (plot average) and gamma (pasture total) scales. The results suggest that certain individual bryophyte species and their microsites should be taken into account in the management of this biotope, rather than guiding the management solely on the basis of the overall bryophyte diversity.", "author" : [ { "dropping-particle" : "", "family" : "Takala", "given" : "Tuomo", "non-dropping-particle" : "", "parse-names" : false, "suffix" : "" }, { "dropping-particle" : "", "family" : "Kouki", "given" : "Jari", "non-dropping-particle" : "", "parse-names" : false, "</w:instrText>
      </w:r>
      <w:r w:rsidRPr="00FB51E0">
        <w:rPr>
          <w:lang w:val="es-ES"/>
        </w:rPr>
        <w:instrText>suffix" : "" }, { "dropping-particle" : "", "family" : "Tahvanainen", "given" : "Teemu", "non-dropping-particle" : "", "parse-names" : false, "suffix" : "" } ], "container-title" : "Biodiversity and Conservation", "id" : "ITEM-6", "issue" : "12", "issued" : { "date-parts" : [ [ "2014", "11", "12" ] ] }, "page" : "3127-3142", "publisher" : "Springer Netherlands", "title" : "Bryophytes and their microhabitats in coniferous forest pastures: should they be considered in the pasture management?", "type" : "article-journal", "volume" : "23" }, "uris" : [ "http://www.mendeley.com/documents/?uuid=128d0739-a47d-31b4-859c-07de33eeb3e9" ] } ], "mendeley" : { "formattedCitation" : "(A Bergamini, Peintinger, Schmid, &amp; Urmi, 2001; Michal Hejcman et al., 2010; M\u00f6ls, Vellak, Vellak, &amp; Ingerpuu, 2013; M\u00fcller et al., 2012; Takala, Kouki, &amp; Tahvanainen, 2014; Zechmeister &amp; Moser, 2001)", "plainTextFormattedCitation" : "(A Bergamini, Peintinger, Schmid, &amp; Urmi, 2001; Michal Hejcman et al., 2010; M\u00f6ls, Vellak, Vellak, &amp; Ingerpuu, 2013; M\u00fcller et al., 2012; Takala, Kouki, &amp; Tahvanainen, 2014; Zechmeister &amp; Moser, 2001)", "previouslyFormattedCitation" : "(A Bergamini, Peintinger, Schmid, &amp; Urmi, 2001; Michal Hejcman et al., 2010; M\u00f6ls, Vellak, Vellak, &amp; Ingerpuu, 2013; M\u00fcller et al., 2012; Takala, Kouki, &amp; Tahvanainen, 2014; Zechmeister &amp; Moser, 2001)" }, "properties" : {  }, "schema" : "https://github.com/citation-style-language/schema/raw/master/csl-citation.json" }</w:instrText>
      </w:r>
      <w:r>
        <w:rPr>
          <w:lang w:val="en-US"/>
        </w:rPr>
        <w:fldChar w:fldCharType="separate"/>
      </w:r>
      <w:r w:rsidRPr="00FB51E0">
        <w:rPr>
          <w:lang w:val="es-ES"/>
        </w:rPr>
        <w:t>(Bergamini</w:t>
      </w:r>
      <w:r w:rsidR="00E929ED" w:rsidRPr="00FB51E0">
        <w:rPr>
          <w:lang w:val="es-ES"/>
        </w:rPr>
        <w:t xml:space="preserve"> </w:t>
      </w:r>
      <w:r w:rsidR="00E929ED" w:rsidRPr="00FB51E0">
        <w:rPr>
          <w:i/>
          <w:lang w:val="es-ES"/>
        </w:rPr>
        <w:t>et al.</w:t>
      </w:r>
      <w:r w:rsidRPr="00FB51E0">
        <w:rPr>
          <w:lang w:val="es-ES"/>
        </w:rPr>
        <w:t xml:space="preserve">, 2001; Hejcman </w:t>
      </w:r>
      <w:r w:rsidR="00301BD0" w:rsidRPr="00FB51E0">
        <w:rPr>
          <w:i/>
          <w:lang w:val="es-ES"/>
        </w:rPr>
        <w:t>et al.</w:t>
      </w:r>
      <w:r w:rsidRPr="00FB51E0">
        <w:rPr>
          <w:lang w:val="es-ES"/>
        </w:rPr>
        <w:t>, 2010; Möls</w:t>
      </w:r>
      <w:r w:rsidR="00E929ED" w:rsidRPr="00FB51E0">
        <w:rPr>
          <w:i/>
          <w:lang w:val="es-ES"/>
        </w:rPr>
        <w:t xml:space="preserve"> et al.</w:t>
      </w:r>
      <w:r w:rsidRPr="00FB51E0">
        <w:rPr>
          <w:lang w:val="es-ES"/>
        </w:rPr>
        <w:t xml:space="preserve">, 2013; </w:t>
      </w:r>
      <w:r w:rsidRPr="00FB51E0">
        <w:rPr>
          <w:lang w:val="es-ES"/>
        </w:rPr>
        <w:lastRenderedPageBreak/>
        <w:t xml:space="preserve">Müller </w:t>
      </w:r>
      <w:r w:rsidR="00301BD0" w:rsidRPr="00FB51E0">
        <w:rPr>
          <w:i/>
          <w:lang w:val="es-ES"/>
        </w:rPr>
        <w:t>et al.</w:t>
      </w:r>
      <w:r w:rsidRPr="00FB51E0">
        <w:rPr>
          <w:lang w:val="es-ES"/>
        </w:rPr>
        <w:t>, 2012; Takala</w:t>
      </w:r>
      <w:r w:rsidR="00E929ED" w:rsidRPr="00FB51E0">
        <w:rPr>
          <w:i/>
          <w:lang w:val="es-ES"/>
        </w:rPr>
        <w:t xml:space="preserve"> et al.</w:t>
      </w:r>
      <w:r w:rsidRPr="00FB51E0">
        <w:rPr>
          <w:lang w:val="es-ES"/>
        </w:rPr>
        <w:t>, 2014; Zechmeister &amp; Moser, 2001)</w:t>
      </w:r>
      <w:r>
        <w:rPr>
          <w:lang w:val="en-US"/>
        </w:rPr>
        <w:fldChar w:fldCharType="end"/>
      </w:r>
      <w:r w:rsidRPr="00FB51E0">
        <w:rPr>
          <w:lang w:val="es-ES"/>
        </w:rPr>
        <w:t xml:space="preserve">. </w:t>
      </w:r>
      <w:r>
        <w:rPr>
          <w:lang w:val="en-US"/>
        </w:rPr>
        <w:t xml:space="preserve">Large-scale habitat conversion, peatland drainage, peat extraction and land-use intensification over recent decades has led to habitat degradation and homogenization at the landscape level. This has greatly reduced the extent of high-quality bryophyte habitats in line with a drastic decline of bryophyte diversity and a persistent loss of bryophyte species, even after applying different regeneration methods </w:t>
      </w:r>
      <w:r>
        <w:fldChar w:fldCharType="begin" w:fldLock="1"/>
      </w:r>
      <w:r>
        <w:rPr>
          <w:lang w:val="en-US"/>
        </w:rPr>
        <w:instrText>ADDIN CSL_CITATION { "citationItems" : [ { "id" : "ITEM-1",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1",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id" : "ITEM-2", "itemData" : { "DOI" : "10.1078/1617-1381-00009", "abstract" : "Comparing satellite images from 1989 and 1998, we analysed environmental changes in the North Caspian lowland during the period of post-Soviet transformation. Research was carried out in four representative test areas, situated in the Ilmen Lake Region and the adjacent Kalmykien Steppe west of the Volga delta. In all test areas significant changes have taken place during the last decade, most of them induced by the abandonment and extensification of former agricultural land use. Most obvious is the sharp decline of irrigated arable land, to less than 5% of its former extent. Reduced livestock grazing has led to a recovery of formerly degraded desert steppe vegetation in all test areas. In contrast to recent scientific publications and statements of regional and international environmental authorities (UNEP), which assume that desertification risk has even increased after the break down of the Soviet system, our results clearly show the widespread regeneration of formerly altered and degraded land between 1989 and 1998. The dramatic decay of agriculture observed, was induced by the breakdown of the Soviet state farm system, which heavily depended on huge subsidies from the central government. Our findings prove that environmental impacts caused by agriculture, like destruction of natural habitats, salinisation of soils, pasture degradation and wind erosion, have diminished considerably in the last decade, while ecological rehabilitation and the preservation of bio-diversity values are favoured by this development. This seems to apply to large areas in the southern part of the former USSR that have undergone a comparable decline of state ruled agriculture.", "author" : [ { "dropping-particle" : "", "family" : "H\u00f6lzel", "given" : "Norbert", "non-dropping-particle" : "", "parse-names" : false, "suffix" : "" }, { "dropping-particle" : "", "family" : "Haub", "given" : "Carsten", "non-dropping-particle" : "", "parse-names" : false, "suffix" : "" }, { "dropping-particle" : "", "family" : "Ingelfinger", "given" : "Markus P.", "non-dropping-particle" : "", "parse-names" : false, "suffix" : "" }, { "dropping-particle" : "", "family" : "Otte", "given" : "Annette", "non-dropping-particle" : "", "parse-names" : false, "suffix" : "" }, { "dropping-particle" : "", "family" : "Pilipenko", "given" : "Vladimir N.", "non-dropping-particle" : "", "parse-names" : false, "suffix" : "" } ], "container-title" : "Journal for Nature Conservation", "id" : "ITEM-2", "issue" : "2", "issued" : { "date-parts" : [ [ "2002" ] ] }, "page" : "75-85", "title" : "The return of the steppe large-scale restoration of degraded land in southern Russia during the post-Soviet era", "type" : "article-journal", "volume" : "10" }, "uris" : [ "http://www.mendeley.com/documents/?uuid=57bf491f-f01c-36d9-ac69-3adbc7b5f198" ] }, { "id" : "ITEM-3", "itemData" : { "author" : [ { "dropping-particle" : "", "family" : "Werger", "given" : "M.J.A.", "non-dropping-particle" : "", "parse-names" : false, "suffix" : "" }, { "dropping-particle" : "", "family" : "Staalduinen", "given" : "M.A.", "non-dropping-particle" : "van", "parse-names" : false, "suffix" : "" } ], "editor" : [ { "dropping-particle" : "", "family" : "Werger, M.J.A. and van Staalduinen", "given" : "M.A.", "non-dropping-particle" : "", "parse-names" : false, "suffix" : "" } ], "id" : "ITEM-3", "issued" : { "date-parts" : [ [ "2012" ] ] }, "publisher" : "Springer", "publisher-place" : "Dordrecht", "title" : "Eurasian Steppes. Ecological Problems and Livelihoods in a Changing World", "type" : "book" }, "uris" : [ "http://www.mendeley.com/documents/?uuid=8d469f46-2edf-3e59-97d3-83129e8bcc87" ] }, { "id" : "ITEM-4", "itemData" : { "DOI" : "10.1016/j.agee.2013.12.015", "ISBN" : "0167-8809",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nd Environment", "id" : "ITEM-4", "issued" : { "date-parts" : [ [ "2014" ] ] }, "page" : "1-14", "title" : "Biodiversity of Palaearctic grasslands: A synthesis", "type" : "article-journal", "volume" : "182" }, "uris" : [ "http://www.mendeley.com/documents/?uuid=6117a6c5-a8b0-4019-a181-62d8e7bad107" ] }, { "id" : "ITEM-5", "itemData" : { "DOI" : "10.1007/s10531-015-1023-4", "ISSN" : "15729710", "abstract" : "Temperate grasslands have suffered from severe habitat loss and degradation worldwide. In Russia, vast areas of forest-steppe grasslands have been converted to cropland during Soviet times, whilst remaining grasslands were often intensively grazed. Contrastingly, the collapse of the Soviet Union have resulted in a massive reduction in livestock numbers and cessation of management. Albeit relatively large natural grassland areas remained in the Western Siberian Plain, their present condition is poorly studied. We analysed plant species composition, functional structure and richness of grassland communities and tested for the effect of local factors (management, abiotic site conditions) and landscape factors (patch size, proportion of land cover types) on diversity patterns. Abiotic site conditions, mainly soil moisture and salinity, differentiated distinct community types. Overall, species richness was highest in meadow steppe communities with lower soil moisture and salinity. Grazing intensity and litter accumulation due to cessation of management were significant negative related to species richness and shaped the functional structure. At the landscape scale, diversity in meadow steppe grasslands was higher in forest-grassland mosaics and in small remnants isolated in a matrix of cropland. Our findings highlight that meadow steppes suffered massively under the historical habitat loss and high grazing pressure. Small species-rich remnants are evidence of the former extent of meadow steppe habitats in agricultural landscape, but are likely threatened by an extinction debt. Low intense, irregular mowing maintained species-rich meadow steppe in forest- grassland mosaics, but currently such practices are declining.", "author" : [ { "dropping-particle" : "", "family" : "Mathar", "given" : "Wanja P.", "non-dropping-particle" : "", "parse-names" : false, "suffix" : "" }, { "dropping-particle" : "", "family" : "K\u00e4mpf", "given" : "Immo", "non-dropping-particle" : "", "parse-names" : false, "suffix" : "" }, { "dropping-particle" : "", "family" : "Kleinebecker", "given" : "Till", "non-dropping-particle" : "", "parse-names" : false, "suffix" : "" }, { "dropping-particle" : "", "family" : "Kuzmin", "given" : "Igor", "non-dropping-particle" : "", "parse-names" : false, "suffix" : "" }, { "dropping-particle" : "", "family" : "Tolstikov", "given" : "Andrey", "non-dropping-particle" : "", "parse-names" : false, "suffix" : "" }, { "dropping-particle" : "", "family" : "Tupitsin", "given" : "Sergey", "non-dropping-particle" : "", "parse-names" : false, "suffix" : "" }, { "dropping-particle" : "", "family" : "H\u00f6lzel", "given" : "Norbert", "non-dropping-particle" : "", "parse-names" : false, "suffix" : "" } ], "container-title" : "Biodiversity and Conservation", "id" : "ITEM-5", "issued" : { "date-parts" : [ [ "2015" ] ] }, "publisher" : "Springer Netherlands", "title" : "Floristic diversity of meadow steppes in the Western Siberian Plain: effects of abiotic site conditions, management and landscape structure", "type" : "article-journal" }, "uris" : [ "http://www.mendeley.com/documents/?uuid=fb6d2252-7989-4f5e-941f-3df47e144cdf" ] }, { "id" : "ITEM-6", "itemData" : { "abstract" : " ", "author" : [ { "dropping-particle" : "", "family" : "Schustov", "given" : "MV", "non-dropping-particle" : "", "parse-names" : false, "suffix" : "" } ], "id" : "ITEM-6", "issued" : { "date-parts" : [ [ "2015" ] ] }, "title" : "\u041b\u0418\u0428\u0410\u0419\u041d\u0418\u041a\u0418 \u0412 \u041a\u0420\u0410\u0421\u041d\u042b\u0425 \u041a\u041d\u0418\u0413\u0410\u0425 \u0423\u041b\u042c\u042f\u041d\u041e\u0412\u0421\u041a\u041e\u0419 \u0418 \u0421\u0410\u041c\u0410\u0420\u0421\u041a\u041e\u0419 \u041e\u0411\u041b\u0410\u0421\u0422\u0415\u0419 (Red List of lichens in the Uliyanovsk and the Samara region)", "type" : "article-journal" }, "uris" : [ "http://www.mendeley.com/documents/?uuid=41cf3a30-fde0-3260-be36-a56be549b28e" ] }, { "id" : "ITEM-7", "itemData" : { "DOI" : "10.1007/s10531-016-1078-x", "ISSN" : "15729710", "abstract" : "Following the collapse of the Soviet Union in 1991 around 45 million hectares of arable land became abandoned across Russia. Our study focused on the recovery potential and conservation value of grassland vegetation on ex-arable land in the Tyumen region of the Western Siberian grain belt. We compared ex-arable grasslands of different successional stages with ancient grasslands as reference for the final stage of succession along a climatic gradient from the pre-taiga to the forest steppe zone. Plant community composition and species richness of ex-arable land clearly developed towards reference sites over time, but even after 24 years of abandonment, the grassland vegetation had not totally recovered. The \u03b3-diversity of vascular plants was slightly higher on ex-arable land than in ancient grasslands but the mean \u03b1-diversity was still moderately lower. A significant proportion of the vegetation of ex-arable land still consisted of ruderal and mesic grassland species and the number and cover of meadow-steppe species was significantly lower than in ancient grasslands. Grazing and time since abandonment positively affected the reestablishment of target grassland species, whereas it was negatively affected by the cover of grasses. In contrast to ex-arable land, the conservation value of arable land is only modest. Therefore, future intensification of land use is most likely less harmful if directed to existing arable land. Re-cultivation of ex-arable land and grassland improvement operations such as seeding of competitive grass species are major threats for the biodiversity of secondary grasslands on ex-arable land in the forest steppe zone of Western Siberia.", "author" : [ { "dropping-particle" : "", "family" : "K\u00e4mpf", "given" : "Immo", "non-dropping-particle" : "", "parse-names" : false, "suffix" : "" }, { "dropping-particle" : "", "family" : "Mathar", "given" : "Wanja", "non-dropping-particle" : "", "parse-names" : false, "suffix" : "" }, { "dropping-particle" : "", "family" : "Kuzmin", "given" : "Igor", "non-dropping-particle" : "", "parse-names" : false, "suffix" : "" }, { "dropping-particle" : "", "family" : "H\u00f6lzel", "given" : "Norbert", "non-dropping-particle" : "", "parse-names" : false, "suffix" : "" }, { "dropping-particle" : "", "family" : "Kiehl", "given" : "Kathrin", "non-dropping-particle" : "", "parse-names" : false, "suffix" : "" } ], "container-title" : "Biodiversity and Conservation", "id" : "ITEM-7", "issued" : { "date-parts" : [ [ "2016", "3", "11" ] ] }, "page" : "1-18", "publisher" : "Springer Netherlands", "title" : "Post-Soviet recovery of grassland vegetation on abandoned fields in the forest steppe zone of Western Siberia", "type" : "article-journal" }, "uris" : [ "http://www.mendeley.com/documents/?uuid=6fc29929-ad59-3169-a934-ae64b8a68504" ] }, { "id" : "ITEM-8", "itemData" : { "DOI" : "10.1016/0006-3207(92)90594-D", "ISBN" : "0006-3207", "ISSN" : "00063207", "abstract" : "The Nature Conservancy Council (NCC) was (up until April 1991) the statutory agency for the conservation of nature in Great Britain. The main functions of this organisation are explained. The NCC appointed a specialist in lower plants in 1988 whose remit was to produce guidelines for the establishment of Sites of Special Scientific Interest (SSSIs) on cryptogamic grounds, as well as giving more general advice to Regional staff on site selection and management. The proposed guidelines use a scoring system which takes account of rarity, Atlantic communities and other factors in order to determine how valuable a site is for bryophytes (and other cryptogams). Other measures contributing towards bryophyte conservation include the production of Red Data Lists, giving special protection to certain species, and survey, monitoring, and occasionally transplantation, of very rare species. The lower plant specialist post has now been transferred to the Joint Nature Conservation Committee (JNCC). ?? 1992.", "author" : [ { "dropping-particle" : "", "family" : "Hodgetts", "given" : "N. G.", "non-dropping-particle" : "", "parse-names" : false, "suffix" : "" } ], "container-title" : "Biological Conservation", "id" : "ITEM-8", "issue" : "2-3", "issued" : { "date-parts" : [ [ "1992" ] ] }, "page" : "259-264", "publisher" : "Elsevier", "title" : "Measures to protect bryophytes in Great Britain", "type" : "article-journal", "volume" : "59" }, "uris" : [ "http://www.mendeley.com/documents/?uuid=c44519ff-214c-4159-84d1-a19acadeb43a" ] }, { "id" : "ITEM-9", "itemData" : { "DOI" : "10.1016/S0006-3207(01)00043-X", "ISBN" : "0006-3207", "ISSN" : "00063207", "abstract" : "This paper reports on the state of knowledge of bryophytes in south-eastern European countries and the level of protection of bryophytes there. The study also suggests actions to be taken in order to reach an acceptable level of bryophyte conservation in this region. The difficulties and peculiarities involved in protection of bryophytes in south-eastern Europe are also discussed, in general and by country. The aim of this study is to encourage bryological investigations in SE Europe and to revive interest in bryophytes and bryophyte protection in this region. ?? 2001 Elsevier Science Ltd. All rights reserved.", "author" : [ { "dropping-particle" : "", "family" : "Sabovljevit", "given" : "Marko", "non-dropping-particle" : "", "parse-names" : false, "suffix" : "" }, { "dropping-particle" : "", "family" : "Ganeva", "given" : "Anna", "non-dropping-particle" : "", "parse-names" : false, "suffix" : "" }, { "dropping-particle" : "", "family" : "Tsakiri", "given" : "Evi", "non-dropping-particle" : "", "parse-names" : false, "suffix" : "" }, { "dropping-particle" : "", "family" : "Stefanut", "given" : "Sorin", "non-dropping-particle" : "", "parse-names" : false, "suffix" : "" } ], "container-title" : "Biological Conservation", "id" : "ITEM-9", "issue" : "1", "issued" : { "date-parts" : [ [ "2001" ] ] }, "page" : "73-84", "title" : "Bryology and bryophyte protection in south-eastern Europe", "type" : "article-journal", "volume" : "101" }, "uris" : [ "http://www.mendeley.com/documents/?uuid=ba4f6e7e-3b27-31ec-b59c-6881c5e16ab7" ] }, { "id" : "ITEM-10", "itemData" : { "DOI" : "10.1023/a:1012008828522", "ISBN" : "0960-3115", "ISSN" : "0960-3115", "PMID" : "1924", "abstract" : "This study is a quantitative approach to the estimation of bryophyte species richness in relation to land-use intensity at three spatial scales in highly cultivated areas. A total of 460 randomly selected habitats and their various substrates within 29 study sites were investigated with regard to their land-use intensity and their bryophyte species richness in an agricultural region of eastern Austria. On bare soils (substrate-scale), low but regular disturbance increases bryophyte diversity in comparison to lower land-use intensity. However, more frequent disturbance (e.g. ploughing more than two times a year) dramatically reduces species richness at these sites, with more than 50% of these sites showing no bryophytes. The production of reproductive units (sporophytes and vegetative units) is highest at an intermediate disturbance regime. On the habitat, as well as on the landscape-scale, there is a significant increase in total bryophyte species number as well as in the number of threatened species with decreasing land-use intensity. This is mainly due to habitat and structural diversity, which increases with decreasing land-use intensity. There are significant correlations between landuse intensity, structural diversity and species richness at the habitat as well as on the landscape scale.", "author" : [ { "dropping-particle" : "", "family" : "Zechmeister", "given" : "H G", "non-dropping-particle" : "", "parse-names" : false, "suffix" : "" }, { "dropping-particle" : "", "family" : "Moser", "given" : "D", "non-dropping-particle" : "", "parse-names" : false, "suffix" : "" } ], "container-title" : "Biodiversity and Conservation", "id" : "ITEM-10", "issue" : "10", "issued" : { "date-parts" : [ [ "2001" ] ] }, "page" : "1609-1625", "publisher" : "Kluwer Academic Publishers", "title" : "The influence of agricultural land-use intensity on bryophyte species richness", "type" : "article-journal", "volume" : "10" }, "uris" : [ "http://www.mendeley.com/documents/?uuid=424e54f0-6d9d-3b56-971f-1cd79a2937d8" ] }, { "id" : "ITEM-11", "itemData" : { "DOI" : "10.1016/j.ppees.2008.10.001", "ISBN" : "1433-8319", "ISSN" : "14338319", "abstract" : "Many ecosystems of high conservation value have been shaped by human impacts over centuries. Today, traditional management of semi-natural habitats is a common conservation measure in Europe. However, despite traditional management, habitat remnants may still loose specialist species due to surrounding land-use change or atmospheric nitrogen deposition. To detect trends in species density (2-m2 plot scale) and habitat quality in calcareous fens in the pre-Alps of Switzerland, we surveyed 36 traditionally managed fens in 1995/97 and again in 2005/06 (five plots per fen). The fens occurred at three altitudinal levels (800-1000, 1000-1200, 1200-1400 m asl) and were either extensively grazed or mown once a year. Despite these traditional management regimes, species density of fen specialists and of all bryophytes decreased during this decade (vascular plant specialists: -9.4%, bryophyte specialists: -14.9%, all bryophytes: -5.7%). Management had no effect on the number of Red-List species and habitat specialists of vascular plants per plot. However, bryophyte species density was more strongly reduced in grazed fens. Species density of vascular plant generalists increased between the two surveys (+8.2%) but not of bryophytes. Among vascular plants, Red-List species decreased from 1.01 to 0.78 species per plot. Furthermore, between the two surveys aboveground plant biomass, mean plant-community indicator values for nutrients and species density of nutrient indicators increased, whereas mean plant indicator values for soil moisture, light and peat, and species density for peat indicators, decreased. We attribute these changes and the loss of specialist species over the past decade mainly to land-use change in the surrounding area and to nutrient inputs. Thus, despite traditional management, calcareous fens in the pre-Alps suffer from ongoing habitat deterioration and endangered plant species remain threatened. For their long-term protection, we suggest to reduce nutrient inputs and, where necessary, to restore hydrology and adjust grazing management. \u00a9 2008 R\u00fcbel Foundation, ETH Z\u00fcrich.", "author" : [ { "dropping-particle" : "", "family" : "Bergamini", "given" : "Ariel", "non-dropping-particle" : "", "parse-names" : false, "suffix" : "" }, { "dropping-particle" : "", "family" : "Peintinger", "given" : "Markus", "non-dropping-particle" : "", "parse-names" : false, "suffix" : "" }, { "dropping-particle" : "", "family" : "Fakheran", "given" : "Sima", "non-dropping-particle" : "", "parse-names" : false, "suffix" : "" }, { "dropping-particle" : "", "family" : "Moradi", "given" : "Hossein", "non-dropping-particle" : "", "parse-names" : false, "suffix" : "" }, { "dropping-particle" : "", "family" : "Schmid", "given" : "Bernhard", "non-dropping-particle" : "", "parse-names" : false, "suffix" : "" }, { "dropping-particle" : "", "family" : "Joshi", "given" : "Jasmin", "non-dropping-particle" : "", "parse-names" : false, "suffix" : "" } ], "container-title" : "Perspectives in Plant Ecology, Evolution and Systematics", "id" : "ITEM-11", "issue" : "1", "issued" : { "date-parts" : [ [ "2009" ] ] }, "page" : "65-79", "title" : "Loss of habitat specialists despite conservation management in fen remnants 1995-2006", "type" : "article-journal", "volume" : "11" }, "uris" : [ "http://www.mendeley.com/documents/?uuid=c63fdf3c-f331-303d-a95c-b44e08062c52" ] }, { "id" : "ITEM-12", "itemData" : { "DOI" : "10.1016/j.biocon.2012.01.039", "ISBN" : "0006-3207", "ISSN" : "00063207", "abstract" : "Large peatland areas have been drained for forestry and agricultural purposes, resulting in the decline of characteristic biodiversity. Two measures commonly suggested for restoring drained fens is ditch blocking and tree removal to raise the groundwater table and increase light availability, respectively. In 2002, we initiated factorial restoration experiments, including ditch blocking and tree removal, in three former rich fens that had been drained for forestry purposes. Species cover of vascular plants and bryophytes were monitored during 8. years in permanent plots along transects perpendicular to the ditch for all four treatment combinations. Both methods had positive and independent effects on the cover of wetland vegetation. Specifically, Sphagnum species and wetland bryophytes showed a persistent positive response to both clear cutting and rewetting. Wetland vascular plants and grasses showed a persistent positive response to clear cutting. Sedges and species number responded positively to both clear cutting and ditch blocking, but the response was partly transient, and for species richness the response was limited when restoration methods were applied separately. Rich fen indicators of vascular plants and bryophytes did not respond to any of the restoration treatments. This indicates that species introduction in combination with further habitat restorations may be necessary to re-establish the original rich fen flora. Nevertheless, we conclude that the combination of ditch blocking and clear cutting are effective measures to partly restore wetland vegetation on previously drained and forested fens, while peat subsidence along the ditch may restrict the success further away from ditches. ?? 2012 Elsevier Ltd.", "author" : [ { "dropping-particle" : "", "family" : "Hedberg", "given" : "Petter", "non-dropping-particle" : "", "parse-names" : false, "suffix" : "" }, { "dropping-particle" : "", "family" : "Kotowski", "given" : "Wiktor", "non-dropping-particle" : "", "parse-names" : false, "suffix" : "" }, { "dropping-particle" : "", "family" : "Saetre", "given" : "Peter", "non-dropping-particle" : "", "parse-names" : false, "suffix" : "" }, { "dropping-particle" : "", "family" : "M??lson", "given" : "Kalle", "non-dropping-particle" : "", "parse-names" : false, "suffix" : "" }, { "dropping-particle" : "", "family" : "Rydin", "given" : "H??kan", "non-dropping-particle" : "", "parse-names" : false, "suffix" : "" }, { "dropping-particle" : "", "family" : "Sundberg", "given" : "Sebastian", "non-dropping-particle" : "", "parse-names" : false, "suffix" : "" } ], "container-title" : "Biological Conservation", "id" : "ITEM-12", "issue" : "1", "issued" : { "date-parts" : [ [ "2012" ] ] }, "page" : "60-67", "title" : "Vegetation recovery after multiple-site experimental fen restorations", "type" : "article-journal", "volume" : "147" }, "uris" : [ "http://www.mendeley.com/documents/?uuid=96f1dd9a-fb95-4b0a-9055-0c25a0a92edc" ] }, { "id" : "ITEM-13", "itemData" : { "DOI" : "10.1371/journal.pone.0051520", "ISBN" : "10.1371/journal.pone.0051520", "ISSN" : "1932-6203", "PMID" : "23251563", "abstract" : "While bryophytes greatly contribute to plant diversity of semi-natural grasslands, little is known about the relationships between land-use intensity, productivity, and bryophyte diversity in these habitats. We recorded vascular plant and bryophyte vegetation in 85 agricultural used grasslands in two regions in northern and central Germany and gathered information on land-use intensity. To assess grassland productivity, we harvested aboveground vascular plant biomass and analyzed nutrient concentrations of N, P, K, Ca and Mg. Further we calculated mean Ellenberg indicator values of vascular plant vegetation. We tested for effects of land-use intensity and productivity on total bryophyte species richness and on the species richness of acrocarpous (small &amp; erect) and pleurocarpous (creeping, including liverworts) growth forms separately. Bryophyte species were found in almost all studied grasslands, but species richness differed considerably between study regions in northern Germany (2.8 species per 16 m(2)) and central Germany (6.4 species per 16 m(2)) due environmental differences as well as land-use history. Increased fertilizer application, coinciding with high mowing frequency, reduced bryophyte species richness significantly. Accordingly, productivity estimates such as plant biomass and nitrogen concentration were strongly negatively related to bryophyte species richness, although productivity decreased only pleurocarpous species. Ellenberg indicator values for nutrients proved to be useful indicators of species richness and productivity. In conclusion, bryophyte composition was strongly dependent on productivity, with smaller bryophytes that were likely negatively affected by greater competition for light. Intensive land-use, however, can also indirectly decrease bryophyte species richness by promoting grassland productivity. Thus, increasing productivity is likely to cause a loss of bryophyte species and a decrease in species diversity.", "author" : [ { "dropping-particle" : "", "family" : "M\u00fcller", "given" : "J\u00f6rg",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Prati", "given" : "Daniel", "non-dropping-particle" : "", "parse-names" : false, "suffix" : "" }, { "dropping-particle" : "", "family" : "H\u00f6lzel", "given" : "Norbert", "non-dropping-particle" : "", "parse-names" : false, "suffix" : "" }, { "dropping-particle" : "", "family" : "Fischer", "given" : "Markus", "non-dropping-particle" : "", "parse-names" : false, "suffix" : "" } ], "container-title" : "PloS one", "editor" : [ { "dropping-particle" : "", "family" : "Bello", "given" : "Francesco", "non-dropping-particle" : "de", "parse-names" : false, "suffix" : "" } ], "id" : "ITEM-13", "issue" : "12", "issued" : { "date-parts" : [ [ "2012", "12", "12" ] ] }, "page" : "e51520", "publisher" : "Public Library of Science", "title" : "Impact of land-use intensity and productivity on bryophyte diversity in agricultural grasslands.", "type" : "article-journal", "volume" : "7" }, "uris" : [ "http://www.mendeley.com/documents/?uuid=77ba3410-b5a8-30b8-9f08-bcdc11256331" ] }, { "id" : "ITEM-14", "itemData" : { "DOI" : "10.1073/pnas.1312213111", "ISSN" : "00278424 10916490", "abstract" : "Although temporal heterogeneity is a well-accepted driver of biodiversity, effects of interannual variation in land-use intensity (LUI) have not been addressed yet. Additionally, responses to land use can differ greatly among different organisms; therefore, overall effects of land-use on total local biodiversity are hardly known. To test for effects of LUI (quantified as the combined intensity of fertilization, grazing, and mowing) and interannual variation in LUI (SD in LUI across time), we introduce a unique measure of whole-ecosystem biodiversity, multidiversity. This synthesizes individual diversity measures across up to 49 taxonomic groups of plants, animals, fungi, and bacteria from 150 grasslands. Multidiversity declined with increasing LUI among grasslands, particularly for rarer species and aboveground organisms, whereas common species and belowground groups were less sensitive. However, a high level of interannual variation in LUI increased overall multidiversity at low LUI and was even more beneficial for rarer species because it slowed the rate at which the multidiversity of rare species declined with increasing LUI. In more intensively managed grasslands, the diversity of rarer species was, on average, 18% of the maximum diversity across all grasslands when LUI was static over time but increased to 31% of the maximum when LUI changed maximally over time. In addition to decreasing overall LUI, we suggest varying LUI across years as a complementary strategy to promote biodiversity conservation.", "author" : [ { "dropping-particle" : "", "family" : "Allan", "given" : "E.", "non-dropping-particle" : "", "parse-names" : false, "suffix" : "" }, { "dropping-particle" : "", "family" : "Bossdorf", "given" : "O.", "non-dropping-particle" : "", "parse-names" : false, "suffix" : "" }, { "dropping-particle" : "", "family" : "Dormann", "given" : "C.F.", "non-dropping-particle" : "", "parse-names" : false, "suffix" : "" }, { "dropping-particle" : "", "family" : "Prati", "given" : "D.", "non-dropping-particle" : "", "parse-names" : false, "suffix" : "" }, { "dropping-particle" : "", "family" : "Gossner", "given" : "M.M.", "non-dropping-particle" : "", "parse-names" : false, "suffix" : "" }, { "dropping-particle" : "", "family" : "Tscharntke", "given" : "T.", "non-dropping-particle" : "", "parse-names" : false, "suffix" : "" }, { "dropping-particle" : "", "family" : "Bl\u00fcthgen", "given" : "N.", "non-dropping-particle" : "", "parse-names" : false, "suffix" : "" }, { "dropping-particle" : "", "family" : "Bellach", "given" : "M.", "non-dropping-particle" : "", "parse-names" : false, "suffix" : "" }, { "dropping-particle" : "", "family" : "Birkhofer", "given" : "K.", "non-dropping-particle" : "", "parse-names" : false, "suffix" : "" }, { "dropping-particle" : "", "family" : "Boch", "given" : "S.", "non-dropping-particle" : "", "parse-names" : false, "suffix" : "" }, { "dropping-particle" : "", "family" : "B\u00f6hm", "given" : "S.", "non-dropping-particle" : "", "parse-names" : false, "suffix" : "" }, { "dropping-particle" : "", "family" : "B\u00f6rschig", "given" : "C.", "non-dropping-particle" : "", "parse-names" : false, "suffix" : "" }, { "dropping-particle" : "", "family" : "Chatzinotas", "given" : "A.", "non-dropping-particle" : "", "parse-names" : false, "suffix" : "" }, { "dropping-particle" : "", "family" : "Christ", "given" : "S.", "non-dropping-particle" : "", "parse-names" : false, "suffix" : "" }, { "dropping-particle" : "", "family" : "Daniel", "given" : "R.", "non-dropping-particle" : "", "parse-names" : false, "suffix" : "" }, { "dropping-particle" : "", "family" : "Diek\u00f6tter", "given" : "T.", "non-dropping-particle" : "", "parse-names" : false, "suffix" : "" }, { "dropping-particle" : "", "family" : "Fischer", "given" : "C.", "non-dropping-particle" : "", "parse-names" : false, "suffix" : "" }, { "dropping-particle" : "", "family" : "Friedl", "given" : "T.", "non-dropping-particle" : "", "parse-names" : false, "suffix" : "" }, { "dropping-particle" : "", "family" : "Glaser", "given" : "K.", "non-dropping-particle" : "", "parse-names" : false, "suffix" : "" }, { "dropping-particle" : "", "family" : "Hallmann", "given" : "C.", "non-dropping-particle" : "", "parse-names" : false, "suffix" : "" }, { "dropping-particle" : "", "family" : "Hodac", "given" : "L.", "non-dropping-particle" : "", "parse-names" : false, "suffix" : "" }, { "dropping-particle" : "", "family" : "H\u00f6lzel", "given" : "N.", "non-dropping-particle" : "", "parse-names" : false, "suffix" : "" }, { "dropping-particle" : "", "family" : "Jung", "given" : "K.", "non-dropping-particle" : "", "parse-names" : false, "suffix" : "" }, { "dropping-particle" : "", "family" : "Klein", "given" : "A.M.", "non-dropping-particle" : "", "parse-names" : false, "suffix" : "" }, { "dropping-particle" : "", "family" : "Klaus", "given" : "V.H.", "non-dropping-particle" : "", "parse-names" : false, "suffix" : "" }, { "dropping-particle" : "", "family" : "Kleinebecker", "given" : "T.", "non-dropping-particle" : "", "parse-names" : false, "suffix" : "" }, { "dropping-particle" : "", "family" : "Krauss", "given" : "J.", "non-dropping-particle" : "", "parse-names" : false, "suffix" : "" }, { "dropping-particle" : "", "family" : "Lange", "given" : "M.", "non-dropping-particle" : "", "parse-names" : false, "suffix" : "" }, { "dropping-particle" : "", "family" : "Morris", "given" : "E.K.", "non-dropping-particle" : "", "parse-names" : false, "suffix" : "" }, { "dropping-particle" : "", "family" : "M\u00fcller", "given" : "J.", "non-dropping-particle" : "", "parse-names" : false, "suffix" : "" }, { "dropping-particle" : "", "family" : "Nacke", "given" : "H.", "non-dropping-particle" : "", "parse-names" : false, "suffix" : "" }, { "dropping-particle" : "", "family" : "Pa\u0161ali\u0107", "given" : "E.", "non-dropping-particle" : "", "parse-names" : false, "suffix" : "" }, { "dropping-particle" : "", "family" : "Rillig", "given" : "M.C.", "non-dropping-particle" : "", "parse-names" : false, "suffix" : "" }, { "dropping-particle" : "", "family" : "Rothenw\u00f6hrer", "given" : "C.", "non-dropping-particle" : "", "parse-names" : false, "suffix" : "" }, { "dropping-particle" : "", "family" : "Schall", "given" : "P.", "non-dropping-particle" : "", "parse-names" : false, "suffix" : "" }, { "dropping-particle" : "", "family" : "Scherber", "given" : "C.", "non-dropping-particle" : "", "parse-names" : false, "suffix" : "" }, { "dropping-particle" : "", "family" : "Schulze", "given" : "W.", "non-dropping-particle" : "", "parse-names" : false, "suffix" : "" }, { "dropping-particle" : "", "family" : "Socher", "given" : "S.A.", "non-dropping-particle" : "", "parse-names" : false, "suffix" : "" }, { "dropping-particle" : "", "family" : "Steckel", "given" : "J.", "non-dropping-particle" : "", "parse-names" : false, "suffix" : "" }, { "dropping-particle" : "", "family" : "Steffan-Dewenter", "given" : "I.", "non-dropping-particle" : "", "parse-names" : false, "suffix" : "" }, { "dropping-particle" : "", "family" : "T\u00fcrke", "given" : "M.", "non-dropping-particle" : "", "parse-names" : false, "suffix" : "" }, { "dropping-particle" : "", "family" : "Weiner", "given" : "C.N.", "non-dropping-particle" : "", "parse-names" : false, "suffix" : "" }, { "dropping-particle" : "", "family" : "Werner", "given" : "M.", "non-dropping-particle" : "", "parse-names" : false, "suffix" : "" }, { "dropping-particle" : "", "family" : "Westphal", "given" : "C.", "non-dropping-particle" : "", "parse-names" : false, "suffix" : "" }, { "dropping-particle" : "", "family" : "Wolters", "given" : "V.", "non-dropping-particle" : "", "parse-names" : false, "suffix" : "" }, { "dropping-particle" : "", "family" : "Wubet", "given" : "T.", "non-dropping-particle" : "", "parse-names" : false, "suffix" : "" }, { "dropping-particle" : "", "family" : "Gockel", "given" : "S.", "non-dropping-particle" : "", "parse-names" : false, "suffix" : "" }, { "dropping-particle" : "", "family" : "Gorke", "given" : "M.", "non-dropping-particle" : "", "parse-names" : false, "suffix" : "" }, { "dropping-particle" : "", "family" : "Hemp", "given" : "A.", "non-dropping-particle" : "", "parse-names" : false, "suffix" : "" }, { "dropping-particle" : "", "family" : "Renner", "given" : "S.C.", "non-dropping-particle" : "", "parse-names" : false, "suffix" : "" }, { "dropping-particle" : "", "family" : "Sch\u00f6ning", "given" : "I.", "non-dropping-particle" : "", "parse-names" : false, "suffix" : "" }, { "dropping-particle" : "", "family" : "Pfeiffer", "given" : "S.", "non-dropping-particle" : "", "parse-names" : false, "suffix" : "" }, { "dropping-particle" : "", "family" : "K\u00f6nig-Ries", "given" : "B.", "non-dropping-particle" : "", "parse-names" : false, "suffix" : "" }, { "dropping-particle" : "", "family" : "Buscot", "given" : "F.", "non-dropping-particle" : "", "parse-names" : false, "suffix" : "" }, { "dropping-particle" : "", "family" : "Linsenmair", "given" : "K.E.", "non-dropping-particle" : "", "parse-names" : false, "suffix" : "" }, { "dropping-particle" : "", "family" : "Schulze", "given" : "E.-D.", "non-dropping-particle" : "", "parse-names" : false, "suffix" : "" }, { "dropping-particle" : "", "family" : "Weisser", "given" : "W.W.", "non-dropping-particle" : "", "parse-names" : false, "suffix" : "" }, { "dropping-particle" : "", "family" : "Fischer", "given" : "M.", "non-dropping-particle" : "", "parse-names" : false, "suffix" : "" } ], "container-title" : "Proceedings of the National Academy of Sciences of the United States of America", "id" : "ITEM-14", "issue" : "1", "issued" : { "date-parts" : [ [ "2014" ] ] }, "page" : "308-313", "title" : "Interannual variation in land-use intensity enhances grassland multidiversity", "type" : "article-journal", "volume" : "111" }, "uris" : [ "http://www.mendeley.com/documents/?uuid=18269e7d-0778-4e52-9b72-c92ee474ee3f" ] }, { "id" : "ITEM-15", "itemData" : { "DOI" : "10.1038/nature20575", "ISSN" : "0028-0836", "author" : [ { "dropping-particle" : "", "family" : "Gossner", "given" : "Martin M.", "non-dropping-particle" : "", "parse-names" : false, "suffix" : "" }, { "dropping-particle" : "", "family" : "Lewinsohn", "given" : "Thomas M.", "non-dropping-particle" : "", "parse-names" : false, "suffix" : "" }, { "dropping-particle" : "", "family" : "Kahl", "given" : "Tiemo", "non-dropping-particle" : "", "parse-names" : false, "suffix" : "" }, { "dropping-particle" : "", "family" : "Grassein", "given" : "Fabrice", "non-dropping-particle" : "", "parse-names" : false, "suffix" : "" }, { "dropping-particle" : "", "family" : "Boch", "given" : "Steffen", "non-dropping-particle" : "", "parse-names" : false, "suffix" : "" }, { "dropping-particle" : "", "family" : "Prati", "given" : "Daniel", "non-dropping-particle" : "", "parse-names" : false, "suffix" : "" }, { "dropping-particle" : "", "family" : "Birkhofer", "given" : "Klaus", "non-dropping-particle" : "", "parse-names" : false, "suffix" : "" }, { "dropping-particle" : "", "family" : "Renner", "given" : "Swen C.", "non-dropping-particle" : "", "parse-names" : false, "suffix" : "" }, { "dropping-particle" : "", "family" : "Sikorski", "given" : "Johannes", "non-dropping-particle" : "", "parse-names" : false, "suffix" : "" }, { "dropping-particle" : "", "family" : "Wubet", "given" : "Tesfaye",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u00f6rschig", "given" : "Carmen", "non-dropping-particle" : "", "parse-names" : false, "suffix" : "" }, { "dropping-particle" : "", "family" : "Buscot", "given" : "Francois", "non-dropping-particle" : "", "parse-names" : false, "suffix" : "" }, { "dropping-particle" : "", "family" : "Diek\u00f6tter", "given" : "Tim", "non-dropping-particle" : "", "parse-names" : false, "suffix" : "" }, { "dropping-particle" : "", "family" : "Jorge", "given" : "Leonardo R\u00e9", "non-dropping-particle" : "", "parse-names" : false, "suffix" : "" }, { "dropping-particle" : "", "family" : "Jung", "given" : "Kirsten", "non-dropping-particle" : "", "parse-names" : false, "suffix" : "" }, { "dropping-particle" : "", "family" : "Keyel", "given" : "Alexander C.", "non-dropping-particle" : "", "parse-names" : false, "suffix" : "" }, { "dropping-particle" : "", "family" : "Klein", "given" : "Alexandra-Maria",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u00fcller", "given" : "J\u00f6rg",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Penone", "given" : "Caterina", "non-dropping-particle" : "", "parse-names" : false, "suffix" : "" }, { "dropping-particle" : "", "family" : "Perovi\u0107", "given" : "David J.", "non-dropping-particle" : "", "parse-names" : false, "suffix" : "" }, { "dropping-particle" : "", "family" : "Purschke", "given" : "Oliver", "non-dropping-particle" : "", "parse-names" : false, "suffix" : "" }, { "dropping-particle" : "", "family" : "Schall", "given" : "Peter", "non-dropping-particle" : "", "parse-names" : false, "suffix" : "" }, { "dropping-particle" : "", "family" : "Socher", "given" : "Stephanie A.", "non-dropping-particle" : "", "parse-names" : false, "suffix" : "" }, { "dropping-particle" : "", "family" : "Sonnemann", "given" : "Ilja", "non-dropping-particle" : "", "parse-names" : false, "suffix" : "" }, { "dropping-particle" : "", "family" : "Tschapka", "given" : "Marco", "non-dropping-particle" : "", "parse-names" : false, "suffix" : "" }, { "dropping-particle" : "", "family" : "Tscharntke", "given" : "Teja", "non-dropping-particle" : "", "parse-names" : false, "suffix" : "" }, { "dropping-particle" : "", "family" : "T\u00fcrke", "given" : "Manfred", "non-dropping-particle" : "", "parse-names" : false, "suffix" : "" }, { "dropping-particle" : "", "family" : "Venter", "given" : "Paul Christiaan", "non-dropping-particle" : "", "parse-names" : false, "suffix" : "" }, { "dropping-particle" : "", "family" : "Weiner", "given" : "Christiane N.", "non-dropping-particle" : "", "parse-names" : false, "suffix" : "" }, { "dropping-particle" : "", "family" : "Werner", "given" : "Michael", "non-dropping-particle" : "", "parse-names" : false, "suffix" : "" }, { "dropping-particle" : "", "family" : "Wolters", "given" : "Volkmar", "non-dropping-particle" : "", "parse-names" : false, "suffix" : "" }, { "dropping-particle" : "", "family" : "Wurst", "given" : "Susanne", "non-dropping-particle" : "", "parse-names" : false, "suffix" : "" }, { "dropping-particle" : "", "family" : "Westphal", "given" : "Catrin", "non-dropping-particle" : "", "parse-names" : false, "suffix" : "" }, { "dropping-particle" : "", "family" : "Fischer", "given" : "Markus", "non-dropping-particle" : "", "parse-names" : false, "suffix" : "" }, { "dropping-particle" : "", "family" : "Weisser", "given" : "Wolfgang W.", "non-dropping-particle" : "", "parse-names" : false, "suffix" : "" }, { "dropping-particle" : "", "family" : "Allan", "given" : "Eric", "non-dropping-particle" : "", "parse-names" : false, "suffix" : "" } ], "container-title" : "Nature", "id" : "ITEM-15", "issued" : { "date-parts" : [ [ "2016" ] ] }, "title" : "Land-use intensification causes multitrophic homogenization of grassland communities", "type" : "article-journal" }, "uris" : [ "http://www.mendeley.com/documents/?uuid=c25f8c34-eb05-4e25-afaf-8d0e6f396617" ] }, { "id" : "ITEM-16", "itemData" : { "ISBN" : "978-5-9703-0345-0", "author" : [ { "dropping-particle" : "", "family" : "Maykop", "given" : "", "non-dropping-particle" : "", "parse-names" : false, "suffix" : "" } ], "edition" : "Second Edi", "editor" : [ { "dropping-particle" : "", "family" : "MAYKOP", "given" : "", "non-dropping-particle" : "", "parse-names" : false, "suffix" : "" } ], "id" : "ITEM-16",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mendeley" : { "formattedCitation" : "(Allan et al., 2014; Ariel Bergamini, Peintinger, et al., 2009; Dengler et al., 2014b; Gossner et al., 2016; Hallingb\u00e4ck &amp; Hodgetts, 2001; Hedberg et al., 2012; N. G. Hodgetts, 1992; H\u00f6lzel et al., 2002a; K\u00e4mpf et al., 2016; W. P. Mathar et al., 2015; Maykop, 2012; M\u00fcller et al., 2012; Sabovljevit et al., 2001; Schustov, 2015; Werger &amp; van Staalduinen, 2012; Zechmeister &amp; Moser, 2001)", "manualFormatting" : "(Bergamini et al., 2009; Hallingb\u00e4ck &amp; Hodgetts, 2001; Hedberg et al., 2012; Hodgetts, 1992; Sabovljevit, Ganeva, Tsakiri, &amp; Stefanut, 2001; Schustov, 2015)", "plainTextFormattedCitation" : "(Allan et al., 2014; Ariel Bergamini, Peintinger, et al., 2009; Dengler et al., 2014b; Gossner et al., 2016; Hallingb\u00e4ck &amp; Hodgetts, 2001; Hedberg et al., 2012; N. G. Hodgetts, 1992; H\u00f6lzel et al., 2002a; K\u00e4mpf et al., 2016; W. P. Mathar et al., 2015; Maykop, 2012; M\u00fcller et al., 2012; Sabovljevit et al., 2001; Schustov, 2015; Werger &amp; van Staalduinen, 2012; Zechmeister &amp; Moser, 2001)", "previouslyFormattedCitation" : "(Allan et al., 2014; Ariel Bergamini, Peintinger, et al., 2009; Dengler et al., 2014b; Gossner et al., 2016; Hallingb\u00e4ck &amp; Hodgetts, 2001; Hedberg et al., 2012; N. G. Hodgetts, 1992; H\u00f6lzel et al., 2002a; K\u00e4mpf et al., 2016; W. P. Mathar et al., 2015; Maykop, 2012; M\u00fcller et al., 2012; Sabovljevit et al., 2001; Schustov, 2015; Werger &amp; van Staalduinen, 2012; Zechmeister &amp; Moser, 2001)" }, "properties" : {  }, "schema" : "https://github.com/citation-style-language/schema/raw/master/csl-citation.json" }</w:instrText>
      </w:r>
      <w:r>
        <w:fldChar w:fldCharType="separate"/>
      </w:r>
      <w:r w:rsidRPr="002B581D">
        <w:rPr>
          <w:lang w:val="en-US"/>
        </w:rPr>
        <w:t xml:space="preserve">(Bergamini </w:t>
      </w:r>
      <w:r w:rsidR="00301BD0" w:rsidRPr="00301BD0">
        <w:rPr>
          <w:i/>
          <w:lang w:val="en-US"/>
        </w:rPr>
        <w:t>et al.</w:t>
      </w:r>
      <w:r w:rsidRPr="002B581D">
        <w:rPr>
          <w:lang w:val="en-US"/>
        </w:rPr>
        <w:t xml:space="preserve">, 2009; Hallingbäck &amp; Hodgetts, 2001; Hedberg </w:t>
      </w:r>
      <w:r w:rsidR="00301BD0" w:rsidRPr="00301BD0">
        <w:rPr>
          <w:i/>
          <w:lang w:val="en-US"/>
        </w:rPr>
        <w:t>et al.</w:t>
      </w:r>
      <w:r w:rsidRPr="002B581D">
        <w:rPr>
          <w:lang w:val="en-US"/>
        </w:rPr>
        <w:t>, 2012; Hodgetts, 1992; Sabovljevit</w:t>
      </w:r>
      <w:r w:rsidR="002A49C9">
        <w:rPr>
          <w:i/>
          <w:lang w:val="en-US"/>
        </w:rPr>
        <w:t xml:space="preserve"> et al.</w:t>
      </w:r>
      <w:r w:rsidRPr="002B581D">
        <w:rPr>
          <w:lang w:val="en-US"/>
        </w:rPr>
        <w:t>, 2001; Shustov, 2015</w:t>
      </w:r>
      <w:r>
        <w:rPr>
          <w:lang w:val="en-US"/>
        </w:rPr>
        <w:t>)</w:t>
      </w:r>
      <w:r>
        <w:fldChar w:fldCharType="end"/>
      </w:r>
      <w:r>
        <w:rPr>
          <w:lang w:val="en-US"/>
        </w:rPr>
        <w:t>.</w:t>
      </w:r>
    </w:p>
    <w:p w14:paraId="288B039C" w14:textId="08FF97C6" w:rsidR="0048205B" w:rsidRPr="00FB51E0" w:rsidRDefault="0048205B" w:rsidP="00AE389F">
      <w:pPr>
        <w:rPr>
          <w:lang w:val="es-ES"/>
        </w:rPr>
      </w:pPr>
      <w:r>
        <w:rPr>
          <w:lang w:val="en-US"/>
        </w:rPr>
        <w:t xml:space="preserve">In particular the application of fertilizer promotes competitive vascular plant and bryophyte species that suppress species adapted to poor soil conditions </w:t>
      </w:r>
      <w:r>
        <w:rPr>
          <w:lang w:val="en-US"/>
        </w:rPr>
        <w:fldChar w:fldCharType="begin" w:fldLock="1"/>
      </w:r>
      <w:r>
        <w:rPr>
          <w:lang w:val="en-US"/>
        </w:rPr>
        <w:instrText>ADDIN CSL_CITATION { "citationItems" : [ { "id" : "ITEM-1",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1",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id" : "ITEM-2", "itemData" : { "DOI" : "10.1179/jbr.2001.23.4.331", "ISBN" : "0373-6687", "ISSN" : "03736687", "abstract" : "A fertilization experiment was carried out in 18 nutrient-poor calcareous fens in Switzerland in order to investigate the effects of nutrient enrichment on bryophytes. Plots were fertilized with N or NPK, to simulate enhanced atmospheric nitrogen deposition and the influx of a nutrient cocktail from adjacent farmland, respectively. Despite large floristic differences between sites, the response of the bryophyte layer to fertilization was remarkably uniform. After 1.5 years, bryophyte biomass, as well as bryophyte species density, were significantly reduced as a result of the fertilization treatments. Fertilized plots contained 39% (N-plots) and 53% (NPK-plots) less bryophyte biomass than the controls, and 9% (N-plots) and 18% (NPK-plots) fewer bryophyte species. Differences between N- and NPK-plots were not significant for either bryophyte biomass or species density. The decline of bryophyte biomass and species density can be attributed only partly to the strong increase of vascular plant biomass in the fertilized plots, leading presumably to very low light intensities at the bryophyte layer. Some bryophytes tended to have lower frequencies in the fertilized plots, but only the rather shade-intolerant Bryum pseudotriquetrum declined significantly. It is concluded that enhanced N-influx is sufficient to cause significant changes in the bryophyte layer of calcareous fens, and that species with a high demand for light and rather low morphological plasticity are at particular risk of being ousted.", "author" : [ { "dropping-particle" : "", "family" : "Bergamini", "given" : "Ariel", "non-dropping-particle" : "", "parse-names" : false, "suffix" : "" }, { "dropping-particle" : "", "family" : "Pauli", "given" : "D", "non-dropping-particle" : "", "parse-names" : false, "suffix" : "" } ], "container-title" : "Journal of Bryology", "id" : "ITEM-2", "issue" : "4", "issued" : { "date-parts" : [ [ "2001", "1", "18" ] ] }, "page" : "331-339", "title" : "Effects of increased nutrient supply on bryophytes in montane calcareous fens", "type" : "article-journal", "volume" : "23" }, "uris" : [ "http://www.mendeley.com/documents/?uuid=3839c495-4f43-3099-bcdd-330b27f3f66c" ] }, { "id" : "ITEM-3", "itemData" : { "DOI" : "10.1111/j.0030-1299.2005.13268.x", "ISBN" : "0030-1299", "ISSN" : "00301299", "abstract" : "A three-year multi-factorial microcosm experiment simulating fertilisation, defoliation\\nand the composition of vascular vegetation in a dry grassland succession was used to\\ntest four hypotheses concerning the establishment and survival of bryophytes in\\ngrassland vegetation. H1: bryophyte cover may be used to predict bryophyte species\\nrichness. H2: bryophyte richness is suppressed at high nutrient levels and promoted by\\ndefoliation of vascular plants. H3: species richness of bryophytes is influenced by the\\nspecies composition of the vascular vegetation. H4: bryophyte species richness is\\nnegatively correlated with vascular plant biomass.\\nThe relationship between bryophyte richness and bryophyte cover was found to\\nfollow the classical species-area richness curve. Bryophyte species richness responded\\npositively to defoliation and negatively to fertilisation. The species composition of\\nvascular vegetation had no significant effect on bryophyte richness. Bryophyte species\\nrichness was lower at high vascular plant biomass and vascular plant dry weight above\\n400 g m2 appeared fatal to bryophytes. At high nutrient levels, defoliation increased\\nbryophyte richness, but defoliation did not fully compensate for the negative effect of\\nfertilisation. The study reinforces the concern for short lived shuttle bryophytes in the\\nagricultural landscape.\\n", "author" : [ { "dropping-particle" : "", "family" : "Aude", "given" : "E.", "non-dropping-particle" : "", "parse-names" : false, "suffix" : "" }, { "dropping-particle" : "", "family" : "Ejrn\u00e6s", "given" : "R.", "non-dropping-particle" : "", "parse-names" : false, "suffix" : "" } ], "container-title" : "Oikos", "id" : "ITEM-3", "issue" : "2", "issued" : { "date-parts" : [ [ "2005", "4" ] ] }, "page" : "323-330", "publisher" : "Munksgaard International Publishers", "title" : "Bryophyte colonisation in experimental microcosms: The role of nutrients, defoliation and vascular vegetation", "type" : "article-journal", "volume" : "109" }, "uris" : [ "http://www.mendeley.com/documents/?uuid=0b4ae7c4-0f57-3280-85a3-d3dcb6f0a98c" ] }, { "id" : "ITEM-4", "itemData" : { "DOI" : "10.1007/s00442-004-1706-0", "ISBN" : "0044200417060", "ISSN" : "00298549", "PMID" : "15490246", "abstract" : "The impact of reduced light conditions as an indirect effect of nitrogen (N) deposition was determined on three mosses in a montane ecosystem, where sedge and grass cover increase due to N enrichment. Additionally, in the greenhouse we established the importance of low light to moss growth as an indirect N deposition effect relative to the direct toxic effects of N. The amount of light reaching the moss layer was strongly and negatively related to graminoid abundance. Mosses showed differing sensitivities to reduced light in the field. Racomitrium lanuginosum biomass was found to be highest under high-light conditions, Polytrichum alpinum at intermediate light levels, whilst that of Dicranum fuscescens was unrelated to light availability. Moreover, Racomitrium biomass decreased with increasing amounts of graminoid litter, whereas the other species were little affected. All three mosses responded differently to the combination of elevated N (20 vs 10 kg N ha(-1) year(-1)) and reduced light (60 and 80% reduction) in the greenhouse. Racomitrium growth was strongly influenced by both light reduction and elevated N, in combination reducing shoot biomass up to 76%. There was a tendency for Dicranum growth to be modestly reduced by elevated N when shaded, causing up to 19% growth reduction. Polytrichum growth was not influenced by elevated N but was reduced up to 40% by shading. We conclude that competition for light, induced by vascular plants, can strongly influence moss performance even in unproductive low biomass ecosystems. The effects of reduced light arising from N pollution can be as important to mosses as direct toxicity from N deposition. Yet, different sensitivities of mosses to both toxic and shading effects of elevated N prevent generalisation and can lead to competitive species replacement within moss communities. This study demonstrates the importance of understanding moss-vascular plant interactions to allow interpretation and prediction of ecosystem responses to anthropogenic drivers such as atmospheric N deposition or climate change.", "author" : [ { "dropping-particle" : "", "family" : "Wal", "given" : "Ren\u00e9", "non-dropping-particle" : "Van Der", "parse-names" : false, "suffix" : "" }, { "dropping-particle" : "", "family" : "Pearce", "given" : "Imogen S K", "non-dropping-particle" : "", "parse-names" : false, "suffix" : "" }, { "dropping-particle" : "", "family" : "Brooker", "given" : "Rob W.", "non-dropping-particle" : "", "parse-names" : false, "suffix" : "" } ], "container-title" : "Oecologia", "id" : "ITEM-4", "issue" : "2", "issued" : { "date-parts" : [ [ "2005", "1", "14" ] ] }, "page" : "159-168", "publisher" : "Springer-Verlag", "title" : "Mosses and the struggle for light in a nitrogen-polluted world", "type" : "article-journal", "volume" : "142" }, "uris" : [ "http://www.mendeley.com/documents/?uuid=c7cc0713-f67e-34cc-9ce9-33c66fe939d3" ] }, { "id" : "ITEM-5", "itemData" : { "DOI" : "10.1007/s10661-009-1030-6", "ISBN" : "0167-6369", "ISSN" : "01676369", "PMID" : "19543996", "abstract" : "The Rengen Grassland Experiment in Germany, established in 1941, consists of the following fertilizer treatments applied under a two cut management: control, Ca, CaN, CaNP, CaNP-KCl, and CaNP-K2SO4. The aim of this study was (1) to identify effects of fertilizer application on biomass and species composition of bryophytes and (2) to investigate the impact of fertilizer application on macro- (N, P, K, Ca, Mg), micro- (Cu, Fe, Mn, Zn), and toxic (As, Cd, Cr, Pb, Ni) element concentrations in bryophyte biomass. In June 2006, Rhytidiadelphus squarrosus was the only bryophyte species recorded in the control. In treatment Ca, R. squarrosus was the dominant bryophyte species whereas Brachythecium rutabulum occurred sporadically only in a single plot of that treatment. The latter was the only bryophyte species collected in CaN, CaNP, CaNP-KCl, and CaNP-K 2SO4 treatments. Dry matter accumulation of bryophytes was highest in the control (180 g m2) followed by Ca (46 g m2), CaNP (25 g m2), CaNP-KCl (15 g m2), CaNP-K2SO4 (9 g m2), and CaN (2 g m2) treatments. A negative correlation between biomass production of bryophytes and dry matter production of vascular plants was revealed up to a threshold value of 400 g m2. Above this limit, biomass production of bryophytes remained obviously unaffected by further increase in biomass production of vascular plants. A significant effect of treatment on As, Cd, Cr, Fe, Mn, Ni, Pb, P, Ca, Mg, K, and N concentrations was revealed. Concentrations of these elements were a function of amount of elements supplied with fertilizers. Bryophytes seem to be promising bio-indicators not only for airborne deposition of toxic element but also for fertilizer introduced as well. [PUBLICATION ABSTRACT]", "author" : [ { "dropping-particle" : "", "family" : "Hejcman", "given" : "Michal", "non-dropping-particle" : "", "parse-names" : false, "suffix" : "" }, { "dropping-particle" : "", "family" : "Sz??kov??", "given" : "Ji??ina", "non-dropping-particle" : "", "parse-names" : false, "suffix" : "" }, { "dropping-particle" : "", "family" : "Schellberg", "given" : "J??rgen", "non-dropping-particle" : "", "parse-names" : false, "suffix" : "" }, { "dropping-particle" : "", "family" : "??rek", "given" : "Petr", "non-dropping-particle" : "", "parse-names" : false, "suffix" : "" }, { "dropping-particle" : "", "family" : "Tlusto??", "given" : "Pavel", "non-dropping-particle" : "", "parse-names" : false, "suffix" : "" }, { "dropping-particle" : "", "family" : "Bal??k", "given" : "Ji????", "non-dropping-particle" : "", "parse-names" : false, "suffix" : "" } ], "container-title" : "Environmental Monitoring and Assessment", "id" : "ITEM-5", "issue" : "1-4", "issued" : { "date-parts" : [ [ "2010", "7", "20" ] ] }, "page" : "653-662", "publisher" : "Springer Netherlands", "title" : "The Rengen Grassland experiment: Bryophytes biomass and element concentrations after 65 years of fertilizer application", "type" : "article-journal", "volume" : "166" }, "uris" : [ "http://www.mendeley.com/documents/?uuid=c08eb601-f35d-4425-8d46-391cced234d5" ] }, { "id" : "ITEM-6", "itemData" : { "DOI" : "10.1371/journal.pone.0051520", "ISBN" : "10.1371/journal.pone.0051520", "ISSN" : "1932-6203", "PMID" : "23251563", "abstract" : "While bryophytes greatly contribute to plant diversity of semi-natural grasslands, little is known about the relationships between land-use intensity, productivity, and bryophyte diversity in these habitats. We recorded vascular plant and bryophyte vegetation in 85 agricultural used grasslands in two regions in northern and central Germany and gathered information on land-use intensity. To assess grassland productivity, we harvested aboveground vascular plant biomass and analyzed nutrient concentrations of N, P, K, Ca and Mg. Further we calculated mean Ellenberg indicator values of vascular plant vegetation. We tested for effects of land-use intensity and productivity on total bryophyte species richness and on the species richness of acrocarpous (small &amp; erect) and pleurocarpous (creeping, including liverworts) growth forms separately. Bryophyte species were found in almost all studied grasslands, but species richness differed considerably between study regions in northern Germany (2.8 species per 16 m(2)) and central Germany (6.4 species per 16 m(2)) due environmental differences as well as land-use history. Increased fertilizer application, coinciding with high mowing frequency, reduced bryophyte species richness significantly. Accordingly, productivity estimates such as plant biomass and nitrogen concentration were strongly negatively related to bryophyte species richness, although productivity decreased only pleurocarpous species. Ellenberg indicator values for nutrients proved to be useful indicators of species richness and productivity. In conclusion, bryophyte composition was strongly dependent on productivity, with smaller bryophytes that were likely negatively affected by greater competition for light. Intensive land-use, however, can also indirectly decrease bryophyte species richness by promoting grassland productivity. Thus, increasing productivity is likely to cause a loss of bryophyte species and a decrease in species diversity.", "author" : [ { "dropping-particle" : "", "family" : "M\u00fcller", "given" : "J\u00f6rg", "non-dropping-particle" : "", "parse-names" : false, "suffix" : "" }, { "dropping-particle" : "", "family" : "Klaus", "given" : "Valentin H", "non-dropping-particle" : "", "parse-names" : false, "suffix" : "" }, { "dropping-particle" : "", "family" : "Kleinebecker", "given" : "Till", "non-dropping-particle" : "", "parse-names" : false, "suffix" : "" }, { "dropping-particle" : "", "family" : "Prati", "given" : "Daniel", "non-dropping-particle" : "", "parse-names" : false, "suffix" : "" }, { "dropping-particle" : "", "family" : "H\u00f6lzel", "given" : "Norbert", "non-dropping-particle" : "", "parse-names" : false, "suffix" : "" }, { "dropping-particle" : "", "family" : "Fischer", "given" : "Markus", "non-dropping-particle" : "", "parse-names" : false, "suffix" : "" } ], "container-title" : "PloS one", "editor" : [ { "dropping-particle" : "", "family" : "Bello", "given" : "Francesco", "non-dropping-particle" : "de", "parse-names" : false, "suffix" : "" } ], "id" : "ITEM-6", "issue" : "12", "issued" : { "date-parts" : [ [ "2012", "12", "12" ] ] }, "page" : "e51520", "publisher" : "Public Library of Science", "title" : "Impact of land-use intensity and productivity on bryophyte diversity in agricultural grasslands.", "type" : "article-journal", "volume" : "7" }, "uris" : [ "http://www.mendeley.com/documents/?uuid=77ba3410-b5a8-30b8-9f08-bcdc11256331" ] }, { "id" : "ITEM-7", "itemData" : { "DOI" : "10.1016/j.ecolind.2015.05.050", "abstract" : "a b s t r a c t Environmental changes are predicted to have severe and rapid impacts on polar and alpine regions. At high latitudes/altitudes, cryptogams such as bryophytes and lichens are of great importance in terms of biomass, carbon/nutrient cycling, cover and ecosystem functioning. This seven-year factorial experiment examined the effects of fertilizing and experimental warming on bryophyte and lichen abundance in an alpine meadow and a heath community in subarctic Sweden. The aim was to determine whether short-term responses (five years) are good predictors of longer-term responses (seven years). Fertilizing and warming had significant negative effects on total and relative abundance of bryophytes and lichens, with the largest and most rapid decline caused by fertilizing and combined fertilizing and warming. Bryophytes decreased most in the alpine meadow community, which was bryophyte-dominated, and lichens decreased most in the heath community, which was lichen-dominated. This was surprising, as the most diverse group in each community was expected to be most resistant to perturbation. Warming alone had a delayed negative impact. Of the 16 species included in statistical analyses, seven were significantly negatively affected. Overall, the impacts of simulated warming on bryophytes and lichens as a whole and on individual species differed in time and magnitude between treatments and plant communities (meadow and heath). This will likely cause changes in the dominance structures over time. These results underscore the importance of longer-term studies to improve the quality of data used in climate change models, as models based on short-term data are poor predictors of long-term responses of bryophytes and lichens.", "author" : [ { "dropping-particle" : "", "family" : "Alatalo", "given" : "Juha M", "non-dropping-particle" : "", "parse-names" : false, "suffix" : "" }, { "dropping-particle" : "", "family" : "J\u00e4gerbrand", "given" : "Annika K", "non-dropping-particle" : "", "parse-names" : false, "suffix" : "" }, { "dropping-particle" : "", "family" : "Molau", "given" : "Ulf", "non-dropping-particle" : "", "parse-names" : false, "suffix" : "" } ], "container-title" : "Ecological Indicators", "id" : "ITEM-7", "issued" : { "date-parts" : [ [ "2015" ] ] }, "page" : "77-85", "title" : "Testing reliability of short-term responses to predict longer-term responses of bryophytes and lichens to environmental change", "type" : "article-journal", "volume" : "58" }, "uris" : [ "http://www.mendeley.com/documents/?uuid=c0d75d59-34bc-4230-88da-5cdc5b484c31" ] }, { "id" : "ITEM-8", "itemData" : { "DOI" : "10.1016/j.biocon.2005.03.004", "ISBN" : "0006-3207", "ISSN" : "00063207", "abstract" : "Many freshwater ecosystems face severe threats from anthropogenic disturbances, yet little is known about the degree to which their biotic communities have been degraded by human activities. We analysed temporal changes and persistence of bryophyte communities in 40 springs in eastern Finland by comparing field surveys conducted in 1986 and 2000. During that period, some springs had remained in a near-pristine state, while others had undergone varying degrees of disturbance from forest management, drainage, and water abstraction. Several spring bryophytes (e.g., Philonotis fontana) declined between the study years, whereas Sphagnum mosses (e.g., Sphagnum warnstorfii) increased in abundance. Species richness of spring bryophytes declined significantly from 1986 to 2000, irrespective of bryophyte group (spring vs. other bryophytes) and spring condition (severely disturbed vs. unaltered springs). Bryophyte cover also decreased dramatically from 1986 to 2000, but this effect was related to both spring condition and bryophyte type. Spring bryophytes lost much of their cover in severely altered springs, while in unaltered springs they remained relatively stable through time. No such trend was observed for other, habitat generalist bryophytes. Persistence and stability of bryophyte communities showed significant, albeit rather weak, relationships with spring condition, with communities in unaltered springs being more persistent than those in altered springs. Given the importance of springs to boreal forest and aquatic biodiversity, restoration of degraded springs is a major challenge to maintaining and conserving biodiversity of boreal landscapes. ?? 2005 Elsevier Ltd. All rights reserved.", "author" : [ { "dropping-particle" : "", "family" : "Heino", "given" : "Jani", "non-dropping-particle" : "", "parse-names" : false, "suffix" : "" }, { "dropping-particle" : "", "family" : "Virtanen", "given" : "Risto", "non-dropping-particle" : "", "parse-names" : false, "suffix" : "" }, { "dropping-particle" : "", "family" : "Vuori", "given" : "Kari Matti", "non-dropping-particle" : "", "parse-names" : false, "suffix" : "" }, { "dropping-particle" : "", "family" : "Saastamoinen", "given" : "Jouko", "non-dropping-particle" : "", "parse-names" : false, "suffix" : "" }, { "dropping-particle" : "", "family" : "Ohtonen", "given" : "Arvo", "non-dropping-particle" : "", "parse-names" : false, "suffix" : "" }, { "dropping-particle" : "", "family" : "Muotka", "given" : "Timo", "non-dropping-particle" : "", "parse-names" : false, "suffix" : "" } ], "container-title" : "Biological Conservation", "id" : "ITEM-8", "issued" : { "date-parts" : [ [ "2005" ] ] }, "title" : "Spring bryophytes in forested landscapes: Land use effects on bryophyte species richness, community structure and persistence", "type" : "article-journal" }, "uris" : [ "http://www.mendeley.com/documents/?uuid=180c4a05-bdc7-4fec-a9c3-b81680507d50" ] }, { "id" : "ITEM-9", "itemData" : { "DOI" : "10.1023/A:1026533418357", "ISBN" : "1385-0237", "ISSN" : "13850237", "PMID" : "1621", "abstract" : "The relationships between bryophyte biomass and species richness and soil pH, nutrient applications and vascular plant biomass and species richness were analyzed for the Park Grass Experiment (Rothamsted, UK). The study examined the abundance of bryophytes in relation to long-term fertilizer and lime application and to fertilizer treatments recently being ceased on some plots. The probability of bryophytes being present on a plot increased with increasing soil pH, and on plots at soil pH 3.3-4.5, the lowest values in this experiment, there were virtually no mosses present. Total bryophyte biomass decreased with increasing vascular plant biomass and vascular plant richness. Both bryophyte biomass and species richness showed a curvilinear response to soil pH. Bryophyte biomass was markedly increased on plots where nitrogen (N) fertilization had recently been ceased. The abundance of the common bryophyte species showed individualistic responses to treatments. N had a negative effect on the abundance of Brachythecium rutabulum. Increasing soil pH, and the application of phosphorus (P) and potassium (K) fertilizer together, had a positive effect on Eurhynchium praelongum. This species was also negatively affected by N, but tolerated larger amounts of it (100-150 kg ha(-1) N) than B. rutabulum. An ephemeral moss, Bryum subapiculatum, had a unimodal response to soil pH but showed no response to N, P, K or other explanatory variables. Rothamsted Expt Stn, Harpenden AL5 2JQ, Herts, England. Univ London Imperial Coll Sci Technol &amp; Med, Dept Biol, Ascot SL5 7PY, Berks, England. Univ London Imperial Coll Sci Technol &amp; Med, Thomas Huxley Sch Environm Earth Sci &amp; Engn, Ashford, Kent, England.", "author" : [ { "dropping-particle" : "", "family" : "Virtanen", "given" : "R.", "non-dropping-particle" : "", "parse-names" : false, "suffix" : "" }, { "dropping-particle" : "", "family" : "Johnston", "given" : "A. E.", "non-dropping-particle" : "", "parse-names" : false, "suffix" : "" }, { "dropping-particle" : "", "family" : "Crawley", "given" : "M. J.", "non-dropping-particle" : "", "parse-names" : false, "suffix" : "" }, { "dropping-particle" : "", "family" : "Edwards", "given" : "G. R.", "non-dropping-particle" : "", "parse-names" : false, "suffix" : "" } ], "container-title" : "Plant Ecology", "id" : "ITEM-</w:instrText>
      </w:r>
      <w:r w:rsidRPr="00FB51E0">
        <w:rPr>
          <w:lang w:val="es-ES"/>
        </w:rPr>
        <w:instrText>9", "issue" : "2", "issued" : { "date-parts" : [ [ "2000" ] ] }, "page" : "129-141", "publisher" : "Kluwer Academic Publishers", "title" : "Bryophyte biomass and species richness on the park grass experiment, Rothamsted, UK", "type" : "article-journal", "volume" : "151" }, "uris" : [ "http://www.mendeley.com/documents/?uuid=d5388390-8b64-3776-9242-bd953a5f563f" ] } ], "mendeley" : { "formattedCitation" : "(Alatalo, J\u00e4gerbrand, &amp; Molau, 2015; Aude &amp; Ejrn\u00e6s, 2005; Ariel Bergamini &amp; Pauli, 2001; Hallingb\u00e4ck &amp; Hodgetts, 2001; Jani Heino et al., 2005; Michal Hejcman et al., 2010; M\u00fcller et al., 2012; Van Der Wal, Pearce, &amp; Brooker, 2005; R. Virtanen, Johnston, Crawley, &amp; Edwards, 2000)", "plainTextFormattedCitation" : "(Alatalo, J\u00e4gerbrand, &amp; Molau, 2015; Aude &amp; Ejrn\u00e6s, 2005; Ariel Bergamini &amp; Pauli, 2001; Hallingb\u00e4ck &amp; Hodgetts, 2001; Jani Heino et al., 2005; Michal Hejcman et al., 2010; M\u00fcller et al., 2012; Van Der Wal, Pearce, &amp; Brooker, 2005; R. Virtanen, Johnston, Crawley, &amp; Edwards, 2000)", "previouslyFormattedCitation" : "(Alatalo, J\u00e4gerbrand, &amp; Molau, 2015; Aude &amp; Ejrn\u00e6s, 2005; Ariel Bergamini &amp; Pauli, 2001; Hallingb\u00e4ck &amp; Hodgetts, 2001; Jani Heino et al., 2005; Michal Hejcman et al., 2010; M\u00fcller et al., 2012; Van Der Wal, Pearce, &amp; Brooker, 2005; R. Virtanen, Johnston, Crawley, &amp; Edwards, 2000)" }, "properties" : {  }, "schema" : "https://github.com/citation-style-language/schema/raw/master/csl-citation.json" }</w:instrText>
      </w:r>
      <w:r>
        <w:rPr>
          <w:lang w:val="en-US"/>
        </w:rPr>
        <w:fldChar w:fldCharType="separate"/>
      </w:r>
      <w:r w:rsidRPr="00FB51E0">
        <w:rPr>
          <w:lang w:val="es-ES"/>
        </w:rPr>
        <w:t>(Alatalo</w:t>
      </w:r>
      <w:r w:rsidR="00100CD5" w:rsidRPr="00FB51E0">
        <w:rPr>
          <w:i/>
          <w:lang w:val="es-ES"/>
        </w:rPr>
        <w:t xml:space="preserve"> et al.</w:t>
      </w:r>
      <w:r w:rsidRPr="00FB51E0">
        <w:rPr>
          <w:lang w:val="es-ES"/>
        </w:rPr>
        <w:t>, 2015</w:t>
      </w:r>
      <w:r w:rsidR="00D61DB2" w:rsidRPr="00FB51E0">
        <w:rPr>
          <w:lang w:val="es-ES"/>
        </w:rPr>
        <w:t>b</w:t>
      </w:r>
      <w:r w:rsidRPr="00FB51E0">
        <w:rPr>
          <w:lang w:val="es-ES"/>
        </w:rPr>
        <w:t xml:space="preserve">; Aude &amp; Ejrnæs, 2005; Bergamini &amp; Pauli, 2001; Hallingbäck &amp; Hodgetts, 2001; Heino </w:t>
      </w:r>
      <w:r w:rsidR="00301BD0" w:rsidRPr="00FB51E0">
        <w:rPr>
          <w:i/>
          <w:lang w:val="es-ES"/>
        </w:rPr>
        <w:t>et al.</w:t>
      </w:r>
      <w:r w:rsidRPr="00FB51E0">
        <w:rPr>
          <w:lang w:val="es-ES"/>
        </w:rPr>
        <w:t xml:space="preserve">, 2005; Hejcman </w:t>
      </w:r>
      <w:r w:rsidR="00301BD0" w:rsidRPr="00FB51E0">
        <w:rPr>
          <w:i/>
          <w:lang w:val="es-ES"/>
        </w:rPr>
        <w:t>et al.</w:t>
      </w:r>
      <w:r w:rsidRPr="00FB51E0">
        <w:rPr>
          <w:lang w:val="es-ES"/>
        </w:rPr>
        <w:t xml:space="preserve">, 2010; Müller </w:t>
      </w:r>
      <w:r w:rsidR="00301BD0" w:rsidRPr="00FB51E0">
        <w:rPr>
          <w:i/>
          <w:lang w:val="es-ES"/>
        </w:rPr>
        <w:t>et al.</w:t>
      </w:r>
      <w:r w:rsidRPr="00FB51E0">
        <w:rPr>
          <w:lang w:val="es-ES"/>
        </w:rPr>
        <w:t>, 2012; Van Der Wal</w:t>
      </w:r>
      <w:r w:rsidR="00100CD5" w:rsidRPr="00FB51E0">
        <w:rPr>
          <w:i/>
          <w:lang w:val="es-ES"/>
        </w:rPr>
        <w:t xml:space="preserve"> et al.</w:t>
      </w:r>
      <w:r w:rsidRPr="00FB51E0">
        <w:rPr>
          <w:lang w:val="es-ES"/>
        </w:rPr>
        <w:t>, 2005; Virtanen</w:t>
      </w:r>
      <w:r w:rsidR="00100CD5" w:rsidRPr="00FB51E0">
        <w:rPr>
          <w:i/>
          <w:lang w:val="es-ES"/>
        </w:rPr>
        <w:t xml:space="preserve"> et al.</w:t>
      </w:r>
      <w:r w:rsidRPr="00FB51E0">
        <w:rPr>
          <w:lang w:val="es-ES"/>
        </w:rPr>
        <w:t>, 2000)</w:t>
      </w:r>
      <w:r>
        <w:rPr>
          <w:lang w:val="en-US"/>
        </w:rPr>
        <w:fldChar w:fldCharType="end"/>
      </w:r>
      <w:r w:rsidRPr="00FB51E0">
        <w:rPr>
          <w:lang w:val="es-ES"/>
        </w:rPr>
        <w:t>.</w:t>
      </w:r>
    </w:p>
    <w:p w14:paraId="78165122" w14:textId="6B9D3E11" w:rsidR="0048205B" w:rsidRDefault="0048205B" w:rsidP="00AE389F">
      <w:pPr>
        <w:rPr>
          <w:lang w:val="en-US"/>
        </w:rPr>
      </w:pPr>
      <w:r>
        <w:rPr>
          <w:lang w:val="en-US"/>
        </w:rPr>
        <w:t xml:space="preserve">While the abandonment of intensive land-use regimes can lead to the recovery of grassland ecosystems </w:t>
      </w:r>
      <w:r>
        <w:rPr>
          <w:lang w:val="en-US"/>
        </w:rPr>
        <w:fldChar w:fldCharType="begin" w:fldLock="1"/>
      </w:r>
      <w:r>
        <w:rPr>
          <w:lang w:val="en-US"/>
        </w:rPr>
        <w:instrText>ADDIN CSL_CITATION { "citationItems" : [ { "id" : "ITEM-1", "itemData" : { "DOI" : "10.1007/s10531-015-1020-7", "author" : [ { "dropping-particle" : "", "family" : "Brinkert", "given" : "Annika", "non-dropping-particle" : "", "parse-names" : false, "suffix" : "" }, { "dropping-particle" : "", "family" : "H\u00f6lzel", "given" : "Norbert", "non-dropping-particle" : "", "parse-names" : false, "suffix" : "" }, { "dropping-particle" : "V.", "family" : "Sidorova", "given" : "Tatyana", "non-dropping-particle" : "", "parse-names" : false, "suffix" : "" }, { "dropping-particle" : "", "family" : "Kamp", "given" : "Johannes", "non-dropping-particle" : "", "parse-names" : false, "suffix" : "" } ], "container-title" : "Biodiversity and Conservation", "id" : "ITEM-1", "issued" : { "date-parts" : [ [ "2015", "11", "4" ] ] }, "page" : "1-19", "publisher" : "Springer Netherlands", "title" : "Spontaneous steppe restoration on abandoned cropland in Kazakhstan: grazing affects successional pathways", "type" : "article-journal" }, "uris" : [ "http://www.mendeley.com/documents/?uuid=60308f87-60cc-3e02-8195-e3035aa04ea7" ] }, { "id" : "ITEM-2", "itemData" : { "DOI" : "10.1007/s10531-016-1078-x", "ISSN" : "15729710", "abstract" : "Following the collapse of the Soviet Union in 1991 around 45 million hectares of arable land became abandoned across Russia. Our study focused on the recovery potential and conservation value of grassland vegetation on ex-arable land in the Tyumen region of the Western Siberian grain belt. We compared ex-arable grasslands of different successional stages with ancient grasslands as reference for the final stage of succession along a climatic gradient from the pre-taiga to the forest steppe zone. Plant community composition and species richness of ex-arable land clearly developed towards reference sites over time, but even after 24 years of abandonment, the grassland vegetation had not totally recovered. The \u03b3-diversity of vascular plants was slightly higher on ex-arable land than in ancient grasslands but the mean \u03b1-diversity was still moderately lower. A significant proportion of the vegetation of ex-arable land still consisted of ruderal and mesic grassland species and the number and cover of meadow-steppe species was significantly lower than in ancient grasslands. Grazing and time since abandonment positively affected the reestablishment of target grassland species, whereas it was negatively affected by the cover of grasses. In contrast to ex-arable land, the conservation value of arable land is only modest. Therefore, future intensification of land use is most likely less harmful if directed to existing arable land. Re-cultivation of ex-arable land and grassland improvement operations such as seeding of competitive grass species are major threats for the biodiversity of secondary grasslands on ex-arable land in the forest steppe zone of Western Siberia.", "author" : [ { "dropping-particle" : "", "family" : "K\u00e4mpf", "given" : "Immo", "non-dropping-particle" : "", "parse-names" : false, "suffix" : "" }, { "dropping-particle" : "", "family" : "Mathar", "given" : "Wanja", "non-dropping-particle" : "", "parse-names" : false, "suffix" : "" }, { "dropping-particle" : "", "family" : "Kuzmin", "given" : "Igor", "non-dropping-particle" : "", "parse-names" : false, "suffix" : "" }, { "dropping-particle" : "", "family" : "H\u00f6lzel", "given" : "Norbert", "non-dropping-particle" : "", "parse-names" : false, "suffix" : "" }, { "dropping-particle" : "", "family" : "Kiehl", "given" : "Kathrin", "non-dropping-particle" : "", "parse-names" : false, "suffix" : "" } ], "container-title" : "Biodiversity and Conservation", "id" : "ITEM-2", "issued" : { "date-parts" : [ [ "2016", "3", "11" ] ] }, "page" : "1-18", "publisher" : "Springer Netherlands", "title" : "Post-Soviet recovery of grassland vegetation on abandoned fields in the forest steppe zone of Western Siberia", "type" : "article-journal" }, "uris" : [ "http://www.mendeley.com/documents/?uuid=6fc29929-ad59-3169-a934-ae64b8a68504" ] } ], "mendeley" : { "formattedCitation" : "(Brinkert et al., 2015; K\u00e4mpf et al., 2016)", "plainTextFormattedCitation" : "(Brinkert et al., 2015; K\u00e4mpf et al., 2016)", "previouslyFormattedCitation" : "(Brinkert et al., 2015; K\u00e4mpf et al., 2016)" }, "properties" : {  }, "schema" : "https://github.com/citation-style-language/schema/raw/master/csl-citation.json" }</w:instrText>
      </w:r>
      <w:r>
        <w:rPr>
          <w:lang w:val="en-US"/>
        </w:rPr>
        <w:fldChar w:fldCharType="separate"/>
      </w:r>
      <w:r>
        <w:rPr>
          <w:lang w:val="en-US"/>
        </w:rPr>
        <w:t xml:space="preserve">(Brinkert </w:t>
      </w:r>
      <w:r w:rsidR="00301BD0" w:rsidRPr="00301BD0">
        <w:rPr>
          <w:i/>
          <w:lang w:val="en-US"/>
        </w:rPr>
        <w:t>et al.</w:t>
      </w:r>
      <w:r>
        <w:rPr>
          <w:lang w:val="en-US"/>
        </w:rPr>
        <w:t>, 201</w:t>
      </w:r>
      <w:r w:rsidR="00435D7A">
        <w:rPr>
          <w:lang w:val="en-US"/>
        </w:rPr>
        <w:t>6</w:t>
      </w:r>
      <w:r>
        <w:rPr>
          <w:lang w:val="en-US"/>
        </w:rPr>
        <w:t xml:space="preserve">; Kämpf </w:t>
      </w:r>
      <w:r w:rsidR="00301BD0" w:rsidRPr="00301BD0">
        <w:rPr>
          <w:i/>
          <w:lang w:val="en-US"/>
        </w:rPr>
        <w:t>et al.</w:t>
      </w:r>
      <w:r>
        <w:rPr>
          <w:lang w:val="en-US"/>
        </w:rPr>
        <w:t>, 2016)</w:t>
      </w:r>
      <w:r>
        <w:rPr>
          <w:lang w:val="en-US"/>
        </w:rPr>
        <w:fldChar w:fldCharType="end"/>
      </w:r>
      <w:r>
        <w:rPr>
          <w:lang w:val="en-US"/>
        </w:rPr>
        <w:t xml:space="preserve">, the abandonment of traditional non-intensive land-use regimes in grasslands, can also lead to the development of shrubland or forest ecosystems. This can result in the loss of bryophyte diversity </w:t>
      </w:r>
      <w:r>
        <w:rPr>
          <w:lang w:val="en-US"/>
        </w:rPr>
        <w:fldChar w:fldCharType="begin" w:fldLock="1"/>
      </w:r>
      <w:r>
        <w:rPr>
          <w:lang w:val="en-US"/>
        </w:rPr>
        <w:instrText>ADDIN CSL_CITATION { "citationItems" : [ { "id" : "ITEM-1", "itemData" : { "DOI" : "10.1007/s10531-012-0234-1", "ISBN" : "0960-3115", "ISSN" : "09603115", "abstract" : "Changes of agricultural practices have led to decline of semi-natural habitats sustained by traditional animal husbandry in many European regions. The abandonment of semi-natural pastures leads to increase of vascular plant biomass and subsequent decline of weak competitors such as bryophytes. Re-establishing traditional animal husbandry may potentially restore biodiversity but the success of such measures remains insufficiently known. In this study, we asked if re-establishing cattle grazing on previously abandoned grasslands will restore their bryophyte communities. The effect of cattle grazing on bryophyte communities of mesic semi-natural grasslands was studied in south-western Finland in a comparison of (i) continuously grazed pastures, (ii) previously abandoned pastures where grazing was re-established during 1990s, and (iii) abandoned pastures, where grazing had ceased during late 1960s to early 1980s. The average cover, species richness, species density and species diversity of bryophytes were significantly higher in the continuously grazed than in the abandoned grasslands. Ordination analyses revealed clear differences also in community structure between the management classes. Re-established grasslands were ecologically heterogeneous and situated in between the continuously grazed and abandoned grasslands in all characteristics, indicating variable effect of the restoration measure. Seventeen bryophyte species were recognized as significant indicators of the three grassland classes, four of which could be used as indicators of valuable grassland habitats. Although there was variation in the consequences of re-introduction of grazing, the results give evidence of positive effect of grazing on regaining bryophyte diversity of abandoned grasslands.", "author" : [ { "dropping-particle" : "", "family" : "Takala", "given" : "Tuomo", "non-dropping-particle" : "", "parse-names" : false, "suffix" : "" }, { "dropping-particle" : "", "family" : "Tahvanainen", "given" : "Teemu", "non-dropping-particle" : "", "parse-names" : false, "suffix" : "" }, { "dropping-particle" : "", "family" : "Kouki", "given" : "Jari", "non-dropping-particle" : "", "parse-names" : false, "suffix" : "" } ], "container-title" : "Biodiversity and Conservation", "id" : "ITEM-1", "issue" : "4", "issued" : { "date-parts" : [ [ "2012", "4", "18" ] ] }, "page" : "981-992", "publisher" : "Springer Netherlands", "title" : "Can re-establishment of cattle grazing restore bryophyte diversity in abandoned mesic semi-natural grasslands?", "type" : "article-journal", "volume" : "21" }, "uris" : [ "http://www.mendeley.com/documents/?uuid=e12d0c0f-ab51-38e5-bc2f-893e127c3eb6" ] } ], "mendeley" : { "formattedCitation" : "(Takala, Tahvanainen, &amp; Kouki, 2012)", "plainTextFormattedCitation" : "(Takala, Tahvanainen, &amp; Kouki, 2012)", "previouslyFormattedCitation" : "(Takala, Tahvanainen, &amp; Kouki, 2012)" }, "properties" : {  }, "schema" : "https://github.com/citation-style-language/schema/raw/master/csl-citation.json" }</w:instrText>
      </w:r>
      <w:r>
        <w:rPr>
          <w:lang w:val="en-US"/>
        </w:rPr>
        <w:fldChar w:fldCharType="separate"/>
      </w:r>
      <w:r>
        <w:rPr>
          <w:lang w:val="en-US"/>
        </w:rPr>
        <w:t>(Takala</w:t>
      </w:r>
      <w:r w:rsidR="00100CD5">
        <w:rPr>
          <w:i/>
          <w:lang w:val="en-US"/>
        </w:rPr>
        <w:t xml:space="preserve"> et al.</w:t>
      </w:r>
      <w:r>
        <w:rPr>
          <w:lang w:val="en-US"/>
        </w:rPr>
        <w:t>, 2012)</w:t>
      </w:r>
      <w:r>
        <w:rPr>
          <w:lang w:val="en-US"/>
        </w:rPr>
        <w:fldChar w:fldCharType="end"/>
      </w:r>
      <w:r>
        <w:rPr>
          <w:lang w:val="en-US"/>
        </w:rPr>
        <w:t>.</w:t>
      </w:r>
    </w:p>
    <w:p w14:paraId="0B3380E9" w14:textId="2D6C40FD" w:rsidR="0048205B" w:rsidRPr="00F773D2" w:rsidRDefault="0048205B" w:rsidP="00AE389F">
      <w:r>
        <w:rPr>
          <w:lang w:val="en-US"/>
        </w:rPr>
        <w:t>Environmental pollution can have severe effects on bryophyte diversity, population sizes, regional species pools and bryophyte performance, for example, SO</w:t>
      </w:r>
      <w:r>
        <w:rPr>
          <w:vertAlign w:val="subscript"/>
          <w:lang w:val="en-US"/>
        </w:rPr>
        <w:t>2</w:t>
      </w:r>
      <w:r>
        <w:rPr>
          <w:lang w:val="en-US"/>
        </w:rPr>
        <w:t xml:space="preserve"> deposition </w:t>
      </w:r>
      <w:r>
        <w:rPr>
          <w:lang w:val="en-US"/>
        </w:rPr>
        <w:fldChar w:fldCharType="begin" w:fldLock="1"/>
      </w:r>
      <w:r>
        <w:rPr>
          <w:lang w:val="en-US"/>
        </w:rPr>
        <w:instrText>ADDIN CSL_CITATION { "citationItems" : [ { "id" : "ITEM-1", "itemData" : { "ISBN" : "0198542917", "abstract" : "Ecological classifications of bryophytes and lichens / Heinjo F. During -- The role of bryophytes and lichens in terrestrial ecosystems / Royce E. Longton -- Controls on growth and productivity of bryophytes: environmental limitations under current and anticipated conditions / Bjartmar Sveinbjornsson -- Broyophyte distribution patterns / Wilfred B. Schofield -- Invasions and range expansions and contractions of btyophytes / Lars Soderstrom -- Lichen reinvasion with declining air pollution / Oliver L. Gilbert -- Changes in moss-dominated wetland ecosystems / Dale H. Vitt -- Temperate forest management: its effects on bryophyte and lichen floras and habitats / Francis Rose The vanishing tropical rain forest as an environment for broyophytes and lichens / S. Rob Gradstein -- Impact of agriculture on bryophytes and lichens / Dennis H. Brown -- Ecophysiological effects of acid rain on bryophytes and lichens / Andrew M. Farmer -- Responses of Sphagnum species to polluted environments / John A. Lee -- Effects of pollutants on aquatic species / Janice M. Glime -- The evolutionary capacity of bryophytes and lichens / A. Jonathan Shaw.", "author" : [ { "dropping-particle" : "", "family" : "Bates", "given" : "Jeffrey.", "non-dropping-particle" : "", "parse-names" : false, "suffix" : "" }, { "dropping-particle" : "", "family" : "Farmer", "given" : "Andrew.", "non-dropping-particle" : "", "parse-names" : false, "suffix" : "" } ], "editor" : [ { "dropping-particle" : "", "family" : "Bates, J. W.;Farmer", "given" : "A. M.", "non-dropping-particle" : "", "parse-names" : false, "suffix" : "" } ], "id" : "ITEM-1", "issued" : { "date-parts" : [ [ "1992" ] ] }, "number-of-pages" : "404", "publisher" : "Clarendon Press", "title" : "Bryophytes and lichens in a changing environment", "type" : "book" }, "uris" : [ "http://www.mendeley.com/documents/?uuid=796900d8-e188-43e7-b685-5d0f0505b540" ] }, { "id" : "ITEM-2", "itemData" : { "DOI" : "10.1016/S0006-3207(01)00043-X", "ISBN" : "0006-3207", "ISSN" : "00063207", "abstract" : "This paper reports on the state of knowledge of bryophytes in south-eastern European countries and the level of protection of bryophytes there. The study also suggests actions to be taken in order to reach an acceptable level of bryophyte conservation in this region. The difficulties and peculiarities involved in protection of bryophytes in south-eastern Europe are also discussed, in general and by country. The aim of this study is to encourage bryological investigations in SE Europe and to revive interest in bryophytes and bryophyte protection in this region. ?? 2001 Elsevier Science Ltd. All rights reserved.", "author" : [ { "dropping-particle" : "", "family" : "Sabovljevit", "given" : "Marko", "non-dropping-particle" : "", "parse-names" : false, "suffix" : "" }, { "dropping-particle" : "", "family" : "Ganeva", "given" : "Anna", "non-dropping-particle" : "", "parse-names" : false, "suffix" : "" }, { "dropping-particle" : "", "family" : "Tsakiri", "given" : "Evi", "non-dropping-particle" : "", "parse-names" : false, "suffix" : "" }, { "dropping-particle" : "", "family" : "Stefanut", "given" : "Sorin", "non-dropping-particle" : "", "parse-names" : false, "suffix" : "" } ], "container-title" : "Biological Conservation", "id" : "ITEM-2", "issue" : "1", "issued" : { "date-parts" : [ [ "2001" ] ] }, "page" : "73-84", "title" : "Bryology and bryophyte protection in south-eastern Europe", "type" : "article-journal", "volume" : "101" }, "uris" : [ "http://www.mendeley.com/documents/?uuid=ba4f6e7e-3b27-31ec-b59c-6881c5e16ab7" ] }, { "id" : "ITEM-3", "itemData" : { "DOI" : "10.1007/978-3-540-68421-3", "ISBN" : "978-3-540-68420-6", "ISSN" : "0340-4773", "abstract" : "Epiphytes have been called particularly vulnerable to climate change because of their existence at the interface of vegetation and atmosphere. We review the available evidence for this notion and put our analysis into the larger context of human-induced changes in general. Besides climate change, land use changes adversely affect epiphytes, while other factors, e.g. biotic exchange, are of lesser importance in this life form. Both land use change and climate change primarily affect hygrophilic taxa, while drought-resistant species may sometimes even benefit. Vascular and non-vascular epiphytes in tropical cloud forests will seriously suffer from decreased moisture input. In contrast, varying precipitation in more seasonal lowland forests seems to affect vascular species rather little, but a possible negative impact of rising temperatures on plant performance is unexplored. For co-occurring lichens and bryophytes, however, rising temperatures could have disastrous effects, as suggested by model calculations. In the temperate zones, global warming should allow range extensions towards the poles for vascular epiphytes and lead to new assemblages among non-vascular epiphytes. In spite of this mixed picture, epiphytes as a group may indeed be \u201cparticularly\u201d threatened by global change, because the habitats characterised by exceptional species richness, e.g. tropical cloud forests, are those most seriously affected.", "author" : [ { "dropping-particle" : "", "family" : "Zotz", "given" : "Gerhard", "non-dropping-particle" : "", "parse-names" : false, "suffix" : "" }, { "dropping-particle" : "", "family" : "Bader", "given" : "M Y", "non-dropping-particle" : "", "parse-names" : false, "suffix" : "" } ], "container-title" : "Progress in Botany 70", "id" : "ITEM-3", "issued" : { "date-parts" : [ [ "2009" ] ] }, "page" : "147-170", "publisher" : "Springer Berlin Heidelberg", "publisher-place" : "Berlin, Heidelberg", "title" : "Epiphytic Plants in a Changing World-Global: Change Effects on Vascular and Non-Vascular Epiphytes", "type" : "chapter", "volume" : "70" }, "uris" : [ "http://www.mendeley.com/documents/?uuid=7cc480b6-f897-3e85-8732-36c2a2118d28" ] }, { "id" : "ITEM-4",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4",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id" : "ITEM-5", "itemData" : { "ISBN" : "978-5-9703-0345-0", "author" : [ { "dropping-particle" : "", "family" : "Maykop", "given" : "", "non-dropping-particle" : "", "parse-names" : false, "suffix" : "" } ], "edition" : "Second Edi", "editor" : [ { "dropping-particle" : "", "family" : "MAYKOP", "given" : "", "non-dropping-particle" : "", "parse-names" : false, "suffix" : "" } ], "id" : "ITEM-5",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id" : "ITEM-6", "itemData" : { "DOI" : "10.1007/s11270-010-0669-5", "ISBN" : "0049-6979", "ISSN" : "00496979", "abstract" : "Identifying the factors responsible for the diversity of responses of\\nbiota to industrial pollution is crucial for predicting the fates of\\npolluted ecosystems. A meta-analysis based on 49 field studies conducted\\naround 47 point polluters demonstrated that the individual (growth and\\nreproduction) and community (abundance and species richness)\\ncharacteristics of bryophytes in polluted habitats are reduced to about\\na half of the values observed in unpolluted sites. Non-ferrous smelters\\ncause a stronger reduction in species richness and larger changes in\\nspecies composition than other types of polluters. The magnitudes of the\\neffects of pollution on the abundances of individual bryophyte species\\nare not linked with their taxonomic position, life form or Ellenberg\\nindicator values for light, moisture and nitrogen. The variation in\\nspecies' responses to pollution is mostly explained by differences in\\ntheir reproductive characteristics; bryophyte species that possess\\nspecial forms of vegetative reproduction and those that produce abundant\\nsporophytes are more successful in polluted habitats. Ranking of\\nbryophyte species according to their sensitivity to pollution is\\nindependent of the type of the polluter. Changes in bryophyte cover\\nfollow changes in tree cover, but not changes in the cover of the\\nvascular field layer in the same pollution gradients. Pollution impacts\\ncause stronger adverse effects on bryophytes in warmer climates.", "author" : [ { "dropping-particle" : "", "family" : "Zvereva", "given" : "Elena L.", "non-dropping-particle" : "", "parse-names" : false, "suffix" : "" }, { "dropping-particle" : "V.", "family" : "Kozlov", "given" : "Mikhail", "non-dropping-particle" : "", "parse-names" : false, "suffix" : "" } ], "container-title" : "Water, Air, and Soil Pollution", "id" : "ITEM-6", "issue" : "1-4", "issued" : { "date-parts" : [ [ "2011", "6", "30" ] ] }, "page" : "573-586", "publisher" : "Springer Netherlands", "title" : "Impacts of industrial polluters on bryophytes: A meta-analysis of observational studies", "type" : "article-journal", "volume" : "218" }, "uris" : [ "http://www.mendeley.com/documents/?uuid=0eba27b7-bc4a-3b63-9c5d-11b90d54606b" ] } ], "mendeley" : { "formattedCitation" : "(Bates &amp; Farmer, 1992; Hallingb\u00e4ck &amp; Hodgetts, 2001; Maykop, 2012; Sabovljevit et al., 2001; Zotz &amp; Bader, 2009a; Zvereva &amp; Kozlov, 2011)", "plainTextFormattedCitation" : "(Bates &amp; Farmer, 1992; Hallingb\u00e4ck &amp; Hodgetts, 2001; Maykop, 2012; Sabovljevit et al., 2001; Zotz &amp; Bader, 2009a; Zvereva &amp; Kozlov, 2011)", "previouslyFormattedCitation" : "(Bates &amp; Farmer, 1992; Hallingb\u00e4ck &amp; Hodgetts, 2001; Maykop, 2012; Sabovljevit et al., 2001; Zotz &amp; Bader, 2009a; Zvereva &amp; Kozlov, 2011)" }, "properties" : {  }, "schema" : "https://github.com/citation-style-language/schema/raw/master/csl-citation.json" }</w:instrText>
      </w:r>
      <w:r>
        <w:rPr>
          <w:lang w:val="en-US"/>
        </w:rPr>
        <w:fldChar w:fldCharType="separate"/>
      </w:r>
      <w:r w:rsidRPr="00974179">
        <w:rPr>
          <w:lang w:val="en-US"/>
        </w:rPr>
        <w:t xml:space="preserve">(Bates &amp; Farmer, 1992; Hallingbäck &amp; Hodgetts, 2001; </w:t>
      </w:r>
      <w:r w:rsidR="00E929ED">
        <w:rPr>
          <w:lang w:val="en-US"/>
        </w:rPr>
        <w:t xml:space="preserve">Akatov </w:t>
      </w:r>
      <w:r w:rsidR="00E929ED">
        <w:rPr>
          <w:i/>
          <w:lang w:val="en-US"/>
        </w:rPr>
        <w:t>et al.</w:t>
      </w:r>
      <w:r w:rsidRPr="00974179">
        <w:rPr>
          <w:lang w:val="en-US"/>
        </w:rPr>
        <w:t xml:space="preserve">, 2012; Sabovljevit </w:t>
      </w:r>
      <w:r w:rsidR="00301BD0" w:rsidRPr="00301BD0">
        <w:rPr>
          <w:i/>
          <w:lang w:val="en-US"/>
        </w:rPr>
        <w:t>et al.</w:t>
      </w:r>
      <w:r w:rsidRPr="00974179">
        <w:rPr>
          <w:lang w:val="en-US"/>
        </w:rPr>
        <w:t>, 2001; Zotz &amp; Bader, 2009; Zvereva &amp; Kozlov, 2011)</w:t>
      </w:r>
      <w:r>
        <w:rPr>
          <w:lang w:val="en-US"/>
        </w:rPr>
        <w:fldChar w:fldCharType="end"/>
      </w:r>
      <w:r>
        <w:rPr>
          <w:lang w:val="en-US"/>
        </w:rPr>
        <w:t xml:space="preserve">, high nitrogen deposition in large parts of Western and Central Europe </w:t>
      </w:r>
      <w:r>
        <w:rPr>
          <w:lang w:val="en-US"/>
        </w:rPr>
        <w:fldChar w:fldCharType="begin" w:fldLock="1"/>
      </w:r>
      <w:r>
        <w:rPr>
          <w:lang w:val="en-US"/>
        </w:rPr>
        <w:instrText>ADDIN CSL_CITATION { "citationItems" : [ { "id" : "ITEM-1", "itemData" : { "DOI" : "10.1890/08-1140.1", "ISBN" : "1051-0761", "ISSN" : "10510761", "PMID" : "20349829", "abstract" : "Atmospheric nitrogen (N) deposition is a recognized threat to plant diversity in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as direct toxicity of nitrogen gases and aerosols, long-term negative effects of increased ammonium and ammonia availability, soil-mediated effects of acidification, and secondary stress and disturbance are more ecosystem- 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gh\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 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 ] }, "page" : "30-59", "publisher" : "Ecological Society of America", "title" : "Global assessment of nitrogen deposition effects on terrestrial plant diversity: A synthesis", "type" : "article-journal", "volume" : "20" }, "uris" : [ "http://www.mendeley.com/documents/?uuid=51406edf-1c8c-3142-b04c-c182eead3053" ] }, { "id" : "ITEM-2", "itemData" : { "author" : [ { "dropping-particle" : "", "family" : "PHOENIX", "given" : "Gareth K.", "non-dropping-particle" : "", "parse-names" : false, "suffix" : "" }, { "dropping-particle" : "", "family" : "EMMETT", "given" : "Bridget A.", "non-dropping-particle" : "", "parse-names" : false, "suffix" : "" }, { "dropping-particle" : "", "family" : "BRITTON", "given" : "Andrea J.", "non-dropping-particle" : "", "parse-names" : false, "suffix" : "" }, { "dropping-particle" : "", "family" : "CAPORN", "given" : "Simon J. M.", "non-dropping-particle" : "", "parse-names" : false, "suffix" : "" }, { "dropping-particle" : "", "family" : "DISE", "given" : "Nancy B.", "non-dropping-particle" : "", "parse-names" : false, "suffix" : "" }, { "dropping-particle" : "", "family" : "HELLIWELL", "given" : "Rachel", "non-dropping-particle" : "", "parse-names" : false, "suffix" : "" }, { "dropping-particle" : "", "family" : "JONES", "given" : "Laurence", "non-dropping-particle" : "", "parse-names" : false, "suffix" : "" }, { "dropping-particle" : "", "family" : "LEAKE", "given" : "Jonathan R.", "non-dropping-particle" : "", "parse-names" : false, "suffix" : "" }, { "dropping-particle" : "", "family" : "LEITH", "given" : "Ian D.", "non-dropping-particle" : "", "parse-names" : false, "suffix" : "" }, { "dropping-particle" : "", "family" : "SHEPPARD", "given" : "Lucy J.", "non-dropping-particle" : "", "parse-names" : false, "suffix" : "" }, { "dropping-particle" : "", "family" : "SOWERBY", "given" : "Alwyn", "non-dropping-particle" : "", "parse-names" : false, "suffix" : "" }, { "dropping-particle" : "", "family" : "PILKINGTON", "given" : "Michael G.", "non-dropping-particle" : "", "parse-names" : false, "suffix" : "" }, { "dropping-particle" : "", "family" : "ROWE", "given" : "Edwin C.", "non-dropping-particle" : "", "parse-names" : false, "suffix" : "" }, { "dropping-particle" : "", "family" : "ASHMORE", "given" : "Mike R.", "non-dropping-particle" : "", "parse-names" : false, "suffix" : "" }, { "dropping-particle" : "", "family" : "POWER", "given" : "Sally A.", "non-dropping-particle" : "", "parse-names" : false, "suffix" : "" } ], "container-title" : "Global change biology", "id" : "ITEM-2", "issue" : "4", "issued" : { "date-parts" : [ [ "2012" ] ] }, "page" : "1197-1215", "publisher" : "Wiley-Blackwell", "title" : "Impacts of atmospheric nitrogen deposition: responses of multiple plant and soil parameters across contrasting ecosystems in long-term field experiments", "type" : "article-journal", "volume" : "18" }, "uris" : [ "http://www.mendeley.com/documents/?uuid=33faa252-11b9-3cf7-9d92-c86f2530098d" ] }, { "id" : "ITEM-3", "itemData" : { "DOI" : "10.1016/j.biocon.2014.01.039", "ISBN" : "0006-3207", "ISSN" : "00063207", "abstract" : "Nitrogen (N) deposition is a major global threat to biodiversity and ecosystem function. Increased deposition rates are linked to reduced species richness and vegetation change in a wide range of habitats. Here, we use gradients of N deposition and climate across thirty-six European sites to examine impacts of N deposition relative to those of climatic, soil and grazing conditions, on composition of Racomitrium heath, a moss-dominated mountain summit community of high nature conservation value. Nitrogen deposition was the second most important driver of community composition after climatic conditions at this European scale, explaining 15% of variability, and was more important than soil factors or current grazing. Along a gradient of 0.6-39.6kgNha-1y-1species richness declined by 5speciesm-2 and there was a 30% shift in cover from mosses to graminoids. Such large changes in dominant plant functional type have potential to impact on other biota and on habitat functions including nutrient cycling and hydrology. Importantly, changes in community composition were seen across the whole range of N deposition, with impacts on sensitive components such as lichens seen at rates of N deposition only slightly above background. No evidence was found for a threshold deposition rate or critical load below which no change in composition occurred. This study demonstrates the powerful role of N deposition as a driver of plant community change relative to other factors, and highlights the sensitivity of alpine habitats adapted to low background N deposition levels. ?? 2014 Elsevier Ltd.", "author" : [ { "dropping-particle" : "", "family" : "Armitage", "given" : "Heather F.", "non-dropping-particle" : "", "parse-names" : false, "suffix" : "" }, { "dropping-particle" : "", "family" : "Britton", "given" : "Andrea J.", "non-dropping-particle" : "", "parse-names" : false, "suffix" : "" }, { "dropping-particle" : "", "family" : "Wal", "given" : "Ren\u00e9", "non-dropping-particle" : "van der", "parse-names" : false, "suffix" : "" }, { "dropping-particle" : "", "family" : "Woodin", "given" : "Sarah J.", "non-dropping-particle" : "", "parse-names" : false, "suffix" : "" } ], "container-title" : "Biological Conservation", "id" : "ITEM-3", "issued" : { "date-parts" : [ [ "2014" ] ] }, "title" : "The relative importance of nitrogen deposition as a driver of Racomitrium heath species composition and richness across Europe", "type" : "article-journal" }, "uris" : [ "http://www.mendeley.com/documents/?uuid=c24a2c2f-55e8-4e3b-9c4f-41c440c56c93" ] }, { "id" : "ITEM-4", "itemData" : { "DOI" : "10.3390/rs40401046", "ISBN" : "2072-4292", "ISSN" : "20724292", "abstract" : "Hydrocarbon exploration has been underway in the north of West Siberia for several decades. Giant gas fields on the Yamal Peninsula are expected to begin feeding the Nord Stream pipeline to Western Europe in late 2012. Employing a variety of high- to very high-resolution satellite-based sensors, we have followed the establishment and spread of Bovanenkovo, the biggest and first field to be developed. Extensive onsite field observations and measurements of land use and land cover changes since 1985 have been combined with intensive participant observation in all seasons among indigenous Nenets reindeer herders and long-term gas field workers during 2004\u20132007 and 2010\u20132011. Time series and multi-resolution imagery was used to build a chronology of the gas field\u2019s development. Large areas of partially or totally denuded tundra and most forms of expanding infrastructure are readily tracked with Landsat scenes (1985, 1988, 2000, 2009, 2011). SPOT (1993, 1998) and ASTER (2001) were also used. Quickbird-2 (2004) and GeoEye (2010) were most successful in detecting small-scale anthropogenic disturbances as well as individual camps of nomadic herders moving in the vicinity of the gas field. For assessing gas field development the best results are obtained by combining lower resolution with Very High Resolution (VHR) imagery (spatial resolution &lt;5 m) and fieldwork. Nenets managing collective and privately owned herds of reindeer have proven adept in responding to a broad range of intensifying industrial impacts at the same time as they have been dealing with symptoms of a warming climate. Here we detail both the spatial extent of gas field growth and the dynamic relationship between Nenets nomads and their rapidly evolving social-ecological system.", "author" : [ { "dropping-particle" : "", "family" : "Kumpula", "given" : "Timo", "non-dropping-particle" : "", "parse-names" : false, "suffix" : "" }, { "dropping-particle" : "", "family" : "Forbes", "given" : "Bruce C.", "non-dropping-particle" : "", "parse-names" : false, "suffix" : "" }, { "dropping-particle" : "", "family" : "Stammler", "given" : "Florian", "non-dropping-particle" : "", "parse-names" : false, "suffix" : "" }, { "dropping-particle" : "", "family" : "Meschtyb", "given" : "Nina", "non-dropping-particle" : "", "parse-names" : false, "suffix" : "" } ], "container-title" : "Remote Sensing", "id" : "ITEM-4", "issue" : "4", "issued" : { "date-parts" : [ [ "2012", "4", "17" ] ] }, "page" : "1046-1068", "publisher" : "Molecular Diversity Preservation International", "title" : "Dynamics of a coupled system: Multi-resolution remote sensing in assessing social-ecological responses during 25 years of gas field development in Arctic Russia", "type" : "article-journal", "volume" : "4" }, "uris" : [ "http://www.mendeley.com/documents/?uuid=3a3017e6-17be-37f7-b11d-b2696d062f9c" ] }, { "id" : "ITEM-5", "itemData" : { "DOI" : "10.1007/s10021-014-9765-5", "ISBN" : "1432-9840", "ISSN" : "14350629", "abstract" : "Experimental studies have shown that deposition of reactive nitrogen is an important driver of plant community change, however, most of these experi- ments are of short duration with unrealistic treat- ments, and conducted in regions with elevated ambient deposition. Studies of spatial gradients of pollution can complement experimental data and indicatewhether the potential impacts demonstrated by experiments are actually occurring in the \u2018real world\u2019. However, targeted surveys exist for only a very fewhabitatsand arenot readily comparable. In a coordinated campaign, we determined the species richness and plant community composition of five widespread, semi-natural habitats across Great Brit- ain in sites stratified along gradients of climate and pollution, and related these ecological parameters to major drivers of biodiversity, including climate, pol- lution deposition, and local edaphic factors. In every habitat, we found reduced species richness and changed species composition associated with higher nitrogen deposition, with remarkable consistency in relative species loss across ecosystem types. Whereas the diversity ofmosses, lichens, forbs,and graminoids declines with N deposition in different habitats, the cover of graminoids generally increases. Considered alongside previous experimental studies and survey work,our results provide a compelling argument that nitrogen deposition is a widespread and pervasive threat to terrestrial ecosystems. Key", "author" : [ { "dropping-particle" : "", "family" : "Field", "given" : "Chris D.", "non-dropping-particle" : "", "parse-names" : false, "suffix" : "" }, { "dropping-particle" : "", "family" : "Dise", "given" : "Nancy B.", "non-dropping-particle" : "", "parse-names" : false, "suffix" : "" }, { "dropping-particle" : "", "family" : "Payne", "given" : "Richard J.", "non-dropping-particle" : "", "parse-names" : false, "suffix" : "" }, { "dropping-particle" : "", "family" : "Britton", "given" : "Andrea J.", "non-dropping-particle" : "", "parse-names" : false, "suffix" : "" }, { "dropping-particle" : "", "family" : "Emmett", "given" : "Bridget A.", "non-dropping-particle" : "", "parse-names" : false, "suffix" : "" }, { "dropping-particle" : "", "family" : "Helliwell", "given" : "Rachel C.", "non-dropping-particle" : "", "parse-names" : false, "suffix" : "" }, { "dropping-particle" : "", "family" : "Hughes", "given" : "Steve", "non-dropping-particle" : "", "parse-names" : false, "suffix" : "" }, { "dropping-particle" : "", "family" : "Jones", "given" : "Laurence", "non-dropping-particle" : "", "parse-names" : false, "suffix" : "" }, { "dropping-particle" : "", "family" : "Lees", "given" : "Steven", "non-dropping-particle" : "", "parse-names" : false, "suffix" : "" }, { "dropping-particle" : "", "family" : "Leake", "given" : "Jonathan R.", "non-dropping-particle" : "", "parse-names" : false, "suffix" : "" }, { "dropping-particle" : "", "family" : "Leith", "given" : "Ian D.", "non-dropping-particle" : "", "parse-names" : false, "suffix" : "" }, { "dropping-particle" : "", "family" : "Phoenix", "given" : "Gareth K.", "non-dropping-particle" : "", "parse-names" : false, "suffix" : "" }, { "dropping-particle" : "", "family" : "Power", "given" : "Sally A.", "non-dropping-particle" : "", "parse-names" : false, "suffix" : "" }, { "dropping-particle" : "", "family" : "Sheppard", "given" : "Lucy J.", "non-dropping-particle" : "", "parse-names" : false, "suffix" : "" }, { "dropping-particle" : "", "family" : "Southon", "given" : "Georgina E.", "non-dropping-particle" : "", "parse-names" : false, "suffix" : "" }, { "dropping-particle" : "", "family" : "Stevens", "given" : "Carly J.", "non-dropping-particle" : "", "parse-names" : false, "suffix" : "" }, { "dropping-particle" : "", "family" : "Caporn", "given" : "Simon J M", "non-dropping-particle" : "", "parse-names" : false, "suffix" : "" } ], "container-title" : "Ecosystems", "id" : "ITEM-5", "issued" : { "date-parts" : [ [ "2014" ] ] }, "title" : "The Role of Nitrogen Deposition in Widespread Plant Community Change Across Semi-natural Habitats", "type" : "article-journal" }, "uris" : [ "http://www.mendeley.com/documents/?uuid=36231720-8b58-48d1-a7f3-bd67e124b30e" ] } ], "mendeley" : { "formattedCitation" : "(Armitage, Britton, van der Wal, &amp; Woodin, 2014; Bobbink et al., 2010; Field et al., 2014; Kumpula, Forbes, Stammler, &amp; Meschtyb, 2012; PHOENIX et al., 2012)", "plainTextFormattedCitation" : "(Armitage, Britton, van der Wal, &amp; Woodin, 2014; Bobbink et al., 2010; Field et al., 2014; Kumpula, Forbes, Stammler, &amp; Meschtyb, 2012; PHOENIX et al., 2012)", "previouslyFormattedCitation" : "(Armitage, Britton, van der Wal, &amp; Woodin, 2014; Bobbink et al., 2010; Field et al., 2014; Kumpula, Forbes, Stammler, &amp; Meschtyb, 2012; PHOENIX et al., 2012)" }, "properties" : {  }, "schema" : "https://github.com/citation-style-language/schema/raw/master/csl-citation.json" }</w:instrText>
      </w:r>
      <w:r>
        <w:rPr>
          <w:lang w:val="en-US"/>
        </w:rPr>
        <w:fldChar w:fldCharType="separate"/>
      </w:r>
      <w:r w:rsidRPr="00974179">
        <w:t>(Armitage</w:t>
      </w:r>
      <w:r w:rsidR="00100CD5">
        <w:rPr>
          <w:i/>
        </w:rPr>
        <w:t xml:space="preserve"> et al.</w:t>
      </w:r>
      <w:r w:rsidRPr="00974179">
        <w:t xml:space="preserve">, 2014; Bobbink </w:t>
      </w:r>
      <w:r w:rsidR="00301BD0" w:rsidRPr="00301BD0">
        <w:rPr>
          <w:i/>
        </w:rPr>
        <w:t>et al.</w:t>
      </w:r>
      <w:r w:rsidRPr="00974179">
        <w:t xml:space="preserve">, 2010; Field </w:t>
      </w:r>
      <w:r w:rsidR="00301BD0" w:rsidRPr="00301BD0">
        <w:rPr>
          <w:i/>
        </w:rPr>
        <w:t>et al.</w:t>
      </w:r>
      <w:r w:rsidRPr="00974179">
        <w:t>, 2014; Kumpula</w:t>
      </w:r>
      <w:r w:rsidR="005E226C">
        <w:rPr>
          <w:i/>
        </w:rPr>
        <w:t xml:space="preserve"> et al.</w:t>
      </w:r>
      <w:r w:rsidRPr="00974179">
        <w:t>, 2012; P</w:t>
      </w:r>
      <w:r>
        <w:t>hoenix</w:t>
      </w:r>
      <w:r w:rsidRPr="00974179">
        <w:t xml:space="preserve"> </w:t>
      </w:r>
      <w:r w:rsidR="00301BD0" w:rsidRPr="00301BD0">
        <w:rPr>
          <w:i/>
        </w:rPr>
        <w:t>et al.</w:t>
      </w:r>
      <w:r w:rsidRPr="00974179">
        <w:t>, 2012)</w:t>
      </w:r>
      <w:r>
        <w:rPr>
          <w:lang w:val="en-US"/>
        </w:rPr>
        <w:fldChar w:fldCharType="end"/>
      </w:r>
      <w:r w:rsidRPr="00F773D2">
        <w:t xml:space="preserve">, and various other pollutants </w:t>
      </w:r>
      <w:r>
        <w:rPr>
          <w:lang w:val="en-US"/>
        </w:rPr>
        <w:fldChar w:fldCharType="begin" w:fldLock="1"/>
      </w:r>
      <w:r>
        <w:instrText>ADDIN CSL_CITATION { "citationItems" : [ { "id" : "ITEM-1", "itemData" : { "DOI" : "10.1016/S0006-3207(01)00043-X", "ISBN" : "0006-3207", "ISSN" : "00063207", "abstract" : "This paper reports on the state of knowledge of bryophytes in south-eastern European countries and the level of protection of bryophytes there. The study also suggests actions to be taken in order to reach an acceptable level of bryophyte conservation in this region. The difficulties and peculiarities involved in protection of bryophytes in south-eastern Europe are also discussed, in general and by country. The aim of this study is to encourage bryological investigations in SE Europe and to revive interest in bryophytes and bryophyte protection in this region. ?? 2001 Elsevier Science Ltd. All rights reserved.", "author" : [ { "dropping-particle" : "", "family" : "Sabovljevit", "given" : "Marko", "non-dropping-particle" : "", "parse-names" : false, "suffix" : "" }, { "dropping-particle" : "", "family" : "Ganeva", "given" : "Anna", "non-dropping-particle" : "", "parse-names" : false, "suffix" : "" }, { "dropping-particle" : "", "family" : "Tsakiri", "given" : "Evi", "non-dropping-particle" : "", "parse-names" : false, "suffix" : "" }, { "dropping-particle" : "", "family" : "Stefanut", "given" : "Sorin", "non-dropping-particle" : "", "parse-names" : false, "suffix" : "" } ], "container-title" : "Biological Conservation", "id" : "ITEM-1", "issue" : "1", "issued" : { "date-parts" : [ [ "2001" ] ] }, "page" : "73-84", "title" : "Bryology and bryophyte protection in south-eastern Europe", "type" : "article-journal", "volume" : "101" }, "uris" : [ "http://www.mendeley.com/documents/?uuid=ba4f6e7e-3b27-31ec-b59c-6881c5e16ab7" ] }, { "id" : "ITEM-2", "itemData" : { "DOI" : "10.1007/s11270-010-0669-5", "ISBN" : "0049-6979", "ISSN" : "00496979", "abstract" : "Identifying the factors responsible for the diversity of responses of\\nbiota to industrial pollution is crucial for predicting the fates of\\npolluted ecosystems. A meta-analysis based on 49 field studies conducted\\naround 47 point polluters demonstrated that the individual (growth and\\nreproduction) and community (abundance and species richness)\\ncharacteristics of bryophytes in polluted habitats are reduced to about\\na half of the values observed in unpolluted sites. Non-ferrous smelters\\ncause a stronger reduction in species richness and larger changes in\\nspecies composition than other types of polluters. The magnitudes of the\\neffects of pollution on the abundances of individual bryophyte species\\nare not linked with their taxonomic position, life form or Ellenberg\\nindicator values for light, moisture and nitrogen. The variation in\\nspecies' responses to pollution is mostly explained by differences in\\ntheir reproductive characteristics; bryophyte species that possess\\nspecial forms of vegetative reproduction and those that produce abundant\\nsporophytes are more successful in polluted habitats. Ranking of\\nbryophyte species according to their sensitivity to pollution is\\nindependent of the type of the polluter. Changes in bryophyte cover\\nfollow changes in tree cover, but not changes in the cover of the\\nvascular field layer in the same pollution gradients. Pollution impacts\\ncause stronger adverse effects on bryophytes in warmer climates.", "author" : [ { "dropping-particle" : "", "family" : "Zvereva", "given" : "Elena L.", "non-dropping-particle" : "", "parse-names" : false, "suffix" : "" }, { "dropping-particle" : "V.", "family" : "Kozlov", "given" : "Mikhail", "non-dropping-particle" : "", "parse-names" : false, "suffix" : "" } ], "container-title" : "Water, Air, and Soil Pollution", "id" : "ITEM-2", "issue" : "1-4", "issued" : { "date-parts" : [ [ "2011", "6", "30" ] ] }, "page" : "573-586", "publisher" : "Springer Netherlands", "title" : "Impacts of industrial polluters on bryophytes: A meta-analysis of observational studies", "type" : "article-journal", "volume" : "218" }, "uris" : [ "http://www.mendeley.com/documents/?uuid=0eba27b7-bc4a-3b63-9c5d-11b90d54606b" ] } ], "mendeley" : { "formattedCitation" : "(Sabovljevit et al., 2001; Zvereva &amp; Kozlov, 2011)", "plainTextFormattedCitation" : "(Sabovljevit et al., 2001; Zvereva &amp; Kozlov, 2011)", "previouslyFormattedCitation" : "(Sabovljevit et al., 2001; Zvereva &amp; Kozlov, 2011)" }, "properties" : {  }, "schema" : "https://github.com/citation-style-language/schema/raw/master/csl-citation.json" }</w:instrText>
      </w:r>
      <w:r>
        <w:rPr>
          <w:lang w:val="en-US"/>
        </w:rPr>
        <w:fldChar w:fldCharType="separate"/>
      </w:r>
      <w:r w:rsidRPr="00F773D2">
        <w:t xml:space="preserve">(Sabovljevit </w:t>
      </w:r>
      <w:r w:rsidR="00301BD0" w:rsidRPr="00301BD0">
        <w:rPr>
          <w:i/>
        </w:rPr>
        <w:t>et al.</w:t>
      </w:r>
      <w:r w:rsidRPr="00F773D2">
        <w:t>, 2001; Zvereva &amp; Kozlov, 2011)</w:t>
      </w:r>
      <w:r>
        <w:rPr>
          <w:lang w:val="en-US"/>
        </w:rPr>
        <w:fldChar w:fldCharType="end"/>
      </w:r>
      <w:r w:rsidRPr="00F773D2">
        <w:t>.</w:t>
      </w:r>
    </w:p>
    <w:p w14:paraId="51E5325A" w14:textId="3EA42899" w:rsidR="0048205B" w:rsidRPr="00FB51E0" w:rsidRDefault="0048205B" w:rsidP="00AE389F">
      <w:pPr>
        <w:rPr>
          <w:lang w:val="es-ES"/>
        </w:rPr>
      </w:pPr>
      <w:r w:rsidRPr="00F773D2">
        <w:t xml:space="preserve">Climate warming might lead to expanding distribution ranges of warmth-loving bryophyte species northwards and to higher altitudes, but might also consistently negatively affect the abundance and diversity of bryophytes with a particular future threat for oceanic bryophytes across </w:t>
      </w:r>
      <w:r>
        <w:t xml:space="preserve">Western and Central </w:t>
      </w:r>
      <w:r w:rsidRPr="00F773D2">
        <w:t xml:space="preserve">Europe </w:t>
      </w:r>
      <w:r>
        <w:rPr>
          <w:lang w:val="en-US"/>
        </w:rPr>
        <w:fldChar w:fldCharType="begin" w:fldLock="1"/>
      </w:r>
      <w:r>
        <w:instrText>ADDIN CSL_CITATION { "citationItems" : [ { "id" : "ITEM-1", "itemData" : { "DOI" : "10.1111/j.1472-4642.2009.00595.x", "ISBN" : "1366-9516", "ISSN" : "13669516", "abstract" : "To investigate altitudinal range shifts of bryophytes in Switzerland by comparing recent altitudinal distributions with historical distributions derived from herbarium specimens. Switzerland, covering 41,285 km2 in Central Europe. We used a dataset of 8520 herbarium specimens of 61 bryophyte species and compared altitudinal data between the two periods 1880\u20131920 and 1980\u2013 2005. The records we used were not specifically sampled for climatological analyses, but originate from non-systematic fieldwork by various collectors. Historical and recent records were distributed all over Switzerland with occurrences in all major biogeographical areas. To account for different sampling efforts in the two time periods, different subsampling procedures were applied. Overall, we found a significant mean increase in altitude of 89 \u00b1 29 m which was mainly driven by the cryophilous species (+222 \u00b1 50 m). The mean increase in altitude of cryophilous species corresponds to a decadal upward shift of 24 m. The upper range limit of cryophilous species also increased by 189 \u00b1 55 m, but there was no effect on the lower range limit. For intermediate and thermophilous species neither mean, nor upper or lower range limits changed. However, the proportion of records of thermophilous to cryophilous species increased considerably at lower altitudes, but levelled off above approximately 1800 m. We conclude that cryophilous bryophytes are expanding their range to higher elevations in Switzerland and that at lower elevations, a slow extinction process is going on, probably as a result of climate warming trends. The observed decadal upward shifts of cryophilous species closely match those reported from vascular plants in Europe and those expected, given recent estimates of climate warming trends. We emphasize that herbaria provide valuable data that can be used to detect ongoing changes in the distribution of species.", "author" : [ { "dropping-particle" : "", "family" : "Bergamini", "given" : "Ariel", "non-dropping-particle" : "", "parse-names" : false, "suffix" : "" }, { "dropping-particle" : "", "family" : "Ungricht", "given" : "Stefan", "non-dropping-particle" : "", "parse-names" : false, "suffix" : "" }, { "dropping-particle" : "", "family" : "Hofmann", "given" : "Heike", "non-dropping-particle" : "", "parse-names" : false, "suffix" : "" } ], "container-title" : "Diversity and Distributions", "id" : "ITEM-1", "issue" : "5", "issued" : { "date-parts" : [ [ "2009", "9" ] ] }, "page" : "871-879", "publisher" : "Blackwell Publishing Ltd", "title" : "An elevational shift of cryophilous bryophytes in the last century - An effect of climate warming?", "type" : "article-journal", "volume" : "15" }, "uris" : [ "http://www.mendeley.com/documents/?uuid=48400df9-14de-3150-b760-78f4c0e57c2c" ] }, { "id" : "ITEM-2", "itemData" : { "DOI" : "10.1007/978-3-540-68421-3", "ISBN" : "978-3-540-68420-6", "ISSN" : "0340-4773", "abstract" : "Epiphytes have been called particularly vulnerable to climate change because of their existence at the interface of vegetation and atmosphere. We review the available evidence for this notion and put our analysis into the larger context of human-induced changes in general. Besides climate change, land use changes adversely affect epiphytes, while other factors, e.g. biotic exchange, are of lesser importance in this life form. Both land use change and climate change primarily affect hygrophilic taxa, while drought-resistant species may sometimes even benefit. Vascular and non-vascular epiphytes in tropical cloud forests will seriously suffer from decreased moisture input. In contrast, varying precipitation in more seasonal lowland forests seems to affect vascular species rather little, but a possible negative impact of rising temperatures on plant performance is unexplored. For co-occurring lichens and bryophytes, however, rising temperatures could have disastrous effects, as suggested by model calculations. In the temperate zones, global warming should allow range extensions towards the poles for vascular epiphytes and lead to new assemblages among non-vascular epiphytes. In spite of this mixed picture, epiphytes as a group may indeed be \u201cparticularly\u201d threatened by global change, because the habitats characterised by exceptional species richness, e.g. tropical cloud forests, are those most seriously affected.", "author" : [ { "dropping-particle" : "", "family" : "Zotz", "given" : "Gerhard", "non-dropping-particle" : "", "parse-names" : false, "suffix" : "" }, { "dropping-particle" : "", "family" : "Bader", "given" : "M Y", "non-dropping-particle" : "", "parse-names" : false, "suffix" : "" } ], "container-title" : "Progress in Botany 70", "id" : "ITEM-2", "issued" : { "date-parts" : [ [ "2009" ] ] }, "page" : "147-170", "publisher" : "Springer Berlin Heidelberg", "publisher-place" : "Berlin, Heidelberg", "title" : "Epiphytic Plants in a Changing World-Global: Change Effects on Vascular and Non-Vascular Epiphytes", "type" : "chapter", "volume" : "70" }, "uris" : [ "http://www.mendeley.com/documents/?uuid=7cc480b6-f897-3e85-8732-36c2a2118d28" ] }, { "id" : "ITEM-3", "itemData" : { "DOI" : "10.1016/j.biocon.2012.06.022", "ISSN" : "00063207", "abstract" : "The bryodiversity of nine Spanish Fagus sylvatica forests of four different phytosociological associations was re-studied nearly 30. years after initial sampling. Species richness and composition, Jaccard and S\u00f8rensen similarity indexes, and Ellenberg indicator values (E.i.v.) for temperature, nitrogen, light and pH were compared between the two periods of time. Changes were also studied for groups -mosses and liverworts- and habitats -epigeic, epiphytic and epilithic species. Species richness values have not significantly changed in most of the forests, but composition has done, resulting in low similarity values over time. Liverworts and epiphytes were the least sensitive groups to changes. E.i.v. changes showed general trends towards warmer and more nitrophilous, shady and acidic conditions, changes being more consistent in woods located near the limit of survival of beech. The increase in temperature revealed by the E.i.v. has been corroborated with meteorological data. Changes in light conditions under the canopy could be attributed mainly to changes in forestry management. All the forests studied showed a great turnover of species, even though they have different legal protection levels. To our knowledge, all this means that: (a) changes observed in bryodiversity are the consequence of the combination of natural and anthropogenic factors occurring at different scales, (b) the protection of areas or habitats does not prevent them from changing and (c) E.i.v. are a useful tool to detect even subtle changes in protected areas. Protection is not enough; we must have better understanding of ecosystem dynamics in order to establish appropriate conservation policies. \u00a9 2012 Elsevier Ltd.", "author" : [ { "dropping-particle" : "", "family" : "Delgado", "given" : "Ver\u00f3nica", "non-dropping-particle" : "", "parse-names" : false, "suffix" : "" }, { "dropping-particle" : "", "family" : "Ederra", "given" : "Alicia", "non-dropping-particle" : "", "parse-names" : false, "suffix" : "" } ], "container-title" : "Biological Conservation", "id" : "ITEM-3", "issued" : { "date-parts" : [ [ "2013" ] ] }, "page" : "99-107", "title" : "Long-term changes (1982-2010) in the bryodiversity of Spanish beech forests assessed by means of Ellenberg indicator values of temperature, nitrogen, light and pH", "type" : "article-journal", "volume" : "157" }, "uris" : [ "http://www.mendeley.com/documents/?uuid=25741a2c-e313-43cf-ac2e-bfa35d084748" ] }, { "id" : "ITEM-4", "itemData" : { "DOI" : "10.1371/journal.pone.0095147", "ISBN" : "1932-6203 (Electronic)\\r1932-6203 (Linking)", "ISSN" : "19326203", "PMID" : "24752011", "abstract" : "Global climate is rapidly changing and while many studies have investigated the potential impacts of this on the distribution of montane plant species and communities, few have focused on those with oceanic montane affinities. In Europe, highly sensitive bryophyte species reach their optimum occurrence, highest diversity and abundance in the north-west hyperoceanic regions, while a number of montane vascular plant species occur here at the edge of their range. This study evaluates the potential impact of climate change on the distribution of these species and assesses the implications for EU Habitats Directive-protected oceanic montane plant communities. We applied an ensemble of species distribution modelling techniques, using atlas data of 30 vascular plant and bryophyte species, to calculate range changes under projected future climate change. The future effectiveness of the protected area network to conserve these species was evaluated using gap analysis. We found that the majority of these montane species are projected to lose suitable climate space, primarily at lower altitudes, or that areas of suitable climate will principally shift northwards. In particular, rare oceanic montane bryophytes have poor dispersal capacity and are likely to be especially vulnerable to contractions in their current climate space. Significantly different projected range change responses were found between 1) oceanic montane bryophytes and vascular plants; 2) species belonging to different montane plant communities; 3) species categorised according to different biomes and eastern limit classifications. The inclusion of topographical variables in addition to climate, significantly improved the statistical and spatial performance of models. The current protected area network is projected to become less effective, especially for specialised arctic-montane species, posing a challenge to conserving oceanic montane plant communities. Conservation management plans need significantly greater focus on potential climate change impacts, including models with higher-resolution species distribution and environmen</w:instrText>
      </w:r>
      <w:r w:rsidRPr="009E2FD7">
        <w:rPr>
          <w:lang w:val="de-CH"/>
        </w:rPr>
        <w:instrText>tal data, to aid these communities' long-term survival.", "author" : [ { "dropping-particle" : "", "family" : "Hodd", "given" : "Rory L.", "non-dropping-particle" : "", "parse-names" : false, "suffix" : "" }, { "dropping-particle" : "", "family" : "Bourke", "given" : "David", "non-dropping-particle" : "", "parse-names" : false, "suffix" : "" }, { "dropping-particle" : "", "family" : "Skeffington", "given" : "Micheline Sheehy", "non-dropping-particle" : "", "parse-names" : false, "suffix" : "" } ], "container-title" : "PLoS ONE", "id" : "ITEM-4", "issued" : { "date-parts" : [ [ "2014" ] ] }, "title" : "Projected range contractions of European protected oceanic montane plant communities: Focus on climate change impacts is essential for their future conservation", "type" : "article-journal" }, "uris" : [ "http://www.mendeley.com/documents/?uuid=e9041b23-99ac-4e92-98ef-765db6918c54" ] } ], "mendeley" : { "formattedCitation" : "(Ariel Bergamini, Ungricht, &amp; Hofmann, 2009; Delgado &amp; Ederra, 2013; Hodd, Bourke, &amp; Skeffington, 2014; Zotz &amp; Bader, 2009a)", "plainTextFormattedCitation" : "(Ariel Bergamini, Ungricht, &amp; Hofmann, 2009; Delgado &amp; Ederra, 2013; Hodd, Bourke, &amp; Skeffington, 2014; Zotz &amp; Bader, 2009a)", "previouslyFormattedCitation" : "(Ariel Bergamini, Ungricht, &amp; Hofmann, 2009; Delgado &amp; Ederra, 2013; Hodd, Bourke, &amp; Skeffington, 2014; Zotz &amp; Bader, 2009a)" }, "properties" : {  }, "schema" : "https://github.com/citation-style-language/schema/raw/master/csl-citation.json" }</w:instrText>
      </w:r>
      <w:r>
        <w:rPr>
          <w:lang w:val="en-US"/>
        </w:rPr>
        <w:fldChar w:fldCharType="separate"/>
      </w:r>
      <w:r w:rsidRPr="00FB51E0">
        <w:rPr>
          <w:lang w:val="es-ES"/>
        </w:rPr>
        <w:t>(Bergamini</w:t>
      </w:r>
      <w:r w:rsidR="005E226C" w:rsidRPr="00FB51E0">
        <w:rPr>
          <w:i/>
          <w:lang w:val="es-ES"/>
        </w:rPr>
        <w:t xml:space="preserve"> et al.</w:t>
      </w:r>
      <w:r w:rsidRPr="00FB51E0">
        <w:rPr>
          <w:lang w:val="es-ES"/>
        </w:rPr>
        <w:t>, 2009; Delgado &amp; Ederra, 2013; Hodd</w:t>
      </w:r>
      <w:r w:rsidR="005E226C" w:rsidRPr="00FB51E0">
        <w:rPr>
          <w:i/>
          <w:lang w:val="es-ES"/>
        </w:rPr>
        <w:t xml:space="preserve"> et al.</w:t>
      </w:r>
      <w:r w:rsidRPr="00FB51E0">
        <w:rPr>
          <w:lang w:val="es-ES"/>
        </w:rPr>
        <w:t>, 2014; Zotz &amp; Bader, 2009)</w:t>
      </w:r>
      <w:r>
        <w:rPr>
          <w:lang w:val="en-US"/>
        </w:rPr>
        <w:fldChar w:fldCharType="end"/>
      </w:r>
      <w:r w:rsidRPr="00FB51E0">
        <w:rPr>
          <w:lang w:val="es-ES"/>
        </w:rPr>
        <w:t xml:space="preserve">. </w:t>
      </w:r>
      <w:r>
        <w:rPr>
          <w:lang w:val="en-US"/>
        </w:rPr>
        <w:t>Warming experiments further suggest a future productivity increase and shrub encroachment in tundra regions with consistently negative effects on abundance and diversity of bryophytes (well established</w:t>
      </w:r>
      <w:r w:rsidR="00F96670">
        <w:rPr>
          <w:lang w:val="en-US"/>
        </w:rPr>
        <w:t>;</w:t>
      </w:r>
      <w:r>
        <w:rPr>
          <w:lang w:val="en-US"/>
        </w:rPr>
        <w:t xml:space="preserve"> </w:t>
      </w:r>
      <w:r>
        <w:rPr>
          <w:lang w:val="en-US"/>
        </w:rPr>
        <w:fldChar w:fldCharType="begin" w:fldLock="1"/>
      </w:r>
      <w:r>
        <w:rPr>
          <w:lang w:val="en-US"/>
        </w:rPr>
        <w:instrText>ADDIN CSL_CITATION { "citationItems" : [ { "id" : "ITEM-1", "itemData" : { "DOI" : "10.1073/pnas.0503198103", "ISBN" : "0027-8424", "ISSN" : "0027-8424", "PMID" : "16428292", "abstract" : "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 degrees 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 "author" : [ { "dropping-particle" : "", "family" : "Walker", "given" : "Marilyn D.", "non-dropping-particle" : "", "parse-names" : false, "suffix" : "" }, { "dropping-particle" : "", "family" : "Wahren", "given" : "Henrik C.", "non-dropping-particle" : "", "parse-names" : false, "suffix" : "" }, { "dropping-particle" : "", "family" : "Hollister", "given" : "Robert D.", "non-dropping-particle" : "", "parse-names" : false, "suffix" : "" }, { "dropping-particle" : "", "family" : "Henry", "given" : "Gregory H. R.", "non-dropping-particle" : "", "parse-names" : false, "suffix" : "" }, { "dropping-particle" : "", "family" : "Ahlquist", "given" : "Lorraine E.", "non-dropping-particle" : "", "parse-names" : false, "suffix" : "" }, { "dropping-particle" : "", "family" : "Alatalo", "given" : "Juha M.", "non-dropping-particle" : "", "parse-names" : false, "suffix" : "" }, { "dropping-particle" : "", "family" : "Bret-Harte", "given" : "M. Syndonia", "non-dropping-particle" : "", "parse-names" : false, "suffix" : "" }, { "dropping-particle" : "", "family" : "Calef", "given" : "Monika P.", "non-dropping-particle" : "", "parse-names" : false, "suffix" : "" }, { "dropping-particle" : "V.", "family" : "Callaghan", "given" : "Terry", "non-dropping-particle" : "", "parse-names" : false, "suffix" : "" }, { "dropping-particle" : "", "family" : "Carroll", "given" : "Amy B.", "non-dropping-particle" : "", "parse-names" : false, "suffix" : "" }, { "dropping-particle" : "", "family" : "Epstein", "given" : "Howard E.", "non-dropping-particle" : "", "parse-names" : false, "suffix" : "" }, { "dropping-particle" : "", "family" : "Jonsdottir", "given" : "Ingibjorg S.", "non-dropping-particle" : "", "parse-names" : false, "suffix" : "" }, { "dropping-particle" : "", "family" : "Klein", "given" : "Julia A.", "non-dropping-particle" : "", "parse-names" : false, "suffix" : "" }, { "dropping-particle" : "", "family" : "Manusson", "given" : "Borgbor", "non-dropping-particle" : "", "parse-names" : false, "suffix" : "" }, { "dropping-particle" : "", "family" : "Molau", "given" : "Ulf", "non-dropping-particle" : "", "parse-names" : false, "suffix" : "" }, { "dropping-particle" : "", "family" : "Oberbaur", "given" : "Steven F.", "non-dropping-particle" : "", "parse-names" : false, "suffix" : "" }, { "dropping-particle" : "", "family" : "Rewa", "given" : "Steven P.", "non-dropping-particle" : "", "parse-names" : false, "suffix" : "" }, { "dropping-particle" : "", "family" : "Robinson", "given" : "Clare H.", "non-dropping-particle" : "", "parse-names" : false, "suffix" : "" }, { "dropping-particle" : "", "family" : "Shaver", "given" : "Gauis R.", "non-dropping-particle" : "", "parse-names" : false, "suffix" : "" }, { "dropping-particle" : "", "family" : "Suding", "given" : "Katharine N.", "non-dropping-particle" : "", "parse-names" : false, "suffix" : "" }, { "dropping-particle" : "", "family" : "Thompson", "given" : "Catharine C.", "non-dropping-particle" : "", "parse-names" : false, "suffix" : "" }, { "dropping-particle" : "", "family" : "Tolvanen", "given" : "Anne", "non-dropping-particle" : "", "parse-names" : false, "suffix" : "" }, { "dropping-particle" : "", "family" : "Totland", "given" : "Orjan", "non-dropping-particle" : "", "parse-names" : false, "suffix" : "" }, { "dropping-particle" : "", "family" : "Turner", "given" : "P. Lee", "non-dropping-particle" : "", "parse-names" : false, "suffix" : "" }, { "dropping-particle" : "", "family" : "Tweedie", "given" : "Craig E.", "non-dropping-particle" : "", "parse-names" : false, "suffix" : "" }, { "dropping-particle" : "", "family" : "Webber", "given" : "Patrick J.", "non-dropping-particle" : "", "parse-names" : false, "suffix" : "" }, { "dropping-particle" : "", "family" : "Wookey", "given" : "Philip A.", "non-dropping-particle" : "", "parse-names" : false, "suffix" : "" } ], "container-title" : "Proceedings of the National Academy of Sciences of the United States of America", "id" : "ITEM-1", "issue" : "5", "issued" : { "date-parts" : [ [ "2006" ] ] }, "page" : "1342-1346", "publisher" : "US National Academy of Sciences", "title" : "Plant community responses to experimental warming across the tundra biome", "type" : "article-journal", "volume" : "103" }, "uris" : [ "http://www.mendeley.com/documents/?uuid=b814f935-9dc2-36ac-8c3f-b9396fc23797" ] }, { "id" : "ITEM-2", "itemData" : { "DOI" : "10.1111/j.1654-1103.2011.01285.x", "ISBN" : "1100-9233", "ISSN" : "11009233", "abstract" : "Question: How does the composition and species richness of understorey vegetation associate with changing abundance of deciduous shrub canopies? What are the species-specific associations between shrubs and understorey plants? Location: Tundra habitats along an over 1000-km long range, spanning from NW Fennoscandia to the Yamal Peninsula in northwest Russia. Methods: The data from 758 vegetation sample plots from 12 sites comprised cover estimates of all plant species, including bryophytes and lichens, and canopy height of deciduous shrubs. The relationships between shrub volume and cover of plant groups and species richness of vegetation were investigated. In addition, species-specific associations between understorey species and shrub volume were analysed. Results: Shrub abundance was shown to be associated with the composition of understorey vegetation, and the association patterns were consistent across the study sites. Increased forb cover was positively associated with shrub volume, whereas bryophyte, lichen, dwarf shrub and graminoid cover decreased in association with increasing volume of deciduous shrubs. The total species richness of vegetation declined with increasing shrub volume. Conclusions: The results suggest that an increase of shrubs \u2013 due to climatic warming or a decrease in grazing pressure \u2013 is likely to have strong effects on plant\u2013plant interactions and lead to a decrease in the diversity of understorey vegetation.", "author" : [ { "dropping-particle" : "", "family" : "Pajunen", "given" : "A. M.", "non-dropping-particle" : "", "parse-names" : false, "suffix" : "" }, { "dropping-particle" : "", "family" : "Oksanen", "given" : "J.", "non-dropping-particle" : "", "parse-names" : false, "suffix" : "" }, { "dropping-particle" : "", "family" : "Virtanen", "given" : "R.", "non-dropping-particle" : "", "parse-names" : false, "suffix" : "" } ], "container-title" : "Journal of Vegetation Science", "id" : "ITEM-2", "issue" : "5", "issued" : { "date-parts" : [ [ "2011", "10" ] ] }, "page" : "837-846", "publisher" : "Blackwell Publishing Ltd", "title" : "Impact of shrub canopies on understorey vegetation in western Eurasian tundra", "type" : "article-journal", "volume" : "22" }, "uris" : [ "http://www.mendeley.com/documents/?uuid=303a84af-8f15-42c8-b213-4532e97ca978" ] }, { "id" : "ITEM-3", "itemData" : { "DOI" : "10.1111/j.1461-0248.2011.01716.x", "ISBN" : "1461-0248 (Electronic)\\r1461-023X (Linking)", "ISSN" : "1461023X", "PMID" : "22136670", "abstract" : "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specificity of results and uncertainty about the power of shor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term warming on tundra vegetation - and associated ecosystem consequences - have the potential to be much greater than we have observed to date.", "author" : [ { "dropping-particle" : "", "family" : "Elmendorf", "given" : "Sarah C.", "non-dropping-particle" : "", "parse-names" : false, "suffix" : "" }, { "dropping-particle" : "", "family" : "Henry", "given" : "Gregory H R", "non-dropping-particle" : "", "parse-names" : false, "suffix" : "" }, { "dropping-particle" : "", "family" : "Hollister", "given" : "Robert D.", "non-dropping-particle" : "", "parse-names" : false, "suffix" : "" }, { "dropping-particle" : "", "family" : "Bj\u00f6rk", "given" : "Robert G.", "non-dropping-particle" : "", "parse-names" : false, "suffix" : "" }, { "dropping-particle" : "", "family" : "Bjorkman", "given" : "Anne D.", "non-dropping-particle" : "", "parse-names" : false, "suffix" : "" }, { "dropping-particle" : "V.", "family" : "Callaghan", "given" : "Terry", "non-dropping-particle" : "", "parse-names" : false, "suffix" : "" }, { "dropping-particle" : "", "family" : "Collier", "given" : "Laura Siegwart", "non-dropping-particle" : "", "parse-names" : false, "suffix" : "" }, { "dropping-particle" : "", "family" : "Cooper", "given" : "Elisabeth J.", "non-dropping-particle" : "", "parse-names" : false, "suffix" : "" }, { "dropping-particle" : "", "family" : "Cornelissen", "given" : "Johannes H C", "non-dropping-particle" : "", "parse-names" : false, "suffix" : "" }, { "dropping-particle" : "", "family" : "Day", "given" : "Thomas A.", "non-dropping-particle" : "", "parse-names" : false, "suffix" : "" }, { "dropping-particle" : "", "family" : "Fosaa", "given" : "Anna Maria", "non-dropping-particle" : "", "parse-names" : false, "suffix" : "" }, { "dropping-particle" : "", "family" : "Gould", "given" : "William A.", "non-dropping-particle" : "", "parse-names" : false, "suffix" : "" }, { "dropping-particle" : "", "family" : "Gr\u00e9tarsd\u00f3ttir", "given" : "J\u00e1rngerur", "non-dropping-particle" : "", "parse-names" : false, "suffix" : "" }, { "dropping-particle" : "", "family" : "Harte", "given" : "John", "non-dropping-particle" : "", "parse-names" : false, "suffix" : "" }, { "dropping-particle" : "", "family" : "Hermanutz", "given" : "Luise", "non-dropping-particle" : "", "parse-names" : false, "suffix" : "" }, { "dropping-particle" : "", "family" : "Hik", "given" : "David S.", "non-dropping-particle" : "", "parse-names" : false, "suffix" : "" }, { "dropping-particle" : "", "family" : "Hofgaard", "given" : "Annika", "non-dropping-particle" : "", "parse-names" : false, "suffix" : "" }, { "dropping-particle" : "", "family" : "Jarrad", "given" : "Frith", "non-dropping-particle" : "", "parse-names" : false, "suffix" : "" }, { "dropping-particle" : "", "family" : "J\u00f3nsd\u00f3ttir", "given" : "Jngibj\u00f6rg Svala", "non-dropping-particle" : "", "parse-names" : false, "suffix" : "" }, { "dropping-particle" : "", "family" : "Keuper", "given" : "Frida", "non-dropping-particle" : "", "parse-names" : false, "suffix" : "" }, { "dropping-particle" : "", "family" : "Klanderud", "given" : "Kari", "non-dropping-particle" : "", "parse-names" : false, "suffix" : "" }, { "dropping-particle" : "", "family" : "Klein", "given" : "Julia A.", "non-dropping-particle" : "", "parse-names" : false, "suffix" : "" }, { "dropping-particle" : "", "family" : "Koh", "given" : "Saewan", "non-dropping-particle" : "", "parse-names" : false, "suffix" : "" }, { "dropping-particle" : "", "family" : "Kudo", "given" : "Gaku", "non-dropping-particle" : "", "parse-names" : false, "suffix" : "" }, { "dropping-particle" : "", "family" : "Lang", "given" : "Simone I.", "non-dropping-particle" : "", "parse-names" : false, "suffix" : "" }, { "dropping-particle" : "", "family" : "Loewen", "given" : "Val", "non-dropping-particle" : "", "parse-names" : false, "suffix" : "" }, { "dropping-particle" : "", "family" : "May", "given" : "Jeremy L.", "non-dropping-particle" : "", "parse-names" : false, "suffix" : "" }, { "dropping-particle" : "", "family" : "Mercado", "given" : "Joel", "non-dropping-particle" : "", "parse-names" : false, "suffix" : "" }, { "dropping-particle" : "", "family" : "Michelsen", "given" : "Anders", "non-dropping-particle" : "", "parse-names" : false, "suffix" : "" }, { "dropping-particle" : "", "family" : "Molau", "given" : "Ulf", "non-dropping-particle" : "", "parse-names" : false, "suffix" : "" }, { "dropping-particle" : "", "family" : "Myers-Smith", "given" : "Isla H.", "non-dropping-particle" : "", "parse-names" : false, "suffix" : "" }, { "dropping-particle" : "", "family" : "Oberbauer", "given" : "Steven F.", "non-dropping-particle" : "", "parse-names" : false, "suffix" : "" }, { "dropping-particle" : "", "family" : "Pieper", "given" : "Sara", "non-dropping-particle" : "", "parse-names" : false, "suffix" : "" }, { "dropping-particle" : "", "family" : "Post", "given" : "Eric", "non-dropping-particle" : "", "parse-names" : false, "suffix" : "" }, { "dropping-particle" : "", "family" : "Rixen", "given" : "Christian", "non-dropping-particle" : "", "parse-names" : false, "suffix" : "" }, { "dropping-particle" : "", "family" : "Robinson", "given" : "Clare H.", "non-dropping-particle" : "", "parse-names" : false, "suffix" : "" }, { "dropping-particle" : "", "family" : "Schmidt", "given" : "Niels Martin", "non-dropping-particle" : "", "parse-names" : false, "suffix" : "" }, { "dropping-particle" : "", "family" : "Shaver", "given" : "Gaius R.", "non-dropping-particle" : "", "parse-names" : false, "suffix" : "" }, { "dropping-particle" : "", "family" : "Stenstr\u00f6m", "given" : "Anna", "non-dropping-particle" : "", "parse-names" : false, "suffix" : "" }, { "dropping-particle" : "", "family" : "Tolvanen", "given" : "Anne", "non-dropping-particle" : "", "parse-names" : false, "suffix" : "" }, { "dropping-particle" : "", "family" : "Totland", "given" : "\u00d6rjan", "non-dropping-particle" : "", "parse-names" : false, "suffix" : "" }, { "dropping-particle" : "", "family" : "Troxler", "given" : "Tiffany", "non-dropping-particle" : "", "parse-names" : false, "suffix" : "" }, { "dropping-particle" : "", "family" : "Wahren", "given" : "Carl Henrik", "non-dropping-particle" : "", "parse-names" : false, "suffix" : "" }, { "dropping-particle" : "", "family" : "Webber", "given" : "Patrick J.", "non-dropping-particle" : "", "parse-names" : false, "suffix" : "" }, { "dropping-particle" : "", "family" : "Welker", "given" : "Jeffery M.", "non-dropping-particle" : "", "parse-names" : false, "suffix" : "" }, { "dropping-particle" : "", "family" : "Wookey", "given" : "Philip A.", "non-dropping-particle" : "", "parse-names" : false, "suffix" : "" } ], "container-title" : "Ecology Letters", "id" : "ITEM-3", "issue" : "2", "issued" : { "date-parts" : [ [ "2012", "2" ] ] }, "page" : "164-175", "publisher" : "Blackwell Publishing Ltd", "title" : "Global assessment of experimental climate warming on tundra vegetation: Heterogeneity over space and time", "type" : "article-journal", "volume" : "15" }, "uris" : [ "http://www.mendeley.com/documents/?uuid=656bfe15-ea3f-32ca-9be4-30ad42202bf9" ] }, { "id" : "ITEM-4", "itemData" : { "DOI" : "10.1111/j.1365-2486.2011.02570.x", "ISBN" : "1354-1013", "ISSN" : "13541013", "abstract" : "Little is known about the impact of changing temperature regimes on composition and diversity of cryptogam communities in the Arctic and Subarctic, despite the well-known importance of lichens and bryophytes to the functioning and climate feedbacks of northern ecosystems. We investigated changes in diversity and abundance of lichens and bryophytes within long-term (9\u201316 years) warming experiments and along natural climatic gradients, ranging from Swedish subarctic birch forest and subarctic/subalpine tundra to Alaskan arctic tussock tundra. In both Sweden and Alaska, lichen diversity responded negatively to experimental warming (with the exception of a birch forest) and to higher temperatures along climatic gradients. Bryophytes were less sensitive to experimental warming than lichens, but depending on the length of the gradient, bryophyte diversity decreased both with increasing temperatures and at extremely low temperatures. Among bryophytes, Sphagnum mosses were particularly resistant to experimental warming in terms of both abundance and diversity. Temperature, on both continents, was the main driver of species composition within experiments and along gradients, with the exception of the Swedish subarctic birch forest where amount of litter constituted the best explanatory variable. In a warming experiment in moist acidic tussock tundra in Alaska, temperature together with soil ammonium availability were the most important factors influencing species composition. Overall, dwarf shrub abundance (deciduous and evergreen) was positively related to warming but so were the bryophytes Sphagnum girgensohnii, Hylocomium splendens and Pleurozium schreberi; the majority of other cryptogams showed a negative relationship to warming. This unique combination of intercontinental comparison, natural gradient studies and experimental studies shows that cryptogam diversity and abundance, especially within lichens, is likely to decrease under arctic climate warming. Given the many ecosystem processes affected by cryptogams in high latitudes (e.g. carbon sequestration, N2-fixation, trophic interactions), these changes will have important feedback consequences for ecosystem functions and climate.", "author" : [ { "dropping-particle" : "", "family" : "Lang", "given" : "Simone I.", "non-dropping-particle" : "", "parse-names" : false, "suffix" : "" }, { "dropping-particle" : "", "family" : "Cornelissen", "given" : "Johannes H C", "non-dropping-particle" : "", "parse-names" : false, "suffix" : "" }, { "dropping-particle" : "", "family" : "Shaver", "given" : "Gaius R.", "non-dropping-particle" : "", "parse-names" : false, "suffix" : "" }, { "dropping-particle" : "", "family" : "Ahrens", "given" : "Matthias", "non-dropping-particle" : "", "parse-names" : false, "suffix" : "" }, { "dropping-particle" : "V.", "family" : "Callaghan", "given" : "Terry", "non-dropping-particle" : "", "parse-names" : false, "suffix" : "" }, { "dropping-particle" : "", "family" : "Molau", "given" : "Ulf", "non-dropping-particle" : "", "parse-names" : false, "suffix" : "" }, { "dropping-particle" : "", "family" : "Braak", "given" : "Cajo J F", "non-dropping-particle" : "Ter", "parse-names" : false, "suffix" : "" }, { "dropping-particle" : "", "family" : "H\u00f6lzer", "given" : "Adam", "non-dropping-particle" : "", "parse-names" : false, "suffix" : "" }, { "dropping-particle" : "", "family" : "Aerts", "given" : "Rien", "non-dropping-particle" : "", "parse-names" : false, "suffix" : "" } ], "container-title" : "Global Change Biology", "id" : "ITEM-4", "issue" : "3", "issued" : { "date-parts" : [ [ "2012", "3" ] ] }, "page" : "1096-1107", "title" : "Arctic warming on two continents has consistent negative effects on lichen diversity and mixed effects on bryophyte diversity", "type" : "article-journal", "volume" : "18" }, "uris" : [ "http://www.mendeley.com/documents/?uuid=3c96bbdc-8644-33b5-8137-e5fa35c9438a" ] }, { "id" : "ITEM-5", "itemData" : { "DOI" : "10.1111/j.1600-0587.2012.07903.x", "ISBN" : "1600-0587", "ISSN" : "09067590", "abstract" : "Productivity has long been argued to be a major driver of species richness patterns. In the present study we test alternative productivity\u2013diversity hypotheses using vegetation data from the vast Eurasian tundra. The productivity\u2013species pool hypothesis predicts positive relationships at both fine and coarse grain sizes, whereas the productivity\u2013interaction hypoth- esis predicts unimodal patterns at fine grain size, and monotonic positive patterns at coarse grain size. We furthermore expect to find flatter positive (productivity\u2013species pool hypothesis) or more strongly negative (productivity\u2013interaction hypothesis) relationships for lichens and bryophytes than for vascular plants, because as a group, lichens and bryophytes are better adapted to extreme arctic conditions and more vulnerable to competition for light than the taller-growing vascular plants. The normalised difference vegetation index (NDVI) was used as a proxy of productivity. The generally unimodal productivity\u2013diversity patterns were most consistent with the productivity\u2013interaction hypothesis. There was a general trend of decreasing species richness from moderately to maximally productive tundra, in agreement with an increasing importance of competitive interactions. High richness of vascular plants and lichens occurred in moderately low productive tundra areas, whereas that of bryophytes occurred in the least productive tundra habitats covered by this study. The fine and coarse grain richness trends were surprisingly uniform and no variation in beta diversity along the productivity gradient was seen for vascular plants or bryophytes. However, lichen beta diversity varied along the produc- tivity gradient, probably reflecting their sensitivity to habitat conditions and biotic interactions. Overall, the results show evidence that productivity\u2013diversity gradients exist in tundra and that these appear to be largely driven by competitive interactions. Our results also imply that climate warming-driven increases in productivity will strongly affect arctic plant diversity patterns.", "author" : [ { "dropping-particle" : "", "family" : "Virtanen", "given" : "Risto", "non-dropping-particle" : "", "parse-names" : false, "suffix" : "" }, { "dropping-particle" : "", "family" : "Grytnes", "given" : "John Arvid", "non-dropping-particle" : "", "parse-names" : false, "suffix" : "" }, { "dropping-particle" : "", "family" : "Lenoir", "given" : "Jonathan", "non-dropping-particle" : "", "parse-names" : false, "suffix" : "" }, { "dropping-particle" : "", "family" : "Luoto", "given" : "Miska", "non-dropping-particle" : "", "parse-names" : false, "suffix" : "" }, { "dropping-particle" : "", "family" : "Oksanen", "given" : "Jari", "non-dropping-particle" : "", "parse-names" : false, "suffix" : "" }, { "dropping-particle" : "", "family" : "Oksanen", "given" : "Lauri", "non-dropping-particle" : "", "parse-names" : false, "suffix" : "" }, { "dropping-particle" : "", "family" : "Svenning", "given" : "Jens Christian", "non-dropping-particle" : "", "parse-names" : false, "suffix" : "" } ], "container-title" : "Ecography", "id" : "ITEM-5", "issue" : "3", "issued" : { "date-parts" : [ [ "2013", "3" ] ] }, "page" : "331-341", "publisher" : "Blackwell Publishing Ltd", "title" : "Productivity-diversity patterns in arctic tundra vegetation", "type" : "article-journal", "volume" : "36" }, "uris" : [ "http://www.mendeley.com/documents/?uuid=7266a1ca-0ff9-3283-b590-aba48b6fbc2e" ] }, { "id" : "ITEM-6", "itemData" : { "DOI" : "10.1046/j.1365-2745.2001.00625.x", "ISBN" : "1365-2745", "ISSN" : "00220477", "PMID" : "619", "abstract" : "1Macrolichens are important for the functioning and biodiversity of cold northern ecosystems and their reindeer-based cultures and economies.2We hypothesized that, in climatically milder parts of the Arctic, where ecosystems have relatively dense plant canopies, climate warming and/or increased nutrient availability leads to decline in macrolichen abundance as a function of increased abundance of vascular plants. In more open high-arctic or arctic-alpine plant communities such a relationship should be absent. To test this, we synthesized cross-continental arctic vegetation data from ecosystem manipulation experiments simulating mostly warming and increased nutrient availability, and compared these with similar data from natural environmental gradients.3Regressions between abundance or biomass of macrolichens and vascular plants were consistently negative across the subarctic and mid-arctic experimental studies. Such a pattern did not emerge in the coldest high-arctic or arctic-alpine sites. The slopes of the negative regressions increased across 10 sites as the climate became milder (as indicated by a simple climatic index) or the vegetation denser (greater site above-ground biomass).4Seven natural vegetation gradients in the lower-altitude sub- and mid-arctic zone confirmed the patterns seen in the experimental studies, showing consistent negative relationships between abundance of macrolichens and vascular plants.5We conclude that the data supported the hypothesis. Macrolichens in climatically milder arctic ecosystems may decline if and where global changes cause vascular plants to increase in abundance.6However, a refining of our findings is needed, for instance by integrating other abiotic and biotic effects such as reindeer grazing feedback on the balance between vascular plants and lichens.", "author" : [ { "dropping-particle" : "", "family" : "Cornelissen", "given" : "J. H C", "non-dropping-particle" : "", "parse-names" : false, "suffix" : "" }, { "dropping-particle" : "V.", "family" : "Callaghan", "given" : "T.", "non-dropping-particle" : "", "parse-names" : false, "suffix" : "" }, { "dropping-particle" : "", "family" : "Alatalo", "given" : "J. M.", "non-dropping-particle" : "", "parse-names" : false, "suffix" : "" }, { "dropping-particle" : "", "family" : "Michelsen", "given" : "A.", "non-dropping-particle" : "", "parse-names" : false, "suffix" : "" }, { "dropping-particle" : "", "family" : "Graglia", "given" : "E.", "non-dropping-particle" : "", "parse-names" : false, "suffix" : "" }, { "dropping-particle" : "", "family" : "Hartley", "given" : "A. E.", "non-dropping-particle" : "", "parse-names" : false, "suffix" : "" }, { "dropping-particle" : "", "family" : "Hik", "given" : "D. S.", "non-dropping-particle" : "", "parse-names" : false, "suffix" : "" }, { "dropping-particle" : "", "family" : "Hobbie", "given" : "S. E.", "non-dropping-particle" : "", "parse-names" : false, "suffix" : "" }, { "dropping-particle" : "", "family" : "Press", "given" : "M. C.", "non-dropping-particle" : "", "parse-names" : false, "suffix" : "" }, { "dropping-particle" : "", "family" : "Robinson", "given" : "C. H.", "non-dropping-particle" : "", "parse-names" : false, "suffix" : "" }, { "dropping-particle" : "", "family" : "Henry", "given" : "G. H R", "non-dropping-particle" : "", "parse-names" : false, "suffix" : "" }, { "dropping-particle" : "", "family" : "Shaver", "given" : "G. R.", "non-dropping-particle" : "", "parse-names" : false, "suffix" : "" }, { "dropping-particle" : "", "family" : "Phoenix", "given" : "G. K.", "non-dropping-particle" : "", "parse-names" : false, "suffix" : "" }, { "dropping-particle" : "", "family" : "Jones", "given" : "D. Gwynn", "non-dropping-particle" : "", "parse-names" : false, "suffix" : "" }, { "dropping-particle" : "", "family" : "Jonasson", "given" : "S.", "non-dropping-particle" : "", "parse-names" : false, "suffix" : "" }, { "dropping-particle" : "", "family" : "Chapin", "given" : "F. S.", "non-dropping-particle" : "", "parse-names" : false, "suffix" : "" }, { "dropping-particle" : "", "family" : "Molau", "given" : "U.", "non-dropping-particle" : "", "parse-names" : false, "suffix" : "" }, { "dropping-particle" : "", "family" : "Neill", "given" : "C.", "non-dropping-particle" : "", "parse-names" : false, "suffix" : "" }, { "dropping-particle" : "", "family" : "Lee", "given" : "J. A.", "non-dropping-particle" : "", "parse-names" : false, "suffix" : "" }, { "dropping-particle" : "", "family" : "Melillo", "given" : "J. M.", "non-dropping-particle" : "", "parse-names" : false, "suffix" : "" }, { "dropping-particle" : "", "family" : "Sveinbj??rnsson", "given" : "B.", "non-dropping-particle" : "", "parse-names" : false, "suffix" : "" }, { "dropping-particle" : "", "family" : "Aerts", "given" : "R.", "non-dropping-particle" : "", "parse-names" : false, "suffix" : "" } ], "container-title" : "Journal of Ecology", "id" : "ITEM-6", "issue" : "6", "issued" : { "date-parts" : [ [ "2001", "12" ] ] }, "page" : "984-994", "publisher" : "Blackwell Science Ltd", "title" : "Global change and arctic ecosystems: Is lichen decline a function of increases in vascular plant biomass?", "type" : "article-journal", "volume" : "89" }, "uris" : [ "http://www.mendeley.com/documents/?uuid=1ccfe6e8-9a1b-34e1-a017-2990539e729d" ] }, { "id" : "ITEM-7", "itemData" : { "DOI" : "10.1016/j.ecolind.2015.05.050", "abstract" : "a b s t r a c t Environmental changes are predicted to have severe and rapid impacts on polar and alpine regions. At high latitudes/altitudes, cryptogams such as bryophytes and lichens are of great importance in terms of biomass, carbon/nutrient cycling, cover and ecosystem functioning. This seven-year factorial experiment examined the effects of fertilizing and experimental warming on bryophyte and lichen abundance in an alpine meadow and a heath community in subarctic Sweden. The aim was to determine whether short-term responses (five years) are good predictors of longer-term responses (seven years). Fertilizing and warming had significant negative effects on total and relative abundance of bryophytes and lichens, with the largest and most rapid decline caused by fertilizing and combined fertilizing and warming. Bryophytes decreased most in the alpine meadow community, which was bryophyte-dominated, and lichens decreased most in the heath community, which was lichen-dominated. This was surprising, as the most diverse group in each community was expected to be most resistant to perturbation. Warming alone had a delayed negative impact. Of the 16 species included in statistical analyses, seven were significantly negatively affected. Overall, the impacts of simulated warming on bryophytes and lichens as a whole and on individual species differed in time and magnitude between treatments and plant communities (meadow and heath). This will likely cause changes in the dominance structures over time. These results underscore the importance of longer-term studies to improve the quality of data used in climate change models, as models based on short-term data are poor predictors of long-term responses of bryophytes and lichens.", "author" : [ { "dropping-particle" : "", "family" : "Alatalo", "given" : "Juha M", "non-dropping-particle" : "", "parse-names" : false, "suffix" : "" }, { "dropping-particle" : "", "family</w:instrText>
      </w:r>
      <w:r w:rsidRPr="00FB51E0">
        <w:rPr>
          <w:lang w:val="es-ES"/>
        </w:rPr>
        <w:instrText>" : "J\u00e4gerbrand", "given" : "Annika K", "non-dropping-particle" : "", "parse-names" : false, "suffix" : "" }, { "dropping-particle" : "", "family" : "Molau", "given" : "Ulf", "non-dropping-particle" : "", "parse-names" : false, "suffix" : "" } ], "container-title" : "Ecological Indicators", "id" : "ITEM-7", "issued" : { "date-parts" : [ [ "2015" ] ] }, "page" : "77-85", "title" : "Testing reliability of short-term responses to predict longer-term responses of bryophytes and lichens to environmental change", "type" : "article-journal", "volume" : "58" }, "uris" : [ "http://www.mendeley.com/documents/?uuid=c0d75d59-34bc-4230-88da-5cdc5b484c31" ] } ], "mendeley" : { "formattedCitation" : "(Alatalo, J\u00e4gerbrand, &amp; Molau, 2015; J. H C Cornelissen et al., 2001; Elmendorf et al., 2012; Lang et al., 2012; Pajunen, Oksanen, &amp; Virtanen, 2011; Risto Virtanen et al., 2013; Walker et al., 2006)", "plainTextFormattedCitation" : "(Alatalo, J\u00e4gerbrand, &amp; Molau, 2015; J. H C Cornelissen et al., 2001; Elmendorf et al., 2012; Lang et al., 2012; Pajunen, Oksanen, &amp; Virtanen, 2011; Risto Virtanen et al., 2013; Walker et al., 2006)", "previouslyFormattedCitation" : "(Alatalo, J\u00e4gerbrand, &amp; Molau, 2015; J. H C Cornelissen et al., 2001; Elmendorf et al., 2012; Lang et al., 2012; Pajunen, Oksanen, &amp; Virtanen, 2011; Risto Virtanen et al., 2013; Walker et al., 2006)" }, "properties" : {  }, "schema" : "https://github.com/citation-style-language/schema/raw/master/csl-citation.json" }</w:instrText>
      </w:r>
      <w:r>
        <w:rPr>
          <w:lang w:val="en-US"/>
        </w:rPr>
        <w:fldChar w:fldCharType="separate"/>
      </w:r>
      <w:r w:rsidRPr="00FB51E0">
        <w:rPr>
          <w:lang w:val="es-ES"/>
        </w:rPr>
        <w:t>Alatalo</w:t>
      </w:r>
      <w:r w:rsidR="005E226C" w:rsidRPr="00FB51E0">
        <w:rPr>
          <w:i/>
          <w:lang w:val="es-ES"/>
        </w:rPr>
        <w:t xml:space="preserve"> et al.</w:t>
      </w:r>
      <w:r w:rsidRPr="00FB51E0">
        <w:rPr>
          <w:lang w:val="es-ES"/>
        </w:rPr>
        <w:t>, 2015</w:t>
      </w:r>
      <w:r w:rsidR="00D61DB2" w:rsidRPr="00FB51E0">
        <w:rPr>
          <w:lang w:val="es-ES"/>
        </w:rPr>
        <w:t>b</w:t>
      </w:r>
      <w:r w:rsidRPr="00FB51E0">
        <w:rPr>
          <w:lang w:val="es-ES"/>
        </w:rPr>
        <w:t xml:space="preserve">; Cornelissen </w:t>
      </w:r>
      <w:r w:rsidR="00301BD0" w:rsidRPr="00FB51E0">
        <w:rPr>
          <w:i/>
          <w:lang w:val="es-ES"/>
        </w:rPr>
        <w:t>et al.</w:t>
      </w:r>
      <w:r w:rsidRPr="00FB51E0">
        <w:rPr>
          <w:lang w:val="es-ES"/>
        </w:rPr>
        <w:t xml:space="preserve">, 2001; Elmendorf </w:t>
      </w:r>
      <w:r w:rsidR="00301BD0" w:rsidRPr="00FB51E0">
        <w:rPr>
          <w:i/>
          <w:lang w:val="es-ES"/>
        </w:rPr>
        <w:t>et al.</w:t>
      </w:r>
      <w:r w:rsidRPr="00FB51E0">
        <w:rPr>
          <w:lang w:val="es-ES"/>
        </w:rPr>
        <w:t xml:space="preserve">, 2012; Lang </w:t>
      </w:r>
      <w:r w:rsidR="00301BD0" w:rsidRPr="00FB51E0">
        <w:rPr>
          <w:i/>
          <w:lang w:val="es-ES"/>
        </w:rPr>
        <w:t>et al.</w:t>
      </w:r>
      <w:r w:rsidRPr="00FB51E0">
        <w:rPr>
          <w:lang w:val="es-ES"/>
        </w:rPr>
        <w:t>, 2012; Pajunen</w:t>
      </w:r>
      <w:r w:rsidR="005E226C" w:rsidRPr="00FB51E0">
        <w:rPr>
          <w:i/>
          <w:lang w:val="es-ES"/>
        </w:rPr>
        <w:t xml:space="preserve"> et al.</w:t>
      </w:r>
      <w:r w:rsidRPr="00FB51E0">
        <w:rPr>
          <w:lang w:val="es-ES"/>
        </w:rPr>
        <w:t xml:space="preserve">, 2011; Virtanen </w:t>
      </w:r>
      <w:r w:rsidR="00301BD0" w:rsidRPr="00FB51E0">
        <w:rPr>
          <w:i/>
          <w:lang w:val="es-ES"/>
        </w:rPr>
        <w:t>et al.</w:t>
      </w:r>
      <w:r w:rsidRPr="00FB51E0">
        <w:rPr>
          <w:lang w:val="es-ES"/>
        </w:rPr>
        <w:t xml:space="preserve">, 2013; Walker </w:t>
      </w:r>
      <w:r w:rsidR="00301BD0" w:rsidRPr="00FB51E0">
        <w:rPr>
          <w:i/>
          <w:lang w:val="es-ES"/>
        </w:rPr>
        <w:t>et al.</w:t>
      </w:r>
      <w:r w:rsidRPr="00FB51E0">
        <w:rPr>
          <w:lang w:val="es-ES"/>
        </w:rPr>
        <w:t>, 2006</w:t>
      </w:r>
      <w:r>
        <w:rPr>
          <w:lang w:val="en-US"/>
        </w:rPr>
        <w:fldChar w:fldCharType="end"/>
      </w:r>
      <w:r w:rsidRPr="00FB51E0">
        <w:rPr>
          <w:lang w:val="es-ES"/>
        </w:rPr>
        <w:t>).</w:t>
      </w:r>
    </w:p>
    <w:p w14:paraId="60C97A04" w14:textId="1CE25879" w:rsidR="0048205B" w:rsidRDefault="0048205B" w:rsidP="00AE389F">
      <w:pPr>
        <w:rPr>
          <w:lang w:val="en-US"/>
        </w:rPr>
      </w:pPr>
      <w:r>
        <w:rPr>
          <w:lang w:val="en-US"/>
        </w:rPr>
        <w:t>Data on the impact of invasive species on bryophyte diversity is largely missing</w:t>
      </w:r>
      <w:r>
        <w:rPr>
          <w:rFonts w:cs="MSTT319c623cc2O057020cc"/>
          <w:lang w:val="en-US"/>
        </w:rPr>
        <w:t xml:space="preserve"> (but see </w:t>
      </w:r>
      <w:r>
        <w:rPr>
          <w:rFonts w:cs="MSTT319c623cc2O057020cc"/>
          <w:lang w:val="en-US"/>
        </w:rPr>
        <w:fldChar w:fldCharType="begin" w:fldLock="1"/>
      </w:r>
      <w:r>
        <w:rPr>
          <w:rFonts w:cs="MSTT319c623cc2O057020cc"/>
          <w:lang w:val="en-US"/>
        </w:rPr>
        <w:instrText>ADDIN CSL_CITATION { "citationItems" : [ { "id" : "ITEM-1",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1",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mendeley" : { "formattedCitation" : "(Hallingb\u00e4ck &amp; Hodgetts, 2001)", "plainTextFormattedCitation" : "(Hallingb\u00e4ck &amp; Hodgetts, 2001)", "previouslyFormattedCitation" : "(Hallingb\u00e4ck &amp; Hodgetts, 2001)" }, "properties" : {  }, "schema" : "https://github.com/citation-style-language/schema/raw/master/csl-citation.json" }</w:instrText>
      </w:r>
      <w:r>
        <w:rPr>
          <w:rFonts w:cs="MSTT319c623cc2O057020cc"/>
          <w:lang w:val="en-US"/>
        </w:rPr>
        <w:fldChar w:fldCharType="separate"/>
      </w:r>
      <w:r>
        <w:rPr>
          <w:rFonts w:cs="MSTT319c623cc2O057020cc"/>
          <w:lang w:val="en-US"/>
        </w:rPr>
        <w:t>Hallingbäck &amp; Hodgetts, 2001</w:t>
      </w:r>
      <w:r>
        <w:rPr>
          <w:rFonts w:cs="MSTT319c623cc2O057020cc"/>
          <w:lang w:val="en-US"/>
        </w:rPr>
        <w:fldChar w:fldCharType="end"/>
      </w:r>
      <w:r>
        <w:rPr>
          <w:rFonts w:cs="MSTT319c623cc2O057020cc"/>
          <w:lang w:val="en-US"/>
        </w:rPr>
        <w:t>)</w:t>
      </w:r>
      <w:r>
        <w:rPr>
          <w:lang w:val="en-US"/>
        </w:rPr>
        <w:t xml:space="preserve">. The rapid colonization of sand dunes and heathlands in 21 European countries by the invasive moss </w:t>
      </w:r>
      <w:r>
        <w:rPr>
          <w:i/>
          <w:lang w:val="en-US"/>
        </w:rPr>
        <w:t>Campylopus introflexus</w:t>
      </w:r>
      <w:r>
        <w:rPr>
          <w:lang w:val="en-US"/>
        </w:rPr>
        <w:t xml:space="preserve"> suppresses other species </w:t>
      </w:r>
      <w:r>
        <w:rPr>
          <w:lang w:val="en-US"/>
        </w:rPr>
        <w:fldChar w:fldCharType="begin" w:fldLock="1"/>
      </w:r>
      <w:r>
        <w:rPr>
          <w:lang w:val="en-US"/>
        </w:rPr>
        <w:instrText>ADDIN CSL_CITATION { "citationItems" : [ { "id" : "ITEM-1", "itemData" : { "DOI" : "10.1007/978-1-4020-8280-1_3", "ISBN" : "978-1-4020-8279-5", "author" : [ { "dropping-particle" : "", "family" : "Essl", "given" : "Franz", "non-dropping-particle" : "", "parse-names" : false, "suffix" : "" }, { "dropping-particle" : "", "family" : "Lambdon", "given" : "Philip W.", "non-dropping-particle" : "", "parse-names" : false, "suffix" : "" } ], "container-title" : "Handbook of Alien Species in Europe", "id" : "ITEM-1", "issued" : { "date-parts" : [ [ "2009" ] ] }, "page" : "29-41", "publisher" : "Springer Netherlands", "publisher-place" : "Dordrecht", "title" : "Alien Bryophytes and Lichens of Europe", "type" : "chapter" }, "uris" : [ "http://www.mendeley.com/documents/?uuid=f81178fb-114c-394b-a3ea-b286ef745835" ] }, { "id" : "ITEM-2", "itemData" : { "DOI" : "10.1007/s10530-013-0422-2", "ISBN" : "1053001304", "ISSN" : "13873547", "abstract" : "We assess and review spatio-temporal patterns, habitat affiliations, pathways, impacts, and management experience of bryophyte invasions in extra-tropical countries and regions (n = 82) from five continents and maritime islands spanning both hemispheres. Distribution data were extracted and critically checked from a wide range of sources and supplemented with data on biology and introduction history. We identified 139 bryophytes species which we consider to be alien in at least one of our study regions (106 mosses, 28 hepatics and 5 hornworts). Numbers of average alien bryophyte species are significantly higher on islands than in continental regions of similar size, and peak on maritime islands. Cumulative numbers of first records have grown slowly until 1950 and have strongly increased since then. Accidental import as hitch-hiker (34 species) or with ornamental plants (27 species) constitute the most important introduction pathways. We found a remarkably high contribution from distant donor regions to alien bryophyte floras, especially from the complementary hemisphere. Most alien bryophytes prefer strongly modified habitats (e.g. ruderal vegetation, roadsides, lawns), and only few natural ecosystems (forests, rocks) are regularly invaded. Evidence for an ecological impact of bryophyte invasions is scarce and competitive replacement of native moss species, or vascular plant seedlings, by alien bryophytes has only been documented in a few cases. We conclude that bryophytes differ profoundly in many respects from vascular plants, and so do their invasion patterns at large scale. Our global bryophyte invasion state assessment provides the basis for future, more explicit considerations of this largely neglected taxonomic group in invasion ecology, a step we suggest to be urgently needed as studying them might provide novel insights into patterns and processes of plant invasions in general. \u00a9 2013 Springer Science+Business Media Dordrecht.", "author" : [ { "dropping-particle" : "", "family" : "Essl", "given" : "Franz", "non-dropping-particle" : "", "parse-names" : false, "suffix" : "" }, { "dropping-particle" : "", "family" : "Steinbauer", "given" : "Klaus", "non-dropping-particle" : "", "parse-names" : false, "suffix" : "" }, { "dropping-particle" : "", "family" : "Dullinger", "given" : "Stefan", "non-dropping-particle" : "", "parse-names" : false, "suffix" : "" }, { "dropping-particle" : "", "family" : "Mang", "given" : "Thomas", "non-dropping-particle" : "", "parse-names" : false, "suffix" : "" }, { "dropping-particle" : "", "family" : "Moser", "given" : "Dietmar", "non-dropping-particle" : "", "parse-names" : false, "suffix" : "" } ], "container-title" : "Biological Invasions", "id" : "ITEM-2", "issue" : "9", "issued" : { "date-parts" : [ [ "2013", "9", "10" ] ] }, "page" : "1933-1946", "publisher" : "Springer Netherlands", "title" : "Telling a different story: A global assessment of bryophyte invasions", "type" : "article-journal", "volume" : "15" }, "uris" : [ "http://www.mendeley.com/documents/?uuid=c24bc0c0-0e08-3328-aa0a-6f450d859220" ] } ], "mendeley" : { "formattedCitation" : "(Essl &amp; Lambdon, 2009; Essl, Steinbauer, Dullinger, Mang, &amp; Moser, 2013)", "plainTextFormattedCitation" : "(Essl &amp; Lambdon, 2009; Essl, Steinbauer, Dullinger, Mang, &amp; Moser, 2013)", "previouslyFormattedCitation" : "(Essl &amp; Lambdon, 2009; Essl, Steinbauer, Dullinger, Mang, &amp; Moser, 2013)" }, "properties" : {  }, "schema" : "https://github.com/citation-style-language/schema/raw/master/csl-citation.json" }</w:instrText>
      </w:r>
      <w:r>
        <w:rPr>
          <w:lang w:val="en-US"/>
        </w:rPr>
        <w:fldChar w:fldCharType="separate"/>
      </w:r>
      <w:r>
        <w:rPr>
          <w:lang w:val="en-US"/>
        </w:rPr>
        <w:t>(Essl &amp; Lambdon, 2009; Essl</w:t>
      </w:r>
      <w:r w:rsidR="005E226C">
        <w:rPr>
          <w:i/>
          <w:lang w:val="en-US"/>
        </w:rPr>
        <w:t xml:space="preserve"> et al.</w:t>
      </w:r>
      <w:r>
        <w:rPr>
          <w:lang w:val="en-US"/>
        </w:rPr>
        <w:t>, 2013)</w:t>
      </w:r>
      <w:r>
        <w:rPr>
          <w:lang w:val="en-US"/>
        </w:rPr>
        <w:fldChar w:fldCharType="end"/>
      </w:r>
      <w:r>
        <w:rPr>
          <w:lang w:val="en-US"/>
        </w:rPr>
        <w:t xml:space="preserve">. </w:t>
      </w:r>
    </w:p>
    <w:p w14:paraId="2C5AC4B2" w14:textId="77777777" w:rsidR="0048205B" w:rsidRDefault="0048205B" w:rsidP="00AE389F">
      <w:pPr>
        <w:rPr>
          <w:lang w:val="en-US"/>
        </w:rPr>
      </w:pPr>
      <w:r>
        <w:rPr>
          <w:lang w:val="en-US"/>
        </w:rPr>
        <w:t xml:space="preserve">A relatively minor threat is overexploitation (e.g. use bryophytes for commercial, scientific or private purposes). However, collecting by bryologists has led to the extinction of one Portuguese species </w:t>
      </w:r>
      <w:r>
        <w:rPr>
          <w:lang w:val="en-US"/>
        </w:rPr>
        <w:fldChar w:fldCharType="begin" w:fldLock="1"/>
      </w:r>
      <w:r>
        <w:rPr>
          <w:lang w:val="en-US"/>
        </w:rPr>
        <w:instrText>ADDIN CSL_CITATION { "citationItems" : [ { "id" : "ITEM-1", "itemData" : { "ISBN" : "2831704669", "abstract" : "Lots of misprints and some facts. Decreases noted for Rhytidiadelphus triquetrus, Hylocomium splendens, Racomitrium lanuginosum (these not yet appearing on distribution maps and R. lan only quantitative in N Wales). Stubblefield species decreasing. Splachnum in lowland England. Rare Bryum spp., Andreaea rothii. Also Amblystegiaceae of wet places. p. 90 Refers to spread of Lophocolea bispinosa in lowland England. \"It will be interesting to see if L. semiteres shows a similar spread in parts of Britain\". Suggestion that Orthodontium lineare is out-competing O. gracile. Oxfordshire data (p. 92) showing large decrease of Leucodon and H. splendens, and increase of Aulacomnium andrygynum. Lists (Table 4.10) taxa that increased during 20th century: Nowellia, Ptilidium pulcherrimum, Atrichum crispum, Campylopus introflexus, Dicranum flagellare, D. montanum, D. tauricum, Herzogiella seligeri, Orthodontium lineare, Platygyrium repens, Tortella inflexa.", "author" : [ { "dropping-particle" : "", "family" : "Hallingb\u00e4ck", "given" : "Tomas", "non-dropping-particle" : "", "parse-names" : false, "suffix" : "" }, { "dropping-particle" : "", "family" : "Hodgetts", "given" : "Nick", "non-dropping-particle" : "", "parse-names" : false, "suffix" : "" } ], "editor" : [ { "dropping-particle" : "", "family" : "IUCN/SSC Bryophyte Specialist Group", "given" : "", "non-dropping-particle" : "", "parse-names" : false, "suffix" : "" } ], "id" : "ITEM-1", "issued" : { "date-parts" : [ [ "2001" ] ] }, "number-of-pages" : "113", "publisher" : "IUCN, Gland, Switzerland and Cambridge, UK", "title" : "Status survey and conservation action plan for Bryophytes: mosses, liverworts and hornworts", "type" : "book" }, "uris" : [ "http://www.mendeley.com/documents/?uuid=886e6399-5021-3af5-ab49-8fb5e86e9f29" ] } ], "mendeley" : { "formattedCitation" : "(Hallingb\u00e4ck &amp; Hodgetts, 2001)", "plainTextFormattedCitation" : "(Hallingb\u00e4ck &amp; Hodgetts, 2001)", "previouslyFormattedCitation" : "(Hallingb\u00e4ck &amp; Hodgetts, 2001)" }, "properties" : {  }, "schema" : "https://github.com/citation-style-language/schema/raw/master/csl-citation.json" }</w:instrText>
      </w:r>
      <w:r>
        <w:rPr>
          <w:lang w:val="en-US"/>
        </w:rPr>
        <w:fldChar w:fldCharType="separate"/>
      </w:r>
      <w:r>
        <w:rPr>
          <w:lang w:val="en-US"/>
        </w:rPr>
        <w:t>(Hallingbäck &amp; Hodgetts, 2001)</w:t>
      </w:r>
      <w:r>
        <w:rPr>
          <w:lang w:val="en-US"/>
        </w:rPr>
        <w:fldChar w:fldCharType="end"/>
      </w:r>
      <w:r>
        <w:rPr>
          <w:rFonts w:cs="MSTT319c623cc2O057020cc"/>
          <w:lang w:val="en-US"/>
        </w:rPr>
        <w:t xml:space="preserve">. </w:t>
      </w:r>
    </w:p>
    <w:p w14:paraId="3138A0F4" w14:textId="77777777" w:rsidR="0048205B" w:rsidRDefault="0048205B" w:rsidP="00AE389F">
      <w:pPr>
        <w:widowControl w:val="0"/>
        <w:autoSpaceDE w:val="0"/>
        <w:autoSpaceDN w:val="0"/>
        <w:adjustRightInd w:val="0"/>
        <w:spacing w:after="0"/>
        <w:rPr>
          <w:b/>
        </w:rPr>
      </w:pPr>
    </w:p>
    <w:p w14:paraId="648384A2" w14:textId="77777777" w:rsidR="0048205B" w:rsidRDefault="0048205B" w:rsidP="00147745">
      <w:pPr>
        <w:pStyle w:val="Heading3"/>
      </w:pPr>
      <w:bookmarkStart w:id="1063" w:name="_Toc502930063"/>
      <w:bookmarkStart w:id="1064" w:name="_Toc504380647"/>
      <w:bookmarkStart w:id="1065" w:name="_Toc519504558"/>
      <w:r>
        <w:t>Lichens</w:t>
      </w:r>
      <w:bookmarkEnd w:id="1063"/>
      <w:bookmarkEnd w:id="1064"/>
      <w:bookmarkEnd w:id="1065"/>
    </w:p>
    <w:p w14:paraId="24842C72" w14:textId="77777777" w:rsidR="0048205B" w:rsidRPr="0025062E" w:rsidRDefault="0048205B" w:rsidP="00AE389F">
      <w:pPr>
        <w:spacing w:after="0"/>
        <w:rPr>
          <w:b/>
          <w:i/>
          <w:lang w:val="en-US"/>
        </w:rPr>
      </w:pPr>
      <w:r w:rsidRPr="0025062E">
        <w:rPr>
          <w:b/>
          <w:i/>
          <w:lang w:val="en-US"/>
        </w:rPr>
        <w:t>Status and trends</w:t>
      </w:r>
    </w:p>
    <w:p w14:paraId="7DA9D2F9" w14:textId="47B68714" w:rsidR="0048205B" w:rsidRDefault="0048205B" w:rsidP="00AE389F">
      <w:pPr>
        <w:rPr>
          <w:lang w:val="en-US"/>
        </w:rPr>
      </w:pPr>
      <w:r>
        <w:rPr>
          <w:lang w:val="en-US"/>
        </w:rPr>
        <w:t xml:space="preserve">Lichens are symbiotic associations between mycobiontic (fungi) and photobiontic (algae) partners. They are an important component of vegetation and biodiversity in various ecosystems and contribute to ecosystem functions (e.g. biogeochemical cycling, carbon storage, food-webs; </w:t>
      </w:r>
      <w:r>
        <w:rPr>
          <w:lang w:val="en-US"/>
        </w:rPr>
        <w:fldChar w:fldCharType="begin" w:fldLock="1"/>
      </w:r>
      <w:r>
        <w:rPr>
          <w:lang w:val="en-US"/>
        </w:rPr>
        <w:instrText>ADDIN CSL_CITATION { "citationItems" : [ { "id" : "ITEM-1", "itemData" : { "ISBN" : "978-0126343502", "author" : [ { "dropping-particle" : "", "family" : "Gerson", "given" : "Uri", "non-dropping-particle" : "", "parse-names" : false, "suffix" : "" }, { "dropping-particle" : "", "family" : "Seaward", "given" : "Mark R D", "non-dropping-particle" : "", "parse-names" : false, "suffix" : "" } ], "container-title" : "Lichen ecology", "editor" : [ { "dropping-particle" : "", "family" : "Seaward", "given" : "M.R.D.", "non-dropping-particle" : "", "parse-names" : false, "suffix" : "" } ], "id" : "ITEM-1", "issued" : { "date-parts" : [ [ "1977" ] ] }, "page" : "69-119", "publisher" : "Academic Press", "publisher-place" : "London", "title" : "Lichen-invertebrate associations", "type" : "chapter" }, "uris" : [ "http://www.mendeley.com/documents/?uuid=ddb270d0-f0d4-4e23-b04e-075051348333" ] }, { "id" : "ITEM-2", "itemData" : { "DOI" : "10.2307/1933317", "ISBN" : "0012-9658", "ISSN" : "0012-9658", "abstract" : "Caribou, Rangifer arcticus (Richardson), in Wells Gray Park British Columbia, eat epidendric lichens of the genus ALectoria Ach. in winter. During winter the lichens provide most of their food, and appear to be the only food available in quantity. Survival of caribou in this area, therefore, depends in part on the availability of Alectoria in winter. This study was undertaken to explore how much Alectoria is in the park, and the proportion of its total stand available to caribou. Partial answers to these questions are basic to determining forest management best suited to perpetuate caribou", "author" : [ { "dropping-particle" : "", "family" : "Edwards", "given" : "RY", "non-dropping-particle" : "", "parse-names" : false, "suffix" : "" }, { "dropping-particle" : "", "family" : "Soos", "given" : "J.", "non-dropping-particle" : "", "parse-names" : false, "suffix" : "" }, { "dropping-particle" : "", "family" : "Ritcey", "given" : "RW", "non-dropping-particle" : "", "parse-names" : false, "suffix" : "" } ], "container-title" : "Ecology", "id" : "ITEM-2", "issue" : "3", "issued" : { "date-parts" : [ [ "1960", "7" ] ] }, "page" : "425\u2013431", "title" : "Quantitative observations on epidendric lichens used as food by caribou", "type" : "article-journal", "volume" : "41" }, "uris" : [ "http://www.mendeley.com/documents/?uuid=062528aa-279a-34de-9c36-cfce49ea6240" ] }, { "id" : "ITEM-3", "itemData" : { "DOI" : "10.1016/0006-3207(95)00015-V", "ISBN" : "0006-3207", "ISSN" : "00063207", "abstract" : "To investigate the effects of commercial forestry on canopy-living invertebrates in the boreal forest, we sampled branches in northern Sweden for invertebrates and lichens from paired natural spruce Picea abies forests and adjacent managed forests that were selectively logged. The study was conducted during late winter, when invertebrate abundance is lowest, and when small differences may be critical to foraging birds. Natural forests had significantly greater invertebrate diversity than managed forests and nearly five times as many invertebrates per branch. The number of large invertebrates (&gt; 2\u00b75 mm, the minimum prey size for foraging passerine birds) was consistently higher in natural forests, with spiders (Araneae), Lepidoptera and Diptera larvae dominating. The number and biomass of invertebrates were related to the abundance of lichens even after controlling for sampling location and branch size. Other studies have implicated forestry in the decline of non-migratory passerine birds in northern Europe through the destruction and fragmentation of forests, but our study indicates that it may also reduce foraging habitat quality through a reduction in lichen abundance. \u00a9 1995.", "author" : [ { "dropping-particle" : "", "family" : "Pettersson", "given" : "Roger B.", "non-dropping-particle" : "", "parse-names" : false, "suffix" : "" }, { "dropping-particle" : "", "family" : "Ball", "given" : "John P.", "non-dropping-particle" : "", "parse-names" : false, "suffix" : "" }, { "dropping-particle" : "", "family" : "Renhorn", "given" : "Karl Erik", "non-dropping-particle" : "", "parse-names" : false, "suffix" : "" }, { "dropping-particle" : "", "family" : "Esseen", "given" : "Per Anders", "non-dropping-particle" : "", "parse-names" : false, "suffix" : "" }, { "dropping-particle" : "", "family" : "Sj\u00f6berg", "given" : "Kjell", "non-dropping-particle" : "", "parse-names" : false, "suffix" : "" } ], "container-title" : "Biological Conservation", "id" : "ITEM-3", "issue" : "1", "issued" : { "date-parts" : [ [ "1995" ] ] }, "page" : "57-63", "title" : "Invertebrate communities in boreal forest canopies as influenced by forestry and lichens with implications for passerine birds", "type" : "article-journal", "volume" : "74" }, "uris" : [ "http://www.mendeley.com/documents/?uuid=0c02eb7f-78db-4e4b-b696-450377444e18" ] }, { "id" : "ITEM-4", "itemData" : { "DOI" : "10.1111/j.1365-2664.2005.01029.x", "ISBN" : "0021-8901", "ISSN" : "00218901", "abstract" : "1. Anthropogenic nitrogen (N) deposition may have several impacts on upland moorland ecosystems, including changes in vegetation composition, eutrophication and surface water acidification through nitrate leaching, but few studies linking N deposition to key biogeochemical processes have been published. 2. A stable isotope tracer ( 15 N) was used to determine the fate of inorganic N inputs to four moorland catchments across gradients of N deposition and leaching, through 2-weekly additions to experimental plots on major soil types over 1 year. 3. An apparent decline in total 15 N recovery from soils and vegetation as the proportion of leached N deposition increased was not significant at the P = 0\u00b705 level, but a significant relationship was found for recovery in mosses and lichens. 4. Vegetation retained 31\u201368% of 15 N inputs, and 15 N recovery increased significantly ( P = 0\u00b701) with biomass for all compartments except woody shrubs. Mosses and lichens showed far greater 15 N recovery per unit biomass than grasses or ericaceous shrubs. There was no significant variation in the proportion of 15 N recovered in higher plants across the N deposition gradient (24\u201329%). In contrast, the proportion recovered in mosses and lichens declined from 44% to 2% as deposition increased, mirroring a decline in their biomass and showing a highly significant inverse relationship ( P = 0\u00b701) with nitrate leaching. 5. The proportion of 15 N recovered in litter plus surface soils (33\u201339%) was remarkably constant across the deposition gradient for a variety of soil types. However, significantly declining recovery per unit biomass in litter ( P &lt; 0\u00b705) suggested progressive N saturation of this sink and increasing importance of retention in underlying surface soils as deposition increased. 6. Synthesis and applications . Past studies have demonstrated a decline in mosses and lichens in response to increasing N deposition, but we show here for the first time that reduced N retention might result together with increased nitrate leaching into surface waters. The conservation of bryophyte and lichen flora on moorlands is therefore critical to prevent excessive nitrate leaching and associated surface water acidification and eutrophication. Ensuring management practices such as grazing or burning are at an intensity that does not further degrade the bryophyte and lichen communities may help minimize the impact of N deposition on freshwaters, but the only effective means to reduce t\u2026", "author" : [ { "dropping-particle" : "", "family" : "Curtis", "given" : "C. J.", "non-dropping-particle" : "", "parse-names" : false, "suffix" : "" }, { "dropping-particle" : "", "family" : "Emmett", "given" : "B. A.", "non-dropping-particle" : "", "parse-names" : false, "suffix" : "" }, { "dropping-particle" : "", "family" : "Grant", "given" : "H.", "non-dropping-particle" : "", "parse-names" : false, "suffix" : "" }, { "dropping-particle" : "", "family" : "Kernan", "given" : "M.", "non-dropping-particle" : "", "parse-names" : false, "suffix" : "" }, { "dropping-particle" : "", "family" : "Reynolds", "given" : "B.", "non-dropping-particle" : "", "parse-names" : false, "suffix" : "" }, { "dropping-particle" : "", "family" : "Shilland", "given" : "E.", "non-dropping-particle" : "", "parse-names" : false, "suffix" : "" } ], "container-title" : "Journal of Applied Ecology", "id" : "ITEM-4", "issue" : "3", "issued" : { "date-parts" : [ [ "2005", "6", "9" ] ] }, "page" : "507-517", "publisher" : "Blackwell Science Ltd", "title" : "Nitrogen saturation in UK moorlands: The critical role of bryophytes and lichens in determining retention of atmospheric N deposition", "type" : "article-journal", "volume" : "42" }, "uris" : [ "http://www.mendeley.com/documents/?uuid=06b24e3c-f0b5-3f86-bcd2-fc0584c70662" ] }, { "id" : "ITEM-5", "itemData" : { "DOI" : "10.1093/aob/mcm030", "ISBN" : "0305-7364", "ISSN" : "03057364", "PMID" : "17353205", "abstract" : "BACKGROUND: Recent decades have seen a major surge in the study of interspecific variation in functional traits in comparative plant ecology, as a tool to understanding and predicting ecosystem functions and their responses to environmental change. However, this research has been biased almost exclusively towards vascular plants. Very little is known about the role and applicability of functional traits of non-vascular cryptogams, particularly bryophytes and lichens, with respect to biogeochemical cycling. Yet these organisms are paramount determinants of biogeochemistry in several biomes, particularly cold biomes and tropical rainforests, where they: (1) contribute substantially to above-ground biomass (lichens, bryophytes); (2) host nitrogen-fixing bacteria, providing major soil N input (lichens, bryophytes); (3) control soil chemistry and nutrition through the accumulation of recalcitrant polyphenols (bryophytes) and through their control over soil and vegetation hydrology and temperatures; (4) both promote erosion (rock weathering by lichens) and prevent it (biological crusts in deserts); (5) provide a staple food to mammals such as reindeer (lichens) and arthropodes, with important feedbacks to soils and biota; and (6) both facilitate and compete with vascular plants.\\n\\nAPPROACH: Here we review current knowledge about interspecific variation in cryptogam traits with respect to biogeochemical cycling and discuss to what extent traits and measuring protocols needed for bryophytes and lichens correspond with those applied to vascular plants. We also propose and discuss several new or recently introduced traits that may help us understand and predict the control of cryptogams over several aspects of the biogeochemistry of ecosystems.\\n\\nCONCLUSIONS: Whilst many methodological challenges lie ahead, comparative cryptogam ecology has the potential to meet some of the important challenges of understanding and predicting the biogeochemical and climate consequences of large-scale environmental changes driving shifts in the cryptogam components of vegetation composition.", "author" : [ { "dropping-particle" : "", "family" : "Cornelissen", "given" : "Johannes H C", "non-dropping-particle" : "", "parse-names" : false, "suffix" : "" }, { "dropping-particle" : "", "family" : "Lang", "given" : "Simone I.", "non-dropping-particle" : "", "parse-names" : false, "suffix" : "" }, { "dropping-particle" : "", "family" : "Soudzilovskaia", "given" : "Nadejda A.", "non-dropping-particle" : "", "parse-names" : false, "suffix" : "" }, { "dropping-particle" : "", "family" : "During", "given" : "Heinjo J.", "non-dropping-particle" : "", "parse-names" : false, "suffix" : "" } ], "container-title" : "Annals of Botany", "id" : "ITEM-5", "issue" : "5", "issued" : { "date-parts" : [ [ "2007", "5" ] ] }, "page" : "987-1001", "title" : "Comparative cryptogam ecology: A review of bryophyte and lichen traits that drive biogeochemistry", "type" : "article-journal", "volume" : "99" }, "uris" : [ "http://www.mendeley.com/documents/?uuid=3037813d-588c-330a-a065-b62ed9edef37" ] }, { "id" : "ITEM-6", "itemData" : { "ISBN" : "9780521692168", "author" : [ { "dropping-particle" : "", "family" : "Seaward", "given" : "MRD", "non-dropping-particle" : "", "parse-names" : false, "suffix" : "" } ], "container-title" : "Lichen Biology", "edition" : "2", "editor" : [ { "dropping-particle" : "", "family" : "Nash TH III", "given" : "", "non-dropping-particle" : "", "parse-names" : false, "suffix" : "" } ], "id" : "ITEM-6", "issued" : { "date-parts" : [ [ "2008" ] ] }, "page" : "274-298", "publisher" : "Cambridge Univ. Press", "publisher-place" : "Cambridge", "title" : "Environmental role of lichens", "type" : "chapter" }, "uris" : [ "http://www.mendeley.com/documents/?uuid=8daf21b2-3c6f-3999-a6de-80f36f5bc7e8" ] } ], "mendeley" : { "formattedCitation" : "(Johannes H C Cornelissen, Lang, Soudzilovskaia, &amp; During, 2007; Curtis et al., 2005; R. Edwards, Soos, &amp; Ritcey, 1960; Gerson &amp; Seaward, 1977; Pettersson, Ball, Renhorn, Esseen, &amp; Sj\u00f6berg, 1995; Seaward, 2008)", "plainTextFormattedCitation" : "(Johannes H C Cornelissen, Lang, Soudzilovskaia, &amp; During, 2007; Curtis et al., 2005; R. Edwards, Soos, &amp; Ritcey, 1960; Gerson &amp; Seaward, 1977; Pettersson, Ball, Renhorn, Esseen, &amp; Sj\u00f6berg, 1995; Seaward, 2008)", "previouslyFormattedCitation" : "(Johannes H C Cornelissen, Lang, Soudzilovskaia, &amp; During, 2007; Curtis et al., 2005; R. Edwards, Soos, &amp; Ritcey, 1960; Gerson &amp; Seaward, 1977; Pettersson, Ball, Renhorn, Esseen, &amp; Sj\u00f6berg, 1995; Seaward, 2008)" }, "properties" : {  }, "schema" : "https://github.com/citation-style-language/schema/raw/master/csl-citation.json" }</w:instrText>
      </w:r>
      <w:r>
        <w:rPr>
          <w:lang w:val="en-US"/>
        </w:rPr>
        <w:fldChar w:fldCharType="separate"/>
      </w:r>
      <w:r w:rsidRPr="00974179">
        <w:rPr>
          <w:lang w:val="en-US"/>
        </w:rPr>
        <w:t>(Cornelissen</w:t>
      </w:r>
      <w:r w:rsidR="005E226C">
        <w:rPr>
          <w:i/>
          <w:lang w:val="en-US"/>
        </w:rPr>
        <w:t xml:space="preserve"> et al.</w:t>
      </w:r>
      <w:r w:rsidRPr="00974179">
        <w:rPr>
          <w:lang w:val="en-US"/>
        </w:rPr>
        <w:t xml:space="preserve">, 2007; Curtis </w:t>
      </w:r>
      <w:r w:rsidR="00301BD0" w:rsidRPr="00301BD0">
        <w:rPr>
          <w:i/>
          <w:lang w:val="en-US"/>
        </w:rPr>
        <w:t>et al.</w:t>
      </w:r>
      <w:r w:rsidRPr="00974179">
        <w:rPr>
          <w:lang w:val="en-US"/>
        </w:rPr>
        <w:t>, 2005; Edwards</w:t>
      </w:r>
      <w:r w:rsidR="005E226C">
        <w:rPr>
          <w:i/>
          <w:lang w:val="en-US"/>
        </w:rPr>
        <w:t xml:space="preserve"> et al.</w:t>
      </w:r>
      <w:r w:rsidRPr="00974179">
        <w:rPr>
          <w:lang w:val="en-US"/>
        </w:rPr>
        <w:t>, 1960; Gerson &amp; Seaward, 1977; Pettersson</w:t>
      </w:r>
      <w:r w:rsidR="005E226C">
        <w:rPr>
          <w:i/>
          <w:lang w:val="en-US"/>
        </w:rPr>
        <w:t xml:space="preserve"> et al.</w:t>
      </w:r>
      <w:r w:rsidRPr="00974179">
        <w:rPr>
          <w:lang w:val="en-US"/>
        </w:rPr>
        <w:t>, 1995; Seaward, 2008)</w:t>
      </w:r>
      <w:r>
        <w:rPr>
          <w:lang w:val="en-US"/>
        </w:rPr>
        <w:fldChar w:fldCharType="end"/>
      </w:r>
      <w:r>
        <w:rPr>
          <w:lang w:val="en-US"/>
        </w:rPr>
        <w:t xml:space="preserve">. Despite the wide range of substrates colonized by lichens as a group, many lichen </w:t>
      </w:r>
      <w:r>
        <w:rPr>
          <w:lang w:val="en-US"/>
        </w:rPr>
        <w:lastRenderedPageBreak/>
        <w:t xml:space="preserve">species are restricted to narrow ecological niches with specific requirements concerning substrate or habitat variables </w:t>
      </w:r>
      <w:r>
        <w:rPr>
          <w:lang w:val="en-US"/>
        </w:rPr>
        <w:fldChar w:fldCharType="begin" w:fldLock="1"/>
      </w:r>
      <w:r>
        <w:rPr>
          <w:lang w:val="en-US"/>
        </w:rPr>
        <w:instrText>ADDIN CSL_CITATION { "citationItems" : [ { "id" : "ITEM-1", "itemData" : { "author" : [ { "dropping-particle" : "", "family" : "Nash", "given" : "Thomas H.", "non-dropping-particle" : "", "parse-names" : false, "suffix" : "" } ], "edition" : "Second", "editor" : [ { "dropping-particle" : "", "family" : "Nash", "given" : "Thomas H.", "non-dropping-particle" : "", "parse-names" : false, "suffix" : "" } ], "id" : "ITEM-1", "issued" : { "date-parts" : [ [ "2008" ] ] }, "number-of-pages" : "486", "publisher-place" : "Cambridge University Press, Cambridge, Great Britain, New York, NY, USA and Melbourne, Australia 410 pp.", "title" : "Lichen Biology", "type" : "book" }, "uris" : [ "http://www.mendeley.com/documents/?uuid=6a70b8f8-ae93-4ff0-997a-ea4466fa257f" ] } ], "mendeley" : { "formattedCitation" : "(Nash, 2008a)", "plainTextFormattedCitation" : "(Nash, 2008a)", "previouslyFormattedCitation" : "(Nash, 2008a)" }, "properties" : {  }, "schema" : "https://github.com/citation-style-language/schema/raw/master/csl-citation.json" }</w:instrText>
      </w:r>
      <w:r>
        <w:rPr>
          <w:lang w:val="en-US"/>
        </w:rPr>
        <w:fldChar w:fldCharType="separate"/>
      </w:r>
      <w:r w:rsidRPr="00974179">
        <w:rPr>
          <w:lang w:val="en-US"/>
        </w:rPr>
        <w:t>(Nash, 2008a)</w:t>
      </w:r>
      <w:r>
        <w:rPr>
          <w:lang w:val="en-US"/>
        </w:rPr>
        <w:fldChar w:fldCharType="end"/>
      </w:r>
      <w:r w:rsidR="00FB51E0">
        <w:rPr>
          <w:lang w:val="en-US"/>
        </w:rPr>
        <w:t>.</w:t>
      </w:r>
      <w:r>
        <w:rPr>
          <w:lang w:val="en-US"/>
        </w:rPr>
        <w:t xml:space="preserve"> </w:t>
      </w:r>
    </w:p>
    <w:p w14:paraId="770F982F" w14:textId="08220BFC" w:rsidR="0048205B" w:rsidRDefault="0048205B" w:rsidP="00AE389F">
      <w:pPr>
        <w:rPr>
          <w:lang w:val="en-US"/>
        </w:rPr>
      </w:pPr>
      <w:r>
        <w:rPr>
          <w:lang w:val="en-US"/>
        </w:rPr>
        <w:t xml:space="preserve">Global estimates for lichen species numbers range from 13,500 </w:t>
      </w:r>
      <w:r>
        <w:rPr>
          <w:lang w:val="en-US"/>
        </w:rPr>
        <w:fldChar w:fldCharType="begin" w:fldLock="1"/>
      </w:r>
      <w:r>
        <w:rPr>
          <w:lang w:val="en-US"/>
        </w:rPr>
        <w:instrText>ADDIN CSL_CITATION { "citationItems" : [ { "id" : "ITEM-1", "itemData" : { "DOI" : "10.1590/S0036-46651996000400018", "ISBN" : "085199377X", "ISSN" : "0036-4665", "PMID" : "1409", "abstract" : "This 10th edition, of the acclaimed reference work, has more than 21,000 entries, and provides the most complete listing available of generic names of fungi, their families and orders, their attributes and descriptive terms. For each genus, the authority, the date of publication, status, systematic position, number of accepted species, distribution, and key references are given. Diagnoses of families and details of orders and higher categories are included for all groups of fungi. In addition, there are biographic notes, information on well-known metabolites and mycotoxins, and concise accounts of almost all pure and applied aspects of the subject (including citations of important literature).", "author" : [ { "dropping-particle" : "", "family" : "Hawksworth", "given" : "D.L.", "non-dropping-particle" : "", "parse-names" : false, "suffix" : "" }, { "dropping-particle" : "", "family" : "Kirk", "given" : "P.M.", "non-dropping-particle" : "", "parse-names" : false, "suffix" : "" }, { "dropping-particle" : "", "family" : "Sutton", "given" : "B.C.", "non-dropping-particle" : "", "parse-names" : false, "suffix" : "" }, { "dropping-particle" : "", "family" : "Pegler", "given" : "D.N.", "non-dropping-particle" : "", "parse-names" : false, "suffix" : "" } ], "container-title" : "Revista do Instituto de Medicina Tropical de S\u00e3o Paulo", "id" : "ITEM-1", "issue" : "4", "issued" : { "date-parts" : [ [ "1996", "8" ] ] }, "page" : "272-272", "publisher" : "Instituto de Medicina Tropical de S&amp;atilde;o Paulo", "title" : "Ainsworth &amp; Bisby's dictionary of the fungi", "type" : "article-journal", "volume" : "38" }, "uris" : [ "http://www.mendeley.com/documents/?uuid=4609fbc0-ce3c-4f8e-ab5a-ca54c612be1c" ] } ], "mendeley" : { "formattedCitation" : "(Hawksworth, Kirk, Sutton, &amp; Pegler, 1996)", "plainTextFormattedCitation" : "(Hawksworth, Kirk, Sutton, &amp; Pegler, 1996)", "previouslyFormattedCitation" : "(Hawksworth, Kirk, Sutton, &amp; Pegler, 1996)" }, "properties" : {  }, "schema" : "https://github.com/citation-style-language/schema/raw/master/csl-citation.json" }</w:instrText>
      </w:r>
      <w:r>
        <w:rPr>
          <w:lang w:val="en-US"/>
        </w:rPr>
        <w:fldChar w:fldCharType="separate"/>
      </w:r>
      <w:r>
        <w:rPr>
          <w:lang w:val="en-US"/>
        </w:rPr>
        <w:t>(Hawksworth</w:t>
      </w:r>
      <w:r w:rsidR="005E226C">
        <w:rPr>
          <w:i/>
          <w:lang w:val="en-US"/>
        </w:rPr>
        <w:t xml:space="preserve"> et al.</w:t>
      </w:r>
      <w:r>
        <w:rPr>
          <w:lang w:val="en-US"/>
        </w:rPr>
        <w:t>, 1996)</w:t>
      </w:r>
      <w:r>
        <w:rPr>
          <w:lang w:val="en-US"/>
        </w:rPr>
        <w:fldChar w:fldCharType="end"/>
      </w:r>
      <w:r>
        <w:rPr>
          <w:lang w:val="en-US"/>
        </w:rPr>
        <w:t xml:space="preserve"> to 25,000 </w:t>
      </w:r>
      <w:r>
        <w:rPr>
          <w:lang w:val="en-US"/>
        </w:rPr>
        <w:fldChar w:fldCharType="begin" w:fldLock="1"/>
      </w:r>
      <w:r>
        <w:rPr>
          <w:lang w:val="en-US"/>
        </w:rPr>
        <w:instrText>ADDIN CSL_CITATION { "citationItems" : [ { "id" : "ITEM-1", "itemData" : { "author" : [ { "dropping-particle" : "", "family" : "Wirth, V, Hauck M", "given" : "Schulz M", "non-dropping-particle" : "", "parse-names" : false, "suffix" : "" } ], "id" : "ITEM-1", "issued" : { "date-parts" : [ [ "2013" ] ] }, "number-of-pages" : "1244 with 46 figures and 845 color photographs", "publisher" : "Eugen Ulmer", "publisher-place" : "Stuttgart", "title" : "Die Flechten Deutschlands", "type" : "book", "volume" : "1 and 2" }, "uris" : [ "http://www.mendeley.com/documents/?uuid=74427677-08e5-352f-ae80-3d50c52d6e21" ] } ], "mendeley" : { "formattedCitation" : "(Wirth, V, Hauck M, 2013)", "plainTextFormattedCitation" : "(Wirth, V, Hauck M, 2013)", "previouslyFormattedCitation" : "(Wirth, V, Hauck M, 2013)" }, "properties" : {  }, "schema" : "https://github.com/citation-style-language/schema/raw/master/csl-citation.json" }</w:instrText>
      </w:r>
      <w:r>
        <w:rPr>
          <w:lang w:val="en-US"/>
        </w:rPr>
        <w:fldChar w:fldCharType="separate"/>
      </w:r>
      <w:r>
        <w:rPr>
          <w:lang w:val="en-US"/>
        </w:rPr>
        <w:t>(Wirth &amp; Hauck, 2013)</w:t>
      </w:r>
      <w:r>
        <w:rPr>
          <w:lang w:val="en-US"/>
        </w:rPr>
        <w:fldChar w:fldCharType="end"/>
      </w:r>
      <w:r>
        <w:rPr>
          <w:lang w:val="en-US"/>
        </w:rPr>
        <w:t xml:space="preserve">. In Europe (all 3 subregions, but excluding Russia) around 7,000 species occur </w:t>
      </w:r>
      <w:r>
        <w:rPr>
          <w:lang w:val="en-US"/>
        </w:rPr>
        <w:fldChar w:fldCharType="begin" w:fldLock="1"/>
      </w:r>
      <w:r>
        <w:rPr>
          <w:lang w:val="en-US"/>
        </w:rPr>
        <w:instrText>ADDIN CSL_CITATION { "citationItems" : [ { "id" : "ITEM-1", "itemData" : { "URL" : "http://www.lichens.uni-hamburg.de/lichens/portalpages/portalpage_checklists_switch.htm", "accessed" : { "date-parts" : [ [ "2016", "12", "8" ] ] }, "author" : [ { "dropping-particle" : "", "family" : "Feuerer", "given" : "Tassilo", "non-dropping-particle" : "", "parse-names" : false, "suffix" : "" } ], "id" : "ITEM-1", "issued" : { "date-parts" : [ [ "2013" ] ] }, "title" : "Checklists of Lichens - A Global Information System for the Biodiversity of Lichens", "type" : "webpage" }, "uris" : [ "http://www.mendeley.com/documents/?uuid=f135009c-7236-440d-a0c1-e1ddfde18fe4" ] } ], "mendeley" : { "formattedCitation" : "(Feuerer, 2013)", "plainTextFormattedCitation" : "(Feuerer, 2013)", "previouslyFormattedCitation" : "(Feuerer, 2013)" }, "properties" : {  }, "schema" : "https://github.com/citation-style-language/schema/raw/master/csl-citation.json" }</w:instrText>
      </w:r>
      <w:r>
        <w:rPr>
          <w:lang w:val="en-US"/>
        </w:rPr>
        <w:fldChar w:fldCharType="separate"/>
      </w:r>
      <w:r>
        <w:rPr>
          <w:lang w:val="en-US"/>
        </w:rPr>
        <w:t>(Feuerer, 2013)</w:t>
      </w:r>
      <w:r>
        <w:rPr>
          <w:lang w:val="en-US"/>
        </w:rPr>
        <w:fldChar w:fldCharType="end"/>
      </w:r>
      <w:r>
        <w:rPr>
          <w:lang w:val="en-US"/>
        </w:rPr>
        <w:t>, Russia harbors 3</w:t>
      </w:r>
      <w:r w:rsidR="00B170F7">
        <w:rPr>
          <w:lang w:val="en-US"/>
        </w:rPr>
        <w:t>,</w:t>
      </w:r>
      <w:r>
        <w:rPr>
          <w:lang w:val="en-US"/>
        </w:rPr>
        <w:t xml:space="preserve">388 species </w:t>
      </w:r>
      <w:r>
        <w:rPr>
          <w:lang w:val="en-US"/>
        </w:rPr>
        <w:fldChar w:fldCharType="begin" w:fldLock="1"/>
      </w:r>
      <w:r>
        <w:rPr>
          <w:lang w:val="en-US"/>
        </w:rPr>
        <w:instrText>ADDIN CSL_CITATION { "citationItems" : [ { "id" : "ITEM-1", "itemData" : { "ISBN" : "978-5-02-025422-0", "author" : [ { "dropping-particle" : "", "family" : "Andreev", "given" : "M.P.", "non-dropping-particle" : "", "parse-names" : false, "suffix" : "" } ], "editor" : [ { "dropping-particle" : "", "family" : "Andreev", "given" : "M.P.", "non-dropping-particle" : "", "parse-names" : false, "suffix" : "" } ], "id" : "ITEM-1", "issued" : { "date-parts" : [ [ "2010" ] ] }, "number-of-pages" : "194", "publisher" : "NAUKA", "title" : "A checklist of the lichen flora of Russia", "type" : "book" }, "uris" : [ "http://www.mendeley.com/documents/?uuid=26285ca0-4329-4154-8d25-cdb2d5fe13da" ] } ], "mendeley" : { "formattedCitation" : "(Andreev, 2010)", "plainTextFormattedCitation" : "(Andreev, 2010)", "previouslyFormattedCitation" : "(Andreev, 2010)" }, "properties" : {  }, "schema" : "https://github.com/citation-style-language/schema/raw/master/csl-citation.json" }</w:instrText>
      </w:r>
      <w:r>
        <w:rPr>
          <w:lang w:val="en-US"/>
        </w:rPr>
        <w:fldChar w:fldCharType="separate"/>
      </w:r>
      <w:r>
        <w:rPr>
          <w:lang w:val="en-US"/>
        </w:rPr>
        <w:t>(</w:t>
      </w:r>
      <w:r w:rsidR="00B170F7">
        <w:rPr>
          <w:lang w:val="en-US"/>
        </w:rPr>
        <w:t>Urbanavichus</w:t>
      </w:r>
      <w:r>
        <w:rPr>
          <w:lang w:val="en-US"/>
        </w:rPr>
        <w:t>, 2010)</w:t>
      </w:r>
      <w:r>
        <w:rPr>
          <w:lang w:val="en-US"/>
        </w:rPr>
        <w:fldChar w:fldCharType="end"/>
      </w:r>
      <w:r>
        <w:rPr>
          <w:lang w:val="en-US"/>
        </w:rPr>
        <w:t xml:space="preserve">. Across Europe and Central Asia, only five lichen species have been evaluated in the IUCN Red List of Threatened Species </w:t>
      </w:r>
      <w:r>
        <w:rPr>
          <w:lang w:val="en-US"/>
        </w:rPr>
        <w:fldChar w:fldCharType="begin" w:fldLock="1"/>
      </w:r>
      <w:r>
        <w:rPr>
          <w:lang w:val="en-US"/>
        </w:rP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rPr>
          <w:lang w:val="en-US"/>
        </w:rPr>
        <w:fldChar w:fldCharType="separate"/>
      </w:r>
      <w:r>
        <w:rPr>
          <w:lang w:val="en-US"/>
        </w:rPr>
        <w:t>(IUCN, 2017b)</w:t>
      </w:r>
      <w:r>
        <w:rPr>
          <w:lang w:val="en-US"/>
        </w:rPr>
        <w:fldChar w:fldCharType="end"/>
      </w:r>
      <w:r>
        <w:rPr>
          <w:lang w:val="en-US"/>
        </w:rPr>
        <w:t xml:space="preserve">. National red lists across the region often comprise only parts of the occurring lichen flora and a comprehensive supra-national red list, applying the IUCN criteria, is completely missing. However, the proportion of nationally endangered or extinct species is generally high </w:t>
      </w:r>
      <w:r>
        <w:rPr>
          <w:lang w:val="en-US"/>
        </w:rPr>
        <w:fldChar w:fldCharType="begin" w:fldLock="1"/>
      </w:r>
      <w:r>
        <w:rPr>
          <w:lang w:val="en-US"/>
        </w:rPr>
        <w:instrText>ADDIN CSL_CITATION { "citationItems" : [ { "id" : "ITEM-1", "itemData" : { "DOI" : "10.1111/j.1523-1739.2010.01492.x", "ISBN" : "1523-1739", "ISSN" : "08888892", "PMID" : "20337689", "abstract" : "Following creation of the 2010 Biodiversity Target under the Convention on Biological Diversity and adoption of the United Nations Millennium Development Goals, information on status and trends of biodiversity at the national level has become increasingly important to both science and policy. National red lists (NRLs) of threatened species may provide suitable data for reporting on progress toward these goals and for informing national conservation priority setting. This information will also become increasingly important for developing species- and ecosystem-based strategies for climate change adaptation. We conducted a thorough global review of NRLs in 109 countries and analyzed gaps in NRL coverage in terms of geography and taxonomy to determine priority regions and taxonomic groups for further investment. We then examined correlations between the NRL data set and gross domestic product (GDP) and vertebrate species richness. The largest geographic gap was in Oceania, followed by middle Africa, the Caribbean, and western Africa, whereas the largest taxonomic gaps were for invertebrates, fungi, and lichens. The comprehensiveness of NRL coverage within a given country was positively correlated with GDP and negatively correlated with total vertebrate richness and threatened vertebrate richness. This supports the assertion that regions with the greatest and most vulnerable biodiversity receive the least conservation attention and indicates that financial resources may be an integral limitation. To improve coverage of NRLs, we propose a combination of projects that target underrepresented taxa or regions and projects that provide the means for countries to create or update NRLs on their own. We recommend improvements in knowledge transfer within and across regions as a priority for future investment.", "author" : [ { "dropping-particle" : "", "family" : "Zamin", "given" : "TARA J.", "non-dropping-particle" : "", "parse-names" : false, "suffix" : "" }, { "dropping-particle" : "", "family" : "Baillie", "given" : "Jonathan E.M.", "non-dropping-particle" : "", "parse-names" : false, "suffix" : "" }, { "dropping-particle" : "", "family" : "Miller", "given" : "REBECCA M.", "non-dropping-particle" : "", "parse-names" : false, "suffix" : "" }, { "dropping-particle" : "", "family" : "Rodr\u00edguez", "given" : "Jon Paul", "non-dropping-particle" : "", "parse-names" : false, "suffix" : "" }, { "dropping-particle" : "", "family" : "Ardid", "given" : "ANA", "non-dropping-particle" : "", "parse-names" : false, "suffix" : "" }, { "dropping-particle" : "", "family" : "Collen", "given" : "Ben", "non-dropping-particle" : "", "parse-names" : false, "suffix" : "" } ], "container-title" : "Conservation Biology", "id" : "ITEM-1", "issue" : "4", "issued" : { "date-parts" : [ [ "2010", "3", "22" ] ] }, "page" : "1012-1020", "publisher" : "Blackwell Publishing Inc", "title" : "National red listing beyond the 2010 target", "type" : "article-journal", "volume" : "24" }, "uris" : [ "http://www.mendeley.com/documents/?uuid=d77804c8-a34f-374b-9cf0-f3e51073cd98" ] }, { "id" : "ITEM-2", "itemData" : { "author" : [ { "dropping-particle" : "", "family" : "Serusiaux", "given" : "Emmanuel", "non-dropping-particle" : "", "parse-names" : false, "suffix" : "" } ], "id" : "ITEM-2", "issued" : { "date-parts" : [ [ "1989" ] ] }, "number-of-pages" : "245", "publisher-place" : "Li\u00e8ge, Belgium", "title" : "Liste rouge des Macrilichens dans la communaute Europeenne", "type" : "report" }, "uris" : [ "http://www.mendeley.com/documents/?uuid=8e4a5e48-ec9e-3cde-bbcc-ce8a6e563bc2" ] }, { "id" : "ITEM-3", "itemData" : { "abstract" : "\r\n", "author" : [ { "dropping-particle" : "", "family" : "Wirth", "given" : "Volkmar", "non-dropping-particle" : "", "parse-names" : false, "suffix" : "" }, { "dropping-particle" : "", "family" : "Hauck", "given" : "Markus", "non-dropping-particle" : "", "parse-names" : false, "suffix" : "" }, { "dropping-particle" : "", "family" : "Brackel", "given" : "Wolfgang", "non-dropping-particle" : "Von", "parse-names" : false, "suffix" : "" }, { "dropping-particle" : "", "family" : "Cezanne", "given" : "Rainer", "non-dropping-particle" : "", "parse-names" : false, "suffix" : "" }, { "dropping-particle" : "", "family" : "Bruyn", "given" : "Uwe", "non-dropping-particle" : "De", "parse-names" : false, "suffix" : "" }, { "dropping-particle" : "", "family" : "D\u00fcrhammer", "given" : "Olivier", "non-dropping-particle" : "", "parse-names" : false, "suffix" : "" }, { "dropping-particle" : "", "family" : "Eichler", "given" : "Marion", "non-dropping-particle" : "", "parse-names" : false, "suffix" : "" }, { "dropping-particle" : "", "family" : "Gn\u00fcchtel", "given" : "Andreas", "non-dropping-particle" : "", "parse-names" : false, "suffix" : "" }, { "dropping-particle" : "", "family" : "Volker", "given" : "John", "non-dropping-particle" : "", "parse-names" : false, "suffix" : "" }, { "dropping-particle" : "", "family" : "Litterski", "given" : "Birgit", "non-dropping-particle" : "", "parse-names" : false, "suffix" : "" }, { "dropping-particle" : "", "family" : "Volker", "given" : "Otte", "non-dropping-particle" : "", "parse-names" : false, "suffix" : "" }, { "dropping-particle" : "", "family" : "Schiefelbein", "given" : "Ulf", "non-dropping-particle" : "", "parse-names" : false, "suffix" : "" }, { "dropping-particle" : "", "family" : "Scholz", "given" : "Peter", "non-dropping-particle" : "", "parse-names" : false, "suffix" : "" }, { "dropping-particle" : "", "family" : "Schultz", "given" : "Matthias", "non-dropping-particle" : "", "parse-names" : false, "suffix" : "" }, { "dropping-particle" : "", "family" : "Stordeur", "given" : "Regine", "non-dropping-particle" : "", "parse-names" : false, "suffix" : "" }, { "dropping-particle" : "", "family" : "Feuerer", "given" : "Tassilo", "non-dropping-particle" : "", "parse-names" : false, "suffix" : "" }, { "dropping-particle" : "", "family" : "Heinrich", "given" : "Dieter", "non-dropping-particle" : "", "parse-names" : false, "suffix" : "" } ], "id" : "ITEM-3", "issue" : "6", "issued" : { "date-parts" : [ [ "2011" ] ] }, "number-of-pages" : "7-122", "publisher" : "Naturschutz und Biologische Vielfalt", "title" : "Rote Liste und Artenverzeichnis der Flechten und flechtenbewohnenden Pilze Deutschlands", "type" : "book", "volume" : "70" }, "uris" : [ "http://www.mendeley.com/documents/?uuid=7e3b8a42-01d9-35cb-91fa-f75d5b3dac1e" ] }, { "id" : "ITEM-4", "itemData" : { "abstract" : "A proposal for the Dutch Red List of threatened lichen species was prepared on the basis of the internationally accepted IUCN criteria. According to these criteria species are assigned to six categories on the basis of a combination of rareness and decline. These categories are: presently not threatened, susceptible, vulnerable, endangered, critical, extinct. Species in the last five of these categories are in the Red List. In The Netherlands 695 lichen species have been found. Of these, 326 species (47% of the Dutch lichen flora) are on the Red List. The numbers of species in the various categories are: Susceptible: 84 (12%); Vulnerable: 66 (9%); Endangered: 52 (7%); Critical: 41 (6%); Extinct: 83 (12%). Thirty-three (5%) species extinct before 1900 are excluded from the Red List. Threats and conservation measures are treated for 22 habitats that are important for lichens. Fourty- eight representative species are treated in detail. A rough comparison with the situation in. adjacent countries shows the international importance of the Dutch lichen flora.", "author" : [ { "dropping-particle" : "", "family" : "Aptroot", "given" : "A", "non-dropping-particle" : "", "parse-names" : false, "suffix" : "" }, { "dropping-particle" : "", "family" : "Herk", "given" : "C M", "non-dropping-particle" : "van", "parse-names" : false, "suffix" : "" }, { "dropping-particle" : "", "family" : "Dobben", "given" : "H F", "non-dropping-particle" : "van", "parse-names" : false, "suffix" : "" }, { "dropping-particle" : "", "family" : "Boom", "given" : "P P G", "non-dropping-particle" : "van den", "parse-names" : false, "suffix" : "" }, { "dropping-particle" : "", "family" : "Brand", "given" : "a M", "non-dropping-particle" : "", "parse-names" : false, "suffix" : "" }, { "dropping-particle" : "", "family" : "Spier", "given" : "L", "non-dropping-particle" : "", "parse-names" : false, "suffix" : "" } ], "container-title" : "Buxbaumiella", "id" : "ITEM-4", "issued" : { "date-parts" : [ [ "1998" ] ] }, "page" : "1-101", "title" : "Rode lijst van Nederlandse korstmossen (Red List of the lichens of the Netherlands)", "type" : "article-journal", "volume" : "46" }, "uris" : [ "http://www.mendeley.com/documents/?uuid=4ce84f60-0c19-485d-b1d0-6d1ab0c9adfd" ] }, { "id" : "ITEM-5", "itemData" : { "ISSN" : "00327786", "abstract" : "This review of the lichen flora of the Czech Republic deals with the history of the research and highlights the most important summarizing publications. The diversity of the lichen flora is discussed and compared with that recorded in neighbouring countries. The main phytogeographic elements are outlined and illustrated with representative examples. The threat to the lichen flora in the Czech Republic is discussed in terms of the recently published Red List (version 1.1) and several endangered ecological groups of lichens with examples of the most threatened and extinct species are identified. Changes in the lichen flora along with the main causal factors are discussed. Air pollution, in particular sulphur dioxide was the most serious damaging factor in the 20th century. However, there has been a change in the trend in airpollution over the last two decades, with a decrease in sulphur and increase in nitrogen emissions, which has resulted in recolonization by formerly vanishing species of nitrophytic lichens (e.g. Xanthoriaparietina) and decrease in the abundance of the toxitolerant acidophytic species Lecanora conizaeoides. Ongoing present changes are very dynamic and not yet fully recognized. Therefore, field surveys are very important and will result in the recording of further species new to the Czech lichen flora.", "author" : [ { "dropping-particle" : "", "family" : "Li\u0161ka", "given" : "Ji\u0159\u00ed", "non-dropping-particle" : "", "parse-names" : false, "suffix" : "" }, { "dropping-particle" : "", "family" : "Zden\u011bk", "given" : "P", "non-dropping-particle" : "", "parse-names" : false, "suffix" : "" }, { "dropping-particle" : "", "family" : "Slav\u00edkov\u00e1", "given" : "\u0160", "non-dropping-particle" : "", "parse-names" : false, "suffix" : "" } ], "container-title" : "Preslia", "id" : "ITEM-5", "issue" : "3", "issued" : { "date-parts" : [ [ "2012" ] ] }, "page" : "851-862", "title" : "Lichen flora of the Czech Republic", "type" : "article-journal", "volume" : "84" }, "uris" : [ "http://www.mendeley.com/documents/?uuid=34699670-c510-393a-a059-ff458229fcb3" ] }, { "id" : "ITEM-6", "itemData" : { "author" : [ { "dropping-particle" : "", "family" : "Woods", "given" : "R G", "non-dropping-particle" : "", "parse-names" : false, "suffix" : "" }, { "dropping-particle" : "", "family" : "Coppins", "given" : "Brian J.", "non-dropping-particle" : "", "parse-names" : false, "suffix" : "" } ], "container-title" : "Species status", "id" : "ITEM-6", "issue" : "13", "issued" : { "date-parts" : [ [ "2012" ] ] }, "title" : "A Conservation Evaluation of British Lichens and Lichenicolous Fungi. Species status 13", "type" : "article-journal" }, "uris" : [ "http://www.mendeley.com/documents/?uuid=410b2c3a-8496-431e-a9a4-7bb77f718e8c" ] }, { "id" : "ITEM-7", "itemData" : { "author" : [ { "dropping-particle" : "", "family" : "Scheidegger", "given" : "Christoph", "non-dropping-particle" : "", "parse-names" : false, "suffix" : "" }, { "dropping-particle" : "", "family" : "Clerc", "given" : "Philippe", "non-dropping-particle" : "", "parse-names" : false, "suffix" : "" } ], "id" : "ITEM-7", "issued" : { "date-parts" : [ [ "2002" ] ] }, "number-of-pages" : "124", "publisher" : "Bundesamt f\u00fcr Umwelt, Wald und Landschaft BUWAL, Bern, und Eidgen\u00f6ssische Forschungsanstalt WSL, Birmensdorf, und Conservatoire et Jardin botaniques de la Ville de Gen\u00e8ve CJBG", "publisher-place" : "Bern", "title" : "Rote Liste der gef\u00e4hrdeten Arten der Schweiz: Baum- und erdbewohnende Flechten.", "type" : "book" }, "uris" : [ "http://www.mendeley.com/documents/?uuid=76591687-1566-46e2-a861-eaff08dd14b3" ] }, { "id" : "ITEM-8", "itemData" : { "DOI" : "10.1080/11263504.2012.748101", "ISSN" : "1126-3504", "author" : [ { "dropping-particle" : "", "family" : "Nascimbene", "given" : "J.", "non-dropping-particle" : "", "parse-names" : false, "suffix" : "" }, { "dropping-particle" : "", "family" : "Nimis", "given" : "P. L.", "non-dropping-particle" : "", "parse-names" : false, "suffix" : "" }, { "dropping-particle" : "", "family" : "Ravera", "given" : "S.", "non-dropping-particle" : "", "parse-names" : false, "suffix" : "" } ], "container-title" : "Plant Biosystems - An International Journal Dealing with all Aspects of Plant Biology", "id" : "ITEM-8", "issue" : "4", "issued" : { "date-parts" : [ [ "2013", "12", "30" ] ] }, "page" : "898-904", "title" : "Evaluating the conservation status of epiphytic lichens of Italy: A red list", "type" : "article-journal", "volume" : "147" }, "uris" : [ "http://www.mendeley.com/documents/?uuid=df1dabf0-dd2a-3a6b-896a-445142960e06" ] }, { "id" : "ITEM-9", "itemData" : { "ISBN" : "9188506304", "PMID" : "2224", "author" : [ { "dropping-particle" : "", "family" : "Westling", "given" : "A", "non-dropping-particle" : "", "parse-names" : false, "suffix" : "" } ], "id" : "ITEM-9", "issued" : { "date-parts" : [ [ "2015" ] ] }, "number-of-pages" : "211", "title" : "R\u00f6dlistade arter i Sverige 2015", "type" : "book" }, "uris" : [ "http://www.mendeley.com/documents/?uuid=dacb40c9-3aca-4c90-af83-08aca5334cd5" ] }, { "id" : "ITEM-10", "itemData" : { "URL" : "http://www.artsdatabanken.no/Rodliste/Artsgruppene/Lav", "accessed" : { "date-parts" : [ [ "2017", "1", "17" ] ] }, "author" : [ { "dropping-particle" : "", "family" : "Timdal", "given" : "E", "non-dropping-particle" : "", "parse-names" : false, "suffix" : "" } ], "id" : "ITEM-10", "issued" : { "date-parts" : [ [ "2015" ] ] }, "title" : "Lav ('Lichenes'). Norsk r\u00f8dliste for arter 2015", "type" : "webpage" }, "uris" : [ "http://www.mendeley.com/documents/?uuid=a0a935b8-8ae7-4718-9580-d4692ed5fd6a" ] }, { "id" : "ITEM-11", "itemData" : { "abstract" : "The authors present a list of regionally extinct, threatened, lower risk and insufficiently status taxa of lichens in whole Poland. It is thirth edition of our list. Status of threat to the lichen species used has been determined according to the IUCN Red List Categories in version 3.1 (modified by GlNSBURG 2001). The Red List includes 886 taxa, which constitute 55.4% of the Polish lichen biota. The status of threatened biota has the following categories: Regionally Extinct (RE) - 141 taxa, Critically Endangered (CR) - 179, Endangered (EN) - 201, Vulnerable (VU) - 165, Near Threatened (NT) - 68, Least Concern (LC) - 22 and Data Deficient (DD) 110.", "author" : [ { "dropping-particle" : "", "family" : "Cieslinski", "given" : "S", "non-dropping-particle" : "", "parse-names" : false, "suffix" : "" }, { "dropping-particle" : "", "family" : "Czyzewska", "given" : "K", "non-dropping-particle" : "", "parse-names" : false, "suffix" : "" }, { "dropping-particle" : "", "family" : "Fabiszewski", "given" : "J", "non-dropping-particle" : "", "parse-names" : false, "suffix" : "" } ], "container-title" : "Monographiae Botanicae", "id" : "ITEM-11", "issued" : { "date-parts" : [ [ "2003" ] ] }, "title" : "Czerwona lista porost\u00f3w wymar\u0142ych i zagro\u017conych w Polsce [Red List of extinct and threatened lichens in Poland]", "type" : "article-journal", "volume" : "91" }, "uris" : [ "http://www.mendeley.com/documents/?uuid=ce1b700e-fa3f-49b5-85f2-2c3a9cf687b9" ] }, { "id" : "ITEM-12", "itemData" : { "author" : [ { "dropping-particle" : "", "family" : "T\u00fcrk", "given" : "R", "non-dropping-particle" : "", "parse-names" : false, "suffix" : "" }, { "dropping-particle" : "", "family" : "Hafellner", "given" : "J", "non-dropping-particle" : "", "parse-names" : false, "suffix" : "" } ], "container-title" : "Rote Listen gef\u00e4hrdeter Pflanzen \u00d6sterreichs", "editor" : [ { "dropping-particle" : "", "family" : "NIKLFELD", "given" : "H", "non-dropping-particle" : "", "parse-names" : false, "suffix" : "" } ], "id" : "ITEM-12", "issued" : { "date-parts" : [ [ "1999" ] ] }, "page" : "187\u2013228", "publisher" : "Gr\u00fcne Reihe des Bundesministeriums f\u00fcr Umwelt, Jugend und Familie", "title" : "Flechten. Rote Liste gef\u00e4hrdeter Flechten (Lichenes) \u00d6sterreichs", "type" : "chapter" }, "uris" : [ "http://www.mendeley.com/documents/?uuid=142c3a87-0f72-466f-a5db-568d372d6efa" ] }, { "id" : "ITEM-13", "itemData" : { "author" : [ { "dropping-particle" : "", "family" : "Randlane", "given" : "Tiina", "non-dropping-particle" : "", "parse-names" : false, "suffix" : "" }, { "dropping-particle" : "", "family" : "Juriado", "given" : "Inga", "non-dropping-particle" : "", "parse-names" : false, "suffix" : "" }, { "dropping-particle" : "", "family" : "Suija", "given" : "Ave", "non-dropping-particle" : "", "parse-names" : false, "suffix" : "" }, { "dropping-particle" : "", "family" : "Lohmus", "given" : "Piret", "non-dropping-particle" : "", "parse-names" : false, "suffix" : "" }, { "dropping-particle" : "", "family" : "Leppik", "given" : "Ede", "non-dropping-particle" : "", "parse-names" : false, "suffix" : "" } ], "container-title" : "Folia Cryptog. Estonica, Fasc", "id" : "ITEM-13", "issue" : "January", "issued" : { "date-parts" : [ [ "2008" ] ] }, "page" : "113-120", "title" : "Lichens in the new Red List of Estonia", "type" : "article-journal", "volume" : "44" }, "uris" : [ "http://www.mendeley.com/documents/?uuid=3f290a99-0b87-4d5d-9c46-dfe3241fda01" ] } ], "mendeley" : { "formattedCitation" : "(Aptroot et al., 1998; Cieslinski, Czyzewska, &amp; Fabiszewski, 2003; Li\u0161ka, Zden\u011bk, &amp; Slav\u00edkov\u00e1, 2012; J. Nascimbene, Nimis, &amp; Ravera, 2013a; Randlane, Juriado, Suija, Lohmus, &amp; Leppik, 2008; Scheidegger &amp; Clerc, 2002; Serusiaux, 1989; Timdal, 2015; T\u00fcrk &amp; Hafellner, 1999; Westling, 2015; Wirth et al., 2011; Woods &amp; Coppins, 2012; Zamin et al., 2010)", "manualFormatting" : "(Aptroot et al., 1998; Cieslinski, Czyzewska, &amp; Fabiszewski, 2003; Li\u0161ka, Zden\u011bk, &amp; Slav\u00edkov\u00e1, 2012; J. Nascimbene, Nimis, &amp; Ravera, 2013; Randlane, Juriado, Suija, Lohmus, &amp; Leppik, 2008; Scheidegger &amp;Clerc, 2002; Serusiaux, 1989; Timdal, 2015; T\u00dcRK &amp; HAFELLNER, 1999; Westling, 2015; Wirth et al., 2011; Woods &amp; Coppins, 2012; ZAMIN et al., 2010)", "plainTextFormattedCitation" : "(Aptroot et al., 1998; Cieslinski, Czyzewska, &amp; Fabiszewski, 2003; Li\u0161ka, Zden\u011bk, &amp; Slav\u00edkov\u00e1, 2012; J. Nascimbene, Nimis, &amp; Ravera, 2013a; Randlane, Juriado, Suija, Lohmus, &amp; Leppik, 2008; Scheidegger &amp; Clerc, 2002; Serusiaux, 1989; Timdal, 2015; T\u00fcrk &amp; Hafellner, 1999; Westling, 2015; Wirth et al., 2011; Woods &amp; Coppins, 2012; Zamin et al., 2010)", "previouslyFormattedCitation" : "(Aptroot et al., 1998; Cieslinski, Czyzewska, &amp; Fabiszewski, 2003; Li\u0161ka, Zden\u011bk, &amp; Slav\u00edkov\u00e1, 2012; J. Nascimbene, Nimis, &amp; Ravera, 2013a; Randlane, Juriado, Suija, Lohmus, &amp; Leppik, 2008; Scheidegger &amp; Clerc, 2002; Serusiaux, 1989; Timdal, 2015; T\u00fcrk &amp; Hafellner, 1999; Westling, 2015; Wirth et al., 2011; Woods &amp; Coppins, 2012; Zamin et al., 2010)" }, "properties" : {  }, "schema" : "https://github.com/citation-style-language/schema/raw/master/csl-citation.json" }</w:instrText>
      </w:r>
      <w:r>
        <w:rPr>
          <w:lang w:val="en-US"/>
        </w:rPr>
        <w:fldChar w:fldCharType="separate"/>
      </w:r>
      <w:r>
        <w:rPr>
          <w:lang w:val="en-US"/>
        </w:rPr>
        <w:t xml:space="preserve">(Aptroot </w:t>
      </w:r>
      <w:r w:rsidR="00301BD0" w:rsidRPr="00301BD0">
        <w:rPr>
          <w:i/>
          <w:lang w:val="en-US"/>
        </w:rPr>
        <w:t>et al.</w:t>
      </w:r>
      <w:r>
        <w:rPr>
          <w:lang w:val="en-US"/>
        </w:rPr>
        <w:t>, 1998; Cieslinski</w:t>
      </w:r>
      <w:r w:rsidR="00B170F7">
        <w:rPr>
          <w:i/>
          <w:lang w:val="en-US"/>
        </w:rPr>
        <w:t xml:space="preserve"> et al.</w:t>
      </w:r>
      <w:r>
        <w:rPr>
          <w:lang w:val="en-US"/>
        </w:rPr>
        <w:t>, 2003; Liška</w:t>
      </w:r>
      <w:r w:rsidR="00B170F7">
        <w:rPr>
          <w:i/>
          <w:lang w:val="en-US"/>
        </w:rPr>
        <w:t xml:space="preserve"> et al.</w:t>
      </w:r>
      <w:r>
        <w:rPr>
          <w:lang w:val="en-US"/>
        </w:rPr>
        <w:t>, 2012; Nascimbene</w:t>
      </w:r>
      <w:r w:rsidR="00B170F7">
        <w:rPr>
          <w:i/>
          <w:lang w:val="en-US"/>
        </w:rPr>
        <w:t xml:space="preserve"> et al.</w:t>
      </w:r>
      <w:r>
        <w:rPr>
          <w:lang w:val="en-US"/>
        </w:rPr>
        <w:t>, 2013</w:t>
      </w:r>
      <w:r w:rsidR="00FA7268">
        <w:rPr>
          <w:lang w:val="en-US"/>
        </w:rPr>
        <w:t>a</w:t>
      </w:r>
      <w:r>
        <w:rPr>
          <w:lang w:val="en-US"/>
        </w:rPr>
        <w:t>; Randlane</w:t>
      </w:r>
      <w:r w:rsidR="00B170F7">
        <w:rPr>
          <w:i/>
          <w:lang w:val="en-US"/>
        </w:rPr>
        <w:t xml:space="preserve"> et al.</w:t>
      </w:r>
      <w:r>
        <w:rPr>
          <w:lang w:val="en-US"/>
        </w:rPr>
        <w:t xml:space="preserve">, 2008; Scheidegger &amp; Clerc, 2002; Serusiaux, 1989; Timdal, 2015; Türk &amp; Hafellner, 1999; Westling, 2015; Wirth </w:t>
      </w:r>
      <w:r w:rsidR="00301BD0" w:rsidRPr="00301BD0">
        <w:rPr>
          <w:i/>
          <w:lang w:val="en-US"/>
        </w:rPr>
        <w:t>et al.</w:t>
      </w:r>
      <w:r>
        <w:rPr>
          <w:lang w:val="en-US"/>
        </w:rPr>
        <w:t xml:space="preserve">, 2011; Woods &amp; Coppins, 2012; Zamin </w:t>
      </w:r>
      <w:r w:rsidR="00301BD0" w:rsidRPr="00301BD0">
        <w:rPr>
          <w:i/>
          <w:lang w:val="en-US"/>
        </w:rPr>
        <w:t>et al.</w:t>
      </w:r>
      <w:r>
        <w:rPr>
          <w:lang w:val="en-US"/>
        </w:rPr>
        <w:t>, 2010)</w:t>
      </w:r>
      <w:r>
        <w:rPr>
          <w:lang w:val="en-US"/>
        </w:rPr>
        <w:fldChar w:fldCharType="end"/>
      </w:r>
      <w:r>
        <w:rPr>
          <w:lang w:val="en-US"/>
        </w:rPr>
        <w:t>. Lichens were not considered in the Natura 2000 program</w:t>
      </w:r>
      <w:r w:rsidR="00041CA6">
        <w:rPr>
          <w:lang w:val="en-US"/>
        </w:rPr>
        <w:t>me</w:t>
      </w:r>
      <w:r>
        <w:rPr>
          <w:lang w:val="en-US"/>
        </w:rPr>
        <w:t xml:space="preserve"> and the Global Strategy for Plant Conservation of the Convention on Biological Diversity </w:t>
      </w:r>
      <w:r>
        <w:rPr>
          <w:lang w:val="en-US"/>
        </w:rPr>
        <w:fldChar w:fldCharType="begin" w:fldLock="1"/>
      </w:r>
      <w:r>
        <w:rPr>
          <w:lang w:val="en-US"/>
        </w:rPr>
        <w:instrText>ADDIN CSL_CITATION { "citationItems" : [ { "id" : "ITEM-1", "itemData" : { "DOI" : "10.1080/11263504.2012.748101", "abstract" : "Despite the fact that Italy is among the lichenologically best known areas worldwide, a national red list of lichens is still lacking. The aim of this work was to provide a red list of the epiphytic lichens of Italy which could facilitate the inclusion of lichens in national conservation plans. The evaluation of the species against International Union for Conservation of Nature (IUCN) criteria was based on data from multiple sources which represent the best available information on the epiphytic lichens of Italy. The species were assigned to the IUCN categories mainly using criteriaDand B. A total of 368 species were evaluated: for 23 species, information is missing from more than 50 years and they were listed as regionally extinct, 64 as critically endangered, 75 as endangered, 74 as vulnerable, 58 as near threatened, 20 as least concern and 54 species as data deficient. Our results indicate that more than one-fourth of the epiphytic lichens of Italy are likely to be threatened, so that further research and effort are needed to include lichens in the main national conservation plans. Our results also highlight the lack of information that still hampers the rigorous evaluation of Italian lichens against IUCN criteria.", "author" : [ { "dropping-particle" : "", "family" : "Nascimbene", "given" : "J.", "non-dropping-particle" : "", "parse-names" : false, "suffix" : "" }, { "dropping-particle" : "", "family" : "Nimis", "given" : "P. L.", "non-dropping-particle" : "", "parse-names" : false, "suffix" : "" }, { "dropping-particle" : "", "family" : "Ravera", "given" : "S.", "non-dropping-particle" : "", "parse-names" : false, "suffix" : "" } ], "container-title" : "Plant Biosystems - An International Journal Dealing with all Aspects of Plant Biology", "id" : "ITEM-1", "issue" : "4", "issued" : { "date-parts" : [ [ "2013" ] ] }, "page" : "898-904", "title" : "Evaluating the conservation status of epiphytic lichens of Italy: A red list", "type" : "article-journal", "volume" : "147" }, "uris" : [ "http://www.mendeley.com/documents/?uuid=d0fd5226-0e58-4330-b507-d54402c51ce4" ] } ], "mendeley" : { "formattedCitation" : "(J. Nascimbene, Nimis, &amp; Ravera, 2013b)", "plainTextFormattedCitation" : "(J. Nascimbene, Nimis, &amp; Ravera, 2013b)", "previouslyFormattedCitation" : "(J. Nascimbene, Nimis, &amp; Ravera, 2013b)" }, "properties" : {  }, "schema" : "https://github.com/citation-style-language/schema/raw/master/csl-citation.json" }</w:instrText>
      </w:r>
      <w:r>
        <w:rPr>
          <w:lang w:val="en-US"/>
        </w:rPr>
        <w:fldChar w:fldCharType="separate"/>
      </w:r>
      <w:r>
        <w:rPr>
          <w:lang w:val="en-US"/>
        </w:rPr>
        <w:t>(Nascimbene</w:t>
      </w:r>
      <w:r w:rsidR="007E0C83">
        <w:rPr>
          <w:i/>
          <w:lang w:val="en-US"/>
        </w:rPr>
        <w:t xml:space="preserve"> et al.</w:t>
      </w:r>
      <w:r>
        <w:rPr>
          <w:lang w:val="en-US"/>
        </w:rPr>
        <w:t xml:space="preserve">, </w:t>
      </w:r>
      <w:r w:rsidRPr="0044194F">
        <w:rPr>
          <w:lang w:val="en-US"/>
        </w:rPr>
        <w:t>2013b</w:t>
      </w:r>
      <w:r>
        <w:rPr>
          <w:lang w:val="en-US"/>
        </w:rPr>
        <w:t>)</w:t>
      </w:r>
      <w:r>
        <w:rPr>
          <w:lang w:val="en-US"/>
        </w:rPr>
        <w:fldChar w:fldCharType="end"/>
      </w:r>
      <w:r>
        <w:rPr>
          <w:lang w:val="en-US"/>
        </w:rPr>
        <w:t>. This indicates the general need to fill this gap in line with the 2020 Aichi Biodiversity Targets</w:t>
      </w:r>
      <w:r>
        <w:rPr>
          <w:rStyle w:val="CommentReference"/>
          <w:rFonts w:ascii="Cambria" w:hAnsi="Cambria" w:cs="Times New Roman"/>
        </w:rPr>
        <w:t>.</w:t>
      </w:r>
    </w:p>
    <w:p w14:paraId="2C4E3B7C" w14:textId="3500492E" w:rsidR="0048205B" w:rsidRDefault="0048205B" w:rsidP="00AE389F">
      <w:pPr>
        <w:rPr>
          <w:lang w:val="en-US"/>
        </w:rPr>
      </w:pPr>
      <w:r>
        <w:rPr>
          <w:lang w:val="en-US"/>
        </w:rPr>
        <w:t xml:space="preserve">Knowledge on endemic lichen species is scarce. An attempt was made by the Arctic Council, listing 133 lichen species which were never found outside Panarctic countries. Of these, 61 lichen species only occur in Europe and Central Asia </w:t>
      </w:r>
      <w:r>
        <w:rPr>
          <w:lang w:val="en-US"/>
        </w:rPr>
        <w:fldChar w:fldCharType="begin" w:fldLock="1"/>
      </w:r>
      <w:r>
        <w:rPr>
          <w:lang w:val="en-US"/>
        </w:rPr>
        <w:instrText>ADDIN CSL_CITATION { "citationItems" : [ { "id" : "ITEM-1", "itemData" : { "author" : [ { "dropping-particle" : "", "family" : "Kristinsson", "given" : "Hor\u00f0ur", "non-dropping-particle" : "", "parse-names" : false, "suffix" : "" }, { "dropping-particle" : "", "family" : "Zhurbenko", "given" : "Mikhail", "non-dropping-particle" : "", "parse-names" : false, "suffix" : "" }, { "dropping-particle" : "", "family" : "Steen Hansen", "given" : "Eric", "non-dropping-particle" : "", "parse-names" : false, "suffix" : "" } ], "container-title" : "CAFF Technical Report No. 20, CAFF International Secretariat, Akureyri, Iceland", "id" : "ITEM-1", "issue" : "October 2010", "issued" : { "date-parts" : [ [ "2010" ] ] }, "page" : "19-20", "title" : "Panarctic checklist of lichens and lichenicolous", "type" : "article-journal" }, "uris" : [ "http://www.mendeley.com/documents/?uuid=3cd2ad48-2e24-4349-b833-44dd2b90ec8f" ] } ], "mendeley" : { "formattedCitation" : "(Kristinsson, Zhurbenko, &amp; Steen Hansen, 2010)", "plainTextFormattedCitation" : "(Kristinsson, Zhurbenko, &amp; Steen Hansen, 2010)", "previouslyFormattedCitation" : "(Kristinsson, Zhurbenko, &amp; Steen Hansen, 2010)" }, "properties" : {  }, "schema" : "https://github.com/citation-style-language/schema/raw/master/csl-citation.json" }</w:instrText>
      </w:r>
      <w:r>
        <w:rPr>
          <w:lang w:val="en-US"/>
        </w:rPr>
        <w:fldChar w:fldCharType="separate"/>
      </w:r>
      <w:r>
        <w:rPr>
          <w:lang w:val="en-US"/>
        </w:rPr>
        <w:t>(Kristinsson</w:t>
      </w:r>
      <w:r w:rsidR="007E0C83">
        <w:rPr>
          <w:i/>
          <w:lang w:val="en-US"/>
        </w:rPr>
        <w:t xml:space="preserve"> et al.</w:t>
      </w:r>
      <w:r>
        <w:rPr>
          <w:lang w:val="en-US"/>
        </w:rPr>
        <w:t>, 2010)</w:t>
      </w:r>
      <w:r>
        <w:rPr>
          <w:lang w:val="en-US"/>
        </w:rPr>
        <w:fldChar w:fldCharType="end"/>
      </w:r>
      <w:r>
        <w:rPr>
          <w:lang w:val="en-US"/>
        </w:rPr>
        <w:t xml:space="preserve">. Moreover, 34 lichen species were so far recorded only from the British Isles </w:t>
      </w:r>
      <w:r>
        <w:rPr>
          <w:lang w:val="en-US"/>
        </w:rPr>
        <w:fldChar w:fldCharType="begin" w:fldLock="1"/>
      </w:r>
      <w:r>
        <w:rPr>
          <w:lang w:val="en-US"/>
        </w:rPr>
        <w:instrText>ADDIN CSL_CITATION { "citationItems" : [ { "id" : "ITEM-1", "itemData" : { "author" : [ { "dropping-particle" : "", "family" : "Woods", "given" : "R G", "non-dropping-particle" : "", "parse-names" : false, "suffix" : "" }, { "dropping-particle" : "", "family" : "Coppins", "given" : "Brian J.", "non-dropping-particle" : "", "parse-names" : false, "suffix" : "" } ], "container-title" : "Species status", "id" : "ITEM-1", "issue" : "13", "issued" : { "date-parts" : [ [ "2012" ] ] }, "title" : "A Conservation Evaluation of British Lichens and Lichenicolous Fungi. Species status 13", "type" : "article-journal" }, "uris" : [ "http://www.mendeley.com/documents/?uuid=410b2c3a-8496-431e-a9a4-7bb77f718e8c" ] } ], "mendeley" : { "formattedCitation" : "(Woods &amp; Coppins, 2012)", "plainTextFormattedCitation" : "(Woods &amp; Coppins, 2012)", "previouslyFormattedCitation" : "(Woods &amp; Coppins, 2012)" }, "properties" : {  }, "schema" : "https://github.com/citation-style-language/schema/raw/master/csl-citation.json" }</w:instrText>
      </w:r>
      <w:r>
        <w:rPr>
          <w:lang w:val="en-US"/>
        </w:rPr>
        <w:fldChar w:fldCharType="separate"/>
      </w:r>
      <w:r>
        <w:rPr>
          <w:lang w:val="en-US"/>
        </w:rPr>
        <w:t>(Woods &amp; Coppins, 2012)</w:t>
      </w:r>
      <w:r>
        <w:rPr>
          <w:lang w:val="en-US"/>
        </w:rPr>
        <w:fldChar w:fldCharType="end"/>
      </w:r>
      <w:r>
        <w:rPr>
          <w:lang w:val="en-US"/>
        </w:rPr>
        <w:t xml:space="preserve"> and 12 from the Madeira archipelago </w:t>
      </w:r>
      <w:r>
        <w:rPr>
          <w:lang w:val="en-US"/>
        </w:rPr>
        <w:fldChar w:fldCharType="begin" w:fldLock="1"/>
      </w:r>
      <w:r>
        <w:rPr>
          <w:lang w:val="en-US"/>
        </w:rPr>
        <w:instrText>ADDIN CSL_CITATION { "citationItems" : [ { "id" : "ITEM-1", "itemData" : { "author" : [ { "dropping-particle" : "", "family" : "Carvalho", "given" : "P", "non-dropping-particle" : "", "parse-names" : false, "suffix" : "" }, { "dropping-particle" : "", "family" : "Figueira", "given" : "R", "non-dropping-particle" : "", "parse-names" : false, "suffix" : "" }, { "dropping-particle" : "", "family" : "Jones", "given" : "M P", "non-dropping-particle" : "", "parse-names" : false, "suffix" : "" } ], "container-title" : "A List of the Terrestrial Fungi, Flora and Fauna of Madeira and Salvagens Archipelagos", "editor" : [ { "dropping-particle" : "", "family" : "Borges", "given" : "P A V et al.", "non-dropping-particle" : "", "parse-names" : false, "suffix" : "" } ], "id" : "ITEM-1", "issued" : { "date-parts" : [ [ "2008" ] ] }, "page" : "105\u2013122", "title" : "List of lichens and lichenicolous fungi (fungi)", "type" : "chapter" }, "uris" : [ "http://www.mendeley.com/documents/?uuid=1916c7bb-9483-4014-9af6-6cf7fbd8765e" ] } ], "mendeley" : { "formattedCitation" : "(Carvalho, Figueira, &amp; Jones, 2008)", "plainTextFormattedCitation" : "(Carvalho, Figueira, &amp; Jones, 2008)", "previouslyFormattedCitation" : "(Carvalho, Figueira, &amp; Jones, 2008)" }, "properties" : {  }, "schema" : "https://github.com/citation-style-language/schema/raw/master/csl-citation.json" }</w:instrText>
      </w:r>
      <w:r>
        <w:rPr>
          <w:lang w:val="en-US"/>
        </w:rPr>
        <w:fldChar w:fldCharType="separate"/>
      </w:r>
      <w:r>
        <w:rPr>
          <w:lang w:val="en-US"/>
        </w:rPr>
        <w:t>(Carvalho</w:t>
      </w:r>
      <w:r w:rsidR="0096472A">
        <w:rPr>
          <w:i/>
          <w:lang w:val="en-US"/>
        </w:rPr>
        <w:t xml:space="preserve"> et al.</w:t>
      </w:r>
      <w:r>
        <w:rPr>
          <w:lang w:val="en-US"/>
        </w:rPr>
        <w:t>, 2008)</w:t>
      </w:r>
      <w:r>
        <w:rPr>
          <w:lang w:val="en-US"/>
        </w:rPr>
        <w:fldChar w:fldCharType="end"/>
      </w:r>
      <w:r>
        <w:rPr>
          <w:lang w:val="en-US"/>
        </w:rPr>
        <w:t>. In addition, data on bryophyte population trends are largely missing. Existing trend analyses are often based on survey data from only small parts of the species range or on subjective assessments. This calls for the need of further investigation, especially in less surveyed countries.</w:t>
      </w:r>
    </w:p>
    <w:p w14:paraId="504CD9FD" w14:textId="77777777" w:rsidR="0048205B" w:rsidRDefault="0048205B" w:rsidP="00AE389F">
      <w:pPr>
        <w:spacing w:after="0"/>
        <w:rPr>
          <w:lang w:val="en-US"/>
        </w:rPr>
      </w:pPr>
    </w:p>
    <w:p w14:paraId="2F53A5DD" w14:textId="77777777" w:rsidR="0048205B" w:rsidRPr="0025062E" w:rsidRDefault="0048205B" w:rsidP="00AE389F">
      <w:pPr>
        <w:spacing w:after="0"/>
        <w:rPr>
          <w:b/>
          <w:i/>
          <w:lang w:val="en-US"/>
        </w:rPr>
      </w:pPr>
      <w:r w:rsidRPr="0025062E">
        <w:rPr>
          <w:b/>
          <w:i/>
          <w:lang w:val="en-US"/>
        </w:rPr>
        <w:t>Drivers of change</w:t>
      </w:r>
    </w:p>
    <w:p w14:paraId="370ED8CA" w14:textId="73CC5D4C" w:rsidR="0048205B" w:rsidRDefault="0048205B" w:rsidP="00AE389F">
      <w:pPr>
        <w:rPr>
          <w:lang w:val="en-US"/>
        </w:rPr>
      </w:pPr>
      <w:r>
        <w:rPr>
          <w:lang w:val="en-US"/>
        </w:rPr>
        <w:t xml:space="preserve">Lichens are very sensitive to changes in their environment. Therefore, pollution, environmental, land-use and climatic changes, and habitat destruction can eradicate local lichen populations leading to a decline in range size. For example, deforestation and the replacement of natural forests with plantations, in combination with short forestry rotation cycles, cause a general lack of over-mature trees and deadwood, and lack of forest structure. </w:t>
      </w:r>
      <w:bookmarkStart w:id="1066" w:name="_Hlk498693049"/>
      <w:r>
        <w:rPr>
          <w:lang w:val="en-US"/>
        </w:rPr>
        <w:t xml:space="preserve">This can lead to homogenous lichen communities and the isolation of dispersal or establishment-limited species, reducing the species richness and the genetic diversity of lichens </w:t>
      </w:r>
      <w:r>
        <w:fldChar w:fldCharType="begin" w:fldLock="1"/>
      </w:r>
      <w:r>
        <w:rPr>
          <w:lang w:val="en-US"/>
        </w:rPr>
        <w:instrText>ADDIN CSL_CITATION { "citationItems" : [ { "id" : "ITEM-1", "itemData" : { "abstract" : "lichens as indicators of ancient woodlands (RIEC, NIEC), bryophytes not yet very useful for that purpose", "author" : [ { "dropping-particle" : "", "family" : "Rose", "given" : "F", "non-dropping-particle" : "", "parse-names" : false, "suffix" : "" } ], "container-title" : "Bryophytes and lichens in a changing environment", "editor" : [ { "dropping-particle" : "", "family" : "Bates, J.W., Farmer", "given" : "A.", "non-dropping-particle" : "", "parse-names" : false, "suffix" : "" } ], "id" : "ITEM-1", "issued" : { "date-parts" : [ [ "1992" ] ] }, "page" : "211-233", "publisher" : "Clarendon Press", "publisher-place" : "Oxford", "title" : "Temperate forest management: its effect on bryophyte and lichen floras and habitats", "type" : "chapter" }, "uris" : [ "http://www.mendeley.com/documents/?uuid=66b84cde-89b0-3807-9865-29bba94d250f" ] }, { "id" : "ITEM-2", "itemData" : { "author" : [ { "dropping-particle" : "", "family" : "Wolseley", "given" : "P.A.", "non-dropping-particle" : "", "parse-names" : false, "suffix" : "" } ], "container-title" : "Mitteilungen der Eidgen\u00f6ssischen Forschungsanstalt f\u00fcr Wald, Schnee und Landschaft", "id" : "ITEM-2", "issued" : { "date-parts" : [ [ "1995" ] ] }, "page" : "11\u201327", "title" : "A global perspective on the status of lichens and their conservation", "type" : "article-journal", "volume" : "70" }, "uris" : [ "http://www.mendeley.com/documents/?uuid=0f5249c8-6c4d-46cc-9d04-88cb50f1aa76" ] }, { "id" : "ITEM-3", "itemData" : { "DOI" : "10.1016/j.biocon.2008.05.013", "ISBN" : "0006-3207", "ISSN" : "00063207", "abstract" : "This paper provides a quantitative review of the consequences of disturbance on epiphytic lichens in boreal and near boreal forests, focusing on disturbance effects on lichen persistence, growth, and colonization, and on the development (recovery rates) of lichen diversity over time. Lichen persistence, growth, and colonization were examined by reviewing studies on e.g. edge-effects, lichen transplants, and logging experiments. Recovery rates were examined by reviewing studies on relationships between lichen diversity and stand age. The results from the reviewed studies were analysed by various meta-analysis methods. The review showed e.g. overall negative effects of disturbance on lichen persistence, but that persistence depend on the magnitude of the disturbance (e.g. forest edge orientation and clearcut size). However, many lichens seem to persist disturbance, and growth rates were as good in disturbed as in intact forest. The review also showed that lichen populations may need long time to recover, but that species richness does not necessarily increase over time. However, disturbance origin (logging or natural disturbance) is important to explain lichen diversity but is often confounded with stand age. The results are promising for the potential to restore and maintain lichen diversity by forest management methods based on natural disturbance regimes. Further research is needed to e.g. separate the effects of time since disturbance and disturbance type, to examine edge-effects under varying edge conditions, and to examine the influence of landscape context on stand level lichen diversity. ?? 2008 Elsevier Ltd. All rights reserved.", "author" : [ { "dropping-particle" : "", "family" : "Johansson", "given" : "Per", "non-dropping-particle" : "", "parse-names" : false, "suffix" : "" } ], "container-title" : "Biological Conservation", "id" : "ITEM-3", "issue" : "8", "issued" : { "date-parts" : [ [ "2008" ] ] }, "page" : "1933-1944", "title" : "Consequences of disturbance on epiphytic lichens in boreal and near boreal forests", "type" : "article-journal", "volume" : "141" }, "uris" : [ "http://www.mendeley.com/documents/?uuid=1d5546f3-0c61-41e5-bb43-c939f939dbda" ] }, { "id" : "ITEM-4", "itemData" : { "DOI" : "10.1016/j.ecolind.2008.11.002", "ISBN" : "1470-160X", "ISSN" : "1470160X", "abstract" : "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u00a9 2008 Elsevier Ltd. All rights reserved.", "author" : [ { "dropping-particle" : "", "family" : "Moning", "given" : "Christoph", "non-dropping-particle" : "", "parse-names" : false, "suffix" : "" }, { "dropping-particle" : "", "family" : "M\u00fcller", "given" : "J\u00f6rg", "non-dropping-particle" : "", "parse-names" : false, "suffix" : "" } ], "container-title" : "Ecological Indicators", "id" : "ITEM-4", "issue" : "5", "issued" : { "date-parts" : [ [ "2009" ] ] }, "page" : "922-932", "title" : "Critical forest age thresholds for the diversity of lichens, molluscs and birds in beech (Fagus sylvatica L.) dominated forests", "type" : "article-journal", "volume" : "9" }, "uris" : [ "http://www.mendeley.com/documents/?uuid=9f4294ef-67c6-392e-896d-814493805ba6" ] }, { "id" : "ITEM-5", "itemData" : { "DOI" : "10.1016/j.fbr.2009.10.003", "ISBN" : "1749-4613", "ISSN" : "17494613", "abstract" : "To design effective conservation strategies, the population biology of the target organism needs to be well understood. In lichens, the population dynamics of the symbiotic organism is closely tied to the dynamics of its substrate. Here, we review the population biology of selected lichens, highlighting the link between landscape and lichen population dynamics. We suggest strategies to efficiently protect lichen species and develop priorities for species conservation approaches. ?? 2010 The British Mycological Society.", "author" : [ { "dropping-particle" : "", "family" : "Scheidegger", "given" : "Christoph", "non-dropping-particle" : "", "parse-names" : false, "suffix" : "" }, { "dropping-particle" : "", "family" : "Werth", "given" : "Silke", "non-dropping-particle" : "", "parse-names" : false, "suffix" : "" } ], "container-title" : "Fungal Biology Reviews", "id" : "ITEM-5", "issue" : "3", "issued" : { "date-parts" : [ [ "2009" ] ] }, "page" : "55-66", "title" : "Conservation strategies for lichens: insights from population biology", "type" : "article-journal", "volume" : "23" }, "uris" : [ "http://www.mendeley.com/documents/?uuid=1a5ec8b6-0d5a-3bb6-89cb-14cddd294854" ] }, { "id" : "ITEM-6", "itemData" : { "DOI" : "10.1111/j.1654-109X.2009.01060.x", "ISBN" : "1402-2001", "ISSN" : "14022001", "abstract" : "Question What are the responses of epiphytic lichens to the intensity of management along a large environmental gradient in Mediterranean Quercus forests? Location Central Spain. Methods This study was carried out on 4590 trees located in 306 forest stands dominated by Quercus faginea or Quercus ilex ssp. ballota. The effect of forest management and other predictor variables on several species diversity indicators were studied. Variables modelled were total species richness, cyanolichen richness and community composition. A large number of predictor variables were included: forest fragmentation (patch size, stand variability), climate and topographic (altitude, slope, sun radiation, annual rainfall and mean annual temperature) and intensity of management. General linear models and constrained ordination techniques were used to model community traits and species composition, respectively. Results Total richness and especially cyanolichens richness were significantly and negatively affected by the intensity of management. Lichen composition was influenced by management intensity, climatic and topographic variables and stand variability. Conclusions In Mediterranean forests, human activities related to forestry, agricultural and livestock use cause impoverishment of lichen communities, including the local disappearance of the most demanding species. The conservation of unmanaged forests with a dense canopy is crucial for lichen diversity.", "author" : [ { "dropping-particle" : "", "family" : "Aragon", "given" : "Gregorio", "non-dropping-particle" : "", "parse-names" : false, "suffix" : "" }, { "dropping-particle" : "", "family" : "Mart\u00ednez", "given" : "I.", "non-dropping-particle" : "", "parse-names" : false, "suffix" : "" }, { "dropping-particle" : "", "family" : "Izquierdo", "given" : "P.", "non-dropping-particle" : "", "parse-names" : false, "suffix" : "" }, { "dropping-particle" : "", "family" : "Belinch\u00f3n", "given" : "R.", "non-dropping-particle" : "", "parse-names" : false, "suffix" : "" }, { "dropping-particle" : "", "family" : "Escudero", "given" : "A.", "non-dropping-particle" : "", "parse-names" : false, "suffix" : "" } ], "container-title" : "Applied Vegetation Science", "id" : "ITEM-6", "issue" : "2", "issued" : { "date-parts" : [ [ "2010", "4" ] ] }, "page" : "183-194", "publisher" : "Blackwell Publishing Ltd", "title" : "Effects of forest management on epiphytic lichen diversity in Mediterranean forests", "type" : "article-journal", "volume" : "13" }, "uris" : [ "http://www.mendeley.com/documents/?uuid=750f02be-c738-38a2-9a8d-807e06170086" ] }, { "id" : "ITEM-7", "itemData" : { "DOI" : "10.1016/j.foreco.2010.06.011", "abstract" : "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u2013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u2013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author" : [ { "dropping-particle" : "", "family" : "Felton", "given" : "Adam", "non-dropping-particle" : "", "parse-names" : false, "suffix" : "" }, { "dropping-particle" : "", "family" : "Lindbladh", "given" : "Matts", "non-dropping-particle" : "", "parse-names" : false, "suffix" : "" }, { "dropping-particle" : "", "family" : "Brunet", "given" : "J\u00f6rg", "non-dropping-particle" : "", "parse-names" : false, "suffix" : "" }, { "dropping-particle" : "", "family" : "Fritz", "given" : "\u00d6rjan", "non-dropping-particle" : "", "parse-names" : false, "suffix" : "" } ], "container-title" : "Forest Ecology and Management", "id" : "ITEM-7", "issue" : "6", "issued" : { "date-parts" : [ [ "2010" ] ] }, "page" : "939-947", "title" : "Replacing coniferous monocultures with mixed-species production stands: An assessment of the potential benefits for forest biodiversity in northern Europe", "type" : "article-journal", "volume" : "260" }, "uris" : [ "http://www.mendeley.com/documents/?uuid=b37c5c2b-a8b8-3a2e-b6f9-f62d6b31b4e6" ] }, { "id" : "ITEM-8", "itemData" : { "DOI" : "10.1111/j.1523-1739.2009.01399.x", "ISBN" : "0888-8892", "ISSN" : "08888892", "PMID" : "20121845", "abstract" : "Past and present pressures on forest resources have led to a drastic decrease in the surface area of unmanaged forests in Europe. Changes in forest structure, composition, and dynamics inevitably lead to changes in the biodiversity of forest-dwelling species. The possible biodiversity gains and losses due to forest management (i.e., anthropogenic pressures related to direct forest resource use), however, have never been assessed at a pan-European scale. We used meta-analysis to review 49 published papers containing 120 individual comparisons of species richness between unmanaged and managed forests throughout Europe. We explored the response of different taxonomic groups and the variability of their response with respect to time since abandonment and intensity of forest management. Species richness was slightly higher in unmanaged than in managed forests. Species dependent on forest cover continuity, deadwood, and large trees (bryophytes, lichens, fungi, saproxylic beetles) and carabids were negatively affected by forest management. In contrast, vascular plant species were favored. The response for birds was heterogeneous and probably depended more on factors such as landscape patterns. The global difference in species richness between unmanaged and managed forests increased with time since abandonment and indicated a gradual recovery of biodiversity. Clearcut forests in which the composition of tree species changed had the strongest effect on species richness, but the effects of different types of management on taxa could not be assessed in a robust way because of low numbers of replications in the management-intensity classes. Our results show that some taxa are more affected by forestry than others, but there is a need for research into poorly studied species groups in Europe and in particular locations. Our meta-analysis supports the need for a coordinated European research network to study and monitor the biodiversity of different taxa in managed and unmanaged forests.", "author" : [ { "dropping-particle" : "", "family" : "Paillet", "given" : "Yoan", "non-dropping-particle" : "", "parse-names" : false, "suffix" : "" }, { "dropping-particle" : "", "family" : "Berg\u00e8s", "given" : "Laurent", "non-dropping-particle" : "", "parse-names" : false, "suffix" : "" }, { "dropping-particle" : "", "family" : "Hj\u00c4lt\u00e9n", "given" : "Joakim", "non-dropping-particle" : "", "parse-names" : false, "suffix" : "" }, { "dropping-particle" : "", "family" : "\u00d3dor", "given" : "P\u00e9ter", "non-dropping-particle" : "", "parse-names" : false, "suffix" : "" }, { "dropping-particle" : "", "family" : "Avon", "given" : "Catherine", "non-dropping-particle" : "", "parse-names" : false, "suffix" : "" }, { "dropping-particle" : "", "family" : "Bernhardt-R\u00f6mermann", "given" : "Markus", "non-dropping-particle" : "", "parse-names" : false, "suffix" : "" }, { "dropping-particle" : "", "family" : "Bijlsma", "given" : "Rienk Jan", "non-dropping-particle" : "", "parse-names" : false, "suffix" : "" }, { "dropping-particle" : "", "family" : "Bruyn", "given" : "Luc", "non-dropping-particle" : "De", "parse-names" : false, "suffix" : "" }, { "dropping-particle" : "", "family" : "Fuhr", "given" : "Marc", "non-dropping-particle" : "", "parse-names" : false, "suffix" : "" }, { "dropping-particle" : "", "family" : "Grandin", "given" : "Ulf", "non-dropping-particle" : "", "parse-names" : false, "suffix" : "" }, { "dropping-particle" : "", "family" : "Kanka", "given" : "Robert", "non-dropping-particle" : "", "parse-names" : false, "suffix" : "" }, { "dropping-particle" : "", "family" : "Lundin", "given" : "Lars", "non-dropping-particle" : "", "parse-names" : false, "suffix" : "" }, { "dropping-particle" : "", "family" : "Luque", "given" : "Sandra", "non-dropping-particle" : "", "parse-names" : false, "suffix" : "" }, { "dropping-particle" : "", "family" : "Magura", "given" : "Tibor", "non-dropping-particle" : "", "parse-names" : false, "suffix" : "" }, { "dropping-particle" : "", "family" : "Matesanz", "given" : "Silvia", "non-dropping-particle" : "", "parse-names" : false, "suffix" : "" }, { "dropping-particle" : "", "family" : "M\u00e9sz\u00e1ros", "given" : "Ilona", "non-dropping-particle" : "", "parse-names" : false, "suffix" : "" }, { "dropping-particle" : "", "family" : "Sebasti\u00c0", "given" : "M. Teresa", "non-dropping-particle" : "", "parse-names" : false, "suffix" : "" }, { "dropping-particle" : "", "family" : "Schmidt", "given" : "Wolfgang", "non-dropping-particle" : "", "parse-names" : false, "suffix" : "" }, { "dropping-particle" : "", "family" : "Standov\u00e1r", "given" : "Tibor", "non-dropping-particle" : "", "parse-names" : false, "suffix" : "" }, { "dropping-particle" : "", "family" : "T\u00d3thm\u00e9r\u00e9sz", "given" : "B\u00e9la", "non-dropping-particle" : "", "parse-names" : false, "suffix" : "" }, { "dropping-particle" : "", "family" : "Uotila", "given" : "Anneli", "non-dropping-particle" : "", "parse-names" : false, "suffix" : "" }, { "dropping-particle" : "", "family" : "Valladares", "given" : "Fernando", "non-dropping-particle" : "", "parse-names" : false, "suffix" : "" }, { "dropping-particle" : "", "family" : "Vellak", "given" : "Kai", "non-dropping-particle" : "", "parse-names" : false, "suffix" : "" }, { "dropping-particle" : "", "family" : "Virtanen", "given" : "Risto", "non-dropping-particle" : "", "parse-names" : false, "suffix" : "" } ], "container-title" : "Conservation Biology", "id" : "ITEM-8", "issue" : "1", "issued" : { "date-parts" : [ [ "2010", "2" ] ] }, "page" : "101-112", "publisher" : "Blackwell Publishing Inc", "title" : "Biodiversity differences between managed and unmanaged forests: Meta-analysis of species richness in Europe", "type" : "article-journal", "volume" : "24" }, "uris" : [ "http://www.mendeley.com/documents/?uuid=efa2b741-6ab0-4a6c-b6ae-347664289a8f" ] }, { "id" : "ITEM-9", "itemData" : { "DOI" : "10.1016/j.ppees.2011.10.001", "ISBN" : "1433-8319", "ISSN" : "14338319", "abstract" : "The forest canopy is fundamentally important in biodiversity conservation and ecosystem function. Cryptogamic epiphytes are dominant tree bole and canopy elements in temperate and boreal forests, though remain neglected by mainstream forest ecology. This review makes ecological information on cryptogamic epiphytes available to a non-specialist audience, to facilitate their integration in forest biodiversity and ecosystem studies more generally. The review focuses specifically on lichen epiphytes, highlighting their diversity and ecosystem role. A principal task is to explore pattern and process in lichen epiphyte diversity - species composition and richness - therefore demonstrating the utility of lichens as an ecological model system. The review examines key themes in previous research. First, the extensive literature used to resolve species response to, and community turnover along environmental/resource gradients, consistent with the habitat niche. Second, the evidence for dispersal-limitation, which may constrain community composition and richness in isolated habitats. Third, these two processes - the habitat niche and dispersal-limitation - are used to explain stand-scale diversity, in addition to the role of neutral effects (habitat area). Fourth, the review moves from a taxonomic (pattern) to a functional (process) perspective, considering evidence for autogenic succession evidenced by competition and/or facilitation, and non-random trends in life-history traits. This functional approach provides a counter-point to an assumption that lichen epiphyte communities are unsaturated and non-competitive, a situation which would allow the long-term accumulation of species richness with temporal continuity. Finally, the review explores landscape-scale impacts on lichen epiphytes, with recommendations for conservation. \u00a9 2011 Perspectives in Plant Ecology, Evolution and Systematics.", "author" : [ { "dropping-particle" : "", "family" : "Ellis", "given" : "Christopher J.", "non-dropping-particle" : "", "parse-names" : false, "suffix" : "" } ], "container-title" : "Perspectives in Plant Ecology, Evolution and Systematics", "id" : "ITEM-9", "issue" : "2", "issued" : { "date-parts" : [ [ "2012" ] ] }, "page" : "131-152", "title" : "Lichen epiphyte diversity: A species, community and trait-based review", "type" : "article-journal", "volume" : "14" }, "uris" : [ "http://www.mendeley.com/documents/?uuid=dfb2c0dc-d15e-3d76-84c6-4c0b20e44364" ] }, { "id" : "ITEM-10", "itemData" : { "DOI" : "10.1371/journal.pone.0055461", "ISSN" : "19326203", "PMID" : "23383196", "abstract" : "Lichens are a key component of forest biodiversity. However, a comprehensive study analyzing lichen species richness in relation to several management types, extending over different regions and forest stages and including information on site conditions is missing for temperate European forests. In three German regions (Schw\u00e4bische Alb, Hainich-D\u00fcn, Schorfheide-Chorin), the so-called Biodiversity Exploratories, we studied lichen species richness in 631 forest plots of 400 m(2) comprising different management types (unmanaged, selection cutting, deciduous and coniferous age-class forests resulting from clear cutting or shelterwood logging), various stand ages, and site conditions, typical for large parts of temperate Europe. We analyzed how lichen species richness responds to management and habitat variables (standing biomass, cover of deadwood, cover of rocks). We found strong regional differences with highest lichen species richness in the Schw\u00e4bische Alb, probably driven by regional differences in former air pollution, and in precipitation and habitat variables. Overall, unmanaged forests harbored 22% more threatened lichen species than managed age-class forests. In general, total, corticolous, and threatened lichen species richness did not differ among management types of deciduous forests. However, in the Schw\u00e4bische-Alb region, deciduous forests had 61% more lichen species than coniferous forests and they had 279% more threatened and 76% more corticolous lichen species. Old deciduous age classes were richer in corticolous lichen species than young ones, while old coniferous age-classes were poorer than young ones. Overall, our findings highlight the importance of stand continuity for conservation. To increase total and threatened lichen species richness we suggest (1) conserving unmanaged forests, (2) promoting silvicultural methods assuring stand continuity, (3) conserving old trees in managed forests, (4) promoting stands of native deciduous tree species instead of coniferous plantations, and (5) increasing the amount of deadwood in forests.", "author" : [ { "dropping-particle" : "", "family" : "Boch", "given" : "Steffen", "non-dropping-particle" : "", "parse-names" : false, "suffix" : "" }, { "dropping-particle" : "", "family" : "Prati", "given" : "Daniel", "non-dropping-particle" : "", "parse-names" : false, "suffix" : "" }, { "dropping-particle" : "", "family" : "Hessenm\u00f6ller", "given" : "Dominik", "non-dropping-particle" : "", "parse-names" : false, "suffix" : "" }, { "dropping-particle" : "", "family" : "Schulze", "given" : "Ernst Detlef", "non-dropping-particle" : "", "parse-names" : false, "suffix" : "" }, { "dropping-particle" : "", "family" : "Fischer", "given" : "Markus", "non-dropping-particle" : "", "parse-names" : false, "suffix" : "" } ], "container-title" : "PLoS ONE", "editor" : [ { "dropping-particle" : "", "family" : "Bello", "given" : "Francesco", "non-dropping-particle" : "de", "parse-names" : false, "suffix" : "" } ], "id" : "ITEM-10", "issue" : "1", "issued" : { "date-parts" : [ [ "2013", "1", "29" ] ] }, "page" : "e55461", "publisher" : "Public Library of Science", "title" : "Richness of Lichen Species, Especially of Threatened Ones, Is Promoted by Management Methods Furthering Stand Continuity", "type" : "article-journal", "volume" : "8" }, "uris" : [ "http://www.mendeley.com/documents/?uuid=d62e73a6-db1c-3d98-a195-eda227478249" ] }, { "id" : "ITEM-11", "itemData" : { "DOI" : "10.1016/j.biocon.2012.06.015", "ISBN" : "0305-7364", "ISSN" : "00063207", "PMID" : "18977765", "abstract" : "Comparing data of epiphytic lichen diversity in semi-natural broad-leaved forests in north-western Germany from the 19th to early 20th centuries with recent inventories revealed strong changes, even though forest structure and tree species composition had changed only little. In three study areas, between 55% and 70% of the species became rarer during the 100-150-year long observation period. In the spatially extended study areas Weser-Ems Lowlands and Solling Mountains, 36% or 39% of the species, respectively, could not be rediscovered in the recent survey. Considering that species might have been overlooked during revisitation, the extinction rate was estimated to be 28% in the Weser-Ems Lowlands and 30% in the Solling Mountains based on a estimated probability for recovering the species of 75% in crustose lichens and 90% in foliose and fruticose lichens. The main causes of the species decline are thought to be forest management (especially the reduction of overmature and decaying trees), the reduction of soil moisture and, with it, air humidity due to drainage as well as the deposition of acidifying and fertilizing substances from the atmosphere. Lichens specialized on rain-sheltered bark furrows and cavities of old trees or smooth, shady bark or moist thick-stemmed deadwood in the forest interior have suffered the strongest declines, including the epiphyte flora of Fagus sylvatica, Central Europe's most abundant native forest tree species. Only few lichens which benefit from nitrogen deposition, global warming or the acidification of bark due to sulphur dioxide pollution have spread. ?? 2012 Elsevier Ltd.", "author" : [ { "dropping-particle" : "", "family" : "Hauck", "given" : "Markus", "non-dropping-particle" : "", "parse-names" : false, "suffix" : "" }, { "dropping-particle" : "de", "family" : "Bruyn", "given" : "Uwe", "non-dropping-particle" : "", "parse-names" : false, "suffix" : "" }, { "dropping-particle" : "", "family" : "Leuschner", "given" : "Christoph", "non-dropping-particle" : "", "parse-names" : false, "suffix" : "" } ], "container-title" : "Biological Conservation", "id" : "ITEM-11", "issued" : { "date-parts" : [ [ "2013" ] ] }, "page" : "136-145", "title" : "Dramatic diversity losses in epiphytic lichens in temperate broad-leaved forests during the last 150 years", "type" : "article-journal", "volume" : "157" }, "uris" : [ "http://www.mendeley.com/documents/?uuid=69797c6d-9922-4ea8-8cc6-e7a09b3acb85" ] }, { "id" : "ITEM-12", "itemData" : { "DOI" : "10.1017/S002428291300011X", "ISSN" : "0024-2829", "author" : [ { "dropping-particle" : "", "family" : "Ko\u0161uthov\u00e1", "given" : "Alica", "non-dropping-particle" : "", "parse-names" : false, "suffix" : "" }, { "dropping-particle" : "", "family" : "Svitkov\u00e1", "given" : "Ivana", "non-dropping-particle" : "", "parse-names" : false, "suffix" : "" }, { "dropping-particle" : "", "family" : "Pi\u0161\u00fat", "given" : "Ivan", "non-dropping-particle" : "", "parse-names" : false, "suffix" : "" }, { "dropping-particle" : "", "family" : "Senko", "given" : "Du\u0161an", "non-dropping-particle" : "", "parse-names" : false, "suffix" : "" }, { "dropping-particle" : "", "family" : "Valachovi\u010d", "given" : "Milan", "non-dropping-particle" : "", "parse-names" : false, "suffix" : "" } ], "container-title" : "The Lichenologist", "id" : "ITEM-12", "issue" : "03", "issued" : { "date-parts" : [ [ "2013", "5", "7" ] ] }, "page" : "413-425", "publisher" : "Cambridge University Press", "title" : "The impact of forest management on changes in composition of terricolous lichens in dry acidophilous Scots pine forests", "type" : "article-journal", "volume" : "45" }, "uris" : [ "http://www.mendeley.com/documents/?uuid=8999e822-6343-33ca-914d-8fbb56394091" ] }, { "id" : "ITEM-13", "itemData" : { "DOI" : "10.1016/j.foreco.2013.03.008", "ISBN" : "0378-1127", "ISSN" : "03781127", "PMID" : "25246403", "abstract" : "This review aims at summarizing literature on epiphytic lichens in relation with forest management in temperate deciduous forests of Europe, including suggestions for mitigating the impact of forestry and stimulating further research. The review is focused on environmental factors that directly depend on, or that are known to interact with forest management, such as tree (and forest) age and size, tree species composition, large scale factors (e.g. climate and air pollution), landscape context, and past forest history. The literature demonstrates the sensitiveness of epiphytic lichens to forestry: forest management, and especially the shelterwood system, is a source of threat for many forest-dwelling lichens. Several studies include explicit recommendations for mitigating the effect of forestry. The main ones are: (a) selective cutting should be preferred to the shelterwood system; (b) the negative effect of the shelterwood system could be mitigated by the extension of the rotation period and by the retention of groups of mature trees at the final harvest; (c) the creation of stands with intermediate canopy openness should be promoted; (d) logs and snags should be retained in production forests; (e) large old trees should be maintained in production forests and some of them left until dead and decomposed (\"eternity trees\"); (f) tree species diversity should be maintained in mixed stands; (g) forest fragmentation around existing species-rich oldgrowth fragments should be maintained, to create a network of set-aside areas; (h) indicator species could be used for a rapid assessment of forest sites worthy of conservation. However, some topics are still scarcely explored, such as the case of (a) coppice forests, (b) the evaluation of the landscape context and forest history, (c) dead wood-dwelling communities and the role of different types of dead wood for lichen conservation, (d) the effects of emerging infectious diseases, and (e) the use of indicator species to assess the conservation importance of forests. Other research approaches, that are still scarcely developed for lichens, may contribute further information for a more comprehensive understanding of the processes that are behind observed patterns of lichen diversity, such in the case of the evaluation of the role of species functional traits in determining the dispersal ability and the response of lichens to environmental factors. ?? 2013 Elsevier B.V.", "author" : [ { "dropping-particle" : "", "family" : "Nascimbene", "given" : "Juri", "non-dropping-particle" : "", "parse-names" : false, "suffix" : "" }, { "dropping-particle" : "", "family" : "Thor", "given" : "G\u00f6ran", "non-dropping-particle" : "", "parse-names" : false, "suffix" : "" }, { "dropping-particle" : "", "family" : "Nimis", "given" : "Pier Luigi", "non-dropping-particle" : "", "parse-names" : false, "suffix" : "" } ], "container-title" : "Forest Ecology and Management", "id" : "ITEM-13", "issued" : { "date-parts" : [ [ "2013" ] ] }, "title" : "Effects of forest management on epiphytic lichens in temperate deciduous forests of Europe - A review", "type" : "article" }, "uris" : [ "http://www.mendeley.com/documents/?uuid=ecdcaade-9e36-448a-b818-5fb53e8f1611" ] }, { "id" : "ITEM-14", "itemData" : { "DOI" : "10.1007/s10531-014-0670-1", "ISBN" : "1053101406", "ISSN" : "15729710", "abstract" : "The Uholka-Shyrokyi Luh area of the Carpathian Biosphere Reserve is considered the largest and the most valuable primeval beech forest in Europe for biodiversity conservation. To study the impact of different topographic and forest-stand variables on epiphytic lichen diversity a total of 294 systematically distributed sampling plots were surveyed and 198 epiphytic lichen species recorded in this forest landscape, which has an uneven-aged structure. The obtained data were analysed using a non-metric multidimensional ordination and a generalized linear model. The epiphytic lichen species density at the plot level was mainly influenced by altitude and forest-stand variables. These variables are related to both the light availability i.e. canopy closure, and the habitat diversity, i.e. the developmental stage of the forest stands and the mean stem diameter. We found that lichen species density on plots with a relatively open canopy was significantly higher than on plots with a fairly loose or closed canopy structure. The late developmental stage of forest stands, which is characterized by a large number of old trees with rough and creviced bark, had a strong positive effect on lichen species density. In the Uholka-Shyrokyi Luh primeval forest the mean stem diameter of beech trees significantly correlated with lichen species density per plot. Similar trends in the species diversity of nationally red-listed lichens were revealed. Epiphytic lichens with a high conservation value nationally and internationally were found to be rather abundant in the Uholka-Shyrokyi Luh area, which shows its international importance for the conservation of forest-bound lichens.", "author" : [ { "dropping-particle" : "", "family" : "Dymytrova", "given" : "Lyudmyla", "non-dropping-particle" : "", "parse-names" : false, "suffix" : "" }, { "dropping-particle" : "", "family" : "Nadyeina", "given" : "Olga", "non-dropping-particle" : "", "parse-names" : false, "suffix" : "" }, { "dropping-particle" : "", "family" : "Hobi", "given" : "Martina L.", "non-dropping-particle" : "", "parse-names" : false, "suffix" : "" }, { "dropping-particle" : "", "family" : "Scheidegger", "given" : "Christoph", "non-dropping-particle" : "", "parse-names" : false, "suffix" : "" } ], "container-title" : "Biodiversity and Conservation", "id" : "ITEM-14", "issue" : "6", "issued" : { "date-parts" : [ [ "2014", "6", "30" ] ] }, "page" : "1367-1394", "publisher" : "Springer Netherlands", "title" : "Topographic and forest-stand variables determining epiphytic lichen diversity in the primeval beech forest in the Ukrainian Carpathians", "type" : "article-journal", "volume" : "23" }, "uris" : [ "http://www.mendeley.com/documents/?uuid=f1354fc5-82c3-4b11-ac56-5ec4672def33" ] }, { "id" : "ITEM-15", "itemData" : { "DOI" : "10.1016/j.ecolind.2015.05.015", "ISSN" : "1470160X", "abstract" : "Changes in temperate forest ecosystems resulting from a long history of forest exploitation may severely impact current cryptogam diversity. We documented the distribution of cryptogams in representative forest types between 200 and 1000m a.s.l. in central Europe, in managed and unmanaged stands. This survey included one-time inventories of lichens and bryophytes, 2 years of regular monitoring of macrofungi, and a detailed description of forest structure (live trees and dead woody debris) in 96 sampling plots (2500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cm and unit volume &gt;1m3) was not replaced by total dead wood volume, even though it was relatively high (&gt;40m3ha\u2212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ontinui\u2026", "author" : [ { "dropping-particle" : "", "family" : "Hofmeister", "given" : "Je\u0148\u00fdk", "non-dropping-particle" : "", "parse-names" : false, "suffix" : "" }, { "dropping-particle" : "", "family" : "Ho\u0161ek", "given" : "Jan", "non-dropping-particle" : "", "parse-names" : false, "suffix" : "" }, { "dropping-particle" : "", "family" : "Brabec", "given" : "Marek", "non-dropping-particle" : "", "parse-names" : false, "suffix" : "" }, { "dropping-particle" : "", "family" : "Dvo\u0159\u00e1k", "given" : "Daniel", "non-dropping-particle" : "", "parse-names" : false, "suffix" : "" }, { "dropping-particle" : "", "family" : "Beran", "given" : "Miroslav", "non-dropping-particle" : "", "parse-names" : false, "suffix" : "" }, { "dropping-particle" : "", "family" : "Deckerov\u00e1", "given" : "Helena", "non-dropping-particle" : "", "parse-names" : false, "suffix" : "" }, { "dropping-particle" : "", "family" : "Burel", "given" : "Ji\u0159\u00ed", "non-dropping-particle" : "", "parse-names" : false, "suffix" : "" }, { "dropping-particle" : "", "family" : "K\u0159\u00ed\u017e", "given" : "Martin", "non-dropping-particle" : "", "parse-names" : false, "suffix" : "" }, { "dropping-particle" : "", "family" : "Borovi\u010dka", "given" : "Jan", "non-dropping-particle" : "", "parse-names" : false, "suffix" : "" }, { "dropping-particle" : "", "family" : "B\u011b\u0165\u00e1k", "given" : "Jan", "non-dropping-particle" : "", "parse-names" : false, "suffix" : "" }, { "dropping-particle" : "", "family" : "Va\u0161utov\u00e1", "given" : "Martina", "non-dropping-particle" : "", "parse-names" : false, "suffix" : "" }, { "dropping-particle" : "", "family" : "Mal\u00ed\u010dek", "given" : "Ji\u0159\u00ed", "non-dropping-particle" : "", "parse-names" : false, "suffix" : "" }, { "dropping-particle" : "", "family" : "Palice", "given" : "Zden\u011bk", "non-dropping-particle" : "", "parse-names" : false, "suffix" : "" }, { "dropping-particle" : "", "family" : "Syrov\u00e1tkov\u00e1", "given" : "Lada", "non-dropping-particle" : "", "parse-names" : false, "suffix" : "" }, { "dropping-particle" : "", "family" : "Steinov\u00e1", "given" : "Jana", "non-dropping-particle" : "", "parse-names" : false, "suffix" : "" }, { "dropping-particle" : "", "family" : "\u010cernajov\u00e1", "given" : "Ivana", "non-dropping-particle" : "", "parse-names" : false, "suffix" : "" }, { "dropping-particle" : "", "family" : "Hol\u00e1", "given" : "Eva", "non-dropping-particle" : "", "parse-names" : false, "suffix" : "" }, { "dropping-particle" : "", "family" : "Novoz\u00e1msk\u00e1", "given" : "Eva", "non-dropping-particle" : "", "parse-names" : false, "suffix" : "" }, { "dropping-particle" : "", "family" : "\u010c\u00ed\u017eek", "given" : "Ladislav", "non-dropping-particle" : "", "parse-names" : false, "suffix" : "" }, { "dropping-particle" : "", "family" : "Iarema", "given" : "Viktor", "non-dropping-particle" : "", "parse-names" : false, "suffix" : "" }, { "dropping-particle" : "", "family" : "Baltaziuk", "given" : "Kateryna", "non-dropping-particle" : "", "parse-names" : false, "suffix" : "" }, { "dropping-particle" : "", "family" : "Svoboda", "given" : "Tom\u00e1\u0161", "non-dropping-particle" : "", "parse-names" : false, "suffix" : "" } ], "container-title" : "Ecological Indicators", "id" : "ITEM-15", "issued" : { "date-parts" : [ [ "2015" ] ] }, "page" : "497-504", "title" : "Value of old forest attributes related to cryptogam species richness in temperate forests: A quantitative assessment", "type" : "article-journal", "volume" : "57" }, "uris" : [ "http://www.mendeley.com/documents/?uuid=fda2c471-5d1b-36d1-8e21-6d1fb5df0f02" ] }, { "id" : "ITEM-16", "itemData" : { "DOI" : "10.1080/11263504.2012.748101", "abstract" : "Despite the fact that Italy is among the lichenologically best known areas worldwide, a national red list of lichens is still lacking. The aim of this work was to provide a red list of the epiphytic lichens of Italy which could facilitate the inclusion of lichens in national conservation plans. The evaluation of the species against International Union for Conservation of Nature (IUCN) criteria was based on data from multiple sources which represent the best available information on the epiphytic lichens of Italy. The species were assigned to the IUCN categories mainly using criteriaDand B. A total of 368 species were evaluated: for 23 species, information is missing from more than 50 years and they were listed as regionally extinct, 64 as critically endangered, 75 as endangered, 74 as vulnerable, 58 as near threatened, 20 as least concern and 54 species as data deficient. Our results indicate that more than one-fourth of the epiphytic lichens of Italy are likely to be threatened, so that further research and effort are needed to include lichens in the main national conservation plans. Our results also highlight the lack of information that still hampers the rigorous evaluation of Italian lichens against IUCN criteria.", "author" : [ { "dropping-particle" : "", "family" : "Nascimbene", "given" : "J.", "non-dropping-particle" : "", "parse-names" : false, "suffix" : "" }, { "dropping-particle" : "", "family" : "Nimis", "given" : "P. L.", "non-dropping-particle" : "", "parse-names" : false, "suffix" : "" }, { "dropping-particle" : "", "family" : "Ravera", "given" : "S.", "non-dropping-particle" : "", "parse-names" : false, "suffix" : "" } ], "container-title" : "Plant Biosystems - An International Journal Dealing with all Aspects of Plant Biology", "id" : "ITEM-16", "issue" : "4", "issued" : { "date-parts" : [ [ "2013" ] ] }, "page" : "898-904", "title" : "Evaluating the conservation status of epiphytic lichens of Italy: A red list", "type" : "article-journal", "volume" : "147" }, "uris" : [ "http://www.mendeley.com/documents/?uuid=d0fd5226-0e58-4330-b507-d54402c51ce4" ] }, { "id" : "ITEM-17", "itemData" : { "DOI" : "10.1016/j.funeco.2014.10.006", "ISSN" : "17545048", "abstract" : "We compared epiphytic lichen communities of native broadleaved and secondary black locust (Robinia pseudoacacia) forests to detect possible differences in community structure that could be indicative of biological homogenization enhanced by the replacement of native by black locust forests. The study was carried out in two areas of Italy with different bioclimatic conditions using a balanced stratified random sampling. Results reveal a different pattern of community structure between native and black locust forests across the two regions that may reflect a process of biological homogenization. In particular, lichen communities of black locust forests share several species between the two study regions. This pattern of floristic homogenization parallels with a functional homogenization related to the spread of highly competitive species. This research provides early evidence that the decrease of native forests associated with the spread of black locust is a mechanism triggering biological homogenization of the epiphytic lichen biota.", "author" : [ { "dropping-particle" : "", "family" : "Nascimbene", "given" : "Juri", "non-dropping-particle" : "", "parse-names" : false, "suffix" : "" }, { "dropping-particle" : "", "family" : "Lazzaro", "given" : "Lorenzo", "non-dropping-particle" : "", "parse-names" : false, "suffix" : "" }, { "dropping-particle" : "", "family" : "Benesperi", "given" : "Renato", "non-dropping-particle" : "", "parse-names" : false, "suffix" : "" } ], "container-title" : "Fungal Ecology", "id" : "ITEM-17", "issued" : { "date-parts" : [ [ "2015" ] ] }, "page" : "1-7", "title" : "Patterns of \u03b2-diversity and similarity reveal biotic homogenization of epiphytic lichen communities associated with the spread of black locust forests", "type" : "article-journal", "volume" : "14" }, "uris" : [ "http://www.mendeley.com/documents/?uuid=0aa493ad-e87c-3880-a34f-92cd72332312" ] }, { "id" : "ITEM-18", "itemData" : { "DOI" : "10.1127/nova", "ISSN" : "00295035", "author" : [ { "dropping-particle" : "", "family" : "Ruas", "given" : "Sara", "non-dropping-particle" : "", "parse-names" : false, "suffix" : "" }, { "dropping-particle" : "", "family" : "Bergamini", "given" : "Ariel", "non-dropping-particle" : "", "parse-names" : false, "suffix" : "" }, { "dropping-particle" : "", "family" : "Carvalho", "given" : "Palmira", "non-dropping-particle" : "", "parse-names" : false, "suffix" : "" }, { "dropping-particle" : "", "family" : "Fontinha", "given" : "Susana", "non-dropping-particle" : "", "parse-names" : false, "suffix" : "" }, { "dropping-particle" : "", "family" : "Sim-sim", "given" : "Manuela", "non-dropping-particle" : "", "parse-names" : false, "suffix" : "" } ], "container-title" : "Nova Hedwigia", "id" : "ITEM-18", "issue" : "3", "issued" : { "date-parts" : [ [ "2015", "5", "1" ] ] }, "page" : "439-460", "publisher" : "Schweizerbart'sche Verlagsbuchhandlung", "title" : "The community structure of bryophytes and macrolichens in Madeira's natural forest: the effects of environmental variables and relations to old-growth forests", "type" : "article-journal", "volume" : "100" }, "uris" : [ "http://www.mendeley.com/documents/?uuid=274dbab4-4be3-3578-b90e-4389dccb6996" ] }, { "id" : "ITEM-19", "itemData" : { "DOI" : "10.1007/s13280-015-0759-0", "ISSN" : "16547209", "PMID" : "26754169", "abstract" : "Lichens are a bottleneck resource for circumpolar populations of reindeer, and as such, for reindeer husbandry as an indigenous Sami land-use tradition in northern Sweden. This study uses ground lichen data and forest information collected within the Swedish National Forest Inventory since 1953, on the scale of northern Sweden. We found a 71\u00a0% decline in the area of lichen-abundant forests over the last 60\u00a0years. A decline was observed in all regions and age classes and especially coincided with a decrease of &gt;60\u00a0year old, open pine forests, which was the primary explanatory factor in our model. The effects of reindeer numbers were inconclusive in explaining the decrease in lichen-abundant forest. The role that forestry has played in causing this decline can be debated, but forestry can have a significant role in reversing the trend and improving ground lichen conditions.", "author" : [ { "dropping-particle" : "", "family" : "Sandstr\u00f6m", "given" : "Per", "non-dropping-particle" : "", "parse-names" : false, "suffix" : "" }, { "dropping-particle" : "", "family" : "Cory", "given" : "Neil", "non-dropping-particle" : "", "parse-names" : false, "suffix" : "" }, { "dropping-particle" : "", "family" : "Svensson", "given" : "Johan", "non-dropping-particle" : "", "parse-names" : false, "suffix" : "" }, { "dropping-particle" : "", "family" : "Heden\u00e5s", "given" : "Henrik", "non-dropping-particle" : "", "parse-names" : false, "suffix" : "" }, { "dropping-particle" : "", "family" : "Jougda", "given" : "Leif", "non-dropping-particle" : "", "parse-names" : false, "suffix" : "" }, { "dropping-particle" : "", "family" : "Borchert", "given" : "Nanna", "non-dropping-particle" : "", "parse-names" : false, "suffix" : "" } ], "container-title" : "Ambio", "id" : "ITEM-19", "issued" : { "date-parts" : [ [ "2016" ] ] }, "title" : "On the decline of ground lichen forests in the Swedish boreal landscape: Implications for reindeer husbandry and sustainable forest management", "type" : "article-journal" }, "uris" : [ "http://www.mendeley.com/documents/?uuid=14b65917-cf90-4bb8-8746-f4d40d5f6f42" ] }, { "id" : "ITEM-20", "itemData" : { "author" : [ { "dropping-particle" : "V.", "family" : "Sedelnikova", "given" : "N.", "non-dropping-particle" : "", "parse-names" : false, "suffix" : "" } ], "container-title" : "Red Book of Novosibirsk Oblast: Plants", "id" : "ITEM-20", "issued" : { "date-parts" : [ [ "1988" ] ] }, "page" : "123-129", "publisher" : "Nauka", "publisher-place" : "Novosibirsk", "title" : "Lichens", "type" : "chapter" }, "uris" : [ "http://www.mendeley.com/documents/?uuid=dd912855-b988-4c25-939c-bd79eaa5efa5" ] }, { "id" : "ITEM-21", "itemData" : { "ISBN" : "978-5-9703-0345-0", "author" : [ { "dropping-particle" : "", "family" : "Maykop", "given" : "", "non-dropping-particle" : "", "parse-names" : false, "suffix" : "" } ], "edition" : "Second Edi", "editor" : [ { "dropping-particle" : "", "family" : "MAYKOP", "given" : "", "non-dropping-particle" : "", "parse-names" : false, "suffix" : "" } ], "id" : "ITEM-21",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id" : "ITEM-22", "itemData" : { "DOI" : "10.1111/j.1365-294X.2006.02838.x", "ISBN" : "09621083 1365294X", "ISSN" : "09621083", "PMID" : "16599956", "abstract" : "Lichens associated with old forest are commonly assumed to be negatively affected by tree logging or natural disturbances. However, in this study performed in a spruce-dominated sylvopastoral landscape in the Swiss Jura Mountains, we found that genetic diversity of the epiphytic old-forest lichen Lobaria pulmonaria depends on the type of disturbance. We collected 923 thalli from 41 sampling plots of 1 ha corresponding to the categories stand- replacing disturbance (burnt), intensive logging (logged) and uneven-aged forestry (uneven-aged), and analysed the thalli at six mycobiont-specific microsatellite loci. We found evidence for multiple independent immigrations into demes located in burnt and logged areas. Using spatial autocorrelation methods, the spatial scale of the genetic structure caused by the clonal and recombinant component of genetic variation was determined. Spatial autocorrelation of genotype diversity was strong at short distances up to 50 m in logged demes, up to 100 m in uneven-aged demes, with the strongest autocorrelation up to 150 m for burnt demes. The spatial autocorrelation was predominantly attributed to clonal dispersal of vegetative propagules. After accounting for the clonal component, we did not find significant spatial autocorrelation in gene diversity. This pattern may indicate low dispersal ranges of clonal propagules, but random dispersal of sexual ascospores. Genetic diversity was highest in logged demes, and lowest in burnt demes. Our results suggest that genetic diversity of epiphytic lichen demes may not necessarily be impacted by stand-level disturbances for extended time periods.", "author" : [ { "dropping-particle" : "", "family" : "Werth", "given" : "Silke", "non-dropping-particle" : "", "parse-names" : false, "suffix" : "" }, { "dropping-particle" : "", "family" : "Wagner", "given" : "Helene H.", "non-dropping-particle" : "", "parse-names" : false, "suffix" : "" }, { "dropping-particle" : "", "family" : "Holderegger", "given" : "Rolf", "non-dropping-particle" : "", "parse-names" : false, "suffix" : "" }, { "dropping-particle" : "", "family" : "Kalwij", "given" : "Jesse M.", "non-dropping-particle" : "", "parse-names" : false, "suffix" : "" }, { "dropping-particle" : "", "family" : "Scheidegger", "given" : "Christoph", "non-dropping-particle" : "", "parse-names" : false, "suffix" : "" } ], "container-title" : "Molecular Ecology", "id" : "ITEM-22", "issue" : "4", "issued" : { "date-parts" : [ [ "2006", "3", "14" ] ] }, "page" : "911-921", "publisher" : "Blackwell Publishing Ltd", "title" : "Effect of disturbances on the genetic diversity of an old-forest associated lichen", "type" : "article-journal", "volume" : "15" }, "uris" : [ "http://www.mendeley.com/documents/?uuid=9915ee1a-63b7-3221-a10a-6fcc6245431f" ] }, { "id" : "ITEM-23", "itemData" : { "DOI" : "10.1111/j.1365-294X.2007.03344.x", "ISBN" : "0962-1083", "ISSN" : "09621083", "PMID" : "17594449", "abstract" : "Epiphytes are strongly affected by the population dynamics of their host trees. Owing to the spatio-temporal dynamics of host tree populations, substantial dispersal rates--corresponding to high levels of gene flow--are needed for populations to persist in a landscape. However, several epiphytic lichens have been suggested to be dispersal-limited, which leads to the expectation of low gene flow at the landscape scale. Here, we study landscape-level genetic structure and gene flow of a putatively dispersal-limited epiphytic lichen, Lobaria pulmonaria. The genetic structure of L. pulmonaria was quantified at three hierarchical levels, based on 923 thalli collected from 41 plots situated within a pasture-woodland landscape and genotyped at six fungal microsatellite loci. We found significant isolation by distance, and significant genetic differentiation both among sampling plots and among trees. Landscape configuration, i.e. the effect of a large open area separating two forested regions, did not leave a traceable pattern in genetic structure, as assessed with partial Mantel tests and analysis of molecular variance. Gene pools were spatially intermingled in the pasture-woodland landscape, as determined by Bayesian analysis of population structure. Evidence for local gene flow was found in a disturbed area that was mainly colonized from nearby sources. Our analyses indicated high rates of gene flow of L. pulmonaria among forest patches, which may reflect the historical connectedness of the landscape through gene movement. These results support the conclusion that dispersal in L. pulmonaria is rather effective, but not spatially unrestricted.", "author" : [ { "dropping-particle" : "", "family" : "Werth", "given" : "Silke", "non-dropping-particle" : "", "parse-names" : false, "suffix" : "" }, { "dropping-particle" : "", "family" : "Gugerli", "given" : "Felix", "non-dropping-particle" : "", "parse-names" : false, "suffix" : "" }, { "dropping-particle" : "", "family" : "Holderegger", "given" : "Rolf", "non-dropping-particle" : "", "parse-names" : false, "suffix" : "" }, { "dropping-particle" : "", "family" : "Wagner", "given" : "Helene H.", "non-dropping-particle" : "", "parse-names" : false, "suffix" : "" }, { "dropping-particle" : "", "family" : "Csencsics", "given" : "Daniela", "non-dropping-particle" : "", "parse-names" : false, "suffix" : "" }, { "dropping-particle" : "", "family" : "Scheidegger", "given" : "Christoph", "non-dropping-particle" : "", "parse-names" : false, "suffix" : "" } ], "container-title" : "Molecular Ecology", "id" : "ITEM-23", "issue" : "13", "issued" : { "date-parts" : [ [ "2007", "7" ] ] }, "page" : "2807-2815", "publisher" : "Blackwell Publishing Ltd", "title" : "Landscape-level gene flow in Lobaria pulmonaria, an epiphytic lichen", "type" : "article-journal", "volume" : "16" }, "uris" : [ "http://www.mendeley.com/documents/?uuid=390e8e9b-0fb7-30b9-a615-c6153379837c" ] }, { "id" : "ITEM-24", "itemData" : { "DOI" : "10.1093/femsec/fiu009", "ISBN" : "1574-6941 (Electronic)\\r0168-6496 (Linking)", "ISSN" : "15746941", "PMID" : "25764533", "abstract" : "The effect of disturbance on symbiotic organisms such as lichens is particularly severe. In case of heterothallic lichen-forming fungi, disturbances may lead to unbalanced gene frequency and patchy distribution of mating types, thus inhibiting sexual reproduction and imposing clonality. The impact of disturbance on reproductive strategies and genetic diversity of clonal systems has so far received little attention. To infer the effects of disturbances on mating-type allele frequencies and population structure, we selected three populations in the Parc Jurassien Vaudois (Switzerland), which were affected by uneven-aged forestry, intensive logging and fire, respectively. We used microsatellite markers to infer genetic diversity, allelic richness and clonal diversity of the epiphytic lichen Lobaria pulmonaria and used L. pulmonaria-specific MAT1-1 and MAT1-2 markers to analyse the frequency and distribution of mating types of 889 individuals. Our study shows that stand-replacing disturbances affect the mating-type frequency and distribution, thus compromising the potential for sexual reproduction. The fire-disturbed area had a significantly lower genetic and genotypic diversity and a higher clonality. Furthermore, the majority of compatible mating pairs in this area were beyond the effective vegetative dispersal range of the species. We conclude that stand-replacing disturbances lead to lower chances of sex and symbiont reshuffling and thus have long-lasting negative consequences on the reproductive strategies and adaptive potential of epiphytic lichen symbioses.", "author" : [ { "dropping-particle" : "", "family" : "Singh", "given" : "Garima", "non-dropping-particle" : "", "parse-names" : false, "suffix" : "" }, { "dropping-particle" : "", "family" : "Dal Grande", "given" : "Francesco", "non-dropping-particle" : "", "parse-names" : false, "suffix" : "" }, { "dropping-particle" : "", "family" : "Werth", "given" : "Silke", "non-dropping-particle" : "", "parse-names" : false, "suffix" : "" }, { "dropping-particle" : "", "family" : "Scheidegger", "given" : "Christoph", "non-dropping-particle" : "", "parse-names" : false, "suffix" : "" } ], "container-title" : "FEMS Microbiology Ecology", "id" : "ITEM-24", "issued" : { "date-parts" : [ [ "2015" ] ] }, "title" : "Long-term consequences of disturbances on reproductive strategies of the rare epiphytic lichen Lobaria pulmonaria: Clonality a gift and a curse", "type" : "article-journal" }, "uris" : [ "http://www.mendeley.com/documents/?uuid=ce20b0cc-d15c-43b3-a413-5428b6d1dc84" ] }, { "id" : "ITEM-25", "itemData" : { "DOI" : "10.1002/ece3.341", "ISSN" : "20457758", "PMID" : "23139881", "abstract" : "Availability of suitable trees is a primary determinant of range contractions and expansions of epiphytic species. However, switches between carrier tree species may blur co-phylogeographic patterns. We identified glacial refugia in southeastern Europe for the tree-colonizing lichen Lobaria pulmonaria, studied the importance of primeval forest reserves for the conservation of genetically diverse populations and analyzed differences in spatial genetic structure between primeval and managed forests with fungus-specific microsatellite markers. Populations belonged to either of two genepools or were admixed. Gene diversity was higher in primeval than in managed forests. At small distances up to 170 m, genotype diversity was lower in managed compared with primeval forests. We found significant associations between groups of tree species and two L. pulmonaria genepools, which may indicate \"hitchhiking\" of L. pulmonaria on forest communities during postglacial migration. Genepool B of L. pulmonaria was associated with European Beech (Fagus sylvatica) and we can hypothesize that genepool B survived the last glaciation associated within the refuge of European Beech on the Coastal and Central Dinarides. The allelic richness of genepool A was highest in the Alps, which is the evidence for a northern refuge of L. pulmonaria. Vicariant altitudinal distributions of the two genepools suggest intraspecific ecological differentiation.", "author" : [ { "dropping-particle" : "", "family" : "Scheidegger", "given" : "Christoph", "non-dropping-particle" : "", "parse-names" : false, "suffix" : "" }, { "dropping-particle" : "", "family" : "Bilovitz", "given" : "Peter O.", "non-dropping-particle" : "", "parse-names" : false, "suffix" : "" }, { "dropping-particle" : "", "family" : "Werth", "given" : "Silke", "non-dropping-particle" : "", "parse-names" : false, "suffix" : "" }, { "dropping-particle" : "", "family" : "Widmer", "given" : "Ivo", "non-dropping-particle" : "", "parse-names" : false, "suffix" : "" }, { "dropping-particle" : "", "family" : "Mayrhofer", "given" : "Helmut", "non-dropping-particle" : "", "parse-names" : false, "suffix" : "" } ], "container-title" : "Ecology and Evolution", "id" : "ITEM-25", "issue" : "9", "issued" : { "date-parts" : [ [ "2012", "9" ] ] }, "page" : "2223-2240", "title" : "Hitchhiking with forests: Population genetics of the epiphytic lichen Lobaria pulmonaria in primeval and managed forests in southeastern Europe", "type" : "article-journal", "volume" : "2" }, "uris" : [ "http://www.mendeley.com/documents/?uuid=ee48f41b-bf3e-373c-9e11-9771216ab474" ] }, { "id" : "ITEM-26", "itemData" : { "DOI" : "10.1016/j.ecolind.2015.01.028", "ISBN" : "1470-160X", "ISSN" : "1470160X", "abstract" : "The climate change risk to biodiversity operates alongside a range of anthropogenic pressures. These include habitat loss and fragmentation, which may prevent species from migrating between isolated habitat patches in order to track their suitable climate space. Predictive modelling has advanced in scope and complexity to integrate: (i) projected shifts in climate suitability, with (ii) spatial patterns of landscape habitat quality and rates of dispersal. This improved ecological realism is suited to data-rich model species, though its broader generalisation comes with accumulated uncertainties, e.g. incomplete knowledge of species response to variable habitat quality, parameterisation of dispersal kernels etc. This study adopts ancient woodland indicator species (lichen epiphytes) as a guild that couples relative simplicity with biological rigour. Subjectively-assigned indicator species were statistically tested against a binary habitat map of woodlands of known continuity (&gt;250 yr), and bioclimatic models were used to demonstrate trends in their increased/decreased environmental suitability under conditions of 'no dispersal'. Given the expectation of rapid climate change on ecological time-scales, no dispersal for ancient woodland indicators becomes a plausible assumption. The risk to ancient woodland indicators is spatially structured (greater in a relative continental compared to an oceanic climatic zone), though regional differences are weakened by significant variation (within regions) in woodland extent. As a corollary, ancient woodland indicators that are sensitive to projected climate change scenarios may be excellent targets for monitoring climate change impacts for biodiversity at a site-scale, including the outcome of strategic habitat management (climate change adaptation) designed to offset risk for dispersal-limited species.", "author" : [ { "dropping-particle" : "", "family" : "Ellis", "given" : "Christopher J.", "non-dropping-particle" : "", "parse-names" : false, "suffix" : "" } ], "container-title" : "Ecological Indicators", "id" : "ITEM-26", "issued" : { "date-parts" : [ [ "2015" ] ] }, "page" : "106-114", "publisher" : "Elsevier Ltd", "title" : "Ancient woodland indicators signal the climate change risk for dispersal-limited species", "type" : "article-journal", "volume" : "53" }, "uris" : [ "http://www.mendeley.com/documents/?uuid=ee30856d-a14b-4627-a2a2-9ae1585031db" ] }, { "id" : "ITEM-27", "itemData" : { "ISSN" : "1016-3158", "author" : [ { "dropping-particle" : "", "family" : "Scheidegger", "given" : "Christoph", "non-dropping-particle" : "", "parse-names" : false, "suffix" : "" }, { "dropping-particle" : "", "family" : "Wolseley", "given" : "Patricia Anne", "non-dropping-particle" : "", "parse-names" : false, "suffix" : "" }, { "dropping-particle" : "", "family" : "Thor", "given" : "G\u00f6ran", "non-dropping-particle" : "", "parse-names" : false, "suffix" : "" } ], "container-title" : "MITTEILUNGEN der Eidgen\u00f6ssischen Forschungsanstalt f\u00fcr Wald, Schnee und Landschaft", "id" : "ITEM-27", "issue" : "1", "issued" : { "date-parts" : [ [ "1995" ] ] }, "title" : "Conservation Biology of Lichenised Fungi", "type" : "article-journal", "volume" : "70" }, "uris" : [ "http://www.mendeley.com/documents/?uuid=398e8293-fcc7-4233-91b4-e5566c6258c5" ] }, { "id" : "ITEM-28", "itemData" : { "DOI" : "10.1046/j.1365-2745.2001.00625.x", "ISBN" : "1365-2745", "ISSN" : "00220477", "PMID" : "619", "abstract" : "1Macrolichens are important for the functioning and biodiversity of cold northern ecosystems and their reindeer-based cultures and economies.2We hypothesized that, in climatically milder parts of the Arctic, where ecosystems have relatively dense plant canopies, climate warming and/or increased nutrient availability leads to decline in macrolichen abundance as a function of increased abundance of vascular plants. In more open high-arctic or arctic-alpine plant communities such a relationship should be absent. To test this, we synthesized cross-continental arctic vegetation data from ecosystem manipulation experiments simulating mostly warming and increased nutrient availability, and compared these with similar data from natural environmental gradients.3Regressions between abundance or biomass of macrolichens and vascular plants were consistently negative across the subarctic and mid-arctic experimental studies. Such a pattern did not emerge in the coldest high-arctic or arctic-alpine sites. The slopes of the negative regressions increased across 10 sites as the climate became milder (as indicated by a simple climatic index) or the vegetation denser (greater site above-ground biomass).4Seven natural vegetation gradients in the lower-altitude sub- and mid-arctic zone confirmed the patterns seen in the experimental studies, showing consistent negative relationships between abundance of macrolichens and vascular plants.5We conclude that the data supported the hypothesis. Macrolichens in climatically milder arctic ecosystems may decline if and where global changes cause vascular plants to increase in abundance.6However, a refining of our findings is needed, for instance by integrating other abiotic and biotic effects such as reindeer grazing feedback on the balance between vascular plants and lichens.", "author" : [ { "dropping-particle" : "", "family" : "Cornelissen", "given" : "J. H C", "non-dropping-particle" : "", "parse-names" : false, "suffix" : "" }, { "dropping-particle" : "V.", "family" : "Callaghan", "given" : "T.", "non-dropping-particle" : "", "parse-names" : false, "suffix" : "" }, { "dropping-particle" : "", "family" : "Alatalo", "given" : "J. M.", "non-dropping-particle" : "", "parse-names" : false, "suffix" : "" }, { "dropping-particle" : "", "family" : "Michelsen", "given" : "A.", "non-dropping-particle" : "", "parse-names" : false, "suffix" : "" }, { "dropping-particle" : "", "family" : "Graglia", "given" : "E.", "non-dropping-particle" : "", "parse-names" : false, "suffix" : "" }, { "dropping-particle" : "", "family" : "Hartley", "given" : "A. E.", "non-dropping-particle" : "", "parse-names" : false, "suffix" : "" }, { "dropping-particle" : "", "family" : "Hik", "given" : "D. S.", "non-dropping-particle" : "", "parse-names" : false, "suffix" : "" }, { "dropping-particle" : "", "family" : "Hobbie", "given" : "S. E.", "non-dropping-particle" : "", "parse-names" : false, "suffix" : "" }, { "dropping-particle" : "", "family" : "Press", "given" : "M. C.", "non-dropping-particle" : "", "parse-names" : false, "suffix" : "" }, { "dropping-particle" : "", "family" : "Robinson", "given" : "C. H.", "non-dropping-particle" : "", "parse-names" : false, "suffix" : "" }, { "dropping-particle" : "", "family" : "Henry", "given" : "G. H R", "non-dropping-particle" : "", "parse-names" : false, "suffix" : "" }, { "dropping-particle" : "", "family" : "Shaver", "given" : "G. R.", "non-dropping-particle" : "", "parse-names" : false, "suffix" : "" }, { "dropping-particle" : "", "family" : "Phoenix", "given" : "G. K.", "non-dropping-particle" : "", "parse-names" : false, "suffix" : "" }, { "dropping-particle" : "", "family" : "Jones", "given" : "D. Gwynn", "non-dropping-particle" : "", "parse-names" : false, "suffix" : "" }, { "dropping-particle" : "", "family" : "Jonasson", "given" : "S.", "non-dropping-particle" : "", "parse-names" : false, "suffix" : "" }, { "dropping-particle" : "", "family" : "Chapin", "given" : "F. S.", "non-dropping-particle" : "", "parse-names" : false, "suffix" : "" }, { "dropping-particle" : "", "family" : "Molau", "given" : "U.", "non-dropping-particle" : "", "parse-names" : false, "suffix" : "" }, { "dropping-particle" : "", "family" : "Neill", "given" : "C.", "non-dropping-particle" : "", "parse-names" : false, "suffix" : "" }, { "dropping-particle" : "", "family" : "Lee", "given" : "J. A.", "non-dropping-particle" : "", "parse-names" : false, "suffix" : "" }, { "dropping-particle" : "", "family" : "Melillo", "given" : "J. M.", "non-dropping-particle" : "", "parse-names" : false, "suffix" : "" }, { "dropping-particle" : "", "family" : "Sveinbj??rnsson", "given" : "B.", "non-dropping-particle" : "", "parse-names" : false, "suffix" : "" }, { "dropping-particle" : "", "family" : "Aerts", "given" : "R.", "non-dropping-particle" : "", "parse-names" : false, "suffix" : "" } ], "container-title" : "Journal of Ecology", "id" : "ITEM-28", "issue" : "6", "issued" : { "date-parts" : [ [ "2001", "12" ] ] }, "page" : "984-994", "publisher" : "Blackwell Science Ltd", "title" : "Global change and arctic ecosystems: Is lichen decline a function of increases in vascular plant biomass?", "type" : "article-journal", "volume" : "89" }, "uris" : [ "http://www.mendeley.com/documents/?uuid=1ccfe6e8-9a1b-34e1-a017-2990539e729d" ] }, { "id" : "ITEM-29", "itemData" : { "DOI" : "10.1016/j.envpol.2006.03.018", "ISBN" : "0269-7491", "ISSN" : "02697491", "PMID" : "16697507", "abstract" : "Increasing evidence suggests that lichens are responding to climate change in Western Europe. More epiphytic species appear to be increasing, rather than declining, as a result of global warming. Many terricolous species, in contrast, are declining. Changes to epiphytic floras are markedly more rapid in formerly heavily polluted, generally built-up or open rural areas, as compared to forested regions. Both the distribution (southern) and ecology (warmth-loving) of the newly established or increasing species seem to be determined by global warming. Epiphytic temperate to boreo-montane species appear to be relatively unaffected. Vacant niches caused by other environmental changes are showing the most pronouced effects of global warming. Species most rapidly increasing in forests, although taxonomically unrelated, all contain Trentepohlia as phycobiont in addition to having a southern distribution. This suggests that in this habitat, Trentepohlia algae, rather than the different lichen symbioses, are affected by global warming. ?? 2006 Elsevier Ltd. All rights reserved.", "author" : [ { "dropping-particle" : "", "family" : "Aptroot", "given" : "A.", "non-dropping-particle" : "", "parse-names" : false, "suffix" : "" }, { "dropping-particle" : "", "family" : "Herk", "given" : "C. M.", "non-dropping-particle" : "van", "parse-names" : false, "suffix" : "" } ], "container-title" : "Environmental Pollution", "id" : "ITEM-29", "issue" : "2", "issued" : { "date-parts" : [ [ "2007" ] ] }, "page" : "293-298", "title" : "Further evidence of the effects of global warming on lichens, particularly those with Trentepohlia phycobionts", "type" : "article-journal", "volume" : "146" }, "uris" : [ "http://www.mendeley.com/documents/?uuid=54d52d88-18e6-3295-83df-81ee3381edfc" ] }, { "id" : "ITEM-30", "itemData" : { "DOI" : "10.1016/j.biocon.2014.09.046", "ISBN" : "0006-3207", "ISSN" : "00063207", "abstract" : "Characterising the future risk to biodiversity across multiple environmental drivers is fraught with uncertainty and is a major conservation challenge. Scenario planning - to identify robust decisions across a range of plausible futures - can aid biodiversity conservation when tactical decisions need to be made in the present-day, yet consequences are realised over many decades. Management responses to the impact of tree disease are an excellent candidate for scenario planning, because actions to reduce an imminent biodiversity threat need to be effective in the long-term by accounting for concomitant factors such as a changing climate. Lichen epiphytes were used to exemplify a guild sensitive to woodland change, such as a tree disease impact. Bioclimatic models for 382 British epiphytes were combined with species-specific tree association values, to explore scenarios of tree disease (ash dieback), climate change, and range-filling under a lower SO2 pollution regime, for northern Britain focussed on Scotland. Results indicated: 1. Exposure of lichen diversity to projected climate change is spatially structured and expected to be greater in continental northeast Scotland, compared to oceanic western Scotland. 2. Impact of tree disease showed analogous geographic trends, evidencing a critical interaction between the climatic and local ecological setting. On average, the loss of ash could have an effect on epiphyte assemblages comparable in magnitude to that of climate change under a 2080s high emissions scenario. 3. In general, tree disease impacts can be mitigated by increasing the diversity of substitute tree species within a stand, to generate complementarity among epiphyte communities. However, the effectiveness of alternate management scenarios varied locally between sites and temporally with the progression of climate change. Given this variability, scenario analysis is recommended to effectively manage for resilience, by scoping how local factors (e.g. managed woodland composition) can reduce epiphyte assemblage turnover beyond that uniquely associated with larger-scale environmental impacts.", "author" : [ { "dropping-particle" : "", "family" : "Ellis", "given" : "Christopher J.", "non-dropping-particle" : "", "parse-names" : false, "suffix" : "" }, { "dropping-particle" : "", "family" : "Eaton", "given" : "Sally", "non-dropping-particle" : "", "parse-names" : false, "suffix" : "" }, { "dropping-particle" : "", "family" : "Theodoropoulos", "given" : "Marios", "non-dropping-particle" : "", "parse-names" : false, "suffix" : "" }, { "dropping-particle" : "", "family" : "Coppins", "given" : "Brian J.", "non-dropping-particle" : "", "parse-names" : false, "suffix" : "" }, { "dropping-particle" : "", "family" : "Seaward", "given" : "Mark R D", "non-dropping-particle" : "", "parse-names" : false, "suffix" : "" }, { "dropping-particle" : "", "family" : "Simkin", "given" : "Janet", "non-dropping-particle" : "", "parse-names" : false, "suffix" : "" } ], "container-title" : "Biological Conservation", "id" : "ITEM-30", "issued" : { "date-parts" : [ [ "2014" ] ] }, "title" : "Response of epiphytic lichens to 21st century climate change and tree disease scenarios", "type" : "article-journal" }, "uris" : [ "http://www.mendeley.com/documents/?uuid=f429d821-cc1a-4208-8209-47847a71b78a" ] } ], "mendeley" : { "formattedCitation" : "(Aptroot &amp; van Herk, 2007; Aragon, Mart\u00ednez, Izquierdo, Belinch\u00f3n, &amp; Escudero, 2010; Boch, Prati, Hessenm\u00f6ller, Schulze, &amp; Fischer, 2013; J. H C Cornelissen et al., 2001; Dymytrova, Nadyeina, Hobi, &amp; Scheidegger, 2014; C. J. Ellis, 2012, 2015; C. J. Ellis et al., 2014; Felton et al., 2010; Hauck, Bruyn, &amp; Leuschner, 2013a; Hofmeister et al., 2015; Johansson, 2008; Ko\u0161uthov\u00e1, Svitkov\u00e1, Pi\u0161\u00fat, Senko, &amp; Valachovi\u010d, 2013; Maykop, 2012; Moning &amp; M\u00fcller, 2009; J. Nascimbene et al., 2013b; Juri Nascimbene, Lazzaro, &amp; Benesperi, 2015; Juri Nascimbene, Thor, &amp; Nimis, 2013; Paillet et al., 2010; Rose, 1992; Ruas et al., 2015; Sandstr\u00f6m et al., 2016; Scheidegger et al., 2012; Scheidegger, Wolseley, &amp; Thor, 1995; Scheidegger &amp; Werth, 2009; Sedelnikova, 1988; Singh, Dal Grande, Werth, &amp; Scheidegger, 2015; Werth et al., 2007; Werth, Wagner, Holderegger, Kalwij, &amp; Scheidegger, 2006; Wolseley, 1995)", "manualFormatting" : "( Cornelissen et al., 2001; Ellis, 2012, 2015; Hauck, Bruyn, &amp; Leuschner, 2013; Hofmeister et al., 2015; J. Nascimbene, Nimis, &amp; Ravera, 2013; Paillet et al., 2010; Scheidegger &amp; Werth, 2009; Wolseley, 1995)", "plainTextFormattedCitation" : "(Aptroot &amp; van Herk, 2007; Aragon, Mart\u00ednez, Izquierdo, Belinch\u00f3n, &amp; Escudero, 2010; Boch, Prati, Hessenm\u00f6ller, Schulze, &amp; Fischer, 2013; J. H C Cornelissen et al., 2001; Dymytrova, Nadyeina, Hobi, &amp; Scheidegger, 2014; C. J. Ellis, 2012, 2015; C. J. Ellis et al., 2014; Felton et al., 2010; Hauck, Bruyn, &amp; Leuschner, 2013a; Hofmeister et al., 2015; Johansson, 2008; Ko\u0161uthov\u00e1, Svitkov\u00e1, Pi\u0161\u00fat, Senko, &amp; Valachovi\u010d, 2013; Maykop, 2012; Moning &amp; M\u00fcller, 2009; J. Nascimbene et al., 2013b; Juri Nascimbene, Laz</w:instrText>
      </w:r>
      <w:r w:rsidRPr="001276F2">
        <w:rPr>
          <w:lang w:val="en-US"/>
        </w:rPr>
        <w:instrText>zaro, &amp; Benesperi, 2015; Juri Nascimbene, Thor, &amp; Nimis, 2013; Paillet et al., 2010; Rose, 1992; Ruas et al., 2015; Sandstr\u00f6m et al., 2016; Scheidegger et al., 2012; Scheidegger, Wolseley, &amp; Thor, 1995; Scheidegger &amp; Werth, 2009; Sedelnikova, 1988; Singh, Dal Grande, Werth, &amp; Scheidegger, 2015; Werth et al., 2007; Werth, Wagner, Holderegger, Kalwij, &amp; Scheidegger, 2006; Wolseley, 1995)", "previouslyFormattedCitation" : "(Aptroot &amp; van Herk, 2007; Aragon, Mart\u00ednez, Izquierdo, Belinch\u00f3n, &amp; Escudero, 2010; Boch, Prati, Hessenm\u00f6ller, Schulze, &amp; Fischer, 2013; J. H C Cornelissen et al., 2001; Dymytrova, Nadyeina, Hobi, &amp; Scheidegger, 2014; C. J. Ellis, 2012, 2015; C. J. Ellis et al., 2014; Felton et al., 2010; Hauck, Bruyn, &amp; Leuschner, 2013a; Hofmeister et al., 2015; Johansson, 2008; Ko\u0161uthov\u00e1, Svitkov\u00e1, Pi\u0161\u00fat, Senko, &amp; Valachovi\u010d, 2013; Maykop, 2012; Moning &amp; M\u00fcller, 2009; J. Nascimbene et al., 2013b; Juri Nascimbene, Lazzaro, &amp; Benesperi, 2015; Juri Nascimbene, Thor, &amp; Nimis, 2013; Paillet et al., 2010; Rose, 1992; Ruas et al., 2015; Sandstr\u00f6m et al., 2016; Scheidegger et al., 2012; Scheidegger, Wolseley, &amp; Thor, 1995; Scheidegger &amp; Werth, 2009; Sedelnikova, 1988; Singh, Dal Grande, Werth, &amp; Scheidegger, 2015; Werth et al., 2007; Werth, Wagner, Holderegger, Kalwij, &amp; Scheidegger, 2006; Wolseley, 1995)" }, "properties" : {  }, "schema" : "https://github.com/citation-style-language/schema/raw/master/csl-citation.json" }</w:instrText>
      </w:r>
      <w:r>
        <w:fldChar w:fldCharType="separate"/>
      </w:r>
      <w:r w:rsidRPr="001276F2">
        <w:rPr>
          <w:lang w:val="en-US"/>
        </w:rPr>
        <w:t xml:space="preserve">(Cornelissen </w:t>
      </w:r>
      <w:r w:rsidR="00301BD0" w:rsidRPr="00301BD0">
        <w:rPr>
          <w:i/>
          <w:lang w:val="en-US"/>
        </w:rPr>
        <w:t>et al.</w:t>
      </w:r>
      <w:r w:rsidRPr="001276F2">
        <w:rPr>
          <w:lang w:val="en-US"/>
        </w:rPr>
        <w:t>, 2001; Ellis, 2012, 2015; Hauck</w:t>
      </w:r>
      <w:r w:rsidR="007E0C83">
        <w:rPr>
          <w:i/>
          <w:lang w:val="en-US"/>
        </w:rPr>
        <w:t xml:space="preserve"> et al.</w:t>
      </w:r>
      <w:r w:rsidRPr="001276F2">
        <w:rPr>
          <w:lang w:val="en-US"/>
        </w:rPr>
        <w:t xml:space="preserve">, 2013; Hofmeister </w:t>
      </w:r>
      <w:r w:rsidR="00301BD0" w:rsidRPr="00301BD0">
        <w:rPr>
          <w:i/>
          <w:lang w:val="en-US"/>
        </w:rPr>
        <w:t>et al.</w:t>
      </w:r>
      <w:r w:rsidRPr="001276F2">
        <w:rPr>
          <w:lang w:val="en-US"/>
        </w:rPr>
        <w:t>, 2015; Nascimbene</w:t>
      </w:r>
      <w:r w:rsidR="007E0C83">
        <w:rPr>
          <w:i/>
          <w:lang w:val="en-US"/>
        </w:rPr>
        <w:t xml:space="preserve"> et al.</w:t>
      </w:r>
      <w:r w:rsidRPr="001276F2">
        <w:rPr>
          <w:lang w:val="en-US"/>
        </w:rPr>
        <w:t>, 2013</w:t>
      </w:r>
      <w:r w:rsidR="00FA7268">
        <w:rPr>
          <w:lang w:val="en-US"/>
        </w:rPr>
        <w:t>a</w:t>
      </w:r>
      <w:r w:rsidRPr="001276F2">
        <w:rPr>
          <w:lang w:val="en-US"/>
        </w:rPr>
        <w:t xml:space="preserve">; Paillet </w:t>
      </w:r>
      <w:r w:rsidR="00301BD0" w:rsidRPr="00301BD0">
        <w:rPr>
          <w:i/>
          <w:lang w:val="en-US"/>
        </w:rPr>
        <w:t>et al.</w:t>
      </w:r>
      <w:r w:rsidRPr="001276F2">
        <w:rPr>
          <w:lang w:val="en-US"/>
        </w:rPr>
        <w:t>, 2010; Scheidegger &amp; Werth, 2009; Wolseley, 1995)</w:t>
      </w:r>
      <w:r>
        <w:fldChar w:fldCharType="end"/>
      </w:r>
      <w:r w:rsidRPr="001276F2">
        <w:rPr>
          <w:lang w:val="en-US"/>
        </w:rPr>
        <w:t xml:space="preserve">. </w:t>
      </w:r>
      <w:bookmarkEnd w:id="1066"/>
      <w:r>
        <w:rPr>
          <w:lang w:val="en-US"/>
        </w:rPr>
        <w:t xml:space="preserve">In non-forested ecosystems, lichens profit from non-intensive management regimes, habitat heterogeneity and low competition. Large-scale conversion and land-use intensification over recent decades has led to habitat degradation and homogenization at the landscape level in line with a drastic decline of lichen diversity </w:t>
      </w:r>
      <w:r>
        <w:rPr>
          <w:lang w:val="en-US"/>
        </w:rPr>
        <w:fldChar w:fldCharType="begin" w:fldLock="1"/>
      </w:r>
      <w:r>
        <w:rPr>
          <w:lang w:val="en-US"/>
        </w:rPr>
        <w:instrText>ADDIN CSL_CITATION { "citationItems" : [ { "id" : "ITEM-1", "itemData" : { "author" : [ { "dropping-particle" : "", "family" : "Wolseley", "given" : "P.A.", "non-dropping-particle" : "", "parse-names" : false, "suffix" : "" } ], "container-title" : "Mitteilungen der Eidgen\u00f6ssischen Forschungsanstalt f\u00fcr Wald, Schnee und Landschaft", "id" : "ITEM-1", "issued" : { "date-parts" : [ [ "1995" ] ] }, "page" : "11\u201327", "title" : "A global perspective on the status of lichens and their conservation", "type" : "article-journal", "volume" : "70" }, "uris" : [ "http://www.mendeley.com/documents/?uuid=0f5249c8-6c4d-46cc-9d04-88cb50f1aa76" ] }, { "id" : "ITEM-2", "itemData" : { "DOI" : "10.1078/1617-1381-00009", "ISBN" : "1617-1381", "ISSN" : "1617-1381", "abstract" : "Comparing satellite images from 1989 and 1998, we analysed environmental changes in the North Caspian lowland during the period of post-Soviet transformation. Research was carried out in four representative test areas, situated in the Ilmen Lake Region and the adjacent Kalmykien Steppe west of the Volga delta. In all test areas significant changes have taken place during the last decade, most of them induced by the abandonment and extensification of former agricultural land use. Most obvious is the sharp decline of irrigated arable land, to less than 5% of its former extent. Reduced livestock grazing has led to a recovery of formerly degraded desert steppe vegetation in all test areas. In contrast to recent scientific publications and statements of regional and international environmental authorities (UNEP), which assume that desertification risk has even increased after the break down of the Soviet system, our results clearly show the widespread regeneration of formerly altered and degraded land between 1989 and 1998. The dramatic decay of agriculture observed, was induced by the breakdown of the Soviet state farm system, which heavily depended on huge subsidies from the central government. Our findings prove that environmental impacts caused by agriculture, like destruction of natural habitats, salinisation of soils, pasture degradation and wind erosion, have diminished considerably in the last decade, while ecological rehabilitation and the preservation of bio-diversity values are favoured by this development. This seems to apply to large areas in the southern part of the former USSR that have undergone a comparable decline of state ruled agriculture.", "author" : [ { "dropping-particle" : "", "family" : "H\u00f6lzel", "given" : "Norbert", "non-dropping-particle" : "", "parse-names" : false, "suffix" : "" }, { "dropping-particle" : "", "family" : "Haub", "given" : "Carsten", "non-dropping-particle" : "", "parse-names" : false, "suffix" : "" }, { "dropping-particle" : "", "family" : "Ingelfinger", "given" : "Markus P.", "non-dropping-particle" : "", "parse-names" : false, "suffix" : "" }, { "dropping-particle" : "", "family" : "Otte", "given" : "Annette", "non-dropping-particle" : "", "parse-names" : false, "suffix" : "" }, { "dropping-particle" : "", "family" : "Pilipenko", "given" : "Vladimir N.", "non-dropping-particle" : "", "parse-names" : false, "suffix" : "" } ], "container-title" : "Journal for Nature Conservation", "id" : "ITEM-2", "issue" : "2", "issued" : { "date-parts" : [ [ "2002" ] ] }, "page" : "75-85", "title" : "The return of the steppe large-scale restoration of degraded land in southern Russia during the post-Soviet era", "type" : "article-journal", "volume" : "10" }, "uris" : [ "http://www.mendeley.com/documents/?uuid=75dc322b-ce44-46cb-b5d3-ae7513b49857" ] }, { "id" : "ITEM-3", "itemData" : { "DOI" : "10.1017/S0024282906006207", "ISBN" : "0024-2829", "ISSN" : "0024-2829", "abstract" : "Changing land use has a major impact on lichen diversity. This study attempts to identify patterns or trends of lichen functional groups along a land use gradient, ranging from natural forests to open agricultural landscape. In eight countries, covering six main European biogeographic regions, lichen vegetation was assessed according to a standardized scheme. Data on reproductive, vegetative and ecological traits was compiled and relative species richness for all classes of all traits calculated. Relationships between the land use gradient and relative species richness of trait classes were analysed. Open and intensively managed landscapes harbour more fertile species while sterile species are relatively more important in forests. This finding is also supported by analyses of different classes of dispersal propagules. The importance of species with the principal photobiont Trebouxia s.l. increases linearly with intensification of land use. A converse pattern is revealed by species with Trentepohlia. Concerning substratum specialization only generalists show an effect along the land use intensity gradient. Their relative species richness decreases from landscapes dominated by forests to open agricultural landscape. A considerable decline in the rare lichen species richness as a result of land intensification is predicted.", "author" : [ { "dropping-particle" : "", "family" : "Stofer", "given" : "Silvia", "non-dropping-particle" : "", "parse-names" : false, "suffix" : "" }, { "dropping-particle" : "", "family" : "Bergamini", "given" : "Ariel", "non-dropping-particle" : "", "parse-names" : false, "suffix" : "" }, { "dropping-particle" : "", "family" : "Arag\u00f3n", "given" : "Gregorio", "non-dropping-particle" : "", "parse-names" : false, "suffix" : "" }, { "dropping-particle" : "", "family" : "Carvalho", "given" : "Palmira", "non-dropping-particle" : "", "parse-names" : false, "suffix" : "" }, { "dropping-particle" : "", "family" : "Coppins", "given" : "Brian J.", "non-dropping-particle" : "", "parse-names" : false, "suffix" : "" }, { "dropping-particle" : "", "family" : "Davey", "given" : "Simon", "non-dropping-particle" : "", "parse-names" : false, "suffix" : "" }, { "dropping-particle" : "", "family" : "Dietrich", "given" : "Michael", "non-dropping-particle" : "", "parse-names" : false, "suffix" : "" }, { "dropping-particle" : "", "family" : "Farkas", "given" : "Edit", "non-dropping-particle" : "", "parse-names" : false, "suffix" : "" }, { "dropping-particle" : "", "family" : "K\u00e4rkk\u00e4inen", "given" : "Kati", "non-dropping-particle" : "", "parse-names" : false, "suffix" : "" }, { "dropping-particle" : "", "family" : "Keller", "given" : "Christine", "non-dropping-particle" : "", "parse-names" : false, "suffix" : "" }, { "dropping-particle" : "", "family" : "L\u00f6k\u00f6s", "given" : "L\u00e1szl\u00f3", "non-dropping-particle" : "", "parse-names" : false, "suffix" : "" }, { "dropping-particle" : "", "family" : "Lommi", "given" : "Sampsa", "non-dropping-particle" : "", "parse-names" : false, "suffix" : "" }, { "dropping-particle" : "", "family" : "M\u00e1guas", "given" : "Cristina", "non-dropping-particle" : "", "parse-names" : false, "suffix" : "" }, { "dropping-particle" : "", "family" : "Mitchell", "given" : "Ruth", "non-dropping-particle" : "", "parse-names" : false, "suffix" : "" }, { "dropping-particle" : "", "family" : "Pinho", "given" : "Pedro", "non-dropping-particle" : "", "parse-names" : false, "suffix" : "" }, { "dropping-particle" : "", "family" : "Rico", "given" : "V\u00edctor J.", "non-dropping-particle" : "", "parse-names" : false, "suffix" : "" }, { "dropping-particle" : "", "family" : "Truscott", "given" : "Anne-Marie", "non-dropping-particle" : "", "parse-names" : false, "suffix" : "" }, { "dropping-particle" : "", "family" : "Wolseley", "given" : "Patricia a.", "non-dropping-particle" : "", "parse-names" : false, "suffix" : "" }, { "dropping-particle" : "", "family" : "Watt", "given" : "Allan", "non-dropping-particle" : "", "parse-names" : false, "suffix" : "" }, { "dropping-particle" : "", "family" : "Scheidegger", "given" : "Christoph", "non-dropping-particle" : "", "parse-names" : false, "suffix" : "" } ], "container-title" : "The Lichenologist", "id" : "ITEM-3", "issue" : "4", "issued" : { "date-parts" : [ [ "2006", "7", "31" ] ] }, "page" : "331", "publisher" : "Cambridge University Press", "title" : "Species richness of lichen functional groups in relation to land use intensity", "type" : "article-journal", "volume" : "38" }, "uris" : [ "http://www.mendeley.com/documents/?uuid=f6d0b02c-e3c2-3cf7-a215-bb26e1d6f7c5" ] }, { "id" : "ITEM-4", "itemData" : { "DOI" : "10.1016/j.biocon.2011.07.010", "ISBN" : "00063207", "ISSN" : "00063207", "abstract" : "The socioeconomic impacts of the break-up of the Soviet Union after 1991 have resulted in massive changes in agriculture on the Eurasian (Pontian) steppe, most of which is now confined to Kazakhstan. Recent trends in agriculture are well documented but their impacts on the characteristic bird community of this vast region, which contains over 10% of the world's remaining grasslands, are poorly understood. We modelled bird population density in a representative region in central Kazakhstan along a land-use gradient ranging from pristine steppe to arable fields and heavily grazed pastures. Long-abandoned arable fields and ungrazed pristine steppe were the most important habitats for most species, and post-1991 abandonment of arable agriculture suggests that many species have enjoyed a period of significant population growth. Livestock concentration effects, leading to high grazing pressure in small areas, are also likely to have benefitted several species of high conservation concern. However, analysis of land-use statistics and socioeconomic surveys among land managers suggest that recent and predicted future trends in agriculture in the steppe zone, particularly the reclamation of abandoned cereal fields and reduced grazing pressure, may cause populations of most species, including a number of biome-restricted species, to decline in the near future. We discuss possible conservation solutions, including improvements in the protected area system and land-sparing options. ?? 2011 Elsevier Ltd.", "author" : [ { "dropping-particle" : "", "family" : "Kamp", "given" : "Johannes", "non-dropping-particle" : "", "parse-names" : false, "suffix" : "" }, { "dropping-particle" : "", "family" : "Urazaliev", "given" : "Ruslan", "non-dropping-particle" : "", "parse-names" : false, "suffix" : "" }, { "dropping-particle" : "", "family" : "Donald", "given" : "Paul F.", "non-dropping-particle" : "", "parse-names" : false, "suffix" : "" }, { "dropping-particle" : "", "family" : "H\u00f6lzel", "given" : "Norbert", "non-dropping-particle" : "", "parse-names" : false, "suffix" : "" } ], "container-title" : "Biological Conservation", "id" : "ITEM-4", "issue" : "11", "issued" : { "date-parts" : [ [ "2011", "11" ] ] }, "page" : "2607-2614", "title" : "Post-Soviet agricultural change predicts future declines after recent recovery in Eurasian steppe bird populations", "type" : "article-journal", "volume" : "144" }, "uris" : [ "http://www.mendeley.com/documents/?uuid=2ce1d5cc-41ac-35fe-b9e9-5ff1e9c0dab2" ] }, { "id" : "ITEM-5", "itemData" : { "abstract" : "\r\n", "author" : [ { "dropping-particle" : "", "family" : "Wirth", "given" : "Volkmar", "non-dropping-particle" : "", "parse-names" : false, "suffix" : "" }, { "dropping-particle" : "", "family" : "Hauck", "given" : "Markus", "non-dropping-particle" : "", "parse-names" : false, "suffix" : "" }, { "dropping-particle" : "", "family" : "Brackel", "given" : "Wolfgang", "non-dropping-particle" : "Von", "parse-names" : false, "suffix" : "" }, { "dropping-particle" : "", "family" : "Cezanne", "given" : "Rainer", "non-dropping-particle" : "", "parse-names" : false, "suffix" : "" }, { "dropping-particle" : "", "family" : "Bruyn", "given" : "Uwe", "non-dropping-particle" : "De", "parse-names" : false, "suffix" : "" }, { "dropping-particle" : "", "family" : "D\u00fcrhammer", "given" : "Olivier", "non-dropping-particle" : "", "parse-names" : false, "suffix" : "" }, { "dropping-particle" : "", "family" : "Eichler", "given" : "Marion", "non-dropping-particle" : "", "parse-names" : false, "suffix" : "" }, { "dropping-particle" : "", "family" : "Gn\u00fcchtel", "given" : "Andreas", "non-dropping-particle" : "", "parse-names" : false, "suffix" : "" }, { "dropping-particle" : "", "family" : "Volker", "given" : "John", "non-dropping-particle" : "", "parse-names" : false, "suffix" : "" }, { "dropping-particle" : "", "family" : "Litterski", "given" : "Birgit", "non-dropping-particle" : "", "parse-names" : false, "suffix" : "" }, { "dropping-particle" : "", "family" : "Volker", "given" : "Otte", "non-dropping-particle" : "", "parse-names" : false, "suffix" : "" }, { "dropping-particle" : "", "family" : "Schiefelbein", "given" : "Ulf", "non-dropping-particle" : "", "parse-names" : false, "suffix" : "" }, { "dropping-particle" : "", "family" : "Scholz", "given" : "Peter", "non-dropping-particle" : "", "parse-names" : false, "suffix" : "" }, { "dropping-particle" : "", "family" : "Schultz", "given" : "Matthias", "non-dropping-particle" : "", "parse-names" : false, "suffix" : "" }, { "dropping-particle" : "", "family" : "Stordeur", "given" : "Regine", "non-dropping-particle" : "", "parse-names" : false, "suffix" : "" }, { "dropping-particle" : "", "family" : "Feuerer", "given" : "Tassilo", "non-dropping-particle" : "", "parse-names" : false, "suffix" : "" }, { "dropping-particle" : "", "family" : "Heinrich", "given" : "Dieter", "non-dropping-particle" : "", "parse-names" : false, "suffix" : "" } ], "id" : "ITEM-5", "issue" : "6", "issued" : { "date-parts" : [ [ "2011" ] ] }, "number-of-pages" : "7-122", "publisher" : "Naturschutz und Biologische Vielfalt", "title" : "Rote Liste und Artenverzeichnis der Flechten und flechtenbewohnenden Pilze Deutschlands", "type" : "book", "volume" : "70" }, "uris" : [ "http://www.mendeley.com/documents/?uuid=7e3b8a42-01d9-35cb-91fa-f75d5b3dac1e" ] }, { "id" : "ITEM-6", "itemData" : { "DOI" : "10.1007/978-94-007-3886-7_5", "ISBN" : "978-94-007-3885-0", "author" : [ { "dropping-particle" : "", "family" : "Korotchenko", "given" : "Iryna", "non-dropping-particle" : "", "parse-names" : false, "suffix" : "" }, { "dropping-particle" : "", "family" : "Peregrym", "given" : "Mykyta", "non-dropping-particle" : "", "parse-names" : false, "suffix" : "" } ], "container-title" : "Eurasian Steppes. Ecological Problems and Livelihoods in a Changing World", "id" : "ITEM-6", "issued" : { "date-parts" : [ [ "2012" ] ] }, "page" : "173-196", "publisher" : "Springer Netherlands", "title" : "Ukrainian Steppes in the Past, at Present and in the Future", "type" : "chapter" }, "uris" : [ "http://www.mendeley.com/documents/?uuid=fdb8bfbd-14fe-39e0-af76-288a19882336" ] }, { "id" : "ITEM-7", "itemData" : { "author" : [ { "dropping-particle" : "", "family" : "Werger", "given" : "M.J.A.", "non-dropping-particle" : "", "parse-names" : false, "suffix" : "" }, { "dropping-particle" : "", "family" : "Staalduinen", "given" : "M.A.", "non-dropping-particle" : "van", "parse-names" : false, "suffix" : "" } ], "editor" : [ { "dropping-particle" : "", "family" : "Werger, M.J.A. and van Staalduinen", "given" : "M.A.", "non-dropping-particle" : "", "parse-names" : false, "suffix" : "" } ], "id" : "ITEM-7", "issued" : { "date-parts" : [ [ "2012" ] ] }, "publisher" : "Springer", "publisher-place" : "Dordrecht", "title" : "Eurasian Steppes. Ecological Problems and Livelihoods in a Changing World", "type" : "book" }, "uris" : [ "http://www.mendeley.com/documents/?uuid=8d469f46-2edf-3e59-97d3-83129e8bcc87" ] }, { "id" : "ITEM-8", "itemData" : { "DOI" : "10.1016/j.agee.2013.12.015", "ISBN" : "0167-8809",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nd Environment", "id" : "ITEM-8", "issued" : { "date-parts" : [ [ "2014" ] ] }, "page" : "1-14", "title" : "Biodiversity of Palaearctic grasslands: A synthesis", "type" : "article-journal", "volume" : "182" }, "uris" : [ "http://www.mendeley.com/documents/?uuid=6117a6c5-a8b0-4019-a181-62d8e7bad107" ] }, { "id" : "ITEM-9", "itemData" : { "DOI" : "10.1007/s10531-015-1023-4", "ISSN" : "15729710", "abstract" : "Temperate grasslands have suffered from severe habitat loss and degradation worldwide. In Russia, vast areas of forest-steppe grasslands have been converted to cropland during Soviet times, whilst remaining grasslands were often intensively grazed. Contrastingly, the collapse of the Soviet Union have resulted in a massive reduction in livestock numbers and cessation of management. Albeit relatively large natural grassland areas remained in the Western Siberian Plain, their present condition is poorly studied. We analysed plant species composition, functional structure and richness of grassland communities and tested for the effect of local factors (management, abiotic site conditions) and landscape factors (patch size, proportion of land cover types) on diversity patterns. Abiotic site conditions, mainly soil moisture and salinity, differentiated distinct community types. Overall, species richness was highest in meadow steppe communities with lower soil moisture and salinity. Grazing intensity and litter accumulation due to cessation of management were significant negative related to species richness and shaped the functional structure. At the landscape scale, diversity in meadow steppe grasslands was higher in forest-grassland mosaics and in small remnants isolated in a matrix of cropland. Our findings highlight that meadow steppes suffered massively under the historical habitat loss and high grazing pressure. Small species-rich remnants are evidence of the former extent of meadow steppe habitats in agricultural landscape, but are likely threatened by an extinction debt. Low intense, irregular mowing maintained species-rich meadow steppe in forest- grassland mosaics, but currently such practices are declining.", "author" : [ { "dropping-particle" : "", "family" : "Mathar", "given" : "Wanja P.", "non-dropping-particle" : "", "parse-names" : false, "suffix" : "" }, { "dropping-particle" : "", "family" : "K\u00e4mpf", "given" : "Immo", "non-dropping-particle" : "", "parse-names" : false, "suffix" : "" }, { "dropping-particle" : "", "family" : "Kleinebecker", "given" : "Till", "non-dropping-particle" : "", "parse-names" : false, "suffix" : "" }, { "dropping-particle" : "", "family" : "Kuzmin", "given" : "Igor", "non-dropping-particle" : "", "parse-names" : false, "suffix" : "" }, { "dropping-particle" : "", "family" : "Tolstikov", "given" : "Andrey", "non-dropping-particle" : "", "parse-names" : false, "suffix" : "" }, { "dropping-particle" : "", "family" : "Tupitsin", "given" : "Sergey", "non-dropping-particle" : "", "parse-names" : false, "suffix" : "" }, { "dropping-particle" : "", "family" : "H\u00f6lzel", "given" : "Norbert", "non-dropping-particle" : "", "parse-names" : false, "suffix" : "" } ], "container-title" : "Biodiversity and Conservation", "id" : "ITEM-9", "issued" : { "date-parts" : [ [ "2015" ] ] }, "publisher" : "Springer Netherlands", "title" : "Floristic diversity of meadow steppes in the Western Siberian Plain: effects of abiotic site conditions, management and landscape structure", "type" : "article-journal" }, "uris" : [ "http://www.mendeley.com/documents/?uuid=fb6d2252-7989-4f5e-941f-3df47e144cdf" ] }, { "id" : "ITEM-10", "itemData" : { "DOI" : "10.1007/s10531-015-1037-y", "ISSN" : "15729710", "abstract" : "Lichens are very sensitive to habitat changes and their species richness is likely to decline under intensive land use. Currently, a comprehensive study analyzing lichen species richness in relation to land-use types, extending over different regions and including information on habitat variables, is missing for temperate grasslands. In three German regions we studied lichen species richness in 490 plots of 16 m2 representing different land-use types, livestock types, and habitat variables. Due to the absence of low- intensity pastures and substrates such as woody plants, deadwood and stones, there were no lichens in the 78 plots in Schorfheide-Chorin. In the two other regions, the richness of lichen species was 45 % higher in pastures than in meadows, and 77 % higher than in mown pastures, respectively. Among the pastures, the richness of all lichen species was on average 10 times higher in sheep-grazed pastures than in the ones grazed by cattle or horses. On average, the richness of all lichen species increased by 3.3 species per addi- tional microhabitat. Furthermore, the richness of corticolous lichens increased by 1.2 species with 10 % higher cover of woody plants, lignicolous lichen species richness increased by 4.8 species with 1 %higher cover of deadwood, and saxicolous lichen species richness increased by 1.0 species with 1 % higher cover of stones. Our findings highlight the importance of low-intensity land use for lichen conservation. In particular, the degradation of grasslands rich in microhabitats and the destruction of lichen substrates byintensification, and conversion of unfertilized pastures formerly grazed at low intensity to meadows should be avoided to maintain lichen diversity. Keywords", "author" : [ { "dropping-particle" : "", "family" : "Boch", "given" : "Steffen", "non-dropping-particle" : "", "parse-names" : false, "suffix" : "" }, { "dropping-particle" : "", "family" : "Prati", "given" : "Daniel", "non-dropping-particle" : "", "parse-names" : false, "suffix" : "" }, { "dropping-particle" : "", "family" : "Sch\u00f6ning", "given" : "Ingo", "non-dropping-particle" : "", "parse-names" : false, "suffix" : "" }, { "dropping-particle" : "", "family" : "Fischer", "given" : "Markus", "non-dropping-particle" : "", "parse-names" : false, "suffix" : "" } ], "container-title" : "Biodiversity and Conservation", "id" : "ITEM-10", "issue" : "2", "issued" : { "date-parts" : [ [ "2016", "2", "20" ] ] }, "page" : "225-238", "publisher" : "Springer Netherlands", "title" : "Lichen species richness is highest in non-intensively used grasslands promoting suitable microhabitats and low vascular plant competition", "type" : "article-journal", "volume" : "25" }, "uris" : [ "http://www.mendeley.com/documents/?uuid=e20e345f-6c22-3f3b-a02c-d716edc18f04" ] }, { "id" : "ITEM-11", "itemData" : { "abstract" : "Lichens of the region are of great scientific interest because of the florogenesis problems. Among the lichens of the area, along with a widespread species, there are unique species, which vegetation deserves serious study, and lichens themselves \u2013 public protection measures. Currently, the Red Books of Samara and Ulyanovsk oblasts recorded 39 and 27 are recommended for Named lichens, including endangered, rare and in need of protection lichens, including those located on the borders of areas, as well as the climatic relics of different periods floras.", "author" : [ { "dropping-particle" : "", "family" : "Shustov", "given" : "Mikhail (Main Botanical Garden named after N.V. Tsitsin RAS)", "non-dropping-particle" : "", "parse-names" : false, "suffix" : "" } ], "container-title" : "Proceedings of the Samara scientific center, Russian Academy of Sciences (\u0418\u0437\u0432\u0435\u0441\u0442\u0438\u044f \u0421\u0430\u043c\u0430\u0440\u0441\u043a\u043e\u0433\u043e \u043d\u0430\u0443\u0447\u043d\u043e\u0433\u043e \u0446\u0435\u043d\u0442\u0440\u0430 \u0420\u043e\u0441\u0441\u0438\u0439\u0441\u043a\u043e\u0439 \u0430\u043a\u0430\u0434\u0435\u043c\u0438\u0438 \u043d\u0430\u0443\u043a)", "id" : "ITEM-11", "issue" : "6", "issued" : { "date-parts" : [ [ "2015" ] ] }, "page" : "322-325", "title" : "THE LICHENS IN THE RED BOOKS OF ULYANOVSK AND SAMARA OBLASTS (\u041b\u0418\u0428\u0410\u0419\u041d\u0418\u041a\u0418 \u0412 \u041a\u0420\u0410\u0421\u041d\u042b\u0425 \u041a\u041d\u0418\u0413\u0410\u0425 \u0423\u041b\u042c\u042f\u041d\u041e\u0412\u0421\u041a\u041e\u0419 \u0418 \u0421\u0410\u041c\u0410\u0420\u0421\u041a\u041e\u0419 \u041e\u0411\u041b\u0410\u0421\u0422\u0415\u0419)", "type" : "article-journal", "volume" : "17" }, "uris" : [ "http://www.mendeley.com/documents/?uuid=7881054d-d45e-468b-8fe7-71f725de1a50" ] }, { "id" : "ITEM-12", "itemData" : { "ISBN" : "978-5-9703-0345-0", "author" : [ { "dropping-particle" : "", "family" : "Maykop", "given" : "", "non-dropping-particle" : "", "parse-names" : false, "suffix" : "" } ], "edition" : "Second Edi", "editor" : [ { "dropping-particle" : "", "family" : "MAYKOP", "given" : "", "non-dropping-particle" : "", "parse-names" : false, "suffix" : "" } ], "id" : "ITEM-12",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id" : "ITEM-13", "itemData" : { "ISBN" : "978-5-7629-1550-2", "author" : [ { "dropping-particle" : "", "family" : "The Russian Academy of Sciences", "given" : "", "non-dropping-particle" : "", "parse-names" : false, "suffix" : "" } ], "editor" : [ { "dropping-particle" : "", "family" : "Andreev", "given" : "M. P.", "non-dropping-particle" : "", "parse-names" : false, "suffix" : "" }, { "dropping-particle" : "", "family" : "Himelbrant", "given" : "D. E.", "non-dropping-particle" : "", "parse-names" : false, "suffix" : "" }, { "dropping-particle" : "", "family" : "Kuznetsova", "given" : "E. S.", "non-dropping-particle" : "", "parse-names" : false, "suffix" : "" }, { "dropping-particle" : "", "family" : "Stepanchikova", "given" : "I. S.", "non-dropping-particle" : "", "parse-names" : false, "suffix" : "" } ], "id" : "ITEM-13", "issued" : { "date-parts" : [ [ "2014" ] ] }, "number-of-pages" : "263", "publisher-place" : "ST. PETERSBURG", "title" : "THE SECOND INTERNATIONAL CONFERENCE \u00abLICHENOLOGY IN RUSSIA: PROBLEMS AND PERSPECTIVES\u00bb", "type" : "book" }, "uris" : [ "http://www.mendeley.com/documents/?uuid=f3a70b0e-fc64-4696-80f2-d5c0cb48645f" ] }, { "id" : "ITEM-14", "itemData" : { "DOI" : "10.1038/nature20575", "ISSN" : "0028-0836", "author" : [ { "dropping-particle" : "", "family" : "Gossner", "given" : "Martin M.", "non-dropping-particle" : "", "parse-names" : false, "suffix" : "" }, { "dropping-particle" : "", "family" : "Lewinsohn", "given" : "Thomas M.", "non-dropping-particle" : "", "parse-names" : false, "suffix" : "" }, { "dropping-particle" : "", "family" : "Kahl", "given" : "Tiemo", "non-dropping-particle" : "", "parse-names" : false, "suffix" : "" }, { "dropping-particle" : "", "family" : "Grassein", "given" : "Fabrice", "non-dropping-particle" : "", "parse-names" : false, "suffix" : "" }, { "dropping-particle" : "", "family" : "Boch", "given" : "Steffen", "non-dropping-particle" : "", "parse-names" : false, "suffix" : "" }, { "dropping-particle" : "", "family" : "Prati", "given" : "Daniel", "non-dropping-particle" : "", "parse-names" : false, "suffix" : "" }, { "dropping-particle" : "", "family" : "Birkhofer", "given" : "Klaus", "non-dropping-particle" : "", "parse-names" : false, "suffix" : "" }, { "dropping-particle" : "", "family" : "Renner", "given" : "Swen C.", "non-dropping-particle" : "", "parse-names" : false, "suffix" : "" }, { "dropping-particle" : "", "family" : "Sikorski", "given" : "Johannes", "non-dropping-particle" : "", "parse-names" : false, "suffix" : "" }, { "dropping-particle" : "", "family" : "Wubet", "given" : "Tesfaye", "non-dropping-particle" : "", "parse-names" : false, "suffix" : "" }, { "dropping-particle" : "", "family" : "Arndt", "given" : "Hartmut", "non-dropping-particle" : "", "parse-names" : false, "suffix" : "" }, { "dropping-particle" : "", "family" : "Baumgartner", "given" : "Vanessa", "non-dropping-particle" : "", "parse-names" : false, "suffix" : "" }, { "dropping-particle" : "", "family" : "Blaser", "given" : "Stefan", "non-dropping-particle" : "", "parse-names" : false, "suffix" : "" }, { "dropping-particle" : "", "family" : "Bl\u00fcthgen", "given" : "Nico", "non-dropping-particle" : "", "parse-names" : false, "suffix" : "" }, { "dropping-particle" : "", "family" : "B\u00f6rschig", "given" : "Carmen", "non-dropping-particle" : "", "parse-names" : false, "suffix" : "" }, { "dropping-particle" : "", "family" : "Buscot", "given" : "Francois", "non-dropping-particle" : "", "parse-names" : false, "suffix" : "" }, { "dropping-particle" : "", "family" : "Diek\u00f6tter", "given" : "Tim", "non-dropping-particle" : "", "parse-names" : false, "suffix" : "" }, { "dropping-particle" : "", "family" : "Jorge", "given" : "Leonardo R\u00e9", "non-dropping-particle" : "", "parse-names" : false, "suffix" : "" }, { "dropping-particle" : "", "family" : "Jung", "given" : "Kirsten", "non-dropping-particle" : "", "parse-names" : false, "suffix" : "" }, { "dropping-particle" : "", "family" : "Keyel", "given" : "Alexander C.", "non-dropping-particle" : "", "parse-names" : false, "suffix" : "" }, { "dropping-particle" : "", "family" : "Klein", "given" : "Alexandra-Maria", "non-dropping-particle" : "", "parse-names" : false, "suffix" : "" }, { "dropping-particle" : "", "family" : "Klemmer", "given" : "Sandra", "non-dropping-particle" : "", "parse-names" : false, "suffix" : "" }, { "dropping-particle" : "", "family" : "Krauss", "given" : "Jochen", "non-dropping-particle" : "", "parse-names" : false, "suffix" : "" }, { "dropping-particle" : "", "family" : "Lange", "given" : "Markus", "non-dropping-particle" : "", "parse-names" : false, "suffix" : "" }, { "dropping-particle" : "", "family" : "M\u00fcller", "given" : "J\u00f6rg", "non-dropping-particle" : "", "parse-names" : false, "suffix" : "" }, { "dropping-particle" : "", "family" : "Overmann", "given" : "J\u00f6rg", "non-dropping-particle" : "", "parse-names" : false, "suffix" : "" }, { "dropping-particle" : "", "family" : "Pa\u0161ali\u0107", "given" : "Esther", "non-dropping-particle" : "", "parse-names" : false, "suffix" : "" }, { "dropping-particle" : "", "family" : "Penone", "given" : "Caterina", "non-dropping-particle" : "", "parse-names" : false, "suffix" : "" }, { "dropping-particle" : "", "family" : "Perovi\u0107", "given" : "David J.", "non-dropping-particle" : "", "parse-names" : false, "suffix" : "" }, { "dropping-particle" : "", "family" : "Purschke", "given" : "Oliver", "non-dropping-particle" : "", "parse-names" : false, "suffix" : "" }, { "dropping-particle" : "", "family" : "Schall", "given" : "Peter", "non-dropping-particle" : "", "parse-names" : false, "suffix" : "" }, { "dropping-particle" : "", "family" : "Socher", "given" : "Stephanie A.", "non-dropping-particle" : "", "parse-names" : false, "suffix" : "" }, { "dropping-particle" : "", "family" : "Sonnemann", "given" : "Ilja", "non-dropping-particle" : "", "parse-names" : false, "suffix" : "" }, { "dropping-particle" : "", "family" : "Tschapka", "given" : "Marco", "non-dropping-particle" : "", "parse-names" : false, "suffix" : "" }, { "dropping-particle" : "", "family" : "Tscharntke", "given" : "Teja", "non-dropping-particle" : "", "parse-names" : false, "suffix" : "" }, { "dropping-particle" : "", "family" : "T\u00fcrke", "given" : "Manfred", "non-dropping-particle" : "", "parse-names" : false, "suffix" : "" }, { "dropping-particle" : "", "family" : "Venter", "given" : "Paul Christiaan", "non-dropping-particle" : "", "parse-names" : false, "suffix" : "" }, { "dropping-particle" : "", "family" : "Weiner", "given" : "Christiane N.", "non-dropping-particle" : "", "parse-names" : false, "suffix" : "" }, { "dropping-particle" : "", "family" : "Werner", "given" : "Michael", "non-dropping-particle" : "", "parse-names" : false, "suffix" : "" }, { "dropping-particle" : "", "family" : "Wolters", "given" : "Volkmar", "non-dropping-particle" : "", "parse-names" : false, "suffix" : "" }, { "dropping-particle" : "", "family" : "Wurst", "given" : "Susanne", "non-dropping-particle" : "", "parse-names" : false, "suffix" : "" }, { "dropping-particle" : "", "family" : "Westphal", "given" : "Catrin", "non-dropping-particle" : "", "parse-names" : false, "suffix" : "" }, { "dropping-particle" : "", "family" : "Fischer", "given" : "Markus", "non-dropping-particle" : "", "parse-names" : false, "suffix" : "" }, { "dropping-particle" : "", "family" : "Weisser", "given" : "Wolfgang W.", "non-dropping-particle" : "", "parse-names" : false, "suffix" : "" }, { "dropping-particle" : "", "family" : "Allan", "given" : "Eric", "non-dropping-particle" : "", "parse-names" : false, "suffix" : "" } ], "container-title" : "Nature", "id" : "ITEM-14", "issued" : { "date-parts" : [ [ "2016" ] ] }, "title" : "Land-use intensification causes multitrophic homogenization of grassland communities", "type" : "article-journal" }, "uris" : [ "http://www.mendeley.com/documents/?uuid=c25f8c34-eb05-4e25-afaf-8d0e6f396617" ] } ], "mendeley" : { "formattedCitation" : "(Boch, Prati, Sch\u00f6ning, &amp; Fischer, 2016; Dengler et al., 2014b; Gossner et al., 2016; H\u00f6lzel, Haub, Ingelfinger, Otte, &amp; Pilipenko, 2002b; Kamp et al., 2011; Korotchenko &amp; Peregrym, 2012; W. P. Mathar et al., 2015; Maykop, 2012; Shustov, 2015; Stofer et al., 2006; The Russian Academy of Sciences, 2014; Werger &amp; van Staalduinen, 2012; Wirth et al., 2011; Wolseley, 1995)", "plainTextFormattedCitation" : "(Boch, Prati, Sch\u00f6ning, &amp; Fischer, 2016; Dengler et al., 2014b; Gossner et al., 2016; H\u00f6lzel, Haub, Ingelfinger, Otte, &amp; Pilipenko, 2002b; Kamp et al., 2011; Korotchenko &amp; Peregrym, 2012; W. P. Mathar et al., 2015; Maykop, 2012; Shustov, 2015; Stofer et al., 2006; The Russian Academy of Sciences, 2014; Werger &amp; van Staalduinen, 2012; Wirth et al., 2011; Wolseley, 1995)", "previouslyFormattedCitation" : "(Boch, Prati, Sch\u00f6ning, &amp; Fischer, 2016; Dengler et al., 2014b; Gossner et al., 2016; H\u00f6lzel, Haub, Ingelfinger, Otte, &amp; Pilipenko, 2002b; Kamp et al., 2011; Korotchenko &amp; Peregrym, 2012; W. P. Mathar et al., 2015; Maykop, 2012; Shustov, 2015; Stofer et al., 2006; The Russian Academy of Sciences, 2014; Werger &amp; van Staalduinen, 2012; Wirth et al., 2011; Wolseley, 1995)" }, "properties" : {  }, "schema" : "https://github.com/citation-style-language/schema/raw/master/csl-citation.json" }</w:instrText>
      </w:r>
      <w:r>
        <w:rPr>
          <w:lang w:val="en-US"/>
        </w:rPr>
        <w:fldChar w:fldCharType="separate"/>
      </w:r>
      <w:r w:rsidRPr="00193C7B">
        <w:rPr>
          <w:lang w:val="en-US"/>
        </w:rPr>
        <w:t>(Boch</w:t>
      </w:r>
      <w:r w:rsidR="007E0C83">
        <w:rPr>
          <w:i/>
          <w:lang w:val="en-US"/>
        </w:rPr>
        <w:t xml:space="preserve"> et al.</w:t>
      </w:r>
      <w:r w:rsidRPr="00193C7B">
        <w:rPr>
          <w:lang w:val="en-US"/>
        </w:rPr>
        <w:t xml:space="preserve">, 2016; Dengler </w:t>
      </w:r>
      <w:r w:rsidR="00301BD0" w:rsidRPr="00301BD0">
        <w:rPr>
          <w:i/>
          <w:lang w:val="en-US"/>
        </w:rPr>
        <w:t>et al.</w:t>
      </w:r>
      <w:r w:rsidRPr="00193C7B">
        <w:rPr>
          <w:lang w:val="en-US"/>
        </w:rPr>
        <w:t xml:space="preserve">, 2014; Gossner </w:t>
      </w:r>
      <w:r w:rsidR="00301BD0" w:rsidRPr="00301BD0">
        <w:rPr>
          <w:i/>
          <w:lang w:val="en-US"/>
        </w:rPr>
        <w:t>et al.</w:t>
      </w:r>
      <w:r w:rsidRPr="00193C7B">
        <w:rPr>
          <w:lang w:val="en-US"/>
        </w:rPr>
        <w:t>, 2016; Hölzel</w:t>
      </w:r>
      <w:r w:rsidR="007E0C83">
        <w:rPr>
          <w:i/>
          <w:lang w:val="en-US"/>
        </w:rPr>
        <w:t xml:space="preserve"> et al.</w:t>
      </w:r>
      <w:r w:rsidRPr="00193C7B">
        <w:rPr>
          <w:lang w:val="en-US"/>
        </w:rPr>
        <w:t xml:space="preserve">, 2002; Kamp </w:t>
      </w:r>
      <w:r w:rsidR="00301BD0" w:rsidRPr="00301BD0">
        <w:rPr>
          <w:i/>
          <w:lang w:val="en-US"/>
        </w:rPr>
        <w:t>et al.</w:t>
      </w:r>
      <w:r w:rsidRPr="00193C7B">
        <w:rPr>
          <w:lang w:val="en-US"/>
        </w:rPr>
        <w:t xml:space="preserve">, 2011; Korotchenko &amp; Peregrym, 2012; Mathar </w:t>
      </w:r>
      <w:r w:rsidR="00301BD0" w:rsidRPr="00301BD0">
        <w:rPr>
          <w:i/>
          <w:lang w:val="en-US"/>
        </w:rPr>
        <w:t>et al.</w:t>
      </w:r>
      <w:r w:rsidRPr="00193C7B">
        <w:rPr>
          <w:lang w:val="en-US"/>
        </w:rPr>
        <w:t xml:space="preserve">, 2015; </w:t>
      </w:r>
      <w:r w:rsidR="00E929ED">
        <w:rPr>
          <w:lang w:val="en-US"/>
        </w:rPr>
        <w:t xml:space="preserve">Akatov </w:t>
      </w:r>
      <w:r w:rsidR="00E929ED">
        <w:rPr>
          <w:i/>
          <w:lang w:val="en-US"/>
        </w:rPr>
        <w:t>et al.</w:t>
      </w:r>
      <w:r w:rsidRPr="00193C7B">
        <w:rPr>
          <w:lang w:val="en-US"/>
        </w:rPr>
        <w:t xml:space="preserve">, 2012; Shustov, 2015; Stofer </w:t>
      </w:r>
      <w:r w:rsidR="00301BD0" w:rsidRPr="00301BD0">
        <w:rPr>
          <w:i/>
          <w:lang w:val="en-US"/>
        </w:rPr>
        <w:t>et al.</w:t>
      </w:r>
      <w:r w:rsidRPr="00193C7B">
        <w:rPr>
          <w:lang w:val="en-US"/>
        </w:rPr>
        <w:t xml:space="preserve">, 2006; The Russian Academy of Sciences, 2014; Werger &amp; van Staalduinen, 2012; Wirth </w:t>
      </w:r>
      <w:r w:rsidR="00301BD0" w:rsidRPr="00301BD0">
        <w:rPr>
          <w:i/>
          <w:lang w:val="en-US"/>
        </w:rPr>
        <w:t>et al.</w:t>
      </w:r>
      <w:r w:rsidRPr="00193C7B">
        <w:rPr>
          <w:lang w:val="en-US"/>
        </w:rPr>
        <w:t>, 2011; Wolseley, 1995)</w:t>
      </w:r>
      <w:r>
        <w:rPr>
          <w:lang w:val="en-US"/>
        </w:rPr>
        <w:fldChar w:fldCharType="end"/>
      </w:r>
      <w:r>
        <w:rPr>
          <w:lang w:val="en-US"/>
        </w:rPr>
        <w:t xml:space="preserve">. The abandonment of traditional non-intensive land-use regimes in grasslands is leading to the loss of soil-dwelling lichens </w:t>
      </w:r>
      <w:r>
        <w:rPr>
          <w:lang w:val="en-US"/>
        </w:rPr>
        <w:fldChar w:fldCharType="begin" w:fldLock="1"/>
      </w:r>
      <w:r>
        <w:rPr>
          <w:lang w:val="en-US"/>
        </w:rPr>
        <w:instrText>ADDIN CSL_CITATION { "citationItems" : [ { "id" : "ITEM-1", "itemData" : { "DOI" : "10.1111/j.1365-2486.2009.01968.x", "author" : [ { "dropping-particle" : "", "family" : "Hauck", "given" : "Markus", "non-dropping-particle" : "", "parse-names" : false, "suffix" : "" } ], "container-title" : "Global Change Biology", "id" : "ITEM-1", "issue" : "11", "issued" : { "date-parts" : [ [ "2009", "11" ] ] }, "page" : "2653-2661", "publisher" : "Blackwell Publishing Ltd", "title" : "Global warming and alternative causes of decline in arctic-alpine and boreal-montane lichens in North-Western Central Europe", "type" : "article-journal", "volume" : "15" }, "uris" : [ "http://www.mendeley.com/documents/?uuid=261bf8ee-6304-3553-a3f3-614e152c619c" ] }, { "id" : "ITEM-2", "itemData" : { "DOI" : "10.1007/s10531-012-0430-z", "ISSN" : "09603115", "abstract" : "Semi-natural calcareous grasslands (alvars) are biodiversity hotspots in Northern Europe, particularly for herb layer plants. In the last century, traditional man- agement has ceased, and the area of grasslands has declined due to extensive encroach- ment. We were interested in the drivers of ground layer (alias terricolous or epigeic) lichen communities. Our survey consisted of 86 habitat fragments in western Estonia, covering four types of historic alvar grasslands and three types of alvar-like habitats. We found that the ground lichen communities were primarily soil-type-specific, but were also affected by historic disturbances and land use change. In contrast to knowledge about herb layer communities, for which shrub encroachment has been shown to be main driver, the increased density of the herb layer and the reduced diversity of microhabitats were major drivers for the ground layer lichen community. These drivers caused a decrease in species richness, but only within the species of conservation value, and also led to a shift in the composition of lichen growth form from the dominance of squamulose and crustose towards fruticose lichens. We conclude that the traditional practice of restoring alvars by cutting shrubs is insufficient to maintain ground layer lichen biodiversity. Alvar mainte- nance practices should include grazing, which creates various small-scale ground distur- bances and increases microhabitat heterogeneity. Alvar-like habitats originating from large-scale historic disturbances appeared to be suitable for calcicolous epigeic lichens, and can therefore be considered to be temporary substitution habitats, i.e. refugia for the regional species pool.", "author" : [ { "dropping-particle" : "", "family" : "Leppik", "given" : "Ede", "non-dropping-particle" : "", "parse-names" : false, "suffix" : "" }, { "dropping-particle" : "", "family" : "J\u00fcriado", "given" : "Inga", "non-dropping-particle" : "", "parse-names" : false, "suffix" : "" }, { "dropping-particle" : "", "family" : "Suija", "given" : "Ave", "non-dropping-particle" : "", "parse-names" : false, "suffix" : "" }, { "dropping-particle" : "", "family" : "Liira", "given" : "Jaan", "non-dropping-particle" : "", "parse-names" : false, "suffix" : "" } ], "container-title" : "Biodiversity and Conservation", "id" : "ITEM-2", "issue" : "3", "issued" : { "date-parts" : [ [ "2013", "3", "8" ] ] }, "page" : "591-614", "publisher" : "Springer Netherlands", "title" : "The conservation of ground layer lichen communities in alvar grasslands and the relevance of substitution habitats", "type" : "article-journal", "volume" : "22" }, "uris" : [ "http://www.mendeley.com/documents/?uuid=6bec8248-23fe-30cd-9075-91ec78009e75" ] } ], "mendeley" : { "formattedCitation" : "(Hauck, 2009b; Leppik, J\u00fcriado, Suija, &amp; Liira, 2013)", "plainTextFormattedCitation" : "(Hauck, 2009b; Leppik, J\u00fcriado, Suija, &amp; Liira, 2013)", "previouslyFormattedCitation" : "(Hauck, 2009b; Leppik, J\u00fcriado, Suija, &amp; Liira, 2013)" }, "properties" : {  }, "schema" : "https://github.com/citation-style-language/schema/raw/master/csl-citation.json" }</w:instrText>
      </w:r>
      <w:r>
        <w:rPr>
          <w:lang w:val="en-US"/>
        </w:rPr>
        <w:fldChar w:fldCharType="separate"/>
      </w:r>
      <w:r>
        <w:rPr>
          <w:lang w:val="en-US"/>
        </w:rPr>
        <w:t>(Hauck, 2009; Leppik</w:t>
      </w:r>
      <w:r w:rsidR="00D873D2">
        <w:rPr>
          <w:i/>
          <w:lang w:val="en-US"/>
        </w:rPr>
        <w:t xml:space="preserve"> et al.</w:t>
      </w:r>
      <w:r>
        <w:rPr>
          <w:lang w:val="en-US"/>
        </w:rPr>
        <w:t>, 2013)</w:t>
      </w:r>
      <w:r>
        <w:rPr>
          <w:lang w:val="en-US"/>
        </w:rPr>
        <w:fldChar w:fldCharType="end"/>
      </w:r>
      <w:r>
        <w:rPr>
          <w:lang w:val="en-US"/>
        </w:rPr>
        <w:t>.</w:t>
      </w:r>
    </w:p>
    <w:p w14:paraId="4F9F9E7D" w14:textId="11F262A0" w:rsidR="0048205B" w:rsidRPr="00F773D2" w:rsidRDefault="0048205B" w:rsidP="00AE389F">
      <w:pPr>
        <w:rPr>
          <w:sz w:val="24"/>
          <w:szCs w:val="24"/>
          <w:lang w:val="fr-CH"/>
        </w:rPr>
      </w:pPr>
      <w:r>
        <w:rPr>
          <w:lang w:val="en-US"/>
        </w:rPr>
        <w:t xml:space="preserve">Environmental pollution can have severe effects on lichen diversity, population sizes, regional species pools and lichen performance. For example, sulphate deposition eradicated the lichen diversity in large parts of Europe </w:t>
      </w:r>
      <w:r>
        <w:rPr>
          <w:lang w:val="en-US"/>
        </w:rPr>
        <w:fldChar w:fldCharType="begin" w:fldLock="1"/>
      </w:r>
      <w:r>
        <w:rPr>
          <w:lang w:val="en-US"/>
        </w:rPr>
        <w:instrText>ADDIN CSL_CITATION { "citationItems" : [ { "id" : "ITEM-1", "itemData" : { "ISBN" : "0198542917", "abstract" : "Ecological classifications of bryophytes and lichens / Heinjo F. During -- The role of bryophytes and lichens in terrestrial ecosystems / Royce E. Longton -- Controls on growth and productivity of bryophytes: environmental limitations under current and anticipated conditions / Bjartmar Sveinbjornsson -- Broyophyte distribution patterns / Wilfred B. Schofield -- Invasions and range expansions and contractions of btyophytes / Lars Soderstrom -- Lichen reinvasion with declining air pollution / Oliver L. Gilbert -- Changes in moss-dominated wetland ecosystems / Dale H. Vitt -- Temperate forest management: its effects on bryophyte and lichen floras and habitats / Francis Rose The vanishing tropical rain forest as an environment for broyophytes and lichens / S. Rob Gradstein -- Impact of agriculture on bryophytes and lichens / Dennis H. Brown -- Ecophysiological effects of acid rain on bryophytes and lichens / Andrew M. Farmer -- Responses of Sphagnum species to polluted environments / John A. Lee -- Effects of pollutants on aquatic species / Janice M. Glime -- The evolutionary capacity of bryophytes and lichens / A. Jonathan Shaw.", "author" : [ { "dropping-particle" : "", "family" : "Bates", "given" : "Jeffrey.", "non-dropping-particle" : "", "parse-names" : false, "suffix" : "" }, { "dropping-particle" : "", "family" : "Farmer", "given" : "Andrew.", "non-dropping-particle" : "", "parse-names" : false, "suffix" : "" } ], "editor" : [ { "dropping-particle" : "", "family" : "Bates, J. W.;Farmer", "given" : "A. M.", "non-dropping-particle" : "", "parse-names" : false, "suffix" : "" } ], "id" : "ITEM-1", "issued" : { "date-parts" : [ [ "1992" ] ] }, "number-of-pages" : "404", "publisher" : "Clarendon Press", "title" : "Bryophytes and lichens in a changing environment", "type" : "book" }, "uris" : [ "http://www.mendeley.com/documents/?uuid=796900d8-e188-43e7-b685-5d0f0505b540" ] }, { "id" : "ITEM-2", "itemData" : { "ISBN" : "9780198542919", "author" : [ { "dropping-particle" : "", "family" : "Gilbert", "given" : "O L", "non-dropping-particle" : "", "parse-names" : false, "suffix" : "" } ], "container-title" : "Bryophytes and lichens in a changing environment", "editor" : [ { "dropping-particle" : "", "family" : "Bates", "given" : "JW", "non-dropping-particle" : "", "parse-names" : false, "suffix" : "" }, { "dropping-particle" : "", "family" : "Farmer", "given" : "A", "non-dropping-particle" : "", "parse-names" : false, "suffix" : "" } ], "id" : "ITEM-2", "issued" : { "date-parts" : [ [ "1992" ] ] }, "page" : "159-177", "publisher" : "Clarendon Press", "publisher-place" : "Oxford", "title" : "Lichen reinvasion with declining air polution", "type" : "chapter" }, "uris" : [ "http://www.mendeley.com/documents/?uuid=f44ce84e-14a3-4d75-9130-1ae6d43ace69" ] }, { "id" : "ITEM-3", "itemData" : { "author" : [ { "dropping-particle" : "", "family" : "Kirschbaum", "given" : "Ulrich", "non-dropping-particle" : "", "parse-names" : false, "suffix" : "" }, { "dropping-particle" : "", "family" : "Windisch", "given" : "Ute", "non-dropping-particle" : "", "parse-names" : false, "suffix" : "" }, { "dropping-particle" : "", "family" : "Vorbeck", "given" : "Alexander", "non-dropping-particle" : "", "parse-names" : false, "suffix" : "" }, { "dropping-particle" : "", "family" : "Hanewald", "given" : "Klaus", "non-dropping-particle" : "", "parse-names" : false, "suffix" : "" } ], "container-title" : "Gefahrstoffe Reinhaltung der Luft", "id" : "ITEM-3", "issue" : "6", "issued" : { "date-parts" : [ [ "2006" ] ] }, "page" : "272-280", "title" : "Mapping lichen diversity in Wetzlar and Giessen as an indicator of air quality: Comparison between the surveys of 1970, 1985, 1995 and 2005", "type" : "article-journal", "volume" : "66" }, "uris" : [ "http://www.mendeley.com/documents/?uuid=d96d50a7-835b-34f1-a868-eeca7dcec111" ] }, { "id" : "ITEM-4", "itemData" : { "DOI" : "http://dx.doi.org/10.1017/CBO9780511790478.016", "ISBN" : "9780511790478", "abstract" : "Lichens are symbiotic organisms in which fungi and algae and/or cyanobacteria form an intimate biological union. This diverse group is found in almost all terrestrial habitats from the tropics to polar regions. In this second edition, four completely new chapters cover recent developments in the study of these fascinating organisms, including lichen genetics and sexual reproduction, stress physiology and symbiosis, and the carbon economy and environmental role of lichens. The whole text has been fully updated, with chapters covering anatomical, morphological and developmental aspects; the contribution of the unique secondary metabolites produced by lichens to medicine and the pharmaceutical industry; patterns of lichen photosynthesis and respiration in relation to different environmental conditions; the role of lichens in nitrogen fixation and mineral cycling; and the use of lichens as indicators of air pollution. This is a valuable reference for both students and researchers interested in lichenology.", "author" : [ { "dropping-particle" : "", "family" : "Nash", "given" : "Thomas H.", "non-dropping-particle" : "", "parse-names" : false, "suffix" : "" } ], "container-title" : "Lichen Biology", "edition" : "2", "editor" : [ { "dropping-particle" : "", "family" : "Nash", "given" : "Thomas", "non-dropping-particle" : "", "parse-names" : false, "suffix" : "" } ], "id" : "ITEM-4", "issued" : { "date-parts" : [ [ "2008" ] ] }, "page" : "301-316", "publisher" : "Univ. Press", "publisher-place" : "Cambridge ", "title" : "Lichen sensitivity to air pollution", "type" : "chapter" }, "uris" : [ "http://www.mendeley.com/documents/?uuid=bd45be56-504c-3adb-99dd-9c974c304f5f" ] }, { "id" : "ITEM-5", "itemData" : { "DOI" : "10.1111/j.1365-2486.2009.01968.x", "ISBN" : "1365-2486", "ISSN" : "13541013", "abstract" : "Lichens are thought to be sensitive indicators of global warming, as the spread of several thermophilous epiphytes in north-western Central Europe has been attributed to late 20th century warming. In the present paper, the potential contribution of late 20th century warming to the decline of arctic-alpine and boreal-montane lichen species is analyzed. Relevant ecological groups of lichens include terricolous heathland species, saxicolous species of exposed rock outcrops and boulder fields as well as epiphytes of mountain forests. These three groups of lichens experienced significant declines before the onset of late 20th century warming in the 1970s. These declines can be attributed to the abandonment of traditional land use systems in the case of the heathland lichens, increased recreational use of the exposed summits usually inhabited by cold-tolerant saxicolous lichens, and to high atmospheric SO2 levels in the mid-20th century, but are probably not directly connected to global warming.", "author" : [ { "dropping-particle" : "", "family" : "Hauck", "given" : "Markus", "non-dropping-particle" : "", "parse-names" : false, "suffix" : "" } ], "container-title" : "Global Change Biology", "id" : "ITEM-5", "issue" : "11", "issued" : { "date-parts" : [ [ "2009", "11" ] ] }, "page" : "2653-2661", "publisher" : "Blackwell Publishing Ltd", "title" : "Global warming and alternative causes of decline in arctic-alpine and boreal-montane lichens in north-western Central Europe", "type" : "article-journal", "volume" : "15" }, "uris" : [ "http://www.mendeley.com/documents/?uuid=fbad18e4-cbab-477b-bb3d-1be45a83ef4f" ] }, { "id" : "ITEM-6", "itemData" : { "DOI" : "10.1007/978-3-540-68421-3", "ISBN" : "978-3-540-68420-6", "ISSN" : "0340-4773", "abstract" : "Epiphytes have been called particularly vulnerable to climate change because of their existence at the interface of vegetation and atmosphere. We review the available evidence for this notion and put our analysis into the larger context of human-induced changes in general. Besides climate change, land use changes adversely affect epiphytes, while other factors, e.g. biotic exchange, are of lesser importance in this life form. Both land use change and climate change primarily affect hygrophilic taxa, while drought-resistant species may sometimes even benefit. Vascular and non-vascular epiphytes in tropical cloud forests will seriously suffer from decreased moisture input. In contrast, varying precipitation in more seasonal lowland forests seems to affect vascular species rather little, but a possible negative impact of rising temperatures on plant performance is unexplored. For co-occurring lichens and bryophytes, however, rising temperatures could have disastrous effects, as suggested by model calculations. In the temperate zones, global warming should allow range extensions towards the poles for vascular epiphytes and lead to new assemblages among non-vascular epiphytes. In spite of this mixed picture, epiphytes as a group may indeed be \u201cparticularly\u201d threatened by global change, because the habitats characterised by exceptional species richness, e.g. tropical cloud forests, are those most seriously affected.", "author" : [ { "dropping-particle" : "", "family" : "Zotz", "given" : "Gerhard", "non-dropping-particle" : "", "parse-names" : false, "suffix" : "" }, { "dropping-particle" : "", "family" : "Bader", "given" : "MY Y", "non-dropping-particle" : "", "parse-names" : false, "suffix" : "" } ], "container-title" : "Progress in Botany 70", "id" : "ITEM-6", "issued" : { "date-parts" : [ [ "2009" ] ] }, "page" : "147-170", "title" : "Epiphytic Plants in a Changing World-Global: Change Effects on Vascular and Non-Vascular Epiphytes", "type" : "article-journal", "volume" : "70" }, "uris" : [ "http://www.mendeley.com/documents/?uuid=6d4f73b4-23b4-4540-a22d-2cc416d08766" ] }, { "id" : "ITEM-7", "itemData" : { "DOI" : "10.1016/j.biocon.2012.06.015", "abstract" : "Comparing data of epiphytic lichen diversity in semi-natural broad-leaved forests in north-western Germany from the 19th to early 20th centuries with recent inventories revealed strong changes, even though forest structure and tree species composition had changed only little. In three study areas, between 55% and 70% of the species became rarer during the 100\u2013150-year long observation period. In the spatially extended study areas Weser-Ems Lowlands and Solling Mountains, 36% or 39% of the species, respectively, could not be rediscovered in the recent survey. Considering that species might have been overlooked during revisitation, the extinction rate was estimated to be 28% in the Weser-Ems Lowlands and 30% in the Solling Mountains based on a estimated probability for recovering the species of 75% in crustose lichens and 90% in foliose and fruticose lichens. The main causes of the species decline are thought to be forest management (especially the reduction of overmature and decaying trees), the reduction of soil moisture and, with it, air humidity due to drainage as well as the deposition of acidifying and fertilizing substances from the atmosphere. Lichens specialized on rain-sheltered bark furrows and cavities of old trees or smooth, shady bark or moist thick-stemmed deadwood in the forest interior have suffered the strongest declines, including the epiphyte flora of Fagus sylvatica, Central Europe\u2019s most abundant native forest tree species. Only few lichens which benefit from nitrogen deposition, global warming or the acidification of bark due to sulphur dioxide pollution have spread.", "author" : [ { "dropping-particle" : "", "family" : "Hauck", "given" : "Markus", "non-dropping-particle" : "", "parse-names" : false, "suffix" : "" }, { "dropping-particle" : "de", "family" : "Bruyn", "given" : "Uwe", "non-dropping-particle" : "", "parse-names" : false, "suffix" : "" }, { "dropping-particle" : "", "family" : "Leuschner", "given" : "Christoph", "non-dropping-particle" : "", "parse-names" : false, "suffix" : "" } ], "container-title" : "Biological Conservation", "id" : "ITEM-7", "issued" : { "date-parts" : [ [ "2013" ] ] }, "page" : "136-145", "title" : "Dramatic diversity losses in epiphytic lichens in temperate broad-leaved forests during the last 150years", "type" : "article-journal", "volume" : "157" }, "uris" : [ "http://www.mendeley.com/documents/?uuid=0e53d85a-8af3-3349-9fab-81d7a15f2c85" ] }, { "id" : "ITEM-8", "itemData" : { "DOI" : "10.1080/14772001003782088", "ISBN" : "1477-2000", "ISSN" : "ISSN 1477-2000 EISSN 1478-0933", "abstract" : "Long-term monitoring began 20 years ago at Burnham Beeches Site of Special Interest (SSSI), National Nature Reserve (NNR) and European Special Area of Conservation (SAC) lying 40 km west of London as a consequence of the authorization of an application to extract gravel from an adjacent site lying north of Slough Trading Estate. Dust monitoring (sticky pads) and photographic monitoring, recording and image analysis was instigated in 1992 on Parmelion communities to assess changes in lichen growth, health and community composition. Long-term monitoring identifies that the lichen flora on free-standing trees has undergone rapid expansion from a near dominance by the SO2-tolerant 'acidophyte' species Lecanora conizaeoides and Hypogymnia physodes following reductions in SO2 concentrations. Long-term influences of low levels of eutrophication, gaseous pollutants (particularly globally rising background ozone concentrations) on lichen and bryophyte communities and succession under changing climatic conditions are unknown. Soil-plant relationships, lichen-invertebrate interactions and a pollution legacy must also be considered.", "author" : [ { "dropping-particle" : "", "family" : "Purvis", "given" : "O W", "non-dropping-particle" : "", "parse-names" : false, "suffix" : "" }, { "dropping-particle" : "", "family" : "Tittley", "given" : "I", "non-dropping-particle" : "", "parse-names" : false, "suffix" : "" }, { "dropping-particle" : "", "family" : "Chimonides", "given" : "P D J", "non-dropping-particle" : "", "parse-names" : false, "suffix" : "" }, { "dropping-particle" : "", "family" : "Bamber", "given" : "R", "non-dropping-particle" : "", "parse-names" : false, "suffix" : "" }, { "dropping-particle" : "", "family" : "Hayes", "given" : "P A", "non-dropping-particle" : "", "parse-names" : false, "suffix" : "" }, { "dropping-particle" : "", "family" : "James", "given" : "P W", "non-dropping-particle" : "", "parse-names" : false, "suffix" : "" }, { "dropping-particle" : "", "family" : "Rumsey", "given" : "F J", "non-dropping-particle" : "", "parse-names" : false, "suffix" : "" }, { "dropping-particle" : "", "family" : "Read", "given" : "H", "non-dropping-particle" : "", "parse-names" : false, "suffix" : "" } ], "container-title" : "Systematics and Biodiversity", "id" : "ITEM-8", "issue" : "2", "issued" : { "date-parts" : [ [ "2010", "6", "23" ] ] }, "page" : "193-208", "title" : "Long-term biomonitoring of lichen and bryophyte biodiversity at Burnham Beeches SAC and global environmental change", "type" : "article-journal", "volume" : "8" }, "uris" : [ "http://www.mendeley.com/documents/?uuid=527601e2-e104-4a9e-b0ea-34df39884c78" ] }, { "id" : "ITEM-9", "itemData" : { "author" : [ { "dropping-particle" : "", "family" : "Purvis", "given" : "O. William", "non-dropping-particle" : "", "parse-names" : false, "suffix" : "" } ], "container-title" : "British Lichen Society Bulletin", "id" : "ITEM-9", "issued" : { "date-parts" : [ [ "2015" ] ] }, "page" : "15-28", "title" : "Lichens on Betula in the Ural Mountains; relationships with bark acidity and element concentrations as indicators of geology an anthropogenic influences", "type" : "article-journal", "volume" : "117" }, "uris" : [ "http://www.mendeley.com/documents/?uuid=e58f0e66-777c-4aa4-9c4c-4a1b9ffd7a11" ] }, { "id" : "ITEM-10", "itemData" : { "author" : [ { "dropping-particle" : "V.", "family" : "Sedelnikova", "given" : "N.", "non-dropping-particle" : "", "parse-names" : false, "suffix" : "" } ], "container-title" : "Red Book of Novosibirsk Oblast: Plants", "id" : "ITEM-10", "issued" : { "date-parts" : [ [ "1988" ] ] }, "page" : "123-129", "publisher" : "Nauka", "publisher-place" : "Novosibirsk", "title" : "Lichens", "type" : "chapter" }, "uris" : [ "http://www.mendeley.com/documents/?uuid=dd912855-b988-4c25-939c-bd79eaa5efa5" ] }, { "id" : "ITEM-11", "itemData" : { "ISBN" : "978-5-9703-0345-0", "author" : [ { "dropping-particle" : "", "family" : "Maykop", "given" : "", "non-dropping-particle" : "", "parse-names" : false, "suffix" : "" } ], "edition" : "Second Edi", "editor" : [ { "dropping-particle" : "", "family" : "MAYKOP", "given" : "", "non-dropping-particle" : "", "parse-names" : false, "suffix" : "" } ], "id" : "ITEM-11", "issued" : { "date-parts" : [ [ "2012" ] ] }, "number-of-pages" : "340", "title" : "The Red Data Book of the Republic of Adygheya. Rare and threatened representatives of the regional fauna and flora. Part 1. Introduction. Vegetabilia and Mycota. Second edition. Maykop, 183 p. [In Russian]. (\u0423\u0440\u0431\u0430\u043d\u0430\u0432\u0438\u0447\u044e\u0441 \u0413. \u041f., \u0423\u0440\u0431\u0430\u043d\u0430\u0432\u0438\u0447\u0435\u043d\u0435 \u0418. \u041d., \u041e\u0442\u0442\u0435 \u0424. ", "type" : "book" }, "uris" : [ "http://www.mendeley.com/documents/?uuid=9b8b865f-f069-4303-a97d-f0d363abe3e0" ] }, { "id" : "ITEM-12", "itemData" : { "author" : [ { "dropping-particle" : "", "family" : "Insarov", "given" : "G.", "non-dropping-particle" : "", "parse-names" : false, "suffix" : "" }, { "dropping-particle" : "", "family" : "Insarova", "given" : "I.", "non-dropping-particle" : "", "parse-names" : false, "suffix" : "" } ], "container-title" : "Modeling of Land-Use and Ecological Dynamics", "editor" : [ { "dropping-particle" : "", "family" : "Malkinson", "given" : "Dan", "non-dropping-particle" : "", "parse-names" : false, "suffix" : "" }, { "dropping-particle" : "", "family" : "Czamanski", "given" : "Daniel", "non-dropping-particle" : "", "parse-names" : false, "suffix" : "" }, { "dropping-particle" : "", "family" : "Benenson", "given" : "Itzhak", "non-dropping-particle" : "", "parse-names" : false, "suffix" : "" } ], "id" : "ITEM-12", "issued" : { "date-parts" : [ [ "2013" ] ] }, "page" : "167-193", "publisher" : "Springer-Verlag", "publisher-place" : "Berlin, Heidelberg", "title" : "Lichens and Plants in Urban Environment", "type" : "chapter" }, "uris" : [ "http://www.mendeley.com/documents/?uuid=face7b78-4d87-4efb-815b-7223d5b14736" ] } ], "mendeley" : { "formattedCitation" : "(Bates &amp; Farmer, 1992; O L Gilbert, 1992; Hauck, 2009a; Hauck, Bruyn, &amp; Leuschner, 2013b; Insarov &amp; Insarova, 2013; Kirschbaum, Windisch, Vorbeck, &amp; Hanewald, 2006; Maykop, 2012; Nash, 2008b; O. William Purvis, 2015; O W Purvis et al., 2010; Sedelnikova, 1988; Zotz &amp; Bader, 2009b)", "plainTextFormattedCitation" : "(Bates &amp; Farmer, 1992; O L Gilbert, 1992; Hauck, 2009a; Hauck, Bruyn, &amp; Leuschner, 2013b; Insarov &amp; Insarova, 2013; Kirschbaum, Windisch, Vorbeck, &amp; Hanewald, 2006; Maykop, 2012; Nash, 2008b; O. William Purvis, 2015; O W Purvis et al., 2010; Sedelnikova, 1988; Zotz &amp; Bader, 2009b)", "previouslyFormattedCitation" : "(Bates &amp; Farmer, 1992; O L Gilbert, 1992; Hauck, 2009a; Hauck, Bruyn, &amp; Leuschner, 2013b; Insarov &amp; Insarova, 2013; Kirschbaum, Windisch, Vorbeck, &amp; Hanewald, 2006; Maykop, 2012; Nash, 2008b; O. William Purvis, 2015; O W Purvis et al., 2010; Sedelnikova, 1988; Zotz &amp; Bader, 2009b)" }, "properties" : {  }, "schema" : "https://github.com/citation-style-language/schema/raw/master/csl-citation.json" }</w:instrText>
      </w:r>
      <w:r>
        <w:rPr>
          <w:lang w:val="en-US"/>
        </w:rPr>
        <w:fldChar w:fldCharType="separate"/>
      </w:r>
      <w:r w:rsidRPr="00974179">
        <w:rPr>
          <w:lang w:val="en-US"/>
        </w:rPr>
        <w:t>(Bates &amp; Farmer, 1992; Gilbert, 1992; Hauck, 2009; Hauck</w:t>
      </w:r>
      <w:r w:rsidR="00D873D2">
        <w:rPr>
          <w:i/>
          <w:lang w:val="en-US"/>
        </w:rPr>
        <w:t xml:space="preserve"> et al.</w:t>
      </w:r>
      <w:r w:rsidRPr="00974179">
        <w:rPr>
          <w:lang w:val="en-US"/>
        </w:rPr>
        <w:t>, 2013; Insarov &amp; Insarova, 2013; Kirschbaum</w:t>
      </w:r>
      <w:r w:rsidR="00D873D2">
        <w:rPr>
          <w:i/>
          <w:lang w:val="en-US"/>
        </w:rPr>
        <w:t xml:space="preserve"> et al.</w:t>
      </w:r>
      <w:r w:rsidRPr="00974179">
        <w:rPr>
          <w:lang w:val="en-US"/>
        </w:rPr>
        <w:t xml:space="preserve">, 2006; </w:t>
      </w:r>
      <w:r w:rsidR="00E929ED" w:rsidRPr="00E929ED">
        <w:rPr>
          <w:lang w:val="en-US"/>
        </w:rPr>
        <w:t xml:space="preserve">Akatov </w:t>
      </w:r>
      <w:r w:rsidR="00E929ED" w:rsidRPr="00E929ED">
        <w:rPr>
          <w:i/>
          <w:lang w:val="en-US"/>
        </w:rPr>
        <w:t>et al.</w:t>
      </w:r>
      <w:r w:rsidRPr="00974179">
        <w:rPr>
          <w:lang w:val="en-US"/>
        </w:rPr>
        <w:t xml:space="preserve">, 2012; Nash, 2008b; Purvis, 2015; Purvis </w:t>
      </w:r>
      <w:r w:rsidR="00301BD0" w:rsidRPr="00301BD0">
        <w:rPr>
          <w:i/>
          <w:lang w:val="en-US"/>
        </w:rPr>
        <w:t>et al.</w:t>
      </w:r>
      <w:r w:rsidRPr="00974179">
        <w:rPr>
          <w:lang w:val="en-US"/>
        </w:rPr>
        <w:t>, 2010; Sedelnikova, 1988; Zotz &amp; Bader, 2009)</w:t>
      </w:r>
      <w:r>
        <w:rPr>
          <w:lang w:val="en-US"/>
        </w:rPr>
        <w:fldChar w:fldCharType="end"/>
      </w:r>
      <w:r>
        <w:rPr>
          <w:lang w:val="en-US"/>
        </w:rPr>
        <w:t xml:space="preserve">. In addition, the high nitrogen deposition in large parts </w:t>
      </w:r>
      <w:r>
        <w:rPr>
          <w:lang w:val="en-US"/>
        </w:rPr>
        <w:lastRenderedPageBreak/>
        <w:t xml:space="preserve">of Europe promotes nitrophytic species to the detriment of acidophytic ones </w:t>
      </w:r>
      <w:r>
        <w:rPr>
          <w:lang w:val="en-US"/>
        </w:rPr>
        <w:fldChar w:fldCharType="begin" w:fldLock="1"/>
      </w:r>
      <w:r>
        <w:rPr>
          <w:lang w:val="en-US"/>
        </w:rPr>
        <w:instrText>ADDIN CSL_CITATION { "citationItems" : [ { "id" : "ITEM-1", "itemData" : { "DOI" : "10.1006/lich.2001.0337", "ISBN" : "1096-1135", "ISSN" : "00242829", "abstract" : "The lichen composition on wayside Quercus robur in the Netherlands was related to bark properties (pH, EC, NH4+, SO42-, NO3) and levels of air pollution (SO2 and NH3). The pH of the bark and the susceptibility to toxic substances appear to be the two major primary factors affecting epiphytic lichen composition. These factors have independent effects on the lichen composition. Most of the so-called nitrophytic species appear to have a low sensitivity to toxic effects of SO2; their only requirement being a high bark pH. An increased bark pH appears to be the primary cause of the enormous increase in nitrophytic species and the disappearance of acidophytic species over the last decade in the Netherlands. Measurements of ambient NH3 concentrations in air show that there is a nearly linear relationship between the NH3 concentration and the abundance of nitrophytes on Quercus. The abundance of nitrophytes was not correlated with SO2 concentrations. Most of the acidophytic species appear very sensitive to NH3 since in areas with concentrations of 35 mug m(-3) or more, all acidophytic species have disappeared. Current methods using species diversity to estimate or monitor SO2 air pollution need some modification, otherwise the air quality may be erroneously considered to be relatively good in areas with high NH3 levels. (C) 2001 The British Lichen Society", "author" : [ { "dropping-particle" : "", "family" : "Herk", "given" : "C. M.", "non-dropping-particle" : "van", "parse-names" : false, "suffix" : "" } ], "container-title" : "Lichenologist", "id" : "ITEM-1", "issue" : "5", "issued" : { "date-parts" : [ [ "2001", "9" ] ] }, "page" : "419-441", "publisher" : "Cambridge University Press", "title" : "Bark pH and susceptibility to toxic air pollutants as independent causes of changes in epiphytic lichen composition in space and time", "type" : "article-journal", "volume" : "33" }, "uris" : [ "http://www.mendeley.com/documents/?uuid=2512c600-2c78-39aa-a949-99875a91485e" ] }, { "id" : "ITEM-2", "itemData" : { "DOI" : "10.1016/j.envpol.2009.12.036", "ISSN" : "02697491", "PMID" : "20096494", "abstract" : "Since lichens lack roots and take up water, solutes and gases over the entire thallus surface, these organisms respond more sensitively to changes in atmospheric purity than vascular plants. After centuries where effects of sulphur dioxide and acidity were in the focus of research on atmospheric chemistry and lichens, recently the globally increased levels of ammonia and nitrate increasingly affect lichen vegetation and gave rise to intense research on the tolerance of lichens to nitrogen pollution. The present paper discusses the main findings on the uptake of ammonia and nitrate in the lichen symbiosis and to the tolerance of lichens to eutrophication. Ammonia and nitrate are both efficiently taken up under ambient conditions. The tolerance to high nitrogen levels depends, among others, on the capability of the photobiont to provide sufficient amounts of carbon skeletons for ammonia assimilation. Lowly productive lichens are apparently predisposed to be sensitive to excess nitrogen. ?? 2010 Elsevier Ltd. All rights reserved.", "author" : [ { "dropping-particle" : "", "family" : "Hauck", "given" : "Markus", "non-dropping-particle" : "", "parse-names" : false, "suffix" : "" } ], "container-title" : "Environmental Pollution", "id" : "ITEM-2", "issue" : "5", "issued" : { "date-parts" : [ [ "2010" ] ] }, "page" : "1127-1133", "title" : "Ammonium and nitrate tolerance in lichens", "type" : "article-journal", "volume" : "158" }, "uris" : [ "http://www.mendeley.com/documents/?uuid=23f66c04-8126-4049-8ad8-a2cebb493ecc" ] }, { "id" : "ITEM-3", "itemData" : { "DOI" : "10.1007/s10661-010-1727-6", "ISBN" : "1573-2959 (Electronic)\\r0167-6369 (Linking)", "ISSN" : "01676369", "PMID" : "20936427", "abstract" : "Dynamics of epiphytic lichen distribution and diversity in the town of Skawina, one of the major industrial centres of southern Poland, over the last 30 years, was documented in relation to air quality changes. Fieldwork was conducted in 2006\u20132007. A total of 34 species were recorded at 202 sites, which is similar to the historical data, however, significant qualitative changes occurred. Nitrogen- and dust-tolerant species have expanded and dominate, while some acidophytes, such as Lecanora conizaeoides, are in decline. Lichens have recolonised the former \u2018lichen desert\u2019 in the town centre. Species richness at study sites has increased; and an improvement in the health of lichen thalli was noted. These trends reflect air quality improvement, mainly SO2 decline in the last few decades and transport-related compounds, mainly NO x and dust that have became the main pollutants. Host tree species and diameter diversity also contribute significantly to lichen species diversity in the study area. The recolonisation process seems far from complete and further changes in the lichen distribution and diversity in the study area are expected.", "author" : [ { "dropping-particle" : "", "family" : "Lisowska", "given" : "Maja", "non-dropping-particle" : "", "parse-names" : false, "suffix" : "" } ], "container-title" : "Environmental Monitoring and Assessment", "id" : "ITEM-3", "issue" : "1-4", "issued" : { "date-parts" : [ [ "2011", "8", "9" ] ] }, "page" : "177-190", "publisher" : "Springer Netherlands", "title" : "Lichen recolonisation in an urban-industrial area of southern Poland as a result of air quality improvement", "type" : "article-journal", "volume" : "179" }, "uris" : [ "http://www.mendeley.com/documents/?uuid=fb1f4dcd-c0c7-3a07-9a0c-2972426f7bbc" ] }, { "id" : "ITEM-4", "itemData" : { "ISSN" : "00327786", "abstract" : "This review of the lichen flora of the Czech Republic deals with the history of the research and highlights the most important summarizing publications. The diversity of the lichen flora is discussed and compared with that recorded in neighbouring countries. The main phytogeographic elements are outlined and illustrated with representative examples. The threat to the lichen flora in the Czech Republic is discussed in terms of the recently published Red List (version 1.1) and several endangered ecological groups of lichens with examples of the most threatened and extinct species are identified. Changes in the lichen flora along with the main causal factors are discussed. Air pollution, in particular sulphur dioxide was the most serious damaging factor in the 20th century. However, there has been a change in the trend in airpollution over the last two decades, with a decrease in sulphur and increase in nitrogen emissions, which has resulted in recolonization by formerly vanishing species of nitrophytic lichens (e.g. Xanthoriaparietina) and decrease in the abundance of the toxitolerant acidophytic species Lecanora conizaeoides. Ongoing present changes are very dynamic and not yet fully recognized. Therefore, field surveys are very important and will result in the recording of further species new to the Czech lichen flora.", "author" : [ { "dropping-particle" : "", "family" : "Li\u0161ka", "given" : "Ji\u0159\u00ed", "non-dropping-particle" : "", "parse-names" : false, "suffix" : "" }, { "dropping-particle" : "", "family" : "Zden\u011bk", "given" : "P", "non-dropping-particle" : "", "parse-names" : false, "suffix" : "" }, { "dropping-particle" : "", "family" : "Slav\u00edkov\u00e1", "given" : "\u0160", "non-dropping-particle" : "", "parse-names" : false, "suffix" : "" } ], "container-title" : "Preslia", "id" : "ITEM-4", "issue" : "3", "issued" : { "date-parts" : [ [ "2012" ] ] }, "page" : "851-862", "title" : "Lichen flora of the Czech Republic", "type" : "article-journal", "volume" : "84" }, "uris" : [ "http://www.mendeley.com/documents/?uuid=34699670-c510-393a-a059-ff458229fcb3" ] }, { "id" : "ITEM-5", "itemData" : { "ISBN" : "978-5-9274-0329-5", "author" : [ { "dropping-particle" : "", "family" : "Karelian research centre of the Russian Academy of Sciences", "given" : "", "non-dropping-particle" : "", "parse-names" : false, "suffix" : "" } ], "id" : "ITEM-5", "issued" : { "date-parts" : [ [ "2008" ] ] }, "number-of-pages" : "349", "title" : "FUNDAMENTAL AND APPLIED PROBLEMS of BOTANY at the BEGINNING of the XXI CENTURY: Materials of all-Russian conference Part 2: Algology. Mycology. Lichenology. Bryology.", "type" : "book" }, "uris" : [ "http://www.mendeley.com/documents/?uuid=24066438-8909-4198-b363-db50b2ea47b8" ] }, { "id" : "ITEM-6", "itemData" : { "author" : [ { "dropping-particle" : "", "family" : "Insarov", "given" : "G.", "non-dropping-particle" : "", "parse-names" : false, "suffix" : "" }, { "dropping-particle" : "", "family" : "Moutchnik", "given" : "E.", "non-dropping-particle" : "", "parse-names" : false, "suffix" : "" }, { "dropping-particle" : "", "family" : "Insarova", "given" : "I.", "non-dropping-particle" : "", "parse-names" : false, "suffix" : "" } ], "container-title" : "Problems of Ecological Monitoring and Ecosystem Modelling", "id" : "ITEM-6", "issued" : { "date-parts" : [ [ "2010" ] ] }, "page" : "277-296", "title" : "Epiphytic Lichens under Air Pollution Stress in Moscow: Methodology for Long-Term Monitoring", "type" : "article-journal", "volume" : "23" }, "uris" : [ "http://www.mendeley.com/documents/?uuid=21234308-ecd3-4c92-a611-ca770efe13f2" ] } ], "mendeley" : { "formattedCitation" : "(Hauck, 2010; Insarov, Moutchnik, &amp; Insarova, 2010; Karelian research centre of the Russian Academy of Sciences, 2008; Li\u0161ka et al., 2012; Lisowska, 2011; van Herk, 2001)", "plainTextFormattedCitation" : "(Hauck, 2010; Insarov, Moutchnik, &amp; Insarova, 2010; Karelian research centre of the Russian Academy of Sciences, 2008; Li\u0161ka et al., 2012; Lisowska, 2011; van Herk, 2001)", "previouslyFormattedCitation" : "(Hauck, 2010; Insarov, Moutchnik, &amp; Insarova, 2010; Karelian research centre of the Russian Academy of Sciences, 2008; Li\u0161ka et al., 2012; Lisowska, 2011; van Herk, 2001)" }, "properties" : {  }, "schema" : "https://github.com/citation-style-language/schema/raw/master/csl-citation.json" }</w:instrText>
      </w:r>
      <w:r>
        <w:rPr>
          <w:lang w:val="en-US"/>
        </w:rPr>
        <w:fldChar w:fldCharType="separate"/>
      </w:r>
      <w:r>
        <w:rPr>
          <w:lang w:val="en-US"/>
        </w:rPr>
        <w:t>(Hauck, 2010; Insarov</w:t>
      </w:r>
      <w:r w:rsidR="00A17C8E">
        <w:rPr>
          <w:i/>
          <w:lang w:val="en-US"/>
        </w:rPr>
        <w:t xml:space="preserve"> et al.</w:t>
      </w:r>
      <w:r>
        <w:rPr>
          <w:lang w:val="en-US"/>
        </w:rPr>
        <w:t xml:space="preserve">, 2010; Russian Academy of Sciences, 2008; Liška </w:t>
      </w:r>
      <w:r w:rsidR="00301BD0" w:rsidRPr="00301BD0">
        <w:rPr>
          <w:i/>
          <w:lang w:val="en-US"/>
        </w:rPr>
        <w:t>et al.</w:t>
      </w:r>
      <w:r>
        <w:rPr>
          <w:lang w:val="en-US"/>
        </w:rPr>
        <w:t>, 2012; Lisowska, 2011; van Herk, 2001)</w:t>
      </w:r>
      <w:r>
        <w:rPr>
          <w:lang w:val="en-US"/>
        </w:rPr>
        <w:fldChar w:fldCharType="end"/>
      </w:r>
      <w:r>
        <w:rPr>
          <w:lang w:val="en-US"/>
        </w:rPr>
        <w:t xml:space="preserve">; increases the growth of competing species such as vascular plants; and suppresses soil-dwelling lichens </w:t>
      </w:r>
      <w:r>
        <w:rPr>
          <w:lang w:val="en-US"/>
        </w:rPr>
        <w:fldChar w:fldCharType="begin" w:fldLock="1"/>
      </w:r>
      <w:r>
        <w:rPr>
          <w:lang w:val="en-US"/>
        </w:rPr>
        <w:instrText>ADDIN CSL_CITATION { "citationItems" : [ { "id" : "ITEM-1", "itemData" : { "DOI" : "10.1016/j.envpol.2010.01.015", "ISBN" : "0269-7491", "ISSN" : "02697491", "PMID" : "20149506", "abstract" : "The influence of applied nitrogen (N) concentration and load on thallus chemistry and growth of five terricolous alpine lichen species was investigated in a three-month N addition study. Thallus N content was influenced by both concentration and load; but the relative importance of these parameters varied between species. Growth was most affected by concentration. Thresholds for effects observed in this study support a low critical load for terricolous lichen communities (&lt;7.5 kg N ha-1 y-1) and suggest that concentrations of N currently encountered in UK cloudwater may have detrimental effects on the growth of sensitive species. The significance of N concentration effects on sensitive species also highlights the need to avoid artificially high concentrations when designing N addition experiments. Given the sensitivity of some species to extremely low loads and concentrations of N we suggest that terricolous lichens have potential as indicators of deposition and impact in northern and alpine ecosystems. ?? 2010 Elsevier Ltd. All rights reserved.", "author" : [ { "dropping-particle" : "", "family" : "Britton", "given" : "Andrea J.", "non-dropping-particle" : "", "parse-names" : false, "suffix" : "" }, { "dropping-particle" : "", "family" : "Fisher", "given" : "Julia M.", "non-dropping-particle" : "", "parse-names" : false, "suffix" : "" } ], "container-title" : "Environmental Pollution", "id" : "ITEM-1", "issue" : "5", "issued" : { "date-parts" : [ [ "2010" ] ] }, "page" : "1296-1302", "title" : "Terricolous alpine lichens are sensitive to both load and concentration of applied nitrogen and have potential as bioindicators of nitrogen deposition", "type" : "article-journal", "volume" : "158" }, "uris" : [ "http://www.mendeley.com/documents/?uuid=59b9f40e-78b2-3238-b046-019cc3e8ba3b" ] }, { "id" : "ITEM-2", "itemData" : { "author" : [ { "dropping-particle" : "", "family" : "PHOENIX", "given" : "Gareth K.", "non-dropping-particle" : "", "parse-names" : false, "suffix" : "" }, { "dropping-particle" : "", "family" : "EMMETT", "given" : "Bridget A.", "non-dropping-particle" : "", "parse-names" : false, "suffix" : "" }, { "dropping-particle" : "", "family" : "BRITTON", "given" : "Andrea J.", "non-dropping-particle" : "", "parse-names" : false, "suffix" : "" }, { "dropping-particle" : "", "family" : "CAPORN", "given" : "Simon J. M.", "non-dropping-particle" : "", "parse-names" : false, "suffix" : "" }, { "dropping-particle" : "", "family" : "DISE", "given" : "Nancy B.", "non-dropping-particle" : "", "parse-names" : false, "suffix" : "" }, { "dropping-particle" : "", "family" : "HELLIWELL", "given" : "Rachel", "non-dropping-particle" : "", "parse-names" : false, "suffix" : "" }, { "dropping-particle" : "", "family" : "JONES", "given" : "Laurence", "non-dropping-particle" : "", "parse-names" : false, "suffix" : "" }, { "dropping-particle" : "", "family" : "LEAKE", "given" : "Jonathan R.", "non-dropping-particle" : "", "parse-names" : false, "suffix" : "" }, { "dropping-particle" : "", "family" : "LEITH", "given" : "Ian D.", "non-dropping-particle" : "", "parse-names" : false, "suffix" : "" }, { "dropping-particle" : "", "family" : "SHEPPARD", "given" : "Lucy J.", "non-dropping-particle" : "", "parse-names" : false, "suffix" : "" }, { "dropping-particle" : "", "family" : "SOWERBY", "given" : "Alwyn", "non-dropping-particle" : "", "parse-names" : false, "suffix" : "" }, { "dropping-particle" : "", "family" : "PILKINGTON", "given" : "Michael G.", "non-dropping-particle" : "", "parse-names" : false, "suffix" : "" }, { "dropping-particle" : "", "family" : "ROWE", "given" : "Edwin C.", "non-dropping-particle" : "", "parse-names" : false, "suffix" : "" }, { "dropping-particle" : "", "family" : "ASHMORE", "given" : "Mike R.", "non-dropping-particle" : "", "parse-names" : false, "suffix" : "" }, { "dropping-particle" : "", "family" : "POWER", "given" : "Sally A.", "non-dropping-particle" : "", "parse-names" : false, "suffix" : "" } ], "container-title" : "Global change biology", "id" : "ITEM-2", "issue" : "4", "issued" : { "date-parts" : [ [ "2012" ] ] }, "page" : "1197-1215", "publisher" : "Wiley-Blackwell", "title" : "Impacts of atmospheric nitrogen deposition: responses of multiple plant and soil parameters across contrasting ecosystems in long-term field experiments", "type" : "article-journal", "volume" : "18" }, "uris" : [ "http://www.mendeley.com/documents/?uuid=33faa252-11b9-3cf7-9d92-c86f2530098d" ] }, { "id" : "ITEM-3", "itemData" : { "DOI" : "10.1016/j.biocon.2014.01.039", "ISBN" : "0006-3207", "ISSN" : "00063207", "abstract" : "Nitrogen (N) deposition is a major global threat to biodiversity and ecosystem function. Increased deposition rates are linked to reduced species richness and vegetation change in a wide range of habitats. Here, we use gradients of N deposition and climate across thirty-six European sites to examine impacts of N deposition relative to those of climatic, soil and grazing conditions, on composition of Racomitrium heath, a moss-dominated mountain summit community of high nature conservation value. Nitrogen deposition was the second most important driver of community composition after climatic conditions at this European scale, explaining 15% of variability, and was more important than soil factors or current grazing. Along a gradient of 0.6-39.6kgNha-1y-1species richness declined by 5speciesm-2 and there was a 30% shift in cover from mosses to graminoids. Such large changes in dominant plant functional type have potential to impact on other biota and on habitat functions including nutrient cycling and hydrology. Importantly, changes in community composition were seen across the whole range of N deposition, with impacts on sensitive components such as lichens seen at rates of N deposition only slightly above background. No evidence was found for a threshold deposition rate or critical load below which no change in composition occurred. This study demonstrates the powerful role of N deposition as a driver of plant community change relative to other factors, and highlights the sensitivity of alpine habitats adapted to low background N deposition levels. ?? 2014 Elsevier Ltd.", "author" : [ { "dropping-particle" : "", "family" : "Armitage", "given" : "Heather F.", "non-dropping-particle" : "", "parse-names" : false, "suffix" : "" }, { "dropping-particle" : "", "family" : "Britton", "given" : "Andrea J.", "non-dropping-particle" : "", "parse-names" : false, "suffix" : "" }, { "dropping-particle" : "", "family" : "Wal", "given" : "Ren\u00e9", "non-dropping-particle" : "van der", "parse-names" : false, "suffix" : "" }, { "dropping-particle" : "", "family" : "Woodin", "given" : "Sarah J.", "non-dropping-particle" : "", "parse-names" : false, "suffix" : "" } ], "container-title" : "Biological Conservation", "id" : "ITEM-3", "issued" : { "date-parts" : [ [ "2014" ] ] }, "title" : "The relative importance of nitrogen deposition as a driver of Racomitrium heath species composition and richness across Europe", "type" : "article-journal" }, "uris" : [ "http://www.mendeley.com/documents/?uuid=c24a2c2f-55e8-4e3b-9c4f-41c440c56c93" ] }, { "id" : "ITEM-4", "itemData" : { "DOI" : "10.1007/s10021-014-9765-5", "ISBN" : "1432-9840", "ISSN" : "14350629", "abstract" : "Experimental studies have shown that deposition of reactive nitrogen is an important driver of plant community change, however, most of these experi- ments are of short duration with unrealistic treat- ments, and conducted in regions with elevated ambient deposition. Studies of spatial gradients of pollution can complement experimental data and indicatewhether the potential impacts demonstrated by experiments are actually occurring in the \u2018real world\u2019. However, targeted surveys exist for only a very fewhabitatsand arenot readily comparable. In a coordinated campaign, we determined the species richness and plant community composition of five widespread, semi-natural habitats across Great Brit- ain in sites stratified along gradients of climate and pollution, and related these ecological parameters to major drivers of biodiversity, including climate, pol- lution deposition, and local edaphic factors. In every habitat, we found reduced species richness and changed species composition associated with higher nitrogen deposition, with remarkable consistency in relative species loss across ecosystem types. Whereas the diversity ofmosses, lichens, forbs,and graminoids declines with N deposition in different habitats, the cover of graminoids generally increases. Considered alongside previous experimental studies and survey work,our results provide a compelling argument that nitrogen deposition is a widespread and pervasive threat to terrestrial ecosystems. Key", "author" : [ { "dropping-particle" : "", "family" : "Field", "given" : "Chris D.", "non-dropping-particle" : "", "parse-names" : false, "suffix" : "" }, { "dropping-particle" : "", "family" : "Dise", "given" : "Nancy B.", "non-dropping-particle" : "", "parse-names" : false, "suffix" : "" }, { "dropping-particle" : "", "family" : "Payne", "given" : "Richard J.", "non-dropping-particle" : "", "parse-names" : false, "suffix" : "" }, { "dropping-particle" : "", "family" : "Britton", "given" : "Andrea J.", "non-dropping-particle" : "", "parse-names" : false, "suffix" : "" }, { "dropping-particle" : "", "family" : "Emmett", "given" : "Bridget A.", "non-dropping-particle" : "", "parse-names" : false, "suffix" : "" }, { "dropping-particle" : "", "family" : "Helliwell", "given" : "Rachel C.", "non-dropping-particle" : "", "parse-names" : false, "suffix" : "" }, { "dropping-particle" : "", "family" : "Hughes", "given" : "Steve", "non-dropping-particle" : "", "parse-names" : false, "suffix" : "" }, { "dropping-particle" : "", "family" : "Jones", "given" : "Laurence", "non-dropping-particle" : "", "parse-names" : false, "suffix" : "" }, { "dropping-particle" : "", "family" : "Lees", "given" : "Steven", "non-dropping-particle" : "", "parse-names" : false, "suffix" : "" }, { "dropping-particle" : "", "family" : "Leake", "given" : "Jonathan R.", "non-dropping-particle" : "", "parse-names" : false, "suffix" : "" }, { "dropping-particle" : "", "family" : "Leith", "given" : "Ian D.", "non-dropping-particle" : "", "parse-names" : false, "suffix" : "" }, { "dropping-particle" : "", "family" : "Phoenix", "given" : "Gareth K.", "non-dropping-particle" : "", "parse-names" : false, "suffix" : "" }, { "dropping-particle" : "", "family" : "Powe</w:instrText>
      </w:r>
      <w:r w:rsidRPr="009E2FD7">
        <w:rPr>
          <w:lang w:val="fr-CH"/>
        </w:rPr>
        <w:instrText>r", "given" : "Sally A.", "non-dropping-particle" : "", "parse-names" : false, "suffix" : "" }, { "dropping-particle" : "", "family" : "Sheppard", "given" : "Lucy J.", "non-dropping-particle" : "", "parse-names" : false, "suffix" : "" }, { "dropping-particle" : "", "family" : "Southon", "given" : "Georgina E.", "non-dropping-particle" : "", "parse-names" : false, "suffix" : "" }, { "dropping-particle" : "", "family" : "Stevens", "given" : "Carly J.", "non-dropping-particle" : "", "parse-names" : false, "suffix" : "" }, { "dropping-particle" : "", "family" : "Caporn", "given" : "Simon J M", "non-dropping-particle" : "", "parse-names" : false, "suffix" : "" } ], "container-title" : "Ecosystems", "id" : "ITEM-4", "issued" : { "date-parts" : [ [ "2014" ] ] }, "title" : "The Role of Nitrogen Deposition in Widespread Plant Community Change Across Semi-natural Habitats", "type" : "article-journal" }, "uris" : [ "http://www.mendeley.com/documents/?uuid=36231720-8b58-48d1-a7f3-bd67e124b30e" ] } ], "mendeley" : { "formattedCitation" : "(Armitage et al., 2014; Britton &amp; Fisher, 2010; Field et al., 2014; PHOENIX et al., 2012)", "plainTextFormattedCitation" : "(Armitage et al., 2014; Britton &amp; Fisher, 2010; Field et al., 2014; PHOENIX et al., 2012)", "previouslyFormattedCitation" : "(Armitage et al., 2014; Britton &amp; Fisher, 2010; Field et al., 2014; PHOENIX et al., 2012)" }, "properties" : {  }, "schema" : "https://github.com/citation-style-language/schema/raw/master/csl-citation.json" }</w:instrText>
      </w:r>
      <w:r>
        <w:rPr>
          <w:lang w:val="en-US"/>
        </w:rPr>
        <w:fldChar w:fldCharType="separate"/>
      </w:r>
      <w:r w:rsidRPr="00974179">
        <w:rPr>
          <w:lang w:val="fr-CH"/>
        </w:rPr>
        <w:t xml:space="preserve">(Armitage </w:t>
      </w:r>
      <w:r w:rsidR="00301BD0" w:rsidRPr="00301BD0">
        <w:rPr>
          <w:i/>
          <w:lang w:val="fr-CH"/>
        </w:rPr>
        <w:t>et al.</w:t>
      </w:r>
      <w:r w:rsidRPr="00974179">
        <w:rPr>
          <w:lang w:val="fr-CH"/>
        </w:rPr>
        <w:t xml:space="preserve">, 2014; Britton &amp; Fisher, 2010; Field </w:t>
      </w:r>
      <w:r w:rsidR="00301BD0" w:rsidRPr="00301BD0">
        <w:rPr>
          <w:i/>
          <w:lang w:val="fr-CH"/>
        </w:rPr>
        <w:t>et al.</w:t>
      </w:r>
      <w:r w:rsidRPr="00974179">
        <w:rPr>
          <w:lang w:val="fr-CH"/>
        </w:rPr>
        <w:t xml:space="preserve">, 2014; </w:t>
      </w:r>
      <w:r w:rsidR="00A17C8E">
        <w:rPr>
          <w:lang w:val="fr-CH"/>
        </w:rPr>
        <w:t>Phoenix</w:t>
      </w:r>
      <w:r w:rsidR="00A17C8E" w:rsidRPr="00974179">
        <w:rPr>
          <w:lang w:val="fr-CH"/>
        </w:rPr>
        <w:t xml:space="preserve"> </w:t>
      </w:r>
      <w:r w:rsidR="00301BD0" w:rsidRPr="00301BD0">
        <w:rPr>
          <w:i/>
          <w:lang w:val="fr-CH"/>
        </w:rPr>
        <w:t>et al.</w:t>
      </w:r>
      <w:r w:rsidRPr="00974179">
        <w:rPr>
          <w:lang w:val="fr-CH"/>
        </w:rPr>
        <w:t>, 2012)</w:t>
      </w:r>
      <w:r>
        <w:rPr>
          <w:lang w:val="en-US"/>
        </w:rPr>
        <w:fldChar w:fldCharType="end"/>
      </w:r>
      <w:r w:rsidRPr="00F773D2">
        <w:rPr>
          <w:lang w:val="fr-CH"/>
        </w:rPr>
        <w:t xml:space="preserve">. </w:t>
      </w:r>
    </w:p>
    <w:p w14:paraId="39900AD6" w14:textId="43F1196C" w:rsidR="0048205B" w:rsidRDefault="0048205B" w:rsidP="00AE389F">
      <w:pPr>
        <w:rPr>
          <w:lang w:val="en-US"/>
        </w:rPr>
      </w:pPr>
      <w:r>
        <w:rPr>
          <w:lang w:val="en-US"/>
        </w:rPr>
        <w:t xml:space="preserve">Climate-warming might lead to expanding distribution ranges of warmth-loving lichen species northwards, but also might consistently negatively affect the abundance and diversity of lichens </w:t>
      </w:r>
      <w:r>
        <w:rPr>
          <w:lang w:val="en-US"/>
        </w:rPr>
        <w:fldChar w:fldCharType="begin" w:fldLock="1"/>
      </w:r>
      <w:r>
        <w:rPr>
          <w:lang w:val="en-US"/>
        </w:rPr>
        <w:instrText>ADDIN CSL_CITATION { "citationItems" : [ { "id" : "ITEM-1", "itemData" : { "author" : [ { "dropping-particle" : "", "family" : "Insarov", "given" : "G", "non-dropping-particle" : "", "parse-names" : false, "suffix" : "" }, { "dropping-particle" : "", "family" : "Schroeter", "given" : "B", "non-dropping-particle" : "", "parse-names" : false, "suffix" : "" } ], "chapter-number" : "13", "container-title" : "Monitoring with Lichens - Monitoring Lichens", "editor" : [ { "dropping-particle" : "", "family" : "Nimis", "given" : "P.L.", "non-dropping-particle" : "", "parse-names" : false, "suffix" : "" }, { "dropping-particle" : "", "family" : "Scheidegger", "given" : "C.", "non-dropping-particle" : "", "parse-names" : false, "suffix" : "" }, { "dropping-particle" : "", "family" : "Wolseley", "given" : "P. A.", "non-dropping-particle" : "", "parse-names" : false, "suffix" : "" } ], "id" : "ITEM-1", "issued" : { "date-parts" : [ [ "2002" ] ] }, "page" : "183-201", "publisher" : "Kluwer Academic Publishers", "publisher-place" : "The Hague, The Netherlands", "title" : "Lichen Monitoring and Climate Change", "type" : "chapter" }, "uris" : [ "http://www.mendeley.com/documents/?uuid=42ebf409-8e4f-4ae4-8187-6e3791c16ca5" ] }, { "id" : "ITEM-2", "itemData" : { "DOI" : "10.1016/j.envpol.2006.03.018", "ISBN" : "0269-7491", "ISSN" : "02697491", "PMID" : "16697507", "abstract" : "Increasing evidence suggests that lichens are responding to climate change in Western Europe. More epiphytic species appear to be increasing, rather than declining, as a result of global warming. Many terricolous species, in contrast, are declining. Changes to epiphytic floras are markedly more rapid in formerly heavily polluted, generally built-up or open rural areas, as compared to forested regions. Both the distribution (southern) and ecology (warmth-loving) of the newly established or increasing species seem to be determined by global warming. Epiphytic temperate to boreo-montane species appear to be relatively unaffected. Vacant niches caused by other environmental changes are showing the most pronouced effects of global warming. Species most rapidly increasing in forests, although taxonomically unrelated, all contain Trentepohlia as phycobiont in addition to having a southern distribution. This suggests that in this habitat, Trentepohlia algae, rather than the different lichen symbioses, are affected by global warming. ?? 2006 Elsevier Ltd. All rights reserved.", "author" : [ { "dropping-particle" : "", "family" : "Aptroot", "given" : "A.", "non-dropping-particle" : "", "parse-names" : false, "suffix" : "" }, { "dropping-particle" : "", "family" : "Herk", "given" : "C. M.", "non-dropping-particle" : "van", "parse-names" : false, "suffix" : "" } ], "container-title" : "Environmental Pollution", "id" : "ITEM-2", "issue" : "2", "issued" : { "date-parts" : [ [ "2007" ] ] }, "page" : "293-298", "title" : "Further evidence of the effects of global warming on lichens, particularly those with Trentepohlia phycobionts", "type" : "article-journal", "volume" : "146" }, "uris" : [ "http://www.mendeley.com/documents/?uuid=54d52d88-18e6-3295-83df-81ee3381edfc" ] }, { "id" : "ITEM-3", "itemData" : { "DOI" : "10.1007/978-3-540-68421-3", "ISBN" : "978-3-540-68420-6", "ISSN" : "0340-4773", "abstract" : "Epiphytes have been called particularly vulnerable to climate change because of their existence at the interface of vegetation and atmosphere. We review the available evidence for this notion and put our analysis into the larger context of human-induced changes in general. Besides climate change, land use changes adversely affect epiphytes, while other factors, e.g. biotic exchange, are of lesser importance in this life form. Both land use change and climate change primarily affect hygrophilic taxa, while drought-resistant species may sometimes even benefit. Vascular and non-vascular epiphytes in tropical cloud forests will seriously suffer from decreased moisture input. In contrast, varying precipitation in more seasonal lowland forests seems to affect vascular species rather little, but a possible negative impact of rising temperatures on plant performance is unexplored. For co-occurring lichens and bryophytes, however, rising temperatures could have disastrous effects, as suggested by model calculations. In the temperate zones, global warming should allow range extensions towards the poles for vascular epiphytes and lead to new assemblages among non-vascular epiphytes. In spite of this mixed picture, epiphytes as a group may indeed be \u201cparticularly\u201d threatened by global change, because the habitats characterised by exceptional species richness, e.g. tropical cloud forests, are those most seriously affected.", "author" : [ { "dropping-particle" : "", "family" : "Zotz", "given" : "Gerhard", "non-dropping-particle" : "", "parse-names" : false, "suffix" : "" }, { "dropping-particle" : "", "family" : "Bader", "given" : "M Y", "non-dropping-particle" : "", "parse-names" : false, "suffix" : "" } ], "container-title" : "Progress in Botany 70", "id" : "ITEM-3", "issued" : { "date-parts" : [ [ "2009" ] ] }, "page" : "147-170", "publisher" : "Springer Berlin Heidelberg", "publisher-place" : "Berlin, Heidelberg", "title" : "Epiphytic Plants in a Changing World-Global: Change Effects on Vascular and Non-Vascular Epiphytes", "type" : "chapter", "volume" : "70" }, "uris" : [ "http://www.mendeley.com/documents/?uuid=7cc480b6-f897-3e85-8732-36c2a2118d28" ] }, { "id" : "ITEM-4", "itemData" : { "author" : [ { "dropping-particle" : "", "family" : "Davydov", "given" : "E. A.", "non-dropping-particle" : "", "parse-names" : false, "suffix" : "" }, { "dropping-particle" : "", "family" : "Insarov", "given" : "G. E.", "non-dropping-particle" : "", "parse-names" : false, "suffix" : "" }, { "dropping-particle" : "", "family" : "Sundetpaev", "given" : "A. K.", "non-dropping-particle" : "", "parse-names" : false, "suffix" : "" } ], "container-title" : "Problems of Ecological Monitoring and Ecosystem Modelling", "id" : "ITEM-4", "issued" : { "date-parts" : [ [ "2013" ] ] }, "page" : "428-441", "title" : "Lichen Monitoring In Katon-Karagai National Park, Eastern Kazakhstan, in Context of Climate Change", "type" : "article-journal", "volume" : "25" }, "uris" : [ "http://www.mendeley.com/documents/?uuid=8c76077e-aefa-409f-af8f-4f40811f0a71" ] } ], "mendeley" : { "formattedCitation" : "(Aptroot &amp; van Herk, 2007; Davydov, Insarov, &amp; Sundetpaev, 2013; Insarov &amp; Schroeter, 2002; Zotz &amp; Bader, 2009a)", "plainTextFormattedCitation" : "(Aptroot &amp; van Herk, 2007; Davydov, Insarov, &amp; Sundetpaev, 2013; Insarov &amp; Schroeter, 2002; Zotz &amp; Bader, 2009a)", "previouslyFormattedCitation" : "(Aptroot &amp; van Herk, 2007; Davydov, Insarov, &amp; Sundetpaev, 2013; Insarov &amp; Schroeter, 2002; Zotz &amp; Bader, 2009a)" }, "properties" : {  }, "schema" : "https://github.com/citation-style-language/schema/raw/master/csl-citation.json" }</w:instrText>
      </w:r>
      <w:r>
        <w:rPr>
          <w:lang w:val="en-US"/>
        </w:rPr>
        <w:fldChar w:fldCharType="separate"/>
      </w:r>
      <w:r>
        <w:rPr>
          <w:lang w:val="en-US"/>
        </w:rPr>
        <w:t>(Aptroot &amp; van Herk, 2007; Davydov</w:t>
      </w:r>
      <w:r w:rsidR="00A17C8E">
        <w:rPr>
          <w:i/>
          <w:lang w:val="en-US"/>
        </w:rPr>
        <w:t xml:space="preserve"> et al.</w:t>
      </w:r>
      <w:r>
        <w:rPr>
          <w:lang w:val="en-US"/>
        </w:rPr>
        <w:t>, 2013; Insarov &amp; Schroeter, 2002; Zotz &amp; Bader, 2009)</w:t>
      </w:r>
      <w:r>
        <w:rPr>
          <w:lang w:val="en-US"/>
        </w:rPr>
        <w:fldChar w:fldCharType="end"/>
      </w:r>
      <w:r>
        <w:rPr>
          <w:lang w:val="en-US"/>
        </w:rPr>
        <w:t xml:space="preserve">, for example by productivity increase and shrub encroachment in tundra regions </w:t>
      </w:r>
      <w:r>
        <w:rPr>
          <w:lang w:val="en-US"/>
        </w:rPr>
        <w:fldChar w:fldCharType="begin" w:fldLock="1"/>
      </w:r>
      <w:r>
        <w:rPr>
          <w:lang w:val="en-US"/>
        </w:rPr>
        <w:instrText>ADDIN CSL_CITATION { "citationItems" : [ { "id" : "ITEM-1", "itemData" : { "DOI" : "10.1038/srep18161", "ISSN" : "2045-2322", "PMID" : "26670681", "abstract" : "This study examined the effects of micro-scale, site and 19 and 21 years of experimental warming on Collembola in three contrasting alpine subarctic plant communities (poor heath, rich meadow, wet meadow). Unexpectedly, experimental long-term warming had no significant effect on species richness, effective number of species, total abundance or abundance of any Collembola species. There were micro-scale effects on species richness, total abundance, and abundance of 10 of 35 species identified. Site had significant effect on effective number of species, and abundance of six species, with abundance patterns differing between sites. Site and long-term warming gave non-significant trends in species richness. The highest species richness was observed in poor heath, but mean species richness tended to be highest in rich meadow and lowest in wet meadow. Warming showed a tendency for a negative impact on species richness. This long-term warming experiment across three contrasting sites revealed that Collembola is capable of high resistance to climate change. We demonstrated that micro-scale and site effects are the main controlling factors for Collembola abundance in high alpine subarctic environments. Thus local heterogeneity is likely important for soil fauna composition and may play a crucial role in buffering Collembola against future climate change.", "author" : [ { "dropping-particle" : "", "family" : "Alatalo", "given" : "Juha M.", "non-dropping-particle" : "", "parse-names" : false, "suffix" : "" }, { "dropping-particle" : "", "family" : "J\u00e4gerbrand", "given" : "Annika K.", "non-dropping-particle" : "", "parse-names" : false, "suffix" : "" }, { "dropping-particle" : "", "family" : "\u010cuchta", "given" : "Peter", "non-dropping-particle" : "", "parse-names" : false, "suffix" : "" } ], "container-title" : "Scientific Reports", "id" : "ITEM-1", "issued" : { "date-parts" : [ [ "2015" ] ] }, "page" : "18161", "title" : "Collembola at three alpine subarctic sites resistant to twenty years of experimental warming", "type" : "article-journal", "volume" : "5" }, "uris" : [ "http://www.mendeley.com/documents/?uuid=db8af2b4-22fd-3d8d-8a5d-71ab50db4541" ] }, { "id" : "ITEM-2", "itemData" : { "DOI" : "10.1046/j.1365-2745.2001.00625.x", "ISBN" : "1365-2745", "ISSN" : "00220477", "PMID" : "619", "abstract" : "1Macrolichens are important for the functioning and biodiversity of cold northern ecosystems and their reindeer-based cultures and economies.2We hypothesized that, in climatically milder parts of the Arctic, where ecosystems have relatively dense plant canopies, climate warming and/or increased nutrient availability leads to decline in macrolichen abundance as a function of increased abundance of vascular plants. In more open high-arctic or arctic-alpine plant communities such a relationship should be absent. To test this, we synthesized cross-continental arctic vegetation data from ecosystem manipulation experiments simulating mostly warming and increased nutrient availability, and compared these with similar data from natural environmental gradients.3Regressions between abundance or biomass of macrolichens and vascular plants were consistently negative across the subarctic and mid-arctic experimental studies. Such a pattern did not emerge in the coldest high-arctic or arctic-alpine sites. The slopes of the negative regressions increased across 10 sites as the climate became milder (as indicated by a simple climatic index) or the vegetation denser (greater site above-ground biomass).4Seven natural vegetation gradients in the lower-altitude sub- and mid-arctic zone confirmed the patterns seen in the experimental studies, showing consistent negative relationships between abundance of macrolichens and vascular plants.5We conclude that the data supported the hypothesis. Macrolichens in climatically milder arctic ecosystems may decline if and where global changes cause vascular plants to increase in abundance.6However, a refining of our findings is needed, for instance by integrating other abiotic and biotic effects such as reindeer grazing feedback on the balance between vascular plants and lichens.", "author" : [ { "dropping-particle" : "", "family" : "Cornelissen", "given" : "J. H C", "non-dropping-particle" : "", "parse-names" : false, "suffix" : "" }, { "dropping-particle" : "V.", "family" : "Callaghan", "given" : "T.", "non-dropping-particle" : "", "parse-names" : false, "suffix" : "" }, { "dropping-particle" : "", "family" : "Alatalo", "given" : "J. M.", "non-dropping-particle" : "", "parse-names" : false, "suffix" : "" }, { "dropping-particle" : "", "family" : "Michelsen", "given" : "A.", "non-dropping-particle" : "", "parse-names" : false, "suffix" : "" }, { "dropping-particle" : "", "family" : "Graglia", "given" : "E.", "non-dropping-particle" : "", "parse-names" : false, "suffix" : "" }, { "dropping-particle" : "", "family" : "Hartley", "given" : "A. E.", "non-dropping-particle" : "", "parse-names" : false, "suffix" : "" }, { "dropping-particle" : "", "family" : "Hik", "given" : "D. S.", "non-dropping-particle" : "", "parse-names" : false, "suffix" : "" }, { "dropping-particle" : "", "family" : "Hobbie", "given" : "S. E.", "non-dropping-particle" : "", "parse-names" : false, "suffix" : "" }, { "dropping-particle" : "", "family" : "Press", "given" : "M. C.", "non-dropping-particle" : "", "parse-names" : false, "suffix" : "" }, { "dropping-particle" : "", "family" : "Robinson", "given" : "C. H.", "non-dropping-particle" : "", "parse-names" : false, "suffix" : "" }, { "dropping-particle" : "", "family" : "Henry", "given" : "G. H R", "non-dropping-particle" : "", "parse-names" : false, "suffix" : "" }, { "dropping-particle" : "", "family" : "Shaver", "given" : "G. R.", "non-dropping-particle" : "", "parse-names" : false, "suffix" : "" }, { "dropping-particle" : "", "family" : "Phoenix", "given" : "G. K.", "non-dropping-particle" : "", "parse-names" : false, "suffix" : "" }, { "dropping-particle" : "", "family" : "Jones", "given" : "D. Gwynn", "non-dropping-particle" : "", "parse-names" : false, "suffix" : "" }, { "dropping-particle" : "", "family" : "Jonasson", "given" : "S.", "non-dropping-particle" : "", "parse-names" : false, "suffix" : "" }, { "dropping-particle" : "", "family" : "Chapin", "given" : "F. S.", "non-dropping-particle" : "", "parse-names" : false, "suffix" : "" }, { "dropping-particle" : "", "family" : "Molau", "given" : "U.", "non-dropping-particle" : "", "parse-names" : false, "suffix" : "" }, { "dropping-particle" : "", "family" : "Neill", "given" : "C.", "non-dropping-particle" : "", "parse-names" : false, "suffix" : "" }, { "dropping-particle" : "", "family" : "Lee", "given" : "J. A.", "non-dropping-particle" : "", "parse-names" : false, "suffix" : "" }, { "dropping-particle" : "", "family" : "Melillo", "given" : "J. M.", "non-dropping-particle" : "", "parse-names" : false, "suffix" : "" }, { "dropping-particle" : "", "family" : "Sveinbj??rnsson", "given" : "B.", "non-dropping-particle" : "", "parse-names" : false, "suffix" : "" }, { "dropping-particle" : "", "family" : "Aerts", "given" : "R.", "non-dropping-particle" : "", "parse-names" : false, "suffix" : "" } ], "container-title" : "Journal of Ecology", "id" : "ITEM-2", "issue" : "6", "issued" : { "date-parts" : [ [ "2001", "12" ] ] }, "page" : "984-994", "publisher" : "Blackwell Science Ltd", "title" : "Global change and arctic ecosystems: Is lichen decline a function of increases in vascular plant biomass?", "type" : "article-journal", "volume" : "89" }, "uris" : [ "http://www.mendeley.com/documents/?uuid=1ccfe6e8-9a1b-34e1-a017-2990539e729d" ] }, { "id" : "ITEM-3", "itemData" : { "DOI" : "10.1111/j.1461-0248.2011.01716.x", "ISBN" : "1461-0248 (Electronic)\\r1461-023X (Linking)", "ISSN" : "1461023X", "PMID" : "22136670", "abstract" : "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specificity of results and uncertainty about the power of shor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term warming on tundra vegetation - and associated ecosystem consequences - have the potential to be much greater than we have observed to date.", "author" : [ { "dropping-particle" : "", "family" : "Elmendorf", "given" : "Sarah C.", "non-dropping-particle" : "", "parse-names" : false, "suffix" : "" }, { "dropping-particle" : "", "family" : "Henry", "given" : "Gregory H R", "non-dropping-particle" : "", "parse-names" : false, "suffix" : "" }, { "dropping-particle" : "", "family" : "Hollister", "given" : "Robert D.", "non-dropping-particle" : "", "parse-names" : false, "suffix" : "" }, { "dropping-particle" : "", "family" : "Bj\u00f6rk", "given" : "Robert G.", "non-dropping-particle" : "", "parse-names" : false, "suffix" : "" }, { "dropping-particle" : "", "family" : "Bjorkman", "given" : "Anne D.", "non-dropping-particle" : "", "parse-names" : false, "suffix" : "" }, { "dropping-particle" : "V.", "family" : "Callaghan", "given" : "Terry", "non-dropping-particle" : "", "parse-names" : false, "suffix" : "" }, { "dropping-particle" : "", "family" : "Collier", "given" : "Laura Siegwart", "non-dropping-particle" : "", "parse-names" : false, "suffix" : "" }, { "dropping-particle" : "", "family" : "Cooper", "given" : "Elisabeth J.", "non-dropping-particle" : "", "parse-names" : false, "suffix" : "" }, { "dropping-particle" : "", "family" : "Cornelissen", "given" : "Johannes H C", "non-dropping-particle" : "", "parse-names" : false, "suffix" : "" }, { "dropping-particle" : "", "family" : "Day", "given" : "Thomas A.", "non-dropping-particle" : "", "parse-names" : false, "suffix" : "" }, { "dropping-particle" : "", "family" : "Fosaa", "given" : "Anna Maria", "non-dropping-particle" : "", "parse-names" : false, "suffix" : "" }, { "dropping-particle" : "", "family" : "Gould", "given" : "William A.", "non-dropping-particle" : "", "parse-names" : false, "suffix" : "" }, { "dropping-particle" : "", "family" : "Gr\u00e9tarsd\u00f3ttir", "given" : "J\u00e1rngerur", "non-dropping-particle" : "", "parse-names" : false, "suffix" : "" }, { "dropping-particle" : "", "family" : "Harte", "given" : "John", "non-dropping-particle" : "", "parse-names" : false, "suffix" : "" }, { "dropping-particle" : "", "family" : "Hermanutz", "given" : "Luise", "non-dropping-particle" : "", "parse-names" : false, "suffix" : "" }, { "dropping-particle" : "", "family" : "Hik", "given" : "David S.", "non-dropping-particle" : "", "parse-names" : false, "suffix" : "" }, { "dropping-particle" : "", "family" : "Hofgaard", "given" : "Annika", "non-dropping-particle" : "", "parse-names" : false, "suffix" : "" }, { "dropping-particle" : "", "family" : "Jarrad", "given" : "Frith", "non-dropping-particle" : "", "parse-names" : false, "suffix" : "" }, { "dropping-particle" : "", "family" : "J\u00f3nsd\u00f3ttir", "given" : "Jngibj\u00f6rg Svala", "non-dropping-particle" : "", "parse-names" : false, "suffix" : "" }, { "dropping-particle" : "", "family" : "Keuper", "given" : "Frida", "non-dropping-particle" : "", "parse-names" : false, "suffix" : "" }, { "dropping-particle" : "", "family" : "Klanderud", "given" : "Kari", "non-dropping-particle" : "", "parse-names" : false, "suffix" : "" }, { "dropping-particle" : "", "family" : "Klein", "given" : "Julia A.", "non-dropping-particle" : "", "parse-names" : false, "suffix" : "" }, { "dropping-particle" : "", "family" : "Koh", "given" : "Saewan", "non-dropping-particle" : "", "parse-names" : false, "suffix" : "" }, { "dropping-particle" : "", "family" : "Kudo", "given" : "Gaku", "non-dropping-particle" : "", "parse-names" : false, "suffix" : "" }, { "dropping-particle" : "", "family" : "Lang", "given" : "Simone I.", "non-dropping-particle" : "", "parse-names" : false, "suffix" : "" }, { "dropping-particle" : "", "family" : "Loewen", "given" : "Val", "non-dropping-particle" : "", "parse-names" : false, "suffix" : "" }, { "dropping-particle" : "", "family" : "May", "given" : "Jeremy L.", "non-dropping-particle" : "", "parse-names" : false, "suffix" : "" }, { "dropping-particle" : "", "family" : "Mercado", "given" : "Joel", "non-dropping-particle" : "", "parse-names" : false, "suffix" : "" }, { "dropping-particle" : "", "family" : "Michelsen", "given" : "Anders", "non-dropping-particle" : "", "parse-names" : false, "suffix" : "" }, { "dropping-particle" : "", "family" : "Molau", "given" : "Ulf", "non-dropping-particle" : "", "parse-names" : false, "suffix" : "" }, { "dropping-particle" : "", "family" : "Myers-Smith", "given" : "Isla H.", "non-dropping-particle" : "", "parse-names" : false, "suffix" : "" }, { "dropping-particle" : "", "family" : "Oberbauer", "given" : "Steven F.", "non-dropping-particle" : "", "parse-names" : false, "suffix" : "" }, { "dropping-particle" : "", "family" : "Pieper", "given" : "Sara", "non-dropping-particle" : "", "parse-names" : false, "suffix" : "" }, { "dropping-particle" : "", "family" : "Post", "given" : "Eric", "non-dropping-particle" : "", "parse-names" : false, "suffix" : "" }, { "dropping-particle" : "", "family" : "Rixen", "given" : "Christian", "non-dropping-particle" : "", "parse-names" : false, "suffix" : "" }, { "dropping-particle" : "", "family" : "Robinson", "given" : "Clare H.", "non-dropping-particle" : "", "parse-names" : false, "suffix" : "" }, { "dropping-particle" : "", "family" : "Schmidt", "given" : "Niels Martin", "non-dropping-particle" : "", "parse-names" : false, "suffix" : "" }, { "dropping-particle" : "", "family" : "Shaver", "given" : "Gaius R.", "non-dropping-particle" : "", "parse-names" : false, "suffix" : "" }, { "dropping-particle" : "", "family" : "Stenstr\u00f6m", "given" : "Anna", "non-dropping-particle" : "", "parse-names" : false, "suffix" : "" }, { "dropping-particle" : "", "family" : "Tolvanen", "given" : "Anne", "non-dropping-particle" : "", "parse-names" : false, "suffix" : "" }, { "dropping-particle" : "", "family" : "Totland", "given" : "\u00d6rjan", "non-dropping-particle" : "", "parse-names" : false, "suffix" : "" }, { "dropping-particle" : "", "family" : "Troxler", "given" : "Tiffany", "non-dropping-particle" : "", "parse-names" : false, "suffix" : "" }, { "dropping-particle" : "", "family" : "Wahren", "given" : "Carl Henrik", "non-dropping-particle" : "", "parse-names" : false, "suffix" : "" }, { "dropping-particle" : "", "family" : "Webber", "given" : "Patrick J.", "non-dropping-particle" : "", "parse-names" : false, "suffix" : "" }, { "dropping-particle" : "", "family" : "Welker", "given" : "Jeffery M.", "non-dropping-particle" : "", "parse-names" : false, "suffix" : "" }, { "dropping-particle" : "", "family" : "Wookey", "given" : "Philip A.", "non-dropping-particle" : "", "parse-names" : false, "suffix" : "" } ], "container-title" : "Ecology Letters", "id" : "ITEM-3", "issue" : "2", "issued" : { "date-parts" : [ [ "2012", "2" ] ] }, "page" : "164-175", "publisher" : "Blackwell Publishing Ltd", "title" : "Global assessment of experimental climate warming on tundra vegetation: Heterogeneity over space and time", "type" : "article-journal", "volume" : "15" }, "uris" : [ "http://www.mendeley.com/documents/?uuid=656bfe15-ea3f-32ca-9be4-30ad42202bf9" ] }, { "id" : "ITEM-4", "itemData" : { "DOI" : "10.1111/j.1365-2486.2011.02570.x", "ISBN" : "1354-1013", "ISSN" : "13541013", "abstract" : "Little is known about the impact of changing temperature regimes on composition and diversity of cryptogam communities in the Arctic and Subarctic, despite the well-known importance of lichens and bryophytes to the functioning and climate feedbacks of northern ecosystems. We investigated changes in diversity and abundance of lichens and bryophytes within long-term (9\u201316 years) warming experiments and along natural climatic gradients, ranging from Swedish subarctic birch forest and subarctic/subalpine tundra to Alaskan arctic tussock tundra. In both Sweden and Alaska, lichen diversity responded negatively to experimental warming (with the exception of a birch forest) and to higher temperatures along climatic gradients. Bryophytes were less sensitive to experimental warming than lichens, but depending on the length of the gradient, bryophyte diversity decreased both with increasing temperatures and at extremely low temperatures. Among bryophytes, Sphagnum mosses were particularly resistant to experimental warming in terms of both abundance and diversity. Temperature, on both continents, was the main driver of species composition within experiments and along gradients, with the exception of the Swedish subarctic birch forest where amount of litter constituted the best explanatory variable. In a warming experiment in moist acidic tussock tundra in Alaska, temperature together with soil ammonium availability were the most important factors influencing species composition. Overall, dwarf shrub abundance (deciduous and evergreen) was positively related to warming but so were the bryophytes Sphagnum girgensohnii, Hylocomium splendens and Pleurozium schreberi; the majority of other cryptogams showed a negative relationship to warming. This unique combination of intercontinental comparison, natural gradient studies and experimental studies shows that cryptogam diversity and abundance, especially within lichens, is likely to decrease under arctic climate warming. Given the many ecosystem processes affected by cryptogams in high latitudes (e.g. carbon sequestration, N2-fixation, trophic interactions), these changes will have important feedback consequences for ecosystem functions and climate.", "author" : [ { "dropping-particle" : "", "family" : "Lang", "given" : "Simone I.", "non-dropping-particle" : "", "parse-names" : false, "suffix" : "" }, { "dropping-particle" : "", "family" : "Cornelissen", "given" : "Johannes H C", "non-dropping-particle" : "", "parse-names" : false, "suffix" : "" }, { "dropping-particle" : "", "family" : "Shaver", "given" : "Gaius R.", "non-dropping-particle" : "", "parse-names" : false, "suffix" : "" }, { "dropping-particle" : "", "family" : "Ahrens", "given" : "Matthias", "non-dropping-particle" : "", "parse-names" : false, "suffix" : "" }, { "dropping-particle" : "V.", "family" : "Callaghan", "given" : "Terry", "non-dropping-particle" : "", "parse-names" : false, "suffix" : "" }, { "dropping-particle" : "", "family" : "Molau", "given" : "Ulf", "non-dropping-particle" : "", "parse-names" : false, "suffix" : "" }, { "dropping-particle" : "", "family" : "Braak", "given" : "Cajo J F", "non-dropping-particle" : "Ter", "parse-names" : false, "suffix" : "" }, { "dropping-particle" : "", "family" : "H\u00f6lzer", "given" : "Adam", "non-dropping-particle" : "", "parse-names" : false, "suffix" : "" }, { "dropping-particle" : "", "family" : "Aerts", "given" : "Rien", "non-dropping-particle" : "", "parse-names" : false, "suffix" : "" } ], "container-title" : "Global Change Biology", "id" : "ITEM-4", "issue" : "3", "issued" : { "date-parts" : [ [ "2012", "3" ] ] }, "page" : "1096-1107", "title" : "Arctic warming on two continents has consistent negative effects on lichen diversity and mixed effects on bryophyte diversity", "type" : "article-journal", "volume" : "18" }, "uris" : [ "http://www.mendeley.com/documents/?uuid=3c96bbdc-8644-33b5-8137-e5fa35c9438a" ] }, { "id" : "ITEM-5", "itemData" : { "DOI" : "10.1111/j.1654-1103.2011.01285.x", "ISBN" : "1100-9233", "ISSN" : "11009233", "abstract" : "Question: How does the composition and species richness of understorey vegetation associate with changing abundance of deciduous shrub canopies? What are the species-specific associations between shrubs and understorey plants? Location: Tundra habitats along an over 1000-km long range, spanning from NW Fennoscandia to the Yamal Peninsula in northwest Russia. Methods: The data from 758 vegetation sample plots from 12 sites comprised cover estimates of all plant species, including bryophytes and lichens, and canopy height of deciduous shrubs. The relationships between shrub volume and cover of plant groups and species richness of vegetation were investigated. In addition, species-specific associations between understorey species and shrub volume were analysed. Results: Shrub abundance was shown to be associated with the composition of understorey vegetation, and the association patterns were consistent across the study sites. Increased forb cover was positively associated with shrub volume, whereas bryophyte, lichen, dwarf shrub and graminoid cover decreased in association with increasing volume of deciduous shrubs. The total species richness of vegetation declined with increasing shrub volume. Conclusions: The results suggest that an increase of shrubs \u2013 due to climatic warming or a decrease in grazing pressure \u2013 is likely to have strong effects on plant\u2013plant interactions and lead to a decrease in the diversity of understorey vegetation.", "author" : [ { "dropping-particle" : "", "family" : "Pajunen", "given" : "A. M.", "non-dropping-particle" : "", "parse-names" : false, "suffix" : "" }, { "dropping-particle" : "", "family" : "Oksanen", "given" : "J.", "non-dropping-particle" : "", "parse-names" : false, "suffix" : "" }, { "dropping-particle" : "", "family" : "Virtanen", "given" : "R.", "non-dropping-particle" : "", "parse-names" : false, "suffix" : "" } ], "container-title" : "Journal of Vegetation Science", "id" : "ITEM-5", "issue" : "5", "issued" : { "date-parts" : [ [ "2011", "10" ] ] }, "page" : "837-846", "publisher" : "Blackwell Publishing Ltd", "title" : "Impact of shrub canopies on understorey vegetation in western Eurasian tundra", "type" : "article-journal", "volume" : "22" }, "uris" : [ "http://www.mendeley.com/documents/?uuid=303a84af-8f15-42c8-b213-4532e97ca978" ] }, { "id" : "ITEM-6", "itemData" : { "DOI" : "10.1111/j.1600-0587.2012.07903.x", "ISBN" : "1600-0587", "ISSN" : "09067590", "abstract" : "Productivity has long been argued to be a major driver of species richness patterns. In the present study we test alternative productivity\u2013diversity hypotheses using vegetation data from the vast Eurasian tundra. The productivity\u2013species pool hypothesis predicts positive relationships at both fine and coarse grain sizes, whereas the productivity\u2013interaction hypoth- esis predicts unimodal patterns at fine grain size, and monotonic positive patterns at coarse grain size. We furthermore expect to find flatter positive (productivity\u2013species pool hypothesis) or more strongly negative (productivity\u2013interaction hypothesis) relationships for lichens and bryophytes than for vascular plants, because as a group, lichens and bryophytes are better adapted to extreme arctic conditions and more vulnerable to competition for light than the taller-growing vascular plants. The normalised difference vegetation index (NDVI) was used as a proxy of productivity. The generally unimodal productivity\u2013diversity patterns were most consistent with the productivity\u2013interaction hypothesis. There was a general trend of decreasing species richness from moderately to maximally productive tundra, in agreement with an increasing importance of competitive interactions. High richness of vascular plants and lichens occurred in moderately low productive tundra areas, whereas that of bryophytes occurred in the least productive tundra habitats covered by this study. The fine and coarse grain richness trends were surprisingly uniform and no variation in beta diversity along the productivity gradient was seen for vascular plants or bryophytes. However, lichen beta diversity varied along the produc- tivity gradient, probably reflecting their sensitivity to habitat conditions and biotic interactions. Overall, the results show evidence that productivity\u2013diversity gradients exist in tundra and that these appear to be largely driven by competitive interactions. Our results also imply that climate warming-driven increases in productivity will strongly affect arctic plant diversity patterns.", "author" : [ { "dropping-particle" : "", "family" : "Virtanen", "given" : "Risto", "non-dropping-particle" : "", "parse-names" : false, "suffix" : "" }, { "dropping-particle" : "", "family" : "Grytnes", "given" : "John Arvid", "non-dropping-particle" : "", "parse-names" : false, "suffix" : "" }, { "dropping-particle" : "", "family" : "Lenoir", "given" : "Jonathan", "non-dropping-particle" : "", "parse-names" : false, "suffix" : "" }, { "dropping-particle" : "", "family" : "Luoto", "given" : "Miska", "non-dropping-particle" : "", "parse-names" : false, "suffix" : "" }, { "dropping-particle" : "", "family" : "Oksanen", "given" : "Jari", "non-dropping-particle" : "", "parse-names" : false, "suffix" : "" }, { "dropping-particle" : "", "family" : "Oksanen", "given" : "Lauri", "non-dropping-particle" : "", "parse-names" : false, "suffix" : "" }, { "dropping-particle" : "", "family" : "Svenning", "given" : "Jens Christian", "non-dropping-particle" : "", "parse-names" : false, "suffix" : "" } ], "container-title" : "Ecography", "id" : "ITEM-6", "issue" : "3", "issued" : { "date-parts" : [ [ "2013", "3" ] ] }, "page" : "331-341", "publisher" : "Blackwell Publishing Ltd", "title" : "Productivity-diversity patterns in arctic tundra vegetation", "type" : "article-journal", "volume" : "36" }, "uris" : [ "http://www.mendeley.com/documents/?uuid=7266a1ca-0ff9-3283-b590-aba48b6fbc2e" ] }, { "id" : "ITEM-7", "itemData" : { "DOI" : "10.1073/pnas.0503198103", "ISBN" : "0027-8424", "ISSN" : "0027-8424", "PMID" : "16428292", "abstract" : "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 degrees 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 "author" : [ { "dropping-particle" : "", "family" : "Walker", "given" : "Marilyn D.", "non-dropping-particle" : "", "parse-names" : false, "suffix" : "" }, { "dropping-particle" : "", "family" : "Wahren", "given" : "Henrik C.", "non-dropping-particle" : "", "parse-names" : false, "suffix" : "" }, { "dropping-particle" : "", "family" : "Hollister", "given" : "Robert D.", "non-dropping-particle" : "", "parse-names" : false, "suffix" : "" }, { "dropping-particle" : "", "family" : "Henry", "given" : "Gregory H. R.", "non-dropping-particle" : "", "parse-names" : false, "suffix" : "" }, { "dropping-particle" : "", "family" : "Ahlquist", "given" : "Lorraine E.", "non-dropping-particle" : "", "parse-names" : false, "suffix" : "" }, { "dropping-particle" : "", "family" : "Alatalo", "given" : "Juha M.", "non-dropping-particle" : "", "parse-names" : false, "suffix" : "" }, { "dropping-particle" : "", "family" : "Bret-Harte", "given" : "M. Syndonia", "non-dropping-particle" : "", "parse-names" : false, "suffix" : "" }, { "dropping-particle" : "", "family" : "Calef", "given" : "Monika P.", "non-dropping-particle" : "", "parse-names" : false, "suffix" : "" }, { "dropping-particle" : "V.", "family" : "Callaghan", "given" : "Terry", "non-dropping-particle" : "", "parse-names" : false, "suffix" : "" }, { "dropping-particle" : "", "family" : "Carroll", "given" : "Amy B.", "non-dropping-particle" : "", "parse-names" : false, "suffix" : "" }, { "dropping-particle" : "", "family" : "Epstein", "given" : "Howard E.", "non-dropping-particle" : "", "parse-names" : false, "suffix" : "" }, { "dropping-particle" : "", "family" : "Jonsdottir", "given" : "Ingibjorg S.", "non-dropping-particle" : "", "parse-names" : false, "suffix" : "" }, { "dropping-particle" : "", "family" : "Klein", "given" : "Julia A.", "non-dropping-particle" : "", "parse-names" : false, "suffix" : "" }, { "dropping-particle" : "", "family" : "Manusson", "given" : "Borgbor", "non-dropping-particle" : "", "parse-names" : false, "suffix" : "" }, { "dropping-particle" : "", "family" : "Molau", "given" : "Ulf", "non-dropping-particle" : "", "parse-names" : false, "suffix" : "" }, { "dropping-particle" : "", "family" : "Oberbaur", "given" : "Steven F.", "non-dropping-particle" : "", "parse-names" : false, "suffix" : "" }, { "dropping-particle" : "", "family" : "Rewa", "given" : "Steven P.", "non-dropping-particle" : "", "parse-names" : false, "suffix" : "" }, { "dropping-particle" : "", "family" : "Robinson", "given" : "Clare H.", "non-dropping-particle" : "", "parse-names" : false, "suffix" : "" }, { "dropping-particle" : "", "family" : "Shaver", "given" : "Gauis R.", "non-dropping-particle" : "", "parse-names" : false, "suffix" : "" }, { "dropping-particle" : "", "family" : "Suding", "given" : "Katharine N.", "non-dropping-particle" : "", "parse-names" : false, "suffix" : "" }, { "dropping-particle" : "", "family" : "Thompson", "given" : "Catharine C.", "non-dropping-particle" : "", "parse-names" : false, "suffix" : "" }, { "dropping-particle" : "", "family" : "Tolvanen", "given" : "Anne", "non-dropping-particle" : "", "parse-names" : false, "suffix" : "" }, { "dropping-particle" : "", "family" : "Totland", "given" : "Orjan", "non-dropping-particle" : "", "parse-names" : false, "suffix" : "" }, { "dropping-particle" : "", "family" : "Turner", "given" : "P. Lee", "non-dropping-particle" : "", "parse-names" : false, "suffix" : "" }, { "dropping-particle" : "", "family" : "Tweedie", "given" : "Craig E.", "non-dropping-particle" : "", "parse-names" : false, "suffix" : "" }, { "dropping-particle" : "", "family" : "Webber", "given" : "Patrick J.", "non-dropping-particle" : "", "parse-names" : false, "suffix" : "" }, { "dropping-particle" : "", "family" : "Wookey", "given" : "Philip A.", "non-dropping-particle" : "", "parse-names" : false, "suffix" : "" } ], "container-title" : "Proceedings of the National Academy of Sciences of the United States of America", "id" : "ITEM-7", "issue" : "5", "issued" : { "date-parts" : [ [ "2006" ] ] }, "page" : "1342-1346", "publisher" : "US National Academy of Sciences", "title" : "Plant community responses to experimental warming across the tundra biome", "type" : "article-journal", "volume" : "103" }, "uris" : [ "http://www.mendeley.com/documents/?uuid=b814f935-9dc2-36ac-8c3f-b9396fc23797" ] } ], "mendeley" : { "formattedCitation" : "(Alatalo, J\u00e4gerbrand, &amp; \u010cuchta, 2015; J. H C Cornelissen et al., 2001; Elmendorf et al., 2012; Lang et al., 2012; Pajunen et al., 2011; Risto Virtanen et al., 2013; Walker et al., 2006)", "plainTextFormattedCitation" : "(Alatalo, J\u00e4gerbrand, &amp; \u010cuchta, 2015; J. H C Cornelissen et al., 2001; Elmendorf et al., 2012; Lang et al., 2012; Pajunen et al., 2011; Risto Virtanen et al., 2013; Walker et al., 2006)", "previouslyFormattedCitation" : "(Alatalo, J\u00e4gerbrand, &amp; \u010cuchta, 2015; J. H C Cornelissen et al., 2001; Elmendorf et al., 2012; Lang et al., 2012; Pajunen et al., 2011; Risto Virtanen et al., 2013; Walker et al., 2006)" }, "properties" : {  }, "schema" : "https://github.com/citation-style-language/schema/raw/master/csl-citation.json" }</w:instrText>
      </w:r>
      <w:r>
        <w:rPr>
          <w:lang w:val="en-US"/>
        </w:rPr>
        <w:fldChar w:fldCharType="separate"/>
      </w:r>
      <w:r>
        <w:rPr>
          <w:lang w:val="en-US"/>
        </w:rPr>
        <w:t>(Alatalo</w:t>
      </w:r>
      <w:r w:rsidR="00A17C8E">
        <w:rPr>
          <w:i/>
          <w:lang w:val="en-US"/>
        </w:rPr>
        <w:t xml:space="preserve"> et al.</w:t>
      </w:r>
      <w:r>
        <w:rPr>
          <w:lang w:val="en-US"/>
        </w:rPr>
        <w:t>, 2015</w:t>
      </w:r>
      <w:r w:rsidR="00D61DB2">
        <w:rPr>
          <w:lang w:val="en-US"/>
        </w:rPr>
        <w:t>a</w:t>
      </w:r>
      <w:r>
        <w:rPr>
          <w:lang w:val="en-US"/>
        </w:rPr>
        <w:t xml:space="preserve">; Cornelissen </w:t>
      </w:r>
      <w:r w:rsidR="00301BD0" w:rsidRPr="00301BD0">
        <w:rPr>
          <w:i/>
          <w:lang w:val="en-US"/>
        </w:rPr>
        <w:t>et al.</w:t>
      </w:r>
      <w:r>
        <w:rPr>
          <w:lang w:val="en-US"/>
        </w:rPr>
        <w:t xml:space="preserve">, 2001; Elmendorf </w:t>
      </w:r>
      <w:r w:rsidR="00301BD0" w:rsidRPr="00301BD0">
        <w:rPr>
          <w:i/>
          <w:lang w:val="en-US"/>
        </w:rPr>
        <w:t>et al.</w:t>
      </w:r>
      <w:r>
        <w:rPr>
          <w:lang w:val="en-US"/>
        </w:rPr>
        <w:t xml:space="preserve">, 2012; Lang </w:t>
      </w:r>
      <w:r w:rsidR="00301BD0" w:rsidRPr="00301BD0">
        <w:rPr>
          <w:i/>
          <w:lang w:val="en-US"/>
        </w:rPr>
        <w:t>et al.</w:t>
      </w:r>
      <w:r>
        <w:rPr>
          <w:lang w:val="en-US"/>
        </w:rPr>
        <w:t xml:space="preserve">, 2012; Pajunen </w:t>
      </w:r>
      <w:r w:rsidR="00301BD0" w:rsidRPr="00301BD0">
        <w:rPr>
          <w:i/>
          <w:lang w:val="en-US"/>
        </w:rPr>
        <w:t>et al.</w:t>
      </w:r>
      <w:r>
        <w:rPr>
          <w:lang w:val="en-US"/>
        </w:rPr>
        <w:t xml:space="preserve">, 2011; Virtanen </w:t>
      </w:r>
      <w:r w:rsidR="00301BD0" w:rsidRPr="00301BD0">
        <w:rPr>
          <w:i/>
          <w:lang w:val="en-US"/>
        </w:rPr>
        <w:t>et al.</w:t>
      </w:r>
      <w:r>
        <w:rPr>
          <w:lang w:val="en-US"/>
        </w:rPr>
        <w:t xml:space="preserve">, 2013; Walker </w:t>
      </w:r>
      <w:r w:rsidR="00301BD0" w:rsidRPr="00301BD0">
        <w:rPr>
          <w:i/>
          <w:lang w:val="en-US"/>
        </w:rPr>
        <w:t>et al.</w:t>
      </w:r>
      <w:r>
        <w:rPr>
          <w:lang w:val="en-US"/>
        </w:rPr>
        <w:t>, 2006)</w:t>
      </w:r>
      <w:r>
        <w:rPr>
          <w:lang w:val="en-US"/>
        </w:rPr>
        <w:fldChar w:fldCharType="end"/>
      </w:r>
      <w:r>
        <w:rPr>
          <w:lang w:val="en-US"/>
        </w:rPr>
        <w:t xml:space="preserve"> or the replacement of lichen-rich forests </w:t>
      </w:r>
      <w:r>
        <w:rPr>
          <w:lang w:val="en-US"/>
        </w:rPr>
        <w:fldChar w:fldCharType="begin" w:fldLock="1"/>
      </w:r>
      <w:r>
        <w:rPr>
          <w:lang w:val="en-US"/>
        </w:rPr>
        <w:instrText>ADDIN CSL_CITATION { "citationItems" : [ { "id" : "ITEM-1", "itemData" : { "ISBN" : "978-5-87317-935-0", "author" : [ { "dropping-particle" : "", "family" : "Andreev", "given" : "M. P.", "non-dropping-particle" : "", "parse-names" : false, "suffix" : "" }, { "dropping-particle" : "", "family" : "Himelbrant", "given" : "D. E.", "non-dropping-particle" : "", "parse-names" : false, "suffix" : "" } ], "editor" : [ { "dropping-particle" : "", "family" : "Andreev", "given" : "M.P.", "non-dropping-particle" : "", "parse-names" : false, "suffix" : "" }, { "dropping-particle" : "", "family" : "Himelbrant", "given" : "D. E.", "non-dropping-particle" : "", "parse-names" : false, "suffix" : "" } ], "id" : "ITEM-1", "issued" : { "date-parts" : [ [ "2014" ] ] }, "number-of-pages" : "392", "publisher-place" : "Moscow; Sankt-Petersburg", "title" : "The lichen flora of Russia: biology, ecology, diversity, distribution and methods on studying lichens", "type" : "book" }, "uris" : [ "http://www.mendeley.com/documents/?uuid=43018cf2-711e-425d-8c69-bdbf3a4b6733" ] } ], "mendeley" : { "formattedCitation" : "(Andreev &amp; Himelbrant, 2014)", "plainTextFormattedCitation" : "(Andreev &amp; Himelbrant, 2014)", "previouslyFormattedCitation" : "(Andreev &amp; Himelbrant, 2014)" }, "properties" : {  }, "schema" : "https://github.com/citation-style-language/schema/raw/master/csl-citation.json" }</w:instrText>
      </w:r>
      <w:r>
        <w:rPr>
          <w:lang w:val="en-US"/>
        </w:rPr>
        <w:fldChar w:fldCharType="separate"/>
      </w:r>
      <w:r>
        <w:rPr>
          <w:lang w:val="en-US"/>
        </w:rPr>
        <w:t xml:space="preserve">(Andreev </w:t>
      </w:r>
      <w:r w:rsidR="007C3938">
        <w:rPr>
          <w:i/>
          <w:lang w:val="en-US"/>
        </w:rPr>
        <w:t>et al.</w:t>
      </w:r>
      <w:r>
        <w:rPr>
          <w:lang w:val="en-US"/>
        </w:rPr>
        <w:t>, 2014)</w:t>
      </w:r>
      <w:r>
        <w:rPr>
          <w:lang w:val="en-US"/>
        </w:rPr>
        <w:fldChar w:fldCharType="end"/>
      </w:r>
      <w:r>
        <w:rPr>
          <w:lang w:val="en-US"/>
        </w:rPr>
        <w:t>.</w:t>
      </w:r>
    </w:p>
    <w:p w14:paraId="65FC7D05" w14:textId="018FA2C6" w:rsidR="0048205B" w:rsidRDefault="0048205B" w:rsidP="00AE389F">
      <w:pPr>
        <w:rPr>
          <w:lang w:val="en-US"/>
        </w:rPr>
      </w:pPr>
      <w:r>
        <w:rPr>
          <w:lang w:val="en-US"/>
        </w:rPr>
        <w:t xml:space="preserve">Data on the impact of invasive species on lichen diversity is largely missing. However, the invasive moss </w:t>
      </w:r>
      <w:r>
        <w:rPr>
          <w:i/>
          <w:lang w:val="en-US"/>
        </w:rPr>
        <w:t xml:space="preserve">Campylopus introflexus </w:t>
      </w:r>
      <w:r>
        <w:rPr>
          <w:lang w:val="en-US"/>
        </w:rPr>
        <w:t xml:space="preserve">is causing a decline of lichen abundance and diversity in sand dunes and heathlands of 21 European countries </w:t>
      </w:r>
      <w:r>
        <w:rPr>
          <w:lang w:val="en-US"/>
        </w:rPr>
        <w:fldChar w:fldCharType="begin" w:fldLock="1"/>
      </w:r>
      <w:r>
        <w:rPr>
          <w:lang w:val="en-US"/>
        </w:rPr>
        <w:instrText xml:space="preserve">ADDIN CSL_CITATION { "citationItems" : [ { "id" : "ITEM-1", "itemData" : { "DOI" : "10.1127/phyto/27/1997/257", "ISBN" : "0340-269X", "ISSN" : "0340269X", "abstract" : "This paper documents and describes the chronological changes in a lichen-rich dry sand grassland vegetation in the Netherlands. It is based on the results of a permanent plot study during 1981-1994. All 3-4 years the dominant lichen synusia and grass species were recorded in each square meter of a 26 x 36 m(2) plot. The dominance distribution was mapped and dominance transitions were recorded for all square meters. This method quickly provides solid information on vegetation structure and changes, and allows an interpretation in terms of synusial succession. In 1981 the plot was dominated by the Cladonia glauca synusia Trapeliopsis granulosa-type, Cladonia-Cladina synusia and Cladina portentosa synusia, which were positively associated with dominance pattern of respectively Corynephorus canescens, C. canescens and Festuca ovina, and F. ovina. A strong decrease of the Cladina portentosa synusia could be recorded after a period of dry summers and dry and cold winters (1982-1986) and a strong decrease of the Cladonia-Cladina synusia after a strong increase of the game stock (1989-1990). The Cladonia glauca synusia Trapeliopsis granulosa-type continuously decreased, the neophytic moss Campylopus introflexus continuously increased, finally changing the entire plot into a monotonous, dense moss carpet with an open canopy of Corynephorus canescens. The causes of changes are discussed.", "author" : [ { "dropping-particle" : "", "family" : "Biermann", "given" : "R\u00fcdiger", "non-dropping-particle" : "", "parse-names" : false, "suffix" : "" }, { "dropping-particle" : "", "family" : "Daniels", "given" : "FJA", "non-dropping-particle" : "", "parse-names" : false, "suffix" : "" } ], "container-title" : "Phytocoenologia", "id" : "ITEM-1", "issue" : "2", "issued" : { "date-parts" : [ [ "1997", "6", "23" ] ] }, "page" : "257-273", "publisher" : "Schweizerbart'sche Verlagsbuchhandlung", "title" : "Changes in a lichen-rich dry sand grassland vegetation with special reference to lichen synusiae and Campylopus introflexus", "type" : "article-journal", "volume" : "27" }, "uris" : [ "http://www.mendeley.com/documents/?uuid=9ab7a5fe-4c6e-3526-abaa-6262eb53fc7c" ] }, { "id" : "ITEM-2", "itemData" : { "DOI" : "10.1127/0340-269X/2004/0034-0521", "ISBN" : "0340-269X", "ISSN" : "0340269X", "abstract" : "Since the 1970s the encroachment by tall graminoids, especially of&lt;I&gt; Ammophila arenaria&lt;/I&gt;, has changed the aspect of the calcium-poor 'grey dunes' of the Wadden Sea island Terschelling (The Netherlands) formerly dominated by&lt;I&gt; Corynephorus canescens&lt;/I&gt;. In addition, the neophytic moss&lt;I&gt; Campylopus introflexus&lt;/I&gt;, a species adapted to acid open sand invaded these dunes. In this paper the cryptogam vegetation inside dry dune-grassland (the Corynephorion, the Tortulo- and Polygalo-Koelerion) and dune-heath (Empetrion) before (the 1960s) and after these changes (the 1990s) are compared. It was found that in the former period the lichen diversity in several plant communities was very high, amounting to a total of 45 species, among which 10 epigeic growing species that are usually epiphytes. In the latter period,&lt;I&gt; Campylopus introflexus&lt;/I&gt; not only outgrew the rare lichens from the pioneer stage of the Violo-Corynephoretum, but also the more common pioneer species of decalcified sand. However, when this moss has lower vitality through desiccation or being blown-over by sand, common humicolous lichens and some pioneer species may act as secondary pioneers on these withered moss carpets. In the 1990s some relatively open communities were still present in a transition stage of the Violo-Corynephoretum to the Phleo-Tortuletum and in the Phleo-Tortuletum itself, forming a suitable environment for some lichen pioneer species of subneutral sand, including some of the epigeic growing epiphytes.", "author" : [ { "dropping-particle" : "", "family" : "Ketner-Oostra", "given" : "Rita", "non-dropping-particle" : "", "parse-names" : false, "suffix" : "" }, { "dropping-particle" : "V.", "family" : "S\u00fdkora", "given" : "Karl\u00e8", "non-dropping-particle" : "", "parse-names" : false, "suffix" : "" } ], "container-title" : "Phytocoenologia", "id" : "ITEM-2", "issue" : "4", "issued" : { "date-parts" : [ [ "2004" ] ] }, "page" : "521-549", "title" : "Decline of lichen-diversity in calcium-poor coastal dune vegetation since the 1970s, related to grass and moss encroachment", "type" : "article-journal", "volume" : "34" }, "uris" : [ "http://www.mendeley.com/documents/?uuid=a6c8f170-7eca-3eae-92c2-bae4a3137518" ] }, { "id" : "ITEM-3", "itemData" : { "ISBN" : "0073-0912", "ISSN" : "00730912", "abstract" : "Orthodontium lineare and Campylopus introflexus are two species originally from the Southern Hemisphere. They were introduced to Europe in the early 20th century and have since expanded over much of Western Europe. The time-course of expansion in continental Europe is mapped. The expansion phase of the two species in Britain is described as the cumulative number of vice-counties where they have been found over time. This is compared with related native species from the same environment to avoid effects of sampling intensity.", "author" : [ { "dropping-particle" : "", "family" : "Hassel", "given" : "K", "non-dropping-particle" : "", "parse-names" : false, "suffix" : "" }, { "dropping-particle" : "", "family" : "Soderstrom", "given" : "L", "non-dropping-particle" : "", "parse-names" : false, "suffix" : "" } ], "container-title" : "Journal of the Hattori Botanical Laboratory", "id" : "ITEM-3", "issue" : "97", "issued" : { "date-parts" : [ [ "2005" ] ] }, "page" : "183-193", "publisher" : "Hattori Botanical Laboratori", "title" : "The expansion of the alien mosses Orthodontium lineare and Campylopus introflexus in Britain and continental Europe", "type" : "article-journal" }, "uris" : [ "http://www.mendeley.com/documents/?uuid=0e1b9d47-d2c1-4f7c-bd70-63ef6c25ffee" ] }, { "id" : "ITEM-4", "itemData" : { "DOI" : "10.1007/978-1-4020-8280-1_3", "ISBN" : "978-1-4020-8279-5", "author" : [ { "dropping-particle" : "", "family" : "Essl", "given" : "Franz", "non-dropping-particle" : "", "parse-names" : false, "suffix" : "" }, { "dropping-particle" : "", "family" : "Lambdon", "given" : "Philip W.", "non-dropping-particle" : "", "parse-names" : false, "suffix" : "" } ], "container-title" : "Handbook of Alien Species in Europe", "id" : "ITEM-4", "issued" : { "date-parts" : [ [ "2009" ] ] }, "page" : "29-41", "publisher" : "Springer Netherlands", "publisher-place" : "Dordrecht", "title" : "Alien Bryophytes and Lichens of Europe", "type" : "chapter" }, "uris" : [ "http://www.mendeley.com/documents/?uuid=f81178fb-114c-394b-a3ea-b286ef745835" ] }, { "id" : "ITEM-5", "itemData" : { "DOI" : "10.1111/j.1654-109X.2010.01120.x", "ISBN" : "1402-2001", "ISSN" : "14022001", "abstract" : "Question: Does the neophyte moss Campylopus introflexus invade more often in drift sand pioneer vegetations under high nitrogen (N) deposition? Location: Fourteen inland dune reserves in The Netherlands over a gradient of atmospheric N deposition. Methods: A transect study, dispersal experiment and culture experiment were carried out. In the transect study, the establishment of C. introflexus and lichens was measured in pure mats of Polytrichum piliferum, an early succession stage. The overall presence of C. introflexus in the area was also estimated. In the dispersal experiment, fragments of C. introflexus and lichen species were sown in P. piliferum mats at two sites with high and low N deposition. In the culture experiment C. introflexus fragments were grown on soil with different carbon (C) content and N dose. Results: The Campylopus: lichen ratio was positively correlated (r(2) = 0.61) with the atmospheric ammonia concentration. Campylopus began to dominate at an ammonia air concentration of 7 mu g m(-3), correlated with the overall presence of the species in the sites investigated. Survival of sown Campylopus fragments was significantly higher and the endangered lichen Cladonia strepsilis significantly lower in the site with a high ammonia concentration. Survival of Cladonia coccifera and Cladonia portentosa was high at both sites. Experimental growing of C. introflexus showed significant responses to both C content and N, although C content showed the strongest effect. Conclusions: Growth of C. introflexus is affected by soil C content and N deposition. Inland dune reserves under </w:instrText>
      </w:r>
      <w:r w:rsidRPr="009E2FD7">
        <w:rPr>
          <w:lang w:val="de-CH"/>
        </w:rPr>
        <w:instrText>high N deposition risk loss of lichen-dominated vegetations because of moss encroachment.", "author" : [ { "dropping-particle" : "", "family" : "Sparrius", "given" : "Laurens B.", "non-dropping-particle" : "", "parse-names" : false, "suffix" : "" }, { "dropping-particle" : "", "family" : "Kooijman", "given" : "Annemieke M.", "non-dropping-particle" : "", "parse-names" : false, "suffix" : "" } ], "container-title" : "Applied Vegetation Science", "id" : "ITEM-5", "issue" : "2", "issued" : { "date-parts" : [ [ "2011", "4" ] ] }, "page" : "221-229", "publisher" : "Blackwell Publishing Ltd", "title" : "Invasiveness of Campylopus introflexus in drift sands depends on nitrogen deposition and soil organic matter", "type" : "article-journal", "volume" : "14" }, "uris" : [ "http://www.mendeley.com/documents/?uuid=d48319ea-d844-353c-86eb-0b8039d6617f" ] } ], "mendeley" : { "formattedCitation" : "(Biermann &amp; Daniels, 1997; Essl &amp; Lambdon, 2009; Hassel &amp; Soderstrom, 2005; Ketner-Oostra &amp; S\u00fdkora, 2004; Sparrius &amp; Kooijman, 2011)", "plainTextFormattedCitation" : "(Biermann &amp; Daniels, 1997; Essl &amp; Lambdon, 2009; Hassel &amp; Soderstrom, 2005; Ketner-Oostra &amp; S\u00fdkora, 2004; Sparrius &amp; Kooijman, 2011)", "previouslyFormattedCitation" : "(Biermann &amp; Daniels, 1997; Essl &amp; Lambdon, 2009; Hassel &amp; Soderstrom, 2005; Ketner-Oostra &amp; S\u00fdkora, 2004; Sparrius &amp; Kooijman, 2011)" }, "properties" : {  }, "schema" : "https://github.com/citation-style-language/schema/raw/master/csl-citation.json" }</w:instrText>
      </w:r>
      <w:r>
        <w:rPr>
          <w:lang w:val="en-US"/>
        </w:rPr>
        <w:fldChar w:fldCharType="separate"/>
      </w:r>
      <w:r>
        <w:t>(Biermann &amp; Daniels, 1997; Essl &amp; Lambdon, 2009; Hassel &amp; Soderstrom, 2005; Ketner-Oostra &amp; Sýkora, 2004; Sparrius &amp; Kooijman, 2011)</w:t>
      </w:r>
      <w:r>
        <w:rPr>
          <w:lang w:val="en-US"/>
        </w:rPr>
        <w:fldChar w:fldCharType="end"/>
      </w:r>
      <w:r>
        <w:t xml:space="preserve">. </w:t>
      </w:r>
      <w:r>
        <w:rPr>
          <w:lang w:val="en-US"/>
        </w:rPr>
        <w:t xml:space="preserve">Moreover, the replacement of native forests by stands of non-native tree species negatively affects lichen diversity, for example </w:t>
      </w:r>
      <w:r>
        <w:rPr>
          <w:i/>
          <w:lang w:val="en-US"/>
        </w:rPr>
        <w:t>Robinia pseu</w:t>
      </w:r>
      <w:r w:rsidR="009D4BE1">
        <w:rPr>
          <w:i/>
          <w:lang w:val="en-US"/>
        </w:rPr>
        <w:t>d</w:t>
      </w:r>
      <w:r>
        <w:rPr>
          <w:i/>
          <w:lang w:val="en-US"/>
        </w:rPr>
        <w:t>oacacia</w:t>
      </w:r>
      <w:r>
        <w:rPr>
          <w:lang w:val="en-US"/>
        </w:rPr>
        <w:t xml:space="preserve"> stands </w:t>
      </w:r>
      <w:r>
        <w:rPr>
          <w:lang w:val="en-US"/>
        </w:rPr>
        <w:fldChar w:fldCharType="begin" w:fldLock="1"/>
      </w:r>
      <w:r>
        <w:rPr>
          <w:lang w:val="en-US"/>
        </w:rPr>
        <w:instrText>ADDIN CSL_CITATION { "citationItems" : [ { "id" : "ITEM-1", "itemData" : { "DOI" : "10.1016/j.funeco.2014.10.006", "ISSN" : "17545048", "abstract" : "We compared epiphytic lichen communities of native broadleaved and secondary black locust (Robinia pseudoacacia) forests to detect possible differences in community structure that could be indicative of biological homogenization enhanced by the replacement of native by black locust forests. The study was carried out in two areas of Italy with different bioclimatic conditions using a balanced stratified random sampling. Results reveal a different pattern of community structure between native and black locust forests across the two regions that may reflect a process of biological homogenization. In particular, lichen communities of black locust forests share several species between the two study regions. This pattern of floristic homogenization parallels with a functional homogenization related to the spread of highly competitive species. This research provides early evidence that the decrease of native forests associated with the spread of black locust is a mechanism triggering biological homogenization of the epiphytic lichen biota.", "author" : [ { "dropping-particle" : "", "family" : "Nascimbene", "given" : "Juri", "non-dropping-particle" : "", "parse-names" : false, "suffix" : "" }, { "dropping-particle" : "", "family" : "Lazzaro", "given" : "Lorenzo", "non-dropping-particle" : "", "parse-names" : false, "suffix" : "" }, { "dropping-particle" : "", "family" : "Benesperi", "given" : "Renato", "non-dropping-particle" : "", "parse-names" : false, "suffix" : "" } ], "container-title" : "Fungal Ecology", "id" : "ITEM-1", "issued" : { "date-parts" : [ [ "2015" ] ] }, "page" : "1-7", "title" : "Patterns of \u03b2-diversity and similarity reveal biotic homogenization of epiphytic lichen communities associated with the spread of black locust forests", "type" : "article-journal", "volume" : "14" }, "uris" : [ "http://www.mendeley.com/documents/?uuid=0aa493ad-e87c-3880-a34f-92cd72332312" ] } ], "mendeley" : { "formattedCitation" : "(Juri Nascimbene et al., 2015)", "plainTextFormattedCitation" : "(Juri Nascimbene et al., 2015)", "previouslyFormattedCitation" : "(Juri Nascimbene et al., 2015)" }, "properties" : {  }, "schema" : "https://github.com/citation-style-language/schema/raw/master/csl-citation.json" }</w:instrText>
      </w:r>
      <w:r>
        <w:rPr>
          <w:lang w:val="en-US"/>
        </w:rPr>
        <w:fldChar w:fldCharType="separate"/>
      </w:r>
      <w:r>
        <w:rPr>
          <w:lang w:val="en-US"/>
        </w:rPr>
        <w:t xml:space="preserve">(Nascimbene </w:t>
      </w:r>
      <w:r w:rsidR="00301BD0" w:rsidRPr="00301BD0">
        <w:rPr>
          <w:i/>
          <w:lang w:val="en-US"/>
        </w:rPr>
        <w:t>et al.</w:t>
      </w:r>
      <w:r>
        <w:rPr>
          <w:lang w:val="en-US"/>
        </w:rPr>
        <w:t>, 2015)</w:t>
      </w:r>
      <w:r>
        <w:rPr>
          <w:lang w:val="en-US"/>
        </w:rPr>
        <w:fldChar w:fldCharType="end"/>
      </w:r>
      <w:r>
        <w:rPr>
          <w:lang w:val="en-US"/>
        </w:rPr>
        <w:t xml:space="preserve">. The invasive </w:t>
      </w:r>
      <w:r>
        <w:rPr>
          <w:rFonts w:cs="MSTT319c623cc2O057020cc"/>
          <w:lang w:val="en-US"/>
        </w:rPr>
        <w:t>box tree moth (</w:t>
      </w:r>
      <w:r>
        <w:rPr>
          <w:rFonts w:cs="MSTT319c623cc2O057020cc"/>
          <w:i/>
          <w:lang w:val="en-US"/>
        </w:rPr>
        <w:t>Cydalima perspectalis</w:t>
      </w:r>
      <w:r>
        <w:rPr>
          <w:rFonts w:cs="MSTT319c623cc2O057020cc"/>
          <w:lang w:val="en-US"/>
        </w:rPr>
        <w:t>) is depleting natural European box (</w:t>
      </w:r>
      <w:r>
        <w:rPr>
          <w:rFonts w:cs="MSTT319c623cc2O057020cc"/>
          <w:i/>
          <w:lang w:val="en-US"/>
        </w:rPr>
        <w:t>Buxus</w:t>
      </w:r>
      <w:r>
        <w:rPr>
          <w:lang w:val="en-US"/>
        </w:rPr>
        <w:t xml:space="preserve"> </w:t>
      </w:r>
      <w:r>
        <w:rPr>
          <w:i/>
          <w:lang w:val="en-US"/>
        </w:rPr>
        <w:t>sempervirens</w:t>
      </w:r>
      <w:r>
        <w:rPr>
          <w:lang w:val="en-US"/>
        </w:rPr>
        <w:t>)</w:t>
      </w:r>
      <w:r>
        <w:rPr>
          <w:i/>
          <w:lang w:val="en-US"/>
        </w:rPr>
        <w:t xml:space="preserve"> </w:t>
      </w:r>
      <w:r>
        <w:rPr>
          <w:lang w:val="en-US"/>
        </w:rPr>
        <w:t xml:space="preserve">forests in the Caucasus region </w:t>
      </w:r>
      <w:r>
        <w:rPr>
          <w:lang w:val="en-US"/>
        </w:rPr>
        <w:fldChar w:fldCharType="begin" w:fldLock="1"/>
      </w:r>
      <w:r>
        <w:rPr>
          <w:lang w:val="en-US"/>
        </w:rPr>
        <w:instrText>ADDIN CSL_CITATION { "citationItems" : [ { "id" : "ITEM-1", "itemData" : { "URL" : "http://rcfh.ru/23_09_2014_de743.html", "accessed" : { "date-parts" : [ [ "2016", "12", "8" ] ] }, "author" : [ { "dropping-particle" : "", "family" : "\u0420\u043e\u0441\u0441\u0438\u0439\u0441\u043a\u043e\u0433\u043e \u0446\u0435\u043d\u0442\u0440\u0430 \u0437\u0430\u0449\u0438\u0442\u044b \u043b\u0435\u0441\u0430 [Russian Forest Protection Centre]", "given" : "", "non-dropping-particle" : "", "parse-names" : false, "suffix" : "" } ], "id" : "ITEM-1", "issued" : { "date-parts" : [ [ "0" ] ] }, "title" : "\u041e\u0433\u043d\u0451\u0432\u043a\u0430 \u0441\u0430\u043c\u0448\u0438\u0442\u043e\u0432\u0430\u044f - 3 \u0433\u043e\u0434\u0430 \u043d\u0430 \u0420\u043e\u0441\u0441\u0438\u0439\u0441\u043a\u043e\u043c \u041a\u0430\u0432\u043a\u0430\u0437\u0435 [The box tree moth (Cydalima perspectalis) - 3 years in the Russian Caucasus]", "type" : "webpage" }, "uris" : [ "http://www.mendeley.com/documents/?uuid=cc973b5e-709c-496f-a3e3-39fcc890f9d8" ] } ], "mendeley" : { "formattedCitation" : "(\u0420\u043e\u0441\u0441\u0438\u0439\u0441\u043a\u043e\u0433\u043e \u0446\u0435\u043d\u0442\u0440\u0430 \u0437\u0430\u0449\u0438\u0442\u044b \u043b\u0435\u0441\u0430 [Russian Forest Protection Centre], n.d.)", "plainTextFormattedCitation" : "(\u0420\u043e\u0441\u0441\u0438\u0439\u0441\u043a\u043e\u0433\u043e \u0446\u0435\u043d\u0442\u0440\u0430 \u0437\u0430\u0449\u0438\u0442\u044b \u043b\u0435\u0441\u0430 [Russian Forest Protection Centre], n.d.)", "previouslyFormattedCitation" : "(\u0420\u043e\u0441\u0441\u0438\u0439\u0441\u043a\u043e\u0433\u043e \u0446\u0435\u043d\u0442\u0440\u0430 \u0437\u0430\u0449\u0438\u0442\u044b \u043b\u0435\u0441\u0430 [Russian Forest Protection Centre], n.d.)" }, "properties" : {  }, "schema" : "https://github.com/citation-style-language/schema/raw/master/csl-citation.json" }</w:instrText>
      </w:r>
      <w:r>
        <w:rPr>
          <w:lang w:val="en-US"/>
        </w:rPr>
        <w:fldChar w:fldCharType="separate"/>
      </w:r>
      <w:r w:rsidRPr="00974179">
        <w:rPr>
          <w:lang w:val="en-US"/>
        </w:rPr>
        <w:t>(Russian Forest Protection Centre, n.d.)</w:t>
      </w:r>
      <w:r>
        <w:rPr>
          <w:lang w:val="en-US"/>
        </w:rPr>
        <w:fldChar w:fldCharType="end"/>
      </w:r>
      <w:r>
        <w:rPr>
          <w:lang w:val="en-US"/>
        </w:rPr>
        <w:t>. As many rare epiphyllous lichen species are growing on the evergreen leaves of the</w:t>
      </w:r>
      <w:r>
        <w:rPr>
          <w:i/>
          <w:lang w:val="en-US"/>
        </w:rPr>
        <w:t xml:space="preserve"> </w:t>
      </w:r>
      <w:r>
        <w:rPr>
          <w:rFonts w:cs="MSTT319c623cc2O057020cc"/>
          <w:lang w:val="en-US"/>
        </w:rPr>
        <w:t>European box</w:t>
      </w:r>
      <w:r>
        <w:rPr>
          <w:lang w:val="en-US"/>
        </w:rPr>
        <w:t xml:space="preserve"> </w:t>
      </w:r>
      <w:r>
        <w:rPr>
          <w:lang w:val="en-US"/>
        </w:rPr>
        <w:fldChar w:fldCharType="begin" w:fldLock="1"/>
      </w:r>
      <w:r>
        <w:rPr>
          <w:lang w:val="en-US"/>
        </w:rPr>
        <w:instrText>ADDIN CSL_CITATION { "citationItems" : [ { "id" : "ITEM-1", "itemData" : { "author" : [ { "dropping-particle" : "", "family" : "V\u011bzda", "given" : "Anton\u00edn", "non-dropping-particle" : "", "parse-names" : false, "suffix" : "" } ], "container-title" : "Folia Geobotanica &amp; Phytotaxonomica", "id" : "ITEM-1", "issue" : "1", "issued" : { "date-parts" : [ [ "1983" ] ] }, "page" : "45-70", "title" : "Foliicole Flechten aus der Kolchis (West-Transkaukasien, UdSSR)", "type" : "article-journal", "volume" : "18" }, "uris" : [ "http://www.mendeley.com/documents/?uuid=583b8894-25f7-4f3a-b5df-66ac654b3a01" ] } ], "mendeley" : { "formattedCitation" : "(V\u011bzda, 1983)", "plainTextFormattedCitation" : "(V\u011bzda, 1983)", "previouslyFormattedCitation" : "(V\u011bzda, 1983)" }, "properties" : {  }, "schema" : "https://github.com/citation-style-language/schema/raw/master/csl-citation.json" }</w:instrText>
      </w:r>
      <w:r>
        <w:rPr>
          <w:lang w:val="en-US"/>
        </w:rPr>
        <w:fldChar w:fldCharType="separate"/>
      </w:r>
      <w:r>
        <w:rPr>
          <w:lang w:val="en-US"/>
        </w:rPr>
        <w:t>(Vězda, 1983)</w:t>
      </w:r>
      <w:r>
        <w:rPr>
          <w:lang w:val="en-US"/>
        </w:rPr>
        <w:fldChar w:fldCharType="end"/>
      </w:r>
      <w:r>
        <w:rPr>
          <w:lang w:val="en-US"/>
        </w:rPr>
        <w:t>, this severely threatens their populations. In addition, epidemic tree pests, such as the current large-scale European ash borer, a species of jewel beetle (</w:t>
      </w:r>
      <w:r>
        <w:rPr>
          <w:i/>
          <w:lang w:val="en-US"/>
        </w:rPr>
        <w:t>Agrilus planipennis</w:t>
      </w:r>
      <w:r>
        <w:rPr>
          <w:lang w:val="en-US"/>
        </w:rPr>
        <w:t xml:space="preserve">)across Europe threatens many lichen species, as ash is the host tree of a large number of specialized and threatened epiphytic lichens </w:t>
      </w:r>
      <w:r>
        <w:rPr>
          <w:lang w:val="en-US"/>
        </w:rPr>
        <w:fldChar w:fldCharType="begin" w:fldLock="1"/>
      </w:r>
      <w:r>
        <w:rPr>
          <w:lang w:val="en-US"/>
        </w:rPr>
        <w:instrText>ADDIN CSL_CITATION { "citationItems" : [ { "id" : "ITEM-1", "itemData" : { "DOI" : "10.1371/journal.pone.0045701", "author" : [ { "dropping-particle" : "", "family" : "J\u00f6nsson", "given" : "Mari T.", "non-dropping-particle" : "", "parse-names" : false, "suffix" : "" }, { "dropping-particle" : "", "family" : "Thor", "given" : "G\u00f6ran", "non-dropping-particle" : "", "parse-names" : false, "suffix" : "" } ], "container-title" : "PLoS ONE", "editor" : [ { "dropping-particle" : "", "family" : "Roberts", "given" : "David L.", "non-dropping-particle" : "", "parse-names" : false, "suffix" : "" } ], "id" : "ITEM-1", "issue" : "9", "issued" : { "date-parts" : [ [ "2012", "9", "25" ] ] }, "page" : "e45701", "publisher" : "Public Library of Science", "title" : "Estimating Coextinction Risks from Epidemic Tree Death: Affiliate Lichen Communities among Diseased Host Tree Populations of Fraxinus excelsior", "type" : "article-journal", "volume" : "7" }, "uris" : [ "http://www.mendeley.com/documents/?uuid=f2ac3aec-2cf4-35b3-a31e-fe42d0229003" ] }, { "id" : "ITEM-2", "itemData" : { "DOI" : "10.1016/j.biocon.2014.09.046", "ISBN" : "0006-3207", "ISSN" : "00063207", "abstract" : "Characterising the future risk to biodiversity across multiple environmental drivers is fraught with uncertainty and is a major conservation challenge. Scenario planning - to identify robust decisions across a range of plausible futures - can aid biodiversity conservation when tactical decisions need to be made in the present-day, yet consequences are realised over many decades. Management responses to the impact of tree disease are an excellent candidate for scenario planning, because actions to reduce an imminent biodiversity threat need to be effective in the long-term by accounting for concomitant factors such as a changing climate. Lichen epiphytes were used to exemplify a guild sensitive to woodland change, such as a tree disease impact. Bioclimatic models for 382 British epiphytes were combined with species-specific tree association values, to explore scenarios of tree disease (ash dieback), climate change, and range-filling under a lower SO2 pollution regime, for northern Britain focussed on Scotland. Results indicated: 1. Exposure of lichen diversity to projected climate change is spatially structured and expected to be greater in continental northeast Scotland, compared to oceanic western Scotland. 2. Impact of tree disease showed analogous geographic trends, evidencing a critical interaction between the climatic and local ecological setting. On average, the loss of ash could have an effect on epiphyte assemblages comparable in magnitude to that of climate change under a 2080s high emissions scenario. 3. In general, tree disease impacts can be mitigated by increasing the diversity of substitute tree species within a stand, to generate complementarity among epiphyte communities. However, the effectiveness of alternate management scenarios varied locally between sites and temporally with the progression of climate change. Given this variability, scenario analysis is recommended to effectively manage for resilience, by scoping how local factors (e.g. managed woodland composition) can reduce epiphyte assemblage turnover beyond that uniquely associated with larger-scale environmental impacts.", "author" : [ { "dropping-particle" : "", "family" : "Ellis", "given" : "Christopher J.", "non-dropping-particle" : "", "parse-names" : false, "suffix" : "" }, { "dropping-particle" : "", "family" : "Eaton", "given" : "Sally", "non-dropping-particle" : "", "parse-names" : false, "suffix" : "" }, { "dropping-particle" : "", "family" : "Theodoropoulos", "given" : "Marios", "non-dropping-particle" : "", "parse-names" : false, "suffix" : "" }, { "dropping-particle" : "", "family" : "Coppins", "given" : "Brian J.", "non-dropping-particle" : "", "parse-names" : false, "suffix" : "" }, { "dropping-particle" : "", "family" : "Seaward", "given" : "Mark R D", "non-dropping-particle" : "", "parse-names" : false, "suffix" : "" }, { "dropping-particle" : "", "family" : "Simkin", "given" : "Janet", "non-dropping-particle" : "", "parse-names" : false, "suffix" : "" } ], "container-title" : "Biological Conservation", "id" : "ITEM-2", "issued" : { "date-parts" : [ [ "2014" ] ] }, "title" : "Response of epiphytic lichens to 21st century climate change and tree disease scenarios", "type" : "article-journal" }, "uris" : [ "http://www.mendeley.com/documents/?uuid=f429d821-cc1a-4208-8209-47847a71b78a" ] }, { "id" : "ITEM-3", "itemData" : { "DOI" : "10.1016/j.biocon.2013.11.031", "ISBN" : "0006-3207", "ISSN" : "00063207", "abstract" : "The ongoing European ash (Fraxinus excelsior) dieback can pose a threat to the biodiversity dependent on ash trees, but the field evidence is scarce. We monitored epiphytic lichens (notably Lobaria pulmonaria) confined to ash trees in an Estonian old-forest remnant affected by the dieback. About half of ash trees were killed in five years, during which even the abundant L. pulmonaria (ca. 730 thalli on 74 trees) only produced &lt;20 new thalli on alternative hosts. One epiphyte species disappeared and three more will probably go locally extinct in the near future. These results highlight that biodiversity risks from ash dieback can be substantial under certain conditions - when the distribution of large ash trees and their related biota have already been seriously reduced by intensive forest management. As a short-term response, we call for distinguishing and monitoring local ash-dependent epiphyte populations of broader significance and improving retention forestry practices. In the long term, silvicultural diversification should be a major tool for mitigating biodiversity risks of forest tree dieback. \u00a9 2013 Elsevier Ltd.", "author" : [ { "dropping-particle" : "", "family" : "L\u00f5hmus", "given" : "Asko", "non-dropping-particle" : "", "parse-names" : false, "suffix" : "" }, { "dropping-particle" : "", "family" : "Runnel", "given" : "Kadri", "non-dropping-particle" : "", "parse-names" : false, "suffix" : "" } ], "container-title" : "Biological Conservation", "id" : "ITEM-3", "issued" : { "date-parts" : [ [ "2014" ] ] }, "page" : "185-188", "title" : "Ash dieback can rapidly eradicate isolated epiphyte populations in production forests: A case study", "type" : "article-journal", "volume" : "169" }, "uris" : [ "http://www.mendeley.com/documents/?uuid=0efc5cfe-1e54-4549-8a87-ddbc3ef4f11b" ] }, { "id" : "ITEM-4", "itemData" : { "ISSN" : "2296-4428", "abstract" : "Das Eschentriebsterben, auch bekannt als Eschenwelke, ist eine schwere Baumkrankheit, die von einem aus Ostasien eingeschleppten Pilz (Hymenoscyphus fraxineus) verursacht wird. Vermutlich wurde der hoch infekti\u00f6se Krankheitserreger anfangs der 1990-er Jahre mit Pflanzenmaterial nach Europa eingeschleppt, wo er sich epidemisch ausgebreitet hat. In der Schweiz wurde das Eschentriebsterben erstmals 2008 im Grossraum Basel festgestellt. Die Krankheit ist inzwischen in allen Regionen des Landes verbreitet. Bis heute sind keine wirkungsvollen Massnahmen gegen das Eschentriebsterben bekannt, und die Existenz der Esche als wertvolle Baumart ist bedroht.", "author" : [ { "dropping-particle" : "", "family" : "Rigling", "given" : "Daniel", "non-dropping-particle" : "", "parse-names" : false, "suffix" : "" }, { "dropping-particle" : "", "family" : "Hilfiker", "given" : "Sandra", "non-dropping-particle" : "", "parse-names" : false, "suffix" : "" }, { "dropping-particle" : "", "family" : "Sch\u00f6bel", "given" : "Corine", "non-dropping-particle" : "", "parse-names" : false, "suffix" : "" }, { "dropping-particle" : "", "family" : "Meier", "given" : "Franz", "non-dropping-particle" : "", "parse-names" : false, "suffix" : "" }, { "dropping-particle" : "", "family" : "Engesser", "given" : "Roland", "non-dropping-particle" : "", "parse-names" : false, "suffix" : "" }, { "dropping-particle" : "", "family" : "Scheidegger", "given" : "Christoph", "non-dropping-particle" : "", "parse-names" : false, "suffix" : "" }, { "dropping-particle" : "", "family" : "Stofer", "given" : "Silvia", "non-dropping-particle" : "", "parse-names" : false, "suffix" : "" }, { "dropping-particle" : "", "family" : "Senn-Irlet", "given" : "Beatrice", "non-dropping-particle" : "", "parse-names" : false, "suffix" : "" }, { "dropping-particle" : "", "family" : "Queloz", "given" : "Valentin", "non-dropping-particle" : "", "parse-names" : false, "suffix" : "" } ], "container-title" : "Merkblatt f\u00fcr die Praxis", "id" : "ITEM-4", "issued" : { "date-parts" : [ [ "2016" ] ] }, "page" : "1-8", "title" : "Das Eschentriebsterben Biologie, Krankheitssymptome und Handlungsempfehlungen", "type" : "article-journal", "volume" : "57" }, "uris" : [ "http://www.mendeley.com/documents/?uuid=bdea550b-4073-4c23-ada9-683ac97f85a3" ] }, { "id" : "ITEM-5", "itemData" : { "DOI" : "10.1016/j.biocon.2005.10.042", "ISSN" : "00063207", "PMID" : "23192139", "author" : [ { "dropping-particle" : "", "family" : "Ellis", "given" : "Christopher J", "non-dropping-particle" : "", "parse-names" : false, "suffix" : "" }, { "dropping-particle" : "", "family" : "Coppins", "given" : "Brian J", "non-dropping-particle" : "", "parse-names" : false, "suffix" : "" }, { "dropping-particle" : "", "family" : "Hollingsworth", "given" : "Peter M", "non-dropping-particle" : "", "parse-names" : false, "suffix" : "" } ], "container-title" : "Nature", "id" : "ITEM-5", "issue" : "29", "issued" : { "date-parts" : [ [ "2012" ] ] }, "page" : "672", "title" : "Lichens under threat from ash dieback", "type" : "article-journal", "volume" : "491" }, "uris" : [ "http://www.mendeley.com/documents/?uuid=f84a984d-f430-404c-8f9b-1d924b1d66ca" ] }, { "id" : "ITEM-6", "itemData" : { "abstract" : "Trees are the only or main growth substrate for thousands of lichen species, including many endangered ones. Thepresent study gives an overview of the diversity of red-listed (belonging to the IUCN categories CR, EN, VU and NT)lichens on Estonian trees based on nearly 1300 herbarium samples collected during ca. 150 years. According to theresults, altogether 75 threatened and near-threatened lichen species are known from Estonian trees. The highest numberof red-listed species are accounted for Fraxinus excelsior (34 red-listed species), followed by Quercus robur, Populustremula, Betula spp., Picea abies and Acer platanoides (30 to 26 species per each host tree). In addition to the importanceof different tree species as host trees for the red-listed lichens, we also discuss, taking into account the frequency of thetree species and predicted changes in the age structure of their stands in Estonia, the future perspectives of the epiphytesassociated with them. Populus tremula can be considered as the best possible alternative phorophyte for the greatestpart of threatened lichen species that are growing on temperate broadleaved trees. Host tree preferences of red-listed epiphytic lichens in Estonia. Available from: https://www.researchgate.net/publication/319303254_Host_tree_preferences_of_red-listed_epiphytic_lichens_in_Estonia [accessed Sep 14, 2017].", "author" : [ { "dropping-particle" : "", "family" : "Marmor", "given" : "Liis", "non-dropping-particle" : "", "parse-names" : false, "suffix" : "" }, { "dropping-particle" : "", "family" : "Randlane", "given" : "Tiina", "non-dropping-particle" : "", "parse-names" : false, "suffix" : "" }, { "dropping-particle" : "", "family" : "J\u00fcriado", "given" : "Inga", "non-dropping-particle" : "", "parse-names" : false, "suffix" : "" }, { "dropping-particle" : "", "family" : "Saag", "given" : "Andres", "non-dropping-particle" : "", "parse-names" : false, "suffix" : "" } ], "container-title" : "Baltic Forestry", "id" : "ITEM-6", "issue" : "2", "issued" : { "date-parts" : [ [ "2017" ] ] }, "page" : "364-373", "title" : "Host tree preferences of red-listed epiphytic lichens in Estonia", "type" : "article-journal", "volume" : "23" }, "uris" : [ "http://www.mendeley.com/documents/?uuid=b24088ef-7dd4-4abe-9523-11c404b0b807" ] } ], "mendeley" : { "formattedCitation" : "(C. J. Ellis et al., 2014; C. J. Ellis, Coppins, &amp; Hollingsworth, 2012; J\u00f6nsson &amp; Thor, 2012; L\u00f5hmus &amp; Runnel, 2014; Marmor, Randlane, J\u00fcriado, &amp; Saag, 2017; Rigling et al., 2016)", "plainTextFormattedCitation" : "(C. J. Ellis et al., 2014; C. J. Ellis, Coppins, &amp; Hollingsworth, 2012; J\u00f6nsson &amp; Thor, 2012; L\u00f5hmus &amp; Runnel, 2014; Marmor, Randlane, J\u00fcriado, &amp; Saag, 2017; Rigling et al., 2016)", "previouslyFormattedCitation" : "(C. J. Ellis et al., 2014; C. J. Ellis, Coppins, &amp; Hollingsworth, 2012; J\u00f6nsson &amp; Thor, 2012; L\u00f5hmus &amp; Runnel, 2014; Marmor, Randlane, J\u00fcriado, &amp; Saag, 2017; Rigling et al., 2016)" }, "properties" : {  }, "schema" : "https://github.com/citation-style-language/schema/raw/master/csl-citation.json" }</w:instrText>
      </w:r>
      <w:r>
        <w:rPr>
          <w:lang w:val="en-US"/>
        </w:rPr>
        <w:fldChar w:fldCharType="separate"/>
      </w:r>
      <w:r>
        <w:rPr>
          <w:lang w:val="en-US"/>
        </w:rPr>
        <w:t xml:space="preserve">(Ellis </w:t>
      </w:r>
      <w:r w:rsidR="00301BD0" w:rsidRPr="00301BD0">
        <w:rPr>
          <w:i/>
          <w:lang w:val="en-US"/>
        </w:rPr>
        <w:t>et al.</w:t>
      </w:r>
      <w:r>
        <w:rPr>
          <w:lang w:val="en-US"/>
        </w:rPr>
        <w:t>, 2014; Ellis</w:t>
      </w:r>
      <w:r w:rsidR="008F6276">
        <w:rPr>
          <w:i/>
          <w:lang w:val="en-US"/>
        </w:rPr>
        <w:t xml:space="preserve"> et al.</w:t>
      </w:r>
      <w:r>
        <w:rPr>
          <w:lang w:val="en-US"/>
        </w:rPr>
        <w:t>, 2012; Jönsson &amp; Thor, 2012; Lõhmus &amp; Runnel, 2014; Marmor</w:t>
      </w:r>
      <w:r w:rsidR="008F6276">
        <w:rPr>
          <w:i/>
          <w:lang w:val="en-US"/>
        </w:rPr>
        <w:t xml:space="preserve"> et al.</w:t>
      </w:r>
      <w:r>
        <w:rPr>
          <w:lang w:val="en-US"/>
        </w:rPr>
        <w:t xml:space="preserve">, 2017; Rigling </w:t>
      </w:r>
      <w:r w:rsidR="00301BD0" w:rsidRPr="00301BD0">
        <w:rPr>
          <w:i/>
          <w:lang w:val="en-US"/>
        </w:rPr>
        <w:t>et al.</w:t>
      </w:r>
      <w:r>
        <w:rPr>
          <w:lang w:val="en-US"/>
        </w:rPr>
        <w:t>, 2016)</w:t>
      </w:r>
      <w:r>
        <w:rPr>
          <w:lang w:val="en-US"/>
        </w:rPr>
        <w:fldChar w:fldCharType="end"/>
      </w:r>
      <w:r>
        <w:rPr>
          <w:lang w:val="en-US"/>
        </w:rPr>
        <w:t xml:space="preserve">. </w:t>
      </w:r>
    </w:p>
    <w:p w14:paraId="22551B62" w14:textId="77777777" w:rsidR="0048205B" w:rsidRPr="0057115A" w:rsidRDefault="0048205B" w:rsidP="00AE389F">
      <w:pPr>
        <w:spacing w:after="0"/>
      </w:pPr>
    </w:p>
    <w:p w14:paraId="36084E07" w14:textId="77777777" w:rsidR="0048205B" w:rsidRDefault="0048205B" w:rsidP="00147745">
      <w:pPr>
        <w:pStyle w:val="Heading3"/>
      </w:pPr>
      <w:bookmarkStart w:id="1067" w:name="_Toc502930064"/>
      <w:bookmarkStart w:id="1068" w:name="_Toc504380648"/>
      <w:bookmarkStart w:id="1069" w:name="_Toc519504559"/>
      <w:r>
        <w:t>Fungi</w:t>
      </w:r>
      <w:bookmarkEnd w:id="1067"/>
      <w:bookmarkEnd w:id="1068"/>
      <w:bookmarkEnd w:id="1069"/>
    </w:p>
    <w:p w14:paraId="77A62AB2" w14:textId="2CB22F70" w:rsidR="0048205B" w:rsidRPr="006F138B" w:rsidRDefault="0048205B" w:rsidP="00AE389F">
      <w:r>
        <w:t xml:space="preserve">Fungi contribute a large share of terrestrial species richness and are key players in ecosystem processes </w:t>
      </w:r>
      <w:r>
        <w:fldChar w:fldCharType="begin" w:fldLock="1"/>
      </w:r>
      <w:r>
        <w:instrText>ADDIN CSL_CITATION { "citationItems" : [ { "id" : "ITEM-1", "itemData" : { "DOI" : "10.1038/nrmicro.2016.59", "ISBN" : "1740-1526", "ISSN" : "1740-1526", "PMID" : "27296482", "abstract" : "Fungi represent a large proportion of the genetic diversity on Earth and fungal activity influences the structure of plant and animal communities, as well as rates of ecosystem processes. Large-scale DNA-sequencing datasets are beginning to reveal the dimensions of fungal biodiversity, which seem to be fundamentally different to bacteria, plants and animals. In this Review, we describe the patterns of fungal biodiversity that have been revealed by molecular-based studies. Furthermore, we consider the evidence that supports the roles of different candidate drivers of fungal diversity at a range of spatial scales, as well as the role of dispersal limitation in maintaining regional endemism and influencing local community assembly. Finally, we discuss the ecological mechanisms that are likely to be responsible for the high heterogeneity that is observed in fungal communities at local scales.", "author" : [ { "dropping-particle" : "", "family" : "Peay", "given" : "Kabir G.", "non-dropping-particle" : "", "parse-names" : false, "suffix" : "" }, { "dropping-particle" : "", "family" : "Kennedy", "given" : "Peter G.", "non-dropping-particle" : "", "parse-names" : false, "suffix" : "" }, { "dropping-particle" : "", "family" : "Talbot", "given" : "Jennifer M.", "non-dropping-particle" : "", "parse-names" : false, "suffix" : "" } ], "container-title" : "Nature Reviews Microbiology", "id" : "ITEM-1", "issue" : "7", "issued" : { "date-parts" : [ [ "2016" ] ] }, "page" : "434-447", "publisher" : "Nature Publishing Group", "title" : "Dimensions of biodiversity in the Earth mycobiome", "type" : "article-journal", "volume" : "14" }, "uris" : [ "http://www.mendeley.com/documents/?uuid=fa7c9b97-32f0-4743-b32c-a61bf294a57e" ] } ], "mendeley" : { "formattedCitation" : "(Peay, Kennedy, &amp; Talbot, 2016)", "plainTextFormattedCitation" : "(Peay, Kennedy, &amp; Talbot, 2016)", "previouslyFormattedCitation" : "(Peay, Kennedy, &amp; Talbot, 2016)" }, "properties" : {  }, "schema" : "https://github.com/citation-style-language/schema/raw/master/csl-citation.json" }</w:instrText>
      </w:r>
      <w:r>
        <w:fldChar w:fldCharType="separate"/>
      </w:r>
      <w:r>
        <w:t>(Peay</w:t>
      </w:r>
      <w:r w:rsidR="008F6276">
        <w:rPr>
          <w:i/>
        </w:rPr>
        <w:t xml:space="preserve"> et al.</w:t>
      </w:r>
      <w:r>
        <w:t>, 2016)</w:t>
      </w:r>
      <w:r>
        <w:fldChar w:fldCharType="end"/>
      </w:r>
      <w:r>
        <w:t xml:space="preserve">. Estimates of the global number of fungal species range between 2.2 to 3.8 million, of which 120,000 currently are described and accepted species. Fungi are, for practical reasons, often divided into macro- and microfungi. The overwhelming number are microfungi, i.e. species without sporocarps like molds and yeast or sporocarps smaller than 1 mm. These are not dealt with here, similar to microorganisms, due to insufficient knowledge of their distribution and ecology and lack of IUCN Red List assessments. Macrofungi (phyla Basidiomycota and Ascomycota), have visible sporocarps (&gt; 1mm), constitute about 30% of known fungi, and are undergoing extinction risk assessments according to the categories and criteria of IUCN </w:t>
      </w:r>
      <w:r>
        <w:fldChar w:fldCharType="begin" w:fldLock="1"/>
      </w:r>
      <w:r>
        <w:instrText>ADDIN CSL_CITATION { "citationItems" : [ { "id" : "ITEM-1", "itemData" : { "DOI" : "10.1016/j.funeco.2010.11.001", "ISBN" : "1754-5048", "ISSN" : "17545048", "abstract" : "With its strict criteria, required documentation and coverage of all groups of multicellular organisms, the red-listing system of IUCN is recognized as the most authoritative guide to the status of biological diversity. The aim of red-listing sensu IUCN is to evaluate the risk of extinction of a species using a comparable, revisable, transparent and objective assessment method. The evaluation estimates the potential change in the species' population size over time, aiming to infer extinction risk. Both extremely rare species and more common ones experiencing ongoing decline may be at risk of extinction. Red-listing is an assessment of conservation status, directing awareness and providing a scientific basis for management and decision-making. The IUCN criteria were originally designed for global assessments. However, they can be, and are, commonly applied at the national or regional level. This paper summarizes the basic aspects and usefulness of red-listing in a mycological context, and suggests methods for fungal red-listing that are applicable to most fungal groups, even with limited information on the species being considered. The suggested methods are based on the accumulated experience of national fungal red-listing throughout the world, coupled with recently published research on fungal diversity, distributions, and population biology. \u00a9 2010 Elsevier Ltd and The British Mycological Society.", "author" : [ { "dropping-particle" : "", "family" : "Dahlberg", "given" : "Anders", "non-dropping-particle" : "", "parse-names" : false, "suffix" : "" }, { "dropping-particle" : "", "family" : "Mueller", "given" : "Gregory M.", "non-dropping-particle" : "", "parse-names" : false, "suffix" : "" } ], "container-title" : "Fungal Ecology", "id" : "ITEM-1", "issue" : "2", "issued" : { "date-parts" : [ [ "2011" ] ] }, "page" : "147-162", "publisher" : "Elsevier Ltd", "title" : "Applying IUCN red-listing criteria for assessing and reporting on the conservation status of fungal species", "type" : "article-journal", "volume" : "4" }, "uris" : [ "http://www.mendeley.com/documents/?uuid=ff8f9ec5-8ac0-4389-987d-6832670ecd74" ] } ], "mendeley" : { "formattedCitation" : "(Dahlberg &amp; Mueller, 2011)", "plainTextFormattedCitation" : "(Dahlberg &amp; Mueller, 2011)", "previouslyFormattedCitation" : "(Dahlberg &amp; Mueller, 2011)" }, "properties" : {  }, "schema" : "https://github.com/citation-style-language/schema/raw/master/csl-citation.json" }</w:instrText>
      </w:r>
      <w:r>
        <w:fldChar w:fldCharType="separate"/>
      </w:r>
      <w:r w:rsidRPr="006F138B">
        <w:t>(Dahlberg &amp; Mueller, 2011)</w:t>
      </w:r>
      <w:r>
        <w:fldChar w:fldCharType="end"/>
      </w:r>
      <w:r w:rsidRPr="00290584">
        <w:t xml:space="preserve">. </w:t>
      </w:r>
      <w:r w:rsidRPr="006F138B">
        <w:t xml:space="preserve">Due to their largely hidden mycelial nature and frequently sporadic and short-lived sporocarps, fungi are more poorly understood and appreciated than plants and animals. </w:t>
      </w:r>
      <w:r>
        <w:t xml:space="preserve">Hence, fungi have largely been invisible to the conservation community and policymakers and often overlooked in national and international nature conservation actions. During the last decades, however, the knowledge has significantly increased of the status and trends for fungi, how human activities affect fungal diversity and how to counteract threats </w:t>
      </w:r>
      <w:r>
        <w:fldChar w:fldCharType="begin" w:fldLock="1"/>
      </w:r>
      <w:r>
        <w:instrText>ADDIN CSL_CITATION { "citationItems" : [ { "id" : "ITEM-1", "itemData" : { "DOI" : "10.1016/j.funeco.2010.11.001", "ISBN" : "1754-5048", "ISSN" : "17545048", "abstract" : "With its strict criteria, required documentation and coverage of all groups of multicellular organisms, the red-listing system of IUCN is recognized as the most authoritative guide to the status of biological diversity. The aim of red-listing sensu IUCN is to evaluate the risk of extinction of a species using a comparable, revisable, transparent and objective assessment method. The evaluation estimates the potential change in the species' population size over time, aiming to infer extinction risk. Both extremely rare species and more common ones experiencing ongoing decline may be at risk of extinction. Red-listing is an assessment of conservation status, directing awareness and providing a scientific basis for management and decision-making. The IUCN criteria were originally designed for global assessments. However, they can be, and are, commonly applied at the national or regional level. This paper summarizes the basic aspects and usefulness of red-listing in a mycological context, and suggests methods for fungal red-listing that are applicable to most fungal groups, even with limited information on the species being considered. The suggested methods are based on the accumulated experience of national fungal red-listing throughout the world, coupled with recently published research on fungal diversity, distributions, and population biology. \u00a9 2010 Elsevier Ltd and The British Mycological Society.", "author" : [ { "dropping-particle" : "", "family" : "Dahlberg", "given" : "Anders", "non-dropping-particle" : "", "parse-names" : false, "suffix" : "" }, { "dropping-particle" : "", "family" : "Mueller", "given" : "Gregory M.", "non-dropping-particle" : "", "parse-names" : false, "suffix" : "" } ], "container-title" : "Fungal Ecology", "id" : "ITEM-1", "issue" : "2", "issued" : { "date-parts" : [ [ "2011" ] ] }, "page" : "147-162", "publisher" : "Elsevier Ltd", "title" : "Applying IUCN red-listing criteria for assessing and reporting on the conservation status of fungal species", "type" : "article-journal", "volume" : "4" }, "uris" : [ "http://www.mendeley.com/documents/?uuid=ff8f9ec5-8ac0-4389-987d-6832670ecd74" ] }, { "id" : "ITEM-2", "itemData" : { "DOI" : "10.1111/cobi.12388", "ISBN" : "0888-8892", "ISSN" : "15231739", "PMID" : "25185751", "abstract" : "Hitherto fungi have rarely been considered in conservation biology, but this is changing as the field moves from addressing single species issues to an integrative ecosystem-based approach. The current emphasis on biodiversity as a provider of ecosystem services throws the spotlight on the vast diversity of fungi, their crucial roles in terrestrial ecosystems, and the benefits of considering fungi in concert with animals and plants. We reviewed the role of fungi in ecosystems and composed an overview of the current state of conservation of fungi. There are 5 areas in which fungi can be readily integrated into conservation: as providers of habitats and processes important for other organisms; as indicators of desired or undesired trends in ecosystem functioning; as indicators of habitats of conservation value; as providers of powerful links between human societies and the natural world because of their value as food, medicine, and biotechnological tools; and as sources of novel tools and approaches for conservation of megadiverse organism groups. We hope conservation professionals will value the potential of fungi, engage mycologists in their work, and appreciate the crucial role of fungi in nature. Una Perspectiva Mic\u00f3tica de la Biolog\u00eda de la Conservaci\u00f3n.", "author" : [ { "dropping-particle" : "", "family" : "Heilmann-Clausen", "given" : "Jacob", "non-dropping-particle" : "", "parse-names" : false, "suffix" : "" }, { "dropping-particle" : "", "family" : "Barron", "given" : "Elizabeth S.", "non-dropping-particle" : "", "parse-names" : false, "suffix" : "" }, { "dropping-particle" : "", "family" : "Boddy", "given" : "Lynne", "non-dropping-particle" : "", "parse-names" : false, "suffix" : "" }, { "dropping-particle" : "", "family" : "Dahlberg", "given" : "Anders", "non-dropping-particle" : "", "parse-names" : false, "suffix" : "" }, { "dropping-particle" : "", "family" : "Griffith", "given" : "Gareth W.", "non-dropping-particle" : "", "parse-names" : false, "suffix" : "" }, { "dropping-particle" : "", "family" : "Nord\u00e9n", "given" : "Jenni", "non-dropping-particle" : "", "parse-names" : false, "suffix" : "" }, { "dropping-particle" : "", "family" : "Ovaskainen", "given" : "Otso", "non-dropping-particle" : "", "parse-names" : false, "suffix" : "" }, { "dropping-particle" : "", "family" : "Perini", "given" : "Claudia", "non-dropping-particle" : "", "parse-names" : false, "suffix" : "" }, { "dropping-particle" : "", "family" : "Senn-Irlet", "given" : "Beatrice", "non-dropping-particle" : "", "parse-names" : false, "suffix" : "" }, { "dropping-particle" : "", "family" : "Halme", "given" : "Panu", "non-dropping-particle" : "", "parse-names" : false, "suffix" : "" } ], "container-title" : "Conservation Biology", "id" : "ITEM-2", "issue" : "1", "issued" : { "date-parts" : [ [ "2015" ] ] }, "page" : "61-68", "title" : "A fungal perspective on conservation biology", "type" : "article-journal", "volume" : "29" }, "uris" : [ "http://www.mendeley.com/documents/?uuid=856ef5d6-4db1-454d-80e1-16c12540b7fb" ] } ], "mendeley" : { "formattedCitation" : "(Dahlberg &amp; Mueller, 2011; Heilmann-Clausen et al., 2015)", "plainTextFormattedCitation" : "(Dahlberg &amp; Mueller, 2011; Heilmann-Clausen et al., 2015)", "previouslyFormattedCitation" : "(Dahlberg &amp; Mueller, 2011; Heilmann-Clausen et al., 2015)" }, "properties" : {  }, "schema" : "https://github.com/citation-style-language/schema/raw/master/csl-citation.json" }</w:instrText>
      </w:r>
      <w:r>
        <w:fldChar w:fldCharType="separate"/>
      </w:r>
      <w:r w:rsidRPr="006F138B">
        <w:t xml:space="preserve">(Dahlberg &amp; Mueller, 2011; Heilmann-Clausen </w:t>
      </w:r>
      <w:r w:rsidR="00301BD0" w:rsidRPr="00301BD0">
        <w:rPr>
          <w:i/>
        </w:rPr>
        <w:t>et al.</w:t>
      </w:r>
      <w:r w:rsidRPr="006F138B">
        <w:t>, 2015)</w:t>
      </w:r>
      <w:r>
        <w:fldChar w:fldCharType="end"/>
      </w:r>
      <w:r w:rsidRPr="006F138B">
        <w:t>.</w:t>
      </w:r>
    </w:p>
    <w:p w14:paraId="3CC0EBCB" w14:textId="77777777" w:rsidR="0048205B" w:rsidRPr="006F138B" w:rsidRDefault="0048205B" w:rsidP="00AE389F">
      <w:pPr>
        <w:autoSpaceDE w:val="0"/>
        <w:autoSpaceDN w:val="0"/>
        <w:adjustRightInd w:val="0"/>
        <w:spacing w:after="0"/>
      </w:pPr>
    </w:p>
    <w:p w14:paraId="5022B1C6" w14:textId="56CBFD78" w:rsidR="0048205B" w:rsidRDefault="0048205B" w:rsidP="00AE389F">
      <w:pPr>
        <w:spacing w:after="0"/>
        <w:rPr>
          <w:b/>
          <w:i/>
        </w:rPr>
      </w:pPr>
      <w:r>
        <w:rPr>
          <w:b/>
          <w:i/>
        </w:rPr>
        <w:t>Status and trend</w:t>
      </w:r>
      <w:r w:rsidR="00AD1382">
        <w:rPr>
          <w:b/>
          <w:i/>
        </w:rPr>
        <w:t>s</w:t>
      </w:r>
    </w:p>
    <w:p w14:paraId="5E0AC967" w14:textId="4F980EE1" w:rsidR="0048205B" w:rsidRPr="009E2FD7" w:rsidRDefault="0048205B" w:rsidP="00AE389F">
      <w:r>
        <w:t xml:space="preserve">Macrofungal checklists exist for most European countries and for most Russian regions, but have varying degrees of completeness </w:t>
      </w:r>
      <w:r>
        <w:fldChar w:fldCharType="begin" w:fldLock="1"/>
      </w:r>
      <w:r>
        <w:instrText>ADDIN CSL_CITATION { "citationItems" : [ { "id" : "ITEM-1", "itemData" : { "author" : [ { "dropping-particle" : "", "family" : "Senn-irlet", "given" : "Beatrice", "non-dropping-particle" : "", "parse-names" : false, "suffix" : "" }, { "dropping-particle" : "", "family" : "Heilmann-Clausen", "given" : "Jacob", "non-dropping-particle" : "", "parse-names" : false, "suffix" : "" }, { "dropping-particle" : "", "family" : "Genney", "given" : "David", "non-dropping-particle" : "", "parse-names" : false, "suffix" : "" }, { "dropping-particle" : "", "family" : "Dahlberg", "given" : "Anders", "non-dropping-particle" : "", "parse-names" : false, "suffix" : "" } ], "container-title" : "Document prepared for the European Council for Conservation of Fungi (ECCF) within the European Mycological Association (EMA) and the Directorate of Culture and Cultural and Natural Heritage, Council of Europe, Strasbourg", "id" : "ITEM-1", "issue" : "October", "issued" : { "date-parts" : [ [ "2007" ] ] }, "title" : "Guidance for Conservation of Macrofungi in Europe", "type" : "article-journal" }, "uris" : [ "http://www.mendeley.com/documents/?uuid=2ad9bebc-8a14-4024-b2f5-68f30e3fbb66" ] } ], "mendeley" : { "formattedCitation" : "(Senn-irlet, Heilmann-Clausen, Genney, &amp; Dahlberg, 2007)", "plainTextFormattedCitation" : "(Senn-irlet, Heilmann-Clausen, Genney, &amp; Dahlberg, 2007)", "previouslyFormattedCitation" : "(Senn-irlet, Heilmann-Clausen, Genney, &amp; Dahlberg, 2007)" }, "properties" : {  }, "schema" : "https://github.com/citation-style-language/schema/raw/master/csl-citation.json" }</w:instrText>
      </w:r>
      <w:r>
        <w:fldChar w:fldCharType="separate"/>
      </w:r>
      <w:r>
        <w:t>(Senn-irlet</w:t>
      </w:r>
      <w:r w:rsidR="008F6276">
        <w:rPr>
          <w:i/>
        </w:rPr>
        <w:t xml:space="preserve"> et al.</w:t>
      </w:r>
      <w:r>
        <w:t>, 2007)</w:t>
      </w:r>
      <w:r>
        <w:fldChar w:fldCharType="end"/>
      </w:r>
      <w:r>
        <w:t xml:space="preserve">. However, there is no combined checklist for Europa or Central Asia. Species richness of macrofungi in Europe has been estimated to be at least </w:t>
      </w:r>
      <w:r w:rsidR="001A3F26">
        <w:lastRenderedPageBreak/>
        <w:t>15,</w:t>
      </w:r>
      <w:r>
        <w:t xml:space="preserve">000 </w:t>
      </w:r>
      <w:r>
        <w:fldChar w:fldCharType="begin" w:fldLock="1"/>
      </w:r>
      <w:r>
        <w:instrText>ADDIN CSL_CITATION { "citationItems" : [ { "id" : "ITEM-1", "itemData" : { "DOI" : "10.1016/j.funeco.2009.10.004", "ISBN" : "1754-5048", "ISSN" : "17545048", "abstract" : "We review the state of fungal conservation in Europe. Despite a large public interest in fungi, they are often insufficiently considered in the conservation initiatives of most countries and not adequately heeded in international biodiversity agreements. We attribute this to the generally low profile of fungi among conservation stakeholders and decision makers together with limited efforts of mycological scientists to put mycological knowledge into a conservation context. Recent advances in mycological knowledge, taxonomy, distribution, ecology and threats now categorically enable fungi to be included within national and European conservation agendas. 33 European countries have produced fungal Red-Lists reporting the status of macrofungi and these are official in 20 countries. These lists indicate that at least 10 % of European larger fungi are threatened, mainly due to changing land use and nitrogen deposition. Fungal biodiversity may benefit from many general conservation efforts, but many specific fungus values are also overlooked. We advocate increased interaction between scientists and conservation coordinators and practitioners, greater promotion of fungi and their conservation and ecosystem service values by mycologists, the production of a European fungal Red-List and the need to integrate fungi with animals and plants in conservation issues. ?? 2009 Elsevier Ltd and The British Mycological Society.", "author" : [ { "dropping-particle" : "", "family" : "Dahlberg", "given" : "Anders", "non-dropping-particle" : "", "parse-names" : false, "suffix" : "" }, { "dropping-particle" : "", "family" : "Genney", "given" : "David R.", "non-dropping-particle" : "", "parse-names" : false, "suffix" : "" }, { "dropping-particle" : "", "family" : "Heilmann-Clausen", "given" : "Jacob", "non-dropping-particle" : "", "parse-names" : false, "suffix" : "" } ], "container-title" : "Fungal Ecology", "id" : "ITEM-1", "issue" : "2", "issued" : { "date-parts" : [ [ "2010" ] ] }, "page" : "50-64", "title" : "Developing a comprehensive strategy for fungal conservation in Europe: current status and future needs", "type" : "article-journal", "volume" : "3" }, "uris" : [ "http://www.mendeley.com/documents/?uuid=4f57c754-f664-3171-89f4-e78c9a67bc3c" ] } ], "mendeley" : { "formattedCitation" : "(Dahlberg, Genney, &amp; Heilmann-Clausen, 2010)", "plainTextFormattedCitation" : "(Dahlberg, Genney, &amp; Heilmann-Clausen, 2010)", "previouslyFormattedCitation" : "(Dahlberg, Genney, &amp; Heilmann-Clausen, 2010)" }, "properties" : {  }, "schema" : "https://github.com/citation-style-language/schema/raw/master/csl-citation.json" }</w:instrText>
      </w:r>
      <w:r>
        <w:fldChar w:fldCharType="separate"/>
      </w:r>
      <w:r w:rsidRPr="006F138B">
        <w:t>(Dahlberg</w:t>
      </w:r>
      <w:r w:rsidR="008F6276">
        <w:rPr>
          <w:i/>
        </w:rPr>
        <w:t xml:space="preserve"> et al.</w:t>
      </w:r>
      <w:r w:rsidRPr="006F138B">
        <w:t>, 2010)</w:t>
      </w:r>
      <w:r>
        <w:fldChar w:fldCharType="end"/>
      </w:r>
      <w:r w:rsidRPr="006F138B">
        <w:t xml:space="preserve"> and 8</w:t>
      </w:r>
      <w:r w:rsidR="001A3F26">
        <w:t>,</w:t>
      </w:r>
      <w:r w:rsidRPr="006F138B">
        <w:t xml:space="preserve">000 in Russia </w:t>
      </w:r>
      <w:r>
        <w:fldChar w:fldCharType="begin" w:fldLock="1"/>
      </w:r>
      <w:r w:rsidRPr="009E2FD7">
        <w:instrText>ADDIN CSL_CITATION { "citationItems" : [ { "id" : "ITEM-1", "itemData" : { "author" : [ { "dropping-particle" : "", "family" : "Kovalenko", "given" : "A.E.", "non-dropping-particle" : "", "parse-names" : false, "suffix" : "" }, { "dropping-particle" : "", "family" : "Bondartseva", "given" : "M.A.", "non-dropping-particle" : "", "parse-names" : false, "suffix" : "" }, { "dropping-particle" : "", "family" : "Karatygin", "given" : "I.V.", "non-dropping-particle" : "", "parse-names" : false, "suffix" : "" }, { "dropping-particle" : "", "family" : "Melnik", "given" : "V.A.", "non-dropping-particle" : "", "parse-names" : false, "suffix" : "" }, { "dropping-particle" : "", "family" : "Novozhilov", "given" : "Yu.K.", "non-dropping-particle" : "", "parse-names" : false, "suffix" : "" }, { "dropping-particle" : "", "family" : "Popov", "given" : "E.S.", "non-dropping-particle" : "", "parse-names" : false, "suffix" : "" }, { "dropping-particle" : "", "family" : "Pystina", "given" : "K.A.", "non-dropping-particle" : "", "parse-names" : false, "suffix" : "" } ], "container-title" : "Proceedings of international conference dedicated to the100 anniversary of the beginning of the work of prof. A A.S. Bondartsev in the Komarov Botanical Institute RAS", "id" : "ITEM-1", "issued" : { "date-parts" : [ [ "2005" ] ] }, "page" : "267-270", "publisher-place" : "Saint-Petersburg", "title" : "State of the study and estimation of the species diversity of fungi and myxomycetes of Russia // Fungi in natural and anthropogenic ecosystems.", "type" : "paper-conference" }, "uris" : [ "http://www.mendeley.com/documents/?uuid=1815192d-ab90-4664-a64a-c1649cd780a9" ] } ], "mendeley" : { "formattedCitation" : "(Kovalenko et al., 2005)", "manualFormatting" : "(Kovalenko et al., 2005, Svetasheva pers. com)", "plainTextFormattedCitation" : "(Kovalenko et al., 2005)", "previouslyFormattedCitation" : "(Kovalenko et al., 2005)" }, "properties" : {  }, "schema" : "https://github.com/citation-style-language/schema/raw/master/csl-citation.json" }</w:instrText>
      </w:r>
      <w:r>
        <w:fldChar w:fldCharType="separate"/>
      </w:r>
      <w:r w:rsidRPr="009E2FD7">
        <w:t xml:space="preserve">(Kovalenko </w:t>
      </w:r>
      <w:r w:rsidR="00301BD0" w:rsidRPr="00301BD0">
        <w:rPr>
          <w:i/>
        </w:rPr>
        <w:t>et al.</w:t>
      </w:r>
      <w:r w:rsidRPr="009E2FD7">
        <w:t>, 2005, Svetasheva</w:t>
      </w:r>
      <w:r>
        <w:t>,</w:t>
      </w:r>
      <w:r w:rsidRPr="009E2FD7">
        <w:t xml:space="preserve"> pers. com)</w:t>
      </w:r>
      <w:r>
        <w:fldChar w:fldCharType="end"/>
      </w:r>
      <w:r w:rsidRPr="009E2FD7">
        <w:t xml:space="preserve">. </w:t>
      </w:r>
      <w:r>
        <w:t>The total species richness of fungi in Europe (Western and Central Europe including Turkey but excluding Isar</w:t>
      </w:r>
      <w:r w:rsidR="001A3F26">
        <w:t>el), is considered to exceed 75,000 – 100,</w:t>
      </w:r>
      <w:r>
        <w:t xml:space="preserve">000 </w:t>
      </w:r>
      <w:r>
        <w:fldChar w:fldCharType="begin" w:fldLock="1"/>
      </w:r>
      <w:r w:rsidRPr="009E2FD7">
        <w:instrText>ADDIN CSL_CITATION { "citationItems" : [ { "id" : "ITEM-1", "itemData" : { "author" : [ { "dropping-particle" : "", "family" : "Senn-irlet", "given" : "Beatrice", "non-dropping-particle" : "", "parse-names" : false, "suffix" : "" }, { "dropping-particle" : "", "family" : "Heilmann-Clausen", "given" : "Jacob", "non-dropping-particle" : "", "parse-names" : false, "suffix" : "" }, { "dropping-particle" : "", "family" : "Genney", "given" : "David", "non-dropping-particle" : "", "parse-names" : false, "suffix" : "" }, { "dropping-particle" : "", "family" : "Dahlberg", "given" : "Anders", "non-dropping-particle" : "", "parse-names" : false, "suffix" : "" } ], "container-title" : "Document prepared for the European Council for Conservation of Fungi (ECCF) within the European Mycological Association (EMA) and the Directorate of Culture and Cultural and Natural Heritage, Council of Europe, Strasbourg", "id" : "ITEM-1", "issue" : "October", "issued" : { "date-parts" : [ [ "2007" ] ] }, "title" : "Guidance for Conservation of Macrofungi in Europe", "type" : "article-journal" }, "uris" : [ "http://www.mendeley.com/documents/?uuid=2ad9bebc-8a14-4024-b2f5-68f30e3fbb66" ] } ], "mendeley" : { "formattedCitation" : "(Senn-irlet et al., 2007)", "plainTextFormattedCitation" : "(Senn-irlet et al., 2007)", "previouslyFormattedCitation" : "(Senn-irlet et al., 2007)" }, "properties" : {  }, "schema" : "https://github.com/citation-style-language/schema/raw/master/csl-citation.json" }</w:instrText>
      </w:r>
      <w:r>
        <w:fldChar w:fldCharType="separate"/>
      </w:r>
      <w:r w:rsidRPr="009E2FD7">
        <w:t xml:space="preserve">(Senn-irlet </w:t>
      </w:r>
      <w:r w:rsidR="00301BD0" w:rsidRPr="00301BD0">
        <w:rPr>
          <w:i/>
        </w:rPr>
        <w:t>et al.</w:t>
      </w:r>
      <w:r w:rsidRPr="009E2FD7">
        <w:t>, 2007)</w:t>
      </w:r>
      <w:r>
        <w:fldChar w:fldCharType="end"/>
      </w:r>
      <w:r w:rsidRPr="006F138B">
        <w:t xml:space="preserve">. </w:t>
      </w:r>
      <w:r>
        <w:t xml:space="preserve">In 2005, the number </w:t>
      </w:r>
      <w:r w:rsidR="001A3F26">
        <w:t>of known fungi in Russia was 11,</w:t>
      </w:r>
      <w:r>
        <w:t>000 and the to</w:t>
      </w:r>
      <w:r w:rsidR="001A3F26">
        <w:t>tal number of fungi exceeded 25,</w:t>
      </w:r>
      <w:r>
        <w:t xml:space="preserve">000 </w:t>
      </w:r>
      <w:r>
        <w:fldChar w:fldCharType="begin" w:fldLock="1"/>
      </w:r>
      <w:r w:rsidRPr="009E2FD7">
        <w:instrText>ADDIN CSL_CITATION { "citationItems" : [ { "id" : "ITEM-1", "itemData" : { "author" : [ { "dropping-particle" : "", "family" : "Kovalenko", "given" : "A.E.", "non-dropping-particle" : "", "parse-names" : false, "suffix" : "" }, { "dropping-particle" : "", "family" : "Bondartseva", "given" : "M.A.", "non-dropping-particle" : "", "parse-names" : false, "suffix" : "" }, { "dropping-particle" : "", "family" : "Karatygin", "given" : "I.V.", "non-dropping-particle" : "", "parse-names" : false, "suffix" : "" }, { "dropping-particle" : "", "family" : "Melnik", "given" : "V.A.", "non-dropping-particle" : "", "parse-names" : false, "suffix" : "" }, { "dropping-particle" : "", "family" : "Novozhilov", "given" : "Yu.K.", "non-dropping-particle" : "", "parse-names" : false, "suffix" : "" }, { "dropping-particle" : "", "family" : "Popov", "given" : "E.S.", "non-dropping-particle" : "", "parse-names" : false, "suffix" : "" }, { "dropping-particle" : "", "family" : "Pystina", "given" : "K.A.", "non-dropping-particle" : "", "parse-names" : false, "suffix" : "" } ], "container-title" : "Proceedings of international conference dedicated to the100 anniversary of the beginning of the work of prof. A A.S. Bondartsev in the Komarov Botanical Institute RAS", "id" : "ITEM-1", "issued" : { "date-parts" : [ [ "2005" ] ] }, "page" : "267-270", "publisher-place" : "Saint-Petersburg", "title" : "State of the study and estimation of the species diversity of fungi and myxomycetes of Russia // Fungi in natural and anthropogenic ecosystems.", "type" : "paper-conference" }, "uris" : [ "http://www.mendeley.com/documents/?uuid=1815192d-ab90-4664-a64a-c1649cd780a9" ] } ], "mendeley" : { "formattedCitation" : "(Kovalenko et al., 2005)", "plainTextFormattedCitation" : "(Kovalenko et al., 2005)", "previouslyFormattedCitation" : "(Kovalenko et al., 2005)" }, "properties" : {  }, "schema" : "https://github.com/citation-style-language/schema/raw/master/csl-citation.json" }</w:instrText>
      </w:r>
      <w:r>
        <w:fldChar w:fldCharType="separate"/>
      </w:r>
      <w:r w:rsidRPr="009E2FD7">
        <w:t xml:space="preserve">(Kovalenko </w:t>
      </w:r>
      <w:r w:rsidR="00301BD0" w:rsidRPr="00301BD0">
        <w:rPr>
          <w:i/>
        </w:rPr>
        <w:t>et al.</w:t>
      </w:r>
      <w:r w:rsidRPr="009E2FD7">
        <w:t>, 2005)</w:t>
      </w:r>
      <w:r>
        <w:fldChar w:fldCharType="end"/>
      </w:r>
      <w:r w:rsidRPr="009E2FD7">
        <w:t xml:space="preserve">. </w:t>
      </w:r>
      <w:r>
        <w:t xml:space="preserve">Only twenty-five macrofungal species have been globally assessed for extinction risk according to the IUCN Red List categories and criteria </w:t>
      </w:r>
      <w:r>
        <w:fldChar w:fldCharType="begin" w:fldLock="1"/>
      </w:r>
      <w: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 } ], "mendeley" : { "formattedCitation" : "(IUCN, 2017c)", "plainTextFormattedCitation" : "(IUCN, 2017c)", "previouslyFormattedCitation" : "(IUCN, 2017c)" }, "properties" : {  }, "schema" : "https://github.com/citation-style-language/schema/raw/master/csl-citation.json" }</w:instrText>
      </w:r>
      <w:r>
        <w:fldChar w:fldCharType="separate"/>
      </w:r>
      <w:r>
        <w:t>(IUCN, 2017c)</w:t>
      </w:r>
      <w:r>
        <w:fldChar w:fldCharType="end"/>
      </w:r>
      <w:r>
        <w:t>, but the list is growing thanks to a dedicated Red List Initiative for fungi</w:t>
      </w:r>
      <w:r>
        <w:rPr>
          <w:rStyle w:val="FootnoteReference"/>
        </w:rPr>
        <w:footnoteReference w:id="29"/>
      </w:r>
      <w:r>
        <w:t>.</w:t>
      </w:r>
      <w:r w:rsidR="001A3F26">
        <w:t xml:space="preserve"> </w:t>
      </w:r>
      <w:r>
        <w:t xml:space="preserve">Of these, 13 species are distributed in Europe and Central Asia, of which 10 are distributed in geographic Europe (including geographically European Russia west of the Ural mountains, but not Turkey and Israel) and three in the whole region. Ten of the 13species are threatened (one EN and nine VU). </w:t>
      </w:r>
      <w:r>
        <w:rPr>
          <w:rStyle w:val="apple-converted-space"/>
          <w:rFonts w:cs="Helvetica"/>
          <w:bCs/>
        </w:rPr>
        <w:t>At</w:t>
      </w:r>
      <w:r>
        <w:t xml:space="preserve"> least 33 national fungal Red Lists exist in Western and Central Europe, which are widely used for management and conservation actions across Europe </w:t>
      </w:r>
      <w:r>
        <w:fldChar w:fldCharType="begin" w:fldLock="1"/>
      </w:r>
      <w:r>
        <w:instrText>ADDIN CSL_CITATION { "citationItems" : [ { "id" : "ITEM-1", "itemData" : { "DOI" : "10.1016/j.funeco.2009.10.004", "ISBN" : "1754-5048", "ISSN" : "17545048", "abstract" : "We review the state of fungal conservation in Europe. Despite a large public interest in fungi, they are often insufficiently considered in the conservation initiatives of most countries and not adequately heeded in international biodiversity agreements. We attribute this to the generally low profile of fungi among conservation stakeholders and decision makers together with limited efforts of mycological scientists to put mycological knowledge into a conservation context. Recent advances in mycological knowledge, taxonomy, distribution, ecology and threats now categorically enable fungi to be included within national and European conservation agendas. 33 European countries have produced fungal Red-Lists reporting the status of macrofungi and these are official in 20 countries. These lists indicate that at least 10 % of European larger fungi are threatened, mainly due to changing land use and nitrogen deposition. Fungal biodiversity may benefit from many general conservation efforts, but many specific fungus values are also overlooked. We advocate increased interaction between scientists and conservation coordinators and practitioners, greater promotion of fungi and their conservation and ecosystem service values by mycologists, the production of a European fungal Red-List and the need to integrate fungi with animals and plants in conservation issues. ?? 2009 Elsevier Ltd and The British Mycological Society.", "author" : [ { "dropping-particle" : "", "family" : "Dahlberg", "given" : "Anders", "non-dropping-particle" : "", "parse-names" : false, "suffix" : "" }, { "dropping-particle" : "", "family" : "Genney", "given" : "David R.", "non-dropping-particle" : "", "parse-names" : false, "suffix" : "" }, { "dropping-particle" : "", "family" : "Heilmann-Clausen", "given" : "Jacob", "non-dropping-particle" : "", "parse-names" : false, "suffix" : "" } ], "container-title" : "Fungal Ecology", "id" : "ITEM-1", "issue" : "2", "issued" : { "date-parts" : [ [ "2010" ] ] }, "page" : "50-64", "title" : "Developing a comprehensive strategy for fungal conservation in Europe: current status and future needs", "type" : "article-journal", "volume" : "3" }, "uris" : [ "http://www.mendeley.com/documents/?uuid=4f57c754-f664-3171-89f4-e78c9a67bc3c" ] } ], "mendeley" : { "formattedCitation" : "(Dahlberg et al., 2010)", "plainTextFormattedCitation" : "(Dahlberg et al., 2010)", "previouslyFormattedCitation" : "(Dahlberg et al., 2010)" }, "properties" : {  }, "schema" : "https://github.com/citation-style-language/schema/raw/master/csl-citation.json" }</w:instrText>
      </w:r>
      <w:r>
        <w:fldChar w:fldCharType="separate"/>
      </w:r>
      <w:r>
        <w:t xml:space="preserve">(Dahlberg </w:t>
      </w:r>
      <w:r w:rsidR="00301BD0" w:rsidRPr="00301BD0">
        <w:rPr>
          <w:i/>
        </w:rPr>
        <w:t>et al.</w:t>
      </w:r>
      <w:r>
        <w:t>, 2010)</w:t>
      </w:r>
      <w:r>
        <w:fldChar w:fldCharType="end"/>
      </w:r>
      <w:r>
        <w:t xml:space="preserve">. </w:t>
      </w:r>
      <w:r w:rsidRPr="006F138B">
        <w:t xml:space="preserve">Similarly, Russia has a national Red Data Book </w:t>
      </w:r>
      <w:r>
        <w:fldChar w:fldCharType="begin" w:fldLock="1"/>
      </w:r>
      <w:r>
        <w:instrText>ADDIN CSL_CITATION { "citationItems" : [ { "id" : "ITEM-1", "itemData" : { "id" : "ITEM-1", "issued" : { "date-parts" : [ [ "2008" ] ] }, "number-of-pages" : "855", "publisher" : "KMK", "publisher-place" : "Moscow", "title" : "\u041a\u0440\u0430\u0441\u043d\u0430\u044f \u043a\u043d\u0438\u0433\u0430 \u0420\u043e\u0441\u0441\u0438\u0439\u0441\u043a\u043e\u0439 \u0424\u0435\u0434\u0435\u0440\u0430\u0446\u0438\u0438 (\u0440\u0430\u0441\u0442\u0435\u043d\u0438\u044f \u0438 \u0433\u0440\u0438\u0431\u044b) [Red Data Book of Russian Fderation (plants and fungy)]", "type" : "book" }, "uris" : [ "http://www.mendeley.com/documents/?uuid=e2018d7b-6398-4c36-a12e-5feaf6e14fef" ] } ], "mendeley" : { "formattedCitation" : "(&lt;i&gt;\u041a\u0440\u0430\u0441\u043d\u0430\u044f \u043a\u043d\u0438\u0433\u0430 \u0420\u043e\u0441\u0441\u0438\u0439\u0441\u043a\u043e\u0439 \u0424\u0435\u0434\u0435\u0440\u0430\u0446\u0438\u0438 (\u0440\u0430\u0441\u0442\u0435\u043d\u0438\u044f \u0438 \u0433\u0440\u0438\u0431\u044b) [Red Data Book of Russian Fderation (plants and fungy)]&lt;/i&gt;, 2008)", "manualFormatting" : "(2008)", "plainTextFormattedCitation" : "(\u041a\u0440\u0430\u0441\u043d\u0430\u044f \u043a\u043d\u0438\u0433\u0430 \u0420\u043e\u0441\u0441\u0438\u0439\u0441\u043a\u043e\u0439 \u0424\u0435\u0434\u0435\u0440\u0430\u0446\u0438\u0438 (\u0440\u0430\u0441\u0442\u0435\u043d\u0438\u044f \u0438 \u0433\u0440\u0438\u0431\u044b) [Red Data Book of Russian Fderation (plants and fungy)], 2008)", "previouslyFormattedCitation" : "(&lt;i&gt;\u041a\u0440\u0430\u0441\u043d\u0430\u044f \u043a\u043d\u0438\u0433\u0430 \u0420\u043e\u0441\u0441\u0438\u0439\u0441\u043a\u043e\u0439 \u0424\u0435\u0434\u0435\u0440\u0430\u0446\u0438\u0438 (\u0440\u0430\u0441\u0442\u0435\u043d\u0438\u044f \u0438 \u0433\u0440\u0438\u0431\u044b) [Red Data Book of Russian Fderation (plants and fungy)]&lt;/i&gt;, 2008)" }, "properties" : {  }, "schema" : "https://github.com/citation-style-language/schema/raw/master/csl-citation.json" }</w:instrText>
      </w:r>
      <w:r>
        <w:fldChar w:fldCharType="separate"/>
      </w:r>
      <w:r w:rsidRPr="006F138B">
        <w:t>(2008)</w:t>
      </w:r>
      <w:r>
        <w:fldChar w:fldCharType="end"/>
      </w:r>
      <w:r w:rsidRPr="006F138B">
        <w:t xml:space="preserve"> with 24 listed species of fungi and in addition, 82 of the 85 regions in Russia have regional Red Data Books, which in total include 700 macrofungal species</w:t>
      </w:r>
      <w:r w:rsidRPr="009E2FD7">
        <w:t xml:space="preserve"> </w:t>
      </w:r>
      <w:r>
        <w:fldChar w:fldCharType="begin" w:fldLock="1"/>
      </w:r>
      <w:r w:rsidRPr="009E2FD7">
        <w:instrText>ADDIN CSL_CITATION { "citationItems" : [ { "id" : "ITEM-1", "itemData" : { "author" : [ { "dropping-particle" : "", "family" : "Svetasheva", "given" : "T.", "non-dropping-particle" : "", "parse-names" : false, "suffix" : "" } ], "container-title" : "Fungal Conservation in a Changing Europe", "id" : "ITEM-1", "issued" : { "date-parts" : [ [ "2017" ] ] }, "publisher-place" : "Ohrid, Republic of Macedonia", "title" : "Fungal conservation in Russia: an update.", "type" : "paper-conference" }, "uris" : [ "http://www.mendeley.com/documents/?uuid=734f3d70-9995-43f4-96a4-cde05f6ae866" ] } ], "mendeley" : { "formattedCitation" : "(Svetasheva, 2017)", "plainTextFormattedCitation" : "(Svetasheva, 2017)", "previouslyFormattedCitation" : "(Svetasheva, 2017)" }, "properties" : {  }, "schema" : "https://github.com/citation-style-language/schema/raw/master/csl-citation.json" }</w:instrText>
      </w:r>
      <w:r>
        <w:fldChar w:fldCharType="separate"/>
      </w:r>
      <w:r w:rsidRPr="009E2FD7">
        <w:t>(Svetasheva, 2017)</w:t>
      </w:r>
      <w:r>
        <w:fldChar w:fldCharType="end"/>
      </w:r>
      <w:r w:rsidRPr="009E2FD7">
        <w:t xml:space="preserve">. </w:t>
      </w:r>
      <w:r>
        <w:t>In total, 5</w:t>
      </w:r>
      <w:r w:rsidR="001A3F26">
        <w:t>,</w:t>
      </w:r>
      <w:r>
        <w:t>500 macrofungal species are red-listed in at least one European country, of which at least 1</w:t>
      </w:r>
      <w:r w:rsidR="001A3F26">
        <w:t>,</w:t>
      </w:r>
      <w:r>
        <w:t>664 species are considered to</w:t>
      </w:r>
      <w:r w:rsidR="001A3F26">
        <w:t xml:space="preserve"> </w:t>
      </w:r>
      <w:r>
        <w:t xml:space="preserve">qualify as red-listed also at the European level </w:t>
      </w:r>
      <w:r>
        <w:fldChar w:fldCharType="begin" w:fldLock="1"/>
      </w:r>
      <w:r>
        <w:instrText>ADDIN CSL_CITATION { "citationItems" : [ { "id" : "ITEM-1", "itemData" : { "DOI" : "10.1016/j.funeco.2009.10.004", "ISBN" : "1754-5048", "ISSN" : "17545048", "abstract" : "We review the state of fungal conservation in Europe. Despite a large public interest in fungi, they are often insufficiently considered in the conservation initiatives of most countries and not adequately heeded in international biodiversity agreements. We attribute this to the generally low profile of fungi among conservation stakeholders and decision makers together with limited efforts of mycological scientists to put mycological knowledge into a conservation context. Recent advances in mycological knowledge, taxonomy, distribution, ecology and threats now categorically enable fungi to be included within national and European conservation agendas. 33 European countries have produced fungal Red-Lists reporting the status of macrofungi and these are official in 20 countries. These lists indicate that at least 10 % of European larger fungi are threatened, mainly due to changing land use and nitrogen deposition. Fungal biodiversity may benefit from many general conservation efforts, but many specific fungus values are also overlooked. We advocate increased interaction between scientists and conservation coordinators and practitioners, greater promotion of fungi and their conservation and ecosystem service values by mycologists, the production of a European fungal Red-List and the need to integrate fungi with animals and plants in conservation issues. ?? 2009 Elsevier Ltd and The British Mycological Society.", "author" : [ { "dropping-particle" : "", "family" : "Dahlberg", "given" : "Anders", "non-dropping-particle" : "", "parse-names" : false, "suffix" : "" }, { "dropping-particle" : "", "family" : "Genney", "given" : "David R.", "non-dropping-particle" : "", "parse-names" : false, "suffix" : "" }, { "dropping-particle" : "", "family" : "Heilmann-Clausen", "given" : "Jacob", "non-dropping-particle" : "", "parse-names" : false, "suffix" : "" } ], "container-title" : "Fungal Ecology", "id" : "ITEM-1", "issue" : "2", "issued" : { "date-parts" : [ [ "2010" ] ] }, "page" : "50-64", "title" : "Developing a comprehensive strategy for fungal conservation in Europe: current status and future needs", "type" : "article-journal", "volume" : "3" }, "uris" : [ "http://www.mendeley.com/documents/?uuid=4f57c754-f664-3171-89f4-e78c9a67bc3c" ] } ], "mendeley" : { "formattedCitation" : "(Dahlberg et al., 2010)", "plainTextFormattedCitation" : "(Dahlberg et al., 2010)", "previouslyFormattedCitation" : "(Dahlberg et al., 2010)" }, "properties" : {  }, "schema" : "https://github.com/citation-style-language/schema/raw/master/csl-citation.json" }</w:instrText>
      </w:r>
      <w:r>
        <w:fldChar w:fldCharType="separate"/>
      </w:r>
      <w:r w:rsidRPr="006F138B">
        <w:t xml:space="preserve">(Dahlberg </w:t>
      </w:r>
      <w:r w:rsidR="00301BD0" w:rsidRPr="00301BD0">
        <w:rPr>
          <w:i/>
        </w:rPr>
        <w:t>et al.</w:t>
      </w:r>
      <w:r w:rsidRPr="006F138B">
        <w:t>, 2010)</w:t>
      </w:r>
      <w:r>
        <w:fldChar w:fldCharType="end"/>
      </w:r>
      <w:r w:rsidRPr="006F138B">
        <w:t xml:space="preserve">. </w:t>
      </w:r>
      <w:r>
        <w:t xml:space="preserve">In European countries with comprehensive fungal red-list assessment, about 20 % of known species are red-listed and 10% categorized as threatened </w:t>
      </w:r>
      <w:r>
        <w:fldChar w:fldCharType="begin" w:fldLock="1"/>
      </w:r>
      <w:r>
        <w:instrText>ADDIN CSL_CITATION { "citationItems" : [ { "id" : "ITEM-1", "itemData" : { "DOI" : "10.1016/j.gecco.2017.07.005", "ISSN" : "23519894", "abstract" : "National Red Lists are widely used prioritizing tools for nature conservation. However, status and trends of species vary with scale, and accounting for a larger spatial scale may provide complementary perspectives for nature conservation. We investigate effects of up-scaling and influence of wider-scale distribution patterns for composition of Red Lists. We collated nationally red-listed forest species in Norway, Sweden and Finland, and extracted \u201cCandidates for a Fennoscandian Red List\u201d (CFRL), defined as species red-listed where they appear in the region. For each country, we compared composition of organism groups and forest type associations of species that were national CFRL to the nationally red-listed species not CFRL. European distribution patterns were compared to investigate how broader-scale distribution is reflected in national Red Lists. Among the 4830 nationally red-listed forest species in Fennoscandia, 58% were CFRL. The fraction of species in the different forest type and species groups differed significantly between the two spatial scales for several groups, although the overall differences in composition were relatively small. Red-listed species had more confined distribution patterns, suggesting that many nationally red-listed species owe their status to being at the edge of their distribution range. An up-scaling had a large effect on which species designated to a Red List, but a relatively small impact on which organism groups or forest types that contained most red-listed species. A regional perspective generated by compilation of national Red Lists can give valuable complementary information on the status of species and effects of scale.", "author" : [ { "dropping-particle" : "", "family" : "Tingstad", "given" : "L.", "non-dropping-particle" : "", "parse-names" : false, "suffix" : "" }, { "dropping-particle" : "", "family" : "Gjerde", "given" : "I.", "non-dropping-particle" : "", "parse-names" : false, "suffix" : "" }, { "dropping-particle" : "", "family" : "Dahlberg", "given" : "A.", "non-dropping-particle" : "", "parse-names" : false, "suffix" : "" }, { "dropping-particle" : "", "family" : "Grytnes", "given" : "J. A.", "non-dropping-particle" : "", "parse-names" : false, "suffix" : "" } ], "container-title" : "Global Ecology and Conservation", "id" : "ITEM-1", "issued" : { "date-parts" : [ [ "2017" ] ] }, "page" : "247-297", "publisher" : "Elsevier Ltd", "title" : "The influence of spatial scales on Red List composition: Forest species in Fennoscandia", "type" : "article-journal", "volume" : "11" }, "uris" : [ "http://www.mendeley.com/documents/?uuid=bd58d0f1-1885-4ecc-a44c-61ad3d52e3f6" ] } ], "mendeley" : { "formattedCitation" : "(Tingstad, Gjerde, Dahlberg, &amp; Grytnes, 2017)", "manualFormatting" : "(e.g. in Finland, Germany, the Netherlands, Norway and Sweden; Tingstad, Gjerde, Dahlberg, &amp; Grytnes, 2017)", "plainTextFormattedCitation" : "(Tingstad, Gjerde, Dahlberg, &amp; Grytnes, 2017)", "previouslyFormattedCitation" : "(Tingstad, Gjerde, Dahlberg, &amp; Grytnes, 2017)" }, "properties" : {  }, "schema" : "https://github.com/citation-style-language/schema/raw/master/csl-citation.json" }</w:instrText>
      </w:r>
      <w:r>
        <w:fldChar w:fldCharType="separate"/>
      </w:r>
      <w:r w:rsidRPr="006F138B">
        <w:t>(e.g. in Finland, Germany, the Netherlands, Norway and Sweden</w:t>
      </w:r>
      <w:r w:rsidR="00F96670">
        <w:t>;</w:t>
      </w:r>
      <w:r>
        <w:t xml:space="preserve"> </w:t>
      </w:r>
      <w:r w:rsidRPr="006F138B">
        <w:t>Tingstad</w:t>
      </w:r>
      <w:r w:rsidR="00A601CD">
        <w:rPr>
          <w:i/>
        </w:rPr>
        <w:t xml:space="preserve"> et al.</w:t>
      </w:r>
      <w:r w:rsidRPr="006F138B">
        <w:t>, 2017)</w:t>
      </w:r>
      <w:r>
        <w:fldChar w:fldCharType="end"/>
      </w:r>
      <w:r w:rsidRPr="006F138B">
        <w:t xml:space="preserve">. </w:t>
      </w:r>
      <w:r>
        <w:t>These figures imply that about 5% of the European and Central Asian macrofungi would be threatened with extinction (categor</w:t>
      </w:r>
      <w:r w:rsidR="00E91659">
        <w:t>ies vulnerable, e</w:t>
      </w:r>
      <w:r w:rsidR="00A26495">
        <w:t>ndangered and critically e</w:t>
      </w:r>
      <w:r>
        <w:t>ndangered) if such a red-list assessment would take place.</w:t>
      </w:r>
    </w:p>
    <w:p w14:paraId="5EDD5167" w14:textId="4E878271" w:rsidR="0048205B" w:rsidRDefault="0048205B" w:rsidP="00AE389F">
      <w:r>
        <w:rPr>
          <w:rStyle w:val="apple-converted-space"/>
          <w:rFonts w:cs="Helvetica"/>
          <w:bCs/>
        </w:rPr>
        <w:t>The lack of fungi in global and European Red Lists have hindered the inclusion of fungi in international conservation agreements such as in the Annex II, IV and V of the European Union Habitat Directive.</w:t>
      </w:r>
      <w:r>
        <w:t xml:space="preserve"> Forest ecosystems are by far the most species-rich habitats for macrofungi. Natural and extensively used European and Asian forests provided different conditions and dynamics to fungal diversity than the managed forests of today </w:t>
      </w:r>
      <w:r>
        <w:fldChar w:fldCharType="begin" w:fldLock="1"/>
      </w:r>
      <w:r>
        <w:instrText>ADDIN CSL_CITATION { "citationItems" : [ { "id" : "ITEM-1", "itemData" : { "DOI" : "10.2980/21-1-3667", "ISBN" : "1195-6860", "ISSN" : "1195-6860", "abstract" : "Forests and woodlands with a long, uninterrupted presence (continuity)\\nare often associated with high biodiversity and many habitat specialist\\nspecies. But the mechanisms by which, and the scales in time and space\\nat which, populations are dependent on continuity remain debated. We\\nexamine the spatial and temporal scales at which occurrences of plants,\\nfungi, and invertebrates are affected by continuity and consider whether\\nthey are restricted by time for colonization (continuity per se) or by\\nhabitat formation times. We give improved definitions of landscape and\\nlocal levels of continuity anti evaluate the empirical literature with\\nrespect to these. By critically examining the reported effects of\\ncontinuity on the occurrence of species in forests and woodlands, we\\nexplore the mechanisms behind the patterns at local and landscape\\nscales. We conclude that many species are dispersal-limited in the\\ncurrent fragmented landscapes and occur mainly in landscapes with\\nsurplus continuity, meaning that the availability of habitats was\\ngreater in the past than it is currently. Our review indicates that\\nlocal continuity per se is important at least for many forest herbs and\\nfor certain species of epiphytic lichens, insects, and land snails, but\\nto a lesser extent for fungi. Several studies show that landscape-level\\ncontinuity affects the current occurrence of species, in particular for\\nvascular plants, but also for particular lichen, bryophyte, and\\ninvertebrate species. For continuity-dependent species, a successful\\nconservation strategy should include both extending the period of\\nhabitat duration in relict patches and promoting habitat formation in\\nthe immediate surroundings of potential source patches. Conservation\\nstrategies need to acknowledge the continuity dependence of many\\nspecies. Research on how to shorten habitat formation times by forest\\nrestoration is an urgent priority.", "author" : [ { "dropping-particle" : "", "family" : "Nord\u00e9n", "given" : "Bj\u00f6rn", "non-dropping-particle" : "", "parse-names" : false, "suffix" : "" }, { "dropping-particle" : "", "family" : "Dahlberg", "given" : "Anders", "non-dropping-particle" : "", "parse-names" : false, "suffix" : "" }, { "dropping-particle" : "", "family" : "Brandrud", "given" : "Tor Erik", "non-dropping-particle" : "", "parse-names" : false, "suffix" : "" }, { "dropping-particle" : "", "family" : "Fritz", "given" : "\u00d6rjan", "non-dropping-particle" : "", "parse-names" : false, "suffix" : "" }, { "dropping-particle" : "", "family" : "Ejrnaes", "given" : "Rasmus", "non-dropping-particle" : "", "parse-names" : false, "suffix" : "" }, { "dropping-particle" : "", "family" : "Ovaskainen", "given" : "Otso", "non-dropping-particle" : "", "parse-names" : false, "suffix" : "" } ], "container-title" : "\u00c9coscience", "id" : "ITEM-1", "issue" : "1", "issued" : { "date-parts" : [ [ "2014" ] ] }, "page" : "34-45", "title" : "Effects of ecological continuity on species richness and composition in forests and woodlands: A review", "type" : "article-journal", "volume" : "21" }, "uris" : [ "http://www.mendeley.com/documents/?uuid=6b06d6d6-a1da-4f91-97f7-050807f9307a" ] } ], "mendeley" : { "formattedCitation" : "(Nord\u00e9n et al., 2014)", "plainTextFormattedCitation" : "(Nord\u00e9n et al., 2014)", "previouslyFormattedCitation" : "(Nord\u00e9n et al., 2014)" }, "properties" : {  }, "schema" : "https://github.com/citation-style-language/schema/raw/master/csl-citation.json" }</w:instrText>
      </w:r>
      <w:r>
        <w:fldChar w:fldCharType="separate"/>
      </w:r>
      <w:r w:rsidRPr="006F138B">
        <w:t xml:space="preserve">(Nordén </w:t>
      </w:r>
      <w:r w:rsidR="00301BD0" w:rsidRPr="00301BD0">
        <w:rPr>
          <w:i/>
        </w:rPr>
        <w:t>et al.</w:t>
      </w:r>
      <w:r w:rsidRPr="006F138B">
        <w:t>, 2014)</w:t>
      </w:r>
      <w:r>
        <w:fldChar w:fldCharType="end"/>
      </w:r>
      <w:r w:rsidRPr="006F138B">
        <w:t xml:space="preserve">. </w:t>
      </w:r>
      <w:r>
        <w:t xml:space="preserve">Accordingly, about 75% of the nationally and globally threatened macrofungi are dependent on woodlands, mainly as associates with coarse dead wood or as ectomycorrhizal fungi with particular habitat requirements, and restricted to old-growth forests conditions. The persistence of threatened woodland fungi is determined by a combination of stand level factors together with factors related to the surrounding landscape matrix such as proximity and extent of intensively managed forests and old growth forest habitats (Jönsson </w:t>
      </w:r>
      <w:r w:rsidR="00301BD0" w:rsidRPr="00301BD0">
        <w:rPr>
          <w:i/>
        </w:rPr>
        <w:t>et al.</w:t>
      </w:r>
      <w:r>
        <w:t xml:space="preserve"> 2017). Other habitats of large importance for fungal conservation are semi-natural grassland and natural steppe, containing some of the most threatened species, and totalling about 10-20% of national and globally threatened species. These habitats have dramatically declined throughout Europe and Asia due to conversion to arable crops, tree plantations and scrublands </w:t>
      </w:r>
      <w:r>
        <w:fldChar w:fldCharType="begin" w:fldLock="1"/>
      </w:r>
      <w:r>
        <w:instrText>ADDIN CSL_CITATION { "citationItems" : [ { "id" : "ITEM-1", "itemData" : { "ISBN" : "978-91-540-6035-1", "author" : [ { "dropping-particle" : "", "family" : "Emanuelsson", "given" : "Urban", "non-dropping-particle" : "", "parse-names" : false, "suffix" : "" } ], "container-title" : "Soc. ekol. Zagreb", "id" : "ITEM-1", "issue" : "1", "issued" : { "date-parts" : [ [ "2010" ] ] }, "page" : "93-96", "title" : "The rural landscapes of Europe. How man has shaped European nature", "type" : "article-journal", "volume" : "19" }, "uris" : [ "http://www.mendeley.com/documents/?uuid=b631660a-d888-49fa-ae8d-92a446a3895d" ] } ], "mendeley" : { "formattedCitation" : "(Emanuelsson, 2010)", "plainTextFormattedCitation" : "(Emanuelsson, 2010)", "previouslyFormattedCitation" : "(Emanuelsson, 2010)" }, "properties" : {  }, "schema" : "https://github.com/citation-style-language/schema/raw/master/csl-citation.json" }</w:instrText>
      </w:r>
      <w:r>
        <w:fldChar w:fldCharType="separate"/>
      </w:r>
      <w:r>
        <w:t>(Emanuelsson, 2010)</w:t>
      </w:r>
      <w:r>
        <w:fldChar w:fldCharType="end"/>
      </w:r>
      <w:r>
        <w:t xml:space="preserve">. Many grassland fungal species have evolved in nutrient poor and stable conditions, and disappear when artificial fertilizers are applied and decline due to atmospheric deposition of nitrogen </w:t>
      </w:r>
      <w:r>
        <w:fldChar w:fldCharType="begin" w:fldLock="1"/>
      </w:r>
      <w:r>
        <w:instrText>ADDIN CSL_CITATION { "citationItems" : [ { "id" : "ITEM-1", "itemData" : { "author" : [ { "dropping-particle" : "", "family" : "Arnolds", "given" : "E.", "non-dropping-particle" : "", "parse-names" : false, "suffix" : "" } ], "container-title" : "Fungal conservation, issues and solutions. Cambridge University Press, Cambridge.", "editor" : [ { "dropping-particle" : "", "family" : "Moore", "given" : "D", "non-dropping-particle" : "", "parse-names" : false, "suffix" : "" }, { "dropping-particle" : "", "family" : "Nauta", "given" : "M. N.", "non-dropping-particle" : "", "parse-names" : false, "suffix" : "" }, { "dropping-particle" : "", "family" : "Evans", "given" : "S. E.", "non-dropping-particle" : "", "parse-names" : false, "suffix" : "" }, { "dropping-particle" : "", "family" : "Rotheroe", "given" : "M", "non-dropping-particle" : "", "parse-names" : false, "suffix" : "" } ], "id" : "ITEM-1", "issued" : { "date-parts" : [ [ "2001" ] ] }, "page" : "64\u201380", "publisher" : "Cambridge University Press", "publisher-place" : "Cambridge (UK)", "title" : "The future of fungi in Europe: threats, conservation andmanagement", "type" : "chapter" }, "uris" : [ "http://www.mendeley.com/documents/?uuid=497ca49a-d24d-40df-a7b9-a2ec76bd69e0" ] } ], "mendeley" : { "formattedCitation" : "(E. Arnolds, 2001)", "plainTextFormattedCitation" : "(E. Arnolds, 2001)", "previouslyFormattedCitation" : "(E. Arnolds, 2001)" }, "properties" : {  }, "schema" : "https://github.com/citation-style-language/schema/raw/master/csl-citation.json" }</w:instrText>
      </w:r>
      <w:r>
        <w:fldChar w:fldCharType="separate"/>
      </w:r>
      <w:r w:rsidRPr="00193C7B">
        <w:t>(Arnolds, 2001)</w:t>
      </w:r>
      <w:r>
        <w:fldChar w:fldCharType="end"/>
      </w:r>
      <w:r>
        <w:t xml:space="preserve">. Furthermore, some types of wetland, e.g. mires and alkaline fens, are important habitats for about 5% of nationally threatened fungi in Europe. These species are sensitive to any change of hydrological regime and eutrophication </w:t>
      </w:r>
      <w:r>
        <w:fldChar w:fldCharType="begin" w:fldLock="1"/>
      </w:r>
      <w:r w:rsidRPr="009E2FD7">
        <w:instrText>ADDIN CSL_CITATION { "citationItems" : [ { "id" : "ITEM-1", "itemData" : { "author" : [ { "dropping-particle" : "", "family" : "Fraiture", "given" : "A.", "non-dropping-particle" : "", "parse-names" : false, "suffix" : "" }, { "dropping-particle" : "", "family" : "Otto", "given" : "P.", "non-dropping-particle" : "", "parse-names" : false, "suffix" : "" } ], "container-title" : "Scripta Botanica Belgica", "id" : "ITEM-1", "issued" : { "date-parts" : [ [ "2015" ] ] }, "page" : "1-246", "title" : "Distribution, ecology and status of 51 macromycetes in Europe: Results of the ECCF Mapping Programme", "type" : "article-journal", "volume" : "53" }, "uris" : [ "http://www.mendeley.com/documents/?uuid=c15d01b4-cd8b-31e0-8ee3-bdeee7c8e9bc" ] }, { "id" : "ITEM-2", "itemData" : { "author" : [ { "dropping-particle" : "", "family" : "Svetasheva", "given" : "T. 2015", "non-dropping-particle" : "", "parse-names" : false, "suffix" : "" } ], "id" : "ITEM-2", "issued" : { "date-parts" : [ [ "2015" ] ] }, "title" : "Armillaria ectypa. The IUCN Red List of Threatened Species 2015: e.T75097245A75098379", "type" : "article-journal", "volume" : "8235" }, "uris" : [ "http://www.mendeley.com/documents/?uuid=de066d68-5a49-4a29-a222-d32368fb3520" ] } ], "mendeley" : { "formattedCitation" : "(Fraiture &amp; Otto, 2015; Svetasheva, 2015)", "plainTextFormattedCitation" : "(Fraiture &amp; Otto, 2015; Svetasheva, 2015)", "previouslyFormattedCitation" : "(Fraiture &amp; Otto, 2015; Svetasheva, 2015)" }, "properties" : {  }, "schema" : "https://github.com/citation-style-language/schema/raw/master/csl-citation.json" }</w:instrText>
      </w:r>
      <w:r>
        <w:fldChar w:fldCharType="separate"/>
      </w:r>
      <w:r w:rsidRPr="009E2FD7">
        <w:t>(Fraiture &amp; Otto, 2015; Svetasheva, 2015)</w:t>
      </w:r>
      <w:r>
        <w:fldChar w:fldCharType="end"/>
      </w:r>
      <w:r w:rsidRPr="009E2FD7">
        <w:t>.</w:t>
      </w:r>
      <w:r>
        <w:t xml:space="preserve"> Alcaline fens are of high conservation priority due to extensive past drainage</w:t>
      </w:r>
      <w:r w:rsidRPr="009E2FD7">
        <w:t xml:space="preserve"> </w:t>
      </w:r>
      <w:r>
        <w:fldChar w:fldCharType="begin" w:fldLock="1"/>
      </w:r>
      <w:r w:rsidRPr="009E2FD7">
        <w:instrText>ADDIN CSL_CITATION { "citationItems" : [ { "id" : "ITEM-1", "itemData" : { "author" : [ { "dropping-particle" : "", "family" : "\u0160efferov\u00e1 Stanov\u00e1", "given" : "V.", "non-dropping-particle" : "", "parse-names" : false, "suffix" : "" }, { "dropping-particle" : "", "family" : "\u0160effer", "given" : "J.", "non-dropping-particle" : "", "parse-names" : false, "suffix" : "" }, { "dropping-particle" : "", "family" : "Jan\u00e1k", "given" : "M.", "non-dropping-particle" : "", "parse-names" : false, "suffix" : "" } ], "id" : "ITEM-1", "issued" : { "date-parts" : [ [ "2008" ] ] }, "number-of-pages" : "1-20", "title" : "Management of Natura 2000 habitats 7230 Alkaline fens.", "type" : "report" }, "uris" : [ "http://www.mendeley.com/documents/?uuid=64d7c1c2-ad5f-4549-8757-d6136ddb91c0" ] } ], "mendeley" : { "formattedCitation" : "(\u0160efferov\u00e1 Stanov\u00e1, \u0160effer, &amp; Jan\u00e1k, 2008)", "plainTextFormattedCitation" : "(\u0160efferov\u00e1 Stanov\u00e1, \u0160effer, &amp; Jan\u00e1k, 2008)", "previouslyFormattedCitation" : "(\u0160efferov\u00e1 Stanov\u00e1, \u0160effer, &amp; Jan\u00e1k, 2008)" }, "properties" : {  }, "schema" : "https://github.com/citation-style-language/schema/raw/master/csl-citation.json" }</w:instrText>
      </w:r>
      <w:r>
        <w:fldChar w:fldCharType="separate"/>
      </w:r>
      <w:r w:rsidRPr="009E2FD7">
        <w:t>(Šefferová Stanová</w:t>
      </w:r>
      <w:r w:rsidR="00A601CD">
        <w:rPr>
          <w:i/>
        </w:rPr>
        <w:t xml:space="preserve"> et al.</w:t>
      </w:r>
      <w:r w:rsidRPr="009E2FD7">
        <w:t>, 2008)</w:t>
      </w:r>
      <w:r>
        <w:fldChar w:fldCharType="end"/>
      </w:r>
      <w:r w:rsidR="00981236">
        <w:t>.</w:t>
      </w:r>
    </w:p>
    <w:p w14:paraId="6B88C637" w14:textId="4926C44C" w:rsidR="0048205B" w:rsidRDefault="0048205B" w:rsidP="00AE389F">
      <w:r>
        <w:t xml:space="preserve">There is strong evidence of a decline of ectomycorrhizal fungi due to eutrophication and linked to the level of nitrogen deposition in Europe (e.g. Arnolds, 2010; Dahlberg </w:t>
      </w:r>
      <w:r w:rsidR="00301BD0" w:rsidRPr="00301BD0">
        <w:rPr>
          <w:i/>
        </w:rPr>
        <w:t>et al.</w:t>
      </w:r>
      <w:r>
        <w:t xml:space="preserve">, 2010). </w:t>
      </w:r>
    </w:p>
    <w:p w14:paraId="79291819" w14:textId="77777777" w:rsidR="0048205B" w:rsidRDefault="0048205B" w:rsidP="00AE389F">
      <w:pPr>
        <w:spacing w:after="0"/>
      </w:pPr>
    </w:p>
    <w:p w14:paraId="388E7B7B" w14:textId="77777777" w:rsidR="0048205B" w:rsidRDefault="0048205B" w:rsidP="00AE389F">
      <w:pPr>
        <w:spacing w:after="0"/>
        <w:rPr>
          <w:b/>
          <w:i/>
        </w:rPr>
      </w:pPr>
      <w:r>
        <w:rPr>
          <w:b/>
          <w:i/>
        </w:rPr>
        <w:t>Drivers of change</w:t>
      </w:r>
    </w:p>
    <w:p w14:paraId="4D23F606" w14:textId="6489E349" w:rsidR="0048205B" w:rsidRPr="006F138B" w:rsidRDefault="0048205B" w:rsidP="00AE389F">
      <w:r>
        <w:lastRenderedPageBreak/>
        <w:t xml:space="preserve">The major threats to threatened macrofungi in the region are (i) habitat decline and degradation due to intensified land use of forests, semi-natural grasslands and steppe, (ii) land-use change of forests, semi-natural grasslands and steppe, followed by (iii) eutrophication and (iv) effects of invasive pathogens on native tree species (Senn-Erlet </w:t>
      </w:r>
      <w:r w:rsidR="00301BD0" w:rsidRPr="00301BD0">
        <w:rPr>
          <w:i/>
        </w:rPr>
        <w:t>et al.</w:t>
      </w:r>
      <w:r>
        <w:t xml:space="preserve"> 2007; Dahlberg </w:t>
      </w:r>
      <w:r w:rsidRPr="0028071A">
        <w:rPr>
          <w:i/>
        </w:rPr>
        <w:t>et al</w:t>
      </w:r>
      <w:r w:rsidR="0028071A">
        <w:t>.,</w:t>
      </w:r>
      <w:r>
        <w:t xml:space="preserve"> 2010). Climate change is an emergent threat likely to directly and indirectly affect fungal diversity </w:t>
      </w:r>
      <w:r>
        <w:fldChar w:fldCharType="begin" w:fldLock="1"/>
      </w:r>
      <w:r>
        <w:instrText>ADDIN CSL_CITATION { "citationItems" : [ { "id" : "ITEM-1", "itemData" : { "DOI" : "10.1111/cobi.12388", "ISBN" : "0888-8892", "ISSN" : "15231739", "PMID" : "25185751", "abstract" : "Hitherto fungi have rarely been considered in conservation biology, but this is changing as the field moves from addressing single species issues to an integrative ecosystem-based approach. The current emphasis on biodiversity as a provider of ecosystem services throws the spotlight on the vast diversity of fungi, their crucial roles in terrestrial ecosystems, and the benefits of considering fungi in concert with animals and plants. We reviewed the role of fungi in ecosystems and composed an overview of the current state of conservation of fungi. There are 5 areas in which fungi can be readily integrated into conservation: as providers of habitats and processes important for other organisms; as indicators of desired or undesired trends in ecosystem functioning; as indicators of habitats of conservation value; as providers of powerful links between human societies and the natural world because of their value as food, medicine, and biotechnological tools; and as sources of novel tools and approaches for conservation of megadiverse organism groups. We hope conservation professionals will value the potential of fungi, engage mycologists in their work, and appreciate the crucial role of fungi in nature. Una Perspectiva Mic\u00f3tica de la Biolog\u00eda de la Conservaci\u00f3n.", "author" : [ { "dropping-particle" : "", "family" : "Heilmann-Clausen", "given" : "Jacob", "non-dropping-particle" : "", "parse-names" : false, "suffix" : "" }, { "dropping-particle" : "", "family" : "Barron", "given" : "Elizabeth S.", "non-dropping-particle" : "", "parse-names" : false, "suffix" : "" }, { "dropping-particle" : "", "family" : "Boddy", "given" : "Lynne", "non-dropping-particle" : "", "parse-names" : false, "suffix" : "" }, { "dropping-particle" : "", "family" : "Dahlberg", "given" : "Anders", "non-dropping-particle" : "", "parse-names" : false, "suffix" : "" }, { "dropping-particle" : "", "family" : "Griffith", "given" : "Gareth W.", "non-dropping-particle" : "", "parse-names" : false, "suffix" : "" }, { "dropping-particle" : "", "family" : "Nord\u00e9n", "given" : "Jenni", "non-dropping-particle" : "", "parse-names" : false, "suffix" : "" }, { "dropping-particle" : "", "family" : "Ovaskainen", "given" : "Otso", "non-dropping-particle" : "", "parse-names" : false, "suffix" : "" }, { "dropping-particle" : "", "family" : "Perini", "given" : "Claudia", "non-dropping-particle" : "", "parse-names" : false, "suffix" : "" }, { "dropping-particle" : "", "family" : "Senn-Irlet", "given" : "Beatrice", "non-dropping-particle" : "", "parse-names" : false, "suffix" : "" }, { "dropping-particle" : "", "family" : "Halme", "given" : "Panu", "non-dropping-particle" : "", "parse-names" : false, "suffix" : "" } ], "container-title" : "Conservation Biology", "id" : "ITEM-1", "issue" : "1", "issued" : { "date-parts" : [ [ "2015" ] ] }, "page" : "61-68", "title" : "A fungal perspective on conservation biology", "type" : "article-journal", "volume" : "29" }, "uris" : [ "http://www.mendeley.com/documents/?uuid=856ef5d6-4db1-454d-80e1-16c12540b7fb" ] } ], "mendeley" : { "formattedCitation" : "(Heilmann-Clausen et al., 2015)", "plainTextFormattedCitation" : "(Heilmann-Clausen et al., 2015)", "previouslyFormattedCitation" : "(Heilmann-Clausen et al., 2015)" }, "properties" : {  }, "schema" : "https://github.com/citation-style-language/schema/raw/master/csl-citation.json" }</w:instrText>
      </w:r>
      <w:r>
        <w:fldChar w:fldCharType="separate"/>
      </w:r>
      <w:r w:rsidRPr="006F138B">
        <w:t xml:space="preserve">(Heilmann-Clausen </w:t>
      </w:r>
      <w:r w:rsidR="00301BD0" w:rsidRPr="00301BD0">
        <w:rPr>
          <w:i/>
        </w:rPr>
        <w:t>et al.</w:t>
      </w:r>
      <w:r w:rsidRPr="006F138B">
        <w:t>, 2015)</w:t>
      </w:r>
      <w:r>
        <w:fldChar w:fldCharType="end"/>
      </w:r>
      <w:r w:rsidRPr="006F138B">
        <w:t>.</w:t>
      </w:r>
    </w:p>
    <w:p w14:paraId="77A223EF" w14:textId="1F6FD88F" w:rsidR="0048205B" w:rsidRPr="006F138B" w:rsidRDefault="0048205B" w:rsidP="00AE389F">
      <w:r>
        <w:t xml:space="preserve">The invasion of the alien fungal pathogens Dutch elm disease and ash decline have been devastating for the distribution of elm and ash in Europe and caused declines in fungal diversity associated with these trees </w:t>
      </w:r>
      <w:r>
        <w:fldChar w:fldCharType="begin" w:fldLock="1"/>
      </w:r>
      <w:r>
        <w:instrText>ADDIN CSL_CITATION { "citationItems" : [ { "id" : "ITEM-1", "itemData" : { "DOI" : "10.1111/ppa.12539", "ISBN" : "0032-0862", "ISSN" : "13653059", "abstract" : "The future existence of common ash (Fraxinus excelsior), an important\\ntree species throughout temperate Europe, is threatened. An invasive\\nfungal disease (ash dieback) has spread through much of the distribution\\narea of common ash. The causal agent of the disease is Hymenoscyphus\\nfraxineus, a necrotrophic ascomycete, most probably introduced from Asia\\nin the early 1990s. Hymenoscyphus fraxineus infects ash trees and\\nsaplings through their leaves, from which it grows into the stem. The\\nfungus was studied intensively in recent years but there is still a need\\nto address the topic from an evolutionary perspective. In this overview,\\nsome key evolutionary aspects of ash dieback are discussed, from the Red\\nQueen dynamics of host-pathogen interactions to the probable\\nconsequences for virulence evolution of multiple infections. The\\nprogression of ash dieback in Europe does not show spatial differences,\\nbut studies show variation in susceptibility within host populations, a\\nprobable consequence of genetic differences, thus providing material for\\nevolution of disease resistance or tolerance. Breeding programmes need\\nto maintain the genetic diversity of Fraxinus, to enable it to withstand\\nfurther threats such as climate change and the emerald ash borer.\\nBecause H.fraxineus reproduces exclusively sexually, the pathogen is\\nlikely to overcome a narrow genetic resistance. The introduction of\\nfurther strains of H.fraxineus to Europe and the movement of infected\\nplant material should be avoided. This case study shows that the\\nintegration of evolutionary ecology considerations would benefit plant\\ndisease management and biosecurity in general.", "author" : [ { "dropping-particle" : "", "family" : "Landolt", "given" : "J.", "non-dropping-particle" : "", "parse-names" : false, "suffix" : "" }, { "dropping-particle" : "", "family" : "Gross", "given" : "A.", "non-dropping-particle" : "", "parse-names" : false, "suffix" : "" }, { "dropping-particle" : "", "family" : "Holdenrieder", "given" : "O.", "non-dropping-particle" : "", "parse-names" : false, "suffix" : "" }, { "dropping-particle" : "", "family" : "Pautasso", "given" : "M.", "non-dropping-particle" : "", "parse-names" : false, "suffix" : "" } ], "container-title" : "Plant Pathology", "id" : "ITEM-1", "issue" : "7", "issued" : { "date-parts" : [ [ "2016" ] ] }, "page" : "1056-1070", "title" : "Ash dieback due to Hymenoscyphus fraxineus: what can be learnt from evolutionary ecology?", "type" : "article-journal", "volume" : "65" }, "uris" : [ "http://www.mendeley.com/documents/?uuid=026ee9e2-cf06-4663-aeb3-aeedd21906b8" ] }, { "id" : "ITEM-2", "itemData" : { "DOI" : "10.1023/A:1015248819864", "ISBN" : "1573-1464", "ISSN" : "13873547", "abstract" : "Two enormously destructive pandemics of Dutch elm disease occurred in the 20th century, resulting in the death of a majority of mature elms across much of the northern hemisphere. The first pandemic, caused by Ophiostoma ulmi, occurred as this pathogen spread across Europe, North America and Southwest and Central Asia during the 1920s\u20131940s. The current pandemic is caused by another Ophiostoma species, O. novo-ulmi. Since the 1940s, O. novo-ulmi has been spreading into the regions previously affected by O. ulmi. It has also spread as two distinct subspecies, termed subsp. americana and subsp. novo-ulmi. This sequence of events has resulted in competitive interactions between these previously geographically isolated pathogens. This article summarizes the biological properties of the Dutch elm disease pathogens and their history of spread. It reviews the remarkable series of genetic events that have occurred during their migrations; including the emergence of genetic clones, the spread of deleterious fungal viruses within the pathogen clones, and the rapid and continuing evolution of O. novo-ulmi via horizontal gene flow. The wider role of horizontal gene flow in the evolutionary potential of migratory plant pathogens is discussed. Introduction", "author" : [ { "dropping-particle" : "", "family" : "Brasier", "given" : "C. M.", "non-dropping-particle" : "", "parse-names" : false, "suffix" : "" }, { "dropping-particle" : "", "family" : "Buck", "given" : "K. W.", "non-dropping-particle" : "", "parse-names" : false, "suffix" : "" } ], "container-title" : "Biological Invasions", "id" : "ITEM-2", "issue" : "3", "issued" : { "date-parts" : [ [ "2001" ] ] }, "page" : "223-233", "title" : "Rapid evolutionary changes in a globally invading fungal pathogen (Dutch elm disease)", "type" : "article-journal", "volume" : "3" }, "uris" : [ "http://www.mendeley.com/documents/?uuid=0f25e61f-b699-4f7a-a75e-6a5aa69c5250" ] } ], "mendeley" : { "formattedCitation" : "(Brasier &amp; Buck, 2001; Landolt, Gross, Holdenrieder, &amp; Pautasso, 2016)", "plainTextFormattedCitation" : "(Brasier &amp; Buck, 2001; Landolt, Gross, Holdenrieder, &amp; Pautasso, 2016)", "previouslyFormattedCitation" : "(Brasier &amp; Buck, 2001; Landolt, Gross, Holdenrieder, &amp; Pautasso, 2016)" }, "properties" : {  }, "schema" : "https://github.com/citation-style-language/schema/raw/master/csl-citation.json" }</w:instrText>
      </w:r>
      <w:r>
        <w:fldChar w:fldCharType="separate"/>
      </w:r>
      <w:r w:rsidRPr="006F138B">
        <w:t>(Brasier &amp; Buck, 2001; Landolt</w:t>
      </w:r>
      <w:r w:rsidR="00A601CD">
        <w:rPr>
          <w:i/>
        </w:rPr>
        <w:t xml:space="preserve"> et al.</w:t>
      </w:r>
      <w:r w:rsidRPr="006F138B">
        <w:t>, 2016)</w:t>
      </w:r>
      <w:r>
        <w:fldChar w:fldCharType="end"/>
      </w:r>
      <w:r w:rsidRPr="006F138B">
        <w:t xml:space="preserve">. </w:t>
      </w:r>
      <w:r>
        <w:t xml:space="preserve">Ecological impacts of alien invasive pathogens are projected to continue to increase in the future due to trade and climate </w:t>
      </w:r>
      <w:r>
        <w:fldChar w:fldCharType="begin" w:fldLock="1"/>
      </w:r>
      <w:r>
        <w:instrText>ADDIN CSL_CITATION { "citationItems" : [ { "id" : "ITEM-1", "itemData" : { "DOI" : "10.1111/j.1469-8137.2012.04364.x", "ISBN" : "1469-8137", "ISSN" : "0028646X", "PMID" : "23057437", "abstract" : "A large database of invasive forest pathogens (IFPs) was developed to investigate the patterns and determinants of invasion in Europe. Detailed taxonomic and biological information on the invasive species was combined with country-specific data on land use, climate, and the time since invasion to identify the determinants of invasiveness, and to differentiate the class of environments which share territorial and climate features associated with a susceptibility to invasion. IFPs increased exponentially in the last four decades. Until 1919, IFPs already present moved across Europe. Then, new IFPs were introduced mainly from North America, and recently from Asia. Hybrid pathogens also appeared. Countries with a wider range of environments, higher human impact or international trade hosted more IFPs. Rainfall influenced the diffusion rates. Environmental conditions of the new and original ranges and systematic and ecological attributes affected invasiveness. Further spread of established IFPs is expected in countries that have experienced commercial isolation in the recent past. Densely populated countries with high environmental diversity may be the weakest links in attempts to prevent new arrivals. Tight coordination of actions against new arrivals is needed. Eradication seems impossible, and prevention seems the only reliable measure, although this will be difficult in the face of global mobility.", "author" : [ { "dropping-particle" : "", "family" : "Santini", "given" : "A.", "non-dropping-particle" : "", "parse-names" : false, "suffix" : "" }, { "dropping-particle" : "", "family" : "Ghelardini", "given" : "L.", "non-dropping-particle" : "", "parse-names" : false, "suffix" : "" }, { "dropping-particle" : "", "family" : "Pace", "given" : "C.", "non-dropping-particle" : "De", "parse-names" : false, "suffix" : "" }, { "dropping-particle" : "", "family" : "Desprez-Loustau", "given" : "M. L.", "non-dropping-particle" : "", "parse-names" : false, "suffix" : "" }, { "dropping-particle" : "", "family" : "Capretti", "given" : "P.", "non-dropping-particle" : "", "parse-names" : false, "suffix" : "" }, { "dropping-particle" : "", "family" : "Chandelier", "given" : "A.", "non-dropping-particle" : "", "parse-names" : false, "suffix" : "" }, { "dropping-particle" : "", "family" : "Cech", "given" : "T.", "non-dropping-particle" : "", "parse-names" : false, "suffix" : "" }, { "dropping-particle" : "", "family" : "Chira", "given" : "D.", "non-dropping-particle" : "", "parse-names" : false, "suffix" : "" }, { "dropping-particle" : "", "family" : "Diamandis", "given" : "S.", "non-dropping-particle" : "", "parse-names" : false, "suffix" : "" }, { "dropping-particle" : "", "family" : "Gaitniekis", "given" : "T.", "non-dropping-particle" : "", "parse-names" : false, "suffix" : "" }, { "dropping-particle" : "", "family" : "Hantula", "given" : "J.", "non-dropping-particle" : "", "parse-names" : false, "suffix" : "" }, { "dropping-particle" : "", "family" : "Holdenrieder", "given" : "O.", "non-dropping-particle" : "", "parse-names" : false, "suffix" : "" }, { "dropping-particle" : "", "family" : "Jankovsky", "given" : "L.", "non-dropping-particle" : "", "parse-names" : false, "suffix" : "" }, { "dropping-particle" : "", "family" : "Jung", "given" : "T.", "non-dropping-particle" : "", "parse-names" : false, "suffix" : "" }, { "dropping-particle" : "", "family" : "Jurc", "given" : "D.", "non-dropping-particle" : "", "parse-names" : false, "suffix" : "" }, { "dropping-particle" : "", "family" : "Kirisits", "given" : "T.", "non-dropping-particle" : "", "parse-names" : false, "suffix" : "" }, { "dropping-particle" : "", "family" : "Kunca", "given" : "A.", "non-dropping-particle" : "", "parse-names" : false, "suffix" : "" }, { "dropping-particle" : "", "family" : "Lygis", "given" : "V.", "non-dropping-particle" : "", "parse-names" : false, "suffix" : "" }, { "dropping-particle" : "", "family" : "Malecka", "given" : "M.", "non-dropping-particle" : "", "parse-names" : false, "suffix" : "" }, { "dropping-particle" : "", "family" : "Marcais", "given" : "B.", "non-dropping-particle" : "", "parse-names" : false, "suffix" : "" }, { "dropping-particle" : "", "family" : "Schmitz", "given" : "S.", "non-dropping-particle" : "", "parse-names" : false, "suffix" : "" }, { "dropping-particle" : "", "family" : "Schumacher", "given" : "J.", "non-dropping-particle" : "", "parse-names" : false, "suffix" : "" }, { "dropping-particle" : "", "family" : "Solheim", "given" : "H.", "non-dropping-particle" : "", "parse-names" : false, "suffix" : "" }, { "dropping-particle" : "", "family" : "Solla", "given" : "A.", "non-dropping-particle" : "", "parse-names" : false, "suffix" : "" }, { "dropping-particle" : "", "family" : "Szab\u00f2", "given" : "I.", "non-dropping-particle" : "", "parse-names" : false, "suffix" : "" }, { "dropping-particle" : "", "family" : "Tsopelas", "given" : "P.", "non-dropping-particle" : "", "parse-names" : false, "suffix" : "" }, { "dropping-particle" : "", "family" : "Vannini", "given" : "A.", "non-dropping-particle" : "", "parse-names" : false, "suffix" : "" }, { "dropping-particle" : "", "family" : "Vettraino", "given" : "A. M.", "non-dropping-particle" : "", "parse-names" : false, "suffix" : "" }, { "dropping-particle" : "", "family" : "Webber", "given" : "J.", "non-dropping-particle" : "", "parse-names" : false, "suffix" : "" }, { "dropping-particle" : "", "family" : "Woodward", "given" : "S.", "non-dropping-particle" : "", "parse-names" : false, "suffix" : "" }, { "dropping-particle" : "", "family" : "Stenlid", "given" : "J.", "non-dropping-particle" : "", "parse-names" : false, "suffix" : "" } ], "container-title" : "New Phytologist", "id" : "ITEM-1", "issue" : "1", "issued" : { "date-parts" : [ [ "2013" ] ] }, "page" : "238-250", "title" : "Biogeographical patterns and determinants of invasion by forest pathogens in Europe", "type" : "article-journal", "volume" : "197" }, "uris" : [ "http://www.mendeley.com/documents/?uuid=25520611-bebf-4150-9675-9a49b688eb3a" ] } ], "mendeley" : { "formattedCitation" : "(Santini et al., 2013)", "plainTextFormattedCitation" : "(Santini et al., 2013)", "previouslyFormattedCitation" : "(Santini et al., 2013)" }, "properties" : {  }, "schema" : "https://github.com/citation-style-language/schema/raw/master/csl-citation.json" }</w:instrText>
      </w:r>
      <w:r>
        <w:fldChar w:fldCharType="separate"/>
      </w:r>
      <w:r w:rsidRPr="006F138B">
        <w:t xml:space="preserve">(Santini </w:t>
      </w:r>
      <w:r w:rsidR="00301BD0" w:rsidRPr="00301BD0">
        <w:rPr>
          <w:i/>
        </w:rPr>
        <w:t>et al.</w:t>
      </w:r>
      <w:r w:rsidRPr="006F138B">
        <w:t>, 2013)</w:t>
      </w:r>
      <w:r>
        <w:fldChar w:fldCharType="end"/>
      </w:r>
      <w:r w:rsidRPr="006F138B">
        <w:t>.</w:t>
      </w:r>
    </w:p>
    <w:p w14:paraId="6BE53CF3" w14:textId="77777777" w:rsidR="002B6EE4" w:rsidRDefault="0048205B" w:rsidP="00AE389F">
      <w:r>
        <w:t xml:space="preserve">Long-term Pan-European studies imply climate to drive community changes and range expansion, so far manifested by increased fungal fruiting periods </w:t>
      </w:r>
      <w:r>
        <w:fldChar w:fldCharType="begin" w:fldLock="1"/>
      </w:r>
      <w:r>
        <w:instrText>ADDIN CSL_CITATION { "citationItems" : [ { "id" : "ITEM-1", "itemData" : { "DOI" : "10.1073/pnas.1200789109", "ISBN" : "0027-8424", "ISSN" : "1091-6490", "PMID" : "22908273", "abstract" : "In terrestrial ecosystems, fungi are the major agents of decomposition processes and nutrient cycling and of plant nutrient uptake. Hence, they have a vital impact on ecosystem processes and the terrestrial carbon cycle. Changes in productivity and phenology of fungal fruit bodies can give clues to changes in fungal activity, but understanding these changes in relation to a changing climate is a pending challenge among ecologists. Here we report on phenological changes in fungal fruiting in Europe over the past four decades. Analyses of 746,297 dated and geo-referenced mushroom records of 486 autumnal fruiting species from Austria, Norway, Switzerland, and the United Kingdom revealed a widening of the annual fruiting season in all countries during the period 1970-2007. The mean annual day of fruiting has become later in all countries. However, the interspecific variation in phenological responses was high. Most species moved toward a later ending of their annual fruiting period, a trend that was particularly strong in the United Kingdom, which may reflect regional variation in climate change and its effects. Fruiting of both saprotrophic and mycorrhizal fungi now continues later in the year, but mycorrhizal fungi generally have a more compressed season than saprotrophs. This difference is probably due to the fruiting of mycorrhizal fungi partly depending on cues from the host plant. Extension of the European fungal fruiting season parallels an extended vegetation season in Europe. Changes in fruiting phenology imply changes in mycelia activity, with implications for ecosystem function.", "author" : [ { "dropping-particle" : "", "family" : "Kauserud", "given" : "H\u00e5vard", "non-dropping-particle" : "", "parse-names" : false, "suffix" : "" }, { "dropping-particle" : "", "family" : "Heegaard", "given" : "Einar", "non-dropping-particle" : "", "parse-names" : false, "suffix" : "" }, { "dropping-particle" : "", "family" : "B\u00fcntgen", "given" : "Ulf", "non-dropping-particle" : "", "parse-names" : false, "suffix" : "" }, { "dropping-particle" : "", "family" : "Halvorsen", "given" : "Rune", "non-dropping-particle" : "", "parse-names" : false, "suffix" : "" }, { "dropping-particle" : "", "family" : "Egli", "given" : "Simon", "non-dropping-particle" : "", "parse-names" : false, "suffix" : "" }, { "dropping-particle" : "", "family" : "Senn-Irlet", "given" : "Beatrice", "non-dropping-particle" : "", "parse-names" : false, "suffix" : "" }, { "dropping-particle" : "", "family" : "Krisai-Greilhuber", "given" : "Irmgard", "non-dropping-particle" : "", "parse-names" : false, "suffix" : "" }, { "dropping-particle" : "", "family" : "D\u00e4mon", "given" : "Wolfgang", "non-dropping-particle" : "", "parse-names" : false, "suffix" : "" }, { "dropping-particle" : "", "family" : "Sparks", "given" : "Tim", "non-dropping-particle" : "", "parse-names" : false, "suffix" : "" }, { "dropping-particle" : "", "family" : "Nord\u00e9n", "given" : "Jenni", "non-dropping-particle" : "", "parse-names" : false, "suffix" : "" }, { "dropping-particle" : "", "family" : "H\u00f8iland", "given" : "Klaus", "non-dropping-particle" : "", "parse-names" : false, "suffix" : "" }, { "dropping-particle" : "", "family" : "Kirk", "given" : "Paul", "non-dropping-particle" : "", "parse-names" : false, "suffix" : "" }, { "dropping-particle" : "", "family" : "Semenov", "given" : "Mikhail", "non-dropping-particle" : "", "parse-names" : false, "suffix" : "" }, { "dropping-particle" : "", "family" : "Boddy", "given" : "Lynne", "non-dropping-particle" : "", "parse-names" : false, "suffix" : "" }, { "dropping-particle" : "", "family" : "Stenseth", "given" : "Nils C", "non-dropping-particle" : "", "parse-names" : false, "suffix" : "" } ], "container-title" : "Proceedings of the National Academy of Sciences of the United States of America", "id" : "ITEM-1", "issue" : "36", "issued" : { "date-parts" : [ [ "2012", "9", "4" ] ] }, "page" : "14488-93", "publisher" : "National Acad Sciences", "title" : "Warming-induced shift in European mushroom fruiting phenology.", "type" : "article-journal", "volume" : "109" }, "uris" : [ "http://www.mendeley.com/documents/?uuid=40bbddac-0015-31be-a8bf-d374ecd222aa" ] } ], "mendeley" : { "formattedCitation" : "(Kauserud et al., 2012)", "manualFormatting" : "(e.g. Kauserud et al., 2012)", "plainTextFormattedCitation" : "(Kauserud et al., 2012)", "previouslyFormattedCitation" : "(Kauserud et al., 2012)" }, "properties" : {  }, "schema" : "https://github.com/citation-style-language/schema/raw/master/csl-citation.json" }</w:instrText>
      </w:r>
      <w:r>
        <w:fldChar w:fldCharType="separate"/>
      </w:r>
      <w:r w:rsidRPr="006F138B">
        <w:t xml:space="preserve">(e.g. Kauserud </w:t>
      </w:r>
      <w:r w:rsidR="00301BD0" w:rsidRPr="00301BD0">
        <w:rPr>
          <w:i/>
        </w:rPr>
        <w:t>et al.</w:t>
      </w:r>
      <w:r w:rsidRPr="006F138B">
        <w:t>, 2012)</w:t>
      </w:r>
      <w:r>
        <w:fldChar w:fldCharType="end"/>
      </w:r>
      <w:r w:rsidRPr="006F138B">
        <w:t xml:space="preserve">. </w:t>
      </w:r>
      <w:r>
        <w:t xml:space="preserve">Forest management has a potential to compensate negative effects of climate change by increasing set-aside forests to prevent the decline of old-forest species under climate change </w:t>
      </w:r>
      <w:r>
        <w:fldChar w:fldCharType="begin" w:fldLock="1"/>
      </w:r>
      <w:r>
        <w:instrText>ADDIN CSL_CITATION { "citationItems" : [ { "id" : "ITEM-1", "itemData" : { "DOI" : "10.1002/eap.1541", "ISBN" : "4955139574", "ISSN" : "19395582", "PMID" : "28199780", "abstract" : "Climate change is expected to drive the distribution retraction of northern spe-cies. However, particularly in regions with a history of intensive exploitation, changes in habi-tat management could facilitate distribution expansions counter to expectations under climate change. Here, we test the potential for future forest management to facilitate the southward expansion of an old-forest species from the boreal region into the boreo-nemoral region, con-trary to expectations under climate change. We used an ensemble of species distribution mod-els based on citizen science data to project the response of Phellinus ferrugineofuscus, a red-listed old-growth indicator, wood-decaying fungus, to six forest management and climate change scenarios. We projected change in habitat suitability across the boreal and boreo-nemoral regions of Sweden for the period 2020\u20132100. Scenarios varied in the proportion of forest set aside from production, the level of timber extraction, and the magnitude of climate change. Habitat suitabilities for the study species were projected to show larger relative increases over time in the boreo-nemoral region compared to the boreal region, under all sce-narios. By 2100, mean suitabilities in set-aside forest in the boreo-nemoral region were similar to the suitabilities projected for set-aside forest in the boreal region in 2020, suggesting that occurrence in the boreo-nemoral region could be increased. However, across all scenarios, con-sistently higher projected suitabilities in set-aside forest in the boreal region indicated that the boreal region remained the species stronghold. Furthermore, negative effects of climate change were evident in the boreal region, and projections suggested that climatic changes may eventu-ally counteract the positive effects of forest management in the boreo-nemoral region. Our results suggest that the current rarity of this old-growth indicator species in the boreo-nemoral region may be due to the history of intensive forestry. Forest management therefore has the potential to compensate for the negative effects of climate change. However, increased occur-rence at the southern range edge would depend on the dispersal and colonization ability of the species. An increase in the amount of set-aside forest across both the boreal and boreo-nemoral regions is therefore likely to be required to prevent the decline of old-forest species under climate change.", "author" : [ { "dropping-particle" : "", "family" : "Mair", "given" : "Louise", "non-dropping-particle" : "", "parse-names" : false, "suffix" : "" }, { "dropping-particle" : "", "family" : "Harrison", "given" : "Philip J.", "non-dropping-particle" : "", "parse-names" : false, "suffix" : "" }, { "dropping-particle" : "", "family" : "R\u00e4ty", "given" : "Minna", "non-dropping-particle" : "", "parse-names" : false, "suffix" : "" }, { "dropping-particle" : "", "family" : "B\u00e4rring", "given" : "Lars", "non-dropping-particle" : "", "parse-names" : false, "suffix" : "" }, { "dropping-particle" : "", "family" : "Strandberg", "given" : "Gustav", "non-dropping-particle" : "", "parse-names" : false, "suffix" : "" }, { "dropping-particle" : "", "family" : "Sn\u00e4ll", "given" : "Tord", "non-dropping-particle" : "", "parse-names" : false, "suffix" : "" } ], "container-title" : "Ecological Applications", "id" : "ITEM-1", "issue" : "5", "issued" : { "date-parts" : [ [ "2017" ] ] }, "page" : "1485-1497", "title" : "Forest management could counteract distribution retractions forced by climate change:", "type" : "article-journal", "volume" : "27" }, "uris" : [ "http://www.mendeley.com/documents/?uuid=9794f819-08c5-4429-9695-72e5c90eb90a" ] } ], "mendeley" : { "formattedCitation" : "(Mair et al., 2017)", "plainTextFormattedCitation" : "(Mair et al., 2017)", "previouslyFormattedCitation" : "(Mair et al., 2017)" }, "properties" : {  }, "schema" : "https://github.com/citation-style-language/schema/raw/master/csl-citation.json" }</w:instrText>
      </w:r>
      <w:r>
        <w:fldChar w:fldCharType="separate"/>
      </w:r>
      <w:r w:rsidRPr="006F138B">
        <w:t xml:space="preserve">(Mair </w:t>
      </w:r>
      <w:r w:rsidR="00301BD0" w:rsidRPr="00301BD0">
        <w:rPr>
          <w:i/>
        </w:rPr>
        <w:t>et al.</w:t>
      </w:r>
      <w:r w:rsidRPr="006F138B">
        <w:t>, 2017)</w:t>
      </w:r>
      <w:r>
        <w:fldChar w:fldCharType="end"/>
      </w:r>
      <w:r w:rsidRPr="006F138B">
        <w:t>.</w:t>
      </w:r>
      <w:r>
        <w:t xml:space="preserve"> </w:t>
      </w:r>
      <w:r w:rsidRPr="006F138B">
        <w:t xml:space="preserve">Climate is also affecting the distribution of invasive tree pathogens native to Europe that may become negative for native tree species, e.g. the northerly range expansion of the pathogen </w:t>
      </w:r>
      <w:r w:rsidRPr="0057115A">
        <w:rPr>
          <w:i/>
        </w:rPr>
        <w:t>Diplodia</w:t>
      </w:r>
      <w:r w:rsidRPr="006F138B">
        <w:t xml:space="preserve"> to Scots pine (Oliva </w:t>
      </w:r>
      <w:r w:rsidR="00301BD0" w:rsidRPr="00301BD0">
        <w:rPr>
          <w:i/>
        </w:rPr>
        <w:t>et al.</w:t>
      </w:r>
      <w:r>
        <w:t>,</w:t>
      </w:r>
      <w:r w:rsidRPr="006F138B">
        <w:t xml:space="preserve"> 2013). </w:t>
      </w:r>
      <w:r>
        <w:t xml:space="preserve">Furthermore, climatic change increasingly fosters alien tree species, e.g. </w:t>
      </w:r>
      <w:r>
        <w:rPr>
          <w:i/>
        </w:rPr>
        <w:t>Acer negundo</w:t>
      </w:r>
      <w:r>
        <w:t xml:space="preserve"> and </w:t>
      </w:r>
      <w:r>
        <w:rPr>
          <w:i/>
        </w:rPr>
        <w:t>Robinia pseudacacia</w:t>
      </w:r>
      <w:r>
        <w:t xml:space="preserve"> to invade forests and grasslands, thereby changing fungal communities and driving threatened species out of these habitats </w:t>
      </w:r>
      <w:r>
        <w:fldChar w:fldCharType="begin" w:fldLock="1"/>
      </w:r>
      <w:r>
        <w:instrText>ADDIN CSL_CITATION { "citationItems" : [ { "id" : "ITEM-1", "itemData" : { "DOI" : "10.1016/j.biocon.2009.10.024", "ISBN" : "0006-3207", "ISSN" : "00063207", "abstract" : "Static networks of nature reserves disregard the dynamics of species ranges in changing environments. In fact, climate warming has been shown to potentially drive endangered species out of reserves. Less attention has been paid to the related problem that a warmer climate may also foster the invasion of alien species into reserve networks. Here, we use niche-based predictive modelling to assess to which extent the Austrian Natura 2000 network and a number of habitat types of conservation value outside this network might be prone to climate warming driven changes in invasion risk by Robinia pseudacacia L., one of the most problematic alien plants in Europe. Results suggest that the area potentially invaded by R. pseudacacia will increase considerably under a warmer climate. Interestingly, invasion risk will grow at a higher than average rate for most of the studied habitat types but less than the national average in Natura 2000 sites. This result points to a potential bias in legal protection towards high mountain areas which largely will remain too cold for R. pseudacacia. In contrast, the selected habitat types are more frequent in montane or lower lying regions, where R. pseudacacia invasion risk will increase most pronouncedly. We conclude that management plans of nature reserves should incorporate global warming driven changes in invasion risk in a more explicit manner. In case of R. pseudacacia, reducing propagule pressure by avoiding purposeful plantation in the neighbourhood of reserves and endangered habitats is a simple but crucial measure to prevent further invasion under a warmer climate. \u00a9 2009 Elsevier Ltd. All rights reserved.", "author" : [ { "dropping-particle" : "", "family" : "Kleinbauer", "given" : "I.", "non-dropping-particle" : "", "parse-names" : false, "suffix" : "" }, { "dropping-particle" : "", "family" : "Dullinger", "given" : "S.", "non-dropping-particle" : "", "parse-names" : false, "suffix" : "" }, { "dropping-particle" : "", "family" : "Peterseil", "given" : "J.", "non-dropping-particle" : "", "parse-names" : false, "suffix" : "" }, { "dropping-particle" : "", "family" : "Essl", "given" : "F.", "non-dropping-particle" : "", "parse-names" : false, "suffix" : "" } ], "container-title" : "Biological Conservation", "id" : "ITEM-1", "issue" : "2", "issued" : { "date-parts" : [ [ "2010" ] ] }, "page" : "382-390", "publisher" : "Elsevier Ltd", "title" : "Climate change might drive the invasive tree Robinia pseudacacia into nature reserves and endangered habitats", "type" : "article-journal", "volume" : "143" }, "uris" : [ "http://www.mendeley.com/documents/?uuid=83fbc59d-d500-44ad-856f-dadf7a3b52b0" ] } ], "mendeley" : { "formattedCitation" : "(Kleinbauer, Dullinger, Peterseil, &amp; Essl, 2010)", "plainTextFormattedCitation" : "(Kleinbauer, Dullinger, Peterseil, &amp; Essl, 2010)", "previouslyFormattedCitation" : "(Kleinbauer, Dullinger, Peterseil, &amp; Essl, 2010)" }, "properties" : {  }, "schema" : "https://github.com/citation-style-language/schema/raw/master/csl-citation.json" }</w:instrText>
      </w:r>
      <w:r>
        <w:fldChar w:fldCharType="separate"/>
      </w:r>
      <w:r w:rsidRPr="00CA4191">
        <w:t>(Kleinbauer</w:t>
      </w:r>
      <w:r w:rsidR="00D96D1B">
        <w:rPr>
          <w:i/>
        </w:rPr>
        <w:t xml:space="preserve"> et al.</w:t>
      </w:r>
      <w:r w:rsidRPr="00CA4191">
        <w:t>, 2010)</w:t>
      </w:r>
      <w:r>
        <w:fldChar w:fldCharType="end"/>
      </w:r>
      <w:r w:rsidRPr="00CA4191">
        <w:t>.</w:t>
      </w:r>
    </w:p>
    <w:p w14:paraId="22498D46" w14:textId="430AAE92" w:rsidR="0048205B" w:rsidRDefault="0048205B" w:rsidP="00AE389F"/>
    <w:p w14:paraId="7ABD7D3C" w14:textId="77777777" w:rsidR="0048205B" w:rsidRDefault="0048205B" w:rsidP="00AE389F">
      <w:pPr>
        <w:sectPr w:rsidR="0048205B" w:rsidSect="001F79DE">
          <w:headerReference w:type="default" r:id="rId1006"/>
          <w:type w:val="continuous"/>
          <w:pgSz w:w="11906" w:h="16838" w:code="9"/>
          <w:pgMar w:top="1418" w:right="1418" w:bottom="1418" w:left="1418" w:header="720" w:footer="720" w:gutter="0"/>
          <w:cols w:space="720"/>
          <w:docGrid w:linePitch="360"/>
        </w:sectPr>
      </w:pPr>
    </w:p>
    <w:p w14:paraId="527A5996" w14:textId="793D0985" w:rsidR="0048205B" w:rsidRPr="00DC3C5E" w:rsidRDefault="0048205B" w:rsidP="00AE389F">
      <w:pPr>
        <w:spacing w:after="0"/>
        <w:rPr>
          <w:b/>
        </w:rPr>
      </w:pPr>
      <w:bookmarkStart w:id="1070" w:name="_Ref499812336"/>
      <w:r w:rsidRPr="00E72FD6">
        <w:rPr>
          <w:b/>
        </w:rPr>
        <w:lastRenderedPageBreak/>
        <w:t xml:space="preserve">Table </w:t>
      </w:r>
      <w:bookmarkEnd w:id="1070"/>
      <w:r w:rsidR="00570663">
        <w:rPr>
          <w:b/>
        </w:rPr>
        <w:t>3.11</w:t>
      </w:r>
      <w:r w:rsidR="00ED3664">
        <w:rPr>
          <w:b/>
        </w:rPr>
        <w:t>:</w:t>
      </w:r>
      <w:r w:rsidRPr="00E72FD6">
        <w:rPr>
          <w:b/>
        </w:rPr>
        <w:t xml:space="preserve"> </w:t>
      </w:r>
      <w:r w:rsidRPr="00BA61C8">
        <w:rPr>
          <w:b/>
        </w:rPr>
        <w:t xml:space="preserve">Summary of past and current trends in the biodiversity of different taxa in Europe and Central Asia and of the attribution of these trends to direct drivers of change (3.4.2-3.4.12). </w:t>
      </w:r>
      <w:r w:rsidR="00DC3C5E" w:rsidRPr="00907E2E">
        <w:rPr>
          <w:b/>
        </w:rPr>
        <w:t xml:space="preserve">ECA=Europe and Central Asia, WE=Western Europe, CE=Central Europe, EE= Eastern Europe, CA=Central Asia. </w:t>
      </w:r>
      <w:r w:rsidR="00DC3C5E" w:rsidRPr="00DC3C5E">
        <w:rPr>
          <w:rFonts w:hint="eastAsia"/>
          <w:b/>
        </w:rPr>
        <w:t>↑</w:t>
      </w:r>
      <w:r w:rsidR="00DC3C5E" w:rsidRPr="00DC3C5E">
        <w:rPr>
          <w:rFonts w:hint="eastAsia"/>
          <w:b/>
        </w:rPr>
        <w:t>/</w:t>
      </w:r>
      <w:r w:rsidR="00DC3C5E" w:rsidRPr="00DC3C5E">
        <w:rPr>
          <w:rFonts w:hint="eastAsia"/>
          <w:b/>
        </w:rPr>
        <w:t>↓</w:t>
      </w:r>
      <w:r w:rsidR="00DC3C5E" w:rsidRPr="00DC3C5E">
        <w:rPr>
          <w:b/>
          <w:lang w:val="en-US"/>
        </w:rPr>
        <w:t xml:space="preserve"> denote strong and consistent increase/decrease in the indicator; </w:t>
      </w:r>
      <w:r w:rsidR="00DC3C5E" w:rsidRPr="00DC3C5E">
        <w:rPr>
          <w:b/>
        </w:rPr>
        <w:t>↗/↘</w:t>
      </w:r>
      <w:r w:rsidR="00DC3C5E" w:rsidRPr="00DC3C5E">
        <w:rPr>
          <w:b/>
          <w:lang w:val="en-US"/>
        </w:rPr>
        <w:t xml:space="preserve"> denote moderate and consistent increase/decrease in the indicator; ↔ stable indicator; ↕ </w:t>
      </w:r>
      <w:r w:rsidR="00DC3C5E" w:rsidRPr="00907E2E">
        <w:rPr>
          <w:b/>
        </w:rPr>
        <w:t>variable</w:t>
      </w:r>
      <w:r w:rsidR="00DC3C5E" w:rsidRPr="00DC3C5E">
        <w:rPr>
          <w:b/>
          <w:lang w:val="en-US"/>
        </w:rPr>
        <w:t xml:space="preserve"> trend in the indicator</w:t>
      </w:r>
      <w:r w:rsidRPr="00DC3C5E">
        <w:rPr>
          <w:b/>
        </w:rPr>
        <w:t xml:space="preserve">. </w:t>
      </w:r>
    </w:p>
    <w:p w14:paraId="3ACBB3D2" w14:textId="313E62D5" w:rsidR="0048205B" w:rsidRDefault="0048205B" w:rsidP="00AE389F">
      <w:pPr>
        <w:spacing w:after="0"/>
        <w:rPr>
          <w:b/>
        </w:rPr>
      </w:pPr>
    </w:p>
    <w:tbl>
      <w:tblPr>
        <w:tblStyle w:val="TableGrid"/>
        <w:tblW w:w="14743"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7"/>
        <w:gridCol w:w="7476"/>
      </w:tblGrid>
      <w:tr w:rsidR="002B6EE4" w14:paraId="1DC87E50" w14:textId="77777777" w:rsidTr="002B6EE4">
        <w:tc>
          <w:tcPr>
            <w:tcW w:w="7086" w:type="dxa"/>
          </w:tcPr>
          <w:p w14:paraId="4315D0ED" w14:textId="74A79BEF" w:rsidR="002B6EE4" w:rsidRDefault="002B6EE4" w:rsidP="00AE389F">
            <w:pPr>
              <w:spacing w:after="0"/>
              <w:rPr>
                <w:b/>
              </w:rPr>
            </w:pPr>
            <w:r>
              <w:rPr>
                <w:lang w:eastAsia="en-GB"/>
              </w:rPr>
              <w:drawing>
                <wp:inline distT="0" distB="0" distL="0" distR="0" wp14:anchorId="5D161D67" wp14:editId="418CF10C">
                  <wp:extent cx="4477929" cy="376164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7"/>
                          <a:stretch>
                            <a:fillRect/>
                          </a:stretch>
                        </pic:blipFill>
                        <pic:spPr>
                          <a:xfrm>
                            <a:off x="0" y="0"/>
                            <a:ext cx="4545704" cy="3818583"/>
                          </a:xfrm>
                          <a:prstGeom prst="rect">
                            <a:avLst/>
                          </a:prstGeom>
                        </pic:spPr>
                      </pic:pic>
                    </a:graphicData>
                  </a:graphic>
                </wp:inline>
              </w:drawing>
            </w:r>
          </w:p>
        </w:tc>
        <w:tc>
          <w:tcPr>
            <w:tcW w:w="7657" w:type="dxa"/>
          </w:tcPr>
          <w:p w14:paraId="36FCDD74" w14:textId="1C460DA5" w:rsidR="002B6EE4" w:rsidRDefault="002B6EE4" w:rsidP="00AE389F">
            <w:pPr>
              <w:spacing w:after="0"/>
              <w:rPr>
                <w:b/>
              </w:rPr>
            </w:pPr>
            <w:r>
              <w:rPr>
                <w:lang w:eastAsia="en-GB"/>
              </w:rPr>
              <w:drawing>
                <wp:inline distT="0" distB="0" distL="0" distR="0" wp14:anchorId="468640B8" wp14:editId="6716D46F">
                  <wp:extent cx="4516863" cy="3761105"/>
                  <wp:effectExtent l="0" t="0" r="0" b="0"/>
                  <wp:docPr id="919" name="Picture 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8"/>
                          <a:stretch>
                            <a:fillRect/>
                          </a:stretch>
                        </pic:blipFill>
                        <pic:spPr>
                          <a:xfrm>
                            <a:off x="0" y="0"/>
                            <a:ext cx="4576970" cy="3811155"/>
                          </a:xfrm>
                          <a:prstGeom prst="rect">
                            <a:avLst/>
                          </a:prstGeom>
                        </pic:spPr>
                      </pic:pic>
                    </a:graphicData>
                  </a:graphic>
                </wp:inline>
              </w:drawing>
            </w:r>
          </w:p>
        </w:tc>
      </w:tr>
    </w:tbl>
    <w:p w14:paraId="3CEB72B3" w14:textId="77777777" w:rsidR="002B6EE4" w:rsidRDefault="002B6EE4" w:rsidP="00AE389F">
      <w:pPr>
        <w:spacing w:after="0"/>
        <w:rPr>
          <w:b/>
        </w:rPr>
      </w:pPr>
    </w:p>
    <w:p w14:paraId="774A1D88" w14:textId="11924621" w:rsidR="002B6EE4" w:rsidRPr="00E72FD6" w:rsidRDefault="002B6EE4" w:rsidP="00AE389F">
      <w:pPr>
        <w:spacing w:after="0"/>
        <w:rPr>
          <w:b/>
        </w:rPr>
      </w:pPr>
    </w:p>
    <w:p w14:paraId="33BE6172" w14:textId="77777777" w:rsidR="0048205B" w:rsidRPr="00BA61C8" w:rsidRDefault="0048205B" w:rsidP="00AE389F">
      <w:pPr>
        <w:spacing w:after="0"/>
        <w:rPr>
          <w:b/>
        </w:rPr>
      </w:pPr>
    </w:p>
    <w:p w14:paraId="29AD2A4E" w14:textId="77777777" w:rsidR="0048205B" w:rsidRPr="00DB6C2E" w:rsidDel="00232AF8" w:rsidRDefault="0048205B" w:rsidP="00AE389F">
      <w:pPr>
        <w:spacing w:after="0"/>
      </w:pPr>
      <w:r w:rsidRPr="00440219">
        <w:rPr>
          <w:lang w:eastAsia="en-GB"/>
        </w:rPr>
        <w:t xml:space="preserve"> </w:t>
      </w:r>
    </w:p>
    <w:p w14:paraId="733CCEA5" w14:textId="77777777" w:rsidR="0048205B" w:rsidRDefault="0048205B" w:rsidP="00AE389F">
      <w:pPr>
        <w:spacing w:after="0"/>
      </w:pPr>
    </w:p>
    <w:p w14:paraId="7ED087C0" w14:textId="77777777" w:rsidR="0048205B" w:rsidRDefault="0048205B" w:rsidP="00AE389F">
      <w:pPr>
        <w:spacing w:after="0"/>
        <w:sectPr w:rsidR="0048205B" w:rsidSect="001F79DE">
          <w:headerReference w:type="default" r:id="rId1009"/>
          <w:type w:val="continuous"/>
          <w:pgSz w:w="16838" w:h="11906" w:orient="landscape" w:code="9"/>
          <w:pgMar w:top="1418" w:right="1418" w:bottom="1418" w:left="1418" w:header="720" w:footer="720" w:gutter="0"/>
          <w:cols w:space="720"/>
          <w:docGrid w:linePitch="360"/>
        </w:sectPr>
      </w:pPr>
    </w:p>
    <w:p w14:paraId="20F4BBAD" w14:textId="77777777" w:rsidR="0048205B" w:rsidRPr="009E2FD7" w:rsidRDefault="0048205B" w:rsidP="00147745">
      <w:pPr>
        <w:pStyle w:val="Heading3"/>
      </w:pPr>
      <w:bookmarkStart w:id="1071" w:name="_Toc502930065"/>
      <w:bookmarkStart w:id="1072" w:name="_Toc504380649"/>
      <w:bookmarkStart w:id="1073" w:name="_Toc519504560"/>
      <w:r w:rsidRPr="009E2FD7">
        <w:lastRenderedPageBreak/>
        <w:t>Progress towards Multilateral Environmental Agreements for species conservation</w:t>
      </w:r>
      <w:bookmarkEnd w:id="1071"/>
      <w:bookmarkEnd w:id="1072"/>
      <w:bookmarkEnd w:id="1073"/>
    </w:p>
    <w:p w14:paraId="67D0971D" w14:textId="77777777" w:rsidR="0048205B" w:rsidRPr="00BA61C8" w:rsidRDefault="0048205B" w:rsidP="00AE389F">
      <w:pPr>
        <w:spacing w:after="0"/>
        <w:rPr>
          <w:rFonts w:ascii="Cambria" w:eastAsia="MS Gothic" w:hAnsi="Cambria" w:cs="Times New Roman"/>
          <w:b/>
          <w:i/>
          <w:iCs/>
          <w:lang w:val="en-CA"/>
        </w:rPr>
      </w:pPr>
      <w:r w:rsidRPr="004937D0">
        <w:rPr>
          <w:rFonts w:ascii="Cambria" w:eastAsia="MS Gothic" w:hAnsi="Cambria" w:cs="Times New Roman"/>
          <w:b/>
          <w:bCs/>
          <w:i/>
          <w:iCs/>
        </w:rPr>
        <w:t xml:space="preserve">European Union </w:t>
      </w:r>
      <w:r>
        <w:rPr>
          <w:rFonts w:ascii="Cambria" w:eastAsia="MS Gothic" w:hAnsi="Cambria" w:cs="Times New Roman"/>
          <w:b/>
          <w:i/>
          <w:iCs/>
          <w:lang w:val="en-CA"/>
        </w:rPr>
        <w:t>B</w:t>
      </w:r>
      <w:r w:rsidRPr="00BA61C8">
        <w:rPr>
          <w:rFonts w:ascii="Cambria" w:eastAsia="MS Gothic" w:hAnsi="Cambria" w:cs="Times New Roman"/>
          <w:b/>
          <w:i/>
          <w:iCs/>
          <w:lang w:val="en-CA"/>
        </w:rPr>
        <w:t xml:space="preserve">iodiversity </w:t>
      </w:r>
      <w:r>
        <w:rPr>
          <w:rFonts w:ascii="Cambria" w:eastAsia="MS Gothic" w:hAnsi="Cambria" w:cs="Times New Roman"/>
          <w:b/>
          <w:i/>
          <w:iCs/>
          <w:lang w:val="en-CA"/>
        </w:rPr>
        <w:t>S</w:t>
      </w:r>
      <w:r w:rsidRPr="00BA61C8">
        <w:rPr>
          <w:rFonts w:ascii="Cambria" w:eastAsia="MS Gothic" w:hAnsi="Cambria" w:cs="Times New Roman"/>
          <w:b/>
          <w:i/>
          <w:iCs/>
          <w:lang w:val="en-CA"/>
        </w:rPr>
        <w:t>trategy</w:t>
      </w:r>
    </w:p>
    <w:p w14:paraId="48422760" w14:textId="77777777" w:rsidR="0048205B" w:rsidRDefault="0048205B" w:rsidP="00AE389F">
      <w:pPr>
        <w:autoSpaceDE w:val="0"/>
        <w:autoSpaceDN w:val="0"/>
        <w:adjustRightInd w:val="0"/>
        <w:rPr>
          <w:rFonts w:ascii="Calibri" w:eastAsia="Calibri" w:hAnsi="Calibri" w:cs="Calibri"/>
          <w:lang w:val="en-CA"/>
        </w:rPr>
      </w:pPr>
      <w:r>
        <w:rPr>
          <w:rFonts w:ascii="Calibri" w:eastAsia="Calibri" w:hAnsi="Calibri" w:cs="Calibri"/>
          <w:lang w:val="en-CA"/>
        </w:rPr>
        <w:t xml:space="preserve">Target 1 of the </w:t>
      </w:r>
      <w:r w:rsidRPr="004937D0">
        <w:rPr>
          <w:rFonts w:ascii="Calibri" w:eastAsia="Calibri" w:hAnsi="Calibri" w:cs="Calibri"/>
          <w:bCs/>
        </w:rPr>
        <w:t xml:space="preserve">European Union </w:t>
      </w:r>
      <w:r>
        <w:rPr>
          <w:rFonts w:ascii="Calibri" w:eastAsia="Calibri" w:hAnsi="Calibri" w:cs="Calibri"/>
          <w:lang w:val="en-CA"/>
        </w:rPr>
        <w:t xml:space="preserve">Biodiversity Strategy calls for halting the “deterioration in the status of all species and habitats covered by </w:t>
      </w:r>
      <w:r w:rsidRPr="004937D0">
        <w:rPr>
          <w:rFonts w:ascii="Calibri" w:eastAsia="Calibri" w:hAnsi="Calibri" w:cs="Calibri"/>
          <w:bCs/>
        </w:rPr>
        <w:t xml:space="preserve">European Union </w:t>
      </w:r>
      <w:r>
        <w:rPr>
          <w:rFonts w:ascii="Calibri" w:eastAsia="Calibri" w:hAnsi="Calibri" w:cs="Calibri"/>
          <w:lang w:val="en-CA"/>
        </w:rPr>
        <w:t xml:space="preserve">nature legislation </w:t>
      </w:r>
      <w:r w:rsidRPr="001276F2">
        <w:rPr>
          <w:rFonts w:ascii="Calibri" w:eastAsia="Calibri" w:hAnsi="Calibri" w:cs="Calibri"/>
          <w:lang w:val="en-CA"/>
        </w:rPr>
        <w:t>(Habitats and Birds Directives),</w:t>
      </w:r>
      <w:r>
        <w:rPr>
          <w:rFonts w:ascii="Calibri" w:eastAsia="Calibri" w:hAnsi="Calibri" w:cs="Calibri"/>
          <w:lang w:val="en-CA"/>
        </w:rPr>
        <w:t xml:space="preserve"> and achieving a significant and measurable improvement in their status so that, by 2020, compared with current assessments:</w:t>
      </w:r>
    </w:p>
    <w:p w14:paraId="2CED60AC" w14:textId="77777777" w:rsidR="0048205B" w:rsidRDefault="0048205B" w:rsidP="00AE389F">
      <w:pPr>
        <w:autoSpaceDE w:val="0"/>
        <w:autoSpaceDN w:val="0"/>
        <w:adjustRightInd w:val="0"/>
        <w:rPr>
          <w:rFonts w:ascii="Calibri" w:eastAsia="Calibri" w:hAnsi="Calibri" w:cs="Calibri"/>
          <w:lang w:val="en-CA"/>
        </w:rPr>
      </w:pPr>
      <w:r>
        <w:rPr>
          <w:rFonts w:ascii="Calibri" w:eastAsia="Calibri" w:hAnsi="Calibri" w:cs="Calibri"/>
          <w:lang w:val="en-CA"/>
        </w:rPr>
        <w:t xml:space="preserve">(a) 100% more habitat assessments and 50% more species assessments under the Habitats Directive show [a favourable or ] an improved conservation status [with respect to the last reporting period at the time of adoption of the </w:t>
      </w:r>
      <w:r w:rsidRPr="004937D0">
        <w:rPr>
          <w:rFonts w:ascii="Calibri" w:eastAsia="Calibri" w:hAnsi="Calibri" w:cs="Calibri"/>
          <w:bCs/>
        </w:rPr>
        <w:t xml:space="preserve">European Union </w:t>
      </w:r>
      <w:r>
        <w:rPr>
          <w:rFonts w:ascii="Calibri" w:eastAsia="Calibri" w:hAnsi="Calibri" w:cs="Calibri"/>
          <w:lang w:val="en-CA"/>
        </w:rPr>
        <w:t>Biodiversity Strategy to 2020: that is the 2001-2006 reporting period];</w:t>
      </w:r>
    </w:p>
    <w:p w14:paraId="29A27550" w14:textId="77777777" w:rsidR="0048205B" w:rsidRDefault="0048205B" w:rsidP="00AE389F">
      <w:pPr>
        <w:autoSpaceDE w:val="0"/>
        <w:autoSpaceDN w:val="0"/>
        <w:adjustRightInd w:val="0"/>
        <w:rPr>
          <w:rFonts w:ascii="Calibri" w:eastAsia="Calibri" w:hAnsi="Calibri" w:cs="Calibri"/>
          <w:lang w:val="en-CA"/>
        </w:rPr>
      </w:pPr>
      <w:r>
        <w:rPr>
          <w:rFonts w:ascii="Calibri" w:eastAsia="Calibri" w:hAnsi="Calibri" w:cs="Calibri"/>
          <w:lang w:val="en-CA"/>
        </w:rPr>
        <w:t>(b) 50% more species assessments under the Birds Directive [with respect to 2001-2006 as with the Habitat Directive] show a secure or improved status”.</w:t>
      </w:r>
    </w:p>
    <w:p w14:paraId="587B34D5" w14:textId="779A3726" w:rsidR="0048205B" w:rsidRDefault="0048205B" w:rsidP="00AE389F">
      <w:pPr>
        <w:autoSpaceDE w:val="0"/>
        <w:autoSpaceDN w:val="0"/>
        <w:adjustRightInd w:val="0"/>
        <w:rPr>
          <w:rFonts w:ascii="Calibri" w:eastAsia="Calibri" w:hAnsi="Calibri" w:cs="Calibri"/>
          <w:lang w:val="en-CA"/>
        </w:rPr>
      </w:pPr>
      <w:r w:rsidRPr="004A7961">
        <w:rPr>
          <w:rFonts w:ascii="Calibri" w:eastAsia="Calibri" w:hAnsi="Calibri" w:cs="Calibri"/>
          <w:lang w:val="en-CA"/>
        </w:rPr>
        <w:t xml:space="preserve">For the Birds Directive, the baseline was 52% of the 447 species naturally occurring in the </w:t>
      </w:r>
      <w:r w:rsidRPr="004937D0">
        <w:rPr>
          <w:rFonts w:ascii="Calibri" w:eastAsia="Calibri" w:hAnsi="Calibri" w:cs="Calibri"/>
          <w:bCs/>
        </w:rPr>
        <w:t xml:space="preserve">European Union </w:t>
      </w:r>
      <w:r w:rsidRPr="004A7961">
        <w:rPr>
          <w:rFonts w:ascii="Calibri" w:eastAsia="Calibri" w:hAnsi="Calibri" w:cs="Calibri"/>
          <w:lang w:val="en-CA"/>
        </w:rPr>
        <w:t xml:space="preserve">having a secure status. In the last reporting period (2007-2012), this figure was unchanged, and 8.5% were assessed as threatened but improving. Therefore, there is still a 17.5% shortfall in the percentage of species that should be secure or improving with respect to 2001, for the </w:t>
      </w:r>
      <w:r w:rsidRPr="004937D0">
        <w:rPr>
          <w:rFonts w:ascii="Calibri" w:eastAsia="Calibri" w:hAnsi="Calibri" w:cs="Calibri"/>
          <w:bCs/>
        </w:rPr>
        <w:t xml:space="preserve">European Union </w:t>
      </w:r>
      <w:r w:rsidRPr="004A7961">
        <w:rPr>
          <w:rFonts w:ascii="Calibri" w:eastAsia="Calibri" w:hAnsi="Calibri" w:cs="Calibri"/>
          <w:lang w:val="en-CA"/>
        </w:rPr>
        <w:t>target to be met (</w:t>
      </w:r>
      <w:r w:rsidRPr="0044194F">
        <w:rPr>
          <w:rFonts w:ascii="Calibri" w:eastAsia="Calibri" w:hAnsi="Calibri" w:cs="Calibri"/>
          <w:lang w:val="en-CA"/>
        </w:rPr>
        <w:t>EEA</w:t>
      </w:r>
      <w:r>
        <w:rPr>
          <w:rFonts w:ascii="Calibri" w:eastAsia="Calibri" w:hAnsi="Calibri" w:cs="Calibri"/>
          <w:lang w:val="en-CA"/>
        </w:rPr>
        <w:t>,</w:t>
      </w:r>
      <w:r w:rsidRPr="004A7961">
        <w:rPr>
          <w:rFonts w:ascii="Calibri" w:eastAsia="Calibri" w:hAnsi="Calibri" w:cs="Calibri"/>
          <w:lang w:val="en-CA"/>
        </w:rPr>
        <w:t xml:space="preserve"> 201</w:t>
      </w:r>
      <w:r>
        <w:rPr>
          <w:rFonts w:ascii="Calibri" w:eastAsia="Calibri" w:hAnsi="Calibri" w:cs="Calibri"/>
          <w:lang w:val="en-CA"/>
        </w:rPr>
        <w:t>5</w:t>
      </w:r>
      <w:r w:rsidR="0099387C">
        <w:rPr>
          <w:rFonts w:ascii="Calibri" w:eastAsia="Calibri" w:hAnsi="Calibri" w:cs="Calibri"/>
          <w:lang w:val="en-CA"/>
        </w:rPr>
        <w:t>a</w:t>
      </w:r>
      <w:r>
        <w:rPr>
          <w:rFonts w:ascii="Calibri" w:eastAsia="Calibri" w:hAnsi="Calibri" w:cs="Calibri"/>
          <w:lang w:val="en-CA"/>
        </w:rPr>
        <w:t>)</w:t>
      </w:r>
      <w:r w:rsidRPr="004A7961">
        <w:rPr>
          <w:rFonts w:ascii="Calibri" w:eastAsia="Calibri" w:hAnsi="Calibri" w:cs="Calibri"/>
          <w:lang w:val="en-CA"/>
        </w:rPr>
        <w:t xml:space="preserve">. </w:t>
      </w:r>
    </w:p>
    <w:p w14:paraId="09A6C71E" w14:textId="45D49672" w:rsidR="0048205B" w:rsidRDefault="0048205B" w:rsidP="00AE389F">
      <w:pPr>
        <w:autoSpaceDE w:val="0"/>
        <w:autoSpaceDN w:val="0"/>
        <w:adjustRightInd w:val="0"/>
        <w:rPr>
          <w:rFonts w:ascii="Calibri" w:eastAsia="Calibri" w:hAnsi="Calibri" w:cs="Calibri"/>
          <w:lang w:val="en-CA"/>
        </w:rPr>
      </w:pPr>
      <w:r>
        <w:rPr>
          <w:rFonts w:ascii="Calibri" w:eastAsia="Calibri" w:hAnsi="Calibri" w:cs="Calibri"/>
          <w:lang w:val="en-CA"/>
        </w:rPr>
        <w:t xml:space="preserve">An additional 17% of the bird species naturally occurring in the </w:t>
      </w:r>
      <w:r w:rsidRPr="004937D0">
        <w:rPr>
          <w:rFonts w:ascii="Calibri" w:eastAsia="Calibri" w:hAnsi="Calibri" w:cs="Calibri"/>
          <w:bCs/>
        </w:rPr>
        <w:t xml:space="preserve">European Union </w:t>
      </w:r>
      <w:r>
        <w:rPr>
          <w:rFonts w:ascii="Calibri" w:eastAsia="Calibri" w:hAnsi="Calibri" w:cs="Calibri"/>
          <w:lang w:val="en-CA"/>
        </w:rPr>
        <w:t>were assessed as threatened, and 15% were assessed as near-threatened or declining or having depleted populations. The remaining 16% of the species had unknown population status. There are no discernible geographic patterns in these status and trends, but there are ecosystem-level and taxonomic differences: grassland, heathland and coastal species, petrels, shearwaters and galliforms have a higher proportion of threatened, near-threatened and declining species than other groups (</w:t>
      </w:r>
      <w:r w:rsidRPr="0044194F">
        <w:rPr>
          <w:rFonts w:ascii="Calibri" w:eastAsia="Calibri" w:hAnsi="Calibri" w:cs="Calibri"/>
          <w:lang w:val="en-CA"/>
        </w:rPr>
        <w:t>EEA</w:t>
      </w:r>
      <w:r>
        <w:rPr>
          <w:rFonts w:ascii="Calibri" w:eastAsia="Calibri" w:hAnsi="Calibri" w:cs="Calibri"/>
          <w:lang w:val="en-CA"/>
        </w:rPr>
        <w:t>, 201</w:t>
      </w:r>
      <w:r w:rsidR="002169B6">
        <w:rPr>
          <w:rFonts w:ascii="Calibri" w:eastAsia="Calibri" w:hAnsi="Calibri" w:cs="Calibri"/>
          <w:lang w:val="en-CA"/>
        </w:rPr>
        <w:t>5a</w:t>
      </w:r>
      <w:r>
        <w:rPr>
          <w:rFonts w:ascii="Calibri" w:eastAsia="Calibri" w:hAnsi="Calibri" w:cs="Calibri"/>
          <w:lang w:val="en-CA"/>
        </w:rPr>
        <w:t xml:space="preserve">) (Section 3.4.2). Moreover, short-term declining trends are more prevalent among bird species in all marine ecosystems than species in other ecosystems </w:t>
      </w:r>
      <w:r>
        <w:fldChar w:fldCharType="begin" w:fldLock="1"/>
      </w:r>
      <w:r>
        <w:rPr>
          <w:rFonts w:ascii="Calibri" w:eastAsia="Calibri" w:hAnsi="Calibri" w:cs="Calibri"/>
          <w:lang w:val="en-CA"/>
        </w:rP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mendeley" : { "formattedCitation" : "(European Environment Agency (EEA), 2014)", "plainTextFormattedCitation" : "(European Environment Agency (EEA), 2014)", "previouslyFormattedCitation" : "(European Environment Agency (EEA), 2014)" }, "properties" : {  }, "schema" : "https://github.com/citation-style-language/schema/raw/master/csl-citation.json" }</w:instrText>
      </w:r>
      <w:r>
        <w:fldChar w:fldCharType="separate"/>
      </w:r>
      <w:r>
        <w:rPr>
          <w:rFonts w:ascii="Calibri" w:eastAsia="Calibri" w:hAnsi="Calibri" w:cs="Calibri"/>
          <w:lang w:val="en-CA"/>
        </w:rPr>
        <w:t>(</w:t>
      </w:r>
      <w:r w:rsidRPr="0044194F">
        <w:rPr>
          <w:rFonts w:ascii="Calibri" w:eastAsia="Calibri" w:hAnsi="Calibri" w:cs="Calibri"/>
          <w:lang w:val="en-CA"/>
        </w:rPr>
        <w:t>EEA</w:t>
      </w:r>
      <w:r>
        <w:rPr>
          <w:rFonts w:ascii="Calibri" w:eastAsia="Calibri" w:hAnsi="Calibri" w:cs="Calibri"/>
          <w:lang w:val="en-CA"/>
        </w:rPr>
        <w:t>, 2015</w:t>
      </w:r>
      <w:r w:rsidR="0099387C">
        <w:rPr>
          <w:rFonts w:ascii="Calibri" w:eastAsia="Calibri" w:hAnsi="Calibri" w:cs="Calibri"/>
          <w:lang w:val="en-CA"/>
        </w:rPr>
        <w:t>a</w:t>
      </w:r>
      <w:r>
        <w:rPr>
          <w:rFonts w:ascii="Calibri" w:eastAsia="Calibri" w:hAnsi="Calibri" w:cs="Calibri"/>
          <w:lang w:val="en-CA"/>
        </w:rPr>
        <w:t>)</w:t>
      </w:r>
      <w:r>
        <w:fldChar w:fldCharType="end"/>
      </w:r>
      <w:r>
        <w:rPr>
          <w:rFonts w:ascii="Calibri" w:eastAsia="Calibri" w:hAnsi="Calibri" w:cs="Calibri"/>
          <w:lang w:val="en-CA"/>
        </w:rPr>
        <w:t xml:space="preserve">. </w:t>
      </w:r>
    </w:p>
    <w:p w14:paraId="5E31876A" w14:textId="244E79BF" w:rsidR="0048205B" w:rsidRPr="001C47F0" w:rsidRDefault="0048205B" w:rsidP="00AE389F">
      <w:pPr>
        <w:rPr>
          <w:rFonts w:ascii="Calibri" w:eastAsia="Calibri" w:hAnsi="Calibri" w:cs="Times New Roman"/>
          <w:lang w:val="en-CA"/>
        </w:rPr>
      </w:pPr>
      <w:r w:rsidRPr="001C47F0">
        <w:rPr>
          <w:rFonts w:ascii="Calibri" w:eastAsia="Calibri" w:hAnsi="Calibri" w:cs="Times New Roman"/>
          <w:lang w:val="en-CA"/>
        </w:rPr>
        <w:t xml:space="preserve">For the Habitat Directive, the baseline in 2001 initially assessed 15% of species as being favourable but, when further data became available, a retrospective analysis corrected this baseline to 23%. This means that, for the </w:t>
      </w:r>
      <w:r w:rsidRPr="004937D0">
        <w:rPr>
          <w:rFonts w:ascii="Calibri" w:eastAsia="Calibri" w:hAnsi="Calibri" w:cs="Times New Roman"/>
          <w:bCs/>
        </w:rPr>
        <w:t xml:space="preserve">European Union </w:t>
      </w:r>
      <w:r w:rsidRPr="001C47F0">
        <w:rPr>
          <w:rFonts w:ascii="Calibri" w:eastAsia="Calibri" w:hAnsi="Calibri" w:cs="Times New Roman"/>
          <w:lang w:val="en-CA"/>
        </w:rPr>
        <w:t xml:space="preserve">biodiversity target 1 to be met, 35% of species assessments should be favourable or improving by 2020 (150% of 23%). </w:t>
      </w:r>
      <w:bookmarkStart w:id="1074" w:name="_Hlk502142368"/>
      <w:r w:rsidRPr="00BF6271">
        <w:rPr>
          <w:rFonts w:cstheme="minorHAnsi"/>
          <w:bCs/>
          <w:color w:val="000000" w:themeColor="text1"/>
        </w:rPr>
        <w:t xml:space="preserve">Overall, 118 monitored </w:t>
      </w:r>
      <w:r>
        <w:rPr>
          <w:rFonts w:cstheme="minorHAnsi"/>
          <w:bCs/>
          <w:color w:val="000000" w:themeColor="text1"/>
        </w:rPr>
        <w:t>specie</w:t>
      </w:r>
      <w:r w:rsidRPr="00BF6271">
        <w:rPr>
          <w:rFonts w:cstheme="minorHAnsi"/>
          <w:bCs/>
          <w:color w:val="000000" w:themeColor="text1"/>
        </w:rPr>
        <w:t xml:space="preserve">s of plants and animals in the </w:t>
      </w:r>
      <w:r w:rsidRPr="004937D0">
        <w:rPr>
          <w:rFonts w:cstheme="minorHAnsi"/>
          <w:bCs/>
          <w:color w:val="000000" w:themeColor="text1"/>
        </w:rPr>
        <w:t xml:space="preserve">European Union </w:t>
      </w:r>
      <w:r w:rsidRPr="00BF6271">
        <w:rPr>
          <w:rFonts w:cstheme="minorHAnsi"/>
          <w:bCs/>
          <w:color w:val="000000" w:themeColor="text1"/>
        </w:rPr>
        <w:t>have unfavourable conservation status but improving trends, 572 have unfavourable conservation status and deteriorating trends and 905 have unfavourable status and stable trends (</w:t>
      </w:r>
      <w:r w:rsidRPr="0044194F">
        <w:rPr>
          <w:rFonts w:cstheme="minorHAnsi"/>
          <w:bCs/>
          <w:color w:val="000000" w:themeColor="text1"/>
        </w:rPr>
        <w:t>EEA</w:t>
      </w:r>
      <w:r>
        <w:rPr>
          <w:rFonts w:cstheme="minorHAnsi"/>
          <w:bCs/>
          <w:color w:val="000000" w:themeColor="text1"/>
        </w:rPr>
        <w:t>,</w:t>
      </w:r>
      <w:r w:rsidRPr="00BF6271">
        <w:rPr>
          <w:rFonts w:cstheme="minorHAnsi"/>
          <w:bCs/>
          <w:color w:val="000000" w:themeColor="text1"/>
        </w:rPr>
        <w:t xml:space="preserve"> 2015</w:t>
      </w:r>
      <w:r w:rsidR="0099387C">
        <w:rPr>
          <w:rFonts w:cstheme="minorHAnsi"/>
          <w:bCs/>
          <w:color w:val="000000" w:themeColor="text1"/>
        </w:rPr>
        <w:t>a</w:t>
      </w:r>
      <w:r w:rsidRPr="00BF6271">
        <w:rPr>
          <w:rFonts w:cstheme="minorHAnsi"/>
          <w:bCs/>
          <w:color w:val="000000" w:themeColor="text1"/>
        </w:rPr>
        <w:t>).</w:t>
      </w:r>
      <w:bookmarkEnd w:id="1074"/>
    </w:p>
    <w:p w14:paraId="2D24CC38" w14:textId="009F7E3B" w:rsidR="0048205B" w:rsidRPr="001C47F0" w:rsidRDefault="0048205B" w:rsidP="00AE389F">
      <w:pPr>
        <w:rPr>
          <w:rFonts w:ascii="Calibri" w:eastAsia="Calibri" w:hAnsi="Calibri" w:cs="Times New Roman"/>
          <w:lang w:val="en-CA"/>
        </w:rPr>
      </w:pPr>
      <w:r w:rsidRPr="001C47F0">
        <w:rPr>
          <w:rFonts w:ascii="Calibri" w:eastAsia="Calibri" w:hAnsi="Calibri" w:cs="Times New Roman"/>
          <w:lang w:val="en-CA"/>
        </w:rPr>
        <w:t xml:space="preserve">Overall, in the 2007-2012 reporting period, 23% of the assessment were still favourable, 60% were unfavourable and 17% had unknown conservation status. Looking at trends of unfavourable species, 4% of the species assessments were unfavourable but improving 20% were unfavourable stable, 21% unfavourable and deteriorating and 14% unfavourable with unknown trends. There is therefore a 8% </w:t>
      </w:r>
      <w:r w:rsidRPr="001C47F0">
        <w:rPr>
          <w:rFonts w:ascii="Calibri" w:eastAsia="Calibri" w:hAnsi="Calibri" w:cs="Calibri"/>
          <w:lang w:val="en-CA"/>
        </w:rPr>
        <w:t xml:space="preserve">shortfall in species </w:t>
      </w:r>
      <w:r w:rsidR="00BD42D0">
        <w:rPr>
          <w:rFonts w:ascii="Calibri" w:eastAsia="Calibri" w:hAnsi="Calibri" w:cs="Calibri"/>
          <w:lang w:val="en-CA"/>
        </w:rPr>
        <w:t xml:space="preserve">assessments </w:t>
      </w:r>
      <w:r w:rsidRPr="001C47F0">
        <w:rPr>
          <w:rFonts w:ascii="Calibri" w:eastAsia="Calibri" w:hAnsi="Calibri" w:cs="Calibri"/>
          <w:lang w:val="en-CA"/>
        </w:rPr>
        <w:t xml:space="preserve">that should be favourable or improving with respect to 2001 for the </w:t>
      </w:r>
      <w:r w:rsidRPr="004937D0">
        <w:rPr>
          <w:rFonts w:ascii="Calibri" w:eastAsia="Calibri" w:hAnsi="Calibri" w:cs="Calibri"/>
          <w:bCs/>
        </w:rPr>
        <w:t xml:space="preserve">European Union </w:t>
      </w:r>
      <w:r w:rsidRPr="001C47F0">
        <w:rPr>
          <w:rFonts w:ascii="Calibri" w:eastAsia="Calibri" w:hAnsi="Calibri" w:cs="Calibri"/>
          <w:lang w:val="en-CA"/>
        </w:rPr>
        <w:t>target to be met</w:t>
      </w:r>
      <w:r w:rsidRPr="001C47F0">
        <w:rPr>
          <w:rFonts w:ascii="Calibri" w:eastAsia="Calibri" w:hAnsi="Calibri" w:cs="Times New Roman"/>
          <w:lang w:val="en-CA"/>
        </w:rPr>
        <w:t xml:space="preserve"> (</w:t>
      </w:r>
      <w:r w:rsidRPr="0044194F">
        <w:rPr>
          <w:rFonts w:ascii="Calibri" w:eastAsia="Calibri" w:hAnsi="Calibri" w:cs="Times New Roman"/>
          <w:lang w:val="en-CA"/>
        </w:rPr>
        <w:t>EEA</w:t>
      </w:r>
      <w:r>
        <w:rPr>
          <w:rFonts w:ascii="Calibri" w:eastAsia="Calibri" w:hAnsi="Calibri" w:cs="Times New Roman"/>
          <w:lang w:val="en-CA"/>
        </w:rPr>
        <w:t>,</w:t>
      </w:r>
      <w:r w:rsidRPr="001C47F0">
        <w:rPr>
          <w:rFonts w:ascii="Calibri" w:eastAsia="Calibri" w:hAnsi="Calibri" w:cs="Times New Roman"/>
          <w:lang w:val="en-CA"/>
        </w:rPr>
        <w:t xml:space="preserve"> </w:t>
      </w:r>
      <w:r>
        <w:fldChar w:fldCharType="begin" w:fldLock="1"/>
      </w:r>
      <w:r w:rsidRPr="001C47F0">
        <w:rPr>
          <w:rFonts w:ascii="Calibri" w:eastAsia="Calibri" w:hAnsi="Calibri" w:cs="Times New Roman"/>
          <w:lang w:val="en-CA"/>
        </w:rP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mendeley" : { "formattedCitation" : "(European Environment Agency (EEA), 2014)", "manualFormatting" : "2014)", "plainTextFormattedCitation" : "(European Environment Agency (EEA), 2014)", "previouslyFormattedCitation" : "(European Environment Agency (EEA), 2014)" }, "properties" : {  }, "schema" : "https://github.com/citation-style-language/schema/raw/master/csl-citation.json" }</w:instrText>
      </w:r>
      <w:r>
        <w:fldChar w:fldCharType="separate"/>
      </w:r>
      <w:r w:rsidRPr="001C47F0">
        <w:rPr>
          <w:rFonts w:ascii="Calibri" w:eastAsia="Calibri" w:hAnsi="Calibri" w:cs="Times New Roman"/>
          <w:lang w:val="en-CA"/>
        </w:rPr>
        <w:t>201</w:t>
      </w:r>
      <w:r>
        <w:rPr>
          <w:rFonts w:ascii="Calibri" w:eastAsia="Calibri" w:hAnsi="Calibri" w:cs="Times New Roman"/>
          <w:lang w:val="en-CA"/>
        </w:rPr>
        <w:t>5</w:t>
      </w:r>
      <w:r w:rsidR="0099387C">
        <w:rPr>
          <w:rFonts w:ascii="Calibri" w:eastAsia="Calibri" w:hAnsi="Calibri" w:cs="Times New Roman"/>
          <w:lang w:val="en-CA"/>
        </w:rPr>
        <w:t>a</w:t>
      </w:r>
      <w:r w:rsidRPr="001C47F0">
        <w:rPr>
          <w:rFonts w:ascii="Calibri" w:eastAsia="Calibri" w:hAnsi="Calibri" w:cs="Times New Roman"/>
          <w:lang w:val="en-CA"/>
        </w:rPr>
        <w:t>)</w:t>
      </w:r>
      <w:r>
        <w:fldChar w:fldCharType="end"/>
      </w:r>
      <w:r w:rsidRPr="001C47F0">
        <w:rPr>
          <w:rFonts w:ascii="Calibri" w:eastAsia="Calibri" w:hAnsi="Calibri" w:cs="Times New Roman"/>
          <w:lang w:val="en-CA"/>
        </w:rPr>
        <w:t>.</w:t>
      </w:r>
    </w:p>
    <w:p w14:paraId="77BB4A98" w14:textId="7533C64C" w:rsidR="0048205B" w:rsidRDefault="0048205B" w:rsidP="00AE389F">
      <w:pPr>
        <w:rPr>
          <w:rFonts w:ascii="Calibri" w:eastAsia="Calibri" w:hAnsi="Calibri" w:cs="Times New Roman"/>
          <w:lang w:val="en-CA"/>
        </w:rPr>
      </w:pPr>
      <w:r>
        <w:rPr>
          <w:rFonts w:ascii="Calibri" w:eastAsia="Calibri" w:hAnsi="Calibri" w:cs="Times New Roman"/>
          <w:lang w:val="en-CA"/>
        </w:rPr>
        <w:t xml:space="preserve">The terrestrial and freshwater species faring worst in terms of status and trends are slightly more prevalent in the Pannonian and Steppic biogeographic regions of Central Europe (Hungary, part of Slovakia and Czech Republic, part of Romania) and the Continental, Atlantic and Mediterranean biogeographic regions (all of Western and Central Europe part of </w:t>
      </w:r>
      <w:r w:rsidRPr="004937D0">
        <w:rPr>
          <w:rFonts w:ascii="Calibri" w:eastAsia="Calibri" w:hAnsi="Calibri" w:cs="Times New Roman"/>
          <w:bCs/>
        </w:rPr>
        <w:t xml:space="preserve">European Union </w:t>
      </w:r>
      <w:r>
        <w:rPr>
          <w:rFonts w:ascii="Calibri" w:eastAsia="Calibri" w:hAnsi="Calibri" w:cs="Times New Roman"/>
          <w:lang w:val="en-CA"/>
        </w:rPr>
        <w:t xml:space="preserve">, except Hungary, Scandinavia, and the Baltic Countries) </w:t>
      </w:r>
      <w:r>
        <w:fldChar w:fldCharType="begin" w:fldLock="1"/>
      </w:r>
      <w:r>
        <w:rPr>
          <w:rFonts w:ascii="Calibri" w:eastAsia="Calibri" w:hAnsi="Calibri" w:cs="Times New Roman"/>
          <w:lang w:val="en-CA"/>
        </w:rP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mendeley" : { "formattedCitation" : "(European Environment Agency (EEA), 2014)", "plainTextFormattedCitation" : "(European Environment Agency (EEA), 2014)", "previouslyFormattedCitation" : "(European Environment Agency (EEA), 2014)" }, "properties" : {  }, "schema" : "https://github.com/citation-style-language/schema/raw/master/csl-citation.json" }</w:instrText>
      </w:r>
      <w:r>
        <w:fldChar w:fldCharType="separate"/>
      </w:r>
      <w:r>
        <w:rPr>
          <w:rFonts w:ascii="Calibri" w:eastAsia="Calibri" w:hAnsi="Calibri" w:cs="Times New Roman"/>
          <w:lang w:val="en-CA"/>
        </w:rPr>
        <w:t>(</w:t>
      </w:r>
      <w:r w:rsidRPr="0044194F">
        <w:rPr>
          <w:rFonts w:ascii="Calibri" w:eastAsia="Calibri" w:hAnsi="Calibri" w:cs="Times New Roman"/>
          <w:lang w:val="en-CA"/>
        </w:rPr>
        <w:t>EEA</w:t>
      </w:r>
      <w:r>
        <w:rPr>
          <w:rFonts w:ascii="Calibri" w:eastAsia="Calibri" w:hAnsi="Calibri" w:cs="Times New Roman"/>
          <w:lang w:val="en-CA"/>
        </w:rPr>
        <w:t>, 2015</w:t>
      </w:r>
      <w:r w:rsidR="0099387C">
        <w:rPr>
          <w:rFonts w:ascii="Calibri" w:eastAsia="Calibri" w:hAnsi="Calibri" w:cs="Times New Roman"/>
          <w:lang w:val="en-CA"/>
        </w:rPr>
        <w:t>a</w:t>
      </w:r>
      <w:r>
        <w:rPr>
          <w:rFonts w:ascii="Calibri" w:eastAsia="Calibri" w:hAnsi="Calibri" w:cs="Times New Roman"/>
          <w:lang w:val="en-CA"/>
        </w:rPr>
        <w:t>)</w:t>
      </w:r>
      <w:r>
        <w:fldChar w:fldCharType="end"/>
      </w:r>
      <w:r>
        <w:rPr>
          <w:rFonts w:ascii="Calibri" w:eastAsia="Calibri" w:hAnsi="Calibri" w:cs="Times New Roman"/>
          <w:lang w:val="en-CA"/>
        </w:rPr>
        <w:t xml:space="preserve">. The Macaronesian islands stand out by having the </w:t>
      </w:r>
      <w:r>
        <w:rPr>
          <w:rFonts w:ascii="Calibri" w:eastAsia="Calibri" w:hAnsi="Calibri" w:cs="Times New Roman"/>
          <w:lang w:val="en-CA"/>
        </w:rPr>
        <w:lastRenderedPageBreak/>
        <w:t>highest number of unfavourable but improving population assessments (12.1%) followed by Boreal and Atlantic regions (9% and 6.8% of assessment, respectively).</w:t>
      </w:r>
    </w:p>
    <w:p w14:paraId="6729A9A5" w14:textId="77777777" w:rsidR="0048205B" w:rsidRDefault="0048205B" w:rsidP="00AE389F">
      <w:pPr>
        <w:rPr>
          <w:rFonts w:ascii="Calibri" w:eastAsia="Calibri" w:hAnsi="Calibri" w:cs="Times New Roman"/>
          <w:lang w:val="en-CA"/>
        </w:rPr>
      </w:pPr>
      <w:r>
        <w:rPr>
          <w:rFonts w:ascii="Calibri" w:eastAsia="Calibri" w:hAnsi="Calibri" w:cs="Times New Roman"/>
          <w:lang w:val="en-CA"/>
        </w:rPr>
        <w:t xml:space="preserve">Assessing progress towards the </w:t>
      </w:r>
      <w:r w:rsidRPr="004937D0">
        <w:rPr>
          <w:rFonts w:ascii="Calibri" w:eastAsia="Calibri" w:hAnsi="Calibri" w:cs="Times New Roman"/>
          <w:bCs/>
        </w:rPr>
        <w:t xml:space="preserve">European Union </w:t>
      </w:r>
      <w:r>
        <w:rPr>
          <w:rFonts w:ascii="Calibri" w:eastAsia="Calibri" w:hAnsi="Calibri" w:cs="Times New Roman"/>
          <w:lang w:val="en-CA"/>
        </w:rPr>
        <w:t>Biodiversity Strategy for marine species is marred by uncertainty in status and trends (Section 3.4.6), over half of the assessments having unknown trends. The exception is the Baltic Marine Bioregion, for which all trends are considered known and 60% are improving.</w:t>
      </w:r>
    </w:p>
    <w:p w14:paraId="445E05AB" w14:textId="0260A2B6" w:rsidR="0048205B" w:rsidRDefault="0048205B" w:rsidP="00AE389F">
      <w:pPr>
        <w:rPr>
          <w:rFonts w:ascii="Calibri" w:eastAsia="Calibri" w:hAnsi="Calibri" w:cs="Times New Roman"/>
          <w:lang w:val="en-CA"/>
        </w:rPr>
      </w:pPr>
      <w:r w:rsidRPr="008A76BE">
        <w:rPr>
          <w:rFonts w:cstheme="minorHAnsi"/>
          <w:bCs/>
          <w:color w:val="000000" w:themeColor="text1"/>
        </w:rPr>
        <w:t>The main drivers of recent past population declines across all realms are agriculture (use of biocides and chemicals affected 73% of assessed populations, intensification 42%, modification of cultivation practices 36%); reduction of habitat connectivity (55%); pollution of surface waters (56%)</w:t>
      </w:r>
      <w:r w:rsidRPr="008A76BE">
        <w:rPr>
          <w:rFonts w:cstheme="minorHAnsi"/>
          <w:color w:val="000000" w:themeColor="text1"/>
        </w:rPr>
        <w:t xml:space="preserve">; </w:t>
      </w:r>
      <w:r w:rsidRPr="008A76BE">
        <w:rPr>
          <w:rFonts w:cstheme="minorHAnsi"/>
          <w:bCs/>
          <w:color w:val="000000" w:themeColor="text1"/>
        </w:rPr>
        <w:t>invasive alien species (46%); human induced changes in hydraulic conditions (43%); and forestry (removal of dead trees (39%), clearance (38%), logging of natural and plantation forests (38%) (</w:t>
      </w:r>
      <w:r w:rsidRPr="0044194F">
        <w:rPr>
          <w:rFonts w:cstheme="minorHAnsi"/>
          <w:bCs/>
          <w:color w:val="000000" w:themeColor="text1"/>
        </w:rPr>
        <w:t>EEA</w:t>
      </w:r>
      <w:r>
        <w:rPr>
          <w:rFonts w:cstheme="minorHAnsi"/>
          <w:bCs/>
          <w:color w:val="000000" w:themeColor="text1"/>
        </w:rPr>
        <w:t>,</w:t>
      </w:r>
      <w:r w:rsidRPr="008A76BE">
        <w:rPr>
          <w:rFonts w:cstheme="minorHAnsi"/>
          <w:bCs/>
          <w:color w:val="000000" w:themeColor="text1"/>
        </w:rPr>
        <w:t xml:space="preserve"> 2015</w:t>
      </w:r>
      <w:r w:rsidR="0099387C">
        <w:rPr>
          <w:rFonts w:cstheme="minorHAnsi"/>
          <w:bCs/>
          <w:color w:val="000000" w:themeColor="text1"/>
        </w:rPr>
        <w:t>a</w:t>
      </w:r>
      <w:r w:rsidRPr="008A76BE">
        <w:rPr>
          <w:rFonts w:cstheme="minorHAnsi"/>
          <w:bCs/>
          <w:color w:val="000000" w:themeColor="text1"/>
        </w:rPr>
        <w:t>).</w:t>
      </w:r>
    </w:p>
    <w:p w14:paraId="660C4C15" w14:textId="2276F9B6" w:rsidR="0048205B" w:rsidRDefault="0048205B" w:rsidP="00AE389F">
      <w:pPr>
        <w:rPr>
          <w:rFonts w:ascii="Calibri" w:eastAsia="Calibri" w:hAnsi="Calibri" w:cs="Times New Roman"/>
          <w:lang w:val="en-CA"/>
        </w:rPr>
      </w:pPr>
      <w:r>
        <w:rPr>
          <w:rFonts w:ascii="Calibri" w:eastAsia="Calibri" w:hAnsi="Calibri" w:cs="Times New Roman"/>
          <w:lang w:val="en-CA"/>
        </w:rPr>
        <w:t xml:space="preserve">Across all species and realms, 99% of the favourable assessments for species in the 2007–2012 period were already favourable in the 2001–2006 period; this means that only 0.4% (11 assessments) truly changed from unfavourable to favourable </w:t>
      </w:r>
      <w:r>
        <w:fldChar w:fldCharType="begin" w:fldLock="1"/>
      </w:r>
      <w:r>
        <w:rPr>
          <w:rFonts w:ascii="Calibri" w:eastAsia="Calibri" w:hAnsi="Calibri" w:cs="Times New Roman"/>
          <w:lang w:val="en-CA"/>
        </w:rPr>
        <w:instrText>ADDIN CSL_CITATION { "citationItems" : [ { "id" : "ITEM-1", "itemData" : { "DOI" : "10.1007/s13398-014-0173-7.2", "ISBN" : "9780874216561", "author" : [ { "dropping-particle" : "", "family" : "European Environment Agency (EEA)", "given" : "", "non-dropping-particle" : "", "parse-names" : false, "suffix" : "" } ], "id" : "ITEM-1", "issued" : { "date-parts" : [ [ "2014" ] ] }, "title" : "State of nature in the EU", "type" : "book" }, "uris" : [ "http://www.mendeley.com/documents/?uuid=e7400445-b434-31b7-b7b8-e99341d53f00" ] } ], "mendeley" : { "formattedCitation" : "(European Environment Agency (EEA), 2014)", "plainTextFormattedCitation" : "(European Environment Agency (EEA), 2014)", "previouslyFormattedCitation" : "(European Environment Agency (EEA), 2014)" }, "properties" : {  }, "schema" : "https://github.com/citation-style-language/schema/raw/master/csl-citation.json" }</w:instrText>
      </w:r>
      <w:r>
        <w:fldChar w:fldCharType="separate"/>
      </w:r>
      <w:r>
        <w:rPr>
          <w:rFonts w:ascii="Calibri" w:eastAsia="Calibri" w:hAnsi="Calibri" w:cs="Times New Roman"/>
          <w:lang w:val="en-CA"/>
        </w:rPr>
        <w:t>(</w:t>
      </w:r>
      <w:r w:rsidRPr="0044194F">
        <w:rPr>
          <w:rFonts w:ascii="Calibri" w:eastAsia="Calibri" w:hAnsi="Calibri" w:cs="Times New Roman"/>
          <w:lang w:val="en-CA"/>
        </w:rPr>
        <w:t>EEA</w:t>
      </w:r>
      <w:r>
        <w:rPr>
          <w:rFonts w:ascii="Calibri" w:eastAsia="Calibri" w:hAnsi="Calibri" w:cs="Times New Roman"/>
          <w:lang w:val="en-CA"/>
        </w:rPr>
        <w:t>, 2015</w:t>
      </w:r>
      <w:r w:rsidR="0099387C">
        <w:rPr>
          <w:rFonts w:ascii="Calibri" w:eastAsia="Calibri" w:hAnsi="Calibri" w:cs="Times New Roman"/>
          <w:lang w:val="en-CA"/>
        </w:rPr>
        <w:t>a</w:t>
      </w:r>
      <w:r>
        <w:rPr>
          <w:rFonts w:ascii="Calibri" w:eastAsia="Calibri" w:hAnsi="Calibri" w:cs="Times New Roman"/>
          <w:lang w:val="en-CA"/>
        </w:rPr>
        <w:t>)</w:t>
      </w:r>
      <w:r>
        <w:fldChar w:fldCharType="end"/>
      </w:r>
      <w:r>
        <w:rPr>
          <w:rFonts w:ascii="Calibri" w:eastAsia="Calibri" w:hAnsi="Calibri" w:cs="Times New Roman"/>
          <w:lang w:val="en-CA"/>
        </w:rPr>
        <w:t xml:space="preserve">. At this rate, </w:t>
      </w:r>
      <w:r w:rsidRPr="004937D0">
        <w:rPr>
          <w:rFonts w:ascii="Calibri" w:eastAsia="Calibri" w:hAnsi="Calibri" w:cs="Times New Roman"/>
          <w:bCs/>
        </w:rPr>
        <w:t xml:space="preserve">European Union </w:t>
      </w:r>
      <w:r>
        <w:rPr>
          <w:rFonts w:ascii="Calibri" w:eastAsia="Calibri" w:hAnsi="Calibri" w:cs="Times New Roman"/>
          <w:lang w:val="en-CA"/>
        </w:rPr>
        <w:t xml:space="preserve">Biodiversity target 1 will not be met for species. </w:t>
      </w:r>
    </w:p>
    <w:p w14:paraId="00CFAF1A" w14:textId="77777777" w:rsidR="0048205B" w:rsidRDefault="0048205B" w:rsidP="00AE389F">
      <w:pPr>
        <w:rPr>
          <w:rFonts w:ascii="Calibri" w:eastAsia="Calibri" w:hAnsi="Calibri" w:cs="Times New Roman"/>
          <w:lang w:val="en-CA"/>
        </w:rPr>
      </w:pPr>
    </w:p>
    <w:p w14:paraId="3A7D3A62" w14:textId="77777777" w:rsidR="0048205B" w:rsidRPr="00BA61C8" w:rsidRDefault="0048205B" w:rsidP="00AE389F">
      <w:pPr>
        <w:spacing w:after="0"/>
        <w:rPr>
          <w:rFonts w:ascii="Cambria" w:eastAsia="MS Gothic" w:hAnsi="Cambria" w:cs="Times New Roman"/>
          <w:b/>
          <w:i/>
          <w:iCs/>
          <w:color w:val="365F91"/>
          <w:lang w:val="en-CA"/>
        </w:rPr>
      </w:pPr>
      <w:r w:rsidRPr="00BA61C8">
        <w:rPr>
          <w:rFonts w:ascii="Calibri" w:eastAsia="MS Gothic" w:hAnsi="Calibri" w:cs="Times New Roman"/>
          <w:b/>
          <w:i/>
          <w:iCs/>
          <w:lang w:val="en-CA"/>
        </w:rPr>
        <w:t>Convention on International Trade in Endangered Species of Wild Fauna and Flora (CITES)</w:t>
      </w:r>
    </w:p>
    <w:p w14:paraId="71359572" w14:textId="3C30ED33" w:rsidR="0048205B" w:rsidRDefault="0048205B" w:rsidP="00AE389F">
      <w:pPr>
        <w:rPr>
          <w:rFonts w:ascii="Calibri" w:eastAsia="MS Gothic" w:hAnsi="Calibri" w:cs="Times New Roman"/>
          <w:iCs/>
          <w:lang w:val="en-CA"/>
        </w:rPr>
      </w:pPr>
      <w:r>
        <w:rPr>
          <w:rFonts w:ascii="Calibri" w:eastAsia="MS Gothic" w:hAnsi="Calibri" w:cs="Times New Roman"/>
          <w:iCs/>
          <w:lang w:val="en-CA"/>
        </w:rPr>
        <w:t>The Convention on International Trade in Endangered Species of Wild Fauna and Flora (CITES) Strategic Vision for 2020 includes Goal 3 “Contribute to significantly reducing the rate of biodiversity loss and to achieving relevant globally agreed goals and targets by ensuring that CITES and other multilateral instruments and processes are coherent and mutually supportive”. CITES is legally binding and regulates trade in live plants and animals, their parts and products derived from them. Species subject to regulations are listed in three Appendices</w:t>
      </w:r>
      <w:r>
        <w:rPr>
          <w:rStyle w:val="FootnoteReference"/>
          <w:rFonts w:ascii="Calibri" w:eastAsia="MS Gothic" w:hAnsi="Calibri" w:cs="Times New Roman"/>
          <w:iCs/>
          <w:lang w:val="en-CA"/>
        </w:rPr>
        <w:footnoteReference w:id="30"/>
      </w:r>
      <w:r>
        <w:rPr>
          <w:rFonts w:ascii="Calibri" w:eastAsia="MS Gothic" w:hAnsi="Calibri" w:cs="Times New Roman"/>
          <w:iCs/>
          <w:lang w:val="en-CA"/>
        </w:rPr>
        <w:t>. 529 species in Appendices of CITES occur in Europe and Central Asia. Of the 334 species with known population trends, 74% are declining (</w:t>
      </w:r>
      <w:r w:rsidR="00585843">
        <w:rPr>
          <w:rFonts w:ascii="Calibri" w:eastAsia="MS Gothic" w:hAnsi="Calibri" w:cs="Times New Roman"/>
          <w:b/>
          <w:iCs/>
          <w:lang w:val="en-CA"/>
        </w:rPr>
        <w:t>Table 3.12</w:t>
      </w:r>
      <w:r>
        <w:rPr>
          <w:rFonts w:ascii="Calibri" w:eastAsia="MS Gothic" w:hAnsi="Calibri" w:cs="Times New Roman"/>
          <w:iCs/>
          <w:lang w:val="en-CA"/>
        </w:rPr>
        <w:t>). Importantly, 206 of these species continue to be threatened by direct large-scale overexploitation and 23 of these are endemic of Europe and Central Asia. It was not possible to track the trade flows of these species, however 17 of these are endemic, and therefore their unsustainable harvest occurs within the region. These are nearly 50% of the 40 endemic species listed in CITES annexes. This suggest that countries in Europe and Central Asia are moving away from achieving the CITES vision for 2020</w:t>
      </w:r>
      <w:r>
        <w:rPr>
          <w:rStyle w:val="FootnoteReference"/>
          <w:rFonts w:ascii="Calibri" w:eastAsia="MS Gothic" w:hAnsi="Calibri" w:cs="Times New Roman"/>
          <w:iCs/>
          <w:lang w:val="en-CA"/>
        </w:rPr>
        <w:footnoteReference w:id="31"/>
      </w:r>
      <w:r>
        <w:rPr>
          <w:rFonts w:ascii="Calibri" w:eastAsia="MS Gothic" w:hAnsi="Calibri" w:cs="Times New Roman"/>
          <w:iCs/>
          <w:lang w:val="en-CA"/>
        </w:rPr>
        <w:t>.</w:t>
      </w:r>
    </w:p>
    <w:p w14:paraId="2FB32589" w14:textId="77777777" w:rsidR="0048205B" w:rsidRDefault="0048205B" w:rsidP="00AE389F">
      <w:pPr>
        <w:spacing w:after="0"/>
        <w:rPr>
          <w:rFonts w:ascii="Calibri" w:eastAsia="MS Gothic" w:hAnsi="Calibri" w:cs="Times New Roman"/>
          <w:iCs/>
          <w:lang w:val="en-CA"/>
        </w:rPr>
      </w:pPr>
    </w:p>
    <w:p w14:paraId="06B3BAA3" w14:textId="7D239435" w:rsidR="0048205B" w:rsidRPr="00BA61C8" w:rsidRDefault="0048205B" w:rsidP="00AE389F">
      <w:pPr>
        <w:spacing w:after="0"/>
        <w:rPr>
          <w:rFonts w:ascii="Calibri" w:eastAsia="Calibri" w:hAnsi="Calibri" w:cs="Times New Roman"/>
          <w:b/>
          <w:lang w:val="en-CA"/>
        </w:rPr>
      </w:pPr>
      <w:bookmarkStart w:id="1075" w:name="_Ref499894592"/>
      <w:bookmarkStart w:id="1076" w:name="_Ref499894584"/>
      <w:r w:rsidRPr="00BA61C8">
        <w:rPr>
          <w:rFonts w:ascii="Calibri" w:eastAsia="Calibri" w:hAnsi="Calibri" w:cs="Times New Roman"/>
          <w:b/>
          <w:lang w:val="en-CA"/>
        </w:rPr>
        <w:t xml:space="preserve">Table </w:t>
      </w:r>
      <w:bookmarkEnd w:id="1075"/>
      <w:r w:rsidR="00570663">
        <w:rPr>
          <w:rFonts w:ascii="Calibri" w:eastAsia="Calibri" w:hAnsi="Calibri" w:cs="Times New Roman"/>
          <w:b/>
          <w:lang w:val="en-CA"/>
        </w:rPr>
        <w:t>3.12</w:t>
      </w:r>
      <w:r w:rsidR="005415E6">
        <w:rPr>
          <w:rFonts w:ascii="Calibri" w:eastAsia="Calibri" w:hAnsi="Calibri" w:cs="Times New Roman"/>
          <w:b/>
          <w:lang w:val="en-CA"/>
        </w:rPr>
        <w:t>:</w:t>
      </w:r>
      <w:r w:rsidRPr="00BA61C8">
        <w:rPr>
          <w:rFonts w:ascii="Calibri" w:eastAsia="Calibri" w:hAnsi="Calibri" w:cs="Times New Roman"/>
          <w:b/>
          <w:lang w:val="en-CA"/>
        </w:rPr>
        <w:t xml:space="preserve"> Trends in CITES-listed species in </w:t>
      </w:r>
      <w:r w:rsidRPr="00BA61C8">
        <w:rPr>
          <w:rFonts w:ascii="Calibri" w:eastAsia="MS Gothic" w:hAnsi="Calibri" w:cs="Times New Roman"/>
          <w:b/>
          <w:iCs/>
          <w:lang w:val="en-CA"/>
        </w:rPr>
        <w:t>Europe and Central Asia</w:t>
      </w:r>
      <w:r w:rsidRPr="00BA61C8">
        <w:rPr>
          <w:rFonts w:ascii="Calibri" w:eastAsia="Calibri" w:hAnsi="Calibri" w:cs="Times New Roman"/>
          <w:b/>
          <w:lang w:val="en-CA"/>
        </w:rPr>
        <w:t xml:space="preserve">. Data obtained from analysing IUCN assessment data retrieved in September 2017 </w:t>
      </w:r>
      <w:r w:rsidRPr="00BA61C8">
        <w:rPr>
          <w:b/>
        </w:rPr>
        <w:fldChar w:fldCharType="begin" w:fldLock="1"/>
      </w:r>
      <w:r w:rsidRPr="00BA61C8">
        <w:rPr>
          <w:rFonts w:ascii="Calibri" w:eastAsia="Calibri" w:hAnsi="Calibri" w:cs="Times New Roman"/>
          <w:b/>
          <w:lang w:val="en-CA"/>
        </w:rP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http://www.mendeley.com/documents/?uuid=545c604b-803e-4fee-b19d-185a7a760e54" ] } ], "mendeley" : { "formattedCitation" : "(IUCN, 2017c)", "plainTextFormattedCitation" : "(IUCN, 2017c)", "previouslyFormattedCitation" : "(IUCN, 2017c)" }, "properties" : {  }, "schema" : "https://github.com/citation-style-language/schema/raw/master/csl-citation.json" }</w:instrText>
      </w:r>
      <w:r w:rsidRPr="00BA61C8">
        <w:rPr>
          <w:b/>
        </w:rPr>
        <w:fldChar w:fldCharType="separate"/>
      </w:r>
      <w:r w:rsidRPr="00BA61C8">
        <w:rPr>
          <w:rFonts w:ascii="Calibri" w:eastAsia="Calibri" w:hAnsi="Calibri" w:cs="Times New Roman"/>
          <w:b/>
          <w:lang w:val="en-CA"/>
        </w:rPr>
        <w:t>(IUCN, 2017c)</w:t>
      </w:r>
      <w:r w:rsidRPr="00BA61C8">
        <w:rPr>
          <w:b/>
        </w:rPr>
        <w:fldChar w:fldCharType="end"/>
      </w:r>
      <w:r w:rsidRPr="00BA61C8">
        <w:rPr>
          <w:rFonts w:ascii="Calibri" w:eastAsia="Calibri" w:hAnsi="Calibri" w:cs="Times New Roman"/>
          <w:b/>
          <w:lang w:val="en-CA"/>
        </w:rPr>
        <w:t xml:space="preserve">. Species lists for CITES were obtained by querying </w:t>
      </w:r>
      <w:hyperlink r:id="rId1010" w:history="1">
        <w:r w:rsidR="00981236" w:rsidRPr="00A72E86">
          <w:rPr>
            <w:rStyle w:val="Hyperlink"/>
            <w:rFonts w:ascii="Calibri" w:eastAsia="Calibri" w:hAnsi="Calibri" w:cs="Times New Roman"/>
            <w:b/>
            <w:lang w:val="en-CA"/>
          </w:rPr>
          <w:t>https://www.speciesplus.net</w:t>
        </w:r>
      </w:hyperlink>
      <w:bookmarkEnd w:id="1076"/>
      <w:r w:rsidR="008F295C">
        <w:rPr>
          <w:rFonts w:ascii="Calibri" w:eastAsia="Calibri" w:hAnsi="Calibri" w:cs="Times New Roman"/>
          <w:b/>
          <w:lang w:val="en-CA"/>
        </w:rPr>
        <w:t>.</w:t>
      </w:r>
    </w:p>
    <w:tbl>
      <w:tblPr>
        <w:tblStyle w:val="PlainTable511"/>
        <w:tblW w:w="0" w:type="auto"/>
        <w:tblLook w:val="04A0" w:firstRow="1" w:lastRow="0" w:firstColumn="1" w:lastColumn="0" w:noHBand="0" w:noVBand="1"/>
      </w:tblPr>
      <w:tblGrid>
        <w:gridCol w:w="1810"/>
        <w:gridCol w:w="1811"/>
        <w:gridCol w:w="1811"/>
        <w:gridCol w:w="1811"/>
        <w:gridCol w:w="1811"/>
      </w:tblGrid>
      <w:tr w:rsidR="0048205B" w:rsidRPr="00BA61C8" w14:paraId="4F9D2834" w14:textId="77777777" w:rsidTr="00AE38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0" w:type="dxa"/>
            <w:tcBorders>
              <w:top w:val="nil"/>
              <w:left w:val="nil"/>
            </w:tcBorders>
          </w:tcPr>
          <w:p w14:paraId="380BA5BB" w14:textId="77777777" w:rsidR="0048205B" w:rsidRPr="00BA61C8" w:rsidRDefault="0048205B" w:rsidP="00AE389F">
            <w:pPr>
              <w:spacing w:after="0"/>
              <w:rPr>
                <w:rFonts w:ascii="Calibri" w:eastAsia="Calibri" w:hAnsi="Calibri"/>
                <w:sz w:val="20"/>
                <w:szCs w:val="20"/>
                <w:lang w:val="en-CA"/>
              </w:rPr>
            </w:pPr>
          </w:p>
        </w:tc>
        <w:tc>
          <w:tcPr>
            <w:tcW w:w="1811" w:type="dxa"/>
            <w:tcBorders>
              <w:top w:val="nil"/>
              <w:left w:val="nil"/>
              <w:right w:val="nil"/>
            </w:tcBorders>
            <w:hideMark/>
          </w:tcPr>
          <w:p w14:paraId="31E1B859"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Increasing</w:t>
            </w:r>
          </w:p>
        </w:tc>
        <w:tc>
          <w:tcPr>
            <w:tcW w:w="1811" w:type="dxa"/>
            <w:tcBorders>
              <w:top w:val="nil"/>
              <w:left w:val="nil"/>
              <w:right w:val="nil"/>
            </w:tcBorders>
            <w:hideMark/>
          </w:tcPr>
          <w:p w14:paraId="3B69F7C3"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Stable</w:t>
            </w:r>
          </w:p>
        </w:tc>
        <w:tc>
          <w:tcPr>
            <w:tcW w:w="1811" w:type="dxa"/>
            <w:tcBorders>
              <w:top w:val="nil"/>
              <w:left w:val="nil"/>
              <w:right w:val="nil"/>
            </w:tcBorders>
            <w:hideMark/>
          </w:tcPr>
          <w:p w14:paraId="6B52CDFA"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 xml:space="preserve">Declining </w:t>
            </w:r>
          </w:p>
        </w:tc>
        <w:tc>
          <w:tcPr>
            <w:tcW w:w="1811" w:type="dxa"/>
            <w:tcBorders>
              <w:top w:val="nil"/>
              <w:left w:val="nil"/>
              <w:right w:val="nil"/>
            </w:tcBorders>
            <w:hideMark/>
          </w:tcPr>
          <w:p w14:paraId="62B4DD5D"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 xml:space="preserve">Unknown </w:t>
            </w:r>
          </w:p>
        </w:tc>
      </w:tr>
      <w:tr w:rsidR="0048205B" w:rsidRPr="00BA61C8" w14:paraId="35C40681" w14:textId="77777777" w:rsidTr="00AE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5B1C308D"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t>Appendix I</w:t>
            </w:r>
          </w:p>
        </w:tc>
        <w:tc>
          <w:tcPr>
            <w:tcW w:w="1811" w:type="dxa"/>
            <w:hideMark/>
          </w:tcPr>
          <w:p w14:paraId="637F6D02"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1</w:t>
            </w:r>
          </w:p>
        </w:tc>
        <w:tc>
          <w:tcPr>
            <w:tcW w:w="1811" w:type="dxa"/>
            <w:hideMark/>
          </w:tcPr>
          <w:p w14:paraId="2A85D320"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6</w:t>
            </w:r>
          </w:p>
        </w:tc>
        <w:tc>
          <w:tcPr>
            <w:tcW w:w="1811" w:type="dxa"/>
            <w:hideMark/>
          </w:tcPr>
          <w:p w14:paraId="6B012D97"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23</w:t>
            </w:r>
          </w:p>
        </w:tc>
        <w:tc>
          <w:tcPr>
            <w:tcW w:w="1811" w:type="dxa"/>
            <w:hideMark/>
          </w:tcPr>
          <w:p w14:paraId="273EF830"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7</w:t>
            </w:r>
          </w:p>
        </w:tc>
      </w:tr>
      <w:tr w:rsidR="0048205B" w:rsidRPr="00BA61C8" w14:paraId="1166EEDF" w14:textId="77777777" w:rsidTr="00AE389F">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3C3A5E20"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lastRenderedPageBreak/>
              <w:t>Appendix II</w:t>
            </w:r>
          </w:p>
        </w:tc>
        <w:tc>
          <w:tcPr>
            <w:tcW w:w="1811" w:type="dxa"/>
            <w:hideMark/>
          </w:tcPr>
          <w:p w14:paraId="2639D49B"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5</w:t>
            </w:r>
          </w:p>
        </w:tc>
        <w:tc>
          <w:tcPr>
            <w:tcW w:w="1811" w:type="dxa"/>
            <w:hideMark/>
          </w:tcPr>
          <w:p w14:paraId="139E1621"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50</w:t>
            </w:r>
          </w:p>
        </w:tc>
        <w:tc>
          <w:tcPr>
            <w:tcW w:w="1811" w:type="dxa"/>
            <w:hideMark/>
          </w:tcPr>
          <w:p w14:paraId="32C39EF8"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216</w:t>
            </w:r>
          </w:p>
        </w:tc>
        <w:tc>
          <w:tcPr>
            <w:tcW w:w="1811" w:type="dxa"/>
            <w:hideMark/>
          </w:tcPr>
          <w:p w14:paraId="15B665AA"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83</w:t>
            </w:r>
          </w:p>
        </w:tc>
      </w:tr>
      <w:tr w:rsidR="0048205B" w:rsidRPr="00BA61C8" w14:paraId="749A1E64" w14:textId="77777777" w:rsidTr="00AE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34E698C2"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t>Appendix I and II</w:t>
            </w:r>
          </w:p>
        </w:tc>
        <w:tc>
          <w:tcPr>
            <w:tcW w:w="1811" w:type="dxa"/>
            <w:hideMark/>
          </w:tcPr>
          <w:p w14:paraId="0D7F29B7"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0</w:t>
            </w:r>
          </w:p>
        </w:tc>
        <w:tc>
          <w:tcPr>
            <w:tcW w:w="1811" w:type="dxa"/>
            <w:hideMark/>
          </w:tcPr>
          <w:p w14:paraId="626FFFC9"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3</w:t>
            </w:r>
          </w:p>
        </w:tc>
        <w:tc>
          <w:tcPr>
            <w:tcW w:w="1811" w:type="dxa"/>
            <w:hideMark/>
          </w:tcPr>
          <w:p w14:paraId="7DB4A599"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0</w:t>
            </w:r>
          </w:p>
        </w:tc>
        <w:tc>
          <w:tcPr>
            <w:tcW w:w="1811" w:type="dxa"/>
            <w:hideMark/>
          </w:tcPr>
          <w:p w14:paraId="1641C7C9"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w:t>
            </w:r>
          </w:p>
        </w:tc>
      </w:tr>
      <w:tr w:rsidR="0048205B" w:rsidRPr="00BA61C8" w14:paraId="200FAA1D" w14:textId="77777777" w:rsidTr="00AE389F">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578CE141"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t>Appendix III</w:t>
            </w:r>
          </w:p>
        </w:tc>
        <w:tc>
          <w:tcPr>
            <w:tcW w:w="1811" w:type="dxa"/>
            <w:hideMark/>
          </w:tcPr>
          <w:p w14:paraId="52AA6F6D"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w:t>
            </w:r>
          </w:p>
        </w:tc>
        <w:tc>
          <w:tcPr>
            <w:tcW w:w="1811" w:type="dxa"/>
            <w:hideMark/>
          </w:tcPr>
          <w:p w14:paraId="6F818941"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w:t>
            </w:r>
          </w:p>
        </w:tc>
        <w:tc>
          <w:tcPr>
            <w:tcW w:w="1811" w:type="dxa"/>
            <w:hideMark/>
          </w:tcPr>
          <w:p w14:paraId="577B6897"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8</w:t>
            </w:r>
          </w:p>
        </w:tc>
        <w:tc>
          <w:tcPr>
            <w:tcW w:w="1811" w:type="dxa"/>
            <w:hideMark/>
          </w:tcPr>
          <w:p w14:paraId="34684AF0"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4</w:t>
            </w:r>
          </w:p>
        </w:tc>
      </w:tr>
    </w:tbl>
    <w:p w14:paraId="13FDD49C" w14:textId="77777777" w:rsidR="0048205B" w:rsidRDefault="0048205B" w:rsidP="00AE389F">
      <w:pPr>
        <w:spacing w:after="0"/>
        <w:rPr>
          <w:rFonts w:ascii="Calibri" w:eastAsia="MS Gothic" w:hAnsi="Calibri" w:cs="Times New Roman"/>
          <w:iCs/>
          <w:lang w:val="en-CA"/>
        </w:rPr>
      </w:pPr>
    </w:p>
    <w:p w14:paraId="0BD20F62" w14:textId="77777777" w:rsidR="0048205B" w:rsidRDefault="0048205B" w:rsidP="00AE389F">
      <w:pPr>
        <w:spacing w:after="0"/>
        <w:rPr>
          <w:rFonts w:ascii="Calibri" w:eastAsia="Calibri" w:hAnsi="Calibri" w:cs="Times New Roman"/>
          <w:lang w:val="en-CA"/>
        </w:rPr>
      </w:pPr>
    </w:p>
    <w:p w14:paraId="14A4EA9C" w14:textId="77777777" w:rsidR="0048205B" w:rsidRPr="00BA61C8" w:rsidRDefault="0048205B" w:rsidP="00AE389F">
      <w:pPr>
        <w:spacing w:after="0"/>
        <w:rPr>
          <w:rFonts w:ascii="Cambria" w:eastAsia="MS Gothic" w:hAnsi="Cambria" w:cs="Times New Roman"/>
          <w:b/>
          <w:i/>
          <w:iCs/>
          <w:lang w:val="en-CA"/>
        </w:rPr>
      </w:pPr>
      <w:r w:rsidRPr="00BA61C8">
        <w:rPr>
          <w:rFonts w:ascii="Cambria" w:eastAsia="MS Gothic" w:hAnsi="Cambria" w:cs="Times New Roman"/>
          <w:b/>
          <w:i/>
          <w:iCs/>
          <w:lang w:val="en-CA"/>
        </w:rPr>
        <w:t>Aichi Biodiversity Targets</w:t>
      </w:r>
    </w:p>
    <w:p w14:paraId="15C92B81" w14:textId="4EFC237D" w:rsidR="0048205B" w:rsidRDefault="0048205B" w:rsidP="00AE389F">
      <w:pPr>
        <w:rPr>
          <w:rFonts w:ascii="Calibri" w:eastAsia="Calibri" w:hAnsi="Calibri" w:cs="Times New Roman"/>
          <w:lang w:val="en-CA"/>
        </w:rPr>
      </w:pPr>
      <w:r>
        <w:rPr>
          <w:rFonts w:ascii="Calibri" w:eastAsia="Calibri" w:hAnsi="Calibri" w:cs="Times New Roman"/>
          <w:lang w:val="en-CA"/>
        </w:rPr>
        <w:t xml:space="preserve">Here we report on progress towards Aichi Biodiversity Targets 12 and 13, the only ones exclusively focusing on species. Aichi Biodiversity Target 12 calls for halting species extinctions and improving the conservation status of threatened species by 2020. The indicators identified to monitor progress towards this target are the Red List Index and the Living Planet Index, although any credible measure of population trends or conservation status can be used to assess progress at national or regional scale. The Red List Index for </w:t>
      </w:r>
      <w:r>
        <w:rPr>
          <w:rFonts w:ascii="Calibri" w:eastAsia="MS Gothic" w:hAnsi="Calibri" w:cs="Times New Roman"/>
          <w:iCs/>
          <w:lang w:val="en-CA"/>
        </w:rPr>
        <w:t>Europe and Central Asia</w:t>
      </w:r>
      <w:r>
        <w:rPr>
          <w:rFonts w:ascii="Calibri" w:eastAsia="Calibri" w:hAnsi="Calibri" w:cs="Times New Roman"/>
          <w:lang w:val="en-CA"/>
        </w:rPr>
        <w:t xml:space="preserve"> is declining and the Living Planet Index, only available for selected terrestrial vertebrates, is slightly declining since 2004 (</w:t>
      </w:r>
      <w:r w:rsidR="00E02367">
        <w:rPr>
          <w:rFonts w:ascii="Calibri" w:eastAsia="Calibri" w:hAnsi="Calibri" w:cs="Times New Roman"/>
          <w:b/>
          <w:lang w:val="en-CA"/>
        </w:rPr>
        <w:t>Figure 3.54</w:t>
      </w:r>
      <w:r>
        <w:rPr>
          <w:rFonts w:ascii="Calibri" w:eastAsia="Calibri" w:hAnsi="Calibri" w:cs="Times New Roman"/>
          <w:lang w:val="en-CA"/>
        </w:rPr>
        <w:t xml:space="preserve">). Our independent review of the conservation status of all reported taxa in </w:t>
      </w:r>
      <w:r>
        <w:rPr>
          <w:rFonts w:ascii="Calibri" w:eastAsia="MS Gothic" w:hAnsi="Calibri" w:cs="Times New Roman"/>
          <w:iCs/>
          <w:lang w:val="en-CA"/>
        </w:rPr>
        <w:t>Europe and Central Asia</w:t>
      </w:r>
      <w:r>
        <w:rPr>
          <w:rFonts w:ascii="Calibri" w:eastAsia="Calibri" w:hAnsi="Calibri" w:cs="Times New Roman"/>
          <w:lang w:val="en-CA"/>
        </w:rPr>
        <w:t xml:space="preserve"> (</w:t>
      </w:r>
      <w:r w:rsidR="00585843">
        <w:rPr>
          <w:rFonts w:ascii="Calibri" w:eastAsia="Calibri" w:hAnsi="Calibri" w:cs="Times New Roman"/>
          <w:b/>
          <w:lang w:val="en-CA"/>
        </w:rPr>
        <w:t>Table 3.11</w:t>
      </w:r>
      <w:r>
        <w:rPr>
          <w:rFonts w:ascii="Calibri" w:eastAsia="Calibri" w:hAnsi="Calibri" w:cs="Times New Roman"/>
          <w:lang w:val="en-CA"/>
        </w:rPr>
        <w:t>) confirms the trends reported by these two indicators, which, unlike our review, are taxonomically biased towards vertebrates and selected plant groups. There are notable exceptions to these general trends. For instance, the conservation status of large mammalian carnivores and bird species that have benefited from conservation attention has improved in the last two decades (Paragraphs 3.4.2, 3.4.3). Nevertheless, 44.4 % of the species extant in Europe and Central Asia with known population trends in the IUCN Red List are declining (over a total of</w:t>
      </w:r>
      <w:r>
        <w:t xml:space="preserve"> </w:t>
      </w:r>
      <w:r>
        <w:rPr>
          <w:rFonts w:ascii="Calibri" w:eastAsia="Calibri" w:hAnsi="Calibri" w:cs="Times New Roman"/>
          <w:lang w:val="en-CA"/>
        </w:rPr>
        <w:t>5244 species extant in the region and with known trends of July 2017), 50.2% are stable and only 5.3% are increasing.</w:t>
      </w:r>
    </w:p>
    <w:p w14:paraId="6196BC9E" w14:textId="32314E82" w:rsidR="0048205B" w:rsidRDefault="0048205B" w:rsidP="00AE389F">
      <w:pPr>
        <w:rPr>
          <w:rFonts w:ascii="Calibri" w:eastAsia="Calibri" w:hAnsi="Calibri" w:cs="Times New Roman"/>
          <w:lang w:val="en-CA"/>
        </w:rPr>
      </w:pPr>
      <w:r>
        <w:rPr>
          <w:rFonts w:ascii="Calibri" w:eastAsia="Calibri" w:hAnsi="Calibri" w:cs="Times New Roman"/>
          <w:lang w:val="en-CA"/>
        </w:rPr>
        <w:t xml:space="preserve">For marine species these figures are </w:t>
      </w:r>
      <w:r w:rsidRPr="008A5713">
        <w:rPr>
          <w:rFonts w:cstheme="minorHAnsi"/>
          <w:color w:val="000000" w:themeColor="text1"/>
        </w:rPr>
        <w:t>436 decreasing, 410 stable, and 59 increasing, respectively</w:t>
      </w:r>
      <w:r>
        <w:rPr>
          <w:rFonts w:cstheme="minorHAnsi"/>
          <w:color w:val="000000" w:themeColor="text1"/>
        </w:rPr>
        <w:t>, i.e.</w:t>
      </w:r>
      <w:r>
        <w:rPr>
          <w:rFonts w:ascii="Calibri" w:eastAsia="Calibri" w:hAnsi="Calibri" w:cs="Times New Roman"/>
          <w:lang w:val="en-CA"/>
        </w:rPr>
        <w:t xml:space="preserve"> 48.2%, 45.3% and 6.5%; </w:t>
      </w:r>
      <w:r>
        <w:rPr>
          <w:rFonts w:cstheme="minorHAnsi"/>
          <w:color w:val="000000" w:themeColor="text1"/>
        </w:rPr>
        <w:t>f</w:t>
      </w:r>
      <w:r>
        <w:rPr>
          <w:rFonts w:ascii="Calibri" w:eastAsia="Calibri" w:hAnsi="Calibri" w:cs="Times New Roman"/>
          <w:lang w:val="en-CA"/>
        </w:rPr>
        <w:t>or terrestrial species 42%, 51.7%, and 6.3%; and for freshwater species 50.2%, 7.3% and 42.5%. Note, however, that population trends are assessed throughout a species range which could extend outside the region</w:t>
      </w:r>
      <w:r>
        <w:rPr>
          <w:rStyle w:val="FootnoteReference"/>
          <w:rFonts w:ascii="Calibri" w:eastAsia="Calibri" w:hAnsi="Calibri" w:cs="Times New Roman"/>
          <w:lang w:val="en-CA"/>
        </w:rPr>
        <w:footnoteReference w:id="32"/>
      </w:r>
      <w:r>
        <w:rPr>
          <w:rFonts w:ascii="Calibri" w:eastAsia="Calibri" w:hAnsi="Calibri" w:cs="Times New Roman"/>
          <w:lang w:val="en-CA"/>
        </w:rPr>
        <w:t xml:space="preserve">. These results combined suggest that, despite decelerating trends in extinction risk, countries in </w:t>
      </w:r>
      <w:r>
        <w:rPr>
          <w:rFonts w:ascii="Calibri" w:eastAsia="MS Gothic" w:hAnsi="Calibri" w:cs="Times New Roman"/>
          <w:iCs/>
          <w:lang w:val="en-CA"/>
        </w:rPr>
        <w:t>Europe and Central Asia</w:t>
      </w:r>
      <w:r>
        <w:rPr>
          <w:rFonts w:ascii="Calibri" w:eastAsia="Calibri" w:hAnsi="Calibri" w:cs="Times New Roman"/>
          <w:lang w:val="en-CA"/>
        </w:rPr>
        <w:t xml:space="preserve"> are not on track to meet Aichi Biodiversity Target 12.</w:t>
      </w:r>
    </w:p>
    <w:p w14:paraId="6ECEE18C" w14:textId="030A92DE" w:rsidR="0048205B" w:rsidRDefault="0048205B" w:rsidP="00AE389F">
      <w:pPr>
        <w:rPr>
          <w:rFonts w:ascii="Calibri" w:eastAsia="Calibri" w:hAnsi="Calibri" w:cs="Times New Roman"/>
          <w:lang w:val="en-CA"/>
        </w:rPr>
      </w:pPr>
      <w:r>
        <w:rPr>
          <w:rFonts w:ascii="Calibri" w:eastAsia="Calibri" w:hAnsi="Calibri" w:cs="Times New Roman"/>
          <w:lang w:val="en-CA"/>
        </w:rPr>
        <w:t xml:space="preserve">Aichi Biodiversity Target 13 calls for the genetic diversity of cultivated plants and farmed and domesticated animals and of wild relatives to be maintained by 2020. The indicator chosen for animals is the trend in conservation status of domestic breeds. In 2005, 2,228 domesticated breeds of mammals and 976 domesticated breeds of birds were recorded for Europe and the Caucasus by the Food and Agriculture Organization of the United Nations. Of these, a minimum of 50.7% and a maximum of 74.6% were either extinct or at risk of extinction, depending on how many species with unknown trends were assumed to be at risk. In 2015 a further 540 mammal breeds and 426 avian breeds were listed in </w:t>
      </w:r>
      <w:r>
        <w:rPr>
          <w:rFonts w:ascii="Calibri" w:eastAsia="MS Gothic" w:hAnsi="Calibri" w:cs="Times New Roman"/>
          <w:iCs/>
          <w:lang w:val="en-CA"/>
        </w:rPr>
        <w:t>Europe and Central Asia</w:t>
      </w:r>
      <w:r>
        <w:rPr>
          <w:rFonts w:ascii="Calibri" w:eastAsia="Calibri" w:hAnsi="Calibri" w:cs="Times New Roman"/>
          <w:lang w:val="en-CA"/>
        </w:rPr>
        <w:t xml:space="preserve">. The minimum number of breeds extinct or at risk had decreased to 45.3% but the maximum number increased to 80.4% or, put in a different way, the number of certainly safe breeds decreased by 5.8% in 10 years </w:t>
      </w:r>
      <w:r>
        <w:fldChar w:fldCharType="begin" w:fldLock="1"/>
      </w:r>
      <w:r>
        <w:rPr>
          <w:rFonts w:ascii="Calibri" w:eastAsia="Calibri" w:hAnsi="Calibri" w:cs="Times New Roman"/>
          <w:lang w:val="en-CA"/>
        </w:rPr>
        <w:instrText>ADDIN CSL_CITATION { "citationItems" : [ { "id" : "ITEM-1", "itemData" : { "ISBN" : "978-92-5-105762-9", "abstract" : "This report is the first global assessment of the status and trends of animal genetic resources and of the state of institutional and technological capacity to manage these resources. It provides a basis for renewed efforts to ensure that the commitments to the improved management of genetic resources set out in the World Food Summit Plan of Action are realized.", "author" : [ { "dropping-particle" : "", "family" : "Food and Agriculture Organization (FAO)", "given" : "", "non-dropping-particle" : "", "parse-names" : false, "suffix" : "" } ], "container-title" : "Agriculture", "id" : "ITEM-1", "issued" : { "date-parts" : [ [ "2007" ] ] }, "number-of-pages" : "800-800", "publisher-place" : "Rome", "title" : "The first report on the state of world\u2019s - Animal Genetic Resources for Food and Agriculture", "type" : "report" }, "uris" : [ "http://www.mendeley.com/documents/?uuid=734abf66-9c1e-322e-a73b-5b6870eced33" ] }, { "id" : "ITEM-2", "itemData" : { "ISBN" : "9780415838887", "author" : [ { "dropping-particle" : "", "family" : "Food and Agriculture Organization (FAO)", "given" : "", "non-dropping-particle" : "", "parse-names" : false, "suffix" : "" } ], "id" : "ITEM-2", "issued" : { "date-parts" : [ [ "2015" ] ] }, "page" : "edited by B.D. Scherf &amp; D. Pilling", "title" : "The Second Report on the State of the World\u2019s Animal Genetic Resources for Food and Agriculture", "type" : "article-journal" }, "uris" : [ "http://www.mendeley.com/documents/?uuid=f2c6e025-e03a-4333-812e-eee1ae9de6b8" ] } ], "mendeley" : { "formattedCitation" : "(Food and Agriculture Organization (FAO), 2007, 2015)", "plainTextFormattedCitation" : "(Food and Agriculture Organization (FAO), 2007, 2015)", "previouslyFormattedCitation" : "(Food and Agriculture Organization (FAO), 2007, 2015)" }, "properties" : {  }, "schema" : "https://github.com/citation-style-language/schema/raw/master/csl-citation.json" }</w:instrText>
      </w:r>
      <w:r>
        <w:fldChar w:fldCharType="separate"/>
      </w:r>
      <w:r>
        <w:rPr>
          <w:rFonts w:ascii="Calibri" w:eastAsia="Calibri" w:hAnsi="Calibri" w:cs="Times New Roman"/>
          <w:lang w:val="en-CA"/>
        </w:rPr>
        <w:t>(</w:t>
      </w:r>
      <w:r w:rsidRPr="0044194F">
        <w:rPr>
          <w:rFonts w:ascii="Calibri" w:eastAsia="Calibri" w:hAnsi="Calibri" w:cs="Times New Roman"/>
          <w:lang w:val="en-CA"/>
        </w:rPr>
        <w:t>FAO</w:t>
      </w:r>
      <w:r>
        <w:rPr>
          <w:rFonts w:ascii="Calibri" w:eastAsia="Calibri" w:hAnsi="Calibri" w:cs="Times New Roman"/>
          <w:lang w:val="en-CA"/>
        </w:rPr>
        <w:t>, 2007, 2015</w:t>
      </w:r>
      <w:r w:rsidR="00DC3CD2">
        <w:rPr>
          <w:rFonts w:ascii="Calibri" w:eastAsia="Calibri" w:hAnsi="Calibri" w:cs="Times New Roman"/>
          <w:lang w:val="en-CA"/>
        </w:rPr>
        <w:t>a</w:t>
      </w:r>
      <w:r>
        <w:rPr>
          <w:rFonts w:ascii="Calibri" w:eastAsia="Calibri" w:hAnsi="Calibri" w:cs="Times New Roman"/>
          <w:lang w:val="en-CA"/>
        </w:rPr>
        <w:t>)</w:t>
      </w:r>
      <w:r>
        <w:fldChar w:fldCharType="end"/>
      </w:r>
      <w:r w:rsidR="00D96D1B">
        <w:t>.</w:t>
      </w:r>
    </w:p>
    <w:p w14:paraId="11AFA422" w14:textId="2012CA14" w:rsidR="0048205B" w:rsidRDefault="0048205B" w:rsidP="00AE389F">
      <w:pPr>
        <w:rPr>
          <w:rFonts w:ascii="Calibri" w:eastAsia="Calibri" w:hAnsi="Calibri" w:cs="Times New Roman"/>
          <w:lang w:val="en-CA"/>
        </w:rPr>
      </w:pPr>
      <w:r>
        <w:rPr>
          <w:rFonts w:ascii="Calibri" w:eastAsia="Calibri" w:hAnsi="Calibri" w:cs="Times New Roman"/>
          <w:lang w:val="en-CA"/>
        </w:rPr>
        <w:t xml:space="preserve">For plant species, the indicators are more complex. A common proxy is the number of crop varieties grown in a country or region. However, this is not always correlated with genetic diversity. While genetic erosion was reported in several countries in </w:t>
      </w:r>
      <w:r>
        <w:rPr>
          <w:rFonts w:ascii="Calibri" w:eastAsia="MS Gothic" w:hAnsi="Calibri" w:cs="Times New Roman"/>
          <w:iCs/>
          <w:lang w:val="en-CA"/>
        </w:rPr>
        <w:t>Europe and Central Asia</w:t>
      </w:r>
      <w:r>
        <w:rPr>
          <w:rFonts w:ascii="Calibri" w:eastAsia="Calibri" w:hAnsi="Calibri" w:cs="Times New Roman"/>
          <w:lang w:val="en-CA"/>
        </w:rPr>
        <w:t xml:space="preserve">, a recent meta-analysis found that, overall, there appears to have been no substantial reduction in genetic diversity as a result of crop breeding in the twentieth century </w:t>
      </w:r>
      <w:r>
        <w:fldChar w:fldCharType="begin" w:fldLock="1"/>
      </w:r>
      <w:r>
        <w:rPr>
          <w:rFonts w:ascii="Calibri" w:eastAsia="Calibri" w:hAnsi="Calibri" w:cs="Times New Roman"/>
          <w:lang w:val="en-CA"/>
        </w:rPr>
        <w:instrText>ADDIN CSL_CITATION { "citationItems" : [ { "id" : "ITEM-1", "itemData" : { "DOI" : "10.1007/s00122-009-1252-6", "ISBN" : "0012200912526", "ISSN" : "00405752", "PMID" : "20054521", "abstract" : "In recent years, an increasing number of papers has been published on the genetic diversity trends in crop cultivars released in the last century using a variety of molecular techniques. No clear general trends in diversity have emerged from these studies. Meta analytical techniques, using a study weight adapted for use with diversity indices, were applied to analyze these studies. In the meta analysis, 44 published papers were used, addressing diversity trends in released crop varieties in the twentieth century for eight different field crops, wheat being the most represented. The meta analysis demonstrated that overall in the long run no substantial reduction in the regional diversity of crop varieties released by plant breeders has taken place. A significant reduction of 6% in diversity in the 1960s as compared with the diversity in the 1950s was observed. Indications are that after the 1960s and 1970s breeders have been able to again increase the diversity in released varieties. Thus, a gradual narrowing of the genetic base of the varieties released by breeders could not be observed. Separate analyses for wheat and the group of other field crops and separate analyses on the basis of regions all showed similar trends in diversity.", "author" : [ { "dropping-particle" : "", "family" : "Wouw", "given" : "Mark", "non-dropping-particle" : "van de", "parse-names" : false, "suffix" : "" }, { "dropping-particle" : "", "family" : "Hintum", "given" : "Theo", "non-dropping-particle" : "van", "parse-names" : false, "suffix" : "" }, { "dropping-particle" : "", "family" : "Kik", "given" : "Chris", "non-dropping-particle" : "", "parse-names" : false, "suffix" : "" }, { "dropping-particle" : "", "family" : "Treuren", "given" : "Rob", "non-dropping-particle" : "van", "parse-names" : false, "suffix" : "" }, { "dropping-particle" : "", "family" : "Visser", "given" : "Bert", "non-dropping-particle" : "", "parse-names" : false, "suffix" : "" } ], "container-title" : "Theoretical and Applied Genetics", "id" : "ITEM-1", "issue" : "6", "issued" : { "date-parts" : [ [ "2010", "4", "7" ] ] }, "page" : "1241-1252", "publisher" : "Springer-Verlag", "title" : "Genetic diversity trends in twentieth century crop cultivars: A meta analysis", "type" : "article-journal", "volume" : "120" }, "uris" : [ "http://www.mendeley.com/documents/?uuid=f5531bd9-5415-3fd3-92c9-b103c5055e14" ] } ], "mendeley" : { "formattedCitation" : "(van de Wouw, van Hintum, Kik, van Treuren, &amp; Visser, 2010)", "plainTextFormattedCitation" : "(van de Wouw, van Hintum, Kik, van Treuren, &amp; Visser, 2010)", "previouslyFormattedCitation" : "(van de Wouw, van Hintum, Kik, van Treuren, &amp; Visser, 2010)" }, "properties" : {  }, "schema" : "https://github.com/citation-style-language/schema/raw/master/csl-citation.json" }</w:instrText>
      </w:r>
      <w:r>
        <w:fldChar w:fldCharType="separate"/>
      </w:r>
      <w:r>
        <w:rPr>
          <w:rFonts w:ascii="Calibri" w:eastAsia="Calibri" w:hAnsi="Calibri" w:cs="Times New Roman"/>
          <w:lang w:val="en-CA"/>
        </w:rPr>
        <w:t>(van de Wouw</w:t>
      </w:r>
      <w:r w:rsidR="00D96D1B">
        <w:rPr>
          <w:rFonts w:ascii="Calibri" w:eastAsia="Calibri" w:hAnsi="Calibri" w:cs="Times New Roman"/>
          <w:i/>
          <w:lang w:val="en-CA"/>
        </w:rPr>
        <w:t xml:space="preserve"> et al.</w:t>
      </w:r>
      <w:r>
        <w:rPr>
          <w:rFonts w:ascii="Calibri" w:eastAsia="Calibri" w:hAnsi="Calibri" w:cs="Times New Roman"/>
          <w:lang w:val="en-CA"/>
        </w:rPr>
        <w:t>, 2010)</w:t>
      </w:r>
      <w:r>
        <w:fldChar w:fldCharType="end"/>
      </w:r>
      <w:r>
        <w:rPr>
          <w:rFonts w:ascii="Calibri" w:eastAsia="Calibri" w:hAnsi="Calibri" w:cs="Times New Roman"/>
          <w:lang w:val="en-CA"/>
        </w:rPr>
        <w:t xml:space="preserve">. In addition, the threat of hybridization of ornamental species with domestic congeners seems not to be high </w:t>
      </w:r>
      <w:r>
        <w:fldChar w:fldCharType="begin" w:fldLock="1"/>
      </w:r>
      <w:r>
        <w:rPr>
          <w:rFonts w:ascii="Calibri" w:eastAsia="Calibri" w:hAnsi="Calibri" w:cs="Times New Roman"/>
          <w:lang w:val="en-CA"/>
        </w:rPr>
        <w:instrText>ADDIN CSL_CITATION { "citationItems" : [ { "id" : "ITEM-1", "itemData" : { "DOI" : "10.1111/ddi.12578", "ISSN" : "13669516", "abstract" : "published", "author" : [ { "dropping-particle" : "", "family" : "Klonner", "given" : "G\u00fcnther", "non-dropping-particle" : "", "parse-names" : false, "suffix" : "" }, { "dropping-particle" : "", "family" : "Dullinger", "given" : "Iwona", "non-dropping-particle" : "", "parse-names" : false, "suffix" : "" }, { "dropping-particle" : "", "family" : "Wessely", "given" : "Johannes", "non-dropping-particle" : "", "parse-names" : false, "suffix" : "" }, { "dropping-particle" : "", "family" : "Bossdorf", "given" : "Oliver", "non-dropping-particle" : "", "parse-names" : false, "suffix" : "" }, { "dropping-particle" : "", "family" : "Carboni", "given" : "Marta", "non-dropping-particle" : "", "parse-names" : false, "suffix" : "" }, { "dropping-particle" : "", "family" : "Dawson", "given" : "Wayne", "non-dropping-particle" : "", "parse-names" : false, "suffix" : "" }, { "dropping-particle" : "", "family" : "Essl", "given" : "Franz", "non-dropping-particle" : "", "parse-names" : false, "suffix" : "" }, { "dropping-particle" : "", "family" : "Gattringer", "given" : "Andreas", "non-dropping-particle" : "", "parse-names" : false, "suffix" : "" }, { "dropping-particle" : "", "family" : "Haeuser", "given" : "Emily", "non-dropping-particle" : "", "parse-names" : false, "suffix" : "" }, { "dropping-particle" : "", "family" : "Kleunen", "given" : "Mark", "non-dropping-particle" : "van", "parse-names" : false, "suffix" : "" }, { "dropping-particle" : "", "family" : "Kreft", "given" : "Holger",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Thuiller", "given" : "Wilfried", "non-dropping-particle" : "", "parse-names" : false, "suffix" : "" }, { "dropping-particle" : "", "family" : "Weigelt", "given" : "Patrick", "non-dropping-particle" : "", "parse-names" : false, "suffix" : "" }, { "dropping-particle" : "", "family" : "Winter", "given" : "Marten", "non-dropping-particle" : "", "parse-names" : false, "suffix" : "" }, { "dropping-particle" : "", "family" : "Dullinger", "given" : "Stefan", "non-dropping-particle" : "", "parse-names" : false, "suffix" : "" } ], "container-title" : "Diversity and Distributions", "editor" : [ { "dropping-particle" : "", "family" : "Rejmanek", "given" : "Marcel", "non-dropping-particle" : "", "parse-names" : false, "suffix" : "" } ], "id" : "ITEM-1", "issue" : "8", "issued" : { "date-parts" : [ [ "2017", "8" ] ] }, "page" : "934-943", "title" : "Will climate change increase hybridization risk between potential plant invaders and their congeners in Europe?", "type" : "article-journal", "volume" : "23" }, "uris" : [ "http://www.mendeley.com/documents/?uuid=632ee866-1dae-467a-beae-dca561dce26a", "http://www.mendeley.com/documents/?uuid=8fd15fa6-eec7-4e3a-9fa5-d5f269bb21c2" ] } ], "mendeley" : { "formattedCitation" : "(Klonner et al., 2017)", "plainTextFormattedCitation" : "(Klonner et al., 2017)", "previouslyFormattedCitation" : "(Klonner et al., 2017)" }, "properties" : {  }, "schema" : "https://github.com/citation-style-language/schema/raw/master/csl-citation.json" }</w:instrText>
      </w:r>
      <w:r>
        <w:fldChar w:fldCharType="separate"/>
      </w:r>
      <w:r>
        <w:rPr>
          <w:rFonts w:ascii="Calibri" w:eastAsia="Calibri" w:hAnsi="Calibri" w:cs="Times New Roman"/>
          <w:lang w:val="en-CA"/>
        </w:rPr>
        <w:t xml:space="preserve">(Klonner </w:t>
      </w:r>
      <w:r w:rsidR="00301BD0" w:rsidRPr="00301BD0">
        <w:rPr>
          <w:rFonts w:ascii="Calibri" w:eastAsia="Calibri" w:hAnsi="Calibri" w:cs="Times New Roman"/>
          <w:i/>
          <w:lang w:val="en-CA"/>
        </w:rPr>
        <w:t>et al.</w:t>
      </w:r>
      <w:r>
        <w:rPr>
          <w:rFonts w:ascii="Calibri" w:eastAsia="Calibri" w:hAnsi="Calibri" w:cs="Times New Roman"/>
          <w:lang w:val="en-CA"/>
        </w:rPr>
        <w:t>, 2017)</w:t>
      </w:r>
      <w:r>
        <w:fldChar w:fldCharType="end"/>
      </w:r>
      <w:r>
        <w:rPr>
          <w:rFonts w:ascii="Calibri" w:eastAsia="Calibri" w:hAnsi="Calibri" w:cs="Times New Roman"/>
          <w:lang w:val="en-CA"/>
        </w:rPr>
        <w:t xml:space="preserve">. On the other hand, several local crop varieties were lost due to replacement by higher-yielding crops, for instance all local maize and wheat varieties in Albania </w:t>
      </w:r>
      <w:r>
        <w:fldChar w:fldCharType="begin" w:fldLock="1"/>
      </w:r>
      <w:r>
        <w:rPr>
          <w:rFonts w:ascii="Calibri" w:eastAsia="Calibri" w:hAnsi="Calibri" w:cs="Times New Roman"/>
          <w:lang w:val="en-CA"/>
        </w:rPr>
        <w:instrText>ADDIN CSL_CITATION { "citationItems" : [ { "id" : "ITEM-1", "itemData" : { "ISBN" : "9789251065341", "author" : [ { "dropping-particle" : "", "family" : "Food and Agriculture Organization (FAO)", "given" : "", "non-dropping-particle" : "", "parse-names" : false, "suffix" : "" } ], "id" : "ITEM-1", "issued" : { "date-parts" : [ [ "2010" ] ] }, "number-of-pages" : "370", "publisher-place" : "Rome", "title" : "The Second Report on THE STATE OF THE WORLD \u2019 s PLANT GENETIC RESOURCES FOR FOOD AND AGRICULTURE", "type" : "report" }, "uris" : [ "http://www.mendeley.com/documents/?uuid=677894ba-1d58-3f3d-8a58-62858494d128" ] } ], "mendeley" : { "formattedCitation" : "(Food and Agriculture Organization (FAO), 2010)", "plainTextFormattedCitation" : "(Food and Agriculture Organization (FAO), 2010)", "previouslyFormattedCitation" : "(Food and Agriculture Organization (FAO), 2010)" }, "properties" : {  }, "schema" : "https://github.com/citation-style-language/schema/raw/master/csl-citation.json" }</w:instrText>
      </w:r>
      <w:r>
        <w:fldChar w:fldCharType="separate"/>
      </w:r>
      <w:r>
        <w:rPr>
          <w:rFonts w:ascii="Calibri" w:eastAsia="Calibri" w:hAnsi="Calibri" w:cs="Times New Roman"/>
          <w:lang w:val="en-CA"/>
        </w:rPr>
        <w:t>(</w:t>
      </w:r>
      <w:r w:rsidRPr="0044194F">
        <w:rPr>
          <w:rFonts w:ascii="Calibri" w:eastAsia="Calibri" w:hAnsi="Calibri" w:cs="Times New Roman"/>
          <w:lang w:val="en-CA"/>
        </w:rPr>
        <w:t>FAO</w:t>
      </w:r>
      <w:r>
        <w:rPr>
          <w:rFonts w:ascii="Calibri" w:eastAsia="Calibri" w:hAnsi="Calibri" w:cs="Times New Roman"/>
          <w:lang w:val="en-CA"/>
        </w:rPr>
        <w:t>, 2010)</w:t>
      </w:r>
      <w:r>
        <w:fldChar w:fldCharType="end"/>
      </w:r>
      <w:r>
        <w:rPr>
          <w:rFonts w:ascii="Calibri" w:eastAsia="Calibri" w:hAnsi="Calibri" w:cs="Times New Roman"/>
          <w:lang w:val="en-CA"/>
        </w:rPr>
        <w:t xml:space="preserve">. As the latest FAO report </w:t>
      </w:r>
      <w:r>
        <w:rPr>
          <w:rFonts w:ascii="Calibri" w:eastAsia="Calibri" w:hAnsi="Calibri" w:cs="Times New Roman"/>
          <w:lang w:val="en-CA"/>
        </w:rPr>
        <w:lastRenderedPageBreak/>
        <w:t xml:space="preserve">on genetic diversity of cultivated plants and wild relatives puts it, </w:t>
      </w:r>
      <w:r w:rsidR="00D96D1B">
        <w:rPr>
          <w:rFonts w:ascii="Calibri" w:eastAsia="Calibri" w:hAnsi="Calibri" w:cs="Times New Roman"/>
          <w:lang w:val="en-CA"/>
        </w:rPr>
        <w:t>“</w:t>
      </w:r>
      <w:r>
        <w:rPr>
          <w:rFonts w:ascii="Calibri" w:eastAsia="Calibri" w:hAnsi="Calibri" w:cs="Times New Roman"/>
          <w:lang w:val="en-CA"/>
        </w:rPr>
        <w:t>convincing evidence may be lacking for genetic erosion in farmer varieties on the one hand and released varieties on the other hand, far greater consensus exists on the occurrence of genetic erosion as a result of the total shift from traditional production systems depending on farmer varieties to modern production systems depending on released varieties</w:t>
      </w:r>
      <w:r w:rsidR="00D96D1B">
        <w:rPr>
          <w:rFonts w:ascii="Calibri" w:eastAsia="Calibri" w:hAnsi="Calibri" w:cs="Times New Roman"/>
          <w:lang w:val="en-CA"/>
        </w:rPr>
        <w:t>”</w:t>
      </w:r>
      <w:r>
        <w:rPr>
          <w:rFonts w:ascii="Calibri" w:eastAsia="Calibri" w:hAnsi="Calibri" w:cs="Times New Roman"/>
          <w:lang w:val="en-CA"/>
        </w:rPr>
        <w:t xml:space="preserve"> </w:t>
      </w:r>
      <w:r>
        <w:fldChar w:fldCharType="begin" w:fldLock="1"/>
      </w:r>
      <w:r>
        <w:rPr>
          <w:rFonts w:ascii="Calibri" w:eastAsia="Calibri" w:hAnsi="Calibri" w:cs="Times New Roman"/>
          <w:lang w:val="en-CA"/>
        </w:rPr>
        <w:instrText>ADDIN CSL_CITATION { "citationItems" : [ { "id" : "ITEM-1", "itemData" : { "ISBN" : "9789251065341", "author" : [ { "dropping-particle" : "", "family" : "Food and Agriculture Organization (FAO)", "given" : "", "non-dropping-particle" : "", "parse-names" : false, "suffix" : "" } ], "id" : "ITEM-1", "issued" : { "date-parts" : [ [ "2010" ] ] }, "number-of-pages" : "370", "publisher-place" : "Rome", "title" : "The Second Report on THE STATE OF THE WORLD \u2019 s PLANT GENETIC RESOURCES FOR FOOD AND AGRICULTURE", "type" : "report" }, "uris" : [ "http://www.mendeley.com/documents/?uuid=677894ba-1d58-3f3d-8a58-62858494d128" ] } ], "mendeley" : { "formattedCitation" : "(Food and Agriculture Organization (FAO), 2010)", "plainTextFormattedCitation" : "(Food and Agriculture Organization (FAO), 2010)", "previouslyFormattedCitation" : "(Food and Agriculture Organization (FAO), 2010)" }, "properties" : {  }, "schema" : "https://github.com/citation-style-language/schema/raw/master/csl-citation.json" }</w:instrText>
      </w:r>
      <w:r>
        <w:fldChar w:fldCharType="separate"/>
      </w:r>
      <w:r>
        <w:rPr>
          <w:rFonts w:ascii="Calibri" w:eastAsia="Calibri" w:hAnsi="Calibri" w:cs="Times New Roman"/>
          <w:lang w:val="en-CA"/>
        </w:rPr>
        <w:t>(</w:t>
      </w:r>
      <w:r w:rsidRPr="0044194F">
        <w:rPr>
          <w:rFonts w:ascii="Calibri" w:eastAsia="Calibri" w:hAnsi="Calibri" w:cs="Times New Roman"/>
          <w:lang w:val="en-CA"/>
        </w:rPr>
        <w:t>FAO</w:t>
      </w:r>
      <w:r>
        <w:rPr>
          <w:rFonts w:ascii="Calibri" w:eastAsia="Calibri" w:hAnsi="Calibri" w:cs="Times New Roman"/>
          <w:lang w:val="en-CA"/>
        </w:rPr>
        <w:t>, 2010)</w:t>
      </w:r>
      <w:r>
        <w:fldChar w:fldCharType="end"/>
      </w:r>
      <w:r>
        <w:rPr>
          <w:rFonts w:ascii="Calibri" w:eastAsia="Calibri" w:hAnsi="Calibri" w:cs="Times New Roman"/>
          <w:lang w:val="en-CA"/>
        </w:rPr>
        <w:t xml:space="preserve">. Based on these conclusions and those of the FAO reports on domestic animal breeds it appears that, despite efforts to protect rare domestic breeds and germoplasms of cultivated plant varieties, Aichi Biodiversity Target 13 is not on track to be met for </w:t>
      </w:r>
      <w:r>
        <w:rPr>
          <w:rFonts w:ascii="Calibri" w:eastAsia="MS Gothic" w:hAnsi="Calibri" w:cs="Times New Roman"/>
          <w:iCs/>
          <w:lang w:val="en-CA"/>
        </w:rPr>
        <w:t>Europe and Central Asia</w:t>
      </w:r>
      <w:r>
        <w:rPr>
          <w:rFonts w:ascii="Calibri" w:eastAsia="Calibri" w:hAnsi="Calibri" w:cs="Times New Roman"/>
          <w:lang w:val="en-CA"/>
        </w:rPr>
        <w:t>.</w:t>
      </w:r>
    </w:p>
    <w:p w14:paraId="5891FC22" w14:textId="6BE70BC5" w:rsidR="00CC1816" w:rsidRPr="00CC1816" w:rsidRDefault="00CC1816" w:rsidP="00CC1816">
      <w:pPr>
        <w:rPr>
          <w:lang w:val="en-US"/>
        </w:rPr>
      </w:pPr>
      <w:r>
        <w:rPr>
          <w:lang w:eastAsia="en-GB"/>
        </w:rPr>
        <w:drawing>
          <wp:inline distT="0" distB="0" distL="0" distR="0" wp14:anchorId="19BB74D0" wp14:editId="0ABC6558">
            <wp:extent cx="5759450" cy="3500755"/>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1"/>
                    <a:stretch>
                      <a:fillRect/>
                    </a:stretch>
                  </pic:blipFill>
                  <pic:spPr>
                    <a:xfrm>
                      <a:off x="0" y="0"/>
                      <a:ext cx="5759450" cy="3500755"/>
                    </a:xfrm>
                    <a:prstGeom prst="rect">
                      <a:avLst/>
                    </a:prstGeom>
                  </pic:spPr>
                </pic:pic>
              </a:graphicData>
            </a:graphic>
          </wp:inline>
        </w:drawing>
      </w:r>
    </w:p>
    <w:p w14:paraId="6C9367DD" w14:textId="77777777" w:rsidR="0048205B" w:rsidRPr="0057115A" w:rsidRDefault="0048205B" w:rsidP="00AE389F">
      <w:pPr>
        <w:spacing w:after="0"/>
        <w:rPr>
          <w:rFonts w:eastAsia="MS Gothic" w:cs="Times New Roman"/>
          <w:i/>
          <w:iCs/>
          <w:color w:val="365F91"/>
          <w:lang w:val="en-CA"/>
        </w:rPr>
      </w:pPr>
    </w:p>
    <w:p w14:paraId="6E048BCF" w14:textId="77777777" w:rsidR="0048205B" w:rsidRPr="00BA61C8" w:rsidRDefault="0048205B" w:rsidP="00AE389F">
      <w:pPr>
        <w:spacing w:after="0"/>
        <w:rPr>
          <w:rFonts w:eastAsia="MS Gothic" w:cs="Times New Roman"/>
          <w:b/>
          <w:i/>
          <w:iCs/>
          <w:lang w:val="en-CA"/>
        </w:rPr>
      </w:pPr>
      <w:r w:rsidRPr="00BA61C8">
        <w:rPr>
          <w:rFonts w:eastAsia="MS Gothic" w:cs="Times New Roman"/>
          <w:b/>
          <w:i/>
          <w:iCs/>
          <w:lang w:val="en-CA"/>
        </w:rPr>
        <w:t>Convention on Migratory Species</w:t>
      </w:r>
    </w:p>
    <w:p w14:paraId="3F748527" w14:textId="14EAD1A0" w:rsidR="0048205B" w:rsidRPr="0057115A" w:rsidRDefault="0048205B" w:rsidP="00AD1382">
      <w:pPr>
        <w:rPr>
          <w:rFonts w:eastAsia="MS Gothic" w:cs="Times New Roman"/>
          <w:iCs/>
          <w:lang w:val="en-CA"/>
        </w:rPr>
      </w:pPr>
      <w:r w:rsidRPr="0057115A">
        <w:rPr>
          <w:rFonts w:eastAsia="MS Gothic" w:cs="Times New Roman"/>
          <w:iCs/>
          <w:lang w:val="en-CA"/>
        </w:rPr>
        <w:t xml:space="preserve">The Convention on </w:t>
      </w:r>
      <w:r w:rsidRPr="0057115A">
        <w:rPr>
          <w:rFonts w:eastAsia="MS Gothic" w:cs="Times New Roman"/>
          <w:iCs/>
          <w:lang w:val="en-US"/>
        </w:rPr>
        <w:t>Conservation of Migratory Species of Wild Animals is more commonly known as the Convention on Migratory Species</w:t>
      </w:r>
      <w:r w:rsidR="00981236">
        <w:rPr>
          <w:rFonts w:eastAsia="MS Gothic" w:cs="Times New Roman"/>
          <w:iCs/>
          <w:lang w:val="en-US"/>
        </w:rPr>
        <w:t xml:space="preserve"> (CMS)</w:t>
      </w:r>
      <w:r w:rsidRPr="0057115A">
        <w:rPr>
          <w:rFonts w:eastAsia="MS Gothic" w:cs="Times New Roman"/>
          <w:iCs/>
          <w:lang w:val="en-US"/>
        </w:rPr>
        <w:t>. Its</w:t>
      </w:r>
      <w:r w:rsidRPr="0057115A">
        <w:rPr>
          <w:rFonts w:eastAsia="MS Gothic" w:cs="Times New Roman"/>
          <w:iCs/>
          <w:lang w:val="en-CA"/>
        </w:rPr>
        <w:t xml:space="preserve"> </w:t>
      </w:r>
      <w:r w:rsidRPr="0057115A">
        <w:rPr>
          <w:rFonts w:eastAsia="MS Gothic" w:cs="Times New Roman"/>
          <w:iCs/>
        </w:rPr>
        <w:t>Strategic Plan for Migratory Species (2015-2023)</w:t>
      </w:r>
      <w:r w:rsidRPr="0057115A">
        <w:rPr>
          <w:rFonts w:eastAsia="MS Gothic" w:cs="Times New Roman"/>
          <w:iCs/>
          <w:lang w:val="en-CA"/>
        </w:rPr>
        <w:t xml:space="preserve">, mirrors the Strategic Plan for Biodiversity 2011-2020. Its target 8 is, </w:t>
      </w:r>
      <w:r>
        <w:rPr>
          <w:rFonts w:eastAsia="MS Gothic" w:cs="Times New Roman"/>
          <w:iCs/>
          <w:lang w:val="en-CA"/>
        </w:rPr>
        <w:t>“</w:t>
      </w:r>
      <w:r w:rsidRPr="0057115A">
        <w:rPr>
          <w:rFonts w:eastAsia="MS Gothic" w:cs="Times New Roman"/>
          <w:iCs/>
          <w:lang w:val="en-CA"/>
        </w:rPr>
        <w:t>[by 2023] the conservation status of all migratory species, especially threatened species, has considerably improved throughout their range”.</w:t>
      </w:r>
    </w:p>
    <w:p w14:paraId="7424F3DE" w14:textId="3B2BD1F8" w:rsidR="0048205B" w:rsidRPr="00EA1AFC" w:rsidRDefault="0048205B" w:rsidP="00AE389F">
      <w:pPr>
        <w:rPr>
          <w:rFonts w:eastAsia="MS Gothic" w:cs="Times New Roman"/>
          <w:iCs/>
          <w:lang w:val="en-CA"/>
        </w:rPr>
      </w:pPr>
      <w:r w:rsidRPr="0057115A">
        <w:rPr>
          <w:rFonts w:eastAsia="MS Gothic" w:cs="Times New Roman"/>
          <w:iCs/>
          <w:lang w:val="en-CA"/>
        </w:rPr>
        <w:t>To report on progress towards this target for Europe and Central Asia, we intersected information from the IUCN Red List database, reporting global population trends for over 12,000 species in Europe and Central Asia</w:t>
      </w:r>
      <w:r>
        <w:rPr>
          <w:rFonts w:eastAsia="MS Gothic" w:cs="Times New Roman"/>
          <w:iCs/>
          <w:lang w:val="en-CA"/>
        </w:rPr>
        <w:t>,</w:t>
      </w:r>
      <w:r w:rsidRPr="0057115A">
        <w:rPr>
          <w:rFonts w:eastAsia="MS Gothic" w:cs="Times New Roman"/>
          <w:iCs/>
          <w:lang w:val="en-CA"/>
        </w:rPr>
        <w:t xml:space="preserve"> with the list </w:t>
      </w:r>
      <w:r w:rsidRPr="00EA1AFC">
        <w:rPr>
          <w:rFonts w:eastAsia="MS Gothic" w:cs="Times New Roman"/>
          <w:iCs/>
          <w:lang w:val="en-CA"/>
        </w:rPr>
        <w:t>of species in Appendices I</w:t>
      </w:r>
      <w:r w:rsidRPr="00EA1AFC">
        <w:rPr>
          <w:vertAlign w:val="superscript"/>
        </w:rPr>
        <w:footnoteReference w:id="33"/>
      </w:r>
      <w:r w:rsidRPr="00EA1AFC">
        <w:rPr>
          <w:rFonts w:eastAsia="MS Gothic" w:cs="Times New Roman"/>
          <w:iCs/>
          <w:lang w:val="en-CA"/>
        </w:rPr>
        <w:t xml:space="preserve"> and II</w:t>
      </w:r>
      <w:r w:rsidRPr="00EA1AFC">
        <w:rPr>
          <w:vertAlign w:val="superscript"/>
        </w:rPr>
        <w:footnoteReference w:id="34"/>
      </w:r>
      <w:r w:rsidRPr="00EA1AFC">
        <w:rPr>
          <w:rFonts w:eastAsia="MS Gothic" w:cs="Times New Roman"/>
          <w:iCs/>
          <w:lang w:val="en-CA"/>
        </w:rPr>
        <w:t xml:space="preserve"> of the CMS. </w:t>
      </w:r>
    </w:p>
    <w:p w14:paraId="48AC8F86" w14:textId="74F14C35" w:rsidR="0048205B" w:rsidRPr="00EA1AFC" w:rsidRDefault="0048205B" w:rsidP="00AE389F">
      <w:pPr>
        <w:rPr>
          <w:rFonts w:eastAsia="MS Gothic" w:cs="Times New Roman"/>
          <w:iCs/>
          <w:lang w:val="en-CA"/>
        </w:rPr>
      </w:pPr>
      <w:r w:rsidRPr="00EA1AFC">
        <w:rPr>
          <w:rFonts w:eastAsia="MS Gothic" w:cs="Times New Roman"/>
          <w:iCs/>
          <w:lang w:val="en-CA"/>
        </w:rPr>
        <w:lastRenderedPageBreak/>
        <w:t xml:space="preserve">There are 371 migratory bird species listed in the annexes of the </w:t>
      </w:r>
      <w:r>
        <w:rPr>
          <w:rFonts w:eastAsia="MS Gothic" w:cs="Times New Roman"/>
          <w:iCs/>
          <w:lang w:val="en-CA"/>
        </w:rPr>
        <w:t>C</w:t>
      </w:r>
      <w:r w:rsidRPr="00EA1AFC">
        <w:rPr>
          <w:rFonts w:eastAsia="MS Gothic" w:cs="Times New Roman"/>
          <w:iCs/>
          <w:lang w:val="en-CA"/>
        </w:rPr>
        <w:t xml:space="preserve">onvention occurring in Europe and Central Asia. 150 of them have declining trends, 111 are stable, 67 increasing and 43 have unknown trends. Among the long-distance migrants, most engage in various Afro-Palearctic flyways. The majority of these species have long-term population declines, especially over the period 1970-1990, in particular those that winter in open savannas and breed on agricultural land </w:t>
      </w:r>
      <w:r w:rsidRPr="00EA1AFC">
        <w:fldChar w:fldCharType="begin" w:fldLock="1"/>
      </w:r>
      <w:r w:rsidRPr="00EA1AFC">
        <w:rPr>
          <w:rFonts w:eastAsia="MS Gothic" w:cs="Times New Roman"/>
          <w:iCs/>
          <w:lang w:val="en-CA"/>
        </w:rPr>
        <w:instrText>ADDIN CSL_CITATION { "citationItems" : [ { "id" : "ITEM-1", "itemData" : { "DOI" : "10.1111/ibi.12118", "ISBN" : "0019-1019", "ISSN" : "00191019", "abstract" : "There is compelling evidence that Afro-Palaearctic (A-P) migrant bird populations have declined in Europe in recent decades, often to a greater degree than resident or short-distance migrants. There appear to have been two phases of decline. The first in the 1960s\u20131970s, and in some cases into the early 1980s, largely affected species wintering predominantly in the arid Sahelian zone, and the second since the 1980s has mostly affected species wintering in the humid tropics and Guinea forest zone. Potential drivers of these declines are diverse and are spread across and interact within the migratory cycle. Our knowledge of declining species is generally better for the breeding than the non-breeding parts of their life cycles, but there are significant gaps in both for many species. On the breeding grounds, degradation of breeding habitats is the factor affecting the demography of the largest number of species, particularly within agricultural systems and woodland and forests. In the non-breeding areas, the interacting factors of anthropogenic habitat degradation and climatic conditions, particularly drought in the Sahel zone, appear to be the most important factors. Based on our synthesis of existing information, we suggest four priorities for further research: (1) use of new and emerging tracking technologies to identify migratory pathways and strategies, understand migratory connectivity and enable field research to be targeted more effectively; (2) undertake detailed field studies in sub-Saharan Africa and at staging sites, where we understand little about distribution patterns, habitat use and foraging ecology; (3) make better use of the wealth of data from the European breeding grounds to explore spatial and temporal patterns in demographic parameters and relate these to migratory pathways and large-scale patterns of habitat change and climatic factors; and (4) make better use of remote sensing to improve our understanding of how and where land cover is changing across these extensive areas and how this impacts A-P migrants. This research needs to inform and underpin a flyway approach to conservation, evaluating a suite of drivers across the migratory cycle and combining this with an understanding of land management practices that integrate the needs of birds and people in these areas.", "author" : [ { "dropping-particle" : "", "family" : "Vickery", "given" : "Juliet A.", "non-dropping-particle" : "", "parse-names" : false, "suffix" : "" }, { "dropping-particle" : "", "family" : "Ewing", "given" : "Steven R.", "non-dropping-particle" : "", "parse-names" : false, "suffix" : "" }, { "dropping-particle" : "", "family" : "Smith", "given" : "Ken W.", "non-dropping-particle" : "", "parse-names" : false, "suffix" : "" }, { "dropping-particle" : "", "family" : "Pain", "given" : "Deborah J.", "non-dropping-particle" : "", "parse-names" : false, "suffix" : "" }, { "dropping-particle" : "", "family" : "Bairlein", "given" : "Franz", "non-dropping-particle" : "", "parse-names" : false, "suffix" : "" }, { "dropping-particle" : "", "family" : "??korpilov??", "given" : "Jana", "non-dropping-particle" : "", "parse-names" : false, "suffix" : "" }, { "dropping-particle" : "", "family" : "Gregory", "given" : "Richard D.", "non-dropping-particle" : "", "parse-names" : false, "suffix" : "" } ], "container-title" : "Ibis", "editor" : [ { "dropping-particle" : "", "family" : "Fox", "given" : "Tony", "non-dropping-particle" : "", "parse-names" : false, "suffix" : "" } ], "id" : "ITEM-1", "issue" : "1", "issued" : { "date-parts" : [ [ "2014", "1" ] ] }, "page" : "1-22", "title" : "The decline of Afro-Palaearctic migrants and an assessment of potential causes", "type" : "article-journal", "volume" : "156" }, "uris" : [ "http://www.mendeley.com/documents/?uuid=3fa172ba-d561-3b75-904b-fdef0d925ada" ] } ], "mendeley" : { "formattedCitation" : "(Vickery et al., 2014)", "plainTextFormattedCitation" : "(Vickery et al., 2014)", "previouslyFormattedCitation" : "(Vickery et al., 2014)" }, "properties" : {  }, "schema" : "https://github.com/citation-style-language/schema/raw/master/csl-citation.json" }</w:instrText>
      </w:r>
      <w:r w:rsidRPr="00EA1AFC">
        <w:fldChar w:fldCharType="separate"/>
      </w:r>
      <w:r w:rsidRPr="00EA1AFC">
        <w:rPr>
          <w:rFonts w:eastAsia="MS Gothic" w:cs="Times New Roman"/>
          <w:iCs/>
          <w:lang w:val="en-CA"/>
        </w:rPr>
        <w:t xml:space="preserve">(Vickery </w:t>
      </w:r>
      <w:r w:rsidR="00301BD0" w:rsidRPr="00301BD0">
        <w:rPr>
          <w:rFonts w:eastAsia="MS Gothic" w:cs="Times New Roman"/>
          <w:i/>
          <w:iCs/>
          <w:lang w:val="en-CA"/>
        </w:rPr>
        <w:t>et al.</w:t>
      </w:r>
      <w:r w:rsidRPr="00EA1AFC">
        <w:rPr>
          <w:rFonts w:eastAsia="MS Gothic" w:cs="Times New Roman"/>
          <w:iCs/>
          <w:lang w:val="en-CA"/>
        </w:rPr>
        <w:t>, 2014)</w:t>
      </w:r>
      <w:r w:rsidRPr="00EA1AFC">
        <w:fldChar w:fldCharType="end"/>
      </w:r>
      <w:r w:rsidRPr="00EA1AFC">
        <w:rPr>
          <w:rFonts w:eastAsia="MS Gothic" w:cs="Times New Roman"/>
          <w:iCs/>
          <w:lang w:val="en-CA"/>
        </w:rPr>
        <w:t xml:space="preserve">. More recently, Sahelian-wintering birds have shown some sign of recovery, whereas birds wintering in less arid parts of sub-Saharan Africa have shown a continued decline </w:t>
      </w:r>
      <w:r w:rsidRPr="00EA1AFC">
        <w:fldChar w:fldCharType="begin" w:fldLock="1"/>
      </w:r>
      <w:r w:rsidRPr="00EA1AFC">
        <w:rPr>
          <w:rFonts w:eastAsia="MS Gothic" w:cs="Times New Roman"/>
          <w:iCs/>
          <w:lang w:val="en-CA"/>
        </w:rPr>
        <w:instrText>ADDIN CSL_CITATION { "citationItems" : [ { "id" : "ITEM-1", "itemData" : { "DOI" : "10.1111/ibi.12118", "ISBN" : "0019-1019", "ISSN" : "00191019", "abstract" : "There is compelling evidence that Afro-Palaearctic (A-P) migrant bird populations have declined in Europe in recent decades, often to a greater degree than resident or short-distance migrants. There appear to have been two phases of decline. The first in the 1960s\u20131970s, and in some cases into the early 1980s, largely affected species wintering predominantly in the arid Sahelian zone, and the second since the 1980s has mostly affected species wintering in the humid tropics and Guinea forest zone. Potential drivers of these declines are diverse and are spread across and interact within the migratory cycle. Our knowledge of declining species is generally better for the breeding than the non-breeding parts of their life cycles, but there are significant gaps in both for many species. On the breeding grounds, degradation of breeding habitats is the factor affecting the demography of the largest number of species, particularly within agricultural systems and woodland and forests. In the non-breeding areas, the interacting factors of anthropogenic habitat degradation and climatic conditions, particularly drought in the Sahel zone, appear to be the most important factors. Based on our synthesis of existing information, we suggest four priorities for further research: (1) use of new and emerging tracking technologies to identify migratory pathways and strategies, understand migratory connectivity and enable field research to be targeted more effectively; (2) undertake detailed field studies in sub-Saharan Africa and at staging sites, where we understand little about distribution patterns, habitat use and foraging ecology; (3) make better use of the wealth of data from the European breeding grounds to explore spatial and temporal patterns in demographic parameters and relate these to migratory pathways and large-scale patterns of habitat change and climatic factors; and (4) make better use of remote sensing to improve our understanding of how and where land cover is changing across these extensive areas and how this impacts A-P migrants. This research needs to inform and underpin a flyway approach to conservation, evaluating a suite of drivers across the migratory cycle and combining this with an understanding of land management practices that integrate the needs of birds and people in these areas.", "author" : [ { "dropping-particle" : "", "family" : "Vickery", "given" : "Juliet A.", "non-dropping-particle" : "", "parse-names" : false, "suffix" : "" }, { "dropping-particle" : "", "family" : "Ewing", "given" : "Steven R.", "non-dropping-particle" : "", "parse-names" : false, "suffix" : "" }, { "dropping-particle" : "", "family" : "Smith", "given" : "Ken W.", "non-dropping-particle" : "", "parse-names" : false, "suffix" : "" }, { "dropping-particle" : "", "family" : "Pain", "given" : "Deborah J.", "non-dropping-particle" : "", "parse-names" : false, "suffix" : "" }, { "dropping-particle" : "", "family" : "Bairlein", "given" : "Franz", "non-dropping-particle" : "", "parse-names" : false, "suffix" : "" }, { "dropping-particle" : "", "family" : "??korpilov??", "given" : "Jana", "non-dropping-particle" : "", "parse-names" : false, "suffix" : "" }, { "dropping-particle" : "", "family" : "Gregory", "given" : "Richard D.", "non-dropping-particle" : "", "parse-names" : false, "suffix" : "" } ], "container-title" : "Ibis", "editor" : [ { "dropping-particle" : "", "family" : "Fox", "given" : "Tony", "non-dropping-particle" : "", "parse-names" : false, "suffix" : "" } ], "id" : "ITEM-1", "issue" : "1", "issued" : { "date-parts" : [ [ "2014", "1" ] ] }, "page" : "1-22", "title" : "The decline of Afro-Palaearctic migrants and an assessment of potential causes", "type" : "article-journal", "volume" : "156" }, "uris" : [ "http://www.mendeley.com/documents/?uuid=3fa172ba-d561-3b75-904b-fdef0d925ada" ] } ], "mendeley" : { "formattedCitation" : "(Vickery et al., 2014)", "plainTextFormattedCitation" : "(Vickery et al., 2014)", "previouslyFormattedCitation" : "(Vickery et al., 2014)" }, "properties" : {  }, "schema" : "https://github.com/citation-style-language/schema/raw/master/csl-citation.json" }</w:instrText>
      </w:r>
      <w:r w:rsidRPr="00EA1AFC">
        <w:fldChar w:fldCharType="separate"/>
      </w:r>
      <w:r w:rsidRPr="00EA1AFC">
        <w:rPr>
          <w:rFonts w:eastAsia="MS Gothic" w:cs="Times New Roman"/>
          <w:iCs/>
          <w:lang w:val="en-CA"/>
        </w:rPr>
        <w:t xml:space="preserve">(Vickery </w:t>
      </w:r>
      <w:r w:rsidR="00301BD0" w:rsidRPr="00301BD0">
        <w:rPr>
          <w:rFonts w:eastAsia="MS Gothic" w:cs="Times New Roman"/>
          <w:i/>
          <w:iCs/>
          <w:lang w:val="en-CA"/>
        </w:rPr>
        <w:t>et al.</w:t>
      </w:r>
      <w:r w:rsidRPr="00EA1AFC">
        <w:rPr>
          <w:rFonts w:eastAsia="MS Gothic" w:cs="Times New Roman"/>
          <w:iCs/>
          <w:lang w:val="en-CA"/>
        </w:rPr>
        <w:t>, 2014)</w:t>
      </w:r>
      <w:r w:rsidRPr="00EA1AFC">
        <w:fldChar w:fldCharType="end"/>
      </w:r>
      <w:r w:rsidRPr="00EA1AFC">
        <w:rPr>
          <w:rFonts w:eastAsia="MS Gothic" w:cs="Times New Roman"/>
          <w:iCs/>
          <w:lang w:val="en-CA"/>
        </w:rPr>
        <w:t xml:space="preserve">. </w:t>
      </w:r>
    </w:p>
    <w:p w14:paraId="1F0AD588" w14:textId="3F1D56B1" w:rsidR="0048205B" w:rsidRPr="00EA1AFC" w:rsidRDefault="0048205B" w:rsidP="00AE389F">
      <w:pPr>
        <w:rPr>
          <w:rFonts w:eastAsia="MS Gothic" w:cs="Times New Roman"/>
          <w:iCs/>
          <w:lang w:val="en-CA"/>
        </w:rPr>
      </w:pPr>
      <w:r w:rsidRPr="00EA1AFC">
        <w:rPr>
          <w:rFonts w:eastAsia="MS Gothic" w:cs="Times New Roman"/>
          <w:iCs/>
          <w:lang w:val="en-CA"/>
        </w:rPr>
        <w:t>Migrating ungulates have not fared better. Six out of eight have declining trends, including the saiga antelope which has twice suffered population collapses since the early 1990s, due to hu</w:t>
      </w:r>
      <w:r>
        <w:rPr>
          <w:rFonts w:eastAsia="MS Gothic" w:cs="Times New Roman"/>
          <w:iCs/>
          <w:lang w:val="en-CA"/>
        </w:rPr>
        <w:t>nting and infectious diseases (S</w:t>
      </w:r>
      <w:r w:rsidRPr="00EA1AFC">
        <w:rPr>
          <w:rFonts w:eastAsia="MS Gothic" w:cs="Times New Roman"/>
          <w:iCs/>
          <w:lang w:val="en-CA"/>
        </w:rPr>
        <w:t xml:space="preserve">ection </w:t>
      </w:r>
      <w:r>
        <w:rPr>
          <w:rFonts w:eastAsia="MS Gothic" w:cs="Times New Roman"/>
          <w:iCs/>
          <w:lang w:val="en-CA"/>
        </w:rPr>
        <w:t>3.4.3</w:t>
      </w:r>
      <w:r w:rsidRPr="00EA1AFC">
        <w:rPr>
          <w:rFonts w:eastAsia="MS Gothic" w:cs="Times New Roman"/>
          <w:iCs/>
          <w:lang w:val="en-CA"/>
        </w:rPr>
        <w:t xml:space="preserve">). Of the 42 migratory bat species in Europe and Central Asia, 15 are declining, nine are stable, one is improving and 17 have unknown trends. </w:t>
      </w:r>
    </w:p>
    <w:p w14:paraId="7DAE91AD" w14:textId="77777777" w:rsidR="0048205B" w:rsidRPr="00EA1AFC" w:rsidRDefault="0048205B" w:rsidP="00AE389F">
      <w:pPr>
        <w:rPr>
          <w:rFonts w:eastAsia="MS Gothic" w:cs="Times New Roman"/>
          <w:iCs/>
          <w:lang w:val="en-CA"/>
        </w:rPr>
      </w:pPr>
      <w:r w:rsidRPr="00EA1AFC">
        <w:rPr>
          <w:rFonts w:eastAsia="MS Gothic" w:cs="Times New Roman"/>
          <w:iCs/>
          <w:lang w:val="en-CA"/>
        </w:rPr>
        <w:t>Among marine species listed in the appendi</w:t>
      </w:r>
      <w:r>
        <w:rPr>
          <w:rFonts w:eastAsia="MS Gothic" w:cs="Times New Roman"/>
          <w:iCs/>
          <w:lang w:val="en-CA"/>
        </w:rPr>
        <w:t>c</w:t>
      </w:r>
      <w:r w:rsidRPr="00EA1AFC">
        <w:rPr>
          <w:rFonts w:eastAsia="MS Gothic" w:cs="Times New Roman"/>
          <w:iCs/>
          <w:lang w:val="en-CA"/>
        </w:rPr>
        <w:t>es of the Convention on Migratory Species, all three sea-turtles in Europe and Central Asia - loggerhead, green and leatherback - have declining population trends. Twenty-three out of 27 cetaceans have unknown trends. Of the remaining four, three are increasing (blue, humpback and bowhead whale) and one, the Indo-Pacific humpback dolphin, is declining.</w:t>
      </w:r>
    </w:p>
    <w:p w14:paraId="2D17A0CC" w14:textId="77777777" w:rsidR="0048205B" w:rsidRPr="00EA1AFC" w:rsidRDefault="0048205B" w:rsidP="00AE389F">
      <w:pPr>
        <w:rPr>
          <w:rFonts w:eastAsia="MS Gothic" w:cs="Times New Roman"/>
          <w:iCs/>
          <w:lang w:val="en-CA"/>
        </w:rPr>
      </w:pPr>
      <w:r w:rsidRPr="00EA1AFC">
        <w:rPr>
          <w:rFonts w:eastAsia="MS Gothic" w:cs="Times New Roman"/>
          <w:iCs/>
          <w:lang w:val="en-CA"/>
        </w:rPr>
        <w:t xml:space="preserve">Twelve of 13 migratory sharks and rays have overall population declines, while the great white shark has unknown trends in Europe and Central Asia. </w:t>
      </w:r>
    </w:p>
    <w:p w14:paraId="7E806AD4" w14:textId="77777777" w:rsidR="0048205B" w:rsidRPr="00EA1AFC" w:rsidRDefault="0048205B" w:rsidP="00AE389F">
      <w:pPr>
        <w:rPr>
          <w:rFonts w:eastAsia="MS Gothic" w:cs="Times New Roman"/>
          <w:iCs/>
          <w:lang w:val="en-CA"/>
        </w:rPr>
      </w:pPr>
      <w:r w:rsidRPr="00EA1AFC">
        <w:rPr>
          <w:rFonts w:eastAsia="MS Gothic" w:cs="Times New Roman"/>
          <w:iCs/>
          <w:lang w:val="en-CA"/>
        </w:rPr>
        <w:t xml:space="preserve">The only bony fishes listed in the </w:t>
      </w:r>
      <w:r>
        <w:rPr>
          <w:rFonts w:eastAsia="MS Gothic" w:cs="Times New Roman"/>
          <w:iCs/>
          <w:lang w:val="en-CA"/>
        </w:rPr>
        <w:t>C</w:t>
      </w:r>
      <w:r w:rsidRPr="00EA1AFC">
        <w:rPr>
          <w:rFonts w:eastAsia="MS Gothic" w:cs="Times New Roman"/>
          <w:iCs/>
          <w:lang w:val="en-CA"/>
        </w:rPr>
        <w:t>onvention appendices from Europe and Central Asia are 14 sturgeon fishes, of which 13 are declining, while the Syr darya shovelnose sturgeon has unknown trends. A 15</w:t>
      </w:r>
      <w:r w:rsidRPr="00503C3C">
        <w:rPr>
          <w:rFonts w:eastAsia="MS Gothic" w:cs="Times New Roman"/>
          <w:iCs/>
          <w:lang w:val="en-CA"/>
        </w:rPr>
        <w:t>th</w:t>
      </w:r>
      <w:r w:rsidRPr="00EA1AFC">
        <w:rPr>
          <w:rFonts w:eastAsia="MS Gothic" w:cs="Times New Roman"/>
          <w:iCs/>
          <w:lang w:val="en-CA"/>
        </w:rPr>
        <w:t xml:space="preserve"> species of the same family occurring in Europe and Central Asia, the Siberian sturgeon </w:t>
      </w:r>
      <w:r w:rsidRPr="00EA1AFC">
        <w:rPr>
          <w:rFonts w:eastAsia="MS Gothic" w:cs="Times New Roman"/>
          <w:i/>
          <w:iCs/>
          <w:lang w:val="en-CA"/>
        </w:rPr>
        <w:t>Acipenser baerii</w:t>
      </w:r>
      <w:r w:rsidRPr="00EA1AFC">
        <w:rPr>
          <w:rFonts w:eastAsia="MS Gothic" w:cs="Times New Roman"/>
          <w:iCs/>
          <w:lang w:val="en-CA"/>
        </w:rPr>
        <w:t xml:space="preserve">, is not listed by the </w:t>
      </w:r>
      <w:r>
        <w:rPr>
          <w:rFonts w:eastAsia="MS Gothic" w:cs="Times New Roman"/>
          <w:iCs/>
          <w:lang w:val="en-CA"/>
        </w:rPr>
        <w:t>C</w:t>
      </w:r>
      <w:r w:rsidRPr="00EA1AFC">
        <w:rPr>
          <w:rFonts w:eastAsia="MS Gothic" w:cs="Times New Roman"/>
          <w:iCs/>
          <w:lang w:val="en-CA"/>
        </w:rPr>
        <w:t xml:space="preserve">onvention despite being migratory, and is also declining. There are no migratory invertebrates listed in the </w:t>
      </w:r>
      <w:r>
        <w:rPr>
          <w:rFonts w:eastAsia="MS Gothic" w:cs="Times New Roman"/>
          <w:iCs/>
          <w:lang w:val="en-CA"/>
        </w:rPr>
        <w:t>C</w:t>
      </w:r>
      <w:r w:rsidRPr="00EA1AFC">
        <w:rPr>
          <w:rFonts w:eastAsia="MS Gothic" w:cs="Times New Roman"/>
          <w:iCs/>
          <w:lang w:val="en-CA"/>
        </w:rPr>
        <w:t xml:space="preserve">onvention appendices. </w:t>
      </w:r>
    </w:p>
    <w:p w14:paraId="1F8F341D" w14:textId="5AF4E189" w:rsidR="0048205B" w:rsidRPr="00EA1AFC" w:rsidRDefault="0048205B" w:rsidP="00AE389F">
      <w:pPr>
        <w:rPr>
          <w:rFonts w:eastAsia="MS Gothic" w:cs="Times New Roman"/>
          <w:iCs/>
          <w:lang w:val="en-CA"/>
        </w:rPr>
      </w:pPr>
      <w:r w:rsidRPr="00EA1AFC">
        <w:rPr>
          <w:rFonts w:eastAsia="MS Gothic" w:cs="Times New Roman"/>
          <w:iCs/>
          <w:lang w:val="en-CA"/>
        </w:rPr>
        <w:t xml:space="preserve">Overall, these results show that Europe and Central Asia countries are moving away from achieving </w:t>
      </w:r>
      <w:r>
        <w:rPr>
          <w:rFonts w:eastAsia="MS Gothic" w:cs="Times New Roman"/>
          <w:iCs/>
          <w:lang w:val="en-CA"/>
        </w:rPr>
        <w:t>Convention on Migratory Species</w:t>
      </w:r>
      <w:r w:rsidRPr="00EA1AFC">
        <w:rPr>
          <w:rFonts w:eastAsia="MS Gothic" w:cs="Times New Roman"/>
          <w:iCs/>
          <w:lang w:val="en-CA"/>
        </w:rPr>
        <w:t xml:space="preserve"> targets (</w:t>
      </w:r>
      <w:r w:rsidR="00585843">
        <w:rPr>
          <w:rFonts w:eastAsia="MS Gothic" w:cs="Times New Roman"/>
          <w:b/>
          <w:iCs/>
          <w:lang w:val="en-CA"/>
        </w:rPr>
        <w:t>Table 3.13</w:t>
      </w:r>
      <w:r w:rsidRPr="00EA1AFC">
        <w:rPr>
          <w:rFonts w:eastAsia="MS Gothic" w:cs="Times New Roman"/>
          <w:iCs/>
          <w:lang w:val="en-CA"/>
        </w:rPr>
        <w:t xml:space="preserve">). </w:t>
      </w:r>
    </w:p>
    <w:p w14:paraId="53CF01FE" w14:textId="77777777" w:rsidR="0048205B" w:rsidRPr="00EA1AFC" w:rsidRDefault="0048205B" w:rsidP="00AE389F">
      <w:pPr>
        <w:spacing w:after="0"/>
        <w:rPr>
          <w:rFonts w:eastAsia="MS Gothic" w:cs="Times New Roman"/>
          <w:iCs/>
          <w:lang w:val="en-CA"/>
        </w:rPr>
      </w:pPr>
    </w:p>
    <w:p w14:paraId="478C55B9" w14:textId="65AF9E37" w:rsidR="0048205B" w:rsidRDefault="0048205B" w:rsidP="000226B2">
      <w:pPr>
        <w:pStyle w:val="Caption"/>
      </w:pPr>
      <w:bookmarkStart w:id="1077" w:name="_Ref499895068"/>
      <w:r>
        <w:t xml:space="preserve">Table </w:t>
      </w:r>
      <w:bookmarkEnd w:id="1077"/>
      <w:r w:rsidR="00570663">
        <w:t>3.13</w:t>
      </w:r>
      <w:r w:rsidR="005415E6">
        <w:t>:</w:t>
      </w:r>
      <w:r>
        <w:t xml:space="preserve"> Trends in species listed in appendices of the Convention on Migratory Species in </w:t>
      </w:r>
      <w:r>
        <w:rPr>
          <w:rFonts w:eastAsia="MS Gothic"/>
        </w:rPr>
        <w:t>Europe and Central Asia</w:t>
      </w:r>
      <w:r>
        <w:t xml:space="preserve">. Data obtained from analysing IUCN assessment data retrieved in September 2017 </w:t>
      </w:r>
      <w:r>
        <w:fldChar w:fldCharType="begin" w:fldLock="1"/>
      </w:r>
      <w: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http://www.mendeley.com/documents/?uuid=545c604b-803e-4fee-b19d-185a7a760e54" ] } ], "mendeley" : { "formattedCitation" : "(IUCN, 2017c)", "plainTextFormattedCitation" : "(IUCN, 2017c)", "previouslyFormattedCitation" : "(IUCN, 2017c)" }, "properties" : {  }, "schema" : "https://github.com/citation-style-language/schema/raw/master/csl-citation.json" }</w:instrText>
      </w:r>
      <w:r>
        <w:fldChar w:fldCharType="separate"/>
      </w:r>
      <w:r>
        <w:t>(IUCN, 2017c)</w:t>
      </w:r>
      <w:r>
        <w:fldChar w:fldCharType="end"/>
      </w:r>
      <w:r>
        <w:t xml:space="preserve">. Species lists for the Convention were obtained by querying </w:t>
      </w:r>
      <w:hyperlink r:id="rId1012" w:history="1">
        <w:r>
          <w:rPr>
            <w:rStyle w:val="Hyperlink"/>
            <w:rFonts w:ascii="Calibri" w:eastAsia="Calibri" w:hAnsi="Calibri" w:cs="Times New Roman"/>
          </w:rPr>
          <w:t>https://www.speciesplus.net</w:t>
        </w:r>
      </w:hyperlink>
      <w:r>
        <w:t>.</w:t>
      </w:r>
    </w:p>
    <w:p w14:paraId="6DC17BFC" w14:textId="77777777" w:rsidR="0048205B" w:rsidRDefault="0048205B" w:rsidP="00AE389F">
      <w:pPr>
        <w:spacing w:after="0"/>
        <w:rPr>
          <w:rFonts w:ascii="Cambria" w:eastAsia="MS Gothic" w:hAnsi="Cambria" w:cs="Times New Roman"/>
          <w:iCs/>
          <w:lang w:val="en-CA"/>
        </w:rPr>
      </w:pPr>
    </w:p>
    <w:tbl>
      <w:tblPr>
        <w:tblStyle w:val="PlainTable511"/>
        <w:tblW w:w="0" w:type="auto"/>
        <w:tblLook w:val="04A0" w:firstRow="1" w:lastRow="0" w:firstColumn="1" w:lastColumn="0" w:noHBand="0" w:noVBand="1"/>
      </w:tblPr>
      <w:tblGrid>
        <w:gridCol w:w="1810"/>
        <w:gridCol w:w="1811"/>
        <w:gridCol w:w="1811"/>
        <w:gridCol w:w="1811"/>
        <w:gridCol w:w="1811"/>
      </w:tblGrid>
      <w:tr w:rsidR="0048205B" w:rsidRPr="00BA61C8" w14:paraId="62D4ADCA" w14:textId="77777777" w:rsidTr="00AE38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0" w:type="dxa"/>
            <w:tcBorders>
              <w:top w:val="nil"/>
              <w:left w:val="nil"/>
            </w:tcBorders>
          </w:tcPr>
          <w:p w14:paraId="32BE7453" w14:textId="77777777" w:rsidR="0048205B" w:rsidRPr="00BA61C8" w:rsidRDefault="0048205B" w:rsidP="00AE389F">
            <w:pPr>
              <w:spacing w:after="0"/>
              <w:rPr>
                <w:rFonts w:ascii="Calibri" w:eastAsia="Calibri" w:hAnsi="Calibri"/>
                <w:sz w:val="20"/>
                <w:szCs w:val="20"/>
                <w:lang w:val="en-CA"/>
              </w:rPr>
            </w:pPr>
          </w:p>
        </w:tc>
        <w:tc>
          <w:tcPr>
            <w:tcW w:w="1811" w:type="dxa"/>
            <w:tcBorders>
              <w:top w:val="nil"/>
              <w:left w:val="nil"/>
              <w:right w:val="nil"/>
            </w:tcBorders>
            <w:hideMark/>
          </w:tcPr>
          <w:p w14:paraId="4F815EB5"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Increasing</w:t>
            </w:r>
          </w:p>
        </w:tc>
        <w:tc>
          <w:tcPr>
            <w:tcW w:w="1811" w:type="dxa"/>
            <w:tcBorders>
              <w:top w:val="nil"/>
              <w:left w:val="nil"/>
              <w:right w:val="nil"/>
            </w:tcBorders>
            <w:hideMark/>
          </w:tcPr>
          <w:p w14:paraId="311B1554"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Stable</w:t>
            </w:r>
          </w:p>
        </w:tc>
        <w:tc>
          <w:tcPr>
            <w:tcW w:w="1811" w:type="dxa"/>
            <w:tcBorders>
              <w:top w:val="nil"/>
              <w:left w:val="nil"/>
              <w:right w:val="nil"/>
            </w:tcBorders>
            <w:hideMark/>
          </w:tcPr>
          <w:p w14:paraId="770E0D9B"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 xml:space="preserve">Declining </w:t>
            </w:r>
          </w:p>
        </w:tc>
        <w:tc>
          <w:tcPr>
            <w:tcW w:w="1811" w:type="dxa"/>
            <w:tcBorders>
              <w:top w:val="nil"/>
              <w:left w:val="nil"/>
              <w:right w:val="nil"/>
            </w:tcBorders>
            <w:hideMark/>
          </w:tcPr>
          <w:p w14:paraId="712CE832" w14:textId="77777777" w:rsidR="0048205B" w:rsidRPr="00BA61C8" w:rsidRDefault="0048205B" w:rsidP="00AE389F">
            <w:pPr>
              <w:spacing w:after="0"/>
              <w:cnfStyle w:val="100000000000" w:firstRow="1" w:lastRow="0" w:firstColumn="0" w:lastColumn="0" w:oddVBand="0" w:evenVBand="0" w:oddHBand="0" w:evenHBand="0" w:firstRowFirstColumn="0" w:firstRowLastColumn="0" w:lastRowFirstColumn="0" w:lastRowLastColumn="0"/>
              <w:rPr>
                <w:rFonts w:ascii="Calibri" w:eastAsia="Calibri" w:hAnsi="Calibri"/>
                <w:sz w:val="20"/>
                <w:szCs w:val="20"/>
                <w:lang w:val="en-CA"/>
              </w:rPr>
            </w:pPr>
            <w:r w:rsidRPr="00BA61C8">
              <w:rPr>
                <w:rFonts w:ascii="Calibri" w:eastAsia="Calibri" w:hAnsi="Calibri"/>
                <w:sz w:val="20"/>
                <w:szCs w:val="20"/>
                <w:lang w:val="en-CA"/>
              </w:rPr>
              <w:t xml:space="preserve">Unknown </w:t>
            </w:r>
          </w:p>
        </w:tc>
      </w:tr>
      <w:tr w:rsidR="0048205B" w:rsidRPr="00BA61C8" w14:paraId="406CD7AC" w14:textId="77777777" w:rsidTr="00AE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141C0051"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t>Appendix I</w:t>
            </w:r>
          </w:p>
        </w:tc>
        <w:tc>
          <w:tcPr>
            <w:tcW w:w="1811" w:type="dxa"/>
            <w:hideMark/>
          </w:tcPr>
          <w:p w14:paraId="1144E66A"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5</w:t>
            </w:r>
          </w:p>
        </w:tc>
        <w:tc>
          <w:tcPr>
            <w:tcW w:w="1811" w:type="dxa"/>
            <w:hideMark/>
          </w:tcPr>
          <w:p w14:paraId="1B4832D2"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0</w:t>
            </w:r>
          </w:p>
        </w:tc>
        <w:tc>
          <w:tcPr>
            <w:tcW w:w="1811" w:type="dxa"/>
            <w:hideMark/>
          </w:tcPr>
          <w:p w14:paraId="3BD2729D"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3</w:t>
            </w:r>
          </w:p>
        </w:tc>
        <w:tc>
          <w:tcPr>
            <w:tcW w:w="1811" w:type="dxa"/>
            <w:hideMark/>
          </w:tcPr>
          <w:p w14:paraId="1383C016"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4</w:t>
            </w:r>
          </w:p>
        </w:tc>
      </w:tr>
      <w:tr w:rsidR="0048205B" w:rsidRPr="00BA61C8" w14:paraId="3689ACDB" w14:textId="77777777" w:rsidTr="00AE389F">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2A9AA67F"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t>Appendix II</w:t>
            </w:r>
          </w:p>
        </w:tc>
        <w:tc>
          <w:tcPr>
            <w:tcW w:w="1811" w:type="dxa"/>
            <w:hideMark/>
          </w:tcPr>
          <w:p w14:paraId="09F214C8"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64</w:t>
            </w:r>
          </w:p>
        </w:tc>
        <w:tc>
          <w:tcPr>
            <w:tcW w:w="1811" w:type="dxa"/>
            <w:hideMark/>
          </w:tcPr>
          <w:p w14:paraId="2713EA70"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18</w:t>
            </w:r>
          </w:p>
        </w:tc>
        <w:tc>
          <w:tcPr>
            <w:tcW w:w="1811" w:type="dxa"/>
            <w:hideMark/>
          </w:tcPr>
          <w:p w14:paraId="4215A3DA"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158</w:t>
            </w:r>
          </w:p>
        </w:tc>
        <w:tc>
          <w:tcPr>
            <w:tcW w:w="1811" w:type="dxa"/>
            <w:hideMark/>
          </w:tcPr>
          <w:p w14:paraId="533BC1E1" w14:textId="77777777" w:rsidR="0048205B" w:rsidRPr="00BA61C8" w:rsidRDefault="0048205B" w:rsidP="00AE389F">
            <w:pPr>
              <w:spacing w:after="0"/>
              <w:cnfStyle w:val="000000000000" w:firstRow="0" w:lastRow="0" w:firstColumn="0" w:lastColumn="0" w:oddVBand="0" w:evenVBand="0" w:oddHBand="0"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76</w:t>
            </w:r>
          </w:p>
        </w:tc>
      </w:tr>
      <w:tr w:rsidR="0048205B" w:rsidRPr="00BA61C8" w14:paraId="71241138" w14:textId="77777777" w:rsidTr="00AE3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0" w:type="dxa"/>
            <w:tcBorders>
              <w:top w:val="nil"/>
              <w:left w:val="nil"/>
              <w:bottom w:val="nil"/>
            </w:tcBorders>
            <w:hideMark/>
          </w:tcPr>
          <w:p w14:paraId="5AB91869" w14:textId="77777777" w:rsidR="0048205B" w:rsidRPr="00BA61C8" w:rsidRDefault="0048205B" w:rsidP="00AE389F">
            <w:pPr>
              <w:spacing w:after="0"/>
              <w:rPr>
                <w:rFonts w:ascii="Calibri" w:eastAsia="Calibri" w:hAnsi="Calibri"/>
                <w:sz w:val="20"/>
                <w:szCs w:val="20"/>
                <w:lang w:val="en-CA"/>
              </w:rPr>
            </w:pPr>
            <w:r w:rsidRPr="00BA61C8">
              <w:rPr>
                <w:rFonts w:ascii="Calibri" w:eastAsia="Calibri" w:hAnsi="Calibri"/>
                <w:sz w:val="20"/>
                <w:szCs w:val="20"/>
                <w:lang w:val="en-CA"/>
              </w:rPr>
              <w:t>Appendix I and II</w:t>
            </w:r>
          </w:p>
        </w:tc>
        <w:tc>
          <w:tcPr>
            <w:tcW w:w="1811" w:type="dxa"/>
            <w:hideMark/>
          </w:tcPr>
          <w:p w14:paraId="09EA5F98"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5</w:t>
            </w:r>
          </w:p>
        </w:tc>
        <w:tc>
          <w:tcPr>
            <w:tcW w:w="1811" w:type="dxa"/>
            <w:hideMark/>
          </w:tcPr>
          <w:p w14:paraId="7F620FD3"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4</w:t>
            </w:r>
          </w:p>
        </w:tc>
        <w:tc>
          <w:tcPr>
            <w:tcW w:w="1811" w:type="dxa"/>
            <w:hideMark/>
          </w:tcPr>
          <w:p w14:paraId="70060809"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30</w:t>
            </w:r>
          </w:p>
        </w:tc>
        <w:tc>
          <w:tcPr>
            <w:tcW w:w="1811" w:type="dxa"/>
            <w:hideMark/>
          </w:tcPr>
          <w:p w14:paraId="326F412C" w14:textId="77777777" w:rsidR="0048205B" w:rsidRPr="00BA61C8" w:rsidRDefault="0048205B" w:rsidP="00AE389F">
            <w:pPr>
              <w:spacing w:after="0"/>
              <w:cnfStyle w:val="000000100000" w:firstRow="0" w:lastRow="0" w:firstColumn="0" w:lastColumn="0" w:oddVBand="0" w:evenVBand="0" w:oddHBand="1" w:evenHBand="0" w:firstRowFirstColumn="0" w:firstRowLastColumn="0" w:lastRowFirstColumn="0" w:lastRowLastColumn="0"/>
              <w:rPr>
                <w:rFonts w:ascii="Calibri" w:eastAsia="MS Gothic" w:hAnsi="Calibri" w:cs="Times New Roman"/>
                <w:iCs/>
                <w:lang w:val="en-CA"/>
              </w:rPr>
            </w:pPr>
            <w:r w:rsidRPr="00BA61C8">
              <w:rPr>
                <w:rFonts w:ascii="Calibri" w:eastAsia="MS Gothic" w:hAnsi="Calibri" w:cs="Times New Roman"/>
                <w:iCs/>
                <w:lang w:val="en-CA"/>
              </w:rPr>
              <w:t>7</w:t>
            </w:r>
          </w:p>
        </w:tc>
      </w:tr>
    </w:tbl>
    <w:p w14:paraId="0FB58230" w14:textId="77777777" w:rsidR="0048205B" w:rsidRDefault="0048205B" w:rsidP="00AE389F">
      <w:pPr>
        <w:spacing w:after="0"/>
        <w:rPr>
          <w:lang w:val="en-CA"/>
        </w:rPr>
      </w:pPr>
    </w:p>
    <w:p w14:paraId="41503431" w14:textId="77777777" w:rsidR="0048205B" w:rsidRPr="009E2FD7" w:rsidRDefault="0048205B" w:rsidP="007A3472">
      <w:pPr>
        <w:pStyle w:val="Heading2"/>
      </w:pPr>
      <w:bookmarkStart w:id="1078" w:name="_Toc502930066"/>
      <w:bookmarkStart w:id="1079" w:name="_Toc504380650"/>
      <w:bookmarkStart w:id="1080" w:name="_Toc519504561"/>
      <w:r w:rsidRPr="009E2FD7">
        <w:lastRenderedPageBreak/>
        <w:t>Future dynamics of biodiversity and ecosystems</w:t>
      </w:r>
      <w:bookmarkEnd w:id="1078"/>
      <w:bookmarkEnd w:id="1079"/>
      <w:bookmarkEnd w:id="1080"/>
    </w:p>
    <w:p w14:paraId="3CEF23F4" w14:textId="77777777" w:rsidR="0048205B" w:rsidRDefault="0048205B" w:rsidP="00147745">
      <w:pPr>
        <w:pStyle w:val="Heading3"/>
      </w:pPr>
      <w:bookmarkStart w:id="1081" w:name="_Toc502930067"/>
      <w:bookmarkStart w:id="1082" w:name="_Toc504380651"/>
      <w:bookmarkStart w:id="1083" w:name="_Toc519504562"/>
      <w:r>
        <w:t>Terrestrial systems</w:t>
      </w:r>
      <w:bookmarkEnd w:id="1081"/>
      <w:bookmarkEnd w:id="1082"/>
      <w:bookmarkEnd w:id="1083"/>
    </w:p>
    <w:p w14:paraId="3D430D8D" w14:textId="77777777" w:rsidR="0048205B" w:rsidRPr="00C734A1" w:rsidRDefault="0048205B" w:rsidP="001F0516">
      <w:pPr>
        <w:pStyle w:val="Heading4"/>
      </w:pPr>
      <w:bookmarkStart w:id="1084" w:name="_Toc519504563"/>
      <w:r w:rsidRPr="00C734A1">
        <w:t>Species distribution and conservation status</w:t>
      </w:r>
      <w:bookmarkEnd w:id="1084"/>
    </w:p>
    <w:p w14:paraId="506B9FC1" w14:textId="5D82EDD5" w:rsidR="0048205B" w:rsidRDefault="0048205B" w:rsidP="00AE389F">
      <w:r>
        <w:t xml:space="preserve">Short term projections of the impact of climate change on plants, mammals and birds to 2020 indicate widespread contractions in suitable climatic ranges spanning from 10% to 55% depending on climate scenario and taxonomic group considered </w:t>
      </w:r>
      <w:r>
        <w:fldChar w:fldCharType="begin" w:fldLock="1"/>
      </w:r>
      <w:r>
        <w:instrText>ADDIN CSL_CITATION { "citationItems" : [ { "id" : "ITEM-1", "itemData" : { "DOI" : "10.1016/j.biocon.2014.09.015", "ISBN" : "0006-3207", "ISSN" : "00063207", "abstract" : "With the consensus that human activities are leading to dangerous interference in Earth's climate, there has been growing policy pressure for clear quantification and attribution of the resulting biological impacts. Despite the exceptional diversity in the Mediterranean biome, largely due to the number of rare and endemic plant species, the effect of future climate change on present Mediterranean plant species has only been examined in a few studies. In this study we presented an analysis of the potential effects of climate change on 22 plant species whose range is restricted to central-northern Mediterranean region. We used species distribution modelling to test whether projected climate change may affect the current suitability of species' habitat; to evaluate possible future threats due to climate change and to test any relationship between extinction risk and ecological and life-history predictors. The studied species were predicted to lose some 50% of their current range by 2020. Similarly, the probability of occurrence in known localities was predicted to drop drastically by 2020. Our results support a relationship between biological characteristics and range contractions. Although the Mediterranean species were projected to lose a lower amount of habitat than Alpine ones, species with restricted geographic range seem to be more prone to climate change effects than widespread ones. Our results emphasize the need for immediate monitoring and conservation actions and suggest that rare species might be useful for monitoring the conservation status of habitat in relationship to the effects of global warming in the Mediterranean region.", "author" : [ { "dropping-particle" : "", "family" : "Casazza", "given" : "Gabriele", "non-dropping-particle" : "", "parse-names" : false, "suffix" : "" }, { "dropping-particle" : "", "family" : "Giordani", "given" : "Paolo", "non-dropping-particle" : "", "parse-names" : false, "suffix" : "" }, { "dropping-particle" : "", "family" : "Benesperi", "given" : "Renato", "non-dropping-particle" : "", "parse-names" : false, "suffix" : "" }, { "dropping-particle" : "", "family" : "Foggi", "given" : "Bruno", "non-dropping-particle" : "", "parse-names" : false, "suffix" : "" }, { "dropping-particle" : "", "family" : "Viciani", "given" : "Daniele", "non-dropping-particle" : "", "parse-names" : false, "suffix" : "" }, { "dropping-particle" : "", "family" : "Filigheddu", "given" : "Rossella", "non-dropping-particle" : "", "parse-names" : false, "suffix" : "" }, { "dropping-particle" : "", "family" : "Farris", "given" : "Emmanuele", "non-dropping-particle" : "", "parse-names" : false, "suffix" : "" }, { "dropping-particle" : "", "family" : "Bagella", "given" : "Simonetta", "non-dropping-particle" : "", "parse-names" : false, "suffix" : "" }, { "dropping-particle" : "", "family" : "Pisanu", "given" : "Stefania", "non-dropping-particle" : "", "parse-names" : false, "suffix" : "" }, { "dropping-particle" : "", "family" : "Mariotti", "given" : "Mauro Giorgio", "non-dropping-particle" : "", "parse-names" : false, "suffix" : "" } ], "container-title" : "Biological Conservation", "id" : "ITEM-1", "issued" : { "date-parts" : [ [ "2014" ] ] }, "page" : "129-138", "title" : "Climate change hastens the urgency of conservation for range-restricted plant species in the central-northern Mediterranean region", "type" : "article-journal", "volume" : "179" }, "uris" : [ "http://www.mendeley.com/documents/?uuid=68fe0f73-930e-4d50-9478-b5b93620e4f4" ] }, { "id" : "ITEM-2", "itemData" : { "DOI" : "10.1038/nature09705", "ISBN" : "0028-0836", "ISSN" : "0028-0836", "PMID" : "21326204", "abstract" : "Nature 470, 531 (2011). doi:10.1038/nature09705", "author" : [ { "dropping-particle" : "", "family" : "Thuiller", "given" : "Wilfried", "non-dropping-particle" : "", "parse-names" : false, "suffix" : "" }, { "dropping-particle" : "", "family" : "Lavergne", "given" : "S\u00e9bastien", "non-dropping-particle" : "", "parse-names" : false, "suffix" : "" }, { "dropping-particle" : "", "family" : "Roquet", "given" : "Cristina", "non-dropping-particle" : "", "parse-names" : false, "suffix" : "" }, { "dropping-particle" : "", "family" : "Boulangeat", "given" : "Isabelle", "non-dropping-particle" : "", "parse-names" : false, "suffix" : "" }, { "dropping-particle" : "", "family" : "Lafourcade", "given" : "Bruno", "non-dropping-particle" : "", "parse-names" : false, "suffix" : "" }, { "dropping-particle" : "", "family" : "Araujo", "given" : "Miguel B", "non-dropping-particle" : "", "parse-names" : false, "suffix" : "" } ], "container-title" : "Nature", "id" : "ITEM-2", "issue" : "7335", "issued" : { "date-parts" : [ [ "2011" ] ] }, "page" : "531-534", "title" : "Consequences of climate change on the tree of life in Europe", "type" : "article-journal", "volume" : "470" }, "uris" : [ "http://www.mendeley.com/documents/?uuid=da01e175-1be2-4d13-836c-28c7198db616" ] } ], "mendeley" : { "formattedCitation" : "(Casazza et al., 2014; Wilfried Thuiller et al., 2011b)", "plainTextFormattedCitation" : "(Casazza et al., 2014; Wilfried Thuiller et al., 2011b)", "previouslyFormattedCitation" : "(Casazza et al., 2014; Wilfried Thuiller et al., 2011b)" }, "properties" : {  }, "schema" : "https://github.com/citation-style-language/schema/raw/master/csl-citation.json" }</w:instrText>
      </w:r>
      <w:r>
        <w:fldChar w:fldCharType="separate"/>
      </w:r>
      <w:r>
        <w:rPr>
          <w:lang w:val="en-US"/>
        </w:rPr>
        <w:t xml:space="preserve">(Casazza </w:t>
      </w:r>
      <w:r w:rsidR="00301BD0" w:rsidRPr="00301BD0">
        <w:rPr>
          <w:i/>
          <w:lang w:val="en-US"/>
        </w:rPr>
        <w:t>et al.</w:t>
      </w:r>
      <w:r>
        <w:rPr>
          <w:lang w:val="en-US"/>
        </w:rPr>
        <w:t xml:space="preserve">, 2014; Thuiller </w:t>
      </w:r>
      <w:r w:rsidR="00301BD0" w:rsidRPr="00301BD0">
        <w:rPr>
          <w:i/>
          <w:lang w:val="en-US"/>
        </w:rPr>
        <w:t>et al.</w:t>
      </w:r>
      <w:r>
        <w:rPr>
          <w:lang w:val="en-US"/>
        </w:rPr>
        <w:t>, 2011)</w:t>
      </w:r>
      <w:r>
        <w:fldChar w:fldCharType="end"/>
      </w:r>
      <w:r>
        <w:rPr>
          <w:lang w:val="en-US"/>
        </w:rPr>
        <w:t xml:space="preserve">. </w:t>
      </w:r>
      <w:r>
        <w:t xml:space="preserve">Extrapolations of trends in farmland bird abundance to 2020 assuming business-as-usual socio-economic trends and full implementation of the Common Agricultural Policy in the </w:t>
      </w:r>
      <w:r w:rsidRPr="004937D0">
        <w:rPr>
          <w:bCs/>
        </w:rPr>
        <w:t xml:space="preserve">European Union </w:t>
      </w:r>
      <w:r>
        <w:t xml:space="preserve">also show overall declines across the region, as well as national declines for 15 out of 26 countries considered </w:t>
      </w:r>
      <w:r>
        <w:fldChar w:fldCharType="begin" w:fldLock="1"/>
      </w:r>
      <w:r>
        <w:instrText>ADDIN CSL_CITATION { "citationItems" : [ { "id" : "ITEM-1", "itemData" : { "DOI" : "10.1016/j.ecolind.2009.09.008", "ISBN" : "1470-160X", "abstract" : "The European Farmland Bird Indicator (EFBI) has been adopted as a Structural and Sustainable Development Indicator by the European Union. It is an aggregated index integrating the population trends of 33 common bird species associated with farmland habitats across 21 countries. We describe a modelling method for predicting this indicator from land-use characteristics. Using yearly historical land-use data of crop areas derived from the FAO databases (1990-2007) and published population data of farmland birds at the national level for the same period, we developed a series of multiple regression models to predict the trend of the EU state specific indicator, and the EFBI. These models incorporated up to 4 parameters and were selected based upon the significance (p &lt; 0.05) of the model inputs with respect to the predictive variable. 17 separate models were developed in total for each of 14 EU countries plus Norway and Switzerland, and a separate model for the EU level indicator. The selected models were then implemented to predict the EFBI in the year 2025, using scenarios of land-use change generated by the CAPRI agricultural model. The uncertainty of using the regression models is discussed with respect to predicting the likely impacts of land-use change on bird populations. This work lays the framework for future modelling of farmland birds at the international scale. Crown Copyright (C) 2009 Published by Elsevier Ltd. All rights reserved.", "author" : [ { "dropping-particle" : "", "family" : "Scholefield", "given" : "P", "non-dropping-particle" : "", "parse-names" : false, "suffix" : "" }, { "dropping-particle" : "", "family" : "Firbank", "given" : "L", "non-dropping-particle" : "", "parse-names" : false, "suffix" : "" }, { "dropping-particle" : "", "family" : "Butler", "given" : "S", "non-dropping-particle" : "", "parse-names" : false, "suffix" : "" }, { "dropping-particle" : "", "family" : "Norris", "given" : "K", "non-dropping-particle" : "", "parse-names" : false, "suffix" : "" }, { "dropping-particle" : "", "family" : "Jones", "given" : "L M", "non-dropping-particle" : "", "parse-names" : false, "suffix" : "" }, { "dropping-particle" : "", "family" : "Petit", "given" : "S", "non-dropping-particle" : "", "parse-names" : false, "suffix" : "" } ], "container-title" : "Ecological Indicators", "id" : "ITEM-1", "issue" : "1", "issued" : { "date-parts" : [ [ "2011" ] ] }, "language" : "English", "note" : "687AM\nTimes Cited:13\nCited References Count:14", "page" : "46-51", "title" : "Modelling the European Farmland Bird Indicator in response to forecast land-use change in Europe", "type" : "article-journal", "volume" : "11" }, "uris" : [ "http://www.mendeley.com/documents/?uuid=ee96969f-d469-4dcf-b4a8-0041ca515450" ] } ], "mendeley" : { "formattedCitation" : "(Scholefield et al., 2011)", "plainTextFormattedCitation" : "(Scholefield et al., 2011)", "previouslyFormattedCitation" : "(Scholefield et al., 2011)" }, "properties" : {  }, "schema" : "https://github.com/citation-style-language/schema/raw/master/csl-citation.json" }</w:instrText>
      </w:r>
      <w:r>
        <w:fldChar w:fldCharType="separate"/>
      </w:r>
      <w:r>
        <w:t xml:space="preserve">(Scholefield </w:t>
      </w:r>
      <w:r w:rsidR="00301BD0" w:rsidRPr="00301BD0">
        <w:rPr>
          <w:i/>
        </w:rPr>
        <w:t>et al.</w:t>
      </w:r>
      <w:r>
        <w:t>, 2011)</w:t>
      </w:r>
      <w:r>
        <w:fldChar w:fldCharType="end"/>
      </w:r>
      <w:r>
        <w:t xml:space="preserve">. </w:t>
      </w:r>
    </w:p>
    <w:p w14:paraId="4BDC9E88" w14:textId="07E2F5F1" w:rsidR="0048205B" w:rsidRDefault="0048205B" w:rsidP="00AE389F">
      <w:r>
        <w:t xml:space="preserve">Few studies investigated projections for a period relevant to the lifespan of the Sustainable Development Goals (2030). Disaggregated results of species richness intactness (ratio of species native to a pristine community extant in a given location) of plant and animals for the region from Newbold </w:t>
      </w:r>
      <w:r w:rsidR="00301BD0" w:rsidRPr="00301BD0">
        <w:rPr>
          <w:i/>
        </w:rPr>
        <w:t>et al.</w:t>
      </w:r>
      <w:r>
        <w:t xml:space="preserve"> (2015), report an 8% decline by 2035 under two alternative scenarios of land use, compatible with relative concentration pathways scenarios IMAGE 2.6 (w/m</w:t>
      </w:r>
      <w:r>
        <w:rPr>
          <w:vertAlign w:val="superscript"/>
        </w:rPr>
        <w:t xml:space="preserve">2 </w:t>
      </w:r>
      <w:r>
        <w:t>of radiating forcing), and AIM 6.0 (w/m</w:t>
      </w:r>
      <w:r>
        <w:rPr>
          <w:vertAlign w:val="superscript"/>
        </w:rPr>
        <w:t>2</w:t>
      </w:r>
      <w:r>
        <w:t xml:space="preserve">). For 2030, Verboom </w:t>
      </w:r>
      <w:r w:rsidR="00301BD0" w:rsidRPr="00301BD0">
        <w:rPr>
          <w:i/>
        </w:rPr>
        <w:t>et al.</w:t>
      </w:r>
      <w:r>
        <w:t xml:space="preserve"> </w:t>
      </w:r>
      <w:r>
        <w:fldChar w:fldCharType="begin" w:fldLock="1"/>
      </w:r>
      <w:r>
        <w:instrText>ADDIN CSL_CITATION { "citationItems" : [ { "id" : "ITEM-1", "itemData" : { "ISBN" : "0921-8009", "abstract" : "In the EURURALIS project, a chain of models was used to predict the changes in sustainable development indicators for European human well-being, ecology and economy issues, for four alternative scenarios of the future socio-economic development. This paper describes the biodiversity analysis of the project. Models based on general relationships between environmental factors and biodiversity loss were combined with socio-economic, land-use and environmental models to derive data that were integrated into an interactive tool for policy makers. The biodiversity analysis takes into account the effects of land-use change, climate change, fragmentation by major roads, area of unfragmented patches, nitrogen deposition, forestry and disturbance. Results show that biodiversity is projected to decrease between now and 2030 in most countries for all scenarios, indicating that it is unlikely that the EU will be able to fulfill its commitment to stop biodiversity loss by 2010. This is mainly due to urbanization and increase in stress factors, and outweighs the area increase of nature arising from land abandonment. Merits, limitations and uncertainties of this approach to biodiversity assessmenr are discussed. (c) 2006 Elsevier B.V. All rights reserved", "author" : [ { "dropping-particle" : "", "family" : "Verboom", "given" : "J", "non-dropping-particle" : "", "parse-names" : false, "suffix" : "" }, { "dropping-particle" : "", "family" : "Alkemade", "given" : "R", "non-dropping-particle" : "", "parse-names" : false, "suffix" : "" }, { "dropping-particle" : "", "family" : "Klijn", "given" : "J", "non-dropping-particle" : "", "parse-names" : false, "suffix" : "" }, { "dropping-particle" : "", "family" : "Metzger", "given" : "M J", "non-dropping-particle" : "", "parse-names" : false, "suffix" : "" }, { "dropping-particle" : "", "family" : "Reijnen", "given" : "R", "non-dropping-particle" : "", "parse-names" : false, "suffix" : "" } ], "container-title" : "Ecological Economics", "id" : "ITEM-1", "issue" : "2", "issued" : { "date-parts" : [ [ "2007" ] ] }, "note" : "J", "page" : "267-276", "title" : "Combining biodiversity modeling with political and economic development scenarios for 25 EU countries", "type" : "article", "volume" : "62" }, "uris" : [ "http://www.mendeley.com/documents/?uuid=8f5b24c3-d2b9-47fa-9e90-60bc6444e0c2" ] } ], "mendeley" : { "formattedCitation" : "(Verboom, Alkemade, Klijn, Metzger, &amp; Reijnen, 2007)", "manualFormatting" : "(2007)", "plainTextFormattedCitation" : "(Verboom, Alkemade, Klijn, Metzger, &amp; Reijnen, 2007)", "previouslyFormattedCitation" : "(Verboom, Alkemade, Klijn, Metzger, &amp; Reijnen, 2007)" }, "properties" : {  }, "schema" : "https://github.com/citation-style-language/schema/raw/master/csl-citation.json" }</w:instrText>
      </w:r>
      <w:r>
        <w:fldChar w:fldCharType="separate"/>
      </w:r>
      <w:r>
        <w:t>(2007)</w:t>
      </w:r>
      <w:r>
        <w:fldChar w:fldCharType="end"/>
      </w:r>
      <w:r>
        <w:t xml:space="preserve"> found a 4% decline in relative richness under the 4 Special Report on Emissions Scenarios (SRES). </w:t>
      </w:r>
    </w:p>
    <w:p w14:paraId="69BAA510" w14:textId="4C7BFEBA" w:rsidR="0048205B" w:rsidRDefault="0048205B" w:rsidP="00AE389F">
      <w:r>
        <w:t>Combined effects of land-use and climate change under business-as-usual scenarios for the second part of the 21</w:t>
      </w:r>
      <w:r w:rsidRPr="008A115E">
        <w:t>st</w:t>
      </w:r>
      <w:r>
        <w:t xml:space="preserve"> century, are projected to cause widespread range shift and contraction and local population declines across animal and plant species. On average, ranges of mammalian carnivore and ungulate species in Europe (excluding the Russian Federation) are expected to contract by 8% assuming that all species can adapt locally to climate change (therefore declining exclusively due to habitat loss); by 15% if they are allowed to track suitable climatic conditions by dispersing at their maximum physiological dispersal; or by 24% if it is assumed that they cannot disperse (Rondinini and Visconti, 2015). Under these conditions, range shifts and contractions are predicted by 2050 for two-thirds of European breeding birds </w:t>
      </w:r>
      <w:r>
        <w:fldChar w:fldCharType="begin" w:fldLock="1"/>
      </w:r>
      <w:r>
        <w:instrText>ADDIN CSL_CITATION { "citationItems" : [ { "id" : "ITEM-1", "itemData" : { "DOI" : "10.1111/j.1365-2486.2011.02552.x", "ISBN" : "1354-1013", "ISSN" : "13541013", "abstract" : "Many species have already shifted their distributions in response to recent climate change. Here, we aimed at predicting the future breeding distributions of European birds under climate, land-use, and dispersal scenarios. We predicted current and future distributions of 409 species within an ensemble forecast framework using seven species distribution models (SDMs), five climate scenarios and three emission and land-use scenarios. We then compared results from SDMs using climate-only variables, habitat-only variables or both climate and habitat variables. In order to account for a species' dispersal abilities, we used natal dispersal estimates and developed a probabilistic method that produced a dispersal scenario intermediate between the null and full dispersal scenarios generally considered in such studies. We then compared results from all scenarios in terms of future predicted range changes, range shifts, and variations in species richness. Modeling accuracy was better with climate-only variables than with habitat-only variables, and better with both climate and habitat variables. Habitat models predicted smaller range shifts and smaller variations in range size and species richness than climate models. Using both climate and habitat variables, it was predicted that the range of 71% of the species would decrease by 2050, with a 335 km median shift. Predicted variations in species richness showed large decreases in the southern regions of Europe, as well as increases, mainly in Scandinavia and northern Russia. The partial dispersal scenario was significantly different from the full dispersal scenario for 25% of the species, resulting in the local reduction of the future predicted species richness of up to 10%. We concluded that the breeding range of most European birds will decrease in spite of dispersal abilities close to a full dispersal hypothesis, and that given the contrasted predictions obtained when modeling climate change only and land-use change only, both scenarios must be taken into consideration. 2011 Blackwell Publishing Ltd.", "author" : [ { "dropping-particle" : "", "family" : "Barbet-Massin", "given" : "Morgane", "non-dropping-particle" : "", "parse-names" : false, "suffix" : "" }, { "dropping-particle" : "", "family" : "Thuiller", "given" : "Wilfried", "non-dropping-particle" : "", "parse-names" : false, "suffix" : "" }, { "dropping-particle" : "", "family" : "Jiguet", "given" : "Fr\u00e9d\u00e9ric", "non-dropping-particle" : "", "parse-names" : false, "suffix" : "" } ], "container-title" : "Global Change Biology", "id" : "ITEM-1", "issued" : { "date-parts" : [ [ "2012" ] ] }, "title" : "The fate of European breeding birds under climate, land-use and dispersal scenarios", "type" : "article-journal" }, "uris" : [ "http://www.mendeley.com/documents/?uuid=9d3673f9-95e4-338f-8f02-4f13fbf08464" ] } ], "mendeley" : { "formattedCitation" : "(Barbet-Massin, Thuiller, &amp; Jiguet, 2012)", "plainTextFormattedCitation" : "(Barbet-Massin, Thuiller, &amp; Jiguet, 2012)", "previouslyFormattedCitation" : "(Barbet-Massin, Thuiller, &amp; Jiguet, 2012)" }, "properties" : {  }, "schema" : "https://github.com/citation-style-language/schema/raw/master/csl-citation.json" }</w:instrText>
      </w:r>
      <w:r>
        <w:fldChar w:fldCharType="separate"/>
      </w:r>
      <w:r>
        <w:t>(Barbet-Massin</w:t>
      </w:r>
      <w:r w:rsidR="00982719">
        <w:rPr>
          <w:i/>
        </w:rPr>
        <w:t xml:space="preserve"> et al.</w:t>
      </w:r>
      <w:r>
        <w:t>, 2012)</w:t>
      </w:r>
      <w:r>
        <w:fldChar w:fldCharType="end"/>
      </w:r>
      <w:r>
        <w:t xml:space="preserve">, for tree species in France </w:t>
      </w:r>
      <w:r>
        <w:fldChar w:fldCharType="begin" w:fldLock="1"/>
      </w:r>
      <w:r>
        <w:instrText>ADDIN CSL_CITATION { "citationItems" : [ { "id" : "ITEM-1", "itemData" : { "DOI" : "10.1111/j.1461-0248.2012.01764.x", "ISSN" : "1461023X", "author" : [ { "dropping-particle" : "", "family" : "Cheaib", "given" : "Alissar", "non-dropping-particle" : "", "parse-names" : false, "suffix" : "" }, { "dropping-particle" : "", "family" : "Badeau", "given" : "Vincent", "non-dropping-particle" : "", "parse-names" : false, "suffix" : "" }, { "dropping-particle" : "", "family" : "Boe", "given" : "Julien", "non-dropping-particle" : "", "parse-names" : false, "suffix" : "" }, { "dropping-particle" : "", "family" : "Chuine", "given" : "Isabelle", "non-dropping-particle" : "", "parse-names" : false, "suffix" : "" }, { "dropping-particle" : "", "family" : "Delire", "given" : "Christine", "non-dropping-particle" : "", "parse-names" : false, "suffix" : "" }, { "dropping-particle" : "", "family" : "Dufr\u00eane", "given" : "Eric", "non-dropping-particle" : "", "parse-names" : false, "suffix" : "" }, { "dropping-particle" : "", "family" : "Fran\u00e7ois", "given" : "Christophe", "non-dropping-particle" : "", "parse-names" : false, "suffix" : "" }, { "dropping-particle" : "", "family" : "Gritti", "given" : "Emmanuel S.", "non-dropping-particle" : "", "parse-names" : false, "suffix" : "" }, { "dropping-particle" : "", "family" : "Legay", "given" : "Myriam", "non-dropping-particle" : "", "parse-names" : false, "suffix" : "" }, { "dropping-particle" : "", "family" : "Pag\u00e9", "given" : "Christian", "non-dropping-particle" : "", "parse-names" : false, "suffix" : "" }, { "dropping-particle" : "", "family" : "Thuiller", "given" : "Wilfried", "non-dropping-particle" : "", "parse-names" : false, "suffix" : "" }, { "dropping-particle" : "", "family" : "Viovy", "given" : "Nicolas", "non-dropping-particle" : "", "parse-names" : false, "suffix" : "" }, { "dropping-particle" : "", "family" : "Leadley", "given" : "Paul", "non-dropping-particle" : "", "parse-names" : false, "suffix" : "" } ], "container-title" : "Ecology Letters", "id" : "ITEM-1", "issue" : "6", "issued" : { "date-parts" : [ [ "2012" ] ] }, "page" : "533-544", "title" : "Climate change impacts on tree ranges: model intercomparison facilitates understanding and quantification of uncertainty", "type" : "article-journal", "volume" : "15" }, "uris" : [ "http://www.mendeley.com/documents/?uuid=157c94e8-474b-4a30-9d4d-ee731220d964" ] } ], "mendeley" : { "formattedCitation" : "(Cheaib et al., 2012)", "plainTextFormattedCitation" : "(Cheaib et al., 2012)", "previouslyFormattedCitation" : "(Cheaib et al., 2012)" }, "properties" : {  }, "schema" : "https://github.com/citation-style-language/schema/raw/master/csl-citation.json" }</w:instrText>
      </w:r>
      <w:r>
        <w:fldChar w:fldCharType="separate"/>
      </w:r>
      <w:r>
        <w:t xml:space="preserve">(Cheaib </w:t>
      </w:r>
      <w:r w:rsidR="00301BD0" w:rsidRPr="00301BD0">
        <w:rPr>
          <w:i/>
        </w:rPr>
        <w:t>et al.</w:t>
      </w:r>
      <w:r>
        <w:t>, 2012)</w:t>
      </w:r>
      <w:r>
        <w:fldChar w:fldCharType="end"/>
      </w:r>
      <w:r>
        <w:t xml:space="preserve"> and for alpine plants in Europe with about 50% average reduction in range size by 2100 </w:t>
      </w:r>
      <w:r>
        <w:fldChar w:fldCharType="begin" w:fldLock="1"/>
      </w:r>
      <w: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7" ] ] }, "page" : "2330-2341", "publisher" : "Blackwell Publishing Ltd", "title" : "21st century climate change threatens mountain flora unequally across Europe", "type" : "article-journal", "volume" : "17" }, "uris" : [ "http://www.mendeley.com/documents/?uuid=c3a6a6bc-cec9-3898-9d91-8f27041bcb8f" ] }, { "id" : "ITEM-2", "itemData" : { "DOI" : "10.1038/nclimate1514", "ISBN" : "1758-678X", "ISSN" : "1758-678X", "PMID" : "21272309", "abstract" : "Quantitative estimates of the range loss of mountain plants under climate change have so far mostly relied on static geographical projections of species\u2019 habitat shifts1\u20133. Here, we use a hybrid model4 that combines such projections with simulations of demography and seed dispersal to forecast the climate-driven spatio-temporal dynamics of 150 high- mountain plant species across the European Alps. This model predicts average range size reductions of 44\u201350% by the end of the twenty-first century, which is similar to projections from the most \u2018optimistic\u2019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warming on mountain plants.", "author" : [ { "dropping-particle" : "", "family" : "Dullinger", "given" : "Stefan", "non-dropping-particle" : "", "parse-names" : false, "suffix" : "" }, { "dropping-particle" : "", "family" : "Gattringer", "given" : "Andreas", "non-dropping-particle" : "", "parse-names" : false, "suffix" : "" }, { "dropping-particle" : "", "family" : "Thuiller", "given" : "Wilfried", "non-dropping-particle" : "", "parse-names" : false, "suffix" : "" }, { "dropping-particle" : "", "family" : "Moser", "given" : "Dietmar", "non-dropping-particle" : "", "parse-names" : false, "suffix" : "" }, { "dropping-particle" : "", "family" : "Zimmermann", "given" : "Niklaus E.", "non-dropping-particle" : "", "parse-names" : false, "suffix" : "" }, { "dropping-particle" : "", "family" : "Guisan", "given" : "Antoine", "non-dropping-particle" : "", "parse-names" : false, "suffix" : "" }, { "dropping-particle" : "", "family" : "Willner", "given" : "Wolfgang", "non-dropping-particle" : "", "parse-names" : false, "suffix" : "" }, { "dropping-particle" : "", "family" : "Plutzar", "given" : "Christoph", "non-dropping-particle" : "", "parse-names" : false, "suffix" : "" }, { "dropping-particle" : "", "family" : "Leitner", "given" : "Michael", "non-dropping-particle" : "", "parse-names" : false, "suffix" : "" }, { "dropping-particle" : "", "family" : "Mang", "given" : "Thomas", "non-dropping-particle" : "", "parse-names" : false, "suffix" : "" }, { "dropping-particle" : "", "family" : "Caccianiga", "given" : "Marco", "non-dropping-particle" : "", "parse-names" : false, "suffix" : "" }, { "dropping-particle" : "", "family" : "Dirnb\u00f6ck", "given" : "Thomas", "non-dropping-particle" : "", "parse-names" : false, "suffix" : "" }, { "dropping-particle" : "", "family" : "Ertl", "given" : "Siegrun", "non-dropping-particle" : "", "parse-names" : false, "suffix" : "" }, { "dropping-particle" : "", "family" : "Fischer", "given" : "Anton", "non-dropping-particle" : "", "parse-names" : false, "suffix" : "" }, { "dropping-particle" : "", "family" : "Lenoir", "given" : "Jonathan", "non-dropping-particle" : "", "parse-names" : false, "suffix" : "" }, { "dropping-particle" : "", "family" : "Svenning", "given" : "Jens-Christian", "non-dropping-particle" : "", "parse-names" : false, "suffix" : "" }, { "dropping-particle" : "", "family" : "Psomas", "given" : "Achilleas", "non-dropping-particle" : "", "parse-names" : false, "suffix" : "" }, { "dropping-particle" : "", "family" : "Schmatz", "given" : "Dirk R.", "non-dropping-particle" : "", "parse-names" : false, "suffix" : "" }, { "dropping-particle" : "", "family" : "Silc", "given" : "Urban", "non-dropping-particle" : "", "parse-names" : false, "suffix" : "" }, { "dropping-particle" : "", "family" : "Vittoz", "given" : "Pascal", "non-dropping-particle" : "", "parse-names" : false, "suffix" : "" }, { "dropping-particle" : "", "family" : "H\u00fclber", "given" : "Karl", "non-dropping-particle" : "", "parse-names" : false, "suffix" : "" } ], "container-title" : "Nature Climate Change", "id" : "ITEM-2", "issue" : "8", "issued" : { "date-parts" : [ [ "2012", "5", "6" ] ] }, "page" : "619-622", "publisher" : "Nature Publishing Group", "title" : "Extinction debt of high-mountain plants under twenty-first-century climate change", "type" : "article-journal", "volume" : "2" }, "uris" : [ "http://www.mendeley.com/documents/?uuid=78321439-aabe-4788-8052-a9e80de2d55b" ] } ], "mendeley" : { "formattedCitation" : "(Dullinger et al., 2012; Engler et al., 2011a)", "plainTextFormattedCitation" : "(Dullinger et al., 2012; Engler et al., 2011a)", "previouslyFormattedCitation" : "(Dullinger et al., 2012; Engler et al., 2011a)" }, "properties" : {  }, "schema" : "https://github.com/citation-style-language/schema/raw/master/csl-citation.json" }</w:instrText>
      </w:r>
      <w:r>
        <w:fldChar w:fldCharType="separate"/>
      </w:r>
      <w:r>
        <w:t xml:space="preserve">(Dullinger </w:t>
      </w:r>
      <w:r w:rsidR="00301BD0" w:rsidRPr="00301BD0">
        <w:rPr>
          <w:i/>
        </w:rPr>
        <w:t>et al.</w:t>
      </w:r>
      <w:r>
        <w:t xml:space="preserve">, 2012; Engler </w:t>
      </w:r>
      <w:r w:rsidR="00301BD0" w:rsidRPr="00301BD0">
        <w:rPr>
          <w:i/>
        </w:rPr>
        <w:t>et al.</w:t>
      </w:r>
      <w:r>
        <w:t>, 2011)</w:t>
      </w:r>
      <w:r>
        <w:fldChar w:fldCharType="end"/>
      </w:r>
      <w:r>
        <w:t xml:space="preserve">. </w:t>
      </w:r>
    </w:p>
    <w:p w14:paraId="385B58F7" w14:textId="6FCB9405" w:rsidR="0048205B" w:rsidRPr="00E72FD6" w:rsidRDefault="0048205B" w:rsidP="00AE389F">
      <w:pPr>
        <w:rPr>
          <w:b/>
        </w:rPr>
      </w:pPr>
      <w:r>
        <w:t>On average, across all plant and animal groups, local richness and mean species abundance are projected to continue to decline throughout the region, under business-as-usual socio-economic scenarios (</w:t>
      </w:r>
      <w:r w:rsidR="00E02367">
        <w:rPr>
          <w:b/>
        </w:rPr>
        <w:t>Figure 3.55</w:t>
      </w:r>
      <w:r>
        <w:t xml:space="preserve">, </w:t>
      </w:r>
      <w:r w:rsidR="00E02367">
        <w:rPr>
          <w:b/>
        </w:rPr>
        <w:t>Figure 3.56</w:t>
      </w:r>
      <w:r>
        <w:t>)</w:t>
      </w:r>
      <w:r>
        <w:rPr>
          <w:b/>
        </w:rPr>
        <w:t xml:space="preserve">. </w:t>
      </w:r>
      <w:r>
        <w:t>Declines are widespread throughout Europe and Central Asia with the exception of the arid parts of Central Asia and the Russian Federation which are less suitable to agricultural expansions and therefore are not projected to incur further habitat loss (</w:t>
      </w:r>
      <w:r w:rsidR="00E02367">
        <w:rPr>
          <w:b/>
        </w:rPr>
        <w:t>Figure 3.55</w:t>
      </w:r>
      <w:r>
        <w:t xml:space="preserve">). </w:t>
      </w:r>
    </w:p>
    <w:p w14:paraId="28405E9E" w14:textId="42184598" w:rsidR="00733B54" w:rsidRPr="00C84903" w:rsidRDefault="00733B54" w:rsidP="00C84903">
      <w:pPr>
        <w:rPr>
          <w:lang w:val="en-US"/>
        </w:rPr>
      </w:pPr>
      <w:bookmarkStart w:id="1085" w:name="_Ref499895272"/>
      <w:r>
        <w:rPr>
          <w:lang w:eastAsia="en-GB"/>
        </w:rPr>
        <w:lastRenderedPageBreak/>
        <w:drawing>
          <wp:inline distT="0" distB="0" distL="0" distR="0" wp14:anchorId="3832AB8A" wp14:editId="581284D7">
            <wp:extent cx="5759450" cy="5058410"/>
            <wp:effectExtent l="0" t="0" r="0" b="889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3"/>
                    <a:stretch>
                      <a:fillRect/>
                    </a:stretch>
                  </pic:blipFill>
                  <pic:spPr>
                    <a:xfrm>
                      <a:off x="0" y="0"/>
                      <a:ext cx="5759450" cy="5058410"/>
                    </a:xfrm>
                    <a:prstGeom prst="rect">
                      <a:avLst/>
                    </a:prstGeom>
                  </pic:spPr>
                </pic:pic>
              </a:graphicData>
            </a:graphic>
          </wp:inline>
        </w:drawing>
      </w:r>
    </w:p>
    <w:p w14:paraId="09FD33F4" w14:textId="788B0ED6" w:rsidR="0048205B" w:rsidRDefault="0048205B" w:rsidP="005D7889">
      <w:pPr>
        <w:pStyle w:val="Caption"/>
      </w:pPr>
      <w:bookmarkStart w:id="1086" w:name="_Ref499895289"/>
      <w:bookmarkEnd w:id="1085"/>
    </w:p>
    <w:bookmarkEnd w:id="1086"/>
    <w:p w14:paraId="51BED48E" w14:textId="57C74BEA" w:rsidR="0048205B" w:rsidRDefault="0048205B" w:rsidP="00AC3C40">
      <w:pPr>
        <w:pStyle w:val="Caption"/>
      </w:pPr>
    </w:p>
    <w:p w14:paraId="53946329" w14:textId="2958FDC6" w:rsidR="002C6101" w:rsidRDefault="002C6101" w:rsidP="00AE389F">
      <w:r>
        <w:rPr>
          <w:lang w:eastAsia="en-GB"/>
        </w:rPr>
        <w:lastRenderedPageBreak/>
        <w:drawing>
          <wp:inline distT="0" distB="0" distL="0" distR="0" wp14:anchorId="560C6494" wp14:editId="0EB9965A">
            <wp:extent cx="5759450" cy="3806190"/>
            <wp:effectExtent l="0" t="0" r="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4"/>
                    <a:stretch>
                      <a:fillRect/>
                    </a:stretch>
                  </pic:blipFill>
                  <pic:spPr>
                    <a:xfrm>
                      <a:off x="0" y="0"/>
                      <a:ext cx="5759450" cy="3806190"/>
                    </a:xfrm>
                    <a:prstGeom prst="rect">
                      <a:avLst/>
                    </a:prstGeom>
                  </pic:spPr>
                </pic:pic>
              </a:graphicData>
            </a:graphic>
          </wp:inline>
        </w:drawing>
      </w:r>
    </w:p>
    <w:p w14:paraId="20ED3F47" w14:textId="4A30F784" w:rsidR="0048205B" w:rsidRDefault="0048205B" w:rsidP="00AE389F">
      <w:r>
        <w:t>Extinction risk prognoses assessed through IUCN Red List criteria, are projected to deteriorate for one to eight species of large mammals in Western and Central Europe (out of 27 investigated), depending on the assumption made with regards to ability to track climate change</w:t>
      </w:r>
      <w:r>
        <w:fldChar w:fldCharType="begin" w:fldLock="1"/>
      </w:r>
      <w:r>
        <w:instrText>ADDIN CSL_CITATION { "citationItems" : [ { "id" : "ITEM-1", "itemData" : { "DOI" : "10.1111/conl.12159", "ISSN" : "1755263X", "author" : [ { "dropping-particle" : "", "family" : "Visconti", "given" : "Piero", "non-dropping-particle" : "", "parse-names" : false, "suffix" : "" }, { "dropping-particle" : "", "family" : "Bakkenes", "given" : "Michel", "non-dropping-particle" : "", "parse-names" : false, "suffix" : "" }, { "dropping-particle" : "", "family" : "Baisero", "given" : "Daniele", "non-dropping-particle" : "", "parse-names" : false, "suffix" : "" }, { "dropping-particle" : "", "family" : "Brooks", "given" : "Thomas", "non-dropping-particle" : "", "parse-names" : false, "suffix" : "" }, { "dropping-particle" : "", "family" : "Butchart", "given" : "Stuart H. M.", "non-dropping-particle" : "", "parse-names" : false, "suffix" : "" }, { "dropping-particle" : "", "family" : "Joppa", "given" : "Lucas", "non-dropping-particle" : "", "parse-names" : false, "suffix" : "" }, { "dropping-particle" : "", "family" : "Alkemade", "given" : "Rob", "non-dropping-particle" : "", "parse-names" : false, "suffix" : "" }, { "dropping-particle" : "Di", "family" : "Marco", "given" : "Moreno", "non-dropping-particle" : "", "parse-names" : false, "suffix" : "" }, { "dropping-particle" : "", "family" : "Santini", "given" : "Luca", "non-dropping-particle" : "", "parse-names" : false, "suffix" : "" }, { "dropping-particle" : "", "family" : "Hoffmann", "given" : "Michael", "non-dropping-particle" : "", "parse-names" : false, "suffix" : "" }, { "dropping-particle" : "", "family" : "Maiorano", "given" : "Luigi", "non-dropping-particle" : "", "parse-names" : false, "suffix" : "" }, { "dropping-particle" : "", "family" : "Pressey", "given" : "Robert L.", "non-dropping-particle" : "", "parse-names" : false, "suffix" : "" }, { "dropping-particle" : "", "family" : "Arponen", "given" : "Anni", "non-dropping-particle" : "", "parse-names" : false, "suffix" : "" }, { "dropping-particle" : "", "family" : "Boitani", "given" : "Luigi", "non-dropping-particle" : "", "parse-names" : false, "suffix" : "" }, { "dropping-particle" : "", "family" : "Reside", "given" : "April E.", "non-dropping-particle" : "", "parse-names" : false, "suffix" : "" }, { "dropping-particle" : "van", "family" : "Vuuren", "given" : "Detlef", "non-dropping-particle" : "", "parse-names" : false, "suffix" : "" }, { "dropping-particle" : "", "family" : "Rondinini", "given" : "Carlo", "non-dropping-particle" : "", "parse-names" : false, "suffix" : "" } ], "container-title" : "Conservation Letters", "id" : "ITEM-1", "issue" : "1", "issued" : { "date-parts" : [ [ "2016", "1" ] ] }, "page" : "5-13", "title" : "Projecting global biodiversity indicators under future development scenarios", "type" : "article-journal", "volume" : "9" }, "uris" : [ "http://www.mendeley.com/documents/?uuid=9f4b2f46-743f-4c5a-92f8-9e31bcf918c9" ] }, { "id" : "ITEM-2", "itemData" : { "DOI" : "10.1111/cobi.12532", "ISSN" : "08888892", "PMID" : "25999066", "abstract" : "Distributions and populations of large mammals are declining globally, leading to an increase in their extinction risk. We forecasted the distribution of extant European large mammals (17 carnivores and 10 ungulates) based on 2 Rio+20 scenarios of socioeconomic development: business as usual and reduced impact through changes in human consumption of natural resources. These scenarios are linked to scenarios of land-use change and climate change through the spatial allocation of land conversion up to 2050. We used a hierarchical framework to forecast the extent and distribution of mammal habitat based on species' habitat preferences (as described in the International Union for Conservation of Nature Red List database) within a suitable climatic space fitted to the species' current geographic range. We analyzed the geographic and taxonomic variation of habitat loss for large mammals and the potential effect of the reduced impact policy on loss mitigation. Averaging across scenarios, European large mammals were predicted to lose 10% of their habitat by 2050 (25% in the worst-case scenario). Predicted loss was much higher for species in northwestern Europe, where habitat is expected to be lost due to climate and land-use change. Change in human consumption patterns was predicted to substantially improve the conservation of habitat for European large mammals, but not enough to reduce extinction risk if species cannot adapt locally to climate change or disperse.", "author" : [ { "dropping-particle" : "", "family" : "Rondinini", "given" : "Carlo", "non-dropping-particle" : "", "parse-names" : false, "suffix" : "" }, { "dropping-particle" : "", "family" : "Visconti", "given" : "Piero", "non-dropping-particle" : "", "parse-names" : false, "suffix" : "" } ], "container-title" : "Conservation Biology", "id" : "ITEM-2", "issue" : "4", "issued" : { "date-parts" : [ [ "2015" ] ] }, "page" : "n/a-n/a", "title" : "Scenarios of large mammal loss in Europe for the 21 &lt;sup&gt;st&lt;/sup&gt; century", "type" : "article-journal", "volume" : "29" }, "uris" : [ "http://www.mendeley.com/documents/?uuid=2317f881-2858-4e1a-8f12-347d4aeeaafd" ] } ], "mendeley" : { "formattedCitation" : "(Rondinini &amp; Visconti, 2015; Visconti et al., 2016)", "manualFormatting" : " (Rondinini &amp; Visconti, 2015; Visconti et al., 2016)", "plainTextFormattedCitation" : "(Rondinini &amp; Visconti, 2015; Visconti et al., 2016)", "previouslyFormattedCitation" : "(Rondinini &amp; Visconti, 2015; Visconti et al., 2016)" }, "properties" : {  }, "schema" : "https://github.com/citation-style-language/schema/raw/master/csl-citation.json" }</w:instrText>
      </w:r>
      <w:r>
        <w:fldChar w:fldCharType="separate"/>
      </w:r>
      <w:r>
        <w:t xml:space="preserve"> (Rondinini &amp; Visconti, 2015; Visconti </w:t>
      </w:r>
      <w:r w:rsidR="00301BD0" w:rsidRPr="00301BD0">
        <w:rPr>
          <w:i/>
        </w:rPr>
        <w:t>et al.</w:t>
      </w:r>
      <w:r>
        <w:t>, 2016)</w:t>
      </w:r>
      <w:r>
        <w:fldChar w:fldCharType="end"/>
      </w:r>
      <w:r>
        <w:t xml:space="preserve">. </w:t>
      </w:r>
    </w:p>
    <w:p w14:paraId="48A14BA7" w14:textId="7E7D89BD" w:rsidR="0048205B" w:rsidRDefault="0048205B" w:rsidP="00AE389F">
      <w:r>
        <w:t xml:space="preserve">Overall, these results provide evidence that, under business-as-usual socio-economic trends and in absence of new policies for conservation of biodiversity and ecosystem services, the Convention on Biological Diversity vision to halt the loss of biodiversity, will not be met by 2050 and beyond for Europe and Central Asia. Normative scenarios that aim to meet these targets have been produced </w:t>
      </w:r>
      <w:r>
        <w:fldChar w:fldCharType="begin" w:fldLock="1"/>
      </w:r>
      <w:r>
        <w:instrText>ADDIN CSL_CITATION { "citationItems" : [ { "id" : "ITEM-1", "itemData" : { "ISBN" : "9789078645986", "author" : [ { "dropping-particle" : "", "family" : "PBL Netherlands Environmental Assessment Agency", "given" : "", "non-dropping-particle" : "", "parse-names" : false, "suffix" : "" } ], "id" : "ITEM-1", "issued" : { "date-parts" : [ [ "0" ] ] }, "title" : "Roads from Rio + 20", "type" : "article-journal" }, "uris" : [ "http://www.mendeley.com/documents/?uuid=5dc6e919-0004-4bb6-ab8c-03a4103414d9" ] }, { "id" : "ITEM-2", "itemData" : { "ISBN" : "978-90-78645-50-4", "author" : [ { "dropping-particle" : "", "family" : "Alkemade", "given" : "Rob", "non-dropping-particle" : "", "parse-names" : false, "suffix" : "" }, { "dropping-particle" : "", "family" : "Ahrens", "given" : "Robert", "non-dropping-particle" : "", "parse-names" : false, "suffix" : "" }, { "dropping-particle" : "", "family" : "Bakkenes", "given" : "Michel", "non-dropping-particle" : "", "parse-names" : false, "suffix" : "" }, { "dropping-particle" : "", "family" : "Bakkes", "given" : "Jan", "non-dropping-particle" : "", "parse-names" : false, "suffix" : "" }, { "dropping-particle" : "", "family" : "Berg", "given" : "Maurits", "non-dropping-particle" : "van den", "parse-names" : false, "suffix" : "" }, { "dropping-particle" : "", "family" : "Brink", "given" : "Ben", "non-dropping-particle" : "ten", "parse-names" : false, "suffix" : "" }, { "dropping-particle" : "", "family" : "Christensen", "given" : "Villy", "non-dropping-particle" : "", "parse-names" : false, "suffix" : "" }, { "dropping-particle" : "", "family" : "Esch", "given" : "Stefan", "non-dropping-particle" : "van der", "parse-names" : false, "suffix" : "" }, { "dropping-particle" : "", "family" : "Janse", "given" : "Jan", "non-dropping-particle" : "", "parse-names" : false, "suffix" : "" }, { "dropping-particle" : "", "family" : "Jeuken", "given" : "Michel", "non-dropping-particle" : "", "parse-names" : false, "suffix" : "" }, { "dropping-particle" : "", "family" : "Kram", "given" : "Tom", "non-dropping-particle" : "", "parse-names" : false, "suffix" : "" }, { "dropping-particle" : "", "family" : "Lucas", "given" : "Paul", "non-dropping-particle" : "", "parse-names" : false, "suffix" : "" }, { "dropping-particle" : "", "family" : "Manders", "given" : "Ton", "non-dropping-particle" : "", "parse-names" : false, "suffix" : "" }, { "dropping-particle" : "", "family" : "Meijl", "given" : "Hans", "non-dropping-particle" : "van", "parse-names" : false, "suffix" : "" }, { "dropping-particle" : "", "family" : "Oorschot", "given" : "Mark", "non-dropping-particle" : "van", "parse-names" : false, "suffix" : "" }, { "dropping-particle" : "", "family" : "Stehfest", "given" : "Elke", "non-dropping-particle" : "", "parse-names" : false, "suffix" : "" }, { "dropping-particle" : "", "family" : "Tabeau", "given" : "Andrzej", "non-dropping-particle" : "", "parse-names" : false, "suffix" : "" }, { "dropping-particle" : "", "family" : "Vuuren", "given" : "Detlef", "non-dropping-particle" : "van", "parse-names" : false, "suffix" : "" }, { "dropping-particle" : "", "family" : "Wilting", "given" : "Harry", "non-dropping-particle" : "", "parse-names" : false, "suffix" : "" } ], "id" : "ITEM-2", "issued" : { "date-parts" : [ [ "2010" ] ] }, "publisher" : "Netherlands Environmental Assessment Agency (PBL)", "publisher-place" : "The Hague/Bilthoven", "title" : "Rethinking Global Biodiversity Strategies: Exploring structural changes in production and consumption to reduce biodiversity loss", "type" : "book" }, "uris" : [ "http://www.mendeley.com/documents/?uuid=3da91e84-a010-49fb-b3de-b2f4bfd06797" ] }, { "id" : "ITEM-3", "itemData" : { "author" : [ { "dropping-particle" : "", "family" : "PBL", "given" : "", "non-dropping-particle" : "", "parse-names" : false, "suffix" : "" } ], "id" : "ITEM-3", "issued" : { "date-parts" : [ [ "2014" ] ] }, "publisher" : "Secretariat of the Convention on Biological Diversity. Montreal. Technical Series 79.", "publisher-place" : "Montreal", "title" : "How sectors can contribute to sustainable use and conservation of biodiversity", "type" : "report" }, "uris" : [ "http://www.mendeley.com/documents/?uuid=68d74eec-0ac9-46cd-91bd-836f63a7cc4c", "http://www.mendeley.com/documents/?uuid=53556591-d9a8-40df-985f-f2f30bcb838e" ] } ], "mendeley" : { "formattedCitation" : "(Alkemade et al., 2010; PBL, 2014; PBL Netherlands Environmental Assessment Agency, n.d.)", "manualFormatting" : "(PBL 2012; Alkemade et al. 2010; PBL 2014", "plainTextFormattedCitation" : "(Alkemade et al., 2010; PBL, 2014; PBL Netherlands Environmental Assessment Agency, n.d.)", "previouslyFormattedCitation" : "(Alkemade et al., 2010; PBL, 2014; PBL Netherlands Environmental Assessment Agency, n.d.)" }, "properties" : {  }, "schema" : "https://github.com/citation-style-language/schema/raw/master/csl-citation.json" }</w:instrText>
      </w:r>
      <w:r>
        <w:fldChar w:fldCharType="separate"/>
      </w:r>
      <w:r>
        <w:t xml:space="preserve">(PBL, </w:t>
      </w:r>
      <w:r w:rsidR="00E7630D">
        <w:t xml:space="preserve">2010, </w:t>
      </w:r>
      <w:r>
        <w:t>2012, 2014</w:t>
      </w:r>
      <w:r>
        <w:fldChar w:fldCharType="end"/>
      </w:r>
      <w:r>
        <w:t xml:space="preserve">). These studies showed that policies to mitigate climate change that involve replacing intensive forestry with reduced-impact logging, and increasing yields to spare land from cultivation, can together stem biodiversity losses expected under baseline patterns of consumption and production (see also Chapter 5 on normative scenarios designed to meet biodiversity goals). </w:t>
      </w:r>
    </w:p>
    <w:p w14:paraId="6EE01CBB" w14:textId="77777777" w:rsidR="0048205B" w:rsidRDefault="0048205B" w:rsidP="00AE389F">
      <w:pPr>
        <w:spacing w:after="0"/>
      </w:pPr>
    </w:p>
    <w:p w14:paraId="26BB34AF" w14:textId="77777777" w:rsidR="0048205B" w:rsidRDefault="0048205B" w:rsidP="001F0516">
      <w:pPr>
        <w:pStyle w:val="Heading4"/>
      </w:pPr>
      <w:bookmarkStart w:id="1087" w:name="_Toc519504564"/>
      <w:r w:rsidRPr="00C734A1">
        <w:t>Community</w:t>
      </w:r>
      <w:r>
        <w:t xml:space="preserve"> composition</w:t>
      </w:r>
      <w:bookmarkEnd w:id="1087"/>
    </w:p>
    <w:p w14:paraId="76E0F610" w14:textId="66AE59BF" w:rsidR="0048205B" w:rsidRDefault="0048205B" w:rsidP="00AE389F">
      <w:r>
        <w:t xml:space="preserve">Local taxonomic richness of native species (alpha diversity) across plants, fungi and animal taxa in the terrestrial environment is expected to decline across all of Europe and Central Asia under business-as-usual scenarios of habitat loss (ignoring other drivers of change), except for boreal forests in Fennoscandia and Russia and for the arid regions of central Asia which are not projected to incur agricultural expansion </w:t>
      </w:r>
      <w:r>
        <w:fldChar w:fldCharType="begin" w:fldLock="1"/>
      </w:r>
      <w: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non-dropping-particle" : "", "parse-names" : false, "suffix" : "" }, { "dropping-particle" : "", "family" : "Hill", "given" : "Samantha 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0eda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 W.", "non-dropping-particle" : "", "parse-names" : false, "suffix" : "" }, { "dropping-particle" : "", "family" : "Purvis", "given" : "Andy", "non-dropping-particle" : "", "parse-names" : false, "suffix" : "" } ], "container-title" : "Nature", "id" : "ITEM-1", "issue" : "7545", "issued" : { "date-parts" : [ [ "2015", "4", "1" ] ] }, "page" : "45-50", "publisher" : "Nature Publishing Group", "title" : "Global effects of land use on local terrestrial biodiversity", "type" : "article-journal", "volume" : "520" }, "uris" : [ "http://www.mendeley.com/documents/?uuid=45741822-64ff-36b2-9d2c-c7d068f2b535" ] } ], "mendeley" : { "formattedCitation" : "(Newbold et al., 2015)", "manualFormatting" : "(Newbold et al., 2015)", "plainTextFormattedCitation" : "(Newbold et al., 2015)", "previouslyFormattedCitation" : "(Newbold et al., 2015)" }, "properties" : {  }, "schema" : "https://github.com/citation-style-language/schema/raw/master/csl-citation.json" }</w:instrText>
      </w:r>
      <w:r>
        <w:fldChar w:fldCharType="separate"/>
      </w:r>
      <w:r>
        <w:t xml:space="preserve">(Newbold </w:t>
      </w:r>
      <w:r w:rsidR="00301BD0" w:rsidRPr="00301BD0">
        <w:rPr>
          <w:i/>
        </w:rPr>
        <w:t>et al.</w:t>
      </w:r>
      <w:r>
        <w:t>, 2015)</w:t>
      </w:r>
      <w:r>
        <w:fldChar w:fldCharType="end"/>
      </w:r>
      <w:r>
        <w:t xml:space="preserve">. Similar richness patterns are found in freshwater environments (below). </w:t>
      </w:r>
    </w:p>
    <w:p w14:paraId="2F4CB182" w14:textId="5AC24803" w:rsidR="0048205B" w:rsidRDefault="0048205B" w:rsidP="00AE389F">
      <w:r>
        <w:t xml:space="preserve">Species range shift, ecological filtering through loss of native vegetation, and the introduction of new species are projected to result in increased temporal turnover of species across most terrestrial ecosystems </w:t>
      </w:r>
      <w:r>
        <w:fldChar w:fldCharType="begin" w:fldLock="1"/>
      </w:r>
      <w:r>
        <w:instrText>ADDIN CSL_CITATION { "citationItems" : [ { "id" : "ITEM-1", "itemData" : { "ISBN" : "0921-8009", "abstract" : "In the EURURALIS project, a chain of models was used to predict the changes in sustainable development indicators for European human well-being, ecology and economy issues, for four alternative scenarios of the future socio-economic development. This paper describes the biodiversity analysis of the project. Models based on general relationships between environmental factors and biodiversity loss were combined with socio-economic, land-use and environmental models to derive data that were integrated into an interactive tool for policy makers. The biodiversity analysis takes into account the effects of land-use change, climate change, fragmentation by major roads, area of unfragmented patches, nitrogen deposition, forestry and disturbance. Results show that biodiversity is projected to decrease between now and 2030 in most countries for all scenarios, indicating that it is unlikely that the EU will be able to fulfill its commitment to stop biodiversity loss by 2010. This is mainly due to urbanization and increase in stress factors, and outweighs the area increase of nature arising from land abandonment. Merits, limitations and uncertainties of this approach to biodiversity assessmenr are discussed. (c) 2006 Elsevier B.V. All rights reserved", "author" : [ { "dropping-particle" : "", "family" : "Verboom", "given" : "J", "non-dropping-particle" : "", "parse-names" : false, "suffix" : "" }, { "dropping-particle" : "", "family" : "Alkemade", "given" : "R", "non-dropping-particle" : "", "parse-names" : false, "suffix" : "" }, { "dropping-particle" : "", "family" : "Klijn", "given" : "J", "non-dropping-particle" : "", "parse-names" : false, "suffix" : "" }, { "dropping-particle" : "", "family" : "Metzger", "given" : "M J", "non-dropping-particle" : "", "parse-names" : false, "suffix" : "" }, { "dropping-particle" : "", "family" : "Reijnen", "given" : "R", "non-dropping-particle" : "", "parse-names" : false, "suffix" : "" } ], "container-title" : "Ecological Economics", "id" : "ITEM-1", "issue" : "2", "issued" : { "date-parts" : [ [ "2007" ] ] }, "note" : "J", "page" : "267-276", "title" : "Combining biodiversity modeling with political and economic development scenarios for 25 EU countries", "type" : "article", "volume" : "62" }, "uris" : [ "http://www.mendeley.com/documents/?uuid=8f5b24c3-d2b9-47fa-9e90-60bc6444e0c2" ] }, { "id" : "ITEM-2",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non-dropping-particle" : "", "parse-names" : false, "suffix" : "" }, { "dropping-particle" : "", "family" : "Hill", "given" : "Samantha 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0eda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 W.", "non-dropping-particle" : "", "parse-names" : false, "suffix" : "" }, { "dropping-particle" : "", "family" : "Purvis", "given" : "Andy", "non-dropping-particle" : "", "parse-names" : false, "suffix" : "" } ], "container-title" : "Nature", "id" : "ITEM-2", "issue" : "7545", "issued" : { "date-parts" : [ [ "2015", "4", "1" ] ] }, "page" : "45-50", "publisher" : "Nature Publishing Group", "title" : "Global effects of land use on local terrestrial biodiversity", "type" : "article-journal", "volume" : "520" }, "uris" : [ "http://www.mendeley.com/documents/?uuid=45741822-64ff-36b2-9d2c-c7d068f2b535" ] }, { "id" : "ITEM-3", "itemData" : { "DOI" : "10.1111/ddi.12229", "ISBN" : "1472-4642", "abstract" : "Aim Species distribution models (SDMs) are increasingly used to address numerous questions in ecology, biogeography, conservation biology and evolution. Surprisingly, the crucial step of selecting the most relevant variables has received little attention, despite its direct implications for model transferability and uncertainty. Here, we aim to address this with a continent-wide, evaluation of which climate predictors provided the most accurate SDMs for bird distributions. Location Conterminous United States. Methods For 243 species, we used yearly data since 1971 (from the North American Breeding Bird Survey) to run SDMs (six different algorithms) with combinations of six relatively uncorrelated climate predictors (selected from 22 widely used climate variables). We then estimated the importance of each predictor \u2013 both spatially and over a 40-year time period \u2013 by comparing the accuracy of the model obtained with or without a given predictor. Results Three temperature-related variables (annual potential evapotranspiration, mean annual temperature and growing degree days) produced significantly more accurate SDMs than any other predictors. Among precipitation predictors, annual precipitation provided the most accurate results. Albeit only rarely used in SDMs, the moisture index performed similarly strongly. Interestingly, predictors that summarize average annual climate produced more accurate distributions than seasonal predictors, despite distinct seasonal movements in most species considered. Encouragingly, spatial and temporal (over 40\u00a0years) evaluation of variables yielded very similar results. Main conclusions The approach presented here allowed us to identify the statistically most relevant predictors for birds in the USA and can be applied to other taxa and/or in different parts of the world. Appropriately selecting the most relevant predictors of species distributions at large spatial scale is vital to identifying ecologically meaningful relationships that provide the most accurate predictions under climate change or biological invasions.", "author" : [ { "dropping-particle" : "", "family" : "Barbet-Massin", "given" : "Morgane", "non-dropping-particle" : "", "parse-names" : false, "suffix" : "" }, { "dropping-particle" : "", "family" : "Jetz", "given" : "Walter", "non-dropping-particle" : "", "parse-names" : false, "suffix" : "" } ], "container-title" : "Diversity and Distributions", "id" : "ITEM-3", "issue" : "11", "issued" : { "date-parts" : [ [ "2014" ] ] }, "page" : "1285-1295", "title" : "A 40-year, continent-wide, multispecies assessment of relevant climate predictors for species distribution modelling", "type" : "article-journal", "volume" : "20" }, "uris" : [ "http://www.mendeley.com/documents/?uuid=31063aff-c7c3-423a-8c50-447cf11d4f11" ] } ], "mendeley" : { "formattedCitation" : "(Barbet-Massin &amp; Jetz, 2014; Newbold et al., 2015; Verboom et al., 2007)", "plainTextFormattedCitation" : "(Barbet-Massin &amp; Jetz, 2014; Newbold et al., 2015; Verboom et al., 2007)", "previouslyFormattedCitation" : "(Barbet-Massin &amp; Jetz, 2014; Newbold et al., 2015; Verboom et al., 2007)" }, "properties" : {  }, "schema" : "https://github.com/citation-style-language/schema/raw/master/csl-citation.json" }</w:instrText>
      </w:r>
      <w:r>
        <w:fldChar w:fldCharType="separate"/>
      </w:r>
      <w:r>
        <w:t xml:space="preserve">(Barbet-Massin &amp; Jetz, 2014; Newbold </w:t>
      </w:r>
      <w:r w:rsidR="00301BD0" w:rsidRPr="00301BD0">
        <w:rPr>
          <w:i/>
        </w:rPr>
        <w:t>et al.</w:t>
      </w:r>
      <w:r>
        <w:t xml:space="preserve">, 2015; Verboom </w:t>
      </w:r>
      <w:r w:rsidR="00301BD0" w:rsidRPr="00301BD0">
        <w:rPr>
          <w:i/>
        </w:rPr>
        <w:t>et al.</w:t>
      </w:r>
      <w:r>
        <w:t>, 2007)</w:t>
      </w:r>
      <w:r>
        <w:fldChar w:fldCharType="end"/>
      </w:r>
      <w:r>
        <w:t xml:space="preserve">. Similarly, local functional diversity is also expected to increase, at least for birds across all subregions of Europe and Central Asia, as a result of climate-driven range shifts </w:t>
      </w:r>
      <w:r>
        <w:fldChar w:fldCharType="begin" w:fldLock="1"/>
      </w:r>
      <w:r>
        <w:instrText>ADDIN CSL_CITATION { "citationItems" : [ { "id" : "ITEM-1", "itemData" : { "DOI" : "10.1111/ddi.12229", "ISBN" : "1472-4642", "abstract" : "Aim Species distribution models (SDMs) are increasingly used to address numerous questions in ecology, biogeography, conservation biology and evolution. Surprisingly, the crucial step of selecting the most relevant variables has received little attention, despite its direct implications for model transferability and uncertainty. Here, we aim to address this with a continent-wide, evaluation of which climate predictors provided the most accurate SDMs for bird distributions. Location Conterminous United States. Methods For 243 species, we used yearly data since 1971 (from the North American Breeding Bird Survey) to run SDMs (six different algorithms) with combinations of six relatively uncorrelated climate predictors (selected from 22 widely used climate variables). We then estimated the importance of each predictor \u2013 both spatially and over a 40-year time period \u2013 by comparing the accuracy of the model obtained with or without a given predictor. Results Three temperature-related variables (annual potential evapotranspiration, mean annual temperature and growing degree days) produced significantly more accurate SDMs than any other predictors. Among precipitation predictors, annual precipitation provided the most accurate results. Albeit only rarely used in SDMs, the moisture index performed similarly strongly. Interestingly, predictors that summarize average annual climate produced more accurate distributions than seasonal predictors, despite distinct seasonal movements in most species considered. Encouragingly, spatial and temporal (over 40\u00a0years) evaluation of variables yielded very similar results. Main conclusions The approach presented here allowed us to identify the statistically most relevant predictors for birds in the USA and can be applied to other taxa and/or in different parts of the world. Appropriately selecting the most relevant predictors of species distributions at large spatial scale is vital to identifying ecologically meaningful relationships that provide the most accurate predictions under climate change or biological invasions.", "author" : [ { "dropping-particle" : "", "family" : "Barbet-Massin", "given" : "Morgane", "non-dropping-particle" : "", "parse-names" : false, "suffix" : "" }, { "dropping-particle" : "", "family" : "Jetz", "given" : "Walter", "non-dropping-particle" : "", "parse-names" : false, "suffix" : "" } ], "container-title" : "Diversity and Distributions", "id" : "ITEM-1", "issue" : "11", "issued" : { "date-parts" : [ [ "2014" ] ] }, "page" : "1285-1295", "title" : "A 40-year, continent-wide, multispecies assessment of relevant climate predictors for species distribution modelling", "type" : "article-journal", "volume" : "20" }, "uris" : [ "http://www.mendeley.com/documents/?uuid=31063aff-c7c3-423a-8c50-447cf11d4f11" ] } ], "mendeley" : { "formattedCitation" : "(Barbet-Massin &amp; Jetz, 2014)", "plainTextFormattedCitation" : "(Barbet-Massin &amp; Jetz, 2014)", "previouslyFormattedCitation" : "(Barbet-Massin &amp; Jetz, 2014)" }, "properties" : {  }, "schema" : "https://github.com/citation-style-language/schema/raw/master/csl-citation.json" }</w:instrText>
      </w:r>
      <w:r>
        <w:fldChar w:fldCharType="separate"/>
      </w:r>
      <w:r>
        <w:t>(Barbet-Massin &amp; Jetz, 2014)</w:t>
      </w:r>
      <w:r>
        <w:fldChar w:fldCharType="end"/>
      </w:r>
      <w:r>
        <w:t xml:space="preserve">. Climate-driven </w:t>
      </w:r>
      <w:r>
        <w:lastRenderedPageBreak/>
        <w:t xml:space="preserve">range shifts, and species introductions are likely to lead to declines in beta (i.e. between-site) diversity across the region, with resulting spatial biotic homogenization. For instance, beta taxonomic diversity of plant species in the French Alps is expected to decline by 10-23% by 2050, depending on the climatic model applied </w:t>
      </w:r>
      <w:r>
        <w:fldChar w:fldCharType="begin" w:fldLock="1"/>
      </w:r>
      <w:r>
        <w:instrText>ADDIN CSL_CITATION { "citationItems" : [ { "id" : "ITEM-1", "itemData" : { "DOI" : "10.1111/ecog.00670", "ISBN" : "1600-0587", "ISSN" : "16000587", "PMID" : "25722539", "abstract" : "Climate and land cover changes are important drivers of the plant species distributions and diversity patterns in mountainous regions. Although the need for a multifaceted view of diversity based on taxonomic, functional and phylogenetic dimensions is now commonly recognized, there are no complete risk assessments concerning their expected changes. In this paper, we used a range of species distribution models in an ensemble-forecasting framework together with regional climate and land cover projections by 2080 to analyze the potential threat for more than 2,500 plant species at high resolution (2.5 km \u00d7 2.5 km) in the French Alps. We also decomposed taxonomic, functional and phylogenetic diversity facets into \u03b1 and \u03b2 components and analyzed their expected changes by 2080. Overall, plant species threats from climate and land cover changes in the French Alps were expected to vary depending on the species' preferred altitudinal vegetation zone, rarity, and conservation status. Indeed, rare species and species of conservation concern were the ones projected to experience less severe change, and also the ones being the most efficiently preserved by the current network of protected areas. Conversely, the three facets of plant diversity were also projected to experience drastic spatial re-shuffling by 2080. In general, the mean \u03b1-diversity of the three facets was projected to increase to the detriment of regional \u03b2-diversity, although the latter was projected to remain high at the montane-alpine transition zones. Our results show that, due to a high-altitude distribution, the current protection network is efficient for rare species, and species predicted to migrate upward. Although our modeling framework may not capture all possible mechanisms of species range shifts, our work illustrates that a comprehensive risk assessment on an entire floristic region combined with functional and phylogenetic information can help delimitate future scenarios of biodiversity and better design its protection.", "author" : [ { "dropping-particle" : "", "family" : "Thuiller", "given" : "Wilfried", "non-dropping-particle" : "", "parse-names" : false, "suffix" : "" }, { "dropping-particle" : "", "family" : "Gu\u00e9guen", "given" : "Maya", "non-dropping-particle" : "", "parse-names" : false, "suffix" : "" }, { "dropping-particle" : "", "family" : "Georges", "given" : "Damien", "non-dropping-particle" : "", "parse-names" : false, "suffix" : "" }, { "dropping-particle" : "", "family" : "Bonet", "given" : "Richard", "non-dropping-particle" : "", "parse-names" : false, "suffix" : "" }, { "dropping-particle" : "", "family" : "Chalmandrier", "given" : "Lo\u00efc", "non-dropping-particle" : "", "parse-names" : false, "suffix" : "" }, { "dropping-particle" : "", "family" : "Garraud", "given" : "Luc", "non-dropping-particle" : "", "parse-names" : false, "suffix" : "" }, { "dropping-particle" : "", "family" : "Renaud", "given" : "Julien", "non-dropping-particle" : "", "parse-names" : false, "suffix" : "" }, { "dropping-particle" : "", "family" : "Roquet", "given" : "Cristina", "non-dropping-particle" : "", "parse-names" : false, "suffix" : "" }, { "dropping-particle" : "", "family" : "Es", "given" : "J\u00e9r\u00e9mie", "non-dropping-particle" : "Van", "parse-names" : false, "suffix" : "" }, { "dropping-particle" : "", "family" : "Zimmermann", "given" : "Niklaus E.", "non-dropping-particle" : "", "parse-names" : false, "suffix" : "" }, { "dropping-particle" : "", "family" : "Lavergne", "given" : "S\u00e9bastien", "non-dropping-particle" : "", "parse-names" : false, "suffix" : "" } ], "container-title" : "Ecography", "id" : "ITEM-1", "issue" : "12", "issued" : { "date-parts" : [ [ "2014" ] ] }, "page" : "1254-1266", "title" : "Are different facets of plant diversity well protected against climate and land cover changes? A test study in the French Alps", "type" : "article-journal", "volume" : "37" }, "uris" : [ "http://www.mendeley.com/documents/?uuid=1dd13d66-fc5f-4f17-820c-35a3fce755fd" ] } ], "mendeley" : { "formattedCitation" : "(Wilfried Thuiller et al., 2014)", "plainTextFormattedCitation" : "(Wilfried Thuiller et al., 2014)", "previouslyFormattedCitation" : "(Wilfried Thuiller et al., 2014)" }, "properties" : {  }, "schema" : "https://github.com/citation-style-language/schema/raw/master/csl-citation.json" }</w:instrText>
      </w:r>
      <w:r>
        <w:fldChar w:fldCharType="separate"/>
      </w:r>
      <w:r>
        <w:t xml:space="preserve">(Thuiller </w:t>
      </w:r>
      <w:r w:rsidR="00301BD0" w:rsidRPr="00301BD0">
        <w:rPr>
          <w:i/>
        </w:rPr>
        <w:t>et al.</w:t>
      </w:r>
      <w:r>
        <w:t xml:space="preserve">, </w:t>
      </w:r>
      <w:r w:rsidRPr="00F7120A">
        <w:t>2014</w:t>
      </w:r>
      <w:r w:rsidR="00F7120A" w:rsidRPr="00F7120A">
        <w:t>a</w:t>
      </w:r>
      <w:r>
        <w:t>)</w:t>
      </w:r>
      <w:r>
        <w:fldChar w:fldCharType="end"/>
      </w:r>
      <w:r>
        <w:t xml:space="preserve">. Beta phylogenetic diversity in Europe for birds and mammals is expected to decrease by 32% and 30% by 2080 under BAU socio-economic scenarios, as a consequence of climate-induced range shifts, expansions and contractions </w:t>
      </w:r>
      <w:r>
        <w:fldChar w:fldCharType="begin" w:fldLock="1"/>
      </w:r>
      <w:r>
        <w:instrText>ADDIN CSL_CITATION { "citationItems" : [ { "id" : "ITEM-1", "itemData" : { "DOI" : "10.1038/nature09705", "ISBN" : "0028-0836", "ISSN" : "0028-0836", "PMID" : "21326204", "abstract" : "Nature 470, 531 (2011). doi:10.1038/nature09705", "author" : [ { "dropping-particle" : "", "family" : "Thuiller", "given" : "Wilfried", "non-dropping-particle" : "", "parse-names" : false, "suffix" : "" }, { "dropping-particle" : "", "family" : "Lavergne", "given" : "S\u00e9bastien", "non-dropping-particle" : "", "parse-names" : false, "suffix" : "" }, { "dropping-particle" : "", "family" : "Roquet", "given" : "Cristina", "non-dropping-particle" : "", "parse-names" : false, "suffix" : "" }, { "dropping-particle" : "", "family" : "Boulangeat", "given" : "Isabelle", "non-dropping-particle" : "", "parse-names" : false, "suffix" : "" }, { "dropping-particle" : "", "family" : "Lafourcade", "given" : "Bruno", "non-dropping-particle" : "", "parse-names" : false, "suffix" : "" }, { "dropping-particle" : "", "family" : "Araujo", "given" : "Miguel B", "non-dropping-particle" : "", "parse-names" : false, "suffix" : "" } ], "container-title" : "Nature", "id" : "ITEM-1", "issue" : "7335", "issued" : { "date-parts" : [ [ "2011" ] ] }, "page" : "531-534", "title" : "Consequences of climate change on the tree of life in Europe", "type" : "article-journal", "volume" : "470" }, "uris" : [ "http://www.mendeley.com/documents/?uuid=da01e175-1be2-4d13-836c-28c7198db616" ] } ], "mendeley" : { "formattedCitation" : "(Wilfried Thuiller et al., 2011b)", "plainTextFormattedCitation" : "(Wilfried Thuiller et al., 2011b)", "previouslyFormattedCitation" : "(Wilfried Thuiller et al., 2011b)" }, "properties" : {  }, "schema" : "https://github.com/citation-style-language/schema/raw/master/csl-citation.json" }</w:instrText>
      </w:r>
      <w:r>
        <w:fldChar w:fldCharType="separate"/>
      </w:r>
      <w:r>
        <w:t xml:space="preserve">(Thuiller </w:t>
      </w:r>
      <w:r w:rsidR="00301BD0" w:rsidRPr="00301BD0">
        <w:rPr>
          <w:i/>
        </w:rPr>
        <w:t>et al.</w:t>
      </w:r>
      <w:r>
        <w:t>, 2011)</w:t>
      </w:r>
      <w:r>
        <w:fldChar w:fldCharType="end"/>
      </w:r>
      <w:r>
        <w:t xml:space="preserve">. </w:t>
      </w:r>
    </w:p>
    <w:p w14:paraId="2C429F12" w14:textId="77777777" w:rsidR="0048205B" w:rsidRDefault="0048205B" w:rsidP="00AE389F"/>
    <w:p w14:paraId="12DD3D06" w14:textId="77777777" w:rsidR="0048205B" w:rsidRDefault="0048205B" w:rsidP="001F0516">
      <w:pPr>
        <w:pStyle w:val="Heading4"/>
      </w:pPr>
      <w:bookmarkStart w:id="1088" w:name="_Toc519504565"/>
      <w:r>
        <w:t>Ecosystem extent, function and structure</w:t>
      </w:r>
      <w:bookmarkEnd w:id="1088"/>
    </w:p>
    <w:p w14:paraId="4C7ACD98" w14:textId="738778C8" w:rsidR="0048205B" w:rsidRDefault="0048205B" w:rsidP="00AE389F">
      <w:pPr>
        <w:autoSpaceDE w:val="0"/>
        <w:autoSpaceDN w:val="0"/>
        <w:adjustRightInd w:val="0"/>
        <w:rPr>
          <w:lang w:val="it-IT"/>
        </w:rPr>
      </w:pPr>
      <w:r>
        <w:t xml:space="preserve">Within Europe and Central Asia, the extent of coniferous forests is expected to be maintained or even increase. Meanwhile, tundra, other Alpine ecosystems, Mediterranean ecosystems, and broad-leaved and mixed forests are expected to substantially contract, because of climate and land-use change </w:t>
      </w:r>
      <w:r>
        <w:fldChar w:fldCharType="begin" w:fldLock="1"/>
      </w:r>
      <w:r>
        <w:instrText>ADDIN CSL_CITATION { "citationItems" : [ { "id" : "ITEM-1", "itemData" : { "ISBN" : "0921-8009", "abstract" : "In the EURURALIS project, a chain of models was used to predict the changes in sustainable development indicators for European human well-being, ecology and economy issues, for four alternative scenarios of the future socio-economic development. This paper describes the biodiversity analysis of the project. Models based on general relationships between environmental factors and biodiversity loss were combined with socio-economic, land-use and environmental models to derive data that were integrated into an interactive tool for policy makers. The biodiversity analysis takes into account the effects of land-use change, climate change, fragmentation by major roads, area of unfragmented patches, nitrogen deposition, forestry and disturbance. Results show that biodiversity is projected to decrease between now and 2030 in most countries for all scenarios, indicating that it is unlikely that the EU will be able to fulfill its commitment to stop biodiversity loss by 2010. This is mainly due to urbanization and increase in stress factors, and outweighs the area increase of nature arising from land abandonment. Merits, limitations and uncertainties of this approach to biodiversity assessmenr are discussed. (c) 2006 Elsevier B.V. All rights reserved", "author" : [ { "dropping-particle" : "", "family" : "Verboom", "given" : "J", "non-dropping-particle" : "", "parse-names" : false, "suffix" : "" }, { "dropping-particle" : "", "family" : "Alkemade", "given" : "R", "non-dropping-particle" : "", "parse-names" : false, "suffix" : "" }, { "dropping-particle" : "", "family" : "Klijn", "given" : "J", "non-dropping-particle" : "", "parse-names" : false, "suffix" : "" }, { "dropping-particle" : "", "family" : "Metzger", "given" : "M J", "non-dropping-particle" : "", "parse-names" : false, "suffix" : "" }, { "dropping-particle" : "", "family" : "Reijnen", "given" : "R", "non-dropping-particle" : "", "parse-names" : false, "suffix" : "" } ], "container-title" : "Ecological Economics", "id" : "ITEM-1", "issue" : "2", "issued" : { "date-parts" : [ [ "2007" ] ] }, "note" : "J", "page" : "267-276", "title" : "Combining biodiversity modeling with political and economic development scenarios for 25 EU countries", "type" : "article", "volume" : "62" }, "uris" : [ "http://www.mendeley.com/documents/?uuid=8f5b24c3-d2b9-47fa-9e90-60bc6444e0c2" ] }, { "id" : "ITEM-2", "itemData" : { "DOI" : "10.1111/geb.12291", "ISBN" : "1466-8238", "ISSN" : "1466-8238", "abstract" : "Aim To project the potential European distribution of seven broad habitat categories (needle-leaved, broad-leaved, mixed and mediterranean forest, urban, grassland and cropland) in order to assess effects of land use, climate change and increase in CO2 on predicted habitat changes up to the year 2050. Location Europe. Method We modelled the response of European vegetation to changes in land use, climate and CO2 by combining the land-use model Dyna-CLUE (based on the CORINE land-cover data) and the dynamic vegetation model LPJ-GUESS. Two reforestation options were explored: maintaining the current range of tree species (EFI) or promoting naturally occurring tree species (NAT). Climate data from two general circulation models and two SRES scenarios (A2 and B1) were used. The broad habitat types were classified according to a combination of land use and the dominant plant species. Results Our models predicted that croplands and grasslands are expected to decrease due to land-use change. Although climate change has a negative effect on needle-leaved forest, it is expected to maintain its area or even increase in the EFI reforestation option while mediterranean, broad-leaved and mixed forests are expected to increase markedly. All investigated drivers have shown some effect, but land use is the dominant contributor to broad habitat change except for needle-leaved and mixed which are mainly influenced by climate change. Main conclusions Land use is predicted to have the greatest effect on broad habitat distribution according to our simulations. Hence in most parts of Europe mitigating actions should focus on land-use change rather than climate change. According to our simulation, the effects of the different drivers are not in general additive. In some cases they act synergistically and in some cases antagonistically. The projected habitat changes are a valuable tool for species distribution modelling and are available online.", "author" : [ { "dropping-particle" : "", "family" : "Lehsten", "given" : "Veiko", "non-dropping-particle" : "", "parse-names" : false, "suffix" : "" }, { "dropping-particle" : "", "family" : "Sykes", "given" : "Martin T", "non-dropping-particle" : "", "parse-names" : false, "suffix" : "" }, { "dropping-particle" : "", "family" : "Scott", "given" : "Anna Victoria", "non-dropping-particle" : "", "parse-names" : false, "suffix" : "" }, { "dropping-particle" : "", "family" : "Tzanopoulos", "given" : "Joseph", "non-dropping-particle" : "", "parse-names" : false, "suffix" : "" }, { "dropping-particle" : "", "family" : "Kallimanis", "given" : "Athanasios", "non-dropping-particle" : "", "parse-names" : false, "suffix" : "" }, { "dropping-particle" : "", "family" : "Mazaris", "given" : "Antonios", "non-dropping-particle" : "", "parse-names" : false, "suffix" : "" }, { "dropping-particle" : "", "family" : "Verburg", "given" : "Peter H", "non-dropping-particle" : "", "parse-names" : false, "suffix" : "" }, { "dropping-particle" : "", "family" : "Schulp", "given" : "Catharina J E", "non-dropping-particle" : "", "parse-names" : false, "suffix" : "" }, { "dropping-particle" : "", "family" : "Potts", "given" : "Simon G", "non-dropping-particle" : "", "parse-names" : false, "suffix" : "" }, { "dropping-particle" : "", "family" : "Vogiatzakis", "given" : "Ioannis", "non-dropping-particle" : "", "parse-names" : false, "suffix" : "" } ], "container-title" : "Global Ecology and Biogeography", "id" : "ITEM-2", "issue" : "6", "issued" : { "date-parts" : [ [ "2015", "6" ] ] }, "page" : "n/a-n/a", "title" : "Disentangling the effects of land-use change, climate and CO2 on projected future European habitat types", "type" : "article-journal", "volume" : "24" }, "uris" : [ "http://www.mendeley.com/documents/?uuid=1f86ab6a-30d5-349e-9433-397c2d45f976" ] }, { "id" : "ITEM-3", "itemData" : { "DOI" : "10.3170/2008-7-18348", "ISBN" : "1402-2001", "ISSN" : "14022001", "abstract" : "Question: Will the predicted climate changes affect species distribution in the Iberian Peninsula?Location: Iberian Peninsula (Spain and Portugal).Methods: We modelled current and future tree distributions as a function of climate, using a computational framework that made use of one machine learning technique, the random forest (RF) algorithm. This algorithm provided good predictions of the current distribution of each species, as shown by the area under the corresponding receiver operating characteristics (ROC) curves. Species turnover, richness and the change in distributions over time to 2080 under four Intergovernmental panel on climate change (IPCC) scenarios were calculated using the species map outputs.Results and Conclusions: The results show a notable reduction in the potential distribution of the studied species under all the IPCC scenarios, particularly so for mountain conifer species such as Pinus sylvestris, P. uncinata and Abies alba. Temperate species, especially Fagus sylvatica and Quercus petraea, were also predicted to suffer a reduction in their range; also submediterranean species, especially Q. pyrenaica, were predicted to undergo notable decline. In contrast, typically Mediterranean species appeared to be generally more capable of migration, and are therefore likely to be less affected.", "author" : [ { "dropping-particle" : "", "family" : "Benito Garzon", "given" : "Marta", "non-dropping-particle" : "", "parse-names" : false, "suffix" : "" }, { "dropping-particle" : "", "family" : "Sanchez de Dios", "given" : "Rut", "non-droppin</w:instrText>
      </w:r>
      <w:r w:rsidRPr="009E2FD7">
        <w:rPr>
          <w:lang w:val="es-ES"/>
        </w:rPr>
        <w:instrText>g-particle" : "", "parse-names" : false, "suffix" : "" }, { "dropping-particle" : "", "family" : "Sainz Ollero", "given" : "Helios", "non-dropping-particle" : "", "parse-names" : false, "suffix" : "" }, { "dropping-particle" : "", "family" : "Benito  M", "given" : "Garzon", "non-dropping-particle" : "", "parse-names" : false, "suffix" : "" }, { "dropping-particle" : "", "family" : "Sanchez  R", "given" : "D E Dios", "non-dropping-particle" : "", "parse-names" : false, "suffix" : "" }, { "dropping-particle" : "", "family" : "Sainz  H", "given" : "Ollero", "non-dropping-particle" : "", "parse-names" : false, "suffix" : "" } ], "container-title" : "Applied Vegetation Science", "id" : "ITEM-3", "issue" : "2", "issued" : { "date-parts" : [ [ "2008", "4" ] ] }, "page" : "169-178", "publisher" : "Blackwell Publishing Ltd", "title" : "Effects of climate change on the distribution of Iberian tree species", "type" : "article-journal", "volume" : "11" }, "uris" : [ "http://www.mendeley.com/documents/?uuid=3a3efe52-9a05-33c1-be76-6f183eaaad03" ] } ], "mendeley" : { "formattedCitation" : "(Benito Garzon et al., 2008; Lehsten et al., 2015; Verboom et al., 2007)", "plainTextFormattedCitation" : "(Benito Garzon et al., 2008; Lehsten et al., 2015; Verboom et al., 2007)", "previouslyFormattedCitation" : "(Benito Garzon et al., 2008; Lehsten et al., 2015; Verboom et al., 2007)" }, "properties" : {  }, "schema" : "https://github.com/citation-style-language/schema/raw/master/csl-citation.json" }</w:instrText>
      </w:r>
      <w:r>
        <w:fldChar w:fldCharType="separate"/>
      </w:r>
      <w:r>
        <w:rPr>
          <w:lang w:val="it-IT"/>
        </w:rPr>
        <w:t xml:space="preserve">(Benito Garzon </w:t>
      </w:r>
      <w:r w:rsidR="00301BD0" w:rsidRPr="00301BD0">
        <w:rPr>
          <w:i/>
          <w:lang w:val="it-IT"/>
        </w:rPr>
        <w:t>et al.</w:t>
      </w:r>
      <w:r>
        <w:rPr>
          <w:lang w:val="it-IT"/>
        </w:rPr>
        <w:t xml:space="preserve">, 2008; Lehsten </w:t>
      </w:r>
      <w:r w:rsidR="00301BD0" w:rsidRPr="00301BD0">
        <w:rPr>
          <w:i/>
          <w:lang w:val="it-IT"/>
        </w:rPr>
        <w:t>et al.</w:t>
      </w:r>
      <w:r>
        <w:rPr>
          <w:lang w:val="it-IT"/>
        </w:rPr>
        <w:t xml:space="preserve">, 2015; Verboom </w:t>
      </w:r>
      <w:r w:rsidR="00301BD0" w:rsidRPr="00301BD0">
        <w:rPr>
          <w:i/>
          <w:lang w:val="it-IT"/>
        </w:rPr>
        <w:t>et al.</w:t>
      </w:r>
      <w:r>
        <w:rPr>
          <w:lang w:val="it-IT"/>
        </w:rPr>
        <w:t>, 2007)</w:t>
      </w:r>
      <w:r>
        <w:fldChar w:fldCharType="end"/>
      </w:r>
      <w:r>
        <w:rPr>
          <w:lang w:val="it-IT"/>
        </w:rPr>
        <w:t>. I</w:t>
      </w:r>
      <w:r w:rsidRPr="00A91D94">
        <w:t xml:space="preserve">ncreasing water deficit (aridification) may lead to </w:t>
      </w:r>
      <w:r>
        <w:t>range</w:t>
      </w:r>
      <w:r w:rsidRPr="00A91D94">
        <w:t xml:space="preserve"> contraction</w:t>
      </w:r>
      <w:r>
        <w:t>s</w:t>
      </w:r>
      <w:r w:rsidRPr="00A91D94">
        <w:t xml:space="preserve"> of some</w:t>
      </w:r>
      <w:r>
        <w:t xml:space="preserve"> tree </w:t>
      </w:r>
      <w:r w:rsidRPr="00A91D94">
        <w:t>species, especially those with limited migration ability</w:t>
      </w:r>
      <w:r>
        <w:t>,</w:t>
      </w:r>
      <w:r w:rsidRPr="00A91D94">
        <w:t xml:space="preserve"> such as European beech </w:t>
      </w:r>
      <w:r w:rsidRPr="00A91D94">
        <w:fldChar w:fldCharType="begin" w:fldLock="1"/>
      </w:r>
      <w:r w:rsidRPr="00A91D94">
        <w:instrText>ADDIN CSL_CITATION { "citationItems" : [ { "id" : "ITEM-1", "itemData" : { "DOI" : "10.1111/gcb.12771", "ISBN" : "1365-2486", "ISSN" : "13652486", "PMID" : "25330385", "abstract" : "Recent efforts to incorporate migration processes into species distribution models (SDMs) are allowing assessments of whether species are likely to be able to track their future climate optimum and the possible causes of failing to do so. Here, we projected the range shift of European beech over the 21st century using a process-based SDM coupled to a phenomenological migration model accounting for population dynamics, according to two climate change scenarios and one land use change scenario. Our model predicts that the climatically suitable habitat for European beech will shift north-eastward and upward mainly because (i) higher temperature and precipitation, at the northern range margins, will increase survival and fruit maturation success, while (ii) lower precipitations and higher winter temperature, at the southern range margins, will increase drought mortality and prevent bud dormancy breaking. Beech colonization rate of newly climatically suitable habitats in 2100 is projected to be very low (1-2% of the newly suitable habitats colonised). Unexpectedly, the projected realized contraction rate was higher than the projected potential contraction rate. As a result, the realized distribution of beech is projected to strongly contract by 2100 (by 36-61%) mainly due to a substantial increase in climate variability after 2050, which generates local extinctions, even at the core of the distribution, the frequency of which prevents beech recolonization during more favourable years. Although European beech will be able to persist in some parts of the trailing edge of its distribution, the combined effects of climate and land use changes, limited migration ability, and a slow life-history are likely to increase its threat status in the near future.", "author" : [ { "dropping-particle" : "", "family" : "Saltr\u00e9", "given" : "Fr\u00e9d\u00e9rik", "non-dropping-particle" : "", "parse-names" : false, "suffix" : "" }, { "dropping-particle" : "", "family" : "Duputi\u00e9", "given" : "Anne", "non-dropping-particle" : "", "parse-names" : false, "suffix" : "" }, { "dropping-particle" : "", "family" : "Gaucherel", "given" : "C\u00e9dric", "non-dropping-particle" : "", "parse-names" : false, "suffix" : "" }, { "dropping-particle" : "", "family" : "Chuine", "given" : "Isabelle", "non-dropping-particle" : "", "parse-names" : false, "suffix" : "" } ], "container-title" : "Global Change Biology", "id" : "ITEM-1", "issue" : "2", "issued" : { "date-parts" : [ [ "2015" ] ] }, "page" : "897-910", "title" : "How climate, migration ability and habitat fragmentation affect the projected future distribution of European beech", "type" : "article-journal", "volume" : "21" }, "uris" : [ "http://www.mendeley.com/documents/?uuid=a70c6c5e-4e36-4ffc-ad3a-104433959476" ] } ], "mendeley" : { "formattedCitation" : "(Saltr\u00e9, Duputi\u00e9, Gaucherel, &amp; Chuine, 2015)", "plainTextFormattedCitation" : "(Saltr\u00e9, Duputi\u00e9, Gaucherel, &amp; Chuine, 2015)", "previouslyFormattedCitation" : "(Saltr\u00e9, Duputi\u00e9, Gaucherel, &amp; Chuine, 2015)" }, "properties" : {  }, "schema" : "https://github.com/citation-style-language/schema/raw/master/csl-citation.json" }</w:instrText>
      </w:r>
      <w:r w:rsidRPr="00A91D94">
        <w:fldChar w:fldCharType="separate"/>
      </w:r>
      <w:r w:rsidRPr="00A91D94">
        <w:t>(Saltré</w:t>
      </w:r>
      <w:r w:rsidR="00742E00">
        <w:rPr>
          <w:i/>
        </w:rPr>
        <w:t xml:space="preserve"> et al.</w:t>
      </w:r>
      <w:r w:rsidRPr="00A91D94">
        <w:t>, 2015)</w:t>
      </w:r>
      <w:r w:rsidRPr="00A91D94">
        <w:fldChar w:fldCharType="end"/>
      </w:r>
      <w:r w:rsidRPr="00A91D94">
        <w:t xml:space="preserve">. A rapid upward shift of mountain vegetation belts by ca. 500 m and treeline positions of ca. 2500 m a. s. l. by the end of this century is also predicted </w:t>
      </w:r>
      <w:r w:rsidRPr="00A91D94">
        <w:fldChar w:fldCharType="begin" w:fldLock="1"/>
      </w:r>
      <w:r w:rsidRPr="00A91D94">
        <w:instrText>ADDIN CSL_CITATION { "citationItems" : [ { "id" : "ITEM-1", "itemData" : { "DOI" : "10.1111/gcb.12456", "ISBN" : "13541013", "ISSN" : "13652486", "abstract" : "Mountain vegetation is strongly affected by temperature and is expected to shift upwards with climate change. Dynamic vegetation models are often used to assess the impact of climate on vegetation and model output can be compared with paleobotanical data as a reality check. Recent paleoecological studies have revealed regional variation in the upward shift of timberlines in the Northern and Central European Alps in response to rapid warming at the Younger Dryas / Preboreal transition ca. 11 700 years ago, probably caused by a climatic gradient across the Alps. This contrasts with previous studies that successfully simulated the early Holocene afforestation in the (warmer) Central Alps with a chironomid-inferred temperature reconstruction from the (colder) Northern Alps. We use LandClim, a dynamic landscape vegetation model to simulate mountain forests under different temperature, soil and precipitation scenarios around Iffigsee (2065 m a.s.l.) a lake in the Northwestern Swiss Alps, and compare the model output with the paleobotanical records. The model clearly overestimates the upward shift of timberline in a climate scenario that applies chironomid-inferred July-temperature anomalies to all months. However, forest establishment at 9800 cal. BP at Iffigsee is successfully simulated with lower moisture availability and monthly temperatures corrected for stronger seasonality during the early Holocene. The model-data comparison reveals a contraction in the realized niche of Abies alba due to the prominent role of anthropogenic disturbance after ca. 5000 cal. BP, which has important implications for species distribution models (SDMs) that rely on equilibrium with climate and niche stability. Under future climate projections, LandClim indicates a rapid upward shift of mountain vegetation belts by ca. 500 m and treeline positions of ca. 2500 m a.s.l. by the end of this century. Resulting biodiversity losses in the alpine vegetation belt might be mitigated with low-impact pastoralism to preserve species-rich alpine meadows. This article is protected by copyright. All rights reserved.", "author" : [ { "dropping-particle" : "", "family" : "Schw\u00f6rer", "given" : "Christoph", "non-dropping-particle" : "", "parse-names" : false, "suffix" : "" }, { "dropping-particle" : "", "family" : "Henne", "given" : "Paul D.", "non-dropping-particle" : "", "parse-names" : false, "suffix" : "" }, { "dropping-particle" : "", "family" : "Tinner", "given" : "Willy", "non-dropping-particle" : "", "parse-names" : false, "suffix" : "" } ], "container-title" : "Global Change Biology", "id" : "ITEM-1", "issue" : "5", "issued" : { "date-parts" : [ [ "2014", "5" ] ] }, "page" : "1512-1526", "title" : "A model-data comparison of Holocene timberline changes in the Swiss Alps reveals past and future drivers of mountain forest dynamics", "type" : "article-journal", "volume" : "20" }, "uris" : [ "http://www.mendeley.com/documents/?uuid=924f8d6e-dbe0-31b5-a45c-cca34866b974" ] } ], "mendeley" : { "formattedCitation" : "(Schw\u00f6rer, Henne, &amp; Tinner, 2014)", "plainTextFormattedCitation" : "(Schw\u00f6rer, Henne, &amp; Tinner, 2014)", "previouslyFormattedCitation" : "(Schw\u00f6rer, Henne, &amp; Tinner, 2014)" }, "properties" : {  }, "schema" : "https://github.com/citation-style-language/schema/raw/master/csl-citation.json" }</w:instrText>
      </w:r>
      <w:r w:rsidRPr="00A91D94">
        <w:fldChar w:fldCharType="separate"/>
      </w:r>
      <w:r w:rsidRPr="00A91D94">
        <w:t>(Schwörer</w:t>
      </w:r>
      <w:r w:rsidR="00D86D91">
        <w:rPr>
          <w:i/>
        </w:rPr>
        <w:t xml:space="preserve"> et al.</w:t>
      </w:r>
      <w:r w:rsidRPr="00A91D94">
        <w:t>, 2014)</w:t>
      </w:r>
      <w:r w:rsidRPr="00A91D94">
        <w:fldChar w:fldCharType="end"/>
      </w:r>
      <w:r w:rsidRPr="00A91D94">
        <w:t>.</w:t>
      </w:r>
      <w:r>
        <w:rPr>
          <w:lang w:val="it-IT"/>
        </w:rPr>
        <w:t xml:space="preserve"> </w:t>
      </w:r>
    </w:p>
    <w:p w14:paraId="1E2E25D3" w14:textId="1AA92404" w:rsidR="0048205B" w:rsidRPr="008B6EAE" w:rsidRDefault="0048205B" w:rsidP="00AE389F">
      <w:pPr>
        <w:autoSpaceDE w:val="0"/>
        <w:autoSpaceDN w:val="0"/>
        <w:adjustRightInd w:val="0"/>
        <w:rPr>
          <w:lang w:val="es-ES" w:eastAsia="ru-RU"/>
        </w:rPr>
      </w:pPr>
      <w:r w:rsidRPr="009357B0">
        <w:rPr>
          <w:lang w:val="en-US"/>
        </w:rPr>
        <w:t>Alpine, Scandinavian, and Icelandic glaciers are projected to retreat. The range of losses depends of climate modelling scenario and varies from 20% to 90% from the 2006 ice volume</w:t>
      </w:r>
      <w:r>
        <w:rPr>
          <w:lang w:val="en-US"/>
        </w:rPr>
        <w:t xml:space="preserve"> </w:t>
      </w:r>
      <w:r w:rsidRPr="009357B0">
        <w:rPr>
          <w:lang w:val="en-US"/>
        </w:rPr>
        <w:fldChar w:fldCharType="begin" w:fldLock="1"/>
      </w:r>
      <w:r>
        <w:rPr>
          <w:lang w:val="en-US"/>
        </w:rPr>
        <w:instrText>ADDIN CSL_CITATION { "citationItems" : [ { "id" : "ITEM-1", "itemData" : { "author" : [ { "dropping-particle" : "", "family" : "IPCC", "given" : "", "non-dropping-particle" : "", "parse-names" : false, "suffix" : "" } ], "id" : "ITEM-1",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Barros, V.R., C.B. Field, D.J. Dokken, M.D. Mastrandre", "title-short" : "Climate Change 2014: Impacts, Adaptation, and Vuln", "type" : "book" }, "uris" : [ "http://www.mendeley.com/documents/?uuid=14220206-4434-48cc-b1b1-bb32d411b53c" ] } ], "mendeley" : { "formattedCitation" : "(IPCC, 2014b)", "plainTextFormattedCitation" : "(IPCC, 2014b)", "previouslyFormattedCitation" : "(IPCC, 2014b)" }, "properties" : {  }, "schema" : "https://github.com/citation-style-language/schema/raw/master/csl-citation.json" }</w:instrText>
      </w:r>
      <w:r w:rsidRPr="009357B0">
        <w:rPr>
          <w:lang w:val="en-US"/>
        </w:rPr>
        <w:fldChar w:fldCharType="separate"/>
      </w:r>
      <w:r w:rsidRPr="00974179">
        <w:rPr>
          <w:lang w:val="en-US"/>
        </w:rPr>
        <w:t>(IPCC, 2014b)</w:t>
      </w:r>
      <w:r w:rsidRPr="009357B0">
        <w:rPr>
          <w:lang w:val="en-US"/>
        </w:rPr>
        <w:fldChar w:fldCharType="end"/>
      </w:r>
      <w:r w:rsidRPr="009357B0">
        <w:rPr>
          <w:lang w:val="en-US"/>
        </w:rPr>
        <w:t>.</w:t>
      </w:r>
      <w:r>
        <w:rPr>
          <w:rFonts w:cs="PerpetuaMTPro"/>
          <w:sz w:val="23"/>
          <w:szCs w:val="23"/>
          <w:lang w:val="en-US" w:eastAsia="ru-RU"/>
        </w:rPr>
        <w:t>The extent of tundra in the region is</w:t>
      </w:r>
      <w:r>
        <w:rPr>
          <w:rFonts w:cs="PerpetuaMTPro"/>
          <w:sz w:val="23"/>
          <w:szCs w:val="23"/>
          <w:lang w:eastAsia="ru-RU"/>
        </w:rPr>
        <w:t xml:space="preserve"> limited northward by the ocean and by a small area of Arctic desert. Shrinking of the tundra belt due to loss of </w:t>
      </w:r>
      <w:r w:rsidRPr="002A1A0D">
        <w:rPr>
          <w:rFonts w:cs="PerpetuaMTPro"/>
          <w:sz w:val="23"/>
          <w:szCs w:val="23"/>
          <w:lang w:eastAsia="ru-RU"/>
        </w:rPr>
        <w:t xml:space="preserve">permafrost, </w:t>
      </w:r>
      <w:r w:rsidRPr="002A1A0D">
        <w:rPr>
          <w:rFonts w:cs="PerpetuaMTPro"/>
          <w:sz w:val="23"/>
          <w:szCs w:val="23"/>
          <w:lang w:val="en-US" w:eastAsia="ru-RU"/>
        </w:rPr>
        <w:t xml:space="preserve">most active in Siberia and in the southern Arctic (IPCC, </w:t>
      </w:r>
      <w:r w:rsidRPr="000F5AEC">
        <w:rPr>
          <w:rFonts w:cs="PerpetuaMTPro"/>
          <w:sz w:val="23"/>
          <w:szCs w:val="23"/>
          <w:lang w:val="en-US" w:eastAsia="ru-RU"/>
        </w:rPr>
        <w:t>2014</w:t>
      </w:r>
      <w:r w:rsidR="007E2085">
        <w:rPr>
          <w:rFonts w:cs="PerpetuaMTPro"/>
          <w:sz w:val="23"/>
          <w:szCs w:val="23"/>
          <w:lang w:val="en-US" w:eastAsia="ru-RU"/>
        </w:rPr>
        <w:t>a</w:t>
      </w:r>
      <w:r w:rsidRPr="002A1A0D">
        <w:rPr>
          <w:rFonts w:cs="PerpetuaMTPro"/>
          <w:sz w:val="23"/>
          <w:szCs w:val="23"/>
          <w:lang w:val="en-US" w:eastAsia="ru-RU"/>
        </w:rPr>
        <w:t>)</w:t>
      </w:r>
      <w:r>
        <w:rPr>
          <w:rFonts w:cs="PerpetuaMTPro"/>
          <w:sz w:val="23"/>
          <w:szCs w:val="23"/>
          <w:lang w:val="en-US" w:eastAsia="ru-RU"/>
        </w:rPr>
        <w:t xml:space="preserve">, with subsequent </w:t>
      </w:r>
      <w:r>
        <w:rPr>
          <w:rFonts w:cs="PerpetuaMTPro"/>
          <w:sz w:val="23"/>
          <w:szCs w:val="23"/>
          <w:lang w:eastAsia="ru-RU"/>
        </w:rPr>
        <w:t>replacement by coniferous forests is expected by the end of the 21</w:t>
      </w:r>
      <w:r w:rsidRPr="008A115E">
        <w:rPr>
          <w:rFonts w:cs="PerpetuaMTPro"/>
          <w:sz w:val="23"/>
          <w:szCs w:val="23"/>
          <w:lang w:eastAsia="ru-RU"/>
        </w:rPr>
        <w:t>st</w:t>
      </w:r>
      <w:r>
        <w:rPr>
          <w:rFonts w:cs="PerpetuaMTPro"/>
          <w:sz w:val="23"/>
          <w:szCs w:val="23"/>
          <w:lang w:eastAsia="ru-RU"/>
        </w:rPr>
        <w:t xml:space="preserve"> century </w:t>
      </w:r>
      <w:r w:rsidRPr="00A91D94">
        <w:fldChar w:fldCharType="begin" w:fldLock="1"/>
      </w:r>
      <w:r w:rsidRPr="00A91D94">
        <w:instrText>ADDIN CSL_CITATION { "citationItems" : [ { "id" : "ITEM-1", "itemData" : { "author" : [ { "dropping-particle" : "", "family" : "Lindner", "given" : "M. M.", "non-dropping-particle" : "", "parse-names" : false, "suffix" : "" }, { "dropping-particle" : "", "family" : "Maroschek", "given" : "S.", "non-dropping-particle" : "", "parse-names" : false, "suffix" : "" }, { "dropping-particle" : "", "family" : "Netherer", "given" : "A.", "non-dropping-particle" : "", "parse-names" : false, "suffix" : "" }, { "dropping-particle" : "", "family" : "Kremer", "given" : "A.", "non-dropping-particle" : "", "parse-names" : false, "suffix" : "" }, { "dropping-particle" : "", "family" : "Barbati", "given" : "J.", "non-dropping-particle" : "", "parse-names" : false, "suffix" : "" }, { "dropping-particle" : "", "family" : "Garcia-Gonzalo", "given" : "R.", "non-dropping-particle" : "", "parse-names" : false, "suffix" : "" }, { "dropping-particle" : "", "family" : "Seidl", "given" : "S.", "non-dropping-parti</w:instrText>
      </w:r>
      <w:r w:rsidRPr="001A3F26">
        <w:rPr>
          <w:lang w:val="es-ES"/>
        </w:rPr>
        <w:instrText>cle" : "", "parse-names" : false, "suffix" : "" }, { "dropping-particle" : "", "family" : "Delzon", "given" : "P.", "non-dropping-particle" : "", "parse-names" : false, "suffix" : "" }, { "dropping-particle" : "", "family" : "Corona", "given" : "M.", "non-dropping-particle" : "", "parse-names" : false, "suffix" : "" }, { "dropping-</w:instrText>
      </w:r>
      <w:r w:rsidRPr="00CA48AF">
        <w:rPr>
          <w:lang w:val="es-ES"/>
        </w:rPr>
        <w:instrText>p</w:instrText>
      </w:r>
      <w:r w:rsidRPr="009E2FD7">
        <w:rPr>
          <w:lang w:val="es-ES"/>
        </w:rPr>
        <w:instrText>article" : "", "family" : "Kolstr\u00f6m", "given" : "M.", "non-dropping-particle" : "", "parse-names" : false, "suffix" : "" }, { "dropping-particle" : "", "family" : "Lexer", "given" : "M. J.", "non-dropping-particle" : "", "parse-names" : false, "suffix" : "" }, { "dropping-particle" : "", "family" : "Marchetti", "given" : "M.", "non-dropping-particle" : "", "parse-names" : false, "suffix" : "" } ], "container-title" : "Forest Ecology and Management", "id" : "ITEM-1", "issue" : "4", "issued" : { "date-parts" : [ [ "2010" ] ] }, "note" : "NULL", "page" : "698-709", "title" : "Climate change impacts, adaptive capacity, and vulnerability of European forest ecosystems", "type" : "article-journal", "volume" : "259" }, "uris" : [ "http://www.mendeley.com/documents/?uuid=37f8629f-b03a-4716-98f9-1bb9d7c2ebc4" ] } ], "mendeley" : { "formattedCitation" : "(Lindner et al., 2010)", "manualFormatting" : "(Lindner et al., 2010, ", "plainTextFormattedCitation" : "(Lindner et al., 2010)", "previouslyFormattedCitation" : "(Lindner et al., 2010)" }, "properties" : {  }, "schema" : "https://github.com/citation-style-language/schema/raw/master/csl-citation.json" }</w:instrText>
      </w:r>
      <w:r w:rsidRPr="00A91D94">
        <w:fldChar w:fldCharType="separate"/>
      </w:r>
      <w:r w:rsidRPr="009E2FD7">
        <w:rPr>
          <w:lang w:val="es-ES"/>
        </w:rPr>
        <w:t xml:space="preserve">(Lindner </w:t>
      </w:r>
      <w:r w:rsidR="00301BD0" w:rsidRPr="00301BD0">
        <w:rPr>
          <w:i/>
          <w:lang w:val="es-ES"/>
        </w:rPr>
        <w:t>et al.</w:t>
      </w:r>
      <w:r w:rsidRPr="009E2FD7">
        <w:rPr>
          <w:lang w:val="es-ES"/>
        </w:rPr>
        <w:t xml:space="preserve">, 2010, </w:t>
      </w:r>
      <w:r w:rsidRPr="00A91D94">
        <w:fldChar w:fldCharType="end"/>
      </w:r>
      <w:r w:rsidRPr="00A91D94">
        <w:fldChar w:fldCharType="begin" w:fldLock="1"/>
      </w:r>
      <w:r w:rsidRPr="009E2FD7">
        <w:rPr>
          <w:lang w:val="es-ES"/>
        </w:rPr>
        <w:instrText xml:space="preserve">ADDIN CSL_CITATION { "citationItems" : [ { "id" : "ITEM-1", "itemData" : { "DOI" : "10.1134/S1067413606050018", "abstract" : "Climate-related changes that occurred in the Ary-Mas larch forests (the world\u2019s northernmost forest range) in the last three decades of the 20th century have been analyzed. An analysis of remote-sensing images made by Landsat satellites in 1973 and 2000 has provided evidence for an increase in the closeness of larch forest canopy (by 65%) and the expansion of larch to the tundra (for 3\u201310 m per year) and to areas relatively poorly protected from wind due to topographic features (elevation, azimuth, and slope). It has also been shown that the radial tree increment correlates with summer temperatures (r = 0.65, \u03c4 = 0.39) and the amounts of precipitation in summer (r = \u22120.51, \u03c4 = 0\u201341) and winter (r = \u22120.70, \u03c4 = \u22120.48), decreases with an increase in the closeness of forest canopy (r = \u22120.52, p &gt; 0.8; \u03c4 = \u22120.48, p &gt; 0.95), and increases with an increase in the depth of soil thawing (r = 0.63, p &gt; 0.9; \u03c4 = 0.46, p &gt; 0.9). The density of undergrowth depends on temperatures in winter (\u03c4 = 0.53, p &gt; 0.8) and summer (r = 0.98, p &gt; 0.99, \u03c4 = 0.9, p &gt; 0.99) and the date of the onset of the growing period (r = \u22120.60, p &gt; 0.99; \u03c4 = \u22120.4, p </w:instrText>
      </w:r>
      <w:r w:rsidRPr="008B6EAE">
        <w:rPr>
          <w:lang w:val="es-ES"/>
        </w:rPr>
        <w:instrText>&gt; 0.99) and negatively correlates with the amount of precipitation in summer (r = \u22120.56, p &gt; 0.99, \u03c4 = \u22120.38, p &gt; 0.99).", "author" : [ { "dropping-particle" : "", "family" : "Kharuk", "given" : "V.I.", "non-dropping-particle" : "", "parse-names" : false, "suffix" : "" }, { "dropping-particle" : "", "family" : "Ranson", "given" : "K.J.", "non-dropping-particle" : "", "parse-names" : false, "suffix" : "" }, { "dropping-particle" : "", "family" : "Im", "given" : "S.T.", "non-dropping-particle" : "", "parse-names" : false, "suffix" : "" }, { "dropping-particle" : "", "family" : "Naurzbaev", "given" : "M.M.", "non-dropping-particle" : "", "parse-names" : false, "suffix" : "" } ], "container-title" : "Russian Journal of Ecology", "id" : "ITEM-1", "issue" : "5", "issued" : { "date-parts" : [ [ "2006" ] ] }, "note" : "NULL", "page" : "291-298", "title" : "Forest-tundra larch forests and climatic trends", "type" : "article-journal", "volume" : "37" }, "uris" : [ "http://www.mendeley.com/documents/?uuid=ccb9f2f3-8364-47c7-be6f-c27ed51ad370" ] } ], "mendeley" : { "formattedCitation" : "(Kharuk, Ranson, Im, &amp; Naurzbaev, 2006)", "manualFormatting" : "Kharuk, Ranson, Im, &amp; Naurzbaev, 2006)", "plainTextFormattedCitation" : "(Kharuk, Ranson, Im, &amp; Naurzbaev, 2006)", "previouslyFormattedCitation" : "(Kharuk, Ranson, Im, &amp; Naurzbaev, 2006)" }, "properties" : {  }, "schema" : "https://github.com/citation-style-language/schema/raw/master/csl-citation.json" }</w:instrText>
      </w:r>
      <w:r w:rsidRPr="00A91D94">
        <w:fldChar w:fldCharType="separate"/>
      </w:r>
      <w:r w:rsidRPr="008B6EAE">
        <w:rPr>
          <w:lang w:val="es-ES"/>
        </w:rPr>
        <w:t>Kharuk</w:t>
      </w:r>
      <w:r w:rsidR="00D86D91" w:rsidRPr="008B6EAE">
        <w:rPr>
          <w:i/>
          <w:lang w:val="es-ES"/>
        </w:rPr>
        <w:t xml:space="preserve"> et al.</w:t>
      </w:r>
      <w:r w:rsidRPr="008B6EAE">
        <w:rPr>
          <w:lang w:val="es-ES"/>
        </w:rPr>
        <w:t>, 2006)</w:t>
      </w:r>
      <w:r w:rsidRPr="00A91D94">
        <w:fldChar w:fldCharType="end"/>
      </w:r>
      <w:r w:rsidRPr="008B6EAE">
        <w:rPr>
          <w:lang w:val="es-ES"/>
        </w:rPr>
        <w:t>.</w:t>
      </w:r>
    </w:p>
    <w:p w14:paraId="6B6DCED1" w14:textId="294C1C26" w:rsidR="0048205B" w:rsidRPr="00EA25BF" w:rsidRDefault="0048205B" w:rsidP="00AE389F">
      <w:pPr>
        <w:autoSpaceDE w:val="0"/>
        <w:autoSpaceDN w:val="0"/>
        <w:adjustRightInd w:val="0"/>
        <w:rPr>
          <w:lang w:eastAsia="ru-RU"/>
        </w:rPr>
      </w:pPr>
      <w:r w:rsidRPr="008B6EAE">
        <w:rPr>
          <w:lang w:val="es-ES" w:eastAsia="ru-RU"/>
        </w:rPr>
        <w:t xml:space="preserve">It is likely that aridification will reduce the geographical ranges of broadleaved forests, and that Euro-Siberian conifers at medium and high elevations will be displaced by Mediterranean sclerophyll species. </w:t>
      </w:r>
      <w:r>
        <w:rPr>
          <w:lang w:eastAsia="ru-RU"/>
        </w:rPr>
        <w:t xml:space="preserve">Mediterranean mountains might lose their key role as refugia for cold-adapted species and this may have a disproportionate impact on phylogenetic diversity </w:t>
      </w:r>
      <w:r>
        <w:fldChar w:fldCharType="begin" w:fldLock="1"/>
      </w:r>
      <w:r>
        <w:rPr>
          <w:lang w:eastAsia="ru-RU"/>
        </w:rPr>
        <w:instrText>ADDIN CSL_CITATION { "citationItems" : [ { "id" : "ITEM-1", "itemData" : { "DOI" : "10.1111/j.1365-2699.2011.02592.x", "ISBN" : "0305-0270", "ISSN" : "03050270", "abstract" : "Aim Species distribution models have been used frequently to assess the effects of climate change on mountain biodiversity. However, the value and accuracy of these assessments have been hampered by the use of low-resolution data for species distributions and climatic conditions. Herein we assess potential changes in the distribution and community composition of tree species in two mountainous regions of Spain under specific scenarios of climate change using data with a high spatial resolution. We also describe potential changes in species distributions and tree communities along the entire elevational gradient.Location Two mountain ranges in southern Europe: the Central Mountain Range (central west of the Iberian Peninsula), and the Iberian Mountain Range (central east).Methods We modelled current and future distributions of 15 tree species (Eurosiberian, sub-Mediterranean and Mediterranean species) as functions of climate, lithology and availability of soil water using generalized linear models (logistic regression) and machine learning models (gradient boosting). Using multivariate ordination of a matrix of presence/absence of tree species obtained under two Intergovernmental Panel on Climate Change (IPCC) scenarios (A2 and B2) for two different periods in the future (2041\u201370 and 2071\u20132100), we assessed the predicted changes in the composition of tree communities.Results The models predicted an upward migration of communities of Mediterranean trees to higher elevations and an associated decline in communities of temperate or cold-adapted trees during the 21st century. It was predicted that 80\u201399% of the area that shows a climate suitable for cold\u2013wet-optimum Eurosiberian coniferous and broad-leaved species will be lost. The largest overall changes were predicted for Mediterranean species found currently at low elevations, such as Pinus halepensis, Pinus pinaster, Quercus ilex ssp. ballota and Juniperus oxycedrus, with sharp increases in their range of 350%.Main conclusions It is likely that areas with climatic conditions suitable for cold-adapted species will decrease significantly under climate warming. Large changes in species ranges and forest communities might occur, not only at high elevations within Mediterranean mountains but also along the entire elevational gradient throughout this region, particularly at low and mid-elevations. Mediterranean mountains might lose their key role as refugia for cold-adapted species and thus an important part o\u2026", "author" : [ { "dropping-particle" : "", "family" : "Ruiz-Labourdette", "given" : "Diego", "non-dropping-particle" : "", "parse-names" : false, "suffix" : "" }, { "dropping-particle" : "", "family" : "Nogu\u00e9s-Bravo", "given" : "David", "non-dropping-particle" : "", "parse-names" : false, "suffix" : "" }, { "dropping-particle" : "", "family" : "Ollero", "given" : "Helios S\u00e1inz", "non-dropping-particle" : "", "parse-names" : false, "suffix" : "" }, { "dropping-particle" : "", "family" : "Schmitz", "given" : "Mar\u00eda F.", "non-dropping-particle" : "", "parse-names" : false, "suffix" : "" }, { "dropping-particle" : "", "family" : "Pineda", "given" : "Francisco D.", "non-dropping-particle" : "", "parse-names" : false, "suffix" : "" } ], "container-title" : "Journal of Biogeography", "id" : "ITEM-1", "issue" : "1", "issued" : { "date-parts" : [ [ "2012", "1" ] ] }, "page" : "162-176", "publisher" : "Blackwell Publishing Ltd", "title" : "Forest composition in Mediterranean mountains is projected to shift along the entire elevational gradient under climate change", "type" : "article-journal", "volume" : "39" }, "uris" : [ "http://www.mendeley.com/documents/?uuid=87bd1476-c3c7-318a-9273-c789c7b4712b" ] }, { "id" : "ITEM-2", "itemData" : { "DOI" : "10.1111/j.1365-2486.2011.02552.x", "ISBN" : "1354-1013", "ISSN" : "13541013", "abstract" : "Many species have already shifted their distributions in response to recent climate change. Here, we aimed at predicting the future breeding distributions of European birds under climate, land-use, and dispersal scenarios. We predicted current and future distributions of 409 species within an ensemble forecast framework using seven species distribution models (SDMs), five climate scenarios and three emission and land-use scenarios. We then compared results from SDMs using climate-only variables, habitat-only variables or both climate and habitat variables. In order to account for a species' dispersal abilities, we used natal dispersal estimates and developed a probabilistic method that produced a dispersal scenario intermediate between the null and full dispersal scenarios generally considered in such studies. We then compared results from all scenarios in terms of future predicted range changes, range shifts, and variations in species richness. Modeling accuracy was better with climate-only variables than with habitat-only variables, and better with both climate and habitat variables. Habitat models predicted smaller range shifts and smaller variations in range size and species richness than climate models. Using both climate and habitat variables, it was predicted that the range of 71% of the species would decrease by 2050, with a 335 km median shift. Predicted variations in species richness showed large decreases in the southern regions of Europe, as well as increases, mainly in Scandinavia and northern Russia. The partial dispersal scenario was significantly different from the full dispersal scenario for 25% of the species, resulting in the local reduction of the future predicted species richness of up to 10%. We concluded that the breeding range of most European birds will decrease in spite of dispersal abilities close to a full dispersal hypothesis, and that given the contrasted predictions obtained when modeling climate change only and land-use change only, both scenarios must be taken into consideration. 2011 Blackwell Publishing Ltd.", "author" : [ { "dropping-particle" : "", "family" : "Barbet-Massin", "given" : "Morgane", "non-dropping-particle" : "", "parse-names" : false, "suffix" : "" }, { "dropping-particle" : "", "family" : "Thuiller", "given" : "Wilfried", "non-dropping-particle" : "", "parse-names" : false, "suffix" : "" }, { "dropping-particle" : "", "family" : "Jiguet", "given" : "Fr\u00e9d\u00e9ric", "non-dropping-particle" : "", "parse-names" : false, "suffix" : "" } ], "container-title" : "Global Change Biology", "id" : "ITEM-2", "issued" : { "date-parts" : [ [ "2012" ] ] }, "title" : "The fate of European breeding birds under climate, land-use and dispersal scenarios", "type" : "article-journal" }, "uris" : [ "http://www.mendeley.com/documents/?uuid=9d3673f9-95e4-338f-8f02-4f13fbf08464" ] }, { "id" : "ITEM-3", "itemData" : { "DOI" : "10.1111/ecog.00670", "ISBN" : "1600-0587", "ISSN" : "16000587", "PMID" : "25722539", "abstract" : "Climate and land cover changes are important drivers of the plant species distributions and diversity patterns in mountainous regions. Although the need for a multifaceted view of diversity based on taxonomic, functional and phylogenetic dimensions is now commonly recognized, there are no complete risk assessments concerning their expected changes. In this paper, we used a range of species distribution models in an ensemble-forecasting framework together with regional climate and land cover projections by 2080 to analyze the potential threat for more than 2,500 plant species at high resolution (2.5 km \u00d7 2.5 km) in the French Alps. We also decomposed taxonomic, functional and phylogenetic diversity facets into \u03b1 and \u03b2 components and analyzed their expected changes by 2080. Overall, plant species threats from climate and land cover changes in the French Alps were expected to vary depending on the species' preferred altitudinal vegetation zone, rarity, and conservation status. Indeed, rare species and species of conservation concern were the ones projected to experience less severe change, and also the ones being the most efficiently preserved by the current network of protected areas. Conversely, the three facets of plant diversity were also projected to experience drastic spatial re-shuffling by 2080. In general, the mean \u03b1-diversity of the three facets was projected to increase to the detriment of regional \u03b2-diversity, although the latter was projected to remain high at the montane-alpine transition zones. Our results show that, due to a high-altitude distribution, the current protection network is efficient for rare species, and species predicted to migrate upward. Although our modeling framework may not capture all possible mechanisms of species range shifts, our work illustrates that a comprehensive risk assessment on an entire floristic region combined with functional and phylogenetic information can help delimitate future scenarios of biodiversity and better design its protection.", "author" : [ { "dropping-particle" : "", "family" : "Thuiller", "given" : "Wilfried", "non-dropping-particle" : "", "parse-names" : false, "suffix" : "" }, { "dropping-particle" : "", "family" : "Gu\u00e9guen", "given" : "Maya", "non-dropping-particle" : "", "parse-names" : false, "suffix" : "" }, { "dropping-particle" : "", "family" : "Georges", "given" : "Damien", "non-dropping-particle" : "", "parse-names" : false, "suffix" : "" }, { "dropping-particle" : "", "family" : "Bonet", "given" : "Richard", "non-dropping-particle" : "", "parse-names" : false, "suffix" : "" }, { "dropping-particle" : "", "family" : "Chalmandrier", "given" : "Lo\u00efc", "non-dropping-particle" : "", "parse-names" : false, "suffix" : "" }, { "dropping-particle" : "", "family" : "Garraud", "given" : "Luc", "non-dropping-particle" : "", "parse-names" : false, "suffix" : "" }, { "dropping-particle" : "", "family" : "Renaud", "given" : "Julien", "non-dropping-particle" : "", "parse-names" : false, "suffix" : "" }, { "dropping-particle" : "", "family" : "Roquet", "given" : "Cristina", "non-dropping-particle" : "", "parse-names" : false, "suffix" : "" }, { "dropping-particle" : "", "family" : "Es", "given" : "J\u00e9r\u00e9mie", "non-dropping-particle" : "Van", "parse-names" : false, "suffix" : "" }, { "dropping-particle" : "", "family" : "Zimmermann", "given" : "Niklaus E.", "non-dropping-particle" : "", "parse-names" : false, "suffix" : "" }, { "dropping-particle" : "", "family" : "Lavergne", "given" : "S\u00e9bastien", "non-dropping-particle" : "", "parse-names" : false, "suffix" : "" } ], "container-title" : "Ecography", "id" : "ITEM-3", "issue" : "12", "issued" : { "date-parts" : [ [ "2014" ] ] }, "page" : "1254-1266", "title" : "Are different facets of plant diversity well protected against climate and land cover changes? A test study in the French Alps", "type" : "article-journal", "volume" : "37" }, "uris" : [ "http://www.mendeley.com/documents/?uuid=1dd13d66-fc5f-4f17-820c-35a3fce755fd" ] }, { "id" : "ITEM-4", "itemData" : { "DOI" : "doi: 10.1038/nature09705", "ISBN" : "0028-0836", "ISSN" : "0028-0836", "PMID" : "21326204", "abstract" : "Many species are projected to become vulnerable to twenty-first-century climate changes1, 2, with consequent effects on the tree of life. If losses were not randomly distributed across the tree of life, climate change could lead to a disproportionate loss of evolutionary history3, 4, 5. Here we estimate the consequences of climate change on the phylogenetic diversities of plant, bird and mammal assemblages across Europe. Using a consensus across ensembles of forecasts for 2020, 2050 and 2080 and high-resolution phylogenetic trees, we show that species vulnerability to climate change clusters weakly across phylogenies. Such phylogenetic signal in species vulnerabilities does not lead to higher loss of evolutionary history than expected with a model of random extinctions. This is because vulnerable species have neither fewer nor closer relatives than the remaining clades. Reductions in phylogenetic diversity will be greater in southern Europe, and gains are expected in regions of high latitude or altitude. However, losses will not be offset by gains and the tree of life faces a trend towards homogenization across the continent.", "author" : [ { "dropping-particle" : "", "family" : "Thuiller", "given" : "Wilfried", "non-dropping-particle" : "", "parse-names" : false, "suffix" : "" }, { "dropping-particle" : "", "family" : "Lavergne", "given" : "Sebastien", "non-dropping-particle" : "", "parse-names" : false, "suffix" : "" }, { "dropping-particle" : "", "family" : "Roquet", "given" : "Cristina", "non-dropping-particle" : "", "parse-names" : false, "suffix" : "" }, { "dropping-particle" : "", "family" : "Boulangeat", "given" : "Isabelle", "non-dropping-particle" : "", "parse-names" : false, "suffix" : "" }, { "dropping-particle" : "", "family" : "Lafourcade", "given" : "Bruno", "non-dropping-particle" : "", "parse-names" : false, "suffix" : "" }, { "dropping-particle" : "", "family" : "Araujo", "given" : "Miguel", "non-dropping-particle" : "", "parse-names" : false, "suffix" : "" } ], "container-title" : "Nature", "id" : "ITEM-4", "issue" : "7335", "issued" : { "date-parts" : [ [ "2011", "2", "24" ] ] }, "page" : "531-534", "publisher" : "Nature Publishing Group", "title" : "Consequences of climate change on the tree of life in Europe", "type" : "article-journal", "volume" : "470" }, "uris" : [ "http://www.mendeley.com/documents/?uuid=d693581a-d183-341f-bab6-a485e42be9ed" ] }, { "id" : "ITEM-5", "itemData" : { "DOI" : "10.3170/2008-7-18348", "ISBN" : "1402-2001", "ISSN" : "14022001", "abstract" : "Question: Will the predicted climate changes affect species distribution in the Iberian Peninsula?Location: Iberian Peninsula (Spain and Portugal).Methods: We modelled current and future tree distributions as a function of climate, using a computational framework that made use of one machine learning technique, the random forest (RF) algorithm. This algorithm provided good predictions of the current distribution of each species, as shown by the area under the corresponding receiver operating characteristics (ROC) curves. Species turnover, richness and the change in distributions over time to 2080 under four Intergovernmental panel on climate change (IPCC) scenarios were calculated using the species map outputs.Results and Conclusions: The results show a notable reduction in the potential distribution of the studied species under all the IPCC scenarios, particularly so for mountain conifer species such as Pinus sylvestris, P. uncinata and Abies alba. Temperate species, especially Fagus sylvatica and Quercus petraea, were also predicted to suffer a reduction in their range; also submediterranean species, especially Q. pyrenaica, were predicted to undergo notable decline. In contrast, typically Mediterranean species appeared to be generally more capable of migration, and are therefore likely to be less affected.", "author" : [ { "dropping-particle" : "", "family" : "Benito Garzon", "given" : "Marta", "non-dropping-particle" : "", "parse-names" : false, "suffix" : "" }, { "dropping-particle" : "", "family" : "Sanchez de Dios", "given" : "Rut", "non-dropping-particle" : "", "parse-names" : false, "suffix" : "" }, { "dropping-particle" : "", "family" : "Sainz Ollero", "given" : "Helios", "non-dropping-particle" : "", "parse-names" : false, "suffix" : "" }, { "dropping-particle" : "", "family" : "Benito  M", "given" : "Garzon", "non</w:instrText>
      </w:r>
      <w:r w:rsidRPr="00EA25BF">
        <w:rPr>
          <w:lang w:eastAsia="ru-RU"/>
        </w:rPr>
        <w:instrText>-dropping-particle" : "", "parse-names" : false, "suffix" : "" }, { "dropping-particle" : "", "family" : "Sanchez  R", "given" : "D E Dios", "non-dropping-particle" : "", "parse-names" : false, "suffix" : "" }, { "dropping-particle" : "", "family" : "Sainz  H", "given" : "Ollero", "non-dropping-particle" : "", "parse-names" : false, "suffix" : "" } ], "container-title" : "Applied Vegetation Science", "id" : "ITEM-5", "issue" : "2", "issued" : { "date-parts" : [ [ "2008", "4" ] ] }, "page" : "169-178", "publisher" : "Blackwell Publishing Ltd", "title" : "Effects of climate change on the distribution of Iberian tree species", "type" : "article-journal", "volume" : "11" }, "uris" : [ "http://www.mendeley.com/documents/?uuid=3a3efe52-9a05-33c1-be76-6f183eaaad03" ] } ], "mendeley" : { "formattedCitation" : "(Barbet-Massin et al., 2012; Benito Garzon et al., 2008; Ruiz-Labourdette, Nogu\u00e9s-Bravo, Ollero, Schmitz, &amp; Pineda, 2012; Wilfried Thuiller et al., 2011a, 2014)", "plainTextFormattedCitation" : "(Barbet-Massin et al., 2012; Benito Garzon et al., 2008; Ruiz-Labourdette, Nogu\u00e9s-Bravo, Ollero, Schmitz, &amp; Pineda, 2012; Wilfried Thuiller et al., 2011a, 2014)", "previouslyFormattedCitation" : "(Barbet-Massin et al., 2012; Benito Garzon et al., 2008; Ruiz-Labourdette, Nogu\u00e9s-Bravo, Ollero, Schmitz, &amp; Pineda, 2012; Wilfried Thuiller et al., 2011a, 2014)" }, "properties" : {  }, "schema" : "https://github.com/citation-style-language/schema/raw/master/csl-citation.json" }</w:instrText>
      </w:r>
      <w:r>
        <w:fldChar w:fldCharType="separate"/>
      </w:r>
      <w:r w:rsidRPr="00EA25BF">
        <w:rPr>
          <w:lang w:eastAsia="ru-RU"/>
        </w:rPr>
        <w:t xml:space="preserve">(Barbet-Massin </w:t>
      </w:r>
      <w:r w:rsidR="00301BD0" w:rsidRPr="00301BD0">
        <w:rPr>
          <w:i/>
          <w:lang w:eastAsia="ru-RU"/>
        </w:rPr>
        <w:t>et al.</w:t>
      </w:r>
      <w:r w:rsidRPr="00EA25BF">
        <w:rPr>
          <w:lang w:eastAsia="ru-RU"/>
        </w:rPr>
        <w:t xml:space="preserve">, 2012; Benito Garzon </w:t>
      </w:r>
      <w:r w:rsidR="00301BD0" w:rsidRPr="00301BD0">
        <w:rPr>
          <w:i/>
          <w:lang w:eastAsia="ru-RU"/>
        </w:rPr>
        <w:t>et al.</w:t>
      </w:r>
      <w:r w:rsidRPr="00EA25BF">
        <w:rPr>
          <w:lang w:eastAsia="ru-RU"/>
        </w:rPr>
        <w:t>, 2008; Ruiz-Labourdette</w:t>
      </w:r>
      <w:r w:rsidR="00D86D91">
        <w:rPr>
          <w:i/>
          <w:lang w:eastAsia="ru-RU"/>
        </w:rPr>
        <w:t xml:space="preserve"> et al.</w:t>
      </w:r>
      <w:r w:rsidRPr="00EA25BF">
        <w:rPr>
          <w:lang w:eastAsia="ru-RU"/>
        </w:rPr>
        <w:t xml:space="preserve">, 2012; Thuiller </w:t>
      </w:r>
      <w:r w:rsidR="00301BD0" w:rsidRPr="00301BD0">
        <w:rPr>
          <w:i/>
          <w:lang w:eastAsia="ru-RU"/>
        </w:rPr>
        <w:t>et al.</w:t>
      </w:r>
      <w:r w:rsidRPr="00EA25BF">
        <w:rPr>
          <w:lang w:eastAsia="ru-RU"/>
        </w:rPr>
        <w:t xml:space="preserve">, 2011, </w:t>
      </w:r>
      <w:r w:rsidRPr="00F7120A">
        <w:rPr>
          <w:lang w:eastAsia="ru-RU"/>
        </w:rPr>
        <w:t>2014</w:t>
      </w:r>
      <w:r w:rsidR="00F7120A" w:rsidRPr="00F7120A">
        <w:rPr>
          <w:lang w:eastAsia="ru-RU"/>
        </w:rPr>
        <w:t>a</w:t>
      </w:r>
      <w:r w:rsidRPr="00EA25BF">
        <w:rPr>
          <w:lang w:eastAsia="ru-RU"/>
        </w:rPr>
        <w:t>)</w:t>
      </w:r>
      <w:r>
        <w:fldChar w:fldCharType="end"/>
      </w:r>
      <w:r w:rsidRPr="00EA25BF">
        <w:rPr>
          <w:lang w:eastAsia="ru-RU"/>
        </w:rPr>
        <w:t xml:space="preserve">. </w:t>
      </w:r>
    </w:p>
    <w:p w14:paraId="6EA4067C" w14:textId="77777777" w:rsidR="0048205B" w:rsidRDefault="0048205B" w:rsidP="00AE389F">
      <w:pPr>
        <w:rPr>
          <w:lang w:eastAsia="ru-RU"/>
        </w:rPr>
      </w:pPr>
      <w:r>
        <w:rPr>
          <w:lang w:eastAsia="ru-RU"/>
        </w:rPr>
        <w:t xml:space="preserve">Mediterranean-type ecosystems will suffer from rising temperature, rainfall change (declining in most cases), increased drought, and increased fire frequency </w:t>
      </w:r>
      <w:r>
        <w:fldChar w:fldCharType="begin" w:fldLock="1"/>
      </w:r>
      <w:r>
        <w:rPr>
          <w:lang w:eastAsia="ru-RU"/>
        </w:rPr>
        <w:instrText>ADDIN CSL_CITATION { "citationItems" : [ { "id" : "ITEM-1", "itemData" : { "author" : [ { "dropping-particle" : "", "family" : "IPCC", "given" : "", "non-dropping-particle" : "", "parse-names" : false, "suffix" : "" } ], "id" : "ITEM-1",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Barros, V.R., C.B. Field, D.J. Dokken, M.D. Mastrandre", "title-short" : "Climate Change 2014: Impacts, Adaptation, and Vuln", "type" : "book" }, "uris" : [ "http://www.mendeley.com/documents/?uuid=14220206-4434-48cc-b1b1-bb32d411b53c" ] } ], "mendeley" : { "formattedCitation" : "(IPCC, 2014b)", "plainTextFormattedCitation" : "(IPCC, 2014b)", "previouslyFormattedCitation" : "(IPCC, 2014b)" }, "properties" : {  }, "schema" : "https://github.com/citation-style-language/schema/raw/master/csl-citation.json" }</w:instrText>
      </w:r>
      <w:r>
        <w:fldChar w:fldCharType="separate"/>
      </w:r>
      <w:r w:rsidRPr="00193C7B">
        <w:rPr>
          <w:lang w:eastAsia="ru-RU"/>
        </w:rPr>
        <w:t>(IPCC, 2014b)</w:t>
      </w:r>
      <w:r>
        <w:fldChar w:fldCharType="end"/>
      </w:r>
      <w:r>
        <w:rPr>
          <w:lang w:eastAsia="ru-RU"/>
        </w:rPr>
        <w:t xml:space="preserve">. </w:t>
      </w:r>
    </w:p>
    <w:p w14:paraId="2599A5E1" w14:textId="1B3F8605" w:rsidR="0048205B" w:rsidRDefault="0048205B" w:rsidP="00AE389F">
      <w:r>
        <w:t xml:space="preserve">Increased seasonal thawing of permafrost due to climate warming may alter the hydrological and thermal regime of polygon and palsa peatlands, as well as their spatial structure </w:t>
      </w:r>
      <w:r>
        <w:fldChar w:fldCharType="begin" w:fldLock="1"/>
      </w:r>
      <w:r>
        <w:instrText>ADDIN CSL_CITATION { "citationItems" : [ { "id" : "ITEM-1", "itemData" : { "author" : [ { "dropping-particle" : "", "family" : "Minayeva", "given" : "T.", "non-dropping-particle" : "", "parse-names" : false, "suffix" : "" }, { "dropping-particle" : "", "family" : "Sirin", "given" : "A.", "non-dropping-particle" : "", "parse-names" : false, "suffix" : "" } ], "container-title" : "Climate Change and Arctic Sustainable Development", "id" : "ITEM-1", "issued" : { "date-parts" : [ [ "2009" ] ] }, "note" : "NULL", "page" : "76-83", "publisher" : "UNESCO", "title" : "Wetlands \u2013 Threatened Arctic Ecosystems: Vulnerability to Climate Change and Adaptation Options", "type" : "chapter" }, "uris" : [ "http://www.mendeley.com/documents/?uuid=458f50a2-781e-4acb-b9dc-b37e29de71c4" ] }, { "id" : "ITEM-2", "itemData" : { "author" : [ { "dropping-particle" : "", "family" : "Minayeva", "given" : "T.", "non-dropping-particle" : "", "parse-names" : false, "suffix" : "" }, { "dropping-particle" : "", "family" : "Sirin", "given" : "A.", "non-dropping-particle" : "", "parse-names" : false, "suffix" : "" } ], "container-title" : "Arctic Biodiversity Trends 2010 \u2013 Selected indicators of change", "id" : "ITEM-2", "issued" : { "date-parts" : [ [ "2010" ] ] }, "note" : "NULL", "page" : "71-74", "publisher" : "CAFF International Secretariat", "publisher-place" : "Akureyri, Iceland", "title" : "Arctic peatlands", "type" : "chapter" }, "uris" : [ "http://www.mendeley.com/documents/?uuid=b03d289b-ce11-42c5-9115-363524d7ce25" ] }, { "id" : "ITEM-3", "itemData" : { "DOI" : "10.1007/978-94-007-6173-5_109-2", "author" : [ { "dropping-particle" : "", "family" : "Minayeva", "given" : "T.", "non-dropping-particle" : "", "parse-names" : false, "suffix" : "" }, { "dropping-particle" : "", "family" : "Sirin", "given" : "A.", "non-dropping-particle" : "", "parse-names" : false, "suffix" : "" }, { "dropping-particle" : "", "family" : "Kershaw", "given" : "P.", "non-dropping-particle" : "", "parse-names" : false, "suffix" : "" }, { "dropping-particle" : "", "family" : "Bragg", "given" : "O.", "non-dropping-particle" : "", "parse-names" : false, "suffix" : "" } ], "container-title" : "The Wetland Book II: Distribution, Description and Conservation", "id" : "ITEM-3", "issued" : { "date-parts" : [ [ "2017" ] ] }, "note" : "NULL", "page" : "1-15", "publisher" : "Springer Science+Business Media B.V.", "title" : "Arctic peatlands", "type" : "chapter" }, "uris" : [ "http://www.mendeley.com/documents/?uuid=ff6b4f74-5207-4846-9130-77258fa827e3" ] } ], "mendeley" : { "formattedCitation" : "(Minayeva &amp; Sirin, 2009, 2010; Minayeva, Sirin, Kershaw, &amp; Bragg, 2017)", "plainTextFormattedCitation" : "(Minayeva &amp; Sirin, 2009, 2010; Minayeva, Sirin, Kershaw, &amp; Bragg, 2017)", "previouslyFormattedCitation" : "(Minayeva &amp; Sirin, 2009, 2010; Minayeva, Sirin, Kershaw, &amp; Bragg, 2017)" }, "properties" : {  }, "schema" : "https://github.com/citation-style-language/schema/raw/master/csl-citation.json" }</w:instrText>
      </w:r>
      <w:r>
        <w:fldChar w:fldCharType="separate"/>
      </w:r>
      <w:r>
        <w:t>(Minayeva &amp; Sirin, 2009, 2010; Minayeva</w:t>
      </w:r>
      <w:r w:rsidR="00AD4D21">
        <w:t xml:space="preserve"> </w:t>
      </w:r>
      <w:r w:rsidR="00301BD0" w:rsidRPr="00301BD0">
        <w:rPr>
          <w:i/>
        </w:rPr>
        <w:t>et al.</w:t>
      </w:r>
      <w:r w:rsidR="00AD4D21">
        <w:t>,</w:t>
      </w:r>
      <w:r>
        <w:t xml:space="preserve"> 2017</w:t>
      </w:r>
      <w:r w:rsidR="00AD4D21">
        <w:t>b</w:t>
      </w:r>
      <w:r>
        <w:t>)</w:t>
      </w:r>
      <w:r>
        <w:fldChar w:fldCharType="end"/>
      </w:r>
      <w:r>
        <w:t xml:space="preserve">. However, many forecasts of the effect of climate change are ambiguous. Climate change may lead to permafrost degradation in the southern parts of the Asian territory of Russia, whereas forest is likely to expand into in the forest tundra. Fires on peatlands and other paludified habitats have already become more frequent from the tundra to the steppe </w:t>
      </w:r>
      <w:r>
        <w:fldChar w:fldCharType="begin" w:fldLock="1"/>
      </w:r>
      <w:r>
        <w:instrText>ADDIN CSL_CITATION { "citationItems" : [ { "id" : "ITEM-1", "itemData" : { "author" : [ { "dropping-particle" : "", "family" : "Minayeva", "given" : "T.", "non-dropping-particle" : "", "parse-names" : false, "suffix" : "" }, { "dropping-particle" : "", "family" : "Sirin", "given" : "A.", "non-dropping-particle" : "", "parse-names" : false, "suffix" : "" }, { "dropping-particle" : "", "family" : "Stracher", "given" : "G.", "non-dropping-particle" : "", "parse-names" : false, "suffix" : "" } ], "container-title" : "Coal and peat fires: A global perspective", "editor" : [ { "dropping-particle" : "", "family" : "Stracher", "given" : "G.", "non-dropping-particle" : "", "parse-names" : false, "suffix" : "" } ], "id" : "ITEM-1", "issued" : { "date-parts" : [ [ "2013" ] ] }, "note" : "NULL", "page" : "376-394", "publisher" : "Elsevier B.V.", "publisher-place" : "Amsterdam", "title" : "The peat fires of Russia", "type" : "chapter" }, "uris" : [ "http://www.mendeley.com/documents/?uuid=7432704c-d63f-4c87-80dc-5450888f97cd" ] } ], "mendeley" : { "formattedCitation" : "(Minayeva, Sirin, &amp; Stracher, 2013)", "plainTextFormattedCitation" : "(Minayeva, Sirin, &amp; Stracher, 2013)", "previouslyFormattedCitation" : "(Minayeva, Sirin, &amp; Stracher, 2013)" }, "properties" : {  }, "schema" : "https://github.com/citation-style-language/schema/raw/master/csl-citation.json" }</w:instrText>
      </w:r>
      <w:r>
        <w:fldChar w:fldCharType="separate"/>
      </w:r>
      <w:r>
        <w:t>(Minayeva</w:t>
      </w:r>
      <w:r w:rsidR="00D86D91">
        <w:rPr>
          <w:i/>
        </w:rPr>
        <w:t xml:space="preserve"> et al.</w:t>
      </w:r>
      <w:r>
        <w:t>, 2013)</w:t>
      </w:r>
      <w:r>
        <w:fldChar w:fldCharType="end"/>
      </w:r>
      <w:r>
        <w:t>.</w:t>
      </w:r>
    </w:p>
    <w:p w14:paraId="127D72B2" w14:textId="343F7BE2" w:rsidR="0048205B" w:rsidRDefault="0048205B" w:rsidP="00AE389F">
      <w:pPr>
        <w:tabs>
          <w:tab w:val="left" w:pos="432"/>
        </w:tabs>
      </w:pPr>
      <w:r>
        <w:t xml:space="preserve">The carbon stored in natural vegetation is likely to increase under business-as-usual scenarios of climate change </w:t>
      </w:r>
      <w:r>
        <w:fldChar w:fldCharType="begin" w:fldLock="1"/>
      </w:r>
      <w:r>
        <w:instrText>ADDIN CSL_CITATION { "citationItems" : [ { "id" : "ITEM-1", "itemData" : { "DOI" : "10.1073/pnas.1222477110", "ISBN" : "1091-6490 (Electronic)\\r0027-8424 (Linking)", "ISSN" : "1091-6490", "PMID" : "24344265",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u00b0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u00b0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of the United States of America", "id" : "ITEM-1", "issue" : "9", "issued" : { "date-parts" : [ [ "2014", "3", "4" ] ] }, "page" : "3280-5", "title" : "Carbon residence time dominates uncertainty in terrestrial vegetation responses to future climate and atmospheric CO2.", "type" : "article-journal", "volume" : "111" }, "uris" : [ "http://www.mendeley.com/documents/?uuid=39cca232-2847-4913-b164-5752503716e2" ] } ], "mendeley" : { "formattedCitation" : "(Friend et al., 2014)", "plainTextFormattedCitation" : "(Friend et al., 2014)", "previouslyFormattedCitation" : "(Friend et al., 2014)" }, "properties" : {  }, "schema" : "https://github.com/citation-style-language/schema/raw/master/csl-citation.json" }</w:instrText>
      </w:r>
      <w:r>
        <w:fldChar w:fldCharType="separate"/>
      </w:r>
      <w:r>
        <w:t xml:space="preserve">(Friend </w:t>
      </w:r>
      <w:r w:rsidR="00301BD0" w:rsidRPr="00301BD0">
        <w:rPr>
          <w:i/>
        </w:rPr>
        <w:t>et al.</w:t>
      </w:r>
      <w:r>
        <w:t>, 2014)</w:t>
      </w:r>
      <w:r>
        <w:fldChar w:fldCharType="end"/>
      </w:r>
      <w:r>
        <w:t xml:space="preserve">. However, changes in plant respiration and release in soil carbon will be such that there will be a net release of soil carbon in forest and grassland ecosystems </w:t>
      </w:r>
      <w:r>
        <w:fldChar w:fldCharType="begin" w:fldLock="1"/>
      </w:r>
      <w:r>
        <w:instrText>ADDIN CSL_CITATION { "citationItems" : [ { "id" : "ITEM-1", "itemData" : { "DOI" : "10.1007/s10584-011-0209-3", "ISBN" : "0165-0009", "abstract" : "Carbon storage and catchment hydrology are influenced both by land use changes and climatic changes, but there are few studies addressing both responses under both driving forces. We investigated the relative importance of climate change vs. land use change for four Alpine catchments using the LPJ-GUESS model. Two scenarios of grassland management were calibrated based on the more detailed model PROGRASS. The simulations until 2100 show that only reforestation could lead to an increase of carbon storage under climatic change, whereby a cessation of carbon accumulation occurred in all catchments after 2050. The initial increase in carbon storage was attributable mainly to forest re-growth on abandoned land, whereas the stagnation and decline in the second half of the century was mainly driven by climate change. If land was used more intensively, i.e. as grassland, litter input to the soil decreased due to harvesting, resulting in a decline of soil carbon storage (1.2-2.9 kg C m(-2)) that was larger than the climate-induced change (0.8-1.4 kg C m(-2)). Land use change influenced transpiration both directly and in interaction with climate change. The response of forested catchments diverged with climatic change (11-40 mm increase in AET), reflecting the differences in forest age, topography and water holding capacity within and between catchments. For grass-dominated catchments, however, transpiration responded in a similar manner to climate change (light management: 23-32 mm AET decrease, heavy management: 29-44 mm AET decrease), likely because grassroots are concentrated in the uppermost soil layers. Both the water and the carbon cycle were more strongly influenced by land use compared to climatic changes, as land use had not only a direct effect on carbon storage and transpiration, but also an indirect effect by modifying the climate change response of transpiration and carbon flux in the catchments. For the carbon cycle, climate change led to a cessation of the catchment response (sink/source strength is limited), whereas for the water cycle, the effect of land use change remains evident throughout the simulation period (changes in evapotranspiration do not attenuate). Thus we conclude that management will have a large potential to influence the carbon and water cycle, which needs to be considered in management planning as well as in climate and hydrological modelling.", "author" : [ { "dropping-particle" : "", "family" : "Wolf", "given" : "A", "non-dropping-particle" : "", "parse-names" : false, "suffix" : "" }, { "dropping-particle" : "", "family" : "Lazzarotto", "given" : "P", "non-dropping-particle" : "", "parse-names" : false, "suffix" : "" }, { "dropping-particle" : "", "family" : "Bugmann", "given" : "H", "non-dropping-particle" : "", "parse-names" : false, "suffix" : "" } ], "container-title" : "Climatic Change", "id" : "ITEM-1", "issue" : "2", "issued" : { "date-parts" : [ [ "2012" ] ] }, "language" : "English", "note" : "892VU\nTimes Cited:8\nCited References Count:67", "page" : "279-300", "title" : "The relative importance of land use and climatic change in Alpine catchments", "type" : "article-journal", "volume" : "111" }, "uris" : [ "http://www.mendeley.com/documents/?uuid=f29c8392-2996-45af-bf69-93fb63b6a290" ] } ], "mendeley" : { "formattedCitation" : "(Wolf, Lazzarotto, &amp; Bugmann, 2012)", "plainTextFormattedCitation" : "(Wolf, Lazzarotto, &amp; Bugmann, 2012)", "previouslyFormattedCitation" : "(Wolf, Lazzarotto, &amp; Bugmann, 2012)" }, "properties" : {  }, "schema" : "https://github.com/citation-style-language/schema/raw/master/csl-citation.json" }</w:instrText>
      </w:r>
      <w:r>
        <w:fldChar w:fldCharType="separate"/>
      </w:r>
      <w:r>
        <w:t>(Wolf</w:t>
      </w:r>
      <w:r w:rsidR="00D86D91">
        <w:rPr>
          <w:i/>
        </w:rPr>
        <w:t xml:space="preserve"> et al.</w:t>
      </w:r>
      <w:r>
        <w:t>, 2012)</w:t>
      </w:r>
      <w:r>
        <w:fldChar w:fldCharType="end"/>
      </w:r>
      <w:r>
        <w:t xml:space="preserve">. The potential standing stock of plant biomass in Russia is predicted to increase in response to elevated precipitation </w:t>
      </w:r>
      <w:r>
        <w:fldChar w:fldCharType="begin" w:fldLock="1"/>
      </w:r>
      <w:r>
        <w:instrText>ADDIN CSL_CITATION { "citationItems" : [ { "id" : "ITEM-1", "itemData" : { "DOI" : "10.1088/1748-9326/4/4/045024", "ISBN" : "1748-9326", "ISSN" : "17489326", "abstract" : "Climate warming could strongly influence the structure and composition of the Eurasian boreal forest. Temperature related changes have occurred, including shifts in treelines and changes in regeneration. Dynamic vegetation models are well suited to the further exploration of the impacts that climate change may have on boreal forests. Using the individual-based gap model FAREAST, forest composition and biomass are simulated at over 2000 sites across Eurasia. Biomass output is compared to detailed forest data from a representative sample of Russian forests and a sensitivity analysis is performed to evaluate the impact that elevated temperatures and modified precipitation will have on forest biomass and composition in Eurasia. Correlations between model and forest inventory biomass are strong for several boreal tree species. A significant relationship is shown between altered precipitation and biomass. This analysis showed that a modest increase in temperature of 2 degrees C across 200 years had no significant effect on biomass; however further exploration with increased warming reflective of values measured within Siberia, or at an increased rate, are warranted. Overall, FAREAST accurately simulates forest biomass and composition at sites throughout a large geographic area with widely varying climatic conditions and produces reasonable biomass responses to simulated climatic shifts. These results indicate that this model is robust and useful in making predictions regarding the effect of future climate change on boreal forest structure across Eurasia.", "author" : [ { "dropping-particle" : "", "family" : "Shuman", "given" : "J K", "non-dropping-particle" : "", "parse-names" : false, "suffix" : "" }, { "dropping-particle" : "", "family" : "Shugart", "given" : "H H", "non-dropping-particle" : "", "parse-names" : false, "suffix" : "" } ], "container-title" : "Environmental Research Letters", "id" : "ITEM-1", "issue" : "4", "issued" : { "date-parts" : [ [ "2009", "10" ] ] }, "page" : "045024", "publisher" : "IOP Publishing", "title" : "Evaluating the sensitivity of Eurasian forest biomass to climate change using a dynamic vegetation model", "type" : "article-journal", "volume" : "4" }, "uris" : [ "http://www.mendeley.com/documents/?uuid=6bd82891-4104-3ac7-8097-26f826501f92" ] } ], "mendeley" : { "formattedCitation" : "(Shuman &amp; Shugart, 2009)", "plainTextFormattedCitation" : "(Shuman &amp; Shugart, 2009)", "previouslyFormattedCitation" : "(Shuman &amp; Shugart, 2009)" }, "properties" : {  }, "schema" : "https://github.com/citation-style-language/schema/raw/master/csl-citation.json" }</w:instrText>
      </w:r>
      <w:r>
        <w:fldChar w:fldCharType="separate"/>
      </w:r>
      <w:r>
        <w:t>(Shuman &amp; Shugart, 2009)</w:t>
      </w:r>
      <w:r>
        <w:fldChar w:fldCharType="end"/>
      </w:r>
      <w:r>
        <w:t>.</w:t>
      </w:r>
    </w:p>
    <w:p w14:paraId="71A5D4DA" w14:textId="54E59417" w:rsidR="0048205B" w:rsidRDefault="0048205B" w:rsidP="000226B2">
      <w:pPr>
        <w:pStyle w:val="Caption"/>
      </w:pPr>
      <w:r>
        <w:t xml:space="preserve">Box </w:t>
      </w:r>
      <w:r>
        <w:fldChar w:fldCharType="begin"/>
      </w:r>
      <w:r>
        <w:instrText xml:space="preserve"> STYLEREF 1 \s </w:instrText>
      </w:r>
      <w:r>
        <w:fldChar w:fldCharType="separate"/>
      </w:r>
      <w:r w:rsidR="00B40E12">
        <w:t>3</w:t>
      </w:r>
      <w:r>
        <w:fldChar w:fldCharType="end"/>
      </w:r>
      <w:r>
        <w:t>.</w:t>
      </w:r>
      <w:r>
        <w:fldChar w:fldCharType="begin"/>
      </w:r>
      <w:r>
        <w:instrText xml:space="preserve"> SEQ Box \* ARABIC \s 1 </w:instrText>
      </w:r>
      <w:r>
        <w:fldChar w:fldCharType="separate"/>
      </w:r>
      <w:r w:rsidR="00B40E12">
        <w:t>2</w:t>
      </w:r>
      <w:r>
        <w:fldChar w:fldCharType="end"/>
      </w:r>
      <w:r>
        <w:t>: 21st century scenarios for mountain ecosystems</w:t>
      </w:r>
      <w:r w:rsidR="00804119">
        <w:t>.</w:t>
      </w:r>
    </w:p>
    <w:p w14:paraId="01E3A643" w14:textId="77777777" w:rsidR="0048205B" w:rsidRPr="00BA61C8" w:rsidRDefault="0048205B" w:rsidP="00AE389F">
      <w:pPr>
        <w:rPr>
          <w:i/>
          <w:sz w:val="20"/>
          <w:szCs w:val="20"/>
        </w:rPr>
      </w:pPr>
      <w:r w:rsidRPr="00BA61C8">
        <w:rPr>
          <w:i/>
          <w:sz w:val="20"/>
          <w:szCs w:val="20"/>
        </w:rPr>
        <w:t>Trends in future climate, land</w:t>
      </w:r>
      <w:r>
        <w:rPr>
          <w:i/>
          <w:sz w:val="20"/>
          <w:szCs w:val="20"/>
        </w:rPr>
        <w:t xml:space="preserve"> </w:t>
      </w:r>
      <w:r w:rsidRPr="00BA61C8">
        <w:rPr>
          <w:i/>
          <w:sz w:val="20"/>
          <w:szCs w:val="20"/>
        </w:rPr>
        <w:t>use and invasion projections for mountain systems</w:t>
      </w:r>
    </w:p>
    <w:p w14:paraId="156DFD95" w14:textId="4A9D4B5A" w:rsidR="0048205B" w:rsidRPr="00BA61C8" w:rsidRDefault="0048205B" w:rsidP="00AE389F">
      <w:pPr>
        <w:ind w:left="22" w:hanging="22"/>
        <w:rPr>
          <w:rFonts w:eastAsia="Times New Roman" w:cs="Times New Roman"/>
          <w:sz w:val="20"/>
          <w:szCs w:val="20"/>
        </w:rPr>
      </w:pPr>
      <w:r w:rsidRPr="00BA61C8">
        <w:rPr>
          <w:rFonts w:cs="Times New Roman"/>
          <w:sz w:val="20"/>
          <w:szCs w:val="20"/>
        </w:rPr>
        <w:lastRenderedPageBreak/>
        <w:t xml:space="preserve">Similar to other regions of the world, mountain systems in Europe and Central Asia are projected to warm at a higher rate than other areas </w:t>
      </w:r>
      <w:r w:rsidRPr="00BA61C8">
        <w:rPr>
          <w:sz w:val="20"/>
          <w:szCs w:val="20"/>
        </w:rPr>
        <w:fldChar w:fldCharType="begin" w:fldLock="1"/>
      </w:r>
      <w:r w:rsidRPr="00BA61C8">
        <w:rPr>
          <w:rFonts w:cs="Times New Roman"/>
          <w:sz w:val="20"/>
          <w:szCs w:val="20"/>
        </w:rPr>
        <w:instrText>ADDIN CSL_CITATION { "citationItems" : [ { "id" : "ITEM-1", "itemData" : { "DOI" : "10.1088/1748-9326/8/2/024040", "ISSN" : "1748-9326", "abstract" : "We use output from global climate models available from the Coupled Model Intercomparison Project Phase 5 (CMIP5) for three different greenhouse gas emission scenarios to investigate whether the projected warming in mountains by the end of the 21st century is significantly different from that in low elevation regions. To remove the effects of latitudinal variation in warming rates, we focus on seasonal changes in the mid-latitude band of the northern hemisphere between 27.5\u25e6N and 40\u25e6N, where the two major mountain systems are the Tibetan Plateau/Himalayas in Asia and the Rocky Mountains in the United States. Results from the multi-model ensemble indicate that warming rates in mountains will be enhanced relative to non-mountain regions at the same latitude, particularly during the cold season. The strongest correlations of enhanced warming with elevation are obtained for the daily minimum temperature during winter, with the largest increases found for the Tibetan Plateau/Himalayas. The model projections indicate that this occurs, in part, because of proportionally greater increases in downward longwave radiation at higher elevations in response to increases in water vapor. The mechanisms for enhanced increases in winter and spring maximum temperatures in the Rockies appear to be influenced more by increases in surface absorption of solar radiation owing to a reduced snow cover. Furthermore, the amplification of warming with elevation is greater for a higher greenhouse gas emission scenario", "author" : [ { "dropping-particle" : "", "family" : "Rangwala", "given" : "Imtiaz", "non-dropping-particle" : "", "parse-names" : false, "suffix" : "" }, { "dropping-particle" : "", "family" : "Sinsky", "given" : "Eric", "non-dropping-particle" : "", "parse-names" : false, "suffix" : "" }, { "dropping-particle" : "", "family" : "Miller", "given" : "James R", "non-dropping-particle" : "", "parse-names" : false, "suffix" : "" } ], "container-title" : "Environmental Research Letters", "id" : "ITEM-1", "issue" : "2", "issued" : { "date-parts" : [ [ "2013", "6", "1" ] ] }, "page" : "024040", "publisher" : "IOP Publishing", "title" : "Amplified warming projections for high altitude regions of the northern hemisphere mid-latitudes from CMIP5 models", "type" : "article-journal", "volume" : "8" }, "uris" : [ "http://www.mendeley.com/documents/?uuid=38ba12ad-e673-4924-b2f9-6bfe0f3e82bc" ] } ], "mendeley" : { "formattedCitation" : "(Rangwala, Sinsky, &amp; Miller, 2013)", "plainTextFormattedCitation" : "(Rangwala, Sinsky, &amp; Miller, 2013)", "previouslyFormattedCitation" : "(Rangwala, Sinsky, &amp; Miller, 2013)" }, "properties" : {  }, "schema" : "https://github.com/citation-style-language/schema/raw/master/csl-citation.json" }</w:instrText>
      </w:r>
      <w:r w:rsidRPr="00BA61C8">
        <w:rPr>
          <w:sz w:val="20"/>
          <w:szCs w:val="20"/>
        </w:rPr>
        <w:fldChar w:fldCharType="separate"/>
      </w:r>
      <w:r w:rsidRPr="00BA61C8">
        <w:rPr>
          <w:rFonts w:cs="Times New Roman"/>
          <w:sz w:val="20"/>
          <w:szCs w:val="20"/>
        </w:rPr>
        <w:t>(Rangwala</w:t>
      </w:r>
      <w:r w:rsidR="00D86D91">
        <w:rPr>
          <w:rFonts w:cs="Times New Roman"/>
          <w:i/>
          <w:sz w:val="20"/>
          <w:szCs w:val="20"/>
        </w:rPr>
        <w:t xml:space="preserve"> et al.</w:t>
      </w:r>
      <w:r w:rsidRPr="00BA61C8">
        <w:rPr>
          <w:rFonts w:cs="Times New Roman"/>
          <w:sz w:val="20"/>
          <w:szCs w:val="20"/>
        </w:rPr>
        <w:t>, 2013)</w:t>
      </w:r>
      <w:r w:rsidRPr="00BA61C8">
        <w:rPr>
          <w:sz w:val="20"/>
          <w:szCs w:val="20"/>
        </w:rPr>
        <w:fldChar w:fldCharType="end"/>
      </w:r>
      <w:r w:rsidRPr="00BA61C8">
        <w:rPr>
          <w:rFonts w:cs="Times New Roman"/>
          <w:sz w:val="20"/>
          <w:szCs w:val="20"/>
        </w:rPr>
        <w:t>.</w:t>
      </w:r>
      <w:r w:rsidRPr="00BA61C8">
        <w:rPr>
          <w:rFonts w:eastAsia="Times New Roman" w:cs="Times New Roman"/>
          <w:sz w:val="20"/>
          <w:szCs w:val="20"/>
        </w:rPr>
        <w:t xml:space="preserve"> Climate models predict an average temperature change for mountain ranges worldwide of 2-3°C by 2070 and 3-5°C by the end of the century </w:t>
      </w:r>
      <w:r w:rsidRPr="00BA61C8">
        <w:rPr>
          <w:sz w:val="20"/>
          <w:szCs w:val="20"/>
        </w:rPr>
        <w:fldChar w:fldCharType="begin" w:fldLock="1"/>
      </w:r>
      <w:r w:rsidRPr="00BA61C8">
        <w:rPr>
          <w:rFonts w:eastAsia="Times New Roman" w:cs="Times New Roman"/>
          <w:sz w:val="20"/>
          <w:szCs w:val="20"/>
        </w:rPr>
        <w:instrText>ADDIN CSL_CITATION { "citationItems" : [ { "id" : "ITEM-1", "itemData" : { "DOI" : "10.1016/j.gloenvcha.2006.11.007", "ISBN" : "0959-3780", "ISSN" : "09593780", "abstract" : "We provide an assessment of surface temperature changes in mountainous areas of the world using a set of climate projections at a 0.5?? resolution for two 30-year periods (2040-2069 and 2070-2099), using four Intergovernmental Panel for Climate Change (IPCC) emission scenarios and five AOGCM. Projected average temperature changes varied between +3.2 ??C (+0.4 ??C/per decade) and +2.1 ??C (+0.26 ??C/per decade) for 2055 and +5.3 ??C (+0.48 ??C/per decade) and +2.8 ??C for 2085 (+0.25 ??C/per decade). The temperature is expected to rise by a greater amount in higher northern latitude mountains than in mountains located in temperate and tropical zones. The rate of warming in mountain systems is projected to be two to three times higher than that recorded during the 20th century. The tendency for a greater projected warming in northern latitude mountain systems is consistent across scenarios and is in agreement with observed trends. In light of these projections, warming is considered likely to affect biodiversity (e.g., species extinctions, changes in the composition of assemblages), water resources (e.g., a reduction in the extent of glaciated areas and snow pack), and natural hazards (e.g., floods). Accurate estimate of the effects of climate change in mountain systems is difficult because of uncertainties associated with the climate scenarios and the existence of non-linear feedbacks between impacts. ?? 2006 Elsevier Ltd. All rights reserved.", "author" : [ { "dropping-particle" : "", "family" : "Nogu\u00e9s-Bravo", "given" : "D.", "non-dropping-particle" : "", "parse-names" : false, "suffix" : "" }, { "dropping-particle" : "", "family" : "Ara\u00fajo", "given" : "M.B.", "non-dropping-particle" : "", "parse-names" : false, "suffix" : "" }, { "dropping-particle" : "", "family" : "Errea", "given" : "M.P.", "non-dropping-particle" : "", "parse-names" : false, "suffix" : "" }, { "dropping-particle" : "", "family" : "Mart\u00ednez-Rica", "given" : "J.P.", "non-dropping-particle" : "", "parse-names" : false, "suffix" : "" } ], "container-title" : "Global Environmental Change", "id" : "ITEM-1", "issue" : "3-4", "issued" : { "date-parts" : [ [ "2007", "8" ] ] }, "page" : "420-428", "title" : "Exposure of global mountain systems to climate warming during the 21st Century", "type" : "article-journal", "volume" : "17" }, "uris" : [ "http://www.mendeley.com/documents/?uuid=85b54334-d67b-37ad-a212-539f2c7e074d" ] } ], "mendeley" : { "formattedCitation" : "(Nogu\u00e9s-Bravo, Ara\u00fajo, Errea, &amp; Mart\u00ednez-Rica, 2007)", "plainTextFormattedCitation" : "(Nogu\u00e9s-Bravo, Ara\u00fajo, Errea, &amp; Mart\u00ednez-Rica, 2007)", "previouslyFormattedCitation" : "(Nogu\u00e9s-Bravo, Ara\u00fajo, Errea, &amp; Mart\u00ednez-Rica, 2007)" }, "properties" : {  }, "schema" : "https://github.com/citation-style-language/schema/raw/master/csl-citation.json" }</w:instrText>
      </w:r>
      <w:r w:rsidRPr="00BA61C8">
        <w:rPr>
          <w:sz w:val="20"/>
          <w:szCs w:val="20"/>
        </w:rPr>
        <w:fldChar w:fldCharType="separate"/>
      </w:r>
      <w:r w:rsidRPr="00BA61C8">
        <w:rPr>
          <w:rFonts w:eastAsia="Times New Roman" w:cs="Times New Roman"/>
          <w:sz w:val="20"/>
          <w:szCs w:val="20"/>
          <w:lang w:val="en-US"/>
        </w:rPr>
        <w:t>(Nogués-Bravo</w:t>
      </w:r>
      <w:r w:rsidR="00D86D91">
        <w:rPr>
          <w:rFonts w:eastAsia="Times New Roman" w:cs="Times New Roman"/>
          <w:i/>
          <w:sz w:val="20"/>
          <w:szCs w:val="20"/>
          <w:lang w:val="en-US"/>
        </w:rPr>
        <w:t xml:space="preserve"> et al.</w:t>
      </w:r>
      <w:r w:rsidRPr="00BA61C8">
        <w:rPr>
          <w:rFonts w:eastAsia="Times New Roman" w:cs="Times New Roman"/>
          <w:sz w:val="20"/>
          <w:szCs w:val="20"/>
          <w:lang w:val="en-US"/>
        </w:rPr>
        <w:t>, 2007)</w:t>
      </w:r>
      <w:r w:rsidRPr="00BA61C8">
        <w:rPr>
          <w:sz w:val="20"/>
          <w:szCs w:val="20"/>
        </w:rPr>
        <w:fldChar w:fldCharType="end"/>
      </w:r>
      <w:r w:rsidRPr="00BA61C8">
        <w:rPr>
          <w:rFonts w:eastAsia="Times New Roman" w:cs="Times New Roman"/>
          <w:sz w:val="20"/>
          <w:szCs w:val="20"/>
        </w:rPr>
        <w:t xml:space="preserve">, </w:t>
      </w:r>
      <w:r w:rsidRPr="00BA61C8">
        <w:rPr>
          <w:rFonts w:eastAsia="Times New Roman" w:cs="Times New Roman"/>
          <w:sz w:val="20"/>
          <w:szCs w:val="20"/>
          <w:lang w:val="en-US"/>
        </w:rPr>
        <w:t xml:space="preserve">with greater increases for mountains in northern latitudes than in temperate and Mediterranean climates, with severe impacts expected on biodiversity. </w:t>
      </w:r>
      <w:r w:rsidRPr="00BA61C8">
        <w:rPr>
          <w:rFonts w:cs="Times New Roman"/>
          <w:sz w:val="20"/>
          <w:szCs w:val="20"/>
        </w:rPr>
        <w:t xml:space="preserve">Additional threats on biodiversity are represented by invasive species, predicted to increasingly invade mountains under climate change </w:t>
      </w:r>
      <w:r w:rsidRPr="00BA61C8">
        <w:rPr>
          <w:sz w:val="20"/>
          <w:szCs w:val="20"/>
        </w:rPr>
        <w:fldChar w:fldCharType="begin" w:fldLock="1"/>
      </w:r>
      <w:r w:rsidRPr="00BA61C8">
        <w:rPr>
          <w:rFonts w:cs="Times New Roman"/>
          <w:sz w:val="20"/>
          <w:szCs w:val="20"/>
        </w:rPr>
        <w:instrText>ADDIN CSL_CITATION { "citationItems" : [ { "id" : "ITEM-1", "itemData" : { "DOI" : "10.1890/080072", "ISBN" : "1540-9295", "ISSN" : "15409295", "abstract" : "Most studies of invasive species have been in highly modified, lowland environments, with comparatively little attention directed to less disturbed, high-elevation environments. However, increasing evidence indicates that plant invasions do occur in these environments, which often have high conservation value and provide important ecosystem services. Over a thousand non-native species have become established in natural areas at high elevations worldwide, and although many of these are not invasive, some may pose a considerable threat to native mountain ecosystems. Here, we discuss four main drivers that shape plant invasions into high-elevation habitats: (1) the (pre-)adaptation of non-native species to abiotic conditions, (2) natural and anthropogenic disturbances, (3) biotic resistance of the established communities, and (4) propagule pressure. We propose a comprehensive research agenda for tackling the problem of plant invasions into mountain ecosystems, including documentation of mountain invasion patterns at multiple scales, experimental studies, and an assessment of the impacts of non-native species in these systems. The threat posed to high-elevation biodiversity by invasive plant species is likely to increase because of globalization and climate change. However, the higher mountains harbor ecosystems where invasion by non-native species has scarcely begun, and where science and management have the opportunity to respond in time.", "author" : [ { "dropping-particle" : "", "family" : "Pauchard", "given" : "An\u00edbal", "non-dropping-particle" : "", "parse-names" : false, "suffix" : "" }, { "dropping-particle" : "", "family" : "Kueffer", "given" : "Christoph", "non-dropping-particle" : "", "parse-names" : false, "suffix" : "" }, { "dropping-particle" : "", "family" : "Dietz", "given" : "Hansj\u00f6rg", "non-dropping-particle" : "", "parse-names" : false, "suffix" : "" }, { "dropping-particle" : "", "family" : "Daehler", "given" : "Curtis C.", "non-dropping-particle" : "", "parse-names" : false, "suffix" : "" }, { "dropping-particle" : "", "family" : "Alexander", "given" : "Jake", "non-dropping-particle" : "", "parse-names" : false, "suffix" : "" }, { "dropping-particle" : "", "family" : "Edwards", "given" : "Peter J.", "non-dropping-particle" : "", "parse-names" : false, "suffix" : "" }, { "dropping-particle" : "", "family" : "Ar\u00e9valo", "given" : "Jos\u00e9 Ram\u00f3n", "non-dropping-particle" : "", "parse-names" : false, "suffix" : "" }, { "dropping-particle" : "", "family" : "Cavieres", "given" : "Lohengrin A.", "non-dropping-particle" : "", "parse-names" : false, "suffix" : "" }, { "dropping-particle" : "", "family" : "Guisan", "given" : "Antoine", "non-dropping-particle" : "", "parse-names" : false, "suffix" : "" }, { "dropping-particle" : "", "family" : "Haider", "given" : "Sylvia", "non-dropping-particle" : "", "parse-names" : false, "suffix" : "" }, { "dropping-particle" : "", "family" : "Jakobs", "given" : "Gabi", "non-dropping-particle" : "", "parse-names" : false, "suffix" : "" }, { "dropping-particle" : "", "family" : "McDougall", "given" : "Keith", "non-dropping-particle" : "", "parse-names" : false, "suffix" : "" }, { "dropping-particle" : "", "family" : "Millar", "given" : "Constance I.", "non-dropping-particle" : "", "parse-names" : false, "suffix" : "" }, { "dropping-particle" : "", "family" : "Naylor", "given" : "Bridgett J.", "non-dropping-particle" : "", "parse-names" : false, "suffix" : "" }, { "dropping-particle" : "", "family" : "Parks", "given" : "Catherine G.", "non-dropping-particle" : "", "parse-names" : false, "suffix" : "" }, { "dropping-particle" : "", "family" : "Rew", "given" : "Lisa J.", "non-dropping-particle" : "", "parse-names" : false, "suffix" : "" }, { "dropping-particle" : "", "family" : "Seipel", "given" : "Tim", "non-dropping-particle" : "", "parse-names" : false, "suffix" : "" } ], "container-title" : "Frontiers in Ecology and the Environment", "id" : "ITEM-1", "issue" : "9", "issued" : { "date-parts" : [ [ "2009", "11" ] ] }, "page" : "479-486", "title" : "Ain't no mountain high enough: Plant invasions reaching new elevations", "type" : "article-journal", "volume" : "7" }, "uris" : [ "http://www.mendeley.com/documents/?uuid=72456b45-c203-47a8-b91b-0b34e29b35c5" ] }, { "id" : "ITEM-2", "itemData" : { "DOI" : "10.1890/14-1871.1", "ISBN" : "9788578110796", "ISSN" : "1051-0761", "PMID" : "25246403", "abstract" : "Mountain ecosystems have been less adversely affected by invasions of non-native plants than most other ecosystems, partially because most invasive plants in the lowlands are limited by climate and cannot grow under harsher high-elevation conditions. However, with ongoing climate change, invasive species may rapidly move upwards and threaten mid, and then high elevation mountain ecosystems. We evaluated this threat by modeling the current and future habitat suitability for 48 invasive plant species in Switzerland and New South Wales, Australia. Both regions had contrasting climate interactions with elevation, resulting in possible different responses of species distributions to climate change. Using a species distribution modeling approach that combines data from two spatial scales, we built high-resolution species distribution models ({less than or equal to} 250 m) that account for the global climatic niche of species and also finer variables depicting local climate and disturbances. We found that differ...", "author" : [ { "dropping-particle" : "", "family" : "Petitpierre", "given" : "Blaise", "non-dropping-particle" : "", "parse-names" : false, "suffix" : "" }, { "dropping-particle" : "", "family" : "MacDougall", "given" : "Keith", "non-dropping-particle" : "", "parse-names" : false, "suffix" : "" }, { "dropping-particle" : "", "family" : "Seipel", "given" : "Tim", "non-dropping-particle" : "", "parse-names" : false, "suffix" : "" }, { "dropping-particle" : "", "family" : "Broennimann", "given" : "Olivier", "non-dropping-particle" : "", "parse-names" : false, "suffix" : "" }, { "dropping-particle" : "", "family" : "Guisan", "given" : "Antoine", "non-dropping-particle" : "", "parse-names" : false, "suffix" : "" }, { "dropping-particle" : "", "family" : "Kueffer", "given" : "Christoph", "non-dropping-particle" : "", "parse-names" : false, "suffix" : "" } ], "container-title" : "Ecological Applications", "id" : "ITEM-2", "issue" : "2", "issued" : { "date-parts" : [ [ "2015", "7", "9" ] ] }, "page" : "150709023716008", "title" : "Will climate change increase the risk of plant invasions into mountains?", "type" : "article-journal", "volume" : "26" }, "uris" : [ "http://www.mendeley.com/documents/?uuid=f13b6af1-8044-38cf-8f3b-c798c56b5837" ] } ], "mendeley" : { "formattedCitation" : "(Pauchard et al., 2009; Petitpierre et al., 2015)", "manualFormatting" : "(e.g. Pauchard et al., 2009; Petitpierre et al., 2015)", "plainTextFormattedCitation" : "(Pauchard et al., 2009; Petitpierre et al., 2015)", "previouslyFormattedCitation" : "(Pauchard et al., 2009; Petitpierre et al., 2015)"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e.g. Pauchard </w:t>
      </w:r>
      <w:r w:rsidR="00301BD0" w:rsidRPr="00301BD0">
        <w:rPr>
          <w:rFonts w:cs="Times New Roman"/>
          <w:i/>
          <w:sz w:val="20"/>
          <w:szCs w:val="20"/>
        </w:rPr>
        <w:t>et al.</w:t>
      </w:r>
      <w:r w:rsidRPr="00BA61C8">
        <w:rPr>
          <w:rFonts w:cs="Times New Roman"/>
          <w:sz w:val="20"/>
          <w:szCs w:val="20"/>
        </w:rPr>
        <w:t xml:space="preserve">, 2009; Petitpierre </w:t>
      </w:r>
      <w:r w:rsidR="00301BD0" w:rsidRPr="00301BD0">
        <w:rPr>
          <w:rFonts w:cs="Times New Roman"/>
          <w:i/>
          <w:sz w:val="20"/>
          <w:szCs w:val="20"/>
        </w:rPr>
        <w:t>et al.</w:t>
      </w:r>
      <w:r w:rsidRPr="00BA61C8">
        <w:rPr>
          <w:rFonts w:cs="Times New Roman"/>
          <w:sz w:val="20"/>
          <w:szCs w:val="20"/>
        </w:rPr>
        <w:t>, 2015)</w:t>
      </w:r>
      <w:r w:rsidRPr="00BA61C8">
        <w:rPr>
          <w:sz w:val="20"/>
          <w:szCs w:val="20"/>
        </w:rPr>
        <w:fldChar w:fldCharType="end"/>
      </w:r>
      <w:r w:rsidRPr="00BA61C8">
        <w:rPr>
          <w:rFonts w:cs="Times New Roman"/>
          <w:sz w:val="20"/>
          <w:szCs w:val="20"/>
        </w:rPr>
        <w:t xml:space="preserve"> and by land-use change and pollution </w:t>
      </w:r>
      <w:r w:rsidRPr="00BA61C8">
        <w:rPr>
          <w:sz w:val="20"/>
          <w:szCs w:val="20"/>
        </w:rPr>
        <w:fldChar w:fldCharType="begin" w:fldLock="1"/>
      </w:r>
      <w:r w:rsidRPr="00BA61C8">
        <w:rPr>
          <w:rFonts w:cs="Times New Roman"/>
          <w:sz w:val="20"/>
          <w:szCs w:val="20"/>
        </w:rPr>
        <w:instrText>ADDIN CSL_CITATION { "citationItems" : [ { "id" : "ITEM-1", "itemData" : { "author" : [ { "dropping-particle" : "", "family" : "Yoccoz", "given" : "Nigel G.", "non-dropping-particle" : "", "parse-names" : false, "suffix" : "" }, { "dropping-particle" : "", "family" : "Delestrade", "given" : "Anne", "non-dropping-particle" : "", "parse-names" : false, "suffix" : "" }, { "dropping-particle" : "", "family" : "Loison", "given" : "Anne", "non-dropping-particle" : "", "parse-names" : false, "suffix" : "" } ], "container-title" : "Revue de g\u00e9ographie alpine", "id" : "ITEM-1", "issue" : "4", "issued" : { "date-parts" : [ [ "2010" ] ] }, "page" : "1-10", "publisher" : "Association pour la diffusion de la recherche alpine", "title" : "Impact of climatic change on alpine ecosystems: inference and prediction", "type" : "article-journal", "volume" : "98" }, "uris" : [ "http://www.mendeley.com/documents/?uuid=7d8c8c82-0b13-37a4-bced-288966b3071c" ] } ], "mendeley" : { "formattedCitation" : "(Yoccoz, Delestrade, &amp; Loison, 2010)", "plainTextFormattedCitation" : "(Yoccoz, Delestrade, &amp; Loison, 2010)", "previouslyFormattedCitation" : "(Yoccoz, Delestrade, &amp; Loison, 2010)" }, "properties" : {  }, "schema" : "https://github.com/citation-style-language/schema/raw/master/csl-citation.json" }</w:instrText>
      </w:r>
      <w:r w:rsidRPr="00BA61C8">
        <w:rPr>
          <w:sz w:val="20"/>
          <w:szCs w:val="20"/>
        </w:rPr>
        <w:fldChar w:fldCharType="separate"/>
      </w:r>
      <w:r w:rsidRPr="00BA61C8">
        <w:rPr>
          <w:rFonts w:cs="Times New Roman"/>
          <w:sz w:val="20"/>
          <w:szCs w:val="20"/>
        </w:rPr>
        <w:t>(Yoccoz</w:t>
      </w:r>
      <w:r w:rsidR="00D86D91">
        <w:rPr>
          <w:rFonts w:cs="Times New Roman"/>
          <w:i/>
          <w:sz w:val="20"/>
          <w:szCs w:val="20"/>
        </w:rPr>
        <w:t xml:space="preserve"> et al.</w:t>
      </w:r>
      <w:r w:rsidRPr="00BA61C8">
        <w:rPr>
          <w:rFonts w:cs="Times New Roman"/>
          <w:sz w:val="20"/>
          <w:szCs w:val="20"/>
        </w:rPr>
        <w:t>, 2010)</w:t>
      </w:r>
      <w:r w:rsidRPr="00BA61C8">
        <w:rPr>
          <w:sz w:val="20"/>
          <w:szCs w:val="20"/>
        </w:rPr>
        <w:fldChar w:fldCharType="end"/>
      </w:r>
      <w:r w:rsidRPr="00BA61C8">
        <w:rPr>
          <w:rFonts w:cs="Times New Roman"/>
          <w:sz w:val="20"/>
          <w:szCs w:val="20"/>
        </w:rPr>
        <w:t xml:space="preserve">. Biological responses to ongoing global changes were already evidenced, and these trends are expected to intensify in the future </w:t>
      </w:r>
      <w:r w:rsidRPr="00BA61C8">
        <w:rPr>
          <w:sz w:val="20"/>
          <w:szCs w:val="20"/>
        </w:rPr>
        <w:fldChar w:fldCharType="begin" w:fldLock="1"/>
      </w:r>
      <w:r w:rsidRPr="00BA61C8">
        <w:rPr>
          <w:rFonts w:cs="Times New Roman"/>
          <w:sz w:val="20"/>
          <w:szCs w:val="20"/>
        </w:rPr>
        <w:instrText>ADDIN CSL_CITATION { "citationItems" : [ { "id" : "ITEM-1", "itemData" : { "DOI" : "10.1126/science.1196624", "PMID" : "20978282", "author" : [ { "dropping-particle" : "", "family" : "Pereira", "given" : "Henrique M", "non-dropping-particle" : "", "parse-names" : false, "suffix" : "" }, { "dropping-particle" : "", "family" : "Leadley", "given" : "Paul W", "non-dropping-particle" : "", "parse-names" : false, "suffix" : "" }, { "dropping-particle" : "", "family" : "Proen\u00e7a", "given" : "V\u00e2nia", "non-dropping-particle" : "", "parse-names" : false, "suffix" : "" }, { "dropping-particle" : "", "family" : "Alkemade", "given" : "Rob", "non-dropping-particle" : "", "parse-names" : false, "suffix" : "" }, { "dropping-particle" : "", "family" : "Scharlemann", "given" : "J\u00f6rn P W", "non-dropping-particle" : "", "parse-names" : false, "suffix" : "" }, { "dropping-particle" : "", "family" : "Fernandez-Manjarr\u00e9s", "given" : "Juan F", "non-dropping-particle" : "", "parse-names" : false, "suffix" : "" }, { "dropping-particle" : "", "family" : "Ara\u00fajo", "given" : "Miguel B", "non-dropping-particle" : "", "parse-names" : false, "suffix" : "" }, { "dropping-particle" : "", "family" : "Balvanera", "given" : "Patricia", "non-dropping-particle" : "", "parse-names" : false, "suffix" : "" }, { "dropping-particle" : "", "family" : "Biggs", "given" : "Reinette", "non-dropping-particle" : "", "parse-names" : false, "suffix" : "" }, { "dropping-particle" : "", "family" : "Cheung", "given" : "William W L", "non-dropping-particle" : "", "parse-names" : false, "suffix" : "" }, { "dropping-particle" : "", "family" : "Chini", "given" : "Louise", "non-dropping-particle" : "", "parse-names" : false, "suffix" : "" }, { "dropping-particle" : "", "family" : "Cooper", "given" : "H David", "non-dropping-particle" : "", "parse-names" : false, "suffix" : "" }, { "dropping-particle" : "", "family" : "Gilman", "given" : "Eric L", "non-dropping-particle" : "", "parse-names" : false, "suffix" : "" }, { "dropping-particle" : "", "family" : "Gu\u00e9nette", "given" : "Sylvie", "non-dropping-particle" : "", "parse-names" : false, "suffix" : "" }, { "dropping-particle" : "", "family" : "Hurtt", "given" : "George C", "non-dropping-particle" : "", "parse-names" : false, "suffix" : "" }, { "dropping-particle" : "", "family" : "Huntington", "given" : "Henry P", "non-dropping-particle" : "", "parse-names" : false, "suffix" : "" }, { "dropping-particle" : "", "family" : "Mace", "given" : "Georgina M",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Rodrigues", "given" : "Patr\u00edcia", "non-dropping-particle" : "", "parse-names" : false, "suffix" : "" }, { "dropping-particle" : "", "family" : "Scholes", "given" : "Robert J", "non-dropping-particle" : "", "parse-names" : false, "suffix" : "" }, { "dropping-particle" : "", "family" : "Sumaila", "given" : "Ussif Rashid", "non-dropping-particle" : "", "parse-names" : false, "suffix" : "" }, { "dropping-particle" : "", "family" : "Walpole", "given" : "Matt", "non-dropping-particle" : "", "parse-names" : false, "suffix" : "" } ], "container-title" : "Science", "id" : "ITEM-1", "issue" : "6010", "issued" : { "date-parts" : [ [ "2010", "12", "10" ] ] }, "page" : "1496-501", "publisher" : "American Association for the Advancement of Science", "title" : "Scenarios for global biodiversity in the 21st century.", "type" : "article-journal", "volume" : "330" }, "uris" : [ "http://www.mendeley.com/documents/?uuid=0587914d-a658-3183-b83a-49c9cfd27312" ] } ], "mendeley" : { "formattedCitation" : "(Pereira et al., 2010)", "plainTextFormattedCitation" : "(Pereira et al., 2010)", "previouslyFormattedCitation" : "(Pereira et al., 2010)"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Pereira </w:t>
      </w:r>
      <w:r w:rsidR="00301BD0" w:rsidRPr="00301BD0">
        <w:rPr>
          <w:rFonts w:cs="Times New Roman"/>
          <w:i/>
          <w:sz w:val="20"/>
          <w:szCs w:val="20"/>
        </w:rPr>
        <w:t>et al.</w:t>
      </w:r>
      <w:r w:rsidRPr="00BA61C8">
        <w:rPr>
          <w:rFonts w:cs="Times New Roman"/>
          <w:sz w:val="20"/>
          <w:szCs w:val="20"/>
        </w:rPr>
        <w:t>, 2010)</w:t>
      </w:r>
      <w:r w:rsidRPr="00BA61C8">
        <w:rPr>
          <w:sz w:val="20"/>
          <w:szCs w:val="20"/>
        </w:rPr>
        <w:fldChar w:fldCharType="end"/>
      </w:r>
      <w:r w:rsidRPr="00BA61C8">
        <w:rPr>
          <w:rFonts w:cs="Times New Roman"/>
          <w:sz w:val="20"/>
          <w:szCs w:val="20"/>
        </w:rPr>
        <w:t xml:space="preserve">, with complex biophysical dynamics in mountain systems </w:t>
      </w:r>
      <w:r w:rsidRPr="00BA61C8">
        <w:rPr>
          <w:sz w:val="20"/>
          <w:szCs w:val="20"/>
        </w:rPr>
        <w:fldChar w:fldCharType="begin" w:fldLock="1"/>
      </w:r>
      <w:r w:rsidRPr="00BA61C8">
        <w:rPr>
          <w:rFonts w:cs="Times New Roman"/>
          <w:sz w:val="20"/>
          <w:szCs w:val="20"/>
        </w:rPr>
        <w:instrText>ADDIN CSL_CITATION { "citationItems" : [ { "id" : "ITEM-1", "itemData" : { "DOI" : "10.1659/0276-4741(2007)27[66:MTBIOG]2.0.CO;2", "ISBN" : "0276-4741", "ISSN" : "0276-4741", "abstract" : "Mountains and mountain societies provide a wide range of goods and services to humanity, but they are particularly sensitive to the effects of global environmental change. Thus, the definition of appropriate management regimes that maintain the multiple functions of mountain regions in a time of greatly changing climatic, economic, and societal drivers constitutes a significant challenge. Management decisions must be based on a sound understanding of the future dynamics of these systems. The present article reviews the elements required for an integrated effort to project the impacts of global change on mountain regions, and recommends tools that can be used at 3 scientific levels (essential, improved, and optimum). The proposed strategy is evaluated with respect to UNESCO's network of Mountain Biosphere Reserves (MBRs), with the intention of implementing it in other mountain regions as well. First, methods for generating scenarios of key drivers of global change are reviewed, including land use/land cover and climate change. This is followed by a brief review of the models available for projecting the impacts of these scenarios on (1) cryospheric systems, (2) ecosystem structure and diversity, and (3) ecosystem functions such as carbon and water relations. Finally, the cross-cutting role of remote sensing techniques is evaluated with respect to both monitoring and modeling efforts. We conclude that a broad range of techniques is available for both scenario generation and impact assessments, many of which can be implemented without much capacity building across many or even most MBRs. However, to foster implementation of the proposed strategy, further efforts are required to establish partnerships between scientists and resource managers in mountain areas.", "author" : [ { "dropping-particle" : "", "family" : "Bugmann", "given" : "Harald", "non-dropping-particle" : "", "parse-names" : false, "suffix" : "" }, { "dropping-particle" : "", "family" : "Gurung", "given" : "Astrid Bj\u00f6rnsen", "non-dropping-particle" : "", "parse-names" : false, "suffix" : "" }, { "dropping-particle" : "", "family" : "Ewert", "given" : "Frank", "non-dropping-particle" : "", "parse-names" : false, "suffix" : "" }, { "dropping-particle" : "", "family" : "Haeberli", "given" : "Wilfried", "non-dropping-particle" : "", "parse-names" : false, "suffix" : "" }, { "dropping-particle" : "", "family" : "Guisan", "given" : "Antoine", "non-dropping-particle" : "", "parse-names" : false, "suffix" : "" }, { "dropping-particle" : "", "family" : "Fagre", "given" : "Dan", "non-dropping-particle" : "", "parse-names" : false, "suffix" : "" }, { "dropping-particle" : "", "family" : "K\u00e4\u00e4b", "given" : "Andreas", "non-dropping-particle" : "", "parse-names" : false, "suffix" : "" }, { "dropping-particle" : "", "family" : "GLOCHAMORE participants", "given" : "", "non-dropping-particle" : "", "parse-names" : false, "suffix" : "" } ], "container-title" : "Mountain Research and Development", "id" : "ITEM-1", "issue" : "1", "issued" : { "date-parts" : [ [ "2007", "2" ] ] }, "page" : "66-77", "title" : "Modeling the Biophysical Impacts of Global Change in Mountain Biosphere Reserves", "type" : "article-journal", "volume" : "27" }, "uris" : [ "http://www.mendeley.com/documents/?uuid=65978f25-1256-3506-8fee-a678f79f4e75" ] } ], "mendeley" : { "formattedCitation" : "(Bugmann et al., 2007)", "plainTextFormattedCitation" : "(Bugmann et al., 2007)", "previouslyFormattedCitation" : "(Bugmann et al., 2007)"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Bugmann </w:t>
      </w:r>
      <w:r w:rsidR="00301BD0" w:rsidRPr="00301BD0">
        <w:rPr>
          <w:rFonts w:cs="Times New Roman"/>
          <w:i/>
          <w:sz w:val="20"/>
          <w:szCs w:val="20"/>
        </w:rPr>
        <w:t>et al.</w:t>
      </w:r>
      <w:r w:rsidRPr="00BA61C8">
        <w:rPr>
          <w:rFonts w:cs="Times New Roman"/>
          <w:sz w:val="20"/>
          <w:szCs w:val="20"/>
        </w:rPr>
        <w:t>, 2007)</w:t>
      </w:r>
      <w:r w:rsidRPr="00BA61C8">
        <w:rPr>
          <w:sz w:val="20"/>
          <w:szCs w:val="20"/>
        </w:rPr>
        <w:fldChar w:fldCharType="end"/>
      </w:r>
      <w:r w:rsidRPr="00BA61C8">
        <w:rPr>
          <w:rFonts w:cs="Times New Roman"/>
          <w:sz w:val="20"/>
          <w:szCs w:val="20"/>
        </w:rPr>
        <w:t>.</w:t>
      </w:r>
    </w:p>
    <w:p w14:paraId="37A5FB2C" w14:textId="77777777" w:rsidR="0048205B" w:rsidRPr="00BA61C8" w:rsidRDefault="0048205B" w:rsidP="00AE389F">
      <w:pPr>
        <w:rPr>
          <w:i/>
          <w:sz w:val="20"/>
          <w:szCs w:val="20"/>
        </w:rPr>
      </w:pPr>
      <w:r w:rsidRPr="00BA61C8">
        <w:rPr>
          <w:i/>
          <w:sz w:val="20"/>
          <w:szCs w:val="20"/>
        </w:rPr>
        <w:t>Vegetation</w:t>
      </w:r>
    </w:p>
    <w:p w14:paraId="75A1A0BF" w14:textId="058F7D40" w:rsidR="0048205B" w:rsidRPr="00BA61C8" w:rsidRDefault="0048205B" w:rsidP="00AE389F">
      <w:pPr>
        <w:keepNext/>
        <w:ind w:left="22" w:hanging="22"/>
        <w:rPr>
          <w:rFonts w:cs="Times New Roman"/>
          <w:sz w:val="20"/>
          <w:szCs w:val="20"/>
        </w:rPr>
      </w:pPr>
      <w:r w:rsidRPr="00BA61C8">
        <w:rPr>
          <w:rFonts w:cs="Times New Roman"/>
          <w:sz w:val="20"/>
          <w:szCs w:val="20"/>
        </w:rPr>
        <w:t xml:space="preserve">Both mechanistic and correlative modelling approaches predict an advance of the treeline, and a consequent reduction of the alpine and nival areas </w:t>
      </w:r>
      <w:r w:rsidRPr="00BA61C8">
        <w:rPr>
          <w:sz w:val="20"/>
          <w:szCs w:val="20"/>
        </w:rPr>
        <w:fldChar w:fldCharType="begin" w:fldLock="1"/>
      </w:r>
      <w:r w:rsidRPr="00BA61C8">
        <w:rPr>
          <w:rFonts w:cs="Times New Roman"/>
          <w:sz w:val="20"/>
          <w:szCs w:val="20"/>
        </w:rPr>
        <w:instrText>ADDIN CSL_CITATION { "citationItems" : [ { "id" : "ITEM-1", "itemData" : { "author" : [ { "dropping-particle" : "", "family" : "K\u00f6rner", "given" : "C.", "non-dropping-particle" : "", "parse-names" : false, "suffix" : "" } ], "id" : "ITEM-1", "issued" : { "date-parts" : [ [ "2012" ] ] }, "number-of-pages" : "218", "publisher" : "Springer", "publisher-place" : "Basel", "title" : "Alpine treelines: functional ecology of the global high elevation tree limits", "type" : "book" }, "uris" : [ "http://www.mendeley.com/documents/?uuid=0f492812-b137-49d5-a973-92d772372bd2" ] }, { "id" : "ITEM-2", "itemData" : { "DOI" : "10.1111/j.1654-109X.2012.01215.x", "ISBN" : "1402-2001", "ISSN" : "14022001", "abstract" : "Question Can we predict where forest regrowth caused by abandonment of agricultural activities is likely to occur? Can we assess how it may conflict with grassland diversity hotspots? Location Western Swiss Alps (4003210m a.s.l.). Methods We used statistical models to predict the location of land abandonment by farmers that is followed by forest regrowth in semi-natural grasslands of the Western Swiss Alps. Six modelling methods (GAM, GBM, GLM, RF, MDA, MARS) allowing binomial distribution were tested on two successive transitions occurring between three time periods. Models were calibrated using data on land-use change occurring between 1979 and 1992 as response, and environmental, accessibility and socio-economic variables as predictors, and these were validated for their capacity to predict the changes observed from 1992 to 2004. Projected probabilities of land-use change from an ensemble forecast of the six models were combined with a model of plant species richness based on a field inventory, allowing identification of critical grassland areas for the preservation of biodiversity. Results Models calibrated over the first land-use transition period predicted the second transition with reasonable accuracy. Forest regrowth occurs where cultivation costs are high and yield potential is low, i.e. on steeper slopes and at higher elevations. Overlaying species richness with land-use change predictions, we identified priority areas for the management and conservation of biodiversity at intermediate elevations. Conclusions Combining land-use change and biodiversity projections, we propose applied management measures for targeted/identified locations to limit the loss of biodiversity that could otherwise occur through loss of open habitats. The same approach could be applied to other types of land-use changes occurring in other ecosystems.", "author" : [ { "dropping-particle" : "", "family" : "Pellissier", "given" : "Lo\u00efc", "non-dropping-particle" : "", "parse-names" : false, "suffix" : "" }, { "dropping-particle" : "", "family" : "Anzini", "given" : "Maruska", "non-dropping-particle" : "", "parse-names" : false, "suffix" : "" }, { "dropping-particle" : "", "family" : "Maiorano", "given" : "Luigi", "non-dropping-particle" : "", "parse-names" : false, "suffix" : "" }, { "dropping-particle" : "", "family" : "Dubuis", "given" : "Anne", "non-dropping-particle" : "", "parse-names" : false, "suffix" : "" }, { "dropping-particle" : "", "family" : "Pottier", "given" : "Julien", "non-dropping-particle" : "", "parse-names" : false, "suffix" : "" }, { "dropping-particle" : "", "family" : "Vittoz", "given" : "Pascal", "non-dropping-particle" : "", "parse-names" : false, "suffix" : "" }, { "dropping-particle" : "", "family" : "Guisan", "given" : "Antoine", "non-dropping-particle" : "", "parse-names" : false, "suffix" : "" } ], "container-title" : "Applied Vegetation Science", "id" : "ITEM-2", "issue" : "2", "issued" : { "date-parts" : [ [ "2013" ] ] }, "page" : "227-236", "publisher" : "Opulus Press", "title" : "Spatial predictions of land-use transitions and associated threats to biodiversity: The case of forest regrowth in mountain grasslands", "type" : "article-journal", "volume" : "16" }, "uris" : [ "http://www.mendeley.com/documents/?uuid=82024340-db59-4d9c-a6fc-5a387d6c9046" ] } ], "mendeley" : { "formattedCitation" : "(K\u00f6rner, 2012; Pellissier et al., 2013)", "plainTextFormattedCitation" : "(K\u00f6rner, 2012; Pellissier et al., 2013)", "previouslyFormattedCitation" : "(K\u00f6rner, 2012; Pellissier et al., 2013)"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Körner, 2012; Pellissier </w:t>
      </w:r>
      <w:r w:rsidR="00301BD0" w:rsidRPr="00301BD0">
        <w:rPr>
          <w:rFonts w:cs="Times New Roman"/>
          <w:i/>
          <w:sz w:val="20"/>
          <w:szCs w:val="20"/>
        </w:rPr>
        <w:t>et al.</w:t>
      </w:r>
      <w:r w:rsidRPr="00BA61C8">
        <w:rPr>
          <w:rFonts w:cs="Times New Roman"/>
          <w:sz w:val="20"/>
          <w:szCs w:val="20"/>
        </w:rPr>
        <w:t>, 2013)</w:t>
      </w:r>
      <w:r w:rsidRPr="00BA61C8">
        <w:rPr>
          <w:sz w:val="20"/>
          <w:szCs w:val="20"/>
        </w:rPr>
        <w:fldChar w:fldCharType="end"/>
      </w:r>
      <w:r w:rsidRPr="00BA61C8">
        <w:rPr>
          <w:rFonts w:cs="Times New Roman"/>
          <w:sz w:val="20"/>
          <w:szCs w:val="20"/>
        </w:rPr>
        <w:t xml:space="preserve">. Currently, however, the main driver of upward treeline shifts is land abandonment </w:t>
      </w:r>
      <w:r w:rsidRPr="00BA61C8">
        <w:rPr>
          <w:sz w:val="20"/>
          <w:szCs w:val="20"/>
        </w:rPr>
        <w:fldChar w:fldCharType="begin" w:fldLock="1"/>
      </w:r>
      <w:r w:rsidRPr="00BA61C8">
        <w:rPr>
          <w:rFonts w:cs="Times New Roman"/>
          <w:sz w:val="20"/>
          <w:szCs w:val="20"/>
        </w:rPr>
        <w:instrText>ADDIN CSL_CITATION { "citationItems" : [ { "id" : "ITEM-1", "itemData" : { "ISBN" : "1100-9233", "PMID" : "619", "abstract" : "Questions: Did the forest area in the Swiss Alps increase between 1985 and 1997? Does the forest expansion near the tree line represent an invasion into abandoned grasslands (ingrowth) or a true upward shift of the local tree line? What land cover / land use classes did primarily regenerate to forest, and what forest structural types did primarily regenerate? And, what are possible drivers of forest regeneration in the tree line ecotone, climate and/or land use change? Location: Swiss Alps. Methods: Forest expansion was quantified using data from the repeated Swiss land use statistics GEOSTAT. A moving window algorithm was developed to distinguish between forest ingrowth and upward shift. To test a possible climate change influence, the resulting upward shifts were compared to a potential regional tree line. Results: A significant increase of forest cover was found between 1650 to and 2450 m. Above 1650 m, 10% of the new forest areas were identified as true upward shifts whereas 90% represented ingrowth, and we identified both land use and climate change as likely drivers. Most upward shift activities were found to occur within a band of 300 m below the potential regional tree line, indicating land use as the most likely driver. Only 4% of the upward shifts were identified to rise above the potential regional tree line, thus indicating climate change. Conclusions: Land abandonment was the most dominant driver for the establishment of new forest areas, even at the tree line ecotone. However, a small fraction of upwards shift can be attributed to the recent climate warming, a fraction that is likely to increase further if climate continues to warm, and with a longer time-span between warming and measurement of forest cover.", "author" : [ { "dropping-particle" : "", "family" : "Gehrig-Fasel", "given" : "J", "non-dropping-particle" : "", "parse-names" : false, "suffix" : "" }, { "dropping-particle" : "", "family" : "Guisan", "given" : "A", "non-dropping-particle" : "", "parse-names" : false, "suffix" : "" }, { "dropping-particle" : "", "family" : "Zimmermann", "given" : "N E", "non-dropping-particle" : "", "parse-names" : false, "suffix" : "" } ], "container-title" : "Journal of Vegetation Science", "id" : "ITEM-1", "issue" : "4", "issued" : { "date-parts" : [ [ "2007" ] ] }, "note" : "Times Cited: 8", "page" : "571-582", "title" : "Tree line shifts in the Swiss Alps: Climate change or land abandonment?", "type" : "article-journal", "volume" : "18" }, "uris" : [ "http://www.mendeley.com/documents/?uuid=cc8481cd-4a83-4417-8bc9-42bc21b8502a" ] } ], "mendeley" : { "formattedCitation" : "(Gehrig-Fasel, Guisan, &amp; Zimmermann, 2007)", "plainTextFormattedCitation" : "(Gehrig-Fasel, Guisan, &amp; Zimmermann, 2007)", "previouslyFormattedCitation" : "(Gehrig-Fasel, Guisan, &amp; Zimmermann, 2007)" }, "properties" : {  }, "schema" : "https://github.com/citation-style-language/schema/raw/master/csl-citation.json" }</w:instrText>
      </w:r>
      <w:r w:rsidRPr="00BA61C8">
        <w:rPr>
          <w:sz w:val="20"/>
          <w:szCs w:val="20"/>
        </w:rPr>
        <w:fldChar w:fldCharType="separate"/>
      </w:r>
      <w:r w:rsidRPr="00BA61C8">
        <w:rPr>
          <w:rFonts w:cs="Times New Roman"/>
          <w:sz w:val="20"/>
          <w:szCs w:val="20"/>
        </w:rPr>
        <w:t>(Gehrig-Fasel</w:t>
      </w:r>
      <w:r w:rsidR="00D86D91">
        <w:rPr>
          <w:rFonts w:cs="Times New Roman"/>
          <w:i/>
          <w:sz w:val="20"/>
          <w:szCs w:val="20"/>
        </w:rPr>
        <w:t xml:space="preserve"> et al.</w:t>
      </w:r>
      <w:r w:rsidRPr="00BA61C8">
        <w:rPr>
          <w:rFonts w:cs="Times New Roman"/>
          <w:sz w:val="20"/>
          <w:szCs w:val="20"/>
        </w:rPr>
        <w:t>, 2007)</w:t>
      </w:r>
      <w:r w:rsidRPr="00BA61C8">
        <w:rPr>
          <w:sz w:val="20"/>
          <w:szCs w:val="20"/>
        </w:rPr>
        <w:fldChar w:fldCharType="end"/>
      </w:r>
      <w:r w:rsidRPr="00BA61C8">
        <w:rPr>
          <w:rFonts w:cs="Times New Roman"/>
          <w:sz w:val="20"/>
          <w:szCs w:val="20"/>
        </w:rPr>
        <w:t>, which shows the importance of considering land</w:t>
      </w:r>
      <w:r>
        <w:rPr>
          <w:rFonts w:cs="Times New Roman"/>
          <w:sz w:val="20"/>
          <w:szCs w:val="20"/>
        </w:rPr>
        <w:t>-</w:t>
      </w:r>
      <w:r w:rsidRPr="00BA61C8">
        <w:rPr>
          <w:rFonts w:cs="Times New Roman"/>
          <w:sz w:val="20"/>
          <w:szCs w:val="20"/>
        </w:rPr>
        <w:t xml:space="preserve">use changes in combination with climate change. Most models project strong changes in composition and structure of temperate and Mediterranean mountain forests, affecting biodiversity and ecosystem services, such as protection against rockfalls and avalanches </w:t>
      </w:r>
      <w:r w:rsidRPr="00BA61C8">
        <w:rPr>
          <w:sz w:val="20"/>
          <w:szCs w:val="20"/>
        </w:rPr>
        <w:fldChar w:fldCharType="begin" w:fldLock="1"/>
      </w:r>
      <w:r w:rsidRPr="00BA61C8">
        <w:rPr>
          <w:rFonts w:cs="Times New Roman"/>
          <w:sz w:val="20"/>
          <w:szCs w:val="20"/>
        </w:rPr>
        <w:instrText>ADDIN CSL_CITATION { "citationItems" : [ { "id" : "ITEM-1", "itemData" : { "DOI" : "10.1111/gcb.12156", "ISBN" : "1354-1013", "ISSN" : "13541013", "PMID" : "23505061", "abstract" : "Limiting the increase in global average temperature to 2\u00a0\u00b0C is the objective of international efforts aimed at avoiding dangerous climate impacts. However, the regional response of terrestrial ecosystems and the services that they provide under such a scenario are largely unknown. We focus on mountain forests in the European Alps and evaluate how a range of ecosystem services (ES) are projected to be impacted in a 2\u00a0\u00b0C warmer world, using four novel regional climate scenarios. We employ three complementary forest models to assess a wide range of ES in two climatically contrasting case study regions. Within each climate scenario we evaluate if and when ES will deviate beyond status quo boundaries that are based on current system variability. Our results suggest that the sensitivity of mountain forest ES to a 2\u00a0\u00b0C warmer world depends heavily on the current climatic conditions of a region, the strong elevation gradients within a region, and the specific ES in question. Our simulations project that large negative impacts will occur at low and intermediate elevations in initially warm-dry regions, where relatively small climatic shifts result in negative drought-related impacts on forest ES. In contrast, at higher elevations, and in regions that are initially cool-wet, forest ES will be comparatively resistant to a 2\u00a0\u00b0C warmer world. We also found considerable variation in the vulnerability of forest ES to climate change, with some services such as protection against rockfall and avalanches being sensitive to 2\u00a0\u00b0C global climate change, but other services such as carbon storage being reasonably resistant. Although our results indicate a heterogeneous response of mountain forest ES to climate change, the projected substantial reduction of some forest ES in dry regions suggests that a 2\u00a0\u00b0C increase in global mean temperature cannot be seen as a universally 'safe' boundary for the maintenance of mountain forest ES.", "author" : [ { "dropping-particle" : "", "family" : "Elkin", "given" : "Ch\u00e9", "non-dropping-particle" : "", "parse-names" : false, "suffix" : "" }, { "dropping-particle" : "", "family" : "Guti\u00e9rrez", "given" : "Alvaro G.", "non-dropping-particle" : "", "parse-names" : false, "suffix" : "" }, { "dropping-particle" : "", "family" : "Leuzinger", "given" : "Sebastian", "non-dropping-particle" : "", "parse-names" : false, "suffix" : "" }, { "dropping-particle" : "", "family" : "Manusch", "given" : "Corina", "non-dropping-particle" : "", "parse-names" : false, "suffix" : "" }, { "dropping-particle" : "", "family" : "Temperli", "given" : "Christian", "non-dropping-particle" : "", "parse-names" : false, "suffix" : "" }, { "dropping-particle" : "", "family" : "Rasche", "given" : "Livia", "non-dropping-particle" : "", "parse-names" : false, "suffix" : "" }, { "dropping-particle" : "", "family" : "Bugmann", "given" : "Harald", "non-dropping-particle" : "", "parse-names" : false, "suffix" : "" } ], "container-title" : "Global Change Biology", "id" : "ITEM-1", "issue" : "6", "issued" : { "date-parts" : [ [ "2013", "6" ] ] }, "page" : "1827-1840", "title" : "A 2 \u00b0C warmer world is not safe for ecosystem services in the European Alps", "type" : "article-journal", "volume" : "19" }, "uris" : [ "http://www.mendeley.com/documents/?uuid=f630d236-6c70-356b-9f58-2efa2aa1464c" ] } ], "mendeley" : { "formattedCitation" : "(Elkin et al., 2013)", "plainTextFormattedCitation" : "(Elkin et al., 2013)", "previouslyFormattedCitation" : "(Elkin et al., 2013)"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Elkin </w:t>
      </w:r>
      <w:r w:rsidR="00301BD0" w:rsidRPr="00301BD0">
        <w:rPr>
          <w:rFonts w:cs="Times New Roman"/>
          <w:i/>
          <w:sz w:val="20"/>
          <w:szCs w:val="20"/>
        </w:rPr>
        <w:t>et al.</w:t>
      </w:r>
      <w:r w:rsidRPr="00BA61C8">
        <w:rPr>
          <w:rFonts w:cs="Times New Roman"/>
          <w:sz w:val="20"/>
          <w:szCs w:val="20"/>
        </w:rPr>
        <w:t>, 2013)</w:t>
      </w:r>
      <w:r w:rsidRPr="00BA61C8">
        <w:rPr>
          <w:sz w:val="20"/>
          <w:szCs w:val="20"/>
        </w:rPr>
        <w:fldChar w:fldCharType="end"/>
      </w:r>
      <w:r w:rsidRPr="00BA61C8">
        <w:rPr>
          <w:rFonts w:cs="Times New Roman"/>
          <w:sz w:val="20"/>
          <w:szCs w:val="20"/>
        </w:rPr>
        <w:t>. 21</w:t>
      </w:r>
      <w:r w:rsidRPr="008A115E">
        <w:rPr>
          <w:rFonts w:cs="Times New Roman"/>
          <w:sz w:val="20"/>
          <w:szCs w:val="20"/>
        </w:rPr>
        <w:t>st</w:t>
      </w:r>
      <w:r w:rsidRPr="00BA61C8">
        <w:rPr>
          <w:rFonts w:cs="Times New Roman"/>
          <w:sz w:val="20"/>
          <w:szCs w:val="20"/>
        </w:rPr>
        <w:t xml:space="preserve"> century climate change scenarios predict a massive reduction of high-elevation grassland plant diversity and high community turnover, possibly changing the structures of current natural ecosystems </w:t>
      </w:r>
      <w:r w:rsidRPr="00BA61C8">
        <w:rPr>
          <w:sz w:val="20"/>
          <w:szCs w:val="20"/>
        </w:rPr>
        <w:fldChar w:fldCharType="begin" w:fldLock="1"/>
      </w:r>
      <w:r w:rsidRPr="00BA61C8">
        <w:rPr>
          <w:rFonts w:cs="Times New Roman"/>
          <w:sz w:val="20"/>
          <w:szCs w:val="20"/>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1554f23d-28b8-4d1d-8d5b-76bdda3e9e24" ] } ], "mendeley" : { "formattedCitation" : "(Engler et al., 2011b)", "plainTextFormattedCitation" : "(Engler et al., 2011b)", "previouslyFormattedCitation" : "(Engler et al., 2011b)"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Engler </w:t>
      </w:r>
      <w:r w:rsidR="00301BD0" w:rsidRPr="00301BD0">
        <w:rPr>
          <w:rFonts w:cs="Times New Roman"/>
          <w:i/>
          <w:sz w:val="20"/>
          <w:szCs w:val="20"/>
        </w:rPr>
        <w:t>et al.</w:t>
      </w:r>
      <w:r w:rsidRPr="00BA61C8">
        <w:rPr>
          <w:rFonts w:cs="Times New Roman"/>
          <w:sz w:val="20"/>
          <w:szCs w:val="20"/>
        </w:rPr>
        <w:t>, 2011)</w:t>
      </w:r>
      <w:r w:rsidRPr="00BA61C8">
        <w:rPr>
          <w:sz w:val="20"/>
          <w:szCs w:val="20"/>
        </w:rPr>
        <w:fldChar w:fldCharType="end"/>
      </w:r>
      <w:r w:rsidRPr="00BA61C8">
        <w:rPr>
          <w:rFonts w:cs="Times New Roman"/>
          <w:sz w:val="20"/>
          <w:szCs w:val="20"/>
        </w:rPr>
        <w:t xml:space="preserve">, but first extinctions may only be observed in several decades (e.g. 40 years at high elevation in the Swiss Alps; Engler </w:t>
      </w:r>
      <w:r w:rsidR="00301BD0" w:rsidRPr="00301BD0">
        <w:rPr>
          <w:rFonts w:cs="Times New Roman"/>
          <w:i/>
          <w:sz w:val="20"/>
          <w:szCs w:val="20"/>
        </w:rPr>
        <w:t>et al.</w:t>
      </w:r>
      <w:r w:rsidRPr="00BA61C8">
        <w:rPr>
          <w:rFonts w:cs="Times New Roman"/>
          <w:i/>
          <w:sz w:val="20"/>
          <w:szCs w:val="20"/>
        </w:rPr>
        <w:t xml:space="preserve"> </w:t>
      </w:r>
      <w:r w:rsidRPr="00BA61C8">
        <w:rPr>
          <w:rFonts w:cs="Times New Roman"/>
          <w:sz w:val="20"/>
          <w:szCs w:val="20"/>
        </w:rPr>
        <w:t xml:space="preserve">2009). For the whole European Alps, Dullinger </w:t>
      </w:r>
      <w:r w:rsidR="00301BD0" w:rsidRPr="00301BD0">
        <w:rPr>
          <w:rFonts w:cs="Times New Roman"/>
          <w:i/>
          <w:sz w:val="20"/>
          <w:szCs w:val="20"/>
        </w:rPr>
        <w:t>et al.</w:t>
      </w:r>
      <w:r w:rsidRPr="00BA61C8">
        <w:rPr>
          <w:rFonts w:cs="Times New Roman"/>
          <w:sz w:val="20"/>
          <w:szCs w:val="20"/>
        </w:rPr>
        <w:t xml:space="preserve"> </w:t>
      </w:r>
      <w:r w:rsidRPr="00BA61C8">
        <w:rPr>
          <w:sz w:val="20"/>
          <w:szCs w:val="20"/>
        </w:rPr>
        <w:fldChar w:fldCharType="begin" w:fldLock="1"/>
      </w:r>
      <w:r w:rsidRPr="00BA61C8">
        <w:rPr>
          <w:rFonts w:cs="Times New Roman"/>
          <w:sz w:val="20"/>
          <w:szCs w:val="20"/>
        </w:rPr>
        <w:instrText>ADDIN CSL_CITATION { "citationItems" : [ { "id" : "ITEM-1", "itemData" : { "DOI" : "10.1038/nclimate1514", "ISBN" : "1758-678X", "ISSN" : "1758-678X", "PMID" : "21272309", "abstract" : "Quantitative estimates of the range loss of mountain plants under climate change have so far mostly relied on static geographical projections of species\u2019 habitat shifts1\u20133. Here, we use a hybrid model4 that combines such projections with simulations of demography and seed dispersal to forecast the climate-driven spatio-temporal dynamics of 150 high- mountain plant species across the European Alps. This model predicts average range size reductions of 44\u201350% by the end of the twenty-first century, which is similar to projections from the most \u2018optimistic\u2019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warming on mountain plants.", "author" : [ { "dropping-particle" : "", "family" : "Dullinger", "given" : "Stefan", "non-dropping-particle" : "", "parse-names" : false, "suffix" : "" }, { "dropping-particle" : "", "family" : "Gattringer", "given" : "Andreas", "non-dropping-particle" : "", "parse-names" : false, "suffix" : "" }, { "dropping-particle" : "", "family" : "Thuiller", "given" : "Wilfried", "non-dropping-particle" : "", "parse-names" : false, "suffix" : "" }, { "dropping-particle" : "", "family" : "Moser", "given" : "Dietmar", "non-dropping-particle" : "", "parse-names" : false, "suffix" : "" }, { "dropping-particle" : "", "family" : "Zimmermann", "given" : "Niklaus E.", "non-dropping-particle" : "", "parse-names" : false, "suffix" : "" }, { "dropping-particle" : "", "family" : "Guisan", "given" : "Antoine", "non-dropping-particle" : "", "parse-names" : false, "suffix" : "" }, { "dropping-particle" : "", "family" : "Willner", "given" : "Wolfgang", "non-dropping-particle" : "", "parse-names" : false, "suffix" : "" }, { "dropping-particle" : "", "family" : "Plutzar", "given" : "Christoph", "non-dropping-particle" : "", "parse-names" : false, "suffix" : "" }, { "dropping-particle" : "", "family" : "Leitner", "given" : "Michael", "non-dropping-particle" : "", "parse-names" : false, "suffix" : "" }, { "dropping-particle" : "", "family" : "Mang", "given" : "Thomas", "non-dropping-particle" : "", "parse-names" : false, "suffix" : "" }, { "dropping-particle" : "", "family" : "Caccianiga", "given" : "Marco", "non-dropping-particle" : "", "parse-names" : false, "suffix" : "" }, { "dropping-particle" : "", "family" : "Dirnb\u00f6ck", "given" : "Thomas", "non-dropping-particle" : "", "parse-names" : false, "suffix" : "" }, { "dropping-particle" : "", "family" : "Ertl", "given" : "Siegrun", "non-dropping-particle" : "", "parse-names" : false, "suffix" : "" }, { "dropping-particle" : "", "family" : "Fischer", "given" : "Anton", "non-dropping-particle" : "", "parse-names" : false, "suffix" : "" }, { "dropping-particle" : "", "family" : "Lenoir", "given" : "Jonathan", "non-dropping-particle" : "", "parse-names" : false, "suffix" : "" }, { "dropping-particle" : "", "family" : "Svenning", "given" : "Jens-Christian", "non-dropping-particle" : "", "parse-names" : false, "suffix" : "" }, { "dropping-particle" : "", "family" : "Psomas", "given" : "Achilleas", "non-dropping-particle" : "", "parse-names" : false, "suffix" : "" }, { "dropping-particle" : "", "family" : "Schmatz", "given" : "Dirk R.", "non-dropping-particle" : "", "parse-names" : false, "suffix" : "" }, { "dropping-particle" : "", "family" : "Silc", "given" : "Urban", "non-dropping-particle" : "", "parse-names" : false, "suffix" : "" }, { "dropping-particle" : "", "family" : "Vittoz", "given" : "Pascal", "non-dropping-particle" : "", "parse-names" : false, "suffix" : "" }, { "dropping-particle" : "", "family" : "H\u00fclber", "given" : "Karl", "non-dropping-particle" : "", "parse-names" : false, "suffix" : "" } ], "container-title" : "Nature Climate Change", "id" : "ITEM-1", "issue" : "8", "issued" : { "date-parts" : [ [ "2012", "5", "6" ] ] }, "page" : "619-622", "publisher" : "Nature Publishing Group", "title" : "Extinction debt of high-mountain plants under twenty-first-century climate change", "type" : "article-journal", "volume" : "2" }, "uris" : [ "http://www.mendeley.com/documents/?uuid=78321439-aabe-4788-8052-a9e80de2d55b" ] } ], "mendeley" : { "formattedCitation" : "(Dullinger et al., 2012)", "manualFormatting" : "(2012)", "plainTextFormattedCitation" : "(Dullinger et al., 2012)", "previouslyFormattedCitation" : "(Dullinger et al., 2012)" }, "properties" : {  }, "schema" : "https://github.com/citation-style-language/schema/raw/master/csl-citation.json" }</w:instrText>
      </w:r>
      <w:r w:rsidRPr="00BA61C8">
        <w:rPr>
          <w:sz w:val="20"/>
          <w:szCs w:val="20"/>
        </w:rPr>
        <w:fldChar w:fldCharType="separate"/>
      </w:r>
      <w:r w:rsidRPr="00BA61C8">
        <w:rPr>
          <w:rFonts w:cs="Times New Roman"/>
          <w:sz w:val="20"/>
          <w:szCs w:val="20"/>
        </w:rPr>
        <w:t>(2012)</w:t>
      </w:r>
      <w:r w:rsidRPr="00BA61C8">
        <w:rPr>
          <w:sz w:val="20"/>
          <w:szCs w:val="20"/>
        </w:rPr>
        <w:fldChar w:fldCharType="end"/>
      </w:r>
      <w:r w:rsidRPr="00BA61C8">
        <w:rPr>
          <w:rFonts w:cs="Times New Roman"/>
          <w:sz w:val="20"/>
          <w:szCs w:val="20"/>
        </w:rPr>
        <w:t xml:space="preserve"> predicted a range reduction around 44-50% for 150 high-mountain species, including several endemics, with possible delays in extinctions (extinction debt). Species that already occur near mountain tops with no possible escape upward have a greater risk of extinction, as predicted for Europe </w:t>
      </w:r>
      <w:r w:rsidRPr="00BA61C8">
        <w:rPr>
          <w:sz w:val="20"/>
          <w:szCs w:val="20"/>
        </w:rPr>
        <w:fldChar w:fldCharType="begin" w:fldLock="1"/>
      </w:r>
      <w:r w:rsidRPr="00BA61C8">
        <w:rPr>
          <w:rFonts w:cs="Times New Roman"/>
          <w:sz w:val="20"/>
          <w:szCs w:val="20"/>
        </w:rPr>
        <w:instrText>ADDIN CSL_CITATION { "citationItems" : [ { "id" : "ITEM-1", "itemData" : { "DOI" : "10.1073/pnas.0409902102", "ISBN" : "217", "ISSN" : "0027-8424", "PMID" : "15919825", "abstract" : "Climate change has already triggered species distribution shifts in many parts of the world. Increasing impacts are expected for the future, yet few studies have aimed for a general understanding of the regional basis for species vulnerability. We projected late 21st century distributions for 1,350 European plants species under seven climate change scenarios. Application of the International Union for Conservation of Nature and Natural Resources Red List criteria to our projections shows that many European plant species could become severely threatened. More than half of the species we studied could be vulnerable or threatened by 2080. Expected species loss and turnover per pixel proved to be highly variable across scenarios (27-42% and 45-63% respectively, averaged over Europe) and across regions (2.5-86% and 17-86%, averaged over scenarios). Modeled species loss and turnover were found to depend strongly on the degree of change in just two climate variables describing temperature and moisture conditions. Despite the coarse scale of the analysis, species from mountains could be seen to be disproportionably sensitive to climate change ({approx}60% species loss). The boreal region was projected to lose few species, although gaining many others from immigration. The greatest changes are expected in the transition between the Mediterranean and Euro-Siberian regions. We found that risks of extinction for European plants may be large, even in moderate scenarios of climate change and despite inter-model variability.", "author" : [ { "dropping-particle" : "", "family" : "Thuiller", "given" : "W.", "non-dropping-particle" : "", "parse-names" : false, "suffix" : "" }, { "dropping-particle" : "", "family" : "Lavorel", "given" : "S.", "non-dropping-particle" : "", "parse-names" : false, "suffix" : "" }, { "dropping-particle" : "", "family" : "Araujo", "given" : "M. B.", "non-dropping-particle" : "", "parse-names" : false, "suffix" : "" }, { "dropping-particle" : "", "family" : "Sykes", "given" : "M. T.", "non-dropping-particle" : "", "parse-names" : false, "suffix" : "" }, { "dropping-particle" : "", "family" : "Prentice", "given" : "I. C.", "non-dropping-particle" : "", "parse-names" : false, "suffix" : "" } ], "container-title" : "Proceedings of the National Academy of Sciences", "id" : "ITEM-1", "issue" : "23", "issued" : { "date-parts" : [ [ "2005", "6", "7" ] ] }, "page" : "8245-8250", "title" : "Climate change threats to plant diversity in Europe", "type" : "article-journal", "volume" : "102" }, "uris" : [ "http://www.mendeley.com/documents/?uuid=407d90e0-8412-33f5-b292-6e1ec441952a" ] }, { "id" : "ITEM-2", "itemData" : { "DOI" : "10.1111/j.1365-2486.2008.01766.x", "ISBN" : "1354-1013", "ISSN" : "13541013", "abstract" : "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u00d7 10' grid cells) are also predicted from local-scale data and modeling (25 m \u00d7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u00d7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 "author" : [ { "dropping-particle" : "", "family" : "Randin", "given" : "Christophe F.", "non-dropping-particle" : "", "parse-names" : false, "suffix" : "" }, { "dropping-particle" : "", "family" : "Engler", "given" : "Robin", "non-dropping-particle" : "", "parse-names" : false, "suffix" : "" }, { "dropping-particle" : "", "family" : "Normand", "given" : "Signe", "non-dropping-particle" : "", "parse-names" : false, "suffix" : "" }, { "dropping-particle" : "", "family" : "Zappa", "given" : "Massimiliano", "non-dropping-particle" : "", "parse-names" : false, "suffix" : "" }, { "dropping-particle" : "", "family" : "Zimmermann", "given" : "Niklaus E.", "non-dropping-particle" : "", "parse-names" : false, "suffix" : "" }, { "dropping-particle" : "", "family" : "Pearman", "given" : "Peter B.", "non-dropping-particle" : "", "parse-names" : false, "suffix" : "" }, { "dropping-particle" : "", "family" : "Vittoz", "given" : "Pascal", "non-dropping-particle" : "", "parse-names" : false, "suffix" : "" }, { "dropping-particle" : "", "family" : "Thuiller", "given" : "Wilfried", "non-dropping-particle" : "", "parse-names" : false, "suffix" : "" }, { "dropping-particle" : "", "family" : "Guisan", "given" : "Antoine", "non-dropping-particle" : "", "parse-names" : false, "suffix" : "" } ], "container-title" : "Global Change Biology", "id" : "ITEM-2", "issue" : "6", "issued" : { "date-parts" : [ [ "2009", "6" ] ] }, "page" : "1557-1569", "publisher" : "Blackwell Publishing Ltd", "title" : "Climate change and plant distribution: Local models predict high-elevation persistence", "type" : "article-journal", "volume" : "15" }, "uris" : [ "http://www.mendeley.com/documents/?uuid=d66406ef-f847-4f6a-9601-2fcf48492047" ] }, { "id" : "ITEM-3", "itemData" : { "DOI" : "10.1111/j.1365-2486.2010.02266.x", "ISBN" : "1365-2486", "ISSN" : "13541013", "abstract" : "The expected upward shift of trees due to climate warming is supposed to be a major threat to range-restricted high-altitude species by shrinking the area of their suitable habitats. Our projections show that areas of endemism of five taxonomic groups (vascular plants, snails, spiders, butterflies, and beetles) in the Austrian Alps will, on average, experience a 77% habitat loss even under the weakest climate change scenario (+1.8 \u00b0C by 2100). The amount of habitat loss is positively related with the pooled endemic species richness (species from all five taxonomic groups) and with the richness of endemic vascular plants, snails, and beetles. Owing to limited postglacial migration, hotspots of high-altitude endemics are situated in rather low peripheral mountain chains of the Alps, which have not been glaciated during the Pleistocene. There, tree line expansion disproportionally reduces habitats of high-altitude species. Such legacies of climate history, which may aggravate extinction risks under future climate change have to be expected for many temperate mountain ranges.", "author" : [ { "dropping-particle" : "", "family" : "Dirnb\u00f6ck", "given" : "Thomas", "non-dropping-particle" : "", "parse-names" : false, "suffix" : "" }, { "dropping-particle" : "", "family" : "Essl", "given" : "Franz", "non-dropping-particle" : "", "parse-names" : false, "suffix" : "" }, { "dropping-particle" : "", "family" : "Rabitsch", "given" : "Wolfgang", "non-dropping-particle" : "", "parse-names" : false, "suffix" : "" } ], "container-title" : "Global Change Biology", "id" : "ITEM-3", "issue" : "2", "issued" : { "date-parts" : [ [ "2011", "2" ] ] }, "page" : "990-996", "publisher" : "Blackwell Publishing Ltd", "title" : "Disproportional risk for habitat loss of high-altitude endemic species under climate change", "type" : "article-journal", "volume" : "17" }, "uris" : [ "http://www.mendeley.com/documents/?uuid=f90e59a5-1d79-47c0-9622-19593f201968" ] }, { "id" : "ITEM-4",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4", "issue" : "7", "issued" : { "date-parts" : [ [ "2011" ] ] }, "page" : "2330-2341", "title" : "21st century climate change threatens mountain flora unequally across Europe", "type" : "article-journal", "volume" : "17" }, "uris" : [ "http://www.mendeley.com/documents/?uuid=1554f23d-28b8-4d1d-8d5b-76bdda3e9e24" ] }, { "id" : "ITEM-5", "itemData" : { "DOI" : "10.1038/nclimate1514", "ISBN" : "1758-678X", "ISSN" : "1758-678X", "PMID" : "21272309", "abstract" : "Quantitative estimates of the range loss of mountain plants under climate change have so far mostly relied on static geographical projections of species\u2019 habitat shifts1\u20133. Here, we use a hybrid model4 that combines such projections with simulations of demography and seed dispersal to forecast the climate-driven spatio-temporal dynamics of 150 high- mountain plant species across the European Alps. This model predicts average range size reductions of 44\u201350% by the end of the twenty-first century, which is similar to projections from the most \u2018optimistic\u2019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warming on mountain plants.", "author" : [ { "dropping-particle" : "", "family" : "Dullinger", "given" : "Stefan", "non-dropping-particle" : "", "parse-names" : false, "suffix" : "" }, { "dropping-particle" : "", "family" : "Gattringer", "given" : "Andreas", "non-dropping-particle" : "", "parse-names" : false, "suffix" : "" }, { "dropping-particle" : "", "family" : "Thuiller", "given" : "Wilfried", "non-dropping-particle" : "", "parse-names" : false, "suffix" : "" }, { "dropping-particle" : "", "family" : "Moser", "given" : "Dietmar", "non-dropping-particle" : "", "parse-names" : false, "suffix" : "" }, { "dropping-particle" : "", "family" : "Zimmermann", "given" : "Niklaus E.", "non-dropping-particle" : "", "parse-names" : false, "suffix" : "" }, { "dropping-particle" : "", "family" : "Guisan", "given" : "Antoine", "non-dropping-particle" : "", "parse-names" : false, "suffix" : "" }, { "dropping-particle" : "", "family" : "Willner", "given" : "Wolfgang", "non-dropping-particle" : "", "parse-names" : false, "suffix" : "" }, { "dropping-particle" : "", "family" : "Plutzar", "given" : "Christoph", "non-dropping-particle" : "", "parse-names" : false, "suffix" : "" }, { "dropping-particle" : "", "family" : "Leitner", "given" : "Michael", "non-dropping-particle" : "", "parse-names" : false, "suffix" : "" }, { "dropping-particle" : "", "family" : "Mang", "given" : "Thomas", "non-dropping-particle" : "", "parse-names" : false, "suffix" : "" }, { "dropping-particle" : "", "family" : "Caccianiga", "given" : "Marco", "non-dropping-particle" : "", "parse-names" : false, "suffix" : "" }, { "dropping-particle" : "", "family" : "Dirnb\u00f6ck", "given" : "Thomas", "non-dropping-particle" : "", "parse-names" : false, "suffix" : "" }, { "dropping-particle" : "", "family" : "Ertl", "given" : "Siegrun", "non-dropping-particle" : "", "parse-names" : false, "suffix" : "" }, { "dropping-particle" : "", "family" : "Fischer", "given" : "Anton", "non-dropping-particle" : "", "parse-names" : false, "suffix" : "" }, { "dropping-particle" : "", "family" : "Lenoir", "given" : "Jonathan", "non-dropping-particle" : "", "parse-names" : false, "suffix" : "" }, { "dropping-particle" : "", "family" : "Svenning", "given" : "Jens-Christian", "non-dropping-particle" : "", "parse-names" : false, "suffix" : "" }, { "dropping-particle" : "", "family" : "Psomas", "given" : "Achilleas", "non-dropping-particle" : "", "parse-names" : false, "suffix" : "" }, { "dropping-particle" : "", "family" : "Schmatz", "given" : "Dirk R.", "non-dropping-particle" : "", "parse-names" : false, "suffix" : "" }, { "dropping-particle" : "", "family" : "Silc", "given" : "Urban", "non-dropping-particle" : "", "parse-names" : false, "suffix" : "" }, { "dropping-particle" : "", "family" : "Vittoz", "given" : "Pascal", "non-dropping-particle" : "", "parse-names" : false, "suffix" : ""</w:instrText>
      </w:r>
      <w:r w:rsidRPr="00BA61C8">
        <w:rPr>
          <w:rFonts w:cs="Times New Roman"/>
          <w:sz w:val="20"/>
          <w:szCs w:val="20"/>
          <w:lang w:val="fr-CH"/>
        </w:rPr>
        <w:instrText xml:space="preserve"> }, { "dropping-particle" : "", "family" : "H\u00fclber", "given" : "Karl", "non-dropping-particle" : "", "parse-names" : false, "suffix" : "" } ], "container-title" : "Nature Climate Change", "id" : "ITEM-5", "issue" : "8", "issued" : { "date-parts" : [ [ "2012", "5", "6" ] ] }, "page" : "619-622", "publisher" : "Nature Publishing Group", "title" : "Extinction debt of high-mountain plants under twenty-first-century climate change", "type" : "article-journal", "volume" : "2" }, "uris" : [ "http://www.mendeley.com/documents/?uuid=78321439-aabe-4788-8052-a9e80de2d55b" ] } ], "mendeley" : { "formattedCitation" : "(Thomas Dirnb\u00f6ck, Essl, &amp; Rabitsch, 2011; Dullinger et al., 2012; Engler et al., 2011b; Randin et al., 2009; W. Thuiller, Lavorel, Araujo, Sykes, &amp; Prentice, 2005)", "manualFormatting" : "(e.g. Dirnb\u00f6ck, Essl, &amp; Rabitsch, 2011; Dullinger et al., 2012; Engler et al., 2011; Randin et al., 2009; Thuiller, Lavorel, Araujo, Sykes, &amp; Prentice, 2005)", "plainTextFormattedCitation" : "(Thomas Dirnb\u00f6ck, Essl, &amp; Rabitsch, 2011; Dullinger et al., 2012; Engler et al., 2011b; Randin et al., 2009; W. Thuiller, Lavorel, Araujo, Sykes, &amp; Prentice, 2005)", "previouslyFormattedCitation" : "(Thomas Dirnb\u00f6ck, Essl, &amp; Rabitsch, 2011; Dullinger et al., 2012; Engler et al., 2011b; Randin et al., 2009; W. Thuiller, Lavorel, Araujo, Sykes, &amp; Prentice, 2005)" }, "properties" : {  }, "schema" : "https://github.com/citation-style-language/schema/raw/master/csl-citation.json" }</w:instrText>
      </w:r>
      <w:r w:rsidRPr="00BA61C8">
        <w:rPr>
          <w:sz w:val="20"/>
          <w:szCs w:val="20"/>
        </w:rPr>
        <w:fldChar w:fldCharType="separate"/>
      </w:r>
      <w:r w:rsidRPr="00BA61C8">
        <w:rPr>
          <w:rFonts w:cs="Times New Roman"/>
          <w:sz w:val="20"/>
          <w:szCs w:val="20"/>
          <w:lang w:val="fr-CH"/>
        </w:rPr>
        <w:t>(e.g. Dirnböck</w:t>
      </w:r>
      <w:r w:rsidR="00587003">
        <w:rPr>
          <w:rFonts w:cs="Times New Roman"/>
          <w:i/>
          <w:sz w:val="20"/>
          <w:szCs w:val="20"/>
          <w:lang w:val="fr-CH"/>
        </w:rPr>
        <w:t xml:space="preserve"> et al.</w:t>
      </w:r>
      <w:r w:rsidRPr="00BA61C8">
        <w:rPr>
          <w:rFonts w:cs="Times New Roman"/>
          <w:sz w:val="20"/>
          <w:szCs w:val="20"/>
          <w:lang w:val="fr-CH"/>
        </w:rPr>
        <w:t xml:space="preserve">, 2011; Dullinger </w:t>
      </w:r>
      <w:r w:rsidR="00301BD0" w:rsidRPr="00301BD0">
        <w:rPr>
          <w:rFonts w:cs="Times New Roman"/>
          <w:i/>
          <w:sz w:val="20"/>
          <w:szCs w:val="20"/>
          <w:lang w:val="fr-CH"/>
        </w:rPr>
        <w:t>et al.</w:t>
      </w:r>
      <w:r w:rsidRPr="00BA61C8">
        <w:rPr>
          <w:rFonts w:cs="Times New Roman"/>
          <w:sz w:val="20"/>
          <w:szCs w:val="20"/>
          <w:lang w:val="fr-CH"/>
        </w:rPr>
        <w:t xml:space="preserve">, 2012; Engler </w:t>
      </w:r>
      <w:r w:rsidR="00301BD0" w:rsidRPr="00301BD0">
        <w:rPr>
          <w:rFonts w:cs="Times New Roman"/>
          <w:i/>
          <w:sz w:val="20"/>
          <w:szCs w:val="20"/>
          <w:lang w:val="fr-CH"/>
        </w:rPr>
        <w:t>et al.</w:t>
      </w:r>
      <w:r w:rsidRPr="00BA61C8">
        <w:rPr>
          <w:rFonts w:cs="Times New Roman"/>
          <w:sz w:val="20"/>
          <w:szCs w:val="20"/>
          <w:lang w:val="fr-CH"/>
        </w:rPr>
        <w:t xml:space="preserve">, 2011; Randin </w:t>
      </w:r>
      <w:r w:rsidR="00301BD0" w:rsidRPr="00301BD0">
        <w:rPr>
          <w:rFonts w:cs="Times New Roman"/>
          <w:i/>
          <w:sz w:val="20"/>
          <w:szCs w:val="20"/>
          <w:lang w:val="fr-CH"/>
        </w:rPr>
        <w:t>et al.</w:t>
      </w:r>
      <w:r w:rsidRPr="00BA61C8">
        <w:rPr>
          <w:rFonts w:cs="Times New Roman"/>
          <w:sz w:val="20"/>
          <w:szCs w:val="20"/>
          <w:lang w:val="fr-CH"/>
        </w:rPr>
        <w:t>, 2009; Thuiller</w:t>
      </w:r>
      <w:r w:rsidR="00587003">
        <w:rPr>
          <w:rFonts w:cs="Times New Roman"/>
          <w:i/>
          <w:sz w:val="20"/>
          <w:szCs w:val="20"/>
          <w:lang w:val="fr-CH"/>
        </w:rPr>
        <w:t xml:space="preserve"> et al.</w:t>
      </w:r>
      <w:r w:rsidRPr="008A115E">
        <w:rPr>
          <w:rFonts w:cs="Times New Roman"/>
          <w:sz w:val="20"/>
          <w:szCs w:val="20"/>
          <w:lang w:val="fr-CH"/>
        </w:rPr>
        <w:t>, 2005)</w:t>
      </w:r>
      <w:r w:rsidRPr="00BA61C8">
        <w:rPr>
          <w:sz w:val="20"/>
          <w:szCs w:val="20"/>
        </w:rPr>
        <w:fldChar w:fldCharType="end"/>
      </w:r>
      <w:r w:rsidRPr="008A115E">
        <w:rPr>
          <w:sz w:val="20"/>
          <w:szCs w:val="20"/>
          <w:lang w:val="fr-CH"/>
        </w:rPr>
        <w:t>,</w:t>
      </w:r>
      <w:r w:rsidRPr="008A115E">
        <w:rPr>
          <w:rFonts w:cs="Times New Roman"/>
          <w:sz w:val="20"/>
          <w:szCs w:val="20"/>
          <w:lang w:val="fr-CH"/>
        </w:rPr>
        <w:t xml:space="preserve"> Spai</w:t>
      </w:r>
      <w:r w:rsidRPr="00BA61C8">
        <w:rPr>
          <w:rFonts w:cs="Times New Roman"/>
          <w:sz w:val="20"/>
          <w:szCs w:val="20"/>
          <w:lang w:val="it-IT"/>
        </w:rPr>
        <w:t xml:space="preserve">n </w:t>
      </w:r>
      <w:r w:rsidRPr="00BA61C8">
        <w:rPr>
          <w:sz w:val="20"/>
          <w:szCs w:val="20"/>
        </w:rPr>
        <w:fldChar w:fldCharType="begin" w:fldLock="1"/>
      </w:r>
      <w:r w:rsidRPr="00BA61C8">
        <w:rPr>
          <w:rFonts w:cs="Times New Roman"/>
          <w:sz w:val="20"/>
          <w:szCs w:val="20"/>
          <w:lang w:val="it-IT"/>
        </w:rPr>
        <w:instrText>ADDIN CSL_CITATION { "citationItems" : [ { "id" : "ITEM-1", "itemData" : { "ISBN" : "0000000000000", "author" : [ { "dropping-particle" : "", "family" : "Felic\u00edsimo", "given" : "\u00c1ngel M.", "non-dropping-particle" : "", "parse-names" : false, "suffix" : "" }, { "dropping-particle" : "", "family" : "Mu\u00f1oz", "given" : "Jes\u00fas", "non-dropping-particle" : "", "parse-names" : false, "suffix" : "" }, { "dropping-particle" : "", "family" : "Villalba", "given" : "Carlos Javier", "non-dropping-particle" : "", "parse-names" : false, "suffix" : "" }, { "dropping-particle" : "", "family" : "Mateo", "given" : "Rub\u00e9n G", "non-dropping-particle" : "", "parse-names" : false, "suffix" : "" } ], "id" : "ITEM-1", "issued" : { "date-parts" : [ [ "2011" ] ] }, "number-of-pages" : "552", "publisher-place" : "Madrid", "title" : "Impactos, vulnerabilidad y adaptaci\u00f3n al Cambio Clim\u00e1tico de la biodiversidad espa\u00f1ola. 2. Flora y vegetaci\u00f3n", "type" : "report" }, "uris" : [ "http://www.mendeley.com/documents/?uuid=469753fc-fb25-3e96-8378-df3b3e5695a6" ] } ], "mendeley" : { "formattedCitation" : "(Felic\u00edsimo, Mu\u00f1oz, Villalba, &amp; Mateo, 2011)", "plainTextFormattedCitation" : "(Felic\u00edsimo, Mu\u00f1oz, Villalba, &amp; Mateo, 2011)", "previouslyFormattedCitation" : "(Felic\u00edsimo, Mu\u00f1oz, Villalba, &amp; Mateo, 2011)" }, "properties" : {  }, "schema" : "https://github.com/citation-style-language/schema/raw/master/csl-citation.json" }</w:instrText>
      </w:r>
      <w:r w:rsidRPr="00BA61C8">
        <w:rPr>
          <w:sz w:val="20"/>
          <w:szCs w:val="20"/>
        </w:rPr>
        <w:fldChar w:fldCharType="separate"/>
      </w:r>
      <w:r w:rsidRPr="00BA61C8">
        <w:rPr>
          <w:rFonts w:cs="Times New Roman"/>
          <w:sz w:val="20"/>
          <w:szCs w:val="20"/>
          <w:lang w:val="it-IT"/>
        </w:rPr>
        <w:t>(Felicísimo</w:t>
      </w:r>
      <w:r w:rsidR="00587003">
        <w:rPr>
          <w:rFonts w:cs="Times New Roman"/>
          <w:i/>
          <w:sz w:val="20"/>
          <w:szCs w:val="20"/>
          <w:lang w:val="it-IT"/>
        </w:rPr>
        <w:t xml:space="preserve"> et al.</w:t>
      </w:r>
      <w:r w:rsidRPr="00BA61C8">
        <w:rPr>
          <w:rFonts w:cs="Times New Roman"/>
          <w:sz w:val="20"/>
          <w:szCs w:val="20"/>
          <w:lang w:val="it-IT"/>
        </w:rPr>
        <w:t>, 2011)</w:t>
      </w:r>
      <w:r w:rsidRPr="00BA61C8">
        <w:rPr>
          <w:sz w:val="20"/>
          <w:szCs w:val="20"/>
        </w:rPr>
        <w:fldChar w:fldCharType="end"/>
      </w:r>
      <w:r w:rsidRPr="00BA61C8">
        <w:rPr>
          <w:rFonts w:cs="Times New Roman"/>
          <w:sz w:val="20"/>
          <w:szCs w:val="20"/>
          <w:lang w:val="it-IT"/>
        </w:rPr>
        <w:t xml:space="preserve">, or Norway </w:t>
      </w:r>
      <w:r w:rsidRPr="00BA61C8">
        <w:rPr>
          <w:sz w:val="20"/>
          <w:szCs w:val="20"/>
        </w:rPr>
        <w:fldChar w:fldCharType="begin" w:fldLock="1"/>
      </w:r>
      <w:r w:rsidRPr="00BA61C8">
        <w:rPr>
          <w:rFonts w:cs="Times New Roman"/>
          <w:sz w:val="20"/>
          <w:szCs w:val="20"/>
          <w:lang w:val="it-IT"/>
        </w:rPr>
        <w:instrText>ADDIN CSL_CITATION { "citationItems" : [ { "id" : "ITEM-1", "itemData" : { "DOI" : "10.1007/s00035-014-0136-9", "ISBN" : "0003501401369", "ISSN" : "1664221X", "abstract" : "Alpine plant communities are being subject to climate change, resulting in the need for plants to adapt to new conditions. In this study, we investigated changes in vascular plant diversity along a coast-inland gradient in central Norway. At four different mountains, species were registered in 100 m2 plots, laid out from the forest line to the summit. In addition, plots were grouped into snow cover duration (short, medium, and long) and aspect (North, South, East, and West). We documented richness and spatial turnover of species and functional groups (trees and tall shrubs, dwarf shrubs, herbs, graminoids, and seedless plants) along the different gradients using glm and RDA. Thereafter, we included variables from climate scenario models in the derived glm\u2019s to estimate how species richness and the distribution of these groups could be impacted by future climate change. Our results show that there are significant changes in species and functional groups along the regional gradient. Further, also local variation due to altitude and snow cover duration influ- enced species distribution and composition. Predictions of future vegetation showed an increase in species richness compared to present, with most changes occurring in areas of long and medium snow cover duration. We predicted the main changes to occur at lower altitudes. Here, dwarf shrubs and graminoids were expected to increase the most in number of species, whereas species of trees and tall shrubs were expected to increase the most in proportion.", "author" : [ { "dropping-particle" : "", "family" : "Wehn", "given" : "S??lvi", "non-dropping-particle" : "", "parse-names" : false, "suffix" : "" }, { "dropping-particle" : "", "family" : "Lundemo", "given" : "Sverre", "non-dropping-particle" : "", "parse-names" : false, "suffix" : "" }, { "dropping-particle" : "", "family" : "Holten", "given" : "Jarle I.", "non-dropping-particle" : "", "parse-names" : false, "suffix" : "" } ], "container-title" : "Alpine Botany", "id" : "ITEM-1", "issue" : "2", "issued" : { "date-parts" : [ [ "2014", "10", "23" ] ] }, "page" : "155-164", "publisher" : "Springer Basel", "title" : "Alpine vegetation along multiple environmental gradients and possible consequences of climate change", "type" : "article-journal", "volume" : "124" }, "uris" : [ "http://www.mendeley.com/documents/?uuid=6a02074c-2df7-3fe6-ae08-249ae5cee737" ] } ], "mendeley" : { "formattedCitation" : "(Wehn, Lundemo, &amp; Holten, 2014)", "plainTextFormattedCitation" : "(Wehn, Lundemo, &amp; Holten, 2014)", "previouslyFormattedCitation" : "(Wehn, Lundemo, &amp; Holten, 2014)" }, "properties" : {  }, "schema" : "https://github.com/citation-style-language/schema/raw/master/csl-citation.json" }</w:instrText>
      </w:r>
      <w:r w:rsidRPr="00BA61C8">
        <w:rPr>
          <w:sz w:val="20"/>
          <w:szCs w:val="20"/>
        </w:rPr>
        <w:fldChar w:fldCharType="separate"/>
      </w:r>
      <w:r w:rsidRPr="00BA61C8">
        <w:rPr>
          <w:rFonts w:cs="Times New Roman"/>
          <w:sz w:val="20"/>
          <w:szCs w:val="20"/>
          <w:lang w:val="it-IT"/>
        </w:rPr>
        <w:t>(Wehn</w:t>
      </w:r>
      <w:r w:rsidR="00587003">
        <w:rPr>
          <w:rFonts w:cs="Times New Roman"/>
          <w:i/>
          <w:sz w:val="20"/>
          <w:szCs w:val="20"/>
          <w:lang w:val="it-IT"/>
        </w:rPr>
        <w:t xml:space="preserve"> et</w:t>
      </w:r>
      <w:r w:rsidR="007F5024">
        <w:rPr>
          <w:rFonts w:cs="Times New Roman"/>
          <w:i/>
          <w:sz w:val="20"/>
          <w:szCs w:val="20"/>
          <w:lang w:val="it-IT"/>
        </w:rPr>
        <w:t xml:space="preserve"> </w:t>
      </w:r>
      <w:r w:rsidR="00587003">
        <w:rPr>
          <w:rFonts w:cs="Times New Roman"/>
          <w:i/>
          <w:sz w:val="20"/>
          <w:szCs w:val="20"/>
          <w:lang w:val="it-IT"/>
        </w:rPr>
        <w:t>al.</w:t>
      </w:r>
      <w:r w:rsidRPr="00BA61C8">
        <w:rPr>
          <w:rFonts w:cs="Times New Roman"/>
          <w:sz w:val="20"/>
          <w:szCs w:val="20"/>
          <w:lang w:val="it-IT"/>
        </w:rPr>
        <w:t>, 2014)</w:t>
      </w:r>
      <w:r w:rsidRPr="00BA61C8">
        <w:rPr>
          <w:sz w:val="20"/>
          <w:szCs w:val="20"/>
        </w:rPr>
        <w:fldChar w:fldCharType="end"/>
      </w:r>
      <w:r w:rsidRPr="00BA61C8">
        <w:rPr>
          <w:rFonts w:cs="Times New Roman"/>
          <w:sz w:val="20"/>
          <w:szCs w:val="20"/>
          <w:lang w:val="it-IT"/>
        </w:rPr>
        <w:t xml:space="preserve">. </w:t>
      </w:r>
      <w:r w:rsidRPr="008A115E">
        <w:rPr>
          <w:rFonts w:cs="Times New Roman"/>
          <w:sz w:val="20"/>
          <w:szCs w:val="20"/>
          <w:lang w:val="fr-CH"/>
        </w:rPr>
        <w:t xml:space="preserve">On the other hand, mountain systems that have pronounced microclimatic variations may allow species to persist locally </w:t>
      </w:r>
      <w:r w:rsidRPr="00BA61C8">
        <w:rPr>
          <w:sz w:val="20"/>
          <w:szCs w:val="20"/>
        </w:rPr>
        <w:fldChar w:fldCharType="begin" w:fldLock="1"/>
      </w:r>
      <w:r w:rsidRPr="008A115E">
        <w:rPr>
          <w:rFonts w:cs="Times New Roman"/>
          <w:sz w:val="20"/>
          <w:szCs w:val="20"/>
          <w:lang w:val="fr-CH"/>
        </w:rPr>
        <w:instrText>ADDIN CSL_CITATION { "citationItems" : [ { "id" : "ITEM-1", "itemData" : { "DOI" : "10.1111/j.1365-2486.2008.01553.x", "ISBN" : "1365-2486", "ISSN" : "13541013", "abstract" : "Plant species have responded to recent increases in global temperatures by shifting their geographical ranges poleward and to higher altitudes. Bioclimate models project future range contractions of montane species as suitable climate space shifts uphill. The species\u2013climate relationships underlying such models are calibrated using data at either 'macro' scales (coarse resolution, e.g. 50 km \u00d7 50 km, and large spatial extent) or 'local' scales (fine resolution, e.g. 50 m \u00d7 50 m, and small spatial extent), but the two approaches have not been compared. This study projected macro (European) and local models for vascular plants at a mountain range in Scotland, UK, under low (+1.7 \u00b0C) and high (+3.3 \u00b0C) climate change scenarios for the 2080s. Depending on scenario, the local models projected that seven or eight out of 10 focal montane species would lose all suitable climate space at the site. However, the European models projected such a loss for only one species. The cause of this divergence was investigated by cross-scale comparisons of estimated temperatures at montane species' warm range edges. The results indicate that European models overestimated species' th</w:instrText>
      </w:r>
      <w:r w:rsidRPr="00BA61C8">
        <w:rPr>
          <w:rFonts w:cs="Times New Roman"/>
          <w:sz w:val="20"/>
          <w:szCs w:val="20"/>
        </w:rPr>
        <w:instrText>ermal tolerances because the input coarse resolution climate data were biased against the cold, high-altitude habitats of montane plants. Although tests at other mountain ranges are required, these results indicate that recent large-scale modelling studies may have overestimated montane species' ability to cope with increasing temperatures, thereby underestimating the potential impacts of climate change. Furthermore, the results suggest that montane species persistence in microclimatic refugia might not be as widespread as previously speculated.", "author" : [ { "dropping-particle" : "", "family" : "Trivedi", "given" : "Mandar R.", "non-dropping-particle" : "", "parse-names" : false, "suffix" : "" }, { "dropping-particle" : "", "family" : "Berry", "given" : "Pamela M.", "non-dropping-particle" : "", "parse-names" : false, "suffix" : "" }, { "dropping-particle" : "", "family" : "Morecroft", "given" : "Michael D.", "non-dropping-particle" : "", "parse-names" : false, "suffix" : "" }, { "dropping-particle" : "", "family" : "Dawson", "given" : "Terence P.", "non-dropping-particle" : "", "parse-names" : false, "suffix" : "" } ], "container-title" : "Global Change Biology", "id" : "ITEM-1", "issue" : "5", "issued" : { "date-parts" : [ [ "2008", "5" ] ] }, "page" : "1089-1103", "publisher" : "Blackwell Publishing Ltd", "title" : "Spatial scale affects bioclimate model projections of climate change impacts on mountain plants", "type" : "article-journal", "volume" : "14" }, "uris" : [ "http://www.mendeley.com/documents/?uuid=50a0e75b-c830-3c3a-8e3b-e4f3cd690e7f" ] }, { "id" : "ITEM-2", "itemData" : { "DOI" : "10.1111/j.1365-2486.2008.01766.x", "ISBN" : "1354-1013", "ISSN" : "13541013", "abstract" : "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u00d7 10' grid cells) are also predicted from local-scale data and modeling (25 m \u00d7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u00d7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 "author" : [ { "dropping-particle" : "", "family" : "Randin", "given" : "Christophe F.", "non-dropping-particle" : "", "parse-names" : false, "suffix" : "" }, { "dropping-particle" : "", "family" : "Engler", "given" : "Robin", "non-dropping-particle" : "", "parse-names" : false, "suffix" : "" }, { "dropping-particle" : "", "family" : "Normand", "given" : "Signe", "non-dropping-particle" : "", "parse-names" : false, "suffix" : "" }, { "dropping-particle" : "", "family" : "Zappa", "given" : "Massimiliano", "non-dropping-particle" : "", "parse-names" : false, "suffix" : "" }, { "dropping-particle" : "", "family" : "Zimmermann", "given" : "Niklaus E.", "non-dropping-particle" : "", "parse-names" : false, "suffix" : "" }, { "dropping-particle" : "", "family" : "Pearman", "given" : "Peter B.", "non-dropping-particle" : "", "parse-names" : false, "suffix" : "" }, { "dropping-particle" : "", "family" : "Vittoz", "given" : "Pascal", "non-dropping-particle" : "", "parse-names" : false, "suffix" : "" }, { "dropping-particle" : "", "family" : "Thuiller", "given" : "Wilfried", "non-dropping-particle" : "", "parse-names" : false, "suffix" : "" }, { "dropping-particle" : "", "family" : "Guisan", "given" : "Antoine", "non-dropping-particle" : "", "parse-names" : false, "suffix" : "" } ], "container-title" : "Global Change Biology", "id" : "ITEM-2", "issue" : "6", "issued" : { "date-parts" : [ [ "2009", "6" ] ] }, "page" : "1557-1569", "publisher" : "Blackwell Publishing Ltd", "title" : "Climate change and plant distribution: Local models predict high-elevation persistence", "type" : "article-journal", "volume" : "15" }, "uris" : [ "http://www.mendeley.com/documents/?uuid=d66406ef-f847-4f6a-9601-2fcf48492047" ] }, { "id" : "ITEM-3", "itemData" : { "DOI" : "10.1111/j.1365-2699.2010.02407.x", "ISBN" : "0305-0270", "ISSN" : "03050270", "abstract" : "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Delta T = 7.2 K), surface temperature (Delta T = 10.5 K) and season length (&gt; 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u2026", "author" : [ { "dropping-particle" : "", "family" : "Scherrer", "given" : "Daniel", "non-dropping-particle" : "", "parse-names" : false, "suffix" : "" }, { "dropping-particle" : "", "family" : "K\u00f6rner", "given" : "Christian", "non-dropping-particle" : "", "parse-names" : false, "suffix" : "" } ], "container-title" : "Journal of Biogeography", "id" : "ITEM-3", "issue" : "2", "issued" : { "date-parts" : [ [ "2011", "2" ] ] }, "page" : "406-416", "publisher" : "Blackwell Publishing Ltd", "title" : "Topographically controlled thermal-habitat differentiation buffers alpine plant diversity against climate warming", "type" : "article-journal", "volume" : "38" }, "uris" : [ "http://www.mendeley.com/documents/?uuid=053138e3-e54f-39b2-9b79-ca20c6063941" ] } ], "mendeley" : { "formattedCitation" : "(Randin et al., 2009; Scherrer &amp; K\u00f6rner, 2011; Trivedi, Berry, Morecroft, &amp; Dawson, 2008)", "plainTextFormattedCitation" : "(Randin et al., 2009; Scherrer &amp; K\u00f6rner, 2011; Trivedi, Berry, Morecroft, &amp; Dawson, 2008)", "previouslyFormattedCitation" : "(Randin et al., 2009; Scherrer &amp; K\u00f6rner, 2011; Trivedi, Berry, Morecroft, &amp; Dawson, 2008)"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Randin </w:t>
      </w:r>
      <w:r w:rsidR="00301BD0" w:rsidRPr="00301BD0">
        <w:rPr>
          <w:rFonts w:cs="Times New Roman"/>
          <w:i/>
          <w:sz w:val="20"/>
          <w:szCs w:val="20"/>
        </w:rPr>
        <w:t>et al.</w:t>
      </w:r>
      <w:r w:rsidRPr="00BA61C8">
        <w:rPr>
          <w:rFonts w:cs="Times New Roman"/>
          <w:sz w:val="20"/>
          <w:szCs w:val="20"/>
        </w:rPr>
        <w:t>, 2009; Scherrer &amp; Körner, 2011; Trivedi</w:t>
      </w:r>
      <w:r w:rsidR="007206C2">
        <w:rPr>
          <w:rFonts w:cs="Times New Roman"/>
          <w:i/>
          <w:sz w:val="20"/>
          <w:szCs w:val="20"/>
        </w:rPr>
        <w:t xml:space="preserve"> et al.</w:t>
      </w:r>
      <w:r w:rsidRPr="00BA61C8">
        <w:rPr>
          <w:rFonts w:cs="Times New Roman"/>
          <w:sz w:val="20"/>
          <w:szCs w:val="20"/>
        </w:rPr>
        <w:t>, 2008)</w:t>
      </w:r>
      <w:r w:rsidRPr="00BA61C8">
        <w:rPr>
          <w:sz w:val="20"/>
          <w:szCs w:val="20"/>
        </w:rPr>
        <w:fldChar w:fldCharType="end"/>
      </w:r>
      <w:r w:rsidRPr="00BA61C8">
        <w:rPr>
          <w:rFonts w:cs="Times New Roman"/>
          <w:sz w:val="20"/>
          <w:szCs w:val="20"/>
        </w:rPr>
        <w:t>. The melting of permanent snow and ice may also provide new potential habitats at higher elevations than</w:t>
      </w:r>
      <w:r w:rsidRPr="00BA61C8">
        <w:rPr>
          <w:rFonts w:eastAsia="Times New Roman" w:cs="Times New Roman"/>
          <w:sz w:val="20"/>
          <w:szCs w:val="20"/>
        </w:rPr>
        <w:t xml:space="preserve"> currently found, although the formation of soils may take several hundred years </w:t>
      </w:r>
      <w:r w:rsidRPr="00BA61C8">
        <w:rPr>
          <w:sz w:val="20"/>
          <w:szCs w:val="20"/>
        </w:rPr>
        <w:fldChar w:fldCharType="begin" w:fldLock="1"/>
      </w:r>
      <w:r w:rsidRPr="00BA61C8">
        <w:rPr>
          <w:rFonts w:eastAsia="Times New Roman" w:cs="Times New Roman"/>
          <w:sz w:val="20"/>
          <w:szCs w:val="20"/>
        </w:rPr>
        <w:instrText>ADDIN CSL_CITATION { "citationItems" : [ { "id" : "ITEM-1", "itemData" : { "DOI" : "10.1023/A:1018912114948", "ISSN" : "1389-5176", "abstract" : "The potential ecological impact of ongoing climate change has been much discussed. High mountain ecosystems were identified early on as potentially very sensitive areas. Scenarios of upward species movement and vegetation shift are commonly discussed in the literature. Mountains being characteristically conic in shape, impact scenarios usually assume that a smaller surface area will be available as species move up. However, as the frequency distribution of additional physiographic factors (e.g., slope angle) changes with increasing elevation (e.g., with few gentle slopes available at higher elevation), species migrating upslope may encounter increasingly unsuitable conditions. As a result, many species could suffer severe reduction of their habitat surface, which could in turn affect patterns of biodiversity. In this paper, results from static plant distribution modeling are used to derive climate change impact scenarios in a high mountain environment. Models are adjusted with presence/absence of species. Environmental predictors used are: annual mean air temperature, slope, indices of topographic position, geology, rock cover, modeled permafrost and several indices of solar radiation and snow cover duration. Potential Habitat Distribution maps were drawn for 62 higher plant species, from which three separate climate change impact scenarios were derived. These scenarios show a great range of response, depending on the species and the degree of warming. Alpine species would be at greatest risk of local extinction, whereas species with a large elevation range would run the lowest risk. Limitations of the models and scenarios are further discussed.", "author" : [ { "dropping-particle" : "", "family" : "Guisan", "given" : "Antoine", "non-dropping-particle" : "", "parse-names" : false, "suffix" : "" }, { "dropping-particle" : "", "family" : "Theurillat", "given" : "Jean-Paul J-P.", "non-dropping-particle" : "", "parse-names" : false, "suffix" : "" } ], "container-title" : "Integrated Assessment", "id" : "ITEM-1", "issue" : "1", "issued" : { "date-parts" : [ [ "2001" ] ] }, "page" : "307-320", "publisher" : "Kluwer Academic Publishers", "title" : "Assessing alpine plant vulnerability to climate change: a modeling perspective", "type" : "article-journal", "volume" : "1" }, "uris" : [ "http://www.mendeley.com/documents/?uuid=d287a752-e271-46b2-a0c5-72dc40922ddf" ] }, { "id" : "ITEM-2",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2", "issue" : "7", "issued" : { "date-parts" : [ [ "2011" ] ] }, "page" : "2330-2341", "title" : "21st century climate change threatens mountain flora unequally across Europe", "type" : "article-journal", "volume" : "17" }, "uris" : [ "http://www.mendeley.com/documents/?uuid=1554f23d-28b8-4d1d-8d5b-76bdda3e9e24" ] } ], "mendeley" : { "formattedCitation" : "(Engler et al., 2011b; Guisan &amp; Theurillat, 2001)", "plainTextFormattedCitation" : "(Engler et al., 2011b; Guisan &amp; Theurillat, 2001)", "previouslyFormattedCitation" : "(Engler et al., 2011b; Guisan &amp; Theurillat, 2001)" }, "properties" : {  }, "schema" : "https://github.com/citation-style-language/schema/raw/master/csl-citation.json" }</w:instrText>
      </w:r>
      <w:r w:rsidRPr="00BA61C8">
        <w:rPr>
          <w:sz w:val="20"/>
          <w:szCs w:val="20"/>
        </w:rPr>
        <w:fldChar w:fldCharType="separate"/>
      </w:r>
      <w:r w:rsidRPr="00BA61C8">
        <w:rPr>
          <w:rFonts w:eastAsia="Times New Roman" w:cs="Times New Roman"/>
          <w:sz w:val="20"/>
          <w:szCs w:val="20"/>
        </w:rPr>
        <w:t xml:space="preserve">(Engler </w:t>
      </w:r>
      <w:r w:rsidR="00301BD0" w:rsidRPr="00301BD0">
        <w:rPr>
          <w:rFonts w:eastAsia="Times New Roman" w:cs="Times New Roman"/>
          <w:i/>
          <w:sz w:val="20"/>
          <w:szCs w:val="20"/>
        </w:rPr>
        <w:t>et al.</w:t>
      </w:r>
      <w:r w:rsidRPr="00BA61C8">
        <w:rPr>
          <w:rFonts w:eastAsia="Times New Roman" w:cs="Times New Roman"/>
          <w:sz w:val="20"/>
          <w:szCs w:val="20"/>
        </w:rPr>
        <w:t>, 2011; Guisan &amp; Theurillat, 2001)</w:t>
      </w:r>
      <w:r w:rsidRPr="00BA61C8">
        <w:rPr>
          <w:sz w:val="20"/>
          <w:szCs w:val="20"/>
        </w:rPr>
        <w:fldChar w:fldCharType="end"/>
      </w:r>
      <w:r w:rsidRPr="00BA61C8">
        <w:rPr>
          <w:rFonts w:eastAsia="Times New Roman" w:cs="Times New Roman"/>
          <w:sz w:val="20"/>
          <w:szCs w:val="20"/>
        </w:rPr>
        <w:t xml:space="preserve">. </w:t>
      </w:r>
      <w:r w:rsidRPr="00BA61C8">
        <w:rPr>
          <w:rFonts w:cs="Times New Roman"/>
          <w:sz w:val="20"/>
          <w:szCs w:val="20"/>
        </w:rPr>
        <w:t xml:space="preserve">In the lower alpine areas, losses of grasslands are to be expected by upward shift of treelines </w:t>
      </w:r>
      <w:r w:rsidRPr="00BA61C8">
        <w:rPr>
          <w:sz w:val="20"/>
          <w:szCs w:val="20"/>
        </w:rPr>
        <w:fldChar w:fldCharType="begin" w:fldLock="1"/>
      </w:r>
      <w:r w:rsidRPr="00BA61C8">
        <w:rPr>
          <w:rFonts w:cs="Times New Roman"/>
          <w:sz w:val="20"/>
          <w:szCs w:val="20"/>
        </w:rPr>
        <w:instrText>ADDIN CSL_CITATION { "citationItems" : [ { "id" : "ITEM-1", "itemData" : { "DOI" : "10.1046/j.1365-2699.2003.00839.x", "ISBN" : "0305-0270", "ISSN" : "03050270", "PMID" : "15", "abstract" : "Aim Assessing potential response of alpine plant species distribution to different future climatic and land-use scenarios. Location Four mountain ranges totalling 150 km 2 in the north-eastern Calcareous Alps of Austria. Methods Ordinal regression models of eighty-five alpine plant species based on environmental constraints and land use determining their abundance. Site conditions are simulated spatially using a GIS, a Digital Terrain Model, meteorological station data and existing maps. Additionally, historical records were investigated to derive data on time spans since pastures were abandoned. This was then used to assess land-use impacts on vegetation patterns in combination with climatic changes. Results A regionalized GCM scenario for 2050 (+0.65degreesC, -30 mm August precipitation) will only lead to local loss of potential habitat for alpine plant species. More profound changes (+2degreesC, -30 mm August precipitation; +2degreesC, -60 mm August precipitation) however, will bring about a severe contraction of the alpine, non-forest zone, because of range expansion of the treeline conifer Pinus mugo Turra and many alpine species will loose major parts of their habitat. Precipitation change significantly influences predicted future habitat patterns, mostly by enhancing the general trend. Maintenance of summer pastures facilitates the persistence of alpine plant species by providing refuges, but existing pastures are too small in the area to effectively prevent the regional extinction risk of alpine plant species. Main conclusions The results support earlier hypotheses that alpine plant species on mountain ranges with restricted habitat availability above the treeline will experience severe fragmentation and habitat loss, but only if the mean annual temperature increases by 2degreesC or more. Even in temperate alpine regions it is important to consider precipitation in addition to temperature when climate impacts are to be assessed. The maintenance of large summer farms may contribute to preventing the expected loss of non-forest habitats for alpine plant species. Conceptual and technical shortcomings of static equilibrium modelling limit the mechanistic understanding of the processes involved.", "author" : [ { "dropping-particle" : "", "family" : "Dirnb\u00f6ck", "given" : "T", "non-dropping-particle" : "", "parse-names" : false, "suffix" : "" }, { "dropping-particle" : "", "family" : "Dullinger", "given" : "S", "non-dropping-particle" : "", "parse-names" : false, "suffix" : "" }, { "dropping-particle" : "", "family" : "Grabherr", "given" : "G", "non-dropping-particle" : "", "parse-names" : false, "suffix" : "" }, { "dropping-particle" : "", "family" : "Dirnb", "given" : "Thomas", "non-dropping-particle" : "", "parse-names" : false, "suffix" : "" } ], "container-title" : "Journal of Biogeography", "id" : "ITEM-1", "issue" : "3", "issued" : { "date-parts" : [ [ "2003", "3", "20" ] ] }, "page" : "1-417", "publisher" : "Blackwell Science Ltd", "title" : "A regional impact assessment of climate and land-use change on alpine vegetation", "type" : "article-journal", "volume" : "101" }, "uris" : [ "http://www.mendeley.com/documents/?uuid=fd5b4995-32f4-4b8b-ba70-41b1768cd0b5" ] }, { "id" : "ITEM-2", "itemData" : { "author" : [ { "dropping-particle" : "", "family" : "K\u00f6rner", "given" : "C.", "non-dropping-particle" : "", "parse-names" : false, "suffix" : "" } ], "id" : "ITEM-2", "issued" : { "date-parts" : [ [ "2012" ] ] }, "number-of-pages" : "218", "publisher" : "Springer", "publisher-place" : "Basel", "title" : "Alpine treelines: functional ecology of the global high elevation tree limits", "type" : "book" }, "uris" : [ "http://www.mendeley.com/documents/?uuid=0f492812-b137-49d5-a973-92d772372bd2" ] }, { "id" : "ITEM-3", "itemData" : { "DOI" : "10.1111/j.1654-109X.2012.01215.x", "ISBN" : "1402-2001", "ISSN" : "14022001", "abstract" : "Question Can we predict where forest regrowth caused by abandonment of agricultural activities is likely to occur? Can we assess how it may conflict with grassland diversity hotspots? Location Western Swiss Alps (4003210m a.s.l.). Methods We used statistical models to predict the location of land abandonment by farmers that is followed by forest regrowth in semi-natural grasslands of the Western Swiss Alps. Six modelling methods (GAM, GBM, GLM, RF, MDA, MARS) allowing binomial distribution were tested on two successive transitions occurring between three time periods. Models were calibrated using data on land-use change occurring between 1979 and 1992 as response, and environmental, accessibility and socio-economic variables as predictors, and these were validated for their capacity to predict the changes observed from 1992 to 2004. Projected probabilities of land-use change from an ensemble forecast of the six models were combined with a model of plant species richness based on a field inventory, allowing identification of critical grassland areas for the preservation of biodiversity. Results Models calibrated over the first land-use transition period predicted the second transition with reasonable accuracy. Forest regrowth occurs where cultivation costs are high and yield potential is low, i.e. on steeper slopes and at higher elevations. Overlaying species richness with land-use change predictions, we identified priority areas for the management and conservation of biodiversity at intermediate elevations. Conclusions Combining land-use change and biodiversity projections, we propose applied management measures for targeted/identified locations to limit the loss of biodiversity that could otherwise occur through loss of open habitats. The same approach could be applied to other types of land-use changes occurring in other ecosystems.", "author" : [ { "dropping-particle" : "", "family" : "Pellissier", "given" : "Lo\u00efc", "non-dropping-particle" : "", "parse-names" : false, "suffix" : "" }, { "dropping-particle" : "", "family" : "Anzini", "given" : "Maruska", "non-dropping-particle" : "", "parse-names" : false, "suffix" : "" }, { "dropping-particle" : "", "family" : "Maiorano", "given" : "Luigi", "non-dropping-particle" : "", "parse-names" : false, "suffix" : "" }, { "dropping-particle" : "", "family" : "Dubuis", "given" : "Anne", "non-dropping-particle" : "", "parse-names" : false, "suffix" : "" }, { "dropping-particle" : "", "family" : "Pottier", "given" : "Julien", "non-dropping-particle" : "", "parse-names" : false, "suffix" : "" }, { "dropping-particle" : "", "family" : "Vittoz", "given" : "Pascal", "non-dropping-particle" : "", "parse-names" : false, "suffix" : "" }, { "dropping-particle" : "", "family" : "Guisan", "given" : "Antoine", "non-dropping-particle" : "", "parse-names" : false, "suffix" : "" } ], "container-title" : "Applied Vegetation Science", "id" : "ITEM-3", "issue" : "2", "issued" : { "date-parts" : [ [ "2013" ] ] }, "page" : "227-236", "publisher" : "Opulus Press", "title" : "Spatial predictions of land-use transitions and associated threats to biodiversity: The case of forest regrowth in mountain grasslands", "type" : "article-journal", "volume" : "16" }, "uris" : [ "http://www.mendeley.com/documents/?uuid=82024340-db59-4d9c-a6fc-5a387d6c9046" ] } ], "mendeley" : { "formattedCitation" : "(T Dirnb\u00f6ck, Dullinger, Grabherr, &amp; Dirnb, 2003; K\u00f6rner, 2012; Pellissier et al., 2013)", "plainTextFormattedCitation" : "(T Dirnb\u00f6ck, Dullinger, Grabherr, &amp; Dirnb, 2003; K\u00f6rner, 2012; Pellissier et al., 2013)", "previouslyFormattedCitation" : "(T Dirnb\u00f6ck, Dullinger, Grabherr, &amp; Dirnb, 2003; K\u00f6rner, 2012; Pellissier et al., 2013)" }, "properties" : {  }, "schema" : "https://github.com/citation-style-language/schema/raw/master/csl-citation.json" }</w:instrText>
      </w:r>
      <w:r w:rsidRPr="00BA61C8">
        <w:rPr>
          <w:sz w:val="20"/>
          <w:szCs w:val="20"/>
        </w:rPr>
        <w:fldChar w:fldCharType="separate"/>
      </w:r>
      <w:r w:rsidRPr="00BA61C8">
        <w:rPr>
          <w:rFonts w:cs="Times New Roman"/>
          <w:sz w:val="20"/>
          <w:szCs w:val="20"/>
        </w:rPr>
        <w:t>(Dirnböck</w:t>
      </w:r>
      <w:r w:rsidR="007206C2">
        <w:rPr>
          <w:rFonts w:cs="Times New Roman"/>
          <w:i/>
          <w:sz w:val="20"/>
          <w:szCs w:val="20"/>
        </w:rPr>
        <w:t xml:space="preserve"> et al.</w:t>
      </w:r>
      <w:r w:rsidRPr="00BA61C8">
        <w:rPr>
          <w:rFonts w:cs="Times New Roman"/>
          <w:sz w:val="20"/>
          <w:szCs w:val="20"/>
        </w:rPr>
        <w:t xml:space="preserve">, 2003; Körner, 2012; Pellissier </w:t>
      </w:r>
      <w:r w:rsidR="00301BD0" w:rsidRPr="00301BD0">
        <w:rPr>
          <w:rFonts w:cs="Times New Roman"/>
          <w:i/>
          <w:sz w:val="20"/>
          <w:szCs w:val="20"/>
        </w:rPr>
        <w:t>et al.</w:t>
      </w:r>
      <w:r w:rsidRPr="00BA61C8">
        <w:rPr>
          <w:rFonts w:cs="Times New Roman"/>
          <w:sz w:val="20"/>
          <w:szCs w:val="20"/>
        </w:rPr>
        <w:t>, 2013)</w:t>
      </w:r>
      <w:r w:rsidRPr="00BA61C8">
        <w:rPr>
          <w:sz w:val="20"/>
          <w:szCs w:val="20"/>
        </w:rPr>
        <w:fldChar w:fldCharType="end"/>
      </w:r>
      <w:r w:rsidRPr="00BA61C8">
        <w:rPr>
          <w:rFonts w:cs="Times New Roman"/>
          <w:sz w:val="20"/>
          <w:szCs w:val="20"/>
        </w:rPr>
        <w:t xml:space="preserve">, with a 2.2 degree warming leading to an upward shift of the treeline of about 400m, to a reduction of the lower alpine zone of more than 20% and of the upper alpine and nival zones of more than 50% </w:t>
      </w:r>
      <w:r w:rsidRPr="00BA61C8">
        <w:rPr>
          <w:sz w:val="20"/>
          <w:szCs w:val="20"/>
        </w:rPr>
        <w:fldChar w:fldCharType="begin" w:fldLock="1"/>
      </w:r>
      <w:r w:rsidRPr="00BA61C8">
        <w:rPr>
          <w:rFonts w:cs="Times New Roman"/>
          <w:sz w:val="20"/>
          <w:szCs w:val="20"/>
        </w:rPr>
        <w:instrText>ADDIN CSL_CITATION { "citationItems" : [ { "id" : "ITEM-1", "itemData" : { "author" : [ { "dropping-particle" : "", "family" : "K\u00f6rner", "given" : "C.", "non-dropping-particle" : "", "parse-names" : false, "suffix" : "" } ], "id" : "ITEM-1", "issued" : { "date-parts" : [ [ "2012" ] ] }, "number-of-pages" : "218", "publisher" : "Springer", "publisher-place" : "Basel", "title" : "Alpine treelines: functional ecology of the global high elevation tree limits", "type" : "book" }, "uris" : [ "http://www.mendeley.com/documents/?uuid=0f492812-b137-49d5-a973-92d772372bd2" ] }, { "id" : "ITEM-2", "itemData" : { "DOI" : "10.1023/A:1010632015572", "ISSN" : "01650009", "author" : [ { "dropping-particle" : "", "family" : "Theurillat", "given" : "Jean Paul", "non-dropping-particle" : "", "parse-names" : false, "suffix" : "" }, { "dropping-particle" : "", "family" : "Guisan", "given" : "Antoine", "non-dropping-particle" : "", "parse-names" : false, "suffix" : "" } ], "container-title" : "Climatic Change", "id" : "ITEM-2", "issue" : "1-2", "issued" : { "date-parts" : [ [ "2001" ] ] }, "page" : "77-109", "publisher" : "Kluwer Academic Publishers", "title" : "Potential impact of climate change on vegetation in the European alps: A review", "type" : "article-journal", "volume" : "50" }, "uris" : [ "http://www.mendeley.com/documents/?uuid=acc4325a-0ec3-357c-a072-d59a35cccac7" ] } ], "mendeley" : { "formattedCitation" : "(K\u00f6rner, 2012; Theurillat &amp; Guisan, 2001)", "manualFormatting" : "(K\u00f6rner, 2012; see Theurillat &amp; Guisan, 2001 for 3.3 degree warming)", "plainTextFormattedCitation" : "(K\u00f6rner, 2012; Theurillat &amp; Guisan, 2001)", "previouslyFormattedCitation" : "(K\u00f6rner, 2012; Theurillat &amp; Guisan, 2001)" }, "properties" : {  }, "schema" : "https://github.com/citation-style-language/schema/raw/master/csl-citation.json" }</w:instrText>
      </w:r>
      <w:r w:rsidRPr="00BA61C8">
        <w:rPr>
          <w:sz w:val="20"/>
          <w:szCs w:val="20"/>
        </w:rPr>
        <w:fldChar w:fldCharType="separate"/>
      </w:r>
      <w:r w:rsidRPr="00BA61C8">
        <w:rPr>
          <w:rFonts w:cs="Times New Roman"/>
          <w:sz w:val="20"/>
          <w:szCs w:val="20"/>
        </w:rPr>
        <w:t>(Körner, 2012; see Theurillat &amp; Guisan, 2001 for 3.3 degree warming)</w:t>
      </w:r>
      <w:r w:rsidRPr="00BA61C8">
        <w:rPr>
          <w:sz w:val="20"/>
          <w:szCs w:val="20"/>
        </w:rPr>
        <w:fldChar w:fldCharType="end"/>
      </w:r>
      <w:r w:rsidRPr="00BA61C8">
        <w:rPr>
          <w:rFonts w:cs="Times New Roman"/>
          <w:sz w:val="20"/>
          <w:szCs w:val="20"/>
        </w:rPr>
        <w:t xml:space="preserve">. Counteracting these trends in alpine habitat losses would require the maintenance of large summer farms </w:t>
      </w:r>
      <w:r w:rsidRPr="00BA61C8">
        <w:rPr>
          <w:sz w:val="20"/>
          <w:szCs w:val="20"/>
        </w:rPr>
        <w:fldChar w:fldCharType="begin" w:fldLock="1"/>
      </w:r>
      <w:r w:rsidRPr="00BA61C8">
        <w:rPr>
          <w:rFonts w:cs="Times New Roman"/>
          <w:sz w:val="20"/>
          <w:szCs w:val="20"/>
        </w:rPr>
        <w:instrText>ADDIN CSL_CITATION { "citationItems" : [ { "id" : "ITEM-1", "itemData" : { "DOI" : "10.1046/j.1365-2699.2003.00839.x", "ISBN" : "0305-0270", "ISSN" : "03050270", "PMID" : "15", "abstract" : "Aim Assessing potential response of alpine plant species distribution to different future climatic and land-use scenarios. Location Four mountain ranges totalling 150 km 2 in the north-eastern Calcareous Alps of Austria. Methods Ordinal regression models of eighty-five alpine plant species based on environmental constraints and land use determining their abundance. Site conditions are simulated spatially using a GIS, a Digital Terrain Model, meteorological station data and existing maps. Additionally, historical records were investigated to derive data on time spans since pastures were abandoned. This was then used to assess land-use impacts on vegetation patterns in combination with climatic changes. Results A regionalized GCM scenario for 2050 (+0.65degreesC, -30 mm August precipitation) will only lead to local loss of potential habitat for alpine plant species. More profound changes (+2degreesC, -30 mm August precipitation; +2degreesC, -60 mm August precipitation) however, will bring about a severe contraction of the alpine, non-forest zone, because of range expansion of the treeline conifer Pinus mugo Turra and many alpine species will loose major parts of their habitat. Precipitation change significantly influences predicted future habitat patterns, mostly by enhancing the general trend. Maintenance of summer pastures facilitates the persistence of alpine plant species by providing refuges, but existing pastures are too small in the area to effectively prevent the regional extinction risk of alpine plant species. Main conclusions The results support earlier hypotheses that alpine plant species on mountain ranges with restricted habitat availability above the treeline will experience severe fragmentation and habitat loss, but only if the mean annual temperature increases by 2degreesC or more. Even in temperate alpine regions it is important to consider precipitation in addition to temperature when climate impacts are to be assessed. The maintenance of large summer farms may contribute to preventing the expected loss of non-forest habitats for alpine plant species. Conceptual and technical shortcomings of static equilibrium modelling limit the mechanistic understanding of the processes involved.", "author" : [ { "dropping-particle" : "", "family" : "Dirnb\u00f6ck", "given" : "T", "non-dropping-particle" : "", "parse-names" : false, "suffix" : "" }, { "dropping-particle" : "", "family" : "Dullinger", "given" : "S", "non-dropping-particle" : "", "parse-names" : false, "suffix" : "" }, { "dropping-particle" : "", "family" : "Grabherr", "given" : "G", "non-dropping-particle" : "", "parse-names" : false, "suffix" : "" }, { "dropping-particle" : "", "family" : "Dirnb", "given" : "Thomas", "non-dropping-particle" : "", "parse-names" : false, "suffix" : "" } ], "container-title" : "Journal of Biogeography", "id" : "ITEM-1", "issue" : "3", "issued" : { "date-parts" : [ [ "2003", "3", "20" ] ] }, "page" : "1-417", "publisher" : "Blackwell Science Ltd", "title" : "A regional impact assessment of climate and land-use change on alpine vegetation", "type" : "article-journal", "volume" : "101" }, "uris" : [ "http://www.mendeley.com/documents/?uuid=fd5b4995-32f4-4b8b-ba70-41b1768cd0b5" ] } ], "mendeley" : { "formattedCitation" : "(T Dirnb\u00f6ck et al., 2003)", "plainTextFormattedCitation" : "(T Dirnb\u00f6ck et al., 2003)", "previouslyFormattedCitation" : "(T Dirnb\u00f6ck et al., 2003)"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Dirnböck </w:t>
      </w:r>
      <w:r w:rsidR="00301BD0" w:rsidRPr="00301BD0">
        <w:rPr>
          <w:rFonts w:cs="Times New Roman"/>
          <w:i/>
          <w:sz w:val="20"/>
          <w:szCs w:val="20"/>
        </w:rPr>
        <w:t>et al.</w:t>
      </w:r>
      <w:r w:rsidRPr="00BA61C8">
        <w:rPr>
          <w:rFonts w:cs="Times New Roman"/>
          <w:sz w:val="20"/>
          <w:szCs w:val="20"/>
        </w:rPr>
        <w:t>, 2003)</w:t>
      </w:r>
      <w:r w:rsidRPr="00BA61C8">
        <w:rPr>
          <w:sz w:val="20"/>
          <w:szCs w:val="20"/>
        </w:rPr>
        <w:fldChar w:fldCharType="end"/>
      </w:r>
      <w:r w:rsidRPr="00BA61C8">
        <w:rPr>
          <w:rFonts w:cs="Times New Roman"/>
          <w:sz w:val="20"/>
          <w:szCs w:val="20"/>
        </w:rPr>
        <w:t>. Model simulations show that pasture-woodland systems on lower elevation mountains (e.g. Jura mountain in Western Europe), in particular, may suffer from increased drought, resulting in progressive shifts from Norway spruce to</w:t>
      </w:r>
      <w:r w:rsidRPr="00BA61C8">
        <w:rPr>
          <w:sz w:val="20"/>
          <w:szCs w:val="20"/>
        </w:rPr>
        <w:t xml:space="preserve"> </w:t>
      </w:r>
      <w:r w:rsidRPr="00BA61C8">
        <w:rPr>
          <w:rFonts w:cs="Times New Roman"/>
          <w:sz w:val="20"/>
          <w:szCs w:val="20"/>
        </w:rPr>
        <w:t xml:space="preserve">beech under moderate warming, or to Scots pine under extreme warming.This may require changes in silvopastoral practices, such as intensifying pasturing and moving to mixed herds (e.g. cattle, horses, sheep, and goats) to prevent forest encroachment and the loss of species-rich open grasslands and forest-grassland ecotones </w:t>
      </w:r>
      <w:r w:rsidRPr="00BA61C8">
        <w:rPr>
          <w:sz w:val="20"/>
          <w:szCs w:val="20"/>
        </w:rPr>
        <w:fldChar w:fldCharType="begin" w:fldLock="1"/>
      </w:r>
      <w:r w:rsidRPr="00BA61C8">
        <w:rPr>
          <w:rFonts w:cs="Times New Roman"/>
          <w:sz w:val="20"/>
          <w:szCs w:val="20"/>
        </w:rPr>
        <w:instrText>ADDIN CSL_CITATION { "citationItems" : [ { "id" : "ITEM-1", "itemData" : { "DOI" : "10.5751/ES-05600-180311", "ISBN" : "9788578110796", "ISSN" : "17083087", "PMID" : "25246403", "abstract" : "Silvopastoral systems are traditional components of the landscape in the Swiss Jura Mountains, and are promising approaches for the sustainable management of mountain areas worldwide. Due to complex vegetation dynamics, pasture- woodlands are very vulnerable to the currently occurring land use and climate changes. Therefore, management requires integrative long-term predictions of successional trends. We present a refined version of the spatially explicit, dynamic simulation model WoodPaM with improved climate sensitivity of simulated vegetation. We investigate pasture-woodland dynamics by applying an innovative combination of retrospective simulations starting in the Middle Ages with prospective simulations following two climate change scenarios. The retrospective simulations demonstrate the strong dependency of the landscape mosaic on both climate and management. In high elevation mountain pastures, climate cooling during the Little Ice Age hindered simulated tree regeneration and reduced forage production of grasslands. Both led to an increase in open grassland and to a structural simplification of the landscape. In turn, climate warming afterwards showed the opposite effect. At lower elevations, high cattle stocking rates generally dominate simulated succession, leading to a slow development of quite homogenous landscapes whose structures are hardly affected by historical climate variability. Aerial photographs suggest that logging and windstorms critically shaped the current landscape, both homogenizing mosaic structures that emerge from selective grazing. Simulations of climate change scenarios suggest delayed but inevitable structural changes in the landscape mosaic and a temporary breakdown of the ecosystem service wood production. The population of currently dominating Norway spruce collapses due to simulated drought. Spruce is only slowly replaced either by beech under moderate warming or by Scots pine under extreme warming. In general, the shift in tree species dominance results in landscapes of less structural richness than today. In order to maintain the mosaic structure of pasture-woodlands, we recommend a future increase in cattle stocking on mountain pastures. The (re-) introduction of mixed herds (cattle with horses, sheep, and goats) could mitigate the simulated trend towards structural homogenization of the forest-grassland mosaic because diverse browsing effects selectively control tree regeneration and would counteract simulated for\u2026", "author" : [ { "dropping-particle" : "", "family" : "Peringer", "given" : "Alexander", "non-dropping-particle" : "", "parse-names" : false, "suffix" : "" }, { "dropping-particle" : "", "family" : "Siehoff", "given" : "Silvana", "non-dropping-particle" : "", "parse-names" : false, "suffix" : "" }, { "dropping-particle" : "", "family" : "Ch??telat", "given" : "Jo??l", "non-dropping-particle" : "", "parse-names" : false, "suffix" : "" }, { "dropping-particle" : "", "family" : "Spiegelberger", "given" : "Thomas", "non-dropping-particle" : "", "parse-names" : false, "suffix" : "" }, { "dropping-particle" : "", "family" : "Buttler", "given" : "Alexandre", "non-dropping-particle" : "", "parse-names" : false, "suffix" : "" }, { "dropping-particle" : "", "family" : "Gillet", "given" : "Fran??ois", "non-dropping-particle" : "", "parse-names" : false, "suffix" : "" } ], "container-title" : "Ecology and Society", "id" : "ITEM-1", "issue" : "3", "issued" : { "date-parts" : [ [ "2013" ] ] }, "page" : "11", "title" : "Past and future landscape dynamics in pasture-woodlands of the Swiss Jura Mountains under climate change", "type" : "article-journal", "volume" : "18" }, "uris" : [ "http://www.mendeley.com/documents/?uuid=aa139fc0-0ae0-447f-802a-0f85cacae74a" ] } ], "mendeley" : { "formattedCitation" : "(Peringer et al., 2013)", "plainTextFormattedCitation" : "(Peringer et al., 2013)", "previouslyFormattedCitation" : "(Peringer et al., 2013)"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Peringer </w:t>
      </w:r>
      <w:r w:rsidR="00301BD0" w:rsidRPr="00301BD0">
        <w:rPr>
          <w:rFonts w:cs="Times New Roman"/>
          <w:i/>
          <w:sz w:val="20"/>
          <w:szCs w:val="20"/>
        </w:rPr>
        <w:t>et al.</w:t>
      </w:r>
      <w:r w:rsidRPr="00BA61C8">
        <w:rPr>
          <w:rFonts w:cs="Times New Roman"/>
          <w:sz w:val="20"/>
          <w:szCs w:val="20"/>
        </w:rPr>
        <w:t>, 2013)</w:t>
      </w:r>
      <w:r w:rsidRPr="00BA61C8">
        <w:rPr>
          <w:sz w:val="20"/>
          <w:szCs w:val="20"/>
        </w:rPr>
        <w:fldChar w:fldCharType="end"/>
      </w:r>
      <w:r w:rsidRPr="00BA61C8">
        <w:rPr>
          <w:rFonts w:cs="Times New Roman"/>
          <w:sz w:val="20"/>
          <w:szCs w:val="20"/>
        </w:rPr>
        <w:t xml:space="preserve">. Also using simulations combining land-use and climate change scenarios for the Larch in the French Alps, Albert </w:t>
      </w:r>
      <w:r w:rsidR="00301BD0" w:rsidRPr="00301BD0">
        <w:rPr>
          <w:rFonts w:cs="Times New Roman"/>
          <w:i/>
          <w:sz w:val="20"/>
          <w:szCs w:val="20"/>
        </w:rPr>
        <w:t>et al.</w:t>
      </w:r>
      <w:r w:rsidRPr="00BA61C8">
        <w:rPr>
          <w:rFonts w:cs="Times New Roman"/>
          <w:sz w:val="20"/>
          <w:szCs w:val="20"/>
        </w:rPr>
        <w:t xml:space="preserve"> </w:t>
      </w:r>
      <w:r w:rsidRPr="00BA61C8">
        <w:rPr>
          <w:sz w:val="20"/>
          <w:szCs w:val="20"/>
        </w:rPr>
        <w:fldChar w:fldCharType="begin" w:fldLock="1"/>
      </w:r>
      <w:r w:rsidRPr="00BA61C8">
        <w:rPr>
          <w:rFonts w:cs="Times New Roman"/>
          <w:sz w:val="20"/>
          <w:szCs w:val="20"/>
        </w:rPr>
        <w:instrText>ADDIN CSL_CITATION { "citationItems" : [ { "id" : "ITEM-1", "itemData" : { "DOI" : "10.1111/j.1365-2664.2007.01416.x", "ISBN" : "0021-8901", "ISSN" : "00218901", "PMID" : "136", "abstract" : "1. In many places in Europe, trees are currently far below their theoretical altitudinal limit because of past land use. However, under the current crisis affecting mountain agriculture, trees are likely to recolonize the subalpine belt. Addressing the societal issues associated with such landscape change requires predictive tools to assess vegetation dynamics in relation to management strategies. This study aims to analyse the factors determining tree dynamics at the subalpine ecotone and to evaluate the impact of land-use change on landscape vegetation patterns. 2. We developed a hierarchical scaling approach and applied it to a European larch (Larix decidua Mill.) colonization in the French Alps. Our landscape case study focused on subalpine south-facing grasslands of Villar d'Ar\u00eane (France). First, we used a habitat-suitability model to delineate the climatic suitability habitats of larch in the French Alps. Then we used a landscape model (LaMoS) to determine whether larch is able to colonize these grasslands predicted to be climatically suitable, considering land use and local vegetation. The sensitivity of landscape colonization patterns to land-use scenarios (abandonment, delayed mowing or traditional mowing) and biological attributes of larch were analysed with a factorial simulation experiment. 3. The accuracy of the habitat-suitability model at the French Alps scale allowed for the prediction that the grasslands of Villar d'Ar\u00eane were highly suitable for larch. 4. Simulations highlighted the effect of land use on larch establishment at the local but not at the landscape scale. On the other hand, larch attributes such as dispersal capacity, juvenile tolerance to light interaction (competition and facilitation) and its capacity to survive on infertile soil were shown as essential for tree spatial dynamics. 5. Synthesis and applications . Combining a habitat-suitability model with a spatially and temporally explicit landscape model enhances the capacity to account for environmental factors acting at different overlapping scales. This modelling strategy increases the robustness and accuracy of predictions, a prerequisite for landscape management in a global change context. We conclude that ongoing and future agri-environmental policies have to be quickly adapted to protect biodiversity and ecosystem services provided by subalpine grasslands.", "author" : [ { "dropping-particle" : "", "family" : "Albert", "given" : "C\u00e9cile H.", "non-dropping-particle" : "", "parse-names" : false, "suffix" : "" }, { "dropping-particle" : "", "family" : "Thuiller", "given" : "Wilfried", "non-dropping-particle" : "", "parse-names" : false, "suffix" : "" }, { "dropping-particle" : "", "family" : "Lavorel", "given" : "Sandra", "non-dropping-particle" : "", "parse-names" : false, "suffix" : "" }, { "dropping-particle" : "", "family" : "Davies", "given" : "Ian D.", "non-dropping-particle" : "", "parse-names" : false, "suffix" : "" }, { "dropping-particle" : "", "family" : "Garbolino", "given" : "Emmanuel", "non-dropping-particle" : "", "parse-names" : false, "suffix" : "" } ], "container-title" : "Journal of Applied Ecology", "id" : "ITEM-1", "issue" : "2", "issued" : { "date-parts" : [ [ "2008", "4" ] ] }, "page" : "659-669", "publisher" : "Blackwell Publishing Ltd", "title" : "Land-use change and subalpine tree dynamics: Colonization of Larix decidua in French subalpine grasslands", "type" : "article-journal", "volume" : "45" }, "uris" : [ "http://www.mendeley.com/documents/?uuid=791ed37e-8155-3e95-9a2d-1e19eb94f3f2" ] } ], "mendeley" : { "formattedCitation" : "(Albert, Thuiller, Lavorel, Davies, &amp; Garbolino, 2008)", "manualFormatting" : "(2008)", "plainTextFormattedCitation" : "(Albert, Thuiller, Lavorel, Davies, &amp; Garbolino, 2008)", "previouslyFormattedCitation" : "(Albert, Thuiller, Lavorel, Davies, &amp; Garbolino, 2008)" }, "properties" : {  }, "schema" : "https://github.com/citation-style-language/schema/raw/master/csl-citation.json" }</w:instrText>
      </w:r>
      <w:r w:rsidRPr="00BA61C8">
        <w:rPr>
          <w:sz w:val="20"/>
          <w:szCs w:val="20"/>
        </w:rPr>
        <w:fldChar w:fldCharType="separate"/>
      </w:r>
      <w:r w:rsidRPr="00BA61C8">
        <w:rPr>
          <w:rFonts w:cs="Times New Roman"/>
          <w:sz w:val="20"/>
          <w:szCs w:val="20"/>
        </w:rPr>
        <w:t>(2008)</w:t>
      </w:r>
      <w:r w:rsidRPr="00BA61C8">
        <w:rPr>
          <w:sz w:val="20"/>
          <w:szCs w:val="20"/>
        </w:rPr>
        <w:fldChar w:fldCharType="end"/>
      </w:r>
      <w:r w:rsidRPr="00BA61C8">
        <w:rPr>
          <w:rFonts w:cs="Times New Roman"/>
          <w:sz w:val="20"/>
          <w:szCs w:val="20"/>
        </w:rPr>
        <w:t xml:space="preserve"> conclude that ongoing and future agri-environmental policies have to be quickly adapted to protect biodiversity and ecosystem services provided by subalpine grasslands. </w:t>
      </w:r>
    </w:p>
    <w:p w14:paraId="54A0B074" w14:textId="2276AA86" w:rsidR="0048205B" w:rsidRPr="00BA61C8" w:rsidRDefault="0048205B" w:rsidP="00AE389F">
      <w:pPr>
        <w:keepNext/>
        <w:ind w:left="22" w:hanging="22"/>
        <w:rPr>
          <w:rFonts w:cs="Times New Roman"/>
          <w:sz w:val="20"/>
          <w:szCs w:val="20"/>
        </w:rPr>
      </w:pPr>
      <w:r w:rsidRPr="00BA61C8">
        <w:rPr>
          <w:rFonts w:cs="Times New Roman"/>
          <w:sz w:val="20"/>
          <w:szCs w:val="20"/>
        </w:rPr>
        <w:t xml:space="preserve">Much fewer modelling studies exist that examine the effects of pollution on plant species and vegetation in mountains of Europe and Central Asi. In the Jizera Mts of Northern Bohemia, ongoing nitrogen deposition results in an unbalanced nutrition of Norway spruce, causing crown defoliation that may ultimately decrease the upper optimal limit for the young spruce stands </w:t>
      </w:r>
      <w:r w:rsidRPr="00BA61C8">
        <w:rPr>
          <w:sz w:val="20"/>
          <w:szCs w:val="20"/>
        </w:rPr>
        <w:fldChar w:fldCharType="begin" w:fldLock="1"/>
      </w:r>
      <w:r w:rsidRPr="00BA61C8">
        <w:rPr>
          <w:rFonts w:cs="Times New Roman"/>
          <w:sz w:val="20"/>
          <w:szCs w:val="20"/>
        </w:rPr>
        <w:instrText>ADDIN CSL_CITATION { "citationItems" : [ { "id" : "ITEM-1", "itemData" : { "DOI" : "10.1007/s10342-011-0549-6", "ISBN" : "1612-4669", "ISSN" : "16124669", "abstract" : "The article evaluates changes in the forest health status and nutrition, caused by the historical development of the air pollution load, in the Norway spruce (Picea abies L. Karst) stands in the Jizera Mts. The Jizera Mts. are located in northern Bohemia, on the border between the Czech Republic and Poland close to western Saxony (Zittau). The 19 research plots selected on the plateau within the forest sites of the young Norway spruce stands were installed in 1991. Since 1993 the defoliation of the tree crown has been assessed every year; sampling of needles for nutrient analyses has also been undertaken annually. Soil samples were taken in 1995, 1999, 2003 and 2009. Long-term investigation confirmed that the health condition of the trees, evidenced by crown defoliation, is influenced by a combination of various stress factors. To define the relationship between the crown defoliation, nutrients and stress element contents, a linear regression model was proposed. The model for the current year needles demonstrates that the defoliation of the spruce crowns in the Jizera Mts. is a function of the nitrogen, phosphorus, potassium, magnesium sulphur and fluorine concentration. The crown defoliation of the spruce stands is increasing with the decrease in the nitrogen and magnesium concentrations and the increase in the sulphur and fluorine concentrations in the needles. The unbalanced nutrition in the Jizera Mts. is affected by the ongoing nitrogen deposition to the forest ecosystem. This is manifested as a disturbed N:P and N:Mg ratios in the needles. Acidification of the soil environment and the phosphorus and magnesium deficiency may be limiting factors to the forest's nutrition in the future. The optimal range of N:Mg ratio (8-30) is relatively wide for the Jizera Mts. The upper optimal limit for the young spruce stands in the Jizera Mts. should be decreased to 25. The comparison of the element concentration in the needles and mineral soil confirmed the nutritional threat and the deterioration in the condition of the spruce stands in the Jizera Mts.", "author" : [ { "dropping-particle" : "", "family" : "Lomsk\u00fd", "given" : "Bohum\u00edr", "non-dropping-particle" : "", "parse-names" : false, "suffix" : "" }, { "dropping-particle" : "", "family" : "\u0160r\u00e1mek", "given" : "V\u00edt", "non-dropping-particle" : "", "parse-names" : false, "suffix" : "" }, { "dropping-particle" : "", "family" : "Novotn\u00fd", "given" : "Radek", "non-dropping-particle" : "", "parse-names" : false, "suffix" : "" } ], "container-title" : "European Journal of Forest Research", "id" : "ITEM-1", "issue" : "3", "issued" : { "date-parts" : [ [ "2012", "5", "28" ] ] }, "page" : "757-771", "publisher" : "Springer-Verlag", "title" : "Changes in the air pollution load in the Jizera Mts.: Effects on the health status and mineral nutrition of the young Norway spruce stands", "type" : "article-journal", "volume" : "131" }, "uris" : [ "http://www.mendeley.com/documents/?uuid=c38c8f10-f04c-3cdb-b89a-a21d075bf6b9" ] } ], "mendeley" : { "formattedCitation" : "(Lomsk\u00fd et al., 2012)", "plainTextFormattedCitation" : "(Lomsk\u00fd et al., 2012)", "previouslyFormattedCitation" : "(Lomsk\u00fd et al., 2012)"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Lomský </w:t>
      </w:r>
      <w:r w:rsidR="00301BD0" w:rsidRPr="00301BD0">
        <w:rPr>
          <w:rFonts w:cs="Times New Roman"/>
          <w:i/>
          <w:sz w:val="20"/>
          <w:szCs w:val="20"/>
        </w:rPr>
        <w:t>et al.</w:t>
      </w:r>
      <w:r w:rsidRPr="00BA61C8">
        <w:rPr>
          <w:rFonts w:cs="Times New Roman"/>
          <w:sz w:val="20"/>
          <w:szCs w:val="20"/>
        </w:rPr>
        <w:t>, 2012)</w:t>
      </w:r>
      <w:r w:rsidRPr="00BA61C8">
        <w:rPr>
          <w:sz w:val="20"/>
          <w:szCs w:val="20"/>
        </w:rPr>
        <w:fldChar w:fldCharType="end"/>
      </w:r>
      <w:r w:rsidRPr="00BA61C8">
        <w:rPr>
          <w:rFonts w:cs="Times New Roman"/>
          <w:sz w:val="20"/>
          <w:szCs w:val="20"/>
        </w:rPr>
        <w:t xml:space="preserve">, but positive effects of nitrogen deposition combined with climate warming were also observed in other mountains </w:t>
      </w:r>
      <w:r w:rsidRPr="00BA61C8">
        <w:rPr>
          <w:sz w:val="20"/>
          <w:szCs w:val="20"/>
        </w:rPr>
        <w:fldChar w:fldCharType="begin" w:fldLock="1"/>
      </w:r>
      <w:r w:rsidRPr="00BA61C8">
        <w:rPr>
          <w:rFonts w:cs="Times New Roman"/>
          <w:sz w:val="20"/>
          <w:szCs w:val="20"/>
        </w:rPr>
        <w:instrText>ADDIN CSL_CITATION { "citationItems" : [ { "id" : "ITEM-1", "itemData" : { "DOI" : "10.1016/j.envpol.2012.01.026", "ISBN" : "0269-7491", "ISSN" : "02697491", "PMID" : "22361051", "abstract" : "Tree-ring width of Picea abies was studied along an altitudinal gradient in the Harz Mountains, Germany, in an area heavily affected by SO \n                        2-related forest decline in the second half of the 20th century. Spruce trees of exposed high-elevation forests had earlier been shown to have reduced radial growth at high atmospheric SO \n                        2 levels. After the recent reduction of the SO \n                        2 load due to clean air acts, we tested the hypothesis that stem growth recovered rapidly from the SO \n                        2 impact. Our results from two formerly damaged high-elevation spruce stands support this hypothesis suggesting that the former SO \n                        2-related spruce decline was primarily due to foliar damage and not to soil acidification, as the deacidification of the (still acidic) soil would cause a slow growth response. Increasing temperatures and deposited N accumulated in the topsoil are likely additional growth-promoting factors of spruce at high elevations after the shortfall of SO \n                        2 pollution. ?? 2012 Elsevier Ltd. All rights reserved.", "author" : [ { "dropping-particle" : "", "family" : "Hauck", "given" : "Markus", "non-dropping-particle" : "", "parse-names" : false, "suffix" : "" }, { "dropping-particle" : "", "family" : "Zimmermann", "given" : "Jorma", "non-dropping-particle" : "", "parse-names" : false, "suffix" : "" }, { "dropping-particle" : "", "family" : "Jacob", "given" : "Mascha", "non-dropping-particle" : "", "parse-names" : false, "suffix" : "" }, { "dropping-particle" : "", "family" : "Dulamsuren", "given" : "Choimaa", "non-dropping-particle" : "", "parse-names" : false, "suffix" : "" }, { "dropping-particle" : "", "family" : "Bade", "given" : "Claudia", "non-dropping-particle" : "", "parse-names" : false, "suffix" : "" }, { "dropping-particle" : "", "family" : "Ahrends", "given" : "Bernd", "non-dropping-particle" : "", "parse-names" : false, "suffix" : "" }, { "dropping-particle" : "", "family" : "Leuschner", "given" : "Christoph", "non-dropping-particle" : "", "parse-names" : false, "suffix" : "" } ], "container-title" : "Environmental Pollution", "id" : "ITEM-1", "issued" : { "date-parts" : [ [ "2012" ] ] }, "page" : "132-141", "title" : "Rapid recovery of stem increment in Norway spruce at reduced SO \n                    2 levels in the Harz Mountains, Germany", "type" : "article-journal", "volume" : "164" }, "uris" : [ "http://www.mendeley.com/documents/?uuid=3b5fa3c0-803a-4c13-97ef-45e16352e73b" ] } ], "mendeley" : { "formattedCitation" : "(Hauck et al., 2012)", "plainTextFormattedCitation" : "(Hauck et al., 2012)", "previouslyFormattedCitation" : "(Hauck et al., 2012)"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Hauck </w:t>
      </w:r>
      <w:r w:rsidR="00301BD0" w:rsidRPr="00301BD0">
        <w:rPr>
          <w:rFonts w:cs="Times New Roman"/>
          <w:i/>
          <w:sz w:val="20"/>
          <w:szCs w:val="20"/>
        </w:rPr>
        <w:t>et al.</w:t>
      </w:r>
      <w:r w:rsidRPr="00BA61C8">
        <w:rPr>
          <w:rFonts w:cs="Times New Roman"/>
          <w:sz w:val="20"/>
          <w:szCs w:val="20"/>
        </w:rPr>
        <w:t>, 2012)</w:t>
      </w:r>
      <w:r w:rsidRPr="00BA61C8">
        <w:rPr>
          <w:sz w:val="20"/>
          <w:szCs w:val="20"/>
        </w:rPr>
        <w:fldChar w:fldCharType="end"/>
      </w:r>
      <w:r w:rsidRPr="00BA61C8">
        <w:rPr>
          <w:rFonts w:cs="Times New Roman"/>
          <w:sz w:val="20"/>
          <w:szCs w:val="20"/>
        </w:rPr>
        <w:t xml:space="preserve">, making prediction of pollution effects on vegetation still uncertain. </w:t>
      </w:r>
    </w:p>
    <w:p w14:paraId="339E2FBA" w14:textId="2CABCEE7" w:rsidR="0048205B" w:rsidRPr="008A115E" w:rsidRDefault="0048205B" w:rsidP="00AE389F">
      <w:pPr>
        <w:tabs>
          <w:tab w:val="left" w:pos="432"/>
        </w:tabs>
        <w:rPr>
          <w:sz w:val="20"/>
          <w:szCs w:val="20"/>
          <w:lang w:val="es-ES"/>
        </w:rPr>
      </w:pPr>
      <w:r w:rsidRPr="00BA61C8">
        <w:rPr>
          <w:rFonts w:cs="Times New Roman"/>
          <w:sz w:val="20"/>
          <w:szCs w:val="20"/>
        </w:rPr>
        <w:t xml:space="preserve">More studies exist on invasions by exotic plants in mountain areas. Although mountains areas were long considered as more preserved than lowlands from biological invasions </w:t>
      </w:r>
      <w:r w:rsidRPr="00BA61C8">
        <w:rPr>
          <w:sz w:val="20"/>
          <w:szCs w:val="20"/>
        </w:rPr>
        <w:fldChar w:fldCharType="begin" w:fldLock="1"/>
      </w:r>
      <w:r w:rsidRPr="00BA61C8">
        <w:rPr>
          <w:rFonts w:cs="Times New Roman"/>
          <w:sz w:val="20"/>
          <w:szCs w:val="20"/>
        </w:rPr>
        <w:instrText>ADDIN CSL_CITATION { "citationItems" : [ { "id" : "ITEM-1", "itemData" : { "DOI" : "10.1890/080072", "ISBN" : "1540-9295", "ISSN" : "15409295", "abstract" : "Most studies of invasive species have been in highly modified, lowland environments, with comparatively little attention directed to less disturbed, high-elevation environments. However, increasing evidence indicates that plant invasions do occur in these environments, which often have high conservation value and provide important ecosystem services. Over a thousand non-native species have become established in natural areas at high elevations worldwide, and although many of these are not invasive, some may pose a considerable threat to native mountain ecosystems. Here, we discuss four main drivers that shape plant invasions into high-elevation habitats: (1) the (pre-)adaptation of non-native species to abiotic conditions, (2) natural and anthropogenic disturbances, (3) biotic resistance of the established communities, and (4) propagule pressure. We propose a comprehensive research agenda for tackling the problem of plant invasions into mountain ecosystems, including documentation of mountain invasion patterns at multiple scales, experimental studies, and an assessment of the impacts of non-native species in these systems. The threat posed to high-elevation biodiversity by invasive plant species is likely to increase because of globalization and climate change. However, the higher mountains harbor ecosystems where invasion by non-native species has scarcely begun, and where science and management have the opportunity to respond in time.", "author" : [ { "dropping-particle" : "", "family" : "Pauchard", "given" : "An\u00edbal", "non-dropping-particle" : "", "parse-names" : false, "suffix" : "" }, { "dropping-particle" : "", "family" : "Kueffer", "given" : "Christoph", "non-dropping-particle" : "", "parse-names" : false, "suffix" : "" }, { "dropping-particle" : "", "family" : "Dietz", "given" : "Hansj\u00f6rg", "non-dropping-particle" : "", "parse-names" : false, "suffix" : "" }, { "dropping-particle" : "", "family" : "Daehler", "given" : "Curtis C.", "non-dropping-particle" : "", "parse-names" : false, "suffix" : "" }, { "dropping-particle" : "", "family" : "Alexander", "given" : "Jake", "non-dropping-particle" : "", "parse-names" : false, "suffix" : "" }, { "dropping-particle" : "", "family" : "Edwards", "given" : "Peter J.", "non-dropping-particle" : "", "parse-names" : false, "suffix" : "" }, { "dropping-particle" : "", "family" : "Ar\u00e9valo", "given" : "Jos\u00e9 Ram\u00f3n", "non-dropping-particle" : "", "parse-names" : false, "suffix" : "" }, { "dropping-particle" : "", "family" : "Cavieres", "given" : "Lohengrin A.", "non-dropping-particle" : "", "parse-names" : false, "suffix" : "" }, { "dropping-particle" : "", "family" : "Guisan", "given" : "Antoine", "non-dropping-particle" : "", "parse-names" : false, "suffix" : "" }, { "dropping-particle" : "", "family" : "Haider", "given" : "Sylvia", "non-dropping-particle" : "", "parse-names" : false, "suffix" : "" }, { "dropping-particle" : "", "family" : "Jakobs", "given" : "Gabi", "non-dropping-particle" : "", "parse-names" : false, "suffix" : "" }, { "dropping-particle" : "", "family" : "McDougall", "given" : "Keith", "non-dropping-particle" : "", "parse-names" : false, "suffix" : "" }, { "dropping-particle" : "", "family" : "Millar", "given" : "Constance I.", "non-dropping-particle" : "", "parse-names" : false, "suffix" : "" }, { "dropping-particle" : "", "family" : "Naylor", "given" : "Bridgett J.", "non-dropping-particle" : "", "parse-names" : false, "suffix" : "" }, { "dropping-particle" : "", "family" : "Parks", "given" : "Catherine G.", "non-dropping-particle" : "", "parse-names" : false, "suffix" : "" }, { "dropping-particle" : "", "family" : "Rew", "given" : "Lisa J.", "non-dropping-particle" : "", "parse-names" : false, "suffix" : "" }, { "dropping-particle" : "", "family" : "Seipel", "given" : "Tim", "non-dropping-particle" : "", "parse-names" : false, "suffix" : "" } ], "container-title" : "Frontiers in Ecology and the Environment", "id" : "ITEM-1", "issue" : "9", "issued" : { "date-parts" : [ [ "2009", "11" ] ] }, "page" : "479-486", "title" : "Ain't no mountain high enough: Plant invasions reaching new elevations", "type" : "article-journal", "volume" : "7" }, "uris" : [ "http://www.mendeley.com/documents/?uuid=72456b45-c203-47a8-b91b-0b34e29b35c5" ] } ], "mendeley" : { "formattedCitation" : "(Pauchard et al., 2009)", "plainTextFormattedCitation" : "(Pauchard et al., 2009)", "previouslyFormattedCitation" : "(Pauchard et al., 2009)" }, "properties" : {  }, "schema" : "https://github.com/citation-style-language/schema/raw/master/csl-citation.json" }</w:instrText>
      </w:r>
      <w:r w:rsidRPr="00BA61C8">
        <w:rPr>
          <w:sz w:val="20"/>
          <w:szCs w:val="20"/>
        </w:rPr>
        <w:fldChar w:fldCharType="separate"/>
      </w:r>
      <w:r w:rsidRPr="00BA61C8">
        <w:rPr>
          <w:rFonts w:cs="Times New Roman"/>
          <w:sz w:val="20"/>
          <w:szCs w:val="20"/>
        </w:rPr>
        <w:t xml:space="preserve">(Pauchard </w:t>
      </w:r>
      <w:r w:rsidR="00301BD0" w:rsidRPr="00301BD0">
        <w:rPr>
          <w:rFonts w:cs="Times New Roman"/>
          <w:i/>
          <w:sz w:val="20"/>
          <w:szCs w:val="20"/>
        </w:rPr>
        <w:t>et al.</w:t>
      </w:r>
      <w:r w:rsidRPr="00BA61C8">
        <w:rPr>
          <w:rFonts w:cs="Times New Roman"/>
          <w:sz w:val="20"/>
          <w:szCs w:val="20"/>
        </w:rPr>
        <w:t>, 2009)</w:t>
      </w:r>
      <w:r w:rsidRPr="00BA61C8">
        <w:rPr>
          <w:sz w:val="20"/>
          <w:szCs w:val="20"/>
        </w:rPr>
        <w:fldChar w:fldCharType="end"/>
      </w:r>
      <w:r w:rsidRPr="00BA61C8">
        <w:rPr>
          <w:rFonts w:cs="Times New Roman"/>
          <w:sz w:val="20"/>
          <w:szCs w:val="20"/>
        </w:rPr>
        <w:t xml:space="preserve">, recent modelling studies predict increasing threats by invasive alien species in mountains of the region under climate change, </w:t>
      </w:r>
      <w:r w:rsidRPr="00BA61C8">
        <w:rPr>
          <w:rFonts w:cs="Times New Roman"/>
          <w:sz w:val="20"/>
          <w:szCs w:val="20"/>
        </w:rPr>
        <w:lastRenderedPageBreak/>
        <w:t xml:space="preserve">sometimes combined with land-use change </w:t>
      </w:r>
      <w:r w:rsidRPr="00BA61C8">
        <w:rPr>
          <w:sz w:val="20"/>
          <w:szCs w:val="20"/>
        </w:rPr>
        <w:fldChar w:fldCharType="begin" w:fldLock="1"/>
      </w:r>
      <w:r w:rsidRPr="00BA61C8">
        <w:rPr>
          <w:rFonts w:cs="Times New Roman"/>
          <w:sz w:val="20"/>
          <w:szCs w:val="20"/>
        </w:rPr>
        <w:instrText>ADDIN CSL_CITATION { "citationItems" : [ { "id" : "ITEM-1", "itemData" : { "ISBN" : "1619-0033", "abstract" : "The invasion of the alien plant species Rumex alpinus (alpine dock) is a serious problem in the Giant Mountains National Park, Czech Republic. This vigorous perennial plant has threatened the biodiversity and productivity of species-rich mountain meadows, especially in the last 50 years. The aim of this study was to identify the species' habitat requirements and use this information to identify habitats suitable for the growth of this species. This information served as a basis for identifying populations that are the most important for the future of the invasion. We used a Geographic Information System (GIS) to examine the relationship between habitat characteristics and the distribution of R. alpinus. Our results suggest that only 5% of the area is currently occupied by this species. About 70% of the area is unoccupied but suitable for the species, of which 28% is very close to potential source populations (within 400 meters). Stands that are most vulnerable occur in meadows below the tree-line and along roads and streams. The risk of future spread is very high due to the large area of susceptible stands and also the possibility of propagation along roads and streams", "author" : [ { "dropping-particle" : "", "family" : "Cervenkova", "given" : "Z", "non-dropping-particle" : "", "parse-names" : false, "suffix" : "" }, { "dropping-particle" : "", "family" : "M\u00fcnzbergov\u00e1", "given" : "Z", "non-dropping-particle" : "", "parse-names" : false, "suffix" : "" } ], "container-title" : "Biological Invasions: Towards a Synthesis", "editor" : [ { "dropping-particle" : "", "family" : "European Conference on Biological Invasions", "given" : "", "non-dropping-particle" : "", "parse-names" : false, "suffix" : "" } ], "id" : "ITEM-1", "issued" : { "date-parts" : [ [ "2009" ] ] }, "page" : "75-85", "publisher-place" : "Prague", "title" : "Susceptibility of the landscape of the Giant Mountains, Czech Republic, to invasion by Rumex alpinus", "type" : "paper-conference", "volume" : "8" }, "uris" : [ "http://www.mendeley.com/documents/?uuid=dea36a46-581a-359c-b5ea-22b6c454740f" ] }, { "id" : "ITEM-2", "itemData" : { "DOI" : "10.1017/s037689291200032x", "ISBN" : "0376-8929", "ISSN" : "0376-8929", "abstract" : "Biodiversity conservation in the Ukrainian Carpathians cannot be accomplished without a clear understanding of the factors negatively impacting habitats and species, and long-term projection of these impacts. One factor that may severely alter the ecosystems involved is the introduction and spread of invasive plant species, but the potential distribution and spatial aggregation of suitable habitats for several invaders have not been quantified. The Maxent approach was used to model the potential establishment within the entire mountain range of 11 alien invasive plant species based on stratified sampling and herbaria records and six variables representing climatic extremes, topography, and anthropogenic and natural disturbances. Predictions of habitat suitability were projected to two future change scenarios depicting increasing rates of climate warming and anthropogenic disturbances in 2050 and 2100. Under current climate and disturbance patterns, the models predicted suitable habitats for invasive species establishment to be aggregated in the southwest, east and north-east of the Ukrainian Carpathians, along major rivers and roads at altitudes of up to c. 700 m. Eight per cent of the total area within protected areas was predicted to be potentially susceptible to invasion by at least one species, with 13% of these susceptible habitats being suitable for all 11 species. Under the future change scenarios, suitable habitat ranges increased significantly in the entire study area and within regions of high conservation value. All species were projected to gain suitable habitats at higher altitudes along linear habitats and to potentially expand their ranges laterally from habitats predicted as suitable for current conditions along small rivers and roads. Under the scenario solely of increased average seasonal temperatures, suitable habitats for the establishment of at least one species within protected areas and a proposed ecological network increased by more than 15 percentage points by 2050 and by more than 30 percentage points by 2100 when compared with predictions for current conditions. Similar future patterns were discernible for the aggregation of suitable habitats for all 11 species. Incorporating increases in anthropogenic pressures into climatic-change projections led to a significantly greater projected expansion of suitable habitats for establishment as compared to scenarios considering only climatic changes. As the 11 species have already esta\u2026", "author" : [ { "dropping-particle" : "", "family" : "Simpson", "given" : "Maria", "non-dropping-particle" : "", "parse-names" : false, "suffix" : "" }, { "dropping-particle" : "", "family" : "Prots", "given" : "Bohdan", "non-dropping-particle" : "", "parse-names" : false, "suffix" : "" } ], "container-title" : "Environmental Conservation", "id" : "ITEM-2", "issue" : "2", "issued" : { "date-parts" : [ [ "2013", "6", "28" ] ] }, "page" : "167-181", "publisher" : "Cambridge University Press", "title" : "Predicting the distribution of invasive plants in the Ukrainian Carpathians under climatic change and intensification of anthropogenic disturbances: implications for biodiversity conservation", "type" : "article-journal", "volume" : "40" }, "uris" : [ "http://www.mendeley.com/documents/?uuid=92d6af0b-5019-3d1c-b076-a1d518dd80bb" ] }, { "id" : "ITEM-3", "itemData" : { "DOI" : "10.1007/s10530-014-0813-z", "ISSN" : "1387-3547", "abstract" : "Species are predicted to shift their geo- graphic range with climate change, which increases the need for good conservation planning and manage- ment practices. Not only may climate change increase the number of invasive species in parts of the world, it may also lead to some species becoming invasive under new, more preferable, climatic conditions. This study investigates whether climate change may enhance the spread of alien species by another alien species. I use the interaction between the alien slender- billed nutcracker and alien, potentially invasive, stone pines as a case-study and specifically aim to quantify to which extent the potential spread of stone pine species in Sweden in a warming climate is augmented by its dispersal agent: the slender-billed nutcracker. I found that accounting for the future climatic niche of the slender-billed nutcracker, and therefore for its potential presence, significantly augmented the increase of the predicted future range of the stone pines under climate change. This result does not only stress the importance of accounting for species interactions when assessing the impact of climate change on species\u2019 future geographic ranges, it also stresses the need for nature conservationists and managers to incorporate species interactions and climate change when designing appropriate plans with regard to invasive species. Although the implications of the predicted future spread of the slender-billed nutcracker might be limited, since the very similar thick-billed nutcracker is native to Sweden, the effects of the stone pines should not be neglected. They are currently classified as potentially invasive in parts of the Nordic region.", "author" : [ { "dropping-particle" : "", "family" : "Hof", "given" : "Anouschka R.", "non-dropping-particle" : "", "parse-names" : false, "suffix" : "" } ], "container-title" : "Biological Invasions", "id" : "ITEM-3", "issue" : "5", "issued" : { "date-parts" : [ [ "2015", "5", "7" ] ] }, "page" : "1533-1543", "publisher" : "Springer International Publishing", "title" : "Alien species in a warming climate: a case study of the nutcracker and stone pines", "type" : "article-journal", "volume" : "17" }, "uris" : [ "http://www.mendeley.com/documents/?uuid=2ff0249d-6c41-46e7-8911-175f79eacaba" ] }, { "id" : "ITEM-4", "itemData" : { "DOI" : "10.1007/s10531-015-0929-1", "ISSN" : "15729710", "abstract" : "Despite their small extent, alpine ecosystems belong to the most valuable, yet highly threatened natural biotopes worldwide. Alpine habitats are endangered particularly by anthropogenic influences and climate change as well as invasions of non-native plants. Although plant invasions are regarded as one of the most serious threats to biodiversity globally, the knowledge of their impact on the arthropod assemblages of alpine environments is virtually absent. Therefore, we studied the effects of the non-native dwarf pine Pinus mugo on a model group of carabid beetles in the alpine zone of the Hrub\u00fd Jesen\u00edk Mts., Czech Republic. We evaluated the effects of age, cover and distance from dwarf pine stands on the community structure and the functional diversity of the Carabidae. The majority of the species significantly declined in abundance with increasing age and cover of dwarf pine stands. Species surviving there were typically food generalists associated with the forest environment. In contrast, carabids with high conservation value bound to open habitats (e.g., Amara erratica and Carabus sylvestris) decreased in dwarf pine areas as well as food specialists (e.g., Cychrus caraboides) and large forest species in the genus Carabus. The decline in abundance of carnivorous species may be a consequence of the similar decline in herbivores dependent on the native vegetation. Concurring with this interpretation, abundance of many herbivorous species (e.g. Amara spp.) decreased within pine stands. The negative effect of dwarf pine stands on the community structure of montane carabids was also apparent in changes of functional diversity. Age and cover of dwarf pine significantly decreased functional richness and divergence of carabid trophic groups. Considering the small area of alpine tundra in the Central European mountain ranges, the expansive dwarf pine represents a serious threat to this unique montane biodiversity. Therefore we recommend the immediate reduction or removal of non-native dwarf pine stands.", "author" : [ { "dropping-particle" : "", "family" : "Ka\u0161\u00e1k", "given" : "J.", "non-dropping-particle" : "", "parse-names" : false, "suffix" : "" }, { "dropping-particle" : "", "family" : "Mazalov\u00e1", "given" : "M.", "non-dropping-particle" : "", "parse-names" : false, "suffix" : "" }, { "dropping-particle" : "", "family" : "\u0160ipo\u0161", "given" : "J.", "non-dropping-particle" : "", "parse-names" : false, "suffix" : "" }, { "dropping-particle" : "", "family" : "Kuras", "given" : "T.", "non-dropping-particle" : "", "parse-names" : false, "suffix" : "" } ], "container-title" : "Biodiversity and Conservation", "id" : "ITEM-4", "issue" : "10", "issued" : { "date-parts" : [ [ "2015" ] ] }, "page" : "2399-2415", "title" : "Dwarf pine: invasive plant threatens biodiversity of alpine beetles", "type" : "article-journal", "volume" : "24" }, "uris" : [ "http://www.mendeley.com/documents/?uuid=7418af89-b78d-39a6-9a39-87e18ad66d44" ] }, { "id" : "ITEM-5", "itemData" : { "DOI" : "10.1890/14-1871.1", "ISBN" : "9788578110796", "ISSN" : "1051-0761", "PMID" : "25246403", "abstract" : "Mountain ecosystems have been less adversely affected by invasions of non-native plants than most other ecosystems, partially because most invasive plants in the lowlands are limited by climate and cannot grow under harsher high-elevation conditions. However, with ongoing climate change, invasive species may rapidly move upwards and threaten mid, and then high elevation mountain ecosystems. We evaluated this threat by modeling the current and future habitat suitability for 48 invasive plant species in Switzerland and New South Wales, Australia. Both regions had contrasting climate interactions with elevation, resulting in possible different responses of species distributions to climate change. Using a species distribution modeling approach that combines data from two spatial scales, we built high-resolution species distribution models ({less than or equal to} 250 m) that account for the global climatic niche of species and also finer variables depicting local climate and disturbances. We found that differ...", "author" : [ { "dropping-particle" : "", "family" : "Petitpierre", "given" : "Blaise", "non-dropping-particle" : "", "parse-names" : false, "suffix" : "" }, { "dropping-particle" : "", "family" : "MacDougall", "given" : "Keith", "non-dropping-particle" : "", "parse-names" : false, "suffix" : "" }, { "dropping-particle" : "", "family" : "Seipel", "given" : "Tim", "non-dropping-particle" : "", "parse-names" : false, "suffix" : "" }, { "dropping-particle" : "", "family" : "Broenniman</w:instrText>
      </w:r>
      <w:r w:rsidRPr="008A115E">
        <w:rPr>
          <w:rFonts w:cs="Times New Roman"/>
          <w:sz w:val="20"/>
          <w:szCs w:val="20"/>
          <w:lang w:val="es-ES"/>
        </w:rPr>
        <w:instrText>n", "given" : "Olivier", "non-dropping-particle" : "", "parse-names" : false, "suffix" : "" }, { "dropping-particle" : "", "family" : "Guisan", "given" : "Antoine", "non-dropping-particle" : "", "parse-names" : false, "suffix" : "" }, { "dropping-particle" : "", "family" : "Kueffer", "given" : "Christoph", "non-dropping-particle" : "", "parse-names" : false, "suffix" : "" } ], "container-title" : "Ecological Applications", "id" : "ITEM-5", "issue" : "2", "issued" : { "date-parts" : [ [ "2015", "7", "9" ] ] }, "page" : "150709023716008", "title" : "Will climate change increase the risk of plant invasions into mountains?", "type" : "article-journal", "volume" : "26" }, "uris" : [ "http://www.mendeley.com/documents/?uuid=f13b6af1-8044-38cf-8f3b-c798c56b5837" ] } ], "mendeley" : { "formattedCitation" : "(Cervenkova &amp; M\u00fcnzbergov\u00e1, 2009; Hof, 2015; Ka\u0161\u00e1k, Mazalov\u00e1, \u0160ipo\u0161, &amp; Kuras, 2015; Petitpierre et al., 2015; Simpson &amp; Prots, 2013)", "plainTextFormattedCitation" : "(Cervenkova &amp; M\u00fcnzbergov\u00e1, 2009; Hof, 2015; Ka\u0161\u00e1k, Mazalov\u00e1, \u0160ipo\u0161, &amp; Kuras, 2015; Petitpierre et al., 2015; Simpson &amp; Prots, 2013)", "previouslyFormattedCitation" : "(Cervenkova &amp; M\u00fcnzbergov\u00e1, 2009; Hof, 2015; Ka\u0161\u00e1k, Mazalov\u00e1, \u0160ipo\u0161, &amp; Kuras, 2015; Petitpierre et al., 2015; Simpson &amp; Prots, 2013)" }, "properties" : {  }, "schema" : "https://github.com/citation-style-language/schema/raw/master/csl-citation.json" }</w:instrText>
      </w:r>
      <w:r w:rsidRPr="00BA61C8">
        <w:rPr>
          <w:sz w:val="20"/>
          <w:szCs w:val="20"/>
        </w:rPr>
        <w:fldChar w:fldCharType="separate"/>
      </w:r>
      <w:r w:rsidRPr="008A115E">
        <w:rPr>
          <w:rFonts w:cs="Times New Roman"/>
          <w:sz w:val="20"/>
          <w:szCs w:val="20"/>
          <w:lang w:val="es-ES"/>
        </w:rPr>
        <w:t>(Cervenkova &amp; Münzbergová, 2009; Hof, 2015; Kašák</w:t>
      </w:r>
      <w:r w:rsidR="006624A0" w:rsidRPr="008A115E">
        <w:rPr>
          <w:rFonts w:cs="Times New Roman"/>
          <w:i/>
          <w:sz w:val="20"/>
          <w:szCs w:val="20"/>
          <w:lang w:val="es-ES"/>
        </w:rPr>
        <w:t xml:space="preserve"> et a</w:t>
      </w:r>
      <w:r w:rsidR="008A115E" w:rsidRPr="008A115E">
        <w:rPr>
          <w:rFonts w:cs="Times New Roman"/>
          <w:i/>
          <w:sz w:val="20"/>
          <w:szCs w:val="20"/>
          <w:lang w:val="es-ES"/>
        </w:rPr>
        <w:t>l</w:t>
      </w:r>
      <w:r w:rsidR="006624A0" w:rsidRPr="008A115E">
        <w:rPr>
          <w:rFonts w:cs="Times New Roman"/>
          <w:i/>
          <w:sz w:val="20"/>
          <w:szCs w:val="20"/>
          <w:lang w:val="es-ES"/>
        </w:rPr>
        <w:t>.</w:t>
      </w:r>
      <w:r w:rsidRPr="008A115E">
        <w:rPr>
          <w:rFonts w:cs="Times New Roman"/>
          <w:sz w:val="20"/>
          <w:szCs w:val="20"/>
          <w:lang w:val="es-ES"/>
        </w:rPr>
        <w:t xml:space="preserve">, 2015; Petitpierre </w:t>
      </w:r>
      <w:r w:rsidR="00301BD0" w:rsidRPr="008A115E">
        <w:rPr>
          <w:rFonts w:cs="Times New Roman"/>
          <w:i/>
          <w:sz w:val="20"/>
          <w:szCs w:val="20"/>
          <w:lang w:val="es-ES"/>
        </w:rPr>
        <w:t>et al.</w:t>
      </w:r>
      <w:r w:rsidRPr="008A115E">
        <w:rPr>
          <w:rFonts w:cs="Times New Roman"/>
          <w:sz w:val="20"/>
          <w:szCs w:val="20"/>
          <w:lang w:val="es-ES"/>
        </w:rPr>
        <w:t>, 2015; Simpson &amp; Prots, 2013)</w:t>
      </w:r>
      <w:r w:rsidRPr="00BA61C8">
        <w:rPr>
          <w:sz w:val="20"/>
          <w:szCs w:val="20"/>
        </w:rPr>
        <w:fldChar w:fldCharType="end"/>
      </w:r>
      <w:r w:rsidRPr="008A115E">
        <w:rPr>
          <w:sz w:val="20"/>
          <w:szCs w:val="20"/>
          <w:lang w:val="es-ES"/>
        </w:rPr>
        <w:t>.</w:t>
      </w:r>
    </w:p>
    <w:p w14:paraId="5699C763" w14:textId="624E02C8" w:rsidR="0048205B" w:rsidRPr="00BA61C8" w:rsidRDefault="006A1288" w:rsidP="00AE389F">
      <w:pPr>
        <w:tabs>
          <w:tab w:val="left" w:pos="432"/>
        </w:tabs>
        <w:rPr>
          <w:b/>
          <w:sz w:val="20"/>
          <w:szCs w:val="20"/>
        </w:rPr>
      </w:pPr>
      <w:r>
        <w:rPr>
          <w:b/>
          <w:sz w:val="20"/>
          <w:szCs w:val="20"/>
        </w:rPr>
        <w:t>End of Box 3.4</w:t>
      </w:r>
    </w:p>
    <w:p w14:paraId="6483127B" w14:textId="77777777" w:rsidR="0048205B" w:rsidRDefault="0048205B" w:rsidP="00AE389F">
      <w:pPr>
        <w:spacing w:after="0"/>
        <w:rPr>
          <w:rFonts w:cs="Times New Roman"/>
        </w:rPr>
      </w:pPr>
    </w:p>
    <w:p w14:paraId="1368D9A5" w14:textId="77777777" w:rsidR="0048205B" w:rsidRPr="009E2FD7" w:rsidRDefault="0048205B" w:rsidP="001F0516">
      <w:pPr>
        <w:pStyle w:val="Heading4"/>
      </w:pPr>
      <w:bookmarkStart w:id="1089" w:name="_Toc519504566"/>
      <w:r w:rsidRPr="009E2FD7">
        <w:t>Emerging drivers of change</w:t>
      </w:r>
      <w:bookmarkEnd w:id="1089"/>
    </w:p>
    <w:p w14:paraId="38724411" w14:textId="6953D1AE" w:rsidR="0048205B" w:rsidRDefault="0048205B" w:rsidP="00AE389F">
      <w:pPr>
        <w:rPr>
          <w:lang w:val="en-US"/>
        </w:rPr>
      </w:pPr>
      <w:r w:rsidRPr="0057115A">
        <w:rPr>
          <w:rFonts w:cs="PerpetuaMTPro"/>
          <w:lang w:val="en-US" w:eastAsia="ru-RU"/>
        </w:rPr>
        <w:t>Russian tundra is expected to be further fragmented, polluted and degraded by projected t</w:t>
      </w:r>
      <w:r w:rsidRPr="0057115A">
        <w:rPr>
          <w:rFonts w:cs="PerpetuaMTPro"/>
          <w:lang w:eastAsia="ru-RU"/>
        </w:rPr>
        <w:t xml:space="preserve">ransport systems, settlements and industrial sites </w:t>
      </w:r>
      <w:r w:rsidRPr="0057115A">
        <w:rPr>
          <w:rFonts w:cs="PerpetuaMTPro"/>
          <w:lang w:eastAsia="ru-RU"/>
        </w:rPr>
        <w:fldChar w:fldCharType="begin" w:fldLock="1"/>
      </w:r>
      <w:r w:rsidRPr="0057115A">
        <w:rPr>
          <w:rFonts w:cs="PerpetuaMTPro"/>
          <w:lang w:eastAsia="ru-RU"/>
        </w:rPr>
        <w:instrText>ADDIN CSL_CITATION { "citationItems" : [ { "id" : "ITEM-1", "itemData" : { "author" : [ { "dropping-particle" : "", "family" : "Russian Government", "given" : "", "non-dropping-particle" : "", "parse-names" : false, "suffix" : "" } ], "id" : "ITEM-1", "issued" : { "date-parts" : [ [ "2013" ] ] }, "publisher" : "Russian Government", "title" : "\u0421\u0442\u0440\u0430\u0442\u0435\u0433\u0438\u044f \u0440\u0430\u0437\u0432\u0438\u0442\u0438\u044f \u0410\u0440\u043a\u0442\u0438\u0447\u0435\u0441\u043a\u043e\u0439 \u0437\u043e\u043d\u044b \u0420\u043e\u0441\u0441\u0438\u0439\u0441\u043a\u043e\u0439 \u0424\u0435\u0434\u0435\u0440\u0430\u0446\u0438\u0438 \u0438 \u043e\u0431\u0435\u0441\u043f\u0435\u0447\u0435\u043d\u0438\u044f \u043d\u0430\u0446\u0438\u043e\u043d\u0430\u043b\u044c\u043d\u043e\u0439 \u0431\u0435\u0437\u043e\u043f\u0430\u0441\u043d\u043e\u0441\u0442\u0438 \u043d\u0430 \u043f\u0435\u0440\u0438\u043e\u0434 \u0434\u043e 2020 \u0433\u043e\u0434\u0430 [Strategy of the Arctic zone of the Russian Federation development and national security for the period up to 2020]", "type" : "article" }, "uris" : [ "http://www.mendeley.com/documents/?uuid=0597de4e-27a1-47c1-9dd4-8b1bb807dcb3" ] } ], "mendeley" : { "formattedCitation" : "(Russian Government, 2013)", "plainTextFormattedCitation" : "(Russian Government, 2013)", "previouslyFormattedCitation" : "(Russian Government, 2013)" }, "properties" : {  }, "schema" : "https://github.com/citation-style-language/schema/raw/master/csl-citation.json" }</w:instrText>
      </w:r>
      <w:r w:rsidRPr="0057115A">
        <w:rPr>
          <w:rFonts w:cs="PerpetuaMTPro"/>
          <w:lang w:eastAsia="ru-RU"/>
        </w:rPr>
        <w:fldChar w:fldCharType="separate"/>
      </w:r>
      <w:r w:rsidRPr="0057115A">
        <w:rPr>
          <w:rFonts w:cs="PerpetuaMTPro"/>
          <w:lang w:eastAsia="ru-RU"/>
        </w:rPr>
        <w:t>(Government</w:t>
      </w:r>
      <w:r w:rsidR="006624A0">
        <w:rPr>
          <w:rFonts w:cs="PerpetuaMTPro"/>
          <w:lang w:eastAsia="ru-RU"/>
        </w:rPr>
        <w:t xml:space="preserve"> of the Russian Federation</w:t>
      </w:r>
      <w:r w:rsidRPr="0057115A">
        <w:rPr>
          <w:rFonts w:cs="PerpetuaMTPro"/>
          <w:lang w:eastAsia="ru-RU"/>
        </w:rPr>
        <w:t>, 2013)</w:t>
      </w:r>
      <w:r w:rsidRPr="0057115A">
        <w:rPr>
          <w:rFonts w:cs="PerpetuaMTPro"/>
          <w:lang w:eastAsia="ru-RU"/>
        </w:rPr>
        <w:fldChar w:fldCharType="end"/>
      </w:r>
      <w:r w:rsidRPr="0057115A">
        <w:rPr>
          <w:rFonts w:cs="PerpetuaMTPro"/>
          <w:lang w:eastAsia="ru-RU"/>
        </w:rPr>
        <w:t xml:space="preserve">. </w:t>
      </w:r>
      <w:r w:rsidRPr="00E871A9">
        <w:rPr>
          <w:lang w:val="en-US"/>
        </w:rPr>
        <w:t>A warmer climate and longer period of open sea water will make territories of Polar Islands more av</w:t>
      </w:r>
      <w:r w:rsidRPr="00631B52">
        <w:rPr>
          <w:lang w:val="en-US"/>
        </w:rPr>
        <w:t>ailable for tourism which can become a negative factor of disturbance for animals and bird</w:t>
      </w:r>
      <w:r>
        <w:rPr>
          <w:lang w:val="en-US"/>
        </w:rPr>
        <w:t xml:space="preserve">s </w:t>
      </w:r>
      <w:r>
        <w:rPr>
          <w:lang w:val="en-US"/>
        </w:rPr>
        <w:fldChar w:fldCharType="begin" w:fldLock="1"/>
      </w:r>
      <w:r>
        <w:rPr>
          <w:lang w:val="en-US"/>
        </w:rPr>
        <w:instrText>ADDIN CSL_CITATION { "citationItems" : [ { "id" : "ITEM-1", "itemData" : { "ISBN" : "978-5-91522-256-5", "author" : [ { "dropping-particle" : "", "family" : "Bagin", "given" : "A.M.", "non-dropping-particle" : "", "parse-names" : false, "suffix" : "" }, { "dropping-particle" : "", "family" : "Melnikov", "given" : "B.P.", "non-dropping-particle" : "", "parse-names" : false, "suffix" : "" }, { "dropping-particle" : "", "family" : "Tambiev", "given" : "S.B.", "non-dropping-particle" : "", "parse-names" : false, "suffix" : "" } ], "editor" : [ { "dropping-particle" : "", "family" : "Morgunov B.A.", "given" : "", "non-dropping-particle" : "", "parse-names" : false, "suffix" : "" } ], "id" : "ITEM-1", "issued" : { "date-parts" : [ [ "2011" ] ] }, "number-of-pages" : "173", "publisher" : "Scientific World", "publisher-place" : "Moscow", "title" : "Diagnostic analysis of the environment of the Arctic zone of the Russian Federation (Extended summary)", "type" : "report" }, "uris" : [ "http://www.mendeley.com/documents/?uuid=5a52b54e-2028-3f1a-a6a4-78d10463a6c7" ] } ], "mendeley" : { "formattedCitation" : "(Bagin, Melnikov, &amp; Tambiev, 2011)", "plainTextFormattedCitation" : "(Bagin, Melnikov, &amp; Tambiev, 2011)", "previouslyFormattedCitation" : "(Bagin, Melnikov, &amp; Tambiev, 2011)" }, "properties" : {  }, "schema" : "https://github.com/citation-style-language/schema/raw/master/csl-citation.json" }</w:instrText>
      </w:r>
      <w:r>
        <w:rPr>
          <w:lang w:val="en-US"/>
        </w:rPr>
        <w:fldChar w:fldCharType="separate"/>
      </w:r>
      <w:r w:rsidRPr="0051508A">
        <w:rPr>
          <w:lang w:val="en-US"/>
        </w:rPr>
        <w:t>(Bagin</w:t>
      </w:r>
      <w:r w:rsidR="006624A0">
        <w:rPr>
          <w:i/>
          <w:lang w:val="en-US"/>
        </w:rPr>
        <w:t xml:space="preserve"> et al.</w:t>
      </w:r>
      <w:r w:rsidRPr="0051508A">
        <w:rPr>
          <w:lang w:val="en-US"/>
        </w:rPr>
        <w:t>, 2011)</w:t>
      </w:r>
      <w:r>
        <w:rPr>
          <w:lang w:val="en-US"/>
        </w:rPr>
        <w:fldChar w:fldCharType="end"/>
      </w:r>
      <w:r w:rsidR="006624A0">
        <w:rPr>
          <w:lang w:val="en-US"/>
        </w:rPr>
        <w:t>.</w:t>
      </w:r>
    </w:p>
    <w:p w14:paraId="12AA11B3" w14:textId="77777777" w:rsidR="0048205B" w:rsidRDefault="0048205B" w:rsidP="00AE389F">
      <w:pPr>
        <w:rPr>
          <w:lang w:val="en-US"/>
        </w:rPr>
      </w:pPr>
    </w:p>
    <w:p w14:paraId="2175CB7B" w14:textId="77777777" w:rsidR="0048205B" w:rsidRPr="009E2FD7" w:rsidRDefault="0048205B" w:rsidP="00147745">
      <w:pPr>
        <w:pStyle w:val="Heading3"/>
      </w:pPr>
      <w:bookmarkStart w:id="1090" w:name="_Toc502930068"/>
      <w:bookmarkStart w:id="1091" w:name="_Toc504380652"/>
      <w:bookmarkStart w:id="1092" w:name="_Toc519504567"/>
      <w:r w:rsidRPr="009E2FD7">
        <w:t>Freshwater systems</w:t>
      </w:r>
      <w:bookmarkEnd w:id="1090"/>
      <w:bookmarkEnd w:id="1091"/>
      <w:bookmarkEnd w:id="1092"/>
    </w:p>
    <w:p w14:paraId="3F0C0427" w14:textId="77777777" w:rsidR="0048205B" w:rsidRPr="009E2FD7" w:rsidRDefault="0048205B" w:rsidP="001F0516">
      <w:pPr>
        <w:pStyle w:val="Heading4"/>
      </w:pPr>
      <w:bookmarkStart w:id="1093" w:name="_Toc519504568"/>
      <w:r w:rsidRPr="009E2FD7">
        <w:t>Species distribution and conservation status</w:t>
      </w:r>
      <w:bookmarkEnd w:id="1093"/>
    </w:p>
    <w:p w14:paraId="4B08172C" w14:textId="492DBD5C" w:rsidR="0048205B" w:rsidRDefault="0048205B" w:rsidP="00AE389F">
      <w:r>
        <w:t xml:space="preserve">Freshwater molluscs, most aquatic insects, headwater fishes and crustaceans are expected to contract their ranges due to climate change with greater than 2˚ C warming by 2070 (IPCC Assessment Report 4, scenarios A1B and A2), while aquatic macrophytes, dragonflies and downstream fishes have the potential to expand their range, assuming they are able to disperse and that no other threats will impede their expansion </w:t>
      </w:r>
      <w:r>
        <w:fldChar w:fldCharType="begin" w:fldLock="1"/>
      </w:r>
      <w:r>
        <w:instrText>ADDIN CSL_CITATION { "citationItems" : [ { "id" : "ITEM-1", "itemData" : { "DOI" : "10.1111/j.1365-2699.2010.02412.x", "ISBN" : "0305-0270", "ISSN" : "03050270", "PMID" : "18222496", "abstract" : "Aim Aquatic-terrestrial ecotones are vulnerable to climate change,\\nand degradation of the emergent aquatic macrophyte zone would have\\nsevere ecological consequences for freshwater, wetland and terrestrial\\necosystems. Our aim was to uncover future changes in boreal emergent\\naquatic macrophyte zones by modelling the occurrence and percentage\\ncover of emergent aquatic vegetation under different climate scenarios\\nin Finland by the 2050s. Location Finland, northern Europe. Methods\\nData derived from different GIS sources were used to estimate future\\nemergent aquatic macrophyte distributions in all catchments in Finland\\n(848 in total). We used generalized additive models (GAM) with a\\nfull stepwise selection algorithm and Akaike information criterion\\nto explore the main environmental determinates (climate and geomorphology)\\nof emergent aquatic macrophyte distributions, which were derived\\nfrom the national subclass of CORINE land-cover classification. The\\naccuracy of the distribution models (GAMs) was cross-validated, using\\npercentage of explained deviance and the area under the curve derived\\nfrom the receiver-operating characteristic plots. Results Our results\\nindicated that emergent aquatic macrophytes will expand their distributions\\nnorthwards from the current catchments and percentage cover will\\nincrease in all of the catchments in all climate scenarios. Growing\\ndegree-days was the primary determinant affecting distributions of\\nemergent aquatic macrophytes. Inclusion of geomorphological variables\\nclearly improved model performance in both model exercises compared\\nwith pure climate variables. Main conclusions Emergent aquatic macrophyte\\ndistributions will expand due to climate change. Many emergent aquatic\\nplant species have already expanded their distributions during the\\npast decades, and this process will continue in the years 2051-80.\\nEmergent aquatic macrophytes pose an increasing overgrowth risk for\\nsensitive macrophyte species in boreal freshwater ecosystems, which\\nshould be acknowledged in management and conservation actions. We\\nconclude that predictions based on GIS data can provide useful `first-filter'\\nestimates of changes in aquatic-terrestrial ecotones.", "author" : [ { "dropping-particle" : "", "family" : "Alahuhta", "given" : "Janne", "non-dropping-particle" : "", "parse-names" : false, "suffix" : "" }, { "dropping-particle" : "", "family" : "Heino", "given" : "Jani", "non-dropping-particle" : "", "parse-names" : false, "suffix" : "" }, { "dropping-particle" : "", "family" : "Luoto", "given" : "Miska", "non-dropping-particle" : "", "parse-names" : false, "suffix" : "" } ], "container-title" : "Journal of Biogeography", "id" : "ITEM-1", "issued" : { "date-parts" : [ [ "2011" ] ] }, "page" : "383\u2013393", "title" : "Climate change and the future distributions of aquatic macrophytes across boreal catchments", "type" : "article-journal", "volume" : "38" }, "uris" : [ "http://www.mendeley.com/documents/?uuid=64894c4a-9fdb-35ef-a5da-86c9744295a8" ] }, { "id" : "ITEM-2", "itemData" : { "DOI" : "10.1111/cobi.12043", "ISBN" : "0888-8892", "ISSN" : "08888892", "PMID" : "23531056", "abstract" : "Climate change will require species to adapt to new conditions or follow preferred climates to higher latitudes or elevations, but many dispersal-limited freshwater species may be unable to move due to barriers imposed by watershed boundaries. In addition, invasive nonnative species may expand into new regions under future climate conditions and contribute to the decline of native species. We evaluated future distributions for the threatened European crayfish fauna in response to climate change, watershed boundaries, and the spread of invasive crayfishes, which transmit the crayfish plague, a lethal disease for native European crayfishes. We used climate projections from general circulation models and statistical models based on Mahalanobis distance to predict climate-suitable regions for native and invasive crayfishes in the middle and at the end of the 21st century. We identified these suitable regions as accessible or inaccessible on the basis of major watershed boundaries and present occurrences and evaluated potential future overlap with 3 invasive North American crayfishes. Climate-suitable areas decreased for native crayfishes by 19% to 72%, and the majority of future suitable areas for most of these species were inaccessible relative to native and current distributions. Overlap with invasive crayfish plague-transmitting species was predicted to increase. Some native crayfish species (e.g., noble crayfish [Astacus astacus]) had no future refugia that were unsuitable for the modeled nonnative species. Our results emphasize the importance of preventing additional introductions and spread of invasive crayfishes in Europe to minimize interactions between the multiple stressors of climate change and invasive species, while suggesting candidate regions for the debatable management option of assisted colonization.", "author" : [ { "dropping-particle" : "", "family" : "Capinha", "given" : "C\u00e9sar", "non-dropping-particle" : "", "parse-names" : false, "suffix" : "" }, { "dropping-particle" : "", "family" : "Larson", "given" : "Eric R.", "non-dropping-particle" : "", "parse-names" : false, "suffix" : "" }, { "dropping-particle" : "", "family" : "Tricarico", "given" : "Elena", "non-dropping-particle" : "", "parse-names" : false, "suffix" : "" }, { "dropping-particle" : "", "family" : "Olden", "given" : "Julian D.", "non-dropping-particle" : "", "parse-names" : false, "suffix" : "" }, { "dropping-particle" : "", "family" : "Gherardi", "given" : "Francesca", "non-dropping-particle" : "", "parse-names" : false, "suffix" : "" } ], "container-title" : "Conservation Biology", "id" : "ITEM-2", "issue" : "4", "issued" : { "date-parts" : [ [ "2013", "8" ] ] }, "page" : "731-740", "title" : "Effects of climate change, invasive species, and disease on the distribution of native european crayfishes", "type" : "article-journal", "volume" : "27" }, "uris" : [ "http://www.mendeley.com/documents/?uuid=87a0f45c-342a-3eec-b1d8-79f531f9478c" ] }, { "id" : "ITEM-3", "itemData" : { "DOI" : "10.1007/s00227-012-1894-9", "abstract" : "Global warming is expected to profoundly change the characteristics of freshwater habitats. Increasing evaporation, lower oxygen concentration due to increased water temperatures and changes in precipitation pattern are likely to affect the survival and reproduction of pulmonate freshwater gastropods. Our statistical niche modelling analysis suggests that for a great proportion of the North-West European genera, the range sizes were predicted to decrease by 2,080, even if unlimited dispersal was assumed. The forecasted warming in the cooler northern ranges predicted the emergence of new suitable areas, as well as drastically reduced available habitat in the southern part of the studied region. Phylogenetic signal was inferred for one dimension of the climatic niche. Independent contrast analyses, taking into account the phylogenetic relationships between the taxa, showed a positive correla-tion between the genera's climate niche width and the size of future suitable area. In summary, the results predict a profound faunal freshwater gastropod shift for Central Europe, either permitting the establishment of species currently living south of the studied region or permitting the proliferation of organisms relying on the same food resources, if dispersal abilities do not match the rate of climate change. Background", "author" : [ { "dropping-particle" : "", "family" : "Cordellier", "given" : "M", "non-dropping-particle" : "", "parse-names" : false, "suffix" : "" }, { "dropping-particle" : "", "family" : "Pfenninger", "given" : "A.", "non-dropping-particle" : "", "parse-names" : false, "suffix" : "" }, { "dropping-particle" : "", "family" : "Streit", "given" : "B.", "non-dropping-particle" : "", "parse-names" : false, "suffix" : "" }, { "dropping-particle" : "", "family" : "Pfenninger", "given" : "M.", "non-dropping-particle" : "", "parse-names" : false, "suffix" : "" } ], "container-title" : "Marine Biology", "id" : "ITEM-3", "issued" : { "date-parts" : [ [ "2012" ] ] }, "page" : "2519\u20132531", "title" : "Assessing the effects of climate change on the distribution of pulmonate freshwater snail biodiversity", "type" : "article-journal", "volume" : "159" }, "uris" : [ "http://www.mendeley.com/documents/?uuid=cca91fa3-9c56-32f3-ab0c-d4bd40fac634" ] }, { "id" : "ITEM-4", "itemData" : { "DOI" : "10.1111/gcb.12107", "ISSN" : "13541013", "author" : [ { "dropping-particle" : "", "family" : "Domisch", "given" : "Sami", "non-dropping-particle" : "", "parse-names" : false, "suffix" : "" }, { "dropping-particle" : "", "family" : "Ara\u00fajo", "given" : "Miguel B.", "non-dropping-particle" : "", "parse-names" : false, "suffix" : "" }, { "dropping-particle" : "", "family" : "Bonada", "given" : "N\u00faria", "non-dropping-particle" : "", "parse-names" : false, "suffix" : "" }, { "dropping-particle" : "", "family" : "P</w:instrText>
      </w:r>
      <w:r w:rsidRPr="008A115E">
        <w:rPr>
          <w:lang w:val="es-ES"/>
        </w:rPr>
        <w:instrText>auls", "given" : "Steffen U.", "non-dropping-particle" : "", "parse-names" : false, "suffix" : "" }, { "dropping-particle" : "", "family" : "J\u00e4hnig", "given" : "Sonja C.", "non-dropping-particle" : "", "parse-names" : false, "suffix" : "" }, { "dropping-particle" : "", "family" : "Haase", "given" : "Peter", "non-dropping-particle" : "", "parse-names" : false, "suffix" : "" } ], "container-title" : "Global Change Biology", "id" : "ITEM-4", "issue" : "3", "issued" : { "date-parts" : [ [ "2013", "3", "1" ] ] }, "page" : "752-762", "title" : "Modelling distribution in European stream macroinvertebrates under future climates", "type" : "article-journal", "volume" : "19" }, "uris" : [ "http://www.mendeley.com/documents/?uuid=f360204e-e5fb-3520-88ab-34044479879d" ] } ], "mendeley" : { "formattedCitation" : "(Alahuhta, Heino, &amp; Luoto, 2011; Capinha, Larson, Tricarico, Olden, &amp; Gherardi, 2013; Cordellier, Pfenninger, Streit, &amp; Pfenninger, 2012; Sami Domisch et al., 2013)", "plainTextFormattedCitation" : "(Alahuhta, Heino, &amp; Luoto, 2011; Capinha, Larson, Tricarico, Olden, &amp; Gherardi, 2013; Cordellier, Pfenninger, Streit, &amp; Pfenninger, 2012; Sami Domisch et al., 2013)", "previouslyFormattedCitation" : "(Alahuhta, Heino, &amp; Luoto, 2011; Capinha, Larson, Tricarico, Olden, &amp; Gherardi, 2013; Cordellier, Pfenninger, Streit, &amp; Pfenninger, 2012; Sami Domisch et al., 2013)" }, "properties" : {  }, "schema" : "https://github.com/citation-style-language/schema/raw/master/csl-citation.json" }</w:instrText>
      </w:r>
      <w:r>
        <w:fldChar w:fldCharType="separate"/>
      </w:r>
      <w:r w:rsidRPr="00193C7B">
        <w:rPr>
          <w:lang w:val="it-IT"/>
        </w:rPr>
        <w:t>(Alahuhta</w:t>
      </w:r>
      <w:r w:rsidR="006624A0">
        <w:rPr>
          <w:i/>
          <w:lang w:val="it-IT"/>
        </w:rPr>
        <w:t xml:space="preserve"> et al.</w:t>
      </w:r>
      <w:r w:rsidRPr="00193C7B">
        <w:rPr>
          <w:lang w:val="it-IT"/>
        </w:rPr>
        <w:t>, 2011; Capinha</w:t>
      </w:r>
      <w:r w:rsidR="006624A0">
        <w:rPr>
          <w:i/>
          <w:lang w:val="it-IT"/>
        </w:rPr>
        <w:t xml:space="preserve"> et al.</w:t>
      </w:r>
      <w:r w:rsidRPr="00193C7B">
        <w:rPr>
          <w:lang w:val="it-IT"/>
        </w:rPr>
        <w:t>, 2013; Cordellier</w:t>
      </w:r>
      <w:r w:rsidR="006624A0">
        <w:rPr>
          <w:i/>
          <w:lang w:val="it-IT"/>
        </w:rPr>
        <w:t xml:space="preserve"> et al.</w:t>
      </w:r>
      <w:r w:rsidRPr="00193C7B">
        <w:rPr>
          <w:lang w:val="it-IT"/>
        </w:rPr>
        <w:t xml:space="preserve">, 2012; Domisch </w:t>
      </w:r>
      <w:r w:rsidR="00301BD0" w:rsidRPr="00301BD0">
        <w:rPr>
          <w:i/>
          <w:lang w:val="it-IT"/>
        </w:rPr>
        <w:t>et al.</w:t>
      </w:r>
      <w:r w:rsidRPr="00193C7B">
        <w:rPr>
          <w:lang w:val="it-IT"/>
        </w:rPr>
        <w:t>, 201</w:t>
      </w:r>
      <w:r w:rsidR="00A66E51">
        <w:rPr>
          <w:lang w:val="it-IT"/>
        </w:rPr>
        <w:t>1</w:t>
      </w:r>
      <w:r w:rsidRPr="00193C7B">
        <w:rPr>
          <w:lang w:val="it-IT"/>
        </w:rPr>
        <w:t>)</w:t>
      </w:r>
      <w:r>
        <w:fldChar w:fldCharType="end"/>
      </w:r>
      <w:r>
        <w:rPr>
          <w:lang w:val="it-IT"/>
        </w:rPr>
        <w:t xml:space="preserve">. </w:t>
      </w:r>
      <w:r>
        <w:t xml:space="preserve">Stenothermal species (with narrow thermal ranges, such as Arctic charr, </w:t>
      </w:r>
      <w:r>
        <w:rPr>
          <w:i/>
        </w:rPr>
        <w:t>Salvelinus alpinus</w:t>
      </w:r>
      <w:r>
        <w:t xml:space="preserve">) will probably shift range or become locally extinct, whereas eurythermal species (with a wide thermal tolerance, such as common carp, </w:t>
      </w:r>
      <w:r>
        <w:rPr>
          <w:i/>
        </w:rPr>
        <w:t>Cyprinus carpio</w:t>
      </w:r>
      <w:r>
        <w:t xml:space="preserve">) will likely be able to adapt to new thermal regimes. At high latitudes, cold-adapted species, such as salmonids, and amongst them notably the northernmost freshwater fish species, Arctic charr, will likely experience major population reductions, a continuation of current trends </w:t>
      </w:r>
      <w:r>
        <w:fldChar w:fldCharType="begin" w:fldLock="1"/>
      </w:r>
      <w:r>
        <w:instrText>ADDIN CSL_CITATION { "citationItems" : [ { "id" : "ITEM-1", "itemData" : { "DOI" : "10.4319/lo.2010.55.4.1697", "ISBN" : "0024-3590", "ISSN" : "00243590", "abstract" : "We assessed the importance of temperature, salinity, and predation for the size structure of zooplankton and provided insight into the future ecological structure and function of shallow lakes in a warmer climate. Artificial plants were introduced in eight comparable coastal shallow brackish lakes located at two contrasting temperatures: cold-temperate and Mediterranean climate region. Zooplankton, fish, and macroinvertebrates were sampled within the plants and at open-water habitats. The fish communities of these brackish lakes were characterized by small-sized individuals, highly associated with submerged plants. Overall, higher densities of small planktivorous fish were recorded in the Mediterranean compared to the cold-temperate region, likely reflecting temperature-related differences as have been observed in freshwater lakes. Our results suggest that fish predation is the major control of zooplankton size structure in brackish lakes, since fish density was related to a decrease in mean body size and density of zooplankton and this was reflected in a unimodal shaped biomass-size spectrum with dominance of small sizes and low size diversity. Salinity might play a more indirect role by shaping zooplankton communities toward more salt-tolerant species. In a global-warming perspective, these results suggest that changes in the trophic structure of shallow lakes in temperate regions might be expected as a result of the warmer temperatures and the potentially associated increases in salinity. The decrease in the density of large- bodied zooplankton might reduce the grazing on phytoplankton and thus the chances of maintaining the clear water state in these ecosystems.", "author" : [ { "dropping-particle" : "", "family" : "Brucet", "given" : "Sandra", "non-dropping-particle" : "", "parse-names" : false, "suffix" : "" }, { "dropping-particle" : "", "family" : "Boix", "given" : "Dani", "non-dropping-particle" : "", "parse-names" : false, "suffix" : "" }, { "dropping-particle" : "", "family" : "Quintana", "given" : "Xavier D.", "non-dropping-particle" : "", "parse-names" : false, "suffix" : "" }, { "dropping-particle" : "", "family" : "Jensen", "given" : "Elisabeth", "non-dropping-particle" : "", "parse-names" : false, "suffix" : "" }, { "dropping-particle" : "", "family" : "Nathansen", "given" : "Louise W.", "non-dropping-particle" : "", "parse-names" : false, "suffix" : "" }, { "dropping-particle" : "", "family" : "Trochine", "given" : "Carolina", "non-dropping-particle" : "", "parse-names" : false, "suffix" : "" }, { "dropping-particle" : "", "family" : "Meerhoff", "given" : "Mariana", "non-dropping-particle" : "", "parse-names" : false, "suffix" : "" }, { "dropping-particle" : "", "family" : "Gasc\u00f3n", "given" : "St\u00e9phanie", "non-dropping-particle" : "", "parse-names" : false, "suffix" : "" }, { "dropping-particle" : "", "family" : "Jeppesen", "given" : "Erik", "non-dropping-particle" : "", "parse-names" : false, "suffix" : "" }, { "dropping-particle" : "", "family" : "Gascon", "given" : "Stephanie", "non-dropping-particle" : "", "parse-names" : false, "suffix" : "" }, { "dropping-particle" : "", "family" : "Jeppesen", "given" : "Erik", "non-dropping-particle" : "", "parse-names" : false, "suffix" : "" } ], "container-title" : "Limnology and Oceanography", "id" : "ITEM-1", "issue" : "4", "issued" : { "date-parts" : [ [ "2010" ] ] }, "page" : "1697-1711", "title" : "Factors influencing zooplankton size structure at contrasting temperatures in coastal shallow lakes: Implications for effects of climate change", "type" : "article-journal", "volume" : "55" }, "uris" : [ "http://www.mendeley.com/documents/?uuid=657ac85e-88a1-3f0b-9f69-cdc9d3ab7ebd" ] }, { "id" : "ITEM-2", "itemData" : { "author" : [ { "dropping-particle" : "", "family" : "Moss", "given" : "B.", "non-dropping-particle" : "", "parse-names" : false, "suffix" : "" } ], "container-title" : "Freshwater Ecology, Biodiversity Report Card Paper 17", "id" : "ITEM-2", "issued" : { "date-parts" : [ [ "2015" ] ] }, "page" : "1-63", "title" : "Biodiversity climate change impacts report card technical paper: Freshwaters, climate change and UK conservation", "type" : "article-journal" }, "uris" : [ "http://www.mendeley.com/documents/?uuid=b5f96e5b-8382-3e11-9601-75bfdb7c97a5" ] } ], "mendeley" : { "formattedCitation" : "(Sandra Brucet et al., 2010; Moss, 2015)", "plainTextFormattedCitation" : "(Sandra Brucet et al., 2010; Moss, 2015)", "previouslyFormattedCitation" : "(Sandra Brucet et al., 2010; Moss, 2015)" }, "properties" : {  }, "schema" : "https://github.com/citation-style-language/schema/raw/master/csl-citation.json" }</w:instrText>
      </w:r>
      <w:r>
        <w:fldChar w:fldCharType="separate"/>
      </w:r>
      <w:r w:rsidRPr="00193C7B">
        <w:t xml:space="preserve">(Brucet </w:t>
      </w:r>
      <w:r w:rsidR="00301BD0" w:rsidRPr="00301BD0">
        <w:rPr>
          <w:i/>
        </w:rPr>
        <w:t>et al.</w:t>
      </w:r>
      <w:r w:rsidRPr="00193C7B">
        <w:t>, 2010; Moss, 2015)</w:t>
      </w:r>
      <w:r>
        <w:fldChar w:fldCharType="end"/>
      </w:r>
      <w:r>
        <w:t xml:space="preserve">. </w:t>
      </w:r>
    </w:p>
    <w:p w14:paraId="106DC602" w14:textId="4704E415" w:rsidR="0048205B" w:rsidRDefault="0048205B" w:rsidP="00AE389F">
      <w:r>
        <w:t xml:space="preserve">In a large analysis of projected bioclimatic envelopes for 323 freshwater plants, 470 fishes, 659 molluscs, 133 odonates, 54 amphibians, five crayfish and four turtles across 18,783 European catchments Markovic </w:t>
      </w:r>
      <w:r w:rsidR="00301BD0" w:rsidRPr="00301BD0">
        <w:rPr>
          <w:i/>
        </w:rPr>
        <w:t>et al.</w:t>
      </w:r>
      <w:r>
        <w:t xml:space="preserve"> (</w:t>
      </w:r>
      <w:r>
        <w:fldChar w:fldCharType="begin" w:fldLock="1"/>
      </w:r>
      <w:r>
        <w:instrText>ADDIN CSL_CITATION { "citationItems" : [ { "id" : "ITEM-1", "itemData" : { "DOI" : "10.1111/ddi.12232", "ISBN" : "1472-4642", "ISSN" : "14724642", "abstract" : "Aim To assess the future climatic suitability of European catchments for freshwater species and the future utility of the current network of protected areas. Location Europe. Methods Using recently updated catchment-scale species data and climate projections from multiple climate models, we assessed the climate change threat by the 2050s for 1648 European freshwater plants, fishes, molluscs, odonates, amphibians, crayfish and turtles for two dispersal scenarios and identified hotspots of change at three spatial scales: major river basins, countries and freshwater ecoregions. We considered both common species and the often overlooked rare species. To set our findings within the context of current and future conservation networks, we evaluated the coverage of freshwater biodiversity by Europe's protected area network. Results Six per cent of common and 77% of rare species are predicted to lose more than 90% of their current range. Eight fish species and nine mollusc species are predicted to experience 100% range loss under climate change. As the most species-rich group, molluscs are particularly vulnerable due to the high proportion of rare species and their relatively limited ability to disperse. Furthermore, around 50% of molluscs and fish species will have no protected area coverage given their projected distributions. Main conclusions We identified the species most at threat due to projected changes in both catchment suitability and representation within the European protected area network. Our findings suggest an urgent need for freshwater management plans to facilitate adaptation to climate change.", "author" : [ { "dropping-particle" : "", "family" : "Markovic", "given" : "Danijela", "non-dropping-particle" : "", "parse-names" : false, "suffix" : "" }, { "dropping-particle" : "", "family" : "Carrizo", "given" : "Savrina", "non-dropping-particle" : "", "parse-names" : false, "suffix" : "" }, { "dropping-particle" : "", "family" : "Freyhof", "given" : "J\u00f6rg", "non-dropping-particle" : "", "parse-names" : false, "suffix" : "" }, { "dropping-particle" : "", "family" : "Cid", "given" : "Nuria", "non-dropping-particle" : "", "parse-names" : false, "suffix" : "" }, { "dropping-particle" : "", "family" : "Lengyel", "given" : "Szabolcs", "non-dropping-particle" : "", "parse-names" : false, "suffix" : "" }, { "dropping-particle" : "", "family" : "Scholz", "given" : "Mathias", "non-dropping-particle" : "", "parse-names" : false, "suffix" : "" }, { "dropping-particle" : "", "family" : "Kasperdius", "given" : "Hans", "non-dropping-particle" : "", "parse-names" : false, "suffix" : "" }, { "dropping-particle" : "", "family" : "Darwall", "given" : "William", "non-dropping-particle" : "", "parse-names" : false, "suffix" : "" } ], "container-title" : "Diversity and Distributions", "id" : "ITEM-1", "issued" : { "date-parts" : [ [ "2014" ] ] }, "title" : "Europe's freshwater biodiversity under climate change: Distribution shifts and conservation needs", "type" : "article-journal" }, "uris" : [ "http://www.mendeley.com/documents/?uuid=da39b7dd-feea-3edd-b747-be6fbb27b083" ] } ], "mendeley" : { "formattedCitation" : "(Markovic et al., 2014)", "manualFormatting" : "2014)", "plainTextFormattedCitation" : "(Markovic et al., 2014)", "previouslyFormattedCitation" : "(Markovic et al., 2014)" }, "properties" : {  }, "schema" : "https://github.com/citation-style-language/schema/raw/master/csl-citation.json" }</w:instrText>
      </w:r>
      <w:r>
        <w:fldChar w:fldCharType="separate"/>
      </w:r>
      <w:r>
        <w:t>2014)</w:t>
      </w:r>
      <w:r>
        <w:fldChar w:fldCharType="end"/>
      </w:r>
      <w:r>
        <w:t xml:space="preserve"> found that in Europe under the climate change scenario A1B for 2050, 6% of common and 77% of rare species are predicted to lose more than 90% of their current range and 59% of all freshwater species are predicted to lose habitat suitability across more than 50% of their current range. They forecasted that nine molluscs and eight fish species should experience 100% range loss. As the most species-rich group, molluscs are particularly vulnerable due to the high proportion of rare species and their relatively limited ability to disperse. Furthermore, around 50% of molluscs and fish species will have no protected area coverage given their projected distributions. Dragonflies might be able to shift or even expand their ranges, assuming they are able to disperse to track suitable climate.</w:t>
      </w:r>
    </w:p>
    <w:p w14:paraId="5E51F817" w14:textId="35117657" w:rsidR="0048205B" w:rsidRDefault="0048205B" w:rsidP="00AE389F">
      <w:pPr>
        <w:rPr>
          <w:lang w:val="en-US"/>
        </w:rPr>
      </w:pPr>
      <w:r>
        <w:t>Caddiesflies (order Trichoptera)</w:t>
      </w:r>
      <w:r>
        <w:rPr>
          <w:lang w:val="en-US"/>
        </w:rPr>
        <w:t xml:space="preserve"> are among the most sensitive taxa to climate change. About 20% of the Trichoptera species in most southern European ecoregions and about 10% in high mountain range possess characteristics that make them vulnerable to climate change </w:t>
      </w:r>
      <w:r>
        <w:fldChar w:fldCharType="begin" w:fldLock="1"/>
      </w:r>
      <w:r>
        <w:rPr>
          <w:lang w:val="en-US"/>
        </w:rPr>
        <w:instrText>ADDIN CSL_CITATION { "citationItems" : [ { "id" : "ITEM-1", "itemData" : { "DOI" : "10.1007/s00027-009-9159-5", "ISBN" : "1015-1621", "ISSN" : "10151621", "abstract" : "We analysed the sensitivity of European Trichoptera (caddisfly) species to climate change impacts based on their distribution and ecological preferences, and compared the fraction of species potentially endangered by climate change between the European ecoregions. The study covers 23 European ecoregions as defined by Illies (1978). For 1134 Trichoptera species and subspecies, we coded 29 parameters describing biological and ecological preferences and distribution based on the evaluation of more than 1400 literature references. Five parameters served to describe the species_ sensitivity to climate change impacts: endemism, preference for springs, preference for cold water temperatures, short emergence period, and restricted ecological niches in terms of feeding types.Of the European Trichoptera species and subspecies, 47.9% are endemic, 23.1% have a strong preference for springs, 21.9% are cold stenothermic, 35.5% have a short emergence period, and 43.7% are feeding type specialists. The fraction of endemic speciesmeeting at least one of the four other sensitivity criteria mentioned above is highest in the Iberic-Macaronesian Region (30.2% of all species), about 20% in several other south European ecoregions, and about 10% in high mountain ranges. In 15 out of 23 ecoregions (including all northern European and lowland ecoregions) the proportion is less than 3%. The high fraction of potentially endangered species in southern Europe is a result of speciation during the Pleistocene. Species having colonised northern Europe afterwards have generally a large geographical range and are mainly generalists and thus buffered against climate change impacts", "author" : [ { "dropping-particle" : "", "family" : "Hering", "given" : "Daniel", "non-dropping-particle" : "", "parse-names" : false, "suffix" : "" }, { "dropping-particle" : "", "family" : "Schmidt-Kloiber", "given" : "Astrid", "non-dropping-particle" : "", "parse-names" : false, "suffix" : "" }, { "dropping-particle" : "", "family" : "Murphy", "given" : "John", "non-dropping-particle" : "", "parse-names" : false, "suffix" : "" }, { "dropping-particle" : "", "family" : "L??cke", "given" : "Sofie", "non-dropping-particle" : "", "parse-names" : false, "suffix" : "" }, { "dropping-particle" : "", "family" : "Zamora-Mu??oz", "given" : "Carmen", "non-dropping-particle" : "", "parse-names" : false, "suffix" : "" }, { "dropping-particle" : "", "family" : "L??pez-Rodr??guez", "given" : "Manuel Jes??s", "non-dropping-particle" : "", "parse-names" : false, "suffix" : "" }, { "dropping-particle" : "", "family" : "Huber", "given" : "Thomas", "non-dropping-particle" : "", "parse-names" : false, "suffix" : "" }, { "dropping-particle" : "", "family" : "Graf", "given" : "Wolfram", "non-dropping-particle" : "", "parse-names" : false, "suffix" : "" } ], "container-title" : "Aquatic Sciences", "id" : "ITEM-1", "issue" : "1", "issued" : { "date-parts" : [ [ "2009" ] ] }, "page" : "3-14", "title" : "Potential impact of climate change on aquatic insects: A sensitivity analysis for European caddisflies (Trichoptera) based on distribution patterns and ecological preferences", "type" : "article-journal", "volume" : "71" }, "uris" : [ "http://www.mendeley.com/documents/?uuid=8c056cd8-b24b-3009-8b59-ff70fad14a2b" ] } ], "mendeley" : { "formattedCitation" : "(Hering et al., 2009)", "plainTextFormattedCitation" : "(Hering et al., 2009)", "previouslyFormattedCitation" : "(Hering et al., 2009)" }, "properties" : {  }, "schema" : "https://github.com/citation-style-language/schema/raw/master/csl-citation.json" }</w:instrText>
      </w:r>
      <w:r>
        <w:fldChar w:fldCharType="separate"/>
      </w:r>
      <w:r>
        <w:rPr>
          <w:lang w:val="en-US"/>
        </w:rPr>
        <w:t xml:space="preserve">(Hering </w:t>
      </w:r>
      <w:r w:rsidR="00301BD0" w:rsidRPr="00301BD0">
        <w:rPr>
          <w:i/>
          <w:lang w:val="en-US"/>
        </w:rPr>
        <w:t>et al.</w:t>
      </w:r>
      <w:r>
        <w:rPr>
          <w:lang w:val="en-US"/>
        </w:rPr>
        <w:t>, 2009)</w:t>
      </w:r>
      <w:r>
        <w:fldChar w:fldCharType="end"/>
      </w:r>
      <w:r>
        <w:rPr>
          <w:lang w:val="en-US"/>
        </w:rPr>
        <w:t>.</w:t>
      </w:r>
    </w:p>
    <w:p w14:paraId="09A7817F" w14:textId="212C288C" w:rsidR="0048205B" w:rsidRDefault="0048205B" w:rsidP="00AE389F">
      <w:pPr>
        <w:rPr>
          <w:lang w:val="en-US"/>
        </w:rPr>
      </w:pPr>
      <w:r>
        <w:rPr>
          <w:lang w:val="en-US"/>
        </w:rPr>
        <w:t xml:space="preserve">Macroinvertebrate communities are central to ecological assessments of river and stream ecological quality under the Water Framework Directive. Systems by which these assessments are made could be upset by effects of climate change </w:t>
      </w:r>
      <w:r>
        <w:fldChar w:fldCharType="begin" w:fldLock="1"/>
      </w:r>
      <w:r>
        <w:rPr>
          <w:lang w:val="en-US"/>
        </w:rPr>
        <w:instrText>ADDIN CSL_CITATION { "citationItems" : [ { "id" : "ITEM-1", "itemData" : { "author" : [ { "dropping-particle" : "", "family" : "Hassall", "given" : "C.", "non-dropping-particle" : "", "parse-names" : false, "suffix" : "" }, { "dropping-particle" : "", "family" : "Thompson", "given" : "D.J.", "non-dropping-particle" : "", "parse-names" : false, "suffix" : "" }, { "dropping-particle" : "", "family" : "Harvey", "given" : "I.F.", "non-dropping-particle" : "", "parse-names" : false, "suffix" : "" } ], "container-title" : "Environmental Monitoring and assessment", "id" : "ITEM-1", "issued" : { "date-parts" : [ [ "2010" ] ] }, "page" : "451-456", "title" : "The impact of climate-induced distributional changes on the validity of biological water quality metrics", "type" : "article-journal", "volume" : "160" }, "uris" : [ "http://www.mendeley.com/documents/?uuid=3ffb5a28-21be-4ead-a576-82e3d4a90636" ] } ], "mendeley" : { "formattedCitation" : "(Hassall, Thompson, &amp; Harvey, 2010)", "plainTextFormattedCitation" : "(Hassall, Thompson, &amp; Harvey, 2010)", "previouslyFormattedCitation" : "(Hassall, Thompson, &amp; Harvey, 2010)" }, "properties" : {  }, "schema" : "https://github.com/citation-style-language/schema/raw/master/csl-citation.json" }</w:instrText>
      </w:r>
      <w:r>
        <w:fldChar w:fldCharType="separate"/>
      </w:r>
      <w:r w:rsidRPr="00193C7B">
        <w:rPr>
          <w:lang w:val="en-US"/>
        </w:rPr>
        <w:t>(Hassall</w:t>
      </w:r>
      <w:r w:rsidR="00AF2E1C">
        <w:rPr>
          <w:i/>
          <w:lang w:val="en-US"/>
        </w:rPr>
        <w:t xml:space="preserve"> et al.</w:t>
      </w:r>
      <w:r w:rsidRPr="00193C7B">
        <w:rPr>
          <w:lang w:val="en-US"/>
        </w:rPr>
        <w:t>, 2010)</w:t>
      </w:r>
      <w:r>
        <w:fldChar w:fldCharType="end"/>
      </w:r>
      <w:r>
        <w:rPr>
          <w:lang w:val="en-US"/>
        </w:rPr>
        <w:t xml:space="preserve">. For example, range shifts in Odonata could change scores derived from the Biological Monitoring Working Party (BMWP) system that is used and have effects consequently on conservation monitoring and assessments (Moss 2015). The Plecoptera are particularly crucial, since they have been allocated some of the highest BMWP scores and have </w:t>
      </w:r>
      <w:r>
        <w:rPr>
          <w:lang w:val="en-US"/>
        </w:rPr>
        <w:lastRenderedPageBreak/>
        <w:t xml:space="preserve">been shown to be “cold-adapted” and to decline in species richness with increasing temperature </w:t>
      </w:r>
      <w:r>
        <w:fldChar w:fldCharType="begin" w:fldLock="1"/>
      </w:r>
      <w:r>
        <w:rPr>
          <w:lang w:val="en-US"/>
        </w:rPr>
        <w:instrText>ADDIN CSL_CITATION { "citationItems" : [ { "id" : "ITEM-1", "itemData" : { "DOI" : "10.1111/j.1469-185X.2008.00060.x", "ISBN" : "1464-7931", "ISSN" : "14647931", "PMID" : "19032595", "abstract" : "Current rates of climate change are unprecedented, and biological responses to these changes have also been rapid at the levels of ecosystems, communities, and species. Most research on climate change effects on biodiversity has concentrated on the terrestrial realm, and considerable changes in terrestrial biodiversity and species' distributions have already been detected in response to climate change. The studies that have considered organisms in the freshwater realm have also shown that freshwater biodiversity is highly vulnerable to climate change, with extinction rates and extirpations of freshwater species matching or exceeding those suggested for better-known terrestrial taxa. There is some evidence that freshwater species have exhibited range shifts in response to climate change in the last millennia, centuries, and decades. However, the effects are typically species-specific, with cold-water organisms being generally negatively affected and warm-water organisms positively affected. However, detected range shifts are based on findings from a relatively low number of taxonomic groups, samples from few freshwater ecosystems, and few regions. The lack of a wider knowledge hinders predictions of the responses of much of freshwater biodiversity to climate change and other major anthropogenic stressors. Due to the lack of detailed distributional information for most freshwater taxonomic groups and the absence of distribution-climate models, future studies should aim at furthering our knowledge about these aspects of the ecology of freshwater organisms. Such information is not only important with regard to the basic ecological issue of predicting the responses of freshwater species to climate variables, but also when assessing the applied issue of the capacity of protected areas to accommodate future changes in the distributions of freshwater species. This is a huge challenge, because most current protected areas have not been delineated based on the requirements of freshwater organisms. Thus, the requirements of freshwater organisms should be taken into account in the future delineation of protected areas and in the estimation of the degree to which protected areas accommodate freshwater biodiversity in the changing climate and associated environmental changes.", "author" : [ { "dropping-particle" : "", "family" : "Heino", "given" : "Jani", "non-dropping-particle" : "", "parse-names" : false, "suffix" : "" }, { "dropping-particle" : "", "family" : "Virkkala", "given" : "Raimo", "non-dropping-particle" : "", "parse-names" : false, "suffix" : "" }, { "dropping-particle" : "", "family" : "Toivonen", "given" : "Heikki", "non-dropping-particle" : "", "parse-names" : false, "suffix" : "" } ], "container-title" : "Biological Reviews", "id" : "ITEM-1", "issue" : "1", "issued" : { "date-parts" : [ [ "2009" ] ] }, "page" : "39-54", "title" : "Climate change and freshwater biodiversity: Detected patterns, future trends and adaptations in northern regions", "type" : "article-journal", "volume" : "84" }, "uris" : [ "http://www.mendeley.com/documents/?uuid=d96d5dda-0b57-3170-a46d-dff84ab58567" ] } ], "mendeley" : { "formattedCitation" : "(Jani Heino, Virkkala, &amp; Toivonen, 2009)", "plainTextFormattedCitation" : "(Jani Heino, Virkkala, &amp; Toivonen, 2009)", "previouslyFormattedCitation" : "(Jani Heino, Virkkala, &amp; Toivonen, 2009)" }, "properties" : {  }, "schema" : "https://github.com/citation-style-language/schema/raw/master/csl-citation.json" }</w:instrText>
      </w:r>
      <w:r>
        <w:fldChar w:fldCharType="separate"/>
      </w:r>
      <w:r>
        <w:rPr>
          <w:lang w:val="en-US"/>
        </w:rPr>
        <w:t>(Heino</w:t>
      </w:r>
      <w:r w:rsidR="00AF2E1C">
        <w:rPr>
          <w:i/>
          <w:lang w:val="en-US"/>
        </w:rPr>
        <w:t xml:space="preserve"> et al.</w:t>
      </w:r>
      <w:r>
        <w:rPr>
          <w:lang w:val="en-US"/>
        </w:rPr>
        <w:t>, 2009)</w:t>
      </w:r>
      <w:r>
        <w:fldChar w:fldCharType="end"/>
      </w:r>
      <w:r>
        <w:rPr>
          <w:lang w:val="en-US"/>
        </w:rPr>
        <w:t>.</w:t>
      </w:r>
    </w:p>
    <w:p w14:paraId="7A1F9144" w14:textId="3B2DC158" w:rsidR="0048205B" w:rsidRDefault="0048205B" w:rsidP="00AE389F">
      <w:pPr>
        <w:rPr>
          <w:lang w:val="en-US"/>
        </w:rPr>
      </w:pPr>
      <w:r>
        <w:t>M</w:t>
      </w:r>
      <w:r>
        <w:rPr>
          <w:lang w:val="en-US"/>
        </w:rPr>
        <w:t xml:space="preserve">any southern countries in Europe, such as Portugal, Spain, Italy, Greece and Turkey are home to high numbers of endemic and threatened species. The consumption of freshwater is expected to increase in the coming years, both as a result of increasing demand and climate change, posing a threat to freshwater habitats and species </w:t>
      </w:r>
      <w:r>
        <w:fldChar w:fldCharType="begin" w:fldLock="1"/>
      </w:r>
      <w:r>
        <w:rPr>
          <w:lang w:val="en-US"/>
        </w:rPr>
        <w:instrText>ADDIN CSL_CITATION { "citationItems" : [ { "id" : "ITEM-1", "itemData" : { "DOI" : "10.2779/85903", "ISBN" : "9789279202001", "abstract" : "Overall, at least 37% of Europe\u2019s freshwater fishes are threatened at a continental scale, and 39% are threatened at the EU 27 level. A further 4% of freshwater fishes are considered Near Treatened. Tis is one of the highest threat levels of any major taxonomic group assessed to date for Europe. Te conservation status of Europe\u2019s eight sturgeon species is particularly worrying: all but one are Critically Endangered. By comparison, 44% of freshwater molluscs, 23% of amphibians, 19% of reptiles, 15% of mammals and dragonflies, 13% of birds, 9% ofbutterflies and 7% of aquatic plants are threatened at the European level. Despite a lack of good trend data for certain countries, the current assessment shows that about 17% of Europe\u2019s freshwater fish species have declining populations, whereas only 1% are on the increase, and 6% are considered stable. For the remaining 76%, the current level of knowledge is insufficient to define their population trends. Te highest levels of species diversity are found in the lower parts of the rivers draining into the Black and Caspian Seas. However, a number of species with restricted ranges are also encountered in the Alps, in Great Britain and Ireland, and around the Mediterranean and Black Seas. Most of the threatened species are confined to certain areas in southern Europe. Most freshwater fishes are in someway affected by pollution of domestic, industrial and agricultural origin. Another primary threat to Europe\u2019s freshwater fishes is habitat loss due to over-abstraction of water. Additional major threats are the introduction of alien species, overfishing (particularly in the larger rivers of Eastern Europe) and a massive increase in the construction of dams, blocking migration and altering stream habitats.", "author" : [ { "dropping-particle" : "", "family" : "Freyhof", "given" : "J\u00f6rg", "non-dropping-particle" : "", "parse-names" : false, "suffix" : "" }, { "dropping-particle" : "", "family" : "Brooks", "given" : "Emma", "non-dropping-particle" : "", "parse-names" : false, "suffix" : "" } ], "editor" : [ { "dropping-particle" : "", "family" : "IUCN", "given" : "International Union for Conservation of Nature and Natural Resources", "non-dropping-particle" : "", "parse-names" : false, "suffix" : "" } ], "id" : "ITEM-1", "issued" : { "date-parts" : [ [ "2011" ] ] }, "page" : "72", "publisher" : "Luxembourg: Publications Office of the European Union", "title" : "European Red List of Freshwater Fishes", "type" : "article" }, "uris" : [ "http://www.mendeley.com/documents/?uuid=c1396762-63ba-3744-8e9f-f8fb2bb24cc8" ] } ], "mendeley" : { "formattedCitation" : "(J\u00f6rg Freyhof &amp; Brooks, 2011)", "plainTextFormattedCitation" : "(J\u00f6rg Freyhof &amp; Brooks, 2011)", "previouslyFormattedCitation" : "(J\u00f6rg Freyhof &amp; Brooks, 2011)" }, "properties" : {  }, "schema" : "https://github.com/citation-style-language/schema/raw/master/csl-citation.json" }</w:instrText>
      </w:r>
      <w:r>
        <w:fldChar w:fldCharType="separate"/>
      </w:r>
      <w:r w:rsidRPr="00193C7B">
        <w:rPr>
          <w:lang w:val="en-US"/>
        </w:rPr>
        <w:t>(Freyhof &amp; Brooks, 2011)</w:t>
      </w:r>
      <w:r>
        <w:fldChar w:fldCharType="end"/>
      </w:r>
      <w:r>
        <w:rPr>
          <w:lang w:val="en-US"/>
        </w:rPr>
        <w:t>. This is also true for the Crimean Peninsula where a highly endemic fish fauna is restricted to a few small streams, from which water is already extracted in large and unsustainable amounts.</w:t>
      </w:r>
    </w:p>
    <w:p w14:paraId="2814DD62" w14:textId="77777777" w:rsidR="0048205B" w:rsidRDefault="0048205B" w:rsidP="00AE389F">
      <w:pPr>
        <w:rPr>
          <w:lang w:val="en-US"/>
        </w:rPr>
      </w:pPr>
    </w:p>
    <w:p w14:paraId="437DBFDC" w14:textId="77777777" w:rsidR="0048205B" w:rsidRDefault="0048205B" w:rsidP="001F0516">
      <w:pPr>
        <w:pStyle w:val="Heading4"/>
      </w:pPr>
      <w:bookmarkStart w:id="1094" w:name="_Toc519504569"/>
      <w:r>
        <w:t>Community composition</w:t>
      </w:r>
      <w:bookmarkEnd w:id="1094"/>
    </w:p>
    <w:p w14:paraId="4A362ACC" w14:textId="6EBEA498" w:rsidR="0048205B" w:rsidRDefault="0048205B" w:rsidP="00AE389F">
      <w:r>
        <w:t xml:space="preserve">Under scenarios of strong climatic impacts (e.g. SRES A1B and A2), freshwater ecosystems are projected to undergo large changes in community structures and therefore loss of ecological integrity. </w:t>
      </w:r>
      <w:r>
        <w:rPr>
          <w:bCs/>
        </w:rPr>
        <w:t xml:space="preserve">Local species richness in freshwater systems is projected to decline for most taxa due to climate change, but this is expected to be partially compensated by colonisation of new species; species turnover for instance is projected to increase for freshwater stream fishes in France by about 60% by 2080 </w:t>
      </w:r>
      <w:r>
        <w:fldChar w:fldCharType="begin" w:fldLock="1"/>
      </w:r>
      <w:r>
        <w:rPr>
          <w:bCs/>
        </w:rPr>
        <w:instrText>ADDIN CSL_CITATION { "citationItems" : [ { "id" : "ITEM-1", "itemData" : { "DOI" : "10.1111/j.1365-2486.2008.01657.x", "ISSN" : "13541013", "author" : [ { "dropping-particle" : "", "family" : "Buisson", "given" : "L.", "non-dropping-particle" : "", "parse-names" : false, "suffix" : "" }, { "dropping-particle" : "", "family" : "Thuiller", "given" : "W.", "non-dropping-particle" : "", "parse-names" : false, "suffix" : "" }, { "dropping-particle" : "", "family" : "Lek", "given" : "S.", "non-dropping-particle" : "", "parse-names" : false, "suffix" : "" }, { "dropping-particle" : "", "family" : "Lim", "given" : "P.", "non-dropping-particle" : "", "parse-names" : false, "suffix" : "" }, { "dropping-particle" : "", "family" : "Grenouillet", "given" : "G.", "non-dropping-particle" : "", "parse-names" : false, "suffix" : "" } ], "container-title" : "Global Change Biology", "id" : "ITEM-1", "issue" : "10", "issued" : { "date-parts" : [ [ "2008", "10", "1" ] ] }, "page" : "2232-2248", "publisher" : "Blackwell Publishing Ltd", "title" : "Climate change hastens the turnover of stream fish assemblages", "type" : "article-journal", "volume" : "14" }, "uris" : [ "http://www.mendeley.com/documents/?uuid=49b60ac9-2834-3d7f-9da2-c8344143bafd" ] } ], "mendeley" : { "formattedCitation" : "(Buisson, Thuiller, Lek, Lim, &amp; Grenouillet, 2008)", "plainTextFormattedCitation" : "(Buisson, Thuiller, Lek, Lim, &amp; Grenouillet, 2008)", "previouslyFormattedCitation" : "(Buisson, Thuiller, Lek, Lim, &amp; Grenouillet, 2008)" }, "properties" : {  }, "schema" : "https://github.com/citation-style-language/schema/raw/master/csl-citation.json" }</w:instrText>
      </w:r>
      <w:r>
        <w:fldChar w:fldCharType="separate"/>
      </w:r>
      <w:r w:rsidRPr="00193C7B">
        <w:rPr>
          <w:bCs/>
        </w:rPr>
        <w:t>(Buisson</w:t>
      </w:r>
      <w:r w:rsidR="00AF2E1C">
        <w:rPr>
          <w:bCs/>
          <w:i/>
        </w:rPr>
        <w:t xml:space="preserve"> et al.</w:t>
      </w:r>
      <w:r w:rsidRPr="00193C7B">
        <w:rPr>
          <w:bCs/>
        </w:rPr>
        <w:t>, 2008)</w:t>
      </w:r>
      <w:r>
        <w:fldChar w:fldCharType="end"/>
      </w:r>
      <w:r>
        <w:rPr>
          <w:bCs/>
        </w:rPr>
        <w:t xml:space="preserve">, and aquatic plants and dragonflies local richness is expected to increase in Western Europe assuming unlimited dispersal </w:t>
      </w:r>
      <w:r>
        <w:t xml:space="preserve">(Markovic </w:t>
      </w:r>
      <w:r w:rsidR="00301BD0" w:rsidRPr="00301BD0">
        <w:rPr>
          <w:i/>
        </w:rPr>
        <w:t>et al.</w:t>
      </w:r>
      <w:r>
        <w:t xml:space="preserve"> 2014).</w:t>
      </w:r>
      <w:r>
        <w:rPr>
          <w:lang w:val="en-US"/>
        </w:rPr>
        <w:t xml:space="preserve"> Floating invasive alien plant species are projected to become more prevalent in the region </w:t>
      </w:r>
      <w:r>
        <w:fldChar w:fldCharType="begin" w:fldLock="1"/>
      </w:r>
      <w:r>
        <w:rPr>
          <w:lang w:val="en-US"/>
        </w:rPr>
        <w:instrText>ADDIN CSL_CITATION { "citationItems" : [ { "id" : "ITEM-1", "itemData" : { "DOI" : "10.1016/B978-0-12-396992-7.00004-6", "ISBN" : "9780123969927", "ISSN" : "00652504", "PMID" : "24571461", "abstract" : "Shallow lakes, one of the most widespread water bodies in the world landscape, are very sensitive to climate change. Several theories predict changes in community traits, relevant for ecosystem functioning, with higher temperature. The space-for-time substitution approach (SFTS) provides one of the most plausible empirical evaluations for these theories, helping to elucidate the long-term consequences of changes in climate.Here, we reviewed the changes at the community level for the main freshwater taxa and assemblages (i.e. fishes, macroinvertebrates, zooplankton, macrophytes, phytoplankton, periphyton and bacterioplankton), under different climates. We analyzed data obtained from latitudinal and altitudinal gradients and cross-comparison (i.e. SFTS) studies, supplemented by an analysis of published geographically dispersed data for those communities or traits not covered in the SFTS literature.We found only partial empirical evidence supporting the theoretical predictions. The prediction of higher richness at warmer locations was supported for fishes, phytoplankton and periphyton, while the opposite was true for macroinvertebrates and zooplankton. With decreasing latitude, the biomass of cladoceran zooplankton and periphyton and the density of zooplankton and macroinvertebrates declined (opposite for fishes for both biomass and density variables). Fishes and cladoceran zooplankton showed the expected reduction in body size with higher temperature. Life history changes in fish and zooplankton and stronger trophic interactions at intermediate positions in the food web (fish predation on zooplankton and macroinvertebrates) were evident, but also a weaker grazing pressure of zooplankton on phytoplankton occurred with increasing temperatures. The potential impacts of lake productivity, fish predation and other factors, such as salinity, were often stronger than those of temperature itself. Additionally, shallow lakes may shift between alternative states, complicating theoretical predictions of warming effects. SFTS and meta-analyses approaches have their shortcomings, but in combination with experimental and model studies that help reveal mechanisms, the \" field situation\" is indispensable to understand the potential effects of warming. ?? 2012 Elsevier Ltd.", "author" : [ { "dropping-particle" : "", "family" : "Meerhoff", "given" : "Mariana", "non-dropping-particle" : "", "parse-names" : false, "suffix" : "" }, { "dropping-particle" : "", "family" : "Teixeira-de Mello", "given" : "Franco", "non-dropping-particle" : "", "parse-names" : false, "suffix" : "" }, { "dropping-particle" : "", "family" : "Kruk", "given" : "Carla", "non-dropping-particle" : "", "parse-names" : false, "suffix" : "" }, { "dropping-particle" : "", "family" : "Alonso", "given" : "Cecilia", "non-dropping-particle" : "", "parse-names" : false, "suffix" : "" }, { "dropping-particle" : "", "family" : "Gonz??lez-Bergonzoni", "given" : "Iv??n", "non-dropping-particle" : "", "parse-names" : false, "suffix" : "" }, { "dropping-particle" : "", "family" : "Pacheco", "given" : "Juan Pablo", "non-dropping-particle" : "", "parse-names" : false, "suffix" : "" }, { "dropping-particle" : "", "family" : "Lacerot", "given" : "Gissell", "non-dropping-particle" : "", "parse-names" : false, "suffix" : "" }, { "dropping-particle" : "", "family" : "Arim", "given" : "Mat??as", "non-dropping-particle" : "", "parse-names" : false, "suffix" : "" }, { "dropping-particle" : "", "family" : "Beklio??lu", "given" : "Meryem", "non-dropping-particle" : "", "parse-names" : false, "suffix" : "" }, { "dropping-particle" : "", "family" : "Brucet", "given" : "Sandra", "non-dropping-particle" : "", "parse-names" : false, "suffix" : "" }, { "dropping-particle" : "", "family" : "Goyenola", "given" : "Guillermo", "non-dropping-particle" : "", "parse-names" : false, "suffix" : "" }, { "dropping-particle" : "", "family" : "Iglesias", "given" : "Carlos", "non-dropping-particle" : "", "parse-names" : false, "suffix" : "" }, { "dropping-particle" : "", "family" : "Mazzeo", "given" : "N??stor", "non-dropping-particle" : "", "parse-names" : false, "suffix" : "" }, { "dropping-particle" : "", "family" : "Kosten", "given" : "Sarian", "non-dropping-particle" : "", "parse-names" : false, "suffix" : "" }, { "dropping-particle" : "", "family" : "Jeppesen", "given" : "Erik", "non-dropping-particle" : "", "parse-names" : false, "suffix" : "" } ], "container-title" : "Advances in Ecological Research", "id" : "ITEM-1", "issued" : { "date-parts" : [ [ "2012" ] ] }, "number-of-pages" : "259-349", "title" : "Environmental Warming in Shallow Lakes. A Review of Potential Changes in Community Structure as Evidenced from Space-for-Time Substitution Approaches", "type" : "book", "volume" : "46" }, "uris" : [ "http://www.mendeley.com/documents/?uuid=0732d082-f59f-35fd-8056-2d778642e3bf" ] }, { "id" : "ITEM-2", "itemData" : { "author" : [ { "dropping-particle" : "", "family" : "Moss", "given" : "B.", "non-dropping-particle" : "", "parse-names" : false, "suffix" : "" } ], "container-title" : "Freshwater Ecology, Biodiversity Report Card Paper 17", "id" : "ITEM-2", "issued" : { "date-parts" : [ [ "2015" ] ] }, "page" : "1-63", "title" : "Biodiversity climate change impacts report card technical paper: Freshwaters, climate change and UK conservation", "type" : "article-journal" }, "uris" : [ "http://www.mendeley.com/documents/?uuid=b5f96e5b-8382-3e11-9601-75bfdb7c97a5" ] } ], "mendeley" : { "formattedCitation" : "(Meerhoff et al., 2012; Moss, 2015)", "plainTextFormattedCitation" : "(Meerhoff et al., 2012; Moss, 2015)", "previouslyFormattedCitation" : "(Meerhoff et al., 2012; Moss, 2015)" }, "properties" : {  }, "schema" : "https://github.com/citation-style-language/schema/raw/master/csl-citation.json" }</w:instrText>
      </w:r>
      <w:r>
        <w:fldChar w:fldCharType="separate"/>
      </w:r>
      <w:r w:rsidRPr="00193C7B">
        <w:rPr>
          <w:lang w:val="en-US"/>
        </w:rPr>
        <w:t xml:space="preserve">(Meerhoff </w:t>
      </w:r>
      <w:r w:rsidR="00301BD0" w:rsidRPr="00301BD0">
        <w:rPr>
          <w:i/>
          <w:lang w:val="en-US"/>
        </w:rPr>
        <w:t>et al.</w:t>
      </w:r>
      <w:r w:rsidRPr="00193C7B">
        <w:rPr>
          <w:lang w:val="en-US"/>
        </w:rPr>
        <w:t>, 2012; Moss, 2015)</w:t>
      </w:r>
      <w:r>
        <w:fldChar w:fldCharType="end"/>
      </w:r>
      <w:r>
        <w:rPr>
          <w:lang w:val="en-US"/>
        </w:rPr>
        <w:t>.</w:t>
      </w:r>
    </w:p>
    <w:p w14:paraId="1B149FB7" w14:textId="7968275D" w:rsidR="0048205B" w:rsidRDefault="0048205B" w:rsidP="00AE389F">
      <w:pPr>
        <w:rPr>
          <w:lang w:val="en-US"/>
        </w:rPr>
      </w:pPr>
      <w:r>
        <w:rPr>
          <w:lang w:val="en-US"/>
        </w:rPr>
        <w:t xml:space="preserve">Global warming and associated changes in water level and salinity will likely seriously affect community composition in lakes and ponds </w:t>
      </w:r>
      <w:r>
        <w:fldChar w:fldCharType="begin" w:fldLock="1"/>
      </w:r>
      <w:r>
        <w:rPr>
          <w:lang w:val="en-US"/>
        </w:rPr>
        <w:instrText>ADDIN CSL_CITATION { "citationItems" : [ { "id" : "ITEM-1", "itemData" : { "DOI" : "10.1111/j.1600-0587.2009.05823.x", "ISBN" : "0906-7590", "ISSN" : "09067590", "PMID" : "622", "abstract" : "usar esse texto como ponto de apoio", "author" : [ { "dropping-particle" : "", "family" : "Brucet", "given" : "Sandra", "non-dropping-particle" : "", "parse-names" : false, "suffix" : "" }, { "dropping-particle" : "", "family" : "Boix", "given" : "Dani", "non-dropping-particle" : "", "parse-names" : false, "suffix" : "" }, { "dropping-particle" : "", "family" : "Gasc\u00f3n", "given" : "St\u00e9phanie", "non-dropping-particle" : "", "parse-names" : false, "suffix" : "" }, { "dropping-particle" : "", "family" : "Sala", "given" : "Jordi", "non-dropping-particle" : "", "parse-names" : false, "suffix" : "" }, { "dropping-particle" : "", "family" : "Quintana", "given" : "Xavier D.", "non-dropping-particle" : "", "parse-names" : false, "suffix" : "" }, { "dropping-particle" : "", "family" : "Badosa", "given" : "Anna", "non-dropping-particle" : "", "parse-names" : false, "suffix" : "" }, { "dropping-particle" : "", "family" : "S\u00f8ndergaard", "given" : "Martin", "non-dropping-particle" : "", "parse-names" : false, "suffix" : "" }, { "dropping-particle" : "", "family" : "Lauridsen", "given" : "Torben L.", "non-dropping-particle" : "", "parse-names" : false, "suffix" : "" }, { "dropping-particle" : "", "family" : "Jeppesen", "given" : "Erik", "non-dropping-particle" : "", "parse-names" : false, "suffix" : "" } ], "container-title" : "Ecography", "id" : "ITEM-1", "issue" : "4", "issued" : { "date-parts" : [ [ "2009" ] ] }, "page" : "692-702", "title" : "Species richness of crustacean zooplankton and trophic structure of brackish lagoons in contrasting climate zones: North temperate Denmark and Mediterranean Catalonia (Spain)", "type" : "article-journal", "volume" : "32" }, "uris" : [ "http://www.mendeley.com/documents/?uuid=b55612de-70da-3394-a314-607a9e889df3" ] }, { "id" : "ITEM-2", "itemData" : { "DOI" : "10.1371/journal.pone.0030877", "author" : [ { "dropping-particle" : "", "family" : "Brucet", "given" : "S.", "non-dropping-particle" : "", "parse-names" : false, "suffix" : "" }, { "dropping-particle" : "", "family" : "Boix", "given" : "D.", "non-dropping-particle" : "", "parse-names" : false, "suffix" : "" }, { "dropping-particle" : "", "family" : "Nathansen", "given" : "L.W.", "non-dropping-particle" : "", "parse-names" : false, "suffix" : "" }, { "dropping-particle" : "", "family" : "Quintana", "given" : "X.D.", "non-dropping-particle" : "", "parse-names" : false, "suffix" : "" }, { "dropping-particle" : "", "family" : "Jensen", "given" : "E.", "non-dropping-particle" : "", "parse-names" : false, "suffix" : "" }, { "dropping-particle" : "", "family" : "Balayla", "given" : "D.", "non-dropping-particle" : "", "parse-names" : false, "suffix" : "" }, { "dropping-particle" : "", "family" : "Meerhoff", "given" : "M.", "non-dropping-particle" : "", "parse-names" : false, "suffix" : "" }, { "dropping-particle" : "", "family" : "Jeppesen", "given" : "E.", "non-dropping-particle" : "", "parse-names" : false, "suffix" : "" } ], "container-title" : "PLoS ONE", "id" : "ITEM-2", "issue" : "7(2)", "issued" : { "date-parts" : [ [ "2012" ] ] }, "note" : "NULL", "title" : "Effects of temperature, salinity and fish in structuring the macroinvertebrate community in shallow lakes: implications for effects of climate change", "type" : "article-journal" }, "uris" : [ "http://www.mendeley.com/documents/?uuid=8df1aa86-1685-4189-bd5e-211ba0c645f7" ] }, { "id" : "ITEM-3", "itemData" : { "DOI" : "10.1007/s10750-012-1182-1", "ISBN" : "0018-8158", "ISSN" : "00188158", "abstract" : "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u2013100 years) fish data series from 24 European lakes (area: 0.04\u20135,648 km2; mean depth: 1\u2013177 m; a north\u2013south gradient from Sweden to Spain). Along with an annual temperature increase of about 0.15\u20130.3\u00b0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u2013perch and/or shad are apparently on the increase in several of the lakes. The response of fish to the warming has been surprisingly strong and fast in recent decades, making them ideal sentinels for detecting and documenting climate-induced modifications of freshwater ecosystems.", "author" : [ { "dropping-particle" : "", "family" : "Jeppesen", "given" : "Erik", "non-dropping-particle" : "", "parse-names" : false, "suffix" : "" }, { "dropping-particle" : "", "family" : "Mehner", "given" : "Thomas", "non-dropping-particle" : "", "parse-names" : false, "suffix" : "" }, { "dropping-particle" : "", "family" : "Winfield", "given" : "Ian J.", "non-dropping-particle" : "", "parse-names" : false, "suffix" : "" }, { "dropping-particle" : "", "family" : "Kangur", "given" : "K\u00fclli", "non-dropping-particle" : "", "parse-names" : false, "suffix" : "" }, { "dropping-particle" : "", "family" : "Sarvala", "given" : "Jouko", "non-dropping-particle" : "", "parse-names" : false, "suffix" : "" }, { "dropping-particle" : "", "family" : "Gerdeaux", "given" : "Daniel", "non-dropping-particle" : "", "parse-names" : false, "suffix" : "" }, { "dropping-particle" : "", "family" : "Rask", "given" : "Martti", "non-dropping-particle" : "", "parse-names" : false, "suffix" : "" }, { "dropping-particle" : "", "family" : "Malmquist", "given" : "Hilmar J.", "non-dropping-particle" : "", "parse-names" : false, "suffix" : "" }, { "dropping-particle" : "", "family" : "Holmgren", "given" : "Kerstin", "non-dropping-particle" : "", "parse-names" : false, "suffix" : "" }, { "dropping-particle" : "", "family" : "Volta", "given" : "Pietro", "non-dropping-particle" : "", "parse-names" : false, "suffix" : "" }, { "dropping-particle" : "", "family" : "Romo", "given" : "Susana", "non-dropping-particle" : "", "parse-names" : false, "suffix" : "" }, { "dropping-particle" : "", "family" : "Eckmann", "given" : "Reiner", "non-dropping-particle" : "", "parse-names" : false, "suffix" : "" }, { "dropping-particle" : "", "family" : "Sandstr\u00f6m", "given" : "Alfred", "non-dropping-particle" : "", "parse-names" : false, "suffix" : "" }, { "dropping-particle" : "", "family" : "Blanco", "given" : "Sa\u00fal", "non-dropping-particle" : "", "parse-names" : false, "suffix" : "" }, { "dropping-particle" : "", "family" : "Kangur", "given" : "Andu", "non-dropping-particle" : "", "parse-names" : false, "suffix" : "" }, { "dropping-particle" : "", "family" : "Ragnarsson Stabo", "given" : "Henrik", "non-dropping-particle" : "", "parse-names" : false, "suffix" : "" }, { "dropping-particle" : "", "family" : "Tarvainen", "given" : "Marjo", "non-dropping-particle" : "", "parse-names" : false, "suffix" : "" }, { "dropping-particle" : "", "family" : "Ventel\u00e4", "given" : "Anne Mari", "non-dropping-particle" : "", "parse-names" : false, "suffix" : "" }, { "dropping-particle" : "", "family" : "S\u00f8ndergaard", "given" : "Martin", "non-dropping-particle" : "", "parse-names" : false, "suffix" : "" }, { "dropping-particle" : "", "family" : "Lauridsen", "given" : "Torben L.", "non-dropping-particle" : "", "parse-names" : false, "suffix" : "" }, { "dropping-particle" : "", "family" : "Meerhoff", "given" : "Mariana", "non-dropping-particle" : "", "parse-names" : false, "suffix" : "" } ], "container-title" : "Hydrobiologia", "id" : "ITEM-3", "issue" : "1", "issued" : { "date-parts" : [ [ "2012" ] ] }, "page" : "1-39", "title" : "Impacts of climate warming on the long-term dynamics of key fish species in 24 European lakes", "type" : "article-journal", "volume" : "694" }, "uris" : [ "http://www.mendeley.com/documents/?uuid=44440a4b-ac4a-394b-80bc-e1b4d6daf8c8" ] }, { "id" : "ITEM-4", "itemData" : { "DOI" : "10.1007/s10750-014-2169-x", "ISBN" : "0018-8158", "ISSN" : "15735117",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A degrees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rik", "non-dropping-particle" : "", "parse-names" : false, "suffix" : "" }, { "dropping-particle" : "", "family" : "Brucet", "given" : "Sandra", "non-dropping-particle" : "", "parse-names" : false, "suffix" : "" }, { "dropping-particle" : "", "family" : "Naselli-Flores", "given" : "Luigi", "non-dropping-particle" : "", "parse-names" : false, "suffix" : "" }, { "dropping-particle" : "", "family" : "Papastergiadou", "given" : "Eva", "non-dropping-particle" : "", "parse-names" : false, "suffix" : "" }, { "dropping-particle" : "", "family" : "Stefanidis", "given" : "Kostas", "non-dropping-particle" : "", "parse-names" : false, "suffix" : "" }, { "dropping-particle" : "", "family" : "N\u00f5ges", "given" : "Tiina", "non-dropping-particle" : "", "parse-names" : false, "suffix" : "" }, { "dropping-particle" : "", "family" : "N\u00f5ges", "given" : "Peeter", "non-dropping-particle" : "", "parse-names" : false, "suffix" : "" }, { "dropping-particle" : "", "family" : "Attayde", "given" : "Jos\u00e9 Luiz", "non-dropping-particle" : "", "parse-names" : false, "suffix" : "" }, { "dropping-particle" : "", "family" : "Zohary", "given" : "Tamar", "non-dropping-particle" : "", "parse-names" : false, "suffix" : "" }, { "dropping-particle" : "", "family" : "Coppens", "given" : "Jan", "non-dropping-particle" : "", "parse-names" : false, "suffix" : "" }, { "dropping-particle" : "", "family" : "Bucak", "given" : "Tuba", "non-dropping-particle" : "", "parse-names" : false, "suffix" : "" }, { "dropping-particle" : "", "family" : "Menezes", "given" : "Rosemberg Fernandes", "non-dropping-particle" : "", "parse-names" : false, "suffix" : "" }, { "dropping-particle" : "", "family" : "Freitas", "giv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4", "issue" : "1", "issued" : { "date-parts" : [ [ "2015" ] ] }, "page" : "201-227", "title" : "Ecological impacts of global warming and water abstraction on lakes and reservoirs due to changes in water level and related changes in salinity", "type" : "article-journal", "volume" : "750" }, "uris" : [ "http://www.mendeley.com/documents/?uuid=27e57868-014d-38dc-98ed-5cffaaef29a9" ] } ], "mendeley" : { "formattedCitation" : "(S. Brucet et al., 2012; Sandra Brucet et al., 2009; Erik Jeppesen et al., 2012, 2015)", "plainTextFormattedCitation" : "(S. Brucet et al., 2012; Sandra Brucet et al., 2009; Erik Jeppesen et al., 2012, 2015)", "previouslyFormattedCitation" : "(S. Brucet et al., 2012; Sandra Brucet et al., 2009; Erik Jeppesen et al., 2012, 2015)" }, "properties" : {  }, "schema" : "https://github.com/citation-style-language/schema/raw/master/csl-citation.json" }</w:instrText>
      </w:r>
      <w:r>
        <w:fldChar w:fldCharType="separate"/>
      </w:r>
      <w:r w:rsidRPr="00193C7B">
        <w:rPr>
          <w:lang w:val="en-US"/>
        </w:rPr>
        <w:t xml:space="preserve">(Brucet </w:t>
      </w:r>
      <w:r w:rsidR="00301BD0" w:rsidRPr="00301BD0">
        <w:rPr>
          <w:i/>
          <w:lang w:val="en-US"/>
        </w:rPr>
        <w:t>et al.</w:t>
      </w:r>
      <w:r w:rsidRPr="00193C7B">
        <w:rPr>
          <w:lang w:val="en-US"/>
        </w:rPr>
        <w:t xml:space="preserve">, </w:t>
      </w:r>
      <w:r w:rsidR="00AF2E1C">
        <w:rPr>
          <w:lang w:val="en-US"/>
        </w:rPr>
        <w:t xml:space="preserve">2009, </w:t>
      </w:r>
      <w:r w:rsidRPr="00193C7B">
        <w:rPr>
          <w:lang w:val="en-US"/>
        </w:rPr>
        <w:t xml:space="preserve">2012; Jeppesen </w:t>
      </w:r>
      <w:r w:rsidR="00301BD0" w:rsidRPr="00301BD0">
        <w:rPr>
          <w:i/>
          <w:lang w:val="en-US"/>
        </w:rPr>
        <w:t>et al.</w:t>
      </w:r>
      <w:r w:rsidRPr="00193C7B">
        <w:rPr>
          <w:lang w:val="en-US"/>
        </w:rPr>
        <w:t>, 2012, 2015)</w:t>
      </w:r>
      <w:r>
        <w:fldChar w:fldCharType="end"/>
      </w:r>
      <w:r>
        <w:rPr>
          <w:lang w:val="en-US"/>
        </w:rPr>
        <w:t xml:space="preserve"> with some effects already being observed. </w:t>
      </w:r>
      <w:r>
        <w:t xml:space="preserve">For example, complex changes in fish community structure may be expected owing to the direct and indirect effects of temperature, and indirect effects of eutrophication, water-level changes and salinisation on fish metabolism, biotic interaction and geographical distribution </w:t>
      </w:r>
      <w:r>
        <w:fldChar w:fldCharType="begin" w:fldLock="1"/>
      </w:r>
      <w:r>
        <w:instrText>ADDIN CSL_CITATION { "citationItems" : [ { "id" : "ITEM-1", "itemData" : { "DOI" : "10.1007/s10750-010-0171-5", "ISBN" : "0018-8158", "ISSN" : "00188158", "PMID" : "10755274", "abstract" : "Fish play a key role in the trophic dynamics of lakes, not least in shallow systems. With climate warming, complex changes in fish community structure may be expected owing to the direct and indirect effects of temperature, and indirect effects of eutrophication, water-level changes and salinisation on fish metabolism, biotic interactions and geographical distribution. We review published and new data supporting the hypotheses that, with a warming climate, there will be changes in: fish community structure (e.g. higher or lower richness depending on local conditions); life history traits (e.g. smaller body size, shorter life span, earlier and less synchronised reproduction); feeding mode (i.e. increased omnivory and herbivory); behaviour (i.e. stronger association with littoral areas and a greater proportion of benthivores); and winter survival. All these changes imply higher predation on zooplankton and macroinvertebrates with increasing temperatures, suggesting that the changes in the fish communities partly resemble, and may intensify, the effects triggered by eutrophication. Modulating factors iden- tified in cold and temperate systems, such as the presence of submerged plants and winter ice cover, seem to be weaker or non-existent in warm(ing) lakes. Consequently, in the future lower nutrient thresholds may be needed to obtain clear-water conditions and good ecological status in the future in currently cold or temperate lakes. Although examples are still scarce and more research is needed, we foresee biomanipulation to be a less successful restoration tool in warm(ing) lakes without a strong reduction of the nutrient load.", "author" : [ { "dropping-particle" : "", "family" : "Jeppesen", "given" : "Erik", "non-dropping-particle" : "", "parse-names" : false, "suffix" : "" }, { "dropping-particle" : "", "family" : "Meerhoff", "given" : "Mariana", "non-dropping-particle" : "", "parse-names" : false, "suffix" : "" }, { "dropping-particle" : "", "family" : "Holmgren", "given" : "Kerstin", "non-dropping-particle" : "", "parse-names" : false, "suffix" : "" }, { "dropping-particle" : "", "family" : "Gonz\u00e1lez-Bergonzoni", "given" : "Ivan", "non-dropping-particle" : "", "parse-names" : false, "suffix" : "" }, { "dropping-particle" : "", "family" : "Teixeira-de Mello", "given" : "Franco", "non-dropping-particle" : "", "parse-names" : false, "suffix" : "" }, { "dropping-particle" : "", "family" : "Declerck", "given" : "Steven A.J.", "non-dropping-particle" : "", "parse-names" : false, "suffix" : "" }, { "dropping-particle" : "", "family" : "Meester", "given" : "Luc", "non-dropping-particle" : "De", "parse-names" : false, "suffix" : "" }, { "dropping-particle" : "", "family" : "S\u00f8ndergaard", "given" : "Martin", "non-dropping-particle" : "", "parse-names" : false, "suffix" : "" }, { "dropping-particle" : "", "family" : "Lauridsen", "given" : "Torben L.", "non-dropping-particle" : "", "parse-names" : false, "suffix" : "" }, { "dropping-particle" : "", "family" : "Bjerring", "given" : "Rikke", "non-dropping-particle" : "", "parse-names" : false, "suffix" : "" }, { "dropping-particle" : "", "family" : "Conde-Porcuna", "given" : "Jos\u00e9 Maria", "non-dropping-particle" : "", "parse-names" : false, "suffix" : "" }, { "dropping-particle" : "", "family" : "Mazzeo", "given" : "N\u00e9stor", "non-dropping-particle" : "", "parse-names" : false, "suffix" : "" }, { "dropping-particle" : "", "family" : "Iglesias", "given" : "Carlos", "non-dropping-particle" : "", "parse-names" : false, "suffix" : "" }, { "dropping-particle" : "", "family" : "Reizenstein", "given" : "Maja", "non-dropping-particle" : "", "parse-names" : false, "suffix" : "" }, { "dropping-particle" : "", "family" : "Malmquist", "given" : "Hilmar J.", "non-dropping-particle" : "", "parse-names" : false, "suffix" : "" }, { "dropping-particle" : "", "family" : "Liu", "given" : "Zhengwen", "non-dropping-particle" : "", "parse-names" : false, "suffix" : "" }, { "dropping-particle" : "", "family" : "Balayla", "given" : "David", "non-dropping-particle" : "", "parse-names" : false, "suffix" : "" }, { "dropping-particle" : "", "family" : "Lazzaro", "given" : "Xavier", "non-dropping-particle" : "", "parse-names" : false, "suffix" : "" } ], "container-title" : "Hydrobiologia", "id" : "ITEM-1", "issue" : "1", "issued" : { "date-parts" : [ [ "2010" ] ] }, "page" : "73-90", "title" : "Impacts of climate warming on lake fish community structure and potential effects on ecosystem function", "type" : "article-journal", "volume" : "646" }, "uris" : [ "http://www.mendeley.com/documents/?uuid=13ea3e8f-3269-39d5-9a06-8e734d88d2ab" ] } ], "mendeley" : { "formattedCitation" : "(Erik Jeppesen et al., 2010)", "plainTextFormattedCitation" : "(Erik Jeppesen et al., 2010)", "previouslyFormattedCitation" : "(Erik Jeppesen et al., 2010)" }, "properties" : {  }, "schema" : "https://github.com/citation-style-language/schema/raw/master/csl-citation.json" }</w:instrText>
      </w:r>
      <w:r>
        <w:fldChar w:fldCharType="separate"/>
      </w:r>
      <w:r>
        <w:t xml:space="preserve">(Jeppesen </w:t>
      </w:r>
      <w:r w:rsidR="00301BD0" w:rsidRPr="00301BD0">
        <w:rPr>
          <w:i/>
        </w:rPr>
        <w:t>et al.</w:t>
      </w:r>
      <w:r>
        <w:t>, 2010)</w:t>
      </w:r>
      <w:r>
        <w:fldChar w:fldCharType="end"/>
      </w:r>
      <w:r>
        <w:t xml:space="preserve">. Local extinctions and changes in community composition are likely in the coldest and the most arid regions, after the expansion of the warm adapted species. Fish species richness will likely increase in many continental lakes owing to a poleward expansion of warm-tolerant species. </w:t>
      </w:r>
    </w:p>
    <w:p w14:paraId="013FED86" w14:textId="445D69C7" w:rsidR="0048205B" w:rsidRDefault="0048205B" w:rsidP="00AE389F">
      <w:pPr>
        <w:rPr>
          <w:lang w:val="en-US"/>
        </w:rPr>
      </w:pPr>
      <w:r>
        <w:t xml:space="preserve">Enhanced salinization may also promote changes in fish assemblages leading to a greater importance of small-bodied or planktivorous species, and therefore, a strengthening of eutrophication effects </w:t>
      </w:r>
      <w:r>
        <w:fldChar w:fldCharType="begin" w:fldLock="1"/>
      </w:r>
      <w:r>
        <w:instrText>ADDIN CSL_CITATION { "citationItems" : [ { "id" : "ITEM-1", "itemData" : { "DOI" : "10.4319/lo.2010.55.4.1697", "ISBN" : "0024-3590", "ISSN" : "00243590", "abstract" : "We assessed the importance of temperature, salinity, and predation for the size structure of zooplankton and provided insight into the future ecological structure and function of shallow lakes in a warmer climate. Artificial plants were introduced in eight comparable coastal shallow brackish lakes located at two contrasting temperatures: cold-temperate and Mediterranean climate region. Zooplankton, fish, and macroinvertebrates were sampled within the plants and at open-water habitats. The fish communities of these brackish lakes were characterized by small-sized individuals, highly associated with submerged plants. Overall, higher densities of small planktivorous fish were recorded in the Mediterranean compared to the cold-temperate region, likely reflecting temperature-related differences as have been observed in freshwater lakes. Our results suggest that fish predation is the major control of zooplankton size structure in brackish lakes, since fish density was related to a decrease in mean body size and density of zooplankton and this was reflected in a unimodal shaped biomass-size spectrum with dominance of small sizes and low size diversity. Salinity might play a more indirect role by shaping zooplankton communities toward more salt-tolerant species. In a global-warming perspective, these results suggest that changes in the trophic structure of shallow lakes in temperate regions might be expected as a result of the warmer temperatures and the potentially associated increases in salinity. The decrease in the density of large- bodied zooplankton might reduce the grazing on phytoplankton and thus the chances of maintaining the clear water state in these ecosystems.", "author" : [ { "dropping-particle" : "", "family" : "Brucet", "given" : "Sandra", "non-dropping-particle" : "", "parse-names" : false, "suffix" : "" }, { "dropping-particle" : "", "family" : "Boix", "given" : "Dani", "non-dropping-particle" : "", "parse-names" : false, "suffix" : "" }, { "dropping-particle" : "", "family" : "Quintana", "given" : "Xavier D.", "non-dropping-particle" : "", "parse-names" : false, "suffix" : "" }, { "dropping-particle" : "", "family" : "Jensen", "given" : "Elisabeth", "non-dropping-particle" : "", "parse-names" : false, "suffix" : "" }, { "dropping-particle" : "", "family" : "Nathansen", "given" : "Louise W.", "non-dropping-particle" : "", "parse-names" : false, "suffix" : "" }, { "dropping-particle" : "", "family" : "Trochine", "given" : "Carolina", "non-dropping-particle" : "", "parse-names" : false, "suffix" : "" }, { "dropping-particle" : "", "family" : "Meerhoff", "given" : "Mariana", "non-dropping-particle" : "", "parse-names" : false, "suffix" : "" }, { "dropping-particle" : "", "family" : "Gasc\u00f3n", "given" : "St\u00e9phanie", "non-dropping-particle" : "", "parse-names" : false, "suffix" : "" }, { "dropping-particle" : "", "family" : "Jeppesen", "given" : "Erik", "non-dropping-particle" : "", "parse-names" : false, "suffix" : "" }, { "dropping-particle" : "", "family" : "Gascon", "given" : "Stephanie", "non-dropping-particle" : "", "parse-names" : false, "suffix" : "" }, { "dropping-particle" : "", "family" : "Jeppesen", "given" : "Erik", "non-dropping-particle" : "", "parse-names" : false, "suffix" : "" } ], "container-title" : "Limnology and Oceanography", "id" : "ITEM-1", "issue" : "4", "issued" : { "date-parts" : [ [ "2010" ] ] }, "page" : "1697-1711", "title" : "Factors influencing zooplankton size structure at contrasting temperatures in coastal shallow lakes: Implications for effects of climate change", "type" : "article-journal", "volume" : "55" }, "uris" : [ "http://www.mendeley.com/documents/?uuid=657ac85e-88a1-3f0b-9f69-cdc9d3ab7ebd" ] }, { "id" : "ITEM-2", "itemData" : { "DOI" : "10.1007/s10750-010-0171-5", "ISBN" : "0018-8158", "ISSN" : "00188158", "PMID" : "10755274", "abstract" : "Fish play a key role in the trophic dynamics of lakes, not least in shallow systems. With climate warming, complex changes in fish community structure may be expected owing to the direct and indirect effects of temperature, and indirect effects of eutrophication, water-level changes and salinisation on fish metabolism, biotic interactions and geographical distribution. We review published and new data supporting the hypotheses that, with a warming climate, there will be changes in: fish community structure (e.g. higher or lower richness depending on local conditions); life history traits (e.g. smaller body size, shorter life span, earlier and less synchronised reproduction); feeding mode (i.e. increased omnivory and herbivory); behaviour (i.e. stronger association with littoral areas and a greater proportion of benthivores); and winter survival. All these changes imply higher predation on zooplankton and macroinvertebrates with increasing temperatures, suggesting that the changes in the fish communities partly resemble, and may intensify, the effects triggered by eutrophication. Modulating factors iden- tified in cold and temperate systems, such as the presence of submerged plants and winter ice cover, seem to be weaker or non-existent in warm(ing) lakes. Consequently, in the future lower nutrient thresholds may be needed to obtain clear-water conditions and good ecological status in the future in currently cold or temperate lakes. Although examples are still scarce and more research is needed, we foresee biomanipulation to be a less successful restoration tool in warm(ing) lakes without a strong reduction of the nutrient load.", "author" : [ { "dropping-particle" : "", "family" : "Jeppesen", "given" : "Erik", "non-dropping-particle" : "", "parse-names" : false, "suffix" : "" }, { "dropping-particle" : "", "family" : "Meerhoff", "given" : "Mariana", "non-dropping-particle" : "", "parse-names" : false, "suffix" : "" }, { "dropping-particle" : "", "family" : "Holmgren", "given" : "Kerstin", "non-dropping-particle" : "", "parse-names" : false, "suffix" : "" }, { "dropping-particle" : "", "family" : "Gonz\u00e1lez-Bergonzoni", "given" : "Ivan", "non-dropping-particle" : "", "parse-names" : false, "suffix" : "" }, { "dropping-particle" : "", "family" : "Teixeira-de Mello", "given" : "Franco", "non-dropping-particle" : "", "parse-names" : false, "suffix" : "" }, { "dropping-particle" : "", "family" : "Declerck", "given" : "Steven A.J.", "non-dropping-particle" : "", "parse-names" : false, "suffix" : "" }, { "dropping-particle" : "", "family" : "Meester", "given" : "Luc", "non-dropping-particle" : "De", "parse-names" : false, "suffix" : "" }, { "dropping-particle" : "", "family" : "S\u00f8ndergaard", "given" : "Martin", "non-dropping-particle" : "", "parse-names" : false, "suffix" : "" }, { "dropping-particle" : "", "family" : "Lauridsen", "given" : "Torben L.", "non-dropping-particle" : "", "parse-names" : false, "suffix" : "" }, { "dropping-particle" : "", "family" : "Bjerring", "given" : "Rikke", "non-dropping-particle" : "", "parse-names" : false, "suffix" : "" }, { "dropping-particle" : "", "family" : "Conde-Porcuna", "given" : "Jos\u00e9 Maria", "non-dropping-particle" : "", "parse-names" : false, "suffix" : "" }, { "dropping-particle" : "", "family" : "Mazzeo", "given" : "N\u00e9stor", "non-dropping-particle" : "", "parse-names" : false, "suffix" : "" }, { "dropping-particle" : "", "family" : "Iglesias", "given" : "Carlos", "non-dropping-particle" : "", "parse-names" : false, "suffix" : "" }, { "dropping-particle" : "", "family" : "Reizenstein", "given" : "Maja", "non-dropping-particle" : "", "parse-names" : false, "suffix" : "" }, { "dropping-particle" : "", "family" : "Malmquist", "given" : "Hilmar J.", "non-dropping-particle" : "", "parse-names" : false, "suffix" : "" }, { "dropping-particle" : "", "family" : "Liu", "given" : "Zhengwen", "non-dropping-particle" : "", "parse-names" : false, "suffix" : "" }, { "dropping-particle" : "", "family" : "Balayla", "given" : "David", "non-dropping-particle" : "", "parse-names" : false, "suffix" : "" }, { "dropping-particle" : "", "family" : "Lazzaro", "given" : "Xavier", "non-dropping-particle" : "", "parse-names" : false, "suffix" : "" } ], "container-title" : "Hydrobiologia", "id" : "ITEM-2", "issue" : "1", "issued" : { "date-parts" : [ [ "2010" ] ] }, "page" : "73-90", "title" : "Impacts of climate warming on lake fish community structure and potential effects on ecosystem function", "type" : "article-journal", "volume" : "646" }, "uris" : [ "http://www.mendeley.com/documents/?uuid=13ea3e8f-3269-39d5-9a06-8e734d88d2ab" ] } ], "mendeley" : { "formattedCitation" : "(Sandra Brucet et al., 2010; Erik Jeppesen et al., 2010)", "plainTextFormattedCitation" : "(Sandra Brucet et al., 2010; Erik Jeppesen et al., 2010)", "previouslyFormattedCitation" : "(Sandra Brucet et al., 2010; Erik Jeppesen et al., 2010)" }, "properties" : {  }, "schema" : "https://github.com/citation-style-language/schema/raw/master/csl-citation.json" }</w:instrText>
      </w:r>
      <w:r>
        <w:fldChar w:fldCharType="separate"/>
      </w:r>
      <w:r>
        <w:t xml:space="preserve">(Brucet </w:t>
      </w:r>
      <w:r w:rsidR="00301BD0" w:rsidRPr="00301BD0">
        <w:rPr>
          <w:i/>
        </w:rPr>
        <w:t>et al.</w:t>
      </w:r>
      <w:r>
        <w:t>, 2010;</w:t>
      </w:r>
      <w:r w:rsidR="00301BD0">
        <w:t xml:space="preserve"> </w:t>
      </w:r>
      <w:r>
        <w:t xml:space="preserve">Jeppesen </w:t>
      </w:r>
      <w:r w:rsidR="00301BD0" w:rsidRPr="00301BD0">
        <w:rPr>
          <w:i/>
        </w:rPr>
        <w:t>et al.</w:t>
      </w:r>
      <w:r>
        <w:t>, 2010)</w:t>
      </w:r>
      <w:r>
        <w:fldChar w:fldCharType="end"/>
      </w:r>
      <w:r w:rsidRPr="00E72FD6">
        <w:t>.</w:t>
      </w:r>
    </w:p>
    <w:p w14:paraId="0C87F072" w14:textId="79416662" w:rsidR="0048205B" w:rsidRDefault="0048205B" w:rsidP="00AE389F">
      <w:pPr>
        <w:rPr>
          <w:lang w:val="it-IT"/>
        </w:rPr>
      </w:pPr>
      <w:r>
        <w:t xml:space="preserve">Several studies have reported projected impacts on community composition of invasive alien species, in isolation or in combination with climate change. For example the Louisiana red swamp crayfish </w:t>
      </w:r>
      <w:r>
        <w:rPr>
          <w:i/>
        </w:rPr>
        <w:t>Procambarus clarkia</w:t>
      </w:r>
      <w:r>
        <w:t>,</w:t>
      </w:r>
      <w:r>
        <w:rPr>
          <w:i/>
        </w:rPr>
        <w:t xml:space="preserve"> </w:t>
      </w:r>
      <w:r>
        <w:t xml:space="preserve">a highly invasive species, is projected to expand its range throughout Europe in the coming decades </w:t>
      </w:r>
      <w:r>
        <w:fldChar w:fldCharType="begin" w:fldLock="1"/>
      </w:r>
      <w:r>
        <w:instrText>ADDIN CSL_CITATION { "citationItems" : [ { "id" : "ITEM-1", "itemData" : { "DOI" : "10.1051/kmae/2012022", "abstract" : "Key-words: freshwater crayfish, Procambarus clarkii, conservation, British isles, invasive species The Louisiana red swamp crayfish Procambarus clarkii is highly invasive. It is now common in Europe where it is causing problems to native wildlife and structural damage to habitats. Procambarus clarkii was first recorded in Britain in 1991 and is currently found in the Hampstead Heath ponds and Regents Canal in London, as well as a small lake 15 km outside of Greater London. This paper considers how conditions in Britain affect the life cycle, breeding habits and potential range expansion of P. clarkii. Results of trapping surveys are presented in an effort to map the cur-rent distribution of P. clarkii and predict which areas it could colonise in the future. The ecological impact of potential colonisation is discussed by considering the impact P. clarkii has in mainland Europe. It is concluded that P. clarkii is likely to spread from Regents Canal into the nearby Brent, Crane, Colne, Lee and Thames catchments within 50 years. This time would be reduced significantly if further deliberate or accidental introduc-tions by humans occur since this is deemed a far greater risk than natural expansion. P. clarkii is expected to have a negative impact on aquatic ecosystems in Britain and therefore tighter enforcement is needed to slow the spread of this species. R\u00c9SUM\u00c9", "author" : [ { "dropping-particle" : "", "family" : "Ellis", "given" : "A", "non-dropping-particle" : "", "parse-names" : false, "suffix" : "" }, { "dropping-particle" : "", "family" : "Jackson", "given" : "M C", "non-dropping-particle" : "", "parse-names" : false, "suffix" : "" }, { "dropping-particle" : "", "family" : "Jennings", "given" : "I", "non-dropping-particle" : "", "parse-names" : false, "suffix" : "" }, { "dropping-particle" : "", "family" : "England", "given" : "J", "non-dropping-particle" : "", "parse-names" : false, "suffix" : "" }, { "dropping-particle" : "", "family" : "Phillips", "given" : "R", "non-dropping-particle" : "", "parse-names" : false, "suffix" : "" } ], "container-title" : "Knowledge and Management of Aquatic Ecosystems", "id" : "ITEM-1", "issued" : { "date-parts" : [ [ "2012" ] ] }, "page" : "05", "title" : "Present distribution and future spread of louisiana red swamp crayfish Procambarus clarkii (Crustacea, Decapoda, Astacida, Cambaridae) in Britain: Implications for conservation of native species and habitats", "type" : "article-journal", "volume" : "406" }, "uris" : [ "http://www.mendeley.com/documents/?uuid=3193beaa-5045-33f5-831a-0aa27bbcae11" ] } ], "mendeley" : { "formattedCitation" : "(A. Ellis, Jackson, Jennings, England, &amp; Phillips, 2012)", "plainTextFormattedCitation" : "(A. Ellis, Jackson, Jennings, England, &amp; Phillips, 2012)", "previouslyFormattedCitation" : "(A. Ellis, Jackson, Jennings, England, &amp; Phillips, 2012)" }, "properties" : {  }, "schema" : "https://github.com/citation-style-language/schema/raw/master/csl-citation.json" }</w:instrText>
      </w:r>
      <w:r>
        <w:fldChar w:fldCharType="separate"/>
      </w:r>
      <w:r>
        <w:t>(Ellis</w:t>
      </w:r>
      <w:r w:rsidR="00AF2E1C">
        <w:rPr>
          <w:i/>
        </w:rPr>
        <w:t xml:space="preserve"> et al.</w:t>
      </w:r>
      <w:r>
        <w:t>, 2012)</w:t>
      </w:r>
      <w:r>
        <w:fldChar w:fldCharType="end"/>
      </w:r>
      <w:r>
        <w:t xml:space="preserve">, the African clawed frog </w:t>
      </w:r>
      <w:r>
        <w:rPr>
          <w:i/>
        </w:rPr>
        <w:t>Xenopus laevis</w:t>
      </w:r>
      <w:r>
        <w:t xml:space="preserve"> is expected to become invasive in Europe (Ihlow </w:t>
      </w:r>
      <w:r w:rsidR="00301BD0" w:rsidRPr="00301BD0">
        <w:rPr>
          <w:i/>
        </w:rPr>
        <w:t>et al.</w:t>
      </w:r>
      <w:r>
        <w:t xml:space="preserve"> 2016), as is the Asian gudgeon </w:t>
      </w:r>
      <w:r>
        <w:rPr>
          <w:i/>
        </w:rPr>
        <w:t>Pseudorasbora parva</w:t>
      </w:r>
      <w:r>
        <w:t xml:space="preserve">, which has been predicted to expand its invasive range throughout Europe and Central Asia with significant ecological implications for its fish diversity </w:t>
      </w:r>
      <w:r>
        <w:fldChar w:fldCharType="begin" w:fldLock="1"/>
      </w:r>
      <w:r>
        <w:instrText>ADDIN CSL_CITATION { "citationItems" : [ { "id" : "ITEM-1", "itemData" : { "DOI" : "10.1038/srep26316", "ISSN" : "2045-2322", "PMID" : "27199300", "abstract" : "Predicting regions at risk from introductions of non-native species and the subsequent invasions is a fundamental aspect of horizon scanning activities that enable the development of more effective preventative actions and planning of management measures. The Asian cyprinid fish topmouth gudgeon Pseudorasbora parva has proved highly invasive across Europe since its introduction in the 1960s. In addition to direct negative impacts on native fish populations, P. parva has potential for further damage through transmission of an emergent infectious disease, known to cause mortality in other species. To quantify its invasion risk, in regions where it has yet to be introduced, we trained 900 ecological niche models and constructed an Ensemble Model predicting suitability, then integrated a proxy for introduction likelihood. This revealed high potential for P. parva to invade regions well beyond its current invasive range. These included areas in all modelled continents, with several hotspots of climatic suitability and risk of introduction. We believe that these methods are easily adapted for a variety of other invasive species and that such risk maps could be used by policy-makers and managers in hotspots to formulate increased surveillance and early-warning systems that aim to prevent introductions and subsequent invasions.", "author" : [ { "dropping-particle" : "", "family" : "Fletcher", "given" : "D. H.", "non-dropping-particle" : "", "parse-names" : false, "suffix" : "" }, { "dropping-particle" : "", "family" : "Gillingham", "given" : "P. K.", "non-dropping-particle" : "", "parse-names" : false, "suffix" : "" }, { "dropping-particle" : "", "family" : "Britton", "given" : "J. R.", "non-dropping-particle" : "", "parse-names" : false, "suffix" : "" }, { "dropping-particle" : "", "family" : "Blanchet", "given" : "S.", "non-dropping-particle" : "", "parse-names" : false, "suffix" : "" }, { "dropping-particle" : "", "family" : "Gozlan", "given" : "R. E.", "non-dropping-particle" : "", "parse-names" : false, "suffix" : "" }, { "dropping-particle" : "", "family" : "Stohlgren", "given" : "T. J.", "non-dropping-particle" : "", "parse-names" : false, "suffix" : "" }, { "dropping-particle" : "", "family" : "Schnase", "given" : "J. L.", "non-dropping-particle" : "", "parse-names" : false, "suffix" : "" }, { "dropping-particle" : "", "family" : "Vitousek", "given" : "P. M.", "non-dropping-particle" : "", "parse-names" : false, "suffix" : "" }, { "dropping-particle" : "", "family" : "Mooney", "given" : "H. a", "non-dropping-particle" : "", "parse-names" : false, "suffix" : "" }, { "dropping-particle" : "", "family" : "Lubchenco", "given" : "J.", "non-dropping-particle" : "", "parse-names" : false, "suffix" : "" }, { "dropping-particle" : "", "family" : "Melillo", "given" : "J. M.", "non-dropping-particle" : "", "parse-names" : false, "suffix" : "" }, { "dropping-particle" : "", "family" : "Britton", "given" : "J. R.", "non-dropping-particle" : "", "parse-names" : false, "suffix" : "" }, { "dropping-particle" : "", "family" : "Gozlan", "given" : "R. E.", "non-dropping-particle" : "", "parse-names" : false, "suffix" : "" }, { "dropping-particle" : "", "family" : "Copp", "given" : "G. H.", "non-dropping-particle" : "", "parse-names" : false, "suffix" : "" }, { "dropping-particle" : "", "family" : "Fernald", "given" : "S. H.", "non-dropping-particle" : "", "parse-names" : false, "suffix" : "" }, { "dropping-particle" : "", "family" : "Caraco", "given" : "N. F.", "non-dropping-particle" : "", "parse-names" : false, "suffix" : "" }, { "dropping-particle" : "", "family" : "Cole", "given" : "J. J.", "non-dropping-particle" : "", "parse-names" : false, "suffix" : "" }, { "dropping-particle" : "", "family" : "Myers", "given" : "J. H.", "non-dropping-particle" : "", "parse-names" : false, "suffix" : "" }, { "dropping-particle" : "", "family" : "Simberloff", "given" : "D.", "non-dropping-particle" : "", "parse-names" : false, "suffix" : "" }, { "dropping-particle" : "", "family" : "Kuris", "given" : "A. M.", "non-dropping-particle" : "", "parse-names" : false, "suffix" : "" }, { "dropping-particle" : "", "family" : "Carey", "given" : "J. R.", "non-dropping-particle" : "", "parse-names" : false, "suffix" : "" }, { "dropping-particle" : "Vander", "family" : "Zanden", "given" : "M. J.", "non-dropping-particle" : "", "parse-names" : false, "suffix" : "" }, { "dropping-particle" : "", "family" : "Olden", "given" : "J. D.", "non-dropping-particle" : "", "parse-names" : false, "suffix" : "" }, { "dropping-particle" : "", "family" : "Crowl", "given" : "T. A.", "non-dropping-particle" : "", "parse-names" : false, "suffix" : "" }, { "dropping-particle" : "", "family" : "Crist", "given" : "T. O.", "non-dropping-particle" : "", "parse-names" : false, "suffix" : "" }, { "dropping-particle" : "", "family" : "Parmenter", "given" : "R. R.", "non-dropping-particle" : "", "parse-names" : false, "suffix" : "" }, { "dropping-particle" : "", "family" : "Belovsky", "given" : "G.", "non-dropping-particle" : "", "parse-names" : false, "suffix" : "" }, { "dropping-particle" : "", "family" : "Lugo", "given" : "A. E.", "non-dropping-particle" : "", "parse-names" : false, "suffix" : "" }, { "dropping-particle" : "", "family" : "Keith", "given" : "M.", "non-dropping-particle" : "", "parse-names" : false, "suffix" : "" }, { "dropping-particle" : "van", "family" : "Jaarsveld", "given" : "A.S.", "non-dropping-particle" : "", "parse-names" : false, "suffix" : "" }, { "dropping-particle" : "", "family" : "Leung", "given" : "B.", "non-dropping-particle" : "", "parse-names" : false, "suffix" : "" }, { "dropping-particle" : "", "family" : "Copp", "given" : "G. H.", "non-dropping-particle" : "", "parse-names" : false, "suffix" : "" }, { "dropping-particle" : "", "family" : "Jim\u00e9nez-Valverde", "given" : "A.", "non-dropping-particle" : "", "parse-names" : false, "suffix" : "" }, { "dropping-particle" : "", "family" : "Ferincz", "given" : "\u00c1rp\u00e1d", "non-dropping-particle" : "", "parse-names" : false, "suffix" : "" }, { "dropping-particle" : "", "family" : "Hulme", "given" : "P. E.", "non-dropping-particle" : "", "parse-names" : false, "suffix" : "" }, { "dropping-particle" : "", "family" : "Moorhouse", "given" : "Tom P.", "non-dropping-particle" : "", "parse-names" : false, "suffix" : "" }, { "dropping-particle" : "", "family" : "David", "given" : "W. Macdonald", "non-dropping-particle" : "", "parse-names" : false, "suffix" : "" }, { "dropping-particle" : "", "family" : "Gozlan", "given" : "R. E.", "non-dropping-particle" : "", "parse-names" : false, "suffix" : "" }, { "dropping-particle" : "", "family" : "Britton", "given" : "J. R.", "non-dropping-particle" : "", "parse-names" : false, "suffix" : "" }, { "dropping-particle" : "", "family" : "Cowx", "given" : "I.", "non-dropping-particle" : "", "parse-names" : false, "suffix" : "" }, { "dropping-particle" : "", "family" : "Copp", "given" : "G. H.", "non-dropping-particle" : "", "parse-names" : false, "suffix" : "" }, { "dropping-particle" : "", "family" : "Vill\u00e9ger", "given" : "S.", "non-dropping-particle" : "", "parse-names" : false, "suffix" : "" }, { "dropping-particle" : "", "family" : "Blanchet", "given" : "S.", "non-dropping-particle" : "", "parse-names" : false, "suffix" : "" }, { "dropping-particle" : "", "family" : "Beauchard", "given" : "O.", "non-dropping-particle" : "", "parse-names" : false, "suffix" : "" }, { "dropping-particle" : "", "family" : "Oberdorff", "given" : "T.", "non-dropping-particle" : "", "parse-names" : false, "suffix" : "" }, { "dropping-particle" : "", "family" : "Brosse", "given" : "S.", "non-dropping-particle" : "", "parse-names" : false, "suffix" : "" }, { "dropping-particle" : "", "family" : "Pimentel", "given" : "D.", "non-dropping-particle" : "", "parse-names" : false, "suffix" : "" }, { "dropping-particle" : "", "family" : "Zuniga", "given" : "R.", "non-dropping-particle" : "", "parse-names" : false, "suffix" : "" }, { "dropping-particle" : "", "family" : "Morrison", "given" : "D.", "non-dropping-particle" : "", "parse-names" : false, "suffix" : "" }, { "dropping-particle" : "", "family" : "Savini", "given" : "D.", "non-dropping-particle" : "", "parse-names" : false, "suffix" : "" }, { "dropping-particle" : "", "family" : "Gozlan", "given" : "R. E.", "non-dropping-particle" : "", "parse-names" : false, "suffix" : "" }, { "dropping-particle" : "", "family" : "Pinder", "given" : "A. C.", "non-dropping-particle" : "", "parse-names" : false, "suffix" : "" }, { "dropping-particle" : "", "family" : "Shelley", "given" : "J.", "non-dropping-particle" : "", "parse-names" : false, "suffix" : "" }, { "dropping-particle" : "", "family" : "Gozlan", "given" : "R. E.", "non-dropping-particle" : "", "parse-names" : false, "suffix" : "" }, { "dropping-particle" : "", "family" : "Gozlan", "given" : "R. E.", "non-dropping-particle" : "", "parse-names" : false, "suffix" : "" }, { "dropping-particle" : "", "family" : "Burnard", "given" : "D.", "non-dropping-particle" : "", "parse-names" : false, "suffix" : "" }, { "dropping-particle" : "", "family" : "Britton", "given" : "J. R.", "non-dropping-particle" : "", "parse-names" : false, "suffix" : "" }, { "dropping-particle" : "", "family" : "Andreou", "given" : "D.", "non-dropping-particle" : "", "parse-names" : false, "suffix" : "" }, { "dropping-particle" : "", "family" : "Britton", "given" : "J. R.", "non-dropping-particle" : "", "parse-names" : false, "suffix" : "" }, { "dropping-particle" : "", "family" : "Gozlan", "given" : "R. E.", "non-dropping-particle" : "", "parse-names" : false, "suffix" : "" }, { "dropping-particle" : "", "family" : "Pinder", "given" : "A. C.", "non-dropping-particle" : "", "parse-names" : false, "suffix" : "" }, { "dropping-particle" : "", "family" : "Gozlan", "given" : "R. E.", "non-dropping-particle" : "", "parse-names" : false, "suffix" : "" }, { "dropping-particle" : "", "family" : "Britton", "given" : "J. R.", "non-dropping-particle" : "", "parse-names" : false, "suffix" : "" }, { "dropping-particle" : "", "family" : "Andreou", "given" : "D.", "non-dropping-particle" : "", "parse-names" : false, "suffix" : "" }, { "dropping-particle" : "", "family" : "Arkush", "given" : "K.", "non-dropping-particle" : "", "parse-names" : false, "suffix" : "" }, { "dropping-particle" : "", "family" : "Guegan", "given" : "J. F.", "non-dropping-particle" : "", "parse-names" : false, "suffix" : "" }, { "dropping-particle" : "", "family" : "Gozlan", "given" : "R. E.", "non-dropping-particle" : "", "parse-names" : false, "suffix" : "" }, { "dropping-particle" : "", "family" : "Gozlan", "given" : "R. E.", "non-dropping-particle" : "", "parse-names" : false, "suffix" : "" }, { "dropping-particle" : "", "family" : "Fitzpatrick", "given" : "M. C.", "non-dropping-particle" : "", "parse-names" : false, "suffix" : "" }, { "dropping-particle" : "", "family" : "Weltzin", "given" : "J. F.", "non-dropping-particle" : "", "parse-names" : false, "suffix" : "" }, { "dropping-particle" : "", "family" : "Sanders", "given" : "N. J.", "non-dropping-particle" : "", "parse-names" : false, "suffix" : "" }, { "dropping-particle" : "", "family" : "Dunn", "given" : "R. R.", "non-dropping-particle" : "", "parse-names" : false, "suffix" : "" }, { "dropping-particle" : "", "family" : "Guisan", "given" : "A.", "non-dropping-particle" : "", "parse-names" : false, "suffix" : "" }, { "dropping-particle" : "", "family" : "Petitpierre", "given" : "B.", "non-dropping-particle" : "", "parse-names" : false, "suffix" : "" }, { "dropping-particle" : "", "family" : "Broennimann", "given" : "O.", "non-dropping-particle" : "", "parse-names" : false, "suffix" : "" }, { "dropping-particle" : "", "family" : "Daehler", "given" : "C.", "non-dropping-particle" : "", "parse-names" : false, "suffix" : "" }, { "dropping-particle" : "", "family" : "Kueffer", "given" : "C.", "non-dropping-particle" : "", "parse-names" : false, "suffix" : "" }, { "dropping-particle" : "", "family" : "Boria", "given" : "R. A.", "non-dropping-particle" : "", "parse-names" : false, "suffix" : "" }, { "dropping-particle" : "", "family" : "Olson", "given" : "L. E.", "non-dropping-particle" : "", "parse-names" : false, "suffix" : "" }, { "dropping-particle" : "", "family" : "Goodman", "given" : "S. M.", "non-dropping-particle" : "", "parse-names" : false, "suffix" : "" }, { "dropping-particle" : "", "family" : "Anderson", "given" : "R. P.", "non-dropping-particle" : "", "parse-names" : false, "suffix" : "" }, { "dropping-particle" : "", "family" : "Mainali", "given" : "K. P.", "non-dropping-particle" : "", "parse-names" : false, "suffix" : "" }, { "dropping-particle" : "", "family" : "Hijmans", "given" : "R. J.", "non-dropping-particle" : "", "parse-names" : false, "suffix" : "" }, { "dropping-particle" : "", "family" : "Cameron", "given" : "S. E.", "non-dropping-particle" : "", "parse-names" : false, "suffix" : "" }, { "dropping-particle" : "", "family" : "Parra", "given" : "J. L.", "non-dropping-particle" : "", "parse-names" : false, "suffix" : "" }, { "dropping-particle" : "", "family" : "Jones", "given" : "P. G.", "non-dropping-particle" : "", "parse-names" : false, "suffix" : "" }, { "dropping-particle" : "", "family" : "Jarvis", "given" : "A.", "non-dropping-particle" : "", "parse-names" : false, "suffix" : "" }, { "dropping-particle" : "", "family" : "Lin", "given" : "D.", "non-dropping-particle" : "", "parse-names" : false, "suffix" : "" }, { "dropping-particle" : "", "family" : "Foster", "given" : "D. P.", "non-dropping-particle" : "", "parse-names" : false, "suffix" : "" }, { "dropping-particle" : "", "family" : "Ungar", "given" : "L. H.", "non-dropping-particle" : "", "parse-names" : false, "suffix" : "" }, { "dropping-particle" : "", "family" : "Guisan", "given" : "A.", "non-dropping-particle" : "", "parse-names" : false, "suffix" : "" }, { "dropping-particle" : "", "family" : "Zimmermann", "given" : "N. E.", "non-dropping-particle" : "", "parse-names" : false, "suffix" : "" }, { "dropping-particle" : "", "family" : "Bradley", "given" : "B. A.", "non-dropping-particle" : "", "parse-names" : false, "suffix" : "" }, { "dropping-particle" : "", "family" : "V\u00f6r\u00f6smarty", "given" : "C. J.", "non-dropping-particle" : "", "parse-names" : false, "suffix" : "" }, { "dropping-particle" : "", "family" : "Hastie", "given" : "T.", "non-dropping-particle" : "", "parse-names" : false, "suffix" : "" }, { "dropping-particle" : "", "family" : "Tibshirani", "given" : "R.", "non-dropping-particle" : "", "parse-names" : false, "suffix" : "" }, { "dropping-particle" : "", "family" : "Buja", "given" : "A.", "non-dropping-particle" : "", "parse-names" : false, "suffix" : "" }, { "dropping-particle" : "", "family" : "Thuiller", "given" : "W.", "non-dropping-particle" : "", "parse-names" : false, "suffix" : "" }, { "dropping-particle" : "", "family" : "Ara\u00fajo", "given" : "M. B.", "non-dropping-particle" : "", "parse-names" : false, "suffix" : "" }, { "dropping-particle" : "", "family" : "Lavorel", "given" : "S.", "non-dropping-particle" : "", "parse-names" : false, "suffix" : "" }, { "dropping-particle" : "", "family" : "Wisz", "given" : "M. S.", "non-dropping-particle" : "", "parse-names" : false, "suffix" : "" }, { "dropping-particle" : "", "family" : "Moisen", "given" : "G. G.", "non-dropping-particle" : "", "parse-names" : false, "suffix" : "" }, { "dropping-particle" : "", "family" : "Frescino", "given" : "T. S.", "non-dropping-particle" : "", "parse-names" : false, "suffix" : "" }, { "dropping-particle" : "", "family" : "Prasad", "given" : "A. M.", "non-dropping-particle" : "", "parse-names" : false, "suffix" : "" }, { "dropping-particle" : "", "family" : "Iverson", "given" : "L. R.", "non-dropping-particle" : "", "parse-names" : false, "suffix" : "" }, { "dropping-particle" : "", "family" : "Liaw", "given" : "A.", "non-dropping-particle" : "", "parse-names" : false, "suffix" : "" }, { "dropping-particle" : "", "family" : "Ihaka", "given" : "R.", "non-dropping-particle" : "", "parse-names" : false, "suffix" : "" }, { "dropping-particle" : "", "family" : "Thuiller", "given" : "W.", "non-dropping-particle" : "", "parse-names" : false, "suffix" : "" }, { "dropping-particle" : "", "family" : "Lafourcade", "given" : "B.", "non-dropping-particle" : "", "parse-names" : false, "suffix" : "" }, { "dropping-particle" : "", "family" : "Engler", "given" : "R.", "non-dropping-particle" : "", "parse-names" : false, "suffix" : "" }, { "dropping-particle" : "", "family" : "Ara\u00fajo", "given" : "M. B.", "non-dropping-particle" : "", "parse-names" : false, "suffix" : "" }, { "dropping-particle" : "", "family" : "Hosmer", "given" : "D. W.", "non-dropping-particle" : "", "parse-names" : false, "suffix" : "" }, { "dropping-particle" : "", "family" : "Lemeshow", "given" : "S.", "non-dropping-particle" : "", "parse-names" : false, "suffix" : "" }, { "dropping-particle" : "", "family" : "Makhrov", "given" : "A. A.", "non-dropping-particle" : "", "parse-names" : false, "suffix" : "" }, { "dropping-particle" : "", "family" : "Artamonova", "given" : "V. S.", "non-dropping-particle" : "", "parse-names" : false, "suffix" : "" }, { "dropping-particle" : "", "family" : "Karabanov", "given" : "D. P.", "non-dropping-particle" : "", "parse-names" : false, "suffix" : "" }, { "dropping-particle" : "", "family" : "Ekmek\u00e7i", "given" : "F. G.", "non-dropping-particle" : "", "parse-names" : false, "suffix" : "" }, { "dropping-particle" : "", "family" : "Kirankaya", "given" : "\u015e. G.", "non-dropping-particle" : "", "parse-names" : false, "suffix" : "" }, { "dropping-particle" : "", "family" : "Semenchenko", "given" : "V.", "non-dropping-particle" : "", "parse-names" : false, "suffix" : "" }, { "dropping-particle" : "", "family" : "Grabowska", "given" : "J.", "non-dropping-particle" : "", "parse-names" : false, "suffix" : "" }, { "dropping-particle" : "", "family" : "Grabowski", "given" : "M.", "non-dropping-particle" : "", "parse-names" : false, "suffix" : "" }, { "dropping-particle" : "", "family" : "Rizevsky", "given" : "V.", "non-dropping-particle" : "", "parse-names" : false, "suffix" : "" }, { "dropping-particle" : "", "family" : "Pluta", "given" : "M.", "non-dropping-particle" : "", "parse-names" : false, "suffix" : "" }, { "dropping-particle" : "", "family" : "Simon", "given" : "A.", "non-dropping-particle" : "", "parse-names" : false, "suffix" : "" }, { "dropping-particle" : "", "family" : "Simon", "given" : "A.", "non-dropping-particle" : "", "parse-names" : false, "suffix" : "" }, { "dropping-particle" : "", "family" : "Gozlan", "given" : "R. E.", "non-dropping-particle" : "", "parse-names" : false, "suffix" : "" }, { "dropping-particle" : "", "family" : "Britton", "given" : "J. R.", "non-dropping-particle" : "", "parse-names" : false, "suffix" : "" }, { "dropping-particle" : "Van", "family" : "Oosterhout", "given" : "C.", "non-dropping-particle" : "", "parse-names" : false, "suffix" : "" }, { "dropping-particle" : "", "family" : "H\u00e4nfling", "given" : "B.", "non-dropping-particle" : "", "parse-names" : false, "suffix" : "" }, { "dropping-particle" : "", "family" : "Py\u0161ek", "given" : "P.", "non-dropping-particle" : "", "parse-names" : false, "suffix" : "" }, { "dropping-particle" : "", "family" : "Richardson", "given" : "D. M.", "non-dropping-particle" : "", "parse-names" : false, "suffix" : "" }, { "dropping-particle" : "", "family" : "Pheloung", "given" : "P. C.", "non-dropping-particle" : "", "parse-names" : false, "suffix" : "" }, { "dropping-particle" : "", "family" : "Williams", "given" : "P. A.", "non-dropping-particle" : "", "parse-names" : false, "suffix" : "" }, { "dropping-particle" : "", "family" : "Halloy", "given" : "S. R.", "non-dropping-particle" : "", "parse-names" : false, "suffix" : "" }, { "dropping-particle" : "", "family" : "Vilizzi", "given" : "L.", "non-dropping-particle" : "", "parse-names" : false, "suffix" : "" }, { "dropping-particle" : "", "family" : "Copp", "given" : "G. H.", "non-dropping-particle" : "", "parse-names" : false, "suffix" : "" }, { "dropping-particle" : "", "family" : "Britton", "given" : "J. Robert", "non-dropping-particle" : "", "parse-names" : false, "suffix" : "" }, { "dropping-particle" : "", "family" : "Pegg", "given" : "J.", "non-dropping-particle" : "", "parse-names" : false, "suffix" : "" }, { "dropping-particle" : "", "family" : "Gozlan", "given" : "R. E.", "non-dropping-particle" : "", "parse-names" : false, "suffix" : "" }, { "dropping-particle" : "", "family" : "Davies", "given" : "G. D.", "non-dropping-particle" : "", "parse-names" : false, "suffix" : "" }, { "dropping-particle" : "", "family" : "Gozlan", "given" : "R. E.", "non-dropping-particle" : "", "parse-names" : false, "suffix" : "" }, { "dropping-particle" : "", "family" : "Britton", "given" : "J. Robert", "non-dropping-particle" : "", "parse-names" : false, "suffix" : "" }, { "dropping-particle" : "", "family" : "Arkush", "given" : "K. D.", "non-dropping-particle" : "", "parse-names" : false, "suffix" : "" }, { "dropping-particle" : "", "family" : "Mendoza", "given" : "L.", "non-dropping-particle" : "", "parse-names" : false, "suffix" : "" }, { "dropping-particle" : "", "family" : "Adkison", "given" : "M. A.", "non-dropping-particle" : "", "parse-names" : false, "suffix" : "" }, { "dropping-particle" : "", "family" : "Hedrick", "given" : "R. P.", "non-dropping-particle" : "", "parse-names" : false, "suffix" : "" }, { "dropping-particle" : "", "family" : "Al-Shorbaji", "given" : "F.", "non-dropping-particle" : "", "parse-names" : false, "suffix" : "" }, { "dropping-particle" : "", "family" : "Roche", "given" : "B.", "non-dropping-particle" : "", "parse-names" : false, "suffix" : "" }, { "dropping-particle" : "", "family" : "Gozlan", "given" : "R. E.", "non-dropping-particle" : "", "parse-names" : false, "suffix" : "" }, { "dropping-particle" : "", "family" : "Britton", "given" : "R.", "non-dropping-particle" : "", "parse-names" : false, "suffix" : "" }, { "dropping-particle" : "", "family" : "Andreou", "given" : "D.", "non-dropping-particle" : "", "parse-names" : false, "suffix" : "" }, { "dropping-particle" : "", "family" : "Arkush", "given" : "K. D.", "non-dropping-particle" : "", "parse-names" : false, "suffix" : "" }, { "dropping-particle" : "", "family" : "Frasca", "given" : "S.", "non-dropping-particle" : "", "parse-names" : false, "suffix" : "" }, { "dropping-particle" : "", "family" : "Hedrick", "given" : "R. P.", "non-dropping-particle" : "", "parse-names" : false, "suffix" : "" }, { "dropping-particle" : "", "family" : "Pinder", "given" : "A. C.", "non-dropping-particle" : "", "parse-names" : false, "suffix" : "" }, { "dropping-particle" : "", "family" : "Davies", "given" : "G. D.", "non-dropping-particle" : "", "parse-names" : false, "suffix" : "" }, { "dropping-particle" : "", "family" : "Brazier", "given" : "M.", "non-dropping-particle" : "", "parse-names" : false, "suffix" : "" }, { "dropping-particle" : "", "family" : "Britton", "given" : "J. R.", "non-dropping-particle" : "", "parse-names" : false, "suffix" : "" }, { "dropping-particle" : "", "family" : "Colautti", "given" : "R. I.", "non-dropping-particle" : "", "parse-names" : false, "suffix" : "" }, { "dropping-particle" : "", "family" : "Grigorovich", "given" : "I. A.", "non-dropping-particle" : "", "parse-names" : false, "suffix" : "" }, { "dropping-particle" : "", "family" : "MacIsaac", "given" : "H. J.", "non-dropping-particle" : "", "parse-names" : false, "suffix" : "" } ], "container-title" : "Scientific Reports", "id" : "ITEM-1", "issue" : "December 2015", "issued" : { "date-parts" : [ [ "2016" ] ] }, "page" : "26316", "publisher" : "Nature Publishing Group", "title" : "Predicting global invasion risks: a management tool to prevent future introductions", "type" : "article-journal", "volume" : "6" }, "uris" : [ "http://www.mendeley.com/documents/?uuid=ee8cdfe4-e8d2-3418-8b18-3e3543dfe3d3" ] } ], "mendeley" : { "formattedCitation" : "(Fletcher et al., 2016)", "plainTextFormattedCitation" : "(Fletcher et al., 2016)", "previouslyFormattedCitation" : "(Fletcher et al., 2016)" }, "properties" : {  }, "schema" : "https://github.com/citation-style-language/schema/raw/master/csl-citation.json" }</w:instrText>
      </w:r>
      <w:r>
        <w:fldChar w:fldCharType="separate"/>
      </w:r>
      <w:r>
        <w:t xml:space="preserve">(Fletcher </w:t>
      </w:r>
      <w:r w:rsidR="00301BD0" w:rsidRPr="00301BD0">
        <w:rPr>
          <w:i/>
        </w:rPr>
        <w:t>et al.</w:t>
      </w:r>
      <w:r>
        <w:t>, 2016)</w:t>
      </w:r>
      <w:r>
        <w:fldChar w:fldCharType="end"/>
      </w:r>
      <w:r>
        <w:t>. In some instances, the extent of overlap between native species and their invasive alien competitors is projected to increase, this is the case of the native depressed river mussel (</w:t>
      </w:r>
      <w:r>
        <w:rPr>
          <w:i/>
        </w:rPr>
        <w:t>Pseudanodonta complanata</w:t>
      </w:r>
      <w:r>
        <w:t xml:space="preserve">) and its invasive competitor </w:t>
      </w:r>
      <w:r>
        <w:rPr>
          <w:i/>
        </w:rPr>
        <w:t>Dreissenia polimorpha</w:t>
      </w:r>
      <w:r>
        <w:t xml:space="preserve">. In other cases, climate change can partially reduce the overlaps between invasive and native species. This is the case for the invasive </w:t>
      </w:r>
      <w:r>
        <w:rPr>
          <w:i/>
        </w:rPr>
        <w:t>Pacifastacus leniusculus</w:t>
      </w:r>
      <w:r>
        <w:t xml:space="preserve">, which is projected to lose suitable habitat due to climate more than the native white-clawed crayfish </w:t>
      </w:r>
      <w:r>
        <w:rPr>
          <w:i/>
        </w:rPr>
        <w:t>Austropotamobius pallipes</w:t>
      </w:r>
      <w:r>
        <w:t xml:space="preserve"> (Gallardo &amp; Aldridge, 2013). Most of these patterns also emerge with lower emission scenarios (e.g. SRES B1 and B2 climate scenarios) but with less dramatic change </w:t>
      </w:r>
      <w:r>
        <w:fldChar w:fldCharType="begin" w:fldLock="1"/>
      </w:r>
      <w:r>
        <w:instrText>ADDIN CSL_CITATION { "citationItems" : [ { "id" : "ITEM-1", "itemData" : { "DOI" : "10.1111/cobi.12043", "ISBN" : "0888-8892", "ISSN" : "08888892", "PMID" : "23531056", "abstract" : "Climate change will require species to adapt to new conditions or follow preferred climates to higher latitudes or elevations, but many dispersal-limited freshwater species may be unable to move due to barriers imposed by watershed boundaries. In addition, invasive nonnative species may expand into new regions under future climate conditions and contribute to the decline of native species. We evaluated future distributions for the threatened European crayfish fauna in response to climate change, watershed boundaries, and the spread of invasive crayfishes, which transmit the crayfish plague, a lethal disease for native European crayfishes. We used climate projections from general circulation models and statistical models based on Mahalanobis distance to predict climate-suitable regions for native and invasive crayfishes in the middle and at the end of the 21st century. We identified these suitable regions as accessible or inaccessible on the basis of major watershed boundaries and present occurrences and evaluated potential future overlap with 3 invasive North American crayfishes. Climate-suitable areas decreased for native crayfishes by 19% to 72%, and the majority of future suitable areas for most of these species were inaccessible relative to native and current distributions. Overlap with invasive crayfish plague-transmitting species was predicted to increase. Some native crayfish species (e.g., noble crayfish [Astacus astacus]) had no future refugia that were unsuitable for the modeled nonnative species. Our results emphasize the importance of preventing additional introductions and spread of invasive crayfishes in Europe to minimize interactions between the multiple stressors of climate change and invasive species, while suggesting candidate regions for the debatable management option of assisted colonization.", "author" : [ { "dropping-particle" : "", "family" : "Capinha", "given" : "C\u00e9sar", "non-dropping-particle" : "", "parse-names" : false, "suffix" : "" }, { "dropping-particle" : "", "family" : "Larson", "given" : "Eric R.", "non-dropping-particle" : "", "parse-names" : false, "suffix" : "" }, { "dropping-particle" : "", "family" : "Tricarico", "given" : "Elena", "non-dropping-particle" : "", "parse-names" : false, "suffix" : "" }, { "dropping-particle" : "", "family" : "Olden", "given" : "Julian D.", "non-dropping-particle" : "", "parse-names" : false, "suffix" : "" }, { "dropping-particle" : "", "family" : "Gherardi", "given" : "Francesca", "non-dropping-particle" : "", "parse-names" : false, "suffix" : "" } ], "container-title" : "Conservation Biology", "id" : "ITEM-1", "issue" : "4", "issued" : { "date-parts" : [ [ "2013", "8" ] ] }, "page" : "731-740", "title" : "Effects of climate change, invasive species, and disease on the distribution of native european crayfishes", "type" : "article-journal", "volume" : "27" }, "uris" : [ "http://www.mendeley.com/documents/?uuid=87a0f45c-342a-3eec-b1d8-79f531f9478c" ] }, { "id" : "ITEM-2", "itemData" : { "DOI" : "10.1007/s00227-012-1894-9", "abstract" : "Global warming is expected to profoundly change the characteristics of freshwater habitats. Increasing evaporation, lower oxygen concentration due to increased water temperatures and changes in precipitation pattern are likely to affect the survival and reproduction of pulmonate freshwater gastropods. Our statistical niche modelling analysis suggests that for a great proportion of the North-West European genera, the range sizes were predicted to decrease by 2,080, even if unlimited dispersal was assumed. The forecasted warming in the cooler northern ranges predicted the emergence of new suitable areas, as well as drastically reduced available habitat in the southern part of the studied region. Phylogenetic signal was inferred for one dimension of the climatic niche. Independent contrast analyses, taking into account the phylogenetic relationships between the taxa, showed a positive correla-tion between the genera's climate niche width and the size of future suitable area. In summary, the results predict a profound faunal freshwater gastropod shift for Central Europe, either permitting the establishment of species currently living south of the studied region or permitting the proliferation of organisms relying on the same food resources, if dispersal abilities do not match the rate of climate change. Background", "author" : [ { "dropping-particle" : "", "family" : "Cordellier", "given" : "M", "non-dropping-particle" : "", "parse-names" : false, "suffix" : "" }, { "dropping-particle" : "", "family" : "Pfenninger", "given" : "A.", "non-dropping-particle" : "", "parse-names" : false, "suffix" : "" }, { "dropping-particle" : "", "family" : "Streit", "given" : "B.", "non-dropping-particle" : "", "parse-names" : false, "suffix" : "" }, { "dropping-particle" : "", "family" : "Pfenninger", "given" : "M.", "non-dropping-particle" : "", "parse-names" : false, "suffix" : "" } ], "container-title" : "Marine Biology", "id" : "ITEM-2", "issued" : { "date-parts" : [ [ "2012" ] ] }, "page" : "2519\u20132531", "title" : "Assessing the effects of climate change on the distribution of pulmonate freshwater snail biodiversity", "type" : "article-journal", "volume" : "159" }, "uris" : [ "http://www.mendeley.com/documents/?uuid=cca91fa3-9c56-32f3-ab0c-d4bd40fac634" ] }, { "id" : "ITEM-3", "itemData" : { "DOI" : "10.1007/s10531-011-0140-y", "abstract" : "Global climate change (GCC) is expected to lead to massive loss of global biodiversity in the alpine regions of mountain ranges. Studies on the potential effects of GCC on low mountain areas remain sparse, however, despite the high conservation value of these areas as biodiversity refugia. We chose a species distribution modeling approach to assess potential GCC impacts on the future distributions of montane freshwater inver-tebrates under two different greenhouse gas scenarios and three averaged general circu-lation models. For this, ensemble models consisting of six algorithms [generalized linear model (GLM), generalized boosted model (GBM), generalized additive model (GAM), classification tree analysis (CTA), artificial neural networks (ANN), and multivariate adaptive regression splines (MARS)] were applied to project areas of 23 cold-stenothermic aquatic insects from montane regions of Central Europe. We found an average loss of 70\u201380% of the potential distribution for the study species until 2080, depending on the underlying Intergovernmental Panel on Climate Change scenario. Species distribution ranges below 1000 m above sea level were found to decrease by up to *96% according to the severest greenhouse gas emission scenario. While the Alps remain the single main refugium under the A2a greenhouse gas emission scenario, the more moderate climate scenario B2a shows fragmented potential persistence of montane insects in some low mountain ranges. The results show that montane freshwater assemblages in low mountain ranges are particularly threatened by ongoing GCC. As vertical dispersal is limited by elevational restriction, low mountain ranges may act as summit traps under GCC. We thus propose that GCC will lead to the extinction of several species and unique genetic lineages of postglacial relict species, resulting in a significant decline in Central European fauna.", "author" : [ { "dropping-particle" : "", "family" : "Sauer", "given" : "Jan", "non-dropping-particle" : "", "parse-names" : false, "suffix" : "" }, { "dropping-particle" : "", "family" : "Sami", "given" : "@bullet", "non-dropping-particle" : "", "parse-names" : false, "suffix" : "" }, { "dropping-particle" : "", "family" : "@bullet", "given" : "Domisch", "non-dropping-particle" : "", "parse-names" : false, "suffix" : "" }, { "dropping-particle" : "", "family" : "Nowak", "given" : "Carsten", "non-dropping-particle" : "", "parse-names" : false, "suffix" :</w:instrText>
      </w:r>
      <w:r w:rsidRPr="009E2FD7">
        <w:rPr>
          <w:lang w:val="fr-CH"/>
        </w:rPr>
        <w:instrText xml:space="preserve"> "" }, { "dropping-particle" : "", "family" : "Haase", "given" : "Peter", "non-dropping-particle" : "", "parse-names" : false, "suffix" : "" }, { "dropping-particle" : "", "family" : "Sauer", "given" : "J", "non-dropping-particle" : "", "parse-names" : false, "suffix" : "" }, { "dropping-particle" : "", "family" : "Domisch", "given" : "\u00c1 S", "non-dropping-particle" : "", "parse-names" : false, "suffix" : "" }, { "dropping-particle" : "", "family" : "Nowak", "given" : "\u00c1 C", "non-dropping-particle" : "", "parse-names" : false, "suffix" : "" }, { "dropping-particle" : "", "family" : "Haase", "given" : "\u00c1 P", "non-dropping-particle" : "", "parse-names" : false, "suffix" : "" } ], "container-title" : "Biodivers Conserv", "id" : "ITEM-3", "issued" : { "date-parts" : [ [ "2011" ] ] }, "page" : "3133-3146", "title" : "Low mountain ranges: summit traps for montane freshwater species under climate change", "type" : "article-journal", "volume" : "20" }, "uris" : [ "http://www.mendeley.com/documents/?uuid=880ebd62-852c-31fa-9f42-3677a478fee4" ] } ], "mendeley" : { "formattedCitation" : "(Capinha et al., 2013; Cordellier et al., 2012; Sauer et al., 2011)", "plainTextFormattedCitation" : "(Capinha et al., 2013; Cordellier et al., 2012; Sauer et al., 2011)", "previouslyFormattedCitation" : "(Capinha et al., 2013; Cordellier et al., 2012; Sauer et al., 2011)" }, "properties" : {  }, "schema" : "https://github.com/citation-style-language/schema/raw/master/csl-citation.json" }</w:instrText>
      </w:r>
      <w:r>
        <w:fldChar w:fldCharType="separate"/>
      </w:r>
      <w:r w:rsidRPr="00193C7B">
        <w:rPr>
          <w:lang w:val="it-IT"/>
        </w:rPr>
        <w:t xml:space="preserve">(Capinha </w:t>
      </w:r>
      <w:r w:rsidR="00301BD0" w:rsidRPr="00301BD0">
        <w:rPr>
          <w:i/>
          <w:lang w:val="it-IT"/>
        </w:rPr>
        <w:t>et al.</w:t>
      </w:r>
      <w:r w:rsidRPr="00193C7B">
        <w:rPr>
          <w:lang w:val="it-IT"/>
        </w:rPr>
        <w:t xml:space="preserve">, 2013; Cordellier </w:t>
      </w:r>
      <w:r w:rsidR="00301BD0" w:rsidRPr="00301BD0">
        <w:rPr>
          <w:i/>
          <w:lang w:val="it-IT"/>
        </w:rPr>
        <w:t>et al.</w:t>
      </w:r>
      <w:r w:rsidRPr="00193C7B">
        <w:rPr>
          <w:lang w:val="it-IT"/>
        </w:rPr>
        <w:t xml:space="preserve">, 2012; Sauer </w:t>
      </w:r>
      <w:r w:rsidR="00301BD0" w:rsidRPr="00301BD0">
        <w:rPr>
          <w:i/>
          <w:lang w:val="it-IT"/>
        </w:rPr>
        <w:t>et al.</w:t>
      </w:r>
      <w:r w:rsidRPr="00193C7B">
        <w:rPr>
          <w:lang w:val="it-IT"/>
        </w:rPr>
        <w:t>, 2011</w:t>
      </w:r>
      <w:r>
        <w:fldChar w:fldCharType="end"/>
      </w:r>
      <w:r>
        <w:rPr>
          <w:lang w:val="it-IT"/>
        </w:rPr>
        <w:t xml:space="preserve">). </w:t>
      </w:r>
    </w:p>
    <w:p w14:paraId="561FF2D2" w14:textId="7A8B62E9" w:rsidR="0048205B" w:rsidRDefault="0048205B" w:rsidP="00AE389F">
      <w:pPr>
        <w:rPr>
          <w:lang w:val="en-US"/>
        </w:rPr>
      </w:pPr>
      <w:r>
        <w:rPr>
          <w:lang w:val="en-US"/>
        </w:rPr>
        <w:lastRenderedPageBreak/>
        <w:t xml:space="preserve">An increase in species richness at warmer temperature is predicted for phytoplankton and periphyton in shallow lakes, while the opposite is true for macroinvertebrates and zooplankton </w:t>
      </w:r>
      <w:r>
        <w:fldChar w:fldCharType="begin" w:fldLock="1"/>
      </w:r>
      <w:r>
        <w:rPr>
          <w:lang w:val="en-US"/>
        </w:rPr>
        <w:instrText xml:space="preserve">ADDIN CSL_CITATION { "citationItems" : [ { "id" : "ITEM-1", "itemData" : { "DOI" : "10.1371/journal.pone.0030877", "author" : [ { "dropping-particle" : "", "family" : "Brucet", "given" : "S.", "non-dropping-particle" : "", "parse-names" : false, "suffix" : "" }, { "dropping-particle" : "", "family" : "Boix", "given" : "D.", "non-dropping-particle" : "", "parse-names" : false, "suffix" : "" }, { "dropping-particle" : "", "family" : "Nathansen", "given" : "L.W.", "non-dropping-particle" : "", "parse-names" : false, "suffix" : "" }, { "dropping-particle" : "", "family" : "Quintana", "given" : "X.D.", "non-dropping-particle" : "", "parse-names" : false, "suffix" : "" }, { "dropping-particle" : "", "family" : "Jensen", "given" : "E.", "non-dropping-particle" : "", "parse-names" : false, "suffix" : "" }, { "dropping-particle" : "", "family" : "Balayla", "given" : "D.", "non-dropping-particle" : "", "parse-names" : false, "suffix" : "" }, { "dropping-particle" : "", "family" : "Meerhoff", "given" : "M.", "non-dropping-particle" : "", "parse-names" : false, "suffix" : "" }, { "dropping-particle" : "", "family" : "Jeppesen", "given" : "E.", "non-dropping-particle" : "", "parse-names" : false, "suffix" : "" } ], "container-title" : "PLoS ONE", "id" : "ITEM-1", "issue" : "7(2)", "issued" : { "date-parts" : [ [ "2012" ] ] }, "note" : "NULL", "title" : "Effects of temperature, salinity and fish in structuring the macroinvertebrate community in shallow lakes: implications for effects of climate change", "type" : "article-journal" }, "uris" : [ "http://www.mendeley.com/documents/?uuid=8df1aa86-1685-4189-bd5e-211ba0c645f7" ] }, { "id" : "ITEM-2", "itemData" : { "DOI" : "10.1007/s10750-012-1182-1", "ISBN" : "0018-8158", "ISSN" : "00188158", "abstract" : "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u2013100 years) fish data series from 24 European lakes (area: 0.04\u20135,648 km2; mean depth: 1\u2013177 m; a north\u2013south gradient from Sweden to Spain). Along with an annual temperature increase of about 0.15\u20130.3\u00b0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u2013perch and/or shad are apparently on the increase in several of the lakes. The response of fish to the warming has been surprisingly strong and fast in recent decades, making them ideal sentinels for detecting and documenting climate-induced modifications of freshwater ecosystems.", "author" : [ { "dropping-particle" : "", "family" : "Jeppesen", "given" : "Erik", "non-dropping-particle" : "", "parse-names" : false, "suffix" : "" }, { "dropping-particle" : "", "family" : "Mehner", "given" : "Thomas", "non-dropping-particle" : "", "parse-names" : false, "suffix" : "" }, { "dropping-particle" : "", "family" : "Winfield", "given" : "Ian J.", "non-dropping-particle" : "", "parse-names" : false, "suffix" : "" }, { "dropping-particle" : "", "family" : "Kangur", "given" : "K\u00fclli", "non-dropping-particle" : "", "parse-names" : false, "suffix" : "" }, { "dropping-particle" : "", "family" : "Sarvala", "given" : "Jouko", "non-dropping-particle" : "", "parse-names" : false, "suffix" : "" }, { "dropping-particle" : "", "family" : "Gerdeaux", "given" : "Daniel", "non-dropping-particle" : "", "parse-names" : false, "suffix" : "" }, { "dropping-particle" : "", "family" : "Rask", "given" : "Martti", "non-dropping-particle" : "", "parse-names" : false, "suffix" : "" }, { "dropping-particle" : "", "family" : "Malmquist", "given" : "Hilmar J.", "non-dropping-particle" : "", "parse-names" : false, "suffix" : "" }, { "dropping-particle" : "", "family" : "Holmgren", "given" : "Kerstin", "non-dropping-particle" : "", "parse-names" : false, "suffix" : "" }, { "dropping-particle" : "", "family" : "Volta", "given" : "Pietro", "non-dropping-particle" : "", "parse-names" : false, "suffix" : "" }, { "dropping-particle" : "", "family" : "Romo", "given" : "Susana", "non-dropping-particle" : "", "parse-names" : false, "suffix" : "" }, { "dropping-particle" : "", "family" : "Eckmann", "given" : "Reiner", "non-dropping-particle" : "", "parse-names" : false, "suffix" : "" }, { "dropping-particle" : "", "family" : "Sandstr\u00f6m", "given" : "Alfred", "non-dropping-particle" : "", "parse-names" : false, "suffix" : "" }, { "dropping-particle" : "", "family" : "Blanco", "given" : "Sa\u00fal", "non-dropping-particle" : "", "parse-names" : false, "suffix" : "" }, { "dropping-particle" : "", "family" : "Kangur", "given" : "Andu", "non-dropping-particle" : "", "parse-names" : false, "suffix" : "" }, { "dropping-particle" : "", "family" : "Ragnarsson Stabo", "given" : "Henrik", "non-dropping-particle" : "", "parse-names" : false, "suffix" : "" }, { "dropping-particle" : "", "family" : "Tarvainen", "given" : "Marjo", "non-dropping-particle" : "", "parse-names" : false, "suffix" : "" }, { "dropping-particle" : "", "family" : "Ventel\u00e4", "given" : "Anne Mari", "non-dropping-particle" : "", "parse-names" : false, "suffix" : "" }, { "dropping-particle" : "", "family" : "S\u00f8ndergaard", "given" : "Martin", "non-dropping-particle" : "", "parse-names" : false, "suffix" : "" }, { "dropping-particle" : "", "family" : "Lauridsen", "given" : "Torben L.", "non-dropping-particle" : "", "parse-names" : false, "suffix" : "" }, { "dropping-particle" : "", "family" : "Meerhoff", "given" : "Mariana", "non-dropping-particle" : "", "parse-names" : false, "suffix" : "" } ], "container-title" : "Hydrobiologia", "id" : "ITEM-2", "issue" : "1", "issued" : { "date-parts" : [ [ "2012" ] ] }, "page" : "1-39", "title" : "Impacts of climate warming on the long-term dynamics of key fish species in 24 European lakes", "type" : "article-journal", "volume" : "694" }, "uris" : [ "http://www.mendeley.com/documents/?uuid=44440a4b-ac4a-394b-80bc-e1b4d6daf8c8" ] }, { "id" : "ITEM-3", "itemData" : { "DOI" : "10.1016/B978-0-12-396992-7.00004-6", "ISBN" : "9780123969927", "ISSN" : "00652504", "PMID" : "24571461", "abstract" : "Shallow lakes, one of the most widespread water bodies in the world landscape, are very sensitive to climate change. Several theories predict changes in community traits, relevant for ecosystem functioning, with higher temperature. The space-for-time substitution approach (SFTS) provides one of the most plausible empirical evaluations for these theories, helping to elucidate the long-term consequences of changes in climate.Here, we reviewed the changes at the community level for the main freshwater taxa and assemblages (i.e. fishes, macroinvertebrates, zooplankton, macrophytes, phytoplankton, periphyton and bacterioplankton), under different climates. We analyzed data obtained from latitudinal and altitudinal gradients and cross-comparison (i.e. SFTS) studies, supplemented by an analysis of published geographically dispersed data for those communities or traits not covered in the SFTS literature.We found only partial empirical evidence supporting the theoretical predictions. The prediction of higher richness at warmer locations was supported for fishes, phytoplankton and periphyton, while the opposite was true for macroinvertebrates and zooplankton. With decreasing latitude, the biomass of cladoceran zooplankton and periphyton and the density of zooplankton and macroinvertebrates declined (opposite for fishes for both biomass and density variables). Fishes and cladoceran zooplankton showed the expected reduction in body size with higher temperature. Life history changes in fish and zooplankton and stronger trophic interactions at intermediate positions in the food web (fish predation on zooplankton and macroinvertebrates) were evident, but also a weaker grazing pressure of zooplankton on phytoplankton occurred with increasing temperatures. The potential impacts of lake productivity, fish predation and other factors, such as salinity, were often stronger than those of temperature itself. Additionally, shallow lakes may shift between alternative states, complicating theoretical predictions of warming effects. SFTS and meta-analyses approaches have their shortcomings, but in combination with experimental and model studies that help reveal mechanisms, the \" field situation\" is indispensable to understand the potential effects of warming. ?? 2012 Elsevier Ltd.", "author" : [ { "dropping-particle" : "", "family" : "Meerhoff", "given" : "Mariana", "non-dropping-particle" : "", "parse-names" : false, "suffix" : "" }, { "dropping-particle" : "", "family" : "Teixeira-de Mello", "given" : "Franco", "non-dropping-particle" : "", "parse-names" : false, "suffix" : "" }, { "dropping-particle" : "", "family" : "Kruk", "given" : "Carla", "non-dropping-particle" : "", "parse-names" : false, "suffix" : "" }, { "dropping-particle" : "", "family" : "Alonso", "given" : "Cecilia", "non-dropping-particle" : "", "parse-names" : false, "suffix" : "" }, { "dropping-particle" : "", "family" : "Gonz??lez-Bergonzoni", "given" : "Iv??n", "non-dropping-particle" : "", "parse-names" : false, "suffix" : "" }, { "dropping-particle" : "", "family" : "Pacheco", "given" : "Juan Pablo", "non-dropping-particle" : "", "parse-names" : false, "suffix" : "" }, { "dropping-particle" : "", "family" : "Lacerot", "given" : "Gissell", "non-dropping-particle" : "", "parse-names" : false, "suffix" : "" }, { "dropping-particle" : "", "family" : "Arim", "given" : "Mat??as", "non-dropping-particle" : "", "parse-names" : false, "suffix" : "" }, { "dropping-particle" : "", "family" : "Beklio??lu", "given" : "Meryem", "non-dropping-particle" : "", "parse-names" : false, "suffix" : "" }, { "dropping-particle" : "", "family" : "Brucet", "given" : "Sandra", "non-dropping-particle" : "", "parse-names" : false, "suffix" : "" }, { "dropping-particle" : "", "family" : "Goyenola", "given" : "Guillermo", "non-dropping-particle" : "", </w:instrText>
      </w:r>
      <w:r w:rsidRPr="009E2FD7">
        <w:rPr>
          <w:lang w:val="fr-CH"/>
        </w:rPr>
        <w:instrText>"parse-names" : false, "suffix" : "" }, { "dropping-particle" : "", "family" : "Iglesias", "given" : "Carlos", "non-dropping-particle" : "", "parse-names" : false, "suffix" : "" }, { "dropping-particle" : "", "family" : "Mazzeo", "given" : "N??stor", "non-dropping-particle" : "", "parse-names" : false, "suffix" : "" }, { "dropping-particle" : "", "family" : "Kosten", "given" : "Sarian", "non-dropping-particle" : "", "parse-names" : false, "suffix" : "" }, { "dropping-particle" : "", "family" : "Jeppesen", "given" : "Erik", "non-dropping-particle" : "", "parse-names" : false, "suffix" : "" } ], "container-title" : "Advances in Ecological Research", "id" : "ITEM-3", "issued" : { "date-parts" : [ [ "2012" ] ] }, "number-of-pages" : "259-349", "title" : "Environmental Warming in Shallow Lakes. A Review of Potential Changes in Community Structure as Evidenced from Space-for-Time Substitution Approaches", "type" : "book", "volume" : "46" }, "uris" : [ "http://www.mendeley.com/documents/?uuid=0732d082-f59f-35fd-8056-2d778642e3bf" ] } ], "mendeley" : { "formattedCitation" : "(S. Brucet et al., 2012; Erik Jeppesen et al., 2012; Meerhoff et al., 2012)", "plainTextFormattedCitation" : "(S. Brucet et al., 2012; Erik Jeppesen et al., 2012; Meerhoff et al., 2012)", "previouslyFormattedCitation" : "(S. Brucet et al., 2012; Erik Jeppesen et al., 2012; Meerhoff et al., 2012)" }, "properties" : {  }, "schema" : "https://github.com/citation-style-language/schema/raw/master/csl-citation.json" }</w:instrText>
      </w:r>
      <w:r>
        <w:fldChar w:fldCharType="separate"/>
      </w:r>
      <w:r w:rsidRPr="00F773D2">
        <w:rPr>
          <w:lang w:val="fr-CH"/>
        </w:rPr>
        <w:t xml:space="preserve">(Brucet </w:t>
      </w:r>
      <w:r w:rsidR="00301BD0" w:rsidRPr="00301BD0">
        <w:rPr>
          <w:i/>
          <w:lang w:val="fr-CH"/>
        </w:rPr>
        <w:t>et al.</w:t>
      </w:r>
      <w:r w:rsidRPr="00F773D2">
        <w:rPr>
          <w:lang w:val="fr-CH"/>
        </w:rPr>
        <w:t xml:space="preserve">, 2012; Jeppesen </w:t>
      </w:r>
      <w:r w:rsidR="00301BD0" w:rsidRPr="00301BD0">
        <w:rPr>
          <w:i/>
          <w:lang w:val="fr-CH"/>
        </w:rPr>
        <w:t>et al.</w:t>
      </w:r>
      <w:r w:rsidRPr="00F773D2">
        <w:rPr>
          <w:lang w:val="fr-CH"/>
        </w:rPr>
        <w:t xml:space="preserve">, 2012; Meerhoff </w:t>
      </w:r>
      <w:r w:rsidR="00301BD0" w:rsidRPr="00301BD0">
        <w:rPr>
          <w:i/>
          <w:lang w:val="fr-CH"/>
        </w:rPr>
        <w:t>et al.</w:t>
      </w:r>
      <w:r w:rsidRPr="00F773D2">
        <w:rPr>
          <w:lang w:val="fr-CH"/>
        </w:rPr>
        <w:t>, 2012)</w:t>
      </w:r>
      <w:r>
        <w:fldChar w:fldCharType="end"/>
      </w:r>
      <w:r w:rsidRPr="00F773D2">
        <w:rPr>
          <w:lang w:val="fr-CH"/>
        </w:rPr>
        <w:t xml:space="preserve">. </w:t>
      </w:r>
      <w:r>
        <w:rPr>
          <w:lang w:val="en-US"/>
        </w:rPr>
        <w:t xml:space="preserve">Another study </w:t>
      </w:r>
      <w:r>
        <w:fldChar w:fldCharType="begin" w:fldLock="1"/>
      </w:r>
      <w:r>
        <w:rPr>
          <w:lang w:val="en-US"/>
        </w:rPr>
        <w:instrText>ADDIN CSL_CITATION { "citationItems" : [ { "id" : "ITEM-1", "itemData" : { "DOI" : "10.1111/j.1461-0248.2009.01438.x", "ISBN" : "1461-0248", "ISSN" : "1461023X", "PMID" : "20100243", "abstract" : "Environmental variability in space and time is a primary mechanism allowing species that share resources to coexist. Fluctuating conditions are a double edged sword for diversity, either promoting coexistence through temporal niche partitioning or excluding species by stochastic extinctions. The net effect of environmental variation on diversity is largely unknown. We examined the association between zooplankton species richness in lakes and environmental variability on interannual, seasonal and shorter time scales, as well as long-term average conditions. We analyzed data on physical, chemical and biological limnology in 53 temperate zone lakes in North America and Europe sampled over a combined 1042 years. Large fluctuations in pH, phosphorus and dissolved organic carbon concentration on different time scales were associated with reduced zooplankton species richness. More species were found in lakes that showed greater temperature variation on all time scales. Environmental variability on different time scales showed similar or, in some cases, stronger associations with zooplankton species richness compared with long-term average conditions. Our results suggest that temporal fluctuations in the chemical environment tend to exclude zooplankton species while temperature variability promotes greater richness. The results indicate that anthropogenic increases in temporal variability of future climates may have profound effects on biodiversity.", "author" : [ { "dropping-particle" : "", "family" : "Shurin", "given" : "Jonathan B.", "non-dropping-particle" : "", "parse-names" : false, "suffix" : "" }, { "dropping-particle" : "", "family" : "Winder", "given" : "Monika", "non-dropping-particle" : "", "parse-names" : false, "suffix" : "" }, { "dropping-particle" : "", "family" : "Adrian", "given" : "Rita", "non-dropping-particle" : "", "parse-names" : false, "suffix" : "" }, { "dropping-particle" : "", "family" : "Keller", "given" : "Wendel Bill", "non-dropping-particle" : "", "parse-names" : false, "suffix" : "" }, { "dropping-particle" : "", "family" : "Matthews", "given" : "Blake", "non-dropping-particle" : "", "parse-names" : false, "suffix" : "" }, { "dropping-particle" : "", "family" : "Paterson", "given" : "Andrew M.", "non-dropping-particle" : "", "parse-names" : false, "suffix" : "" }, { "dropping-particle" : "", "family" : "Paterson", "given" : "Michael J.", "non-dropping-particle" : "", "parse-names" : false, "suffix" : "" }, { "dropping-particle" : "", "family" : "Pinel-Alloul", "given" : "Bernadette", "non-dropping-particle" : "", "parse-names" : false, "suffix" : "" }, { "dropping-particle" : "", "family" : "Rusak", "given" : "James A.", "non-dropping-particle" : "", "parse-names" : false, "suffix" : "" }, { "dropping-particle" : "", "family" : "Yan", "given" : "Norman D.", "non-dropping-particle" : "", "parse-names" : false, "suffix" : "" } ], "container-title" : "Ecology Letters", "id" : "ITEM-1", "issue" : "4", "issued" : { "date-parts" : [ [ "2010" ] ] }, "page" : "453-463", "title" : "Environmental stability and lake zooplankton diversity - contrasting effects of chemical and thermal variability", "type" : "article-journal", "volume" : "13" }, "uris" : [ "http://www.mendeley.com/documents/?uuid=bc5e9491-10fa-3ed5-b9ec-6204a2595fb9" ] } ], "mendeley" : { "formattedCitation" : "(Shurin et al., 2010)", "plainTextFormattedCitation" : "(Shurin et al., 2010)", "previouslyFormattedCitation" : "(Shurin et al., 2010)" }, "properties" : {  }, "schema" : "https://github.com/citation-style-language/schema/raw/master/csl-citation.json" }</w:instrText>
      </w:r>
      <w:r>
        <w:fldChar w:fldCharType="separate"/>
      </w:r>
      <w:r>
        <w:rPr>
          <w:lang w:val="en-US"/>
        </w:rPr>
        <w:t xml:space="preserve">(Shurin </w:t>
      </w:r>
      <w:r w:rsidR="00301BD0" w:rsidRPr="00301BD0">
        <w:rPr>
          <w:i/>
          <w:lang w:val="en-US"/>
        </w:rPr>
        <w:t>et al.</w:t>
      </w:r>
      <w:r>
        <w:rPr>
          <w:lang w:val="en-US"/>
        </w:rPr>
        <w:t>, 2010)</w:t>
      </w:r>
      <w:r>
        <w:fldChar w:fldCharType="end"/>
      </w:r>
      <w:r>
        <w:t xml:space="preserve"> </w:t>
      </w:r>
      <w:r>
        <w:rPr>
          <w:lang w:val="en-US"/>
        </w:rPr>
        <w:t xml:space="preserve">suggested that potential impacts of global change on lake zooplankton biodiversity will depend on the relative magnitudes and interactions between shifts in chemistry and temperature. </w:t>
      </w:r>
      <w:r>
        <w:t>The study shows that</w:t>
      </w:r>
      <w:r>
        <w:rPr>
          <w:lang w:val="en-US"/>
        </w:rPr>
        <w:t xml:space="preserve"> temporal fluctuations in the chemical environment tend to exclude zooplankton species whereas temperature variability tends to promote greater richness. Thus, increasing frequency of extreme events and greater ranges of variability may be as or more important than changes in average conditions as drivers of zooplankton community diversity.</w:t>
      </w:r>
    </w:p>
    <w:p w14:paraId="22B34A7B" w14:textId="77777777" w:rsidR="0048205B" w:rsidRDefault="0048205B" w:rsidP="00AE389F">
      <w:pPr>
        <w:rPr>
          <w:lang w:val="en-US"/>
        </w:rPr>
      </w:pPr>
    </w:p>
    <w:p w14:paraId="533D06EE" w14:textId="77777777" w:rsidR="0048205B" w:rsidRDefault="0048205B" w:rsidP="001F0516">
      <w:pPr>
        <w:pStyle w:val="Heading4"/>
      </w:pPr>
      <w:bookmarkStart w:id="1095" w:name="_Toc519504570"/>
      <w:r>
        <w:t>Ecosystem functioning</w:t>
      </w:r>
      <w:bookmarkEnd w:id="1095"/>
    </w:p>
    <w:p w14:paraId="673FC5C7" w14:textId="0F3E1741" w:rsidR="0048205B" w:rsidRDefault="0048205B" w:rsidP="00AE389F">
      <w:pPr>
        <w:tabs>
          <w:tab w:val="left" w:pos="432"/>
        </w:tabs>
        <w:rPr>
          <w:lang w:val="en-US"/>
        </w:rPr>
      </w:pPr>
      <w:r>
        <w:t>In inland waters, total biomass stock of planktonic autotrophs has been projected to either remain stable or increase under business-as-usual climate projections for the 21</w:t>
      </w:r>
      <w:r w:rsidRPr="008A115E">
        <w:t>st</w:t>
      </w:r>
      <w:r>
        <w:t xml:space="preserve"> century (Elliot </w:t>
      </w:r>
      <w:r w:rsidR="00301BD0" w:rsidRPr="00301BD0">
        <w:rPr>
          <w:i/>
        </w:rPr>
        <w:t>et al.</w:t>
      </w:r>
      <w:r>
        <w:t xml:space="preserve">, 2005; Markensten </w:t>
      </w:r>
      <w:r w:rsidR="00301BD0" w:rsidRPr="00301BD0">
        <w:rPr>
          <w:i/>
        </w:rPr>
        <w:t>et al.</w:t>
      </w:r>
      <w:r>
        <w:t xml:space="preserve"> 2010, </w:t>
      </w:r>
      <w:r w:rsidR="00800E5C" w:rsidRPr="00800E5C">
        <w:t>Arheimer</w:t>
      </w:r>
      <w:r>
        <w:t xml:space="preserve"> </w:t>
      </w:r>
      <w:r w:rsidR="00301BD0" w:rsidRPr="00301BD0">
        <w:rPr>
          <w:i/>
        </w:rPr>
        <w:t>et al.</w:t>
      </w:r>
      <w:r>
        <w:t xml:space="preserve">, 2005). </w:t>
      </w:r>
      <w:r w:rsidRPr="00F773D2">
        <w:rPr>
          <w:lang w:val="fr-CH"/>
        </w:rPr>
        <w:t xml:space="preserve">Mooij </w:t>
      </w:r>
      <w:r w:rsidR="00301BD0" w:rsidRPr="00301BD0">
        <w:rPr>
          <w:i/>
          <w:lang w:val="fr-CH"/>
        </w:rPr>
        <w:t>et al.</w:t>
      </w:r>
      <w:r w:rsidRPr="00F773D2">
        <w:rPr>
          <w:lang w:val="fr-CH"/>
        </w:rPr>
        <w:t xml:space="preserve"> </w:t>
      </w:r>
      <w:r>
        <w:fldChar w:fldCharType="begin" w:fldLock="1"/>
      </w:r>
      <w:r>
        <w:rPr>
          <w:lang w:val="fr-CH"/>
        </w:rPr>
        <w:instrText>ADDIN CSL_CITATION { "citationItems" : [ { "id" : "ITEM-1", "itemData" : { "DOI" : "10.1007/s10750-007-0600-2", "ISBN" : "0018-8158", "ISSN" : "00188158", "abstract" : "Global average surface temperatures are expected to rise by about 1.4 to 5.8 \u00baC from the present until the year 2100. This temperature increase will affect all ecosystems on earth. For shallow lakes - which can be either in a clear water or a turbid state - this climate change will expectedly negatively affect water transparency though the prediction is far from conclusive and experimental investigations elucidating the potential climatic effects on shallow lakes are still rare. The aim of this study was to further shape and sharpen hypotheses on the impact of climate change on shallow lakes by applying an existing and well-calibrated ecosystem model, PCLake. We focused on asymptotic model behaviour for a range of temperature and loading scenarios in a factorial design. We conclude that climate change will likely lead to decreased critical nutrient loadings. Combined with an expected increase in the external nutrient loading, this will increase the probability of a shift from a clear to a turbid state. As the model predicts a higher summer chlorophyll-a concentration, a stronger dominance of cyanobacteria during summer and a reduced zooplankton abundance due to climate change, the turbid state itself is likely to become even more severe.", "author" : [ { "dropping-particle" : "", "family" : "Mooij", "given" : "W. M.", "non-dropping-particle" : "", "parse-names</w:instrText>
      </w:r>
      <w:r w:rsidRPr="00112443">
        <w:rPr>
          <w:lang w:val="fr-CH"/>
        </w:rPr>
        <w:instrText>" : false, "suffix" : "" }, { "dropping-particle" : "", "family" : "Janse", "given" : "J. H.", "non-dropping-particle" : "", "parse-names" : false, "suffix" : "" }, { "dropping-particle" : "", "family" : "Senerpont Domis", "given" : "L. N.", "non-dropping-particle" : "De", "parse-names" : false, "suffix" : "" }, { "dropping-particle" : "", "family" : "H\u00fclsmann", "given" : "S.", "non-dropping-particle" : "", "parse-names" : false, "suffix" : "" }, { "dropping-particle" : "", "family" : "Ibelings", "given" : "B. W.", "non-dropping-particle" : "", "parse-names" : false, "suffix" : "" } ], "container-title" : "Hydrobiologia", "id" : "ITEM-1", "issue" : "1", "issued" : { "date-parts" : [ [ "2007", "6" ] ] }, "page" : "443-454", "publisher" : "Kluwer Academic Publishers", "title" : "Predicting the effect of climate change on temperate shallow lakes with the ecosystem model PCLake", "type" : "article-journal", "volume" : "584" }, "uris" : [ "http://www.mendeley.com/documents/?uuid=b2adb2db-2a0f-4d3f-b00c-0f1556e168c5" ] } ], "mendeley" : { "formattedCitation" : "(Mooij, Janse, De Senerpont Domis, H\u00fclsmann, &amp; Ibelings, 2007)", "manualFormatting" : "(2007)", "plainTextFormattedCitation" : "(Mooij, Janse, De Senerpont Domis, H\u00fclsmann, &amp; Ibelings, 2007)", "previouslyFormattedCitation" : "(Mooij, Janse, De Senerpont Domis, H\u00fclsmann, &amp; Ibelings, 2007)" }, "properties" : {  }, "schema" : "https://github.com/citation-style-language/schema/raw/master/csl-citation.json" }</w:instrText>
      </w:r>
      <w:r>
        <w:fldChar w:fldCharType="separate"/>
      </w:r>
      <w:r w:rsidRPr="00112443">
        <w:rPr>
          <w:lang w:val="fr-CH"/>
        </w:rPr>
        <w:t>(2007)</w:t>
      </w:r>
      <w:r>
        <w:fldChar w:fldCharType="end"/>
      </w:r>
      <w:r w:rsidRPr="00112443">
        <w:rPr>
          <w:lang w:val="fr-CH"/>
        </w:rPr>
        <w:t xml:space="preserve"> predict that cyanobacteria blooms will increase productivity despite related declines in diatoms and green algae. </w:t>
      </w:r>
      <w:r>
        <w:t>Cyanobacteria being a poor food source for zooplankton, these and higher trophic levels are likely to decline as a result of climate change. Moreover, due to reduced critical nutrient loading and eutrophication, temperate lakes (with temperature varying between 2 and 22 degrees) are likely to switch from the clear to the turbid state in a 3 degree-warming scenario.</w:t>
      </w:r>
    </w:p>
    <w:p w14:paraId="14936406" w14:textId="053235B3" w:rsidR="0048205B" w:rsidRDefault="0048205B" w:rsidP="00AE389F">
      <w:pPr>
        <w:rPr>
          <w:lang w:val="en-US"/>
        </w:rPr>
      </w:pPr>
      <w:r>
        <w:rPr>
          <w:lang w:val="en-US"/>
        </w:rPr>
        <w:t xml:space="preserve">Changes in important functional traits are expected in the future due to global warming. For example, the body size of fish and zooplankton is expected to decrease under higher temperature with negative consequences for the functioning of the food web and the biodiversity of aquatic ecosystems </w:t>
      </w:r>
      <w:r>
        <w:fldChar w:fldCharType="begin" w:fldLock="1"/>
      </w:r>
      <w:r>
        <w:rPr>
          <w:lang w:val="en-US"/>
        </w:rPr>
        <w:instrText>ADDIN CSL_CITATION { "citationItems" : [ { "id" : "ITEM-1", "itemData" : { "DOI" : "10.1111/jbi.12366", "ISBN" : "1365-2699", "ISSN" : "13652699", "abstract" : "AimOur aim was to document geographical patterns of variation in the body-size structure of European lake fish assemblages along abiotic gradients, and any differences in fish assemblage structure. We hypothesized that patterns in the body-size structure of entire lake fish assemblages are primarily temperature driven and consistent with the dominant pattern of the temperature-size rule, which suggests a decrease in adult body size with increasing developmental temperature for many ectothermic species. Location356 European lakes. MethodsVariation in the body-size structure of fish assemblages was explored on a continental scale along gradients of temperature, morphometry, productivity and fish assemblage structure for 356 European lakes. The mean fish assemblage body-size and individual body-size distributions were selected as size metrics. Separate analyses were conducted for lakes located within five ecoregion subsets (Borealic Uplands/Tundra, FennoScandian Shield, Central Plains, Western Plains and Western Highlands) and for lakes with different functional fish classifications (cold-, cool- and warmwater fish assemblages). ResultsGeographical patterns of variation in the body-size structure of European lake fish assemblages could be clearly discerned along a temperature gradient for both the continental dataset (356 lakes) and the smaller geographical (ecoregion) subsets. We found systematic changes in fish assemblage body-size structure across temperature gradients in correspondence with the dominant thermal fish guild. The majority of the lakes, mainly located in the warmer European lowlands, were dominated by eurythermic cool- and warmwater fish assemblages, with smaller sized individuals characterized by linear individual body-size distributions. Lakes located in colder regions and dominated by stenothermic coldwater salmonids with larger sized individuals were characterized by unimodal or bimodal size distributions. The mean body size of cold-, cool- and warmwater fish assemblages changed uniformly along the temperature gradient. Main conclusionsPatterns of variation in the body-size structure of European lake fish assemblages are consistent with the temperature-size rule. Temperature modifies fish assemblage size structure uniformly within the thermal fish guilds and in different ecoregions. Furthermore, our results indicate an increasing predictive power of temperature to explain variability in body-size structure when moving from warmer to co\u2026", "author" : [ { "dropping-particle" : "", "family" : "Emmrich", "given" : "Matthias", "non-dropping-particle" : "", "parse-names" : false, "suffix" : "" }, { "dropping-particle" : "", "family" : "P\u00e9dron", "given" : "St\u00e9phanie", "non-dropping-particle" : "", "parse-names" : false, "suffix" : "" }, { "dropping-particle" : "", "family" : "Brucet", "given" : "Sandra", "non-dropping-particle" : "", "parse-names" : false, "suffix" : "" }, { "dropping-particle" : "", "family" : "Winfield", "given" : "Ian J.", "non-dropping-particle" : "", "parse-names" : false, "suffix" : "" }, { "dropping-particle" : "", "family" : "Jeppesen", "given" : "Erik", "non-dropping-particle" : "", "parse-names" : false, "suffix" : "" }, { "dropping-particle" : "", "family" : "Volta", "given" : "Pietro", "non-dropping-particle" : "", "parse-names" : false, "suffix" : "" }, { "dropping-particle" : "", "family" : "Argillier", "given" : "Christine", "non-dropping-particle" : "", "parse-names" : false, "suffix" : "" }, { "dropping-particle" : "", "family" : "Lauridsen", "given" : "Torben L.", "non-dropping-particle" : "", "parse-names" : false, "suffix" : "" }, { "dropping-particle" : "", "family" : "Holmgren", "given" : "Kerstin", "non-dropping-particle" : "", "parse-names" : false, "suffix" : "" }, { "dropping-particle" : "", "family" : "Hesthagen", "given" : "Trygve", "non-dropping-particle" : "", "parse-names" : false, "suffix" : "" }, { "dropping-particle" : "", "family" : "Mehner", "given" : "Thomas", "non-dropping-particle" : "", "parse-names" : false, "suffix" : "" } ], "container-title" : "Journal of Biogeography", "id" : "ITEM-1", "issue" : "12", "issued" : { "date-parts" : [ [ "2014" ] ] }, "page" : "2221-2233", "title" : "Geographical patterns in the body-size structure of European lake fish assemblages along abiotic and biotic gradients", "type" : "article-journal", "volume" : "41" }, "uris" : [ "http://www.mendeley.com/documents/?uuid=b9f1a2a0-dce3-362e-9bbf-ffd3e5646f3c" ] }, { "id" : "ITEM-2", "itemData" : { "DOI" : "10.1016/B978-0-12-396992-7.00004-6", "ISBN" : "9780123969927", "ISSN" : "00652504", "PMID" : "24571461", "abstract" : "Shallow lakes, one of the most widespread water bodies in the world landscape, are very sensitive to climate change. Several theories predict changes in community traits, relevant for ecosystem functioning, with higher temperature. The space-for-time substitution approach (SFTS) provides one of the most plausible empirical evaluations for these theories, helping to elucidate the long-term consequences of changes in climate.Here, we reviewed the changes at the community level for the main freshwater taxa and assemblages (i.e. fishes, macroinvertebrates, zooplankton, macrophytes, phytoplankton, periphyton and bacterioplankton), under different climates. We analyzed data obtained from latitudinal and altitudinal gradients and cross-comparison (i.e. SFTS) studies, supplemented by an analysis of published geographically dispersed data for those communities or traits not covered in the SFTS literature.We found only partial empirical evidence supporting the theoretical predictions. The prediction of higher richness at warmer locations was supported for fishes, phytoplankton and periphyton, while the opposite was true for macroinvertebrates and zooplankton. With decreasing latitude, the biomass of cladoceran zooplankton and periphyton and the density of zooplankton and macroinvertebrates declined (opposite for fishes for both biomass and density variables). Fishes and cladoceran zooplankton showed the expected reduction in body size with higher temperature. Life history changes in fish and zooplankton and stronger trophic interactions at intermediate positions in the food web (fish predation on zooplankton and macroinvertebrates) were evident, but also a weaker grazing pressure of zooplankton on phytoplankton occurred with increasing temperatures. The potential impacts of lake productivity, fish predation and other factors, such as salinity, were often stronger than those of temperature itself. Additionally, shallow lakes may shift between alternative states, complicating theoretical predictions of warming effects. SFTS and meta-analyses approaches have their shortcomings, but in combination with experimental and model studies that help reveal mechanisms, the \" field situation\" is indispensable to understand the potential effects of warming. ?? 2012 Elsevier Ltd.", "author" : [ { "dropping-particle" : "", "family" : "Meerhoff", "given" : "Mariana", "non-dropping-particle" : "", "parse-names" : false, "suffix" : "" }, { "dropping-particle" : "", "family" : "Teixeira-de Mello", "given" : "Franco", "non-dropping-particle" : "", "parse-names" : false, "suffix" : "" }, { "dropping-particle" : "", "family" : "Kruk", "given" : "Carla", "non-dropping-particle" : "", "parse-names" : false, "suffix" : "" }, { "dropping-particle" : "", "family" : "Alonso", "given" : "Cecilia", "non-dropping-particle" : "", "parse-names" : false, "suffix" : "" }, { "dropping-particle" : "", "family" : "Gonz??lez-Bergonzoni", "given" : "Iv??n", "non-dropping-particle" : "", "parse-names" : false, "suffix" : "" }, { "dropping-particle" : "", "family" : "Pacheco", "given" : "Juan Pablo", "non-dropping-particle" : "", "parse-names" : false, "suffix" : "" }, { "dropping-particle" : "", "family" : "Lacerot", "given" : "Gissell", "non-dropping-particle" : "", "parse-names" : false, "suffix" : "" }, { "dropping-particle" : "", "family" : "Arim", "given" : "Mat??as", "non-dropping-particle" : "", "parse-names" : false, "suffix" : "" }, { "dropping-particle" : "", "family" : "Beklio??lu", "given" : "Meryem", "non-dropping-particle" : "", "parse-names" : false, "suffix" : "" }, { "dropping-particle" : "", "family" : "Brucet", "given" : "Sandra", "non-dropping-particle" : "", "parse-names" : false, "suffix" : "" }, { "dropping-particle" : "", "family" : "Goyenola", "given" : "Guillermo", "non-dropping-particle" : "", "parse-names" : false, "suffix" : "" }, { "dropping-particle" : "", "family" : "Iglesias", "given" : "Carlos", "non-dropping-particle" : "", "parse-names" : false, "suffix" : "" }, { "dropping-particle" : "", "family" : "Mazzeo", "given" : "N??stor", "non-dropping-particle" : "", "parse-names" : false, "suffix" : "" }, { "dropping-particle" : "", "family" : "Kosten", "given" : "Sarian", "non-dropping-particle" : "", "parse-names" : false, "suffix" : "" }, { "dropping-particle" : "", "family" : "Jeppesen", "given" : "Erik", "non-dropping-particle" : "", "parse-names" : false, "suffix" : "" } ], "container-title" : "Advances in Ecological Research", "id" : "ITEM-2", "issued" : { "date-parts" : [ [ "2012" ] ] }, "number-of-pages" : "259-349", "title" : "Environmental Warming in Shallow Lakes. A Review of Potential Changes in Community Structure as Evidenced from Space-for-Time Substitution Approaches", "type" : "book", "volume" : "46" }, "uris" : [ "http://www.mendeley.com/documents/?uuid=0732d082-f59f-35fd-8056-2d778642e3bf" ] }, { "id" : "ITEM-3", "itemData" : { "author" : [ { "dropping-particle" : "", "family" : "Daufresne", "given" : "Martin", "non-dropping-particle" : "", "parse-names" : false, "suffix" : "" }, { "dropping-particle" : "", "family" : "Lengfellner", "given" : "Kathrin", "non-dropping-particle" : "", "parse-names" : false, "suffix" : "" }, { "dropping-particle" : "", "family" : "Sommer", "given" : "Ulrich", "non-dropping-particle" : "", "parse-names" : false, "suffix" : "" } ], "container-title" : "PNAS", "id" : "ITEM-3", "issued" : { "date-parts" : [ [ "2009" ] ] }, "page" : "12788\u201312793", "title" : "Global warming benefits the small", "type" : "article-journal", "volume" : "106" }, "uris" : [ "http://www.mendeley.com/documents/?uuid=ade65845-07ec-3ea8-b472-f9c086268f09" ] } ], "mendeley" : { "formattedCitation" : "(Daufresne et al., 2009; Emmrich et al., 2014; Meerhoff et al., 2012)", "plainTextFormattedCitation" : "(Daufresne et al., 2009; Emmrich et al., 2014; Meerhoff et al., 2012)", "previouslyFormattedCitation" : "(Daufresne et al., 2009; Emmrich et al., 2014; Meerhoff et al., 2012)" }, "properties" : {  }, "schema" : "https://github.com/citation-style-language/schema/raw/master/csl-citation.json" }</w:instrText>
      </w:r>
      <w:r>
        <w:fldChar w:fldCharType="separate"/>
      </w:r>
      <w:r>
        <w:rPr>
          <w:lang w:val="en-US"/>
        </w:rPr>
        <w:t xml:space="preserve">(Daufresne </w:t>
      </w:r>
      <w:r w:rsidR="00301BD0" w:rsidRPr="00301BD0">
        <w:rPr>
          <w:i/>
          <w:lang w:val="en-US"/>
        </w:rPr>
        <w:t>et al.</w:t>
      </w:r>
      <w:r>
        <w:rPr>
          <w:lang w:val="en-US"/>
        </w:rPr>
        <w:t xml:space="preserve">, 2009; Emmrich </w:t>
      </w:r>
      <w:r w:rsidR="00301BD0" w:rsidRPr="00301BD0">
        <w:rPr>
          <w:i/>
          <w:lang w:val="en-US"/>
        </w:rPr>
        <w:t>et al.</w:t>
      </w:r>
      <w:r>
        <w:rPr>
          <w:lang w:val="en-US"/>
        </w:rPr>
        <w:t xml:space="preserve">, 2014; Meerhoff </w:t>
      </w:r>
      <w:r w:rsidR="00301BD0" w:rsidRPr="00301BD0">
        <w:rPr>
          <w:i/>
          <w:lang w:val="en-US"/>
        </w:rPr>
        <w:t>et al.</w:t>
      </w:r>
      <w:r>
        <w:rPr>
          <w:lang w:val="en-US"/>
        </w:rPr>
        <w:t>, 2012)</w:t>
      </w:r>
      <w:r>
        <w:fldChar w:fldCharType="end"/>
      </w:r>
      <w:r>
        <w:rPr>
          <w:lang w:val="en-US"/>
        </w:rPr>
        <w:t xml:space="preserve">. Global warming is also expected to affect other fish life-history traits (e.g. shorter life span, earlier and less synchronized reproduction), as well as the feeding mode (i.e. increased omnivory and herbivory); behaviour (i.e. stronger association with littoral areas and a greater proportion of benthivores); and winter survival </w:t>
      </w:r>
      <w:r>
        <w:fldChar w:fldCharType="begin" w:fldLock="1"/>
      </w:r>
      <w:r>
        <w:rPr>
          <w:lang w:val="en-US"/>
        </w:rPr>
        <w:instrText>ADDIN CSL_CITATION { "citationItems" : [ { "id" : "ITEM-1", "itemData" : { "DOI" : "10.1007/s10750-010-0171-5", "ISBN" : "0018-8158", "ISSN" : "00188158", "PMID" : "10755274", "abstract" : "Fish play a key role in the trophic dynamics of lakes, not least in shallow systems. With climate warming, complex changes in fish community structure may be expected owing to the direct and indirect effects of temperature, and indirect effects of eutrophication, water-level changes and salinisation on fish metabolism, biotic interactions and geographical distribution. We review published and new data supporting the hypotheses that, with a warming climate, there will be changes in: fish community structure (e.g. higher or lower richness depending on local conditions); life history traits (e.g. smaller body size, shorter life span, earlier and less synchronised reproduction); feeding mode (i.e. increased omnivory and herbivory); behaviour (i.e. stronger association with littoral areas and a greater proportion of benthivores); and winter survival. All these changes imply higher predation on zooplankton and macroinvertebrates with increasing temperatures, suggesting that the changes in the fish communities partly resemble, and may intensify, the effects triggered by eutrophication. Modulating factors iden- tified in cold and temperate systems, such as the presence of submerged plants and winter ice cover, seem to be weaker or non-existent in warm(ing) lakes. Consequently, in the future lower nutrient thresholds may be needed to obtain clear-water conditions and good ecological status in the future in currently cold or temperate lakes. Although examples are still scarce and more research is needed, we foresee biomanipulation to be a less successful restoration tool in warm(ing) lakes without a strong reduction of the nutrient load.", "author" : [ { "dropping-particle" : "", "family" : "Jeppesen", "given" : "Erik", "non-dropping-particle" : "", "parse-names" : false, "suffix" : "" }, { "dropping-particle" : "", "family" : "Meerhoff", "given" : "Mariana", "non-dropping-particle" : "", "parse-names" : false, "suffix" : "" }, { "dropping-particle" : "", "family" : "Holmgren", "given" : "Kerstin", "non-dropping-particle" : "", "parse-names" : false, "suffix" : "" }, { "dropping-particle" : "", "family" : "Gonz\u00e1lez-Bergonzoni", "given" : "Ivan", "non-dropping-particle" : "", "parse-names" : false, "suffix" : "" }, { "dropping-particle" : "", "family" : "Teixeira-de Mello", "given" : "Franco", "non-dropping-particle" : "", "parse-names" : false, "suffix" : "" }, { "dropping-particle" : "", "family" : "Declerck", "given" : "Steven A.J.", "non-dropping-particle" : "", "parse-names" : false, "suffix" : "" }, { "dropping-particle" : "", "family" : "Meester", "given" : "Luc", "non-dropping-particle" : "De", "parse-names" : false, "suffix" : "" }, { "dropping-particle" : "", "family" : "S\u00f8ndergaard", "given" : "Martin", "non-dropping-particle" : "", "parse-names" : false, "suffix" : "" }, { "dropping-particle" : "", "family" : "Lauridsen", "given" : "Torben L.", "non-dropping-particle" : "", "parse-names" : false, "suffix" : "" }, { "dropping-particle" : "", "family" : "Bjerring", "given" : "Rikke", "non-dropping-particle" : "", "parse-names" : false, "suffix" : "" }, { "dropping-particle" : "", "family" : "Conde-Porcuna", "given" : "Jos\u00e9 Maria", "non-dropping-particle" : "", "parse-names" : false, "suffix" : "" }, { "dropping-particle" : "", "family" : "Mazzeo", "given" : "N\u00e9stor", "non-dropping-particle" : "", "parse-names" : false, "suffix" : "" }, { "dropping-particle" : "", "family" : "Iglesias", "given" : "Carlos", "non-dropping-particle" : "", "parse-names" : false, "suffix" : "" }, { "dropping-particle" : "", "family" : "Reizenstein", "given" : "Maja", "non-dropping-particle" : "", "parse-names" : false, "suffix" : "" }, { "dropping-particle" : "", "family" : "Malmquist", "given" : "Hilmar J.", "non-dropping-particle" : "", "parse-names" : false, "suffix" : "" }, { "dropping-particle" : "", "family" : "Liu", "given" : "Zhengwen", "non-dropping-particle" : "", "parse-names" : false, "suffix" : "" }, { "dropping-particle" : "", "family" : "Balayla", "given" : "David", "non-dropping-particle" : "", "parse-names" : false, "suffix" : "" }, { "dropping-particle" : "", "family" : "Lazzaro", "given" : "Xavier", "non-dropping-particle" : "", "parse-names" : false, "suffix" : "" } ], "container-title" : "Hydrobiologia", "id" : "ITEM-1", "issue" : "1", "issued" : { "date-parts" : [ [ "2010" ] ] }, "page" : "73-90", "title" : "Impacts of climate warming on lake fish community structure and potential effects on ecosystem function", "type" : "article-journal", "volume" : "646" }, "uris" : [ "http://www.mendeley.com/documents/?uuid=13ea3e8f-3269-39d5-9a06-8e734d88d2ab" ] } ], "mendeley" : { "formattedCitation" : "(Erik Jeppesen et al., 2010)", "plainTextFormattedCitation" : "(Erik Jeppesen et al., 2010)", "previouslyFormattedCitation" : "(Erik Jeppesen et al., 2010)" }, "properties" : {  }, "schema" : "https://github.com/citation-style-language/schema/raw/master/csl-citation.json" }</w:instrText>
      </w:r>
      <w:r>
        <w:fldChar w:fldCharType="separate"/>
      </w:r>
      <w:r>
        <w:rPr>
          <w:lang w:val="en-US"/>
        </w:rPr>
        <w:t xml:space="preserve">(Jeppesen </w:t>
      </w:r>
      <w:r w:rsidR="00301BD0" w:rsidRPr="00301BD0">
        <w:rPr>
          <w:i/>
          <w:lang w:val="en-US"/>
        </w:rPr>
        <w:t>et al.</w:t>
      </w:r>
      <w:r>
        <w:rPr>
          <w:lang w:val="en-US"/>
        </w:rPr>
        <w:t>, 2010)</w:t>
      </w:r>
      <w:r>
        <w:fldChar w:fldCharType="end"/>
      </w:r>
      <w:r>
        <w:rPr>
          <w:lang w:val="en-US"/>
        </w:rPr>
        <w:t xml:space="preserve">. The increased dominance of smaller fish and omnivory will lead to stronger predation by fish on zooplankton and weaker grazing pressure of zooplankton on phytoplankton in warmer lakes </w:t>
      </w:r>
      <w:r>
        <w:fldChar w:fldCharType="begin" w:fldLock="1"/>
      </w:r>
      <w:r>
        <w:rPr>
          <w:lang w:val="en-US"/>
        </w:rPr>
        <w:instrText>ADDIN CSL_CITATION { "citationItems" : [ { "id" : "ITEM-1", "itemData" : { "DOI" : "10.4081/jlimnol.2014.844", "ISBN" : "1129-5767", "ISSN" : "11295767", "abstract" : "Freshwater ecosystems and their biodiversity are presently seriously threatened by global development and population growth, leading to increases in nutrient inputs and intensification of eutrophication-induced problems in receiving fresh waters, particularly in lakes. Climate change constitutes another threat exacerbating the symptoms of eutrophication and species migration and loss. Unequivocal evidence of climate change impacts is still highly fragmented despite the intensive research, in part due to the variety and uncertainty of climate models and underlying emission scenarios but also due to the different approaches applied to study its effects. We first describe the strengths and weaknesses of the multi-faceted approaches that are presently available for elucidating the effects of climate change in lakes, including space-for-time substitution, time series, experiments, palaeoecology and modelling. Reviewing combined results from studies based on the various approaches, we describe the likely effects of climate changes on biological communities, trophic dynamics and the ecological state of lakes. We further discuss potential mitigation and adaptation measures to counteract the effects of climate change on lakes and, finally, we highlight some of the future challenges that we face to improve our capacity for successful prediction.", "author" : [ { "dropping-particle" : "", "family" : "Jeppesen", "given" : "Erik", "non-dropping-particle" : "", "parse-names" : false, "suffix" : "" }, { "dropping-particle" : "", "family" : "Meerhoff", "given" : "Mariana", "non-dropping-particle" : "", "parse-names" : false, "suffix" : "" }, { "dropping-particle" : "", "family" : "Davidson", "given" : "Thomas A.", "non-dropping-particle" : "", "parse-names" : false, "suffix" : "" }, { "dropping-particle" : "", "family" : "Trolle", "given" : "Dennis", "non-dropping-particle" : "", "parse-names" : false, "suffix" : "" }, { "dropping-particle" : "", "family" : "S\u00f8ndergaard", "given" : "Martin", "non-dropping-particle" : "", "parse-names" : false, "suffix" : "" }, { "dropping-particle" : "", "family" : "Lauridsen", "given" : "Torben L.", "non-dropping-particle" : "", "parse-names" : false, "suffix" : "" }, { "dropping-particle" : "", "family" : "Beklio\u01e7lu", "given" : "Meryem", "non-dropping-particle" : "", "parse-names" : false, "suffix" : "" }, { "dropping-particle" : "", "family" : "Brucet", "given" : "Sandra", "non-dropping-particle" : "", "parse-names" : false, "suffix" : "" }, { "dropping-particle" : "", "family" : "Volta", "given" : "Pietro", "non-dropping-particle" : "", "parse-names" : false, "suffix" : "" }, { "dropping-particle" : "", "family" : "Gonz\u00e1lez-Bergonzoni", "given" : "Iv\u00e1n", "non-dropping-particle" : "", "parse-names" : false, "suffix" : "" }, { "dropping-particle" : "", "family" : "Nielsen", "given" : "Anders", "non-dropping-particle" : "", "parse-names" : false, "suffix" : "" } ], "container-title" : "Journal of Limnology", "id" : "ITEM-1", "issue" : "1 SUPPL", "issued" : { "date-parts" : [ [ "2014" ] ] }, "page" : "88-111", "title" : "Climate change impacts on lakes: An integrated ecological perspective based on a multi-faceted approach, with special focus on shallow lakes", "type" : "article-journal", "volume" : "73" }, "uris" : [ "http://www.mendeley.com/documents/?uuid=3657f9f3-224d-3066-bbe9-44c8df37b7cb" ] } ], "mendeley" : { "formattedCitation" : "(Erik Jeppesen et al., 2014)", "plainTextFormattedCitation" : "(Erik Jeppesen et al., 2014)", "previouslyFormattedCitation" : "(Erik Jeppesen et al., 2014)" }, "properties" : {  }, "schema" : "https://github.com/citation-style-language/schema/raw/master/csl-citation.json" }</w:instrText>
      </w:r>
      <w:r>
        <w:fldChar w:fldCharType="separate"/>
      </w:r>
      <w:r>
        <w:rPr>
          <w:lang w:val="en-US"/>
        </w:rPr>
        <w:t xml:space="preserve">(Jeppesen </w:t>
      </w:r>
      <w:r w:rsidR="00301BD0" w:rsidRPr="00301BD0">
        <w:rPr>
          <w:i/>
          <w:lang w:val="en-US"/>
        </w:rPr>
        <w:t>et al.</w:t>
      </w:r>
      <w:r>
        <w:rPr>
          <w:lang w:val="en-US"/>
        </w:rPr>
        <w:t>, 2014)</w:t>
      </w:r>
      <w:r>
        <w:fldChar w:fldCharType="end"/>
      </w:r>
      <w:r>
        <w:rPr>
          <w:lang w:val="en-US"/>
        </w:rPr>
        <w:t xml:space="preserve">. This will have negative consequences for the ecological status of shallow lakes. Importantly, changes in fish communities that occur with global warming partly resemble those triggered by eutrophication. This implies a need for lower nutrient thresholds to obtain clear-water conditions and good ecological status in the future </w:t>
      </w:r>
      <w:r>
        <w:fldChar w:fldCharType="begin" w:fldLock="1"/>
      </w:r>
      <w:r>
        <w:rPr>
          <w:lang w:val="en-US"/>
        </w:rPr>
        <w:instrText>ADDIN CSL_CITATION { "citationItems" : [ { "id" : "ITEM-1", "itemData" : { "DOI" : "10.1007/s10750-010-0171-5", "ISBN" : "0018-8158", "ISSN" : "00188158", "PMID" : "10755274", "abstract" : "Fish play a key role in the trophic dynamics of lakes, not least in shallow systems. With climate warming, complex changes in fish community structure may be expected owing to the direct and indirect effects of temperature, and indirect effects of eutrophication, water-level changes and salinisation on fish metabolism, biotic interactions and geographical distribution. We review published and new data supporting the hypotheses that, with a warming climate, there will be changes in: fish community structure (e.g. higher or lower richness depending on local conditions); life history traits (e.g. smaller body size, shorter life span, earlier and less synchronised reproduction); feeding mode (i.e. increased omnivory and herbivory); behaviour (i.e. stronger association with littoral areas and a greater proportion of benthivores); and winter survival. All these changes imply higher predation on zooplankton and macroinvertebrates with increasing temperatures, suggesting that the changes in the fish communities partly resemble, and may intensify, the effects triggered by eutrophication. Modulating factors iden- tified in cold and temperate systems, such as the presence of submerged plants and winter ice cover, seem to be weaker or non-existent in warm(ing) lakes. Consequently, in the future lower nutrient thresholds may be needed to obtain clear-water conditions and good ecological status in the future in currently cold or temperate lakes. Although examples are still scarce and more research is needed, we foresee biomanipulation to be a less successful restoration tool in warm(ing) lakes without a strong reduction of the nutrient load.", "author" : [ { "dropping-particle" : "", "family" : "Jeppesen", "given" : "Erik", "non-dropping-particle" : "", "parse-names" : false, "suffix" : "" }, { "dropping-particle" : "", "family" : "Meerhoff", "given" : "Mariana", "non-dropping-particle" : "", "parse-names" : false, "suffix" : "" }, { "dropping-particle" : "", "family" : "Holmgren", "given" : "Kerstin", "non-dropping-particle" : "", "parse-names" : false, "suffix" : "" }, { "dropping-particle" : "", "family" : "Gonz\u00e1lez-Bergonzoni", "given" : "Ivan", "non-dropping-particle" : "", "parse-names" : false, "suffix" : "" }, { "dropping-particle" : "", "family" : "Teixeira-de Mello", "given" : "Franco", "non-dropping-particle" : "", "parse-names" : false, "suffix" : "" }, { "dropping-particle" : "", "family" : "Declerck", "given" : "Steven A.J.", "non-dropping-particle" : "", "parse-names" : false, "suffix" : "" }, { "dropping-particle" : "", "family" : "Meester", "given" : "Luc", "non-dropping-particle" : "De", "parse-names" : false, "suffix" : "" }, { "dropping-particle" : "", "family" : "S\u00f8ndergaard", "given" : "Martin", "non-dropping-particle" : "", "parse-names" : false, "suffix" : "" }, { "dropping-particle" : "", "family" : "Lauridsen", "given" : "Torben L.", "non-dropping-particle" : "", "parse-names" : false, "suffix" : "" }, { "dropping-particle" : "", "family" : "Bjerring", "given" : "Rikke", "non-dropping-particle" : "", "parse-names" : false, "suffix" : "" }, { "dropping-particle" : "", "family" : "Conde-Porcuna", "given" : "Jos\u00e9 Maria", "non-dropping-particle" : "", "parse-names" : false, "suffix" : "" }, { "dropping-particle" : "", "family" : "Mazzeo", "given" : "N\u00e9stor", "non-dropping-particle" : "", "parse-names" : false, "suffix" : "" }, { "dropping-particle" : "", "family" : "Iglesias", "given" : "Carlos", "non-dropping-particle" : "", "parse-names" : false, "suffix" : "" }, { "dropping-particle" : "", "family" : "Reizenstein", "given" : "Maja", "non-dropping-particle" : "", "parse-names" : false, "suffix" : "" }, { "dropping-particle" : "", "family" : "Malmquist", "given" : "Hilmar J.", "non-dropping-particle" : "", "parse-names" : false, "suffix" : "" }, { "dropping-particle" : "", "family" : "Liu", "given" : "Zhengwen", "non-dropping-particle" : "", "parse-names" : false, "suffix" : "" }, { "dropping-particle" : "", "family" : "Balayla", "given" : "David", "non-dropping-particle" : "", "parse-names" : false, "suffix" : "" }, { "dropping-particle" : "", "family" : "Lazzaro", "given" : "Xavier", "non-dropping-particle" : "", "parse-names" : false, "suffix" : "" } ], "container-title" : "Hydrobiologia", "id" : "ITEM-1", "issue" : "1", "issued" : { "date-parts" : [ [ "2010" ] ] }, "page" : "73-90", "title" : "Impacts of climate warming on lake fish community structure and potential effects on ecosystem function", "type" : "article-journal", "volume" : "646" }, "uris" : [ "http://www.mendeley.com/documents/?uuid=13ea3e8f-3269-39d5-9a06-8e734d88d2ab" ] }, { "id" : "ITEM-2", "itemData" : { "DOI" : "10.1016/B978-0-12-396992-7.00004-6", "ISBN" : "9780123969927", "ISSN" : "00652504", "PMID" : "24571461", "abstract" : "Shallow lakes, one of the most widespread water bodies in the world landscape, are very sensitive to climate change. Several theories predict changes in community traits, relevant for ecosystem functioning, with higher temperature. The space-for-time substitution approach (SFTS) provides one of the most plausible empirical evaluations for these theories, helping to elucidate the long-term consequences of changes in climate.Here, we reviewed the changes at the community level for the main freshwater taxa and assemblages (i.e. fishes, macroinvertebrates, zooplankton, macrophytes, phytoplankton, periphyton and bacterioplankton), under different climates. We analyzed data obtained from latitudinal and altitudinal gradients and cross-comparison (i.e. SFTS) studies, supplemented by an analysis of published geographically dispersed data for those communities or traits not covered in the SFTS literature.We found only partial empirical evidence supporting the theoretical predictions. The prediction of higher richness at warmer locations was supported for fishes, phytoplankton and periphyton, while the opposite was true for macroinvertebrates and zooplankton. With decreasing latitude, the biomass of cladoceran zooplankton and periphyton and the density of zooplankton and macroinvertebrates declined (opposite for fishes for both biomass and density variables). Fishes and cladoceran zooplankton showed the expected reduction in body size with higher temperature. Life history changes in fish and zooplankton and stronger trophic interactions at intermediate positions in the food web (fish predation on zooplankton and macroinvertebrates) were evident, but also a weaker grazing pressure of zooplankton on phytoplankton occurred with increasing temperatures. The potential impacts of lake productivity, fish predation and other factors, such as salinity, were often stronger than those of temperature itself. Additionally, shallow lakes may shift between alternative states, complicating theoretical predictions of warming effects. SFTS and meta-analyses approaches have their shortcomings, but in combination with experimental and model studies that help reveal mechanisms, the \" field situation\" is indispensable to understand the potential effects of warming. ?? 2012 Elsevier Ltd.", "author" : [ { "dropping-particle" : "", "family" : "Meerhoff", "given" : "Mariana", "non-dropping-particle" : "", "parse-names" : false, "suffix" : "" }, { "dropping-particle" : "", "family" : "Teixeira-de Mello", "given" : "Franco", "non-dropping-particle" : "", "parse-names" : false, "suffix" : "" }, { "dropping-particle" : "", "family" : "Kruk", "given" : "Carla", "non-dropping-particle" : "", "parse-names" : false, "suffix" : "" }, { "dropping-particle" : "", "family" : "Alonso", "given" : "Cecilia", "non-dropping-particle" : "", "parse-names" : false, "suffix" : "" }, { "dropping-particle" : "", "family" : "Gonz??lez-Bergonzoni", "given" : "Iv??n", "non-dropping-particle" : "", "parse-names" : false, "suffix" : "" }, { "dropping-particle" : "", "family" : "Pacheco", "given" : "Juan Pablo", "non-dropping-particle" : "", "parse-names" : false, "suffix" : "" }, { "dropping-particle" : "", "family" : "Lacerot", "given" : "Gissell", "non-dropping-particle" : "", "parse-names" : false, "suffix" : "" }, { "dropping-particle" : "", "family" : "Arim", "given" : "Mat??as", "non-dropping-particle" : "", "parse-names" : false, "suffix" : "" }, { "dropping-particle" : "", "family" : "Beklio??lu", "given" : "Meryem", "non-dropping-particle" : "", "parse-names" : false, "suffix" : "" }, { "dropping-particle" : "", "family" : "Brucet", "given" : "Sandra", "non-dropping-particle" : "", "parse-names" : false, "suffix" : "" }, { "dropping-particle" : "", "family" : "Goyenola", "given" : "Guillermo", "non-dropping-particle" : "", "parse-names" : false, "suffix" : "" }, { "dropping-particle" : "", "family" : "Iglesias", "given" : "Carlos", "non-dropping-particle" : "", "parse-names" : false, "suffix" : "" }, { "dropping-particle" : "", "family" : "Mazzeo", "given" : "N??stor", "non-dropping-particle" : "", "parse-names" : false, "suffix" : "" }, { "dropping-particle" : "", "family" : "Kosten", "given" : "Sarian", "non-dropping-particle" : "", "parse-names" : false, "suffix" : "" }, { "dropping-particle" : "", "family" : "Jeppesen", "given" : "Erik", "non-dropping-particle" : "", "parse-names" : false, "suffix" : "" } ], "container-title" : "Advances in Ecological Research", "id" : "ITEM-2", "issued" : { "date-parts" : [ [ "2012" ] ] }, "number-of-pages" : "259-349", "title" : "Environmental Warming in Shallow Lakes. A Review of Potential Changes in Community Structure as Evidenced from Space-for-Time Substitution Approaches", "type" : "book", "volume" : "46" }, "uris" : [ "http://www.mendeley.com/documents/?uuid=0732d082-f59f-35fd-8056-2d778642e3bf" ] } ], "mendeley" : { "formattedCitation" : "(Erik Jeppesen et al., 2010; Meerhoff et al., 2012)", "plainTextFormattedCitation" : "(Erik Jeppesen et al., 2010; Meerhoff et al., 2012)", "previouslyFormattedCitation" : "(Erik Jeppesen et al., 2010; Meerhoff et al., 2012)" }, "properties" : {  }, "schema" : "https://github.com/citation-style-language/schema/raw/master/csl-citation.json" }</w:instrText>
      </w:r>
      <w:r>
        <w:fldChar w:fldCharType="separate"/>
      </w:r>
      <w:r>
        <w:rPr>
          <w:lang w:val="en-US"/>
        </w:rPr>
        <w:t xml:space="preserve">(Jeppesen </w:t>
      </w:r>
      <w:r w:rsidR="00301BD0" w:rsidRPr="00301BD0">
        <w:rPr>
          <w:i/>
          <w:lang w:val="en-US"/>
        </w:rPr>
        <w:t>et al.</w:t>
      </w:r>
      <w:r>
        <w:rPr>
          <w:lang w:val="en-US"/>
        </w:rPr>
        <w:t xml:space="preserve">, 2010; Meerhoff </w:t>
      </w:r>
      <w:r w:rsidR="00301BD0" w:rsidRPr="00301BD0">
        <w:rPr>
          <w:i/>
          <w:lang w:val="en-US"/>
        </w:rPr>
        <w:t>et al.</w:t>
      </w:r>
      <w:r>
        <w:rPr>
          <w:lang w:val="en-US"/>
        </w:rPr>
        <w:t>, 2012)</w:t>
      </w:r>
      <w:r>
        <w:fldChar w:fldCharType="end"/>
      </w:r>
      <w:r>
        <w:rPr>
          <w:lang w:val="en-US"/>
        </w:rPr>
        <w:t>.</w:t>
      </w:r>
    </w:p>
    <w:p w14:paraId="7570EFE6" w14:textId="2C47F8C1" w:rsidR="0048205B" w:rsidRPr="009E2FD7" w:rsidRDefault="0048205B" w:rsidP="00AE389F">
      <w:pPr>
        <w:rPr>
          <w:lang w:val="fr-CH"/>
        </w:rPr>
      </w:pPr>
      <w:r>
        <w:rPr>
          <w:lang w:val="en-US"/>
        </w:rPr>
        <w:t xml:space="preserve">Increased salinity due to global warming, water abstraction and pollution may also have negative consequences for the ecosystem structure, function, biodiversity and ecological state of lakes, temporary and permanent ponds, wetlands and reservoirs </w:t>
      </w:r>
      <w:r>
        <w:fldChar w:fldCharType="begin" w:fldLock="1"/>
      </w:r>
      <w:r>
        <w:rPr>
          <w:lang w:val="en-US"/>
        </w:rPr>
        <w:instrText>ADDIN CSL_CITATION { "citationItems" : [ { "id" : "ITEM-1", "itemData" : { "DOI" : "10.1111/j.1600-0587.2009.05823.x", "ISBN" : "0906-7590", "ISSN" : "09067590", "PMID" : "622", "abstract" : "usar esse texto como ponto de apoio", "author" : [ { "dropping-particle" : "", "family" : "Brucet", "given" : "Sandra", "non-dropping-particle" : "", "parse-names" : false, "suffix" : "" }, { "dropping-particle" : "", "family" : "Boix", "given" : "Dani", "non-dropping-particle" : "", "parse-names" : false, "suffix" : "" }, { "dropping-particle" : "", "family" : "Gasc\u00f3n", "given" : "St\u00e9phanie", "non-dropping-particle" : "", "parse-names" : false, "suffix" : "" }, { "dropping-particle" : "", "family" : "Sala", "given" : "Jordi", "non-dropping-particle" : "", "parse-names" : false, "suffix" : "" }, { "dropping-particle" : "", "family" : "Quintana", "given" : "Xavier D.", "non-dropping-particle" : "", "parse-names" : false, "suffix" : "" }, { "dropping-particle" : "", "family" : "Badosa", "given" : "Anna", "non-dropping-particle" : "", "parse-names" : false, "suffix" : "" }, { "dropping-particle" : "", "family" : "S\u00f8ndergaard", "given" : "Martin", "non-dropping-particle" : "", "parse-names" : false, "suffix" : "" }, { "dropping-particle" : "", "family" : "Lauridsen", "given" : "Torben L.", "non-dropping-particle" : "", "parse-names" : false, "suffix" : "" }, { "dropping-particle" : "", "family" : "Jeppesen", "given" : "Erik", "non-dropping-particle" : "", "parse-names" : false, "suffix" : "" } ], "container-title" : "Ecography", "id" : "ITEM-1", "issue" : "4", "issued" : { "date-parts" : [ [ "2009" ] ] }, "page" : "692-702", "title" : "Species richness of crustacean zooplankton and trophic structure of brackish lagoons in contrasting climate zones: North temperate Denmark and Mediterranean Catalonia (Spain)", "type" : "article-journal", "volume" : "32" }, "uris" : [ "http://www.mendeley.com/documents/?uuid=b55612de-70da-3394-a314-607a9e889df3" ] }, { "id" : "ITEM-2", "itemData" : { "author" : [ { "dropping-particle" : "", "family" : "Ca\u00f1edo-Argu\u0308elles", "given" : "M.", "non-dropping-particle" : "", "parse-names" : false, "suffix" : "" }, { "dropping-particle" : "", "family" : "Hawkins", "given" : "C.P.", "non-dropping-particle" : "", "parse-names" : false, "suffix" : "" }, { "dropping-particle" : "", "family" : "Kefford", "given" : "B.J.", "non-dropping-particle" : "", "parse-names" : false, "suffix" : "" }, { "dropping-particle" : "", "family" : "Sch\u00e4fer", "given" : "R.B.", "non-dropping-particle" : "", "parse-names" : false, "suffix" : "" }, { "dropping-particle" : "", "family" : "Dyack", "given" : "B.J.", "non-dropping-particle" : "", "parse-names" : false, "suffix" : "" }, { "dropping-particle" : "", "family" : "Brucet", "given" : "S.", "non-dropping-particle" : "", "parse-names" : false, "suffix" : "" }, { "dropping-particle" : "", "family" : "Buchwalter", "given" : "D.", "non-dropping-particle" : "", "parse-names" : false, "suffix" : "" }, { "dropping-particle" : "", "family" : "Dunlop", "given" : "J.", "non-dropping-particle" : "", "parse-names" : false, "suffix" : "" }, { "dropping-particle" : "", "family" : "Fr\u00f6r", "given" : "O.", "non-dropping-particle" : "", "parse-names" : false, "suffix" : "" }, { "dropping-particle" : "", "family" : "Lazorchak", "given" : "J.", "non-dropping-particle" : "", "parse-names" : false, "suffix" : "" }, { "dropping-particle" : "", "family" : "Coring", "given" : "E.", "non-dropping-particle" : "", "parse-names" : false, "suffix" : "" }, { "dropping-particle" : "", "family" : "Fernandez", "given" : "H.R.", "non-dropping-particle" : "", "parse-names" : false, "suffix" : "" }, { "dropping-particle" : "", "family" : "Goodfellow", "given" : "W.", "non-dropping-particle" : "", "parse-names" : false, "suffix" : "" }, { "dropping-particle" : "", "family" : "Gonz\u00e1lez Achem", "given" : "A.L.", "non-dropping-particle" : "", "parse-names" : false, "suffix" : "" }, { "dropping-particle" : "", "family" : "Hatfield-Dodds", "given" : "S.", "non-dropping-particle" : "", "parse-names" : false, "suffix" : "" }, { "dropping-particle" : "", "family" : "Karimov", "given" : "B.K.", "non-dropping-particle" : "", "parse-names" : false, "suffix" : "" }, { "dropping-particle" : "", "family" : "Mensah", "given" : "P.", "non-dropping-particle" : "", "parse-names" : false, "suffix" : "" }, { "dropping-particle" : "", "family" : "Olson", "given" : "J.R.", "non-dropping-particle" : "", "parse-names" : false, "suffix" : "" }, { "dropping-particle" : "", "family" : "Piscart", "given" : "C.", "non-dropping-particle" : "", "parse-names" : false, "suffix" : "" }, { "dropping-particle" : "", "family" : "Prat", "given" : "N.", "non-dropping-particle" : "", "parse-names" : false, "suffix" : "" }, { "dropping-particle" : "", "family" : "Pons\u00e1", "given" : "S.", "non-dropping-particle" : "", "parse-names" : false, "suffix" : "" }, { "dropping-particle" : "", "family" : "Schulz", "given" : "C.-J.", "non-dropping-particle" : "", "parse-names" : false, "suffix" : "" }, { "dropping-particle" : "", "family" : "Timpano", "given" : "A.J.", "non-dropping-particle" : "", "parse-names" : false, "suffix" : "" } ], "container-title" : "Science", "id" : "ITEM-2", "issued" : { "date-parts" : [ [ "2016" ] ] }, "page" : "8-10", "title" : "Saving freshwater from salts", "type" : "article-journal", "volume" : "351" }, "uris" : [ "http://www.mendeley.com/documents/?uuid=c2ce654b-a2bc-4ba9-8d3c-6ccc513b8704" ] }, { "id" : "ITEM-3", "itemData" : { "DOI" : "10.1007/s10750-014-2169-x", "ISBN" : "0018-8158", "ISSN" : "15735117", "abstract" : "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A degrees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 "author" : [ { "dropping-particle" : "", "family" : "Jeppesen", "given" : "Erik", "non-dropping-particle" : "", "parse-names" : false, "suffix" : "" }, { "dropping-particle" : "", "family" : "Brucet", "given" : "Sandra", "non-dropping-particle" : "", "parse-names" : false, "suffix" : "" }, { "dropping-particle" : "", "family" : "Naselli-Flores", "given" : "Luigi", "non-dropping-particle" : "", "parse-names" : false, "suffix" : "" }, { "dropping-particle" : "", "family" : "Papastergiadou", "given" : "Eva", "non-dropping-particle" : "", "parse-names" : false, "suffix" : "" }, { "dropping-particle" : "", "family" : "Stefanidis", "given" : "Kostas", "non-dropping-particle" : "", "parse-names" : false, "suffix" : "" }, { "dropping-particle" : "", "family" : "N\u00f5ges", "given" : "Tiina", "non-dropping-particle" : "", "parse-names" : false, "suffix" : "" }, { "dropping-particle" : "", "family" : "N\u00f5ges", "given" : "Peeter", "non-dropping-particle" : "", "parse-names" : false, "suffix" : "" }, { "dropping-particle" : "", "family" : "Attayde", "given" : "Jos\u00e9 Luiz", "non-dropping-particle" : "", "parse-names" : false, "suffix" : "" }, { "dropping-particle" : "", "family" : "Zohary", "given" : "Tamar", "non-dropping-particle" : "", "parse-names" : false, "suffix" : "" }, { "dropping-particle" : "", "family" : "Coppens", "given" : "Jan", "non-dropping-particle" : "", "parse-names" : false, "suffix" : "" }, { "dropping-particle" : "", "family" : "Bucak", "given" : "Tuba", "non-dropping-particle" : "", "parse-names" : false, "suffix" : "" }, { "dropping-particle" : "", "family" : "Menezes", "given" : "Rosemberg Fernandes", "non-dropping-particle" : "", "parse-names" : false, "suffix" : "" }, { "dropping-particle" : "", "family" : "Freitas", "giv</w:instrText>
      </w:r>
      <w:r w:rsidRPr="009E2FD7">
        <w:rPr>
          <w:lang w:val="fr-CH"/>
        </w:rPr>
        <w:instrText>en" : "Francisco Rafael Sousa", "non-dropping-particle" : "", "parse-names" : false, "suffix" : "" }, { "dropping-particle" : "", "family" : "Kernan", "given" : "Martin", "non-dropping-particle" : "", "parse-names" : false, "suffix" : "" }, { "dropping-particle" : "", "family" : "S\u00f8ndergaard", "given" : "Martin", "non-dropping-particle" : "", "parse-names" : false, "suffix" : "" }, { "dropping-particle" : "", "family" : "Beklio\u011flu", "given" : "Meryem", "non-dropping-particle" : "", "parse-names" : false, "suffix" : "" } ], "container-title" : "Hydrobiologia", "id" : "ITEM-3", "issue" : "1", "issued" : { "date-parts" : [ [ "2015" ] ] }, "page" : "201-227", "title" : "Ecological impacts of global warming and water abstraction on lakes and reservoirs due to changes in water level and related changes in salinity", "type" : "article-journal", "volume" : "750" }, "uris" : [ "http://www.mendeley.com/documents/?uuid=27e57868-014d-38dc-98ed-5cffaaef29a9" ] } ], "mendeley" : { "formattedCitation" : "(Sandra Brucet et al., 2009; Ca\u00f1edo-Argu\u0308elles et al., 2016; Erik Jeppesen et al., 2015)", "plainTextFormattedCitation" : "(Sandra Brucet et al., 2009; Ca\u00f1edo-Argu\u0308elles et al., 2016; Erik Jeppesen et al., 2015)", "previouslyFormattedCitation" : "(Sandra Brucet et al., 2009; Ca\u00f1edo-Argu\u0308elles et al., 2016; Erik Jeppesen et al., 2015)" }, "properties" : {  }, "schema" : "https://github.com/citation-style-language/schema/raw/master/csl-citation.json" }</w:instrText>
      </w:r>
      <w:r>
        <w:fldChar w:fldCharType="separate"/>
      </w:r>
      <w:r w:rsidRPr="009E2FD7">
        <w:rPr>
          <w:lang w:val="fr-CH"/>
        </w:rPr>
        <w:t xml:space="preserve">(Brucet </w:t>
      </w:r>
      <w:r w:rsidR="00301BD0" w:rsidRPr="00301BD0">
        <w:rPr>
          <w:i/>
          <w:lang w:val="fr-CH"/>
        </w:rPr>
        <w:t>et al.</w:t>
      </w:r>
      <w:r w:rsidRPr="009E2FD7">
        <w:rPr>
          <w:lang w:val="fr-CH"/>
        </w:rPr>
        <w:t xml:space="preserve">, 2009; Cañedo-Argüelles </w:t>
      </w:r>
      <w:r w:rsidR="00301BD0" w:rsidRPr="00301BD0">
        <w:rPr>
          <w:i/>
          <w:lang w:val="fr-CH"/>
        </w:rPr>
        <w:t>et al.</w:t>
      </w:r>
      <w:r w:rsidRPr="009E2FD7">
        <w:rPr>
          <w:lang w:val="fr-CH"/>
        </w:rPr>
        <w:t xml:space="preserve">, 2016; Jeppesen </w:t>
      </w:r>
      <w:r w:rsidR="00301BD0" w:rsidRPr="00301BD0">
        <w:rPr>
          <w:i/>
          <w:lang w:val="fr-CH"/>
        </w:rPr>
        <w:t>et al.</w:t>
      </w:r>
      <w:r w:rsidRPr="009E2FD7">
        <w:rPr>
          <w:lang w:val="fr-CH"/>
        </w:rPr>
        <w:t>, 2015)</w:t>
      </w:r>
      <w:r>
        <w:fldChar w:fldCharType="end"/>
      </w:r>
      <w:r w:rsidRPr="009E2FD7">
        <w:rPr>
          <w:lang w:val="fr-CH"/>
        </w:rPr>
        <w:t xml:space="preserve">. </w:t>
      </w:r>
    </w:p>
    <w:p w14:paraId="08B053D4" w14:textId="77777777" w:rsidR="0048205B" w:rsidRPr="009E2FD7" w:rsidRDefault="0048205B" w:rsidP="00AE389F">
      <w:pPr>
        <w:spacing w:after="0"/>
        <w:rPr>
          <w:lang w:val="fr-CH"/>
        </w:rPr>
      </w:pPr>
    </w:p>
    <w:p w14:paraId="6F8C967F" w14:textId="77777777" w:rsidR="0048205B" w:rsidRDefault="0048205B" w:rsidP="001F0516">
      <w:pPr>
        <w:pStyle w:val="Heading4"/>
      </w:pPr>
      <w:bookmarkStart w:id="1096" w:name="_Toc519504571"/>
      <w:r>
        <w:t>Emerging drivers of change</w:t>
      </w:r>
      <w:bookmarkEnd w:id="1096"/>
    </w:p>
    <w:p w14:paraId="7F7685F6" w14:textId="632A9608" w:rsidR="0048205B" w:rsidRDefault="0048205B" w:rsidP="00AE389F">
      <w:pPr>
        <w:rPr>
          <w:lang w:val="en-US"/>
        </w:rPr>
      </w:pPr>
      <w:r>
        <w:rPr>
          <w:lang w:val="en-US"/>
        </w:rPr>
        <w:t xml:space="preserve">Aquaculture is growing worldwide, already providing more than 50% of the fish and other aquatic organisms on the market. Development of aquaculture, which is now mainly focused on intensive technologies, including integrated agriculture-aquaculture </w:t>
      </w:r>
      <w:r>
        <w:rPr>
          <w:bCs/>
        </w:rPr>
        <w:t>multi-trophic farming,</w:t>
      </w:r>
      <w:r>
        <w:rPr>
          <w:lang w:val="en-US"/>
        </w:rPr>
        <w:t xml:space="preserve"> pond culture, cage-culture, recirculating aquaculture systems (RAS) technologies </w:t>
      </w:r>
      <w:r>
        <w:fldChar w:fldCharType="begin" w:fldLock="1"/>
      </w:r>
      <w:r>
        <w:rPr>
          <w:lang w:val="en-US"/>
        </w:rPr>
        <w:instrText>ADDIN CSL_CITATION { "citationItems" : [ { "id" : "ITEM-1", "itemData" : { "author" : [ { "dropping-particle" : "", "family" : "Karimov", "given" : "Bakhtiyor", "non-dropping-particle" : "", "parse-names" : false, "suffix" : "" } ], "container-title" : "Aquaculture in desert and arid lands", "id" : "ITEM-1", "issued" : { "date-parts" : [ [ "2011" ] ] }, "page" : "61-84", "publisher" : "FAO", "publisher-place" : "Rome", "title" : "An overview on desert aquaculture in Central Asia (Aral Sea Drainage Basin)", "type" : "chapter" }, "uris" : [ "http://www.mendeley.com/documents/?uuid=382f1e4b-d56a-4556-98e1-6ebcbffd498c" ] }, { "id" : "ITEM-2", "itemData" : { "author" : [ { "dropping-particle" : "", "family" : "Thorpe", "given" : "Andy", "non-dropping-particle" : "", "parse-names" : false, "suffix" : "" }, { "dropping-particle" : "", "family" : "Whitmarsh", "given" : "David", "non-dropping-particle" : "", "parse-names" : false, "suffix" : "" }, { "dropping-particle" : "", "family" : "Drakeford", "given" : "Ben", "non-dropping-particle" : "", "parse-names" : false, "suffix" : "" }, { "dropping-particle" : "", "family" : "Reid", "given" : "Chris", "non-dropping-particle" : "", "parse-names" : false, "suffix" : "" }, { "dropping-particle" : "", "family" : "Karimov", "given" : "Bakhtiyor", "non-dropping-particle" : "", "parse-names" : false, "suffix" : "" }, { "dropping-particle" : "", "family" : "Timirkhanov", "given" : "Serik", "non-dropping-particle" : "", "parse-names" : false, "suffix" : "" }, { "dropping-particle" : "", "family" : "Satybekov", "given" : "Kuanych", "non-dropping-particle" : "", "parse-names" : false, "suffix" : "" }, { "dropping-particle" : "", "family" : "Anrooy", "given" : "Raymon", "non-dropping-particle" : "Van", "parse-names" : false, "suffix" : "" } ], "id" : "ITEM-2", "issued" : { "date-parts" : [ [ "2011" ] ] }, "note" : "NULL", "number-of-pages" : "106", "title" : "Feasibility of stocking and culture-based fisheries in Central Asia. FAO fisheries and aquaculture technical paper. No. 565", "type" : "report" }, "uris" : [ "http://www.mendeley.com/documents/?uuid=363350bd-b543-4cb7-993c-92fa40a7608f" ] } ], "mendeley" : { "formattedCitation" : "(B. Karimov, 2011; Thorpe et al., 2011b)", "plainTextFormattedCitation" : "(B. Karimov, 2011; Thorpe et al., 2011b)", "previouslyFormattedCitation" : "(B. Karimov, 2011; Thorpe et al., 2011b)" }, "properties" : {  }, "schema" : "https://github.com/citation-style-language/schema/raw/master/csl-citation.json" }</w:instrText>
      </w:r>
      <w:r>
        <w:fldChar w:fldCharType="separate"/>
      </w:r>
      <w:r w:rsidRPr="00193C7B">
        <w:rPr>
          <w:lang w:val="en-US"/>
        </w:rPr>
        <w:t xml:space="preserve">(Karimov, 2011; Thorpe </w:t>
      </w:r>
      <w:r w:rsidR="00301BD0" w:rsidRPr="00301BD0">
        <w:rPr>
          <w:i/>
          <w:lang w:val="en-US"/>
        </w:rPr>
        <w:t>et al.</w:t>
      </w:r>
      <w:r w:rsidRPr="00193C7B">
        <w:rPr>
          <w:lang w:val="en-US"/>
        </w:rPr>
        <w:t>, 2011)</w:t>
      </w:r>
      <w:r>
        <w:fldChar w:fldCharType="end"/>
      </w:r>
      <w:r>
        <w:rPr>
          <w:lang w:val="en-US"/>
        </w:rPr>
        <w:t xml:space="preserve"> might have contrasting effects on biodiversity. On one hand aquaculture might substitute the demand for natural fish and other aquatic species and will promote the conservation of biodiversity. On the </w:t>
      </w:r>
      <w:r>
        <w:rPr>
          <w:lang w:val="en-US"/>
        </w:rPr>
        <w:lastRenderedPageBreak/>
        <w:t>other hand, aquaculture has historically been the source of invasions in some parts of the region, specifically in Eastern Europe and Central Asia. Lack of adequate management, development of aquaculture and use of genetically modified organisms can further increase invasions of alien species and threaten biodiversity and/or endemic species.</w:t>
      </w:r>
    </w:p>
    <w:p w14:paraId="00FE2A14" w14:textId="06A5C218" w:rsidR="0048205B" w:rsidRDefault="0048205B" w:rsidP="00AE389F">
      <w:r>
        <w:rPr>
          <w:lang w:val="en-US"/>
        </w:rPr>
        <w:t xml:space="preserve">The </w:t>
      </w:r>
      <w:r>
        <w:t>Brönmark &amp; Hansson (</w:t>
      </w:r>
      <w:r>
        <w:fldChar w:fldCharType="begin" w:fldLock="1"/>
      </w:r>
      <w:r>
        <w:instrText>ADDIN CSL_CITATION { "citationItems" : [ { "id" : "ITEM-1", "itemData" : { "DOI" : "10.1017/S0376892902000218", "ISSN" : "0376-8929", "author" : [ { "dropping-particle" : "", "family" : "Br\u00f6nmark", "given" : "Christer", "non-dropping-particle" : "", "parse-names" : false, "suffix" : "" }, { "dropping-particle" : "", "family" : "Hansson", "given" : "Lars-Anders", "non-dropping-particle" : "", "parse-names" : false, "suffix" : "" } ], "container-title" : "Environmental Conservation", "id" : "ITEM-1", "issue" : "03", "issued" : { "date-parts" : [ [ "2002", "9", "13" ] ] }, "page" : "290-307", "publisher" : "Cambridge University Press", "title" : "Environmental issues in lakes and ponds: current state and perspectives", "type" : "article-journal", "volume" : "29" }, "uris" : [ "http://www.mendeley.com/documents/?uuid=8e6a8422-53a2-4af0-ad92-c5fa54b56d34" ] } ], "mendeley" : { "formattedCitation" : "(Br\u00f6nmark &amp; Hansson, 2002)", "manualFormatting" : "2002", "plainTextFormattedCitation" : "(Br\u00f6nmark &amp; Hansson, 2002)", "previouslyFormattedCitation" : "(Br\u00f6nmark &amp; Hansson, 2002)" }, "properties" : {  }, "schema" : "https://github.com/citation-style-language/schema/raw/master/csl-citation.json" }</w:instrText>
      </w:r>
      <w:r>
        <w:fldChar w:fldCharType="separate"/>
      </w:r>
      <w:r>
        <w:t>2002</w:t>
      </w:r>
      <w:r>
        <w:fldChar w:fldCharType="end"/>
      </w:r>
      <w:r>
        <w:t xml:space="preserve">) </w:t>
      </w:r>
      <w:r>
        <w:rPr>
          <w:lang w:val="en-US"/>
        </w:rPr>
        <w:t xml:space="preserve">review on environmental threats to lakes and ponds </w:t>
      </w:r>
      <w:r>
        <w:t xml:space="preserve">predicted that </w:t>
      </w:r>
      <w:r>
        <w:rPr>
          <w:lang w:val="en-US"/>
        </w:rPr>
        <w:t xml:space="preserve">biodiversity in fresh waters will, in most parts of the world, have decreased considerably by the year 2025. Changes in biodiversity may in turn affect freshwater ecosystem processes such as primary productivity, detritus processing and nutrient transport at the water-sediment interface. In addition, loss of species at higher trophic levels may have strong repercussions down the food chain </w:t>
      </w:r>
      <w:r>
        <w:fldChar w:fldCharType="begin" w:fldLock="1"/>
      </w:r>
      <w:r>
        <w:rPr>
          <w:lang w:val="en-US"/>
        </w:rPr>
        <w:instrText>ADDIN CSL_CITATION { "citationItems" : [ { "id" : "ITEM-1", "itemData" : { "DOI" : "10.1017/S0376892902000218", "ISSN" : "0376-8929", "author" : [ { "dropping-particle" : "", "family" : "Br\u00f6nmark", "given" : "Christer", "non-dropping-particle" : "", "parse-names" : false, "suffix" : "" }, { "dropping-particle" : "", "family" : "Hansson", "given" : "Lars-Anders", "non-dropping-particle" : "", "parse-names" : false, "suffix" : "" } ], "container-title" : "Environmental Conservation", "id" : "ITEM-1", "issue" : "03", "issued" : { "date-parts" : [ [ "2002", "9", "13" ] ] }, "page" : "290-307", "publisher" : "Cambridge University Press", "title" : "Environmental issues in lakes and ponds: current state and perspectives", "type" : "article-journal", "volume" : "29" }, "uris" : [ "http://www.mendeley.com/documents/?uuid=8e6a8422-53a2-4af0-ad92-c5fa54b56d34" ] } ], "mendeley" : { "formattedCitation" : "(Br\u00f6nmark &amp; Hansson, 2002)", "plainTextFormattedCitation" : "(Br\u00f6nmark &amp; Hansson, 2002)", "previouslyFormattedCitation" : "(Br\u00f6nmark &amp; Hansson, 2002)" }, "properties" : {  }, "schema" : "https://github.com/citation-style-language/schema/raw/master/csl-citation.json" }</w:instrText>
      </w:r>
      <w:r>
        <w:fldChar w:fldCharType="separate"/>
      </w:r>
      <w:r>
        <w:rPr>
          <w:lang w:val="en-US"/>
        </w:rPr>
        <w:t>(Brönmark &amp; Hansson, 2002)</w:t>
      </w:r>
      <w:r>
        <w:fldChar w:fldCharType="end"/>
      </w:r>
      <w:r>
        <w:rPr>
          <w:lang w:val="en-US"/>
        </w:rPr>
        <w:t>. Furthermore, these authors suggested that “old” problems such as eutrophication, acidification and contamination, may become less of a problem in the future, whereas “new” threats such as global warming, UV radiation, invasive alien species and endocrine disruptors most likely will increase in importance.</w:t>
      </w:r>
      <w:r>
        <w:t xml:space="preserve"> </w:t>
      </w:r>
    </w:p>
    <w:p w14:paraId="31A0F08C" w14:textId="77777777" w:rsidR="0048205B" w:rsidRDefault="0048205B" w:rsidP="00AE389F">
      <w:pPr>
        <w:spacing w:after="0"/>
        <w:rPr>
          <w:rFonts w:cs="Times New Roman"/>
        </w:rPr>
      </w:pPr>
    </w:p>
    <w:p w14:paraId="0638F5F1" w14:textId="77777777" w:rsidR="0048205B" w:rsidRDefault="0048205B" w:rsidP="00147745">
      <w:pPr>
        <w:pStyle w:val="Heading3"/>
        <w:rPr>
          <w:lang w:val="en-US"/>
        </w:rPr>
      </w:pPr>
      <w:bookmarkStart w:id="1097" w:name="_Toc502930069"/>
      <w:bookmarkStart w:id="1098" w:name="_Toc504380653"/>
      <w:bookmarkStart w:id="1099" w:name="_Toc519504572"/>
      <w:r>
        <w:rPr>
          <w:lang w:val="en-US"/>
        </w:rPr>
        <w:t>Marine systems</w:t>
      </w:r>
      <w:bookmarkEnd w:id="1097"/>
      <w:bookmarkEnd w:id="1098"/>
      <w:bookmarkEnd w:id="1099"/>
    </w:p>
    <w:p w14:paraId="523FDDAD" w14:textId="77777777" w:rsidR="0048205B" w:rsidRDefault="0048205B" w:rsidP="001F0516">
      <w:pPr>
        <w:pStyle w:val="Heading4"/>
      </w:pPr>
      <w:bookmarkStart w:id="1100" w:name="_Toc519504573"/>
      <w:r>
        <w:t>Species distribution and conservation status</w:t>
      </w:r>
      <w:bookmarkEnd w:id="1100"/>
    </w:p>
    <w:p w14:paraId="7728241A" w14:textId="77777777" w:rsidR="0048205B" w:rsidRDefault="0048205B" w:rsidP="00AE389F">
      <w:pPr>
        <w:rPr>
          <w:rFonts w:eastAsia="Times New Roman" w:cs="Times New Roman"/>
          <w:szCs w:val="16"/>
          <w:lang w:val="en-US" w:eastAsia="ru-RU"/>
        </w:rPr>
      </w:pPr>
      <w:r>
        <w:rPr>
          <w:rFonts w:eastAsia="Times New Roman" w:cs="Times New Roman"/>
          <w:szCs w:val="16"/>
          <w:lang w:val="en-US" w:eastAsia="ru-RU"/>
        </w:rPr>
        <w:t>Direct and indirect impacts of climate change on species distribution and abundance have been predicted for all marine systems and virtually all taxonomic groups investigated.</w:t>
      </w:r>
    </w:p>
    <w:p w14:paraId="59FDF154" w14:textId="149724E0" w:rsidR="0048205B" w:rsidRDefault="0048205B" w:rsidP="00AE389F">
      <w:pPr>
        <w:rPr>
          <w:rFonts w:cs="FrutigerLTPro-Condensed"/>
          <w:szCs w:val="19"/>
          <w:lang w:val="en-US"/>
        </w:rPr>
      </w:pPr>
      <w:r>
        <w:rPr>
          <w:rFonts w:eastAsia="Times New Roman" w:cs="Times New Roman"/>
          <w:szCs w:val="16"/>
          <w:lang w:val="en-US" w:eastAsia="ru-RU"/>
        </w:rPr>
        <w:t xml:space="preserve">Climate change effects on Arctic and sub-Arctic marine mammal and bird species will vary by life history, distribution, and habitat specificity with some major negative effects on ice-obligate species (such as hooded seal, narwhal </w:t>
      </w:r>
      <w:r>
        <w:fldChar w:fldCharType="begin" w:fldLock="1"/>
      </w:r>
      <w:r>
        <w:rPr>
          <w:rFonts w:eastAsia="Times New Roman" w:cs="Times New Roman"/>
          <w:szCs w:val="16"/>
          <w:lang w:val="en-US" w:eastAsia="ru-RU"/>
        </w:rPr>
        <w:instrText>ADDIN CSL_CITATION { "citationItems" : [ { "id" : "ITEM-1", "itemData" : { "DOI" : "10.1890/06-0571.1", "ISSN" : "1051-0761", "author" : [ { "dropping-particle" : "", "family" : "Moore", "given" : "Sue E.", "non-dropping-particle" : "", "parse-names" : false, "suffix" : "" }, { "dropping-particle" : "", "family" : "Huntington", "given" : "Henry P.", "non-dropping-particle" : "", "parse-names" : false, "suffix" : "" } ], "container-title" : "Ecological Applications", "id" : "ITEM-1", "issue" : "sp2", "issued" : { "date-parts" : [ [ "2008", "3", "1" ] ] }, "page" : "S157-S165", "publisher" : "Ecological Society of America", "title" : "ARCTIC MARINE MAMMALS AND CLIMATE CHANGE: IMPACTS AND RESILIENCE", "type" : "article-journal", "volume" : "18" }, "uris" : [ "http://www.mendeley.com/documents/?uuid=0166d6c9-2fc0-38af-b59a-b3c358a2a9e4" ] } ], "mendeley" : { "formattedCitation" : "(Moore &amp; Huntington, 2008)", "manualFormatting" : "and ivory gull, Moore &amp; Huntington, 2008)", "plainTextFormattedCitation" : "(Moore &amp; Huntington, 2008)", "previouslyFormattedCitation" : "(Moore &amp; Huntington, 2008)" }, "properties" : {  }, "schema" : "https://github.com/citation-style-language/schema/raw/master/csl-citation.json" }</w:instrText>
      </w:r>
      <w:r>
        <w:fldChar w:fldCharType="separate"/>
      </w:r>
      <w:r>
        <w:rPr>
          <w:rFonts w:eastAsia="Times New Roman" w:cs="Times New Roman"/>
          <w:szCs w:val="16"/>
          <w:lang w:val="en-US" w:eastAsia="ru-RU"/>
        </w:rPr>
        <w:t>and ivory gull</w:t>
      </w:r>
      <w:r w:rsidR="00F96670">
        <w:rPr>
          <w:rFonts w:eastAsia="Times New Roman" w:cs="Times New Roman"/>
          <w:szCs w:val="16"/>
          <w:lang w:val="en-US" w:eastAsia="ru-RU"/>
        </w:rPr>
        <w:t>;</w:t>
      </w:r>
      <w:r>
        <w:rPr>
          <w:rFonts w:eastAsia="Times New Roman" w:cs="Times New Roman"/>
          <w:szCs w:val="16"/>
          <w:lang w:val="en-US" w:eastAsia="ru-RU"/>
        </w:rPr>
        <w:t xml:space="preserve"> Moore &amp; Huntington, 2008)</w:t>
      </w:r>
      <w:r>
        <w:fldChar w:fldCharType="end"/>
      </w:r>
      <w:r>
        <w:rPr>
          <w:rFonts w:eastAsia="Times New Roman" w:cs="Times New Roman"/>
          <w:szCs w:val="16"/>
          <w:lang w:val="en-US" w:eastAsia="ru-RU"/>
        </w:rPr>
        <w:t xml:space="preserve">; some species coming to the region seasonally may benefit from ice loss (killer whale, grey whale) </w:t>
      </w:r>
      <w:r>
        <w:fldChar w:fldCharType="begin" w:fldLock="1"/>
      </w:r>
      <w:r>
        <w:rPr>
          <w:rFonts w:eastAsia="Times New Roman" w:cs="Times New Roman"/>
          <w:szCs w:val="16"/>
          <w:lang w:val="en-US" w:eastAsia="ru-RU"/>
        </w:rPr>
        <w:instrText>ADDIN CSL_CITATION { "citationItems" : [ { "id" : "ITEM-1", "itemData" : { "ISBN" : "9781107683860", "author" : [ { "dropping-particle" : "", "family" : "Larsen, J.N., O.A. Anisimov, A. Constable, A.B. Hollowed, N. Maynard, P. Prestrud, T.D. Prowse", "given" : "and J.M.R. Stone", "non-dropping-particle" : "", "parse-names" : false, "suffix" : "" } ], "container-title" : "Climate change 2014 : impacts, adaptation, and vulnerability : Working Group II contribution to the fifth assessment report of the Intergovernmental Panel on Climate Change", "editor" : [ { "dropping-particle" : "", "family" : "Field", "given" : "Christopher B.", "non-dropping-particle" : "", "parse-names" : false, "suffix" : "" }, { "dropping-particle" : "", "family" : "Barros, Vicente R.",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567-1612", "publisher" : "Cambridge University Press", "publisher-place" : "Cambridge, United Kingdom and New York, NY, USA", "title" : "Polar regions", "type" : "chapter" }, "uris" : [ "http://www.mendeley.com/documents/?uuid=2c37e364-a237-39c9-88ee-b6d58b242617" ] } ], "mendeley" : { "formattedCitation" : "(Larsen, J.N., O.A. Anisimov, A. Constable, A.B. Hollowed, N. Maynard, P. Prestrud, T.D. Prowse, 2014)", "plainTextFormattedCitation" : "(Larsen, J.N., O.A. Anisimov, A. Constable, A.B. Hollowed, N. Maynard, P. Prestrud, T.D. Prowse, 2014)", "previouslyFormattedCitation" : "(Larsen, J.N., O.A. Anisimov, A. Constable, A.B. Hollowed, N. Maynard, P. Prestrud, T.D. Prowse, 2014)" }, "properties" : {  }, "schema" : "https://github.com/citation-style-language/schema/raw/master/csl-citation.json" }</w:instrText>
      </w:r>
      <w:r>
        <w:fldChar w:fldCharType="separate"/>
      </w:r>
      <w:r>
        <w:rPr>
          <w:rFonts w:eastAsia="Times New Roman" w:cs="Times New Roman"/>
          <w:szCs w:val="16"/>
          <w:lang w:val="en-US" w:eastAsia="ru-RU"/>
        </w:rPr>
        <w:t xml:space="preserve">(Larsen </w:t>
      </w:r>
      <w:r w:rsidR="00301BD0" w:rsidRPr="00301BD0">
        <w:rPr>
          <w:rFonts w:eastAsia="Times New Roman" w:cs="Times New Roman"/>
          <w:i/>
          <w:szCs w:val="16"/>
          <w:lang w:val="en-US" w:eastAsia="ru-RU"/>
        </w:rPr>
        <w:t>et al.</w:t>
      </w:r>
      <w:r>
        <w:rPr>
          <w:rFonts w:eastAsia="Times New Roman" w:cs="Times New Roman"/>
          <w:szCs w:val="16"/>
          <w:lang w:val="en-US" w:eastAsia="ru-RU"/>
        </w:rPr>
        <w:t>, 2014)</w:t>
      </w:r>
      <w:r>
        <w:fldChar w:fldCharType="end"/>
      </w:r>
      <w:r>
        <w:rPr>
          <w:rFonts w:eastAsia="Times New Roman" w:cs="Times New Roman"/>
          <w:szCs w:val="16"/>
          <w:lang w:val="en-US" w:eastAsia="ru-RU"/>
        </w:rPr>
        <w:t>.</w:t>
      </w:r>
      <w:r>
        <w:rPr>
          <w:lang w:val="en-US"/>
        </w:rPr>
        <w:t xml:space="preserve"> It is projected that polar bear number will decrease dramatically with approximately </w:t>
      </w:r>
      <w:r>
        <w:rPr>
          <w:rFonts w:cs="FrutigerLTPro-Condensed"/>
          <w:szCs w:val="19"/>
          <w:lang w:val="en-US"/>
        </w:rPr>
        <w:t>two-third</w:t>
      </w:r>
      <w:r>
        <w:rPr>
          <w:rFonts w:cs="FrutigerLTPro-Condensed"/>
          <w:strike/>
          <w:szCs w:val="19"/>
          <w:lang w:val="en-US"/>
        </w:rPr>
        <w:t>s</w:t>
      </w:r>
      <w:r>
        <w:rPr>
          <w:rFonts w:cs="FrutigerLTPro-Condensed"/>
          <w:szCs w:val="19"/>
          <w:lang w:val="en-US"/>
        </w:rPr>
        <w:t xml:space="preserve"> of the world’s polar bears extirpated by the middle of the 21</w:t>
      </w:r>
      <w:r w:rsidRPr="008A115E">
        <w:rPr>
          <w:rFonts w:cs="FrutigerLTPro-Condensed"/>
          <w:szCs w:val="19"/>
          <w:lang w:val="en-US"/>
        </w:rPr>
        <w:t>st</w:t>
      </w:r>
      <w:r>
        <w:rPr>
          <w:rFonts w:cs="FrutigerLTPro-Condensed"/>
          <w:szCs w:val="19"/>
          <w:lang w:val="en-US"/>
        </w:rPr>
        <w:t xml:space="preserve"> century under A1B scenario </w:t>
      </w:r>
      <w:r>
        <w:fldChar w:fldCharType="begin" w:fldLock="1"/>
      </w:r>
      <w:r>
        <w:rPr>
          <w:rFonts w:cs="FrutigerLTPro-Condensed"/>
          <w:szCs w:val="19"/>
          <w:lang w:val="en-US"/>
        </w:rPr>
        <w:instrText>ADDIN CSL_CITATION { "citationItems" : [ { "id" : "ITEM-1", "itemData" : { "DOI" : "10.1029/180GM14", "ISBN" : "9781118666470", "author" : [ { "dropping-particle" : "", "family" : "Amstrup", "given" : "Steven C.", "non-dropping-particle" : "", "parse-names" : false, "suffix" : "" }, { "dropping-particle" : "", "family" : "Marcot", "given" : "Bruce G.", "non-dropping-particle" : "", "parse-names" : false, "suffix" : "" }, { "dropping-particle" : "", "family" : "Douglas", "given" : "David C.", "non-dropping-particle" : "", "parse-names" : false, "suffix" : "" } ], "id" : "ITEM-1", "issued" : { "date-parts" : [ [ "2013", "3", "19" ] ] }, "page" : "213-268", "publisher" : "American Geophysical Union", "title" : "A Bayesian Network Modeling Approach to Forecasting the 21st Century Worldwide Status of Polar Bears", "type" : "chapter" }, "uris" : [ "http://www.mendeley.com/documents/?uuid=39a2387f-2b15-3935-9f12-fec4b71798d3" ] }, { "id" : "ITEM-2", "itemData" : { "ISBN" : "9781107683860", "author" : [ { "dropping-particle" : "", "family" : "Larsen, J.N., O.A. Anisimov, A. Constable, A.B. Hollowed, N. Maynard, P. Prestrud, T.D. Prowse", "given" : "and J.M.R. Stone", "non-dropping-particle" : "", "parse-names" : false, "suffix" : "" } ], "container-title" : "Climate change 2014 : impacts, adaptation, and vulnerability : Working Group II contribution to the fifth assessment report of the Intergovernmental Panel on Climate Change", "editor" : [ { "dropping-particle" : "", "family" : "Field", "given" : "Christopher B.", "non-dropping-particle" : "", "parse-names" : false, "suffix" : "" }, { "dropping-particle" : "", "family" : "Barros, Vicente R.",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page" : "1567-1612", "publisher" : "Cambridge University Press", "publisher-place" : "Cambridge, United Kingdom and New York, NY, USA", "title" : "Polar regions", "type" : "chapter" }, "uris" : [ "http://www.mendeley.com/documents/?uuid=2c37e364-a237-39c9-88ee-b6d58b242617" ] } ], "mendeley" : { "formattedCitation" : "(Amstrup, Marcot, &amp; Douglas, 2013; Larsen, J.N., O.A. Anisimov, A. Constable, A.B. Hollowed, N. Maynard, P. Prestrud, T.D. Prowse, 2014)", "plainTextFormattedCitation" : "(Amstrup, Marcot, &amp; Douglas, 2013; Larsen, J.N., O.A. Anisimov, A. Constable, A.B. Hollowed, N. Maynard, P. Prestrud, T.D. Prowse, 2014)", "previouslyFormattedCitation" : "(Amstrup, Marcot, &amp; Douglas, 2013; Larsen, J.N., O.A. Anisimov, A. Constable, A.B. Hollowed, N. Maynard, P. Prestrud, T.D. Prowse, 2014)" }, "properties" : {  }, "schema" : "https://github.com/citation-style-language/schema/raw/master/csl-citation.json" }</w:instrText>
      </w:r>
      <w:r>
        <w:fldChar w:fldCharType="separate"/>
      </w:r>
      <w:r>
        <w:rPr>
          <w:rFonts w:cs="FrutigerLTPro-Condensed"/>
          <w:szCs w:val="19"/>
          <w:lang w:val="en-US"/>
        </w:rPr>
        <w:t>(Amstrup</w:t>
      </w:r>
      <w:r w:rsidR="00BB485D">
        <w:rPr>
          <w:rFonts w:cs="FrutigerLTPro-Condensed"/>
          <w:i/>
          <w:szCs w:val="19"/>
          <w:lang w:val="en-US"/>
        </w:rPr>
        <w:t xml:space="preserve"> et al.</w:t>
      </w:r>
      <w:r>
        <w:rPr>
          <w:rFonts w:cs="FrutigerLTPro-Condensed"/>
          <w:szCs w:val="19"/>
          <w:lang w:val="en-US"/>
        </w:rPr>
        <w:t>, 20</w:t>
      </w:r>
      <w:r w:rsidR="00BB485D">
        <w:rPr>
          <w:rFonts w:cs="FrutigerLTPro-Condensed"/>
          <w:szCs w:val="19"/>
          <w:lang w:val="en-US"/>
        </w:rPr>
        <w:t>08</w:t>
      </w:r>
      <w:r>
        <w:rPr>
          <w:rFonts w:cs="FrutigerLTPro-Condensed"/>
          <w:szCs w:val="19"/>
          <w:lang w:val="en-US"/>
        </w:rPr>
        <w:t xml:space="preserve">; Larsen </w:t>
      </w:r>
      <w:r w:rsidR="00301BD0" w:rsidRPr="00301BD0">
        <w:rPr>
          <w:rFonts w:cs="FrutigerLTPro-Condensed"/>
          <w:i/>
          <w:szCs w:val="19"/>
          <w:lang w:val="en-US"/>
        </w:rPr>
        <w:t>et al.</w:t>
      </w:r>
      <w:r>
        <w:rPr>
          <w:rFonts w:cs="FrutigerLTPro-Condensed"/>
          <w:szCs w:val="19"/>
          <w:lang w:val="en-US"/>
        </w:rPr>
        <w:t>, 2014)</w:t>
      </w:r>
      <w:r>
        <w:fldChar w:fldCharType="end"/>
      </w:r>
      <w:r>
        <w:rPr>
          <w:rFonts w:cs="FrutigerLTPro-Condensed"/>
          <w:szCs w:val="19"/>
          <w:lang w:val="en-US"/>
        </w:rPr>
        <w:t xml:space="preserve">. </w:t>
      </w:r>
      <w:r>
        <w:rPr>
          <w:lang w:val="en-US"/>
        </w:rPr>
        <w:t xml:space="preserve">There is a risk that </w:t>
      </w:r>
      <w:r>
        <w:rPr>
          <w:rFonts w:eastAsia="Times New Roman" w:cs="Arial"/>
          <w:szCs w:val="23"/>
          <w:lang w:val="en-US" w:eastAsia="ru-RU"/>
        </w:rPr>
        <w:t xml:space="preserve">Arctic shelf species might become locally extinct due to shortage of climatically suitable shelf habitat </w:t>
      </w:r>
      <w:r>
        <w:fldChar w:fldCharType="begin" w:fldLock="1"/>
      </w:r>
      <w:r>
        <w:rPr>
          <w:lang w:val="en-US"/>
        </w:rPr>
        <w:instrText>ADDIN CSL_CITATION { "citationItems" : [ { "id" : "ITEM-1", "itemData" : { "DOI" : "10.1038/nclimate2647\rhttp://www.nature.com/nclimate/journal/v5/n7/abs/nclimate2647.html#supplementary-information", "ISBN" : "1758-678X", "author" : [ { "dropping-particle" : "", "family" : "Fossheim", "given" : "Maria", "non-dropping-particle" : "", "parse-names" : false, "suffix" : "" }, { "dropping-particle" : "", "family" : "Primicerio", "given" : "Raul", "non-dropping-particle" : "", "parse-names" : false, "suffix" : "" }, { "dropping-particle" : "", "family" : "Johannesen", "given" : "Edda", "non-dropping-particle" : "", "parse-names" : false, "suffix" : "" }, { "dropping-particle" : "", "family" : "Ingvaldsen", "given" : "Randi B", "non-dropping-particle" : "", "parse-names" : false, "suffix" : "" }, { "dropping-particle" : "", "family" : "Aschan", "given" : "Michaela M", "non-dropping-particle" : "", "parse-names" : false, "suffix" : "" }, { "dropping-particle" : "V", "family" : "Dolgov", "given" : "Andrey", "non-dropping-particle" : "", "parse-names" : false, "suffix" : "" } ], "container-title" : "Nature Clim. Change", "id" : "ITEM-1", "issue" : "7", "issued" : { "date-parts" : [ [ "2015" ] ] }, "page" : "673-677", "publisher" : "Nature Publishing Group", "title" : "Recent warming leads to a rapid borealization of fish communities in the Arctic", "type" : "article-journal", "volume" : "5" }, "uris" : [ "http://www.mendeley.com/documents/?uuid=db5ea7c0-a5d4-4ac9-bcd8-748543b305b0" ] } ], "mendeley" : { "formattedCitation" : "(Fossheim et al., 2015a)", "plainTextFormattedCitation" : "(Fossheim et al., 2015a)", "previouslyFormattedCitation" : "(Fossheim et al., 2015a)" }, "properties" : {  }, "schema" : "https://github.com/citation-style-language/schema/raw/master/csl-citation.json" }</w:instrText>
      </w:r>
      <w:r>
        <w:fldChar w:fldCharType="separate"/>
      </w:r>
      <w:r w:rsidRPr="00193C7B">
        <w:rPr>
          <w:lang w:val="en-US"/>
        </w:rPr>
        <w:t xml:space="preserve">(Fossheim </w:t>
      </w:r>
      <w:r w:rsidR="00301BD0" w:rsidRPr="00301BD0">
        <w:rPr>
          <w:i/>
          <w:lang w:val="en-US"/>
        </w:rPr>
        <w:t>et al.</w:t>
      </w:r>
      <w:r w:rsidRPr="00193C7B">
        <w:rPr>
          <w:lang w:val="en-US"/>
        </w:rPr>
        <w:t xml:space="preserve">, </w:t>
      </w:r>
      <w:r w:rsidRPr="000F5AEC">
        <w:rPr>
          <w:lang w:val="en-US"/>
        </w:rPr>
        <w:t>2015a</w:t>
      </w:r>
      <w:r w:rsidRPr="00193C7B">
        <w:rPr>
          <w:lang w:val="en-US"/>
        </w:rPr>
        <w:t>)</w:t>
      </w:r>
      <w:r>
        <w:fldChar w:fldCharType="end"/>
      </w:r>
      <w:r>
        <w:rPr>
          <w:lang w:val="en-US"/>
        </w:rPr>
        <w:t>.</w:t>
      </w:r>
    </w:p>
    <w:p w14:paraId="7E201554" w14:textId="6895AA78" w:rsidR="0048205B" w:rsidRDefault="0048205B" w:rsidP="00AE389F">
      <w:pPr>
        <w:rPr>
          <w:lang w:val="en-US"/>
        </w:rPr>
      </w:pPr>
      <w:r>
        <w:rPr>
          <w:color w:val="000000" w:themeColor="text1"/>
        </w:rPr>
        <w:t>In the North East Atlantic, pelagic ecosystems and taxa are projected to display higher modifications than demersal communities, a pattern explained in some regions by the influence of regional topography (e.g. North Sea</w:t>
      </w:r>
      <w:r w:rsidR="00F96670">
        <w:rPr>
          <w:color w:val="000000" w:themeColor="text1"/>
        </w:rPr>
        <w:t>;</w:t>
      </w:r>
      <w:r>
        <w:rPr>
          <w:color w:val="000000" w:themeColor="text1"/>
        </w:rPr>
        <w:t xml:space="preserve"> </w:t>
      </w:r>
      <w:r>
        <w:fldChar w:fldCharType="begin" w:fldLock="1"/>
      </w:r>
      <w:r>
        <w:rPr>
          <w:color w:val="000000" w:themeColor="text1"/>
        </w:rPr>
        <w:instrText>ADDIN CSL_CITATION { "citationItems" : [ { "id" : "ITEM-1", "itemData" : { "DOI" : "10.1016/j.ecss.2016.03.024", "abstract" : "In the marine realm, climate change can affect a variety of physico-chemical properties with wide-ranging biological effects, but the knowledge of how climate change affects benthic distributions is limited and mainly restricted to coastal environments. To project the response of benthic species of a shelf sea (North Sea) to the expected climate change, the distributions of 75 marine benthic species were modelled and the spatial changes in distribution were projected for 2099 based on modelled bottom temperature and salinity changes using the IPCC scenario A1B. Mean bottom temperature was projected to increase between 0.15 and 5.4 \u00b0C, while mean bottom salinity was projected to moderately increase by 1.7. The spatial changes in species distribution were modelled with Maxent and the direction and extent of these changes were assessed. The results showed a latitudinal northward shift for 64% of the species (maximum 109 km; brittle star Ophiothrix fragilis) and a southward shift for 36% (maximum 101 km; hermit crab Pagurus prideaux and the associated cloak anemone Adamsia carciniopados; 105 km). The relatively low rates of distributional shifts compared to fish or plankton species were probably influenced by the regional topography. The environmental gradients in the central North Sea along the 50 m depth contour might act as a 'barrier', possibly resulting in a compression of distribution range and hampering further shifts to the north. For 49 species this resulted in a habitat loss up to 100%, while only 11 species could benefit from the warming in terms of habitat gain. Particularly the benthic communities of the southern North Sea, where the strongest temperature increase was projected, would be strongly affected by the distributional changes, since key species showed northward shifts and high rates of habitat loss, with potential ramifications for the functioning of the ecosystem. \u00a9 2016 Elsevier Ltd.", "author" : [ { "dropping-particle" : "", "family" : "Weinert", "given" : "M", "non-dropping-particle" : "", "parse-names" : false, "suffix" : "" }, { "dropping-particle" : "", "family" : "Mathis", "given" : "M", "non-dropping-particle" : "", "parse-names" : false, "suffix" : "" }, { "dropping-particle" : "", "family" : "Kr\u00f6ncke", "given" : "I", "non-dropping-particle" : "", "parse-names" : false, "suffix" : "" }, { "dropping-particle" : "", "family" : "Neumann", "given" : "H", "non-dropping-particle" : "", "parse-names" : false, "suffix" : "" }, { "dropping-particle" : "", "family" : "Pohlmann", "given" : "T", "non-dropping-particle" : "", "parse-names" : false, "suffix" : "" }, { "dropping-particle" : "", "family" : "Reiss", "given" : "H", "non-dropping-particle" : "", "parse-names" : false, "suffix" : "" } ], "container-title" : "Estuarine, Coastal and Shelf Science", "id" : "ITEM-1", "issued" : { "date-parts" : [ [ "2016" ] ] }, "note" : "Cited By :1\nExport Date: 20 December 2016", "page" : "157-168", "title" : "Modelling climate change effects on benthos: Distributional shifts in the North Sea from 2001 to 2099", "type" : "article-journal", "volume" : "175" }, "uris" : [ "http://www.mendeley.com/documents/?uuid=f1d87f5a-b325-47a7-9259-127b7f27adce" ] } ], "mendeley" : { "formattedCitation" : "(Weinert et al., 2016)", "manualFormatting" : "Weinert et al. 2016)", "plainTextFormattedCitation" : "(Weinert et al., 2016)", "previouslyFormattedCitation" : "(Weinert et al., 2016)" }, "properties" : {  }, "schema" : "https://github.com/citation-style-language/schema/raw/master/csl-citation.json" }</w:instrText>
      </w:r>
      <w:r>
        <w:fldChar w:fldCharType="separate"/>
      </w:r>
      <w:r>
        <w:rPr>
          <w:color w:val="000000" w:themeColor="text1"/>
        </w:rPr>
        <w:t xml:space="preserve">Weinert </w:t>
      </w:r>
      <w:r w:rsidR="00301BD0" w:rsidRPr="00301BD0">
        <w:rPr>
          <w:i/>
          <w:color w:val="000000" w:themeColor="text1"/>
        </w:rPr>
        <w:t>et al.</w:t>
      </w:r>
      <w:r>
        <w:rPr>
          <w:color w:val="000000" w:themeColor="text1"/>
        </w:rPr>
        <w:t xml:space="preserve"> 2016</w:t>
      </w:r>
      <w:r>
        <w:fldChar w:fldCharType="end"/>
      </w:r>
      <w:r w:rsidRPr="00EA25BF">
        <w:t>)</w:t>
      </w:r>
      <w:r>
        <w:rPr>
          <w:color w:val="000000" w:themeColor="text1"/>
        </w:rPr>
        <w:t xml:space="preserve">. This does not mean that demersal species are not affected by the projected changes, only that rates are variable. For instance, marine fish in the North Sea have projected poleward shifts which can be up to two times higher than the observed current rate of shift </w:t>
      </w:r>
      <w:r>
        <w:fldChar w:fldCharType="begin" w:fldLock="1"/>
      </w:r>
      <w:r>
        <w:rPr>
          <w:color w:val="000000" w:themeColor="text1"/>
        </w:rPr>
        <w:instrText>ADDIN CSL_CITATION { "citationItems" : [ { "id" : "ITEM-1", "itemData" : { "DOI" : "http://dx.doi.org/10.1016/j.ecolmodel.2015.12.018", "ISBN" : "0304-3800", "abstract" : "The global ocean is projected to be warmer, less oxygenated and more acidic in the 21st century relative to the present day, resulting in changes in the biogeography and productivity of marine organisms and ecosystems. Previous studies using a Dynamic Bioclimate Envelope Model (DBEM) projected increases in potential catch in high latitude regions and decreases in tropical regions over the next few decades. A major structural uncertainty of the projected redistribution of species and fisheries catches can be attributed to the habitat suitability algorithms used. Here, we compare the DBEM projections of potential catches of 500 species of exploited marine fishes and invertebrates from 1971 to 2060 using three versions of DBEM that differ by the algorithm used to predict relative habitat suitability: DBEM-Basic, DBEM-Maxent and DBEM-Aquamaps. All the DBEM models have similar skill in predicting the occurrence of exploited species and distribution of observed fisheries production. Globally, the models project a decrease in catch potential of 3% to 13% by 2050 under a high emissions scenario (Representative Concentration Pathway 8.5). For the majority of the modelled species, projections by DBEM-Maxent are less sensitive to changes in ocean properties than those by DBEM-Aquamaps. The mean magnitude of projected changes relative to differences between projections differ between regions, being highest (&amp;gt;1 times the standard deviation) in the tropical regions and Arctic Ocean and lowest in three of the main Eastern Boundary Upwelling regions, the eastern Indian Ocean and the Southern Ocean. These results suggest that the qualitative patterns of changes in catch potential reported in previous studies are not affected by the structural uncertainty of DBEM, particularly in areas where catch potential was projected to be most sensitive to climate change. However, when making projections of fish stocks and their potential catches using DBEM in the future, multiple versions of DBEM should be used to quantify the uncertainty associated with structural uncertainty of the models. Overall, this study contributes to improving projection of future changes in living marine resources by exploring one aspect of the cascade of uncertainty associated with such projections.", "author" : [ { "dropping-particle" : "", "family" : "Cheung", "given" : "William W L", "non-dropping-particle" : "", "parse-names" : false, "suffix" : "" }, { "dropping-particle" : "", "family" : "Jones", "given" : "Miranda C", "non-dropping-particle" : "", "parse-names" : false, "suffix" : "" }, { "dropping-particle" : "", "family" : "Reygondeau", "given" : "Gabriel", "non-dropping-particle" : "", "parse-names" : false, "suffix" : "" }, { "dropping-particle" : "", "family" : "Stock", "given" : "Charles A", "non-dropping-particle" : "", "parse-names" : false, "suffix" : "" }, { "dropping-particle" : "", "family" : "Lam", "given" : "Vicky W Y", "non-dropping-particle" : "", "parse-names" : false, "suffix" : "" }, { "dropping-particle" : "", "family" : "Fr\u00f6licher", "given" : "Thomas L", "non-dropping-particle" : "", "parse-names" : false, "suffix" : "" } ], "container-title" : "Ecological Modelling", "id" : "ITEM-1", "issued" : { "date-parts" : [ [ "2016" ] ] }, "page" : "57-66", "title" : "Structural uncertainty in projecting global fisheries catches under climate change", "type" : "article-journal", "volume" : "325" }, "uris" : [ "http://www.mendeley.com/documents/?uuid=baa0f004-2606-4042-b3f8-993c8ea9d95e" ] } ], "mendeley" : { "formattedCitation" : "(Cheung et al., 2016)", "plainTextFormattedCitation" : "(Cheung et al., 2016)", "previouslyFormattedCitation" : "(Cheung et al., 2016)" }, "properties" : {  }, "schema" : "https://github.com/citation-style-language/schema/raw/master/csl-citation.json" }</w:instrText>
      </w:r>
      <w:r>
        <w:fldChar w:fldCharType="separate"/>
      </w:r>
      <w:r>
        <w:rPr>
          <w:color w:val="000000" w:themeColor="text1"/>
        </w:rPr>
        <w:t xml:space="preserve">(Cheung </w:t>
      </w:r>
      <w:r w:rsidR="00301BD0" w:rsidRPr="00301BD0">
        <w:rPr>
          <w:i/>
          <w:color w:val="000000" w:themeColor="text1"/>
        </w:rPr>
        <w:t>et al.</w:t>
      </w:r>
      <w:r>
        <w:rPr>
          <w:color w:val="000000" w:themeColor="text1"/>
        </w:rPr>
        <w:t>, 2016)</w:t>
      </w:r>
      <w:r>
        <w:fldChar w:fldCharType="end"/>
      </w:r>
      <w:r>
        <w:rPr>
          <w:color w:val="000000" w:themeColor="text1"/>
        </w:rPr>
        <w:t xml:space="preserve">. Benthic communities of the North Sea were also shown to be strongly impacted under the IPCC AR4 scenario A1B, with latitudinal northward shift projected in 2099 for 64% of the 75 species examined by </w:t>
      </w:r>
      <w:r>
        <w:fldChar w:fldCharType="begin" w:fldLock="1"/>
      </w:r>
      <w:r>
        <w:rPr>
          <w:color w:val="000000" w:themeColor="text1"/>
        </w:rPr>
        <w:instrText>ADDIN CSL_CITATION { "citationItems" : [ { "id" : "ITEM-1", "itemData" : { "DOI" : "10.1016/j.ecss.2016.03.024", "abstract" : "In the marine realm, climate change can affect a variety of physico-chemical properties with wide-ranging biological effects, but the knowledge of how climate change affects benthic distributions is limited and mainly restricted to coastal environments. To project the response of benthic species of a shelf sea (North Sea) to the expected climate change, the distributions of 75 marine benthic species were modelled and the spatial changes in distribution were projected for 2099 based on modelled bottom temperature and salinity changes using the IPCC scenario A1B. Mean bottom temperature was projected to increase between 0.15 and 5.4 \u00b0C, while mean bottom salinity was projected to moderately increase by 1.7. The spatial changes in species distribution were modelled with Maxent and the direction and extent of these changes were assessed. The results showed a latitudinal northward shift for 64% of the species (maximum 109 km; brittle star Ophiothrix fragilis) and a southward shift for 36% (maximum 101 km; hermit crab Pagurus prideaux and the associated cloak anemone Adamsia carciniopados; 105 km). The relatively low rates of distributional shifts compared to fish or plankton species were probably influenced by the regional topography. The environmental gradients in the central North Sea along the 50 m depth contour might act as a 'barrier', possibly resulting in a compression of distribution range and hampering further shifts to the north. For 49 species this resulted in a habitat loss up to 100%, while only 11 species could benefit from the warming in terms of habitat gain. Particularly the benthic communities of the southern North Sea, where the strongest temperature increase was projected, would be strongly affected by the distributional changes, since key species showed northward shifts and high rates of habitat loss, with potential ramifications for the functioning of the ecosystem. \u00a9 2016 Elsevier Ltd.", "author" : [ { "dropping-particle" : "", "family" : "Weinert", "given" : "M", "non-dropping-particle" : "", "parse-names" : false, "suffix" : "" }, { "dropping-particle" : "", "family" : "Mathis", "given" : "M", "non-dropping-particle" : "", "parse-names" : false, "suffix" : "" }, { "dropping-particle" : "", "family" : "Kr\u00f6ncke", "given" : "I", "non-dropping-particle" : "", "parse-names" : false, "suffix" : "" }, { "dropping-particle" : "", "family" : "Neumann", "given" : "H", "non-dropping-particle" : "", "parse-names" : false, "suffix" : "" }, { "dropping-particle" : "", "family" : "Pohlmann", "given" : "T", "non-dropping-particle" : "", "parse-names" : false, "suffix" : "" }, { "dropping-particle" : "", "family" : "Reiss", "given" : "H", "non-dropping-particle" : "", "parse-names" : false, "suffix" : "" } ], "container-title" : "Estuarine, Coastal and Shelf Science", "id" : "ITEM-1", "issued" : { "date-parts" : [ [ "2016" ] ] }, "note" : "Cited By :1\nExport Date: 20 December 2016", "page" : "157-168", "title" : "Modelling climate change effects on benthos: Distributional shifts in the North Sea from 2001 to 2099", "type" : "article-journal", "volume" : "175" }, "uris" : [ "http://www.mendeley.com/documents/?uuid=f1d87f5a-b325-47a7-9259-127b7f27adce" ] } ], "mendeley" : { "formattedCitation" : "(Weinert et al., 2016)", "manualFormatting" : "Weinert et al. (2016)", "plainTextFormattedCitation" : "(Weinert et al., 2016)", "previouslyFormattedCitation" : "(Weinert et al., 2016)" }, "properties" : {  }, "schema" : "https://github.com/citation-style-language/schema/raw/master/csl-citation.json" }</w:instrText>
      </w:r>
      <w:r>
        <w:fldChar w:fldCharType="separate"/>
      </w:r>
      <w:r>
        <w:rPr>
          <w:color w:val="000000" w:themeColor="text1"/>
        </w:rPr>
        <w:t xml:space="preserve">Weinert </w:t>
      </w:r>
      <w:r w:rsidR="00301BD0" w:rsidRPr="00301BD0">
        <w:rPr>
          <w:i/>
          <w:color w:val="000000" w:themeColor="text1"/>
        </w:rPr>
        <w:t>et al.</w:t>
      </w:r>
      <w:r>
        <w:rPr>
          <w:color w:val="000000" w:themeColor="text1"/>
        </w:rPr>
        <w:t xml:space="preserve"> (2016)</w:t>
      </w:r>
      <w:r>
        <w:fldChar w:fldCharType="end"/>
      </w:r>
      <w:r>
        <w:rPr>
          <w:color w:val="000000" w:themeColor="text1"/>
        </w:rPr>
        <w:t xml:space="preserve">. </w:t>
      </w:r>
      <w:r>
        <w:t>Seabirds, which are often faithful to breeding colonies, are also expected to show important changes in their distribution in the North East Atlantic. For example, the ranges of 65% or 70% of 23 seabirds from the British Isles are expected to shrink by 2100 under two emission scenarios (</w:t>
      </w:r>
      <w:r>
        <w:rPr>
          <w:lang w:eastAsia="en-GB"/>
        </w:rPr>
        <w:t xml:space="preserve">IPCC AR4 climate change scenario </w:t>
      </w:r>
      <w:r>
        <w:t xml:space="preserve">A1B and A2 respectively) and under the hypothesis of unlimited dispersal; this value increases to 100% (and all of them lose at least 25% of their range) with no dispersal </w:t>
      </w:r>
      <w:r>
        <w:fldChar w:fldCharType="begin" w:fldLock="1"/>
      </w:r>
      <w:r>
        <w:instrText>ADDIN CSL_CITATION { "citationItems" : [ { "id" : "ITEM-1", "itemData" : { "DOI" : "10.3390/d7040342", "abstract" : "Understanding which traits make species vulnerable to climatic change and predicting future distributions permits conservation efforts to be focused on the most vulnerable species and the most appropriate sites. Here, we combine climate envelope models with predicted bioclimatic data from two emission scenarios leading up to 2100, to predict European breeding distributions of 23 seabird species that currently breed in the British Isles. Assuming unlimited dispersal, some species would be \"winners\" (increase the size of their range), but over 65% would lose range, some by up to 80%. These \"losers\" have a high vulnerability to low prey availability, and a northerly distribution meaning they would lack space to move into. Under the worst-case scenario of no dispersal, species are predicted to lose between 25% and 100% of their range, so dispersal ability is a key constraint on future range sizes. More globally, the results indicate, based on foraging ecology, which seabird species are likely to be most affected by climatic change. Neither of the emissions scenarios used in this study is extreme, yet they generate very different predictions for some species, illustrating that even small decreases in emissions could yield large benefits for conservation. \u00a9 2015 by the authors.", "author" : [ { "dropping-particle" : "", "family" : "Russell", "given" : "D J F", "non-dropping-particle" : "", "parse-names" : false, "suffix" : "" }, { "dropping-particle" : "", "family" : "Wanless", "given" : "S", "non-dropping-particle" : "", "parse-names" : false, "suffix" : "" }, { "dropping-particle" : "", "family" : "Collingham", "given" : "Y C", "non-dropping-particle" : "", "parse-names" : false, "suffix" : "" }, { "dropping-particle" : "", "family" : "Huntley", "given" : "B", "non-dropping-particle" : "", "parse-names" : false, "suffix" : "" }, { "dropping-particle" : "", "family" : "Hamer", "given" : "K C", "non-dropping-particle" : "", "parse-names" : false, "suffix" : "" } ], "container-title" : "Diversity", "id" : "ITEM-1", "issue" : "4", "issued" : { "date-parts" : [ [ "2015" ] ] }, "note" : "Export Date: 23 January 2017", "page" : "342-359", "title" : "Predicting future European breeding distributions of British seabird species under climate change and unlimited/no dispersal scenarios", "type" : "article-journal", "volume" : "7" }, "uris" : [ "http://www.mendeley.com/documents/?uuid=8a6f148a-467e-4a85-a637-7cc8a94215fc" ] } ], "mendeley" : { "formattedCitation" : "(Russell, Wanless, Collingham, Huntley, &amp; Hamer, 2015)", "plainTextFormattedCitation" : "(Russell, Wanless, Collingham, Huntley, &amp; Hamer, 2015)", "previouslyFormattedCitation" : "(Russell, Wanless, Collingham, Huntley, &amp; Hamer, 2015)" }, "properties" : {  }, "schema" : "https://github.com/citation-style-language/schema/raw/master/csl-citation.json" }</w:instrText>
      </w:r>
      <w:r>
        <w:fldChar w:fldCharType="separate"/>
      </w:r>
      <w:r>
        <w:t>(Russell</w:t>
      </w:r>
      <w:r w:rsidR="00BB485D">
        <w:rPr>
          <w:i/>
        </w:rPr>
        <w:t xml:space="preserve"> et al.</w:t>
      </w:r>
      <w:r>
        <w:t>, 2015)</w:t>
      </w:r>
      <w:r>
        <w:fldChar w:fldCharType="end"/>
      </w:r>
      <w:r>
        <w:t>.</w:t>
      </w:r>
    </w:p>
    <w:p w14:paraId="2FDF3459" w14:textId="1A410BE8" w:rsidR="0048205B" w:rsidRDefault="0048205B" w:rsidP="00AE389F">
      <w:r>
        <w:rPr>
          <w:lang w:val="en-US"/>
        </w:rPr>
        <w:t xml:space="preserve">Less information is available on projected impacts of fisheries in the region. </w:t>
      </w:r>
      <w:r>
        <w:t xml:space="preserve">For the Atlantic cod and the European seabass, under a scenario of an increase in demand of 5.6% per year, a decline of the spawning stock sizes of the North Sea cod by 97% is predicted toward by 2050, compared with a scenario with a stable demand </w:t>
      </w:r>
      <w:r>
        <w:fldChar w:fldCharType="begin" w:fldLock="1"/>
      </w:r>
      <w:r>
        <w:instrText>ADDIN CSL_CITATION { "citationItems" : [ { "id" : "ITEM-1", "itemData" : { "DOI" : "10.1111/gcb.13060", "abstract" : "Four marine fish species are among the most important on the world market: cod, salmon, tuna, and sea bass. While the supply of North American and European markets for two of these species - Atlantic salmon and European sea bass - mainly comes from fish farming, Atlantic cod and tunas are mainly caught from wild stocks. We address the question what will be the status of these wild stocks in the midterm future, in the year 2048, to be specific. Whereas the effects of climate change and ecological driving forces on fish stocks have already gained much attention, our prime interest is in studying the effects of changing economic drivers, as well as the impact of variable management effectiveness. Using a process-based ecological-economic multispecies optimization model, we assess the future stock status under different scenarios of change. We simulate (i) technological progress in fishing, (ii) increasing demand for fish, and (iii) increasing supply of farmed fish, as well as the interplay of these driving forces under different scenarios of (limited) fishery management effectiveness. We find that economic change has a substantial effect on fish populations. Increasing aquaculture production can dampen the fishing pressure on wild stocks, but this effect is likely to be overwhelmed by increasing demand and technological progress, both increasing fishing pressure. The only solution to avoid collapse of the majority of stocks is institutional change to improve management effectiveness significantly above the current state. We conclude that full recognition of economic drivers of change will be needed to successfully develop an integrated ecosystem management and to sustain the wild fish stocks until 2048 and beyond. \u00a9 2016 John Wiley &amp; Sons Ltd.", "author" : [ { "dropping-particle" : "", "family" : "Quaas", "given" : "M F", "non-dropping-particle" : "", "parse-names" : false, "suffix" : "" }, { "dropping-particle" : "", "family" : "Reusch", "given" : "T B H", "non-dropping-particle" : "", "parse-names" : false, "suffix" : "" }, { "dropping-particle" : "", "family" : "Schmidt", "given" : "J O", "non-dropping-particle" : "", "parse-names" : false, "suffix" : "" }, { "dropping-particle" : "", "family" : "Tahvonen", "given" : "O", "non-dropping-particle" : "", "parse-names" : false, "suffix" : "" }, { "dropping-particle" : "", "family" : "Voss", "given" : "R", "non-dropping-particle" : "", "parse-names" : false, "suffix" : "" } ], "container-title" : "Global Change Biology", "id" : "ITEM-1", "issue" : "1", "issued" : { "date-parts" : [ [ "2016" ] ] }, "note" : "Cited By :3\nExport Date: 11 January 2017", "page" : "264-270", "title" : "It is the economy, stupid! Projecting the fate of fish populations using ecological-economic modeling", "type" : "article-journal", "volume" : "22" }, "uris" : [ "http://www.mendeley.com/documents/?uuid=51145b18-9f4c-451c-b4cb-6a71926236dc" ] } ], "mendeley" : { "formattedCitation" : "(Quaas, Reusch, Schmidt, Tahvonen, &amp; Voss, 2016)", "plainTextFormattedCitation" : "(Quaas, Reusch, Schmidt, Tahvonen, &amp; Voss, 2016)", "previouslyFormattedCitation" : "(Quaas, Reusch, Schmidt, Tahvonen, &amp; Voss, 2016)" }, "properties" : {  }, "schema" : "https://github.com/citation-style-language/schema/raw/master/csl-citation.json" }</w:instrText>
      </w:r>
      <w:r>
        <w:fldChar w:fldCharType="separate"/>
      </w:r>
      <w:r>
        <w:t>(Quaas</w:t>
      </w:r>
      <w:r w:rsidR="00BB485D">
        <w:rPr>
          <w:i/>
        </w:rPr>
        <w:t xml:space="preserve"> et al.</w:t>
      </w:r>
      <w:r>
        <w:t>, 2016)</w:t>
      </w:r>
      <w:r>
        <w:fldChar w:fldCharType="end"/>
      </w:r>
      <w:r>
        <w:t xml:space="preserve">. Cascading effects are also projected along the trophic network: by 2040, climate change, in particular summer warming, is projected to lower the </w:t>
      </w:r>
      <w:r>
        <w:lastRenderedPageBreak/>
        <w:t xml:space="preserve">abundance of the copepod </w:t>
      </w:r>
      <w:r>
        <w:rPr>
          <w:i/>
        </w:rPr>
        <w:t>Calanus finmarchicus</w:t>
      </w:r>
      <w:r>
        <w:t xml:space="preserve"> which is used as a prey by cod in the North East Atlantic </w:t>
      </w:r>
      <w:r>
        <w:fldChar w:fldCharType="begin" w:fldLock="1"/>
      </w:r>
      <w:r>
        <w:instrText>ADDIN CSL_CITATION { "citationItems" : [ { "id" : "ITEM-1", "itemData" : { "DOI" : "10.1073/pnas.1006141107", "ISBN" : "0027-8424", "abstract" : "Modeling and measurements show that Atlantic marine temperatures are rising; however, the low temporal resolution of models and restricted spatial resolution of measurements (i) mask regional details critical for determining the rate and extent of climate variability, and (ii) prevent robust determination of climatic impacts on marine ecosystems. To address both issues for the North East Atlantic, a fortnightly resolution marine climate record from 1353-2006 was constructed for shallow inshore waters and compared to changes in marine zooplankton abundance. For the first time summer marine temperatures are shown to have increased nearly twice as much as winter temperatures since 1353. Additional climatic instability began in 1700 characterized by similar to 5-65 year climate oscillations that appear to be a recent phenomenon. Enhanced summer-specific warming reduced the abundance of the copepod Calanus finmarchicus, a key food item of cod, and led to significantly lower projected abundances by 2040 than at present. The faster increase of summer marine temperatures has implications for climate projections and affects abundance, and thus biomass, near the base of the marine food web with potentially significant feedback effects for marine food security.", "author" : [ { "dropping-particle" : "", "family" : "Kamenos", "given" : "Nicholas A", "non-dropping-particle" : "", "parse-names" : false, "suffix" : "" } ], "container-title" : "Proceedings of the National Academy of Sciences of the United States of America", "id" : "ITEM-1", "issue" : "52", "issued" : { "date-parts" : [ [ "2010" ] ] }, "note" : "Times Cited: 0", "page" : "22442-22447", "title" : "North Atlantic summers have warmed more than winters since 1353, and the response of marine zooplankton", "type" : "article-journal", "volume" : "107" }, "uris" : [ "http://www.mendeley.com/documents/?uuid=67d7bde8-8129-43b2-8b31-74c53fe47743" ] } ], "mendeley" : { "formattedCitation" : "(Kamenos, 2010)", "plainTextFormattedCitation" : "(Kamenos, 2010)", "previouslyFormattedCitation" : "(Kamenos, 2010)" }, "properties" : {  }, "schema" : "https://github.com/citation-style-language/schema/raw/master/csl-citation.json" }</w:instrText>
      </w:r>
      <w:r>
        <w:fldChar w:fldCharType="separate"/>
      </w:r>
      <w:r>
        <w:t>(Kamenos, 2010)</w:t>
      </w:r>
      <w:r>
        <w:fldChar w:fldCharType="end"/>
      </w:r>
      <w:r>
        <w:t xml:space="preserve">. </w:t>
      </w:r>
    </w:p>
    <w:p w14:paraId="20E8057D" w14:textId="77777777" w:rsidR="0048205B" w:rsidRDefault="0048205B" w:rsidP="00AE389F">
      <w:pPr>
        <w:rPr>
          <w:lang w:val="en-US"/>
        </w:rPr>
      </w:pPr>
      <w:r>
        <w:t xml:space="preserve">Some catch species will also have reduced survival and fertility due to direct and indirect impact of climate change. For instance, </w:t>
      </w:r>
      <w:r>
        <w:rPr>
          <w:lang w:val="en-US"/>
        </w:rPr>
        <w:t xml:space="preserve">Baltic Sea cod eggs require certain environmental conditions regarding oxygen (&gt;2 ml/l oxygen) and salinity (&gt; than 11 g/kg). Physical and chemical changes in the Baltic will reduce cod reproductive potential by 75% by 2100 </w:t>
      </w:r>
      <w:r>
        <w:fldChar w:fldCharType="begin" w:fldLock="1"/>
      </w:r>
      <w:r>
        <w:rPr>
          <w:lang w:val="en-US"/>
        </w:rPr>
        <w:instrText>ADDIN CSL_CITATION { "citationItems" : [ { "id" : "ITEM-1", "itemData" : { "abstract" : "The expected climate change is of growing interest on the regional scale, including the Baltic Sea. However, simulations with global models do not sufficiently resolve the regional impact. Consequently, dynamic downscaling methods are being used to convert the results obtained in global models to the regional scale. In the present study, two regional data sets for greenhouse gas emission scenarios, A1B and B1, for the period 1960 to 2100, were used to force transient simulations with a 3D ecosystem model of the Baltic Sea. The results showed that the expected warming of the Baltic Sea is 1-4 K, with a decrease in salinity and a much reduced sea-ice cover in winter. In addition, the season favoring cyanobacterial blooms is prolonged, with the spring bloom in the Northern Baltic Sea beginning earlier in the season.", "author" : [ { "dropping-particle" : "", "family" : "Neumann", "given" : "Thomas", "non-dropping-particle" : "", "parse-names" : false, "suffix" : "" } ], "id" : "ITEM-1", "issue" : "2006", "issued" : { "date-parts" : [ [ "2010" ] ] }, "page" : "1-16", "title" : "Climate change effects on the Baltic Sea ecosystem: a model study", "type" : "article-journal" }, "uris" : [ "http://www.mendeley.com/documents/?uuid=2de3809b-c220-47b7-a8d9-4d481baef2f0" ] } ], "mendeley" : { "formattedCitation" : "(Neumann, 2010)", "plainTextFormattedCitation" : "(Neumann, 2010)", "previouslyFormattedCitation" : "(Neumann, 2010)" }, "properties" : {  }, "schema" : "https://github.com/citation-style-language/schema/raw/master/csl-citation.json" }</w:instrText>
      </w:r>
      <w:r>
        <w:fldChar w:fldCharType="separate"/>
      </w:r>
      <w:r>
        <w:rPr>
          <w:lang w:val="en-US"/>
        </w:rPr>
        <w:t>(Neumann, 2010)</w:t>
      </w:r>
      <w:r>
        <w:fldChar w:fldCharType="end"/>
      </w:r>
      <w:r>
        <w:rPr>
          <w:lang w:val="en-US"/>
        </w:rPr>
        <w:t>.</w:t>
      </w:r>
    </w:p>
    <w:p w14:paraId="00274702" w14:textId="77777777" w:rsidR="0048205B" w:rsidRDefault="0048205B" w:rsidP="00AE389F">
      <w:pPr>
        <w:spacing w:after="0"/>
        <w:rPr>
          <w:lang w:val="en-US"/>
        </w:rPr>
      </w:pPr>
    </w:p>
    <w:p w14:paraId="7DDBCCD9" w14:textId="77777777" w:rsidR="0048205B" w:rsidRDefault="0048205B" w:rsidP="001F0516">
      <w:pPr>
        <w:pStyle w:val="Heading4"/>
      </w:pPr>
      <w:bookmarkStart w:id="1101" w:name="_Toc519504574"/>
      <w:r>
        <w:t>Community composition</w:t>
      </w:r>
      <w:bookmarkEnd w:id="1101"/>
      <w:r>
        <w:t xml:space="preserve"> </w:t>
      </w:r>
    </w:p>
    <w:p w14:paraId="744E98B7" w14:textId="73537280" w:rsidR="0048205B" w:rsidRDefault="0048205B" w:rsidP="00AE389F">
      <w:pPr>
        <w:rPr>
          <w:rFonts w:eastAsia="Times New Roman" w:cs="Times New Roman"/>
          <w:szCs w:val="16"/>
          <w:lang w:val="en-US" w:eastAsia="ru-RU"/>
        </w:rPr>
      </w:pPr>
      <w:r>
        <w:rPr>
          <w:lang w:val="en-US"/>
        </w:rPr>
        <w:t xml:space="preserve">Species turnover is projected across all marine systems in the region and across a large range of marine habitats and taxa. </w:t>
      </w:r>
      <w:r>
        <w:rPr>
          <w:rFonts w:eastAsia="Times New Roman" w:cs="Times New Roman"/>
          <w:szCs w:val="16"/>
          <w:lang w:val="en-US" w:eastAsia="ru-RU"/>
        </w:rPr>
        <w:t xml:space="preserve">Reductions in sea ice in the central Arctic are likely to enhance invasion of benthic taxa from the Pacific to the Atlantic due to more freely flowing currents (Hunt </w:t>
      </w:r>
      <w:r w:rsidR="00301BD0" w:rsidRPr="00301BD0">
        <w:rPr>
          <w:rFonts w:eastAsia="Times New Roman" w:cs="Times New Roman"/>
          <w:i/>
          <w:szCs w:val="16"/>
          <w:lang w:val="en-US" w:eastAsia="ru-RU"/>
        </w:rPr>
        <w:t>et al.</w:t>
      </w:r>
      <w:r>
        <w:rPr>
          <w:rFonts w:eastAsia="Times New Roman" w:cs="Times New Roman"/>
          <w:szCs w:val="16"/>
          <w:lang w:val="en-US" w:eastAsia="ru-RU"/>
        </w:rPr>
        <w:t xml:space="preserve">, 2016, Renaud </w:t>
      </w:r>
      <w:r w:rsidR="00301BD0" w:rsidRPr="00301BD0">
        <w:rPr>
          <w:rFonts w:eastAsia="Times New Roman" w:cs="Times New Roman"/>
          <w:i/>
          <w:szCs w:val="16"/>
          <w:lang w:val="en-US" w:eastAsia="ru-RU"/>
        </w:rPr>
        <w:t>et al.</w:t>
      </w:r>
      <w:r>
        <w:rPr>
          <w:rFonts w:eastAsia="Times New Roman" w:cs="Times New Roman"/>
          <w:szCs w:val="16"/>
          <w:lang w:val="en-US" w:eastAsia="ru-RU"/>
        </w:rPr>
        <w:t xml:space="preserve">, 2015). The Chukchi and the Barents Seas along with the western part of the Kara Sea are the most likely locations for the expansion of some boreal benthic species and communities (Renaud </w:t>
      </w:r>
      <w:r w:rsidR="00301BD0" w:rsidRPr="00301BD0">
        <w:rPr>
          <w:rFonts w:eastAsia="Times New Roman" w:cs="Times New Roman"/>
          <w:i/>
          <w:szCs w:val="16"/>
          <w:lang w:val="en-US" w:eastAsia="ru-RU"/>
        </w:rPr>
        <w:t>et al.</w:t>
      </w:r>
      <w:r>
        <w:rPr>
          <w:rFonts w:eastAsia="Times New Roman" w:cs="Times New Roman"/>
          <w:szCs w:val="16"/>
          <w:lang w:val="en-US" w:eastAsia="ru-RU"/>
        </w:rPr>
        <w:t>, 2015).</w:t>
      </w:r>
    </w:p>
    <w:p w14:paraId="0645A4B0" w14:textId="71414FCF" w:rsidR="0048205B" w:rsidRDefault="0048205B" w:rsidP="00AE389F">
      <w:pPr>
        <w:rPr>
          <w:lang w:val="en-US"/>
        </w:rPr>
      </w:pPr>
      <w:r>
        <w:rPr>
          <w:lang w:val="en-US"/>
        </w:rPr>
        <w:t>The advection of zooplankton to the Arctic Basin along the Eurasian shelf is projected to cease during the 21</w:t>
      </w:r>
      <w:r w:rsidRPr="008A115E">
        <w:rPr>
          <w:lang w:val="en-US"/>
        </w:rPr>
        <w:t>st</w:t>
      </w:r>
      <w:r>
        <w:rPr>
          <w:lang w:val="en-US"/>
        </w:rPr>
        <w:t xml:space="preserve"> century, as revealed by models based on climate scenario A1B, with increased participation of the species of temperate origin in the communities of the Eurasian Arctic Seas </w:t>
      </w:r>
      <w:r>
        <w:fldChar w:fldCharType="begin" w:fldLock="1"/>
      </w:r>
      <w:r>
        <w:rPr>
          <w:lang w:val="en-US"/>
        </w:rPr>
        <w:instrText>ADDIN CSL_CITATION { "citationItems" : [ { "id" : "ITEM-1", "itemData" : { "DOI" : "10.1016/j.pocean.2015.06.011", "ISSN" : "00796611", "author" : [ { "dropping-particle" : "", "family" : "Wassmann", "given" : "P.", "non-dropping-particle" : "", "parse-names" : false, "suffix" : "" }, { "dropping-particle" : "", "family" : "Kosobokova", "given" : "K.N.", "non-dropping-particle" : "", "parse-names" : false, "suffix" : "" }, { "dropping-particle" : "", "family" : "Slagstad", "given" : "D.", "non-dropping-particle" : "", "parse-names" : false, "suffix" : "" }, { "dropping-particle" : "", "family" : "Drinkwater", "given" : "K.F.", "non-dropping-particle" : "", "parse-names" : false, "suffix" : "" }, { "dropping-particle" : "", "family" : "Hopcroft", "given" : "R.R.", "non-dropping-particle" : "", "parse-names" : false, "suffix" : "" }, { "dropping-particle" : "", "family" : "Moore", "given" : "S.E.", "non-dropping-particle" : "", "parse-names" : false, "suffix" : "" }, { "dropping-particle" : "", "family" : "Ellingsen", "given" : "I.", "non-dropping-particle" : "", "parse-names" : false, "suffix" : "" }, { "dropping-particle" : "", "family" : "Nelson", "given" : "R.J.", "non-dropping-particle" : "", "parse-names" : false, "suffix" : "" }, { "dropping-particle" : "", "family" : "Carmack", "given" : "E.", "non-dropping-particle" : "", "parse-names" : false, "suffix" : "" }, { "dropping-particle" : "", "family" : "Popova", "given" : "E.", "non-dropping-particle" : "", "parse-names" : false, "suffix" : "" }, { "dropping-particle" : "", "family" : "Berge", "given" : "J.", "non-dropping-particle" : "", "parse-names" : false, "suffix" : "" } ], "container-title" : "Progress in Oceanography", "id" : "ITEM-1", "issued" : { "date-parts" : [ [ "2015", "12" ] ] }, "page" : "42-65", "title" : "The contiguous domains of Arctic Ocean advection: Trails of life and death", "type" : "article-journal", "volume" : "139" }, "uris" : [ "http://www.mendeley.com/documents/?uuid=746f575c-019e-3f0c-9650-679b8fb5bd32" ] } ], "mendeley" : { "formattedCitation" : "(Wassmann et al., 2015)", "plainTextFormattedCitation" : "(Wassmann et al., 2015)", "previouslyFormattedCitation" : "(Wassmann et al., 2015)" }, "properties" : {  }, "schema" : "https://github.com/citation-style-language/schema/raw/master/csl-citation.json" }</w:instrText>
      </w:r>
      <w:r>
        <w:fldChar w:fldCharType="separate"/>
      </w:r>
      <w:r>
        <w:rPr>
          <w:lang w:val="en-US"/>
        </w:rPr>
        <w:t xml:space="preserve">(Wassmann </w:t>
      </w:r>
      <w:r w:rsidR="00301BD0" w:rsidRPr="00301BD0">
        <w:rPr>
          <w:i/>
          <w:lang w:val="en-US"/>
        </w:rPr>
        <w:t>et al.</w:t>
      </w:r>
      <w:r>
        <w:rPr>
          <w:lang w:val="en-US"/>
        </w:rPr>
        <w:t>, 2015)</w:t>
      </w:r>
      <w:r>
        <w:fldChar w:fldCharType="end"/>
      </w:r>
      <w:r>
        <w:rPr>
          <w:lang w:val="en-US"/>
        </w:rPr>
        <w:t xml:space="preserve">. In particular, for the Barents Sea by 2059, zooplankton of Atlantic origin will increase and zooplankton of Arctic origin will decrease under moderate climate change (SRES B2 scenario, </w:t>
      </w:r>
      <w:r>
        <w:fldChar w:fldCharType="begin" w:fldLock="1"/>
      </w:r>
      <w:r>
        <w:rPr>
          <w:lang w:val="en-US"/>
        </w:rPr>
        <w:instrText>ADDIN CSL_CITATION { "citationItems" : [ { "id" : "ITEM-1", "itemData" : { "DOI" : "10.1007/s10584-007-9369-6", "ISSN" : "0165-0009", "author" : [ { "dropping-particle" : "", "family" : "Ellingsen", "given" : "Ingrid H.", "non-dropping-particle" : "", "parse-names" : false, "suffix" : "" }, { "dropping-particle" : "", "family" : "Dalpadado", "given" : "Padmini", "non-dropping-particle" : "", "parse-names" : false, "suffix" : "" }, { "dropping-particle" : "", "family" : "Slagstad", "given" : "Dag", "non-dropping-particle" : "", "parse-names" : false, "suffix" : "" }, { "dropping-particle" : "", "family" : "Loeng", "given" : "Harald", "non-dropping-particle" : "", "parse-names" : false, "suffix" : "" } ], "container-title" : "Climatic Change", "id" : "ITEM-1", "issue" : "1-2", "issued" : { "date-parts" : [ [ "2008", "3", "22" ] ] }, "page" : "155-175", "publisher" : "Springer Netherlands", "title" : "Impact of climatic change on the biological production in the Barents Sea", "type" : "article-journal", "volume" : "87" }, "uris" : [ "http://www.mendeley.com/documents/?uuid=d8dd868a-d270-3543-bbe2-c7e00af3a39e" ] } ], "mendeley" : { "formattedCitation" : "(Ellingsen, Dalpadado, Slagstad, &amp; Loeng, 2008)", "manualFormatting" : "Ellingsen, Dalpadado, Slagstad, &amp; Loeng, 2008)", "plainTextFormattedCitation" : "(Ellingsen, Dalpadado, Slagstad, &amp; Loeng, 2008)", "previouslyFormattedCitation" : "(Ellingsen, Dalpadado, Slagstad, &amp; Loeng, 2008)" }, "properties" : {  }, "schema" : "https://github.com/citation-style-language/schema/raw/master/csl-citation.json" }</w:instrText>
      </w:r>
      <w:r>
        <w:fldChar w:fldCharType="separate"/>
      </w:r>
      <w:r>
        <w:rPr>
          <w:lang w:val="en-US"/>
        </w:rPr>
        <w:t>Ellingsen</w:t>
      </w:r>
      <w:r w:rsidR="00BB485D">
        <w:rPr>
          <w:i/>
          <w:lang w:val="en-US"/>
        </w:rPr>
        <w:t xml:space="preserve"> et al.</w:t>
      </w:r>
      <w:r>
        <w:rPr>
          <w:lang w:val="en-US"/>
        </w:rPr>
        <w:t>, 2008)</w:t>
      </w:r>
      <w:r>
        <w:fldChar w:fldCharType="end"/>
      </w:r>
      <w:r>
        <w:rPr>
          <w:lang w:val="en-US"/>
        </w:rPr>
        <w:t xml:space="preserve">. </w:t>
      </w:r>
    </w:p>
    <w:p w14:paraId="38CB9F52" w14:textId="02A0E194" w:rsidR="0048205B" w:rsidRDefault="0048205B" w:rsidP="00AE389F">
      <w:pPr>
        <w:rPr>
          <w:lang w:val="en-US"/>
        </w:rPr>
      </w:pPr>
      <w:r>
        <w:rPr>
          <w:lang w:val="en-US"/>
        </w:rPr>
        <w:t xml:space="preserve">Boreal fish species replacing Arctic species are known to be opportunistic generalists, and their expansion is known to alter the structure of Arctic food webs and is predicted to increase the connectivity between benthic and pelagic habitats. As a result, more densely connected and less modular Arctic marine food-webs are expected to emerge </w:t>
      </w:r>
      <w:r>
        <w:fldChar w:fldCharType="begin" w:fldLock="1"/>
      </w:r>
      <w:r>
        <w:rPr>
          <w:lang w:val="en-US"/>
        </w:rPr>
        <w:instrText>ADDIN CSL_CITATION { "citationItems" : [ { "id" : "ITEM-1", "itemData" : { "author" : [ { "dropping-particle" : "", "family" : "Kortsch", "given" : "Susanne", "non-dropping-particle" : "", "parse-names" : false, "suffix" : "" }, { "dropping-particle" : "", "family" : "Primicerio", "given" : "Raul", "non-dropping-particle" : "", "parse-names" : false, "suffix" : "" }, { "dropping-particle" : "", "family" : "Fossheim", "given" : "Maria", "non-dropping-particle" : "", "parse-names" : false, "suffix" : "" }, { "dropping-particle" : "V.", "family" : "Dolgov", "given" : "Andrey", "non-dropping-particle" : "", "parse-names" : false, "suffix" : "" }, { "dropping-particle" : "", "family" : "Aschan", "given" : "Michaela", "non-dropping-particle" : "", "parse-names" : false, "suffix" : "" } ], "container-title" : "Proceedings of the Royal Society of London B: Biological Sciences", "id" : "ITEM-1", "issue" : "1814", "issued" : { "date-parts" : [ [ "2015" ] ] }, "title" : "Climate change alters the structure of arctic marine food webs due to poleward shifts of boreal generalists", "type" : "article-journal", "volume" : "282" }, "uris" : [ "http://www.mendeley.com/documents/?uuid=bf6517ff-f6f7-3117-8923-753ec7e3d1d3" ] } ], "mendeley" : { "formattedCitation" : "(Kortsch et al., 2015)", "manualFormatting" : "(Kortsch, Primicerio, Fossheim, Dolgov, &amp; Aschan, 2015", "plainTextFormattedCitation" : "(Kortsch et al., 2015)", "previouslyFormattedCitation" : "(Kortsch et al., 2015)" }, "properties" : {  }, "schema" : "https://github.com/citation-style-language/schema/raw/master/csl-citation.json" }</w:instrText>
      </w:r>
      <w:r>
        <w:fldChar w:fldCharType="separate"/>
      </w:r>
      <w:r>
        <w:rPr>
          <w:lang w:val="en-US"/>
        </w:rPr>
        <w:t>(Kortsch</w:t>
      </w:r>
      <w:r w:rsidR="00D5428E">
        <w:rPr>
          <w:i/>
          <w:lang w:val="en-US"/>
        </w:rPr>
        <w:t xml:space="preserve"> et al.</w:t>
      </w:r>
      <w:r>
        <w:rPr>
          <w:lang w:val="en-US"/>
        </w:rPr>
        <w:t>, 2015</w:t>
      </w:r>
      <w:r>
        <w:fldChar w:fldCharType="end"/>
      </w:r>
      <w:r w:rsidRPr="00277A54">
        <w:rPr>
          <w:lang w:val="en-US"/>
        </w:rPr>
        <w:t>)</w:t>
      </w:r>
      <w:r>
        <w:rPr>
          <w:lang w:val="en-US"/>
        </w:rPr>
        <w:t xml:space="preserve">. </w:t>
      </w:r>
    </w:p>
    <w:p w14:paraId="76ABED25" w14:textId="77777777" w:rsidR="0048205B" w:rsidRDefault="0048205B" w:rsidP="00AE389F">
      <w:pPr>
        <w:rPr>
          <w:lang w:val="en-US"/>
        </w:rPr>
      </w:pPr>
      <w:r>
        <w:rPr>
          <w:lang w:val="en-US"/>
        </w:rPr>
        <w:t xml:space="preserve">Models of fish invasions have shown that the rate of spread of non-native species in the Barents Sea are five times higher than the global average, with the central Barents Sea fish community spreading northwards and Arctic community retreating. This shift appears to be taking place at a speed at &gt;159 km per decade. </w:t>
      </w:r>
    </w:p>
    <w:p w14:paraId="3CB594E9" w14:textId="0B605026" w:rsidR="0048205B" w:rsidRDefault="0048205B" w:rsidP="00AE389F">
      <w:r>
        <w:t xml:space="preserve">For some marine alien species already introduced in the North East Atlantic, like the American clam, </w:t>
      </w:r>
      <w:r>
        <w:rPr>
          <w:i/>
        </w:rPr>
        <w:t>Ensis directus</w:t>
      </w:r>
      <w:r>
        <w:t xml:space="preserve"> </w:t>
      </w:r>
      <w:r>
        <w:fldChar w:fldCharType="begin" w:fldLock="1"/>
      </w:r>
      <w:r>
        <w:instrText>ADDIN CSL_CITATION { "citationItems" : [ { "id" : "ITEM-1", "itemData" : { "DOI" : "10.1007/s10530-014-0764-4", "abstract" : "Mapping the future potential distribution of alien species has become an issue of great concern. Ecological niche models are increasingly used to forecast the spatial range of introduced species in the context of climate warming. Here, we studied the potential spread of the American jackknife clam Ensis directus into European waters. E. directus, a marine bivalve native to the American coasts, was observed in Europe for the first time in the German Bight at the end of the 1970s. Afterwards, the clam quickly colonized the surrounding waters of the North Sea. Although many studies focused on its biology, ecology and colonization, the extent to which E. directus may invade European and Nordic seas remained poorly known. In this study, we used two ecological niche models (ENMs), calibrated on the native area of the mollusk, to evaluate the potential distributional range of the bivalve over European seas. Under current environmental conditions, E. directus should continue to progress towards the southern coasts of France and may also invade new areas in the Adriatic Sea. Projections for the end of the century suggest that the probability of occurrence of E. directus increases from Denmark to France with both ENMs. The Tunisian coasts may also become a new suitable area for the mollusk but the results of the two ENMs differ for this region. Therefore, contrary to what is often observed, a southward range expansion of E. directus is probable, especially as climate will get warmer. \u00a9 2014, The Author(s).", "author" : [ { "dropping-particle" : "", "family" : "Raybaud", "given" : "V", "non-dropping-particle" : "", "parse-names" : false, "suffix" : "" }, { "dropping-particle" : "", "family" : "Beaugrand", "given" : "G", "non-dropping-particle" : "", "parse-names" : false, "suffix" : "" }, { "dropping-particle" : "", "family" : "Dewarumez", "given" : "J M", "non-dropping-particle" : "", "parse-names" : false, "suffix" : "" }, { "dropping-particle" : "", "family" : "Luczak", "given" : "C", "non-dropping-particle" : "", "parse-names" : false, "suffix" : "" } ], "container-title" : "Biological Invasions", "id" : "ITEM-1", "issue" : "2", "issued" : { "date-parts" : [ [ "2014" ] ] }, "note" : "Cited By :3\nExport Date: 1 February 2017", "page" : "725-741", "title" : "Climate-induced range shifts of the American jackknife clam Ensis directus in Europe", "type" : "article-journal", "volume" : "17" }, "uris" : [ "http://www.mendeley.com/documents/?uuid=0e557c0a-c6ab-4653-828f-c624c538b01e" ] } ], "mendeley" : { "formattedCitation" : "(Raybaud, Beaugrand, Dewarumez, &amp; Luczak, 2014)", "plainTextFormattedCitation" : "(Raybaud, Beaugrand, Dewarumez, &amp; Luczak, 2014)", "previouslyFormattedCitation" : "(Raybaud, Beaugrand, Dewarumez, &amp; Luczak, 2014)" }, "properties" : {  }, "schema" : "https://github.com/citation-style-language/schema/raw/master/csl-citation.json" }</w:instrText>
      </w:r>
      <w:r>
        <w:fldChar w:fldCharType="separate"/>
      </w:r>
      <w:r>
        <w:t>(Raybaud</w:t>
      </w:r>
      <w:r w:rsidR="00D5428E">
        <w:rPr>
          <w:i/>
        </w:rPr>
        <w:t xml:space="preserve"> et al.</w:t>
      </w:r>
      <w:r>
        <w:t>, 2014)</w:t>
      </w:r>
      <w:r>
        <w:fldChar w:fldCharType="end"/>
      </w:r>
      <w:r>
        <w:t xml:space="preserve">, and the Pacific oyster, </w:t>
      </w:r>
      <w:r>
        <w:rPr>
          <w:i/>
        </w:rPr>
        <w:t>Crassostrea</w:t>
      </w:r>
      <w:r>
        <w:t xml:space="preserve"> </w:t>
      </w:r>
      <w:r>
        <w:rPr>
          <w:i/>
        </w:rPr>
        <w:t>gigas</w:t>
      </w:r>
      <w:r>
        <w:t xml:space="preserve"> </w:t>
      </w:r>
      <w:r>
        <w:fldChar w:fldCharType="begin" w:fldLock="1"/>
      </w:r>
      <w:r>
        <w:instrText>ADDIN CSL_CITATION { "citationItems" : [ { "id" : "ITEM-1", "itemData" : { "DOI" : "10.1002/aqc.2364", "abstract" : "The inherent complexity of the environment is such that attempts to model it must operate under simplifications and assumptions. Considering predictions from alternative models, with a range of assumptions and data requirements, therefore provides a more robust approach. The intractability and uncertainty resulting from a suite of predictions may hinder the application of science in policy, where a single prediction with little ambiguity or uncertainty would be most desirable. Few studies modelling species' distributions attempt to present multi-model outputs in a format most useful to the non-modelling community, and none of these have done so for the marine environment. The problem of uncertainty is particularly prevalent in predicting the distribution of invasive alien species under climate change. As invasive alien species are one of the main drivers of biodiversity loss and may incur significant economic costs, the benefit of applying predictions to highlight areas of possible establishment and inform policy and management may be large. An ensemble prediction is used to assess the distribution of suitable habitat for the Pacific oyster, Crassostrea gigas, in UK waters both currently and in the future. The ensemble incorporates predictions from three species distribution models, using data from two global climate models. A method is developed highlighting the agreement of the ensemble, further applying threshold values to retain information from constituent predictions in the final map of agreement. Ensemble predictions made here suggest that Pacific oyster will experience an opening of suitable habitat in northern UK waters, reaching the Faroe Islands and the eastern Norwegian Sea by 2050. Habitat suitability will increase with warming temperatures in the English Channel and Central North Sea for this species. The approaches applied here can be incorporated into risk assessment frameworks for invasive species, as stipulated in the Convention on Biological Diversity. \u00a9 2013 John Wiley &amp; Sons, Ltd.", "author" : [ { "dropping-particle" : "", "family" : "Jones", "given" : "M C", "non-dropping-particle" : "", "parse-names" : false, "suffix" : "" }, { "dropping-particle" : "", "family" : "Dye", "given" : "S R", "non-dropping-particle" : "", "parse-names" : false, "suffix" : "" }, { "dropping-particle" : "", "family" : "Pinnegar", "given" : "J K", "non-dropping-particle" : "", "parse-names" : false, "suffix" : "" }, { "dropping-particle" : "", "family" : "Warren", "given" : "R", "non-dropping-particle" : "", "parse-names" : false, "suffix" : "" }, { "dropping-particle" : "", "family" : "Cheung", "given" : "W W L", "non-dropping-particle" : "", "parse-names" : false, "suffix" : "" } ], "container-title" : "Aquatic Conservation: Marine and Freshwater Ecosystems", "id" : "ITEM-1", "issue" : "5", "issued" : { "date-parts" : [ [ "2013" ] ] }, "note" : "Cited By :11\nExport Date: 1 February 2017", "page" : "710-722", "title" : "Applying distribution model projections for an uncertain future: The case of the Pacific oyster in UK waters", "type" : "article-journal", "volume" : "23" }, "uris" : [ "http://www.mendeley.com/documents/?uuid=3c34689e-bd77-4f6a-898b-243b539907a2" ] } ], "mendeley" : { "formattedCitation" : "(Jones, Dye, Pinnegar, Warren, &amp; Cheung, 2013)", "plainTextFormattedCitation" : "(Jones, Dye, Pinnegar, Warren, &amp; Cheung, 2013)", "previouslyFormattedCitation" : "(Jones, Dye, Pinnegar, Warren, &amp; Cheung, 2013)" }, "properties" : {  }, "schema" : "https://github.com/citation-style-language/schema/raw/master/csl-citation.json" }</w:instrText>
      </w:r>
      <w:r>
        <w:fldChar w:fldCharType="separate"/>
      </w:r>
      <w:r>
        <w:t>(Jones</w:t>
      </w:r>
      <w:r w:rsidR="00D5428E">
        <w:rPr>
          <w:i/>
        </w:rPr>
        <w:t xml:space="preserve"> et al.</w:t>
      </w:r>
      <w:r>
        <w:t>, 2013)</w:t>
      </w:r>
      <w:r>
        <w:fldChar w:fldCharType="end"/>
      </w:r>
      <w:r>
        <w:t>, expansion of their current range is projected with high level of confidence by the end of the 21</w:t>
      </w:r>
      <w:r w:rsidRPr="008A115E">
        <w:t>st</w:t>
      </w:r>
      <w:r>
        <w:t xml:space="preserve"> century, under medium to severe climate change scenarios.</w:t>
      </w:r>
      <w:r>
        <w:rPr>
          <w:color w:val="000000" w:themeColor="text1"/>
        </w:rPr>
        <w:t xml:space="preserve"> </w:t>
      </w:r>
    </w:p>
    <w:p w14:paraId="1D1E7AD9" w14:textId="06D8AB78" w:rsidR="0048205B" w:rsidRDefault="0048205B" w:rsidP="00AE389F">
      <w:pPr>
        <w:rPr>
          <w:color w:val="000000" w:themeColor="text1"/>
        </w:rPr>
      </w:pPr>
      <w:r>
        <w:rPr>
          <w:lang w:val="en-US"/>
        </w:rPr>
        <w:t>In the North East Atlantic, 2</w:t>
      </w:r>
      <w:r>
        <w:rPr>
          <w:color w:val="000000" w:themeColor="text1"/>
        </w:rPr>
        <w:t>1</w:t>
      </w:r>
      <w:r w:rsidRPr="008A115E">
        <w:rPr>
          <w:color w:val="000000" w:themeColor="text1"/>
        </w:rPr>
        <w:t>st</w:t>
      </w:r>
      <w:r>
        <w:rPr>
          <w:color w:val="000000" w:themeColor="text1"/>
        </w:rPr>
        <w:t xml:space="preserve"> century scenarios of moderate (e.g. IPCC RCP 4.5, 550ppm B1) to severe climatic change (e.g. IPCC RCP 6.0 or RCP 8.5, 720ppm A1B), are projected to generate important changes in marine community structure, population abundance, and species range and richness </w:t>
      </w:r>
      <w:r>
        <w:fldChar w:fldCharType="begin" w:fldLock="1"/>
      </w:r>
      <w:r>
        <w:rPr>
          <w:color w:val="000000" w:themeColor="text1"/>
        </w:rPr>
        <w:instrText>ADDIN CSL_CITATION { "citationItems" : [ { "id" : "ITEM-1", "itemData" : { "DOI" : "10.1038/nclimate2650\rhttp://www.nature.com/nclimate/journal/v5/n7/abs/nclimate2650.html#supplementary-information", "ISBN" : "1758-678X", "abstract" : "Many studies have implied significant effects of global climate change on marine life. Setting these alterations into the context of historical natural change has not been attempted so far, however. Here, using a theoretical framework, we estimate the sensitivity of marine pelagic biodiversity to temperature change and evaluate its past (mid-Pliocene and Last Glacial Maximum (LGM)), contemporaneous (1960-2013) and future (2081-2100; 4 scenarios of warming) vulnerability. Our biodiversity reconstructions were highly correlated to real data for several pelagic taxa for the contemporary and the past (LGM and mid-Pliocene) periods. Our results indicate that local species loss will be a prominent phenomenon of climate warming in permanently stratified regions, and that local species invasion will prevail in temperate and polar biomes under all climate change scenarios. Although a small amount of warming under the RCP2.6 scenario is expected to have a minor influence on marine pelagic biodiversity, moderate warming (RCP4.5) will increase by threefold the changes already observed over the past 50 years. Of most concern is that severe warming (RCP6.0 and 8.5) will affect marine pelagic biodiversity to a greater extent than temperature changes that took place between either the LGM or the mid-Pliocene and today, over an area of between 50 (RCP6.0: 46.9-52.4%) and 70% (RCP8.5: 69.4-73.4%) of the global ocean.", "author" : [ { "dropping-particle" : "", "family" : "Beaugrand", "given" : "Gregory", "non-dropping-particle" : "", "parse-names" : false, "suffix" : "" }, { "dropping-particle" : "", "family" : "Edwards", "given" : "Martin", "non-dropping-particle" : "", "parse-names" : false, "suffix" : "" }, { "dropping-particle" : "", "family" : "Raybaud", "given" : "Virginie", "non-dropping-particle" : "", "parse-names" : false, "suffix" : "" }, { "dropping-particle" : "", "family" : "Goberville", "given" : "Eric", "non-dropping-particle" : "", "parse-names" : false, "suffix" : "" }, { "dropping-particle" : "", "family" : "Kirby", "given" : "Richard R", "non-dropping-particle" : "", "parse-names" : false, "suffix" : "" } ], "container-title" : "Nature Clim. Change", "id" : "ITEM-1", "issue" : "7", "issued" : { "date-parts" : [ [ "2015" ] ] }, "page" : "695-701", "publisher" : "Nature Publishing Group", "title" : "Future vulnerability of marine biodiversity compared with contemporary and past changes", "type" : "article-journal", "volume" : "5" }, "uris" : [ "http://www.mendeley.com/documents/?uuid=93b146a1-0190-4b43-8b0b-9a9e650c0257" ] }, { "id" : "ITEM-2", "itemData" : { "DOI" : "10.1111/j.1467-2979.2008.00315.x", "ISBN" : "14672960\r14672979", "author" : [ { "dropping-particle" : "", "family" : "Cheung", "given" : "William W L", "non-dropping-particle" : "", "parse-names" : false, "suffix" : "" }, { "dropping-particle" : "", "family" : "Lam", "given" : "Vicky W Y", "non-dropping-particle" : "", "parse-names" : false, "suffix" : "" }, { "dropping-particle" : "", "family" : "Sarmiento", "given" : "Jorge L", "non-dropping-particle" : "", "parse-names" : false, "suffix" : "" }, { "dropping-particle" : "", "family" : "Kearney", "given" : "Kelly", "non-dropping-particle" : "", "parse-names" : false, "suffix" : "" }, { "dropping-particle" : "", "family" : "Watson", "given" : "Reg", "non-dropping-particle" : "", "parse-names" : false, "suffix" : "" }, { "dropping-particle" : "", "family" : "Pauly", "given" : "Daniel", "non-dropping-particle" : "", "parse-names" : false, "suffix" : "" } ], "container-title" : "Fish and Fisheries", "id" : "ITEM-2", "issue" : "3", "issued" : { "date-parts" : [ [ "2009" ] ] }, "page" : "235-251", "title" : "Projecting global marine biodiversity impacts under climate change scenarios", "type" : "article-journal", "volume" : "10" }, "uris" : [ "http://www.mendeley.com/documents/?uuid=4696cf44-5f8e-402b-ad04-27df74934020" ] }, { "id" : "ITEM-3", "itemData" : { "DOI" : "10.1093/icesjms/fsu172", "ISBN" : "1054-3139", "abstract" : "Species distribution models (SDMs) are important tools to explore the effects of future global changes in biodiversity. Previous studies show that variability is introduced into projected distributions through alternative datasets and modelling procedures. However, a multi-model approach to assess biogeographic shifts at the global scale is still rarely applied, particularly in the marine environment. Here, we apply three commonly used SDMs (AquaMaps, Maxent, and the Dynamic Bioclimate Envelope Model) to assess the global patterns of change in species richness, invasion, and extinction intensity in the world oceans. We make species-specific projections of distribution shift using each SDM, subsequently aggregating them to calculate indices of change across a set of 802 species of exploited marine fish and invertebrates. Results indicate an average poleward latitudinal shift across species and SDMs at a rate of 15.5 and 25.6 km decade(-1) for a low and high emissions climate change scenario, respectively. Predicted distribution shifts resulted in hotspots of local invasion intensity in high latitude regions, while local extinctions were concentrated near the equator. Specifically, between 10A degrees N and 10A degrees S, we predicted that, on average, 6.5 species would become locally extinct per 0.5A degrees latitude under the climate change emissions scenario Representative Concentration Pathway 8.5. Average invasions were predicted to be 2.0 species per 0.5A degrees latitude in the Arctic Ocean and 1.5 species per 0.5A degrees latitude in the Southern Ocean. These averaged global hotspots of invasion and local extinction intensity are robust to the different SDM used and coincide with high levels of agreement.", "author" : [ { "dropping-particle" : "", "family" : "Jones", "given" : "M C", "non-dropping-particle" : "", "parse-names" : false, "suffix" : "" }, { "dropping-particle" : "", "family" : "Cheung", "given" : "W W L", "non-dropping-particle" : "", "parse-names" : false, "suffix" : "" } ], "container-title" : "Ices Journal of Marine Science", "id" : "ITEM-3", "issue" : "3", "issued" : { "date-parts" : [ [ "2015" ] ] }, "note" : "Jones, Miranda C. Cheung, William W. L.\n, William/F-5104-2013\n, William/0000-0003-3626-1045\n1095-9289", "page" : "741-752", "title" : "Multi-model ensemble projections of climate change effects on global marine biodiversity", "type" : "article-journal", "volume" : "72" }, "uris" : [ "http://www.mendeley.com/documents/?uuid=83077007-8563-45dd-be35-49d11c8ac851" ] }, { "id" : "ITEM-4", "itemData" : { "DOI" : "10.1038/nclimate2769", "abstract" : "Anticipating the effect of climate change on biodiversity, in particular on changes in community composition, is crucial for adaptive ecosystem management but remains a critical knowledge gap. Here, we use climate velocity trajectories, together with information on thermal tolerances and habitat preferences, to project changes in global patterns of marine species richness and community composition under IPCC Representative Concentration Pathways (RCPs) 4.5 and 8.5. Our simple, intuitive approach emphasizes climate connectivity, and enables us to model over 12 times as many species as previous studies. We find that range expansions prevail over contractions for both RCPs up to 2100, producing a net local increase in richness globally, and temporal changes in composition, driven by the redistribution rather than the loss of diversity. Conversely, widespread invasions homogenize present-day communities across multiple regions. High extirpation rates are expected regionally (for example, Indo-Pacific), particularly under RCP8.5, leading to strong decreases in richness and the anticipated formation of no-analogue communities where invasions are common. The spatial congruence of these patterns with contemporary human impacts highlights potential areas of future conservation concern. These results strongly suggest that the millennial stability of current global marine diversity patterns, against which conservation plans are assessed, will change rapidly over the course of the century in response to ocean warming. \u00a9 2015 Macmillan Publishers Limited.", "author" : [ { "dropping-particle" : "", "family" : "Garci\u00e1 Molinos", "given" : "J", "non-dropping-particle" : "", "parse-names" : false, "suffix" : "" }, { "dropping-particle" : "", "family" : "Halpern", "given" : "B S", "non-dropping-particle" : "", "parse-names" : false, "suffix" : "" }, { "dropping-particle" : "", "family" : "Schoeman", "given" : "D S", "non-dropping-particle" : "", "parse-names" : false, "suffix" : "" }, { "dropping-particle" : "", "family" : "Brown", "given" : "C J", "non-dropping-particle" : "", "parse-names" : false, "suffix" : "" }, { "dropping-particle" : "", "family" : "Kiessling", "given" : "W", "non-dropping-particle" : "", "parse-names" : false, "suffix" : "" }, { "dropping-particle" : "", "family" : "Moore", "given" : "P J", "non-dropping-particle" : "", "parse-names" : false, "suffix" : "" }, { "dropping-particle" : "", "family" : "Pandolfi", "given" : "J M", "non-dropping-particle" : "", "parse-names" : false, "suffix" : "" }, { "dropping-particle" : "", "family" : "Poloczanska", "given" : "E S", "non-dropping-particle" : "", "parse-names" : false, "suffix" : "" }, { "dropping-particle" : "", "family" : "Richardson", "given" : "A J", "non-dropping-particle" : "", "parse-names" : false, "suffix" : "" }, { "dropping-particle" : "", "family" : "Burrows", "given" : "M T", "non-dropping-particle" : "", "parse-names" : false, "suffix" : "" } ], "container-title" : "Nature Climate Change", "id" : "ITEM-4", "issue" : "1", "issued" : { "date-parts" : [ [ "2016" ] ] }, "note" : "Cited By :11\nExport Date: 1 February 2017", "page" : "83-88", "title" : "Climate velocity and the future global redistribution of marine biodiversity", "type" : "article-journal", "volume" : "6" }, "uris" : [ "http://www.mendeley.com/documents/?uuid=48950641-c754-49e3-b84f-4274749493a0" ] }, { "id" : "ITEM-5", "itemData" : { "DOI" : "10.1126/science.1237184", "abstract" : "Biotic interactions drive key ecological and evolutionary processes and mediate ecosystem responses to climate change. The direction, frequency, and intensity of biotic interactions can in turn be altered by climate change. Understanding the complex interplay between climate and biotic interactions is thus essential for fully anticipating how ecosystems will respond to the fast rates of current warming, which are unprecedented since the end of the last glacial period. We highlight episodes of climate change that have disrupted ecosystems and trophic interactions over time scales ranging from years to millennia by changing species\u2019 relative abundances and geographic ranges, causing extinctions, and creating transient and novel communities dominated by generalist species and interactions. These patterns emerge repeatedly across disparate temporal and spatial scales, suggesting the possibility of similar underlying processes. Based on these findings, we identify knowledge gaps and fruitful areas for research that will further our understanding of the effects of climate change on ecosystems.%U http://science.sciencemag.org/content/sci/341/6145/499.full.pdf", "author" : [ { "dropping-particle" : "", "family" : "Blois", "given" : "Jessica L", "non-dropping-particle" : "", "parse-names" : false, "suffix" : "" }, { "dropping-particle" : "", "family" : "Zarnetske", "given" : "Phoebe L", "non-dropping-parti</w:instrText>
      </w:r>
      <w:r w:rsidRPr="008A115E">
        <w:rPr>
          <w:color w:val="000000" w:themeColor="text1"/>
          <w:lang w:val="es-ES"/>
        </w:rPr>
        <w:instrText>cle" : "", "parse-names" : false, "suffix" : "" }, { "dropping-particle" : "", "family" : "Fitzpatrick", "given" : "Matthew C", "non-dropping-particle" : "", "parse-names" : false, "suffix" : "" }, { "dropping-particle" : "", "family" : "Finnegan", "given" : "Seth", "non-dropping-particle" : "", "parse-names" : false, "suffix" : "" } ], "container-title" : "Science", "id" : "ITEM-5", "issue" : "6145", "issued" : { "date-parts" : [ [ "2013" ] ] }, "page" : "499-504", "title" : "Climate Change and the Past, Present, and Future of Biotic Interactions", "type" : "article-journal", "volume" : "341" }, "uris" : [ "http://www.mendeley.com/documents/?uuid=a9075ca3-5132-4048-ab05-176ceb8789fb" ] } ], "mendeley" : { "formattedCitation" : "(Gregory Beaugrand, Edwards, Raybaud, Goberville, &amp; Kirby, 2015; Blois, Zarnetske, Fitzpatrick, &amp; Finnegan, 2013; Cheung et al., 2009; Garci\u00e1 Molinos et al., 2016; Jones &amp; Cheung, 2015)", "plainTextFormattedCitation" : "(Gregory Beaugrand, Edwards, Raybaud, Goberville, &amp; Kirby, 2015; Blois, Zarnetske, Fitzpatrick, &amp; Finnegan, 2013; Cheung et al., 2009; Garci\u00e1 Molinos et al., 2016; Jones &amp; Cheung, 2015)", "previouslyFormattedCitation" : "(Gregory Beaugrand, Edwards, Raybaud, Goberville, &amp; Kirby, 2015; Blois, Zarnetske, Fitzpatrick, &amp; Finnegan, 2013; Cheung et al., 2009; Garci\u00e1 Molinos et al., 2016; Jones &amp; Cheung, 2015)" }, "properties" : {  }, "schema" : "https://github.com/citation-style-language/schema/raw/master/csl-citation.json" }</w:instrText>
      </w:r>
      <w:r>
        <w:fldChar w:fldCharType="separate"/>
      </w:r>
      <w:r w:rsidRPr="008A115E">
        <w:rPr>
          <w:color w:val="000000" w:themeColor="text1"/>
          <w:lang w:val="es-ES"/>
        </w:rPr>
        <w:t>(Beaugrand</w:t>
      </w:r>
      <w:r w:rsidR="00D5428E" w:rsidRPr="008A115E">
        <w:rPr>
          <w:i/>
          <w:color w:val="000000" w:themeColor="text1"/>
          <w:lang w:val="es-ES"/>
        </w:rPr>
        <w:t xml:space="preserve"> et al.</w:t>
      </w:r>
      <w:r w:rsidRPr="008A115E">
        <w:rPr>
          <w:color w:val="000000" w:themeColor="text1"/>
          <w:lang w:val="es-ES"/>
        </w:rPr>
        <w:t>, 2015; Blois</w:t>
      </w:r>
      <w:r w:rsidR="00D5428E" w:rsidRPr="008A115E">
        <w:rPr>
          <w:i/>
          <w:color w:val="000000" w:themeColor="text1"/>
          <w:lang w:val="es-ES"/>
        </w:rPr>
        <w:t xml:space="preserve"> et al.</w:t>
      </w:r>
      <w:r w:rsidRPr="008A115E">
        <w:rPr>
          <w:color w:val="000000" w:themeColor="text1"/>
          <w:lang w:val="es-ES"/>
        </w:rPr>
        <w:t xml:space="preserve">, 2013; Cheung </w:t>
      </w:r>
      <w:r w:rsidR="00301BD0" w:rsidRPr="008A115E">
        <w:rPr>
          <w:i/>
          <w:color w:val="000000" w:themeColor="text1"/>
          <w:lang w:val="es-ES"/>
        </w:rPr>
        <w:t>et al.</w:t>
      </w:r>
      <w:r w:rsidRPr="008A115E">
        <w:rPr>
          <w:color w:val="000000" w:themeColor="text1"/>
          <w:lang w:val="es-ES"/>
        </w:rPr>
        <w:t xml:space="preserve">, 2009; Garciá Molinos </w:t>
      </w:r>
      <w:r w:rsidR="00301BD0" w:rsidRPr="008A115E">
        <w:rPr>
          <w:i/>
          <w:color w:val="000000" w:themeColor="text1"/>
          <w:lang w:val="es-ES"/>
        </w:rPr>
        <w:t>et al.</w:t>
      </w:r>
      <w:r w:rsidRPr="008A115E">
        <w:rPr>
          <w:color w:val="000000" w:themeColor="text1"/>
          <w:lang w:val="es-ES"/>
        </w:rPr>
        <w:t>, 2016; Jones &amp; Cheung, 2015)</w:t>
      </w:r>
      <w:r>
        <w:fldChar w:fldCharType="end"/>
      </w:r>
      <w:r w:rsidRPr="008A115E">
        <w:rPr>
          <w:color w:val="000000" w:themeColor="text1"/>
          <w:lang w:val="es-ES"/>
        </w:rPr>
        <w:t xml:space="preserve">. </w:t>
      </w:r>
      <w:r>
        <w:rPr>
          <w:color w:val="000000" w:themeColor="text1"/>
        </w:rPr>
        <w:t>These scenarios establish with high confidence that communities are modified because of the joint effect of loss of species and colonization by new species (i.e. species turnover). In addition, the projections highlight that expansion of species ranges are prevailing over species loss or range contraction, thus leading to a transient net local increase in richness, particularly around the 40-30°N line of latitude (</w:t>
      </w:r>
      <w:r w:rsidR="00E02367">
        <w:rPr>
          <w:b/>
          <w:color w:val="000000" w:themeColor="text1"/>
        </w:rPr>
        <w:t>Figure 3.57</w:t>
      </w:r>
      <w:r>
        <w:rPr>
          <w:color w:val="000000" w:themeColor="text1"/>
        </w:rPr>
        <w:t xml:space="preserve">). </w:t>
      </w:r>
    </w:p>
    <w:p w14:paraId="2C1CB214" w14:textId="386FC161" w:rsidR="002C6101" w:rsidRPr="002C6101" w:rsidRDefault="002C6101" w:rsidP="002C6101">
      <w:pPr>
        <w:rPr>
          <w:lang w:val="en-US"/>
        </w:rPr>
      </w:pPr>
      <w:r>
        <w:rPr>
          <w:lang w:eastAsia="en-GB"/>
        </w:rPr>
        <w:lastRenderedPageBreak/>
        <w:drawing>
          <wp:inline distT="0" distB="0" distL="0" distR="0" wp14:anchorId="325A7A29" wp14:editId="069C74E1">
            <wp:extent cx="5759450" cy="6372225"/>
            <wp:effectExtent l="0" t="0" r="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5"/>
                    <a:stretch>
                      <a:fillRect/>
                    </a:stretch>
                  </pic:blipFill>
                  <pic:spPr>
                    <a:xfrm>
                      <a:off x="0" y="0"/>
                      <a:ext cx="5759450" cy="6372225"/>
                    </a:xfrm>
                    <a:prstGeom prst="rect">
                      <a:avLst/>
                    </a:prstGeom>
                  </pic:spPr>
                </pic:pic>
              </a:graphicData>
            </a:graphic>
          </wp:inline>
        </w:drawing>
      </w:r>
    </w:p>
    <w:p w14:paraId="3859C11F" w14:textId="77777777" w:rsidR="0048205B" w:rsidRPr="00585BB9" w:rsidRDefault="0048205B" w:rsidP="00AE389F"/>
    <w:p w14:paraId="665282C6" w14:textId="77777777" w:rsidR="0048205B" w:rsidRDefault="0048205B" w:rsidP="001F0516">
      <w:pPr>
        <w:pStyle w:val="Heading4"/>
      </w:pPr>
      <w:bookmarkStart w:id="1102" w:name="_Toc519504575"/>
      <w:r>
        <w:t>Ecosystem extent and function</w:t>
      </w:r>
      <w:bookmarkEnd w:id="1102"/>
      <w:r>
        <w:t xml:space="preserve"> </w:t>
      </w:r>
    </w:p>
    <w:p w14:paraId="066FCED5" w14:textId="116DB6E9" w:rsidR="0048205B" w:rsidRDefault="0048205B" w:rsidP="00AE389F">
      <w:pPr>
        <w:rPr>
          <w:lang w:val="en-US"/>
        </w:rPr>
      </w:pPr>
      <w:r>
        <w:rPr>
          <w:lang w:val="en-US"/>
        </w:rPr>
        <w:t>Across all marine systems and habitats, 21</w:t>
      </w:r>
      <w:r w:rsidRPr="0006779E">
        <w:rPr>
          <w:lang w:val="en-US"/>
        </w:rPr>
        <w:t>st</w:t>
      </w:r>
      <w:r>
        <w:rPr>
          <w:lang w:val="en-US"/>
        </w:rPr>
        <w:t xml:space="preserve"> century climate change and ocean acidification are projected to induce changes in extent and functioning of ecosystems. Most of the Eurasian Arctic Seas lie within today’s seasonal ice zone. The general trend of “borealization” of the region is expected to continue (Fossheim </w:t>
      </w:r>
      <w:r w:rsidR="00301BD0" w:rsidRPr="00301BD0">
        <w:rPr>
          <w:i/>
          <w:lang w:val="en-US"/>
        </w:rPr>
        <w:t>et al.</w:t>
      </w:r>
      <w:r>
        <w:rPr>
          <w:lang w:val="en-US"/>
        </w:rPr>
        <w:t xml:space="preserve">, 2015), inducing habitat gains and losses and a large species turnover; changes in phenology and production; substantial food web reorganizations; and changes in ecosystem functioning (Kortsch </w:t>
      </w:r>
      <w:r w:rsidR="00301BD0" w:rsidRPr="00301BD0">
        <w:rPr>
          <w:i/>
          <w:lang w:val="en-US"/>
        </w:rPr>
        <w:t>et al.</w:t>
      </w:r>
      <w:r>
        <w:rPr>
          <w:lang w:val="en-US"/>
        </w:rPr>
        <w:t xml:space="preserve">, 2015; Larsen </w:t>
      </w:r>
      <w:r w:rsidR="00301BD0" w:rsidRPr="00301BD0">
        <w:rPr>
          <w:i/>
          <w:lang w:val="en-US"/>
        </w:rPr>
        <w:t>et al.</w:t>
      </w:r>
      <w:r>
        <w:rPr>
          <w:lang w:val="en-US"/>
        </w:rPr>
        <w:t xml:space="preserve">, 2014). </w:t>
      </w:r>
    </w:p>
    <w:p w14:paraId="0A5E803F" w14:textId="55DAD15F" w:rsidR="0048205B" w:rsidRDefault="0048205B" w:rsidP="00AE389F">
      <w:pPr>
        <w:rPr>
          <w:lang w:val="en-US"/>
        </w:rPr>
      </w:pPr>
      <w:r>
        <w:rPr>
          <w:lang w:val="en-US"/>
        </w:rPr>
        <w:t>In the Baltic Seas, maximum sea-ice cover is expected to decline by 75% under high climate change (SRES A1B) and by half under the most optimistic scenarios of climate change (B1) by the end of the 21</w:t>
      </w:r>
      <w:r w:rsidRPr="00503C3C">
        <w:rPr>
          <w:lang w:val="en-US"/>
        </w:rPr>
        <w:t>st</w:t>
      </w:r>
      <w:r>
        <w:rPr>
          <w:lang w:val="en-US"/>
        </w:rPr>
        <w:t xml:space="preserve"> century. Melting sea ice will decrease water salinity and the resulting warming and changes in </w:t>
      </w:r>
      <w:r>
        <w:rPr>
          <w:lang w:val="en-US"/>
        </w:rPr>
        <w:lastRenderedPageBreak/>
        <w:t xml:space="preserve">water density are projected to promote instability in water stratification thereby reducing the areas of suboxic water (with &lt; 2 ml/L of oxygen) </w:t>
      </w:r>
      <w:r>
        <w:fldChar w:fldCharType="begin" w:fldLock="1"/>
      </w:r>
      <w:r>
        <w:rPr>
          <w:lang w:val="en-US"/>
        </w:rPr>
        <w:instrText>ADDIN CSL_CITATION { "citationItems" : [ { "id" : "ITEM-1", "itemData" : { "abstract" : "The expected climate change is of growing interest on the regional scale, including the Baltic Sea. However, simulations with global models do not sufficiently resolve the regional impact. Consequently, dynamic downscaling methods are being used to convert the results obtained in global models to the regional scale. In the present study, two regional data sets for greenhouse gas emission scenarios, A1B and B1, for the period 1960 to 2100, were used to force transient simulations with a 3D ecosystem model of the Baltic Sea. The results showed that the expected warming of the Baltic Sea is 1-4 K, with a decrease in salinity and a much reduced sea-ice cover in winter. In addition, the season favoring cyanobacterial blooms is prolonged, with the spring bloom in the Northern Baltic Sea beginning earlier in the season.", "author" : [ { "dropping-particle" : "", "family" : "Neumann", "given" : "Thomas", "non-dropping-particle" : "", "parse-names" : false, "suffix" : "" } ], "id" : "ITEM-1", "issue" : "2006", "issued" : { "date-parts" : [ [ "2010" ] ] }, "page" : "1-16", "title" : "Climate change effects on the Baltic Sea ecosystem: a model study", "type" : "article-journal" }, "uris" : [ "http://www.mendeley.com/documents/?uuid=2de3809b-c220-47b7-a8d9-4d481baef2f0" ] } ], "mendeley" : { "formattedCitation" : "(Neumann, 2010)", "plainTextFormattedCitation" : "(Neumann, 2010)", "previouslyFormattedCitation" : "(Neumann, 2010)" }, "properties" : {  }, "schema" : "https://github.com/citation-style-language/schema/raw/master/csl-citation.json" }</w:instrText>
      </w:r>
      <w:r>
        <w:fldChar w:fldCharType="separate"/>
      </w:r>
      <w:r>
        <w:rPr>
          <w:lang w:val="en-US"/>
        </w:rPr>
        <w:t>(Neumann, 2010)</w:t>
      </w:r>
      <w:r>
        <w:fldChar w:fldCharType="end"/>
      </w:r>
      <w:r w:rsidR="007F5024">
        <w:t>.</w:t>
      </w:r>
    </w:p>
    <w:p w14:paraId="666AB392" w14:textId="44A613B8" w:rsidR="0048205B" w:rsidRDefault="0048205B" w:rsidP="00AE389F">
      <w:r>
        <w:t xml:space="preserve">Kelp forest ecosystems </w:t>
      </w:r>
      <w:r>
        <w:rPr>
          <w:color w:val="000000" w:themeColor="text1"/>
        </w:rPr>
        <w:t>(</w:t>
      </w:r>
      <w:r>
        <w:rPr>
          <w:i/>
          <w:color w:val="000000" w:themeColor="text1"/>
        </w:rPr>
        <w:t>Laminaria hyperborea</w:t>
      </w:r>
      <w:r>
        <w:rPr>
          <w:color w:val="000000" w:themeColor="text1"/>
        </w:rPr>
        <w:t xml:space="preserve">) are expected to </w:t>
      </w:r>
      <w:r>
        <w:t xml:space="preserve">expand to northern territories under all plausible climate change scenarios. This, coupled with significant loss of suitable habitats, is projected at low latitude range margins, including in areas where long-term persistence was inferred (e.g. north-western Iberia) </w:t>
      </w:r>
      <w:r>
        <w:fldChar w:fldCharType="begin" w:fldLock="1"/>
      </w:r>
      <w:r>
        <w:instrText>ADDIN CSL_CITATION { "citationItems" : [ { "id" : "ITEM-1", "itemData" : { "DOI" : "10.1016/j.marenvres.2015.11.005", "author" : [ { "dropping-particle" : "", "family" : "Assis", "given" : "J", "non-dropping-particle" : "", "parse-names" : false, "suffix" : "" }, { "dropping-particle" : "V", "family" : "Lucas", "given" : "A", "non-dropping-particle" : "", "parse-names" : false, "suffix" : "" }, { "dropping-particle" : "", "family" : "B\u00e1rbara", "given" : "I", "non-dropping-particle" : "", "parse-names" : false, "suffix" : "" }, { "dropping-particle" : "", "family" : "Serr\u00e3o", "given" : "E A", "non-dropping-particle" : "", "parse-names" : false, "suffix" : "" } ], "container-title" : "Marine Environmental Research", "id" : "ITEM-1", "issued" : { "date-parts" : [ [ "2015" ] ] }, "title" : "Future climate change is predicted to shift long-term persistence zones in the cold-temperate kelp Laminaria hyperborea", "type" : "article-journal" }, "uris" : [ "http://www.mendeley.com/documents/?uuid=84704c6f-eca5-4b73-afb2-a886b5d2861c" ] } ], "mendeley" : { "formattedCitation" : "(Assis, Lucas, B\u00e1rbara, &amp; Serr\u00e3o, 2015)", "plainTextFormattedCitation" : "(Assis, Lucas, B\u00e1rbara, &amp; Serr\u00e3o, 2015)", "previouslyFormattedCitation" : "(Assis, Lucas, B\u00e1rbara, &amp; Serr\u00e3o, 2015)" }, "properties" : {  }, "schema" : "https://github.com/citation-style-language/schema/raw/master/csl-citation.json" }</w:instrText>
      </w:r>
      <w:r>
        <w:fldChar w:fldCharType="separate"/>
      </w:r>
      <w:r>
        <w:t>(Assis</w:t>
      </w:r>
      <w:r w:rsidR="00884331">
        <w:rPr>
          <w:i/>
        </w:rPr>
        <w:t xml:space="preserve"> et al.</w:t>
      </w:r>
      <w:r>
        <w:t>, 201</w:t>
      </w:r>
      <w:r w:rsidR="00884331">
        <w:t>6b</w:t>
      </w:r>
      <w:r>
        <w:t>)</w:t>
      </w:r>
      <w:r>
        <w:fldChar w:fldCharType="end"/>
      </w:r>
      <w:r>
        <w:t xml:space="preserve">, might have important consequences on the genetic diversity, and adaptive potential, of these habitat-structuring species </w:t>
      </w:r>
      <w:r>
        <w:fldChar w:fldCharType="begin" w:fldLock="1"/>
      </w:r>
      <w:r>
        <w:instrText>ADDIN CSL_CITATION { "citationItems" : [ { "id" : "ITEM-1", "itemData" : { "author" : [ { "dropping-particle" : "", "family" : "Assis", "given" : "J", "non-dropping-particle" : "", "parse-names" : false, "suffix" : "" }, { "dropping-particle" : "", "family" : "Ara\u00fajo", "given" : "Miguel B", "non-dropping-particle" : "", "parse-names" : false, "suffix" : "" }, { "dropping-particle" : "", "family" : "Serr\u00e3o", "given" : "Ester A", "non-dropping-particle" : "", "parse-names" : false, "suffix" : "" } ], "container-title" : "Global Change Biology", "id" : "ITEM-1", "issued" : { "date-parts" : [ [ "2017" ] ] }, "title" : "Projected climate changes threaten ancient refugia of kelp forests in the North Atlantic", "type" : "article-journal", "volume" : "in press" }, "uris" : [ "http://www.mendeley.com/documents/?uuid=fea9a22e-3fd5-4e59-868e-b31f634510f7" ] } ], "mendeley" : { "formattedCitation" : "(Assis, Ara\u00fajo, &amp; Serr\u00e3o, 2017)", "plainTextFormattedCitation" : "(Assis, Ara\u00fajo, &amp; Serr\u00e3o, 2017)", "previouslyFormattedCitation" : "(Assis, Ara\u00fajo, &amp; Serr\u00e3o, 2017)" }, "properties" : {  }, "schema" : "https://github.com/citation-style-language/schema/raw/master/csl-citation.json" }</w:instrText>
      </w:r>
      <w:r>
        <w:fldChar w:fldCharType="separate"/>
      </w:r>
      <w:r>
        <w:t>(Assis</w:t>
      </w:r>
      <w:r w:rsidR="00884331">
        <w:rPr>
          <w:i/>
        </w:rPr>
        <w:t xml:space="preserve"> et al.</w:t>
      </w:r>
      <w:r>
        <w:t>, 201</w:t>
      </w:r>
      <w:r w:rsidR="00DE3A55">
        <w:t>8</w:t>
      </w:r>
      <w:r>
        <w:t>)</w:t>
      </w:r>
      <w:r>
        <w:fldChar w:fldCharType="end"/>
      </w:r>
      <w:r>
        <w:t>. A significant loss of maerl beds, dominated by coralline algae, is also predicted to occur by 2100 in the North East Atlantic, due to elevated pCO</w:t>
      </w:r>
      <w:r>
        <w:rPr>
          <w:vertAlign w:val="subscript"/>
        </w:rPr>
        <w:t>2</w:t>
      </w:r>
      <w:r>
        <w:t xml:space="preserve"> </w:t>
      </w:r>
      <w:r>
        <w:fldChar w:fldCharType="begin" w:fldLock="1"/>
      </w:r>
      <w:r>
        <w:instrText>ADDIN CSL_CITATION { "citationItems" : [ { "id" : "ITEM-1", "itemData" : { "DOI" : "10.1002/ece3.1105", "abstract" : "Seaweed and seagrass communities in the northeast Atlantic have been profoundly impacted by humans, and the rate of change is accelerating rapidly due to runaway CO2 emissions and mounting pressures on coastlines associated with human population growth and increased consumption of finite resources. Here, we predict how rapid warming and acidification are likely to affect benthic flora and coastal ecosystems of the northeast Atlantic in this century, based on global evidence from the literature as interpreted by the collective knowledge of the authorship. We predict that warming will kill off kelp forests in the south and that ocean acidification will remove maerl habitat in the north. Seagrasses will proliferate, and associated epiphytes switch from calcified algae to diatoms and filamentous species. Invasive species will thrive in niches liberated by loss of native species and spread via exponential development of artificial marine structures. Combined impacts of seawater warming, ocean acidification, and increased storminess may replace structurally diverse seaweed canopies, with associated calcified and noncalcified flora, with simple habitats dominated by noncalcified, turf-forming seaweeds. In this study, predictions are made as to how rapid warming and ocean acidification are likely to affect benthic flora and coastal ecosystems of the north-east Atlantic in this century based on global evidence from the literature as interpreted by the collective knowledge of the authorship. We predict that kelp forests will die out in the south due to warming, maerl habitat lost in the north through acidification, seagrasses will proliferate, associated epiphytes will switch from calcified algae to diatoms and filamentous species, and invasive species will thrive. Thus, structurally diverse seaweed canopies with associated calcified and noncalcified flora may be replaced with simple habitats dominated by noncalcified, turf-forming seaweeds. \u00a9 2014 The Authors.", "author" : [ { "dropping-particle" : "", "family" : "Brodie", "given" : "J", "non-dropping-particle" : "", "parse-names" : false, "suffix" : "" }, { "dropping-particle" : "", "family" : "Williamson", "given" : "C J", "non-dropping-particle" : "", "parse-names" : false, "suffix" : "" }, { "dropping-particle" : "", "family" : "Smale", "given" : "D A", "non-dropping-particle" : "", "parse-names" : false, "suffix" : "" }, { "dropping-particle" : "", "family" : "Kamenos", "given" : "N A", "non-dropping-particle" : "", "parse-names" : false, "suffix" : "" }, { "dropping-particle" : "", "family" : "Mieszkowska", "given" : "N", "non-dropping-particle" : "", "parse-names" : false, "suffix" : "" }, { "dropping-particle" : "", "family" : "Santos", "given" : "R", "non-dropping-particle" : "", "parse-names" : false, "suffix" : "" }, { "dropping-particle" : "", "family" : "Cunliffe", "given" : "M", "non-dropping-particle" : "", "parse-names" : false, "suffix" : "" }, { "dropping-particle" : "", "family" : "Steinke", "given" : "M", "non-dropping-particle" : "", "parse-names" : false, "suffix" : "" }, { "dropping-particle" : "", "family" : "Yesson", "given" : "C", "non-dropping-particle" : "", "parse-names" : false, "suffix" : "" }, { "dropping-particle" : "", "family" : "Anderson", "given" : "K M", "non-dropping-particle" : "", "parse-names" : false, "suffix" : "" }, { "dropping-particle" : "", "family" : "Asnaghi", "given" : "V", "non-dropping-particle" : "", "parse-names" : false, "suffix" : "" }, { "dropping-particle" : "", "family" : "Brownlee", "given" : "C", "non-dropping-particle" : "", "parse-names" : false, "suffix" : "" }, { "dropping-particle" : "", "family" : "Burdett", "given" : "H L", "non-dropping-particle" : "", "parse-names" : false, "suffix" : "" }, { "dropping-particle" : "", "family" : "Burrows", "given" : "M T", "non-dropping-particle" : "", "parse-names" : false, "suffix" : "" }, { "dropping-particle" : "", "family" : "Collins", "given" : "S", "non-dropping-particle" : "", "parse-names" : false, "suffix" : "" }, { "dropping-particle" : "", "family" : "Donohue", "given" : "P J C", "non-dropping-particle" : "", "parse-names" : false, "suffix" : "" }, { "dropping-particle" : "", "family" : "Harvey", "given" : "B", "non-dropping-particle" : "", "parse-names" : false, "suffix" : "" }, { "dropping-particle" : "", "family" : "Foggo", "given" : "A", "non-dropping-particle" : "", "parse-names" : false, "suffix" : "" }, { "dropping-particle" : "", "family" : "Noisette", "given" : "F", "non-dropping-particle" : "", "parse-names" : false, "suffix" : "" }, { "dropping-particle" : "", "family" : "Nunes", "given" : "J", "non-dropping-particle" : "", "parse-names" : false, "suffix" : "" }, { "dropping-particle" : "", "family" : "Ragazzola", "given" : "F", "non-dropping-particle" : "", "parse-names" : false, "suffix" : "" }, { "dropping-particle" : "", "family" : "Raven", "given" : "J A", "non-dropping-particle" : "", "parse-names" : false, "suffix" : "" }, { "dropping-particle" : "", "family" : "Schmidt", "given" : "D N", "non-dropping-particle" : "", "parse-names" : false, "suffix" : "" }, { "dropping-particle" : "", "family" : "Suggett", "given" : "D", "non-dropping-particle" : "", "parse-names" : false, "suffix" : "" }, { "dropping-particle" : "", "family" : "Teichberg", "given" : "M", "non-dropping-particle" : "", "parse-names" : false, "suffix" : "" }, { "dropping-particle" : "", "family" : "Hall-Spencer", "given" : "J M", "non-dropping-particle" : "", "parse-names" : false, "suffix" : "" } ], "container-title" : "Ecology and Evolution", "id" : "ITEM-1", "issue" : "13", "issued" : { "date-parts" : [ [ "2014" ] ] }, "note" : "Cited By :31\nExport Date: 20 December 2016", "page" : "2787-2798", "title" : "The future of the northeast Atlantic benthic flora in a high CO2 world", "type" : "article-journal", "volume" : "4" }, "uris" : [ "http://www.mendeley.com/documents/?uuid=78e25427-c172-4594-ac36-4f63df39facd" ] } ], "mendeley" : { "formattedCitation" : "(Brodie et al., 2014)", "plainTextFormattedCitation" : "(Brodie et al., 2014)", "previouslyFormattedCitation" : "(Brodie et al., 2014)" }, "properties" : {  }, "schema" : "https://github.com/citation-style-language/schema/raw/master/csl-citation.json" }</w:instrText>
      </w:r>
      <w:r>
        <w:fldChar w:fldCharType="separate"/>
      </w:r>
      <w:r>
        <w:t xml:space="preserve">(Brodie </w:t>
      </w:r>
      <w:r w:rsidR="00301BD0" w:rsidRPr="00301BD0">
        <w:rPr>
          <w:i/>
        </w:rPr>
        <w:t>et al.</w:t>
      </w:r>
      <w:r>
        <w:t>, 2014)</w:t>
      </w:r>
      <w:r>
        <w:fldChar w:fldCharType="end"/>
      </w:r>
      <w:r>
        <w:t>.</w:t>
      </w:r>
    </w:p>
    <w:p w14:paraId="2677DB35" w14:textId="324F5D6D" w:rsidR="0048205B" w:rsidRDefault="0048205B" w:rsidP="00AE389F">
      <w:r>
        <w:t xml:space="preserve">Species range changes, phenological reactions, and variations in production, is expected to cause the Eurasian Arctic Seas ecosystem structure and functions to change </w:t>
      </w:r>
      <w:r>
        <w:fldChar w:fldCharType="begin" w:fldLock="1"/>
      </w:r>
      <w:r>
        <w:instrText>ADDIN CSL_CITATION { "citationItems" : [ { "id" : "ITEM-1", "itemData" : { "ISBN" : "9781107683860", "author" : [ { "dropping-particle" : "", "family" : "Larsen, J.N., O.A. Anisimov, A. Constable, A.B. Hollowed, N. Maynard, P. Prestrud, T.D. Prowse", "given" : "and J.M.R. Stone", "non-dropping-particle" : "", "parse-names" : false, "suffix" : "" } ], "container-title" : "Climate change 2014 : impacts, adaptation, and vulnerability : Working Group II contribution to the fifth assessment report of the Intergovernmental Panel on Climate Change", "editor" : [ { "dropping-particle" : "", "family" : "Field", "given" : "Christopher B.", "non-dropping-particle" : "", "parse-names" : false, "suffix" : "" }, { "dropping-particle" : "", "family" : "Barros, Vicente R.",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567-1612", "publisher" : "Cambridge University Press", "publisher-place" : "Cambridge, United Kingdom and New York, NY, USA", "title" : "Polar regions", "type" : "chapter" }, "uris" : [ "http://www.mendeley.com/documents/?uuid=2c37e364-a237-39c9-88ee-b6d58b242617" ] } ], "mendeley" : { "formattedCitation" : "(Larsen, J.N., O.A. Anisimov, A. Constable, A.B. Hollowed, N. Maynard, P. Prestrud, T.D. Prowse, 2014)", "plainTextFormattedCitation" : "(Larsen, J.N., O.A. Anisimov, A. Constable, A.B. Hollowed, N. Maynard, P. Prestrud, T.D. Prowse, 2014)", "previouslyFormattedCitation" : "(Larsen, J.N., O.A. Anisimov, A. Constable, A.B. Hollowed, N. Maynard, P. Prestrud, T.D. Prowse, 2014)" }, "properties" : {  }, "schema" : "https://github.com/citation-style-language/schema/raw/master/csl-citation.json" }</w:instrText>
      </w:r>
      <w:r>
        <w:fldChar w:fldCharType="separate"/>
      </w:r>
      <w:r>
        <w:t xml:space="preserve">(Larsen </w:t>
      </w:r>
      <w:r w:rsidR="00301BD0" w:rsidRPr="00301BD0">
        <w:rPr>
          <w:i/>
        </w:rPr>
        <w:t>et al.</w:t>
      </w:r>
      <w:r>
        <w:t>, 2014)</w:t>
      </w:r>
      <w:r>
        <w:fldChar w:fldCharType="end"/>
      </w:r>
      <w:r>
        <w:t>.</w:t>
      </w:r>
    </w:p>
    <w:p w14:paraId="5F213AB2" w14:textId="30D0678A" w:rsidR="0048205B" w:rsidRDefault="0048205B" w:rsidP="00AE389F">
      <w:pPr>
        <w:rPr>
          <w:lang w:val="en-US"/>
        </w:rPr>
      </w:pPr>
      <w:r>
        <w:rPr>
          <w:lang w:val="en-US"/>
        </w:rPr>
        <w:t xml:space="preserve">Though primary production on ocean shelves is expected to increase </w:t>
      </w:r>
      <w:r>
        <w:fldChar w:fldCharType="begin" w:fldLock="1"/>
      </w:r>
      <w:r>
        <w:rPr>
          <w:lang w:val="en-US"/>
        </w:rPr>
        <w:instrText>ADDIN CSL_CITATION { "citationItems" : [ { "id" : "ITEM-1", "itemData" : { "DOI" : "10.1016/j.pocean.2016.10.004", "ISSN" : "00796611", "author" : [ { "dropping-particle" : "", "family" : "Hunt", "given" : "George L.", "non-dropping-particle" : "", "parse-names" : false, "suffix" : "" }, { "dropping-particle" : "", "family" : "Drinkwater", "given" : "Kenneth F.", "non-dropping-particle" : "", "parse-names" : false, "suffix" : "" }, { "dropping-particle" : "", "family" : "Arrigo", "given" : "Kevin", "non-dropping-particle" : "", "parse-names" : false, "suffix" : "" }, { "dropping-particle" : "", "family" : "Berge", "given" : "J\u00f8rgen", "non-dropping-particle" : "", "parse-names" : false, "suffix" : "" }, { "dropping-particle" : "", "family" : "Daly", "given" : "Kendra L.", "non-dropping-particle" : "", "parse-names" : false, "suffix" : "" }, { "dropping-particle" : "", "family" : "Danielson", "given" : "Seth", "non-dropping-particle" : "", "parse-names" : false, "suffix" : "" }, { "dropping-particle" : "", "family" : "Daase", "given" : "Malin", "non-dropping-particle" : "", "parse-names" : false, "suffix" : "" }, { "dropping-particle" : "", "family" : "Hop", "given" : "Haakon", "non-dropping-particle" : "", "parse-names" : false, "suffix" : "" }, { "dropping-particle" : "", "family" : "Isla", "given" : "Enrique", "non-dropping-particle" : "", "parse-names" : false, "suffix" : "" }, { "dropping-particle" : "", "family" : "Karnovsky", "given" : "Nina", "non-dropping-particle" : "", "parse-names" : false, "suffix" : "" }, { "dropping-particle" : "", "family" : "Laidre", "given" : "Kristin", "non-dropping-particle" : "", "parse-names" : false, "suffix" : "" }, { "dropping-particle" : "", "family" : "Mueter", "given" : "Franz J.", "non-dropping-particle" : "", "parse-names" : false, "suffix" : "" }, { "dropping-particle" : "", "family" : "Murphy", "given" : "Eugene J.", "non-dropping-particle" : "", "parse-names" : false, "suffix" : "" }, { "dropping-particle" : "", "family" : "Renaud", "given" : "Paul E.", "non-dropping-particle" : "", "parse-names" : false, "suffix" : "" }, { "dropping-particle" : "", "family" : "Smith", "given" : "Walker O.", "non-dropping-particle" : "", "parse-names" : false, "suffix" : "" }, { "dropping-particle" : "", "family" : "Trathan", "given" : "Philip", "non-dropping-particle" : "", "parse-names" : false, "suffix" : "" }, { "dropping-particle" : "", "family" : "Turner", "given" : "John", "non-dropping-particle" : "", "parse-names" : false, "suffix" : "" }, { "dropping-particle" : "", "family" : "Wolf-Gladrow", "given" : "Dieter", "non-dropping-particle" : "", "parse-names" : false, "suffix" : "" } ], "container-title" : "Progress in Oceanography", "id" : "ITEM-1", "issued" : { "date-parts" : [ [ "2016", "12" ] ] }, "page" : "40-81", "title" : "Advection in polar and sub-polar environments: Impacts on high latitude marine ecosystems", "type" : "article-journal", "volume" : "149" }, "uris" : [ "http://www.mendeley.com/documents/?uuid=2c22cc64-3c54-39ed-bec8-585a107527e6" ] } ], "mendeley" : { "formattedCitation" : "(Hunt et al., 2016)", "plainTextFormattedCitation" : "(Hunt et al., 2016)", "previouslyFormattedCitation" : "(Hunt et al., 2016)" }, "properties" : {  }, "schema" : "https://github.com/citation-style-language/schema/raw/master/csl-citation.json" }</w:instrText>
      </w:r>
      <w:r>
        <w:fldChar w:fldCharType="separate"/>
      </w:r>
      <w:r>
        <w:rPr>
          <w:lang w:val="en-US"/>
        </w:rPr>
        <w:t xml:space="preserve">(Hunt </w:t>
      </w:r>
      <w:r w:rsidR="00301BD0" w:rsidRPr="00301BD0">
        <w:rPr>
          <w:i/>
          <w:lang w:val="en-US"/>
        </w:rPr>
        <w:t>et al.</w:t>
      </w:r>
      <w:r>
        <w:rPr>
          <w:lang w:val="en-US"/>
        </w:rPr>
        <w:t>, 2016)</w:t>
      </w:r>
      <w:r>
        <w:fldChar w:fldCharType="end"/>
      </w:r>
      <w:r>
        <w:rPr>
          <w:lang w:val="en-US"/>
        </w:rPr>
        <w:t xml:space="preserve">, so far no unidirectional changes in the primary production in the individual Eurasian Arctic Seas have been observed. Reliable trends in its variation (increasing) were ascertained for the Barents, and Kara seas </w:t>
      </w:r>
      <w:r>
        <w:fldChar w:fldCharType="begin" w:fldLock="1"/>
      </w:r>
      <w:r>
        <w:rPr>
          <w:lang w:val="en-US"/>
        </w:rPr>
        <w:instrText>ADDIN CSL_CITATION { "citationItems" : [ { "id" : "ITEM-1", "itemData" : { "DOI" : "10.1134/S0001437011020196", "ISSN" : "0001-4370", "author" : [ { "dropping-particle" : "", "family" : "Vetrov", "given" : "A. A.", "non-dropping-particle" : "", "parse-names" : false, "suffix" : "" }, { "dropping-particle" : "", "family" : "Romankevich", "given" : "E. A.", "non-dropping-particle" : "", "parse-names" : false, "suffix" : "" } ], "container-title" : "Oceanology", "id" : "ITEM-1", "issue" : "2", "issued" : { "date-parts" : [ [ "2011", "4", "30" ] ] }, "page" : "255-266", "publisher" : "SP MAIK Nauka/Interperiodica", "title" : "Primary production and fluxes of organic carbon to the seabed in the Russian Arctic seas as a response to the recent warming", "type" : "article-journal", "volume" : "51" }, "uris" : [ "http://www.mendeley.com/documents/?uuid=0ca71c25-616d-318f-8bf1-20c160e17f7d" ] } ], "mendeley" : { "formattedCitation" : "(Vetrov &amp; Romankevich, 2011)", "plainTextFormattedCitation" : "(Vetrov &amp; Romankevich, 2011)", "previouslyFormattedCitation" : "(Vetrov &amp; Romankevich, 2011)" }, "properties" : {  }, "schema" : "https://github.com/citation-style-language/schema/raw/master/csl-citation.json" }</w:instrText>
      </w:r>
      <w:r>
        <w:fldChar w:fldCharType="separate"/>
      </w:r>
      <w:r>
        <w:rPr>
          <w:lang w:val="en-US"/>
        </w:rPr>
        <w:t>(Vetrov &amp; Romankevich, 2011)</w:t>
      </w:r>
      <w:r>
        <w:fldChar w:fldCharType="end"/>
      </w:r>
      <w:r>
        <w:rPr>
          <w:lang w:val="en-US"/>
        </w:rPr>
        <w:t xml:space="preserve">. There are two peaks in primary production in the Arctic Seas: spring ice algal peak and consecutive phytoplankton bloom. The role of the first one is expected to diminish; the timing of maximum phytoplankton production is expected to change and to influence the variability in time-lags between ice algal and phytoplankton peak production (from 45 to 90 days; </w:t>
      </w:r>
      <w:r>
        <w:fldChar w:fldCharType="begin" w:fldLock="1"/>
      </w:r>
      <w:r>
        <w:rPr>
          <w:lang w:val="en-US"/>
        </w:rPr>
        <w:instrText>ADDIN CSL_CITATION { "citationItems" : [ { "id" : "ITEM-1", "itemData" : { "DOI" : "10.1111/gcb.12074", "ISSN" : "13541013", "author" : [ { "dropping-particle" : "", "family" : "Ji", "given" : "Rubao", "non-dropping-particle" : "", "parse-names" : false, "suffix" : "" }, { "dropping-particle" : "", "family" : "Jin", "given" : "Meibing", "non-dropping-particle" : "", "parse-names" : false, "suffix" : "" }, { "dropping-particle" : "", "family" : "Varpe", "given" : "\u00d8ystein", "non-dropping-particle" : "", "parse-names" : false, "suffix" : "" } ], "container-title" : "Global Change Biology", "id" : "ITEM-1", "issue" : "3", "issued" : { "date-parts" : [ [ "2013", "3", "1" ] ] }, "page" : "734-741", "title" : "Sea ice phenology and timing of primary production pulses in the Arctic Ocean", "type" : "article-journal", "volume" : "19" }, "uris" : [ "http://www.mendeley.com/documents/?uuid=417d1e3a-da4d-39ad-95bc-2ef0ffe933c3" ] } ], "mendeley" : { "formattedCitation" : "(Ji, Jin, &amp; Varpe, 2013)", "manualFormatting" : "Ji et al., 2013", "plainTextFormattedCitation" : "(Ji, Jin, &amp; Varpe, 2013)", "previouslyFormattedCitation" : "(Ji, Jin, &amp; Varpe, 2013)" }, "properties" : {  }, "schema" : "https://github.com/citation-style-language/schema/raw/master/csl-citation.json" }</w:instrText>
      </w:r>
      <w:r>
        <w:fldChar w:fldCharType="separate"/>
      </w:r>
      <w:r>
        <w:rPr>
          <w:lang w:val="en-US"/>
        </w:rPr>
        <w:t xml:space="preserve">Ji </w:t>
      </w:r>
      <w:r w:rsidR="00301BD0" w:rsidRPr="00301BD0">
        <w:rPr>
          <w:i/>
          <w:lang w:val="en-US"/>
        </w:rPr>
        <w:t>et al.</w:t>
      </w:r>
      <w:r>
        <w:rPr>
          <w:lang w:val="en-US"/>
        </w:rPr>
        <w:t>, 2013</w:t>
      </w:r>
      <w:r>
        <w:fldChar w:fldCharType="end"/>
      </w:r>
      <w:r>
        <w:fldChar w:fldCharType="begin" w:fldLock="1"/>
      </w:r>
      <w:r>
        <w:rPr>
          <w:lang w:val="en-US"/>
        </w:rPr>
        <w:instrText>ADDIN CSL_CITATION { "citationItems" : [ { "id" : "ITEM-1", "itemData" : { "DOI" : "10.3402/polar.v34.23775", "ISBN" : "0800-0395", "ISSN" : "17518369", "abstract" : "Ongoing climate warming is causing a dramatic loss of sea ice in the Arctic Ocean, and it is projected that the Arctic Ocean will become seasonally ice-free by 2040. Many studies of local Arctic food webs now exist, and with this review paper we aim to synthesize these into a large-scale assessment of the current status of knowledge on the structure of various Arctic marine food webs and their response to climate change, and to sea-ice retreat in particular. Key drivers of ecosystem change and potential consequences for ecosystem functioning and Arctic marine food webs are identified along the sea-ice gradient, with special emphasis on the following regions: seasonally ice-free Barents and Chukchi seas, loose ice pack zone of the Polar Front and Marginal Ice Zone, and permanently sea-ice covered High Arctic. Finally, we identify knowledge gaps in different Arctic marine food webs and provide recommendations for future studies.  Keywords: Arctic; food web; climate change; sea-ice retreat; trophic transfer; pelagic\u2013benthic coupling.  (Published: 20 May 2015)   Citation:  Polar Research 2015,  34 , 23775,http://dx.doi.org/10.3402/polar.v34.23775", "author" : [ { "dropping-particle" : "", "family" : "K\u0229dra", "given" : "Monika", "non-dropping-particle" : "", "parse-names" : false, "suffix" : "" }, { "dropping-particle" : "", "family" : "Moritz", "given" : "Charlotte", "non-dropping-particle" : "", "parse-names" : false, "suffix" : "" }, { "dropping-particle" : "", "family" : "Choy", "given" : "Emily S.", "non-dropping-particle" : "", "parse-names" : false, "suffix" : "" }, { "dropping-particle" : "", "family" : "David", "given" : "Carmen", "non-dropping-particle" : "", "parse-names" : false, "suffix" : "" }, { "dropping-particle" : "", "family" : "Degen", "given" : "Renate", "non-dropping-particle" : "", "parse-names" : false, "suffix" : "" }, { "dropping-particle" : "", "family" : "Duerksen", "given" : "Steven", "non-dropping-particle" : "", "parse-names" : false, "suffix" : "" }, { "dropping-particle" : "", "family" : "Ellingsen", "given" : "Ingrid", "non-dropping-particle" : "", "parse-names" : false, "suffix" : "" }, { "dropping-particle" : "", "family" : "G\u00f3rska", "given" : "Barbara", "non-dropping-particle" : "", "parse-names" : false, "suffix" : "" }, { "dropping-particle" : "", "family" : "Grebmeier", "given" : "Jacqueline M.", "non-dropping-particle" : "", "parse-names" : false, "suffix" : "" }, { "dropping-particle" : "", "family" : "Kirievskaya", "given" : "Dubrava", "non-dropping-particle" : "", "parse-names" : false, "suffix" : "" }, { "dropping-particle" : "", "family" : "Oevelen", "given" : "Dick", "non-dropping-particle" : "van", "parse-names" : false, "suffix" : "" }, { "dropping-particle" : "", "family" : "Piwosz", "given" : "Kasia", "non-dropping-particle" : "", "parse-names" : false, "suffix" : "" }, { "dropping-particle" : "", "family" : "Samuelsen", "given" : "Annette", "non-dropping-particle" : "", "parse-names" : false, "suffix" : "" }, { "dropping-particle" : "", "family" : "W\u0229s\u0142awski", "given" : "Jan Marcin", "non-dropping-particle" : "", "parse-names" : false, "suffix" : "" } ], "container-title" : "Polar Research", "id" : "ITEM-1", "issue" : "2015", "issued" : { "date-parts" : [ [ "2015", "5", "20" ] ] }, "title" : "Status and trends in the structure of Arctic benthic food webs", "type" : "article-journal", "volume" : "34" }, "uris" : [ "http://www.mendeley.com/documents/?uuid=60b4e1be-c91c-3fac-9b06-1876a9e4db51" ] } ], "mendeley" : { "formattedCitation" : "(K\u0229dra et al., 2015)", "manualFormatting" : ", K\u0229dra et al., 2015)", "plainTextFormattedCitation" : "(K\u0229dra et al., 2015)", "previouslyFormattedCitation" : "(K\u0229dra et al., 2015)" }, "properties" : {  }, "schema" : "https://github.com/citation-style-language/schema/raw/master/csl-citation.json" }</w:instrText>
      </w:r>
      <w:r>
        <w:fldChar w:fldCharType="separate"/>
      </w:r>
      <w:r>
        <w:rPr>
          <w:lang w:val="en-US"/>
        </w:rPr>
        <w:t xml:space="preserve">, Kȩdra </w:t>
      </w:r>
      <w:r w:rsidR="00301BD0" w:rsidRPr="00301BD0">
        <w:rPr>
          <w:i/>
          <w:lang w:val="en-US"/>
        </w:rPr>
        <w:t>et al.</w:t>
      </w:r>
      <w:r>
        <w:rPr>
          <w:lang w:val="en-US"/>
        </w:rPr>
        <w:t>, 2015)</w:t>
      </w:r>
      <w:r>
        <w:fldChar w:fldCharType="end"/>
      </w:r>
      <w:r>
        <w:rPr>
          <w:lang w:val="en-US"/>
        </w:rPr>
        <w:t>. The</w:t>
      </w:r>
      <w:r>
        <w:rPr>
          <w:rFonts w:eastAsia="Times New Roman" w:cs="Times New Roman"/>
          <w:szCs w:val="16"/>
          <w:lang w:val="en-US" w:eastAsia="ru-RU"/>
        </w:rPr>
        <w:t xml:space="preserve"> </w:t>
      </w:r>
      <w:r>
        <w:rPr>
          <w:lang w:val="en-US"/>
        </w:rPr>
        <w:t xml:space="preserve">frequency of mismatch between peak in demand from marine grazers and supply of their food, will increase. This will alter trophic flows throughout the food chain </w:t>
      </w:r>
      <w:r>
        <w:fldChar w:fldCharType="begin" w:fldLock="1"/>
      </w:r>
      <w:r>
        <w:rPr>
          <w:lang w:val="en-US"/>
        </w:rPr>
        <w:instrText>ADDIN CSL_CITATION { "citationItems" : [ { "id" : "ITEM-1", "itemData" : { "DOI" : "10.1111/gcb.12074", "ISSN" : "13541013", "author" : [ { "dropping-particle" : "", "family" : "Ji", "given" : "Rubao", "non-dropping-particle" : "", "parse-names" : false, "suffix" : "" }, { "dropping-particle" : "", "family" : "Jin", "given" : "Meibing", "non-dropping-particle" : "", "parse-names" : false, "suffix" : "" }, { "dropping-particle" : "", "family" : "Varpe", "given" : "\u00d8ystein", "non-dropping-particle" : "", "parse-names" : false, "suffix" : "" } ], "container-title" : "Global Change Biology", "id" : "ITEM-1", "issue" : "3", "issued" : { "date-parts" : [ [ "2013", "3", "1" ] ] }, "page" : "734-741", "title" : "Sea ice phenology and timing of primary production pulses in the Arctic Ocean", "type" : "article-journal", "volume" : "19" }, "uris" : [ "http://www.mendeley.com/documents/?uuid=417d1e3a-da4d-39ad-95bc-2ef0ffe933c3" ] } ], "mendeley" : { "formattedCitation" : "(Ji et al., 2013)", "plainTextFormattedCitation" : "(Ji et al., 2013)", "previouslyFormattedCitation" : "(Ji et al., 2013)" }, "properties" : {  }, "schema" : "https://github.com/citation-style-language/schema/raw/master/csl-citation.json" }</w:instrText>
      </w:r>
      <w:r>
        <w:fldChar w:fldCharType="separate"/>
      </w:r>
      <w:r>
        <w:rPr>
          <w:lang w:val="en-US"/>
        </w:rPr>
        <w:t xml:space="preserve">(Ji </w:t>
      </w:r>
      <w:r w:rsidR="00301BD0" w:rsidRPr="00301BD0">
        <w:rPr>
          <w:i/>
          <w:lang w:val="en-US"/>
        </w:rPr>
        <w:t>et al.</w:t>
      </w:r>
      <w:r>
        <w:rPr>
          <w:lang w:val="en-US"/>
        </w:rPr>
        <w:t>, 2013)</w:t>
      </w:r>
      <w:r>
        <w:fldChar w:fldCharType="end"/>
      </w:r>
      <w:r>
        <w:rPr>
          <w:lang w:val="en-US"/>
        </w:rPr>
        <w:t xml:space="preserve">. The spatio-temporal mismatch between the breeding season and the peak in food availability will potentially have a negative impact on seabird populations </w:t>
      </w:r>
      <w:r>
        <w:fldChar w:fldCharType="begin" w:fldLock="1"/>
      </w:r>
      <w:r>
        <w:rPr>
          <w:lang w:val="en-US"/>
        </w:rPr>
        <w:instrText>ADDIN CSL_CITATION { "citationItems" : [ { "id" : "ITEM-1", "itemData" : { "DOI" : "10.2307/24873660", "abstract" : "ABSTRACT: In this review we detail the impact of climate change on marine productivity, on marine environmental stochasticity and cyclicity, and on the spatio-temporal match\u2013mismatch of seabirds and their prey. We thereby show that global warming has a profound bottom-up impact upon marine top-predators, but that such effects have to be studied in conjunction with the (top-down) impact of human fisheries upon seabird food resources. Further, we propose seabird ecological features, such as memory effects and social constraints, that make them particularly sensitive to rapid environmental change. We provide examples of how seabirds may nonetheless adapt when facing the consequences of climate change. We conclude that our understanding of the spatial ecology of seabirds facing environmental change is still rudimentary, despite its relevance for the conservation of these vulnerable organisms and for the management of marine ecosystems. We define the following research priorities. (1) Determine the factors affecting seabird distribution and movements at sea using biotelemetry, as well as colony dynamics on land. (2) Link seabird distribution patterns to those of their prey. (3) Determine further the role of historical and metapopulation processes in contributing to the dynamics of the spatial distribution of seabirds. (4) Assess phenotypic plasticity and the potential for microevolution within seabird spatial responses to climate change, since both will greatly affect the quality of modelling studies. (5) Adapt existing models to define and predict the impact of climate change onto seabird spatial dynamics. (6) Synthesize all gathered information to define marine protected areas and further conservation schemes, such as capacity reduction of fisheries. This research effort will require maintaining existing long-term monitoring programmes for seabirds, as well as developing new approaches to permit the integration of processes occurring at various scales, in order to be able to fully track the population responses of these long-lived vertebrates to environmental changes.", "author" : [ { "dropping-particle" : "", "family" : "Gr\u00e9millet", "given" : "David", "non-dropping-particle" : "", "parse-names" : false, "suffix" : "" }, { "dropping-particle" : "", "family" : "Boulinier", "given" : "Thierry", "non-dropping-particle" : "", "parse-names" : false, "suffix" : "" } ], "container-title" : "Marine Ecology Progress Series", "id" : "ITEM-1", "issued" : { "date-parts" : [ [ "2009" ] ] }, "page" : "121-138", "publisher" : "Inter-Research Science Center", "title" : "Spatial ecology and conservation of seabirds facing global climate change: a review", "type" : "article-journal", "volume" : "391" }, "uris" : [ "http://www.mendeley.com/documents/?uuid=a4e48383-e386-3e20-95b6-43b6aea4b011" ] } ], "mendeley" : { "formattedCitation" : "(Gr\u00e9millet &amp; Boulinier, 2009)", "plainTextFormattedCitation" : "(Gr\u00e9millet &amp; Boulinier, 2009)", "previouslyFormattedCitation" : "(Gr\u00e9millet &amp; Boulinier, 2009)" }, "properties" : {  }, "schema" : "https://github.com/citation-style-language/schema/raw/master/csl-citation.json" }</w:instrText>
      </w:r>
      <w:r>
        <w:fldChar w:fldCharType="separate"/>
      </w:r>
      <w:r>
        <w:rPr>
          <w:lang w:val="en-US"/>
        </w:rPr>
        <w:t>(Grémillet &amp; Boulinier, 2009)</w:t>
      </w:r>
      <w:r>
        <w:fldChar w:fldCharType="end"/>
      </w:r>
      <w:r>
        <w:rPr>
          <w:lang w:val="en-US"/>
        </w:rPr>
        <w:t>.</w:t>
      </w:r>
    </w:p>
    <w:p w14:paraId="18D5B295" w14:textId="3E667ABC" w:rsidR="0048205B" w:rsidRDefault="0048205B" w:rsidP="00AE389F">
      <w:pPr>
        <w:rPr>
          <w:color w:val="000000" w:themeColor="text1"/>
        </w:rPr>
      </w:pPr>
      <w:r>
        <w:rPr>
          <w:lang w:val="en-US"/>
        </w:rPr>
        <w:t xml:space="preserve">Phenological changes due to climate change and chemical changes have been already observed and further projected in the future. For instance, </w:t>
      </w:r>
      <w:r>
        <w:rPr>
          <w:rFonts w:eastAsia="Times New Roman" w:cs="Times New Roman"/>
          <w:szCs w:val="16"/>
          <w:lang w:val="en-US" w:eastAsia="ru-RU"/>
        </w:rPr>
        <w:t xml:space="preserve">the </w:t>
      </w:r>
      <w:r>
        <w:rPr>
          <w:lang w:val="en-US"/>
        </w:rPr>
        <w:t>decrease of anadromy prevalence of Arctic char (over 50% to the end of 21</w:t>
      </w:r>
      <w:r w:rsidRPr="00503C3C">
        <w:rPr>
          <w:lang w:val="en-US"/>
        </w:rPr>
        <w:t>st</w:t>
      </w:r>
      <w:r>
        <w:rPr>
          <w:lang w:val="en-US"/>
        </w:rPr>
        <w:t xml:space="preserve"> century with high-levels of global warming, under the IPCC AR4, A2 emission scenario) because of </w:t>
      </w:r>
      <w:r>
        <w:rPr>
          <w:rFonts w:eastAsia="Times New Roman" w:cs="Times New Roman"/>
          <w:szCs w:val="16"/>
          <w:lang w:val="en-US" w:eastAsia="ru-RU"/>
        </w:rPr>
        <w:t xml:space="preserve">the </w:t>
      </w:r>
      <w:r>
        <w:rPr>
          <w:lang w:val="en-US"/>
        </w:rPr>
        <w:t xml:space="preserve">increase of lake and terrestrial catchments productivity </w:t>
      </w:r>
      <w:r>
        <w:fldChar w:fldCharType="begin" w:fldLock="1"/>
      </w:r>
      <w:r>
        <w:rPr>
          <w:lang w:val="en-US"/>
        </w:rPr>
        <w:instrText>ADDIN CSL_CITATION { "citationItems" : [ { "id" : "ITEM-1", "itemData" : { "DOI" : "10.1111/j.1365-2486.2012.02717.x", "ISSN" : "13541013", "author" : [ { "dropping-particle" : "", "family" : "Finstad", "given" : "Anders G.", "non-dropping-particle" : "", "parse-names" : false, "suffix" : "" }, { "dropping-particle" : "", "family" : "Hein", "given" : "Catherine L.", "non-dropping-particle" : "", "parse-names" : false, "suffix" : "" } ], "container-title" : "Global Change Biology", "id" : "ITEM-1", "issue" : "8", "issued" : { "date-parts" : [ [ "2012", "8", "1" ] ] }, "page" : "2487-2497", "title" : "Migrate or stay: terrestrial primary productivity and climate drive anadromy in Arctic char", "type" : "article-journal", "volume" : "18" }, "uris" : [ "http://www.mendeley.com/documents/?uuid=31ca83a2-6875-3723-9411-b92e0ec8931f" ] } ], "mendeley" : { "formattedCitation" : "(Finstad &amp; Hein, 2012)", "plainTextFormattedCitation" : "(Finstad &amp; Hein, 2012)", "previouslyFormattedCitation" : "(Finstad &amp; Hein, 2012)" }, "properties" : {  }, "schema" : "https://github.com/citation-style-language/schema/raw/master/csl-citation.json" }</w:instrText>
      </w:r>
      <w:r>
        <w:fldChar w:fldCharType="separate"/>
      </w:r>
      <w:r>
        <w:rPr>
          <w:lang w:val="en-US"/>
        </w:rPr>
        <w:t>(Finstad &amp; Hein, 2012)</w:t>
      </w:r>
      <w:r>
        <w:fldChar w:fldCharType="end"/>
      </w:r>
      <w:r>
        <w:rPr>
          <w:lang w:val="en-US"/>
        </w:rPr>
        <w:t>. Seasonal Cyanobacteria blooms in the Baltic are projected to to start earlier and last a month longer by the end of the 21</w:t>
      </w:r>
      <w:r w:rsidRPr="00503C3C">
        <w:rPr>
          <w:lang w:val="en-US"/>
        </w:rPr>
        <w:t>st</w:t>
      </w:r>
      <w:r>
        <w:rPr>
          <w:lang w:val="en-US"/>
        </w:rPr>
        <w:t xml:space="preserve"> century </w:t>
      </w:r>
      <w:r>
        <w:fldChar w:fldCharType="begin" w:fldLock="1"/>
      </w:r>
      <w:r>
        <w:rPr>
          <w:lang w:val="en-US"/>
        </w:rPr>
        <w:instrText>ADDIN CSL_CITATION { "citationItems" : [ { "id" : "ITEM-1", "itemData" : { "abstract" : "The expected climate change is of growing interest on the regional scale, including the Baltic Sea. However, simulations with global models do not sufficiently resolve the regional impact. Consequently, dynamic downscaling methods are being used to convert the results obtained in global models to the regional scale. In the present study, two regional data sets for greenhouse gas emission scenarios, A1B and B1, for the period 1960 to 2100, were used to force transient simulations with a 3D ecosystem model of the Baltic Sea. The results showed that the expected warming of the Baltic Sea is 1-4 K, with a decrease in salinity and a much reduced sea-ice cover in winter. In addition, the season favoring cyanobacterial blooms is prolonged, with the spring bloom in the Northern Baltic Sea beginning earlier in the season.", "author" : [ { "dropping-particle" : "", "family" : "Neumann", "given" : "Thomas", "non-dropping-particle" : "", "parse-names" : false, "suffix" : "" } ], "id" : "ITEM-1", "issue" : "2006", "issued" : { "date-parts" : [ [ "2010" ] ] }, "page" : "1-16", "title" : "Climate change effects on the Baltic Sea ecosystem: a model study", "type" : "article-journal" }, "uris" : [ "http://www.mendeley.com/documents/?uuid=2de3809b-c220-47b7-a8d9-4d481baef2f0" ] } ], "mendeley" : { "formattedCitation" : "(Neumann, 2010)", "plainTextFormattedCitation" : "(Neumann, 2010)", "previouslyFormattedCitation" : "(Neumann, 2010)" }, "properties" : {  }, "schema" : "https://github.com/citation-style-language/schema/raw/master/csl-citation.json" }</w:instrText>
      </w:r>
      <w:r>
        <w:fldChar w:fldCharType="separate"/>
      </w:r>
      <w:r>
        <w:rPr>
          <w:lang w:val="en-US"/>
        </w:rPr>
        <w:t>(Neumann, 2010)</w:t>
      </w:r>
      <w:r>
        <w:fldChar w:fldCharType="end"/>
      </w:r>
      <w:r>
        <w:rPr>
          <w:lang w:val="en-US"/>
        </w:rPr>
        <w:t xml:space="preserve">. Invasive species like the </w:t>
      </w:r>
      <w:r>
        <w:rPr>
          <w:color w:val="000000" w:themeColor="text1"/>
        </w:rPr>
        <w:t xml:space="preserve">Pacific oyster, </w:t>
      </w:r>
      <w:r>
        <w:rPr>
          <w:i/>
          <w:color w:val="000000" w:themeColor="text1"/>
        </w:rPr>
        <w:t>Crassotrea gigas</w:t>
      </w:r>
      <w:r>
        <w:rPr>
          <w:color w:val="000000" w:themeColor="text1"/>
        </w:rPr>
        <w:t xml:space="preserve">, have also shown phenological changes. Specifically, reproductive effort and spawning periods are changing as a response to increased seawater and phytoplankton concentration </w:t>
      </w:r>
      <w:r>
        <w:fldChar w:fldCharType="begin" w:fldLock="1"/>
      </w:r>
      <w:r>
        <w:rPr>
          <w:color w:val="000000" w:themeColor="text1"/>
        </w:rPr>
        <w:instrText>ADDIN CSL_CITATION { "citationItems" : [ { "id" : "ITEM-1", "itemData" : { "DOI" : "10.1111/jbi.12665", "abstract" : "Aim: The spread of non-indigenous species in marine ecosystems world-wide is one of today's most serious environmental concerns. Using mechanistic modelling, we investigated how global change relates to the invasion of European coasts by a non-native marine invertebrate, the Pacific oyster Crassostrea gigas. Location: Bourgneuf Bay on the French Atlantic coast was considered as the northern boundary of C. gigas expansion at the time of its introduction to Europe in the 1970s. From this latitudinal reference, variations in the spatial distribution of the C. gigas reproductive niche were analysed along the north-western European coast from Gibraltar to Norway. Methods: The effects of environmental variations on C. gigas physiology and phenology were studied using a bioenergetics model based on Dynamic Energy Budget theory. The model was forced with environmental time series including in situ phytoplankton data, and satellite data of sea surface temperature and suspended particulate matter concentration. Results: Simulation outputs were successfully validated against in situ oyster growth data. In Bourgneuf Bay, the rise in seawater temperature and phytoplankton concentration has increased C. gigas reproductive effort and led to precocious spawning periods since the 1960s. At the European scale, seawater temperature increase caused a drastic northward shift (1400 km within 30 years) in the C. gigas reproductive niche and optimal thermal conditions for early life stage development. Main conclusions: We demonstrated that the poleward expansion of the invasive species C. gigas is related to global warming and increase in phytoplankton abundance. The combination of mechanistic bioenergetics modelling with in situ and satellite environmental data is a valuable framework for ecosystem studies. It offers a generic approach to analyse historical geographical shifts and to predict the biogeographical changes expected to occur in a climate-changing world. \u00a9 2016 John Wiley &amp; Sons Ltd.", "author" : [ { "dropping-particle" : "", "family" : "Thomas", "given" : "Y", "non-dropping-particle" : "", "parse-names" : false, "suffix" : "" }, { "dropping-particle" : "", "family" : "Pouvreau", "given" : "S", "non-dropping-particle" : "", "parse-names" : false, "suffix" : "" }, { "dropping-particle" : "", "family" : "Alunno-Bruscia", "given" : "M", "non-dropping-particle" : "", "parse-names" : false, "suffix" : "" }, { "dropping-particle" : "", "family" : "Barill\u00e9", "given" : "L", "non-dropping-particle" : "", "parse-names" : false, "suffix" : "" }, { "dropping-particle" : "", "family" : "Gohin", "given" : "F", "non-dropping-particle" : "", "parse-names" : false, "suffix" : "" }, { "dropping-particle" : "", "family" : "Bry\u00e8re", "given" : "P", "non-dropping-particle" : "", "parse-names" : false, "suffix" : "" }, { "dropping-particle" : "", "family" : "Gernez", "given" : "P", "non-dropping-particle" : "", "parse-names" : false, "suffix" : "" } ], "container-title" : "Journal of Biogeography", "id" : "ITEM-1", "issue" : "3", "issued" : { "date-parts" : [ [ "2016" ] ] }, "note" : "Export Date: 11 January 2017", "page" : "568-579", "title" : "Global change and climate-driven invasion of the Pacific oyster (Crassostrea gigas) along European coasts: A bioenergetics modelling approach", "type" : "article-journal", "volume" : "43" }, "uris" : [ "http://www.mendeley.com/documents/?uuid=21ee11dc-8abc-4445-a68e-c819314c9d15" ] } ], "mendeley" : { "formattedCitation" : "(Y. Thomas et al., 2016)", "plainTextFormattedCitation" : "(Y. Thomas et al., 2016)", "previouslyFormattedCitation" : "(Y. Thomas et al., 2016)" }, "properties" : {  }, "schema" : "https://github.com/citation-style-language/schema/raw/master/csl-citation.json" }</w:instrText>
      </w:r>
      <w:r>
        <w:fldChar w:fldCharType="separate"/>
      </w:r>
      <w:r w:rsidRPr="00193C7B">
        <w:rPr>
          <w:color w:val="000000" w:themeColor="text1"/>
        </w:rPr>
        <w:t xml:space="preserve">(Thomas </w:t>
      </w:r>
      <w:r w:rsidR="00301BD0" w:rsidRPr="00301BD0">
        <w:rPr>
          <w:i/>
          <w:color w:val="000000" w:themeColor="text1"/>
        </w:rPr>
        <w:t>et al.</w:t>
      </w:r>
      <w:r w:rsidRPr="00193C7B">
        <w:rPr>
          <w:color w:val="000000" w:themeColor="text1"/>
        </w:rPr>
        <w:t>, 2016)</w:t>
      </w:r>
      <w:r>
        <w:fldChar w:fldCharType="end"/>
      </w:r>
      <w:r>
        <w:rPr>
          <w:color w:val="000000" w:themeColor="text1"/>
        </w:rPr>
        <w:t xml:space="preserve">. </w:t>
      </w:r>
    </w:p>
    <w:p w14:paraId="5930B187" w14:textId="26FC1AC2" w:rsidR="0048205B" w:rsidRDefault="0048205B" w:rsidP="00AE389F">
      <w:pPr>
        <w:rPr>
          <w:lang w:val="en-US"/>
        </w:rPr>
      </w:pPr>
      <w:r>
        <w:rPr>
          <w:color w:val="000000" w:themeColor="text1"/>
        </w:rPr>
        <w:t>In the North East Atlantic and the North Sea, the projected general trends point to accelerating changes in ecosystem functioning, notably due to the effect of climate change on nutrient availability, and changes in timing of phytoplankton production, phytoplankton and zooplankton biomass, with cascading effects on the trophic network (</w:t>
      </w:r>
      <w:r>
        <w:fldChar w:fldCharType="begin" w:fldLock="1"/>
      </w:r>
      <w:r>
        <w:rPr>
          <w:color w:val="000000" w:themeColor="text1"/>
        </w:rPr>
        <w:instrText>ADDIN CSL_CITATION { "citationItems" : [ { "id" : "ITEM-1", "itemData" : { "DOI" : "10.1080/19440049.2012.714079", "ISBN" : "1944-0049", "ISSN" : "19440049", "PMID" : "22920935", "abstract" : "Two hydrodynamic and ecological models were used to investigate the effects of climate change-according to the IPCC A1b emission scenario - on the primary productivity of the North Sea and on harmful algal blooms. Both models were forced with atmospheric fields from a regional downscaling of General Circulation Models to compare two sets of 20-year simulations representative of present climate (1984-2004) conditions and of the 2040s. Both models indicated a general warming of the North Sea by up to 0.8\u00b0C and a slight freshening by the 2040s. The models suggested that the eastern North Sea would be subjected to more temperature and salinity changes than the western part. In addition, the ecological modules of the models indicated that the warming up of the sea would result in a slightly earlier spring bloom. The one model that also computes the distribution of four different phytoplankton groups suggests an increase in the abundance of dinoflagellates, whereas the abundance of diatoms, flagellates and Phaeocystis sp. remains comparable to current levels, or decrease. Assuming that Dinophysis spp. would experience a similar increase in abundance as the modelled group of dinoflagellates, it is hypothesised that blooms of Dinophysis spp. may occur more frequently in the North Sea by 2040. However, implications for shellfish toxicity remain unclear.", "autho</w:instrText>
      </w:r>
      <w:r w:rsidRPr="00982C9A">
        <w:rPr>
          <w:color w:val="000000" w:themeColor="text1"/>
          <w:lang w:val="de-CH"/>
        </w:rPr>
        <w:instrText>r" : [ { "dropping-particle" : "", "family" : "Friocourt", "given" : "Y. F.", "non-dropping-particle" : "", "parse-names" : false, "suffix" : "" }, { "dropping-particle" : "", "family" : "Skogen", "given" : "M.", "non-dropping-particle" : "", "parse-names" : false, "suffix" : "" }, { "dropping-particle" : "", "family" : "Stolte", "given" : "W.", "non-dropping-particle" : "", "parse-names" : false, "suffix" : "" }, { "dropping-particle" : "", "family" : "Albretsen", "given" : "J.", "non-dropping-particle" : "", "parse-names" : false, "suffix" : "" } ], "container-title" : "Food Additives and Contaminants - Part A Chemistry, Analysis, Control, Exposure and Risk Assessment", "id" : "ITEM-1", "issue" : "10", "issued" : { "date-parts" : [ [ "2012" ] ] }, "page" : "1630-1646", "title" : "Marine downscaling of a future climate scenario in the North Sea and possible effects on dinoflagellate harmful algal blooms", "type" : "article-journal", "volume" : "29" }, "uris" : [ "http://www.mendeley.com/documents/?uuid=0d676117-7347-4ca7-8c81-726884b4a6c6" ] } ], "mendeley" : { "formatte</w:instrText>
      </w:r>
      <w:r w:rsidRPr="009E2FD7">
        <w:rPr>
          <w:color w:val="000000" w:themeColor="text1"/>
          <w:lang w:val="de-CH"/>
        </w:rPr>
        <w:instrText>dCitation" : "(Friocourt, Skogen, Stolte, &amp; Albretsen, 2012)", "manualFormatting" : "Friocourt, Skogen, Stolte, &amp; Albretsen, 2012", "plainTextFormattedCitation" : "(Friocourt, Skogen, Stolte, &amp; Albretsen, 2012)", "previouslyFormattedCitation" : "(Friocourt, Skogen, Stolte, &amp; Albretsen, 2012)" }, "properties" : {  }, "schema" : "https://github.com/citation-style-language/schema/raw/master/csl-citation.json" }</w:instrText>
      </w:r>
      <w:r>
        <w:fldChar w:fldCharType="separate"/>
      </w:r>
      <w:r>
        <w:rPr>
          <w:color w:val="000000" w:themeColor="text1"/>
        </w:rPr>
        <w:t>Friocourt</w:t>
      </w:r>
      <w:r w:rsidR="003A6D36">
        <w:rPr>
          <w:i/>
          <w:color w:val="000000" w:themeColor="text1"/>
        </w:rPr>
        <w:t xml:space="preserve"> et al.</w:t>
      </w:r>
      <w:r w:rsidR="00F96670">
        <w:rPr>
          <w:color w:val="000000" w:themeColor="text1"/>
        </w:rPr>
        <w:t xml:space="preserve">, </w:t>
      </w:r>
      <w:r>
        <w:rPr>
          <w:color w:val="000000" w:themeColor="text1"/>
        </w:rPr>
        <w:t>2012</w:t>
      </w:r>
      <w:r>
        <w:fldChar w:fldCharType="end"/>
      </w:r>
      <w:r>
        <w:fldChar w:fldCharType="begin" w:fldLock="1"/>
      </w:r>
      <w:r>
        <w:rPr>
          <w:color w:val="000000" w:themeColor="text1"/>
        </w:rPr>
        <w:instrText>ADDIN CSL_CITATION { "citationItems" : [ { "id" : "ITEM-1", "itemData" : { "DOI" : "10.1023/a:1020364409616", "ISBN" : "0960-3166", "abstract" : "The potential effects of global climate change on marine protected areas do not appear to have been addressed in the literature. This paper examines the literature on protected areas, conservation biology, marine ecology, oceanography, and climate change, and reviews some of the relevant differences between marine and terrestrial environments. Frameworks and classifications systems used in protected area design are discussed. Finally, a framework that summarizes some of the important oceanographic processes and their links to the food chain are reviewed. Species abundance and distribution are expected to change as a result of global climate change, potentially compromising the efficacy of marine protected areas as biodiversity conservation tools. This review suggests the need for: further interdisciplinary research and the use of linked models; an increase in marine protected areas for biodiversity conservation and as research sites for teasing apart fishing effects from climate effects; a temporally responsive approach to siting new marine protected areas, shifting their locations if necessary; and large-scale ecosystem/integrated management approaches to address the competing uses of the oceans and boundary-less threats such as global climate change and pollution.", "author" : [ { "dropping-particle" : "", "family" : "Soto", "given" : "C G", "non-dropping-particle" : "", "parse-names" : false, "suffix" : "" } ], "container-title" : "Reviews in Fish Biology and Fisheries", "id" : "ITEM-1", "issue" : "3", "issued" : { "date-parts" : [ [ "2001" ] ] }, "note" : "Soto, CG", "page" : "181-195", "title" : "The potential impacts of global climate change on marine protected areas", "type" : "article-journal", "volume" : "11" }, "uris" : [ "http://www.mendeley.com/documents/?uuid=d81a2b4d-6d46-4468-ba32-46f052a9be87" ] } ], "mendeley" : { "formattedCitation" : "(Soto, 2001)", "manualFormatting" : " ref. and examples in Soto, 2001)", "plainTextFormattedCitation" : "(Soto, 2001)", "previouslyFormattedCitation" : "(Soto, 2001)" }, "properties" : {  }, "schema" : "https://github.com/citation-style-language/schema/raw/master/csl-citation.json" }</w:instrText>
      </w:r>
      <w:r>
        <w:fldChar w:fldCharType="separate"/>
      </w:r>
      <w:r>
        <w:rPr>
          <w:color w:val="000000" w:themeColor="text1"/>
        </w:rPr>
        <w:t xml:space="preserve"> and examples in Soto</w:t>
      </w:r>
      <w:r w:rsidR="00F96670">
        <w:rPr>
          <w:color w:val="000000" w:themeColor="text1"/>
        </w:rPr>
        <w:t xml:space="preserve">, </w:t>
      </w:r>
      <w:r>
        <w:rPr>
          <w:color w:val="000000" w:themeColor="text1"/>
        </w:rPr>
        <w:t>2001</w:t>
      </w:r>
      <w:r>
        <w:fldChar w:fldCharType="end"/>
      </w:r>
      <w:r>
        <w:t>)</w:t>
      </w:r>
      <w:r>
        <w:rPr>
          <w:color w:val="000000" w:themeColor="text1"/>
        </w:rPr>
        <w:t xml:space="preserve">. </w:t>
      </w:r>
      <w:r w:rsidRPr="006F138B">
        <w:rPr>
          <w:color w:val="000000" w:themeColor="text1"/>
          <w:lang w:val="de-CH"/>
        </w:rPr>
        <w:t xml:space="preserve">For instance, larval cod survival probability is declining by 22-44% in the North Atlantic, notably because of starvation effect due to food limitations </w:t>
      </w:r>
      <w:r>
        <w:fldChar w:fldCharType="begin" w:fldLock="1"/>
      </w:r>
      <w:r>
        <w:rPr>
          <w:color w:val="000000" w:themeColor="text1"/>
          <w:lang w:val="de-CH"/>
        </w:rPr>
        <w:instrText>ADDIN CSL_CITATION { "citationItems" : [ { "id" : "ITEM-1", "itemData" : { "DOI" : "10.1111/gcb.12489", "abstract" : "Understanding the biophysical mechanisms that shape variability in fisheries recruitment is critical for estimating the effects of climate change on fisheries. In this study, we used an Earth System Model (ESM) and a mechanistic individual-based model (IBM) for larval fish to analyze how climate change may impact the growth and survival of larval cod in the North Atlantic. We focused our analysis on five regions that span the current geographical range of cod and are known to contain important spawning populations. Under the SRES A2 (high emissions) scenario, the ESM-projected surface ocean temperatures are expected to increase by &gt;1 \u00b0C for 3 of the 5 regions, and stratification is expected to increase at all sites between 1950-1999 and 2050-2099. This enhanced stratification is projected to decrease large (&gt;5 \u03bcm ESD) phytoplankton productivity and mesozooplankton biomass at all 5 sites. Higher temperatures are projected to increase larval metabolic costs, which combined with decreased food resources will reduce larval weight, increase the probability of larvae dying from starvation and increase larval exposure to visual and invertebrate predators at most sites. If current concentrations of piscivore and invertebrate predators are maintained, larval survival is projected to decrease at all five sites by 2050-2099. In contrast to past observed responses to climate variability in which warm anomalies led to better recruitment in cold-water stocks, our simulations indicated that reduced prey availability under climate change may cause a reduction in larval survival despite higher temperatures in these regions. In the lower prey environment projected under climate change, higher metabolic costs due to higher temperatures outweigh the advantages of higher growth potential, leading to negative effects on northern cod stocks. Our results provide an important first large-sca</w:instrText>
      </w:r>
      <w:r w:rsidRPr="009E2FD7">
        <w:rPr>
          <w:color w:val="000000" w:themeColor="text1"/>
        </w:rPr>
        <w:instrText>le assessment of the impacts of climate change on larval cod in the North Atlantic. \u00a9 2013 John Wiley &amp; Sons Ltd.", "author" : [ { "dropping-particle" : "", "family" : "Kristiansen", "given" : "T", "non-dropping-particle" : "", "parse-names" : false, "suffix" : "" }, { "dropping-particle" : "", "family" : "Stock", "given" : "C", "non-dropping-particle" : "", "parse-names" : false, "suffix" : "" }, { "dropping-particle" : "", "family" : "Drinkwater", "given" : "K F", "non-dropping-particle" : "", "parse-names" : false, "suffix" : "" }, { "dropping-particle" : "", "family" : "Curchitser", "given" : "E N", "non-dropping-particle" : "", "parse-names" : false, "suffix" : "" } ], "container-title" : "Global Change Biology", "id" : "ITEM-1", "issue" : "5", "issued" : { "date-parts" : [ [ "2014" ] ] }, "note" : "Cited By :11\nExport Date: 11 January 2017", "page" : "1559-1584", "title" : "Mechanistic insights into the effects of climate change on larval cod", "type" : "article-journal", "volume" : "20" }, "uris" : [ "http://www.mendeley.com/documents/?uuid=d8092172-cf8a-4256-8680-1ac261762c18" ] } ], "mendeley" : { "formattedCitation" : "(Kristiansen, Stock, Drinkwater, &amp; Curchitser, 2014)", "plainTextFormattedCitation" : "(Kristiansen, Stock, Drinkwater, &amp; Curchitser, 2014)", "previouslyFormattedCitation" : "(Kristiansen, Stock, Drinkwater, &amp; Curchitser, 2014)" }, "properties" : {  }, "schema" : "https://github.com/citation-style-language/schema/raw/master/csl-citation.json" }</w:instrText>
      </w:r>
      <w:r>
        <w:fldChar w:fldCharType="separate"/>
      </w:r>
      <w:r>
        <w:rPr>
          <w:color w:val="000000" w:themeColor="text1"/>
        </w:rPr>
        <w:t>(Kristiansen</w:t>
      </w:r>
      <w:r w:rsidR="003A6D36">
        <w:rPr>
          <w:i/>
          <w:color w:val="000000" w:themeColor="text1"/>
        </w:rPr>
        <w:t xml:space="preserve"> et al.</w:t>
      </w:r>
      <w:r>
        <w:rPr>
          <w:color w:val="000000" w:themeColor="text1"/>
        </w:rPr>
        <w:t>, 2014)</w:t>
      </w:r>
      <w:r>
        <w:fldChar w:fldCharType="end"/>
      </w:r>
      <w:r>
        <w:rPr>
          <w:color w:val="000000" w:themeColor="text1"/>
        </w:rPr>
        <w:t xml:space="preserve">. And the growth and weight of adult cod is also projected to be declining under IPCC Assessment Report scenario RCP 8.5 (highest green-house emission scenario for this assessment), because of physiological constraints </w:t>
      </w:r>
      <w:r>
        <w:fldChar w:fldCharType="begin" w:fldLock="1"/>
      </w:r>
      <w:r>
        <w:rPr>
          <w:color w:val="000000" w:themeColor="text1"/>
        </w:rPr>
        <w:instrText>ADDIN CSL_CITATION { "citationItems" : [ { "id" : "ITEM-1", "itemData" : { "DOI" : "10.1111/gcb.13375", "abstract" : "Ocean warming may lead to smaller body sizes of marine ectotherms, because metabolic rates increase exponentially with temperature while the capacity of the cardiorespiratory system to match enhanced oxygen demands is limited. Here, we explore the impact of rising sea water temperatures on Atlantic cod (Gadus morhua), an economically important fish species. We focus on changes in the temperature-dependent growth potential by a transfer function model combining growth observations with climate model ensemble temperatures. Growth potential is expressed in terms of asymptotic body weight and depends on water temperature. We consider changes between the periods 1985\u20132004 and 2081\u20132100, assuming that future sea water temperatures will evolve according to climate projections for IPCC AR5 scenario RCP8.5. Our model projects a response of Atlantic cod to future warming, differentiated according to ocean regions, leading to increases of asymptotic weight in the Barents Sea, while weights are projected to decline at the southern margin of the biogeographic range. Southern spawning areas will disappear due to thermal limitation of spawning stages. These projections match the currently observed biogeographic shifts and the temperature- and oxygen-dependent decline in routine aerobic scope at southern distribution limits. \u00a9 2016 John Wiley &amp; Sons Ltd", "author" : [ { "dropping-particle" : "", "family" : "Butzin", "given" : "M", "non-dropping-particle" : "", "parse-names" : false, "suffix" : "" }, { "dropping-particle" : "", "family" : "P\u00f6rtner", "given" : "H O", "non-dropping-particle" : "", "parse-names" : false, "suffix" : "" } ], "container-title" : "Global Change Biology", "id" : "ITEM-1", "issue" : "12", "issued" : { "date-parts" : [ [ "2016" ] ] }, "note" : "Export Date: 11 January 2017", "page" : "4162-4168", "title" : "Thermal growth potential of Atlantic cod by the end of the 21st century", "type" : "article-journal", "volume" : "22" }, "uris" : [ "http://www.mendeley.com/documents/?uuid=587fe214-fd9e-4b4c-adf2-e1f56d30611c" ] } ], "mendeley" : { "formattedCitation" : "(Butzin &amp; P\u00f6rtner, 2016)", "plainTextFormattedCitation" : "(Butzin &amp; P\u00f6rtner, 2016)", "previouslyFormattedCitation" : "(Butzin &amp; P\u00f6rtner, 2016)" }, "properties" : {  }, "schema" : "https://github.com/citation-style-language/schema/raw/master/csl-citation.json" }</w:instrText>
      </w:r>
      <w:r>
        <w:fldChar w:fldCharType="separate"/>
      </w:r>
      <w:r>
        <w:rPr>
          <w:color w:val="000000" w:themeColor="text1"/>
        </w:rPr>
        <w:t>(Butzin &amp; Pörtner, 2016)</w:t>
      </w:r>
      <w:r>
        <w:fldChar w:fldCharType="end"/>
      </w:r>
      <w:r>
        <w:rPr>
          <w:color w:val="000000" w:themeColor="text1"/>
        </w:rPr>
        <w:t>. Physiological processes as well as metabolic pathways will thus be modified as a response to climate change and ocean acidification. Responses may, however, be very different across taxa: for instance, autotrophs like seagrasses and many macroalgae are expected to display higher growth and photosynthetic rates under elevated pCO</w:t>
      </w:r>
      <w:r>
        <w:rPr>
          <w:color w:val="000000" w:themeColor="text1"/>
          <w:vertAlign w:val="subscript"/>
        </w:rPr>
        <w:t>2</w:t>
      </w:r>
      <w:r>
        <w:rPr>
          <w:color w:val="000000" w:themeColor="text1"/>
        </w:rPr>
        <w:t xml:space="preserve"> </w:t>
      </w:r>
      <w:r>
        <w:fldChar w:fldCharType="begin" w:fldLock="1"/>
      </w:r>
      <w:r>
        <w:rPr>
          <w:color w:val="000000" w:themeColor="text1"/>
        </w:rPr>
        <w:instrText>ADDIN CSL_CITATION { "citationItems" : [ { "id" : "ITEM-1", "itemData" : { "DOI" : "10.1111/j.1365-2486.2012.02791.x", "ISBN" : "1365-2486", "abstract" : "Although seagrasses and marine macroalgae (macro-autotrophs) play critical ecological roles in reef, lagoon, coastal and open-water ecosystems, their response to ocean acidification (OA) and climate change is not well understood. In this review, we examine marine macro-autotroph biochemistry and physiology relevant to their response to elevated dissolved inorganic carbon [DIC], carbon dioxide [CO2], and lower carbonate [CO32\u2212] and pH. We also explore the effects of increasing temperature under climate change and the interactions of elevated temperature and [CO2]. Finally, recommendations are made for future research based on this synthesis. A literature review of &gt;100 species revealed that marine macro-autotroph photosynthesis is overwhelmingly C3 (\u2265 85%) with most species capable of utilizing HCO3\u2212; however, most are not saturated at current ocean [DIC]. These results, and the presence of CO2-only users, lead us to conclude that photosynthetic and growth rates of marine macro-autotrophs are likely to increase under elevated [CO2] similar to terrestrial C3 species. In the tropics, many species live close to their thermal limits and will have to up-regulate stress-response systems to tolerate sublethal temperature exposures with climate change, whereas elevated [CO2] effects on thermal acclimation are unknown. Fundamental linkages between elevated [CO2] and temperature on photorespiration, enzyme systems, carbohydrate production, and calcification dictate the need to consider these two parameters simultaneously. Relevant to calcifiers, elevated [CO2] lowers net calcification and this effect is amplified by high temperature. Although the mechanisms are not clear, OA likely disrupts diffusion and transport systems of H+ and DIC. These fluxes control micro-environments that promote calcification over dissolution and may be more important than CaCO3 mineralogy in predicting macroalgal responses to OA. Calcareous macroalgae are highly vulnerable to OA, and it is likely that fleshy macroalgae will dominate in a higher CO2 ocean; therefore, it is critical to elucidate the research gaps identified in this review.", "author" : [ { "dropping-particle" : "", "family" : "Koch", "given" : "Marguerite", "non-dropping-particle" : "", "parse-names" : false, "suffix" : "" }, { "dropping-particle" : "", "family" : "Bowes", "given" : "George", "non-dropping-particle" : "", "parse-names" : false, "suffix" : "" }, { "dropping-particle" : "", "family" : "Ross", "given" : "Cliff", "non-dropping-particle" : "", "parse-names" : false, "suffix" : "" }, { "dropping-particle" : "", "family" : "Zhang", "given" : "Xing-Hai", "non-dropping-particle" : "", "parse-names" : false, "suffix" : "" } ], "container-title" : "Global Change Biology", "id" : "ITEM-1", "issue" : "1", "issued" : { "date-parts" : [ [ "2013" ] ] }, "page" : "103-132", "title" : "Climate change and ocean acidification effects on seagrasses and marine macroalgae", "type" : "article-journal", "volume" : "19" }, "uris" : [ "http://www.mendeley.com/documents/?uuid=8a6efc4b-88ad-4dc1-93ac-f4c8f3ca7af4" ] } ], "mendeley" : { "formattedCitation" : "(Koch, Bowes, Ross, &amp; Zhang, 2013)", "plainTextFormattedCitation" : "(Koch, Bowes, Ross, &amp; Zhang, 2013)", "previouslyFormattedCitation" : "(Koch, Bowes, Ross, &amp; Zhang, 2013)" }, "properties" : {  }, "schema" : "https://github.com/citation-style-language/schema/raw/master/csl-citation.json" }</w:instrText>
      </w:r>
      <w:r>
        <w:fldChar w:fldCharType="separate"/>
      </w:r>
      <w:r>
        <w:rPr>
          <w:color w:val="000000" w:themeColor="text1"/>
        </w:rPr>
        <w:t>(Koch</w:t>
      </w:r>
      <w:r w:rsidR="003A6D36">
        <w:rPr>
          <w:i/>
          <w:color w:val="000000" w:themeColor="text1"/>
        </w:rPr>
        <w:t xml:space="preserve"> et al.</w:t>
      </w:r>
      <w:r>
        <w:rPr>
          <w:color w:val="000000" w:themeColor="text1"/>
        </w:rPr>
        <w:t>, 2013)</w:t>
      </w:r>
      <w:r>
        <w:fldChar w:fldCharType="end"/>
      </w:r>
      <w:r w:rsidRPr="0057115A">
        <w:t>,</w:t>
      </w:r>
      <w:r>
        <w:rPr>
          <w:color w:val="000000" w:themeColor="text1"/>
        </w:rPr>
        <w:t xml:space="preserve"> whereas calcareous algae like maerl are likely to suffer from ocean acidification </w:t>
      </w:r>
      <w:r>
        <w:fldChar w:fldCharType="begin" w:fldLock="1"/>
      </w:r>
      <w:r>
        <w:rPr>
          <w:color w:val="000000" w:themeColor="text1"/>
        </w:rPr>
        <w:instrText>ADDIN CSL_CITATION { "citationItems" : [ { "id" : "ITEM-1", "itemData" : { "DOI" : "10.1002/ece3.1105", "abstract" : "Seaweed and seagrass communities in the northeast Atlantic have been profoundly impacted by humans, and the rate of change is accelerating rapidly due to runaway CO2 emissions and mounting pressures on coastlines associated with human population growth and increased consumption of finite resources. Here, we predict how rapid warming and acidification are likely to affect benthic flora and coastal ecosystems of the northeast Atlantic in this century, based on global evidence from the literature as interpreted by the collective knowledge of the authorship. We predict that warming will kill off kelp forests in the south and that ocean acidification will remove maerl habitat in the north. Seagrasses will proliferate, and associated epiphytes switch from calcified algae to diatoms and filamentous species. Invasive species will thrive in niches liberated by loss of native species and spread via exponential development of artificial marine structures. Combined impacts of seawater warming, ocean acidification, and increased storminess may replace structurally diverse seaweed canopies, with associated calcified and noncalcified flora, with simple habitats dominated by noncalcified, turf-forming seaweeds. In this study, predictions are made as to how rapid warming and ocean acidification are likely to affect benthic flora and coastal ecosystems of the north-east Atlantic in this century based on global evidence from the literature as interpreted by the collective knowledge of the authorship. We predict that kelp forests will die out in the south due to warming, maerl habitat lost in the north through acidification, seagrasses will proliferate, associated epiphytes will switch from calcified algae to diatoms and filamentous species, and invasive species will thrive. Thus, structurally diverse seaweed canopies with associated calcified and noncalcified flora may be replaced with simple habitats dominated by noncalcified, turf-forming seaweeds. \u00a9 2014 The Authors.", "author" : [ { "dropping-particle" : "", "family" : "Brodie", "given" : "J", "non-dropping-particle" : "", "parse-names" : false, "suffix" : "" }, { "dropping-particle" : "", "family" : "Williamson", "given" : "C J", "non-dropping-particle" : "", "parse-names" : false, "suffix" : "" }, { "dropping-particle" : "", "family" : "Smale", "given" : "D A", "non-dropping-particle" : "", "parse-names" : false, "suffix" : "" }, { "dropping-particle" : "", "family" : "Kamenos", "given" : "N A", "non-dropping-particle" : "", "parse-names" : false, "suffix" : "" }, { "dropping-particle" : "", "family" : "Mieszkowska", "given" : "N", "non-dropping-particle" : "", "parse-names" : false, "suffix" : "" }, { "dropping-particle" : "", "family" : "Santos", "given" : "R", "non-dropping-particle" : "", "parse-names" : false, "suffix" : "" }, { "dropping-particle" : "", "family" : "Cunliffe", "given" : "M", "non-dropping-particle" : "", "parse-names" : false, "suffix" : "" }, { "dropping-particle" : "", "family" : "Steinke", "given" : "M", "non-dropping-particle" : "", "parse-names" : false, "suffix" : "" }, { "dropping-particle" : "", "family" : "Yesson", "given" : "C", "non-dropping-particle" : "", "parse-names" : false, "suffix" : "" }, { "dropping-particle" : "", "family" : "Anderson", "given" : "K M", "non-dropping-particle" : "", "parse-names" : false, "suffix" : "" }, { "dropping-particle" : "", "family" : "Asnaghi", "given" : "V", "non-dropping-particle" : "", "parse-names" : false, "suffix" : "" }, { "dropping-particle" : "", "family" : "Brownlee", "given" : "C", "non-dropping-particle" : "", "parse-names" : false, "suffix" : "" }, { "dropping-particle" : "", "family" : "Burdett", "given" : "H L", "non-dropping-particle" : "", "parse-names" : false, "suffix" : "" }, { "dropping-particle" : "", "family" : "Burrows", "given" : "M T", "non-dropping-particle" : "", "parse-names" : false, "suffix" : "" }, { "dropping-particle" : "", "family" : "Collins", "given" : "S", "non-dropping-particle" : "", "parse-names" : false, "suffix" : "" }, { "dropping-particle" : "", "family" : "Donohue", "given" : "P J C", "non-dropping-particle" : "", "parse-names" : false, "suffix" : "" }, { "dropping-particle" : "", "family" : "Harvey", "given" : "B", "non-dropping-particle" : "", "parse-names" : false, "suffix" : "" }, { "dropping-particle" : "", "family" : "Foggo", "given" : "A", "non-dropping-particle" : "", "parse-names" : false, "suffix" : "" }, { "dropping-particle" : "", "family" : "Noisette", "given" : "F", "non-dropping-particle" : "", "parse-names" : false, "suffix" : "" }, { "dropping-particle" : "", "family" : "Nunes", "given" : "J", "non-dropping-particle" : "", "parse-names" : false, "suffix" : "" }, { "dropping-particle" : "", "family" : "Ragazzola", "given" : "F", "non-dropping-particle" : "", "parse-names" : false, "suffix" : "" }, { "dropping-particle" : "", "family" : "Raven", "given" : "J A", "non-dropping-particle" : "", "parse-names" : false, "suffix" : "" }, { "dropping-particle" : "", "family" : "Schmidt", "given" : "D N", "non-dropping-particle" : "", "parse-names" : false, "suffix" : "" }, { "dropping-particle" : "", "family" : "Suggett", "given" : "D", "non-dropping-particle" : "", "parse-names" : false, "suffix" : "" }, { "dropping-particle" : "", "family" : "Teichberg", "given" : "M", "non-dropping-particle" : "", "parse-names" : false, "suffix" : "" }, { "dropping-particle" : "", "family" : "Hall-Spencer", "given" : "J M", "non-dropping-particle" : "", "parse-names" : false, "suffix" : "" } ], "container-title" : "Ecology and Evolution", "id" : "ITEM-1", "issue" : "13", "issued" : { "date-parts" : [ [ "2014" ] ] }, "note" : "Cited By :31\nExport Date: 20 December 2016", "page" : "2787-2798", "title" : "The future of the northeast Atlantic benthic flora in a high CO2 world", "type" : "article-journal", "volume" : "4" }, "uris" : [ "http://www.mendeley.com/documents/?uuid=78e25427-c172-4594-ac36-4f63df39facd" ] } ], "mendeley" : { "formattedCitation" : "(Brodie et al., 2014)", "plainTextFormattedCitation" : "(Brodie et al., 2014)", "previouslyFormattedCitation" : "(Brodie et al., 2014)" }, "properties" : {  }, "schema" : "https://github.com/citation-style-language/schema/raw/master/csl-citation.json" }</w:instrText>
      </w:r>
      <w:r>
        <w:fldChar w:fldCharType="separate"/>
      </w:r>
      <w:r>
        <w:rPr>
          <w:color w:val="000000" w:themeColor="text1"/>
        </w:rPr>
        <w:t xml:space="preserve">(Brodie </w:t>
      </w:r>
      <w:r w:rsidR="00301BD0" w:rsidRPr="00301BD0">
        <w:rPr>
          <w:i/>
          <w:color w:val="000000" w:themeColor="text1"/>
        </w:rPr>
        <w:t>et al.</w:t>
      </w:r>
      <w:r>
        <w:rPr>
          <w:color w:val="000000" w:themeColor="text1"/>
        </w:rPr>
        <w:t>, 2014)</w:t>
      </w:r>
      <w:r>
        <w:fldChar w:fldCharType="end"/>
      </w:r>
      <w:r>
        <w:rPr>
          <w:color w:val="000000" w:themeColor="text1"/>
        </w:rPr>
        <w:t>. Particularly well documented are changes in breeding phenology and success and the timing of migration of seabirds of the North East Atlantic (e.g. effect on breeding phenology</w:t>
      </w:r>
      <w:r w:rsidR="0055217E">
        <w:rPr>
          <w:color w:val="000000" w:themeColor="text1"/>
        </w:rPr>
        <w:t>;</w:t>
      </w:r>
      <w:r>
        <w:rPr>
          <w:color w:val="000000" w:themeColor="text1"/>
        </w:rPr>
        <w:t xml:space="preserve"> </w:t>
      </w:r>
      <w:r>
        <w:fldChar w:fldCharType="begin" w:fldLock="1"/>
      </w:r>
      <w:r>
        <w:rPr>
          <w:color w:val="000000" w:themeColor="text1"/>
        </w:rPr>
        <w:instrText>ADDIN CSL_CITATION { "citationItems" : [ { "id" : "ITEM-1", "itemData" : { "DOI" : "10.1111/j.1529-8817.2003.00794.x", "ISBN" : "1365-2486", "abstract" : "Breeding at the right time is essential for animals in seasonal climates in order to ensure that the energy demands of reproduction, particularly the nutritional requirements of growing young, coincide with peak food availability. Global climate change is likely to cause shifts in the timing of peak food availability, and in order to adapt successfully to current and future climate change, animals need to be able to adjust the time at which they initiate breeding. Many animals use environmental cues available before the breeding season to predict the seasonal peak in food availability and adjust their phenology accordingly. We tested the hypothesis that regulation of breeding onset should reflect the scale at which organisms perceive their environment by comparing phenology of three seabird species at a North Sea colony. As predicted, the phenology of two dispersive species, black-legged kittiwake (Rissa tridactyla) and common guillemot (Uria aalge), correlated with a large-scale environmental cue (the North Atlantic Oscillation), whereas a resident species, European shag (Phalacrocorax aristotelis), was more affected by local conditions (sea surface temperature) around the colony. Annual mean breeding success was lower in late years for European shags, but not for the other two species. Since correlations among climate patterns at different scales are likely to change in the future, these findings have important implications for how migratory animals can respond to future climate change.", "author" : [ { "dropping-particle" : "", "family" : "Frederiksen", "given" : "Morten", "non-dropping-particle" : "", "parse-names" : false, "suffix" : "" }, { "dropping-particle" : "", "family" : "Harris", "given" : "Michael P", "non-dropping-particle" : "", "parse-names" : false, "suffix" : "" }, { "dropping-particle" : "", "family" : "Daunt", "given" : "Francis", "non-dropping-particle" : "", "parse-names" : false, "suffix" : "" }, { "dropping-particle" : "", "family" : "Rothery", "given" : "Peter", "non-dropping-particle" : "", "parse-names" : false, "suffix" : "" }, { "dropping-particle" : "", "family" : "Wanless", "given" : "Sarah", "non-dropping-particle" : "", "parse-names" : false, "suffix" : "" } ], "container-title" : "Global Change Biology", "id" : "ITEM-1", "issue" : "7", "issued" : { "date-parts" : [ [ "2004" ] ] }, "page" : "1214-1221", "publisher" : "Blackwell Science Ltd", "title" : "Scale-dependent climate signals drive breeding phenology of three seabird species", "type" : "article-journal", "volume" : "10" }, "uris" : [ "http://www.mendeley.com/documents/?uuid=b681b551-d543-465a-a446-72243ad1dc76" ] } ], "mendeley" : { "formattedCitation" : "(Morten Frederiksen, Harris, Daunt, Rothery, &amp; Wanless, 2004)", "plainTextFormattedCitation" : "(Morten Frederiksen, Harris, Daunt, Rothery, &amp; Wanless, 2004)", "previouslyFormattedCitation" : "(Morten Frederiksen, Harris, Daunt, Rothery, &amp; Wanless, 2004)" }, "properties" : {  }, "schema" : "https://github.com/citation-style-language/schema/raw/master/csl-citation.json" }</w:instrText>
      </w:r>
      <w:r>
        <w:fldChar w:fldCharType="separate"/>
      </w:r>
      <w:r w:rsidRPr="00193C7B">
        <w:rPr>
          <w:color w:val="000000" w:themeColor="text1"/>
        </w:rPr>
        <w:t>Frederiksen</w:t>
      </w:r>
      <w:r w:rsidR="003A6D36">
        <w:rPr>
          <w:i/>
          <w:color w:val="000000" w:themeColor="text1"/>
        </w:rPr>
        <w:t xml:space="preserve"> et al.</w:t>
      </w:r>
      <w:r w:rsidRPr="00193C7B">
        <w:rPr>
          <w:color w:val="000000" w:themeColor="text1"/>
        </w:rPr>
        <w:t>, 2004)</w:t>
      </w:r>
      <w:r>
        <w:fldChar w:fldCharType="end"/>
      </w:r>
      <w:r>
        <w:rPr>
          <w:color w:val="000000" w:themeColor="text1"/>
        </w:rPr>
        <w:t xml:space="preserve">. Among other </w:t>
      </w:r>
      <w:r>
        <w:rPr>
          <w:color w:val="000000" w:themeColor="text1"/>
        </w:rPr>
        <w:lastRenderedPageBreak/>
        <w:t>documented changes are migration patterns. For instance, migration patterns of the North East Atlantic mackerel are projected to change under moderate and high climate change scenarios (RCP 4.5 and 8.5, respectively). The outcome of these scenarios is that this living natural resource could expand in the near future.</w:t>
      </w:r>
    </w:p>
    <w:p w14:paraId="3C17791C" w14:textId="77777777" w:rsidR="0048205B" w:rsidRDefault="0048205B" w:rsidP="00AE389F">
      <w:pPr>
        <w:spacing w:after="0"/>
        <w:rPr>
          <w:lang w:val="en-US"/>
        </w:rPr>
      </w:pPr>
    </w:p>
    <w:p w14:paraId="6B8E04AE" w14:textId="77777777" w:rsidR="0048205B" w:rsidRDefault="0048205B" w:rsidP="001F0516">
      <w:pPr>
        <w:pStyle w:val="Heading4"/>
      </w:pPr>
      <w:bookmarkStart w:id="1103" w:name="_Toc519504576"/>
      <w:r>
        <w:t>Emerging drivers of change</w:t>
      </w:r>
      <w:bookmarkEnd w:id="1103"/>
    </w:p>
    <w:p w14:paraId="42567B6D" w14:textId="3D0C066D" w:rsidR="0048205B" w:rsidRDefault="0048205B" w:rsidP="00AE389F">
      <w:bookmarkStart w:id="1104" w:name="_Hlk498812663"/>
      <w:r w:rsidRPr="006F138B">
        <w:t xml:space="preserve">Discovery of gas and oil </w:t>
      </w:r>
      <w:r>
        <w:t xml:space="preserve">fields across Europe and Central Asia, especially in the Arctic circle and the far north-east of the region (Sakhalin shelf and Kamchatka) pose a threat to terrestrial and marine biodiversity </w:t>
      </w:r>
      <w:r>
        <w:fldChar w:fldCharType="begin" w:fldLock="1"/>
      </w:r>
      <w:r>
        <w:instrText>ADDIN CSL_CITATION { "citationItems" : [ { "id" : "ITEM-1", "itemData" : { "author" : [ { "dropping-particle" : "", "family" : "Kontorovich", "given" : "A.E.", "non-dropping-particle" : "", "parse-names" : false, "suffix" : "" }, { "dropping-particle" : "", "family" : "Eder", "given" : "L.V.", "non-dropping-particle" : "", "parse-names" : false, "suffix" : "" }, { "dropping-particle" : "", "family" : "Filimonova", "given" : "I.V.", "non-dropping-particle" : "", "parse-names" : false, "suffix" : "" }, { "dropping-particle" : "", "family" : "Nemov", "given" : "V.U.", "non-dropping-particle" : "", "parse-names" : false, "suffix" : "" }, { "dropping-particle" : "", "family" : "Provornaya", "given" : "I.V.", "non-dropping-particle" : "", "parse-names" : false, "suffix" : "" } ], "container-title" : "\u0411\u0443\u0440\u0435\u043d\u0438\u0435 \u0438 \u043d\u0435\u0444\u0442\u044c [Drilling and Olil]", "id" : "ITEM-1", "issue" : "7-8", "issued" : { "date-parts" : [ [ "2013" ] ] }, "page" : "3-9", "title" : "\u041d\u0435\u0444\u0442\u044f\u043d\u0430\u044f \u043f\u0440\u043e\u043c\u044b\u0448\u043b\u0435\u043d\u043d\u043e\u0441\u0442\u044c \u0414\u0430\u043b\u044c\u043d\u0435\u0433\u043e \u0412\u043e\u0441\u0442\u043e\u043a\u0430: \u0441\u043e\u0432\u0440\u0435\u043c\u0435\u043d\u043d\u043e\u0435 \u0441\u043e\u0441\u0442\u043e\u044f\u043d\u0438\u0435 \u0438 \u043f\u0435\u0440\u0441\u043f\u0435\u043a\u0442\u0438\u0432\u044b \u0440\u0430\u0437\u0432\u0438\u0442\u0438\u044f [Oil industry of the Russian Far East: modern state and development perspectives]", "type" : "article-journal" }, "uris" : [ "http://www.mendeley.com/documents/?uuid=697e1844-2630-4205-ae0e-22e5004c95ec" ] }, { "id" : "ITEM-2", "itemData" : { "author" : [ { "dropping-particle" : "", "family" : "Lindal J\u00f8rgensen", "given" : "Lis", "non-dropping-particle" : "", "parse-names" : false, "suffix" : "" }, { "dropping-particle" : "", "family" : "Archambault", "given" : "Philippe", "non-dropping-particle" : "", "parse-names" : false, "suffix" : "" }, { "dropping-particle" : "", "family" : "Armstrong", "given" : "Claire", "non-dropping-particle" : "", "parse-names" : false, "suffix" : "" }, { "dropping-particle" : "", "family" : "Dolgov", "given" : "Andrey", "non-dropping-particle" : "", "parse-names" : false, "suffix" : "" }, { "dropping-particle" : "", "family" : "Edinger", "given" : "Evan", "non-dropping-particle" : "", "parse-names" : false, "suffix" : "" }, { "dropping-particle" : "", "family" : "Gaston", "given" : "Tony", "non-dropping-particle" : "", "parse-names" : false, "suffix" : "" }, { "dropping-particle" : "", "family" : "Hildebrand", "given" : "Jon", "non-dropping-particle" : "", "parse-names" : false, "suffix" : "" }, { "dropping-particle" : "", "family" : "Piepenburg", "given" : "Dieter", "non-dropping-particle" : "", "parse-names" : false, "suffix" : "" }, { "dropping-particle" : "", "family" : "Bj\u00f8rge", "given" : "Arne", "non-dropping-particle" : "", "parse-names" : false, "suffix" : "" }, { "dropping-particle" : "", "family" : "Hannah", "given" : "Charles", "non-dropping-particle" : "", "parse-names" : false, "suffix" : "" } ], "chapter-number" : "36G", "container-title" : "The First Global Integrated Marine Assessment - World Ocean Assessment I", "id" : "ITEM-2", "issued" : { "date-parts" : [ [ "2016" ] ] }, "page" : "1-47", "publisher-place" : "New York", "title" : "Chapter 36G. Arctic Ocean", "type" : "chapter" }, "uris" : [ "http://www.mendeley.com/documents/?uuid=5c725d52-f1b9-3b27-891e-ad29d12382bd" ] } ], "mendeley" : { "formattedCitation" : "(Kontorovich, Eder, Filimonova, Nemov, &amp; Provornaya, 2013; Lindal J\u00f8rgensen et al., 2016)", "manualFormatting" : "(Kontorovich, Eder, Filimonova, Nemov, &amp; Provornaya, 2013)", "plainTextFormattedCitation" : "(Kontorovich, Eder, Filimonova, Nemov, &amp; Provornaya, 2013; Lindal J\u00f8rgensen et al., 2016)", "previouslyFormattedCitation" : "(Kontorovich, Eder, Filimonova, Nemov, &amp; Provornaya, 2013; Lindal J\u00f8rgensen et al., 2016)" }, "properties" : {  }, "schema" : "https://github.com/citation-style-language/schema/raw/master/csl-citation.json" }</w:instrText>
      </w:r>
      <w:r>
        <w:fldChar w:fldCharType="separate"/>
      </w:r>
      <w:r>
        <w:t>(Kontorovich</w:t>
      </w:r>
      <w:r w:rsidR="003A6D36">
        <w:rPr>
          <w:i/>
        </w:rPr>
        <w:t xml:space="preserve"> et al.</w:t>
      </w:r>
      <w:r>
        <w:t>, 2013)</w:t>
      </w:r>
      <w:r>
        <w:fldChar w:fldCharType="end"/>
      </w:r>
      <w:r>
        <w:t>.</w:t>
      </w:r>
    </w:p>
    <w:bookmarkEnd w:id="1104"/>
    <w:p w14:paraId="0AC9D3F3" w14:textId="5FE13D5E" w:rsidR="0048205B" w:rsidRPr="007F6406" w:rsidRDefault="0048205B" w:rsidP="00AE389F">
      <w:pPr>
        <w:rPr>
          <w:lang w:val="en-US"/>
        </w:rPr>
      </w:pPr>
      <w:r>
        <w:rPr>
          <w:lang w:val="en-US"/>
        </w:rPr>
        <w:t>Enormous amounts of manganese, copper, nickel and cobalt are found on or beneath the seafloor (</w:t>
      </w:r>
      <w:r w:rsidRPr="000F5AEC">
        <w:rPr>
          <w:lang w:val="en-US"/>
        </w:rPr>
        <w:t>World Ocean Review, 2014</w:t>
      </w:r>
      <w:r>
        <w:rPr>
          <w:lang w:val="en-US"/>
        </w:rPr>
        <w:t xml:space="preserve">). Demand for these resources are set to increase since they are needed for developing clean technologies, such as making wind turbines or hybrid cars. Deep-sea mining has not yet begun, mostly for technical reasons, but there has been an increase in the number of applications for mining contracts and it is estimated that by the end of 2017 there will be about 27 projects worldwide </w:t>
      </w:r>
      <w:r>
        <w:rPr>
          <w:lang w:val="en-US"/>
        </w:rPr>
        <w:fldChar w:fldCharType="begin" w:fldLock="1"/>
      </w:r>
      <w:r>
        <w:rPr>
          <w:lang w:val="en-US"/>
        </w:rPr>
        <w:instrText>ADDIN CSL_CITATION { "citationItems" : [ { "id" : "ITEM-1", "itemData" : { "DOI" : "10.1126/science.aac6647", "ISSN" : "0036-8075", "abstract" : "Interest in mining the deep seabed is not new; however, recent technological advances and increasing global demand for metals and rare-earth elements may make it economically viable in the near future (1). Since 2001, the International Seabed Authority (ISA) has granted 26 contracts (18 in the last 4 years) to explore for minerals on the deep seabed, encompassing \u223c1 million km2 in the Pacific, Atlantic, and Indian Oceans in areas beyond national jurisdiction (2). However, as fragile habitat structures and extremely slow recovery rates leave diverse deep-sea communities vulnerable to physical disturbances such as those caused by mining (3), the current regulatory framework could be improved. We offer recommendations to support the application of a precautionary approach when the ISA meets later this July.", "author" : [ { "dropping-particle" : "", "family" : "Wedding", "given" : "L. M.", "non-dropping-particle" : "", "parse-names" : false, "suffix" : "" }, { "dropping-particle" : "", "family" : "Reiter", "given" : "S. M.", "non-dropping-particle" : "", "parse-names" : false, "suffix" : "" }, { "dropping-particle" : "", "family" : "Smith", "given" : "C. R.", "non-dropping-particle" : "", "parse-names" : false, "suffix" : "" }, { "dropping-particle" : "", "family" : "Gjerde", "given" : "Kristina M.", "non-dropping-particle" : "", "parse-names" : false, "suffix" : "" }, { "dropping-particle" : "", "family" : "Kittinger", "given" : "J. N.", "non-dropping-particle" : "", "parse-names" : false, "suffix" : "" }, { "dropping-particle" : "", "family" : "Friedlander", "given" : "a. M.", "non-dropping-particle" : "", "parse-names" : false, "suffix" : "" }, { "dropping-particle" : "", "family" : "Gaines", "given" : "S. D.", "non-dropping-particle" : "", "parse-names" : false, "suffix" : "" }, { "dropping-particle" : "", "family" : "Clark", "given" : "M. R.", "non-dropping-particle" : "", "parse-names" : false, "suffix" : "" }, { "dropping-particle" : "", "family" : "Thurnherr", "given" : "a. M.", "non-dropping-particle" : "", "parse-names" : false, "suffix" : "" }, { "dropping-particle" : "", "family" : "Hardy", "given" : "S. M.", "non-dropping-particle" : "", "parse-names" : false, "suffix" : "" }, { "dropping-particle" : "", "family" : "Crowder", "given" : "L. B.", "non-dropping-particle" : "", "parse-names" : false, "suffix" : "" } ], "container-title" : "Science", "id" : "ITEM-1", "issue" : "6244", "issued" : { "date-parts" : [ [ "2015" ] ] }, "page" : "144-145", "title" : "Managing mining of the deep seabed", "type" : "article-journal", "volume" : "349" }, "uris" : [ "http://www.mendeley.com/documents/?uuid=9d5d656f-1253-4164-93de-41bc186576bd" ] } ], "mendeley" : { "formattedCitation" : "(Wedding et al., 2015)", "plainTextFormattedCitation" : "(Wedding et al., 2015)", "previouslyFormattedCitation" : "(Wedding et al., 2015)" }, "properties" : {  }, "schema" : "https://github.com/citation-style-language/schema/raw/master/csl-citation.json" }</w:instrText>
      </w:r>
      <w:r>
        <w:rPr>
          <w:lang w:val="en-US"/>
        </w:rPr>
        <w:fldChar w:fldCharType="separate"/>
      </w:r>
      <w:r>
        <w:rPr>
          <w:lang w:val="en-US"/>
        </w:rPr>
        <w:t xml:space="preserve">(Wedding </w:t>
      </w:r>
      <w:r w:rsidR="00301BD0" w:rsidRPr="00301BD0">
        <w:rPr>
          <w:i/>
          <w:lang w:val="en-US"/>
        </w:rPr>
        <w:t>et al.</w:t>
      </w:r>
      <w:r>
        <w:rPr>
          <w:lang w:val="en-US"/>
        </w:rPr>
        <w:t>, 2015)</w:t>
      </w:r>
      <w:r>
        <w:rPr>
          <w:lang w:val="en-US"/>
        </w:rPr>
        <w:fldChar w:fldCharType="end"/>
      </w:r>
      <w:r>
        <w:rPr>
          <w:lang w:val="en-US"/>
        </w:rPr>
        <w:t xml:space="preserve">. Research to determine the impacts of deep sea mining has shown that deep-sea mining cannot be done without directly destroying habitats and species, resulting in biodiversity loss </w:t>
      </w:r>
      <w:r>
        <w:rPr>
          <w:lang w:val="en-US"/>
        </w:rPr>
        <w:fldChar w:fldCharType="begin" w:fldLock="1"/>
      </w:r>
      <w:r>
        <w:rPr>
          <w:lang w:val="en-US"/>
        </w:rPr>
        <w:instrText>ADDIN CSL_CITATION { "citationItems" : [ { "id" : "ITEM-1", "itemData" : { "DOI" : "10.1038/srep26808", "ISSN" : "2045-2322", "abstract" : "Polymetallic nodule mining at abyssal depths in the Clarion Clipperton Fracture Zone (Eastern Central Pacific) will impact one of the most remote and least known environments on Earth. Since vast areas are being targeted by concession holders for future mining, large-scale effects of these activities are expected. Hence, insight into the fauna associated with nodules is crucial to support effective environmental management. In this study video surveys were used to compare the epifauna from sites with contrasting nodule coverage in four license areas. Results showed that epifaunal densities are more than two times higher at dense nodule coverage (\\textgreater25 versus \u226410 individuals per 100 m2), and that taxa such as alcyonacean and antipatharian corals are virtually absent from nodule-free areas. Furthermore, surveys conducted along tracks from trawling or experimental mining simulations up to 37 years old, suggest that the removal of epifauna is almost complete and that its full recovery is slow. By highlighting the importance of nodules for the epifaunal biodiversity of this abyssal area, we urge for cautious consideration of the criteria for determining future preservation zones.", "author" : [ { "dropping-particle" : "", "family" : "Vanreusel", "given" : "Ann", "non-dropping-particle" : "", "parse-names" : false, "suffix" : "" }, { "dropping-particle" : "", "family" : "Hilario", "given" : "Ana", "non-dropping-particle" : "", "parse-names" : false, "suffix" : "" }, { "dropping-particle" : "", "family" : "Ribeiro", "given" : "Pedro A.", "non-dropping-particle" : "", "parse-names" : false, "suffix" : "" }, { "dropping-particle" : "", "family" : "Menot", "given" : "Lenaick", "non-dropping-particle" : "", "parse-names" : false, "suffix" : "" }, { "dropping-particle" : "", "family" : "Arbizu", "given" : "Pedro Mart\u00ednez", "non-dropping-particle" : "", "parse-names" : false, "suffix" : "" } ], "container-title" : "Scientific Reports", "id" : "ITEM-1", "issue" : "1", "issued" : { "date-parts" : [ [ "2016" ] ] }, "page" : "26808", "publisher" : "Nature Publishing Group", "title" : "Threatened by mining, polymetallic nodules are required to preserve abyssal epifauna", "type" : "article-journal", "volume" : "6" }, "uris" : [ "http://www.mendeley.com/documents/?uuid=6610ad0e-7992-4817-b0c7-d55ea9aba5c8" ] }, { "id" : "ITEM-2", "itemData" : { "DOI" : "10.1038/ngeo2983", "ISBN" : "9789279255298", "ISSN" : "1752-0894", "abstract" : "The emerging deep-sea mining industry is seen by some to be an engine for economic development in the maritime sector 1. The International Seabed Authority \u2014 the body that regulates mining activities on the seabed beyond national jurisdiction \u2014 must also protect the marine environment from harmful effects that arise from mining 2. The International Seabed Authority is currently drafting a regulatory framework for deep-sea mining that includes measures for environmental protection. Responsible mining increasingly strives to work with no net loss of biodiversity 3. Financial and regulatory frameworks commonly require extractive industries to use a four-tier mitigation hierarchy to prevent biodiversity loss: in order of priority, biodiversity loss is to be avoided, minimized, remediated and \u2014 as a last resort \u2014 offset 4, 5. We argue here that mining with no net loss of biodiversity using this mitigation hierarchy in the deep sea is an unattainable goal.", "author" : [ { "dropping-particle" : "", "family" : "Dover", "given" : "C. L.", "non-dropping-particle" : "Van", "parse-names" : false, "suffix" : "" }, { "dropping-particle" : "", "family" : "Ardron", "given" : "J. A.", "non-dropping-particle" : "", "parse-names" : false, "suffix" : "" }, { "dropping-particle" : "", "family" : "Escobar", "given" : "E.", "non-dropping-particle" : "", "parse-names" : false, "suffix" : "" }, { "dropping-particle" : "", "family" : "Gianni", "given" : "M.", "non-dropping-particle" : "", "parse-names" : false, "suffix" : "" }, { "dropping-particle" : "", "family" : "Gjerde", "given" : "K. M.", "non-dropping-particle" : "", "parse-names" : false, "suffix" : "" }, { "dropping-particle" : "", "family" : "Jaeckel", "given" : "A.", "non-dropping-particle" : "", "parse-names" : false, "suffix" : "" }, { "dropping-particle" : "", "family" : "Jones", "given" : "D. O. B.", "non-dropping-particle" : "", "parse-names" : false, "suffix" : "" }, { "dropping-particle" : "", "family" : "Levin", "given" : "L. A.", "non-dropping-particle" : "", "parse-names" : false, "suffix" : "" }, { "dropping-particle" : "", "family" : "Niner", "given" : "H. J.", "non-dropping-particle" : "", "parse-names" : false, "suffix" : "" }, { "dropping-particle" : "", "family" : "Pendleton", "given" : "L.", "non-dropping-particle" : "", "parse-names" : false, "suffix" : "" }, { "dropping-particle" : "", "family" : "Smith", "given" : "C. R.", "non-dropping-particle" : "", "parse-names" : false, "suffix" : "" }, { "dropping-particle" : "", "family" : "Thiele", "given" : "T.", "non-dropping-particle" : "", "parse-names" : false, "suffix" : "" }, { "dropping-particle" : "", "family" : "Turner", "given" : "P. J.", "non-dropping-particle" : "", "parse-names" : false, "suffix" : "" }, { "dropping-particle" : "", "family" : "Watling", "given" : "L.", "non-dropping-particle" : "", "parse-names" : false, "suffix" : "" }, { "dropping-particle" : "", "family" : "Weaver", "given" : "P. P. E.", "non-dropping-particle" : "", "parse-names" : false, "suffix" : "" } ], "container-title" : "Nature Geoscience", "id" : "ITEM-2", "issue" : "7", "issued" : { "date-parts" : [ [ "2017" ] ] }, "page" : "464-465", "title" : "Biodiversity loss from deep-sea mining", "type" : "article-journal", "volume" : "10" }, "uris" : [ "http://www.mendeley.com/documents/?uuid=fc85048b-336e-4a5a-b4f4-a853047b263b" ] } ], "mendeley" : { "formattedCitation" : "(Van Dover et al., 2017; Vanreusel, Hilario, Ribeiro, Menot, &amp; Arbizu, 2016)", "manualFormatting" : "(Vanreusel, Hilario, Ribeiro, Menot, &amp; Arbizu, 2016)", "plainTextFormattedCitation" : "(Van Dover et al., 2017; Vanreusel, Hilario, Ribeiro, Menot, &amp; Arbizu, 2016)", "previouslyFormattedCitation" : "(Van Dover et al., 2017; Vanreusel, Hilario, Ribeiro, Menot, &amp; Arbizu, 2016)" }, "properties" : {  }, "schema" : "https://github.com/citation-style-language/schema/raw/master/csl-citation.json" }</w:instrText>
      </w:r>
      <w:r>
        <w:rPr>
          <w:lang w:val="en-US"/>
        </w:rPr>
        <w:fldChar w:fldCharType="separate"/>
      </w:r>
      <w:r>
        <w:rPr>
          <w:lang w:val="en-US"/>
        </w:rPr>
        <w:t>(Vanreusel</w:t>
      </w:r>
      <w:r w:rsidR="003A6D36">
        <w:rPr>
          <w:i/>
          <w:lang w:val="en-US"/>
        </w:rPr>
        <w:t xml:space="preserve"> et al.</w:t>
      </w:r>
      <w:r>
        <w:rPr>
          <w:lang w:val="en-US"/>
        </w:rPr>
        <w:t>, 2016)</w:t>
      </w:r>
      <w:r>
        <w:rPr>
          <w:lang w:val="en-US"/>
        </w:rPr>
        <w:fldChar w:fldCharType="end"/>
      </w:r>
      <w:r>
        <w:rPr>
          <w:rFonts w:ascii="Times New Roman" w:hAnsi="Times New Roman" w:cs="Times New Roman"/>
          <w:sz w:val="18"/>
          <w:szCs w:val="18"/>
          <w:lang w:val="en-US"/>
        </w:rPr>
        <w:t xml:space="preserve"> </w:t>
      </w:r>
      <w:r>
        <w:rPr>
          <w:lang w:val="en-US"/>
        </w:rPr>
        <w:t xml:space="preserve">and indirectly degrading large volumes of the water and seabed area with the polluted sediment plume it generates </w:t>
      </w:r>
      <w:r>
        <w:rPr>
          <w:lang w:val="en-US"/>
        </w:rPr>
        <w:fldChar w:fldCharType="begin" w:fldLock="1"/>
      </w:r>
      <w:r>
        <w:rPr>
          <w:lang w:val="en-US"/>
        </w:rPr>
        <w:instrText>ADDIN CSL_CITATION { "citationItems" : [ { "id" : "ITEM-1", "itemData" : { "DOI" : "10.1038/ngeo2983", "ISBN" : "9789279255298", "ISSN" : "1752-0894", "abstract" : "The emerging deep-sea mining industry is seen by some to be an engine for economic development in the maritime sector 1. The International Seabed Authority \u2014 the body that regulates mining activities on the seabed beyond national jurisdiction \u2014 must also protect the marine environment from harmful effects that arise from mining 2. The International Seabed Authority is currently drafting a regulatory framework for deep-sea mining that includes measures for environmental protection. Responsible mining increasingly strives to work with no net loss of biodiversity 3. Financial and regulatory frameworks commonly require extractive industries to use a four-tier mitigation hierarchy to prevent biodiversity loss: in order of priority, biodiversity loss is to be avoided, minimized, remediated and \u2014 as a last resort \u2014 offset 4, 5. We argue here that mining with no net loss of biodiversity using this mitigation hierarchy in the deep sea is an unattainable goal.", "author" : [ { "dropping-particle" : "", "family" : "Dover", "given" : "C. L.", "non-dropping-particle" : "Van", "parse-names" : false, "suffix" : "" }, { "dropping-particle" : "", "family" : "Ardron", "given" : "J. A.", "non-dropping-particle" : "", "parse-names" : false, "suffix" : "" }, { "dropping-particle" : "", "family" : "Escobar", "given" : "E.", "non-dropping-particle" : "", "parse-names" : false, "suffix" : "" }, { "dropping-particle" : "", "family" : "Gianni", "given" : "M.", "non-dropping-particle" : "", "parse-names" : false, "suffix" : "" }, { "dropping-particle" : "", "family" : "Gjerde", "given" : "K. M.", "non-dropping-particle" : "", "parse-names" : false, "suffix" : "" }, { "dropping-particle" : "", "family" : "Jaeckel", "given" : "A.", "non-dropping-particle" : "", "parse-names" : false, "suffix" : "" }, { "dropping-particle" : "", "family" : "Jones", "given" : "D. O. B.", "non-dropping-particle" : "", "parse-names" : false, "suffix" : "" }, { "dropping-particle" : "", "family" : "Levin", "given" : "L. A.", "non-dropping-particle" : "", "parse-names" : false, "suffix" : "" }, { "dropping-particle" : "", "family" : "Niner", "given" : "H. J.", "non-dropping-particle" : "", "parse-names" : false, "suffix" : "" }, { "dropping-particle" : "", "family" : "Pendleton", "given" : "L.", "non-dropping-particle" : "", "parse-names" : false, "suffix" : "" }, { "dropping-particle" : "", "family" : "Smith", "given" : "C. R.", "non-dropping-particle" : "", "parse-names" : false, "suffix" : "" }, { "dropping-particle" : "", "family" : "Thiele", "given" : "T.", "non-dropping-particle" : "", "parse-names" : false, "suffix" : "" }, { "dropping-particle" : "", "family" : "Turner", "given" : "P. J.", "non-dropping-particle" : "", "parse-names" : false, "suffix" : "" }, { "dropping-particle" : "", "family" : "Watling", "given" : "L.", "non-dropping-particle" : "", "parse-names" : false, "suffix" : "" }, { "dropping-particle" : "", "family" : "Weaver", "given" : "P. P. E.", "non-dropping-particle" : "", "parse-names" : false, "suffix" : "" } ], "container-title" : "Nature Geoscience", "id" : "ITEM-1", "issue" : "7", "issued" : { "date-parts" : [ [ "2017" ] ] }, "page" : "464-465", "title" : "Biodiversity loss from deep-sea mining", "type" : "article-journal", "volume" : "10" }, "uris" : [ "http://www.mendeley.com/documents/?uuid=fc85048b-336e-4a5a-b4f4-a853047b263b" ] } ], "mendeley" : { "formattedCitation" : "(Van Dover et al., 2017)", "plainTextFormattedCitation" : "(Van Dover et al., 2017)", "previouslyFormattedCitation" : "(Van Dover et al., 2017)" }, "properties" : {  }, "schema" : "https://github.com/citation-style-language/schema/raw/master/csl-citation.json" }</w:instrText>
      </w:r>
      <w:r>
        <w:rPr>
          <w:lang w:val="en-US"/>
        </w:rPr>
        <w:fldChar w:fldCharType="separate"/>
      </w:r>
      <w:r>
        <w:rPr>
          <w:lang w:val="en-US"/>
        </w:rPr>
        <w:t xml:space="preserve">(Van Dover </w:t>
      </w:r>
      <w:r w:rsidR="00301BD0" w:rsidRPr="00301BD0">
        <w:rPr>
          <w:i/>
          <w:lang w:val="en-US"/>
        </w:rPr>
        <w:t>et al.</w:t>
      </w:r>
      <w:r>
        <w:rPr>
          <w:lang w:val="en-US"/>
        </w:rPr>
        <w:t>, 2017)</w:t>
      </w:r>
      <w:r>
        <w:rPr>
          <w:lang w:val="en-US"/>
        </w:rPr>
        <w:fldChar w:fldCharType="end"/>
      </w:r>
      <w:r>
        <w:rPr>
          <w:lang w:val="en-US"/>
        </w:rPr>
        <w:t>. This mining requires enormous areas: a single 30-year operation license to mine metal-rich nodules will involve an area about the size of Austria. Most mining-induced loss of biodiversity in the deep sea will not recover for decades or centuries, given the very slow rates of recovery of many d</w:t>
      </w:r>
      <w:r w:rsidRPr="007F6406">
        <w:rPr>
          <w:lang w:val="en-US"/>
        </w:rPr>
        <w:t xml:space="preserve">eep-sea species and ecosystems (Vanreusel, </w:t>
      </w:r>
      <w:r w:rsidR="00301BD0" w:rsidRPr="00301BD0">
        <w:rPr>
          <w:i/>
          <w:lang w:val="en-US"/>
        </w:rPr>
        <w:t>et al.</w:t>
      </w:r>
      <w:r w:rsidRPr="007F6406">
        <w:rPr>
          <w:lang w:val="en-US"/>
        </w:rPr>
        <w:t xml:space="preserve"> 2016).</w:t>
      </w:r>
    </w:p>
    <w:p w14:paraId="7BD4D276" w14:textId="5EFC317D" w:rsidR="0048205B" w:rsidRPr="0069201B" w:rsidRDefault="0048205B" w:rsidP="00AE389F">
      <w:pPr>
        <w:rPr>
          <w:rFonts w:cstheme="minorHAnsi"/>
        </w:rPr>
      </w:pPr>
      <w:r w:rsidRPr="0069201B">
        <w:rPr>
          <w:rFonts w:cstheme="minorHAnsi"/>
        </w:rPr>
        <w:t xml:space="preserve">Shipping is expected to double by 2050, emphasizing the need for alternative shipping routes. Alternative routes are essential to minimalize impacts caused by the increased threats from shipping accidents and oil spills </w:t>
      </w:r>
      <w:r w:rsidRPr="0069201B">
        <w:rPr>
          <w:rFonts w:cstheme="minorHAnsi"/>
        </w:rPr>
        <w:fldChar w:fldCharType="begin" w:fldLock="1"/>
      </w:r>
      <w:r>
        <w:rPr>
          <w:rFonts w:cstheme="minorHAnsi"/>
        </w:rPr>
        <w:instrText>ADDIN CSL_CITATION { "citationItems" : [ { "id" : "ITEM-1", "itemData" : { "DOI" : "10.3289/BIO-C3", "author" : [ { "dropping-particle" : "", "family" : "Kotta", "given" : "Jonne", "non-dropping-particle" : "", "parse-names" : false, "suffix" : "" }, { "dropping-particle" : "", "family" : "Almroth-rosell", "given" : "Elin", "non-dropping-particle" : "", "parse-names" : false, "suffix" : "" }, { "dropping-particle" : "", "family" : "Andersson", "given" : "Hel\u00e9n C", "non-dropping-particle" : "", "parse-names" : false, "suffix" : "" }, { "dropping-particle" : "", "family" : "Eilola", "given" : "Kari", "non-dropping-particle" : "", "parse-names" : false, "suffix" : "" }, { "dropping-particle" : "", "family" : "Hinrichsen", "given" : "Hans Harald", "non-dropping-particle" : "", "parse-names" : false, "suffix" : "" }, { "dropping-particle" : "", "family" : "J\u00e4nes", "given" : "Holger", "non-dropping-particle" : "", "parse-names" : false, "suffix" : "" }, { "dropping-particle" : "", "family" : "Meier", "given" : "H E Markus", "non-dropping-particle" : "", "parse-names" : false, "suffix" : "" }, { "dropping-particle" : "", "family" : "Ojaveer", "given" : "Henn", "non-dropping-particle" : "", "parse-names" : false, "suffix" : "" }, { "dropping-particle" : "", "family" : "P\u00e4rnoja", "given" : "Merli", "non-dropping-particle" : "", "parse-names" : false, "suffix" : "" }, { "dropping-particle" : "", "family" : "Skov", "given" : "Henrik", "non-dropping-particle" : "", "parse-names" : false, "suffix" : "" }, { "dropping-particle" : "Von", "family" : "Dewitz", "given" : "Burkhard", "non-dropping-particle" : "", "parse-names" : false, "suffix" : "" } ], "id" : "ITEM-1", "issue" : "Art 185", "issued" : { "date-parts" : [ [ "2016" ] ] }, "title" : "BONUS BIO-C3 Biodiversity changes : causes, consequences and management implications", "type" : "article-journal" }, "uris" : [ "http://www.mendeley.com/documents/?uuid=abab2714-65ee-4c06-9149-0f85756d1c39" ] } ], "mendeley" : { "formattedCitation" : "(Kotta et al., 2016)", "plainTextFormattedCitation" : "(Kotta et al., 2016)", "previouslyFormattedCitation" : "(Kotta et al., 2016)" }, "properties" : {  }, "schema" : "https://github.com/citation-style-language/schema/raw/master/csl-citation.json" }</w:instrText>
      </w:r>
      <w:r w:rsidRPr="0069201B">
        <w:rPr>
          <w:rFonts w:cstheme="minorHAnsi"/>
        </w:rPr>
        <w:fldChar w:fldCharType="separate"/>
      </w:r>
      <w:r w:rsidRPr="0069201B">
        <w:rPr>
          <w:rFonts w:cstheme="minorHAnsi"/>
        </w:rPr>
        <w:t xml:space="preserve">(Kotta </w:t>
      </w:r>
      <w:r w:rsidR="00301BD0" w:rsidRPr="00301BD0">
        <w:rPr>
          <w:rFonts w:cstheme="minorHAnsi"/>
          <w:i/>
        </w:rPr>
        <w:t>et al.</w:t>
      </w:r>
      <w:r w:rsidRPr="0069201B">
        <w:rPr>
          <w:rFonts w:cstheme="minorHAnsi"/>
        </w:rPr>
        <w:t>, 2016)</w:t>
      </w:r>
      <w:r w:rsidRPr="0069201B">
        <w:rPr>
          <w:rFonts w:cstheme="minorHAnsi"/>
        </w:rPr>
        <w:fldChar w:fldCharType="end"/>
      </w:r>
      <w:r w:rsidRPr="0069201B">
        <w:rPr>
          <w:rFonts w:cstheme="minorHAnsi"/>
        </w:rPr>
        <w:t xml:space="preserve">. </w:t>
      </w:r>
    </w:p>
    <w:p w14:paraId="2E9AFA1F" w14:textId="03F7E55B" w:rsidR="0048205B" w:rsidRDefault="0048205B" w:rsidP="00AE389F">
      <w:pPr>
        <w:rPr>
          <w:lang w:val="en-US"/>
        </w:rPr>
      </w:pPr>
      <w:r w:rsidRPr="007F6406">
        <w:rPr>
          <w:lang w:val="en-US"/>
        </w:rPr>
        <w:t>With projected sea-ice declines, la</w:t>
      </w:r>
      <w:r>
        <w:rPr>
          <w:lang w:val="en-US"/>
        </w:rPr>
        <w:t xml:space="preserve">rge swaths of Arctic Ocean will be opened up to shipping and fisheries </w:t>
      </w:r>
      <w:r>
        <w:fldChar w:fldCharType="begin" w:fldLock="1"/>
      </w:r>
      <w:r>
        <w:instrText>ADDIN CSL_CITATION { "citationItems" : [ { "id" : "ITEM-1", "itemData" : { "DOI" : "10.1016/j.ecolmodel.2015.09.027", "ISBN" : "03043800", "author" : [ { "dropping-particle" : "", "family" : "Mullon", "given" : "C", "non-dropping-particle" : "", "parse-names" : false, "suffix" : "" }, { "dropping-particle" : "", "family" : "Steinmetz", "given" : "F", "non-dropping-particle" : "", "parse-names" : false, "suffix" : "" }, { "dropping-particle" : "", "family" : "Merino", "given" : "G", "non-dropping-particle" : "", "parse-names" : false, "suffix" : "" }, { "dropping-particle" : "", "family" : "Fernandes", "given" : "J A", "non-dropping-particle" : "", "parse-names" : false, "suffix" : "" }, { "dropping-particle" : "", "family" : "Cheung", "given" : "W W L", "non-dropping-particle" : "", "parse-names" : false, "suffix" : "" }, { "dropping-particle" : "", "family" : "Butensch\u00f6n", "given" : "M", "non-dropping-particle" : "", "parse-names" : false, "suffix" : "" }, { "dropping-particle" : "", "family" : "Barange", "given" : "M", "non-dropping-particle" : "", "parse-names" : false, "suffix" : "" } ], "container-title" : "Ecological Modelling", "id" : "ITEM-1", "issued" : { "date-parts" : [ [ "2016" ] ] }, "page" : "273-291", "title" : "Quantitative pathways for Northeast Atlantic fisheries based on climate, ecological\u2013economic and governance modelling scenarios", "type" : "article-journal", "volume" : "320" }, "uris" : [ "http://www.mendeley.com/documents/?uuid=55577ab5-2bc9-4d10-ab5f-e989c9ba96b7" ] }, { "id" : "ITEM-2", "itemData" : { "author" : [ { "dropping-particle" : "", "family" : "Lindal J\u00f8rgensen", "given" : "Lis", "non-dropping-particle" : "", "parse-names" : false, "suffix" : "" }, { "dropping-particle" : "", "family" : "Archambault", "given" : "Philippe", "non-dropping-particle" : "", "parse-names" : false, "suffix" : "" }, { "dropping-particle" : "", "family" : "Armstrong", "given" : "Claire", "non-dropping-particle" : "", "parse-names" : false, "suffix" : "" }, { "dropping-particle" : "", "family" : "Dolgov", "given" : "Andrey", "non-dropping-particle" : "", "parse-names" : false, "suffix" : "" }, { "dropping-particle" : "", "family" : "Edinger", "given" : "Evan", "non-dropping-particle" : "", "parse-names" : false, "suffix" : "" }, { "dropping-particle" : "", "family" : "Gaston", "given" : "Tony", "non-dropping-particle" : "", "parse-names" : false, "suffix" : "" }, { "dropping-particle" : "", "family" : "Hildebrand", "given" : "Jon", "non-dropping-particle" : "", "parse-names" : false, "suffix" : "" }, { "dropping-particle" : "", "family" : "Piepenburg", "given" : "Dieter", "non-dropping-particle" : "", "parse-names" : false, "suffix" : "" }, { "dropping-particle" : "", "family" : "Bj\u00f8rge", "given" : "Arne", "non-dropping-particle" : "", "parse-names" : false, "suffix" : "" }, { "dropping-particle" : "", "family" : "Hannah", "given" : "Charles", "non-dropping-particle" : "", "parse-names" : false, "suffix" : "" } ], "chapter-number" : "36G", "container-title" : "The First Global Integrated Marine Assessment - World Ocean Assessment I", "id" : "ITEM-2", "issued" : { "date-parts" : [ [ "2016" ] ] }, "page" : "1-47", "publisher-place" : "New York", "title" : "Chapter 36G. Arctic Ocean", "type" : "chapter" }, "uris" : [ "http://www.mendeley.com/documents/?uuid=5c725d52-f1b9-3b27-891e-ad29d12382bd" ] } ], "mendeley" : { "formattedCitation" : "(Lindal J\u00f8rgensen et al., 2016; Mullon et al., 2016)", "plainTextFormattedCitation" : "(Lindal J\u00f8rgensen et al., 2016; Mullon et al., 2016)", "previouslyFormattedCitation" : "(Lindal J\u00f8rgensen et al., 2016; Mullon et al., 2016)" }, "properties" : {  }, "schema" : "https://github.com/citation-style-language/schema/raw/master/csl-citation.json" }</w:instrText>
      </w:r>
      <w:r>
        <w:fldChar w:fldCharType="separate"/>
      </w:r>
      <w:r>
        <w:t>(</w:t>
      </w:r>
      <w:r w:rsidRPr="000F5AEC">
        <w:t>Jørgensen</w:t>
      </w:r>
      <w:r>
        <w:t xml:space="preserve"> </w:t>
      </w:r>
      <w:r w:rsidR="00301BD0" w:rsidRPr="00301BD0">
        <w:rPr>
          <w:i/>
        </w:rPr>
        <w:t>et al.</w:t>
      </w:r>
      <w:r>
        <w:t>, 2016</w:t>
      </w:r>
      <w:r w:rsidR="000E7A80">
        <w:t>a</w:t>
      </w:r>
      <w:r>
        <w:t xml:space="preserve">; Mullon </w:t>
      </w:r>
      <w:r w:rsidR="00301BD0" w:rsidRPr="00301BD0">
        <w:rPr>
          <w:i/>
        </w:rPr>
        <w:t>et al.</w:t>
      </w:r>
      <w:r>
        <w:t>, 2016)</w:t>
      </w:r>
      <w:r>
        <w:fldChar w:fldCharType="end"/>
      </w:r>
      <w:r>
        <w:rPr>
          <w:lang w:val="en-US"/>
        </w:rPr>
        <w:t xml:space="preserve">. This will cause additional pressure on </w:t>
      </w:r>
      <w:r>
        <w:rPr>
          <w:rFonts w:eastAsia="Times New Roman" w:cs="Times New Roman"/>
          <w:szCs w:val="16"/>
          <w:lang w:val="en-US" w:eastAsia="ru-RU"/>
        </w:rPr>
        <w:t xml:space="preserve">the </w:t>
      </w:r>
      <w:r>
        <w:rPr>
          <w:lang w:val="en-US"/>
        </w:rPr>
        <w:t xml:space="preserve">biodiversity of the region, speeding introductions of boreal fauna </w:t>
      </w:r>
      <w:r>
        <w:rPr>
          <w:lang w:val="en-US"/>
        </w:rPr>
        <w:fldChar w:fldCharType="begin" w:fldLock="1"/>
      </w:r>
      <w:r>
        <w:rPr>
          <w:lang w:val="en-US"/>
        </w:rPr>
        <w:instrText>ADDIN CSL_CITATION { "citationItems" : [ { "id" : "ITEM-1", "itemData" : { "DOI" : "10.1016/j.pocean.2015.07.007", "ISSN" : "00796611",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1", "issued" : { "date-parts" : [ [ "2015", "12" ] ] }, "page" : "244-257", "title" : "The future of Arctic benthos: Expansion, invasion, and biodiversity", "type" : "article-journal", "volume" : "139" }, "uris" : [ "http://www.mendeley.com/documents/?uuid=13ea776a-98fa-3dee-9600-6989487b8467" ] } ], "mendeley" : { "formattedCitation" : "(Renaud, Sejr, Bluhm, Sirenko, &amp; Ellingsen, 2015)", "plainTextFormattedCitation" : "(Renaud, Sejr, Bluhm, Sirenko, &amp; Ellingsen, 2015)", "previouslyFormattedCitation" : "(Renaud, Sejr, Bluhm, Sirenko, &amp; Ellingsen, 2015)" }, "properties" : {  }, "schema" : "https://github.com/citation-style-language/schema/raw/master/csl-citation.json" }</w:instrText>
      </w:r>
      <w:r>
        <w:rPr>
          <w:lang w:val="en-US"/>
        </w:rPr>
        <w:fldChar w:fldCharType="separate"/>
      </w:r>
      <w:r>
        <w:rPr>
          <w:lang w:val="en-US"/>
        </w:rPr>
        <w:t>(Renaud</w:t>
      </w:r>
      <w:r w:rsidR="00E920C4">
        <w:rPr>
          <w:i/>
          <w:lang w:val="en-US"/>
        </w:rPr>
        <w:t xml:space="preserve"> et al.</w:t>
      </w:r>
      <w:r>
        <w:rPr>
          <w:lang w:val="en-US"/>
        </w:rPr>
        <w:t>, 2015)</w:t>
      </w:r>
      <w:r>
        <w:rPr>
          <w:lang w:val="en-US"/>
        </w:rPr>
        <w:fldChar w:fldCharType="end"/>
      </w:r>
      <w:r>
        <w:rPr>
          <w:lang w:val="en-US"/>
        </w:rPr>
        <w:t xml:space="preserve">, and possibly reducing bottom complexity. Changes in advection are projected to accelerate </w:t>
      </w:r>
      <w:r>
        <w:rPr>
          <w:rFonts w:eastAsia="Times New Roman" w:cs="Times New Roman"/>
          <w:szCs w:val="16"/>
          <w:lang w:val="en-US" w:eastAsia="ru-RU"/>
        </w:rPr>
        <w:t>the</w:t>
      </w:r>
      <w:r>
        <w:rPr>
          <w:lang w:val="en-US"/>
        </w:rPr>
        <w:t xml:space="preserve"> transboundary pollution effects increasing the number of contaminants in the food web </w:t>
      </w:r>
      <w:r>
        <w:rPr>
          <w:lang w:val="en-US"/>
        </w:rPr>
        <w:fldChar w:fldCharType="begin" w:fldLock="1"/>
      </w:r>
      <w:r>
        <w:rPr>
          <w:lang w:val="en-US"/>
        </w:rPr>
        <w:instrText>ADDIN CSL_CITATION { "citationItems" : [ { "id" : "ITEM-1", "itemData" : { "author" : [ { "dropping-particle" : "", "family" : "Lindal J\u00f8rgensen", "given" : "Lis", "non-dropping-particle" : "", "parse-names" : false, "suffix" : "" }, { "dropping-particle" : "", "family" : "Archambault", "given" : "Philippe", "non-dropping-particle" : "", "parse-names" : false, "suffix" : "" }, { "dropping-particle" : "", "family" : "Armstrong", "given" : "Claire", "non-dropping-particle" : "", "parse-names" : false, "suffix" : "" }, { "dropping-particle" : "", "family" : "Dolgov", "given" : "Andrey", "non-dropping-particle" : "", "parse-names" : false, "suffix" : "" }, { "dropping-particle" : "", "family" : "Edinger", "given" : "Evan", "non-dropping-particle" : "", "parse-names" : false, "suffix" : "" }, { "dropping-particle" : "", "family" : "Gaston", "given" : "Tony", "non-dropping-particle" : "", "parse-names" : false, "suffix" : "" }, { "dropping-particle" : "", "family" : "Hildebrand", "given" : "Jon", "non-dropping-particle" : "", "parse-names" : false, "suffix" : "" }, { "dropping-particle" : "", "family" : "Piepenburg", "given" : "Dieter", "non-dropping-particle" : "", "parse-names" : false, "suffix" : "" }, { "dropping-particle" : "", "family" : "Bj\u00f8rge", "given" : "Arne", "non-dropping-particle" : "", "parse-names" : false, "suffix" : "" }, { "dropping-particle" : "", "family" : "Hannah", "given" : "Charles", "non-dropping-particle" : "", "parse-names" : false, "suffix" : "" } ], "chapter-number" : "36G", "container-title" : "The First Global Integrated Marine Assessment - World Ocean Assessment I", "id" : "ITEM-1", "issued" : { "date-parts" : [ [ "2016" ] ] }, "page" : "1-47", "publisher-place" : "New York", "title" : "Chapter 36G. Arctic Ocean", "type" : "chapter" }, "uris" : [ "http://www.mendeley.com/documents/?uuid=5c725d52-f1b9-3b27-891e-ad29d12382bd" ] } ], "mendeley" : { "formattedCitation" : "(Lindal J\u00f8rgensen et al., 2016)", "plainTextFormattedCitation" : "(Lindal J\u00f8rgensen et al., 2016)", "previouslyFormattedCitation" : "(Lindal J\u00f8rgensen et al., 2016)" }, "properties" : {  }, "schema" : "https://github.com/citation-style-language/schema/raw/master/csl-citation.json" }</w:instrText>
      </w:r>
      <w:r>
        <w:rPr>
          <w:lang w:val="en-US"/>
        </w:rPr>
        <w:fldChar w:fldCharType="separate"/>
      </w:r>
      <w:r>
        <w:rPr>
          <w:lang w:val="en-US"/>
        </w:rPr>
        <w:t>(</w:t>
      </w:r>
      <w:r w:rsidRPr="000F5AEC">
        <w:rPr>
          <w:lang w:val="en-US"/>
        </w:rPr>
        <w:t>Jørgensen</w:t>
      </w:r>
      <w:r>
        <w:rPr>
          <w:lang w:val="en-US"/>
        </w:rPr>
        <w:t xml:space="preserve"> </w:t>
      </w:r>
      <w:r w:rsidR="00301BD0" w:rsidRPr="00301BD0">
        <w:rPr>
          <w:i/>
          <w:lang w:val="en-US"/>
        </w:rPr>
        <w:t>et al.</w:t>
      </w:r>
      <w:r>
        <w:rPr>
          <w:lang w:val="en-US"/>
        </w:rPr>
        <w:t>, 2016</w:t>
      </w:r>
      <w:r w:rsidR="000E7A80">
        <w:rPr>
          <w:lang w:val="en-US"/>
        </w:rPr>
        <w:t>a</w:t>
      </w:r>
      <w:r>
        <w:rPr>
          <w:lang w:val="en-US"/>
        </w:rPr>
        <w:t>)</w:t>
      </w:r>
      <w:r>
        <w:rPr>
          <w:lang w:val="en-US"/>
        </w:rPr>
        <w:fldChar w:fldCharType="end"/>
      </w:r>
      <w:r>
        <w:rPr>
          <w:lang w:val="en-US"/>
        </w:rPr>
        <w:t>.</w:t>
      </w:r>
    </w:p>
    <w:p w14:paraId="0A7A377B" w14:textId="39482300" w:rsidR="0048205B" w:rsidRDefault="0048205B" w:rsidP="00AE389F">
      <w:r>
        <w:t xml:space="preserve">The continuing enlargement of the Suez Canal will allow greater cohorts of deeper living biota to enter the Mediterranean Sea, enhancing the risk of establishment and spread </w:t>
      </w:r>
      <w:r>
        <w:fldChar w:fldCharType="begin" w:fldLock="1"/>
      </w:r>
      <w:r>
        <w:instrText>ADDIN CSL_CITATION { "citationItems" : [ { "id" : "ITEM-1", "itemData" : { "DOI" : "10.3391/mbi.2017.8.2.02", "ISSN" : "19898649", "author" : [ { "dropping-particle" : "", "family" : "Galil", "given" : "Bella", "non-dropping-particle" : "", "parse-names" : false, "suffix" : "" }, { "dropping-particle" : "", "family" : "Marchini", "given" : "Agnese", "non-dropping-particle" : "", "parse-names" : false, "suffix" : "" }, { "dropping-particle" : "", "family" : "Occhipinti-Ambrogi", "given" : "Anna", "non-dropping-particle" : "", "parse-names" : false, "suffix" : "" }, { "dropping-particle" : "", "family" : "Ojaveer", "given" : "Henn", "non-dropping-particle" : "", "parse-names" : false, "suffix" : "" } ], "container-title" : "Management of Biological Invasions", "id" : "ITEM-1", "issue" : "2", "issued" : { "date-parts" : [ [ "2017" ] ] }, "page" : "141-152", "title" : "The enlargement of the Suez Canal\u2014Erythraean introductions and management challenges", "type" : "article-journal", "volume" : "8" }, "uris" : [ "http://www.mendeley.com/documents/?uuid=4d6922cd-13d0-4657-8ad9-ac45029fca27" ] } ], "mendeley" : { "formattedCitation" : "(B. Galil et al., 2017)", "manualFormatting" : "(Galil et al., 2017)", "plainTextFormattedCitation" : "(B. Galil et al., 2017)", "previouslyFormattedCitation" : "(B. Galil et al., 2017)" }, "properties" : {  }, "schema" : "https://github.com/citation-style-language/schema/raw/master/csl-citation.json" }</w:instrText>
      </w:r>
      <w:r>
        <w:fldChar w:fldCharType="separate"/>
      </w:r>
      <w:r>
        <w:t xml:space="preserve">(Galil </w:t>
      </w:r>
      <w:r w:rsidR="00301BD0" w:rsidRPr="00301BD0">
        <w:rPr>
          <w:i/>
        </w:rPr>
        <w:t>et al.</w:t>
      </w:r>
      <w:r>
        <w:t>, 2017)</w:t>
      </w:r>
      <w:r>
        <w:fldChar w:fldCharType="end"/>
      </w:r>
      <w:r>
        <w:t xml:space="preserve">. Increase in commercial shipping and recreational boating will enhance the introduction and secondary spread of non-native biota. </w:t>
      </w:r>
    </w:p>
    <w:p w14:paraId="0DAF105A" w14:textId="77777777" w:rsidR="0048205B" w:rsidRDefault="0048205B" w:rsidP="00AE389F"/>
    <w:p w14:paraId="1012F5AF" w14:textId="18859313" w:rsidR="0048205B" w:rsidRPr="009E2FD7" w:rsidRDefault="0048205B" w:rsidP="007A3472">
      <w:pPr>
        <w:pStyle w:val="Heading2"/>
      </w:pPr>
      <w:bookmarkStart w:id="1105" w:name="_Toc502930070"/>
      <w:bookmarkStart w:id="1106" w:name="_Toc504380654"/>
      <w:bookmarkStart w:id="1107" w:name="_Toc519504577"/>
      <w:r w:rsidRPr="009E2FD7">
        <w:t>Knowledge gaps</w:t>
      </w:r>
      <w:bookmarkEnd w:id="1105"/>
      <w:bookmarkEnd w:id="1106"/>
      <w:bookmarkEnd w:id="1107"/>
    </w:p>
    <w:p w14:paraId="4267FBC3" w14:textId="77777777" w:rsidR="0048205B" w:rsidRDefault="0048205B" w:rsidP="00AE389F">
      <w:r>
        <w:t>Knowledge gaps concern a) the full geographic (and temporal) coverage of past, current, and future trends of some ecosystem types and some taxa across Europe and Central Asia, b) patterns and underlying mechanisms of the biodiversity – ecosystem service relationship, and c) consideration of indigenous and local knowledge for all ecosystem types and taxa.</w:t>
      </w:r>
    </w:p>
    <w:p w14:paraId="2A3242BB" w14:textId="77777777" w:rsidR="0048205B" w:rsidRDefault="0048205B" w:rsidP="00AE389F">
      <w:pPr>
        <w:rPr>
          <w:b/>
          <w:lang w:eastAsia="ru-RU"/>
        </w:rPr>
      </w:pPr>
      <w:r>
        <w:rPr>
          <w:b/>
          <w:lang w:eastAsia="ru-RU"/>
        </w:rPr>
        <w:t>Geographic gaps</w:t>
      </w:r>
    </w:p>
    <w:p w14:paraId="6536C012" w14:textId="77777777" w:rsidR="0048205B" w:rsidRDefault="0048205B" w:rsidP="00AE389F">
      <w:pPr>
        <w:rPr>
          <w:lang w:eastAsia="ru-RU"/>
        </w:rPr>
      </w:pPr>
      <w:r>
        <w:rPr>
          <w:lang w:eastAsia="ru-RU"/>
        </w:rPr>
        <w:lastRenderedPageBreak/>
        <w:t xml:space="preserve">Overall, we found large gaps in knowledge on habitat extent and intactness, and species conservation status and trends for Eastern Europe and Central Asia. For instance, there is no systematic monitoring of plant and animal species across the range of these subregions. This is of particular concern given the size of these subregions and the diversity of habitat and species there. Outside the </w:t>
      </w:r>
      <w:r w:rsidRPr="004937D0">
        <w:rPr>
          <w:bCs/>
          <w:lang w:eastAsia="ru-RU"/>
        </w:rPr>
        <w:t xml:space="preserve">European Union </w:t>
      </w:r>
      <w:r>
        <w:rPr>
          <w:lang w:eastAsia="ru-RU"/>
        </w:rPr>
        <w:t>long-term monitoring data is available almost exclusively for protected areas, which poses the risk of underestimating overall biodiversity trends in these regions.</w:t>
      </w:r>
    </w:p>
    <w:p w14:paraId="00735EF7" w14:textId="77777777" w:rsidR="0048205B" w:rsidRDefault="0048205B" w:rsidP="00AE389F">
      <w:pPr>
        <w:rPr>
          <w:b/>
          <w:lang w:eastAsia="ru-RU"/>
        </w:rPr>
      </w:pPr>
      <w:r>
        <w:rPr>
          <w:b/>
          <w:lang w:eastAsia="ru-RU"/>
        </w:rPr>
        <w:t>Role of drivers</w:t>
      </w:r>
    </w:p>
    <w:p w14:paraId="650ED6D6" w14:textId="77777777" w:rsidR="0048205B" w:rsidRDefault="0048205B" w:rsidP="00AE389F">
      <w:pPr>
        <w:rPr>
          <w:lang w:eastAsia="ru-RU"/>
        </w:rPr>
      </w:pPr>
      <w:r>
        <w:rPr>
          <w:lang w:eastAsia="ru-RU"/>
        </w:rPr>
        <w:t xml:space="preserve">Information on future trends in biodiversity was predominantly focused on the impact of climate change, especially on plants and vertebrate species. There were very few studies investigating the impact of land-use change and even fewer investigating future projected impacts of pollution, invasive species, fishing and other drivers of change. </w:t>
      </w:r>
    </w:p>
    <w:p w14:paraId="0554B6EC" w14:textId="4CABF52B" w:rsidR="0048205B" w:rsidRDefault="0048205B" w:rsidP="00AE389F">
      <w:pPr>
        <w:rPr>
          <w:lang w:eastAsia="ru-RU"/>
        </w:rPr>
      </w:pPr>
      <w:r>
        <w:rPr>
          <w:lang w:eastAsia="ru-RU"/>
        </w:rPr>
        <w:t xml:space="preserve">It was often impossible to quantify the relative role of drivers of change in determining trends in species and ecosystems. This was due to lack of synthetic studies on this subject and the limited ability to meta-analyze the literature to provide this evidence. Therefore, the attribution of drivers to trends was based on the qualitative expert assessment of the authors rather than on quantitative empirical evidence from experimental or quasi-experimental studies. </w:t>
      </w:r>
    </w:p>
    <w:p w14:paraId="1DFA3F3F" w14:textId="77777777" w:rsidR="0048205B" w:rsidRDefault="0048205B" w:rsidP="00AE389F">
      <w:pPr>
        <w:rPr>
          <w:b/>
          <w:lang w:eastAsia="ru-RU"/>
        </w:rPr>
      </w:pPr>
      <w:r>
        <w:rPr>
          <w:b/>
          <w:lang w:eastAsia="ru-RU"/>
        </w:rPr>
        <w:t>Marine systems</w:t>
      </w:r>
    </w:p>
    <w:p w14:paraId="2459209E" w14:textId="2F1CADDB" w:rsidR="0048205B" w:rsidRDefault="0048205B" w:rsidP="00AE389F">
      <w:r>
        <w:t xml:space="preserve">Most marine systems are hidden to human eye and therefore lack of visibility, knowledge gaps, and lack of concerted actions are regularly pointed out for marine systems (e.g. </w:t>
      </w:r>
      <w:r>
        <w:fldChar w:fldCharType="begin" w:fldLock="1"/>
      </w:r>
      <w:r>
        <w:instrText>ADDIN CSL_CITATION { "citationItems" : [ { "id" : "ITEM-1", "itemData" : { "DOI" : "10.1126/science.aac8721", "abstract" : "Although it has far-reaching consequences for humanity, attention to climate change impacts on the ocean lags behind concern for impacts on the atmosphere and land. Understanding these impacts, as well as society\u2019s diverse perspectives and multiscale responses to the changing oceans, requires a correspondingly diverse body of scholarship in the physical, biological, and social sciences and humanities. This can ensure that a plurality of values and viewpoints is reflected in the research that informs climate policy and may enable the concerns of maritime societies and economic sectors to be heard in key adaptation and mitigation discussions.", "author" : [ { "dropping-particle" : "", "family" : "Allison", "given" : "Edward H", "non-dropping-particle" : "", "parse-names" : false, "suffix" : "" }, { "dropping-particle" : "", "family" : "Bassett", "given" : "Hannah R", "non-dropping-particle" : "", "parse-names" : false, "suffix" : "" } ], "container-title" : "Science", "id" : "ITEM-1", "issue" : "6262", "issued" : { "date-parts" : [ [ "2015" ] ] }, "page" : "778-782", "title" : "Climate change in the oceans: Human impacts and responses", "type" : "article-journal", "volume" : "350" }, "uris" : [ "http://www.mendeley.com/documents/?uuid=b4a7e9c3-0bee-4198-b59a-7594904421be" ] }, { "id" : "ITEM-2", "itemData" : { "DOI" : "10.1126/science.aad5686", "ISSN" : "0036-8075", "PMID" : "26965610", "author" : [ { "dropping-particle" : "", "family" : "Mccauley", "given" : "By Douglas J", "non-dropping-particle" : "", "parse-names" : false, "suffix" : "" }, { "dropping-particle" : "", "family" : "Woods", "given" : "Paul", "non-dropping-particle" : "", "parse-names" : false, "suffix" : "" }, { "dropping-particle" : "", "family" : "Sullivan", "given" : "Brian", "non-dropping-particle" : "", "parse-names" : false, "suffix" : "" }, { "dropping-particle" : "", "family" : "Bergman", "given" : "Bjorn", "non-dropping-particle" : "", "parse-names" : false, "suffix" : "" }, { "dropping-particle" : "", "family" : "Jablonicky", "given" : "Caroline", "non-dropping-particle" : "", "parse-names" : false, "suffix" : "" }, { "dropping-particle" : "", "family" : "Roan", "given" : "Aaron", "non-dropping-particle" : "", "parse-names" : false, "suffix" : "" }, { "dropping-particle" : "", "family" : "Hirshfi", "given" : "Michael", "non-dropping-particle" : "", "parse-names" : false, "suffix" : "" }, { "dropping-particle" : "", "family" : "Boerder", "given" : "Kristina", "non-dropping-particle" : "", "parse-names" : false, "suffix" : "" } ], "container-title" : "Science", "id" : "ITEM-2", "issue" : "6278", "issued" : { "date-parts" : [ [ "2016", "3", "11" ] ] }, "page" : "1148-1150", "publisher" : "American Association for the Advancement of Science", "title" : "Ending hide and seek at sea", "type" : "article-journal", "volume" : "351" }, "uris" : [ "http://www.mendeley.com/documents/?uuid=e65c6356-ab63-3721-8d53-5281a018e833" ] } ], "mendeley" : { "formattedCitation" : "(Allison &amp; Bassett, 2015; Mccauley et al., 2016)", "manualFormatting" : "Allison &amp; Bassett, 2015; Mccauley et al., 2016)", "plainTextFormattedCitation" : "(Allison &amp; Bassett, 2015; Mccauley et al., 2016)", "previouslyFormattedCitation" : "(Allison &amp; Bassett, 2015; Mccauley et al., 2016)" }, "properties" : {  }, "schema" : "https://github.com/citation-style-language/schema/raw/master/csl-citation.json" }</w:instrText>
      </w:r>
      <w:r>
        <w:fldChar w:fldCharType="separate"/>
      </w:r>
      <w:r>
        <w:t xml:space="preserve">Allison &amp; Bassett, 2015; Mccauley </w:t>
      </w:r>
      <w:r w:rsidR="00301BD0" w:rsidRPr="00301BD0">
        <w:rPr>
          <w:i/>
        </w:rPr>
        <w:t>et al.</w:t>
      </w:r>
      <w:r>
        <w:t>, 2016)</w:t>
      </w:r>
      <w:r>
        <w:fldChar w:fldCharType="end"/>
      </w:r>
      <w:r>
        <w:t xml:space="preserve">. </w:t>
      </w:r>
    </w:p>
    <w:p w14:paraId="0A4500E1" w14:textId="66E3D51D" w:rsidR="0048205B" w:rsidRDefault="0048205B" w:rsidP="00AE389F">
      <w:r>
        <w:t xml:space="preserve">Nevertheless, the rate of description of new marine species has been increasing, since 1955, at a higher rate than for terrestrial species </w:t>
      </w:r>
      <w:r>
        <w:fldChar w:fldCharType="begin" w:fldLock="1"/>
      </w:r>
      <w:r>
        <w:instrText>ADDIN CSL_CITATION { "citationItems" : [ { "id" : "ITEM-1", "itemData" : { "DOI" : "10.1016/j.cub.2012.09.036", "ISBN" : "0960-9822", "ISSN" : "09609822", "PMID" : "23159596", "abstract" : "Background: The question of how many marine species exist is important because it provides a metric for how much we do and do not know about life in the oceans. We have compiled the first register of the marine species of the world and used this baseline to estimate how many more species, partitioned among all major eukaryotic groups, may be discovered. Results: There are \u223c226,000 eukaryotic marine species described. More species were described in the past decade (\u223c20,000) than in any previous one. The number of authors describing new species has been increasing at a faster rate than the number of new species described in the past six decades. We report that there are \u223c170,000 synonyms, that 58,000-72,000 species are collected but not yet described, and that 482,000-741,000 more species have yet to be sampled. Molecular methods may add tens of thousands of cryptic species. Thus, there may be 0.7-1.0 million marine species. Past rates of description of new species indicate there may be 0.5 \u00b1 0.2 million marine species. On average 37% (median 31%) of species in over 100 recent field studies around the world might be new to science. Conclusions: Currently, between one-third and two-thirds of marine species may be undescribed, and previous estimates of there being well over one million marine species appear highly unlikely. More species than ever before are being described annually by an increasing number of authors. If the current trend continues, most species will be discovered this century. \u00a9 2012 Elsevier Ltd.", "author" : [ { "dropping-particle" : "", "family" : "Appeltans", "given" : "Ward", "non-dropping-particle" : "", "parse-names" : false, "suffix" : "" }, { "dropping-particle" : "", "family" : "Ahyong", "given" : "Shane T.", "non-dropping-particle" : "", "parse-names" : false, "suffix" : "" }, { "dropping-particle" : "", "family" : "Anderson", "given" : "Gary", "non-dropping-particle" : "", "parse-names" : false, "suffix" : "" }, { "dropping-particle" : "V.", "family" : "Angel", "given" : "Martin", "non-dropping-particle" : "", "parse-names" : false, "suffix" : "" }, { "dropping-particle" : "", "family" : "Artois", "given" : "Tom", "non-dropping-particle" : "", "parse-names" : false, "suffix" : "" }, { "dropping-particle" : "", "family" : "Bailly", "given" : "Nicolas", "non-dropping-particle" : "", "parse-names" : false, "suffix" : "" }, { "dropping-particle" : "", "family" : "Bamber", "given" : "Roger", "non-dropping-particle" : "", "parse-names" : false, "suffix" : "" }, { "dropping-particle" : "", "family" : "Barber", "given" : "Anthony", "non-dropping-particle" : "", "parse-names" : false, "suffix" : "" }, { "dropping-particle" : "", "family" : "Bartsch", "given" : "Ilse", "non-dropping-particle" : "", "parse-names" : false, "suffix" : "" }, { "dropping-particle" : "", "family" : "Berta", "given" : "Annalisa", "non-dropping-particle" : "", "parse-names" : false, "suffix" : "" }, { "dropping-particle" : "", "family" : "B\u0142azewicz-Paszkowycz", "given" : "Magdalena", "non-dropping-particle" : "", "parse-names" : false, "suffix" : "" }, { "dropping-particle" : "", "family" : "Bock", "given" : "Phil", "non-dropping-particle" : "", "parse-names" : false, "suffix" : "" }, { "dropping-particle" : "", "family" : "Boxshall", "given" : "Geoff", "non-dropping-particle" : "", "parse-names" : false, "suffix" : "" }, { "dropping-particle" : "", "family" : "Boyko", "given" : "Christopher B.", "non-dropping-particle" : "", "parse-names" : false, "suffix" : "" }, { "dropping-particle" : "", "family" : "Brand\u00e3o", "given" : "Simone Nunes", "non-dropping-particle" : "", "parse-names" : false, "suffix" : "" }, { "dropping-particle" : "", "family" : "Bray", "given" : "Rod A.", "non-dropping-particle" : "", "parse-names" : false, "suffix" : "" }, { "dropping-particle" : "", "family" : "Bruce", "given" : "Niel L.", "non-dropping-particle" : "", "parse-names" : false, "suffix" : "" }, { "dropping-particle" : "", "family" : "Cairns", "given" : "Stephen D.", "non-dropping-particle" : "", "parse-names" : false, "suffix" : "" }, { "dropping-particle" : "", "family" : "Chan", "given" : "Tin Yam", "non-dropping-particle" : "", "parse-names" : false, "suffix" : "" }, { "dropping-particle" : "", "family" : "Cheng", "given" : "Lanna", "non-dropping-particle" : "", "parse-names" : false, "suffix" : "" }, { "dropping-particle" : "", "family" : "Collins", "given" : "Allen G.", "non-dropping-particle" : "", "parse-names" : false, "suffix" : "" }, { "dropping-particle" : "", "family" : "Cribb", "given" : "Thomas", "non-dropping-particle" : "", "parse-names" : false, "suffix" : "" }, { "dropping-particle" : "", "family" : "Curini-Galletti", "given" : "Marco", "non-dropping-particle" : "", "parse-names" : false, "suffix" : "" }, { "dropping-particle" : "", "family" : "Dahdouh-Guebas", "given" : "Farid", "non-dropping-particle" : "", "parse-names" : false, "suffix" : "" }, { "dropping-particle" : "", "family" : "Davie", "given" : "Peter J F", "non-dropping-particle" : "", "parse-names" : false, "suffix" : "" }, { "dropping-particle" : "", "family" : "Dawson", "given" : "Michael N.", "non-dropping-particle" : "", "parse-names" : false, "suffix" : "" }, { "dropping-particle" : "", "family" : "Clerck", "given" : "Olivier", "non-dropping-particle" : "De", "parse-names" : false, "suffix" : "" }, { "dropping-particle" : "", "family" : "Decock", "given" : "Wim", "non-dropping-particle" : "", "parse-names" : false, "suffix" : "" }, { "dropping-particle" : "", "family" : "Grave", "given" : "Sammy", "non-dropping-particle" : "De", "parse-names" : false, "suffix" : "" }, { "dropping-particle" : "", "family" : "Voogd", "given" : "Nicole J.", "non-dropping-particle" : "De", "parse-names" : false, "suffix" : "" }, { "dropping-particle" : "", "family" : "Domning", "given" : "Daryl P.", "non-dropping-particle" : "", "parse-names" : false, "suffix" : "" }, { "dropping-particle" : "", "family" : "Emig", "given" : "Christian C.", "non-dropping-particle" : "", "parse-names" : false, "suffix" : "" }, { "dropping-particle" : "", "family" : "Ers\u00e9us", "given" : "Christer", "non-dropping-particle" : "", "parse-names" : false, "suffix" : "" }, { "dropping-particle" : "", "family" : "Eschmeyer", "given" : "William", "non-dropping-particle" : "", "parse-names" : false, "suffix" : "" }, { "dropping-particle" : "", "family" : "Fauchald", "given" : "Kristian", "non-dropping-particle" : "", "parse-names" : false, "suffix" : "" }, { "dropping-particle" : "", "family" : "Fautin", "given" : "Daphne G.", "non-dropping-particle" : "", "parse-names" : false, "suffix" : "" }, { "dropping-particle" : "", "family" : "Feist", "given" : "Stephen W.", "non-dropping-particle" : "", "parse-names" : false, "suffix" : "" }, { "dropping-particle" : "", "family" : "Fransen", "given" : "Charles H J M", "non-dropping-particle" : "", "parse-names" : false, "suffix" : "" }, { "dropping-particle" : "", "family" : "Furuya", "given" : "Hidetaka", "non-dropping-particle" : "", "parse-names" : false, "suffix" : "" }, { "dropping-particle" : "", "family" : "Garcia-Alvarez", "given" : "Oscar", "non-dropping-particle" : "", "parse-names" : false, "suffix" : "" }, { "dropping-particle" : "", "family" : "Gerken", "given" : "Sarah", "non-dropping-particle" : "", "parse-names" : false, "suffix" : "" }, { "dropping-particle" : "", "family" : "Gibson", "given" : "David", "non-dropping-particle" : "", "parse-names" : false, "suffix" : "" }, { "dropping-particle" : "", "family" : "Gittenberger", "given" : "Arjan", "non-dropping-particle" : "", "parse-names" : false, "suffix" : "" }, { "dropping-particle" : "", "family" : "Gofas", "given" : "Serge", "non-dropping-particle" : "", "parse-names" : false, "suffix" : "" }, { "dropping-particle" : "", "family" : "G\u00f3mez-Daglio", "given" : "Liza", "non-dropping-particle" : "", "parse-names" : false, "suffix" : "" }, { "dropping-particle" : "", "family" : "Gordon", "given" : "Dennis P.", "non-dropping-particle" : "", "parse-names" : false, "suffix" : "" }, { "dropping-particle" : "", "family" : "Guiry", "given" : "Michael D.", "non-dropping-particle" : "", "parse-names" : false, "suffix" : "" }, { "dropping-particle" : "", "family" : "Hernandez", "given" : "Francisco", "non-dropping-particle" : "", "parse-names" : false, "suffix" : "" }, { "dropping-particle" : "", "family" : "Hoeksema", "given" : "Bert W.", "non-dropping-particle" : "", "parse-names" : false, "suffix" : "" }, { "dropping-particle" : "", "family" : "Hopcroft", "given" : "Russell R.", "non-dropping-particle" : "", "parse-names" : false, "suffix" : "" }, { "dropping-particle" : "", "family" : "Jaume", "given" : "Dami\u00e0", "non-dropping-particle" : "", "parse-names" : false, "suffix" : "" }, { "dropping-particle" : "", "family" : "Kirk", "given" : "Paul", "non-dropping-particle" : "", "parse-names" : false, "suffix" : "" }, { "dropping-particle" : "", "family" : "Koedam", "given" : "Nico", "non-dropping-particle" : "", "parse-names" : false, "suffix" : "" }, { "dropping-particle" : "", "family" : "Koenemann", "given" : "Stefan", "non-dropping-particle" : "", "parse-names" : false, "suffix" : "" }, { "dropping-particle" : "", "family" : "Kolb", "given" : "J\u00fcrgen B.", "non-dropping-particle" : "", "parse-names" : false, "suffix" : "" }, { "dropping-particle" : "", "family" : "Kristensen", "given" : "Reinhardt M.", "non-dropping-particle" : "", "parse-names" : false, "suffix" : "" }, { "dropping-particle" : "", "family" : "Kroh", "given" : "Andreas", "non-dropping-particle" : "", "parse-names" : false, "suffix" : "" }, { "dropping-particle" : "", "family" : "Lambert", "given" : "Gretchen", "non-dropping-particle" : "", "parse-names" : false, "suffix" : "" }, { "dropping-particle" : "", "family" : "Lazarus", "given" : "David B.", "non-dropping-particle" : "", "parse-names" : false, "suffix" : "" }, { "dropping-particle" : "", "family" : "Lemaitre", "given" : "Rafael", "non-dropping-particle" : "", "parse-names" : false, "suffix" : "" }, { "dropping-particle" : "", "family" : "Longshaw", "given" : "Matt", "non-dropping-particle" : "", "parse-names" : false, "suffix" : "" }, { "dropping-particle" : "", "family" : "Lowry", "given" : "Jim", "non-dropping-particle" : "", "parse-names" : false, "suffix" : "" }, { "dropping-particle" : "", "family" : "MacPherson", "given" : "Enrique", "non-dropping-particle" : "", "parse-names" : false, "suffix" : "" }, { "dropping-particle" : "", "family" : "Madin", "given" : "Laurence P.", "non-dropping-particle" : "", "parse-names" : false, "suffix" : "" }, { "dropping-particle" : "", "family" : "Mah", "given" : "Christopher", "non-dropping-particle" : "", "parse-names" : false, "suffix" : "" }, { "dropping-particle" : "", "family" : "Mapstone", "given" : "Gill", "non-dropping-particle" : "", "parse-names" : false, "suffix" : "" }, { "dropping-particle" : "", "family" : "McLaughlin", "given" : "Patsy A.", "non-dropping-particle" : "", "parse-names" : false, "suffix" : "" }, { "dropping-particle" : "", "family" : "Mees", "given" : "Jan", "non-dropping-particle" : "", "parse-names" : false, "suffix" : "" }, { "dropping-particle" : "", "family" : "Meland", "given" : "Kenneth", "non-dropping-particle" : "", "parse-names" : false, "suffix" : "" }, { "dropping-particle" : "", "family" : "Messing", "given" : "Charles G.", "non-dropping-particle" : "", "parse-names" : false, "suffix" : "" }, { "dropping-particle" : "", "family" : "Mills", "given" : "Claudia E.", "non-dropping-particle" : "", "parse-names" : false, "suffix" : "" }, { "dropping-particle" : "", "family" : "Molodtsova", "given" : "Tina N.", "non-dropping-particle" : "", "parse-names" : false, "suffix" : "" }, { "dropping-particle" : "", "family" : "Mooi", "given" : "Rich", "non-dropping-particle" : "", "parse-names" : false, "suffix" : "" }, { "dropping-particle" : "", "family" : "Neuhaus", "given" : "Birger", "non-dropping-particle" : "", "parse-names" : false, "suffix" : "" }, { "dropping-particle" : "", "family" : "Ng", "given" : "Peter K L", "non-dropping-particle" : "", "parse-names" : false, "suffix" : "" }, { "dropping-particle" : "", "family" : "Nielsen", "given" : "Claus", "non-dropping-particle" : "", "parse-names" : false, "suffix" : "" }, { "dropping-particle" : "", "family" : "Norenburg", "given" : "Jon", "non-dropping-particle" : "", "parse-names" : false, "suffix" : "" }, { "dropping-particle" : "", "family" : "Opresko", "given" : "Dennis M.", "non-dropping-particle" : "", "parse-names" : false, "suffix" : "" }, { "dropping-particle" : "", "family" : "Osawa", "given" : "Masayuki", "non-dropping-particle" : "", "parse-names" : false, "suffix" : "" }, { "dropping-particle" : "", "family" : "Paulay", "given" : "Gustav", "non-dropping-particle" : "", "parse-names" : false, "suffix" : "" }, { "dropping-particle" : "", "family" : "Perrin", "given" : "William", "non-dropping-particle" : "", "parse-names" : false, "suffix" : "" }, { "dropping-particle" : "", "family" : "Pilger", "given" : "John F.", "non-dropping-particle" : "", "parse-names" : false, "suffix" : "" }, { "dropping-particle" : "", "family" : "Poore", "given" : "Gary C B", "non-dropping-particle" : "", "parse-names" : false, "suffix" : "" }, { "dropping-particle" : "", "family" : "Pugh", "given" : "Phil", "non-dropping-particle" : "", "parse-names" : false, "suffix" : "" }, { "dropping-particle" : "", "family" : "Read", "given" : "Geoffrey B.", "non-dropping-particle" : "", "parse-names" : false, "suffix" : "" }, { "dropping-particle" : "", "family" : "Reimer", "given" : "James D.", "non-dropping-particle" : "", "parse-names" : false, "suffix" : "" }, { "dropping-particle" : "", "family" : "Rius", "given" : "Marc", "non-dropping-particle" : "", "parse-names" : false, "suffix" : "" }, { "dropping-particle" : "", "family" : "Rocha", "given" : "Rosana M.", "non-dropping-particle" : "", "parse-names" : false, "suffix" : "" }, { "dropping-particle" : "", "family" : "Saiz-Salinas", "given" : "Jos\u00e9 I.", "non-dropping-particle" : "", "parse-names" : false, "suffix" : "" }, { "dropping-particle" : "", "family" : "Scarabino", "given" : "Victor", "non-dropping-particle" : "", "parse-names" : false, "suffix" : "" }, { "dropping-particle" : "", "family" : "Schierwater", "given" : "Bernd", "non-dropping-particle" : "", "parse-names" : false, "suffix" : "" }, { "dropping-particle" : "", "family" : "Schmidt-Rhaesa", "given" : "Andreas", "non-dropping-particle" : "", "parse-names" : false, "suffix" : "" }, { "dropping-particle" : "", "family" : "Schnabel", "given" : "Kareen E.", "non-dropping-particle" : "", "parse-names" : false, "suffix" : "" }, { "dropping-particle" : "", "family" : "Schotte", "given" : "Marilyn", "non-dropping-particle" : "", "parse-names" : false, "suffix" : "" }, { "dropping-particle" : "", "family" : "Schuchert", "given" : "Peter", "non-dropping-particle" : "", "parse-names" : false, "suffix" : "" }, { "dropping-particle" : "", "family" : "Schwabe", "given" : "Enrico", "non-dropping-particle" : "", "parse-names" : false, "suffix" : "" }, { "dropping-particle" : "", "family" : "Segers", "given" : "Hendrik", "non-dropping-particle" : "", "parse-names" : false, "suffix" : "" }, { "dropping-particle" : "", "family" : "Self-Sullivan", "given" : "Caryn", "non-dropping-particle" : "", "parse-names" : false, "suffix" : "" }, { "dropping-particle" : "", "family" : "Shenkar", "given" : "Noa", "non-dropping-particle" : "", "parse-names" : false, "suffix" : "" }, { "dropping-particle" : "", "family" : "Siegel", "given" : "Volker", "non-dropping-particle" : "", "parse-names" : false, "suffix" : "" }, { "dropping-particle" : "", "family" : "Sterrer", "given" : "Wolfgang", "non-dropping-particle" : "", "parse-names" : false, "suffix" : "" }, { "dropping-particle" : "", "family" : "St\u00f6hr", "given" : "Sabine", "non-dropping-particle" : "", "parse-names" : false, "suffix" : "" }, { "dropping-particle" : "", "family" : "Swalla", "given" : "Billie", "non-dropping-particle" : "", "parse-names" : false, "suffix" : "" }, { "dropping-particle" : "", "family" : "Tasker", "given" : "Mark L.", "non-dropping-particle" : "", "parse-names" : false, "suffix" : "" }, { "dropping-particle" : "V.", "family" : "Thuesen", "given" : "Erik", "non-dropping-particle" : "", "parse-names" : false, "suffix" : "" }, { "dropping-particle" : "", "family" : "Timm", "given" : "Tarmo", "non-dropping-particle" : "", "parse-names" : false, "suffix" : "" }, { "dropping-particle" : "", "family" : "Todaro", "given" : "M. Antonio", "non-dropping-particle" : "", "parse-names" : false, "suffix" : "" }, { "dropping-particle" : "", "family" : "Turon", "given" : "Xavier", "non-dropping-particle" : "", "parse-names" : false, "suffix" : "" }, { "dropping-particle" : "", "family" : "Tyler", "given" : "Seth", "non-dropping-particle" : "", "parse-names" : false, "suffix" : "" }, { "dropping-particle" : "", "family" : "Uetz", "given" : "Peter", "non-dropping-particle" : "", "parse-names" : false, "suffix" : "" }, { "dropping-particle" : "", "family" : "Land", "given" : "Jacob", "non-dropping-particle" : "Van Der", "parse-names" : false, "suffix" : "" }, { "dropping-particle" : "", "family" : "Vanhoorne", "given" : "Bart", "non-dropping-particle" : "", "parse-names" : false, "suffix" : "" }, { "dropping-particle" : "", "family" : "Ofwegen", "given" : "Leen P.", "non-dropping-particle" : "Van", "parse-names" : false, "suffix" : "" }, { "dropping-particle" : "", "family" : "Soest", "given" : "Rob W M", "non-dropping-particle" : "Van", "parse-names" : false, "suffix" : "" }, { "dropping-particle" : "", "family" : "Vanaverbeke", "given" : "Jan", "non-dropping-particle" : "", "parse-names" : false, "suffix" : "" }, { "dropping-particle" : "", "family" : "Walker-Smith", "given" : "Genefor", "non-dropping-particle" : "", "parse-names" : false, "suffix" : "" }, { "dropping-particle" : "", "family" : "Walter", "given" : "T. Chad", "non-dropping-particle" : "", "parse-names" : false, "suffix" : "" }, { "dropping-particle" : "", "family" : "Warren", "given" : "Alan", "non-dropping-particle" : "", "parse-names" : false, "suffix" : "" }, { "dropping-particle" : "", "family" : "Williams", "given" : "Gary C.", "non-dropping-particle" : "", "parse-names" : false, "suffix" : "" }, { "dropping-particle" : "", "family" : "Wilson", "given" : "Simon P.", "non-dropping-particle" : "", "parse-names" : false, "suffix" : "" }, { "dropping-particle" : "", "family" : "Costello", "given" : "Mark J.", "non-dropping-particle" : "", "parse-names" : false, "suffix" : "" } ], "container-title" : "Current Biology", "id" : "ITEM-1", "issue" : "23", "issued" : { "date-parts" : [ [ "2012" ] ] }, "page" : "2189-2202", "title" : "The magnitude of global marine species diversity", "type" : "article-journal", "volume" : "22" }, "uris" : [ "http://www.mendeley.com/documents/?uuid=90b35b95-5639-3a79-8c8a-260a7f1a2d96" ] } ], "mendeley" : { "formattedCitation" : "(Appeltans et al., 2012)", "plainTextFormattedCitation" : "(Appeltans et al., 2012)", "previouslyFormattedCitation" : "(Appeltans et al., 2012)" }, "properties" : {  }, "schema" : "https://github.com/citation-style-language/schema/raw/master/csl-citation.json" }</w:instrText>
      </w:r>
      <w:r>
        <w:fldChar w:fldCharType="separate"/>
      </w:r>
      <w:r>
        <w:t xml:space="preserve">(Appeltans </w:t>
      </w:r>
      <w:r w:rsidR="00301BD0" w:rsidRPr="00301BD0">
        <w:rPr>
          <w:i/>
        </w:rPr>
        <w:t>et al.</w:t>
      </w:r>
      <w:r>
        <w:t>, 2012)</w:t>
      </w:r>
      <w:r>
        <w:fldChar w:fldCharType="end"/>
      </w:r>
      <w:r>
        <w:t xml:space="preserve">. Still, it is estimated that between one-third and two-thirds of marine species are still to be described, with estimates of the total number falling in the range of 0.7 to 1 million (as compared to the 226,000 species currently described). Under-estimation of marine diversity is not restricted to remote and under-studied locations. It also holds in Europe and Central Asia, with the increasing discovery of cryptic species (i.e. species that are not, or are hardly, distinguished according to morphological criteria). This underestimation of marine diversity implies that the trends are incomplete for most marine taxa. </w:t>
      </w:r>
    </w:p>
    <w:p w14:paraId="143F630D" w14:textId="55548F49" w:rsidR="0048205B" w:rsidRDefault="0048205B" w:rsidP="00AE389F">
      <w:r>
        <w:t xml:space="preserve">An important gap in knowledge regarding current as well as future changes is genetic responses to environmental changes. Only few taxa, among them fishes and algae, have been studied so far </w:t>
      </w:r>
      <w:r>
        <w:fldChar w:fldCharType="begin" w:fldLock="1"/>
      </w:r>
      <w:r>
        <w:instrText>ADDIN CSL_CITATION { "citationItems" : [ { "id" : "ITEM-1", "itemData" : { "DOI" : "10.1186/1741-7007-11-6", "ISBN" : "1741-7007 (Electronic)\\r1741-7007 (Linking)", "ISSN" : "1741-7007", "PMID" : "23342999", "abstract" : "BACKGROUND: Significant effects of recent global climate change have already been observed in a variety of ecosystems, with evidence for shifts in species ranges, but rarely have such consequences been related to the changes in the species genetic pool. The stretch of Atlantic coast between North Africa and North Iberia is ideal for studying the relationship between species distribution and climate change as it includes the distributional limits of a considerable number of both cold- and warm-water species.We compared temporal changes in distribution of the canopy-forming alga Fucus vesiculosus with historical sea surface temperature (SST) patterns to draw links between range shifts and contemporary climate change. Moreover, we genetically characterized with microsatellite markers previously sampled extinct and extant populations in order to estimate resulting cryptic genetic erosion. RESULTS: Over the past 30 years, a geographic contraction of the southern range edge of this species has occurred, with a northward latitudinal shift of approximately 1,250 km. Additionally, a more restricted distributional decline was recorded in the Bay of Biscay. Coastal SST warming data over the last three decades revealed a significant increase in temperature along most of the studied coastline, averaging 0.214 degrees C/decade. Importantly, the analysis of existing and extinct population samples clearly distinguished two genetically different groups, a northern and a southern clade. Because of the range contraction, the southern group is currently represented by very few extant populations. This southern edge range shift is thus causing the loss of a distinct component of the species genetic background. CONCLUSIONS: We reveal a climate-correlated diversity loss below the species level, a process that could render the species more vulnerable to future environmental changes and affect its evolutionary potential. This is a remarkable case of genetic uniqueness of a vanishing cryptic genetic clade (southern clade).", "author" : [ { "dropping-particle" : "", "family" : "Nicastro", "given" : "K R", "non-dropping-particle" : "", "parse-names" : false, "suffix" : "" }, { "dropping-particle" : "", "family" : "Zardi", "given" : "G I", "non-dropping-particle" : "", "parse-names" : false, "suffix" : "" }, { "dropping-particle" : "", "family" : "Teixeira", "given" : "S", "non-dropping-particle" : "", "parse-names" : false, "suffix" : "" }, { "dropping-particle" : "", "family" : "Neiva", "given" : "J", "non-dropping-particle" : "", "parse-names" : false, "suffix" : "" }, { "dropping-particle" : "", "family" : "Serrao", "given" : "E A", "non-dropping-particle" : "", "parse-names" : false, "suffix" : "" }, { "dropping-particle" : "", "family" : "Pearson", "given" : "G A", "non-dropping-particle" : "", "parse-names" : false, "suffix" : "" } ], "container-title" : "BMC Biology", "id" : "ITEM-1", "issued" : { "date-parts" : [ [ "2013" ] ] }, "page" : "6", "title" : "Shift happens: trailing edge contraction associated with recent warming trends threatens a distinct genetic lineage in the marine macroalga Fucus vesiculosus", "type" : "article-journal", "volume" : "11" }, "uris" : [ "http://www.mendeley.com/documents/?uuid=7856487d-7ac6-4b13-aa78-b81e6e2eb3e8" ] }, { "id" : "ITEM-2", "itemData" : { "DOI" : "10.1111/jbi.12677", "abstract" : "Aim: Past climate-driven range shifts shaped intraspecific diversities of species world-wide. Earlier studies, focused on glacial refugia, might have overlooked genetic erosion at lower latitudes associated with warmer periods. For marine species able to colonize deeper waters, depth shifts might be important for local persistence, preventing some latitudinal shifts, analogous to elevational refugia in terrestrial habitats. In this study, we asked whether past latitudinal or depth range shifts explain extant gene pools in Saccorhiza polyschides, a large habitat structuring brown alga distributed from coastal to offshore deep reefs. Location: North-east Atlantic and western Mediterranean basin. Methods: Genetic structure and diversity were inferred using seven microsatellite loci, for 27 sites throughout the entire distributional range. Ecological niche modelling (ENM) was performed with and without information about genetic structure (sub-taxon niche structure) to predict distributions for the Last Glacial Maximum (LGM), the warmer Mid-Holocene (MH) and the present. Results: Both ENM approaches predicted a wider potential distribution in deeper waters than is presently known, a post-glacial expansion to northern shores and the extirpation of southern edges during the warmer MH. Genetic data corroborated range dynamics, revealing three major genetic groups with current boundaries in the Bay of Biscay and the Lisbon coastal region, pinpointing ancient refugial origins. Despite extensive southern range contraction, the southernmost warmer regions are still the richest in genetic diversity, indicating long-term persistence of large populations. ENMs suggested that this could only have been possible due to stable refugia in deeper reefs. Main conclusions: The global distribution of gene pools of temperate marine forests is explained by past range shifts that structured both latitudinal glacial refugia and depth refugia during warmer periods. Deep rear edge populations play a fundamental role during periods of extreme climate, allowing persistence and retaining some of the largest genetic diversity pools of the species' distribution. \u00a9 2016 John Wiley &amp; Sons Ltd.", "author" : [ { "dropping-particle" : "", "family" : "Assis", "given" : "J", "non-dropping-particle" : "", "parse-names" : false, "suffix" : "" }, { "dropping-particle" : "", "family" : "Coelho", "given" : "N C", "non-dropping-particle" : "", "parse-names" : false, "suffix" : "" }, { "dropping-particle" : "", "family" : "Lamy", "given" : "T", "non-dropping-particle" : "", "parse-names" : false, "suffix" : "" }, { "dropping-particle" : "", "family" : "Valero", "given" : "M", "non-dropping-particle" : "", "parse-names" : false, "suffix" : "" }, { "dropping-particle" : "", "family" : "Alberto", "given" : "F", "non-dropping-particle" : "", "parse-names" : false, "suffix" : "" }, { "dropping-particle" : "", "family" : "Serr\u00e3o", "given" : "E A", "non-dropping-particle" : "", "parse-names" : false, "suffix" : "" } ], "container-title" : "Journal of Biogeography", "id" : "ITEM-2", "issue" : "4", "issued" : { "date-parts" : [ [ "2016" ] ] }, "note" : "Cited By :3\nExport Date: 11 January 2017", "page" : "833-844", "title" : "Deep reefs are climatic refugia for genetic diversity of marine forests", "type" : "article-journal", "volume" : "43" }, "uris" : [ "http://www.mendeley.com/documents/?uuid=01ad9c4a-ee07-4b8e-a09c-dfbc2d53f039" ] }, { "id" : "ITEM-3", "itemData" : { "DOI" : "10.1007/s10531-016-1141-7", "ISBN" : "1572-9710", "abstract" : "A comprehensive expert consultation was conducted in order to assess the status, trends and the most important drivers of change in the abundance and geographical distribution of kelp forests in European waters. This consultation included an on-line questionnaire, results from a workshop and data provided by a selected group of experts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u2019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 "author" : [ { "dropping-particle" : "", "family" : "Ara\u00fajo", "given" : "R M", "non-dropping-particle" : "", "parse-names" : false, "suffix" : "" }, { "dropping-particle" : "", "family" : "Assis", "given" : "J", "non-dropping-particle" : "", "parse-names" : false, "suffix" : "" }, { "dropping-particle" : "", "family" : "Aguillar", "given" : "R", "non-dropping-particle" : "", "parse-names" : false, "suffix" : "" }, { "dropping-particle" : "", "family" : "Airoldi", "given" : "L", "non-dropping-particle" : "", "parse-names" : false, "suffix" : "" }, { "dropping-particle" : "", "family" : "B\u00e1rbara", "given" : "I", "non-dropping-particle" : "", "parse-names" : false, "suffix" : "" }, { "dropping-particle" : "", "family" : "Bartsch", "given" : "I", "non-dropping-particle" : "", "parse-names" : false, "suffix" : "" }, { "dropping-particle" : "", "family" : "Bekkby", "given" : "T", "non-dropping-particle" : "", "parse-names" : false, "suffix" : "" }, { "dropping-particle" : "", "family" : "Christie", "given" : "H", "non-dropping-particle" : "", "parse-names" : false, "suffix" : "" }, { "dropping-particle" : "", "family" : "Davoult", "given" : "D", "non-dropping-particle" : "", "parse-names" : false, "suffix" : "" }, { "dropping-particle" : "", "family" : "Derrien-Courtel", "given" : "S", "non-dropping-particle" : "", "parse-names" : false, "suffix" : "" }, { "dropping-particle" : "", "family" : "Fernandez", "given" : "C", "non-dropping-particle" : "", "parse-names" : false, "suffix" : "" }, { "dropping-particle" : "", "family" : "Fredriksen", "given" : "S", "non-dropping-particle" : "", "parse-names" : false, "suffix" : "" }, { "dropping-particle" : "", "family" : "Gevaert", "given" : "F", "non-dropping-particle" : "", "parse-names" : false, "suffix" : "" }, { "dropping-particle" : "", "family" : "Gundersen", "given" : "H", "non-dropping-particle" : "", "parse-names" : false, "suffix" : "" }, { "dropping-particle" : "", "family" : "Gal", "given" : "A", "non-dropping-particle" : "Le", "parse-names" : false, "suffix" : "" }, { "dropping-particle" : "", "family" : "L\u00e9v\u00eaque", "given" : "L", "non-dropping-particle" : "", "parse-names" : false, "suffix" : "" }, { "dropping-particle" : "", "family" : "Mieszkowska", "given" : "N", "non-dropping-particle" : "", "parse-names" : false, "suffix" : "" }, { "dropping-particle" : "", "family" : "Norderhaug", "given" : "K M", "non-dropping-particle" : "", "parse-names" : false, "suffix" : "" }, { "dropping-particle" : "", "family" : "Oliveira", "given" : "P", "non-dropping-particle" : "", "parse-names" : false, "suffix" : "" }, { "dropping-particle" : "", "family" : "Puente", "given" : "A", "non-dropping-particle" : "", "parse-names" : false, "suffix" : "" }, { "dropping-particle" : "", "family" : "Rico", "given" : "J M", "non-dropping-particle" : "", "parse-names" : false, "suffix" : "" }, { "dropping-particle" : "", "family" : "Rinde", "given" : "E", "non-dropping-particle" : "", "parse-names" : false, "suffix" : "" }, { "dropping-particle" : "", "family" : "Schubert", "given" : "H", "non-dropping-particle" : "", "parse-names" : false, "suffix" : "" }, { "dropping-particle" : "", "family" : "Strain", "given" : "E M", "non-dropping-particle" : "", "parse-names" : false, "suffix" : "" }, { "dropping-particle" : "", "family" : "Valero", "given" : "M", "non-dropping-particle" : "", "parse-names" : false, "suffix" : "" }, { "dropping-particle" : "", "family" : "Viard", "given" : "F", "non-dropping-particle" : "", "parse-names" : false, "suffix" : "" }, { "dropping-particle" : "", "family" : "Sousa-Pinto", "given" : "I", "non-dropping-particle" : "", "parse-names" : false, "suffix" : "" } ], "container-title" : "Biodiversity and Conservation", "id" : "ITEM-3", "issue" : "7", "issued" : { "date-parts" : [ [ "2016" ] ] }, "page" : "1319-1348", "title" : "Status, trends and drivers of kelp forests in Europe: an expert assessment", "type" : "article-journal", "volume" : "25" }, "uris" : [ "http://www.mendeley.com/documents/?uuid=26ec74d3-da31-4a30-ac3f-2435f7706d3b" ] }, { "id" : "ITEM-4", "itemData" : { "DOI" : "10.1098/rspb.2003.2493", "ISBN" : "0962-8452", "ISSN" : "0962-8452", "PMID" : "14561275", "abstract" : "Despite increasing evidence that current exploitation rates can contribute to shifts in life-history traits and the collapse of marine fish stocks, few empirical studies have investigated the likely evolutionary impacts. Here, we used DNA recovered from a temporal series of archived North Sea cod (Gadus morhua) otoliths, to investigate genetic diversity within the Flamborough Head population between 1954 and 1998, during which time the population underwent two successive declines. Microsatellite data indicated a significant reduction in genetic diversity between 1954 and 1970 (total number of alleles: 1954, 46; 1960, 42; 1970, 37), and a subsequent recovery between 1970 and 1998 (total number of alleles: 1970, 37; 1981, 42; 1998, 45). Furthermore, estimates of genetic differentiation (F(ST) and R(ST)) showed a significant divergence between 1998 and earlier samples. Data are consistent with a period of prolonged genetic drift, accompanied by a replacement of the Flamborough Head population through an increased effective migration rate that occurred during a period of high exploitation and appreciable demographic and phenotypic change. Other studies indicate that diversity at neutral microsatellite loci may be correlated with variability at selected genes, thus compromising a population's subsequent recovery and adaptive potential. Such effects are especially pertinent to North Sea cod, which are threatened by continuing exploitation and rising sea temperatures.", "author" : [ { "dropping-particle" : "", "family" : "Hutchinson", "given" : "William F", "non-dropping-particle" : "", "parse-names" : false, "suffix" : "" }, { "dropping-particle" : ""</w:instrText>
      </w:r>
      <w:r w:rsidRPr="00A33717">
        <w:rPr>
          <w:lang w:val="fr-CH"/>
        </w:rPr>
        <w:instrText>, "family" : "Oosterhout", "given" : "Cock", "non-dropping-particle" : "van", "parse-names" : false, "suffix" : "" }, { "dropping-particle" : "", "family" : "Rogers", "given" : "Stuart I", "non-dropping-particle" : "", "parse-names" : false, "suffix" : "" }, { "dropping-particle" : "", "family" : "Carvalho", "given" : "Gary R", "non-dropping-particle" : "", "parse-names" : false, "suffix" : "" } ], "container-title" : "Proceedings of the Royal Society B", "id" : "ITEM-4", "issue" : "1529", "issued" : { "date-parts" : [ [ "2003" ] ] }, "page" : "2125-2132", "title" : "Temporal analysis of archived samples indicates marked genetic changes in declining North Sea cod (&lt;i&gt;Gadus morhua&lt;/i&gt;)", "type" : "article-journal", "volume" : "270" }, "uris" : [ "http://www.mendeley.com/documents/?uuid=017dbc4d-bc11-4902-b2e9-7d2090adec13" ] } ], "mendeley" : { "formattedCitation" : "(R. M. Ara\u00fajo et al., 2016; Assis et al., 2016; Hutchinson et al., 2003; Nicastro et al., 2013)", "manualFormatting" : "(e.g. R. M. Ara\u00fajo et al., 2016; Assis et al., 2016; Hutchinson et al., 2003; Nicastro et al., 2013)", "plainTextFormattedCitation" : "(R. M. Ara\u00fajo et al., 2016; Assis et al., 2016; Hutchinson et al., 2003; Nicastro et al., 2013)", "previouslyFormattedCitation" : "(R. M. Ara\u00fajo et al., 2016; Assis et al., 2016; Hutchinson et al., 2003; Nicastro et al., 2013)" }, "properties" : {  }, "schema" : "https://github.com/citation-style-language/schema/raw/master/csl-citation.json" }</w:instrText>
      </w:r>
      <w:r>
        <w:fldChar w:fldCharType="separate"/>
      </w:r>
      <w:r w:rsidRPr="00A33717">
        <w:rPr>
          <w:lang w:val="fr-CH"/>
        </w:rPr>
        <w:t xml:space="preserve">(e.g. Araújo </w:t>
      </w:r>
      <w:r w:rsidR="00301BD0" w:rsidRPr="00301BD0">
        <w:rPr>
          <w:i/>
          <w:lang w:val="fr-CH"/>
        </w:rPr>
        <w:t>et al.</w:t>
      </w:r>
      <w:r w:rsidR="00F96670">
        <w:rPr>
          <w:lang w:val="fr-CH"/>
        </w:rPr>
        <w:t xml:space="preserve">, </w:t>
      </w:r>
      <w:r w:rsidRPr="00A33717">
        <w:rPr>
          <w:lang w:val="fr-CH"/>
        </w:rPr>
        <w:t xml:space="preserve">2016; Assis </w:t>
      </w:r>
      <w:r w:rsidR="00301BD0" w:rsidRPr="00301BD0">
        <w:rPr>
          <w:i/>
          <w:lang w:val="fr-CH"/>
        </w:rPr>
        <w:t>et al.</w:t>
      </w:r>
      <w:r w:rsidRPr="00A33717">
        <w:rPr>
          <w:lang w:val="fr-CH"/>
        </w:rPr>
        <w:t>, 2016</w:t>
      </w:r>
      <w:r w:rsidR="00884331">
        <w:rPr>
          <w:lang w:val="fr-CH"/>
        </w:rPr>
        <w:t>a</w:t>
      </w:r>
      <w:r w:rsidRPr="00A33717">
        <w:rPr>
          <w:lang w:val="fr-CH"/>
        </w:rPr>
        <w:t xml:space="preserve">; Hutchinson </w:t>
      </w:r>
      <w:r w:rsidR="00301BD0" w:rsidRPr="00301BD0">
        <w:rPr>
          <w:i/>
          <w:lang w:val="fr-CH"/>
        </w:rPr>
        <w:t>et al.</w:t>
      </w:r>
      <w:r w:rsidR="00F96670">
        <w:t xml:space="preserve">, </w:t>
      </w:r>
      <w:r w:rsidRPr="00193C7B">
        <w:t xml:space="preserve">2003; Nicastro </w:t>
      </w:r>
      <w:r w:rsidR="00301BD0" w:rsidRPr="00301BD0">
        <w:rPr>
          <w:i/>
        </w:rPr>
        <w:t>et al.</w:t>
      </w:r>
      <w:r w:rsidR="00F96670">
        <w:t xml:space="preserve">, </w:t>
      </w:r>
      <w:r w:rsidRPr="00193C7B">
        <w:t>2013)</w:t>
      </w:r>
      <w:r>
        <w:fldChar w:fldCharType="end"/>
      </w:r>
      <w:r>
        <w:t xml:space="preserve">, but these studies indicate changes in genetic diversity and genetic structure of marine species. Integration of a genetic component is of paramount importance for conservation of genetic resources as well as for modelling of future trends in marine biodiversity </w:t>
      </w:r>
      <w:r>
        <w:fldChar w:fldCharType="begin" w:fldLock="1"/>
      </w:r>
      <w:r>
        <w:instrText>ADDIN CSL_CITATION { "citationItems" : [ { "id" : "ITEM-1", "itemData" : { "DOI" : "10.1073/pnas.0911897107", "ISBN" : "1091-6490", "ISSN" : "1091-6490", "PMID" : "20837523", "abstract" : "The marine realm represents 70% of the surface of the biosphere and contains a rich variety of organisms, including more than 34 of the 36 living phyla, some of which are only found in the oceans. The number of marine species used by humans is growing at unprecedented rates, including the rapid domestication of marine species for aquaculture and the discovery of natural products and genes of medical and biotechnological interest in marine biota. The rapid growth in the human appropriation of marine genetic resources (MGRs), with over 18,000 natural products and 4,900 patents associated with genes of marine organisms, with the latter growing at 12% per year, demonstrates that the use of MGRs is no longer a vision but a growing source of biotechnological and business opportunities. The diversification of the use of marine living resources by humans calls for an urgent revision of the goals and policies of marine protected areas, to include the protection of MGRs and address emerging issues like biopiracy or benefit sharing. Specific challenges are the protection of these valuable resources in international waters, where no universally accepted legal framework exists to protect and regulate the exploitation of MGRs, and the unresolved issues on patenting components of marine life. Implementing steps toward the protection of MGRs is essential to ensure their sustainable use and to support the flow of future findings of medical and biotechnological interest.", "author" : [ { "dropping-particle" : "", "family" : "Arrieta", "given" : "Jes\u00fas M", "non-dropping-particle" : "", "parse-names" : false, "suffix" : "" }, { "dropping-particle" : "", "family" : "Arnaud-Haond", "given" : "Sophie", "non-dropping-particle" : "", "parse-names" : false, "suffix" : "" }, { "dropping-particle" : "", "family" : "Duarte", "given" : "Carlos M", "non-dropping-particle" : "", "parse-names" : false, "suffix" : "" } ], "container-title" : "Proceedings of the National Academy of Sciences of the United States of America", "id" : "ITEM-1", "issue" : "43", "issued" : { "date-parts" : [ [ "2010" ] ] }, "page" : "18318-24", "title" : "What lies underneath: conserving the oceans' genetic resources.", "type" : "article-journal", "volume" : "107" }, "uris" : [ "http://www.mendeley.com/documents/?uuid=96604ce8-6093-4492-a726-ae32bb93fea1" ] }, { "id" : "ITEM-2", "itemData" : { "DOI" : "10.1111/jbi.12562", "ISBN" : "0305-0270", "abstract" : "Ecologists and biogeographers are currently expending great effort forecasting shifts in species geographical ranges that may result from climate change. However, these efforts are problematic because they have mostly relied on presence-only data that ignore within-species genetic diversity. Technological advances in high-throughput sequencing have now made it cost-effective to survey the genetic structure of populations sampled throughout the range of a species. These data can be used to delineate two or more genetic clusters within the species range, and to identify admixtures of individuals within genetic clusters that reflect different patterns of ancestry. Species distribution models (SDMs) applied to the presence and absence of genetic clusters should provide more realistic forecasts of geographical range shifts that take account of genetic variability. High-throughput sequencing and spatially explicit models may be used to further refine these projections.", "author" : [ { "dropping-particle" : "", "family" : "Gotelli", "given" : "N J", "non-dropping-particle" : "", "parse-names" : false, "suffix" : "" }, { "dropping-particle" : "", "family" : "Stanton-Geddes", "given" : "J", "non-dropping-particle" : "", "parse-names" : false, "suffix" : "" } ], "container-title" : "Journal of Biogeography", "id" : "ITEM-2", "issue" : "9", "issued" : { "date-parts" : [ [ "2015" ] ] }, "note" : "Gotelli, Nicholas J. Stanton-Geddes, John\n1365-2699", "page" : "1577-1585", "title" : "Climate change, genetic markers and species distribution modelling", "type" : "article-journal", "volume" : "42" }, "uris" : [ "http://www.mendeley.com/documents/?uuid=28054e3b-36b1-4a08-bbac-bb397f0965d6" ] } ], "mendeley" : { "formattedCitation" : "(Arrieta, Arnaud-Haond, &amp; Duarte, 2010; Gotelli &amp; Stanton-Geddes, 2015)", "plainTextFormattedCitation" : "(Arrieta, Arnaud-Haond, &amp; Duarte, 2010; Gotelli &amp; Stanton-Geddes, 2015)", "previouslyFormattedCitation" : "(Arrieta, Arnaud-Haond, &amp; Duarte, 2010; Gotelli &amp; Stanton-Geddes, 2015)" }, "properties" : {  }, "schema" : "https://github.com/citation-style-language/schema/raw/master/csl-citation.json" }</w:instrText>
      </w:r>
      <w:r>
        <w:fldChar w:fldCharType="separate"/>
      </w:r>
      <w:r>
        <w:t>(Arrieta</w:t>
      </w:r>
      <w:r w:rsidR="00E920C4">
        <w:rPr>
          <w:i/>
        </w:rPr>
        <w:t xml:space="preserve"> et al.</w:t>
      </w:r>
      <w:r>
        <w:t>, 2010; Gotelli &amp; Stanton-Geddes, 2015)</w:t>
      </w:r>
      <w:r>
        <w:fldChar w:fldCharType="end"/>
      </w:r>
      <w:r>
        <w:t>.</w:t>
      </w:r>
    </w:p>
    <w:p w14:paraId="5EC79CBF" w14:textId="196A8B6D" w:rsidR="0048205B" w:rsidRDefault="0048205B" w:rsidP="00AE389F">
      <w:r>
        <w:t xml:space="preserve">Until recently, scant attention was paid to marine ecosystems and most marine taxa in conservation policies (e.g. see Habitat directive and species lists in the </w:t>
      </w:r>
      <w:r w:rsidRPr="004937D0">
        <w:rPr>
          <w:bCs/>
        </w:rPr>
        <w:t>European Union</w:t>
      </w:r>
      <w:r>
        <w:t xml:space="preserve">). </w:t>
      </w:r>
      <w:r>
        <w:rPr>
          <w:lang w:val="en-US"/>
        </w:rPr>
        <w:t>Only a small number of species and few habitat types are included in Annex I of the Habitats Directive</w:t>
      </w:r>
      <w:r>
        <w:t xml:space="preserve"> </w:t>
      </w:r>
      <w:r>
        <w:fldChar w:fldCharType="begin" w:fldLock="1"/>
      </w:r>
      <w:r>
        <w:instrText>ADDIN CSL_CITATION { "citationItems" : [ { "id" : "ITEM-1", "itemData" : { "DOI" : "10.2800/603862", "ISBN" : "1725-2237", "ISSN" : "1725-2237", "author" : [ { "dropping-particle" : "", "family" : "European Environment Agency", "given" : "", "non-dropping-particle" : "", "parse-names" : false, "suffix" : "" } ], "container-title" : "EEA Technical Report", "id" : "ITEM-1", "issued" : { "date-parts" : [ [ "2015" ] ] }, "number-of-pages" : "78", "title" : "Annexes A\u2013F to: State of nature in the EU - Results from reporting under the nature durectives 2007-2012", "type" : "report", "volume" : "2" }, "uris" : [ "http://www.mendeley.com/documents/?uuid=fb3a8899-0050-469f-9190-3c7407ee3506" ] } ], "mendeley" : { "formattedCitation" : "(European Environment Agency, 2015a)", "plainTextFormattedCitation" : "(European Environment Agency, 2015a)", "previouslyFormattedCitation" : "(European Environment Agency, 2015a)" }, "properties" : {  }, "schema" : "https://github.com/citation-style-language/schema/raw/master/csl-citation.json" }</w:instrText>
      </w:r>
      <w:r>
        <w:fldChar w:fldCharType="separate"/>
      </w:r>
      <w:r w:rsidRPr="00193C7B">
        <w:t>(</w:t>
      </w:r>
      <w:r w:rsidRPr="000F5AEC">
        <w:t>EEA</w:t>
      </w:r>
      <w:r w:rsidRPr="00193C7B">
        <w:t>, 2015a)</w:t>
      </w:r>
      <w:r>
        <w:fldChar w:fldCharType="end"/>
      </w:r>
      <w:r>
        <w:t xml:space="preserve">. The gap in knowledge is exemplified by the large percentage of species in the “unknown” category in the first assessment of “good environmental status” in light of the newer Marine Strategy Framework Directive (2008) in the </w:t>
      </w:r>
      <w:r w:rsidRPr="001D18D2">
        <w:rPr>
          <w:rFonts w:cstheme="minorHAnsi"/>
          <w:bCs/>
        </w:rPr>
        <w:t>European Union</w:t>
      </w:r>
      <w:r>
        <w:t xml:space="preserve"> (</w:t>
      </w:r>
      <w:r w:rsidR="00E02367">
        <w:rPr>
          <w:b/>
        </w:rPr>
        <w:t>Figure 3.58</w:t>
      </w:r>
      <w:r>
        <w:t xml:space="preserve">). </w:t>
      </w:r>
    </w:p>
    <w:p w14:paraId="7E975DFC" w14:textId="24468B5A" w:rsidR="002C6101" w:rsidRPr="002C6101" w:rsidRDefault="002C6101" w:rsidP="002C6101">
      <w:pPr>
        <w:rPr>
          <w:lang w:val="en-US"/>
        </w:rPr>
      </w:pPr>
      <w:r>
        <w:rPr>
          <w:lang w:eastAsia="en-GB"/>
        </w:rPr>
        <w:lastRenderedPageBreak/>
        <w:drawing>
          <wp:inline distT="0" distB="0" distL="0" distR="0" wp14:anchorId="415CC1E7" wp14:editId="5C0C57DE">
            <wp:extent cx="5759450" cy="3240405"/>
            <wp:effectExtent l="0" t="0" r="0" b="0"/>
            <wp:docPr id="4113" name="Picture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6"/>
                    <a:stretch>
                      <a:fillRect/>
                    </a:stretch>
                  </pic:blipFill>
                  <pic:spPr>
                    <a:xfrm>
                      <a:off x="0" y="0"/>
                      <a:ext cx="5759450" cy="3240405"/>
                    </a:xfrm>
                    <a:prstGeom prst="rect">
                      <a:avLst/>
                    </a:prstGeom>
                  </pic:spPr>
                </pic:pic>
              </a:graphicData>
            </a:graphic>
          </wp:inline>
        </w:drawing>
      </w:r>
    </w:p>
    <w:p w14:paraId="04224462" w14:textId="3CFFACE0" w:rsidR="0048205B" w:rsidRDefault="0048205B" w:rsidP="00AE389F">
      <w:r>
        <w:t xml:space="preserve">Most long-term marine datasets (since the 1950s) concern pelagic ecosystems (e.g. </w:t>
      </w:r>
      <w:r>
        <w:fldChar w:fldCharType="begin" w:fldLock="1"/>
      </w:r>
      <w:r>
        <w:instrText>ADDIN CSL_CITATION { "citationItems" : [ { "id" : "ITEM-1", "itemData" : { "DOI" : "10.1126/science.1071329", "ISBN" : "0036-8075", "ISSN" : "00368075", "PMID" : "12040196", "abstract" : "We provide evidence of large-scale changes in the biogeography of calanoid copepod crustaceans in the eastern North Atlantic Ocean and European shelf seas. We demonstrate that strong biogeographical shifts in all copepod assemblages have occurred with a northward extension of more than 10 degrees latitude of warm-water species associated with a decrease in the number of colder-water species. These biogeographical shifts are in agreement with recent changes in the spatial distribution and phenology detected for many taxonomic groups in terrestrial European ecosystems and are related to both the increasing trend in Northern Hemisphere temperature and the North Atlantic Oscillation.", "author" : [ { "dropping-particle" : "", "family" : "Beaugrand", "given" : "G", "non-dropping-particle" : "", "parse-names" : false, "suffix" : "" }, { "dropping-particle" : "", "family" : "Reid", "given" : "P C", "non-dropping-particle" : "", "parse-names" : false, "suffix" : "" }, { "dropping-particle" : "", "family" : "Iba\u00f1ez", "given" : "F", "non-dropping-particle" : "", "parse-names" : false, "suffix" : "" }, { "dropping-particle" : "", "family" : "Lindley", "given" : "J A", "non-dropping-particle" : "", "parse-names" : false, "suffix" : "" }, { "dropping-particle" : "", "family" : "Edwards", "given" : "M", "non-dropping-particle" : "", "parse-names" : false, "suffix" : "" } ], "container-title" : "Science", "id" : "ITEM-1", "issue" : "2002", "issued" : { "date-parts" : [ [ "2002", "5", "31" ] ] }, "page" : "1692-1694", "publisher" : "American Association for the Advancement of Science", "title" : "Reorganization of Norht Atlantic Marine Copepod Biodiversity and Climate", "type" : "article-journal", "volume" : "296" }, "uris" : [ "http://www.mendeley.com/documents/?uuid=1d046fc7-78d1-3f66-bc35-6f82a61738b8" ] } ], "mendeley" : { "formattedCitation" : "(G Beaugrand, Reid, Iba\u00f1ez, Lindley, &amp; Edwards, 2002)", "manualFormatting" : "Beaugrand et al. 2002)", "plainTextFormattedCitation" : "(G Beaugrand, Reid, Iba\u00f1ez, Lindley, &amp; Edwards, 2002)", "previouslyFormattedCitation" : "(G Beaugrand, Reid, Iba\u00f1ez, Lindley, &amp; Edwards, 2002)" }, "properties" : {  }, "schema" : "https://github.com/citation-style-language/schema/raw/master/csl-citation.json" }</w:instrText>
      </w:r>
      <w:r>
        <w:fldChar w:fldCharType="separate"/>
      </w:r>
      <w:r>
        <w:t xml:space="preserve">Beaugrand </w:t>
      </w:r>
      <w:r w:rsidR="00301BD0" w:rsidRPr="00301BD0">
        <w:rPr>
          <w:i/>
        </w:rPr>
        <w:t>et al.</w:t>
      </w:r>
      <w:r>
        <w:t xml:space="preserve"> 2002)</w:t>
      </w:r>
      <w:r>
        <w:fldChar w:fldCharType="end"/>
      </w:r>
      <w:r>
        <w:t xml:space="preserve">, intertidal rocky shores (e.g. </w:t>
      </w:r>
      <w:r>
        <w:fldChar w:fldCharType="begin" w:fldLock="1"/>
      </w:r>
      <w:r>
        <w:instrText>ADDIN CSL_CITATION { "citationItems" : [ { "id" : "ITEM-1", "itemData" : { "author" : [ { "dropping-particle" : "", "family" : "Mieszkowska", "given" : "N", "non-dropping-particle" : "", "parse-names" : false, "suffix" : "" }, { "dropping-particle" : "", "family" : "Kendall", "given" : "M A", "non-dropping-particle" : "", "parse-names" : false, "suffix" : "" }, { "dropping-particle" : "", "family" : "Hawkins", "given" : "S J", "non-dropping-particle" : "", "parse-names" : false, "suffix" : "" }, { "dropping-particle" : "", "family" : "Leaper", "given" : "R", "non-dropping-particle" : "", "parse-names" : false, "suffix" : "" }, { "dropping-particle" : "", "family" : "Williamson", "given" : "P", "non-dropping-particle" : "", "parse-names" : false, "suffix" : "" } ], "container-title" : "Hydrobiologia", "id" : "ITEM-1", "issued" : { "date-parts" : [ [ "2006" ] ] }, "page" : "241", "title" : "Changes in the range of some common rocky shore species in Britania response to climate change", "type" : "article-journal", "volume" : "555" }, "uris" : [ "http://www.mendeley.com/documents/?uuid=7c317ed8-7ca6-4b94-beac-2de2533dcadf" ] } ], "mendeley" : { "formattedCitation" : "(Mieszkowska, Kendall, Hawkins, Leaper, &amp; Williamson, 2006)", "manualFormatting" : "Mieszkowska, Kendall, Hawkins, Leaper, &amp; Williamson, 2006)", "plainTextFormattedCitation" : "(Mieszkowska, Kendall, Hawkins, Leaper, &amp; Williamson, 2006)", "previouslyFormattedCitation" : "(Mieszkowska, Kendall, Hawkins, Leaper, &amp; Williamson, 2006)" }, "properties" : {  }, "schema" : "https://github.com/citation-style-language/schema/raw/master/csl-citation.json" }</w:instrText>
      </w:r>
      <w:r>
        <w:fldChar w:fldCharType="separate"/>
      </w:r>
      <w:r>
        <w:t>Mieszkowska</w:t>
      </w:r>
      <w:r w:rsidR="00E920C4">
        <w:rPr>
          <w:i/>
        </w:rPr>
        <w:t xml:space="preserve"> et al.</w:t>
      </w:r>
      <w:r>
        <w:t>, 2006)</w:t>
      </w:r>
      <w:r>
        <w:fldChar w:fldCharType="end"/>
      </w:r>
      <w:r>
        <w:t xml:space="preserve">, or specific taxa or taxonomic groups (in particular fishes, marine mammals or seabirds). Almost no data are available to document changes in subtidal rocky areas although they are rich in biodiversity and support key engineer species, for instance in subtidal kelp forests </w:t>
      </w:r>
      <w:r>
        <w:fldChar w:fldCharType="begin" w:fldLock="1"/>
      </w:r>
      <w:r>
        <w:instrText>ADDIN CSL_CITATION { "citationItems" : [ { "id" : "ITEM-1", "itemData" : { "DOI" : "10.1002/ece3.774", "ISBN" : "2045-7758", "ISSN" : "20457758", "PMID" : "24198956", "abstract" : "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u00b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 "author" : [ { "dropping-particle" : "", "family" : "Smale", "given" : "Dan A.", "non-dropping-particle" : "", "parse-names" : false, "suffix" : "" }, { "dropping-particle" : "", "family" : "Burrows", "given" : "Michael T.", "non-dropping-particle" : "", "parse-names" : false, "suffix" : "" }, { "dropping-particle" : "", "family" : "Moore", "given" : "Pippa", "non-dropping-particle" : "", "parse-names" : false, "suffix" : "" }, { "dropping-particle" : "", "family" : "O'Connor", "given" : "Nessa", "non-dropping-particle" : "", "parse-names" : false, "suffix" : "" }, { "dropping-particle" : "", "family" : "Hawkins", "given" : "Stephen J.", "non-dropping-particle" : "", "parse-names" : false, "suffix" : "" } ], "container-title" : "Ecology and Evolution", "id" : "ITEM-1", "issue" : "11", "issued" : { "date-parts" : [ [ "2013", "10" ] ] }, "page" : "4016-4038", "title" : "Threats and knowledge gaps for ecosystem services provided by kelp forests: A northeast Atlantic perspective", "type" : "article-journal", "volume" : "3" }, "uris" : [ "http://www.mendeley.com/documents/?uuid=67185f06-5ffe-31de-a3ea-8eb526084b5d" ] } ], "mendeley" : { "formattedCitation" : "(Smale et al., 2013)", "plainTextFormattedCitation" : "(Smale et al., 2013)", "previouslyFormattedCitation" : "(Smale et al., 2013)" }, "properties" : {  }, "schema" : "https://github.com/citation-style-language/schema/raw/master/csl-citation.json" }</w:instrText>
      </w:r>
      <w:r>
        <w:fldChar w:fldCharType="separate"/>
      </w:r>
      <w:r w:rsidRPr="00193C7B">
        <w:t xml:space="preserve">(Smale </w:t>
      </w:r>
      <w:r w:rsidR="00301BD0" w:rsidRPr="00301BD0">
        <w:rPr>
          <w:i/>
        </w:rPr>
        <w:t>et al.</w:t>
      </w:r>
      <w:r w:rsidRPr="00193C7B">
        <w:t>, 2013)</w:t>
      </w:r>
      <w:r>
        <w:fldChar w:fldCharType="end"/>
      </w:r>
      <w:r>
        <w:t>.</w:t>
      </w:r>
    </w:p>
    <w:p w14:paraId="31A61E1F" w14:textId="77777777" w:rsidR="0048205B" w:rsidRDefault="0048205B" w:rsidP="00AE389F">
      <w:pPr>
        <w:widowControl w:val="0"/>
        <w:autoSpaceDE w:val="0"/>
        <w:autoSpaceDN w:val="0"/>
        <w:adjustRightInd w:val="0"/>
      </w:pPr>
      <w:r>
        <w:t>Open ocean plankton communities are also poorly known. It is estimated that, in each litre of seawater, there are on average 10 billion organisms, including viruses, prokaryotes, unicellular eukaryotes, and metazoans.</w:t>
      </w:r>
    </w:p>
    <w:p w14:paraId="4CDE5FC8" w14:textId="5657DFA3" w:rsidR="0048205B" w:rsidRDefault="0048205B" w:rsidP="00AE389F">
      <w:pPr>
        <w:tabs>
          <w:tab w:val="left" w:pos="4678"/>
        </w:tabs>
        <w:rPr>
          <w:rFonts w:cs="Arial"/>
        </w:rPr>
      </w:pPr>
      <w:r>
        <w:t xml:space="preserve">The most notable knowledge gap in marine biodiversity for Europe and Central Asia is the lack of data on status and trends of biodiversity in deep-sea areas (&gt;200 m) despite canyons, seamounts and other important deep-sea habitats and ecosystems being present in Europe and Central Asia Seas and Oceans. </w:t>
      </w:r>
      <w:r>
        <w:rPr>
          <w:rFonts w:cs="Arial"/>
        </w:rPr>
        <w:t xml:space="preserve">Less than 1% of the deep-sea floor (UNEP, 2007; Rogers </w:t>
      </w:r>
      <w:r w:rsidR="00301BD0" w:rsidRPr="00301BD0">
        <w:rPr>
          <w:rFonts w:cs="Arial"/>
          <w:i/>
        </w:rPr>
        <w:t>et al.</w:t>
      </w:r>
      <w:r>
        <w:rPr>
          <w:rFonts w:cs="Arial"/>
        </w:rPr>
        <w:t xml:space="preserve">, 2015) and 0.4-4% of known seamounts (Kvile </w:t>
      </w:r>
      <w:r w:rsidR="00301BD0" w:rsidRPr="00301BD0">
        <w:rPr>
          <w:rFonts w:cs="Arial"/>
          <w:i/>
        </w:rPr>
        <w:t>et al.</w:t>
      </w:r>
      <w:r>
        <w:rPr>
          <w:rFonts w:cs="Arial"/>
        </w:rPr>
        <w:t xml:space="preserve">, 2014) have been sampled. Those that are known are mainly areas with sandy bottoms that can be trawled. This highlights significant gaps in basic knowledge, including lack of baseline data on biodiversity, abundance and biomass and its spatial and temporal variations. New habitat types and species are still being discovered on almost every deep-sea scientific cruise. </w:t>
      </w:r>
    </w:p>
    <w:p w14:paraId="0A0D514E" w14:textId="0CB364D8" w:rsidR="0048205B" w:rsidRDefault="0048205B" w:rsidP="00AE389F">
      <w:pPr>
        <w:rPr>
          <w:rFonts w:ascii="Calibri" w:eastAsia="Calibri" w:hAnsi="Calibri" w:cs="Calibri"/>
        </w:rPr>
      </w:pPr>
      <w:r>
        <w:t xml:space="preserve">Some progress in addressing these knowledge gaps is signified by recent marine assessments. For instance, an assessment of data available and surveys needed was recently reviewed for kelp in the North East Atlantic </w:t>
      </w:r>
      <w:r>
        <w:fldChar w:fldCharType="begin" w:fldLock="1"/>
      </w:r>
      <w:r>
        <w:instrText>ADDIN CSL_CITATION { "citationItems" : [ { "id" : "ITEM-1", "itemData" : { "DOI" : "10.1007/s10531-016-1141-7", "ISBN" : "1572-9710", "abstract" : "A comprehensive expert consultation was conducted in order to assess the status, trends and the most important drivers of change in the abundance and geographical distribution of kelp forests in European waters. This consultation included an on-line questionnaire, results from a workshop and data provided by a selected group of experts working on kelp forest mapping and eco-evolutionary research. Differences in status and trends according to geographical areas, species identity and small-scale variations within the same habitat where shown by assembling and mapping kelp distribution and trend data. Significant data gaps for some geographical regions, like the Mediterranean and the southern Iberian Peninsula, were also identified. The data used for this study confirmed a general trend with decreasing abundance of some native kelp species at their southern distributional range limits and increasing abundance in other parts of their distribution (Saccharina latissima and Saccorhiza polyschides). The expansion of the introduced species Undaria pinnatifida was also registered. Drivers of observed changes in kelp forests distribution and abundance were assessed using experts\u2019 opinions. Multiple possible drivers were identified, including global warming, sea urchin grazing, harvesting, pollution and fishing pressure, and their impact varied between geographical areas. Overall, the results highlight major threats for these ecosystems but also opportunities for conservation. Major requirements to ensure adequate protection of coastal kelp ecosystems along European coastlines are discussed, based on the local to regional gaps detected in the study.", "author" : [ { "dropping-particle" : "", "family" : "Ara\u00fajo", "given" : "R M", "non-dropping-particle" : "", "parse-names" : false, "suffix" : "" }, { "dropping-particle" : "", "family" : "Assis", "given" : "J", "non-dropping-particle" : "", "parse-names" : false, "suffix" : "" }, { "dropping-particle" : "", "family" : "Aguillar", "given" : "R", "non-dropping-particle" : "", "parse-names" : false, "suffix" : "" }, { "dropping-particle" : "", "family" : "Airoldi", "given" : "L", "non-dropping-particle" : "", "parse-names" : false, "suffix" : "" }, { "dropping-particle" : "", "family" : "B\u00e1rbara", "given" : "I", "non-dropping-particle" : "", "parse-names" : false, "suffix" : "" }, { "dropping-particle" : "", "family" : "Bartsch", "given" : "I", "non-dropping-particle" : "", "parse-names" : false, "suffix" : "" }, { "dropping-particle" : "", "family" : "Bekkby", "given" : "T", "non-dropping-particle" : "", "parse-names" : false, "suffix" : "" }, { "dropping-particle" : "", "family" : "Christie", "given" : "H", "non-dropping-particle" : "", "parse-names" : false, "suffix" : "" }, { "dropping-particle" : "", "family" : "Davoult", "given" : "D", "non-dropping-particle" : "", "parse-names" : false, "suffix" : "" }, { "dropping-particle" : "", "family" : "Derrien-Courtel", "given" : "S", "non-dropping-particle" : "", "parse-names" : false, "suffix" : "" }, { "dropping-particle" : "", "family" : "Fernandez", "given" : "C", "non-dropping-particle" : "", "parse-names" : false, "suffix" : "" }, { "dropping-particle" : "", "family" : "Fredriksen", "given" : "S", "non-dropping-particle" : "", "parse-names" : false, "suffix" : "" }, { "dropping-particle" : "", "family" : "Gevaert", "given" : "F", "non-dropping-particle" : "", "parse-names" : false, "suffix" : "" }, { "dropping-particle" : "", "family" : "Gundersen", "given" : "H", "non-dropping-particle" : "", "parse-names" : false, "suffix" : "" }, { "dropping-particle" : "", "family" : "Gal", "given" : "A", "non-dropping-particle" : "Le", "parse-names" : false, "suffix" : "" }, { "dropping-particle" : "", "family" : "L\u00e9v\u00eaque", "given" : "L", "non-dropping-particle" : "", "parse-names" : false, "suffix" : "" }, { "dropping-particle" : "", "family" : "Mieszkowska", "given" : "N", "non-dropping-particle" : "", "parse-names" : false, "suffix" : "" }, { "dropping-particle" : "", "family" : "Norderhaug", "given" : "K M", "non-dropping-particle" : "", "parse-names" : false, "suffix" : "" }, { "dropping-particle" : "", "family" : "Oliveira", "given" : "P", "non-dropping-particle" : "", "parse-names" : false, "suffix" : "" }, { "dropping-particle" : "", "family" : "Puente", "given" : "A", "non-dropping-particle" : "", "parse-names" : false, "suffix" : "" }, { "dropping-particle" : "", "family" : "Rico", "given" : "J M", "non-dropping-particle" : "", "parse-names" : false, "suffix" : "" }, { "dropping-particle" : "", "family" : "Rinde", "given" : "E", "non-dropping-particle" : "", "parse-names" : false, "suffix" : "" }, { "dropping-particle" : "", "family" : "Schubert", "given" : "H", "non-dropping-particle" : "", "parse-names" : false, "suffix" : "" }, { "dropping-particle" : "", "family" : "Strain", "given" : "E M", "non-dropping-particle" : "", "parse-names" : false, "suffix" : "" }, { "dropping-particle" : "", "family" : "Valero", "given" : "M", "non-dropping-particle" : "", "parse-names" : false, "suffix" : "" }, { "dropping-particle" : "", "family" : "Viard", "given" : "F", "non-dropping-particle" : "", "parse-names" : false, "suffix" : "" }, { "dropping-particle" : "", "family" : "Sousa-Pinto", "given" : "I", "non-dropping-particle" : "", "parse-names" : false, "suffix" : "" } ], "container-title" : "Biodiversity and Conservation", "id" : "ITEM-1", "issue" : "7", "issued" : { "date-parts" : [ [ "2016" ] ] }, "page" : "1319-1348", "title" : "Status, trends and drivers of kelp forests in Europe: an expert assessment", "type" : "article-journal", "volume" : "25" }, "uris" : [ "http://www.mendeley.com/documents/?uuid=26ec74d3-da31-4a30-ac3f-2435f7706d3b" ] } ], "mendeley" : { "formattedCitation" : "(R. M. Ara\u00fajo et al., 2016)", "manualFormatting" : "(Ara\u00fajo et al., 2016)", "plainTextFormattedCitation" : "(R. M. Ara\u00fajo et al., 2016)", "previouslyFormattedCitation" : "(R. M. Ara\u00fajo et al., 2016)" }, "properties" : {  }, "schema" : "https://github.com/citation-style-language/schema/raw/master/csl-citation.json" }</w:instrText>
      </w:r>
      <w:r>
        <w:fldChar w:fldCharType="separate"/>
      </w:r>
      <w:r>
        <w:t xml:space="preserve">(Araújo </w:t>
      </w:r>
      <w:r w:rsidR="00301BD0" w:rsidRPr="00301BD0">
        <w:rPr>
          <w:i/>
        </w:rPr>
        <w:t>et al.</w:t>
      </w:r>
      <w:r>
        <w:t>, 2016)</w:t>
      </w:r>
      <w:r>
        <w:fldChar w:fldCharType="end"/>
      </w:r>
      <w:r>
        <w:t xml:space="preserve">. The results from Tara Oceans and Malespina cruises and Ocean Sampling Day program, which collected genetic, morphological, and physico-chemical samples from stations around the world (about 35,000 biological samples and about 13,000 contextual measure taken a three different depths just for Tara Oceans) is now being analysed by a large international team of scientists. Metagenomes and meta-barcodes from stations are being built as well as quantitative and high-resolution image databases, and the first global studies are being published </w:t>
      </w:r>
      <w:r w:rsidRPr="0006779E">
        <w:t>(e.g TARA Ocean (</w:t>
      </w:r>
      <w:hyperlink r:id="rId1017" w:history="1">
        <w:r w:rsidR="00025B9B" w:rsidRPr="00A25278">
          <w:rPr>
            <w:rStyle w:val="Hyperlink"/>
          </w:rPr>
          <w:t>https://www.embl.de/tara-oceans/start/</w:t>
        </w:r>
      </w:hyperlink>
      <w:r w:rsidRPr="0006779E">
        <w:t xml:space="preserve">). </w:t>
      </w:r>
      <w:r>
        <w:t xml:space="preserve">IUCN recently coordinated an assessment dedicated to the Anthozoans of the Mediterranean Sea, which include, for instance, iconic species like the red coral </w:t>
      </w:r>
      <w:r>
        <w:rPr>
          <w:rFonts w:ascii="Calibri" w:eastAsia="Calibri" w:hAnsi="Calibri" w:cs="Calibri"/>
        </w:rPr>
        <w:fldChar w:fldCharType="begin" w:fldLock="1"/>
      </w:r>
      <w:r>
        <w:rPr>
          <w:rFonts w:ascii="Calibri" w:eastAsia="Calibri" w:hAnsi="Calibri" w:cs="Calibri"/>
        </w:rPr>
        <w:instrText>ADDIN CSL_CITATION { "citationItems" : [ { "id" : "ITEM-1", "itemData" : { "author" : [ { "dropping-particle" : "", "family" : "Otero, M.M., Numa, C., Bo, M., Orejas, C., Garrabou, J., Cerrano, C., Kru\u017eic\u00c5L, P., Antoniadou, C., Aguilar, R., Kipson, S., Linares, C., Terr.n-Sigler, A., Brossard, J., Kersting, D., Casado-Amez.a, P., Garc.a, S., Goffredo, S., Oca.a, O., Caroselli, E.,", "given" : "B.", "non-dropping-particle" : "", "parse-names" : false, "suffix" : "" } ], "id" : "ITEM-1", "issued" : { "date-parts" : [ [ "2017" ] ] }, "number-of-pages" : "73", "publisher-place" : "Malaga, Spain", "title" : "Overview of the conservation status of Mediterranean anthozoans", "type" : "report" }, "uris" : [ "http://www.mendeley.com/documents/?uuid=96c1bdd0-c5a6-4e33-8cbe-78027c55a229" ] } ], "mendeley" : { "formattedCitation" : "(Otero, M.M., Numa, C., Bo, M., Orejas, C., Garrabou, J., Cerrano, C., Kru\u017eic\u00c5L, P., Antoniadou, C., Aguilar, R., Kipson, S., Linares, C., Terr.n-Sigler, A., Brossard, J., Kersting, D., Casado-Amez.a, P., Garc.a, S., Goffredo, S., Oca.a, O., Caroselli, E., 2017)", "manualFormatting" : "(Otero et al., 2017)", "plainTextFormattedCitation" : "(Otero, M.M., Numa, C., Bo, M., Orejas, C., Garrabou, J., Cerrano, C., Kru\u017eic\u00c5L, P., Antoniadou, C., Aguilar, R., Kipson, S., Linares, C., Terr.n-Sigler, A., Brossard, J., Kersting, D., Casado-Amez.a, P., Garc.a, S., Goffredo, S., Oca.a, O., Caroselli, E., 2017)", "previouslyFormattedCitation" : "(Otero, M.M., Numa, C., Bo, M., Orejas, C., Garrabou, J., Cerrano, C., Kru\u017eic\u00c5L, P., Antoniadou, C., Aguilar, R., Kipson, S., Linares, C., Terr.n-Sigler, A., Brossard, J., Kersting, D., Casado-Amez.a, P., Garc.a, S., Goffredo, S., Oca.a, O., Caroselli, E., 2017)" }, "properties" : {  }, "schema" : "https://github.com/citation-style-language/schema/raw/master/csl-citation.json" }</w:instrText>
      </w:r>
      <w:r>
        <w:rPr>
          <w:rFonts w:ascii="Calibri" w:eastAsia="Calibri" w:hAnsi="Calibri" w:cs="Calibri"/>
        </w:rPr>
        <w:fldChar w:fldCharType="separate"/>
      </w:r>
      <w:r>
        <w:rPr>
          <w:rFonts w:ascii="Calibri" w:eastAsia="Calibri" w:hAnsi="Calibri" w:cs="Calibri"/>
        </w:rPr>
        <w:t xml:space="preserve">(Otero </w:t>
      </w:r>
      <w:r w:rsidR="00301BD0" w:rsidRPr="00301BD0">
        <w:rPr>
          <w:rFonts w:ascii="Calibri" w:eastAsia="Calibri" w:hAnsi="Calibri" w:cs="Calibri"/>
          <w:i/>
        </w:rPr>
        <w:t>et al.</w:t>
      </w:r>
      <w:r>
        <w:rPr>
          <w:rFonts w:ascii="Calibri" w:eastAsia="Calibri" w:hAnsi="Calibri" w:cs="Calibri"/>
        </w:rPr>
        <w:t>, 2017)</w:t>
      </w:r>
      <w:r>
        <w:rPr>
          <w:rFonts w:ascii="Calibri" w:eastAsia="Calibri" w:hAnsi="Calibri" w:cs="Calibri"/>
        </w:rPr>
        <w:fldChar w:fldCharType="end"/>
      </w:r>
      <w:r>
        <w:rPr>
          <w:rFonts w:ascii="Calibri" w:eastAsia="Calibri" w:hAnsi="Calibri" w:cs="Calibri"/>
        </w:rPr>
        <w:t>.</w:t>
      </w:r>
    </w:p>
    <w:p w14:paraId="3BF4C20D" w14:textId="77777777" w:rsidR="0048205B" w:rsidRDefault="0048205B" w:rsidP="00AE389F">
      <w:pPr>
        <w:rPr>
          <w:rFonts w:asciiTheme="majorHAnsi" w:hAnsiTheme="majorHAnsi"/>
          <w:b/>
          <w:lang w:eastAsia="ru-RU"/>
        </w:rPr>
      </w:pPr>
      <w:r>
        <w:rPr>
          <w:b/>
          <w:lang w:eastAsia="ru-RU"/>
        </w:rPr>
        <w:t>Freshwater systems</w:t>
      </w:r>
    </w:p>
    <w:p w14:paraId="37C546B6" w14:textId="5CAAB162" w:rsidR="0048205B" w:rsidRDefault="0048205B" w:rsidP="00AE389F">
      <w:r>
        <w:lastRenderedPageBreak/>
        <w:t xml:space="preserve">The chemical status of 40% of Europe's surface waters remains unknown </w:t>
      </w:r>
      <w:r>
        <w:fldChar w:fldCharType="begin" w:fldLock="1"/>
      </w:r>
      <w:r>
        <w:instrText>ADDIN CSL_CITATION { "citationItems" : [ { "id" : "ITEM-1", "itemData" : { "DOI" : "COM(2015) 219 final", "ISBN" : "9789292135867", "ISSN" : "1725-2237", "abstract" : "Report on the status of and trends for habitat types and species covered by the Birds and Habitats Directives for the 2007-2012 period as required under Article 17 of the Habitats Directive and Article 12 of the Birds Directive 2 1. INTRODUCTION 1.1. BACKGROUND Europeans live in one of the most densely populated regions of the world that has a long history of land use. This has had a profound impact on nature, resulting in the creation of diverse cultural landscapes that are home to a rich fauna and flora. However, developments, particularly during the 20th century, have also resulted in the large-scale destruction of nature. Between 1900 and the mid-1980s Europe had already lost two thirds of its wetlands 1 , and almost three-quarters of its sand dunes and heaths, through a combination of land-use change, infrastructure developments, pollution and urban expansion. This loss of natural capital is a major concern. We depend on nature for the food, energy, raw materials, air and water that make life possible. In addition, nature is a central economic driver, contributing to our economy in ways that we are only just starting to fully comprehend and providing services that are crucial for sustaining and creating jobs and growth. It is also a source of inspiration, knowledge and recreation, and an integral part of our cultural heritage. The Birds 2 and the Habitats 3 Directives are the main legislative instruments for ensuring", "author" : [ { "dropping-particle" : "", "family" : "EEA", "given" : "", "non-dropping-particle" : "", "parse-names" : false, "suffix" : "" } ], "id" : "ITEM-1", "issue" : "2", "issued" : { "date-parts" : [ [ "2015" ] ] }, "title" : "The State of Nature in the European Union", "type" : "report" }, "uris" : [ "http://www.mendeley.com/documents/?uuid=6d580b04-dfb5-4bdc-b090-b09136a22026" ] } ], "mendeley" : { "formattedCitation" : "(EEA, 2015)", "plainTextFormattedCitation" : "(EEA, 2015)", "previouslyFormattedCitation" : "(EEA, 2015)" }, "properties" : {  }, "schema" : "https://github.com/citation-style-language/schema/raw/master/csl-citation.json" }</w:instrText>
      </w:r>
      <w:r>
        <w:fldChar w:fldCharType="separate"/>
      </w:r>
      <w:r>
        <w:t>(</w:t>
      </w:r>
      <w:r w:rsidRPr="000F5AEC">
        <w:t>EEA</w:t>
      </w:r>
      <w:r>
        <w:t>, 2015</w:t>
      </w:r>
      <w:r w:rsidR="0099387C">
        <w:t>d</w:t>
      </w:r>
      <w:r>
        <w:t>)</w:t>
      </w:r>
      <w:r>
        <w:fldChar w:fldCharType="end"/>
      </w:r>
      <w:r>
        <w:t xml:space="preserve">, considering that good chemical status was only achieved for all surface bodies in five of the 27 </w:t>
      </w:r>
      <w:r w:rsidRPr="004937D0">
        <w:rPr>
          <w:bCs/>
        </w:rPr>
        <w:t xml:space="preserve">European Union </w:t>
      </w:r>
      <w:r>
        <w:t xml:space="preserve">member States, it is likely that the environmental conditions of some of these water bodies are poor. </w:t>
      </w:r>
    </w:p>
    <w:p w14:paraId="263693BA" w14:textId="77777777" w:rsidR="0048205B" w:rsidRDefault="0048205B" w:rsidP="00AE389F">
      <w:pPr>
        <w:rPr>
          <w:b/>
          <w:lang w:eastAsia="ru-RU"/>
        </w:rPr>
      </w:pPr>
      <w:r>
        <w:rPr>
          <w:b/>
          <w:lang w:eastAsia="ru-RU"/>
        </w:rPr>
        <w:t>Agricultural areas</w:t>
      </w:r>
    </w:p>
    <w:p w14:paraId="16CE17B8" w14:textId="77777777" w:rsidR="0048205B" w:rsidRDefault="0048205B" w:rsidP="00AE389F">
      <w:pPr>
        <w:rPr>
          <w:rFonts w:asciiTheme="majorHAnsi" w:hAnsiTheme="majorHAnsi"/>
          <w:lang w:eastAsia="ja-JP"/>
        </w:rPr>
      </w:pPr>
      <w:r>
        <w:rPr>
          <w:lang w:eastAsia="ja-JP"/>
        </w:rPr>
        <w:t xml:space="preserve">Overall information on biodiversity trends in agricultural areas decreases from west to east. In particular, studies on biodiversity and agriculture for Eastern Europe and Central Asia often focus on drivers of biodiversity in agricultural areas rather than biodiversity trends </w:t>
      </w:r>
      <w:r>
        <w:fldChar w:fldCharType="begin" w:fldLock="1"/>
      </w:r>
      <w:r>
        <w:rPr>
          <w:lang w:eastAsia="ja-JP"/>
        </w:rPr>
        <w:instrText>ADDIN CSL_CITATION { "citationItems" : [ { "id" : "ITEM-1", "itemData" : { "author" : [ { "dropping-particle" : "", "family" : "Smelansky", "given" : "I.E.", "non-dropping-particle" : "", "parse-names" : false, "suffix" : "" } ], "id" : "ITEM-1", "issued" : { "date-parts" : [ [ "2003" ] ] }, "publisher-place" : "Moscow", "title" : "Biodiversity of agricultural lands in Russia: current state and trends", "type" : "report" }, "uris" : [ "http://www.mendeley.com/documents/?uuid=b2d52e3a-0e99-30d5-83d2-692e1fed0d6d" ] } ], "mendeley" : { "formattedCitation" : "(I. E. Smelansky, 2003)", "plainTextFormattedCitation" : "(I. E. Smelansky, 2003)", "previouslyFormattedCitation" : "(I. E. Smelansky, 2003)" }, "properties" : {  }, "schema" : "https://github.com/citation-style-language/schema/raw/master/csl-citation.json" }</w:instrText>
      </w:r>
      <w:r>
        <w:fldChar w:fldCharType="separate"/>
      </w:r>
      <w:r w:rsidRPr="00193C7B">
        <w:rPr>
          <w:lang w:eastAsia="ja-JP"/>
        </w:rPr>
        <w:t>(Smelansky, 2003)</w:t>
      </w:r>
      <w:r>
        <w:fldChar w:fldCharType="end"/>
      </w:r>
      <w:r w:rsidRPr="0057115A">
        <w:t>,</w:t>
      </w:r>
      <w:r>
        <w:rPr>
          <w:lang w:eastAsia="ja-JP"/>
        </w:rPr>
        <w:t xml:space="preserve"> while biodiversity is surveyed for semi-natural ecosystems rather than more productive agroecosystems in these countries. Capacity building for monitoring biodiversity in agricultural areas in the eastern part of the region is thus needed.</w:t>
      </w:r>
    </w:p>
    <w:p w14:paraId="7B70BCD1" w14:textId="2E06A6B0" w:rsidR="0048205B" w:rsidRDefault="0048205B" w:rsidP="00AE389F">
      <w:pPr>
        <w:rPr>
          <w:rFonts w:asciiTheme="majorHAnsi" w:hAnsiTheme="majorHAnsi"/>
          <w:lang w:eastAsia="ja-JP"/>
        </w:rPr>
      </w:pPr>
      <w:r>
        <w:rPr>
          <w:lang w:eastAsia="ja-JP"/>
        </w:rPr>
        <w:t xml:space="preserve">The level of knowledge on biodiversity trends in agricultural areas and main direct drivers has increased substantially during the last decade. However, most studies have used species richness or abundance (and genetic diversity for animal breeds and plant varieties) as indicators of biodiversity. Promoting a stronger focus on functional diversity in future studies and monitoring schemes may be the best way to complement previous approaches. To better understand and predict biodiversity trends in agricultural areas in Europe and Central Asia, it will be necessary: (i) to reinforce the knowledge basis on the demography and population dynamics of species (including the role of behaviour, density-dependent effects, and extinction debt); (ii) to account for small-scale spatio-temporal effects and scale up biodiversity changes and trends from local to national and regional levels; and (iii) to detail the effects of changes in agricultural practices (characteristics of the varieties grown, harvesting techniques, types of pesticides used, etc.) to a greater extent </w:t>
      </w:r>
      <w:r>
        <w:rPr>
          <w:lang w:eastAsia="ja-JP"/>
        </w:rPr>
        <w:fldChar w:fldCharType="begin" w:fldLock="1"/>
      </w:r>
      <w:r>
        <w:rPr>
          <w:lang w:eastAsia="ja-JP"/>
        </w:rPr>
        <w:instrText>ADDIN CSL_CITATION { "citationItems" : [ { "id" : "ITEM-1", "itemData" : { "DOI" : "10.1016/j.tree.2011.05.009", "ISBN" : "0169-5347", "ISSN" : "01695347", "PMID" : "21703714", "abstract" : "Biodiversity continues to decline, despite the implementation of international conservation conventions and measures. To counteract biodiversity loss, it is pivotal to know how conservation actions affect biodiversity trends. Focussing on European farmland species, we review what is known about the impact of conservation initiatives on biodiversity. We argue that the effects of conservation are a function of conservation-induced ecological contrast, agricultural land-use intensity and landscape context. We find that, to date, only a few studies have linked local conservation effects to national biodiversity trends. It is therefore unknown how the extensive European agri-environmental budget for conservation on farmland contributes to the policy objectives to halt biodiversity decline. Based on this review, we identify new research directions addressing this important knowledge gap. \u00a9 2011 Elsevier Ltd.", "author" : [ { "dropping-particle" : "", "family" : "Kleijn", "given" : "David", "non-dropping-particle" : "", "parse-names" : false, "suffix" : "" }, { "dropping-particle" : "", "family" : "Rundl\u00f6f", "given" : "Maj", "non-dropping-particle" : "", "parse-names" : false, "suffix" : "" }, { "dropping-particle" : "", "family" : "Scheper", "given" : "Jeroen", "non-dropping-particle" : "", "parse-names" : false, "suffix" : "" }, { "dropping-particle" : "", "family" : "Smith", "given" : "Henrik G.", "non-dropping-particle" : "", "parse-names" : false, "suffix" : "" }, { "dropping-particle" : "", "family" : "Tscharntke", "given" : "Teja", "non-dropping-particle" : "", "parse-names" : false, "suffix" : "" } ], "container-title" : "Trends in Ecology and Evolution", "id" : "ITEM-1", "issue" : "9", "issued" : { "date-parts" : [ [ "2011" ] ] }, "page" : "474-481", "title" : "Does conservation on farmland contribute to halting the biodiversity decline?", "type" : "article-journal", "volume" : "26" }, "uris" : [ "http://www.mendeley.com/documents/?uuid=b2cad0ae-7394-3e2b-ad71-bcd2bfb3dd4f" ] } ], "mendeley" : { "formattedCitation" : "(Kleijn, Rundl\u00f6f, Scheper, Smith, &amp; Tscharntke, 2011)", "plainTextFormattedCitation" : "(Kleijn, Rundl\u00f6f, Scheper, Smith, &amp; Tscharntke, 2011)", "previouslyFormattedCitation" : "(Kleijn, Rundl\u00f6f, Scheper, Smith, &amp; Tscharntke, 2011)" }, "properties" : {  }, "schema" : "https://github.com/citation-style-language/schema/raw/master/csl-citation.json" }</w:instrText>
      </w:r>
      <w:r>
        <w:rPr>
          <w:lang w:eastAsia="ja-JP"/>
        </w:rPr>
        <w:fldChar w:fldCharType="separate"/>
      </w:r>
      <w:r>
        <w:rPr>
          <w:lang w:eastAsia="ja-JP"/>
        </w:rPr>
        <w:t>(Kleijn</w:t>
      </w:r>
      <w:r w:rsidR="000C199C">
        <w:rPr>
          <w:i/>
          <w:lang w:eastAsia="ja-JP"/>
        </w:rPr>
        <w:t xml:space="preserve"> et al.</w:t>
      </w:r>
      <w:r>
        <w:rPr>
          <w:lang w:eastAsia="ja-JP"/>
        </w:rPr>
        <w:t>, 2011)</w:t>
      </w:r>
      <w:r>
        <w:rPr>
          <w:lang w:eastAsia="ja-JP"/>
        </w:rPr>
        <w:fldChar w:fldCharType="end"/>
      </w:r>
      <w:r>
        <w:rPr>
          <w:lang w:eastAsia="ja-JP"/>
        </w:rPr>
        <w:t>.</w:t>
      </w:r>
    </w:p>
    <w:p w14:paraId="2F088900" w14:textId="77777777" w:rsidR="0048205B" w:rsidRDefault="0048205B" w:rsidP="00AE389F">
      <w:pPr>
        <w:rPr>
          <w:b/>
          <w:lang w:eastAsia="en-GB"/>
        </w:rPr>
      </w:pPr>
      <w:r>
        <w:rPr>
          <w:b/>
          <w:lang w:eastAsia="en-GB"/>
        </w:rPr>
        <w:t>Urban areas</w:t>
      </w:r>
    </w:p>
    <w:p w14:paraId="757C8E34" w14:textId="77777777" w:rsidR="0048205B" w:rsidRDefault="0048205B" w:rsidP="00AE389F">
      <w:pPr>
        <w:rPr>
          <w:rFonts w:ascii="Segoe UI" w:hAnsi="Segoe UI" w:cs="Segoe UI"/>
          <w:sz w:val="23"/>
          <w:szCs w:val="23"/>
          <w:lang w:eastAsia="en-GB"/>
        </w:rPr>
      </w:pPr>
      <w:r>
        <w:rPr>
          <w:lang w:eastAsia="en-GB"/>
        </w:rPr>
        <w:t xml:space="preserve">The data available for urban areas are mostly for the larger and more easily observed taxa, such as vascular plants, birds and mammals. There is good data for bats, and reasonably good data on amphibians, reptiles and some insect taxa, including butterflies. The small amount of data available on taxa more difficult to observe and distinguish, such as Syrphids and other Diptera, suggest high levels of diversity and numerous rare and threatened species </w:t>
      </w:r>
      <w:r>
        <w:fldChar w:fldCharType="begin" w:fldLock="1"/>
      </w:r>
      <w:r>
        <w:rPr>
          <w:lang w:eastAsia="en-GB"/>
        </w:rPr>
        <w:instrText>ADDIN CSL_CITATION { "citationItems" : [ { "id" : "ITEM-1", "itemData" : { "DOI" : "10.1007/978-1-4939-1698-6", "ISBN" : "978-1-4939-1697-9", "author" : [ { "dropping-particle" : "", "family" : "Kelcey", "given" : "John", "non-dropping-particle" : "", "parse-names" : false, "suffix" : "" } ], "edition" : "1", "editor" : [ { "dropping-particle" : "", "family" : "Kelcey", "given" : "John", "non-dropping-particle" : "", "parse-names" : false, "suffix" : "" } ], "id" : "ITEM-1", "issued" : { "date-parts" : [ [ "2015" ] ] }, "number-of-pages" : "700", "publisher" : "Springer Science+Business Media", "publisher-place" : "New York", "title" : "Vertebrates and Invertebrates of European Cities: Selected Non-Avian Fauna", "type" : "book" }, "uris" : [ "http://www.mendeley.com/documents/?uuid=7ae30491-e3de-4f2e-8294-dcbc38268590" ] } ], "mendeley" : { "formattedCitation" : "(Kelcey, 2015)", "plainTextFormattedCitation" : "(Kelcey, 2015)", "previouslyFormattedCitation" : "(Kelcey, 2015)" }, "properties" : {  }, "schema" : "https://github.com/citation-style-language/schema/raw/master/csl-citation.json" }</w:instrText>
      </w:r>
      <w:r>
        <w:fldChar w:fldCharType="separate"/>
      </w:r>
      <w:r>
        <w:rPr>
          <w:lang w:eastAsia="en-GB"/>
        </w:rPr>
        <w:t>(Kelcey, 2015)</w:t>
      </w:r>
      <w:r>
        <w:fldChar w:fldCharType="end"/>
      </w:r>
      <w:r>
        <w:rPr>
          <w:lang w:eastAsia="en-GB"/>
        </w:rPr>
        <w:t>. Thus, more surveying of such taxa would generate valuable new knowledge on urban biodiversity.</w:t>
      </w:r>
    </w:p>
    <w:p w14:paraId="46684C7D" w14:textId="77777777" w:rsidR="0048205B" w:rsidRDefault="0048205B" w:rsidP="00AE389F">
      <w:pPr>
        <w:rPr>
          <w:b/>
        </w:rPr>
      </w:pPr>
      <w:r>
        <w:rPr>
          <w:b/>
        </w:rPr>
        <w:t>Taxonomic gaps</w:t>
      </w:r>
    </w:p>
    <w:p w14:paraId="2A4B2AF5" w14:textId="04993004" w:rsidR="0048205B" w:rsidRDefault="0048205B" w:rsidP="00AE389F">
      <w:r>
        <w:t xml:space="preserve">While birds are arguably the most studied and best known group in Europe and Central Asia, there is still one species, the large-billed reed-warbler, </w:t>
      </w:r>
      <w:r>
        <w:rPr>
          <w:i/>
        </w:rPr>
        <w:t xml:space="preserve">Acrocephalus orinus </w:t>
      </w:r>
      <w:r>
        <w:t xml:space="preserve">listed as being </w:t>
      </w:r>
      <w:r w:rsidR="00E91659">
        <w:t>data d</w:t>
      </w:r>
      <w:r>
        <w:t xml:space="preserve">eficient by the IUCN and therefore having unknown extinction risk, and there are also 79 species with unknown population trends in the </w:t>
      </w:r>
      <w:r w:rsidRPr="004937D0">
        <w:rPr>
          <w:bCs/>
        </w:rPr>
        <w:t xml:space="preserve">European Union </w:t>
      </w:r>
      <w:r>
        <w:fldChar w:fldCharType="begin" w:fldLock="1"/>
      </w:r>
      <w:r>
        <w:instrText>ADDIN CSL_CITATION { "citationItems" : [ { "id" : "ITEM-1", "itemData" : { "ISBN" : "978-92-9213-515-7", "author" : [ { "dropping-particle" : "", "family" : "European Environmental Agency", "given" : "EEA", "non-dropping-particle" : "", "parse-names" : false, "suffix" : "" } ], "id" : "ITEM-1", "issued" : { "date-parts" : [ [ "2015" ] ] }, "publisher-place" : "Copenhagen", "title" : "SOER. The European environment \u2014 state and outlook 2015. A comprehensive assessment of the European environment's state, trends and prospects, in a global context.", "type" : "report" }, "uris" : [ "http://www.mendeley.com/documents/?uuid=edfef0f6-d3e5-3fce-b0ed-78ca3beff6fb" ] } ], "mendeley" : { "formattedCitation" : "(European Environmental Agency, 2015a)", "plainTextFormattedCitation" : "(European Environmental Agency, 2015a)", "previouslyFormattedCitation" : "(European Environmental Agency, 2015a)" }, "properties" : {  }, "schema" : "https://github.com/citation-style-language/schema/raw/master/csl-citation.json" }</w:instrText>
      </w:r>
      <w:r>
        <w:fldChar w:fldCharType="separate"/>
      </w:r>
      <w:r w:rsidRPr="00193C7B">
        <w:t>(</w:t>
      </w:r>
      <w:r w:rsidRPr="000F5AEC">
        <w:t>EEA</w:t>
      </w:r>
      <w:r w:rsidRPr="00193C7B">
        <w:t>, 2015</w:t>
      </w:r>
      <w:r w:rsidR="0099387C">
        <w:t>a</w:t>
      </w:r>
      <w:r w:rsidRPr="00193C7B">
        <w:t>)</w:t>
      </w:r>
      <w:r>
        <w:fldChar w:fldCharType="end"/>
      </w:r>
      <w:r>
        <w:t>. Long-term trends are rarely available. Low capacity or difficult access means that regions such as Caucasus, the Arctic part of Europe, Romania, Croatia, the Faroe Islands and the Azores are underrepresented in bird conservation status assessments (BirdLife International, 2015).</w:t>
      </w:r>
    </w:p>
    <w:p w14:paraId="20BBC0CA" w14:textId="1B7A83DF" w:rsidR="0048205B" w:rsidRDefault="0048205B" w:rsidP="00AE389F">
      <w:r>
        <w:t>More substantial knowledge gaps exist for other terrestrial vertebrate groups. There are, respectively, 55 mammals, 11 reptiles and three amp</w:t>
      </w:r>
      <w:r w:rsidR="00E91659">
        <w:t>hibians that are classified as data d</w:t>
      </w:r>
      <w:r>
        <w:t xml:space="preserve">eficient by the IUCN. In addition, population trends are unknown for 100 of 1,026 bird species extant in the region and assessed by IUCN as well as 263 of 537 mammals, 7 of 129 amphibians and 56 of the 268 species of reptiles </w:t>
      </w:r>
      <w:r>
        <w:fldChar w:fldCharType="begin" w:fldLock="1"/>
      </w:r>
      <w: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 } ], "mendeley" : { "formattedCitation" : "(IUCN, 2017c)", "plainTextFormattedCitation" : "(IUCN, 2017c)", "previouslyFormattedCitation" : "(IUCN, 2017c)" }, "properties" : {  }, "schema" : "https://github.com/citation-style-language/schema/raw/master/csl-citation.json" }</w:instrText>
      </w:r>
      <w:r>
        <w:fldChar w:fldCharType="separate"/>
      </w:r>
      <w:r w:rsidRPr="00193C7B">
        <w:t>(IUCN, 2017c)</w:t>
      </w:r>
      <w:r>
        <w:fldChar w:fldCharType="end"/>
      </w:r>
      <w:r>
        <w:t>.</w:t>
      </w:r>
    </w:p>
    <w:p w14:paraId="5DDFB94E" w14:textId="711990B9" w:rsidR="0048205B" w:rsidRDefault="0048205B" w:rsidP="00AE389F">
      <w:pPr>
        <w:rPr>
          <w:rFonts w:asciiTheme="majorHAnsi" w:hAnsiTheme="majorHAnsi"/>
        </w:rPr>
      </w:pPr>
      <w:r>
        <w:t xml:space="preserve">There are at least 100,000 species of insects known in Europe, and an unknown number of earthworms, arachnids, snails and other invertebrate species. However, it is plausible that several hundreds of thousands of species of invertebrates occur in Europe and Central Asia. Despite this </w:t>
      </w:r>
      <w:r>
        <w:lastRenderedPageBreak/>
        <w:t xml:space="preserve">extremely high diversity, and importance for ecosystem services, only a very small proportion is listed in the IUCN Red List. More specifically, there are only 2,132 species of terrestrial invertebrates in the IUCN Red List that are extant in the Europe and Central Asia region. The majority of these are European bees, which include 1,965 species </w:t>
      </w:r>
      <w:r>
        <w:fldChar w:fldCharType="begin" w:fldLock="1"/>
      </w:r>
      <w:r>
        <w:instrText>ADDIN CSL_CITATION { "citationItems" : [ { "id" : "ITEM-1", "itemData" : { "DOI" : "10.2779/77003", "ISBN" : "9789279445125", "abstract" : ":", "author" : [ { "dropping-particle" : "", "family" : "Ana Nieto, Stuart P.M. Roberts, James Kemp, Pierre Rasmont", "given" : "Michael Kuhlmann", "non-dropping-particle" : "", "parse-names" : false, "suffix" : "" }, { "dropping-particle" : "", "family" : "Mariana Garc\u00eda Criado, Jacobus C. Biesmeijer, Petr Bogusch, Holger H. Dathe", "given" : "Pilar De la R\u00faa", "non-dropping-particle" : "", "parse-names" : false, "suffix" : "" }, { "dropping-particle" : "", "family" : "Thibaut De Meulemeester, Manuel Dehon, Alexandre Dewulf", "given" : "Francisco Javier Ortiz-S\u00e1nchez", "non-dropping-particle" : "", "parse-names" : false, "suffix" : "" }, { "dropping-particle" : "", "family" : "Patrick Lhomme, Alain P</w:instrText>
      </w:r>
      <w:r w:rsidRPr="00EB0936">
        <w:instrText>auly, Simon G. Potts, Christophe Praz", "given" : "Marino Quaranta", "non-dropping-particle" : "", "parse-names" : false, "suffix" : "" }, { "dropping-particle" : "", "family" : "Vladimir G. Radchenko, Erwin Scheuchl, Jan Smit, Jakub Straka, Michael Terzo", "given" : "Bogdan Tomozii", "non-dropping-particle" : "", "parse-names" : false, "suffix" : "" }, { "dropping-particle" : "", "family" : "Miche, Jemma Window", "given" : "Denis Michez", "non-dropping-particle" : "", "parse-names" : false, "suffix" : "" } ], "editor" : [ { "dropping-particle" : "", "family" : "Publication Office of the European Union", "given" : "", "non-dropping-particle" : "", "parse-names" : false, "suffix" : "" } ], "id" : "ITEM-1", "issued" : { "date-parts" : [ [ "2014" ] ] }, "number-of-pages" : "1-98", "publisher-place" : "Luxembourg", "title" : "European Red List of Bees", "type" : "book" }, "uris" : [ "http://www.mendeley.com/documents/?uuid=c205f760-3005-3837-8d1c-8c049fd8e8d4" ] } ], "mendeley" : { "formattedCitation" : "(Ana Nieto, Stuart P.M. Roberts, James Kemp, Pierre Rasmont et al., 2014)", "plainTextFormattedCitation" : "(Ana Nieto, Stuart P.M. Roberts, James Kemp, Pierre Rasmont et al., 2014)", "previouslyFormattedCitation" : "(Ana Nieto, Stuart P.M. Roberts, James Kemp, Pierre Rasmont et al., 2014)" }, "properties" : {  }, "schema" : "https://github.com/citation-style-language/schema/raw/master/csl-citation.json" }</w:instrText>
      </w:r>
      <w:r>
        <w:fldChar w:fldCharType="separate"/>
      </w:r>
      <w:r w:rsidRPr="00EB0936">
        <w:t xml:space="preserve">(Nieto </w:t>
      </w:r>
      <w:r w:rsidR="00301BD0" w:rsidRPr="00301BD0">
        <w:rPr>
          <w:i/>
        </w:rPr>
        <w:t>et al.</w:t>
      </w:r>
      <w:r w:rsidRPr="00EB0936">
        <w:t>, 2014)</w:t>
      </w:r>
      <w:r>
        <w:fldChar w:fldCharType="end"/>
      </w:r>
      <w:r w:rsidRPr="00EB0936">
        <w:t>.</w:t>
      </w:r>
      <w:r w:rsidRPr="00EB0936">
        <w:rPr>
          <w:rFonts w:ascii="Times New Roman" w:hAnsi="Times New Roman"/>
        </w:rPr>
        <w:t xml:space="preserve"> </w:t>
      </w:r>
      <w:r>
        <w:t>Moreover,</w:t>
      </w:r>
      <w:r w:rsidRPr="00BF6262">
        <w:t xml:space="preserve"> </w:t>
      </w:r>
      <w:r>
        <w:t>almost nothing is known about species, trends and threats for this taxonomic group from Central Asia.</w:t>
      </w:r>
    </w:p>
    <w:p w14:paraId="6AD4E0D1" w14:textId="16C28249" w:rsidR="0048205B" w:rsidRDefault="0048205B" w:rsidP="00AE389F">
      <w:r>
        <w:t xml:space="preserve">There are no meaningful trends in geographic extent or population size of freshwater species available for Europe and Central Asia. Therefore, a table of trends and importance of drivers was impossible to produce. Of particular concern is the lack of data for freshwater invertebrates, for which even current status is available only for a minority of species </w:t>
      </w:r>
      <w:r>
        <w:fldChar w:fldCharType="begin" w:fldLock="1"/>
      </w:r>
      <w:r>
        <w:instrText>ADDIN CSL_CITATION { "citationItems" : [ { "id" : "ITEM-1", "itemData" : { "DOI" : "10.2800/42824", "ISBN" : "9789292131067", "abstract" : "The present report considers the status and trends of pan-European biodiversity, and the implications of these trends for biodiversity management policy and practice. It considers the key biodiversity policy instruments currently applied in Europe, the threats to biodiversity and their management implications across major habitat types. The implications for biodiversity of cross-cutting issues such as tourism and urban planning are also considered, along with the challenges that remain for conserving and sustainably using of Europe's biodiversity. The report makes use of the SEBI 2010 indicators and other relevant national and regional information sources. It does not consider the biodiversity of EU overseas territories and outermost regions.", "author" : [ { "dropping-particle" : "", "family" : "EEA", "given" : "", "non-dropping-particle" : "", "parse-names" : false, "suffix" : "" } ], "container-title" : "Europe", "id" : "ITEM-1", "issue" : "5", "issued" : { "date-parts" : [ [ "2010" ] ] }, "number-of-pages" : "64", "title" : "Assessing biodiversity in Europe \u2014 the 2010 report", "type" : "book" }, "uris" : [ "http://www.mendeley.com/documents/?uuid=a96dce41-f3a9-4df3-82f6-e32ebf87ddd2" ] } ], "mendeley" : { "formattedCitation" : "(EEA, 2010)", "manualFormatting" : "(EEA, 2010)", "plainTextFormattedCitation" : "(EEA, 2010)", "previouslyFormattedCitation" : "(EEA, 2010)" }, "properties" : {  }, "schema" : "https://github.com/citation-style-language/schema/raw/master/csl-citation.json" }</w:instrText>
      </w:r>
      <w:r>
        <w:fldChar w:fldCharType="separate"/>
      </w:r>
      <w:r>
        <w:t>(</w:t>
      </w:r>
      <w:r w:rsidRPr="000F5AEC">
        <w:t>EEA</w:t>
      </w:r>
      <w:r>
        <w:t>, 2010)</w:t>
      </w:r>
      <w:r>
        <w:fldChar w:fldCharType="end"/>
      </w:r>
      <w:r>
        <w:t>. For example, severa</w:t>
      </w:r>
      <w:r w:rsidR="00E91659">
        <w:t>l freshwater crab species have data d</w:t>
      </w:r>
      <w:r>
        <w:t xml:space="preserve">eficient status according to the IUCN Red List, which highlights the need to increase monitoring efforts globally but also in Europe and Central Asia. </w:t>
      </w:r>
    </w:p>
    <w:p w14:paraId="03C198F5" w14:textId="3ACC59B9" w:rsidR="0048205B" w:rsidRDefault="0048205B" w:rsidP="00AE389F">
      <w:r>
        <w:t>Similarly, almost a quarter of all Eu</w:t>
      </w:r>
      <w:r w:rsidR="00E91659">
        <w:t>ropean freshwater molluscs are data d</w:t>
      </w:r>
      <w:r>
        <w:t xml:space="preserve">eficient and many might prove to be threatened once enough data become available to evaluate their extinction risk. However, the number of data-deficient species may well increase, since </w:t>
      </w:r>
      <w:r>
        <w:rPr>
          <w:rFonts w:cstheme="minorHAnsi"/>
          <w:lang w:eastAsia="en-GB"/>
        </w:rPr>
        <w:t xml:space="preserve">76% of freshwater fishes and 83% of freshwater molluscs have unknown population trends </w:t>
      </w:r>
      <w:r>
        <w:rPr>
          <w:rFonts w:cstheme="minorHAnsi"/>
          <w:lang w:eastAsia="en-GB"/>
        </w:rPr>
        <w:fldChar w:fldCharType="begin" w:fldLock="1"/>
      </w:r>
      <w:r>
        <w:rPr>
          <w:rFonts w:cstheme="minorHAnsi"/>
          <w:lang w:eastAsia="en-GB"/>
        </w:rPr>
        <w:instrText>ADDIN CSL_CITATION { "citationItems" : [ { "id" : "ITEM-1", "itemData" : { "DOI" : "10.2779/84538", "ISBN" : "9789279201981", "abstract" : "staatus", "author" : [ { "dropping-particle" : "", "family" : "Cuttelod", "given" : "Annabelle", "non-dropping-particle" : "", "parse-names" : false, "suffix" : "" }, { "dropping-particle" : "", "family" : "Seddon", "given" : "Mary", "non-dropping-particle" : "", "parse-names" : false, "suffix" : "" }, { "dropping-particle" : "", "family" : "Neubert", "given" : "Eike", "non-dropping-particle" : "", "parse-names" : false, "suffix" : "" } ], "id" : "ITEM-1", "issued" : { "date-parts" : [ [ "2011" ] ] }, "number-of-pages" : "97", "publisher" : "Luxembourg: Publications Office of the European Union", "title" : "European Red List of Non-marine Molluscs", "type" : "book" }, "uris" : [ "http://www.mendeley.com/documents/?uuid=a88fce8e-18ed-3734-aeee-2d51145263a6" ] } ], "mendeley" : { "formattedCitation" : "(Cuttelod et al., 2011b)", "plainTextFormattedCitation" : "(Cuttelod et al., 2011b)", "previouslyFormattedCitation" : "(Cuttelod et al., 2011b)" }, "properties" : {  }, "schema" : "https://github.com/citation-style-language/schema/raw/master/csl-citation.json" }</w:instrText>
      </w:r>
      <w:r>
        <w:rPr>
          <w:rFonts w:cstheme="minorHAnsi"/>
          <w:lang w:eastAsia="en-GB"/>
        </w:rPr>
        <w:fldChar w:fldCharType="separate"/>
      </w:r>
      <w:r w:rsidRPr="00974179">
        <w:rPr>
          <w:rFonts w:cstheme="minorHAnsi"/>
          <w:lang w:eastAsia="en-GB"/>
        </w:rPr>
        <w:t xml:space="preserve">(Cuttelod </w:t>
      </w:r>
      <w:r w:rsidR="00301BD0" w:rsidRPr="00301BD0">
        <w:rPr>
          <w:rFonts w:cstheme="minorHAnsi"/>
          <w:i/>
          <w:lang w:eastAsia="en-GB"/>
        </w:rPr>
        <w:t>et al.</w:t>
      </w:r>
      <w:r w:rsidRPr="00974179">
        <w:rPr>
          <w:rFonts w:cstheme="minorHAnsi"/>
          <w:lang w:eastAsia="en-GB"/>
        </w:rPr>
        <w:t>, 2011)</w:t>
      </w:r>
      <w:r>
        <w:rPr>
          <w:rFonts w:cstheme="minorHAnsi"/>
          <w:lang w:eastAsia="en-GB"/>
        </w:rPr>
        <w:fldChar w:fldCharType="end"/>
      </w:r>
      <w:r>
        <w:rPr>
          <w:rFonts w:cstheme="minorHAnsi"/>
          <w:lang w:eastAsia="en-GB"/>
        </w:rPr>
        <w:t xml:space="preserve">. </w:t>
      </w:r>
      <w:r>
        <w:t xml:space="preserve">Data are also deficient for many other freshwater invertebrate groups </w:t>
      </w:r>
      <w:r>
        <w:fldChar w:fldCharType="begin" w:fldLock="1"/>
      </w:r>
      <w:r>
        <w:instrText>ADDIN CSL_CITATION { "citationItems" : [ { "id" : "ITEM-1", "itemData" : { "DOI" : "10.1007/s10750-007-9246-3", "ISBN" : "0018-8158", "ISSN" : "00188158", "PMID" : "3082", "abstract" : "We present a summary of the results included in the different treatments in this volume. The diversity and distribution of vertebrates, insects, crustaceans, molluscs and a suite of minor phyla is compared and commented upon. Whereas the available data on vertebrates and some emblematic invertebrate groups such as Odonata (dragonflies and damselflies) allow for a credible assessment, data are deficient for many other groups. This is owing to knowledge gaps, both in geographical coverage of available data and/or lack of taxonomic information. These gaps need to be addressed urgently, either by liberating date from inaccessible repositories or by fostering taxonomic research. A similar effort is required to compile environmental and ecological information in order to enable cross-linking and analysis of these complementary data sets. Only in this way will it be possible to analyse information on freshwater biodiversity for sustainable management and conservation of the world's freshwater resources.  (PUBLICATION ABSTRACT)", "author" : [ { "dropping-particle" : "V.", "family" : "Balian", "given" : "E.", "non-dropping-particle" : "", "parse-names" : false, "suffix" : "" }, { "dropping-particle" : "", "family" : "Segers", "given" : "H.", "non-dropping-particle" : "", "parse-names" : false, "suffix" : "" }, { "dropping-particle" : "", "family" : "L\u00e9v\u00e8que", "given" : "C.", "non-dropping-particle" : "", "parse-names" : false, "suffix" : "" }, { "dropping-particle" : "", "family" : "Martens", "given" : "K.", "non-dropping-particle" : "", "parse-names" : false, "suffix" : "" } ], "container-title" : "Hydrobiologia", "id" : "ITEM-1", "issue" : "1", "issued" : { "date-parts" : [ [ "2008" ] ] }, "page" : "627-637", "title" : "The Freshwater Animal Diversity Assessment: An overview of the results", "type" : "article-journal", "volume" : "595" }, "uris" : [ "http://www.mendeley.com/documents/?uuid=f9fd9e47-efba-3f59-ae69-c2e34b3834d2" ] } ], "mendeley" : { "formattedCitation" : "(Balian, Segers, L\u00e9v\u00e8que, &amp; Martens, 2008)", "plainTextFormattedCitation" : "(Balian, Segers, L\u00e9v\u00e8que, &amp; Martens, 2008)", "previouslyFormattedCitation" : "(Balian, Segers, L\u00e9v\u00e8que, &amp; Martens, 2008)" }, "properties" : {  }, "schema" : "https://github.com/citation-style-language/schema/raw/master/csl-citation.json" }</w:instrText>
      </w:r>
      <w:r>
        <w:fldChar w:fldCharType="separate"/>
      </w:r>
      <w:r>
        <w:t>(Balian</w:t>
      </w:r>
      <w:r w:rsidR="000C199C">
        <w:rPr>
          <w:i/>
        </w:rPr>
        <w:t xml:space="preserve"> et al.</w:t>
      </w:r>
      <w:r>
        <w:t>, 2008)</w:t>
      </w:r>
      <w:r>
        <w:fldChar w:fldCharType="end"/>
      </w:r>
      <w:r>
        <w:t>. This is owing to several reasons such as lack of taxonomic information, knowledge gaps in geographical coverage of data and lack of long-term data. These gaps need to be assessed urgently, by fostering taxonomic research and monitoring and by making proprietary databases and databases under pay-wall freely and openly available.</w:t>
      </w:r>
    </w:p>
    <w:p w14:paraId="35159931" w14:textId="1BE29C7E" w:rsidR="0048205B" w:rsidRDefault="0048205B" w:rsidP="00AE389F">
      <w:r>
        <w:t xml:space="preserve">Biases across taxonomic groups in marine systems are also largely documented </w:t>
      </w:r>
      <w:r>
        <w:fldChar w:fldCharType="begin" w:fldLock="1"/>
      </w:r>
      <w:r>
        <w:instrText>ADDIN CSL_CITATION {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1", "16" ] ] }, "page" : "247-254", "publisher" : "American Association for the Advancement of Science", "title" : "Marine defaunation: Animal loss in the global ocean", "type" : "article-journal", "volume" : "347" }, "uris" : [ "http://www.mendeley.com/documents/?uuid=c9016347-f026-39af-ae15-f70e7fb74d34" ] }, { "id" : "ITEM-2", "itemData" : { "DOI" : "Doi 10.1038/Nclimate1958", "ISBN" : "1758-678X", "ISSN" : "1758-678X", "abstract" : "Past meta-analyses of the response of marine organisms to climate change have examined a limited range of locations(1,2), taxonomic groups(2-4) and/or biological responses(5,6).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author" : [ { "dropping-particle" : "", "family" : "Poloczanska", "given" : "E S", "non-dropping-particle" : "", "parse-names" : false, "suffix" : "" }, { "dropping-particle" : "", "family" : "Brown", "given" : "C J", "non-dropping-particle" : "", "parse-names" : false, "suffix" : "" }, { "dropping-particle" : "", "family" : "Sydeman", "given" : "W J", "non-dropping-particle" : "", "parse-names" : false, "suffix" : "" }, { "dropping-particle" : "", "family" : "Kiessling", "given" : "W", "non-dropping-particle" : "", "parse-names" : false, "suffix" : "" }, { "dropping-particle" : "", "family" : "Schoeman", "given" : "D S", "non-dropping-particle" : "", "parse-names" : false, "suffix" : "" }, { "dropping-particle" : "", "family" : "Moore", "given" : "P J", "non-dropping-particle" : "", "parse-names" : false, "suffix" : "" }, { "dropping-particle" : "", "family" : "Brander", "given" : "K", "non-dropping-particle" : "", "parse-names" : false, "suffix" : "" }, { "dropping-particle" : "", "family" : "Bruno", "given" : "J F", "non-dropping-particle" : "", "parse-names" : false, "suffix" : "" }, { "dropping-particle" : "", "family" : "Buckley", "given" : "L B", "non-dropping-particle" : "", "parse-names" : false, "suffix" : "" }, { "dropping-particle" : "", "family" : "Burrows", "given" : "M T",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non-dropping-particle" : "", "parse-names" : false, "suffix" : "" }, { "dropping-particle" : "", "family" : "Thompson", "given" : "S A", "non-dropping-particle" : "", "parse-names" : false, "suffix" : "" }, { "dropping-particle" : "", "family" : "Richardson", "given" : "A J", "non-dropping-particle" : "", "parse-names" : false, "suffix" : "" } ], "container-title" : "Nature Climate Change", "id" : "ITEM-2", "issue" : "August", "issued" : { "date-parts" : [ [ "2013", "8", "4" ] ] }, "page" : "919-925", "publisher" : "Nature Publishing Group", "title" : "Global imprint of climate change on marine life", "type" : "article-journal", "volume" : "3" }, "uris" : [ "http://www.mendeley.com/documents/?uuid=c198a6d2-f559-4fad-8a6c-7749ae7157cd" ] } ], "mendeley" : { "formattedCitation" : "(McCauley et al., 2015; Poloczanska et al., 2013)", "plainTextFormattedCitation" : "(McCauley et al., 2015; Poloczanska et al., 2013)", "previouslyFormattedCitation" : "(McCauley et al., 2015; Poloczanska et al., 2013)" }, "properties" : {  }, "schema" : "https://github.com/citation-style-language/schema/raw/master/csl-citation.json" }</w:instrText>
      </w:r>
      <w:r>
        <w:fldChar w:fldCharType="separate"/>
      </w:r>
      <w:r>
        <w:t xml:space="preserve">(McCauley </w:t>
      </w:r>
      <w:r w:rsidR="00301BD0" w:rsidRPr="00301BD0">
        <w:rPr>
          <w:i/>
        </w:rPr>
        <w:t>et al.</w:t>
      </w:r>
      <w:r>
        <w:t xml:space="preserve">, 2015; Poloczanska </w:t>
      </w:r>
      <w:r w:rsidR="00301BD0" w:rsidRPr="00301BD0">
        <w:rPr>
          <w:i/>
        </w:rPr>
        <w:t>et al.</w:t>
      </w:r>
      <w:r>
        <w:t>, 2013)</w:t>
      </w:r>
      <w:r>
        <w:fldChar w:fldCharType="end"/>
      </w:r>
      <w:r w:rsidR="00112C35">
        <w:t xml:space="preserve"> </w:t>
      </w:r>
      <w:r>
        <w:t>(</w:t>
      </w:r>
      <w:r w:rsidR="00E02367">
        <w:rPr>
          <w:b/>
        </w:rPr>
        <w:t>Figure 3.59</w:t>
      </w:r>
      <w:r>
        <w:t xml:space="preserve">). For instance, no extinction of marine animal species has been documented in the past five decades </w:t>
      </w:r>
      <w:r>
        <w:fldChar w:fldCharType="begin" w:fldLock="1"/>
      </w:r>
      <w: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fldChar w:fldCharType="separate"/>
      </w:r>
      <w:r w:rsidRPr="00193C7B">
        <w:t>(IUCN, 2017b)</w:t>
      </w:r>
      <w:r>
        <w:fldChar w:fldCharType="end"/>
      </w:r>
      <w:r>
        <w:t xml:space="preserve">, but only a small fraction of described marine mammals has been evaluated and 17 that were </w:t>
      </w:r>
      <w:r w:rsidR="00E91659">
        <w:t>assessed were determined to be data d</w:t>
      </w:r>
      <w:r>
        <w:t xml:space="preserve">eficient </w:t>
      </w:r>
      <w:r>
        <w:fldChar w:fldCharType="begin" w:fldLock="1"/>
      </w:r>
      <w:r>
        <w:instrText>ADDIN CSL_CITATION {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1", "16" ] ] }, "page" : "247-254", "publisher" : "American Association for the Advancement of Science", "title" : "Marine defaunation: Animal loss in the global ocean", "type" : "article-journal", "volume" : "347" }, "uris" : [ "http://www.mendeley.com/documents/?uuid=c9016347-f026-39af-ae15-f70e7fb74d34" ] }, { "id" : "ITEM-2", "itemData" : { "author" : [ { "dropping-particle" : "", "family" : "IUCN", "given" : "", "non-dropping-particle" : "", "parse-names" : false, "suffix" : "" } ], "id" : "ITEM-2", "issued" : { "date-parts" : [ [ "2017" ] ] }, "title" : "The IUCN Red List of Threatended Species 2017.1", "type" : "webpage" }, "uris" : [ "http://www.mendeley.com/documents/?uuid=fc2eaf2e-6e3e-44cc-99d1-dc54a591fb14" ] } ], "mendeley" : { "formattedCitation" : "(IUCN, 2017c; McCauley et al., 2015)", "plainTextFormattedCitation" : "(IUCN, 2017c; McCauley et al., 2015)", "previouslyFormattedCitation" : "(IUCN, 2017c; McCauley et al., 2015)" }, "properties" : {  }, "schema" : "https://github.com/citation-style-language/schema/raw/master/csl-citation.json" }</w:instrText>
      </w:r>
      <w:r>
        <w:fldChar w:fldCharType="separate"/>
      </w:r>
      <w:r w:rsidRPr="00193C7B">
        <w:t xml:space="preserve">(IUCN, 2017c; McCauley </w:t>
      </w:r>
      <w:r w:rsidR="00301BD0" w:rsidRPr="00301BD0">
        <w:rPr>
          <w:i/>
        </w:rPr>
        <w:t>et al.</w:t>
      </w:r>
      <w:r w:rsidRPr="00193C7B">
        <w:t>, 2015)</w:t>
      </w:r>
      <w:r>
        <w:fldChar w:fldCharType="end"/>
      </w:r>
      <w:r>
        <w:t xml:space="preserve">. This is exemplified by the extensive work carried out by Brooks </w:t>
      </w:r>
      <w:r w:rsidR="00301BD0" w:rsidRPr="00301BD0">
        <w:rPr>
          <w:i/>
        </w:rPr>
        <w:t>et al.</w:t>
      </w:r>
      <w:r>
        <w:t xml:space="preserve"> </w:t>
      </w:r>
      <w:r>
        <w:fldChar w:fldCharType="begin" w:fldLock="1"/>
      </w:r>
      <w:r>
        <w:instrText>ADDIN CSL_CITATION { "citationItems" : [ { "id" : "ITEM-1", "itemData" : { "DOI" : "10.1038/sdata.2016.7", "PMID" : "26881749", "author" : [ { "dropping-particle" : "", "family" : "Brooks", "given" : "Thomas M", "non-dropping-particle" : "", "parse-names" : false, "suffix" : "" }, { "dropping-particle" : "", "family" : "Ak\u00e7akaya", "given" : "H Resit",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Hilton-Taylor", "given" : "Craig", "non-dropping-particle" : "", "parse-names" : false, "suffix" : "" }, { "dropping-particle" : "", "family" : "Hoffmann", "given" : "Michael", "non-dropping-particle" : "", "parse-names" : false, "suffix" : "" }, { "dropping-particle" : "", "family" : "Juffe-Bignoli", "given" : "Diego", "non-dropping-particle" : "", "parse-names" : false, "suffix" : "" }, { "dropping-particle" : "", "family" : "Kingston", "given" : "Naomi", "non-dropping-particle" : "", "parse-names" : false, "suffix" : "" }, { "dropping-particle" : "", "family" : "MacSharry", "given" : "Brian", "non-dropping-particle" : "", "parse-names" : false, "suffix" : "" }, { "dropping-particle" : "", "family" : "Parr", "given" : "Mike", "non-dropping-particle" : "", "parse-names" : false, "suffix" : "" }, { "dropping-particle" : "", "family" : "Perianin", "given" : "Laurence", "non-dropping-particle" : "", "parse-names" : false, "suffix" : "" }, { "dropping-particle" : "", "family" : "Regan", "given" : "Eugenie C", "non-dropping-particle" : "", "parse-names" : false, "suffix" : "" }, { "dropping-particle" : "", "family" : "Rodrigues", "given" : "Ana S L", "non-dropping-particle" : "", "parse-names" : false, "suffix" : "" }, { "dropping-particle" : "", "family" : "Rondinini", "given" : "Carlo", "non-dropping-particle" : "", "parse-names" : false, "suffix" : "" }, { "dropping-particle" : "", "family" : "Shennan-Farpon", "given" : "Yara", "non-dropping-particle" : "", "parse-names" : false, "suffix" : "" }, { "dropping-particle" : "", "family" : "Young", "given" : "Bruce E", "non-dropping-particle" : "", "parse-names" : false, "suffix" : "" } ], "container-title" : "Scientific data", "id" : "ITEM-1", "issued" : { "date-parts" : [ [ "2016" ] ] }, "page" : "160007", "title" : "Analysing biodiversity and conservation knowledge products to support regional environmental assessments.", "type" : "article-journal", "volume" : "3" }, "uris" : [ "http://www.mendeley.com/documents/?uuid=0bda7d33-9e7d-381f-8ab1-43ac77ca6c36" ] } ], "mendeley" : { "formattedCitation" : "(Brooks et al., 2016c)", "manualFormatting" : "(2016)", "plainTextFormattedCitation" : "(Brooks et al., 2016c)", "previouslyFormattedCitation" : "(Brooks et al., 2016c)" }, "properties" : {  }, "schema" : "https://github.com/citation-style-language/schema/raw/master/csl-citation.json" }</w:instrText>
      </w:r>
      <w:r>
        <w:fldChar w:fldCharType="separate"/>
      </w:r>
      <w:r>
        <w:t>(2016)</w:t>
      </w:r>
      <w:r>
        <w:fldChar w:fldCharType="end"/>
      </w:r>
      <w:r>
        <w:t xml:space="preserve"> in which marine taxa are not included, except for decapods. This is not surprising, since trend data are not available even for 69% of the best-known group of marine organisms, the European marine fish species. </w:t>
      </w:r>
    </w:p>
    <w:p w14:paraId="18A2AA65" w14:textId="335C8631" w:rsidR="0048205B" w:rsidRDefault="0048205B" w:rsidP="00AE389F">
      <w:r>
        <w:rPr>
          <w:lang w:val="en-US"/>
        </w:rPr>
        <w:t xml:space="preserve">Availability of regional information on marine plankton and invertebrates is varied across Europe and Central Asia, with certain systems having more information on biodiversity status available (e.g. the North East Atlantic (OSPAR, 2017); the Mediterranean (Coll </w:t>
      </w:r>
      <w:r w:rsidR="00301BD0" w:rsidRPr="00301BD0">
        <w:rPr>
          <w:i/>
          <w:lang w:val="en-US"/>
        </w:rPr>
        <w:t>et al.</w:t>
      </w:r>
      <w:r>
        <w:rPr>
          <w:lang w:val="en-US"/>
        </w:rPr>
        <w:t xml:space="preserve">, </w:t>
      </w:r>
      <w:r w:rsidRPr="000F5AEC">
        <w:rPr>
          <w:lang w:val="en-US"/>
        </w:rPr>
        <w:t>2010</w:t>
      </w:r>
      <w:r w:rsidR="00074A15">
        <w:rPr>
          <w:lang w:val="en-US"/>
        </w:rPr>
        <w:t>a</w:t>
      </w:r>
      <w:r>
        <w:rPr>
          <w:lang w:val="en-US"/>
        </w:rPr>
        <w:t>); and the Baltic (Ojav</w:t>
      </w:r>
      <w:r w:rsidR="000C199C">
        <w:rPr>
          <w:lang w:val="en-US"/>
        </w:rPr>
        <w:t>e</w:t>
      </w:r>
      <w:r>
        <w:rPr>
          <w:lang w:val="en-US"/>
        </w:rPr>
        <w:t xml:space="preserve">er </w:t>
      </w:r>
      <w:r w:rsidR="00301BD0" w:rsidRPr="00301BD0">
        <w:rPr>
          <w:i/>
          <w:lang w:val="en-US"/>
        </w:rPr>
        <w:t>et al.</w:t>
      </w:r>
      <w:r>
        <w:rPr>
          <w:lang w:val="en-US"/>
        </w:rPr>
        <w:t xml:space="preserve">, 2010). Most often, information remains descriptive: existence, abundance, geographical distributions of species for instance, but little meta-information is available yet to discern conservation status. OSPAR </w:t>
      </w:r>
      <w:r>
        <w:rPr>
          <w:lang w:val="en-US"/>
        </w:rPr>
        <w:fldChar w:fldCharType="begin" w:fldLock="1"/>
      </w:r>
      <w:r>
        <w:rPr>
          <w:lang w:val="en-US"/>
        </w:rPr>
        <w:instrText>ADDIN CSL_CITATION { "citationItems" : [ { "id" : "ITEM-1", "itemData" : { "author" : [ { "dropping-particle" : "", "family" : "OSPAR", "given" : "", "non-dropping-particle" : "", "parse-names" : false, "suffix" : "" } ], "container-title" : "Biodiversity Series", "id" : "ITEM-1", "issued" : { "date-parts" : [ [ "2008" ] ] }, "number-of-pages" : "261", "publisher" : "OSPAR Commission", "title" : "Case Reports for the OSPAR List of threatened and/or declining species and habitats", "type" : "report" }, "uris" : [ "http://www.mendeley.com/documents/?uuid=5a6528b8-d9d0-49f8-afc1-cc7f99775a06" ] } ], "mendeley" : { "formattedCitation" : "(OSPAR, 2008)", "plainTextFormattedCitation" : "(OSPAR, 2008)", "previouslyFormattedCitation" : "(OSPAR, 2008)" }, "properties" : {  }, "schema" : "https://github.com/citation-style-language/schema/raw/master/csl-citation.json" }</w:instrText>
      </w:r>
      <w:r>
        <w:rPr>
          <w:lang w:val="en-US"/>
        </w:rPr>
        <w:fldChar w:fldCharType="separate"/>
      </w:r>
      <w:r>
        <w:rPr>
          <w:lang w:val="en-US"/>
        </w:rPr>
        <w:t>(OSPAR, 2008)</w:t>
      </w:r>
      <w:r>
        <w:rPr>
          <w:lang w:val="en-US"/>
        </w:rPr>
        <w:fldChar w:fldCharType="end"/>
      </w:r>
      <w:r>
        <w:rPr>
          <w:lang w:val="en-US"/>
        </w:rPr>
        <w:t xml:space="preserve"> lists five marine invertebrate species as threatened or declining in the North Atlantic and North Sea since 2003, as well as a series of habitats formed by marine invertebrates (e.g. mussel beds, deep sea sponge aggregations). In the Mediterranean, while much information is available, marine invertebrate knowledge is often considered to be limited, with new species still being described. There is also a high proportion of endemic species in the Mediterranean, especially sponges and mysids (Coll </w:t>
      </w:r>
      <w:r w:rsidR="00301BD0" w:rsidRPr="00301BD0">
        <w:rPr>
          <w:i/>
          <w:lang w:val="en-US"/>
        </w:rPr>
        <w:t>et al.</w:t>
      </w:r>
      <w:r>
        <w:rPr>
          <w:lang w:val="en-US"/>
        </w:rPr>
        <w:t>, 2010</w:t>
      </w:r>
      <w:r w:rsidR="00074A15">
        <w:rPr>
          <w:lang w:val="en-US"/>
        </w:rPr>
        <w:t>a</w:t>
      </w:r>
      <w:r>
        <w:rPr>
          <w:lang w:val="en-US"/>
        </w:rPr>
        <w:t xml:space="preserve">). Mediterranean anthozoans have been reviewed in detail by IUCN, showing that 13% of them are threatened while almost half lack sufficient data for assessing risk of extinction (Otero </w:t>
      </w:r>
      <w:r w:rsidR="00301BD0" w:rsidRPr="00301BD0">
        <w:rPr>
          <w:i/>
          <w:lang w:val="en-US"/>
        </w:rPr>
        <w:t>et al.</w:t>
      </w:r>
      <w:r>
        <w:rPr>
          <w:lang w:val="en-US"/>
        </w:rPr>
        <w:t xml:space="preserve">, 2017). </w:t>
      </w:r>
    </w:p>
    <w:p w14:paraId="4C9C5E78" w14:textId="2451F93C" w:rsidR="008A270B" w:rsidRPr="00C66B87" w:rsidRDefault="008A270B" w:rsidP="00C66B87">
      <w:pPr>
        <w:rPr>
          <w:lang w:val="en-US"/>
        </w:rPr>
      </w:pPr>
      <w:r>
        <w:rPr>
          <w:lang w:eastAsia="en-GB"/>
        </w:rPr>
        <w:lastRenderedPageBreak/>
        <w:drawing>
          <wp:inline distT="0" distB="0" distL="0" distR="0" wp14:anchorId="77D34909" wp14:editId="43F2C6B6">
            <wp:extent cx="5759450" cy="440309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8"/>
                    <a:stretch>
                      <a:fillRect/>
                    </a:stretch>
                  </pic:blipFill>
                  <pic:spPr>
                    <a:xfrm>
                      <a:off x="0" y="0"/>
                      <a:ext cx="5759450" cy="4403090"/>
                    </a:xfrm>
                    <a:prstGeom prst="rect">
                      <a:avLst/>
                    </a:prstGeom>
                  </pic:spPr>
                </pic:pic>
              </a:graphicData>
            </a:graphic>
          </wp:inline>
        </w:drawing>
      </w:r>
    </w:p>
    <w:p w14:paraId="0A55205D" w14:textId="61553C9E" w:rsidR="0048205B" w:rsidRDefault="0048205B" w:rsidP="00AE389F">
      <w:r>
        <w:rPr>
          <w:rFonts w:cs="Arial"/>
        </w:rPr>
        <w:t xml:space="preserve">Marine microbes may represent more than 90% of the ocean’s biomass, are the major drivers of its biogeochemical cycles (Danovaro </w:t>
      </w:r>
      <w:r w:rsidR="00301BD0" w:rsidRPr="00301BD0">
        <w:rPr>
          <w:rFonts w:cs="Arial"/>
          <w:i/>
        </w:rPr>
        <w:t>et al.</w:t>
      </w:r>
      <w:r>
        <w:rPr>
          <w:rFonts w:cs="Arial"/>
        </w:rPr>
        <w:t xml:space="preserve">, 2017), and can be found in the whole water column up to 2,000 metres below the seafloor. Although there has been an exponential increase in research on marine archaea, bacteria and viruses, and evidence that archaea and viruses may increase in importance with depth (Danovaro </w:t>
      </w:r>
      <w:r w:rsidR="00301BD0" w:rsidRPr="00301BD0">
        <w:rPr>
          <w:rFonts w:cs="Arial"/>
          <w:i/>
        </w:rPr>
        <w:t>et al.</w:t>
      </w:r>
      <w:r>
        <w:rPr>
          <w:rFonts w:cs="Arial"/>
        </w:rPr>
        <w:t>, 2015) their biodiversity and functioning is still largely unknown.</w:t>
      </w:r>
    </w:p>
    <w:p w14:paraId="7EC74C79" w14:textId="77777777" w:rsidR="0048205B" w:rsidRDefault="0048205B" w:rsidP="00AE389F">
      <w:pPr>
        <w:rPr>
          <w:rFonts w:ascii="Arial" w:hAnsi="Arial" w:cs="Arial"/>
          <w:b/>
        </w:rPr>
      </w:pPr>
      <w:r>
        <w:t xml:space="preserve">At least 7,000 species of lichens are known to occur in Europe (excluding Russia), while across the whole of Europe and Central Asia only five lichen species have been assessed in the IUCN Red List and have known conservation status </w:t>
      </w:r>
      <w:r>
        <w:fldChar w:fldCharType="begin" w:fldLock="1"/>
      </w:r>
      <w:r>
        <w:instrText>ADDIN CSL_CITATION { "citationItems" : [ { "id" : "ITEM-1", "itemData" : { "URL" : "http://www.iucnredlist.org/", "accessed" : { "date-parts" : [ [ "2017", "1", "31" ] ] }, "author" : [ { "dropping-particle" : "", "family" : "IUCN", "given" : "", "non-dropping-particle" : "", "parse-names" : false, "suffix" : "" } ], "id" : "ITEM-1", "issued" : { "date-parts" : [ [ "2017" ] ] }, "title" : "IUCN Red List of Threatened Species", "type" : "webpage" }, "uris" : [ "http://www.mendeley.com/documents/?uuid=12567418-4dda-4fb4-b217-68ffea2c646f" ] } ], "mendeley" : { "formattedCitation" : "(IUCN, 2017b)", "plainTextFormattedCitation" : "(IUCN, 2017b)", "previouslyFormattedCitation" : "(IUCN, 2017b)" }, "properties" : {  }, "schema" : "https://github.com/citation-style-language/schema/raw/master/csl-citation.json" }</w:instrText>
      </w:r>
      <w:r>
        <w:fldChar w:fldCharType="separate"/>
      </w:r>
      <w:r w:rsidRPr="00193C7B">
        <w:t>(IUCN, 2017b)</w:t>
      </w:r>
      <w:r>
        <w:fldChar w:fldCharType="end"/>
      </w:r>
      <w:r>
        <w:t>.</w:t>
      </w:r>
    </w:p>
    <w:p w14:paraId="3ECDC31B" w14:textId="22505B04" w:rsidR="0048205B" w:rsidRDefault="0048205B" w:rsidP="00AE389F">
      <w:r>
        <w:t>Less than 10% of all species of vascular plants known to occur in the region have been assessed by the IUCN Red List (2,483 species for an estimated &gt;30,000 for the region)</w:t>
      </w:r>
      <w:r w:rsidR="00436823">
        <w:t xml:space="preserve"> </w:t>
      </w:r>
      <w:r>
        <w:fldChar w:fldCharType="begin" w:fldLock="1"/>
      </w:r>
      <w: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fc2eaf2e-6e3e-44cc-99d1-dc54a591fb14" ] } ], "mendeley" : { "formattedCitation" : "(IUCN, 2017c)", "plainTextFormattedCitation" : "(IUCN, 2017c)", "previouslyFormattedCitation" : "(IUCN, 2017c)" }, "properties" : {  }, "schema" : "https://github.com/citation-style-language/schema/raw/master/csl-citation.json" }</w:instrText>
      </w:r>
      <w:r>
        <w:fldChar w:fldCharType="separate"/>
      </w:r>
      <w:r w:rsidRPr="00D51BD3">
        <w:t>(IUCN, 2017c)</w:t>
      </w:r>
      <w:r>
        <w:fldChar w:fldCharType="end"/>
      </w:r>
      <w:r>
        <w:t xml:space="preserve">. Among those assessed, 46.2% have unknown population trends. These also include species of conservation concern, such as 20% of the species included in the European Red List of Vascular Plants; </w:t>
      </w:r>
      <w:r>
        <w:fldChar w:fldCharType="begin" w:fldLock="1"/>
      </w:r>
      <w:r>
        <w:instrText>ADDIN CSL_CITATION { "citationItems" : [ { "id" : "ITEM-1", "itemData" : { "DOI" : "10.2779/8515", "ISBN" : "9789279201998", "abstract" : ", , R.V. 2011. European Red List of Vascular Plants. : .", "author" : [ { "dropping-particle" : "", "family" : "Bilz", "given" : "Melanie", "non-dropping-particle" : "", "parse-names" : false, "suffix" : "" }, { "dropping-particle" : "", "family" : "Kell", "given" : "Shelagh P", "non-dropping-particle" : "", "parse-names" : false, "suffix" : "" }, { "dropping-particle" : "", "family" : "Maxted", "given" : "Nigel", "non-dropping-particle" : "", "parse-names" : false, "suffix" : "" }, { "dropping-particle" : "V", "family" : "Lansdown", "given" : "Richard", "non-dropping-particle" : "", "parse-names" : false, "suffix" : "" } ], "container-title" : "Publications Office of European Union", "id" : "ITEM-1", "issued" : { "date-parts" : [ [ "2011" ] ] }, "note" : "NULL", "number-of-pages" : "130", "publisher" : "Publications Office of the European Union", "publisher-place" : "Luxembourg", "title" : "European Red List of Vascular Plants", "type" : "book" }, "uris" : [ "http://www.mendeley.com/documents/?uuid=fa1f49b8-7f2f-353e-ac8a-dac704ab6929" ] } ], "mendeley" : { "formattedCitation" : "(Bilz et al., 2011b)", "plainTextFormattedCitation" : "(Bilz et al., 2011b)", "previouslyFormattedCitation" : "(Bilz et al., 2011b)" }, "properties" : {  }, "schema" : "https://github.com/citation-style-language/schema/raw/master/csl-citation.json" }</w:instrText>
      </w:r>
      <w:r>
        <w:fldChar w:fldCharType="separate"/>
      </w:r>
      <w:r w:rsidRPr="00193C7B">
        <w:t xml:space="preserve">(Bilz </w:t>
      </w:r>
      <w:r w:rsidR="00301BD0" w:rsidRPr="00301BD0">
        <w:rPr>
          <w:i/>
        </w:rPr>
        <w:t>et al.</w:t>
      </w:r>
      <w:r w:rsidRPr="00193C7B">
        <w:t>, 2011)</w:t>
      </w:r>
      <w:r>
        <w:fldChar w:fldCharType="end"/>
      </w:r>
      <w:r>
        <w:t xml:space="preserve">. These knowledge gaps are caused by lack of field data, difficulties in accessing data for some countries, and uncertain taxonomy. Processes threatening vascular plants are also unknown for several species. </w:t>
      </w:r>
    </w:p>
    <w:p w14:paraId="76C2B41A" w14:textId="0ACE8F06" w:rsidR="0048205B" w:rsidRDefault="0048205B" w:rsidP="00AE389F">
      <w:r>
        <w:t xml:space="preserve">The number of fungus species in Europe exceeds 75,000, 15,000 of which are macrofungi </w:t>
      </w:r>
      <w:r>
        <w:fldChar w:fldCharType="begin" w:fldLock="1"/>
      </w:r>
      <w:r>
        <w:instrText>ADDIN CSL_CITATION { "citationItems" : [ { "id" : "ITEM-1", "itemData" : { "author" : [ { "dropping-particle" : "", "family" : "Senn-irlet", "given" : "Beatrice", "non-dropping-particle" : "", "parse-names" : false, "suffix" : "" }, { "dropping-particle" : "", "family" : "Heilmann-Clausen", "given" : "Jacob", "non-dropping-particle" : "", "parse-names" : false, "suffix" : "" }, { "dropping-particle" : "", "family" : "Genney", "given" : "David", "non-dropping-particle" : "", "parse-names" : false, "suffix" : "" }, { "dropping-particle" : "", "family" : "Dahlberg", "given" : "Anders", "non-dropping-particle" : "", "parse-names" : false, "suffix" : "" } ], "container-title" : "Document prepared for the European Council for Conservation of Fungi (ECCF) within the European Mycological Association (EMA) and the Directorate of Culture and Cultural and Natural Heritage, Council of Europe, Strasbourg", "id" : "ITEM-1", "issue" : "October", "issued" : { "date-parts" : [ [ "2007" ] ] }, "title" : "Guidance for Conservation of Macrofungi in Europe", "type" : "article-journal" }, "uris" : [ "http://www.mendeley.com/documents/?uuid=2ad9bebc-8a14-4024-b2f5-68f30e3fbb66" ] } ], "mendeley" : { "formattedCitation" : "(Senn-irlet et al., 2007)", "plainTextFormattedCitation" : "(Senn-irlet et al., 2007)", "previouslyFormattedCitation" : "(Senn-irlet et al., 2007)" }, "properties" : {  }, "schema" : "https://github.com/citation-style-language/schema/raw/master/csl-citation.json" }</w:instrText>
      </w:r>
      <w:r>
        <w:fldChar w:fldCharType="separate"/>
      </w:r>
      <w:r w:rsidRPr="00193C7B">
        <w:t xml:space="preserve">(Senn-irlet </w:t>
      </w:r>
      <w:r w:rsidR="00301BD0" w:rsidRPr="00301BD0">
        <w:rPr>
          <w:i/>
        </w:rPr>
        <w:t>et al.</w:t>
      </w:r>
      <w:r w:rsidRPr="00193C7B">
        <w:t>, 2007)</w:t>
      </w:r>
      <w:r>
        <w:fldChar w:fldCharType="end"/>
      </w:r>
      <w:r>
        <w:t>. Currently there are no regional or continental data on status and trends of fungi.</w:t>
      </w:r>
    </w:p>
    <w:p w14:paraId="26844CB9" w14:textId="3151870A" w:rsidR="0048205B" w:rsidRDefault="0048205B" w:rsidP="00AE389F">
      <w:r>
        <w:t xml:space="preserve">We were unable to assess status and trends in diversity, biomass and community composition of soil and freshwater micro-organisms: Protozoa, Bacteria, Rotifera, Nematoda, Tardigrada, despite the key role of these organisms in soil formation, nutrient and carbon cycling, and water retention </w:t>
      </w:r>
      <w:r>
        <w:fldChar w:fldCharType="begin" w:fldLock="1"/>
      </w:r>
      <w:r>
        <w:instrText>ADDIN CSL_CITATION { "citationItems" : [ { "id" : "ITEM-1", "itemData" : { "DOI" : "doi:10.2788/799182", "ISBN" : "9789279481697", "ISSN" : "1831-9424", "author" : [ { "dropping-particle" : "", "family" : "Orgiazzi, A., Bardgett, R.D., Barrios, E., Behan-Pelletier, V., Briones", "given" : "M.J.I.", "non-dropping-particle" : "", "parse-names" : false, "suffix" : "" }, { "dropping-particle" : "", "family" : "Chotte, J-L., De Deyn, G.B., Eggleton, P., Fierer, N., Fraser, T.", "given" : "Hedlund", "non-dropping-particle" : "", "parse-names" : false, "suffix" : "" }, { "dropping-particle" : "", "family" : "K., Jeffery, S., Johnson, N.C., Jones, A., Kandeler, E., Kaneko, N.", "given" : "Lavelle", "non-dropping-particle" : "", "parse-names" : false, "suffix" : "" }, { "dropping-particle" : "", "family" : "P., Lemanceau, P., Miko, L., Montanarella, L., Moreira, F.M.S.", "given" : "Ramirez", "non-dropping-particle" : "", "parse-names" : false, "suffix" : "" }, { "dropping-particle" : "", "family" : "K.S., Scheu, S., Singh, B.K., Six, J., van der Putten, W.H., Wall", "given" : "D.H.", "non-dropping-particle" : "", "parse-names" : false, "suffix" : "" }, { "dropping-particle" : "", "family" : "(Eds.)", "given" : "", "non-dropping-particle" : "", "parse-names" : false, "suffix" : "" } ], "id" : "ITEM-1", "issued" : { "date-parts" : [ [ "2016" ] ] }, "number-of-pages" : "176", "title" : "Global Soil biodiversity atlas", "type" : "book" }, "uris" : [ "http://www.mendeley.com/documents/?uuid=e014fca6-3648-4d4d-a328-a1557aaa10f3" ] } ], "mendeley" : { "formattedCitation" : "(Orgiazzi, A., Bardgett, R.D., Barrios, E., Behan-Pelletier, V., Briones et al., 2016)", "plainTextFormattedCitation" : "(Orgiazzi, A., Bardgett, R.D., Barrios, E., Behan-Pelletier, V., Briones et al., 2016)", "previouslyFormattedCitation" : "(Orgiazzi, A., Bardgett, R.D., Barrios, E., Behan-Pelletier, V., Briones et al., 2016)" }, "properties" : {  }, "schema" : "https://github.com/citation-style-language/schema/raw/master/csl-citation.json" }</w:instrText>
      </w:r>
      <w:r>
        <w:fldChar w:fldCharType="separate"/>
      </w:r>
      <w:r>
        <w:t xml:space="preserve">(Orgiazzi </w:t>
      </w:r>
      <w:r w:rsidR="00301BD0" w:rsidRPr="00301BD0">
        <w:rPr>
          <w:i/>
        </w:rPr>
        <w:t>et al.</w:t>
      </w:r>
      <w:r>
        <w:t>, 2016)</w:t>
      </w:r>
      <w:r>
        <w:fldChar w:fldCharType="end"/>
      </w:r>
      <w:r>
        <w:t xml:space="preserve">. </w:t>
      </w:r>
    </w:p>
    <w:p w14:paraId="3C8011AD" w14:textId="77777777" w:rsidR="0048205B" w:rsidRDefault="0048205B" w:rsidP="00AE389F">
      <w:pPr>
        <w:rPr>
          <w:b/>
        </w:rPr>
      </w:pPr>
      <w:r>
        <w:rPr>
          <w:b/>
        </w:rPr>
        <w:lastRenderedPageBreak/>
        <w:t>Relationship between biodiversity and ecosystem function and services</w:t>
      </w:r>
    </w:p>
    <w:p w14:paraId="1832E3BB" w14:textId="63E7E8FD" w:rsidR="0048205B" w:rsidRDefault="0048205B" w:rsidP="00AE389F">
      <w:r>
        <w:t xml:space="preserve">For some ecosystem services, there is insufficient data to evaluate the relationship between biodiversity and ecosystem service provision. For example, the effects of fish diversity on fisheries yield and the effects of biodiversity on flood regulation are inconclusive </w:t>
      </w:r>
      <w:r>
        <w:fldChar w:fldCharType="begin" w:fldLock="1"/>
      </w:r>
      <w:r>
        <w:instrText>ADDIN CSL_CITATION { "citationItems" : [ { "id" : "ITEM-1", "itemData" : { "DOI" : "10.1038/nature11373", "ISBN" : "00280836", "ISSN" : "0028-0836", "PMID" : "22678280", "abstract" : "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author" : [ { "dropping-particle" : "", "family" : "Cardinale", "given" : "Bradley J.", "non-dropping-particle" : "", "parse-names" : false, "suffix" : "" }, { "dropping-particle" : "", "family" : "Duffy", "given" : "J. Emmett", "non-dropping-particle" : "", "parse-names" : false, "suffix" : "" }, { "dropping-particle" : "", "family" : "Gonzalez", "given" : "Andrew", "non-dropping-particle" : "", "parse-names" : false, "suffix" : "" }, { "dropping-particle" : "", "family" : "Hooper", "given" : "David U.", "non-dropping-particle" : "", "parse-names" : false, "suffix" : "" }, { "dropping-particle" : "", "family" : "Perrings", "given" : "Charles", "non-dropping-particle" : "", "parse-names" : false, "suffix" : "" }, { "dropping-particle" : "", "family" : "Venail", "given" : "Patrick", "non-dropping-particle" : "", "parse-names" : false, "suffix" : "" }, { "dropping-particle" : "", "family" : "Narwani", "given" : "Anita", "non-dropping-particle" : "", "parse-names" : false, "suffix" : "" }, { "dropping-particle" : "", "family" : "Mace", "given" : "Georgina M.", "non-dropping-particle" : "", "parse-names" : false, "suffix" : "" }, { "dropping-particle" : "", "family" : "Tilman", "given" : "David", "non-dropping-particle" : "", "parse-names" : false, "suffix" : "" }, { "dropping-particle" : "", "family" : "A.Wardle", "given" : "David", "non-dropping-particle" : "", "parse-names" : false, "suffix" : "" }, { "dropping-particle" : "", "family" : "Kinzig", "given" : "Ann P.", "non-dropping-particle" : "", "parse-names" : false, "suffix" : "" }, { "dropping-particle" : "", "family" : "Daily", "given" : "Gretchen C.", "non-dropping-particle" : "", "parse-names" : false, "suffix" : "" }, { "dropping-particle" : "", "family" : "Loreau", "given" : "Michel", "non-dropping-particle" : "", "parse-names" : false, "suffix" : "" }, { "dropping-particle" : "", "family" : "Grace", "given" : "James B.", "non-dropping-particle" : "", "parse-names" : false, "suffix" : "" }, { "dropping-particle" : "", "family" : "Larigauderie", "given" : "Anne", "non-dropping-particle" : "", "parse-names" : false, "suffix" : "" }, { "dropping-particle" : "", "family" : "Srivastava", "given" : "Diane S.", "non-dropping-particle" : "", "parse-names" : false, "suffix" : "" }, { "dropping-particle" : "", "family" : "Naeem", "given" : "Shahid", "non-dropping-particle" : "", "parse-names" : false, "suffix" : "" } ], "container-title" : "Nature", "id" : "ITEM-1", "issue" : "7415", "issued" : { "date-parts" : [ [ "2012" ] ] }, "page" : "326-326", "publisher" : "Nature Publishing Group", "title" : "Biodiversity loss and its impact on humanity", "type" : "article-journal", "volume" : "489" }, "uris" : [ "http://www.mendeley.com/documents/?uuid=53e8da6c-34c5-4aee-8c82-2ba32645d8e3" ] } ], "mendeley" : { "formattedCitation" : "(B. J. Cardinale et al., 2012)", "plainTextFormattedCitation" : "(B. J. Cardinale et al., 2012)", "previouslyFormattedCitation" : "(B. J. Cardinale et al., 2012)" }, "properties" : {  }, "schema" : "https://github.com/citation-style-language/schema/raw/master/csl-citation.json" }</w:instrText>
      </w:r>
      <w:r>
        <w:fldChar w:fldCharType="separate"/>
      </w:r>
      <w:r w:rsidRPr="00193C7B">
        <w:t xml:space="preserve">(Cardinale </w:t>
      </w:r>
      <w:r w:rsidR="00301BD0" w:rsidRPr="00301BD0">
        <w:rPr>
          <w:i/>
        </w:rPr>
        <w:t>et al.</w:t>
      </w:r>
      <w:r w:rsidRPr="00193C7B">
        <w:t>, 2012)</w:t>
      </w:r>
      <w:r>
        <w:fldChar w:fldCharType="end"/>
      </w:r>
      <w:r>
        <w:t>. Additionally, ecosystem services provided by taxa other than plants are only beginning to be studied. Finally, the majority of studies reviewed focused on taxonomic diversity at the community level (i.e. species richness or diversity), rather than on intraspecific, functional phylogenetic diversity.</w:t>
      </w:r>
    </w:p>
    <w:p w14:paraId="73573427" w14:textId="77777777" w:rsidR="0048205B" w:rsidRDefault="0048205B" w:rsidP="00AE389F">
      <w:pPr>
        <w:spacing w:after="0"/>
      </w:pPr>
    </w:p>
    <w:p w14:paraId="7378B759" w14:textId="77777777" w:rsidR="0048205B" w:rsidRDefault="0048205B" w:rsidP="00AE389F">
      <w:pPr>
        <w:spacing w:after="0"/>
      </w:pPr>
    </w:p>
    <w:p w14:paraId="791EC2D8" w14:textId="77777777" w:rsidR="0048205B" w:rsidRDefault="0048205B" w:rsidP="00AE389F">
      <w:pPr>
        <w:spacing w:after="0"/>
      </w:pPr>
      <w:r>
        <w:br w:type="page"/>
      </w:r>
    </w:p>
    <w:p w14:paraId="2C25DFDE" w14:textId="6ABE149C" w:rsidR="0048205B" w:rsidRPr="00973C03" w:rsidRDefault="0048205B" w:rsidP="007A3472">
      <w:pPr>
        <w:pStyle w:val="Heading2"/>
      </w:pPr>
      <w:bookmarkStart w:id="1108" w:name="_Toc451789125"/>
      <w:bookmarkStart w:id="1109" w:name="_Toc502930071"/>
      <w:bookmarkStart w:id="1110" w:name="_Toc504380655"/>
      <w:bookmarkStart w:id="1111" w:name="_Toc519504578"/>
      <w:bookmarkEnd w:id="1012"/>
      <w:bookmarkEnd w:id="1013"/>
      <w:bookmarkEnd w:id="1014"/>
      <w:bookmarkEnd w:id="1108"/>
      <w:r w:rsidRPr="00973C03">
        <w:lastRenderedPageBreak/>
        <w:t>References</w:t>
      </w:r>
      <w:bookmarkEnd w:id="1109"/>
      <w:bookmarkEnd w:id="1110"/>
      <w:bookmarkEnd w:id="1111"/>
    </w:p>
    <w:bookmarkEnd w:id="917"/>
    <w:p w14:paraId="13A1587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basov, M. M., Ponomaryov, V. L., Nesterenkova, A. E., Loginov, A. N., &amp; Fedosov, S. A. [Абасов, М. М., Пономарёв, В. Л., Нестеренкова, А. Э., Логинов, А. Н., &amp; Федосов, С. А.]. (2016). Разработка мер интегрированной защиты самшита от самшитовой огнёвки [Integrated protection measures of </w:t>
      </w:r>
      <w:r w:rsidRPr="00D36414">
        <w:rPr>
          <w:rFonts w:cstheme="minorHAnsi"/>
          <w:i/>
        </w:rPr>
        <w:t>Buxus</w:t>
      </w:r>
      <w:r w:rsidRPr="00D36414">
        <w:rPr>
          <w:rFonts w:cstheme="minorHAnsi"/>
        </w:rPr>
        <w:t xml:space="preserve"> against </w:t>
      </w:r>
      <w:r w:rsidRPr="00D36414">
        <w:rPr>
          <w:rFonts w:cstheme="minorHAnsi"/>
          <w:i/>
        </w:rPr>
        <w:t>Cydalima perspectalis</w:t>
      </w:r>
      <w:r w:rsidRPr="00D36414">
        <w:rPr>
          <w:rFonts w:cstheme="minorHAnsi"/>
        </w:rPr>
        <w:t xml:space="preserve">]. </w:t>
      </w:r>
      <w:r w:rsidRPr="00D36414">
        <w:rPr>
          <w:rFonts w:cstheme="minorHAnsi"/>
          <w:i/>
          <w:iCs/>
        </w:rPr>
        <w:t xml:space="preserve">Сборник Научных Трудов </w:t>
      </w:r>
      <w:r w:rsidRPr="00D36414">
        <w:rPr>
          <w:rFonts w:cstheme="minorHAnsi"/>
          <w:i/>
          <w:iCs/>
          <w:lang w:val="ru-RU"/>
        </w:rPr>
        <w:t>Государственного Никитского ботанического сада [Р</w:t>
      </w:r>
      <w:r w:rsidRPr="00D36414">
        <w:rPr>
          <w:rFonts w:cstheme="minorHAnsi"/>
          <w:i/>
          <w:iCs/>
        </w:rPr>
        <w:t>roceedings</w:t>
      </w:r>
      <w:r w:rsidRPr="00D36414">
        <w:rPr>
          <w:rFonts w:cstheme="minorHAnsi"/>
          <w:i/>
          <w:iCs/>
          <w:lang w:val="ru-RU"/>
        </w:rPr>
        <w:t xml:space="preserve"> </w:t>
      </w:r>
      <w:r w:rsidRPr="00D36414">
        <w:rPr>
          <w:rFonts w:cstheme="minorHAnsi"/>
          <w:i/>
          <w:iCs/>
        </w:rPr>
        <w:t>of</w:t>
      </w:r>
      <w:r w:rsidRPr="00D36414">
        <w:rPr>
          <w:rFonts w:cstheme="minorHAnsi"/>
          <w:i/>
          <w:iCs/>
          <w:lang w:val="ru-RU"/>
        </w:rPr>
        <w:t xml:space="preserve"> </w:t>
      </w:r>
      <w:r w:rsidRPr="00D36414">
        <w:rPr>
          <w:rFonts w:cstheme="minorHAnsi"/>
          <w:i/>
          <w:iCs/>
        </w:rPr>
        <w:t>Nikitsky</w:t>
      </w:r>
      <w:r w:rsidRPr="00D36414">
        <w:rPr>
          <w:rFonts w:cstheme="minorHAnsi"/>
          <w:i/>
          <w:iCs/>
          <w:lang w:val="ru-RU"/>
        </w:rPr>
        <w:t xml:space="preserve"> </w:t>
      </w:r>
      <w:r w:rsidRPr="00D36414">
        <w:rPr>
          <w:rFonts w:cstheme="minorHAnsi"/>
          <w:i/>
          <w:iCs/>
        </w:rPr>
        <w:t>Botanical</w:t>
      </w:r>
      <w:r w:rsidRPr="00D36414">
        <w:rPr>
          <w:rFonts w:cstheme="minorHAnsi"/>
          <w:i/>
          <w:iCs/>
          <w:lang w:val="ru-RU"/>
        </w:rPr>
        <w:t xml:space="preserve"> </w:t>
      </w:r>
      <w:r w:rsidRPr="00D36414">
        <w:rPr>
          <w:rFonts w:cstheme="minorHAnsi"/>
          <w:i/>
          <w:iCs/>
        </w:rPr>
        <w:t>Garden</w:t>
      </w:r>
      <w:r w:rsidRPr="00D36414">
        <w:rPr>
          <w:rFonts w:cstheme="minorHAnsi"/>
          <w:i/>
          <w:iCs/>
          <w:lang w:val="ru-RU"/>
        </w:rPr>
        <w:t>]</w:t>
      </w:r>
      <w:r w:rsidRPr="00D36414">
        <w:rPr>
          <w:rFonts w:cstheme="minorHAnsi"/>
        </w:rPr>
        <w:t xml:space="preserve">, </w:t>
      </w:r>
      <w:r w:rsidRPr="00D36414">
        <w:rPr>
          <w:rFonts w:cstheme="minorHAnsi"/>
          <w:i/>
          <w:iCs/>
        </w:rPr>
        <w:t>142</w:t>
      </w:r>
      <w:r w:rsidRPr="00D36414">
        <w:rPr>
          <w:rFonts w:cstheme="minorHAnsi"/>
        </w:rPr>
        <w:t xml:space="preserve">, 102–113. </w:t>
      </w:r>
    </w:p>
    <w:p w14:paraId="2FCBA832"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Abdul Malak, D. Livingstone, S. R., Pollard, D., Polidoro, B. A., Cuttelod, A., Bariche, M., Bilecenoglu, M., Carpenter, K. E., Collette, B. B., Francour, P., Goren, M., Kara, M. H., Massutí, E., Papaconstantinou, C., &amp; Tunesi, L. (2011). </w:t>
      </w:r>
      <w:r w:rsidRPr="00D36414">
        <w:rPr>
          <w:rFonts w:cstheme="minorHAnsi"/>
          <w:i/>
          <w:iCs/>
        </w:rPr>
        <w:t>Overview of the conservation status of the marine fishes of the Mediterranean Sea</w:t>
      </w:r>
      <w:r w:rsidRPr="00D36414">
        <w:rPr>
          <w:rFonts w:cstheme="minorHAnsi"/>
        </w:rPr>
        <w:t xml:space="preserve">. </w:t>
      </w:r>
      <w:r w:rsidRPr="00D36414">
        <w:rPr>
          <w:rFonts w:cstheme="minorHAnsi"/>
          <w:lang w:val="pt-PT"/>
        </w:rPr>
        <w:t>Gland, Switzerland: IUCN.</w:t>
      </w:r>
    </w:p>
    <w:p w14:paraId="33004D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bdulla, A., Gomei, M., Maison, E., &amp; Piante, C. (2008). </w:t>
      </w:r>
      <w:r w:rsidRPr="00D36414">
        <w:rPr>
          <w:rFonts w:cstheme="minorHAnsi"/>
          <w:i/>
          <w:iCs/>
        </w:rPr>
        <w:t>Status of marine protected areas in the Mediterranean Sea - A collaborative study by IUCN, WWF and MedPan</w:t>
      </w:r>
      <w:r w:rsidRPr="00D36414">
        <w:rPr>
          <w:rFonts w:cstheme="minorHAnsi"/>
        </w:rPr>
        <w:t xml:space="preserve">. Malaga, Spain: IUCN. </w:t>
      </w:r>
    </w:p>
    <w:p w14:paraId="2DA1385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bdurakhmanov, G. M., Krivolutsky, D. A., Mjalo, E. G., &amp; Ogureeva, G. N. [Абдурахманов, Г. М., Криволуцкий, Д. А., Мяло, Е. Г., &amp; Огуреева, Г. Н.]. (2003). </w:t>
      </w:r>
      <w:r w:rsidRPr="00D36414">
        <w:rPr>
          <w:rFonts w:cstheme="minorHAnsi"/>
          <w:i/>
          <w:iCs/>
        </w:rPr>
        <w:t>Биогеография [Biogeography]</w:t>
      </w:r>
      <w:r w:rsidRPr="00D36414">
        <w:rPr>
          <w:rFonts w:cstheme="minorHAnsi"/>
        </w:rPr>
        <w:t>. Moscow, Russian Federation: Publishing Centre “Academia”.</w:t>
      </w:r>
    </w:p>
    <w:p w14:paraId="1CFC41FF"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Abell, R., Thieme, M. L., Revenga, C., Bryer, M., Kottelat, M., Bogutskaya, N., Coad, B., Mandrak, N., Balderas, S. C., Bussing, W., Stiassny, M. L. J., Skelton, P., Allen, G. R., Unmack, P., Naseka, A., Ng, R., Sindorf, N., Robertson, J., Armijo, E., Higgins, J. V., Heibel, T. J., Wikramanayake, E., Olson, D., López, H. L., Reis, R. E., Lundberg, J. G., Sabaj Pérez, M. H., &amp; Petry, P. (2008). Freshwater ecoregions of the world: A new map of biogeographic units for freshwater biodiversity conservation. </w:t>
      </w:r>
      <w:r w:rsidRPr="00D36414">
        <w:rPr>
          <w:rFonts w:cstheme="minorHAnsi"/>
          <w:i/>
          <w:iCs/>
          <w:lang w:val="es-ES"/>
        </w:rPr>
        <w:t>BioScience</w:t>
      </w:r>
      <w:r w:rsidRPr="00D36414">
        <w:rPr>
          <w:rFonts w:cstheme="minorHAnsi"/>
          <w:lang w:val="es-ES"/>
        </w:rPr>
        <w:t xml:space="preserve">, </w:t>
      </w:r>
      <w:r w:rsidRPr="00D36414">
        <w:rPr>
          <w:rFonts w:cstheme="minorHAnsi"/>
          <w:i/>
          <w:iCs/>
          <w:lang w:val="es-ES"/>
        </w:rPr>
        <w:t>58</w:t>
      </w:r>
      <w:r w:rsidRPr="00D36414">
        <w:rPr>
          <w:rFonts w:cstheme="minorHAnsi"/>
          <w:lang w:val="es-ES"/>
        </w:rPr>
        <w:t xml:space="preserve">(5), 403. </w:t>
      </w:r>
      <w:hyperlink r:id="rId1019" w:history="1">
        <w:r w:rsidRPr="00D36414">
          <w:rPr>
            <w:rStyle w:val="Hyperlink"/>
            <w:rFonts w:cstheme="minorHAnsi"/>
            <w:lang w:val="es-ES"/>
          </w:rPr>
          <w:t>https://doi.org/10.1641/B580507</w:t>
        </w:r>
      </w:hyperlink>
      <w:r w:rsidRPr="00D36414">
        <w:rPr>
          <w:rFonts w:cstheme="minorHAnsi"/>
          <w:lang w:val="es-ES"/>
        </w:rPr>
        <w:t xml:space="preserve"> </w:t>
      </w:r>
    </w:p>
    <w:p w14:paraId="147C90E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Abellán, P., &amp; Sánchez-Fernández, D. (2015). </w:t>
      </w:r>
      <w:r w:rsidRPr="00D36414">
        <w:rPr>
          <w:rFonts w:cstheme="minorHAnsi"/>
        </w:rPr>
        <w:t xml:space="preserve">A gap analysis comparing the effectiveness of Natura 2000 and national protected area networks in representing European amphibians and reptiles.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iCs/>
        </w:rPr>
        <w:t>(6)</w:t>
      </w:r>
      <w:r w:rsidRPr="00D36414">
        <w:rPr>
          <w:rFonts w:cstheme="minorHAnsi"/>
        </w:rPr>
        <w:t xml:space="preserve">, 1377–1390. </w:t>
      </w:r>
      <w:hyperlink r:id="rId1020" w:history="1">
        <w:r w:rsidRPr="00D36414">
          <w:rPr>
            <w:rStyle w:val="Hyperlink"/>
            <w:rFonts w:cstheme="minorHAnsi"/>
          </w:rPr>
          <w:t>https://doi.org/10.1007/s10531-015-0862-3</w:t>
        </w:r>
      </w:hyperlink>
      <w:r w:rsidRPr="00D36414">
        <w:rPr>
          <w:rFonts w:cstheme="minorHAnsi"/>
        </w:rPr>
        <w:t xml:space="preserve"> </w:t>
      </w:r>
    </w:p>
    <w:p w14:paraId="09D0C44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Adrianov, A. V., &amp; Tarasov, V. G. [</w:t>
      </w:r>
      <w:r w:rsidRPr="00D36414">
        <w:rPr>
          <w:rFonts w:cstheme="minorHAnsi"/>
          <w:lang w:val="ru-RU"/>
        </w:rPr>
        <w:t>Адриан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amp; </w:t>
      </w:r>
      <w:r w:rsidRPr="00D36414">
        <w:rPr>
          <w:rFonts w:cstheme="minorHAnsi"/>
          <w:lang w:val="ru-RU"/>
        </w:rPr>
        <w:t>Тарасо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Г</w:t>
      </w:r>
      <w:r w:rsidRPr="00D36414">
        <w:rPr>
          <w:rFonts w:cstheme="minorHAnsi"/>
        </w:rPr>
        <w:t>.]. (2007). Современные проблемы экологической безопасности морских акваторий Дальнего Востока РФ [Modern problems of ecological safety of the marine areas of the Russian Far East]. In N. A. Dashko &amp; V. G. Tarasov [</w:t>
      </w:r>
      <w:r w:rsidRPr="00D36414">
        <w:rPr>
          <w:rFonts w:cstheme="minorHAnsi"/>
          <w:lang w:val="ru-RU"/>
        </w:rPr>
        <w:t>Н</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Дашко</w:t>
      </w:r>
      <w:r w:rsidRPr="00D36414">
        <w:rPr>
          <w:rFonts w:cstheme="minorHAnsi"/>
        </w:rPr>
        <w:t xml:space="preserve"> &amp; </w:t>
      </w:r>
      <w:r w:rsidRPr="00D36414">
        <w:rPr>
          <w:rFonts w:cstheme="minorHAnsi"/>
          <w:lang w:val="ru-RU"/>
        </w:rPr>
        <w:t>В</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Тарасов</w:t>
      </w:r>
      <w:r w:rsidRPr="00D36414">
        <w:rPr>
          <w:rFonts w:cstheme="minorHAnsi"/>
        </w:rPr>
        <w:t xml:space="preserve">] (Eds.), </w:t>
      </w:r>
      <w:r w:rsidRPr="00D36414">
        <w:rPr>
          <w:rFonts w:cstheme="minorHAnsi"/>
          <w:i/>
          <w:iCs/>
        </w:rPr>
        <w:t>Динамика морских экосистем и современные проблемы сохранения биологического потенциала морей России [Dynamics of marine ecosystems and modern problems of preservation of biological potential of Russian seas]</w:t>
      </w:r>
      <w:r w:rsidRPr="00D36414">
        <w:rPr>
          <w:rFonts w:cstheme="minorHAnsi"/>
        </w:rPr>
        <w:t xml:space="preserve"> (pp. 177–194). Vladivostok, Russian Federation: Dalnauka. </w:t>
      </w:r>
    </w:p>
    <w:p w14:paraId="29063B5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Adrianov, A. V. [</w:t>
      </w:r>
      <w:r w:rsidRPr="00D36414">
        <w:rPr>
          <w:rFonts w:cstheme="minorHAnsi"/>
          <w:lang w:val="ru-RU"/>
        </w:rPr>
        <w:t>Адриан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2011). Экологическая безопасность дальневосточных морей России [Ecological safety of the Russian Far East seas]. </w:t>
      </w:r>
      <w:r w:rsidRPr="00D36414">
        <w:rPr>
          <w:rFonts w:cstheme="minorHAnsi"/>
          <w:i/>
          <w:iCs/>
        </w:rPr>
        <w:t>Вестник Российской Академии Наук [Herald of the Russian Academy of Sciences]</w:t>
      </w:r>
      <w:r w:rsidRPr="00D36414">
        <w:rPr>
          <w:rFonts w:cstheme="minorHAnsi"/>
        </w:rPr>
        <w:t xml:space="preserve">, </w:t>
      </w:r>
      <w:r w:rsidRPr="00D36414">
        <w:rPr>
          <w:rFonts w:cstheme="minorHAnsi"/>
          <w:i/>
          <w:iCs/>
        </w:rPr>
        <w:t>81</w:t>
      </w:r>
      <w:r w:rsidRPr="00D36414">
        <w:rPr>
          <w:rFonts w:cstheme="minorHAnsi"/>
        </w:rPr>
        <w:t>(2), 111–119.</w:t>
      </w:r>
    </w:p>
    <w:p w14:paraId="6F1E91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erts, R., &amp; Heil, G. (Eds.). (2013). </w:t>
      </w:r>
      <w:r w:rsidRPr="00D36414">
        <w:rPr>
          <w:rFonts w:cstheme="minorHAnsi"/>
          <w:i/>
          <w:iCs/>
        </w:rPr>
        <w:t>Heathlands: patterns and processes in a changing environment (Vol. 20)</w:t>
      </w:r>
      <w:r w:rsidRPr="00D36414">
        <w:rPr>
          <w:rFonts w:cstheme="minorHAnsi"/>
        </w:rPr>
        <w:t>. Dordrecht, The Netherlands: Springer Science &amp; Business Media.</w:t>
      </w:r>
    </w:p>
    <w:p w14:paraId="02C97DB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iroldi, L., Beck, M. W. (2007). Loss, status and trends for coastal marine habitats of Europe. In R. N. Gibson, R. J. A. Atkinson, &amp; J. D. M. Gordon, </w:t>
      </w:r>
      <w:r w:rsidRPr="00D36414">
        <w:rPr>
          <w:rFonts w:cstheme="minorHAnsi"/>
          <w:i/>
          <w:iCs/>
        </w:rPr>
        <w:t>Oceanography and marine biology, Volume</w:t>
      </w:r>
      <w:r w:rsidRPr="00D36414">
        <w:rPr>
          <w:rFonts w:cstheme="minorHAnsi"/>
        </w:rPr>
        <w:t xml:space="preserve"> </w:t>
      </w:r>
      <w:r w:rsidRPr="00D36414">
        <w:rPr>
          <w:rFonts w:cstheme="minorHAnsi"/>
          <w:i/>
          <w:iCs/>
        </w:rPr>
        <w:t xml:space="preserve">45 </w:t>
      </w:r>
      <w:r w:rsidRPr="00D36414">
        <w:rPr>
          <w:rFonts w:cstheme="minorHAnsi"/>
          <w:iCs/>
        </w:rPr>
        <w:t xml:space="preserve">(pp. </w:t>
      </w:r>
      <w:r w:rsidRPr="00D36414">
        <w:rPr>
          <w:rFonts w:cstheme="minorHAnsi"/>
        </w:rPr>
        <w:t>345–405. Boca Raton, USA: CRC Press.</w:t>
      </w:r>
    </w:p>
    <w:p w14:paraId="06E893C0" w14:textId="77777777" w:rsidR="00ED7B7A" w:rsidRPr="00D36414" w:rsidRDefault="00ED7B7A" w:rsidP="00ED7B7A">
      <w:pPr>
        <w:spacing w:before="120"/>
        <w:ind w:left="567" w:hanging="567"/>
        <w:rPr>
          <w:rFonts w:cstheme="minorHAnsi"/>
        </w:rPr>
      </w:pPr>
      <w:r w:rsidRPr="00D36414">
        <w:rPr>
          <w:rFonts w:cstheme="minorHAnsi"/>
        </w:rPr>
        <w:t xml:space="preserve">Akatov V. V., Akatova T. V., Trepet S.A., &amp; Sirotiuk E. A. [Акатов, В. В., Акатова, Т. В., Трепет, С. А., &amp; Сиротюк, Э. А.]. (2003). Туризм – новая угроза видовому разнообразию территории Всемирного природного наследия Западного Кавказа [Tourism – a new threat to species </w:t>
      </w:r>
      <w:r w:rsidRPr="00D36414">
        <w:rPr>
          <w:rFonts w:cstheme="minorHAnsi"/>
        </w:rPr>
        <w:lastRenderedPageBreak/>
        <w:t>diversity in the territory of world natural heritage site western Caucasus]. In V. V. Kovalev, E. A. Sirotiuk, V. V. Akatov, &amp; S. A. Trepet. [</w:t>
      </w:r>
      <w:r w:rsidRPr="00D36414">
        <w:rPr>
          <w:rFonts w:cstheme="minorHAnsi"/>
          <w:lang w:val="ru-RU"/>
        </w:rPr>
        <w:t>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Ковалев</w:t>
      </w:r>
      <w:r w:rsidRPr="00D36414">
        <w:rPr>
          <w:rFonts w:cstheme="minorHAnsi"/>
        </w:rPr>
        <w:t xml:space="preserve">, </w:t>
      </w:r>
      <w:r w:rsidRPr="00D36414">
        <w:rPr>
          <w:rFonts w:cstheme="minorHAnsi"/>
          <w:lang w:val="ru-RU"/>
        </w:rPr>
        <w:t>Э</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Сиротюк</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Акатов</w:t>
      </w:r>
      <w:r w:rsidRPr="00D36414">
        <w:rPr>
          <w:rFonts w:cstheme="minorHAnsi"/>
        </w:rPr>
        <w:t xml:space="preserve">, &amp; </w:t>
      </w:r>
      <w:r w:rsidRPr="00D36414">
        <w:rPr>
          <w:rFonts w:cstheme="minorHAnsi"/>
          <w:lang w:val="ru-RU"/>
        </w:rPr>
        <w:t>С</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Трепет</w:t>
      </w:r>
      <w:r w:rsidRPr="00D36414">
        <w:rPr>
          <w:rFonts w:cstheme="minorHAnsi"/>
        </w:rPr>
        <w:t xml:space="preserve">] (Eds.), </w:t>
      </w:r>
      <w:r w:rsidRPr="00D36414">
        <w:rPr>
          <w:rFonts w:cstheme="minorHAnsi"/>
          <w:i/>
          <w:iCs/>
        </w:rPr>
        <w:t>Туризм в горных регионах: путь к устойчивому развитию [Tourism in mountain regions: the way to sustainable development]</w:t>
      </w:r>
      <w:r w:rsidRPr="00D36414">
        <w:rPr>
          <w:rFonts w:cstheme="minorHAnsi"/>
        </w:rPr>
        <w:t xml:space="preserve"> (pp. 121–130). Maikop, Russian Federation: Caucasus Reserve.</w:t>
      </w:r>
    </w:p>
    <w:p w14:paraId="2378DE0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Akatov, V. V., Akatova, T. V., Varzareva, V. G., Dvoretskaya, E. V., Zagurnaya, Yu. S., Eskina, T. G., Ignatov, M. S., Ignatova, E. A., Kijashko, A. A., Konstantinova, N. A., Kuranova, N. G., Litvinskaya, S. A., Nagalevsky, M. V., Otte, V., Rezchikova, O. N., Sirotjuk, E. A., Timukhin, I. N., Tuniev, B. S., Urbanavichine, I. N., Urbanavichus, G. P., Chich, S. K., &amp; Shadzhe, A. E. [</w:t>
      </w:r>
      <w:r w:rsidRPr="00D36414">
        <w:rPr>
          <w:rFonts w:cstheme="minorHAnsi"/>
          <w:lang w:val="ru-RU"/>
        </w:rPr>
        <w:t>Акато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Акатова</w:t>
      </w:r>
      <w:r w:rsidRPr="00D36414">
        <w:rPr>
          <w:rFonts w:cstheme="minorHAnsi"/>
        </w:rPr>
        <w:t xml:space="preserve">, </w:t>
      </w:r>
      <w:r w:rsidRPr="00D36414">
        <w:rPr>
          <w:rFonts w:cstheme="minorHAnsi"/>
          <w:lang w:val="ru-RU"/>
        </w:rPr>
        <w:t>Т</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Варзарева</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Дворецкая</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Загурная</w:t>
      </w:r>
      <w:r w:rsidRPr="00D36414">
        <w:rPr>
          <w:rFonts w:cstheme="minorHAnsi"/>
        </w:rPr>
        <w:t xml:space="preserve">, </w:t>
      </w:r>
      <w:r w:rsidRPr="00D36414">
        <w:rPr>
          <w:rFonts w:cstheme="minorHAnsi"/>
          <w:lang w:val="ru-RU"/>
        </w:rPr>
        <w:t>Ю</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Ескина</w:t>
      </w:r>
      <w:r w:rsidRPr="00D36414">
        <w:rPr>
          <w:rFonts w:cstheme="minorHAnsi"/>
        </w:rPr>
        <w:t xml:space="preserve">, </w:t>
      </w:r>
      <w:r w:rsidRPr="00D36414">
        <w:rPr>
          <w:rFonts w:cstheme="minorHAnsi"/>
          <w:lang w:val="ru-RU"/>
        </w:rPr>
        <w:t>Т</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Игнатов</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Игнатова</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Кияшко</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Константино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Курано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Литвинская</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Нагалевский</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Отте</w:t>
      </w:r>
      <w:r w:rsidRPr="00D36414">
        <w:rPr>
          <w:rFonts w:cstheme="minorHAnsi"/>
        </w:rPr>
        <w:t xml:space="preserve">, </w:t>
      </w:r>
      <w:r w:rsidRPr="00D36414">
        <w:rPr>
          <w:rFonts w:cstheme="minorHAnsi"/>
          <w:lang w:val="ru-RU"/>
        </w:rPr>
        <w:t>Ф</w:t>
      </w:r>
      <w:r w:rsidRPr="00D36414">
        <w:rPr>
          <w:rFonts w:cstheme="minorHAnsi"/>
        </w:rPr>
        <w:t xml:space="preserve">., </w:t>
      </w:r>
      <w:r w:rsidRPr="00D36414">
        <w:rPr>
          <w:rFonts w:cstheme="minorHAnsi"/>
          <w:lang w:val="ru-RU"/>
        </w:rPr>
        <w:t>Резчикова</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Сиротюк</w:t>
      </w:r>
      <w:r w:rsidRPr="00D36414">
        <w:rPr>
          <w:rFonts w:cstheme="minorHAnsi"/>
        </w:rPr>
        <w:t xml:space="preserve">, </w:t>
      </w:r>
      <w:r w:rsidRPr="00D36414">
        <w:rPr>
          <w:rFonts w:cstheme="minorHAnsi"/>
          <w:lang w:val="ru-RU"/>
        </w:rPr>
        <w:t>Э</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Тимухин</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Туниев</w:t>
      </w:r>
      <w:r w:rsidRPr="00D36414">
        <w:rPr>
          <w:rFonts w:cstheme="minorHAnsi"/>
        </w:rPr>
        <w:t xml:space="preserve">, </w:t>
      </w:r>
      <w:r w:rsidRPr="00D36414">
        <w:rPr>
          <w:rFonts w:cstheme="minorHAnsi"/>
          <w:lang w:val="ru-RU"/>
        </w:rPr>
        <w:t>Б</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Урбанавичине</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Урбанавичюс</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П</w:t>
      </w:r>
      <w:r w:rsidRPr="00D36414">
        <w:rPr>
          <w:rFonts w:cstheme="minorHAnsi"/>
        </w:rPr>
        <w:t xml:space="preserve">., </w:t>
      </w:r>
      <w:r w:rsidRPr="00D36414">
        <w:rPr>
          <w:rFonts w:cstheme="minorHAnsi"/>
          <w:lang w:val="ru-RU"/>
        </w:rPr>
        <w:t>Чич</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К</w:t>
      </w:r>
      <w:r w:rsidRPr="00D36414">
        <w:rPr>
          <w:rFonts w:cstheme="minorHAnsi"/>
        </w:rPr>
        <w:t xml:space="preserve">., &amp; </w:t>
      </w:r>
      <w:r w:rsidRPr="00D36414">
        <w:rPr>
          <w:rFonts w:cstheme="minorHAnsi"/>
          <w:lang w:val="ru-RU"/>
        </w:rPr>
        <w:t>Шадже</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А</w:t>
      </w:r>
      <w:r w:rsidRPr="00D36414">
        <w:rPr>
          <w:rFonts w:cstheme="minorHAnsi"/>
        </w:rPr>
        <w:t xml:space="preserve">.]. (2012). </w:t>
      </w:r>
      <w:r w:rsidRPr="00D36414">
        <w:rPr>
          <w:rFonts w:cstheme="minorHAnsi"/>
          <w:i/>
          <w:lang w:val="ru-RU"/>
        </w:rPr>
        <w:t>Красная книга Республики Адыгея. Редкие и находящиеся под угрозой исчезновения объекты животного и растительного мира. Часть</w:t>
      </w:r>
      <w:r w:rsidRPr="00D36414">
        <w:rPr>
          <w:rFonts w:cstheme="minorHAnsi"/>
          <w:i/>
        </w:rPr>
        <w:t xml:space="preserve"> 1. </w:t>
      </w:r>
      <w:r w:rsidRPr="00D36414">
        <w:rPr>
          <w:rFonts w:cstheme="minorHAnsi"/>
          <w:i/>
          <w:lang w:val="ru-RU"/>
        </w:rPr>
        <w:t>Введение</w:t>
      </w:r>
      <w:r w:rsidRPr="00D36414">
        <w:rPr>
          <w:rFonts w:cstheme="minorHAnsi"/>
          <w:i/>
        </w:rPr>
        <w:t xml:space="preserve">. </w:t>
      </w:r>
      <w:r w:rsidRPr="00D36414">
        <w:rPr>
          <w:rFonts w:cstheme="minorHAnsi"/>
          <w:i/>
          <w:lang w:val="ru-RU"/>
        </w:rPr>
        <w:t>Растения</w:t>
      </w:r>
      <w:r w:rsidRPr="00D36414">
        <w:rPr>
          <w:rFonts w:cstheme="minorHAnsi"/>
          <w:i/>
        </w:rPr>
        <w:t xml:space="preserve"> </w:t>
      </w:r>
      <w:r w:rsidRPr="00D36414">
        <w:rPr>
          <w:rFonts w:cstheme="minorHAnsi"/>
          <w:i/>
          <w:lang w:val="ru-RU"/>
        </w:rPr>
        <w:t>и</w:t>
      </w:r>
      <w:r w:rsidRPr="00D36414">
        <w:rPr>
          <w:rFonts w:cstheme="minorHAnsi"/>
          <w:i/>
        </w:rPr>
        <w:t xml:space="preserve"> </w:t>
      </w:r>
      <w:r w:rsidRPr="00D36414">
        <w:rPr>
          <w:rFonts w:cstheme="minorHAnsi"/>
          <w:i/>
          <w:lang w:val="ru-RU"/>
        </w:rPr>
        <w:t>грибы</w:t>
      </w:r>
      <w:r w:rsidRPr="00D36414">
        <w:rPr>
          <w:rFonts w:cstheme="minorHAnsi"/>
          <w:i/>
        </w:rPr>
        <w:t xml:space="preserve">. </w:t>
      </w:r>
      <w:r w:rsidRPr="00D36414">
        <w:rPr>
          <w:rFonts w:cstheme="minorHAnsi"/>
          <w:i/>
          <w:lang w:val="ru-RU"/>
        </w:rPr>
        <w:t>Издание</w:t>
      </w:r>
      <w:r w:rsidRPr="00D36414">
        <w:rPr>
          <w:rFonts w:cstheme="minorHAnsi"/>
          <w:i/>
        </w:rPr>
        <w:t xml:space="preserve"> </w:t>
      </w:r>
      <w:r w:rsidRPr="00D36414">
        <w:rPr>
          <w:rFonts w:cstheme="minorHAnsi"/>
          <w:i/>
          <w:lang w:val="ru-RU"/>
        </w:rPr>
        <w:t>второе</w:t>
      </w:r>
      <w:r w:rsidRPr="00D36414">
        <w:rPr>
          <w:rFonts w:cstheme="minorHAnsi"/>
          <w:i/>
        </w:rPr>
        <w:t>. [</w:t>
      </w:r>
      <w:r w:rsidRPr="00D36414">
        <w:rPr>
          <w:rFonts w:cstheme="minorHAnsi"/>
          <w:i/>
          <w:iCs/>
        </w:rPr>
        <w:t xml:space="preserve">The Red Data Book of the Republic of Adygheya. Rare and threatened representatives of the regional fauna and flora. Part 1. Introduction. Vegetabilia and Mycota. Second edition] </w:t>
      </w:r>
      <w:r w:rsidRPr="00D36414">
        <w:rPr>
          <w:rFonts w:cstheme="minorHAnsi"/>
          <w:iCs/>
        </w:rPr>
        <w:t>A. S. Zamotaylov, E. A. Sirotyuk, T. V. Akatova, &amp; O. N. Lipka [</w:t>
      </w:r>
      <w:r w:rsidRPr="00D36414">
        <w:rPr>
          <w:rFonts w:cstheme="minorHAnsi"/>
          <w:iCs/>
          <w:lang w:val="ru-RU"/>
        </w:rPr>
        <w:t>А</w:t>
      </w:r>
      <w:r w:rsidRPr="00D36414">
        <w:rPr>
          <w:rFonts w:cstheme="minorHAnsi"/>
          <w:iCs/>
        </w:rPr>
        <w:t xml:space="preserve">. </w:t>
      </w:r>
      <w:r w:rsidRPr="00D36414">
        <w:rPr>
          <w:rFonts w:cstheme="minorHAnsi"/>
          <w:iCs/>
          <w:lang w:val="ru-RU"/>
        </w:rPr>
        <w:t>С</w:t>
      </w:r>
      <w:r w:rsidRPr="00D36414">
        <w:rPr>
          <w:rFonts w:cstheme="minorHAnsi"/>
          <w:iCs/>
        </w:rPr>
        <w:t xml:space="preserve">. </w:t>
      </w:r>
      <w:r w:rsidRPr="00D36414">
        <w:rPr>
          <w:rFonts w:cstheme="minorHAnsi"/>
          <w:iCs/>
          <w:lang w:val="ru-RU"/>
        </w:rPr>
        <w:t>Замотайлов</w:t>
      </w:r>
      <w:r w:rsidRPr="00D36414">
        <w:rPr>
          <w:rFonts w:cstheme="minorHAnsi"/>
          <w:iCs/>
        </w:rPr>
        <w:t xml:space="preserve">, </w:t>
      </w:r>
      <w:r w:rsidRPr="00D36414">
        <w:rPr>
          <w:rFonts w:cstheme="minorHAnsi"/>
          <w:iCs/>
          <w:lang w:val="ru-RU"/>
        </w:rPr>
        <w:t>Э</w:t>
      </w:r>
      <w:r w:rsidRPr="00D36414">
        <w:rPr>
          <w:rFonts w:cstheme="minorHAnsi"/>
          <w:iCs/>
        </w:rPr>
        <w:t xml:space="preserve">. </w:t>
      </w:r>
      <w:r w:rsidRPr="00D36414">
        <w:rPr>
          <w:rFonts w:cstheme="minorHAnsi"/>
          <w:iCs/>
          <w:lang w:val="ru-RU"/>
        </w:rPr>
        <w:t>А</w:t>
      </w:r>
      <w:r w:rsidRPr="00D36414">
        <w:rPr>
          <w:rFonts w:cstheme="minorHAnsi"/>
          <w:iCs/>
        </w:rPr>
        <w:t xml:space="preserve">. </w:t>
      </w:r>
      <w:r w:rsidRPr="00D36414">
        <w:rPr>
          <w:rFonts w:cstheme="minorHAnsi"/>
          <w:iCs/>
          <w:lang w:val="ru-RU"/>
        </w:rPr>
        <w:t>Сиротюк</w:t>
      </w:r>
      <w:r w:rsidRPr="00D36414">
        <w:rPr>
          <w:rFonts w:cstheme="minorHAnsi"/>
          <w:iCs/>
        </w:rPr>
        <w:t xml:space="preserve">, </w:t>
      </w:r>
      <w:r w:rsidRPr="00D36414">
        <w:rPr>
          <w:rFonts w:cstheme="minorHAnsi"/>
          <w:iCs/>
          <w:lang w:val="ru-RU"/>
        </w:rPr>
        <w:t>Т</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Акатова</w:t>
      </w:r>
      <w:r w:rsidRPr="00D36414">
        <w:rPr>
          <w:rFonts w:cstheme="minorHAnsi"/>
          <w:iCs/>
        </w:rPr>
        <w:t xml:space="preserve">, &amp; </w:t>
      </w:r>
      <w:r w:rsidRPr="00D36414">
        <w:rPr>
          <w:rFonts w:cstheme="minorHAnsi"/>
          <w:iCs/>
          <w:lang w:val="ru-RU"/>
        </w:rPr>
        <w:t>О</w:t>
      </w:r>
      <w:r w:rsidRPr="00D36414">
        <w:rPr>
          <w:rFonts w:cstheme="minorHAnsi"/>
          <w:iCs/>
        </w:rPr>
        <w:t xml:space="preserve">. </w:t>
      </w:r>
      <w:r w:rsidRPr="00D36414">
        <w:rPr>
          <w:rFonts w:cstheme="minorHAnsi"/>
          <w:iCs/>
          <w:lang w:val="ru-RU"/>
        </w:rPr>
        <w:t>Н</w:t>
      </w:r>
      <w:r w:rsidRPr="00D36414">
        <w:rPr>
          <w:rFonts w:cstheme="minorHAnsi"/>
          <w:iCs/>
        </w:rPr>
        <w:t xml:space="preserve">. </w:t>
      </w:r>
      <w:r w:rsidRPr="00D36414">
        <w:rPr>
          <w:rFonts w:cstheme="minorHAnsi"/>
          <w:iCs/>
          <w:lang w:val="ru-RU"/>
        </w:rPr>
        <w:t>Липка</w:t>
      </w:r>
      <w:r w:rsidRPr="00D36414">
        <w:rPr>
          <w:rFonts w:cstheme="minorHAnsi"/>
          <w:iCs/>
        </w:rPr>
        <w:t>] (Eds.). Maykop, Russian Federation: Katchestvo.</w:t>
      </w:r>
    </w:p>
    <w:p w14:paraId="6EEB9D7C" w14:textId="77777777" w:rsidR="00ED7B7A" w:rsidRPr="00D36414" w:rsidRDefault="00ED7B7A" w:rsidP="00ED7B7A">
      <w:pPr>
        <w:spacing w:before="120"/>
        <w:ind w:left="567" w:hanging="567"/>
        <w:rPr>
          <w:rFonts w:cstheme="minorHAnsi"/>
        </w:rPr>
      </w:pPr>
      <w:r w:rsidRPr="00D36414">
        <w:rPr>
          <w:rFonts w:cstheme="minorHAnsi"/>
        </w:rPr>
        <w:t xml:space="preserve">Akhani, H., Djamali, M., Ghorbanalizadeh, A., &amp; Ramezani, E. (2010). Plant biodiversity of Hyrcanian relict forests, N Iran: an overview of the flora, vegetation, palaeoecology and conservation. </w:t>
      </w:r>
      <w:r w:rsidRPr="00D36414">
        <w:rPr>
          <w:rFonts w:cstheme="minorHAnsi"/>
          <w:i/>
          <w:iCs/>
        </w:rPr>
        <w:t>Pakistan Journal of Botany</w:t>
      </w:r>
      <w:r w:rsidRPr="00D36414">
        <w:rPr>
          <w:rFonts w:cstheme="minorHAnsi"/>
        </w:rPr>
        <w:t xml:space="preserve">, </w:t>
      </w:r>
      <w:r w:rsidRPr="00D36414">
        <w:rPr>
          <w:rFonts w:cstheme="minorHAnsi"/>
          <w:i/>
          <w:iCs/>
        </w:rPr>
        <w:t>42</w:t>
      </w:r>
      <w:r w:rsidRPr="00D36414">
        <w:rPr>
          <w:rFonts w:cstheme="minorHAnsi"/>
          <w:i/>
        </w:rPr>
        <w:t>,</w:t>
      </w:r>
      <w:r w:rsidRPr="00D36414">
        <w:rPr>
          <w:rFonts w:cstheme="minorHAnsi"/>
        </w:rPr>
        <w:t xml:space="preserve"> 231–258.</w:t>
      </w:r>
    </w:p>
    <w:p w14:paraId="600589E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Akzhygitova, N. I., Brekle, S.-W., Winkler, G., Volkova, E. A., Wucherer, W., Kurochkina, L. J., Makulbekova, G. B., Ogar, N. P., Rachkovskaya, E. I., Safronova, I. N., &amp; Khramtsov, V. N. [</w:t>
      </w:r>
      <w:r w:rsidRPr="00D36414">
        <w:rPr>
          <w:rFonts w:cstheme="minorHAnsi"/>
          <w:lang w:val="ru-RU"/>
        </w:rPr>
        <w:t>Акжигито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Брекле</w:t>
      </w:r>
      <w:r w:rsidRPr="00D36414">
        <w:rPr>
          <w:rFonts w:cstheme="minorHAnsi"/>
        </w:rPr>
        <w:t xml:space="preserve">, </w:t>
      </w:r>
      <w:r w:rsidRPr="00D36414">
        <w:rPr>
          <w:rFonts w:cstheme="minorHAnsi"/>
          <w:lang w:val="ru-RU"/>
        </w:rPr>
        <w:t>З</w:t>
      </w:r>
      <w:r w:rsidRPr="00D36414">
        <w:rPr>
          <w:rFonts w:cstheme="minorHAnsi"/>
        </w:rPr>
        <w:t>.-</w:t>
      </w:r>
      <w:r w:rsidRPr="00D36414">
        <w:rPr>
          <w:rFonts w:cstheme="minorHAnsi"/>
          <w:lang w:val="ru-RU"/>
        </w:rPr>
        <w:t>В</w:t>
      </w:r>
      <w:r w:rsidRPr="00D36414">
        <w:rPr>
          <w:rFonts w:cstheme="minorHAnsi"/>
        </w:rPr>
        <w:t xml:space="preserve">., </w:t>
      </w:r>
      <w:r w:rsidRPr="00D36414">
        <w:rPr>
          <w:rFonts w:cstheme="minorHAnsi"/>
          <w:lang w:val="ru-RU"/>
        </w:rPr>
        <w:t>Винклер</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Волкова</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ухрер</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Курочкина</w:t>
      </w:r>
      <w:r w:rsidRPr="00D36414">
        <w:rPr>
          <w:rFonts w:cstheme="minorHAnsi"/>
        </w:rPr>
        <w:t xml:space="preserve">, </w:t>
      </w:r>
      <w:r w:rsidRPr="00D36414">
        <w:rPr>
          <w:rFonts w:cstheme="minorHAnsi"/>
          <w:lang w:val="ru-RU"/>
        </w:rPr>
        <w:t>Л</w:t>
      </w:r>
      <w:r w:rsidRPr="00D36414">
        <w:rPr>
          <w:rFonts w:cstheme="minorHAnsi"/>
        </w:rPr>
        <w:t xml:space="preserve">. </w:t>
      </w:r>
      <w:r w:rsidRPr="00D36414">
        <w:rPr>
          <w:rFonts w:cstheme="minorHAnsi"/>
          <w:lang w:val="ru-RU"/>
        </w:rPr>
        <w:t>Я</w:t>
      </w:r>
      <w:r w:rsidRPr="00D36414">
        <w:rPr>
          <w:rFonts w:cstheme="minorHAnsi"/>
        </w:rPr>
        <w:t xml:space="preserve">., </w:t>
      </w:r>
      <w:r w:rsidRPr="00D36414">
        <w:rPr>
          <w:rFonts w:cstheme="minorHAnsi"/>
          <w:lang w:val="ru-RU"/>
        </w:rPr>
        <w:t>Макулбекова</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Б</w:t>
      </w:r>
      <w:r w:rsidRPr="00D36414">
        <w:rPr>
          <w:rFonts w:cstheme="minorHAnsi"/>
        </w:rPr>
        <w:t xml:space="preserve">., Ogar, </w:t>
      </w:r>
      <w:r w:rsidRPr="00D36414">
        <w:rPr>
          <w:rFonts w:cstheme="minorHAnsi"/>
          <w:lang w:val="ru-RU"/>
        </w:rPr>
        <w:t>Н</w:t>
      </w:r>
      <w:r w:rsidRPr="00D36414">
        <w:rPr>
          <w:rFonts w:cstheme="minorHAnsi"/>
        </w:rPr>
        <w:t xml:space="preserve">. </w:t>
      </w:r>
      <w:r w:rsidRPr="00D36414">
        <w:rPr>
          <w:rFonts w:cstheme="minorHAnsi"/>
          <w:lang w:val="ru-RU"/>
        </w:rPr>
        <w:t>П</w:t>
      </w:r>
      <w:r w:rsidRPr="00D36414">
        <w:rPr>
          <w:rFonts w:cstheme="minorHAnsi"/>
        </w:rPr>
        <w:t xml:space="preserve">., </w:t>
      </w:r>
      <w:r w:rsidRPr="00D36414">
        <w:rPr>
          <w:rFonts w:cstheme="minorHAnsi"/>
          <w:lang w:val="ru-RU"/>
        </w:rPr>
        <w:t>Рачковская</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Сафронова</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Н</w:t>
      </w:r>
      <w:r w:rsidRPr="00D36414">
        <w:rPr>
          <w:rFonts w:cstheme="minorHAnsi"/>
        </w:rPr>
        <w:t xml:space="preserve">. &amp; </w:t>
      </w:r>
      <w:r w:rsidRPr="00D36414">
        <w:rPr>
          <w:rFonts w:cstheme="minorHAnsi"/>
          <w:lang w:val="ru-RU"/>
        </w:rPr>
        <w:t>Храмцо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Н</w:t>
      </w:r>
      <w:r w:rsidRPr="00D36414">
        <w:rPr>
          <w:rFonts w:cstheme="minorHAnsi"/>
        </w:rPr>
        <w:t>.]. (2003). In E. I. Rachkovskaya, E. A. Volkova, &amp; V. N. Khramtsov [</w:t>
      </w:r>
      <w:r w:rsidRPr="00D36414">
        <w:rPr>
          <w:rFonts w:cstheme="minorHAnsi"/>
          <w:lang w:val="ru-RU"/>
        </w:rPr>
        <w:t>Е</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Рачковская</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олкова</w:t>
      </w:r>
      <w:r w:rsidRPr="00D36414">
        <w:rPr>
          <w:rFonts w:cstheme="minorHAnsi"/>
        </w:rPr>
        <w:t xml:space="preserve">, &amp; </w:t>
      </w:r>
      <w:r w:rsidRPr="00D36414">
        <w:rPr>
          <w:rFonts w:cstheme="minorHAnsi"/>
          <w:lang w:val="ru-RU"/>
        </w:rPr>
        <w:t>В</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Храмцов</w:t>
      </w:r>
      <w:r w:rsidRPr="00D36414">
        <w:rPr>
          <w:rFonts w:cstheme="minorHAnsi"/>
        </w:rPr>
        <w:t xml:space="preserve">] (Eds.) </w:t>
      </w:r>
      <w:r w:rsidRPr="00D36414">
        <w:rPr>
          <w:rFonts w:cstheme="minorHAnsi"/>
          <w:i/>
          <w:iCs/>
        </w:rPr>
        <w:t>Ботаническая география Казахстана и Средней Азии (в пределах пустынной области) [Botanical geography of Kazakhstan and Middle Asia (desert region)]</w:t>
      </w:r>
      <w:r w:rsidRPr="00D36414">
        <w:rPr>
          <w:rFonts w:cstheme="minorHAnsi"/>
        </w:rPr>
        <w:t>. St. Petersburg, Russian Federation.</w:t>
      </w:r>
    </w:p>
    <w:p w14:paraId="4F886212" w14:textId="59771749"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adin, N., Chida, T., Cretaux, J.-F., Ermakhanov, Z., Jollibekov, B., Karimov, B., </w:t>
      </w:r>
      <w:r w:rsidRPr="00D36414">
        <w:rPr>
          <w:rFonts w:cstheme="minorHAnsi"/>
          <w:lang w:val="pt-PT"/>
        </w:rPr>
        <w:t xml:space="preserve">Kawabata, Y., Keyser, D., Kubota, J., Micklin, P., Mingazova, N., Plotnikov, I., &amp; </w:t>
      </w:r>
      <w:r w:rsidRPr="00D36414">
        <w:rPr>
          <w:rFonts w:cstheme="minorHAnsi"/>
        </w:rPr>
        <w:t xml:space="preserve">Toman, M. (2017). Current status of Lake Aral – challenges and future opportunities. In </w:t>
      </w:r>
      <w:r w:rsidRPr="00D36414">
        <w:rPr>
          <w:rFonts w:cstheme="minorHAnsi"/>
          <w:i/>
          <w:iCs/>
        </w:rPr>
        <w:t>Proceedings of the 16th World Lake Conference “Lake ecosystem health and its resilience: Diversity and risks of extinction”, November 7-11th, 2016, Bali – Indonesia</w:t>
      </w:r>
      <w:r w:rsidRPr="00D36414">
        <w:rPr>
          <w:rFonts w:cstheme="minorHAnsi"/>
        </w:rPr>
        <w:t>.</w:t>
      </w:r>
    </w:p>
    <w:p w14:paraId="3E272FB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adin N. V., &amp; Plotnikov I. S. [Аладин, Н. В., &amp; Плотников, И. С.]. (2008). Современная фауна остаточных водоемов, образовавшихся на месте бывшего Аральского моря [Modern fauna of residual water bodies formed on the place of the former Aral Sea]. </w:t>
      </w:r>
      <w:r w:rsidRPr="00D36414">
        <w:rPr>
          <w:rFonts w:cstheme="minorHAnsi"/>
          <w:i/>
          <w:iCs/>
        </w:rPr>
        <w:t>Труды Зоологического Института РАН [Proceedings of the Zoological Institute of the Russian Academy of Sciences]</w:t>
      </w:r>
      <w:r w:rsidRPr="00D36414">
        <w:rPr>
          <w:rFonts w:cstheme="minorHAnsi"/>
        </w:rPr>
        <w:t xml:space="preserve">, </w:t>
      </w:r>
      <w:r w:rsidRPr="00D36414">
        <w:rPr>
          <w:rFonts w:cstheme="minorHAnsi"/>
          <w:i/>
          <w:iCs/>
        </w:rPr>
        <w:t>312</w:t>
      </w:r>
      <w:r w:rsidRPr="00D36414">
        <w:rPr>
          <w:rFonts w:cstheme="minorHAnsi"/>
        </w:rPr>
        <w:t xml:space="preserve">(1/2), 145–154. </w:t>
      </w:r>
    </w:p>
    <w:p w14:paraId="005F78C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Alahuhta, J., Heino, J., &amp; Luoto, M. (2011). </w:t>
      </w:r>
      <w:r w:rsidRPr="00D36414">
        <w:rPr>
          <w:rFonts w:cstheme="minorHAnsi"/>
        </w:rPr>
        <w:t xml:space="preserve">Climate change and the future distributions of aquatic macrophytes across boreal catchments. </w:t>
      </w:r>
      <w:r w:rsidRPr="00D36414">
        <w:rPr>
          <w:rFonts w:cstheme="minorHAnsi"/>
          <w:i/>
          <w:iCs/>
        </w:rPr>
        <w:t>Journal of Biogeography</w:t>
      </w:r>
      <w:r w:rsidRPr="00D36414">
        <w:rPr>
          <w:rFonts w:cstheme="minorHAnsi"/>
        </w:rPr>
        <w:t xml:space="preserve">, </w:t>
      </w:r>
      <w:r w:rsidRPr="00D36414">
        <w:rPr>
          <w:rFonts w:cstheme="minorHAnsi"/>
          <w:i/>
          <w:iCs/>
        </w:rPr>
        <w:t>38</w:t>
      </w:r>
      <w:r w:rsidRPr="00D36414">
        <w:rPr>
          <w:rFonts w:cstheme="minorHAnsi"/>
        </w:rPr>
        <w:t xml:space="preserve">, 383–393. </w:t>
      </w:r>
      <w:hyperlink r:id="rId1021" w:history="1">
        <w:r w:rsidRPr="00D36414">
          <w:rPr>
            <w:rStyle w:val="Hyperlink"/>
            <w:rFonts w:cstheme="minorHAnsi"/>
          </w:rPr>
          <w:t>https://doi.org/10.1111/j.1365-2699.2010.02412.x</w:t>
        </w:r>
      </w:hyperlink>
      <w:r w:rsidRPr="00D36414">
        <w:rPr>
          <w:rFonts w:cstheme="minorHAnsi"/>
        </w:rPr>
        <w:t xml:space="preserve"> </w:t>
      </w:r>
    </w:p>
    <w:p w14:paraId="69A800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atalo, J. M., Jägerbrand, A. K., &amp; Čuchta, P. (2015a). Collembola at three alpine subarctic sites resistant to twenty years of experimental warming. </w:t>
      </w:r>
      <w:r w:rsidRPr="00D36414">
        <w:rPr>
          <w:rFonts w:cstheme="minorHAnsi"/>
          <w:i/>
          <w:iCs/>
        </w:rPr>
        <w:t>Scientific Reports</w:t>
      </w:r>
      <w:r w:rsidRPr="00D36414">
        <w:rPr>
          <w:rFonts w:cstheme="minorHAnsi"/>
        </w:rPr>
        <w:t xml:space="preserve">, </w:t>
      </w:r>
      <w:r w:rsidRPr="00D36414">
        <w:rPr>
          <w:rFonts w:cstheme="minorHAnsi"/>
          <w:i/>
          <w:iCs/>
        </w:rPr>
        <w:t>5</w:t>
      </w:r>
      <w:r w:rsidRPr="00D36414">
        <w:rPr>
          <w:rFonts w:cstheme="minorHAnsi"/>
        </w:rPr>
        <w:t xml:space="preserve">, 18161. </w:t>
      </w:r>
      <w:hyperlink r:id="rId1022" w:history="1">
        <w:r w:rsidRPr="00D36414">
          <w:rPr>
            <w:rStyle w:val="Hyperlink"/>
            <w:rFonts w:cstheme="minorHAnsi"/>
          </w:rPr>
          <w:t>https://doi.org/10.1038/srep18161</w:t>
        </w:r>
      </w:hyperlink>
      <w:r w:rsidRPr="00D36414">
        <w:rPr>
          <w:rFonts w:cstheme="minorHAnsi"/>
        </w:rPr>
        <w:t xml:space="preserve"> </w:t>
      </w:r>
    </w:p>
    <w:p w14:paraId="6D22ECD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atalo, J. M., Jägerbrand, A. K., &amp; Molau, U. (2015b). Testing reliability of short-term responses to predict longer-term responses of bryophytes and lichens to environmental change. </w:t>
      </w:r>
      <w:r w:rsidRPr="00D36414">
        <w:rPr>
          <w:rFonts w:cstheme="minorHAnsi"/>
          <w:i/>
          <w:iCs/>
        </w:rPr>
        <w:t>Ecological Indicators</w:t>
      </w:r>
      <w:r w:rsidRPr="00D36414">
        <w:rPr>
          <w:rFonts w:cstheme="minorHAnsi"/>
        </w:rPr>
        <w:t xml:space="preserve">, </w:t>
      </w:r>
      <w:r w:rsidRPr="00D36414">
        <w:rPr>
          <w:rFonts w:cstheme="minorHAnsi"/>
          <w:i/>
          <w:iCs/>
        </w:rPr>
        <w:t>58</w:t>
      </w:r>
      <w:r w:rsidRPr="00D36414">
        <w:rPr>
          <w:rFonts w:cstheme="minorHAnsi"/>
        </w:rPr>
        <w:t xml:space="preserve">, 77–85. </w:t>
      </w:r>
      <w:hyperlink r:id="rId1023" w:history="1">
        <w:r w:rsidRPr="00D36414">
          <w:rPr>
            <w:rStyle w:val="Hyperlink"/>
            <w:rFonts w:cstheme="minorHAnsi"/>
          </w:rPr>
          <w:t>https://doi.org/10.1016/j.ecolind.2015.05.050</w:t>
        </w:r>
      </w:hyperlink>
      <w:r w:rsidRPr="00D36414">
        <w:rPr>
          <w:rFonts w:cstheme="minorHAnsi"/>
        </w:rPr>
        <w:t xml:space="preserve"> </w:t>
      </w:r>
    </w:p>
    <w:p w14:paraId="6FE4E26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bert, C. H., Thuiller, W., Lavorel, S., Davies, I. D., &amp; Garbolino, E. (2008). Land-use change and subalpine tree dynamics: Colonization of </w:t>
      </w:r>
      <w:r w:rsidRPr="00D36414">
        <w:rPr>
          <w:rFonts w:cstheme="minorHAnsi"/>
          <w:i/>
        </w:rPr>
        <w:t>Larix decidua</w:t>
      </w:r>
      <w:r w:rsidRPr="00D36414">
        <w:rPr>
          <w:rFonts w:cstheme="minorHAnsi"/>
        </w:rPr>
        <w:t xml:space="preserve"> in French subalpine grasslands. </w:t>
      </w:r>
      <w:r w:rsidRPr="00D36414">
        <w:rPr>
          <w:rFonts w:cstheme="minorHAnsi"/>
          <w:i/>
          <w:iCs/>
        </w:rPr>
        <w:t>Journal of Applied Ecology</w:t>
      </w:r>
      <w:r w:rsidRPr="00D36414">
        <w:rPr>
          <w:rFonts w:cstheme="minorHAnsi"/>
        </w:rPr>
        <w:t xml:space="preserve">, </w:t>
      </w:r>
      <w:r w:rsidRPr="00D36414">
        <w:rPr>
          <w:rFonts w:cstheme="minorHAnsi"/>
          <w:i/>
          <w:iCs/>
        </w:rPr>
        <w:t>45</w:t>
      </w:r>
      <w:r w:rsidRPr="00D36414">
        <w:rPr>
          <w:rFonts w:cstheme="minorHAnsi"/>
        </w:rPr>
        <w:t xml:space="preserve">(2), 659–669. </w:t>
      </w:r>
      <w:hyperlink r:id="rId1024" w:history="1">
        <w:r w:rsidRPr="00D36414">
          <w:rPr>
            <w:rStyle w:val="Hyperlink"/>
            <w:rFonts w:cstheme="minorHAnsi"/>
          </w:rPr>
          <w:t>https://doi.org/10.1111/j.1365-2664.2007.01416.x</w:t>
        </w:r>
      </w:hyperlink>
      <w:r w:rsidRPr="00D36414">
        <w:rPr>
          <w:rFonts w:cstheme="minorHAnsi"/>
        </w:rPr>
        <w:t xml:space="preserve"> </w:t>
      </w:r>
    </w:p>
    <w:p w14:paraId="3ACE4B4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cantara, C., Kuemmerle, T., Prishchepov, A. V., &amp; Radeloff, V. C. (2012). Mapping abandoned agriculture with multi-temporal MODIS satellite data. </w:t>
      </w:r>
      <w:r w:rsidRPr="00D36414">
        <w:rPr>
          <w:rFonts w:cstheme="minorHAnsi"/>
          <w:i/>
          <w:iCs/>
        </w:rPr>
        <w:t>Remote Sensing of Environment</w:t>
      </w:r>
      <w:r w:rsidRPr="00D36414">
        <w:rPr>
          <w:rFonts w:cstheme="minorHAnsi"/>
        </w:rPr>
        <w:t xml:space="preserve">, </w:t>
      </w:r>
      <w:r w:rsidRPr="00D36414">
        <w:rPr>
          <w:rFonts w:cstheme="minorHAnsi"/>
          <w:i/>
          <w:iCs/>
        </w:rPr>
        <w:t>124</w:t>
      </w:r>
      <w:r w:rsidRPr="00D36414">
        <w:rPr>
          <w:rFonts w:cstheme="minorHAnsi"/>
        </w:rPr>
        <w:t xml:space="preserve">, 334–347. </w:t>
      </w:r>
      <w:hyperlink r:id="rId1025" w:history="1">
        <w:r w:rsidRPr="00D36414">
          <w:rPr>
            <w:rStyle w:val="Hyperlink"/>
            <w:rFonts w:cstheme="minorHAnsi"/>
          </w:rPr>
          <w:t>https://doi.org/10.1016/j.rse.2012.05.019</w:t>
        </w:r>
      </w:hyperlink>
      <w:r w:rsidRPr="00D36414">
        <w:rPr>
          <w:rFonts w:cstheme="minorHAnsi"/>
        </w:rPr>
        <w:t xml:space="preserve"> </w:t>
      </w:r>
    </w:p>
    <w:p w14:paraId="172AD61C" w14:textId="77777777" w:rsidR="00ED7B7A" w:rsidRPr="00D36414" w:rsidRDefault="00ED7B7A" w:rsidP="00ED7B7A">
      <w:pPr>
        <w:spacing w:before="120"/>
        <w:ind w:left="567" w:hanging="567"/>
        <w:rPr>
          <w:rFonts w:cstheme="minorHAnsi"/>
        </w:rPr>
      </w:pPr>
      <w:r w:rsidRPr="00D36414">
        <w:rPr>
          <w:rFonts w:cstheme="minorHAnsi"/>
        </w:rPr>
        <w:t>Aleksandrova, V. D. (1970). The vegetation of the tundra zones in the USSR and data about its productivity. In W. A. Fuller &amp; P. G. Kevan (Eds.), </w:t>
      </w:r>
      <w:r w:rsidRPr="00D36414">
        <w:rPr>
          <w:rFonts w:cstheme="minorHAnsi"/>
          <w:i/>
        </w:rPr>
        <w:t xml:space="preserve">Proceedings of the conference on productivity and conservation in northern circumpolar lands. Edmonton, Alberta 15 to 17 October 1969. </w:t>
      </w:r>
    </w:p>
    <w:p w14:paraId="6164B88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eksandrova, V. D. [Александрова В. Д. (1983). </w:t>
      </w:r>
      <w:r w:rsidRPr="00D36414">
        <w:rPr>
          <w:rFonts w:cstheme="minorHAnsi"/>
          <w:i/>
          <w:iCs/>
        </w:rPr>
        <w:t>Растительность полярных пустынь СССР [The vegetation of the Polar Deserts of the USSR]</w:t>
      </w:r>
      <w:r w:rsidRPr="00D36414">
        <w:rPr>
          <w:rFonts w:cstheme="minorHAnsi"/>
        </w:rPr>
        <w:t>. Leningrad, USSR: Наука [Science].</w:t>
      </w:r>
    </w:p>
    <w:p w14:paraId="7008E4E4" w14:textId="77777777" w:rsidR="00ED7B7A" w:rsidRPr="00D36414" w:rsidRDefault="00ED7B7A" w:rsidP="00ED7B7A">
      <w:pPr>
        <w:widowControl w:val="0"/>
        <w:autoSpaceDE w:val="0"/>
        <w:autoSpaceDN w:val="0"/>
        <w:adjustRightInd w:val="0"/>
        <w:spacing w:before="120"/>
        <w:ind w:left="480" w:hanging="480"/>
        <w:rPr>
          <w:rFonts w:cstheme="minorHAnsi"/>
          <w:lang w:val="de-CH"/>
        </w:rPr>
      </w:pPr>
      <w:r w:rsidRPr="00D36414">
        <w:rPr>
          <w:rFonts w:cstheme="minorHAnsi"/>
        </w:rPr>
        <w:t xml:space="preserve">Aleynikov, A. A., Aleynikova, A. M., Bocharnikov, M. V., Glazov, P. M., Golovlev, P. P., Golovleva, V. O., </w:t>
      </w:r>
      <w:r w:rsidRPr="00D36414">
        <w:rPr>
          <w:rFonts w:cstheme="minorHAnsi"/>
          <w:lang w:val="pt-PT"/>
        </w:rPr>
        <w:t>Gruza, G. V., Dobrolyubova, K. O., Evina, A. I., Lipka, O. N., Zhbanova, P. I., Zamolodchikov, D. G., Zenin, E. A., Kalashnikova, Yu. A., Kozhin, M. N., Kokorin, A. O., Krylenko, I. V., Krylenko, I. N., Kushcheva, Yu. V., Miklyayev, I. A., Miklyayeva, I. M., Nikiforov, V. V., Pavlova, A. D., Postnova, A. I., Pukhova, M. A., Rankova, E. Ya., Stishov, M. S., Sutkaytis, O. K., Uvarov, S. A., Fomin, S. Yu., &amp; Khokhlov, S. F. [Алейников А. А., Алейникова А. М., Бочарников М. В., Глазов П. М., Головлев П. П., Головлева В. О., Груза Г. В., Добролюбова К. О., Евина А. И., Жбанова П. И., Замолодчиков Д. Г., Зенин Е. А., Калашникова Ю. А., Кожин М. Н., Кокорин А. О., Крыленко И. В., Крыленко И. Н., Кущева Ю. В., Липка О. Н., Микляев И. А., Микляева И. М., Никикфоров В. В., Павлова А. Д., Постнова А. И., Пухова М. А., Ранькова Э. Я., Стишов М. С., Суткайтис О. К., Уваров С. А., Фомин С. Ю. &amp;</w:t>
      </w:r>
      <w:r w:rsidRPr="00D36414">
        <w:rPr>
          <w:rFonts w:cstheme="minorHAnsi"/>
          <w:lang w:val="ru-RU"/>
        </w:rPr>
        <w:t xml:space="preserve"> </w:t>
      </w:r>
      <w:r w:rsidRPr="00D36414">
        <w:rPr>
          <w:rFonts w:cstheme="minorHAnsi"/>
        </w:rPr>
        <w:t xml:space="preserve">Хохлов С. Ф.]. (2014). In O. N. Lipka [О. Н. Липка] (Ed.), </w:t>
      </w:r>
      <w:r w:rsidRPr="00D36414">
        <w:rPr>
          <w:rFonts w:cstheme="minorHAnsi"/>
          <w:i/>
          <w:iCs/>
        </w:rPr>
        <w:t>Остров Вайгач: природа, климат и человек [Vaigach Island: nature, climate and people]</w:t>
      </w:r>
      <w:r w:rsidRPr="00D36414">
        <w:rPr>
          <w:rFonts w:cstheme="minorHAnsi"/>
        </w:rPr>
        <w:t xml:space="preserve">. Moscow, Russian Federation: WWF Russia. </w:t>
      </w:r>
      <w:r w:rsidRPr="00D36414">
        <w:rPr>
          <w:rFonts w:cstheme="minorHAnsi"/>
          <w:lang w:val="de-CH"/>
        </w:rPr>
        <w:t xml:space="preserve">Retrieved from </w:t>
      </w:r>
      <w:hyperlink r:id="rId1026" w:history="1">
        <w:r w:rsidRPr="00D36414">
          <w:rPr>
            <w:rStyle w:val="Hyperlink"/>
            <w:rFonts w:cstheme="minorHAnsi"/>
            <w:lang w:val="de-CH"/>
          </w:rPr>
          <w:t>http://www.wwf.ru/resources/publ/book/964</w:t>
        </w:r>
      </w:hyperlink>
      <w:r w:rsidRPr="00D36414">
        <w:rPr>
          <w:rFonts w:cstheme="minorHAnsi"/>
          <w:lang w:val="de-CH"/>
        </w:rPr>
        <w:t xml:space="preserve"> </w:t>
      </w:r>
    </w:p>
    <w:p w14:paraId="2041FFB5" w14:textId="77777777" w:rsidR="00ED7B7A" w:rsidRPr="00D36414" w:rsidRDefault="00ED7B7A" w:rsidP="00ED7B7A">
      <w:pPr>
        <w:widowControl w:val="0"/>
        <w:autoSpaceDE w:val="0"/>
        <w:autoSpaceDN w:val="0"/>
        <w:adjustRightInd w:val="0"/>
        <w:spacing w:before="120"/>
        <w:ind w:left="480" w:hanging="480"/>
        <w:rPr>
          <w:rFonts w:cstheme="minorHAnsi"/>
          <w:lang w:val="de-CH"/>
        </w:rPr>
      </w:pPr>
      <w:r w:rsidRPr="00D36414">
        <w:rPr>
          <w:rFonts w:cstheme="minorHAnsi"/>
        </w:rPr>
        <w:t xml:space="preserve">Alikhonov, B. (Ed.). (2011). </w:t>
      </w:r>
      <w:r w:rsidRPr="00D36414">
        <w:rPr>
          <w:rFonts w:cstheme="minorHAnsi"/>
          <w:i/>
          <w:iCs/>
        </w:rPr>
        <w:t>Uzbekistan’s nature. Devoted to 20th anniversary of the State independence of the Republic of the Uzbekistan</w:t>
      </w:r>
      <w:r w:rsidRPr="00D36414">
        <w:rPr>
          <w:rFonts w:cstheme="minorHAnsi"/>
        </w:rPr>
        <w:t>. Tashkent, Uzbekistan: Chinor ENK.</w:t>
      </w:r>
    </w:p>
    <w:p w14:paraId="1EFB86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jes, M., Heinicke, T., &amp; Zeitz, J. (2016). Peatland ecosystems in Kyrgyzstan: Distribution, peat characteristics and a preliminary assessment of carbon storage. </w:t>
      </w:r>
      <w:r w:rsidRPr="00D36414">
        <w:rPr>
          <w:rFonts w:cstheme="minorHAnsi"/>
          <w:i/>
          <w:iCs/>
        </w:rPr>
        <w:t>Catena</w:t>
      </w:r>
      <w:r w:rsidRPr="00D36414">
        <w:rPr>
          <w:rFonts w:cstheme="minorHAnsi"/>
        </w:rPr>
        <w:t xml:space="preserve">, </w:t>
      </w:r>
      <w:r w:rsidRPr="00D36414">
        <w:rPr>
          <w:rFonts w:cstheme="minorHAnsi"/>
          <w:i/>
          <w:iCs/>
        </w:rPr>
        <w:t>144</w:t>
      </w:r>
      <w:r w:rsidRPr="00D36414">
        <w:rPr>
          <w:rFonts w:cstheme="minorHAnsi"/>
        </w:rPr>
        <w:t xml:space="preserve">, 56–64. </w:t>
      </w:r>
      <w:hyperlink r:id="rId1027" w:history="1">
        <w:r w:rsidRPr="00D36414">
          <w:rPr>
            <w:rStyle w:val="Hyperlink"/>
            <w:rFonts w:cstheme="minorHAnsi"/>
          </w:rPr>
          <w:t>https://doi.org/10.1016/j.catena.2016.04.021</w:t>
        </w:r>
      </w:hyperlink>
      <w:r w:rsidRPr="00D36414">
        <w:rPr>
          <w:rFonts w:cstheme="minorHAnsi"/>
        </w:rPr>
        <w:t xml:space="preserve"> </w:t>
      </w:r>
    </w:p>
    <w:p w14:paraId="32606B2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llan, E., Bossdorf, O., Dormann, C. F., Prati, D., Gossner, M. M., Tscharntke, T., Blüthgen, N., Bellach, M., Birkhofer, K., Boch, S., Böhm, S., Börschig, C., Chatzinotas, A., Christ, S., Daniel, R., Diekötter, T., Fischer, C., Friedl, T., Glaser, K., Hallmann, C., Hodac, L., Hölzel, N., Jung, K., Klein, A. M., Klaus, V. H., Kleinebecker, T., Krauss, J., Lange, M., Morris, E. K., Müller, J., Nacke, H., Pašalić, E., Rillig, M. C., Rothenwöhrer, C., Schall, P., Scherber, C., Schulze, W., Socher, S. A., Steckel, J., Steffan-Dewenter, I., Türke, M., Weiner, C. N., Werner, M., Westphal, C., Wolters, V., Wubet, T., Gockel, S., Gorke, M., Hemp, A., Renner, S. C., Schöning, I., Pfeiffer, S., König-Ries, B., Buscot, F., Linsenmair, K. E., Schulze, E.-D., Weisser, W. W., &amp; Fischer, M. (2014). Interannual variation in land-use intensity enhances grassland multidiversit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1</w:t>
      </w:r>
      <w:r w:rsidRPr="00D36414">
        <w:rPr>
          <w:rFonts w:cstheme="minorHAnsi"/>
        </w:rPr>
        <w:t xml:space="preserve">(1), 308–313. </w:t>
      </w:r>
      <w:hyperlink r:id="rId1028" w:history="1">
        <w:r w:rsidRPr="00D36414">
          <w:rPr>
            <w:rStyle w:val="Hyperlink"/>
            <w:rFonts w:cstheme="minorHAnsi"/>
          </w:rPr>
          <w:t>https://doi.org/10.1073/pnas.1312213111</w:t>
        </w:r>
      </w:hyperlink>
      <w:r w:rsidRPr="00D36414">
        <w:rPr>
          <w:rFonts w:cstheme="minorHAnsi"/>
        </w:rPr>
        <w:t xml:space="preserve"> </w:t>
      </w:r>
    </w:p>
    <w:p w14:paraId="37FC489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Allan, E., Manning, P., Alt, F., Binkenstein, J., Blaser, S., Blüthgen, N., Böhm, S., Grassein, F., Hölzel, N., Klaus, V. H., Kleinebecker, T., Morris, E. K., Oelmann, Y., Prati, D., Renner, S. C., Rillig, M. C., Schaefer, M., Schloter, M., Schmitt, B., Schöning, I., Schrumpf, M., Solly, E., Sorkau, E., Steckel, J., Steffen-Dewenter, I., Stempfhuber, B., Tschapka, M., Weiner, C. N., Weisser, W. W., Werner, M., Westphal, C., Wilcke, W., &amp; Fischer, M. (2015). Land use intensification alters ecosystem multifunctionality via loss of biodiversity and changes to functional composition. </w:t>
      </w:r>
      <w:r w:rsidRPr="00D36414">
        <w:rPr>
          <w:rFonts w:cstheme="minorHAnsi"/>
          <w:i/>
          <w:iCs/>
        </w:rPr>
        <w:t>Ecology Letters</w:t>
      </w:r>
      <w:r w:rsidRPr="00D36414">
        <w:rPr>
          <w:rFonts w:cstheme="minorHAnsi"/>
        </w:rPr>
        <w:t xml:space="preserve">, </w:t>
      </w:r>
      <w:r w:rsidRPr="00D36414">
        <w:rPr>
          <w:rFonts w:cstheme="minorHAnsi"/>
          <w:i/>
          <w:iCs/>
        </w:rPr>
        <w:t>18</w:t>
      </w:r>
      <w:r w:rsidRPr="00D36414">
        <w:rPr>
          <w:rFonts w:cstheme="minorHAnsi"/>
        </w:rPr>
        <w:t xml:space="preserve">(8), 834–843. </w:t>
      </w:r>
      <w:hyperlink r:id="rId1029" w:history="1">
        <w:r w:rsidRPr="00D36414">
          <w:rPr>
            <w:rStyle w:val="Hyperlink"/>
            <w:rFonts w:cstheme="minorHAnsi"/>
          </w:rPr>
          <w:t>https://doi.org/10.1111/ele.12469</w:t>
        </w:r>
      </w:hyperlink>
      <w:r w:rsidRPr="00D36414">
        <w:rPr>
          <w:rFonts w:cstheme="minorHAnsi"/>
        </w:rPr>
        <w:t xml:space="preserve"> </w:t>
      </w:r>
    </w:p>
    <w:p w14:paraId="64794E8C"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Allen, H. D. (2014). </w:t>
      </w:r>
      <w:r w:rsidRPr="00D36414">
        <w:rPr>
          <w:rFonts w:cstheme="minorHAnsi"/>
          <w:i/>
          <w:iCs/>
        </w:rPr>
        <w:t>Mediterranean ecogeography</w:t>
      </w:r>
      <w:r w:rsidRPr="00D36414">
        <w:rPr>
          <w:rFonts w:cstheme="minorHAnsi"/>
        </w:rPr>
        <w:t xml:space="preserve">. New York, USA: Routlege. Retrieved from </w:t>
      </w:r>
      <w:hyperlink r:id="rId1030" w:history="1">
        <w:r w:rsidRPr="00D36414">
          <w:rPr>
            <w:rStyle w:val="Hyperlink"/>
            <w:rFonts w:cstheme="minorHAnsi"/>
          </w:rPr>
          <w:t>http://www.amazon.co.uk/Mediterranean-Ecogeography-Series-Harriett-Allen/dp/0582404525</w:t>
        </w:r>
      </w:hyperlink>
      <w:r w:rsidRPr="00D36414">
        <w:rPr>
          <w:rFonts w:cstheme="minorHAnsi"/>
        </w:rPr>
        <w:t xml:space="preserve"> </w:t>
      </w:r>
    </w:p>
    <w:p w14:paraId="1CC74992"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lang w:val="fr-CH"/>
        </w:rPr>
        <w:t xml:space="preserve">Allison, E. H., &amp; Bassett, H. R. (2015). </w:t>
      </w:r>
      <w:r w:rsidRPr="00D36414">
        <w:rPr>
          <w:rFonts w:cstheme="minorHAnsi"/>
        </w:rPr>
        <w:t xml:space="preserve">Climate change in the oceans: Human impacts and responses. </w:t>
      </w:r>
      <w:r w:rsidRPr="00D36414">
        <w:rPr>
          <w:rFonts w:cstheme="minorHAnsi"/>
          <w:i/>
          <w:iCs/>
          <w:lang w:val="es-ES"/>
        </w:rPr>
        <w:t>Science</w:t>
      </w:r>
      <w:r w:rsidRPr="00D36414">
        <w:rPr>
          <w:rFonts w:cstheme="minorHAnsi"/>
          <w:lang w:val="es-ES"/>
        </w:rPr>
        <w:t xml:space="preserve">, </w:t>
      </w:r>
      <w:r w:rsidRPr="00D36414">
        <w:rPr>
          <w:rFonts w:cstheme="minorHAnsi"/>
          <w:i/>
          <w:iCs/>
          <w:lang w:val="es-ES"/>
        </w:rPr>
        <w:t>350</w:t>
      </w:r>
      <w:r w:rsidRPr="00D36414">
        <w:rPr>
          <w:rFonts w:cstheme="minorHAnsi"/>
          <w:lang w:val="es-ES"/>
        </w:rPr>
        <w:t xml:space="preserve">(6262), 778–782. </w:t>
      </w:r>
      <w:hyperlink r:id="rId1031" w:history="1">
        <w:r w:rsidRPr="00D36414">
          <w:rPr>
            <w:rStyle w:val="Hyperlink"/>
            <w:rFonts w:cstheme="minorHAnsi"/>
            <w:lang w:val="es-ES"/>
          </w:rPr>
          <w:t>https://doi.org/10.1126/science.aac8721</w:t>
        </w:r>
      </w:hyperlink>
      <w:r w:rsidRPr="00D36414">
        <w:rPr>
          <w:rFonts w:cstheme="minorHAnsi"/>
          <w:lang w:val="es-ES"/>
        </w:rPr>
        <w:t xml:space="preserve"> </w:t>
      </w:r>
    </w:p>
    <w:p w14:paraId="245E31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Alomar, C., Deudero, S., Andaloro, F., Castriota, L., Consoli, P., Falautano, M., &amp; Sinopoli, M. (2016). </w:t>
      </w:r>
      <w:r w:rsidRPr="00D36414">
        <w:rPr>
          <w:rFonts w:cstheme="minorHAnsi"/>
          <w:i/>
        </w:rPr>
        <w:t>Caulerpa cylindracea</w:t>
      </w:r>
      <w:r w:rsidRPr="00D36414">
        <w:rPr>
          <w:rFonts w:cstheme="minorHAnsi"/>
        </w:rPr>
        <w:t xml:space="preserve"> Sonder invasion modifies trophic niche in infralittoral rocky benthic community. </w:t>
      </w:r>
      <w:r w:rsidRPr="00D36414">
        <w:rPr>
          <w:rFonts w:cstheme="minorHAnsi"/>
          <w:i/>
          <w:iCs/>
        </w:rPr>
        <w:t>Marine Environmental Research</w:t>
      </w:r>
      <w:r w:rsidRPr="00D36414">
        <w:rPr>
          <w:rFonts w:cstheme="minorHAnsi"/>
        </w:rPr>
        <w:t xml:space="preserve">, </w:t>
      </w:r>
      <w:r w:rsidRPr="00D36414">
        <w:rPr>
          <w:rFonts w:cstheme="minorHAnsi"/>
          <w:i/>
          <w:iCs/>
        </w:rPr>
        <w:t>120</w:t>
      </w:r>
      <w:r w:rsidRPr="00D36414">
        <w:rPr>
          <w:rFonts w:cstheme="minorHAnsi"/>
        </w:rPr>
        <w:t xml:space="preserve">, 86–92. </w:t>
      </w:r>
      <w:hyperlink r:id="rId1032" w:history="1">
        <w:r w:rsidRPr="00D36414">
          <w:rPr>
            <w:rStyle w:val="Hyperlink"/>
            <w:rFonts w:cstheme="minorHAnsi"/>
          </w:rPr>
          <w:t>https://doi.org/10.1016/j.marenvres.2016.07.010</w:t>
        </w:r>
      </w:hyperlink>
      <w:r w:rsidRPr="00D36414">
        <w:rPr>
          <w:rFonts w:cstheme="minorHAnsi"/>
        </w:rPr>
        <w:t xml:space="preserve"> </w:t>
      </w:r>
    </w:p>
    <w:p w14:paraId="4C9AA55F" w14:textId="77777777" w:rsidR="00ED7B7A" w:rsidRPr="00D36414" w:rsidRDefault="00ED7B7A" w:rsidP="00ED7B7A">
      <w:pPr>
        <w:spacing w:before="120"/>
        <w:ind w:left="567" w:hanging="567"/>
        <w:rPr>
          <w:rFonts w:cstheme="minorHAnsi"/>
        </w:rPr>
      </w:pPr>
      <w:r w:rsidRPr="00D36414">
        <w:rPr>
          <w:rFonts w:cstheme="minorHAnsi"/>
        </w:rPr>
        <w:t xml:space="preserve">Alsterberg, C., Roger, F., Sundbäck, K., Juhanson, J., Hulth, S., Hallin, S., &amp; Gamfeldt, L. (2017). Habitat diversity and ecosystem multifunctionality — The importance of direct and indirect effects. </w:t>
      </w:r>
      <w:r w:rsidRPr="00D36414">
        <w:rPr>
          <w:rFonts w:cstheme="minorHAnsi"/>
          <w:i/>
        </w:rPr>
        <w:t>Science Advances, 3</w:t>
      </w:r>
      <w:r w:rsidRPr="00D36414">
        <w:rPr>
          <w:rFonts w:cstheme="minorHAnsi"/>
        </w:rPr>
        <w:t xml:space="preserve">(2): e1601475. </w:t>
      </w:r>
      <w:hyperlink r:id="rId1033" w:history="1">
        <w:r w:rsidRPr="00D36414">
          <w:rPr>
            <w:rStyle w:val="Hyperlink"/>
            <w:rFonts w:cstheme="minorHAnsi"/>
          </w:rPr>
          <w:t>https://doi.org/10.1126/sciadv.1601475</w:t>
        </w:r>
      </w:hyperlink>
      <w:r w:rsidRPr="00D36414">
        <w:rPr>
          <w:rFonts w:cstheme="minorHAnsi"/>
        </w:rPr>
        <w:t xml:space="preserve"> </w:t>
      </w:r>
    </w:p>
    <w:p w14:paraId="63C6FCA2"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Altermatt, F., Alther, R., Fišer, C., Jokela, J., Konec, M., Küry, D., Machler, E., Stucki, P., &amp; Westram, A. M. (2014) Diversity and distribution of freshwater amphipod species in Switzerland (Crustacea: Amphipoda). </w:t>
      </w:r>
      <w:r w:rsidRPr="00D36414">
        <w:rPr>
          <w:rFonts w:cstheme="minorHAnsi"/>
          <w:i/>
          <w:lang w:val="es-ES"/>
        </w:rPr>
        <w:t>PLoS ONE 9</w:t>
      </w:r>
      <w:r w:rsidRPr="00D36414">
        <w:rPr>
          <w:rFonts w:cstheme="minorHAnsi"/>
          <w:lang w:val="es-ES"/>
        </w:rPr>
        <w:t xml:space="preserve">(10): e110328. </w:t>
      </w:r>
      <w:hyperlink r:id="rId1034" w:history="1">
        <w:r w:rsidRPr="00D36414">
          <w:rPr>
            <w:rStyle w:val="Hyperlink"/>
            <w:rFonts w:cstheme="minorHAnsi"/>
            <w:lang w:val="es-ES"/>
          </w:rPr>
          <w:t>https://doi.org/10.1371/journal.pone.0110328</w:t>
        </w:r>
      </w:hyperlink>
      <w:r w:rsidRPr="00D36414">
        <w:rPr>
          <w:rFonts w:cstheme="minorHAnsi"/>
          <w:lang w:val="es-ES"/>
        </w:rPr>
        <w:t xml:space="preserve"> </w:t>
      </w:r>
    </w:p>
    <w:p w14:paraId="63D6CBD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Altukhov, Yu. P. [</w:t>
      </w:r>
      <w:r w:rsidRPr="00D36414">
        <w:rPr>
          <w:rFonts w:cstheme="minorHAnsi"/>
          <w:lang w:val="ru-RU"/>
        </w:rPr>
        <w:t>Алтухов</w:t>
      </w:r>
      <w:r w:rsidRPr="00D36414">
        <w:rPr>
          <w:rFonts w:cstheme="minorHAnsi"/>
          <w:lang w:val="es-ES"/>
        </w:rPr>
        <w:t xml:space="preserve">, </w:t>
      </w:r>
      <w:r w:rsidRPr="00D36414">
        <w:rPr>
          <w:rFonts w:cstheme="minorHAnsi"/>
          <w:lang w:val="ru-RU"/>
        </w:rPr>
        <w:t>Ю</w:t>
      </w:r>
      <w:r w:rsidRPr="00D36414">
        <w:rPr>
          <w:rFonts w:cstheme="minorHAnsi"/>
          <w:lang w:val="es-ES"/>
        </w:rPr>
        <w:t xml:space="preserve">. </w:t>
      </w:r>
      <w:r w:rsidRPr="00D36414">
        <w:rPr>
          <w:rFonts w:cstheme="minorHAnsi"/>
          <w:lang w:val="ru-RU"/>
        </w:rPr>
        <w:t>П</w:t>
      </w:r>
      <w:r w:rsidRPr="00D36414">
        <w:rPr>
          <w:rFonts w:cstheme="minorHAnsi"/>
          <w:lang w:val="es-ES"/>
        </w:rPr>
        <w:t xml:space="preserve">.]. </w:t>
      </w:r>
      <w:r w:rsidRPr="00D36414">
        <w:rPr>
          <w:rFonts w:cstheme="minorHAnsi"/>
        </w:rPr>
        <w:t>(2003). Genetic processes in populations [</w:t>
      </w:r>
      <w:r w:rsidRPr="00D36414">
        <w:rPr>
          <w:rFonts w:cstheme="minorHAnsi"/>
          <w:lang w:val="ru-RU"/>
        </w:rPr>
        <w:t>Генетические</w:t>
      </w:r>
      <w:r w:rsidRPr="00D36414">
        <w:rPr>
          <w:rFonts w:cstheme="minorHAnsi"/>
        </w:rPr>
        <w:t xml:space="preserve"> </w:t>
      </w:r>
      <w:r w:rsidRPr="00D36414">
        <w:rPr>
          <w:rFonts w:cstheme="minorHAnsi"/>
          <w:lang w:val="ru-RU"/>
        </w:rPr>
        <w:t>процессы</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популяциях</w:t>
      </w:r>
      <w:r w:rsidRPr="00D36414">
        <w:rPr>
          <w:rFonts w:cstheme="minorHAnsi"/>
        </w:rPr>
        <w:t xml:space="preserve">]. Moscow, Russian Federation: PTC “Academkniga”. </w:t>
      </w:r>
    </w:p>
    <w:p w14:paraId="42579E2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MAP. (2012). </w:t>
      </w:r>
      <w:r w:rsidRPr="00D36414">
        <w:rPr>
          <w:rFonts w:cstheme="minorHAnsi"/>
          <w:i/>
        </w:rPr>
        <w:t>Arctic climate issues 2011: Changes in Arctic snow, water, ice and permafrost</w:t>
      </w:r>
      <w:r w:rsidRPr="00D36414">
        <w:rPr>
          <w:rFonts w:cstheme="minorHAnsi"/>
        </w:rPr>
        <w:t xml:space="preserve">. Retrieved May 22, 2016, from </w:t>
      </w:r>
      <w:hyperlink r:id="rId1035" w:history="1">
        <w:r w:rsidRPr="00D36414">
          <w:rPr>
            <w:rStyle w:val="Hyperlink"/>
            <w:rFonts w:cstheme="minorHAnsi"/>
          </w:rPr>
          <w:t>http://www.amap.no/documents/doc/arctic-climate-issues-2011-changes-in-arctic-snow-water-ice-and-permafrost/129</w:t>
        </w:r>
      </w:hyperlink>
      <w:r w:rsidRPr="00D36414">
        <w:rPr>
          <w:rFonts w:cstheme="minorHAnsi"/>
        </w:rPr>
        <w:t xml:space="preserve"> </w:t>
      </w:r>
    </w:p>
    <w:p w14:paraId="365BE35D" w14:textId="76F2D435"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mstrup, S. C., Marcot, B. G., &amp; Douglas, D. C. (2008). A Bayesian network modeling approach to forecasting the 21st century worldwide status of polar bears. In E. T. DeWeaver, C. M. Bitz, &amp; L.-B. Tremblay (Eds.), </w:t>
      </w:r>
      <w:r w:rsidRPr="00D36414">
        <w:rPr>
          <w:rFonts w:cstheme="minorHAnsi"/>
          <w:i/>
        </w:rPr>
        <w:t>Arctic sea ice decline: observations, projections, mechanisms, and implications</w:t>
      </w:r>
      <w:r w:rsidRPr="00D36414">
        <w:rPr>
          <w:rFonts w:cstheme="minorHAnsi"/>
        </w:rPr>
        <w:t xml:space="preserve"> (pp. 213–268). Washington DC, USA: American Geophysical Union. </w:t>
      </w:r>
      <w:hyperlink r:id="rId1036" w:history="1">
        <w:r w:rsidRPr="00D36414">
          <w:rPr>
            <w:rStyle w:val="Hyperlink"/>
            <w:rFonts w:cstheme="minorHAnsi"/>
          </w:rPr>
          <w:t>https://doi.org/10.1029/180GM14</w:t>
        </w:r>
      </w:hyperlink>
      <w:r w:rsidRPr="00D36414">
        <w:rPr>
          <w:rFonts w:cstheme="minorHAnsi"/>
        </w:rPr>
        <w:t xml:space="preserve"> </w:t>
      </w:r>
    </w:p>
    <w:p w14:paraId="7E2E376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Ananjeva, N., &amp; Agasyan, A. (2009). </w:t>
      </w:r>
      <w:r w:rsidRPr="00D36414">
        <w:rPr>
          <w:rFonts w:cstheme="minorHAnsi"/>
          <w:i/>
          <w:lang w:val="fr-CH"/>
        </w:rPr>
        <w:t>Phrynocephalus horvathi</w:t>
      </w:r>
      <w:r w:rsidRPr="00D36414">
        <w:rPr>
          <w:rFonts w:cstheme="minorHAnsi"/>
          <w:lang w:val="fr-CH"/>
        </w:rPr>
        <w:t xml:space="preserve">. </w:t>
      </w:r>
      <w:r w:rsidRPr="00D36414">
        <w:rPr>
          <w:rFonts w:cstheme="minorHAnsi"/>
          <w:iCs/>
        </w:rPr>
        <w:t>The IUCN Red List of Threatened Species</w:t>
      </w:r>
      <w:r w:rsidRPr="00D36414">
        <w:rPr>
          <w:rFonts w:cstheme="minorHAnsi"/>
        </w:rPr>
        <w:t xml:space="preserve">. </w:t>
      </w:r>
      <w:hyperlink r:id="rId1037" w:history="1">
        <w:r w:rsidRPr="00D36414">
          <w:rPr>
            <w:rStyle w:val="Hyperlink"/>
            <w:rFonts w:cstheme="minorHAnsi"/>
          </w:rPr>
          <w:t>https://doi.org/10.2305/IUCN.UK.2009.RLTS.T164759A5923724.en</w:t>
        </w:r>
      </w:hyperlink>
      <w:r w:rsidRPr="00D36414">
        <w:rPr>
          <w:rFonts w:cstheme="minorHAnsi"/>
        </w:rPr>
        <w:t xml:space="preserve"> </w:t>
      </w:r>
    </w:p>
    <w:p w14:paraId="4E107B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dersen, J. H., Dahl, K., Goke, C., Hartvig, M., Murray, C., Rindorf, A., Skov, H., Vinther, M., &amp; Korpinen, S. (2014). Integrated assessment of marine biodiversity status using a prototype indicator-based assessment tool. </w:t>
      </w:r>
      <w:r w:rsidRPr="00D36414">
        <w:rPr>
          <w:rFonts w:cstheme="minorHAnsi"/>
          <w:i/>
          <w:iCs/>
        </w:rPr>
        <w:t>Frontiers in Marine Science</w:t>
      </w:r>
      <w:r w:rsidRPr="00D36414">
        <w:rPr>
          <w:rFonts w:cstheme="minorHAnsi"/>
        </w:rPr>
        <w:t xml:space="preserve">, </w:t>
      </w:r>
      <w:r w:rsidRPr="00D36414">
        <w:rPr>
          <w:rFonts w:cstheme="minorHAnsi"/>
          <w:i/>
          <w:iCs/>
        </w:rPr>
        <w:t>1</w:t>
      </w:r>
      <w:r w:rsidRPr="00D36414">
        <w:rPr>
          <w:rFonts w:cstheme="minorHAnsi"/>
        </w:rPr>
        <w:t xml:space="preserve">(55), 1–8. </w:t>
      </w:r>
      <w:hyperlink r:id="rId1038" w:history="1">
        <w:r w:rsidRPr="00D36414">
          <w:rPr>
            <w:rStyle w:val="Hyperlink"/>
            <w:rFonts w:cstheme="minorHAnsi"/>
          </w:rPr>
          <w:t>https://doi.org/10.3389/fmars.2014.00055</w:t>
        </w:r>
      </w:hyperlink>
      <w:r w:rsidRPr="00D36414">
        <w:rPr>
          <w:rFonts w:cstheme="minorHAnsi"/>
        </w:rPr>
        <w:t xml:space="preserve"> </w:t>
      </w:r>
    </w:p>
    <w:p w14:paraId="69668A0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dersen, J. H., Halpern, B. S., Korpinen, S., Murray, C., &amp; Reker, J. (2015). Baltic Sea biodiversity status vs. cumulative human pressures. </w:t>
      </w:r>
      <w:r w:rsidRPr="00D36414">
        <w:rPr>
          <w:rFonts w:cstheme="minorHAnsi"/>
          <w:i/>
          <w:iCs/>
        </w:rPr>
        <w:t>Estuarine, Coastal and Shelf Science</w:t>
      </w:r>
      <w:r w:rsidRPr="00D36414">
        <w:rPr>
          <w:rFonts w:cstheme="minorHAnsi"/>
        </w:rPr>
        <w:t xml:space="preserve">, </w:t>
      </w:r>
      <w:r w:rsidRPr="00D36414">
        <w:rPr>
          <w:rFonts w:cstheme="minorHAnsi"/>
          <w:i/>
          <w:iCs/>
        </w:rPr>
        <w:t>161</w:t>
      </w:r>
      <w:r w:rsidRPr="00D36414">
        <w:rPr>
          <w:rFonts w:cstheme="minorHAnsi"/>
        </w:rPr>
        <w:t xml:space="preserve">, 88–92. </w:t>
      </w:r>
      <w:hyperlink r:id="rId1039" w:history="1">
        <w:r w:rsidRPr="00D36414">
          <w:rPr>
            <w:rStyle w:val="Hyperlink"/>
            <w:rFonts w:cstheme="minorHAnsi"/>
          </w:rPr>
          <w:t>https://doi.org/10.1016/j.ecss.2015.05.002</w:t>
        </w:r>
      </w:hyperlink>
      <w:r w:rsidRPr="00D36414">
        <w:rPr>
          <w:rFonts w:cstheme="minorHAnsi"/>
        </w:rPr>
        <w:t xml:space="preserve"> </w:t>
      </w:r>
    </w:p>
    <w:p w14:paraId="1DC9D5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derson, B. J., Armsworth, P. R., Eigenbrod, F., Thomas, C. D., Gillings, S., Heinemeyer, A., Roy, D. B., &amp; Gaston, K. J. (2009), Spatial covariance between biodiversity and other ecosystem service priorities. </w:t>
      </w:r>
      <w:r w:rsidRPr="00D36414">
        <w:rPr>
          <w:rFonts w:cstheme="minorHAnsi"/>
          <w:i/>
        </w:rPr>
        <w:t>Journal of Applied Ecology, 46,</w:t>
      </w:r>
      <w:r w:rsidRPr="00D36414">
        <w:rPr>
          <w:rFonts w:cstheme="minorHAnsi"/>
        </w:rPr>
        <w:t xml:space="preserve"> 888–896. </w:t>
      </w:r>
      <w:hyperlink r:id="rId1040" w:history="1">
        <w:r w:rsidRPr="00D36414">
          <w:rPr>
            <w:rStyle w:val="Hyperlink"/>
            <w:rFonts w:cstheme="minorHAnsi"/>
          </w:rPr>
          <w:t>https://doi.org/10.1111/j.1365-</w:t>
        </w:r>
        <w:r w:rsidRPr="00D36414">
          <w:rPr>
            <w:rStyle w:val="Hyperlink"/>
            <w:rFonts w:cstheme="minorHAnsi"/>
          </w:rPr>
          <w:lastRenderedPageBreak/>
          <w:t>2664.2009.01666.x</w:t>
        </w:r>
      </w:hyperlink>
      <w:r w:rsidRPr="00D36414">
        <w:rPr>
          <w:rFonts w:cstheme="minorHAnsi"/>
        </w:rPr>
        <w:t xml:space="preserve"> </w:t>
      </w:r>
    </w:p>
    <w:p w14:paraId="631660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derson, S., Turiyev, B., &amp; Bafti, S.S. (2009). </w:t>
      </w:r>
      <w:r w:rsidRPr="00D36414">
        <w:rPr>
          <w:rFonts w:cstheme="minorHAnsi"/>
          <w:i/>
        </w:rPr>
        <w:t>Phrynocephalus persicus</w:t>
      </w:r>
      <w:r w:rsidRPr="00D36414">
        <w:rPr>
          <w:rFonts w:cstheme="minorHAnsi"/>
        </w:rPr>
        <w:t xml:space="preserve">. </w:t>
      </w:r>
      <w:r w:rsidRPr="00D36414">
        <w:rPr>
          <w:rFonts w:cstheme="minorHAnsi"/>
          <w:iCs/>
        </w:rPr>
        <w:t>The IUCN Red List of Threatened Species</w:t>
      </w:r>
      <w:r w:rsidRPr="00D36414">
        <w:rPr>
          <w:rFonts w:cstheme="minorHAnsi"/>
        </w:rPr>
        <w:t xml:space="preserve">. </w:t>
      </w:r>
      <w:hyperlink r:id="rId1041" w:history="1">
        <w:r w:rsidRPr="00D36414">
          <w:rPr>
            <w:rStyle w:val="Hyperlink"/>
            <w:rFonts w:cstheme="minorHAnsi"/>
          </w:rPr>
          <w:t>https://doi.org/10.2305/IUCN.UK.2009.RLTS.T164647A5915480.en</w:t>
        </w:r>
      </w:hyperlink>
      <w:r w:rsidRPr="00D36414">
        <w:rPr>
          <w:rFonts w:cstheme="minorHAnsi"/>
        </w:rPr>
        <w:t xml:space="preserve"> </w:t>
      </w:r>
    </w:p>
    <w:p w14:paraId="6C8D73D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dreev, M. P., Ahti T., Voitsekhovitch, A. A., Gagarina, L. V., Himelbrant D. E., Davydov E. A., Konoreva L. A., Kuznetsova E. S., Makry T. V., Nadeina O. V., Randlane T., Saag A., Stepanchikova I. S., &amp; Urbanavichus G. P. </w:t>
      </w:r>
      <w:r w:rsidRPr="00D36414">
        <w:rPr>
          <w:rFonts w:cstheme="minorHAnsi"/>
          <w:lang w:val="ru-RU"/>
        </w:rPr>
        <w:t>[Андреев</w:t>
      </w:r>
      <w:r w:rsidRPr="00D36414">
        <w:rPr>
          <w:rFonts w:cstheme="minorHAnsi"/>
        </w:rPr>
        <w:t>,</w:t>
      </w:r>
      <w:r w:rsidRPr="00D36414">
        <w:rPr>
          <w:rFonts w:cstheme="minorHAnsi"/>
          <w:lang w:val="ru-RU"/>
        </w:rPr>
        <w:t xml:space="preserve"> М. П., Ахти</w:t>
      </w:r>
      <w:r w:rsidRPr="00D36414">
        <w:rPr>
          <w:rFonts w:cstheme="minorHAnsi"/>
        </w:rPr>
        <w:t>,</w:t>
      </w:r>
      <w:r w:rsidRPr="00D36414">
        <w:rPr>
          <w:rFonts w:cstheme="minorHAnsi"/>
          <w:lang w:val="ru-RU"/>
        </w:rPr>
        <w:t xml:space="preserve"> Т., Войцехович</w:t>
      </w:r>
      <w:r w:rsidRPr="00D36414">
        <w:rPr>
          <w:rFonts w:cstheme="minorHAnsi"/>
        </w:rPr>
        <w:t>,</w:t>
      </w:r>
      <w:r w:rsidRPr="00D36414">
        <w:rPr>
          <w:rFonts w:cstheme="minorHAnsi"/>
          <w:lang w:val="ru-RU"/>
        </w:rPr>
        <w:t xml:space="preserve"> А. А., Гагарина</w:t>
      </w:r>
      <w:r w:rsidRPr="00D36414">
        <w:rPr>
          <w:rFonts w:cstheme="minorHAnsi"/>
        </w:rPr>
        <w:t>,</w:t>
      </w:r>
      <w:r w:rsidRPr="00D36414">
        <w:rPr>
          <w:rFonts w:cstheme="minorHAnsi"/>
          <w:lang w:val="ru-RU"/>
        </w:rPr>
        <w:t xml:space="preserve"> Л. В., Гимельбрант</w:t>
      </w:r>
      <w:r w:rsidRPr="00D36414">
        <w:rPr>
          <w:rFonts w:cstheme="minorHAnsi"/>
        </w:rPr>
        <w:t>,</w:t>
      </w:r>
      <w:r w:rsidRPr="00D36414">
        <w:rPr>
          <w:rFonts w:cstheme="minorHAnsi"/>
          <w:lang w:val="ru-RU"/>
        </w:rPr>
        <w:t xml:space="preserve"> Д. Е., Давыдов</w:t>
      </w:r>
      <w:r w:rsidRPr="00D36414">
        <w:rPr>
          <w:rFonts w:cstheme="minorHAnsi"/>
        </w:rPr>
        <w:t>,</w:t>
      </w:r>
      <w:r w:rsidRPr="00D36414">
        <w:rPr>
          <w:rFonts w:cstheme="minorHAnsi"/>
          <w:lang w:val="ru-RU"/>
        </w:rPr>
        <w:t xml:space="preserve"> Е. А., Конорева</w:t>
      </w:r>
      <w:r w:rsidRPr="00D36414">
        <w:rPr>
          <w:rFonts w:cstheme="minorHAnsi"/>
        </w:rPr>
        <w:t>,</w:t>
      </w:r>
      <w:r w:rsidRPr="00D36414">
        <w:rPr>
          <w:rFonts w:cstheme="minorHAnsi"/>
          <w:lang w:val="ru-RU"/>
        </w:rPr>
        <w:t xml:space="preserve"> Л. А., Кузнецова</w:t>
      </w:r>
      <w:r w:rsidRPr="00D36414">
        <w:rPr>
          <w:rFonts w:cstheme="minorHAnsi"/>
        </w:rPr>
        <w:t>,</w:t>
      </w:r>
      <w:r w:rsidRPr="00D36414">
        <w:rPr>
          <w:rFonts w:cstheme="minorHAnsi"/>
          <w:lang w:val="ru-RU"/>
        </w:rPr>
        <w:t xml:space="preserve"> Е. С., Макрый</w:t>
      </w:r>
      <w:r w:rsidRPr="00D36414">
        <w:rPr>
          <w:rFonts w:cstheme="minorHAnsi"/>
        </w:rPr>
        <w:t>,</w:t>
      </w:r>
      <w:r w:rsidRPr="00D36414">
        <w:rPr>
          <w:rFonts w:cstheme="minorHAnsi"/>
          <w:lang w:val="ru-RU"/>
        </w:rPr>
        <w:t xml:space="preserve"> Т. В., Надеина</w:t>
      </w:r>
      <w:r w:rsidRPr="00D36414">
        <w:rPr>
          <w:rFonts w:cstheme="minorHAnsi"/>
        </w:rPr>
        <w:t>,</w:t>
      </w:r>
      <w:r w:rsidRPr="00D36414">
        <w:rPr>
          <w:rFonts w:cstheme="minorHAnsi"/>
          <w:lang w:val="ru-RU"/>
        </w:rPr>
        <w:t xml:space="preserve"> О. В., Рандлане</w:t>
      </w:r>
      <w:r w:rsidRPr="00D36414">
        <w:rPr>
          <w:rFonts w:cstheme="minorHAnsi"/>
        </w:rPr>
        <w:t>,</w:t>
      </w:r>
      <w:r w:rsidRPr="00D36414">
        <w:rPr>
          <w:rFonts w:cstheme="minorHAnsi"/>
          <w:lang w:val="ru-RU"/>
        </w:rPr>
        <w:t xml:space="preserve"> Т., Сааг</w:t>
      </w:r>
      <w:r w:rsidRPr="00D36414">
        <w:rPr>
          <w:rFonts w:cstheme="minorHAnsi"/>
        </w:rPr>
        <w:t>,</w:t>
      </w:r>
      <w:r w:rsidRPr="00D36414">
        <w:rPr>
          <w:rFonts w:cstheme="minorHAnsi"/>
          <w:lang w:val="ru-RU"/>
        </w:rPr>
        <w:t xml:space="preserve"> А., Степанчикова</w:t>
      </w:r>
      <w:r w:rsidRPr="00D36414">
        <w:rPr>
          <w:rFonts w:cstheme="minorHAnsi"/>
        </w:rPr>
        <w:t>,</w:t>
      </w:r>
      <w:r w:rsidRPr="00D36414">
        <w:rPr>
          <w:rFonts w:cstheme="minorHAnsi"/>
          <w:lang w:val="ru-RU"/>
        </w:rPr>
        <w:t xml:space="preserve"> И. С.,</w:t>
      </w:r>
      <w:r w:rsidRPr="00D36414">
        <w:rPr>
          <w:rFonts w:cstheme="minorHAnsi"/>
        </w:rPr>
        <w:t xml:space="preserve"> &amp;</w:t>
      </w:r>
      <w:r w:rsidRPr="00D36414">
        <w:rPr>
          <w:rFonts w:cstheme="minorHAnsi"/>
          <w:lang w:val="ru-RU"/>
        </w:rPr>
        <w:t xml:space="preserve"> Урбанавичюс</w:t>
      </w:r>
      <w:r w:rsidRPr="00D36414">
        <w:rPr>
          <w:rFonts w:cstheme="minorHAnsi"/>
        </w:rPr>
        <w:t>,</w:t>
      </w:r>
      <w:r w:rsidRPr="00D36414">
        <w:rPr>
          <w:rFonts w:cstheme="minorHAnsi"/>
          <w:lang w:val="ru-RU"/>
        </w:rPr>
        <w:t xml:space="preserve"> Г. П.]</w:t>
      </w:r>
      <w:r w:rsidRPr="00D36414">
        <w:rPr>
          <w:rFonts w:cstheme="minorHAnsi"/>
        </w:rPr>
        <w:t>.</w:t>
      </w:r>
      <w:r w:rsidRPr="00D36414">
        <w:rPr>
          <w:rFonts w:cstheme="minorHAnsi"/>
          <w:lang w:val="ru-RU"/>
        </w:rPr>
        <w:t xml:space="preserve"> (2014). </w:t>
      </w:r>
      <w:r w:rsidRPr="00D36414">
        <w:rPr>
          <w:rFonts w:cstheme="minorHAnsi"/>
          <w:i/>
          <w:iCs/>
          <w:lang w:val="ru-RU"/>
        </w:rPr>
        <w:t>Флора лишайников России: биология, экология, разнообразие, распространениеи методы изучения лишайников [</w:t>
      </w:r>
      <w:r w:rsidRPr="00D36414">
        <w:rPr>
          <w:rFonts w:cstheme="minorHAnsi"/>
          <w:i/>
          <w:iCs/>
        </w:rPr>
        <w:t>The</w:t>
      </w:r>
      <w:r w:rsidRPr="00D36414">
        <w:rPr>
          <w:rFonts w:cstheme="minorHAnsi"/>
          <w:i/>
          <w:iCs/>
          <w:lang w:val="ru-RU"/>
        </w:rPr>
        <w:t xml:space="preserve"> </w:t>
      </w:r>
      <w:r w:rsidRPr="00D36414">
        <w:rPr>
          <w:rFonts w:cstheme="minorHAnsi"/>
          <w:i/>
          <w:iCs/>
        </w:rPr>
        <w:t>lichen</w:t>
      </w:r>
      <w:r w:rsidRPr="00D36414">
        <w:rPr>
          <w:rFonts w:cstheme="minorHAnsi"/>
          <w:i/>
          <w:iCs/>
          <w:lang w:val="ru-RU"/>
        </w:rPr>
        <w:t xml:space="preserve"> </w:t>
      </w:r>
      <w:r w:rsidRPr="00D36414">
        <w:rPr>
          <w:rFonts w:cstheme="minorHAnsi"/>
          <w:i/>
          <w:iCs/>
        </w:rPr>
        <w:t>flora</w:t>
      </w:r>
      <w:r w:rsidRPr="00D36414">
        <w:rPr>
          <w:rFonts w:cstheme="minorHAnsi"/>
          <w:i/>
          <w:iCs/>
          <w:lang w:val="ru-RU"/>
        </w:rPr>
        <w:t xml:space="preserve"> </w:t>
      </w:r>
      <w:r w:rsidRPr="00D36414">
        <w:rPr>
          <w:rFonts w:cstheme="minorHAnsi"/>
          <w:i/>
          <w:iCs/>
        </w:rPr>
        <w:t>of</w:t>
      </w:r>
      <w:r w:rsidRPr="00D36414">
        <w:rPr>
          <w:rFonts w:cstheme="minorHAnsi"/>
          <w:i/>
          <w:iCs/>
          <w:lang w:val="ru-RU"/>
        </w:rPr>
        <w:t xml:space="preserve"> </w:t>
      </w:r>
      <w:r w:rsidRPr="00D36414">
        <w:rPr>
          <w:rFonts w:cstheme="minorHAnsi"/>
          <w:i/>
          <w:iCs/>
        </w:rPr>
        <w:t>Russia</w:t>
      </w:r>
      <w:r w:rsidRPr="00D36414">
        <w:rPr>
          <w:rFonts w:cstheme="minorHAnsi"/>
          <w:i/>
          <w:iCs/>
          <w:lang w:val="ru-RU"/>
        </w:rPr>
        <w:t xml:space="preserve">: </w:t>
      </w:r>
      <w:r w:rsidRPr="00D36414">
        <w:rPr>
          <w:rFonts w:cstheme="minorHAnsi"/>
          <w:i/>
          <w:iCs/>
        </w:rPr>
        <w:t>biology</w:t>
      </w:r>
      <w:r w:rsidRPr="00D36414">
        <w:rPr>
          <w:rFonts w:cstheme="minorHAnsi"/>
          <w:i/>
          <w:iCs/>
          <w:lang w:val="ru-RU"/>
        </w:rPr>
        <w:t xml:space="preserve">, </w:t>
      </w:r>
      <w:r w:rsidRPr="00D36414">
        <w:rPr>
          <w:rFonts w:cstheme="minorHAnsi"/>
          <w:i/>
          <w:iCs/>
        </w:rPr>
        <w:t>ecology</w:t>
      </w:r>
      <w:r w:rsidRPr="00D36414">
        <w:rPr>
          <w:rFonts w:cstheme="minorHAnsi"/>
          <w:i/>
          <w:iCs/>
          <w:lang w:val="ru-RU"/>
        </w:rPr>
        <w:t xml:space="preserve">, </w:t>
      </w:r>
      <w:r w:rsidRPr="00D36414">
        <w:rPr>
          <w:rFonts w:cstheme="minorHAnsi"/>
          <w:i/>
          <w:iCs/>
        </w:rPr>
        <w:t>diversity</w:t>
      </w:r>
      <w:r w:rsidRPr="00D36414">
        <w:rPr>
          <w:rFonts w:cstheme="minorHAnsi"/>
          <w:i/>
          <w:iCs/>
          <w:lang w:val="ru-RU"/>
        </w:rPr>
        <w:t xml:space="preserve">, </w:t>
      </w:r>
      <w:r w:rsidRPr="00D36414">
        <w:rPr>
          <w:rFonts w:cstheme="minorHAnsi"/>
          <w:i/>
          <w:iCs/>
        </w:rPr>
        <w:t>distribution</w:t>
      </w:r>
      <w:r w:rsidRPr="00D36414">
        <w:rPr>
          <w:rFonts w:cstheme="minorHAnsi"/>
          <w:i/>
          <w:iCs/>
          <w:lang w:val="ru-RU"/>
        </w:rPr>
        <w:t xml:space="preserve"> </w:t>
      </w:r>
      <w:r w:rsidRPr="00D36414">
        <w:rPr>
          <w:rFonts w:cstheme="minorHAnsi"/>
          <w:i/>
          <w:iCs/>
        </w:rPr>
        <w:t>and</w:t>
      </w:r>
      <w:r w:rsidRPr="00D36414">
        <w:rPr>
          <w:rFonts w:cstheme="minorHAnsi"/>
          <w:i/>
          <w:iCs/>
          <w:lang w:val="ru-RU"/>
        </w:rPr>
        <w:t xml:space="preserve"> </w:t>
      </w:r>
      <w:r w:rsidRPr="00D36414">
        <w:rPr>
          <w:rFonts w:cstheme="minorHAnsi"/>
          <w:i/>
          <w:iCs/>
        </w:rPr>
        <w:t>methods</w:t>
      </w:r>
      <w:r w:rsidRPr="00D36414">
        <w:rPr>
          <w:rFonts w:cstheme="minorHAnsi"/>
          <w:i/>
          <w:iCs/>
          <w:lang w:val="ru-RU"/>
        </w:rPr>
        <w:t xml:space="preserve"> </w:t>
      </w:r>
      <w:r w:rsidRPr="00D36414">
        <w:rPr>
          <w:rFonts w:cstheme="minorHAnsi"/>
          <w:i/>
          <w:iCs/>
        </w:rPr>
        <w:t>on</w:t>
      </w:r>
      <w:r w:rsidRPr="00D36414">
        <w:rPr>
          <w:rFonts w:cstheme="minorHAnsi"/>
          <w:i/>
          <w:iCs/>
          <w:lang w:val="ru-RU"/>
        </w:rPr>
        <w:t xml:space="preserve"> </w:t>
      </w:r>
      <w:r w:rsidRPr="00D36414">
        <w:rPr>
          <w:rFonts w:cstheme="minorHAnsi"/>
          <w:i/>
          <w:iCs/>
        </w:rPr>
        <w:t>studying</w:t>
      </w:r>
      <w:r w:rsidRPr="00D36414">
        <w:rPr>
          <w:rFonts w:cstheme="minorHAnsi"/>
          <w:i/>
          <w:iCs/>
          <w:lang w:val="ru-RU"/>
        </w:rPr>
        <w:t xml:space="preserve"> </w:t>
      </w:r>
      <w:r w:rsidRPr="00D36414">
        <w:rPr>
          <w:rFonts w:cstheme="minorHAnsi"/>
          <w:i/>
          <w:iCs/>
        </w:rPr>
        <w:t>lichens</w:t>
      </w:r>
      <w:r w:rsidRPr="00D36414">
        <w:rPr>
          <w:rFonts w:cstheme="minorHAnsi"/>
          <w:i/>
          <w:iCs/>
          <w:lang w:val="ru-RU"/>
        </w:rPr>
        <w:t>]</w:t>
      </w:r>
      <w:r w:rsidRPr="00D36414">
        <w:rPr>
          <w:rFonts w:cstheme="minorHAnsi"/>
          <w:lang w:val="ru-RU"/>
        </w:rPr>
        <w:t xml:space="preserve">. </w:t>
      </w:r>
      <w:r w:rsidRPr="00D36414">
        <w:rPr>
          <w:rFonts w:cstheme="minorHAnsi"/>
        </w:rPr>
        <w:t xml:space="preserve">M. P. Andreev &amp; D. E. Himelbrant (Eds.). Moscow, Russian Federation: KMK. </w:t>
      </w:r>
    </w:p>
    <w:p w14:paraId="09A1DC3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geler, D. G., &amp; Johnson, R. K. (2012). Temporal scales and patterns of invertebrate biodiversity dynamics in boreal lakes recovering from acidification. </w:t>
      </w:r>
      <w:r w:rsidRPr="00D36414">
        <w:rPr>
          <w:rFonts w:cstheme="minorHAnsi"/>
          <w:i/>
          <w:iCs/>
        </w:rPr>
        <w:t>Ecological Applications</w:t>
      </w:r>
      <w:r w:rsidRPr="00D36414">
        <w:rPr>
          <w:rFonts w:cstheme="minorHAnsi"/>
        </w:rPr>
        <w:t xml:space="preserve">, </w:t>
      </w:r>
      <w:r w:rsidRPr="00D36414">
        <w:rPr>
          <w:rFonts w:cstheme="minorHAnsi"/>
          <w:i/>
          <w:iCs/>
        </w:rPr>
        <w:t>22</w:t>
      </w:r>
      <w:r w:rsidRPr="00D36414">
        <w:rPr>
          <w:rFonts w:cstheme="minorHAnsi"/>
        </w:rPr>
        <w:t xml:space="preserve">(4), 1172–1186. </w:t>
      </w:r>
      <w:hyperlink r:id="rId1042" w:history="1">
        <w:r w:rsidRPr="00D36414">
          <w:rPr>
            <w:rStyle w:val="Hyperlink"/>
            <w:rFonts w:cstheme="minorHAnsi"/>
          </w:rPr>
          <w:t>http://doi.org/10.1890/11-1474.1</w:t>
        </w:r>
      </w:hyperlink>
      <w:r w:rsidRPr="00D36414">
        <w:rPr>
          <w:rFonts w:cstheme="minorHAnsi"/>
        </w:rPr>
        <w:t xml:space="preserve"> </w:t>
      </w:r>
    </w:p>
    <w:p w14:paraId="218B07F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ker, Y., Rosenthal, E., Shulman, H., &amp; Flexer, A. (2009). Runoff geochemical evolution of the hypersaline lower Jordan valley basin. </w:t>
      </w:r>
      <w:r w:rsidRPr="00D36414">
        <w:rPr>
          <w:rFonts w:cstheme="minorHAnsi"/>
          <w:i/>
          <w:iCs/>
        </w:rPr>
        <w:t>Israel Journal of Earth Sciences</w:t>
      </w:r>
      <w:r w:rsidRPr="00D36414">
        <w:rPr>
          <w:rFonts w:cstheme="minorHAnsi"/>
        </w:rPr>
        <w:t xml:space="preserve">, </w:t>
      </w:r>
      <w:r w:rsidRPr="00D36414">
        <w:rPr>
          <w:rFonts w:cstheme="minorHAnsi"/>
          <w:i/>
          <w:iCs/>
        </w:rPr>
        <w:t>58</w:t>
      </w:r>
      <w:r w:rsidRPr="00D36414">
        <w:rPr>
          <w:rFonts w:cstheme="minorHAnsi"/>
        </w:rPr>
        <w:t xml:space="preserve">(1), 41–61. </w:t>
      </w:r>
      <w:hyperlink r:id="rId1043" w:history="1">
        <w:r w:rsidRPr="00D36414">
          <w:rPr>
            <w:rStyle w:val="Hyperlink"/>
            <w:rFonts w:cstheme="minorHAnsi"/>
          </w:rPr>
          <w:t>https://doi.org/10.1560/IJES.58.1.41</w:t>
        </w:r>
      </w:hyperlink>
      <w:r w:rsidRPr="00D36414">
        <w:rPr>
          <w:rFonts w:cstheme="minorHAnsi"/>
        </w:rPr>
        <w:t xml:space="preserve"> </w:t>
      </w:r>
    </w:p>
    <w:p w14:paraId="6DBD9F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tonchikov, A. N. (2005). A review of the conservation status of steppe birds of the northern part of the Eastern Palearctic. In G. Bota, M. B. Morales, &amp; S. Manosa (Eds.), </w:t>
      </w:r>
      <w:r w:rsidRPr="00D36414">
        <w:rPr>
          <w:rFonts w:cstheme="minorHAnsi"/>
          <w:i/>
          <w:iCs/>
        </w:rPr>
        <w:t>Ecology and Conservation of Steppe-land birds</w:t>
      </w:r>
      <w:r w:rsidRPr="00D36414">
        <w:rPr>
          <w:rFonts w:cstheme="minorHAnsi"/>
        </w:rPr>
        <w:t>. Barcelona, Spain: Lynx Edicions.</w:t>
      </w:r>
    </w:p>
    <w:p w14:paraId="1EADBB24" w14:textId="6A2D028A"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ntonov, N. P., Klovatch, N. V., Orlov, A. M., Datsky, A. V., Lepskaya, V. А., Kuznetsov, V. V., Yarzhombek, А. А., Abramov, А. А., Alekseev D. О., Moiseev S. I., Evseeva N. А., &amp; Sologub D. О. </w:t>
      </w:r>
      <w:r w:rsidRPr="00D36414">
        <w:rPr>
          <w:rFonts w:cstheme="minorHAnsi"/>
          <w:lang w:val="ru-RU"/>
        </w:rPr>
        <w:t>[Антонов Н. П., Кловач Н. В., Орлов А. М., Датский А. В., Лепская В. А., Кузнецов В. В., Яржомбек А. А., Абрамов А. А., Алексеев Д. О., Моисеев С. И., Евсеева Н. А.</w:t>
      </w:r>
      <w:r w:rsidRPr="00D36414">
        <w:rPr>
          <w:rFonts w:cstheme="minorHAnsi"/>
        </w:rPr>
        <w:t>,</w:t>
      </w:r>
      <w:r w:rsidRPr="00D36414">
        <w:rPr>
          <w:rFonts w:cstheme="minorHAnsi"/>
          <w:lang w:val="ru-RU"/>
        </w:rPr>
        <w:t xml:space="preserve"> &amp; Сологуб Д.</w:t>
      </w:r>
      <w:r w:rsidRPr="00D36414">
        <w:rPr>
          <w:rFonts w:cstheme="minorHAnsi"/>
        </w:rPr>
        <w:t xml:space="preserve"> </w:t>
      </w:r>
      <w:r w:rsidRPr="00D36414">
        <w:rPr>
          <w:rFonts w:cstheme="minorHAnsi"/>
          <w:lang w:val="ru-RU"/>
        </w:rPr>
        <w:t>О.]</w:t>
      </w:r>
      <w:r w:rsidRPr="00D36414">
        <w:rPr>
          <w:rFonts w:cstheme="minorHAnsi"/>
        </w:rPr>
        <w:t xml:space="preserve">. (2013). Рыболовство в Дальневосточном рыбохозяйственном бассейне в 2013 г. [Fishing in the Russian Far East fishery basin in 2013]. </w:t>
      </w:r>
      <w:r w:rsidRPr="00D36414">
        <w:rPr>
          <w:rFonts w:cstheme="minorHAnsi"/>
          <w:i/>
          <w:iCs/>
        </w:rPr>
        <w:t>Труды ВНИРО [Proceedings of VNIRO]</w:t>
      </w:r>
      <w:r w:rsidRPr="00D36414">
        <w:rPr>
          <w:rFonts w:cstheme="minorHAnsi"/>
        </w:rPr>
        <w:t xml:space="preserve">, </w:t>
      </w:r>
      <w:r w:rsidRPr="00D36414">
        <w:rPr>
          <w:rFonts w:cstheme="minorHAnsi"/>
          <w:i/>
          <w:iCs/>
        </w:rPr>
        <w:t>160</w:t>
      </w:r>
      <w:r w:rsidRPr="00D36414">
        <w:rPr>
          <w:rFonts w:cstheme="minorHAnsi"/>
        </w:rPr>
        <w:t>, 133–211.</w:t>
      </w:r>
    </w:p>
    <w:p w14:paraId="09F11E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ppeltans, W., Ahyong, S. T., Anderson, G., Angel, M. V., Artois, T., Bailly, N., Bamber, R., Barber, A., Bartsch, I., Berta, A., Błażewicz-Paszkowycz, M., Bock, P., Boxshall, G., Boyko, C. B., Brandão, S. N., Bray, R. A., Bruce, N. L., Cairns, S. D., Chan, T.-Y., Cheng, L., Collins, A. G., Cribb, T., Curini-Galletti, M., Dahdouh-Guebas, F., Davie, P. J. F., Dawson, M. N., De Clerck, O., Decock, W., De Grave, S., de Voogd, N. J., Domning, D. P., Emig, C. C., Erséus, C., Eschmeyer, W., Fauchald, K., Fautin, D. G., Feist, S. W., Fransen, C. H. J. M., Furuya, H., Garcia-Alvarez, O., Gerken, S., Gibson, D., Gittenberger, A., Gofas, S., Gómez-Daglio, L., Gordon, D. P., Guiry, M. D., Hernandez, F., Hoeksema, B. W., Hopcroft, R. R., Jaume, D., Kirk, P., Koedam, N., Koenemann, S., Kolb, J. B., Kristensen, R. M., Kroh, A., Lambert, G., Lazarus, D. B., Lemaitre, R., Longshaw, M., Lowry, J., Macpherson, E., Madin, L. P., Mah, C., Mapstone, G., McLaughlin, P. A., Mees, J., Meland, K., Messing, C. G., Mills, C. E., Molodtsova, T. N., Mooi, R., Neuhaus, B., Ng, P. K. L., Nielsen, C., Norenburg, J., Opresko, D. M., Osawa, M., Paulay, G., Perrin, W., Pilger, J. F., Poore, G. C. B., Pugh, P., Read, G. B., Reimer, J. D., Rius, M., Rocha, R. M., Saiz-Salinas, J. I., Scarabino, V., Schierwater, B., Schmidt-Rhaesa, A., Schnabel, K. E., Schotte, M., Schuchert, P., Schwabe, E., Segers, H., Self-Sullivan, C., Shenkar, N., Siegel, V., Sterrer, W., Stöhr, S., Swalla, B., Tasker, M. L., Thuesen, E. V., Timm, T., Todaro, M. A., Turon, X., Tyler, S., Uetz, P., van der Land, J., Vanhoorne, B., van Ofwegen, L. P., van Soest, R. W. M., Vanaverbeke, J., Walker-Smith, G., Walter, T. C., Warren, A., Williams, G. C., Wilson, S. P., &amp; Costello, M. J. (2012). The magnitude of global marine species </w:t>
      </w:r>
      <w:r w:rsidRPr="00D36414">
        <w:rPr>
          <w:rFonts w:cstheme="minorHAnsi"/>
        </w:rPr>
        <w:lastRenderedPageBreak/>
        <w:t xml:space="preserve">diversity. </w:t>
      </w:r>
      <w:r w:rsidRPr="00D36414">
        <w:rPr>
          <w:rFonts w:cstheme="minorHAnsi"/>
          <w:i/>
          <w:iCs/>
        </w:rPr>
        <w:t>Current Biology</w:t>
      </w:r>
      <w:r w:rsidRPr="00D36414">
        <w:rPr>
          <w:rFonts w:cstheme="minorHAnsi"/>
        </w:rPr>
        <w:t xml:space="preserve">, </w:t>
      </w:r>
      <w:r w:rsidRPr="00D36414">
        <w:rPr>
          <w:rFonts w:cstheme="minorHAnsi"/>
          <w:i/>
          <w:iCs/>
        </w:rPr>
        <w:t>22</w:t>
      </w:r>
      <w:r w:rsidRPr="00D36414">
        <w:rPr>
          <w:rFonts w:cstheme="minorHAnsi"/>
        </w:rPr>
        <w:t xml:space="preserve">(23), 2189–2202. </w:t>
      </w:r>
      <w:hyperlink r:id="rId1044" w:history="1">
        <w:r w:rsidRPr="00D36414">
          <w:rPr>
            <w:rStyle w:val="Hyperlink"/>
            <w:rFonts w:cstheme="minorHAnsi"/>
          </w:rPr>
          <w:t>https://doi.org/10.1016/j.cub.2012.09.036</w:t>
        </w:r>
      </w:hyperlink>
      <w:r w:rsidRPr="00D36414">
        <w:rPr>
          <w:rFonts w:cstheme="minorHAnsi"/>
        </w:rPr>
        <w:t xml:space="preserve"> </w:t>
      </w:r>
    </w:p>
    <w:p w14:paraId="0236BC2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ptroot, A., &amp; van Herk, C. M. (2007). Further evidence of the effects of global warming on lichens, particularly those with </w:t>
      </w:r>
      <w:r w:rsidRPr="00D36414">
        <w:rPr>
          <w:rFonts w:cstheme="minorHAnsi"/>
          <w:i/>
        </w:rPr>
        <w:t>Trentepohlia</w:t>
      </w:r>
      <w:r w:rsidRPr="00D36414">
        <w:rPr>
          <w:rFonts w:cstheme="minorHAnsi"/>
        </w:rPr>
        <w:t xml:space="preserve"> phycobionts. </w:t>
      </w:r>
      <w:r w:rsidRPr="00D36414">
        <w:rPr>
          <w:rFonts w:cstheme="minorHAnsi"/>
          <w:i/>
          <w:iCs/>
        </w:rPr>
        <w:t>Environmental Pollution</w:t>
      </w:r>
      <w:r w:rsidRPr="00D36414">
        <w:rPr>
          <w:rFonts w:cstheme="minorHAnsi"/>
        </w:rPr>
        <w:t xml:space="preserve">, </w:t>
      </w:r>
      <w:r w:rsidRPr="00D36414">
        <w:rPr>
          <w:rFonts w:cstheme="minorHAnsi"/>
          <w:i/>
          <w:iCs/>
        </w:rPr>
        <w:t>146</w:t>
      </w:r>
      <w:r w:rsidRPr="00D36414">
        <w:rPr>
          <w:rFonts w:cstheme="minorHAnsi"/>
        </w:rPr>
        <w:t xml:space="preserve">(2), 293–298. </w:t>
      </w:r>
      <w:hyperlink r:id="rId1045" w:history="1">
        <w:r w:rsidRPr="00D36414">
          <w:rPr>
            <w:rStyle w:val="Hyperlink"/>
            <w:rFonts w:cstheme="minorHAnsi"/>
          </w:rPr>
          <w:t>https://doi.org/10.1016/j.envpol.2006.03.018</w:t>
        </w:r>
      </w:hyperlink>
      <w:r w:rsidRPr="00D36414">
        <w:rPr>
          <w:rFonts w:cstheme="minorHAnsi"/>
        </w:rPr>
        <w:t xml:space="preserve"> </w:t>
      </w:r>
    </w:p>
    <w:p w14:paraId="08DD8B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ptroot, A., van Herk, C. M., van Dobben, H. F., van den Boom, P. P. G., Brand, A. M., &amp; Spier, L. (1998). Rode lijst van Nederlandse korstmossen [Red List of the lichens of the Netherlands]. </w:t>
      </w:r>
      <w:r w:rsidRPr="00D36414">
        <w:rPr>
          <w:rFonts w:cstheme="minorHAnsi"/>
          <w:i/>
          <w:iCs/>
        </w:rPr>
        <w:t>Buxbaumiella</w:t>
      </w:r>
      <w:r w:rsidRPr="00D36414">
        <w:rPr>
          <w:rFonts w:cstheme="minorHAnsi"/>
        </w:rPr>
        <w:t xml:space="preserve">, </w:t>
      </w:r>
      <w:r w:rsidRPr="00D36414">
        <w:rPr>
          <w:rFonts w:cstheme="minorHAnsi"/>
          <w:i/>
          <w:iCs/>
        </w:rPr>
        <w:t>46</w:t>
      </w:r>
      <w:r w:rsidRPr="00D36414">
        <w:rPr>
          <w:rFonts w:cstheme="minorHAnsi"/>
        </w:rPr>
        <w:t>, 1–101.</w:t>
      </w:r>
    </w:p>
    <w:p w14:paraId="363C703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aújo, M. B., Thuiller, W., &amp; Pearson, R. G. (2006). Climate warming and the decline of amphibians and reptiles in Europe. </w:t>
      </w:r>
      <w:r w:rsidRPr="00D36414">
        <w:rPr>
          <w:rFonts w:cstheme="minorHAnsi"/>
          <w:i/>
          <w:iCs/>
        </w:rPr>
        <w:t>Journal of Biogeography</w:t>
      </w:r>
      <w:r w:rsidRPr="00D36414">
        <w:rPr>
          <w:rFonts w:cstheme="minorHAnsi"/>
        </w:rPr>
        <w:t xml:space="preserve">, </w:t>
      </w:r>
      <w:r w:rsidRPr="00D36414">
        <w:rPr>
          <w:rFonts w:cstheme="minorHAnsi"/>
          <w:i/>
          <w:iCs/>
        </w:rPr>
        <w:t>33</w:t>
      </w:r>
      <w:r w:rsidRPr="00D36414">
        <w:rPr>
          <w:rFonts w:cstheme="minorHAnsi"/>
        </w:rPr>
        <w:t xml:space="preserve">(10), 1712–1728. </w:t>
      </w:r>
      <w:hyperlink r:id="rId1046" w:history="1">
        <w:r w:rsidRPr="00D36414">
          <w:rPr>
            <w:rStyle w:val="Hyperlink"/>
            <w:rFonts w:cstheme="minorHAnsi"/>
          </w:rPr>
          <w:t>https://doi.org/10.1111/j.1365-2699.2006.01482.x</w:t>
        </w:r>
      </w:hyperlink>
      <w:r w:rsidRPr="00D36414">
        <w:rPr>
          <w:rFonts w:cstheme="minorHAnsi"/>
        </w:rPr>
        <w:t xml:space="preserve"> </w:t>
      </w:r>
    </w:p>
    <w:p w14:paraId="47AA7F02" w14:textId="72E88C79"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aújo, R. M., Assis, J., Aguillar, R., Airoldi, L., Bárbara, I., Bartsch, I., Bekkby, T., Christie, H., Davoult, D., Derrien-Courtel, S., Fernandez, C., Fredriksen, S., Gevaert, F., Gundersen, H., Le Gal, A., Lévêque, L., Mieszkowska, N., Norderhaug, K. M., Oliveira, P., Puente, A., Rico, J. M., Rinde, E., Schubert, H., Strain, E. M., Valero, M., Viard, F, &amp; Sousa-Pinto, I. (2016). Status, trends and drivers of kelp forests in Europe: an expert assessment. </w:t>
      </w:r>
      <w:r w:rsidRPr="00D36414">
        <w:rPr>
          <w:rFonts w:cstheme="minorHAnsi"/>
          <w:i/>
          <w:iCs/>
        </w:rPr>
        <w:t>Biodiversity and Conservation</w:t>
      </w:r>
      <w:r w:rsidRPr="00D36414">
        <w:rPr>
          <w:rFonts w:cstheme="minorHAnsi"/>
        </w:rPr>
        <w:t xml:space="preserve">, </w:t>
      </w:r>
      <w:r w:rsidRPr="00D36414">
        <w:rPr>
          <w:rFonts w:cstheme="minorHAnsi"/>
          <w:i/>
          <w:iCs/>
        </w:rPr>
        <w:t>25</w:t>
      </w:r>
      <w:r w:rsidRPr="00D36414">
        <w:rPr>
          <w:rFonts w:cstheme="minorHAnsi"/>
        </w:rPr>
        <w:t xml:space="preserve">(7), 1319–1348. </w:t>
      </w:r>
      <w:hyperlink r:id="rId1047" w:history="1">
        <w:r w:rsidRPr="00D36414">
          <w:rPr>
            <w:rStyle w:val="Hyperlink"/>
            <w:rFonts w:cstheme="minorHAnsi"/>
          </w:rPr>
          <w:t>https://doi.org/10.1007/s10531-016-1141-7</w:t>
        </w:r>
      </w:hyperlink>
      <w:r w:rsidRPr="00D36414">
        <w:rPr>
          <w:rFonts w:cstheme="minorHAnsi"/>
        </w:rPr>
        <w:t xml:space="preserve"> </w:t>
      </w:r>
    </w:p>
    <w:p w14:paraId="72D75CBF" w14:textId="77777777" w:rsidR="00ED7B7A" w:rsidRPr="00D36414" w:rsidRDefault="00ED7B7A" w:rsidP="00ED7B7A">
      <w:pPr>
        <w:spacing w:before="120"/>
        <w:ind w:left="567" w:hanging="567"/>
        <w:rPr>
          <w:rFonts w:cstheme="minorHAnsi"/>
        </w:rPr>
      </w:pPr>
      <w:r w:rsidRPr="00D36414">
        <w:rPr>
          <w:rFonts w:cstheme="minorHAnsi"/>
        </w:rPr>
        <w:t xml:space="preserve">Arctic Council. (2013). </w:t>
      </w:r>
      <w:r w:rsidRPr="00D36414">
        <w:rPr>
          <w:rFonts w:cstheme="minorHAnsi"/>
          <w:i/>
        </w:rPr>
        <w:t>Arctic Resilience Interim Report 2013.</w:t>
      </w:r>
      <w:r w:rsidRPr="00D36414">
        <w:rPr>
          <w:rFonts w:cstheme="minorHAnsi"/>
        </w:rPr>
        <w:t xml:space="preserve"> Stockholm, Sweden: Stockholm Environment Institute.</w:t>
      </w:r>
    </w:p>
    <w:p w14:paraId="4B0DF03D" w14:textId="77777777" w:rsidR="00ED7B7A" w:rsidRPr="00D36414" w:rsidRDefault="00ED7B7A" w:rsidP="00ED7B7A">
      <w:pPr>
        <w:spacing w:before="120"/>
        <w:ind w:left="567" w:hanging="567"/>
        <w:rPr>
          <w:rFonts w:eastAsia="MS Gothic" w:cstheme="minorHAnsi"/>
          <w:bCs/>
        </w:rPr>
      </w:pPr>
      <w:r w:rsidRPr="00D36414">
        <w:rPr>
          <w:rFonts w:eastAsia="MS Gothic" w:cstheme="minorHAnsi"/>
          <w:bCs/>
        </w:rPr>
        <w:t xml:space="preserve">Arheimer, B., Andréasson, J., Fogelberg, S., Johnsson, H., Pers, C. B, &amp; Persson, K. (2005). Climate Change Impact on Water Quality: Model Results from Southern Sweden. </w:t>
      </w:r>
      <w:r w:rsidRPr="00D36414">
        <w:rPr>
          <w:rFonts w:eastAsia="MS Gothic" w:cstheme="minorHAnsi"/>
          <w:bCs/>
          <w:i/>
        </w:rPr>
        <w:t>Ambio, 34</w:t>
      </w:r>
      <w:r w:rsidRPr="00D36414">
        <w:rPr>
          <w:rFonts w:eastAsia="MS Gothic" w:cstheme="minorHAnsi"/>
          <w:bCs/>
        </w:rPr>
        <w:t xml:space="preserve">(7), 559-566. </w:t>
      </w:r>
      <w:hyperlink r:id="rId1048" w:history="1">
        <w:r w:rsidRPr="00D36414">
          <w:rPr>
            <w:rStyle w:val="Hyperlink"/>
            <w:rFonts w:eastAsia="MS Gothic" w:cstheme="minorHAnsi"/>
            <w:bCs/>
          </w:rPr>
          <w:t>https://doi.org/10.1579/0044-7447-34.7.559</w:t>
        </w:r>
      </w:hyperlink>
      <w:r w:rsidRPr="00D36414">
        <w:rPr>
          <w:rFonts w:eastAsia="MS Gothic" w:cstheme="minorHAnsi"/>
          <w:bCs/>
        </w:rPr>
        <w:t xml:space="preserve"> </w:t>
      </w:r>
    </w:p>
    <w:p w14:paraId="70C640E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ianoutsou, M. (2001). Landscape changes in Mediterranean ecosystems of Greece: implications for fire and biodiversity issues. </w:t>
      </w:r>
      <w:r w:rsidRPr="00D36414">
        <w:rPr>
          <w:rFonts w:cstheme="minorHAnsi"/>
          <w:i/>
          <w:iCs/>
        </w:rPr>
        <w:t>Journal of Mediterranean Ecology</w:t>
      </w:r>
      <w:r w:rsidRPr="00D36414">
        <w:rPr>
          <w:rFonts w:cstheme="minorHAnsi"/>
        </w:rPr>
        <w:t xml:space="preserve">, </w:t>
      </w:r>
      <w:r w:rsidRPr="00D36414">
        <w:rPr>
          <w:rFonts w:cstheme="minorHAnsi"/>
          <w:i/>
          <w:iCs/>
        </w:rPr>
        <w:t>2</w:t>
      </w:r>
      <w:r w:rsidRPr="00D36414">
        <w:rPr>
          <w:rFonts w:cstheme="minorHAnsi"/>
        </w:rPr>
        <w:t>, 165–178.</w:t>
      </w:r>
    </w:p>
    <w:p w14:paraId="00B3E71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izaga, J., &amp; Laso, M. (2015). A quantification of illegal hunting of birds in Gipuzkoa (north of Spain). </w:t>
      </w:r>
      <w:r w:rsidRPr="00D36414">
        <w:rPr>
          <w:rFonts w:cstheme="minorHAnsi"/>
          <w:i/>
          <w:iCs/>
        </w:rPr>
        <w:t>European Journal of Wildlife Research</w:t>
      </w:r>
      <w:r w:rsidRPr="00D36414">
        <w:rPr>
          <w:rFonts w:cstheme="minorHAnsi"/>
        </w:rPr>
        <w:t xml:space="preserve">, </w:t>
      </w:r>
      <w:r w:rsidRPr="00D36414">
        <w:rPr>
          <w:rFonts w:cstheme="minorHAnsi"/>
          <w:i/>
          <w:iCs/>
        </w:rPr>
        <w:t>61</w:t>
      </w:r>
      <w:r w:rsidRPr="00D36414">
        <w:rPr>
          <w:rFonts w:cstheme="minorHAnsi"/>
        </w:rPr>
        <w:t xml:space="preserve">(5), 795–799. </w:t>
      </w:r>
      <w:hyperlink r:id="rId1049" w:history="1">
        <w:r w:rsidRPr="00D36414">
          <w:rPr>
            <w:rStyle w:val="Hyperlink"/>
            <w:rFonts w:cstheme="minorHAnsi"/>
          </w:rPr>
          <w:t>https://doi.org/10.1007/s10344-015-0940-6</w:t>
        </w:r>
      </w:hyperlink>
      <w:r w:rsidRPr="00D36414">
        <w:rPr>
          <w:rFonts w:cstheme="minorHAnsi"/>
        </w:rPr>
        <w:t xml:space="preserve"> </w:t>
      </w:r>
    </w:p>
    <w:p w14:paraId="10B4E7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mitage, H. F., Britton, A. J., van der Wal, R., &amp; Woodin, S. J. (2014). The relative importance of nitrogen deposition as a driver of Racomitrium heath species composition and richness across Europe. </w:t>
      </w:r>
      <w:r w:rsidRPr="00D36414">
        <w:rPr>
          <w:rFonts w:cstheme="minorHAnsi"/>
          <w:i/>
          <w:iCs/>
        </w:rPr>
        <w:t xml:space="preserve">Biological Conservation, 171, </w:t>
      </w:r>
      <w:r w:rsidRPr="00D36414">
        <w:rPr>
          <w:rFonts w:cstheme="minorHAnsi"/>
          <w:iCs/>
        </w:rPr>
        <w:t>224-231</w:t>
      </w:r>
      <w:r w:rsidRPr="00D36414">
        <w:rPr>
          <w:rFonts w:cstheme="minorHAnsi"/>
        </w:rPr>
        <w:t xml:space="preserve">. </w:t>
      </w:r>
      <w:hyperlink r:id="rId1050" w:history="1">
        <w:r w:rsidRPr="00D36414">
          <w:rPr>
            <w:rStyle w:val="Hyperlink"/>
            <w:rFonts w:cstheme="minorHAnsi"/>
          </w:rPr>
          <w:t>https://doi.org/10.1016/j.biocon.2014.01.039</w:t>
        </w:r>
      </w:hyperlink>
      <w:r w:rsidRPr="00D36414">
        <w:rPr>
          <w:rFonts w:cstheme="minorHAnsi"/>
        </w:rPr>
        <w:t xml:space="preserve"> </w:t>
      </w:r>
    </w:p>
    <w:p w14:paraId="0720D4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nolds, E. (1991). Decline of ectomycorrhizal fungi in Europe. </w:t>
      </w:r>
      <w:r w:rsidRPr="00D36414">
        <w:rPr>
          <w:rFonts w:cstheme="minorHAnsi"/>
          <w:i/>
          <w:iCs/>
        </w:rPr>
        <w:t>Agriculture, Ecosystems and Environment</w:t>
      </w:r>
      <w:r w:rsidRPr="00D36414">
        <w:rPr>
          <w:rFonts w:cstheme="minorHAnsi"/>
        </w:rPr>
        <w:t xml:space="preserve">, </w:t>
      </w:r>
      <w:r w:rsidRPr="00D36414">
        <w:rPr>
          <w:rFonts w:cstheme="minorHAnsi"/>
          <w:i/>
          <w:iCs/>
        </w:rPr>
        <w:t>35</w:t>
      </w:r>
      <w:r w:rsidRPr="00D36414">
        <w:rPr>
          <w:rFonts w:cstheme="minorHAnsi"/>
        </w:rPr>
        <w:t xml:space="preserve">(2–3), 209–244. </w:t>
      </w:r>
      <w:hyperlink r:id="rId1051" w:history="1">
        <w:r w:rsidRPr="00D36414">
          <w:rPr>
            <w:rStyle w:val="Hyperlink"/>
            <w:rFonts w:cstheme="minorHAnsi"/>
          </w:rPr>
          <w:t>https://doi.org/10.1016/0167-8809(91)90052-Y</w:t>
        </w:r>
      </w:hyperlink>
      <w:r w:rsidRPr="00D36414">
        <w:rPr>
          <w:rFonts w:cstheme="minorHAnsi"/>
        </w:rPr>
        <w:t xml:space="preserve"> </w:t>
      </w:r>
    </w:p>
    <w:p w14:paraId="1182BCF9" w14:textId="4B84571E"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Arnolds, E. (2001). The future of fungi in Europe: threats, conservation and</w:t>
      </w:r>
      <w:r w:rsidR="00471B7A">
        <w:rPr>
          <w:rFonts w:cstheme="minorHAnsi"/>
        </w:rPr>
        <w:t xml:space="preserve"> </w:t>
      </w:r>
      <w:r w:rsidRPr="00D36414">
        <w:rPr>
          <w:rFonts w:cstheme="minorHAnsi"/>
        </w:rPr>
        <w:t xml:space="preserve">management. In D. Moore, M. Nauta, S. Evans, &amp; M. Rotheroe (Eds.), </w:t>
      </w:r>
      <w:r w:rsidRPr="00D36414">
        <w:rPr>
          <w:rFonts w:cstheme="minorHAnsi"/>
          <w:i/>
          <w:iCs/>
        </w:rPr>
        <w:t>Fungal conservation, issues and solutions</w:t>
      </w:r>
      <w:r w:rsidRPr="00D36414">
        <w:rPr>
          <w:rFonts w:cstheme="minorHAnsi"/>
        </w:rPr>
        <w:t xml:space="preserve"> (pp. 64–80). Cambridge, UK: Cambridge University Press.</w:t>
      </w:r>
    </w:p>
    <w:p w14:paraId="5F9843F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nolds, E. (2010). The fate of hydnoid fungi in The Netherlands and northwestern Europe. </w:t>
      </w:r>
      <w:r w:rsidRPr="00D36414">
        <w:rPr>
          <w:rFonts w:cstheme="minorHAnsi"/>
          <w:i/>
          <w:iCs/>
        </w:rPr>
        <w:t>Fungal Ecology</w:t>
      </w:r>
      <w:r w:rsidRPr="00D36414">
        <w:rPr>
          <w:rFonts w:cstheme="minorHAnsi"/>
        </w:rPr>
        <w:t xml:space="preserve">, </w:t>
      </w:r>
      <w:r w:rsidRPr="00D36414">
        <w:rPr>
          <w:rFonts w:cstheme="minorHAnsi"/>
          <w:i/>
          <w:iCs/>
        </w:rPr>
        <w:t>3</w:t>
      </w:r>
      <w:r w:rsidRPr="00D36414">
        <w:rPr>
          <w:rFonts w:cstheme="minorHAnsi"/>
        </w:rPr>
        <w:t xml:space="preserve">(2), 81–88. </w:t>
      </w:r>
      <w:hyperlink r:id="rId1052" w:history="1">
        <w:r w:rsidRPr="00D36414">
          <w:rPr>
            <w:rStyle w:val="Hyperlink"/>
            <w:rFonts w:cstheme="minorHAnsi"/>
          </w:rPr>
          <w:t>http://doi.org/10.1016/j.funeco.2009.05.005</w:t>
        </w:r>
      </w:hyperlink>
      <w:r w:rsidRPr="00D36414">
        <w:rPr>
          <w:rFonts w:cstheme="minorHAnsi"/>
        </w:rPr>
        <w:t xml:space="preserve"> </w:t>
      </w:r>
    </w:p>
    <w:p w14:paraId="6F74DA1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ntzen, J.W., Denoël, M., Miaud, C., Andreone, F., Vogrin, M., Edgar, P., Crnobrnja Isailovic, J., Ajtic, R., &amp; Corti, C. (2009). </w:t>
      </w:r>
      <w:r w:rsidRPr="00D36414">
        <w:rPr>
          <w:rFonts w:cstheme="minorHAnsi"/>
          <w:i/>
        </w:rPr>
        <w:t>Proteus anguinus</w:t>
      </w:r>
      <w:r w:rsidRPr="00D36414">
        <w:rPr>
          <w:rFonts w:cstheme="minorHAnsi"/>
        </w:rPr>
        <w:t xml:space="preserve">. The IUCN Red List of Threatened Species. </w:t>
      </w:r>
      <w:hyperlink r:id="rId1053" w:history="1">
        <w:r w:rsidRPr="00D36414">
          <w:rPr>
            <w:rStyle w:val="Hyperlink"/>
            <w:rFonts w:cstheme="minorHAnsi"/>
          </w:rPr>
          <w:t>http://dx.doi.org/10.2305/IUCN.UK.2009.RLTS.T18377A8173419.en</w:t>
        </w:r>
      </w:hyperlink>
      <w:r w:rsidRPr="00D36414">
        <w:rPr>
          <w:rFonts w:cstheme="minorHAnsi"/>
        </w:rPr>
        <w:t xml:space="preserve"> </w:t>
      </w:r>
    </w:p>
    <w:p w14:paraId="70E0C90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rieta, J. M., Arnaud-Haond, S., &amp; Duarte, C. M. (2010). What lies underneath: conserving the oceans’ genetic resourc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7</w:t>
      </w:r>
      <w:r w:rsidRPr="00D36414">
        <w:rPr>
          <w:rFonts w:cstheme="minorHAnsi"/>
        </w:rPr>
        <w:t xml:space="preserve">(43), 18318–24. </w:t>
      </w:r>
      <w:hyperlink r:id="rId1054" w:history="1">
        <w:r w:rsidRPr="00D36414">
          <w:rPr>
            <w:rStyle w:val="Hyperlink"/>
            <w:rFonts w:cstheme="minorHAnsi"/>
          </w:rPr>
          <w:t>https://doi.org/10.1073/pnas.0911897107</w:t>
        </w:r>
      </w:hyperlink>
      <w:r w:rsidRPr="00D36414">
        <w:rPr>
          <w:rFonts w:cstheme="minorHAnsi"/>
        </w:rPr>
        <w:t xml:space="preserve"> </w:t>
      </w:r>
    </w:p>
    <w:p w14:paraId="7A8BFB0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Artemov, I. A., Bliakharchuk, T. A. , Bykov, N. I., Vasilchenko, A. A. , Vinogradov, V. V., Vlasenko, V. I., Gurov, A. V., Insarov, G. E., Kariakin, I. V., Knorre, A. A., Koshkarov, A. D., Koshkarova, V. L., Kuprianov, A. N., Larin, S. I., Lysanova, G. I., Mikhailov, A. Yu., Mikhailov, N. N., Ostanin, O. V., Paltsyn, M. Yu., Parfenova, E. I., Smirnov, M. N., Sukhova, M. G., Timoshkin, V. B., Kharlamova, N. F., Chebakova, N. M., Cherhykh, D. V., Shishkin, A. S., &amp; Shmakin A. B. [Артемов, И. А., Бляхарчук, Т. А., Быков, Н. И., Васильченко, А. А., Виноградов, В. В., Власенко, В. И., </w:t>
      </w:r>
      <w:r w:rsidRPr="00D36414">
        <w:rPr>
          <w:rFonts w:cstheme="minorHAnsi"/>
          <w:lang w:val="ru-RU"/>
        </w:rPr>
        <w:t>Гур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Инсаров</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Э</w:t>
      </w:r>
      <w:r w:rsidRPr="00D36414">
        <w:rPr>
          <w:rFonts w:cstheme="minorHAnsi"/>
        </w:rPr>
        <w:t xml:space="preserve">., </w:t>
      </w:r>
      <w:r w:rsidRPr="00D36414">
        <w:rPr>
          <w:rFonts w:cstheme="minorHAnsi"/>
          <w:lang w:val="ru-RU"/>
        </w:rPr>
        <w:t>Карякин</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Кноре</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Кошкар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Д</w:t>
      </w:r>
      <w:r w:rsidRPr="00D36414">
        <w:rPr>
          <w:rFonts w:cstheme="minorHAnsi"/>
        </w:rPr>
        <w:t xml:space="preserve">., </w:t>
      </w:r>
      <w:r w:rsidRPr="00D36414">
        <w:rPr>
          <w:rFonts w:cstheme="minorHAnsi"/>
          <w:lang w:val="ru-RU"/>
        </w:rPr>
        <w:t>Кошкарова</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Л</w:t>
      </w:r>
      <w:r w:rsidRPr="00D36414">
        <w:rPr>
          <w:rFonts w:cstheme="minorHAnsi"/>
        </w:rPr>
        <w:t xml:space="preserve">., </w:t>
      </w:r>
      <w:r w:rsidRPr="00D36414">
        <w:rPr>
          <w:rFonts w:cstheme="minorHAnsi"/>
          <w:lang w:val="ru-RU"/>
        </w:rPr>
        <w:t>Куприян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Ларин</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Лысанова</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Михайл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Ю</w:t>
      </w:r>
      <w:r w:rsidRPr="00D36414">
        <w:rPr>
          <w:rFonts w:cstheme="minorHAnsi"/>
        </w:rPr>
        <w:t xml:space="preserve">., </w:t>
      </w:r>
      <w:r w:rsidRPr="00D36414">
        <w:rPr>
          <w:rFonts w:cstheme="minorHAnsi"/>
          <w:lang w:val="ru-RU"/>
        </w:rPr>
        <w:t>Михайлов</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Останин</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Пальцын</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Ю</w:t>
      </w:r>
      <w:r w:rsidRPr="00D36414">
        <w:rPr>
          <w:rFonts w:cstheme="minorHAnsi"/>
        </w:rPr>
        <w:t xml:space="preserve">., </w:t>
      </w:r>
      <w:r w:rsidRPr="00D36414">
        <w:rPr>
          <w:rFonts w:cstheme="minorHAnsi"/>
          <w:lang w:val="ru-RU"/>
        </w:rPr>
        <w:t>Парфенова</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Смирнов</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Сухова</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Тимошкин</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Б</w:t>
      </w:r>
      <w:r w:rsidRPr="00D36414">
        <w:rPr>
          <w:rFonts w:cstheme="minorHAnsi"/>
        </w:rPr>
        <w:t xml:space="preserve">., </w:t>
      </w:r>
      <w:r w:rsidRPr="00D36414">
        <w:rPr>
          <w:rFonts w:cstheme="minorHAnsi"/>
          <w:lang w:val="ru-RU"/>
        </w:rPr>
        <w:t>Харламо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Ф</w:t>
      </w:r>
      <w:r w:rsidRPr="00D36414">
        <w:rPr>
          <w:rFonts w:cstheme="minorHAnsi"/>
        </w:rPr>
        <w:t xml:space="preserve">., </w:t>
      </w:r>
      <w:r w:rsidRPr="00D36414">
        <w:rPr>
          <w:rFonts w:cstheme="minorHAnsi"/>
          <w:lang w:val="ru-RU"/>
        </w:rPr>
        <w:t>Чебако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Черных</w:t>
      </w:r>
      <w:r w:rsidRPr="00D36414">
        <w:rPr>
          <w:rFonts w:cstheme="minorHAnsi"/>
        </w:rPr>
        <w:t xml:space="preserve">, </w:t>
      </w:r>
      <w:r w:rsidRPr="00D36414">
        <w:rPr>
          <w:rFonts w:cstheme="minorHAnsi"/>
          <w:lang w:val="ru-RU"/>
        </w:rPr>
        <w:t>Д</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Шишкин</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С</w:t>
      </w:r>
      <w:r w:rsidRPr="00D36414">
        <w:rPr>
          <w:rFonts w:cstheme="minorHAnsi"/>
        </w:rPr>
        <w:t xml:space="preserve">., &amp; Шмакин, А.Б. (2013). In N. N. Mikhailov [Н. Н.Михайлов] (Ed.), </w:t>
      </w:r>
      <w:r w:rsidRPr="00D36414">
        <w:rPr>
          <w:rFonts w:cstheme="minorHAnsi"/>
          <w:i/>
        </w:rPr>
        <w:t>Изменение климата и биоразнообразие в российской части Алтае-Саянского экорегиона [Climate change and biodiversity in the Russian part of the Altay-Sayan ecoregion].</w:t>
      </w:r>
      <w:r w:rsidRPr="00D36414">
        <w:rPr>
          <w:rFonts w:cstheme="minorHAnsi"/>
        </w:rPr>
        <w:t xml:space="preserve"> Krasnoyarsk, Russian Federation: UNDP.</w:t>
      </w:r>
    </w:p>
    <w:p w14:paraId="67297F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rtyukhin, Y. B., &amp; Burkanov, V. N., [Артюхин, Ю. Б., &amp; Бурканов, В. Н.]. (1999). </w:t>
      </w:r>
      <w:r w:rsidRPr="00D36414">
        <w:rPr>
          <w:rFonts w:cstheme="minorHAnsi"/>
          <w:i/>
          <w:iCs/>
        </w:rPr>
        <w:t>Морские птицы и млекопитающие Дальнего Востока России: полевой определитель [Marine birds and mammals of the Russian Far East: a field guide]</w:t>
      </w:r>
      <w:r w:rsidRPr="00D36414">
        <w:rPr>
          <w:rFonts w:cstheme="minorHAnsi"/>
        </w:rPr>
        <w:t>. Moscow, Russian Federation: АСТ [AST].</w:t>
      </w:r>
    </w:p>
    <w:p w14:paraId="3E02A58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ssis, J., Araújo, M. B., &amp; Serrão, E. A. (2018). Projected climate changes threaten ancient refugia of kelp forests in the North Atlantic. </w:t>
      </w:r>
      <w:r w:rsidRPr="00D36414">
        <w:rPr>
          <w:rFonts w:cstheme="minorHAnsi"/>
          <w:i/>
          <w:iCs/>
        </w:rPr>
        <w:t>Global Change Biology</w:t>
      </w:r>
      <w:r w:rsidRPr="00D36414">
        <w:rPr>
          <w:rFonts w:cstheme="minorHAnsi"/>
        </w:rPr>
        <w:t xml:space="preserve">, </w:t>
      </w:r>
      <w:r w:rsidRPr="00D36414">
        <w:rPr>
          <w:rFonts w:cstheme="minorHAnsi"/>
          <w:i/>
          <w:iCs/>
        </w:rPr>
        <w:t>24</w:t>
      </w:r>
      <w:r w:rsidRPr="00D36414">
        <w:rPr>
          <w:rFonts w:cstheme="minorHAnsi"/>
          <w:iCs/>
        </w:rPr>
        <w:t>(1), e55-e66</w:t>
      </w:r>
      <w:r w:rsidRPr="00D36414">
        <w:rPr>
          <w:rFonts w:cstheme="minorHAnsi"/>
        </w:rPr>
        <w:t xml:space="preserve">. </w:t>
      </w:r>
      <w:hyperlink r:id="rId1055" w:history="1">
        <w:r w:rsidRPr="00D36414">
          <w:rPr>
            <w:rStyle w:val="Hyperlink"/>
            <w:rFonts w:cstheme="minorHAnsi"/>
          </w:rPr>
          <w:t>https://doi.org/10.1111/gcb.13818</w:t>
        </w:r>
      </w:hyperlink>
      <w:r w:rsidRPr="00D36414">
        <w:rPr>
          <w:rFonts w:cstheme="minorHAnsi"/>
        </w:rPr>
        <w:t xml:space="preserve"> </w:t>
      </w:r>
    </w:p>
    <w:p w14:paraId="0694A3C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ssis, J., Coelho, N. C., Lamy, T., Valero, M., Alberto, F., &amp; Serrão, E. A. (2016a). Deep reefs are climatic refugia for genetic diversity of marine forests. </w:t>
      </w:r>
      <w:r w:rsidRPr="00D36414">
        <w:rPr>
          <w:rFonts w:cstheme="minorHAnsi"/>
          <w:i/>
          <w:iCs/>
        </w:rPr>
        <w:t>Journal of Biogeography</w:t>
      </w:r>
      <w:r w:rsidRPr="00D36414">
        <w:rPr>
          <w:rFonts w:cstheme="minorHAnsi"/>
        </w:rPr>
        <w:t xml:space="preserve">, </w:t>
      </w:r>
      <w:r w:rsidRPr="00D36414">
        <w:rPr>
          <w:rFonts w:cstheme="minorHAnsi"/>
          <w:i/>
          <w:iCs/>
        </w:rPr>
        <w:t>43</w:t>
      </w:r>
      <w:r w:rsidRPr="00D36414">
        <w:rPr>
          <w:rFonts w:cstheme="minorHAnsi"/>
        </w:rPr>
        <w:t xml:space="preserve">(4), 833–844. </w:t>
      </w:r>
      <w:hyperlink r:id="rId1056" w:history="1">
        <w:r w:rsidRPr="00D36414">
          <w:rPr>
            <w:rStyle w:val="Hyperlink"/>
            <w:rFonts w:cstheme="minorHAnsi"/>
          </w:rPr>
          <w:t>https://doi.org/10.1111/jbi.12677</w:t>
        </w:r>
      </w:hyperlink>
      <w:r w:rsidRPr="00D36414">
        <w:rPr>
          <w:rFonts w:cstheme="minorHAnsi"/>
        </w:rPr>
        <w:t xml:space="preserve"> </w:t>
      </w:r>
    </w:p>
    <w:p w14:paraId="0F5CCA1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ssis, J., Lucas, A. V, Bárbara, I., &amp; Serrão, E. A. (2016b). Future climate change is predicted to shift long-term persistence zones in the cold-temperate kelp Laminaria hyperborea. </w:t>
      </w:r>
      <w:r w:rsidRPr="00D36414">
        <w:rPr>
          <w:rFonts w:cstheme="minorHAnsi"/>
          <w:i/>
          <w:iCs/>
        </w:rPr>
        <w:t xml:space="preserve">Marine Environmental Research, 113, </w:t>
      </w:r>
      <w:r w:rsidRPr="00D36414">
        <w:rPr>
          <w:rFonts w:cstheme="minorHAnsi"/>
          <w:iCs/>
        </w:rPr>
        <w:t>174-182</w:t>
      </w:r>
      <w:r w:rsidRPr="00D36414">
        <w:rPr>
          <w:rFonts w:cstheme="minorHAnsi"/>
        </w:rPr>
        <w:t xml:space="preserve">. </w:t>
      </w:r>
      <w:hyperlink r:id="rId1057" w:history="1">
        <w:r w:rsidRPr="00D36414">
          <w:rPr>
            <w:rStyle w:val="Hyperlink"/>
            <w:rFonts w:cstheme="minorHAnsi"/>
          </w:rPr>
          <w:t>https://doi.org/10.1016/j.marenvres.2015.11.005</w:t>
        </w:r>
      </w:hyperlink>
      <w:r w:rsidRPr="00D36414">
        <w:rPr>
          <w:rFonts w:cstheme="minorHAnsi"/>
        </w:rPr>
        <w:t xml:space="preserve"> </w:t>
      </w:r>
    </w:p>
    <w:p w14:paraId="75C0927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sykulov T., &amp; Chordonova N. [Асыкулов, Т., &amp; Чордонова, Н.]. (2015). Состояние орехово-плодовых лесов Кыргызстана [Status of walnut-fruit forests of Kyrgyzstan]. </w:t>
      </w:r>
      <w:r w:rsidRPr="00D36414">
        <w:rPr>
          <w:rFonts w:cstheme="minorHAnsi"/>
          <w:i/>
          <w:iCs/>
        </w:rPr>
        <w:t>Наука, Новые Технологии И Инновации [Science, New Technologies and Innovations]</w:t>
      </w:r>
      <w:r w:rsidRPr="00D36414">
        <w:rPr>
          <w:rFonts w:cstheme="minorHAnsi"/>
          <w:i/>
        </w:rPr>
        <w:t>,</w:t>
      </w:r>
      <w:r w:rsidRPr="00D36414">
        <w:rPr>
          <w:rFonts w:cstheme="minorHAnsi"/>
        </w:rPr>
        <w:t xml:space="preserve"> </w:t>
      </w:r>
      <w:r w:rsidRPr="00D36414">
        <w:rPr>
          <w:rFonts w:cstheme="minorHAnsi"/>
          <w:i/>
        </w:rPr>
        <w:t>10,</w:t>
      </w:r>
      <w:r w:rsidRPr="00D36414">
        <w:rPr>
          <w:rFonts w:cstheme="minorHAnsi"/>
        </w:rPr>
        <w:t xml:space="preserve"> 4–7.</w:t>
      </w:r>
    </w:p>
    <w:p w14:paraId="77BECF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ude, E., &amp; Ejrnæs, R. (2005). Bryophyte colonisation in experimental microcosms: The role of nutrients, defoliation and vascular vegetation. </w:t>
      </w:r>
      <w:r w:rsidRPr="00D36414">
        <w:rPr>
          <w:rFonts w:cstheme="minorHAnsi"/>
          <w:i/>
          <w:iCs/>
        </w:rPr>
        <w:t>Oikos</w:t>
      </w:r>
      <w:r w:rsidRPr="00D36414">
        <w:rPr>
          <w:rFonts w:cstheme="minorHAnsi"/>
        </w:rPr>
        <w:t xml:space="preserve">, </w:t>
      </w:r>
      <w:r w:rsidRPr="00D36414">
        <w:rPr>
          <w:rFonts w:cstheme="minorHAnsi"/>
          <w:i/>
          <w:iCs/>
        </w:rPr>
        <w:t>109</w:t>
      </w:r>
      <w:r w:rsidRPr="00D36414">
        <w:rPr>
          <w:rFonts w:cstheme="minorHAnsi"/>
        </w:rPr>
        <w:t xml:space="preserve">(2), 323–330. </w:t>
      </w:r>
      <w:hyperlink r:id="rId1058" w:history="1">
        <w:r w:rsidRPr="00D36414">
          <w:rPr>
            <w:rStyle w:val="Hyperlink"/>
            <w:rFonts w:cstheme="minorHAnsi"/>
          </w:rPr>
          <w:t>https://doi.org/10.1111/j.0030-1299.2005.13268.x</w:t>
        </w:r>
      </w:hyperlink>
      <w:r w:rsidRPr="00D36414">
        <w:rPr>
          <w:rFonts w:cstheme="minorHAnsi"/>
        </w:rPr>
        <w:t xml:space="preserve"> </w:t>
      </w:r>
    </w:p>
    <w:p w14:paraId="6E2ECC4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ugustine, D. J., &amp; Mcnaughton, S. J. (1998). Ungulate effects on the functional species composition of plant communities: Herbivore selectivity and plant tolerance. </w:t>
      </w:r>
      <w:r w:rsidRPr="00D36414">
        <w:rPr>
          <w:rFonts w:cstheme="minorHAnsi"/>
          <w:i/>
          <w:iCs/>
        </w:rPr>
        <w:t>The Journal of Wildlife Management</w:t>
      </w:r>
      <w:r w:rsidRPr="00D36414">
        <w:rPr>
          <w:rFonts w:cstheme="minorHAnsi"/>
        </w:rPr>
        <w:t xml:space="preserve">, </w:t>
      </w:r>
      <w:r w:rsidRPr="00D36414">
        <w:rPr>
          <w:rFonts w:cstheme="minorHAnsi"/>
          <w:i/>
          <w:iCs/>
        </w:rPr>
        <w:t>62</w:t>
      </w:r>
      <w:r w:rsidRPr="00D36414">
        <w:rPr>
          <w:rFonts w:cstheme="minorHAnsi"/>
        </w:rPr>
        <w:t xml:space="preserve">(4), 1165–1183. </w:t>
      </w:r>
      <w:hyperlink r:id="rId1059" w:history="1">
        <w:r w:rsidRPr="00D36414">
          <w:rPr>
            <w:rStyle w:val="Hyperlink"/>
            <w:rFonts w:cstheme="minorHAnsi"/>
          </w:rPr>
          <w:t>https://doi.org/10.2307/3801981</w:t>
        </w:r>
      </w:hyperlink>
      <w:r w:rsidRPr="00D36414">
        <w:rPr>
          <w:rFonts w:cstheme="minorHAnsi"/>
        </w:rPr>
        <w:t xml:space="preserve"> </w:t>
      </w:r>
    </w:p>
    <w:p w14:paraId="145F22A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ukema, B., Rieger, C., &amp; Rabitsch, W. (2013). </w:t>
      </w:r>
      <w:r w:rsidRPr="00D36414">
        <w:rPr>
          <w:rFonts w:cstheme="minorHAnsi"/>
          <w:i/>
          <w:iCs/>
        </w:rPr>
        <w:t>Catalogue of the Heteroptera of the palaearctic region, Volume 6: Supplement</w:t>
      </w:r>
      <w:r w:rsidRPr="00D36414">
        <w:rPr>
          <w:rFonts w:cstheme="minorHAnsi"/>
        </w:rPr>
        <w:t>. Amsterdam, The Netherlands: The Netherlands Entomology Society.</w:t>
      </w:r>
    </w:p>
    <w:p w14:paraId="20C0FAF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Aunins, A., &amp; Martin, G. (2014). </w:t>
      </w:r>
      <w:r w:rsidRPr="00D36414">
        <w:rPr>
          <w:rFonts w:cstheme="minorHAnsi"/>
          <w:i/>
        </w:rPr>
        <w:t>Biodiversity assessment of MARMONI project areas</w:t>
      </w:r>
      <w:r w:rsidRPr="00D36414">
        <w:rPr>
          <w:rFonts w:cstheme="minorHAnsi"/>
        </w:rPr>
        <w:t>.</w:t>
      </w:r>
    </w:p>
    <w:p w14:paraId="2668CC92" w14:textId="5B147D01"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Azovsky, A. I. [</w:t>
      </w:r>
      <w:r w:rsidRPr="00D36414">
        <w:rPr>
          <w:rFonts w:cstheme="minorHAnsi"/>
          <w:lang w:val="ru-RU"/>
        </w:rPr>
        <w:t>Азовский</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И</w:t>
      </w:r>
      <w:r w:rsidRPr="00D36414">
        <w:rPr>
          <w:rFonts w:cstheme="minorHAnsi"/>
        </w:rPr>
        <w:t>.]. (1989). Нишевая структура сообщества морских псаммофильных инфузорий. I</w:t>
      </w:r>
      <w:r w:rsidRPr="00D36414">
        <w:rPr>
          <w:rFonts w:cstheme="minorHAnsi"/>
          <w:lang w:val="ru-RU"/>
        </w:rPr>
        <w:t>. Расположение ниш в пространстве ресурсов</w:t>
      </w:r>
      <w:r w:rsidRPr="00D36414">
        <w:rPr>
          <w:rFonts w:cstheme="minorHAnsi"/>
        </w:rPr>
        <w:t xml:space="preserve"> [Niche community structure of marine psammophilous ciliates. I. Location of niches in space of resources]. </w:t>
      </w:r>
      <w:r w:rsidRPr="00D36414">
        <w:rPr>
          <w:rFonts w:cstheme="minorHAnsi"/>
          <w:i/>
          <w:lang w:val="ru-RU"/>
        </w:rPr>
        <w:t>Журнал</w:t>
      </w:r>
      <w:r w:rsidRPr="00D36414">
        <w:rPr>
          <w:rFonts w:cstheme="minorHAnsi"/>
          <w:i/>
        </w:rPr>
        <w:t xml:space="preserve"> </w:t>
      </w:r>
      <w:r w:rsidRPr="00D36414">
        <w:rPr>
          <w:rFonts w:cstheme="minorHAnsi"/>
          <w:i/>
          <w:lang w:val="ru-RU"/>
        </w:rPr>
        <w:t>общей</w:t>
      </w:r>
      <w:r w:rsidRPr="00D36414">
        <w:rPr>
          <w:rFonts w:cstheme="minorHAnsi"/>
          <w:i/>
        </w:rPr>
        <w:t xml:space="preserve"> </w:t>
      </w:r>
      <w:r w:rsidRPr="00D36414">
        <w:rPr>
          <w:rFonts w:cstheme="minorHAnsi"/>
          <w:i/>
          <w:lang w:val="ru-RU"/>
        </w:rPr>
        <w:t>биологии</w:t>
      </w:r>
      <w:r w:rsidRPr="00D36414">
        <w:rPr>
          <w:rFonts w:cstheme="minorHAnsi"/>
          <w:i/>
        </w:rPr>
        <w:t xml:space="preserve"> [Journal of General Biology], 50</w:t>
      </w:r>
      <w:r w:rsidRPr="00D36414">
        <w:rPr>
          <w:rFonts w:cstheme="minorHAnsi"/>
        </w:rPr>
        <w:t xml:space="preserve">(3), 329–341. </w:t>
      </w:r>
    </w:p>
    <w:p w14:paraId="1D7CB3A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bai, D., &amp; Molnár, Z. (2014). Small-scale traditional management of highly species-rich grasslands in the Carpathians. </w:t>
      </w:r>
      <w:r w:rsidRPr="00D36414">
        <w:rPr>
          <w:rFonts w:cstheme="minorHAnsi"/>
          <w:i/>
          <w:iCs/>
        </w:rPr>
        <w:t>Agriculture, Ecosystems &amp; Environment</w:t>
      </w:r>
      <w:r w:rsidRPr="00D36414">
        <w:rPr>
          <w:rFonts w:cstheme="minorHAnsi"/>
        </w:rPr>
        <w:t xml:space="preserve">, </w:t>
      </w:r>
      <w:r w:rsidRPr="00D36414">
        <w:rPr>
          <w:rFonts w:cstheme="minorHAnsi"/>
          <w:i/>
          <w:iCs/>
        </w:rPr>
        <w:t>182</w:t>
      </w:r>
      <w:r w:rsidRPr="00D36414">
        <w:rPr>
          <w:rFonts w:cstheme="minorHAnsi"/>
        </w:rPr>
        <w:t xml:space="preserve">, 123–130. </w:t>
      </w:r>
      <w:hyperlink r:id="rId1060" w:history="1">
        <w:r w:rsidRPr="00D36414">
          <w:rPr>
            <w:rStyle w:val="Hyperlink"/>
            <w:rFonts w:cstheme="minorHAnsi"/>
          </w:rPr>
          <w:t>https://doi.org/https://doi.org/10.1016/j.agee.2013.08.018</w:t>
        </w:r>
      </w:hyperlink>
      <w:r w:rsidRPr="00D36414">
        <w:rPr>
          <w:rFonts w:cstheme="minorHAnsi"/>
        </w:rPr>
        <w:t xml:space="preserve"> </w:t>
      </w:r>
    </w:p>
    <w:p w14:paraId="5405443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dino, G. (2004). Cave temperatures and global climatic change. </w:t>
      </w:r>
      <w:r w:rsidRPr="00D36414">
        <w:rPr>
          <w:rFonts w:cstheme="minorHAnsi"/>
          <w:i/>
          <w:iCs/>
        </w:rPr>
        <w:t>International Journal of Speleology</w:t>
      </w:r>
      <w:r w:rsidRPr="00D36414">
        <w:rPr>
          <w:rFonts w:cstheme="minorHAnsi"/>
        </w:rPr>
        <w:t xml:space="preserve">, </w:t>
      </w:r>
      <w:r w:rsidRPr="00D36414">
        <w:rPr>
          <w:rFonts w:cstheme="minorHAnsi"/>
          <w:i/>
          <w:iCs/>
        </w:rPr>
        <w:t>33</w:t>
      </w:r>
      <w:r w:rsidRPr="00D36414">
        <w:rPr>
          <w:rFonts w:cstheme="minorHAnsi"/>
        </w:rPr>
        <w:t xml:space="preserve">, 103–113. </w:t>
      </w:r>
      <w:hyperlink r:id="rId1061" w:history="1">
        <w:r w:rsidRPr="00D36414">
          <w:rPr>
            <w:rStyle w:val="Hyperlink"/>
            <w:rFonts w:cstheme="minorHAnsi"/>
          </w:rPr>
          <w:t>https://doi.org/10.5038/1827-806X.33.1.10</w:t>
        </w:r>
      </w:hyperlink>
      <w:r w:rsidRPr="00D36414">
        <w:rPr>
          <w:rFonts w:cstheme="minorHAnsi"/>
        </w:rPr>
        <w:t xml:space="preserve"> </w:t>
      </w:r>
    </w:p>
    <w:p w14:paraId="6915F7E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gella, S., Gascón, S., Filigheddu, R., Cogoni, A., &amp; Boix, D. (2016). Mediterranean temporary ponds: new challenges from a neglected habitat. </w:t>
      </w:r>
      <w:r w:rsidRPr="00D36414">
        <w:rPr>
          <w:rFonts w:cstheme="minorHAnsi"/>
          <w:i/>
          <w:iCs/>
        </w:rPr>
        <w:t>Hydrobiologia</w:t>
      </w:r>
      <w:r w:rsidRPr="00D36414">
        <w:rPr>
          <w:rFonts w:cstheme="minorHAnsi"/>
        </w:rPr>
        <w:t xml:space="preserve">, </w:t>
      </w:r>
      <w:r w:rsidRPr="00D36414">
        <w:rPr>
          <w:rFonts w:cstheme="minorHAnsi"/>
          <w:i/>
          <w:iCs/>
        </w:rPr>
        <w:t>782</w:t>
      </w:r>
      <w:r w:rsidRPr="00D36414">
        <w:rPr>
          <w:rFonts w:cstheme="minorHAnsi"/>
        </w:rPr>
        <w:t xml:space="preserve">(1), 1–10. </w:t>
      </w:r>
      <w:hyperlink r:id="rId1062" w:history="1">
        <w:r w:rsidRPr="00D36414">
          <w:rPr>
            <w:rStyle w:val="Hyperlink"/>
            <w:rFonts w:cstheme="minorHAnsi"/>
          </w:rPr>
          <w:t>https://doi.org/10.1007/s10750-016-2962-9</w:t>
        </w:r>
      </w:hyperlink>
      <w:r w:rsidRPr="00D36414">
        <w:rPr>
          <w:rFonts w:cstheme="minorHAnsi"/>
        </w:rPr>
        <w:t xml:space="preserve"> </w:t>
      </w:r>
    </w:p>
    <w:p w14:paraId="0AD4F6B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gin, A. M., Melnikov, B. P., &amp; Tambiev, S. B. (2011). </w:t>
      </w:r>
      <w:r w:rsidRPr="00D36414">
        <w:rPr>
          <w:rFonts w:cstheme="minorHAnsi"/>
          <w:i/>
          <w:iCs/>
        </w:rPr>
        <w:t>Diagnostic analysis of the environment of the Arctic zone of the Russian Federation (extended summary)</w:t>
      </w:r>
      <w:r w:rsidRPr="00D36414">
        <w:rPr>
          <w:rFonts w:cstheme="minorHAnsi"/>
        </w:rPr>
        <w:t>. B. A. Morgunov (Ed.). Moscow, Russian Federation: Scientific World.</w:t>
      </w:r>
    </w:p>
    <w:p w14:paraId="2708DBF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i, Y. G., Broersma, K., Thompson, D., &amp; Ross, T. J. (2004). Landscape-level dynamics of grassland-forest transitions in British Columbia. </w:t>
      </w:r>
      <w:r w:rsidRPr="00D36414">
        <w:rPr>
          <w:rFonts w:cstheme="minorHAnsi"/>
          <w:i/>
          <w:iCs/>
        </w:rPr>
        <w:t>Journal of Range Management</w:t>
      </w:r>
      <w:r w:rsidRPr="00D36414">
        <w:rPr>
          <w:rFonts w:cstheme="minorHAnsi"/>
        </w:rPr>
        <w:t xml:space="preserve">, </w:t>
      </w:r>
      <w:r w:rsidRPr="00D36414">
        <w:rPr>
          <w:rFonts w:cstheme="minorHAnsi"/>
          <w:i/>
          <w:iCs/>
        </w:rPr>
        <w:t>57</w:t>
      </w:r>
      <w:r w:rsidRPr="00D36414">
        <w:rPr>
          <w:rFonts w:cstheme="minorHAnsi"/>
        </w:rPr>
        <w:t xml:space="preserve">(1), 66–75. </w:t>
      </w:r>
      <w:hyperlink r:id="rId1063" w:history="1">
        <w:r w:rsidRPr="00D36414">
          <w:rPr>
            <w:rStyle w:val="Hyperlink"/>
            <w:rFonts w:cstheme="minorHAnsi"/>
          </w:rPr>
          <w:t>https://doi.org/10.2307/4003956</w:t>
        </w:r>
      </w:hyperlink>
      <w:r w:rsidRPr="00D36414">
        <w:rPr>
          <w:rFonts w:cstheme="minorHAnsi"/>
        </w:rPr>
        <w:t xml:space="preserve"> </w:t>
      </w:r>
    </w:p>
    <w:p w14:paraId="19EB494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iley, D., Collins, M., Gordon, J. D. M., Zuur, A., &amp; Priede, I. G. (2009). Long-term changes in deep-water fish populations in the northeast Atlantic: a deeper reaching effect of fisheries? </w:t>
      </w:r>
      <w:r w:rsidRPr="00D36414">
        <w:rPr>
          <w:rFonts w:cstheme="minorHAnsi"/>
          <w:i/>
          <w:iCs/>
        </w:rPr>
        <w:t xml:space="preserve">Proceedings of the Royal Society B: Biological Sciences, 276, </w:t>
      </w:r>
      <w:r w:rsidRPr="00D36414">
        <w:rPr>
          <w:rFonts w:cstheme="minorHAnsi"/>
          <w:iCs/>
        </w:rPr>
        <w:t>1965-1969</w:t>
      </w:r>
      <w:r w:rsidRPr="00D36414">
        <w:rPr>
          <w:rFonts w:cstheme="minorHAnsi"/>
        </w:rPr>
        <w:t xml:space="preserve">. </w:t>
      </w:r>
      <w:hyperlink r:id="rId1064" w:history="1">
        <w:r w:rsidRPr="00D36414">
          <w:rPr>
            <w:rStyle w:val="Hyperlink"/>
            <w:rFonts w:cstheme="minorHAnsi"/>
            <w:lang w:val="fr-CH"/>
          </w:rPr>
          <w:t>https://doi.org/</w:t>
        </w:r>
        <w:r w:rsidRPr="00D36414">
          <w:rPr>
            <w:rStyle w:val="Hyperlink"/>
            <w:rFonts w:cstheme="minorHAnsi"/>
          </w:rPr>
          <w:t>10.1098/rspb.2009.0098</w:t>
        </w:r>
      </w:hyperlink>
      <w:r w:rsidRPr="00D36414">
        <w:rPr>
          <w:rFonts w:cstheme="minorHAnsi"/>
        </w:rPr>
        <w:t xml:space="preserve"> </w:t>
      </w:r>
    </w:p>
    <w:p w14:paraId="72670B9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Balata, D., Piazzi, L., &amp; Bulleri, F. (2015). </w:t>
      </w:r>
      <w:r w:rsidRPr="00D36414">
        <w:rPr>
          <w:rFonts w:cstheme="minorHAnsi"/>
        </w:rPr>
        <w:t xml:space="preserve">Sediment deposition dampens positive effects of substratum complexity on the diversity of macroalgal assemblages. </w:t>
      </w:r>
      <w:r w:rsidRPr="00D36414">
        <w:rPr>
          <w:rFonts w:cstheme="minorHAnsi"/>
          <w:i/>
          <w:iCs/>
        </w:rPr>
        <w:t>Journal of Experimental Marine Biology and Ecology</w:t>
      </w:r>
      <w:r w:rsidRPr="00D36414">
        <w:rPr>
          <w:rFonts w:cstheme="minorHAnsi"/>
        </w:rPr>
        <w:t xml:space="preserve">, </w:t>
      </w:r>
      <w:r w:rsidRPr="00D36414">
        <w:rPr>
          <w:rFonts w:cstheme="minorHAnsi"/>
          <w:i/>
          <w:iCs/>
        </w:rPr>
        <w:t>467</w:t>
      </w:r>
      <w:r w:rsidRPr="00D36414">
        <w:rPr>
          <w:rFonts w:cstheme="minorHAnsi"/>
        </w:rPr>
        <w:t xml:space="preserve">, 45–51. </w:t>
      </w:r>
      <w:hyperlink r:id="rId1065" w:history="1">
        <w:r w:rsidRPr="00D36414">
          <w:rPr>
            <w:rStyle w:val="Hyperlink"/>
            <w:rFonts w:cstheme="minorHAnsi"/>
          </w:rPr>
          <w:t>https://doi.org/10.1016/j.jembe.2015.03.005</w:t>
        </w:r>
      </w:hyperlink>
      <w:r w:rsidRPr="00D36414">
        <w:rPr>
          <w:rFonts w:cstheme="minorHAnsi"/>
        </w:rPr>
        <w:t xml:space="preserve"> </w:t>
      </w:r>
    </w:p>
    <w:p w14:paraId="7635C300"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es-ES"/>
        </w:rPr>
        <w:t xml:space="preserve">Baldrighi, E., Giovannelli, D., D’Errico, G., Lavaleye, M., &amp; Manini, E. (2017). </w:t>
      </w:r>
      <w:r w:rsidRPr="00D36414">
        <w:rPr>
          <w:rFonts w:cstheme="minorHAnsi"/>
        </w:rPr>
        <w:t xml:space="preserve">Exploring the relationship between macrofaunal biodiversity and ecosystem functioning in the deep sea. </w:t>
      </w:r>
      <w:r w:rsidRPr="00D36414">
        <w:rPr>
          <w:rFonts w:cstheme="minorHAnsi"/>
          <w:i/>
          <w:iCs/>
          <w:lang w:val="fr-CH"/>
        </w:rPr>
        <w:t>Frontiers in Marine Science</w:t>
      </w:r>
      <w:r w:rsidRPr="00D36414">
        <w:rPr>
          <w:rFonts w:cstheme="minorHAnsi"/>
          <w:lang w:val="fr-CH"/>
        </w:rPr>
        <w:t xml:space="preserve">, </w:t>
      </w:r>
      <w:r w:rsidRPr="00D36414">
        <w:rPr>
          <w:rFonts w:cstheme="minorHAnsi"/>
          <w:i/>
          <w:iCs/>
          <w:lang w:val="fr-CH"/>
        </w:rPr>
        <w:t>4</w:t>
      </w:r>
      <w:r w:rsidRPr="00D36414">
        <w:rPr>
          <w:rFonts w:cstheme="minorHAnsi"/>
          <w:lang w:val="fr-CH"/>
        </w:rPr>
        <w:t xml:space="preserve">, 198. </w:t>
      </w:r>
      <w:hyperlink r:id="rId1066" w:history="1">
        <w:r w:rsidRPr="00D36414">
          <w:rPr>
            <w:rStyle w:val="Hyperlink"/>
            <w:rFonts w:cstheme="minorHAnsi"/>
            <w:lang w:val="fr-CH"/>
          </w:rPr>
          <w:t>https://doi.org/10.3389/fmars.2017.00198</w:t>
        </w:r>
      </w:hyperlink>
      <w:r w:rsidRPr="00D36414">
        <w:rPr>
          <w:rFonts w:cstheme="minorHAnsi"/>
          <w:lang w:val="fr-CH"/>
        </w:rPr>
        <w:t xml:space="preserve"> </w:t>
      </w:r>
    </w:p>
    <w:p w14:paraId="0786DB1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Balian, E. V., Segers, H., Lévèque, C., &amp; Martens, K. (2008). </w:t>
      </w:r>
      <w:r w:rsidRPr="00D36414">
        <w:rPr>
          <w:rFonts w:cstheme="minorHAnsi"/>
        </w:rPr>
        <w:t xml:space="preserve">The freshwater animal diversity assessment: An overview of the results. </w:t>
      </w:r>
      <w:r w:rsidRPr="00D36414">
        <w:rPr>
          <w:rFonts w:cstheme="minorHAnsi"/>
          <w:i/>
          <w:iCs/>
        </w:rPr>
        <w:t>Hydrobiologia</w:t>
      </w:r>
      <w:r w:rsidRPr="00D36414">
        <w:rPr>
          <w:rFonts w:cstheme="minorHAnsi"/>
        </w:rPr>
        <w:t xml:space="preserve">, </w:t>
      </w:r>
      <w:r w:rsidRPr="00D36414">
        <w:rPr>
          <w:rFonts w:cstheme="minorHAnsi"/>
          <w:i/>
          <w:iCs/>
        </w:rPr>
        <w:t>595</w:t>
      </w:r>
      <w:r w:rsidRPr="00D36414">
        <w:rPr>
          <w:rFonts w:cstheme="minorHAnsi"/>
        </w:rPr>
        <w:t xml:space="preserve">(1), 627–637. </w:t>
      </w:r>
      <w:hyperlink r:id="rId1067" w:history="1">
        <w:r w:rsidRPr="00D36414">
          <w:rPr>
            <w:rStyle w:val="Hyperlink"/>
            <w:rFonts w:cstheme="minorHAnsi"/>
          </w:rPr>
          <w:t>https://doi.org/10.1007/s10750-007-9246-3</w:t>
        </w:r>
      </w:hyperlink>
      <w:r w:rsidRPr="00D36414">
        <w:rPr>
          <w:rFonts w:cstheme="minorHAnsi"/>
        </w:rPr>
        <w:t xml:space="preserve"> </w:t>
      </w:r>
    </w:p>
    <w:p w14:paraId="5B9030E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álint, M., Domisch, S., Engelhardt, C. H. M., Haase, P., Lehrian, S., Sauer, J., Theissinger, K., Pauls, S. U., &amp; Nowak, C. (2011) Cryptic biodiversity loss linked to global climate change. </w:t>
      </w:r>
      <w:r w:rsidRPr="00D36414">
        <w:rPr>
          <w:rFonts w:cstheme="minorHAnsi"/>
          <w:i/>
        </w:rPr>
        <w:t>Nature Climate Change, 1</w:t>
      </w:r>
      <w:r w:rsidRPr="00D36414">
        <w:rPr>
          <w:rFonts w:cstheme="minorHAnsi"/>
        </w:rPr>
        <w:t xml:space="preserve">(6), 313–318. </w:t>
      </w:r>
      <w:hyperlink r:id="rId1068" w:history="1">
        <w:r w:rsidRPr="00D36414">
          <w:rPr>
            <w:rStyle w:val="Hyperlink"/>
            <w:rFonts w:cstheme="minorHAnsi"/>
          </w:rPr>
          <w:t>https://doi.org/10.1038/NCLIMATE1191</w:t>
        </w:r>
      </w:hyperlink>
      <w:r w:rsidRPr="00D36414">
        <w:rPr>
          <w:rFonts w:cstheme="minorHAnsi"/>
        </w:rPr>
        <w:t xml:space="preserve"> </w:t>
      </w:r>
    </w:p>
    <w:p w14:paraId="45B14AE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lticSTERN. (2013). </w:t>
      </w:r>
      <w:r w:rsidRPr="00D36414">
        <w:rPr>
          <w:rFonts w:cstheme="minorHAnsi"/>
          <w:i/>
          <w:iCs/>
        </w:rPr>
        <w:t>State of the Baltic Sea: background paper</w:t>
      </w:r>
      <w:r w:rsidRPr="00D36414">
        <w:rPr>
          <w:rFonts w:cstheme="minorHAnsi"/>
        </w:rPr>
        <w:t>.</w:t>
      </w:r>
    </w:p>
    <w:p w14:paraId="3D92C40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lushkina, E. V., Golubkov, S. M., Golubkov, M. S., Litvinchuk, L. F., &amp; Shadrin, N. V. [Балушкина, Е. В., Голубков, С. М., Голубков, М. С., Литвинчук, Л. Ф., &amp; Шадрин, Н. В.]. (2008). Влияние абиотических и биотических факторов на структурно-функциональную организацию экосистем соленых озер Крыма [Effect of abiotic and biotic factors on the structural and functional organization of the saline lake ecosystems in Crimea]. </w:t>
      </w:r>
      <w:r w:rsidRPr="00D36414">
        <w:rPr>
          <w:rFonts w:cstheme="minorHAnsi"/>
          <w:i/>
          <w:iCs/>
        </w:rPr>
        <w:t>Журнал Общей Биологии [Journal of General Biology]</w:t>
      </w:r>
      <w:r w:rsidRPr="00D36414">
        <w:rPr>
          <w:rFonts w:cstheme="minorHAnsi"/>
        </w:rPr>
        <w:t xml:space="preserve">, </w:t>
      </w:r>
      <w:r w:rsidRPr="00D36414">
        <w:rPr>
          <w:rFonts w:cstheme="minorHAnsi"/>
          <w:i/>
          <w:iCs/>
        </w:rPr>
        <w:t>70</w:t>
      </w:r>
      <w:r w:rsidRPr="00D36414">
        <w:rPr>
          <w:rFonts w:cstheme="minorHAnsi"/>
        </w:rPr>
        <w:t xml:space="preserve">(6), 504–514. </w:t>
      </w:r>
    </w:p>
    <w:p w14:paraId="4277FB8B" w14:textId="77777777" w:rsidR="00ED7B7A" w:rsidRPr="00D36414" w:rsidRDefault="00ED7B7A" w:rsidP="00ED7B7A">
      <w:pPr>
        <w:spacing w:before="120"/>
        <w:ind w:left="567" w:hanging="567"/>
        <w:rPr>
          <w:rFonts w:cstheme="minorHAnsi"/>
        </w:rPr>
      </w:pPr>
      <w:r w:rsidRPr="00D36414">
        <w:rPr>
          <w:rFonts w:cstheme="minorHAnsi"/>
        </w:rPr>
        <w:t>Balvanera P., Siddique I., Dee L., Paquette A., Isbell F., Gonzalez A., Byrnes J., O’Connor M. I., Hungate B. A., &amp; Griffin J. N. (20140. Linking biodiversity and ecosystem services: Current uncertainties and the necessary next steps. </w:t>
      </w:r>
      <w:r w:rsidRPr="00D36414">
        <w:rPr>
          <w:rFonts w:cstheme="minorHAnsi"/>
          <w:i/>
          <w:iCs/>
        </w:rPr>
        <w:t>BioScience</w:t>
      </w:r>
      <w:r w:rsidRPr="00D36414">
        <w:rPr>
          <w:rFonts w:cstheme="minorHAnsi"/>
          <w:i/>
        </w:rPr>
        <w:t>, 64</w:t>
      </w:r>
      <w:r w:rsidRPr="00D36414">
        <w:rPr>
          <w:rFonts w:cstheme="minorHAnsi"/>
        </w:rPr>
        <w:t>(1), 49–57. </w:t>
      </w:r>
      <w:hyperlink r:id="rId1069" w:history="1">
        <w:r w:rsidRPr="00D36414">
          <w:rPr>
            <w:rStyle w:val="Hyperlink"/>
            <w:rFonts w:cstheme="minorHAnsi"/>
          </w:rPr>
          <w:t>https://doi.org/10.1093/biosci/bit003</w:t>
        </w:r>
      </w:hyperlink>
      <w:r w:rsidRPr="00D36414">
        <w:rPr>
          <w:rFonts w:cstheme="minorHAnsi"/>
        </w:rPr>
        <w:t xml:space="preserve"> </w:t>
      </w:r>
    </w:p>
    <w:p w14:paraId="0FF9CEA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nnikov, A. G., &amp; Zhirnov, L. V. (1971). The Bokharan deer in the USSR. </w:t>
      </w:r>
      <w:r w:rsidRPr="00D36414">
        <w:rPr>
          <w:rFonts w:cstheme="minorHAnsi"/>
          <w:i/>
          <w:iCs/>
        </w:rPr>
        <w:t>Oryx</w:t>
      </w:r>
      <w:r w:rsidRPr="00D36414">
        <w:rPr>
          <w:rFonts w:cstheme="minorHAnsi"/>
        </w:rPr>
        <w:t xml:space="preserve">, </w:t>
      </w:r>
      <w:r w:rsidRPr="00D36414">
        <w:rPr>
          <w:rFonts w:cstheme="minorHAnsi"/>
          <w:i/>
          <w:iCs/>
        </w:rPr>
        <w:t>11</w:t>
      </w:r>
      <w:r w:rsidRPr="00D36414">
        <w:rPr>
          <w:rFonts w:cstheme="minorHAnsi"/>
        </w:rPr>
        <w:t xml:space="preserve">(1), 50-61. </w:t>
      </w:r>
      <w:hyperlink r:id="rId1070" w:history="1">
        <w:r w:rsidRPr="00D36414">
          <w:rPr>
            <w:rStyle w:val="Hyperlink"/>
            <w:rFonts w:cstheme="minorHAnsi"/>
          </w:rPr>
          <w:t>http://doi.org/10.1017/S0030605300009443</w:t>
        </w:r>
      </w:hyperlink>
      <w:r w:rsidRPr="00D36414">
        <w:rPr>
          <w:rFonts w:cstheme="minorHAnsi"/>
        </w:rPr>
        <w:t xml:space="preserve"> </w:t>
      </w:r>
    </w:p>
    <w:p w14:paraId="7D7997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annik, V., Borysova, O., &amp; Stolberg, F. (2004). The Caspian Sea region: Environmental change. </w:t>
      </w:r>
      <w:r w:rsidRPr="00D36414">
        <w:rPr>
          <w:rFonts w:cstheme="minorHAnsi"/>
          <w:i/>
          <w:iCs/>
        </w:rPr>
        <w:t>Ambio</w:t>
      </w:r>
      <w:r w:rsidRPr="00D36414">
        <w:rPr>
          <w:rFonts w:cstheme="minorHAnsi"/>
        </w:rPr>
        <w:t xml:space="preserve">, </w:t>
      </w:r>
      <w:r w:rsidRPr="00D36414">
        <w:rPr>
          <w:rFonts w:cstheme="minorHAnsi"/>
          <w:i/>
          <w:iCs/>
        </w:rPr>
        <w:t>33</w:t>
      </w:r>
      <w:r w:rsidRPr="00D36414">
        <w:rPr>
          <w:rFonts w:cstheme="minorHAnsi"/>
        </w:rPr>
        <w:t xml:space="preserve">(1), 45–51. </w:t>
      </w:r>
      <w:hyperlink r:id="rId1071" w:history="1">
        <w:r w:rsidRPr="00D36414">
          <w:rPr>
            <w:rStyle w:val="Hyperlink"/>
            <w:rFonts w:cstheme="minorHAnsi"/>
          </w:rPr>
          <w:t>https://doi.org/10.1579/0044-7447-33.1.45</w:t>
        </w:r>
      </w:hyperlink>
      <w:r w:rsidRPr="00D36414">
        <w:rPr>
          <w:rFonts w:cstheme="minorHAnsi"/>
        </w:rPr>
        <w:t xml:space="preserve"> </w:t>
      </w:r>
    </w:p>
    <w:p w14:paraId="3CACC0D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Barbet-Massin, M., &amp; Jetz, W. (2014). A 40-year, continent-wide, multispecies assessment of relevant climate predictors for species distribution modelling. </w:t>
      </w:r>
      <w:r w:rsidRPr="00D36414">
        <w:rPr>
          <w:rFonts w:cstheme="minorHAnsi"/>
          <w:i/>
          <w:iCs/>
        </w:rPr>
        <w:t>Diversity and Distributions</w:t>
      </w:r>
      <w:r w:rsidRPr="00D36414">
        <w:rPr>
          <w:rFonts w:cstheme="minorHAnsi"/>
        </w:rPr>
        <w:t xml:space="preserve">, </w:t>
      </w:r>
      <w:r w:rsidRPr="00D36414">
        <w:rPr>
          <w:rFonts w:cstheme="minorHAnsi"/>
          <w:i/>
          <w:iCs/>
        </w:rPr>
        <w:t>20</w:t>
      </w:r>
      <w:r w:rsidRPr="00D36414">
        <w:rPr>
          <w:rFonts w:cstheme="minorHAnsi"/>
        </w:rPr>
        <w:t xml:space="preserve">(11), 1285–1295. </w:t>
      </w:r>
      <w:hyperlink r:id="rId1072" w:history="1">
        <w:r w:rsidRPr="00D36414">
          <w:rPr>
            <w:rStyle w:val="Hyperlink"/>
            <w:rFonts w:cstheme="minorHAnsi"/>
          </w:rPr>
          <w:t>https://doi.org/10.1111/ddi.12229</w:t>
        </w:r>
      </w:hyperlink>
      <w:r w:rsidRPr="00D36414">
        <w:rPr>
          <w:rFonts w:cstheme="minorHAnsi"/>
        </w:rPr>
        <w:t xml:space="preserve"> </w:t>
      </w:r>
    </w:p>
    <w:p w14:paraId="4A6E569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bet-Massin, M., Thuiller, W., &amp; Jiguet, F. (2012). The fate of European breeding birds under climate, land-use and dispersal scenarios. </w:t>
      </w:r>
      <w:r w:rsidRPr="00D36414">
        <w:rPr>
          <w:rFonts w:cstheme="minorHAnsi"/>
          <w:i/>
          <w:iCs/>
        </w:rPr>
        <w:t>Global Change Biology</w:t>
      </w:r>
      <w:r w:rsidRPr="00D36414">
        <w:rPr>
          <w:rFonts w:cstheme="minorHAnsi"/>
        </w:rPr>
        <w:t xml:space="preserve">. </w:t>
      </w:r>
      <w:hyperlink r:id="rId1073" w:history="1">
        <w:r w:rsidRPr="00D36414">
          <w:rPr>
            <w:rStyle w:val="Hyperlink"/>
            <w:rFonts w:cstheme="minorHAnsi"/>
          </w:rPr>
          <w:t>https://doi.org/10.1111/j.1365-2486.2011.02552.x</w:t>
        </w:r>
      </w:hyperlink>
      <w:r w:rsidRPr="00D36414">
        <w:rPr>
          <w:rFonts w:cstheme="minorHAnsi"/>
        </w:rPr>
        <w:t xml:space="preserve"> </w:t>
      </w:r>
    </w:p>
    <w:p w14:paraId="05FD977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celó, C., Ciannelli, L., Olsen, E. M., Johannessen, T., &amp; Knutsen, H. (2016). Eight decades of sampling reveal a contemporary novel fish assemblage in coastal nursery habitat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3), 1155–1167. </w:t>
      </w:r>
      <w:hyperlink r:id="rId1074" w:history="1">
        <w:r w:rsidRPr="00D36414">
          <w:rPr>
            <w:rStyle w:val="Hyperlink"/>
            <w:rFonts w:cstheme="minorHAnsi"/>
          </w:rPr>
          <w:t>https://doi.org/10.1111/gcb.13047</w:t>
        </w:r>
      </w:hyperlink>
      <w:r w:rsidRPr="00D36414">
        <w:rPr>
          <w:rFonts w:cstheme="minorHAnsi"/>
        </w:rPr>
        <w:t xml:space="preserve"> </w:t>
      </w:r>
    </w:p>
    <w:p w14:paraId="6CA835D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dat, J., &amp; Aubert, M. (2007). Impact of forest management on the diversity of corticolous bryophyte assemblages in temperate forests. </w:t>
      </w:r>
      <w:r w:rsidRPr="00D36414">
        <w:rPr>
          <w:rFonts w:cstheme="minorHAnsi"/>
          <w:i/>
          <w:iCs/>
        </w:rPr>
        <w:t>Biological Conservation</w:t>
      </w:r>
      <w:r w:rsidRPr="00D36414">
        <w:rPr>
          <w:rFonts w:cstheme="minorHAnsi"/>
        </w:rPr>
        <w:t xml:space="preserve">, </w:t>
      </w:r>
      <w:r w:rsidRPr="00D36414">
        <w:rPr>
          <w:rFonts w:cstheme="minorHAnsi"/>
          <w:i/>
          <w:iCs/>
        </w:rPr>
        <w:t>139</w:t>
      </w:r>
      <w:r w:rsidRPr="00D36414">
        <w:rPr>
          <w:rFonts w:cstheme="minorHAnsi"/>
        </w:rPr>
        <w:t xml:space="preserve">(1), 47–66. </w:t>
      </w:r>
      <w:hyperlink r:id="rId1075" w:history="1">
        <w:r w:rsidRPr="00D36414">
          <w:rPr>
            <w:rStyle w:val="Hyperlink"/>
            <w:rFonts w:cstheme="minorHAnsi"/>
          </w:rPr>
          <w:t>https://doi.org/10.1016/j.biocon.2007.06.004</w:t>
        </w:r>
      </w:hyperlink>
      <w:r w:rsidRPr="00D36414">
        <w:rPr>
          <w:rFonts w:cstheme="minorHAnsi"/>
        </w:rPr>
        <w:t xml:space="preserve"> </w:t>
      </w:r>
    </w:p>
    <w:p w14:paraId="0C26B79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dgett, R. D, &amp; van der Putten, W. H. (2014). Belowground biodiversity and ecosystem functioning. </w:t>
      </w:r>
      <w:r w:rsidRPr="00D36414">
        <w:rPr>
          <w:rFonts w:cstheme="minorHAnsi"/>
          <w:i/>
          <w:lang w:val="de-CH"/>
        </w:rPr>
        <w:t>Nature, 515,</w:t>
      </w:r>
      <w:r w:rsidRPr="00D36414">
        <w:rPr>
          <w:rFonts w:cstheme="minorHAnsi"/>
          <w:lang w:val="de-CH"/>
        </w:rPr>
        <w:t xml:space="preserve"> 505–511. </w:t>
      </w:r>
      <w:hyperlink r:id="rId1076" w:history="1">
        <w:r w:rsidRPr="00D36414">
          <w:rPr>
            <w:rStyle w:val="Hyperlink"/>
            <w:rFonts w:cstheme="minorHAnsi"/>
          </w:rPr>
          <w:t>https://doi.org/</w:t>
        </w:r>
        <w:r w:rsidRPr="00D36414">
          <w:rPr>
            <w:rStyle w:val="Hyperlink"/>
            <w:rFonts w:cstheme="minorHAnsi"/>
            <w:lang w:val="de-CH"/>
          </w:rPr>
          <w:t>10.1038/nature13855</w:t>
        </w:r>
      </w:hyperlink>
      <w:r w:rsidRPr="00D36414">
        <w:rPr>
          <w:rFonts w:cstheme="minorHAnsi"/>
          <w:lang w:val="de-CH"/>
        </w:rPr>
        <w:t xml:space="preserve"> </w:t>
      </w:r>
    </w:p>
    <w:p w14:paraId="445D520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enboim, G. M., Danilov-Danilyan, V. I., Gelfan, A. N., &amp; Motovilov, Y. G. (2013). On the problems of water quality in Russia and some approaches to their solution. In B. Arheimer, A. Collins, V. Krysanova, E. Lakshmanan, M. Meybeck, &amp; M. Stone. (Eds.), </w:t>
      </w:r>
      <w:r w:rsidRPr="00D36414">
        <w:rPr>
          <w:rFonts w:cstheme="minorHAnsi"/>
          <w:i/>
        </w:rPr>
        <w:t>Understanding freshwater problems in a changing world, Volume 361</w:t>
      </w:r>
      <w:r w:rsidRPr="00D36414">
        <w:rPr>
          <w:rFonts w:cstheme="minorHAnsi"/>
        </w:rPr>
        <w:t xml:space="preserve"> (pp. 77-86). Retrieved from </w:t>
      </w:r>
      <w:hyperlink r:id="rId1077" w:history="1">
        <w:r w:rsidRPr="00D36414">
          <w:rPr>
            <w:rStyle w:val="Hyperlink"/>
            <w:rFonts w:cstheme="minorHAnsi"/>
          </w:rPr>
          <w:t>https://istina.msu.ru/media/publications/article/817/fb7/24998371/RedBookr361_end.pdf</w:t>
        </w:r>
      </w:hyperlink>
      <w:r w:rsidRPr="00D36414">
        <w:rPr>
          <w:rFonts w:cstheme="minorHAnsi"/>
        </w:rPr>
        <w:t xml:space="preserve"> </w:t>
      </w:r>
    </w:p>
    <w:p w14:paraId="4B2199C9" w14:textId="77777777" w:rsidR="00ED7B7A" w:rsidRPr="00D36414" w:rsidRDefault="00ED7B7A" w:rsidP="00ED7B7A">
      <w:pPr>
        <w:spacing w:before="120"/>
        <w:ind w:left="567" w:hanging="567"/>
        <w:rPr>
          <w:rFonts w:cstheme="minorHAnsi"/>
        </w:rPr>
      </w:pPr>
      <w:r w:rsidRPr="00D36414">
        <w:rPr>
          <w:rFonts w:cstheme="minorHAnsi"/>
        </w:rPr>
        <w:t xml:space="preserve">Bargmann, T., Hatteland, B. A., &amp; Grytnes, J.-A. (2015). Effects of prescribed burning on carabid beetle diversity in coastal anthropogenic heathlands.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rPr>
        <w:t xml:space="preserve">(10), 2565–2581. </w:t>
      </w:r>
      <w:hyperlink r:id="rId1078" w:history="1">
        <w:r w:rsidRPr="00D36414">
          <w:rPr>
            <w:rStyle w:val="Hyperlink"/>
            <w:rFonts w:cstheme="minorHAnsi"/>
          </w:rPr>
          <w:t>http://doi.org/10.1007/s10531-015-0945-1</w:t>
        </w:r>
      </w:hyperlink>
      <w:r w:rsidRPr="00D36414">
        <w:rPr>
          <w:rFonts w:cstheme="minorHAnsi"/>
        </w:rPr>
        <w:t xml:space="preserve"> </w:t>
      </w:r>
    </w:p>
    <w:p w14:paraId="63157E6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rnett, E.A., Fletcher, M.R., Hunter, K., &amp; Sharp, E.A. (2006). </w:t>
      </w:r>
      <w:r w:rsidRPr="00D36414">
        <w:rPr>
          <w:rFonts w:cstheme="minorHAnsi"/>
          <w:i/>
        </w:rPr>
        <w:t xml:space="preserve">Pesticide poisoning of animals 2005: Investigations of suspected incidents in the United Kingdom. Report of the environmental panel of the advisory committee on pesticides. </w:t>
      </w:r>
      <w:r w:rsidRPr="00D36414">
        <w:rPr>
          <w:rFonts w:cstheme="minorHAnsi"/>
        </w:rPr>
        <w:t>London, UK: Defra.</w:t>
      </w:r>
    </w:p>
    <w:p w14:paraId="4A9FDD3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ssin, S., Volk, M., Suter, M., Buchmann, N., &amp; Fuhrer, J. (2007). Nitrogen deposition but not ozone affects productivity and community composition of subalpine grassland after 3 yr of treatment. </w:t>
      </w:r>
      <w:r w:rsidRPr="00D36414">
        <w:rPr>
          <w:rFonts w:cstheme="minorHAnsi"/>
          <w:i/>
          <w:iCs/>
        </w:rPr>
        <w:t>New Phytologist</w:t>
      </w:r>
      <w:r w:rsidRPr="00D36414">
        <w:rPr>
          <w:rFonts w:cstheme="minorHAnsi"/>
        </w:rPr>
        <w:t xml:space="preserve">, </w:t>
      </w:r>
      <w:r w:rsidRPr="00D36414">
        <w:rPr>
          <w:rFonts w:cstheme="minorHAnsi"/>
          <w:i/>
          <w:iCs/>
        </w:rPr>
        <w:t>175</w:t>
      </w:r>
      <w:r w:rsidRPr="00D36414">
        <w:rPr>
          <w:rFonts w:cstheme="minorHAnsi"/>
        </w:rPr>
        <w:t xml:space="preserve">(3), 523–534. </w:t>
      </w:r>
      <w:hyperlink r:id="rId1079" w:history="1">
        <w:r w:rsidRPr="00D36414">
          <w:rPr>
            <w:rStyle w:val="Hyperlink"/>
            <w:rFonts w:cstheme="minorHAnsi"/>
          </w:rPr>
          <w:t>https://doi.org/10.1111/j.1469-8137.2007.02140.x</w:t>
        </w:r>
      </w:hyperlink>
      <w:r w:rsidRPr="00D36414">
        <w:rPr>
          <w:rFonts w:cstheme="minorHAnsi"/>
        </w:rPr>
        <w:t xml:space="preserve"> </w:t>
      </w:r>
    </w:p>
    <w:p w14:paraId="71F72521" w14:textId="77777777" w:rsidR="00ED7B7A" w:rsidRPr="00D36414" w:rsidRDefault="00ED7B7A" w:rsidP="00ED7B7A">
      <w:pPr>
        <w:spacing w:before="120"/>
        <w:ind w:left="567" w:hanging="567"/>
        <w:rPr>
          <w:rFonts w:cstheme="minorHAnsi"/>
        </w:rPr>
      </w:pPr>
      <w:r w:rsidRPr="00D36414">
        <w:rPr>
          <w:rFonts w:cstheme="minorHAnsi"/>
        </w:rPr>
        <w:t xml:space="preserve">Batary, P., Baldi, A., Kleijn, D., &amp; Tscharntke, T. (2011). Landscape-moderated biodiversity effects of agri-environmental management: a meta-analysi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8</w:t>
      </w:r>
      <w:r w:rsidRPr="00D36414">
        <w:rPr>
          <w:rFonts w:cstheme="minorHAnsi"/>
        </w:rPr>
        <w:t xml:space="preserve">(1713), 1894–1902. </w:t>
      </w:r>
      <w:hyperlink r:id="rId1080" w:history="1">
        <w:r w:rsidRPr="00D36414">
          <w:rPr>
            <w:rStyle w:val="Hyperlink"/>
            <w:rFonts w:cstheme="minorHAnsi"/>
          </w:rPr>
          <w:t>http://doi.org/10.1098/rspb.2010.1923</w:t>
        </w:r>
      </w:hyperlink>
      <w:r w:rsidRPr="00D36414">
        <w:rPr>
          <w:rFonts w:cstheme="minorHAnsi"/>
        </w:rPr>
        <w:t xml:space="preserve"> </w:t>
      </w:r>
    </w:p>
    <w:p w14:paraId="31585721" w14:textId="77777777" w:rsidR="00ED7B7A" w:rsidRPr="00D36414" w:rsidRDefault="00ED7B7A" w:rsidP="00ED7B7A">
      <w:pPr>
        <w:spacing w:before="120"/>
        <w:ind w:left="567" w:hanging="567"/>
        <w:rPr>
          <w:rFonts w:cstheme="minorHAnsi"/>
        </w:rPr>
      </w:pPr>
      <w:r w:rsidRPr="00D36414">
        <w:rPr>
          <w:rFonts w:cstheme="minorHAnsi"/>
        </w:rPr>
        <w:t xml:space="preserve">Batáry, P., Dicks, L. V., Kleijn, D., &amp; Sutherland, W. J. (2015). The role of agri-environment schemes in conservation and environmental management.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4), 1006–1016. http://doi.org/10.1111/cobi.12536</w:t>
      </w:r>
    </w:p>
    <w:p w14:paraId="251355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ates, J., &amp; Farmer, A. (1992). </w:t>
      </w:r>
      <w:r w:rsidRPr="00D36414">
        <w:rPr>
          <w:rFonts w:cstheme="minorHAnsi"/>
          <w:i/>
          <w:iCs/>
        </w:rPr>
        <w:t>Bryophytes and lichens in a changing environment</w:t>
      </w:r>
      <w:r w:rsidRPr="00D36414">
        <w:rPr>
          <w:rFonts w:cstheme="minorHAnsi"/>
        </w:rPr>
        <w:t>. Oxford, England: Clarendon Press.</w:t>
      </w:r>
    </w:p>
    <w:p w14:paraId="71C1C2B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augrand, G. (2004). The North Sea regime shift: Evidence, causes, mechanisms and consequences. </w:t>
      </w:r>
      <w:r w:rsidRPr="00D36414">
        <w:rPr>
          <w:rFonts w:cstheme="minorHAnsi"/>
          <w:i/>
          <w:iCs/>
        </w:rPr>
        <w:t>Progress in Oceanography</w:t>
      </w:r>
      <w:r w:rsidRPr="00D36414">
        <w:rPr>
          <w:rFonts w:cstheme="minorHAnsi"/>
        </w:rPr>
        <w:t xml:space="preserve">, </w:t>
      </w:r>
      <w:r w:rsidRPr="00D36414">
        <w:rPr>
          <w:rFonts w:cstheme="minorHAnsi"/>
          <w:i/>
          <w:iCs/>
        </w:rPr>
        <w:t>60</w:t>
      </w:r>
      <w:r w:rsidRPr="00D36414">
        <w:rPr>
          <w:rFonts w:cstheme="minorHAnsi"/>
        </w:rPr>
        <w:t xml:space="preserve">(2–4), 245–262. </w:t>
      </w:r>
      <w:hyperlink r:id="rId1081" w:history="1">
        <w:r w:rsidRPr="00D36414">
          <w:rPr>
            <w:rStyle w:val="Hyperlink"/>
            <w:rFonts w:cstheme="minorHAnsi"/>
          </w:rPr>
          <w:t>https://doi.org/10.1016/j.pocean.2004.02.018</w:t>
        </w:r>
      </w:hyperlink>
      <w:r w:rsidRPr="00D36414">
        <w:rPr>
          <w:rFonts w:cstheme="minorHAnsi"/>
        </w:rPr>
        <w:t xml:space="preserve"> </w:t>
      </w:r>
    </w:p>
    <w:p w14:paraId="3156D6B2"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Beaugrand, G., Edwards, M., Raybaud, V., Goberville, E., &amp; Kirby, R. R. (2015). Future vulnerability of marine biodiversity compared with contemporary and past changes. </w:t>
      </w:r>
      <w:r w:rsidRPr="00D36414">
        <w:rPr>
          <w:rFonts w:cstheme="minorHAnsi"/>
          <w:i/>
          <w:iCs/>
          <w:lang w:val="fr-CH"/>
        </w:rPr>
        <w:t>Nature Climate Change</w:t>
      </w:r>
      <w:r w:rsidRPr="00D36414">
        <w:rPr>
          <w:rFonts w:cstheme="minorHAnsi"/>
          <w:lang w:val="fr-CH"/>
        </w:rPr>
        <w:t xml:space="preserve">, </w:t>
      </w:r>
      <w:r w:rsidRPr="00D36414">
        <w:rPr>
          <w:rFonts w:cstheme="minorHAnsi"/>
          <w:i/>
          <w:iCs/>
          <w:lang w:val="fr-CH"/>
        </w:rPr>
        <w:t>5</w:t>
      </w:r>
      <w:r w:rsidRPr="00D36414">
        <w:rPr>
          <w:rFonts w:cstheme="minorHAnsi"/>
          <w:lang w:val="fr-CH"/>
        </w:rPr>
        <w:t xml:space="preserve">(7), 695–701. </w:t>
      </w:r>
      <w:hyperlink r:id="rId1082" w:history="1">
        <w:r w:rsidRPr="00D36414">
          <w:rPr>
            <w:rStyle w:val="Hyperlink"/>
            <w:rFonts w:cstheme="minorHAnsi"/>
            <w:lang w:val="fr-CH"/>
          </w:rPr>
          <w:t>https://doi.org/</w:t>
        </w:r>
        <w:r w:rsidRPr="00D36414">
          <w:rPr>
            <w:rStyle w:val="Hyperlink"/>
            <w:rFonts w:cstheme="minorHAnsi"/>
          </w:rPr>
          <w:t>10.1038/nclimate2650</w:t>
        </w:r>
      </w:hyperlink>
      <w:r w:rsidRPr="00D36414">
        <w:rPr>
          <w:rFonts w:cstheme="minorHAnsi"/>
        </w:rPr>
        <w:t xml:space="preserve"> </w:t>
      </w:r>
    </w:p>
    <w:p w14:paraId="6B772E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augrand, G., Luczak, C., &amp; Edwards, M. (2009). Rapid biogeographical plankton shifts in the North </w:t>
      </w:r>
      <w:r w:rsidRPr="00D36414">
        <w:rPr>
          <w:rFonts w:cstheme="minorHAnsi"/>
        </w:rPr>
        <w:lastRenderedPageBreak/>
        <w:t xml:space="preserve">Atlantic Ocean. </w:t>
      </w:r>
      <w:r w:rsidRPr="00D36414">
        <w:rPr>
          <w:rFonts w:cstheme="minorHAnsi"/>
          <w:i/>
          <w:iCs/>
        </w:rPr>
        <w:t>Global Change Biology</w:t>
      </w:r>
      <w:r w:rsidRPr="00D36414">
        <w:rPr>
          <w:rFonts w:cstheme="minorHAnsi"/>
        </w:rPr>
        <w:t xml:space="preserve">, </w:t>
      </w:r>
      <w:r w:rsidRPr="00D36414">
        <w:rPr>
          <w:rFonts w:cstheme="minorHAnsi"/>
          <w:i/>
          <w:iCs/>
        </w:rPr>
        <w:t>15</w:t>
      </w:r>
      <w:r w:rsidRPr="00D36414">
        <w:rPr>
          <w:rFonts w:cstheme="minorHAnsi"/>
        </w:rPr>
        <w:t xml:space="preserve">(7), 1790–1803. </w:t>
      </w:r>
      <w:hyperlink r:id="rId1083" w:history="1">
        <w:r w:rsidRPr="00D36414">
          <w:rPr>
            <w:rStyle w:val="Hyperlink"/>
            <w:rFonts w:cstheme="minorHAnsi"/>
          </w:rPr>
          <w:t>https://doi.org/10.1111/j.1365-2486.2009.01848.x</w:t>
        </w:r>
      </w:hyperlink>
      <w:r w:rsidRPr="00D36414">
        <w:rPr>
          <w:rFonts w:cstheme="minorHAnsi"/>
        </w:rPr>
        <w:t xml:space="preserve"> </w:t>
      </w:r>
    </w:p>
    <w:p w14:paraId="564A400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augrand, G., McQuatters-Gollop, A., Edwards, M., &amp; Goberville, E. (2013). Long-term responses of North Atlantic calcifying plankton to climate change. </w:t>
      </w:r>
      <w:r w:rsidRPr="00D36414">
        <w:rPr>
          <w:rFonts w:cstheme="minorHAnsi"/>
          <w:i/>
          <w:iCs/>
        </w:rPr>
        <w:t>Nature Climate Change</w:t>
      </w:r>
      <w:r w:rsidRPr="00D36414">
        <w:rPr>
          <w:rFonts w:cstheme="minorHAnsi"/>
        </w:rPr>
        <w:t xml:space="preserve">, </w:t>
      </w:r>
      <w:r w:rsidRPr="00D36414">
        <w:rPr>
          <w:rFonts w:cstheme="minorHAnsi"/>
          <w:i/>
          <w:iCs/>
        </w:rPr>
        <w:t>3</w:t>
      </w:r>
      <w:r w:rsidRPr="00D36414">
        <w:rPr>
          <w:rFonts w:cstheme="minorHAnsi"/>
        </w:rPr>
        <w:t xml:space="preserve">(3), 263–267. </w:t>
      </w:r>
      <w:hyperlink r:id="rId1084" w:history="1">
        <w:r w:rsidRPr="00D36414">
          <w:rPr>
            <w:rStyle w:val="Hyperlink"/>
            <w:rFonts w:cstheme="minorHAnsi"/>
          </w:rPr>
          <w:t>https://doi.org/10.1038/nclimate1753</w:t>
        </w:r>
      </w:hyperlink>
      <w:r w:rsidRPr="00D36414">
        <w:rPr>
          <w:rFonts w:cstheme="minorHAnsi"/>
        </w:rPr>
        <w:t xml:space="preserve"> </w:t>
      </w:r>
    </w:p>
    <w:p w14:paraId="79879ED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augrand, G., Reid, P. C., Ibañez, F., Lindley, J. A., &amp; Edwards, M. (2002). Reorganization of North Atlantic marine copepod biodiversity and climate. </w:t>
      </w:r>
      <w:r w:rsidRPr="00D36414">
        <w:rPr>
          <w:rFonts w:cstheme="minorHAnsi"/>
          <w:i/>
          <w:iCs/>
        </w:rPr>
        <w:t>Science</w:t>
      </w:r>
      <w:r w:rsidRPr="00D36414">
        <w:rPr>
          <w:rFonts w:cstheme="minorHAnsi"/>
        </w:rPr>
        <w:t xml:space="preserve">, </w:t>
      </w:r>
      <w:r w:rsidRPr="00D36414">
        <w:rPr>
          <w:rFonts w:cstheme="minorHAnsi"/>
          <w:i/>
          <w:iCs/>
        </w:rPr>
        <w:t>296</w:t>
      </w:r>
      <w:r w:rsidRPr="00D36414">
        <w:rPr>
          <w:rFonts w:cstheme="minorHAnsi"/>
        </w:rPr>
        <w:t xml:space="preserve">(2002), 1692–1694. </w:t>
      </w:r>
      <w:hyperlink r:id="rId1085" w:history="1">
        <w:r w:rsidRPr="00D36414">
          <w:rPr>
            <w:rStyle w:val="Hyperlink"/>
            <w:rFonts w:cstheme="minorHAnsi"/>
          </w:rPr>
          <w:t>https://doi.org/10.1126/science.1071329</w:t>
        </w:r>
      </w:hyperlink>
      <w:r w:rsidRPr="00D36414">
        <w:rPr>
          <w:rFonts w:cstheme="minorHAnsi"/>
        </w:rPr>
        <w:t xml:space="preserve"> </w:t>
      </w:r>
    </w:p>
    <w:p w14:paraId="62E67F5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ebee, T. J. C., &amp; Griffiths, R. A. (2005). The amphibian decline crisis: A watershed for conservation biology? </w:t>
      </w:r>
      <w:r w:rsidRPr="00D36414">
        <w:rPr>
          <w:rFonts w:cstheme="minorHAnsi"/>
          <w:i/>
        </w:rPr>
        <w:t>Biological Conservation 125</w:t>
      </w:r>
      <w:r w:rsidRPr="00D36414">
        <w:rPr>
          <w:rFonts w:cstheme="minorHAnsi"/>
        </w:rPr>
        <w:t xml:space="preserve">(3), 271-285. </w:t>
      </w:r>
      <w:hyperlink r:id="rId1086" w:history="1">
        <w:r w:rsidRPr="00D36414">
          <w:rPr>
            <w:rStyle w:val="Hyperlink"/>
            <w:rFonts w:cstheme="minorHAnsi"/>
          </w:rPr>
          <w:t>https://doi.org/10.1016/j.biocon.2005.04.009</w:t>
        </w:r>
      </w:hyperlink>
      <w:r w:rsidRPr="00D36414">
        <w:rPr>
          <w:rFonts w:cstheme="minorHAnsi"/>
        </w:rPr>
        <w:t xml:space="preserve"> </w:t>
      </w:r>
    </w:p>
    <w:p w14:paraId="3FAF2A28"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Belan, T. A. (2003). Benthos abundance pattern and species composition in conditions of pollution in Amursky Bay (the Peter the Great Bay, the Sea of Japan). </w:t>
      </w:r>
      <w:r w:rsidRPr="00D36414">
        <w:rPr>
          <w:rFonts w:cstheme="minorHAnsi"/>
          <w:i/>
          <w:iCs/>
          <w:lang w:val="fr-CH"/>
        </w:rPr>
        <w:t>Marine Pollution Bulletin</w:t>
      </w:r>
      <w:r w:rsidRPr="00D36414">
        <w:rPr>
          <w:rFonts w:cstheme="minorHAnsi"/>
          <w:lang w:val="fr-CH"/>
        </w:rPr>
        <w:t xml:space="preserve">, </w:t>
      </w:r>
      <w:r w:rsidRPr="00D36414">
        <w:rPr>
          <w:rFonts w:cstheme="minorHAnsi"/>
          <w:i/>
          <w:iCs/>
          <w:lang w:val="fr-CH"/>
        </w:rPr>
        <w:t>46</w:t>
      </w:r>
      <w:r w:rsidRPr="00D36414">
        <w:rPr>
          <w:rFonts w:cstheme="minorHAnsi"/>
          <w:lang w:val="fr-CH"/>
        </w:rPr>
        <w:t xml:space="preserve">(9), 1111–1119. </w:t>
      </w:r>
      <w:hyperlink r:id="rId1087" w:history="1">
        <w:r w:rsidRPr="00D36414">
          <w:rPr>
            <w:rStyle w:val="Hyperlink"/>
            <w:rFonts w:cstheme="minorHAnsi"/>
            <w:lang w:val="fr-CH"/>
          </w:rPr>
          <w:t>https://doi.org/10.1016/S0025-326X(03)00242-X</w:t>
        </w:r>
      </w:hyperlink>
      <w:r w:rsidRPr="00D36414">
        <w:rPr>
          <w:rFonts w:cstheme="minorHAnsi"/>
          <w:lang w:val="fr-CH"/>
        </w:rPr>
        <w:t xml:space="preserve"> </w:t>
      </w:r>
    </w:p>
    <w:p w14:paraId="3DF1114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Belimov, G. T., &amp; Sedalishchev, V. T. [</w:t>
      </w:r>
      <w:r w:rsidRPr="00D36414">
        <w:rPr>
          <w:rFonts w:cstheme="minorHAnsi"/>
        </w:rPr>
        <w:t>Белимов</w:t>
      </w:r>
      <w:r w:rsidRPr="00D36414">
        <w:rPr>
          <w:rFonts w:cstheme="minorHAnsi"/>
          <w:lang w:val="fr-CH"/>
        </w:rPr>
        <w:t xml:space="preserve"> </w:t>
      </w:r>
      <w:r w:rsidRPr="00D36414">
        <w:rPr>
          <w:rFonts w:cstheme="minorHAnsi"/>
        </w:rPr>
        <w:t>Г</w:t>
      </w:r>
      <w:r w:rsidRPr="00D36414">
        <w:rPr>
          <w:rFonts w:cstheme="minorHAnsi"/>
          <w:lang w:val="fr-CH"/>
        </w:rPr>
        <w:t xml:space="preserve">. </w:t>
      </w:r>
      <w:r w:rsidRPr="00D36414">
        <w:rPr>
          <w:rFonts w:cstheme="minorHAnsi"/>
        </w:rPr>
        <w:t>Т</w:t>
      </w:r>
      <w:r w:rsidRPr="00D36414">
        <w:rPr>
          <w:rFonts w:cstheme="minorHAnsi"/>
          <w:lang w:val="fr-CH"/>
        </w:rPr>
        <w:t xml:space="preserve">., &amp; </w:t>
      </w:r>
      <w:r w:rsidRPr="00D36414">
        <w:rPr>
          <w:rFonts w:cstheme="minorHAnsi"/>
        </w:rPr>
        <w:t>Седалищев</w:t>
      </w:r>
      <w:r w:rsidRPr="00D36414">
        <w:rPr>
          <w:rFonts w:cstheme="minorHAnsi"/>
          <w:lang w:val="fr-CH"/>
        </w:rPr>
        <w:t xml:space="preserve"> </w:t>
      </w:r>
      <w:r w:rsidRPr="00D36414">
        <w:rPr>
          <w:rFonts w:cstheme="minorHAnsi"/>
        </w:rPr>
        <w:t>В</w:t>
      </w:r>
      <w:r w:rsidRPr="00D36414">
        <w:rPr>
          <w:rFonts w:cstheme="minorHAnsi"/>
          <w:lang w:val="fr-CH"/>
        </w:rPr>
        <w:t xml:space="preserve">. </w:t>
      </w:r>
      <w:r w:rsidRPr="00D36414">
        <w:rPr>
          <w:rFonts w:cstheme="minorHAnsi"/>
        </w:rPr>
        <w:t>Т</w:t>
      </w:r>
      <w:r w:rsidRPr="00D36414">
        <w:rPr>
          <w:rFonts w:cstheme="minorHAnsi"/>
          <w:lang w:val="fr-CH"/>
        </w:rPr>
        <w:t xml:space="preserve">.]. (1980). </w:t>
      </w:r>
      <w:r w:rsidRPr="00D36414">
        <w:rPr>
          <w:rFonts w:cstheme="minorHAnsi"/>
        </w:rPr>
        <w:t>Озерная</w:t>
      </w:r>
      <w:r w:rsidRPr="00D36414">
        <w:rPr>
          <w:rFonts w:cstheme="minorHAnsi"/>
          <w:lang w:val="fr-CH"/>
        </w:rPr>
        <w:t xml:space="preserve"> </w:t>
      </w:r>
      <w:r w:rsidRPr="00D36414">
        <w:rPr>
          <w:rFonts w:cstheme="minorHAnsi"/>
        </w:rPr>
        <w:t>лягушка</w:t>
      </w:r>
      <w:r w:rsidRPr="00D36414">
        <w:rPr>
          <w:rFonts w:cstheme="minorHAnsi"/>
          <w:lang w:val="fr-CH"/>
        </w:rPr>
        <w:t xml:space="preserve"> (</w:t>
      </w:r>
      <w:r w:rsidRPr="00D36414">
        <w:rPr>
          <w:rFonts w:cstheme="minorHAnsi"/>
          <w:i/>
          <w:lang w:val="fr-CH"/>
        </w:rPr>
        <w:t>Rana ridibunda</w:t>
      </w:r>
      <w:r w:rsidRPr="00D36414">
        <w:rPr>
          <w:rFonts w:cstheme="minorHAnsi"/>
          <w:lang w:val="fr-CH"/>
        </w:rPr>
        <w:t xml:space="preserve">) (Amphibia, Anura) </w:t>
      </w:r>
      <w:r w:rsidRPr="00D36414">
        <w:rPr>
          <w:rFonts w:cstheme="minorHAnsi"/>
        </w:rPr>
        <w:t>в</w:t>
      </w:r>
      <w:r w:rsidRPr="00D36414">
        <w:rPr>
          <w:rFonts w:cstheme="minorHAnsi"/>
          <w:lang w:val="fr-CH"/>
        </w:rPr>
        <w:t xml:space="preserve"> </w:t>
      </w:r>
      <w:r w:rsidRPr="00D36414">
        <w:rPr>
          <w:rFonts w:cstheme="minorHAnsi"/>
        </w:rPr>
        <w:t>водоемах</w:t>
      </w:r>
      <w:r w:rsidRPr="00D36414">
        <w:rPr>
          <w:rFonts w:cstheme="minorHAnsi"/>
          <w:lang w:val="fr-CH"/>
        </w:rPr>
        <w:t xml:space="preserve"> </w:t>
      </w:r>
      <w:r w:rsidRPr="00D36414">
        <w:rPr>
          <w:rFonts w:cstheme="minorHAnsi"/>
        </w:rPr>
        <w:t>Якутска</w:t>
      </w:r>
      <w:r w:rsidRPr="00D36414">
        <w:rPr>
          <w:rFonts w:cstheme="minorHAnsi"/>
          <w:lang w:val="fr-CH"/>
        </w:rPr>
        <w:t xml:space="preserve"> [The marsh frog, </w:t>
      </w:r>
      <w:r w:rsidRPr="00D36414">
        <w:rPr>
          <w:rFonts w:cstheme="minorHAnsi"/>
          <w:i/>
          <w:lang w:val="fr-CH"/>
        </w:rPr>
        <w:t xml:space="preserve">Rana ridibunda </w:t>
      </w:r>
      <w:r w:rsidRPr="00D36414">
        <w:rPr>
          <w:rFonts w:cstheme="minorHAnsi"/>
          <w:lang w:val="fr-CH"/>
        </w:rPr>
        <w:t xml:space="preserve">(Amphibia, Anura). </w:t>
      </w:r>
      <w:r w:rsidRPr="00D36414">
        <w:rPr>
          <w:rFonts w:cstheme="minorHAnsi"/>
        </w:rPr>
        <w:t xml:space="preserve">Water bodies of the city of Yakutsk]. </w:t>
      </w:r>
      <w:r w:rsidRPr="00D36414">
        <w:rPr>
          <w:rFonts w:cstheme="minorHAnsi"/>
          <w:i/>
          <w:iCs/>
        </w:rPr>
        <w:t>Vestnik Zoologii [Journal of Zoology]</w:t>
      </w:r>
      <w:r w:rsidRPr="00D36414">
        <w:rPr>
          <w:rFonts w:cstheme="minorHAnsi"/>
        </w:rPr>
        <w:t xml:space="preserve">, </w:t>
      </w:r>
      <w:r w:rsidRPr="00D36414">
        <w:rPr>
          <w:rFonts w:cstheme="minorHAnsi"/>
          <w:i/>
          <w:iCs/>
        </w:rPr>
        <w:t>3</w:t>
      </w:r>
      <w:r w:rsidRPr="00D36414">
        <w:rPr>
          <w:rFonts w:cstheme="minorHAnsi"/>
        </w:rPr>
        <w:t xml:space="preserve">, 74–75. </w:t>
      </w:r>
    </w:p>
    <w:p w14:paraId="6431AFD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lonovskaya, E. A. (1995). The human-induced transformation of the ecosystems of the Caucasus Mountains. In </w:t>
      </w:r>
      <w:r w:rsidRPr="00D36414">
        <w:rPr>
          <w:rFonts w:cstheme="minorHAnsi"/>
          <w:i/>
          <w:iCs/>
        </w:rPr>
        <w:t>EURO-MAB IV. “Mountain zonality facing global change”. Conf. Papers 21</w:t>
      </w:r>
      <w:r w:rsidRPr="00D36414">
        <w:rPr>
          <w:rFonts w:cstheme="minorHAnsi"/>
        </w:rPr>
        <w:t xml:space="preserve"> (pp. 41–57). Warszawa: IgiPZ PAN.</w:t>
      </w:r>
    </w:p>
    <w:p w14:paraId="613357B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nejam, L., Mello, F. T., Meerhoff, M., Loureiro, M., Jeppesen, E., &amp; Brucet, S. (2016). Assessing effects of change in land use on size-related variables of fish in subtropical streams. </w:t>
      </w:r>
      <w:r w:rsidRPr="00D36414">
        <w:rPr>
          <w:rFonts w:cstheme="minorHAnsi"/>
          <w:i/>
          <w:iCs/>
        </w:rPr>
        <w:t>Canadian Journal of Fisheries and Aquatic Sciences</w:t>
      </w:r>
      <w:r w:rsidRPr="00D36414">
        <w:rPr>
          <w:rFonts w:cstheme="minorHAnsi"/>
        </w:rPr>
        <w:t xml:space="preserve">, </w:t>
      </w:r>
      <w:r w:rsidRPr="00D36414">
        <w:rPr>
          <w:rFonts w:cstheme="minorHAnsi"/>
          <w:i/>
          <w:iCs/>
        </w:rPr>
        <w:t>73</w:t>
      </w:r>
      <w:r w:rsidRPr="00D36414">
        <w:rPr>
          <w:rFonts w:cstheme="minorHAnsi"/>
        </w:rPr>
        <w:t xml:space="preserve">, 547–556. </w:t>
      </w:r>
      <w:hyperlink r:id="rId1088" w:history="1">
        <w:r w:rsidRPr="00D36414">
          <w:rPr>
            <w:rStyle w:val="Hyperlink"/>
            <w:rFonts w:cstheme="minorHAnsi"/>
          </w:rPr>
          <w:t>https://doi.org/10.1139/cjfas-2015-0025</w:t>
        </w:r>
      </w:hyperlink>
      <w:r w:rsidRPr="00D36414">
        <w:rPr>
          <w:rFonts w:cstheme="minorHAnsi"/>
        </w:rPr>
        <w:t xml:space="preserve"> </w:t>
      </w:r>
    </w:p>
    <w:p w14:paraId="09B80EED" w14:textId="77777777" w:rsidR="00ED7B7A" w:rsidRPr="00D36414" w:rsidRDefault="00ED7B7A" w:rsidP="00ED7B7A">
      <w:pPr>
        <w:spacing w:before="120"/>
        <w:ind w:left="567" w:hanging="567"/>
        <w:rPr>
          <w:rFonts w:cstheme="minorHAnsi"/>
        </w:rPr>
      </w:pPr>
      <w:r w:rsidRPr="00D36414">
        <w:rPr>
          <w:rFonts w:cstheme="minorHAnsi"/>
        </w:rPr>
        <w:t xml:space="preserve">Bengtsson, J., Ahnström, J., &amp; Weibull, A. C. (2005). The effects of organic agriculture on biodiversity and abundance: A meta-analysis. </w:t>
      </w:r>
      <w:r w:rsidRPr="00D36414">
        <w:rPr>
          <w:rFonts w:cstheme="minorHAnsi"/>
          <w:i/>
          <w:iCs/>
        </w:rPr>
        <w:t>Journal of Applied Ecology</w:t>
      </w:r>
      <w:r w:rsidRPr="00D36414">
        <w:rPr>
          <w:rFonts w:cstheme="minorHAnsi"/>
        </w:rPr>
        <w:t xml:space="preserve">, </w:t>
      </w:r>
      <w:r w:rsidRPr="00D36414">
        <w:rPr>
          <w:rFonts w:cstheme="minorHAnsi"/>
          <w:i/>
          <w:iCs/>
        </w:rPr>
        <w:t>42</w:t>
      </w:r>
      <w:r w:rsidRPr="00D36414">
        <w:rPr>
          <w:rFonts w:cstheme="minorHAnsi"/>
        </w:rPr>
        <w:t xml:space="preserve">(2), 261–269. </w:t>
      </w:r>
      <w:hyperlink r:id="rId1089" w:history="1">
        <w:r w:rsidRPr="00D36414">
          <w:rPr>
            <w:rStyle w:val="Hyperlink"/>
            <w:rFonts w:cstheme="minorHAnsi"/>
          </w:rPr>
          <w:t>http://doi.org/10.1111/j.1365-2664.2005.01005.x</w:t>
        </w:r>
      </w:hyperlink>
      <w:r w:rsidRPr="00D36414">
        <w:rPr>
          <w:rFonts w:cstheme="minorHAnsi"/>
        </w:rPr>
        <w:t xml:space="preserve"> </w:t>
      </w:r>
    </w:p>
    <w:p w14:paraId="7521439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nito Garzon, M., Sanchez de Dios, R., &amp; Sainz Ollero, H. (2008). Effects of climate change on the distribution of Iberian tree species. </w:t>
      </w:r>
      <w:r w:rsidRPr="00D36414">
        <w:rPr>
          <w:rFonts w:cstheme="minorHAnsi"/>
          <w:i/>
          <w:iCs/>
        </w:rPr>
        <w:t>Applied Vegetation Science</w:t>
      </w:r>
      <w:r w:rsidRPr="00D36414">
        <w:rPr>
          <w:rFonts w:cstheme="minorHAnsi"/>
        </w:rPr>
        <w:t xml:space="preserve">, </w:t>
      </w:r>
      <w:r w:rsidRPr="00D36414">
        <w:rPr>
          <w:rFonts w:cstheme="minorHAnsi"/>
          <w:i/>
          <w:iCs/>
        </w:rPr>
        <w:t>11</w:t>
      </w:r>
      <w:r w:rsidRPr="00D36414">
        <w:rPr>
          <w:rFonts w:cstheme="minorHAnsi"/>
        </w:rPr>
        <w:t>(2), 169–178. https://doi.org/10.3170/2008-7-18348</w:t>
      </w:r>
    </w:p>
    <w:p w14:paraId="182B83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nton, T. G., Bryant, D. M., Cole, L., &amp; Crick, H. Q. P. (2002). Linking agricultural practice to insect and bird populations: A historical study over three decades. </w:t>
      </w:r>
      <w:r w:rsidRPr="00D36414">
        <w:rPr>
          <w:rFonts w:cstheme="minorHAnsi"/>
          <w:i/>
          <w:iCs/>
        </w:rPr>
        <w:t>Journal of Applied Ecology</w:t>
      </w:r>
      <w:r w:rsidRPr="00D36414">
        <w:rPr>
          <w:rFonts w:cstheme="minorHAnsi"/>
        </w:rPr>
        <w:t xml:space="preserve">, </w:t>
      </w:r>
      <w:r w:rsidRPr="00D36414">
        <w:rPr>
          <w:rFonts w:cstheme="minorHAnsi"/>
          <w:i/>
          <w:iCs/>
        </w:rPr>
        <w:t>39</w:t>
      </w:r>
      <w:r w:rsidRPr="00D36414">
        <w:rPr>
          <w:rFonts w:cstheme="minorHAnsi"/>
        </w:rPr>
        <w:t xml:space="preserve">(4), 673–687. </w:t>
      </w:r>
      <w:hyperlink r:id="rId1090" w:history="1">
        <w:r w:rsidRPr="00D36414">
          <w:rPr>
            <w:rStyle w:val="Hyperlink"/>
            <w:rFonts w:cstheme="minorHAnsi"/>
          </w:rPr>
          <w:t>https://doi.org/10.1046/j.1365-2664.2002.00745.x</w:t>
        </w:r>
      </w:hyperlink>
      <w:r w:rsidRPr="00D36414">
        <w:rPr>
          <w:rFonts w:cstheme="minorHAnsi"/>
        </w:rPr>
        <w:t xml:space="preserve"> </w:t>
      </w:r>
    </w:p>
    <w:p w14:paraId="5857F8E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endse, F., Chamberlain, D., Kleijn, D., &amp; Schekkerman, H. (2004). Declining biodiversity in agricultural landscapes and the effectiveness of agri-environment schemes. </w:t>
      </w:r>
      <w:r w:rsidRPr="00D36414">
        <w:rPr>
          <w:rFonts w:cstheme="minorHAnsi"/>
          <w:i/>
          <w:iCs/>
        </w:rPr>
        <w:t>Ambio</w:t>
      </w:r>
      <w:r w:rsidRPr="00D36414">
        <w:rPr>
          <w:rFonts w:cstheme="minorHAnsi"/>
        </w:rPr>
        <w:t xml:space="preserve">, </w:t>
      </w:r>
      <w:r w:rsidRPr="00D36414">
        <w:rPr>
          <w:rFonts w:cstheme="minorHAnsi"/>
          <w:i/>
          <w:iCs/>
        </w:rPr>
        <w:t>33</w:t>
      </w:r>
      <w:r w:rsidRPr="00D36414">
        <w:rPr>
          <w:rFonts w:cstheme="minorHAnsi"/>
        </w:rPr>
        <w:t xml:space="preserve">(8), 499–502. </w:t>
      </w:r>
      <w:hyperlink r:id="rId1091" w:history="1">
        <w:r w:rsidRPr="00D36414">
          <w:rPr>
            <w:rStyle w:val="Hyperlink"/>
            <w:rFonts w:cstheme="minorHAnsi"/>
          </w:rPr>
          <w:t>http://doi.org/10.1579/0044-7447-33.8.499</w:t>
        </w:r>
      </w:hyperlink>
      <w:r w:rsidRPr="00D36414">
        <w:rPr>
          <w:rFonts w:cstheme="minorHAnsi"/>
        </w:rPr>
        <w:t xml:space="preserve"> </w:t>
      </w:r>
    </w:p>
    <w:p w14:paraId="41F4CC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g, L. S. (1949). </w:t>
      </w:r>
      <w:r w:rsidRPr="00D36414">
        <w:rPr>
          <w:rFonts w:cstheme="minorHAnsi"/>
          <w:i/>
          <w:iCs/>
        </w:rPr>
        <w:t>Freshwater fishes of the USSR and adjacent countries, part. 2.</w:t>
      </w:r>
      <w:r w:rsidRPr="00D36414">
        <w:rPr>
          <w:rFonts w:cstheme="minorHAnsi"/>
        </w:rPr>
        <w:t xml:space="preserve"> Moskva–Leningrad: Izdatel’stvo Akademii Nauk SSSR.</w:t>
      </w:r>
    </w:p>
    <w:p w14:paraId="67514E8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gamini, A., &amp; Pauli, D. (2001). Effects of increased nutrient supply on bryophytes in montane calcareous fens. </w:t>
      </w:r>
      <w:r w:rsidRPr="00D36414">
        <w:rPr>
          <w:rFonts w:cstheme="minorHAnsi"/>
          <w:i/>
          <w:iCs/>
        </w:rPr>
        <w:t>Journal of Bryology</w:t>
      </w:r>
      <w:r w:rsidRPr="00D36414">
        <w:rPr>
          <w:rFonts w:cstheme="minorHAnsi"/>
        </w:rPr>
        <w:t xml:space="preserve">, </w:t>
      </w:r>
      <w:r w:rsidRPr="00D36414">
        <w:rPr>
          <w:rFonts w:cstheme="minorHAnsi"/>
          <w:i/>
          <w:iCs/>
        </w:rPr>
        <w:t>23</w:t>
      </w:r>
      <w:r w:rsidRPr="00D36414">
        <w:rPr>
          <w:rFonts w:cstheme="minorHAnsi"/>
        </w:rPr>
        <w:t xml:space="preserve">(4), 331–339. </w:t>
      </w:r>
      <w:hyperlink r:id="rId1092" w:history="1">
        <w:r w:rsidRPr="00D36414">
          <w:rPr>
            <w:rStyle w:val="Hyperlink"/>
            <w:rFonts w:cstheme="minorHAnsi"/>
          </w:rPr>
          <w:t>https://doi.org/10.1179/jbr.2001.23.4.331</w:t>
        </w:r>
      </w:hyperlink>
      <w:r w:rsidRPr="00D36414">
        <w:rPr>
          <w:rFonts w:cstheme="minorHAnsi"/>
        </w:rPr>
        <w:t xml:space="preserve"> </w:t>
      </w:r>
    </w:p>
    <w:p w14:paraId="353E47B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gamini, A., Peintinger, M., Fakheran, S., Moradi, H., Schmid, B., &amp; Joshi, J. (2009). Loss of habitat specialists despite conservation management in fen remnants 1995-2006. </w:t>
      </w:r>
      <w:r w:rsidRPr="00D36414">
        <w:rPr>
          <w:rFonts w:cstheme="minorHAnsi"/>
          <w:i/>
          <w:iCs/>
        </w:rPr>
        <w:t>Perspectives in Plant Ecology, Evolution and Systematics</w:t>
      </w:r>
      <w:r w:rsidRPr="00D36414">
        <w:rPr>
          <w:rFonts w:cstheme="minorHAnsi"/>
        </w:rPr>
        <w:t xml:space="preserve">, </w:t>
      </w:r>
      <w:r w:rsidRPr="00D36414">
        <w:rPr>
          <w:rFonts w:cstheme="minorHAnsi"/>
          <w:i/>
          <w:iCs/>
        </w:rPr>
        <w:t>11</w:t>
      </w:r>
      <w:r w:rsidRPr="00D36414">
        <w:rPr>
          <w:rFonts w:cstheme="minorHAnsi"/>
        </w:rPr>
        <w:t xml:space="preserve">(1), 65–79. </w:t>
      </w:r>
      <w:hyperlink r:id="rId1093" w:history="1">
        <w:r w:rsidRPr="00D36414">
          <w:rPr>
            <w:rStyle w:val="Hyperlink"/>
            <w:rFonts w:cstheme="minorHAnsi"/>
          </w:rPr>
          <w:t>https://doi.org/10.1016/j.ppees.2008.10.001</w:t>
        </w:r>
      </w:hyperlink>
      <w:r w:rsidRPr="00D36414">
        <w:rPr>
          <w:rFonts w:cstheme="minorHAnsi"/>
        </w:rPr>
        <w:t xml:space="preserve"> </w:t>
      </w:r>
    </w:p>
    <w:p w14:paraId="31530E6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Bergamini, A., Peintinger, M., Schmid, B., &amp; Urmi, E. (2001). Effects of management and altitude on bryophyte species diversity and composition in montane calcareous fens. </w:t>
      </w:r>
      <w:r w:rsidRPr="00D36414">
        <w:rPr>
          <w:rFonts w:cstheme="minorHAnsi"/>
          <w:i/>
          <w:iCs/>
        </w:rPr>
        <w:t>Flora</w:t>
      </w:r>
      <w:r w:rsidRPr="00D36414">
        <w:rPr>
          <w:rFonts w:cstheme="minorHAnsi"/>
        </w:rPr>
        <w:t xml:space="preserve">, </w:t>
      </w:r>
      <w:r w:rsidRPr="00D36414">
        <w:rPr>
          <w:rFonts w:cstheme="minorHAnsi"/>
          <w:i/>
          <w:iCs/>
        </w:rPr>
        <w:t>196</w:t>
      </w:r>
      <w:r w:rsidRPr="00D36414">
        <w:rPr>
          <w:rFonts w:cstheme="minorHAnsi"/>
        </w:rPr>
        <w:t xml:space="preserve">(3), 180–193. </w:t>
      </w:r>
      <w:hyperlink r:id="rId1094" w:history="1">
        <w:r w:rsidRPr="00D36414">
          <w:rPr>
            <w:rStyle w:val="Hyperlink"/>
            <w:rFonts w:cstheme="minorHAnsi"/>
          </w:rPr>
          <w:t>https://doi.org/0367-2530/01/196/03-180</w:t>
        </w:r>
      </w:hyperlink>
      <w:r w:rsidRPr="00D36414">
        <w:rPr>
          <w:rFonts w:cstheme="minorHAnsi"/>
        </w:rPr>
        <w:t xml:space="preserve"> </w:t>
      </w:r>
    </w:p>
    <w:p w14:paraId="5A5D539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gamini, A., Ungricht, S., &amp; Hofmann, H. (2009). An elevational shift of cryophilous bryophytes in the last century - An effect of climate warming? </w:t>
      </w:r>
      <w:r w:rsidRPr="00D36414">
        <w:rPr>
          <w:rFonts w:cstheme="minorHAnsi"/>
          <w:i/>
          <w:iCs/>
        </w:rPr>
        <w:t>Diversity and Distributions</w:t>
      </w:r>
      <w:r w:rsidRPr="00D36414">
        <w:rPr>
          <w:rFonts w:cstheme="minorHAnsi"/>
        </w:rPr>
        <w:t xml:space="preserve">, </w:t>
      </w:r>
      <w:r w:rsidRPr="00D36414">
        <w:rPr>
          <w:rFonts w:cstheme="minorHAnsi"/>
          <w:i/>
          <w:iCs/>
        </w:rPr>
        <w:t>15</w:t>
      </w:r>
      <w:r w:rsidRPr="00D36414">
        <w:rPr>
          <w:rFonts w:cstheme="minorHAnsi"/>
        </w:rPr>
        <w:t xml:space="preserve">(5), 871–879. </w:t>
      </w:r>
      <w:hyperlink r:id="rId1095" w:history="1">
        <w:r w:rsidRPr="00D36414">
          <w:rPr>
            <w:rStyle w:val="Hyperlink"/>
            <w:rFonts w:cstheme="minorHAnsi"/>
          </w:rPr>
          <w:t>https://doi.org/10.1111/j.1472-4642.2009.00595.x</w:t>
        </w:r>
      </w:hyperlink>
      <w:r w:rsidRPr="00D36414">
        <w:rPr>
          <w:rFonts w:cstheme="minorHAnsi"/>
        </w:rPr>
        <w:t xml:space="preserve"> </w:t>
      </w:r>
    </w:p>
    <w:p w14:paraId="495CF2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seneva, L. A. [Берсенева, Л. А.]. (2006). </w:t>
      </w:r>
      <w:r w:rsidRPr="00D36414">
        <w:rPr>
          <w:rFonts w:cstheme="minorHAnsi"/>
          <w:iCs/>
        </w:rPr>
        <w:t>Клииматы аридной зоны Азии [Climates of Asia’s arid zone]</w:t>
      </w:r>
      <w:r w:rsidRPr="00D36414">
        <w:rPr>
          <w:rFonts w:cstheme="minorHAnsi"/>
        </w:rPr>
        <w:t xml:space="preserve">. In P. D. Gunin [П. Д. Гунин] (Ed.), </w:t>
      </w:r>
      <w:r w:rsidRPr="00D36414">
        <w:rPr>
          <w:rFonts w:cstheme="minorHAnsi"/>
          <w:i/>
          <w:iCs/>
        </w:rPr>
        <w:t>Biological resources and natural conditions of Mongolia: Proceedings of the joint Russian-Mongolian complex biological expedition Vol. 46</w:t>
      </w:r>
      <w:r w:rsidRPr="00D36414">
        <w:rPr>
          <w:rFonts w:cstheme="minorHAnsi"/>
        </w:rPr>
        <w:t xml:space="preserve">. Moscow, Russian Federation: Nauka. </w:t>
      </w:r>
    </w:p>
    <w:p w14:paraId="0DDFEF2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rtocci, I., Araújo, R., Oliveira, P., &amp; Sousa-Pinto, I. (2015). Potential effects of kelp species on local fisheries.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 1216–1226. </w:t>
      </w:r>
      <w:hyperlink r:id="rId1096" w:history="1">
        <w:r w:rsidRPr="00D36414">
          <w:rPr>
            <w:rStyle w:val="Hyperlink"/>
            <w:rFonts w:cstheme="minorHAnsi"/>
          </w:rPr>
          <w:t>https://doi.org/10.1111/1365-2664.12483</w:t>
        </w:r>
      </w:hyperlink>
      <w:r w:rsidRPr="00D36414">
        <w:rPr>
          <w:rFonts w:cstheme="minorHAnsi"/>
        </w:rPr>
        <w:t xml:space="preserve"> </w:t>
      </w:r>
    </w:p>
    <w:p w14:paraId="62E64D1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espalova, L. A., &amp; [Беспалова, Л. А.]. (2016). </w:t>
      </w:r>
      <w:r w:rsidRPr="00D36414">
        <w:rPr>
          <w:rFonts w:cstheme="minorHAnsi"/>
          <w:i/>
          <w:iCs/>
        </w:rPr>
        <w:t>Экологическая диагностика и оценка устойчивости ландшафтной структуры Азовского моря [Environmental diagnosis and assessment of the sustainability of the landscape structure of the Azov Sea]</w:t>
      </w:r>
      <w:r w:rsidRPr="00D36414">
        <w:rPr>
          <w:rFonts w:cstheme="minorHAnsi"/>
        </w:rPr>
        <w:t xml:space="preserve">. Rostov-on-Don, Russian Federation: Rostov University. </w:t>
      </w:r>
    </w:p>
    <w:p w14:paraId="38290FE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hatt, U. S., Walker, D. A., Raynolds, M. K., Comiso, J. C., Epstein, H. E., Jia, G. S., Gens, R., Pinzon, J. E., Tucker, C. J., Tweedie, C. E., &amp; Webber, P. J. (2010). Circumpolar Arctic tundra vegetation change is linked to sea ice decline. </w:t>
      </w:r>
      <w:r w:rsidRPr="00D36414">
        <w:rPr>
          <w:rFonts w:cstheme="minorHAnsi"/>
          <w:i/>
          <w:iCs/>
        </w:rPr>
        <w:t>Earth Interactions</w:t>
      </w:r>
      <w:r w:rsidRPr="00D36414">
        <w:rPr>
          <w:rFonts w:cstheme="minorHAnsi"/>
        </w:rPr>
        <w:t xml:space="preserve">, </w:t>
      </w:r>
      <w:r w:rsidRPr="00D36414">
        <w:rPr>
          <w:rFonts w:cstheme="minorHAnsi"/>
          <w:i/>
          <w:iCs/>
        </w:rPr>
        <w:t>14</w:t>
      </w:r>
      <w:r w:rsidRPr="00D36414">
        <w:rPr>
          <w:rFonts w:cstheme="minorHAnsi"/>
          <w:i/>
        </w:rPr>
        <w:t>,</w:t>
      </w:r>
      <w:r w:rsidRPr="00D36414">
        <w:rPr>
          <w:rFonts w:cstheme="minorHAnsi"/>
        </w:rPr>
        <w:t xml:space="preserve"> 8. </w:t>
      </w:r>
      <w:hyperlink r:id="rId1097" w:history="1">
        <w:r w:rsidRPr="00D36414">
          <w:rPr>
            <w:rStyle w:val="Hyperlink"/>
            <w:rFonts w:cstheme="minorHAnsi"/>
          </w:rPr>
          <w:t>http://doi.org/10.1175/2010EI315.1</w:t>
        </w:r>
      </w:hyperlink>
      <w:r w:rsidRPr="00D36414">
        <w:rPr>
          <w:rFonts w:cstheme="minorHAnsi"/>
        </w:rPr>
        <w:t xml:space="preserve"> </w:t>
      </w:r>
    </w:p>
    <w:p w14:paraId="1A52E3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anchi, C. N., Morri, C., Chiantore, M., Montefalcone, M., Parravicini, V., &amp; Rovere, A. (2012). Mediterranean Sea biodversity between the legacy from the past and a future of change. In N. Stambler (Ed.), </w:t>
      </w:r>
      <w:r w:rsidRPr="00D36414">
        <w:rPr>
          <w:rFonts w:cstheme="minorHAnsi"/>
          <w:i/>
          <w:iCs/>
        </w:rPr>
        <w:t>Life in the Mediterranean Sea: A look at habitat changes</w:t>
      </w:r>
      <w:r w:rsidRPr="00D36414">
        <w:rPr>
          <w:rFonts w:cstheme="minorHAnsi"/>
        </w:rPr>
        <w:t xml:space="preserve"> (pp. 1-55). New York, USA: Nova Science Publishers. Retrieved from </w:t>
      </w:r>
      <w:hyperlink r:id="rId1098" w:history="1">
        <w:r w:rsidRPr="00D36414">
          <w:rPr>
            <w:rStyle w:val="Hyperlink"/>
            <w:rFonts w:cstheme="minorHAnsi"/>
          </w:rPr>
          <w:t>https://www.novapublishers.com/catalog/product_info.php?products_id=21851</w:t>
        </w:r>
      </w:hyperlink>
      <w:r w:rsidRPr="00D36414">
        <w:rPr>
          <w:rFonts w:cstheme="minorHAnsi"/>
        </w:rPr>
        <w:t xml:space="preserve"> </w:t>
      </w:r>
    </w:p>
    <w:p w14:paraId="78DBAD5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ermann, R., &amp; Daniels, F. (1997). Changes in a lichen-rich dry sand grassland vegetation with special reference to lichen synusiae and </w:t>
      </w:r>
      <w:r w:rsidRPr="00D36414">
        <w:rPr>
          <w:rFonts w:cstheme="minorHAnsi"/>
          <w:i/>
        </w:rPr>
        <w:t>Campylopus introflexus</w:t>
      </w:r>
      <w:r w:rsidRPr="00D36414">
        <w:rPr>
          <w:rFonts w:cstheme="minorHAnsi"/>
        </w:rPr>
        <w:t xml:space="preserve">. </w:t>
      </w:r>
      <w:r w:rsidRPr="00D36414">
        <w:rPr>
          <w:rFonts w:cstheme="minorHAnsi"/>
          <w:i/>
          <w:iCs/>
        </w:rPr>
        <w:t>Phytocoenologia</w:t>
      </w:r>
      <w:r w:rsidRPr="00D36414">
        <w:rPr>
          <w:rFonts w:cstheme="minorHAnsi"/>
        </w:rPr>
        <w:t xml:space="preserve">, </w:t>
      </w:r>
      <w:r w:rsidRPr="00D36414">
        <w:rPr>
          <w:rFonts w:cstheme="minorHAnsi"/>
          <w:i/>
          <w:iCs/>
        </w:rPr>
        <w:t>27</w:t>
      </w:r>
      <w:r w:rsidRPr="00D36414">
        <w:rPr>
          <w:rFonts w:cstheme="minorHAnsi"/>
        </w:rPr>
        <w:t xml:space="preserve">(2), 257–273. </w:t>
      </w:r>
      <w:hyperlink r:id="rId1099" w:history="1">
        <w:r w:rsidRPr="00D36414">
          <w:rPr>
            <w:rStyle w:val="Hyperlink"/>
            <w:rFonts w:cstheme="minorHAnsi"/>
          </w:rPr>
          <w:t>https://doi.org/10.1127/phyto/27/1997/257</w:t>
        </w:r>
      </w:hyperlink>
      <w:r w:rsidRPr="00D36414">
        <w:rPr>
          <w:rFonts w:cstheme="minorHAnsi"/>
        </w:rPr>
        <w:t xml:space="preserve"> </w:t>
      </w:r>
    </w:p>
    <w:p w14:paraId="1E971A1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esmeijer, J. C., Roberts, S. P. M., Reemer, M., Ohlemüller, R., Edwards, M., Peeters, T., Schaffers, A. P., Potts, S. G., Kleukers, R., Thomas, C. D., Settele, J., &amp; Kunin, W. E. (2006). Parallel declines in pollinators and insect-pollinated plants in Britain and the Netherlands. </w:t>
      </w:r>
      <w:r w:rsidRPr="00D36414">
        <w:rPr>
          <w:rFonts w:cstheme="minorHAnsi"/>
          <w:i/>
          <w:iCs/>
        </w:rPr>
        <w:t>Science</w:t>
      </w:r>
      <w:r w:rsidRPr="00D36414">
        <w:rPr>
          <w:rFonts w:cstheme="minorHAnsi"/>
        </w:rPr>
        <w:t xml:space="preserve">, </w:t>
      </w:r>
      <w:r w:rsidRPr="00D36414">
        <w:rPr>
          <w:rFonts w:cstheme="minorHAnsi"/>
          <w:i/>
          <w:iCs/>
        </w:rPr>
        <w:t>313</w:t>
      </w:r>
      <w:r w:rsidRPr="00D36414">
        <w:rPr>
          <w:rFonts w:cstheme="minorHAnsi"/>
        </w:rPr>
        <w:t xml:space="preserve">(5785), 351–354. </w:t>
      </w:r>
      <w:hyperlink r:id="rId1100" w:history="1">
        <w:r w:rsidRPr="00D36414">
          <w:rPr>
            <w:rStyle w:val="Hyperlink"/>
            <w:rFonts w:cstheme="minorHAnsi"/>
          </w:rPr>
          <w:t>https://doi.org/10.1126/science.1127863</w:t>
        </w:r>
      </w:hyperlink>
      <w:r w:rsidRPr="00D36414">
        <w:rPr>
          <w:rFonts w:cstheme="minorHAnsi"/>
        </w:rPr>
        <w:t xml:space="preserve"> </w:t>
      </w:r>
    </w:p>
    <w:p w14:paraId="25CF97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kirov, Sh. B. [Бикиров, Ш. Б.]. (2012). Лесные ресурсы Западного Тянь-Шаня [Forest resources of the western Tian-Shan]. </w:t>
      </w:r>
      <w:r w:rsidRPr="00D36414">
        <w:rPr>
          <w:rFonts w:cstheme="minorHAnsi"/>
          <w:i/>
          <w:iCs/>
        </w:rPr>
        <w:t>Хвойные Бореальной Зоны [Conifers of the Boreal Zone]</w:t>
      </w:r>
      <w:r w:rsidRPr="00D36414">
        <w:rPr>
          <w:rFonts w:cstheme="minorHAnsi"/>
        </w:rPr>
        <w:t xml:space="preserve">, </w:t>
      </w:r>
      <w:r w:rsidRPr="00D36414">
        <w:rPr>
          <w:rFonts w:cstheme="minorHAnsi"/>
          <w:i/>
          <w:iCs/>
        </w:rPr>
        <w:t>33</w:t>
      </w:r>
      <w:r w:rsidRPr="00D36414">
        <w:rPr>
          <w:rFonts w:cstheme="minorHAnsi"/>
        </w:rPr>
        <w:t xml:space="preserve">(3–4), 220–223. </w:t>
      </w:r>
    </w:p>
    <w:p w14:paraId="27FC9217" w14:textId="77777777" w:rsidR="00ED7B7A" w:rsidRPr="00D36414" w:rsidRDefault="00ED7B7A" w:rsidP="00ED7B7A">
      <w:pPr>
        <w:widowControl w:val="0"/>
        <w:autoSpaceDE w:val="0"/>
        <w:autoSpaceDN w:val="0"/>
        <w:adjustRightInd w:val="0"/>
        <w:spacing w:before="120"/>
        <w:ind w:left="480" w:hanging="480"/>
        <w:rPr>
          <w:rFonts w:cstheme="minorHAnsi"/>
          <w:i/>
        </w:rPr>
      </w:pPr>
      <w:r w:rsidRPr="00D36414">
        <w:rPr>
          <w:rFonts w:cstheme="minorHAnsi"/>
        </w:rPr>
        <w:t xml:space="preserve">Bilandžija, H., Čuković, T., &amp; Puljas, S. (2014). </w:t>
      </w:r>
      <w:r w:rsidRPr="00D36414">
        <w:rPr>
          <w:rFonts w:cstheme="minorHAnsi"/>
          <w:i/>
          <w:iCs/>
        </w:rPr>
        <w:t>Protokol praćenja stanja vrsta Congeria kusceri Bole, 1962 i Congeria jalzici Morton &amp; Bilandžija, 2013 u Republici Hrvatskoj</w:t>
      </w:r>
      <w:r w:rsidRPr="00D36414">
        <w:rPr>
          <w:rFonts w:cstheme="minorHAnsi"/>
          <w:i/>
        </w:rPr>
        <w:t>. [State monitoring protocol of the species Congeria kusceri Bole, 1962 and Congeria jalzici Morton and Bilandžija, 2013 in the Republic of Croatia].</w:t>
      </w:r>
    </w:p>
    <w:p w14:paraId="1F7D35D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lleter, R., Liira, J., Bailey, D., Bugter, R., Arens, P., Augenstein, I., Aviron, S., Baudry, J., Bukacek, R., Burel, F., Cerny, M., De Blust, G., De Cock, R., Diekötter, T., Dietz, H., Dirksen, J., Dormann, C., Durka, W., Frenzel, M., Hamersky, R., Hendrickx, F., Herzog, F., Klotz, S., Koolstra, B., Lausch, A., Le Coeur, D., Maelfait, J. P., Opdam, P., Roubalova, M., Schermann, A., Schermann, N., Schmidt, T., Schweiger, O., Smulders, M. J. M., Speelmans, M., Simova, P., Verboom, J., Van Wingerden, </w:t>
      </w:r>
      <w:r w:rsidRPr="00D36414">
        <w:rPr>
          <w:rFonts w:cstheme="minorHAnsi"/>
        </w:rPr>
        <w:lastRenderedPageBreak/>
        <w:t xml:space="preserve">W. K. R. E., Zobel, M., &amp; Edwards, P. J. (2008). Indicators for biodiversity in agricultural landscapes: A pan-European study. </w:t>
      </w:r>
      <w:r w:rsidRPr="00D36414">
        <w:rPr>
          <w:rFonts w:cstheme="minorHAnsi"/>
          <w:i/>
          <w:iCs/>
        </w:rPr>
        <w:t>Journal of Applied Ecology</w:t>
      </w:r>
      <w:r w:rsidRPr="00D36414">
        <w:rPr>
          <w:rFonts w:cstheme="minorHAnsi"/>
        </w:rPr>
        <w:t xml:space="preserve">, </w:t>
      </w:r>
      <w:r w:rsidRPr="00D36414">
        <w:rPr>
          <w:rFonts w:cstheme="minorHAnsi"/>
          <w:i/>
          <w:iCs/>
        </w:rPr>
        <w:t>45</w:t>
      </w:r>
      <w:r w:rsidRPr="00D36414">
        <w:rPr>
          <w:rFonts w:cstheme="minorHAnsi"/>
        </w:rPr>
        <w:t xml:space="preserve">(1), 141–150. </w:t>
      </w:r>
      <w:hyperlink r:id="rId1101" w:history="1">
        <w:r w:rsidRPr="00D36414">
          <w:rPr>
            <w:rStyle w:val="Hyperlink"/>
            <w:rFonts w:cstheme="minorHAnsi"/>
          </w:rPr>
          <w:t>https://doi.org/10.1111/j.1365-2664.2007.01393.x</w:t>
        </w:r>
      </w:hyperlink>
      <w:r w:rsidRPr="00D36414">
        <w:rPr>
          <w:rFonts w:cstheme="minorHAnsi"/>
        </w:rPr>
        <w:t xml:space="preserve"> </w:t>
      </w:r>
    </w:p>
    <w:p w14:paraId="2186C5B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lz, M., Kell, S. P., Maxted, N., &amp; Lansdown, R. V. (2011). </w:t>
      </w:r>
      <w:r w:rsidRPr="00D36414">
        <w:rPr>
          <w:rFonts w:cstheme="minorHAnsi"/>
          <w:i/>
          <w:iCs/>
        </w:rPr>
        <w:t>European red list of vascular plants</w:t>
      </w:r>
      <w:r w:rsidRPr="00D36414">
        <w:rPr>
          <w:rFonts w:cstheme="minorHAnsi"/>
        </w:rPr>
        <w:t xml:space="preserve">. Luxembourg: Publications Office of the European Union. </w:t>
      </w:r>
      <w:hyperlink r:id="rId1102" w:history="1">
        <w:r w:rsidRPr="00D36414">
          <w:rPr>
            <w:rStyle w:val="Hyperlink"/>
            <w:rFonts w:cstheme="minorHAnsi"/>
          </w:rPr>
          <w:t>https://doi.org/10.2779/8515</w:t>
        </w:r>
      </w:hyperlink>
      <w:r w:rsidRPr="00D36414">
        <w:rPr>
          <w:rFonts w:cstheme="minorHAnsi"/>
        </w:rPr>
        <w:t xml:space="preserve"> </w:t>
      </w:r>
    </w:p>
    <w:p w14:paraId="4A5B73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rchenough, S. N. R., Reiss, H., Degraer, S., Mieszkowska, N., Borja, Á., Buhl-Mortensen, L., Braeckman, U., Craeymeersch, J., De Mesel, I., Kerckhof, F., Kröncke, I., Parra, S., Rabaut, M., Schröder, A., Van Colen, C., Van Hoey, G., Vincx, M., &amp; Wätjen, K. (2015). Climate change and marine benthos: a review of existing research and future directions in the North Atlantic. </w:t>
      </w:r>
      <w:r w:rsidRPr="00D36414">
        <w:rPr>
          <w:rFonts w:cstheme="minorHAnsi"/>
          <w:i/>
          <w:iCs/>
        </w:rPr>
        <w:t>Wiley Interdisciplinary Reviews - Climate Change</w:t>
      </w:r>
      <w:r w:rsidRPr="00D36414">
        <w:rPr>
          <w:rFonts w:cstheme="minorHAnsi"/>
        </w:rPr>
        <w:t xml:space="preserve">, </w:t>
      </w:r>
      <w:r w:rsidRPr="00D36414">
        <w:rPr>
          <w:rFonts w:cstheme="minorHAnsi"/>
          <w:i/>
          <w:iCs/>
        </w:rPr>
        <w:t>6</w:t>
      </w:r>
      <w:r w:rsidRPr="00D36414">
        <w:rPr>
          <w:rFonts w:cstheme="minorHAnsi"/>
        </w:rPr>
        <w:t xml:space="preserve">(2), 203–223. </w:t>
      </w:r>
      <w:hyperlink r:id="rId1103" w:history="1">
        <w:r w:rsidRPr="00D36414">
          <w:rPr>
            <w:rStyle w:val="Hyperlink"/>
            <w:rFonts w:cstheme="minorHAnsi"/>
          </w:rPr>
          <w:t>https://doi.org/10.1002/wcc.330</w:t>
        </w:r>
      </w:hyperlink>
      <w:r w:rsidRPr="00D36414">
        <w:rPr>
          <w:rFonts w:cstheme="minorHAnsi"/>
        </w:rPr>
        <w:t xml:space="preserve"> </w:t>
      </w:r>
    </w:p>
    <w:p w14:paraId="3165A2F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rdLife International. (2008). </w:t>
      </w:r>
      <w:r w:rsidRPr="00D36414">
        <w:rPr>
          <w:rFonts w:cstheme="minorHAnsi"/>
          <w:i/>
        </w:rPr>
        <w:t>Palearctic-African migratory birds have suffered substantial declines.</w:t>
      </w:r>
      <w:r w:rsidRPr="00D36414">
        <w:rPr>
          <w:rFonts w:cstheme="minorHAnsi"/>
        </w:rPr>
        <w:t xml:space="preserve"> Retrieved July 26, 2017, from </w:t>
      </w:r>
      <w:hyperlink r:id="rId1104" w:history="1">
        <w:r w:rsidRPr="00D36414">
          <w:rPr>
            <w:rStyle w:val="Hyperlink"/>
            <w:rFonts w:cstheme="minorHAnsi"/>
          </w:rPr>
          <w:t>http://datazone.birdlife.org/sowb/casestudy/palearctic-african-migratory-birds-have-suffered-substantial-declines</w:t>
        </w:r>
      </w:hyperlink>
      <w:r w:rsidRPr="00D36414">
        <w:rPr>
          <w:rFonts w:cstheme="minorHAnsi"/>
        </w:rPr>
        <w:t xml:space="preserve"> </w:t>
      </w:r>
    </w:p>
    <w:p w14:paraId="232A5C1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rdLife International. (2015). </w:t>
      </w:r>
      <w:r w:rsidRPr="00D36414">
        <w:rPr>
          <w:rFonts w:cstheme="minorHAnsi"/>
          <w:i/>
          <w:iCs/>
        </w:rPr>
        <w:t>European red list of birds</w:t>
      </w:r>
      <w:r w:rsidRPr="00D36414">
        <w:rPr>
          <w:rFonts w:cstheme="minorHAnsi"/>
          <w:i/>
        </w:rPr>
        <w:t>.</w:t>
      </w:r>
      <w:r w:rsidRPr="00D36414">
        <w:rPr>
          <w:rFonts w:cstheme="minorHAnsi"/>
        </w:rPr>
        <w:t xml:space="preserve"> Luxembourg: Publications Office of the European Union. </w:t>
      </w:r>
      <w:hyperlink r:id="rId1105" w:history="1">
        <w:r w:rsidRPr="00D36414">
          <w:rPr>
            <w:rStyle w:val="Hyperlink"/>
            <w:rFonts w:cstheme="minorHAnsi"/>
          </w:rPr>
          <w:t>https://doi.org/10.2779/975810</w:t>
        </w:r>
      </w:hyperlink>
      <w:r w:rsidRPr="00D36414">
        <w:rPr>
          <w:rFonts w:cstheme="minorHAnsi"/>
        </w:rPr>
        <w:t xml:space="preserve"> </w:t>
      </w:r>
    </w:p>
    <w:p w14:paraId="2B1C91B7" w14:textId="15D4FA8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rdLife International. (2016). </w:t>
      </w:r>
      <w:r w:rsidR="00471B7A" w:rsidRPr="00471B7A">
        <w:rPr>
          <w:rFonts w:cstheme="minorHAnsi"/>
          <w:i/>
        </w:rPr>
        <w:t>Data zone</w:t>
      </w:r>
      <w:r w:rsidR="00471B7A" w:rsidRPr="00471B7A">
        <w:rPr>
          <w:rFonts w:cstheme="minorHAnsi"/>
        </w:rPr>
        <w:t xml:space="preserve">. Retrieved from </w:t>
      </w:r>
      <w:hyperlink r:id="rId1106" w:history="1">
        <w:r w:rsidR="00471B7A" w:rsidRPr="00AF5ADF">
          <w:rPr>
            <w:rStyle w:val="Hyperlink"/>
            <w:rFonts w:cstheme="minorHAnsi"/>
          </w:rPr>
          <w:t>http://datazone.birdlife.org/</w:t>
        </w:r>
      </w:hyperlink>
      <w:r w:rsidR="00471B7A">
        <w:rPr>
          <w:rFonts w:cstheme="minorHAnsi"/>
        </w:rPr>
        <w:t xml:space="preserve"> </w:t>
      </w:r>
    </w:p>
    <w:p w14:paraId="020ED06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irdLife International. (2017). </w:t>
      </w:r>
      <w:r w:rsidRPr="00D36414">
        <w:rPr>
          <w:rFonts w:cstheme="minorHAnsi"/>
          <w:i/>
          <w:iCs/>
        </w:rPr>
        <w:t>European birds of conservation concern: populations, trends and national responsibilities</w:t>
      </w:r>
      <w:r w:rsidRPr="00D36414">
        <w:rPr>
          <w:rFonts w:cstheme="minorHAnsi"/>
        </w:rPr>
        <w:t>. Cambridge, UK.</w:t>
      </w:r>
    </w:p>
    <w:p w14:paraId="0D5DDE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liss, L.C., Heal, O.W., &amp; Moore, J.J. (Eds.). (1981). </w:t>
      </w:r>
      <w:r w:rsidRPr="00D36414">
        <w:rPr>
          <w:rFonts w:cstheme="minorHAnsi"/>
          <w:i/>
        </w:rPr>
        <w:t>Tundra ecosystems: A comparative analysis</w:t>
      </w:r>
      <w:r w:rsidRPr="00D36414">
        <w:rPr>
          <w:rFonts w:cstheme="minorHAnsi"/>
        </w:rPr>
        <w:t>. Cambride, UK: Cambridge University Press.</w:t>
      </w:r>
    </w:p>
    <w:p w14:paraId="653661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liss, L. C., &amp; Matveyeva. (1992). Circumpolar Arctic vegetation. In F. S. Chaplin III (Ed.), </w:t>
      </w:r>
      <w:r w:rsidRPr="00D36414">
        <w:rPr>
          <w:rFonts w:cstheme="minorHAnsi"/>
          <w:i/>
        </w:rPr>
        <w:t xml:space="preserve">Arctic ecosystems in a changing climate </w:t>
      </w:r>
      <w:r w:rsidRPr="00D36414">
        <w:rPr>
          <w:rFonts w:cstheme="minorHAnsi"/>
        </w:rPr>
        <w:t>(pp. 59-90). San Diego, USA: Academic Press, Inc.</w:t>
      </w:r>
    </w:p>
    <w:p w14:paraId="723C24B6"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Blois, J. L., Zarnetske, P. L., Fitzpatrick, M. C., &amp; Finnegan, S. (2013). Climate change and the past, present, and future of biotic interactions. </w:t>
      </w:r>
      <w:r w:rsidRPr="00D36414">
        <w:rPr>
          <w:rFonts w:cstheme="minorHAnsi"/>
          <w:i/>
          <w:iCs/>
          <w:lang w:val="fr-CH"/>
        </w:rPr>
        <w:t>Science</w:t>
      </w:r>
      <w:r w:rsidRPr="00D36414">
        <w:rPr>
          <w:rFonts w:cstheme="minorHAnsi"/>
          <w:lang w:val="fr-CH"/>
        </w:rPr>
        <w:t xml:space="preserve">, </w:t>
      </w:r>
      <w:r w:rsidRPr="00D36414">
        <w:rPr>
          <w:rFonts w:cstheme="minorHAnsi"/>
          <w:i/>
          <w:iCs/>
          <w:lang w:val="fr-CH"/>
        </w:rPr>
        <w:t>341</w:t>
      </w:r>
      <w:r w:rsidRPr="00D36414">
        <w:rPr>
          <w:rFonts w:cstheme="minorHAnsi"/>
          <w:lang w:val="fr-CH"/>
        </w:rPr>
        <w:t xml:space="preserve">(6145), 499–504. </w:t>
      </w:r>
      <w:hyperlink r:id="rId1107" w:history="1">
        <w:r w:rsidRPr="00D36414">
          <w:rPr>
            <w:rStyle w:val="Hyperlink"/>
            <w:rFonts w:cstheme="minorHAnsi"/>
            <w:lang w:val="fr-CH"/>
          </w:rPr>
          <w:t>https://doi.org/10.1126/science.1237184</w:t>
        </w:r>
      </w:hyperlink>
      <w:r w:rsidRPr="00D36414">
        <w:rPr>
          <w:rFonts w:cstheme="minorHAnsi"/>
          <w:lang w:val="fr-CH"/>
        </w:rPr>
        <w:t xml:space="preserve"> </w:t>
      </w:r>
    </w:p>
    <w:p w14:paraId="085960F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londel, J., Aronson, J., Bodiou, J. Y., &amp; Boeuf, G. (2010). </w:t>
      </w:r>
      <w:r w:rsidRPr="00D36414">
        <w:rPr>
          <w:rFonts w:cstheme="minorHAnsi"/>
          <w:i/>
        </w:rPr>
        <w:t>The Mediterranean region. Biological diversity in space and time.</w:t>
      </w:r>
      <w:r w:rsidRPr="00D36414">
        <w:rPr>
          <w:rFonts w:cstheme="minorHAnsi"/>
        </w:rPr>
        <w:t xml:space="preserve"> New York, USA: Oxford University Press.</w:t>
      </w:r>
    </w:p>
    <w:p w14:paraId="67EAA1F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Blüthgen. N., Simons, N. K., Jung, K., Prati, D., Renner, S. C., Boch, S., Fischer, M., Hölzel, N., Klaus, V. H., Kleinebecker, T., Tschapka, M., Weisser, W. W., &amp; Gossner, M. M. (2016). </w:t>
      </w:r>
      <w:r w:rsidRPr="00D36414">
        <w:rPr>
          <w:rFonts w:cstheme="minorHAnsi"/>
        </w:rPr>
        <w:t xml:space="preserve">Land use imperils plant and animal community stability through changes in asynchrony rather than diversity. </w:t>
      </w:r>
      <w:r w:rsidRPr="00D36414">
        <w:rPr>
          <w:rFonts w:cstheme="minorHAnsi"/>
          <w:i/>
        </w:rPr>
        <w:t>Nature Communications 7,</w:t>
      </w:r>
      <w:r w:rsidRPr="00D36414">
        <w:rPr>
          <w:rFonts w:cstheme="minorHAnsi"/>
        </w:rPr>
        <w:t xml:space="preserve"> 10697. </w:t>
      </w:r>
      <w:hyperlink r:id="rId1108" w:history="1">
        <w:r w:rsidRPr="00D36414">
          <w:rPr>
            <w:rStyle w:val="Hyperlink"/>
            <w:rFonts w:cstheme="minorHAnsi"/>
          </w:rPr>
          <w:t>https://doi.org/10.1038/ncomms10697</w:t>
        </w:r>
      </w:hyperlink>
      <w:r w:rsidRPr="00D36414">
        <w:rPr>
          <w:rFonts w:cstheme="minorHAnsi"/>
        </w:rPr>
        <w:t xml:space="preserve"> </w:t>
      </w:r>
    </w:p>
    <w:p w14:paraId="2F53D18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bbink, R., Hicks, K., Galloway, J., Spranger, T., Alkemade, R., Ashmore, M., Bustamante, M., Cinderby, S., Davidson, E., Dentener, F., Emmett, B., Erisman, J.- W., Fenn, M., Gilliam, F., Nordin, A., Pardo, L., &amp; De Vries, W. (2010). Global assessment of nitrogen deposition effects on terrestrial plant diversity: a synthesis. </w:t>
      </w:r>
      <w:r w:rsidRPr="00D36414">
        <w:rPr>
          <w:rFonts w:cstheme="minorHAnsi"/>
          <w:i/>
          <w:iCs/>
        </w:rPr>
        <w:t>Ecological Applications</w:t>
      </w:r>
      <w:r w:rsidRPr="00D36414">
        <w:rPr>
          <w:rFonts w:cstheme="minorHAnsi"/>
        </w:rPr>
        <w:t xml:space="preserve">, </w:t>
      </w:r>
      <w:r w:rsidRPr="00D36414">
        <w:rPr>
          <w:rFonts w:cstheme="minorHAnsi"/>
          <w:i/>
          <w:iCs/>
        </w:rPr>
        <w:t>20</w:t>
      </w:r>
      <w:r w:rsidRPr="00D36414">
        <w:rPr>
          <w:rFonts w:cstheme="minorHAnsi"/>
        </w:rPr>
        <w:t xml:space="preserve">(1), 30–59. </w:t>
      </w:r>
      <w:hyperlink r:id="rId1109" w:history="1">
        <w:r w:rsidRPr="00D36414">
          <w:rPr>
            <w:rStyle w:val="Hyperlink"/>
            <w:rFonts w:cstheme="minorHAnsi"/>
          </w:rPr>
          <w:t>https://doi.org/10.1890/08-1140.1</w:t>
        </w:r>
      </w:hyperlink>
      <w:r w:rsidRPr="00D36414">
        <w:rPr>
          <w:rFonts w:cstheme="minorHAnsi"/>
        </w:rPr>
        <w:t xml:space="preserve"> </w:t>
      </w:r>
    </w:p>
    <w:p w14:paraId="3D99F14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Boch, S., Prati, D., Schöning, I., &amp; Fischer, M. (2016). </w:t>
      </w:r>
      <w:r w:rsidRPr="00D36414">
        <w:rPr>
          <w:rFonts w:cstheme="minorHAnsi"/>
        </w:rPr>
        <w:t xml:space="preserve">Lichen species richness is highest in non-intensively used grasslands promoting suitable microhabitats and low vascular plant competition. </w:t>
      </w:r>
      <w:r w:rsidRPr="00D36414">
        <w:rPr>
          <w:rFonts w:cstheme="minorHAnsi"/>
          <w:i/>
          <w:iCs/>
        </w:rPr>
        <w:t>Biodiversity and Conservation</w:t>
      </w:r>
      <w:r w:rsidRPr="00D36414">
        <w:rPr>
          <w:rFonts w:cstheme="minorHAnsi"/>
        </w:rPr>
        <w:t xml:space="preserve">, </w:t>
      </w:r>
      <w:r w:rsidRPr="00D36414">
        <w:rPr>
          <w:rFonts w:cstheme="minorHAnsi"/>
          <w:i/>
          <w:iCs/>
        </w:rPr>
        <w:t>25</w:t>
      </w:r>
      <w:r w:rsidRPr="00D36414">
        <w:rPr>
          <w:rFonts w:cstheme="minorHAnsi"/>
        </w:rPr>
        <w:t xml:space="preserve">(2), 225–238. </w:t>
      </w:r>
      <w:hyperlink r:id="rId1110" w:history="1">
        <w:r w:rsidRPr="00D36414">
          <w:rPr>
            <w:rStyle w:val="Hyperlink"/>
            <w:rFonts w:cstheme="minorHAnsi"/>
          </w:rPr>
          <w:t>https://doi.org/10.1007/s10531-015-1037-y</w:t>
        </w:r>
      </w:hyperlink>
      <w:r w:rsidRPr="00D36414">
        <w:rPr>
          <w:rFonts w:cstheme="minorHAnsi"/>
        </w:rPr>
        <w:t xml:space="preserve"> </w:t>
      </w:r>
    </w:p>
    <w:p w14:paraId="55C8E97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ckheim, J. G. &amp; Tarnocai, C. (1998). Nature, occurrence and origin of dry permafrost. </w:t>
      </w:r>
      <w:r w:rsidRPr="00D36414">
        <w:rPr>
          <w:rFonts w:cstheme="minorHAnsi"/>
          <w:i/>
        </w:rPr>
        <w:t>International Conference on Permafrost, Yellowknife (Canada), Collection Nordicana, 55,</w:t>
      </w:r>
      <w:r w:rsidRPr="00D36414">
        <w:rPr>
          <w:rFonts w:cstheme="minorHAnsi"/>
        </w:rPr>
        <w:t xml:space="preserve"> 57-63.</w:t>
      </w:r>
    </w:p>
    <w:p w14:paraId="17B20D9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ero, F. (2013). Review of jellyfish blooms in the Mediterranean and Black Sea. </w:t>
      </w:r>
      <w:r w:rsidRPr="00D36414">
        <w:rPr>
          <w:rFonts w:cstheme="minorHAnsi"/>
          <w:i/>
          <w:iCs/>
        </w:rPr>
        <w:t>Studies and Reviews. General Fisheries Commission for the Mediterranean</w:t>
      </w:r>
      <w:r w:rsidRPr="00D36414">
        <w:rPr>
          <w:rFonts w:cstheme="minorHAnsi"/>
        </w:rPr>
        <w:t>, 92.</w:t>
      </w:r>
    </w:p>
    <w:p w14:paraId="24C0480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Bogatov, V. V, &amp; Fedorovskiy, A. S. (2016). Freshwater ecosystems of the southern region of the Russian Far East are undergoing extreme environmental change. </w:t>
      </w:r>
      <w:r w:rsidRPr="00D36414">
        <w:rPr>
          <w:rFonts w:cstheme="minorHAnsi"/>
          <w:i/>
          <w:iCs/>
        </w:rPr>
        <w:t>Knowledge and Management of Aquatic Ecosystems</w:t>
      </w:r>
      <w:r w:rsidRPr="00D36414">
        <w:rPr>
          <w:rFonts w:cstheme="minorHAnsi"/>
        </w:rPr>
        <w:t xml:space="preserve">, </w:t>
      </w:r>
      <w:r w:rsidRPr="00D36414">
        <w:rPr>
          <w:rFonts w:cstheme="minorHAnsi"/>
          <w:i/>
          <w:iCs/>
        </w:rPr>
        <w:t>417</w:t>
      </w:r>
      <w:r w:rsidRPr="00D36414">
        <w:rPr>
          <w:rFonts w:cstheme="minorHAnsi"/>
          <w:i/>
        </w:rPr>
        <w:t xml:space="preserve">, </w:t>
      </w:r>
      <w:r w:rsidRPr="00D36414">
        <w:rPr>
          <w:rFonts w:cstheme="minorHAnsi"/>
        </w:rPr>
        <w:t xml:space="preserve">34. </w:t>
      </w:r>
      <w:hyperlink r:id="rId1111" w:history="1">
        <w:r w:rsidRPr="00D36414">
          <w:rPr>
            <w:rStyle w:val="Hyperlink"/>
            <w:rFonts w:cstheme="minorHAnsi"/>
          </w:rPr>
          <w:t>https://doi.org/10.1051/kmae/2016021</w:t>
        </w:r>
      </w:hyperlink>
      <w:r w:rsidRPr="00D36414">
        <w:rPr>
          <w:rFonts w:cstheme="minorHAnsi"/>
        </w:rPr>
        <w:t xml:space="preserve"> </w:t>
      </w:r>
    </w:p>
    <w:p w14:paraId="7F9702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Böhm, M., Collen, B., Baillie, J., Bowles, P.</w:t>
      </w:r>
      <w:r w:rsidRPr="00D36414">
        <w:rPr>
          <w:rFonts w:cstheme="minorHAnsi"/>
        </w:rPr>
        <w:t xml:space="preserve">, Chanson, J., Cox, N., Hammerson, G., Hoffmann, M., Livingstone, S. R., Ram, M., Rhodin, A. G. J., Stuart, S. N., van Dijk, P. P., Young, B. E., Afuang, L. E., Aghasyan, A., García, A., Aguilar, C., Ajtic, R., Akarsu, F., Alencar, L. R. V, Allison, A., Ananjeva, N., Anderson, S., Andrén, C., Ariano-Sánchez, D., Arredondo, J. C., Auliya, M., Austin, C. C., Avci, A., Baker, P. J., Barreto-Lima, A. F., Barrio-Amorós, C. L., Basu, D., Bates, M. F., Batistella, A., Bauer, A., Bennett, D., Böhme, W., Broadley, D., Brown, R., Burgess, J., Captain, A., Carreira, S., Castañeda, M. del R., Castro, F., Catenazzi, A., Cedeño-Vázquez, J. R., Chapple, D. G., Cheylan, M., Cisneros-Heredia, D. F., Cogalniceanu, D., Cogger, H., Corti, C., Costa, G. C., Couper, P. J., Courtney, T., Crnobrnja-Isailovic, J., Crochet, P. A., Crother, B., Cruz, F., Daltry, J. C., Daniels, R. J. R., Das, I., de Silva, A., Diesmos, A. C., Dirksen, L., Doan, T. M., Dodd, C. K., Doody, J. S., Dorcas, M. E., Duarte de Barros Filho, J., Egan, V. T., El Mouden, E. H., Embert, D., Espinoza, R. E., Fallabrino, A., Feng, X., Feng, Z. J., Fitzgerald, L., Flores-Villela, O., França, F. G. R., Frost, D., Gadsden, H., Gamble, T., Ganesh, S. R., Garcia, M. A., García-Pérez, J. E., Gatus, J., Gaulke, M., Geniez, P., Georges, A., Gerlach, J., Goldberg, S., Gonzalez, J. C. T., Gower, D. J., Grant, T., Greenbaum, E., Grieco, C., Guo, P., Hamilton, A. M., Hare, K., Hedges, S. B., Heideman, N., Hilton-Taylor, C., Hitchmough, R., Hollingsworth, B., Hutchinson, M., Ineich, I., Iverson, J., Jaksic, F. M., Jenkins, R., Joger, U., Jose, R., Kaska, Y., Kaya, U., Keogh, J. S., Köhler, G., Kuchling, G., Kumlutas, Y., Kwet, A., La Marca, E., Lamar, W., Lane, A., Lardner, B., Latta, C., Latta, G., Lau, M., Lavin, P., Lawson, D., LeBreton, M., Lehr, E., Limpus, D., Lipczynski, N., Lobo, A. S., López-Luna, M. A., Luiselli, L., Lukoschek, V., Lundberg, M., Lymberakis, P., Macey, R., Magnusson, W. E., Mahler, D. L., Malhotra, A., Mariaux, J., Maritz, B., Marques, O. A. V, Márquez, R., Martins, M., Masterson, G., Mateo, J. A., Mathew, R., Mathews, N., Mayer, G., McCranie, J. R., Measey, G. J., Mendoza-Quijano, F., Menegon, M., Métrailler, S., Milton, D. A., Montgomery, C., Morato, S. A. A., Mott, T., Muñoz-Alonso, A., Murphy, J., Nguyen, T. Q., Nilson, G., Nogueira, C., Núñez, H., Orlov, N., Ota, H., Ottenwalder, J., Papenfuss, T., Pasachnik, S., Passos, P., Pauwels, O. S. G., Pérez-Buitrago, N., Pérez-Mellado, V., Pianka, E. R., Pleguezuelos, J., Pollock, C., Ponce-Campos, P., Powell, R., Pupin, F., Quintero Diaz, G. E., Radder, R., Ramer, J., Rasmussen, A. R., Raxworthy, C., Reynolds, R., Richman, N., Rico, E. L., Riservato, E., Rivas, G., da Rocha, P. L. B., Rödel, M. O., Rodríguez Schettino, L., Roosenburg, W. M., Ross, J. P., Sadek, R., Sanders, K., Santos-Barrera, G., Schleich, H. H., Schmidt, B. R., Schmitz, A., Sharifi, M., Shea, G., Shi, H. T., Shine, R., Sindaco, R., Slimani, T., Somaweera, R., Spawls, S., Stafford, P., Stuebing, R., Sweet, S., Sy, E., Temple, H. J., Tognelli, M. F., Tolley, K., Tolson, P. J., Tuniyev, B., Tuniyev, S., Üzüm, N., van Buurt, G., Van Sluys, M., Velasco, A., Vences, M., Vesely, M., Vinke, S., Vinke, T., Vogel, G., Vogrin, M., Vogt, R. C., Wearn, O. R., Werner, Y. L., Whiting, M. J., Wiewandt, T., Wilkinson, J., Wilson, B., Wren, S., Zamin, T., Zhou, K., &amp; Zug, G. </w:t>
      </w:r>
      <w:r w:rsidRPr="00D36414">
        <w:rPr>
          <w:rFonts w:cstheme="minorHAnsi"/>
          <w:lang w:val="de-CH"/>
        </w:rPr>
        <w:t xml:space="preserve">(2013). </w:t>
      </w:r>
      <w:r w:rsidRPr="00D36414">
        <w:rPr>
          <w:rFonts w:cstheme="minorHAnsi"/>
        </w:rPr>
        <w:t xml:space="preserve">The conservation status of the world’s reptiles. </w:t>
      </w:r>
      <w:r w:rsidRPr="00D36414">
        <w:rPr>
          <w:rFonts w:cstheme="minorHAnsi"/>
          <w:i/>
          <w:iCs/>
        </w:rPr>
        <w:t xml:space="preserve">Biological Conservation, 157, </w:t>
      </w:r>
      <w:r w:rsidRPr="00D36414">
        <w:rPr>
          <w:rFonts w:cstheme="minorHAnsi"/>
          <w:iCs/>
        </w:rPr>
        <w:t>372-385</w:t>
      </w:r>
      <w:r w:rsidRPr="00D36414">
        <w:rPr>
          <w:rFonts w:cstheme="minorHAnsi"/>
        </w:rPr>
        <w:t xml:space="preserve">. </w:t>
      </w:r>
      <w:hyperlink r:id="rId1112" w:history="1">
        <w:r w:rsidRPr="00D36414">
          <w:rPr>
            <w:rStyle w:val="Hyperlink"/>
            <w:rFonts w:cstheme="minorHAnsi"/>
          </w:rPr>
          <w:t>https://doi.org/10.1016/j.biocon.2012.07.015</w:t>
        </w:r>
      </w:hyperlink>
      <w:r w:rsidRPr="00D36414">
        <w:rPr>
          <w:rFonts w:cstheme="minorHAnsi"/>
        </w:rPr>
        <w:t xml:space="preserve"> </w:t>
      </w:r>
    </w:p>
    <w:p w14:paraId="5F3FA60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hn, U., Gollub, G., Hettwer, C., Neuhäuslová, Z., Raus, T., Schlüter, H., &amp; Weber, H. (2000). </w:t>
      </w:r>
      <w:r w:rsidRPr="00D36414">
        <w:rPr>
          <w:rFonts w:cstheme="minorHAnsi"/>
          <w:i/>
          <w:iCs/>
        </w:rPr>
        <w:t>Karte der natürlichen Vegetation Europas, Maßstab 1: 2 500 000 [Map of the natural vegetation of Europe. Scale 1: 2 500 000]</w:t>
      </w:r>
      <w:r w:rsidRPr="00D36414">
        <w:rPr>
          <w:rFonts w:cstheme="minorHAnsi"/>
        </w:rPr>
        <w:t>. Bonn, Germany: Bundesamt für Naturschutz (BfN) / Federal Agency for Nature Conservation.</w:t>
      </w:r>
    </w:p>
    <w:p w14:paraId="27D0350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hn, U., Gollub, G., Hettwer, C., Neuhäuslová, Z., Raus, T., Sch lüter, H., Weber, H. &amp; Hennekens, S. (2004). </w:t>
      </w:r>
      <w:r w:rsidRPr="00D36414">
        <w:rPr>
          <w:rFonts w:cstheme="minorHAnsi"/>
          <w:i/>
          <w:iCs/>
        </w:rPr>
        <w:t>Karte der natürlichen Vegetation Europas, Maßstab 1: 2 500 000 [</w:t>
      </w:r>
      <w:r w:rsidRPr="00D36414">
        <w:rPr>
          <w:rFonts w:cstheme="minorHAnsi"/>
          <w:i/>
        </w:rPr>
        <w:t>Map of the natural vegetation of Europe. Scale 1: 2 500 000]</w:t>
      </w:r>
      <w:r w:rsidRPr="00D36414">
        <w:rPr>
          <w:rFonts w:cstheme="minorHAnsi"/>
        </w:rPr>
        <w:t>. Interactive CD-ROM: explanatory text, legend, maps. Bonn, Germany: Bundesamt für Naturschutz (BfN) / Federal Agency for Nature Conservation.</w:t>
      </w:r>
    </w:p>
    <w:p w14:paraId="798F1E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lastRenderedPageBreak/>
        <w:t xml:space="preserve">Boix, D., Kneitel, J., Robson, B. J., Duchet, C., Zúñiga, L., Day, J., Gascón, S., Sala, J., Quintana, X. D., &amp; Blaustein, L. (2016). </w:t>
      </w:r>
      <w:r w:rsidRPr="00D36414">
        <w:rPr>
          <w:rFonts w:cstheme="minorHAnsi"/>
          <w:iCs/>
        </w:rPr>
        <w:t>Invertebrates of freshwater temporary ponds in Mediterranean climates</w:t>
      </w:r>
      <w:r w:rsidRPr="00D36414">
        <w:rPr>
          <w:rFonts w:cstheme="minorHAnsi"/>
        </w:rPr>
        <w:t xml:space="preserve">. In D. Batzer &amp; D. Boix (Eds.), </w:t>
      </w:r>
      <w:r w:rsidRPr="00D36414">
        <w:rPr>
          <w:rFonts w:cstheme="minorHAnsi"/>
          <w:i/>
        </w:rPr>
        <w:t xml:space="preserve">Invertebrates in freshwater wetlands </w:t>
      </w:r>
      <w:r w:rsidRPr="00D36414">
        <w:rPr>
          <w:rFonts w:cstheme="minorHAnsi"/>
        </w:rPr>
        <w:t xml:space="preserve">(pp. 141-189). Cham, Switzerland: Springer. </w:t>
      </w:r>
      <w:hyperlink r:id="rId1113" w:history="1">
        <w:r w:rsidRPr="00D36414">
          <w:rPr>
            <w:rStyle w:val="Hyperlink"/>
            <w:rFonts w:cstheme="minorHAnsi"/>
          </w:rPr>
          <w:t>https://doi.org/10.1007/978-3-319-24978-0</w:t>
        </w:r>
      </w:hyperlink>
      <w:r w:rsidRPr="00D36414">
        <w:rPr>
          <w:rFonts w:cstheme="minorHAnsi"/>
        </w:rPr>
        <w:t xml:space="preserve"> </w:t>
      </w:r>
    </w:p>
    <w:p w14:paraId="027F5C7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ll, T., Levi, E. E., Bezirci, G., Özuluğ, M., Tavşanoğlu, Ü. N., Çakıroğlu, A. İ., Özcan, S., Brucet, S., Jeppesen, E., &amp; Beklioğlu, M. (2016). Fish assemblage and diversity in lakes of western and central Turkey: role of geo-climatic and other environmental variables. </w:t>
      </w:r>
      <w:r w:rsidRPr="00D36414">
        <w:rPr>
          <w:rFonts w:cstheme="minorHAnsi"/>
          <w:i/>
          <w:iCs/>
        </w:rPr>
        <w:t>Hydrobiologia</w:t>
      </w:r>
      <w:r w:rsidRPr="00D36414">
        <w:rPr>
          <w:rFonts w:cstheme="minorHAnsi"/>
        </w:rPr>
        <w:t xml:space="preserve">, </w:t>
      </w:r>
      <w:r w:rsidRPr="00D36414">
        <w:rPr>
          <w:rFonts w:cstheme="minorHAnsi"/>
          <w:i/>
          <w:iCs/>
        </w:rPr>
        <w:t>771</w:t>
      </w:r>
      <w:r w:rsidRPr="00D36414">
        <w:rPr>
          <w:rFonts w:cstheme="minorHAnsi"/>
        </w:rPr>
        <w:t xml:space="preserve">(1), 31–44. </w:t>
      </w:r>
      <w:hyperlink r:id="rId1114" w:history="1">
        <w:r w:rsidRPr="00D36414">
          <w:rPr>
            <w:rStyle w:val="Hyperlink"/>
            <w:rFonts w:cstheme="minorHAnsi"/>
          </w:rPr>
          <w:t>https://doi.org/10.1007/s10750-015-2608-3</w:t>
        </w:r>
      </w:hyperlink>
      <w:r w:rsidRPr="00D36414">
        <w:rPr>
          <w:rFonts w:cstheme="minorHAnsi"/>
        </w:rPr>
        <w:t xml:space="preserve"> </w:t>
      </w:r>
    </w:p>
    <w:p w14:paraId="6B0A1E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lnick, D. I., Amarasekare, P., Araújo, M. S., Bürger, R., Levine, J. M., Novak, M., Rudolf, V. H. W., Schreiber, S. J., Urban, M. C., &amp; Vasseur, D. (2011). Why intraspecific trait variation matters in community ecology. </w:t>
      </w:r>
      <w:r w:rsidRPr="00D36414">
        <w:rPr>
          <w:rFonts w:cstheme="minorHAnsi"/>
          <w:i/>
        </w:rPr>
        <w:t>Trends in Ecology and Evolution 26,</w:t>
      </w:r>
      <w:r w:rsidRPr="00D36414">
        <w:rPr>
          <w:rFonts w:cstheme="minorHAnsi"/>
        </w:rPr>
        <w:t xml:space="preserve">183-192 </w:t>
      </w:r>
      <w:hyperlink r:id="rId1115" w:history="1">
        <w:r w:rsidRPr="00D36414">
          <w:rPr>
            <w:rStyle w:val="Hyperlink"/>
            <w:rFonts w:cstheme="minorHAnsi"/>
          </w:rPr>
          <w:t>https://doi.org/10.1016/j.tree.2011.01.009</w:t>
        </w:r>
      </w:hyperlink>
      <w:r w:rsidRPr="00D36414">
        <w:rPr>
          <w:rFonts w:cstheme="minorHAnsi"/>
        </w:rPr>
        <w:t xml:space="preserve"> </w:t>
      </w:r>
    </w:p>
    <w:p w14:paraId="7E43470A"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Bolnyk, S. I., &amp; Vengerov, P. D. [</w:t>
      </w:r>
      <w:r w:rsidRPr="00D36414">
        <w:rPr>
          <w:rFonts w:cstheme="minorHAnsi"/>
          <w:lang w:val="es-ES"/>
        </w:rPr>
        <w:t>Больных</w:t>
      </w:r>
      <w:r w:rsidRPr="00D36414">
        <w:rPr>
          <w:rFonts w:cstheme="minorHAnsi"/>
        </w:rPr>
        <w:t xml:space="preserve">, </w:t>
      </w:r>
      <w:r w:rsidRPr="00D36414">
        <w:rPr>
          <w:rFonts w:cstheme="minorHAnsi"/>
          <w:lang w:val="es-ES"/>
        </w:rPr>
        <w:t>С</w:t>
      </w:r>
      <w:r w:rsidRPr="00D36414">
        <w:rPr>
          <w:rFonts w:cstheme="minorHAnsi"/>
        </w:rPr>
        <w:t xml:space="preserve">. </w:t>
      </w:r>
      <w:r w:rsidRPr="00D36414">
        <w:rPr>
          <w:rFonts w:cstheme="minorHAnsi"/>
          <w:lang w:val="es-ES"/>
        </w:rPr>
        <w:t>И</w:t>
      </w:r>
      <w:r w:rsidRPr="00D36414">
        <w:rPr>
          <w:rFonts w:cstheme="minorHAnsi"/>
        </w:rPr>
        <w:t>., &amp; </w:t>
      </w:r>
      <w:r w:rsidRPr="00D36414">
        <w:rPr>
          <w:rFonts w:cstheme="minorHAnsi"/>
          <w:lang w:val="es-ES"/>
        </w:rPr>
        <w:t>Венгеров</w:t>
      </w:r>
      <w:r w:rsidRPr="00D36414">
        <w:rPr>
          <w:rFonts w:cstheme="minorHAnsi"/>
        </w:rPr>
        <w:t xml:space="preserve">, </w:t>
      </w:r>
      <w:r w:rsidRPr="00D36414">
        <w:rPr>
          <w:rFonts w:cstheme="minorHAnsi"/>
          <w:lang w:val="es-ES"/>
        </w:rPr>
        <w:t>П</w:t>
      </w:r>
      <w:r w:rsidRPr="00D36414">
        <w:rPr>
          <w:rFonts w:cstheme="minorHAnsi"/>
        </w:rPr>
        <w:t xml:space="preserve">. </w:t>
      </w:r>
      <w:r w:rsidRPr="00D36414">
        <w:rPr>
          <w:rFonts w:cstheme="minorHAnsi"/>
          <w:lang w:val="es-ES"/>
        </w:rPr>
        <w:t>Д</w:t>
      </w:r>
      <w:r w:rsidRPr="00D36414">
        <w:rPr>
          <w:rFonts w:cstheme="minorHAnsi"/>
        </w:rPr>
        <w:t xml:space="preserve">.]. (2011). </w:t>
      </w:r>
      <w:r w:rsidRPr="00D36414">
        <w:rPr>
          <w:rFonts w:cstheme="minorHAnsi"/>
          <w:lang w:val="pt-PT"/>
        </w:rPr>
        <w:t xml:space="preserve">Динамика фауны и </w:t>
      </w:r>
      <w:r w:rsidRPr="00D36414">
        <w:rPr>
          <w:rFonts w:cs="Calibri (Body)"/>
          <w:smallCaps/>
          <w:lang w:val="pt-PT"/>
        </w:rPr>
        <w:t xml:space="preserve">Популяции </w:t>
      </w:r>
      <w:r w:rsidRPr="00D36414">
        <w:rPr>
          <w:rFonts w:cstheme="minorHAnsi"/>
          <w:lang w:val="pt-PT"/>
        </w:rPr>
        <w:t>птиц на залежных</w:t>
      </w:r>
      <w:r w:rsidRPr="00D36414">
        <w:rPr>
          <w:rFonts w:cs="Calibri (Body)"/>
          <w:smallCaps/>
          <w:lang w:val="pt-PT"/>
        </w:rPr>
        <w:t xml:space="preserve"> </w:t>
      </w:r>
      <w:r w:rsidRPr="00D36414">
        <w:rPr>
          <w:rFonts w:cstheme="minorHAnsi"/>
          <w:lang w:val="pt-PT"/>
        </w:rPr>
        <w:t>в лесостепи</w:t>
      </w:r>
      <w:r w:rsidRPr="00D36414">
        <w:rPr>
          <w:rFonts w:cs="Calibri (Body)"/>
          <w:smallCaps/>
          <w:lang w:val="pt-PT"/>
        </w:rPr>
        <w:t xml:space="preserve"> </w:t>
      </w:r>
      <w:r w:rsidRPr="00D36414">
        <w:rPr>
          <w:rFonts w:cstheme="minorHAnsi"/>
          <w:lang w:val="pt-PT"/>
        </w:rPr>
        <w:t xml:space="preserve">и степных зонах [Dynamics of fauna and the population of birds on the fallow lands in forest-steppe and steppe zones]. </w:t>
      </w:r>
      <w:r w:rsidRPr="00D36414">
        <w:rPr>
          <w:rFonts w:cstheme="minorHAnsi"/>
          <w:i/>
          <w:lang w:val="pt-PT"/>
        </w:rPr>
        <w:t>Scientific statements of the Belgorod state University. Series: Natural Sciences, 15</w:t>
      </w:r>
      <w:r w:rsidRPr="00D36414">
        <w:rPr>
          <w:rFonts w:cstheme="minorHAnsi"/>
          <w:lang w:val="pt-PT"/>
        </w:rPr>
        <w:t xml:space="preserve">(9), 104. Retrieved from </w:t>
      </w:r>
      <w:hyperlink r:id="rId1116" w:history="1">
        <w:r w:rsidRPr="00D36414">
          <w:rPr>
            <w:rStyle w:val="Hyperlink"/>
            <w:rFonts w:cstheme="minorHAnsi"/>
            <w:lang w:val="pt-PT"/>
          </w:rPr>
          <w:t>https://cyberleninka.ru/article/v/dinamika-fauny-i-naseleniya-ptits-na-zalezhah-v-lesostepnoy-i-stepnoy-zonah</w:t>
        </w:r>
      </w:hyperlink>
      <w:r w:rsidRPr="00D36414">
        <w:rPr>
          <w:rFonts w:cstheme="minorHAnsi"/>
          <w:lang w:val="pt-PT"/>
        </w:rPr>
        <w:t xml:space="preserve"> </w:t>
      </w:r>
    </w:p>
    <w:p w14:paraId="76093B8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Bologa, A. S., &amp; Sava, D. (2012). </w:t>
      </w:r>
      <w:r w:rsidRPr="00D36414">
        <w:rPr>
          <w:rFonts w:cstheme="minorHAnsi"/>
        </w:rPr>
        <w:t xml:space="preserve">Present state and evolution trends of biodiversity in the Black Sea: decline and restoration. </w:t>
      </w:r>
      <w:r w:rsidRPr="00D36414">
        <w:rPr>
          <w:rFonts w:cstheme="minorHAnsi"/>
          <w:i/>
          <w:iCs/>
        </w:rPr>
        <w:t>Journal of the Black Sea/Mediterranean Environment</w:t>
      </w:r>
      <w:r w:rsidRPr="00D36414">
        <w:rPr>
          <w:rFonts w:cstheme="minorHAnsi"/>
        </w:rPr>
        <w:t xml:space="preserve">, </w:t>
      </w:r>
      <w:r w:rsidRPr="00D36414">
        <w:rPr>
          <w:rFonts w:cstheme="minorHAnsi"/>
          <w:i/>
          <w:iCs/>
        </w:rPr>
        <w:t>18</w:t>
      </w:r>
      <w:r w:rsidRPr="00D36414">
        <w:rPr>
          <w:rFonts w:cstheme="minorHAnsi"/>
        </w:rPr>
        <w:t xml:space="preserve">(2), 144–154. Retrieved from </w:t>
      </w:r>
      <w:hyperlink r:id="rId1117" w:history="1">
        <w:r w:rsidRPr="00D36414">
          <w:rPr>
            <w:rStyle w:val="Hyperlink"/>
            <w:rFonts w:cstheme="minorHAnsi"/>
          </w:rPr>
          <w:t>http://www.blackmeditjournal.org/pdf/vol18no2pdf5.pdf</w:t>
        </w:r>
      </w:hyperlink>
      <w:r w:rsidRPr="00D36414">
        <w:rPr>
          <w:rFonts w:cstheme="minorHAnsi"/>
        </w:rPr>
        <w:t xml:space="preserve"> </w:t>
      </w:r>
    </w:p>
    <w:p w14:paraId="5B3E5FDF" w14:textId="77777777" w:rsidR="00ED7B7A" w:rsidRPr="00D36414" w:rsidRDefault="00ED7B7A" w:rsidP="00ED7B7A">
      <w:pPr>
        <w:spacing w:before="120"/>
        <w:ind w:left="567" w:hanging="567"/>
        <w:rPr>
          <w:rFonts w:cstheme="minorHAnsi"/>
        </w:rPr>
      </w:pPr>
      <w:r w:rsidRPr="00D36414">
        <w:rPr>
          <w:rFonts w:cstheme="minorHAnsi"/>
        </w:rPr>
        <w:t xml:space="preserve">Bond E. M. &amp; Chase J. M. (2002). Biodiversity and ecosystem functioning at local and regional spatial scales. </w:t>
      </w:r>
      <w:r w:rsidRPr="00D36414">
        <w:rPr>
          <w:rFonts w:cstheme="minorHAnsi"/>
          <w:i/>
        </w:rPr>
        <w:t>Ecology Letters, 5</w:t>
      </w:r>
      <w:r w:rsidRPr="00D36414">
        <w:rPr>
          <w:rFonts w:cstheme="minorHAnsi"/>
        </w:rPr>
        <w:t xml:space="preserve">(4), 467–470. </w:t>
      </w:r>
      <w:hyperlink r:id="rId1118" w:history="1">
        <w:r w:rsidRPr="00D36414">
          <w:rPr>
            <w:rStyle w:val="Hyperlink"/>
            <w:rFonts w:cstheme="minorHAnsi"/>
          </w:rPr>
          <w:t>https://doi.org/10.1046/j.1461-0248.2002.00350.x</w:t>
        </w:r>
      </w:hyperlink>
      <w:r w:rsidRPr="00D36414">
        <w:rPr>
          <w:rFonts w:cstheme="minorHAnsi"/>
        </w:rPr>
        <w:t xml:space="preserve"> </w:t>
      </w:r>
    </w:p>
    <w:p w14:paraId="02F0CB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nn, A., Allott, T., Evans, M., Joosten, H., &amp; Stoneman, R. (2016). </w:t>
      </w:r>
      <w:r w:rsidRPr="00D36414">
        <w:rPr>
          <w:rFonts w:cstheme="minorHAnsi"/>
          <w:i/>
          <w:iCs/>
        </w:rPr>
        <w:t>Peatland restoration and ecosystem services: Science, policy and practice</w:t>
      </w:r>
      <w:r w:rsidRPr="00D36414">
        <w:rPr>
          <w:rFonts w:cstheme="minorHAnsi"/>
        </w:rPr>
        <w:t>. Cambridge, UK: Cambridge University Press.</w:t>
      </w:r>
    </w:p>
    <w:p w14:paraId="6AAE422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nnin, I., Bonneuil, C., Goffaux, R., Montalent, P., &amp; Goldringer, I. (2014). Explaining the decrease in the genetic diversity of wheat in France over the 20th century. </w:t>
      </w:r>
      <w:r w:rsidRPr="00D36414">
        <w:rPr>
          <w:rFonts w:cstheme="minorHAnsi"/>
          <w:i/>
          <w:iCs/>
        </w:rPr>
        <w:t>Agriculture, Ecosystems and Environment</w:t>
      </w:r>
      <w:r w:rsidRPr="00D36414">
        <w:rPr>
          <w:rFonts w:cstheme="minorHAnsi"/>
        </w:rPr>
        <w:t xml:space="preserve">, </w:t>
      </w:r>
      <w:r w:rsidRPr="00D36414">
        <w:rPr>
          <w:rFonts w:cstheme="minorHAnsi"/>
          <w:i/>
          <w:iCs/>
        </w:rPr>
        <w:t>195</w:t>
      </w:r>
      <w:r w:rsidRPr="00D36414">
        <w:rPr>
          <w:rFonts w:cstheme="minorHAnsi"/>
        </w:rPr>
        <w:t xml:space="preserve">, 183–192. </w:t>
      </w:r>
      <w:hyperlink r:id="rId1119" w:history="1">
        <w:r w:rsidRPr="00D36414">
          <w:rPr>
            <w:rStyle w:val="Hyperlink"/>
            <w:rFonts w:cstheme="minorHAnsi"/>
          </w:rPr>
          <w:t>https://doi.org/10.1016/j.agee.2014.06.003</w:t>
        </w:r>
      </w:hyperlink>
      <w:r w:rsidRPr="00D36414">
        <w:rPr>
          <w:rFonts w:cstheme="minorHAnsi"/>
        </w:rPr>
        <w:t xml:space="preserve"> </w:t>
      </w:r>
    </w:p>
    <w:p w14:paraId="3A2D9C3B" w14:textId="77777777" w:rsidR="00ED7B7A" w:rsidRPr="00D36414" w:rsidRDefault="00ED7B7A" w:rsidP="00ED7B7A">
      <w:pPr>
        <w:widowControl w:val="0"/>
        <w:autoSpaceDE w:val="0"/>
        <w:autoSpaceDN w:val="0"/>
        <w:adjustRightInd w:val="0"/>
        <w:spacing w:before="120"/>
        <w:ind w:left="480" w:hanging="480"/>
        <w:rPr>
          <w:rStyle w:val="Hyperlink"/>
          <w:rFonts w:cstheme="minorHAnsi"/>
        </w:rPr>
      </w:pPr>
      <w:r w:rsidRPr="00D36414">
        <w:rPr>
          <w:rFonts w:cstheme="minorHAnsi"/>
        </w:rPr>
        <w:t xml:space="preserve">Boomer, I., Aladin, N., Plotnikov, I., &amp; Whatley, R. (2000). The palaeolimnology of the Aral Sea: a review. </w:t>
      </w:r>
      <w:r w:rsidRPr="00D36414">
        <w:rPr>
          <w:rFonts w:cstheme="minorHAnsi"/>
          <w:i/>
          <w:iCs/>
        </w:rPr>
        <w:t>Quaternary Science Reviews</w:t>
      </w:r>
      <w:r w:rsidRPr="00D36414">
        <w:rPr>
          <w:rFonts w:cstheme="minorHAnsi"/>
        </w:rPr>
        <w:t xml:space="preserve">, </w:t>
      </w:r>
      <w:r w:rsidRPr="00D36414">
        <w:rPr>
          <w:rFonts w:cstheme="minorHAnsi"/>
          <w:i/>
          <w:iCs/>
        </w:rPr>
        <w:t>19</w:t>
      </w:r>
      <w:r w:rsidRPr="00D36414">
        <w:rPr>
          <w:rFonts w:cstheme="minorHAnsi"/>
        </w:rPr>
        <w:t xml:space="preserve">(13), 1259–1278. </w:t>
      </w:r>
      <w:hyperlink r:id="rId1120" w:history="1">
        <w:r w:rsidRPr="00D36414">
          <w:rPr>
            <w:rStyle w:val="Hyperlink"/>
            <w:rFonts w:cstheme="minorHAnsi"/>
          </w:rPr>
          <w:t>https://doi.org/10.1016/S0277-3791(00)00002-0</w:t>
        </w:r>
      </w:hyperlink>
    </w:p>
    <w:p w14:paraId="02CF52C9" w14:textId="77777777" w:rsidR="00ED7B7A" w:rsidRPr="00A743D6" w:rsidRDefault="00ED7B7A" w:rsidP="00ED7B7A">
      <w:pPr>
        <w:widowControl w:val="0"/>
        <w:autoSpaceDE w:val="0"/>
        <w:autoSpaceDN w:val="0"/>
        <w:adjustRightInd w:val="0"/>
        <w:spacing w:before="120"/>
        <w:ind w:left="480" w:hanging="480"/>
        <w:rPr>
          <w:rFonts w:cstheme="minorHAnsi"/>
        </w:rPr>
      </w:pPr>
      <w:r w:rsidRPr="00A743D6">
        <w:rPr>
          <w:rFonts w:cstheme="minorHAnsi"/>
        </w:rPr>
        <w:t>Borisov, V. V., Scheblykina, L. S. &amp; Uriadova, L. P. [</w:t>
      </w:r>
      <w:r w:rsidRPr="00A743D6">
        <w:rPr>
          <w:rFonts w:cstheme="minorHAnsi"/>
          <w:lang w:val="pt-PT"/>
        </w:rPr>
        <w:t>Борисов, В. В., Щеблыкина, Л. С., &amp; Урядова, Л. П.</w:t>
      </w:r>
      <w:r w:rsidRPr="00A743D6">
        <w:rPr>
          <w:rFonts w:cstheme="minorHAnsi"/>
        </w:rPr>
        <w:t xml:space="preserve">]. (2014). </w:t>
      </w:r>
      <w:r w:rsidRPr="00A743D6">
        <w:rPr>
          <w:rFonts w:cstheme="minorHAnsi"/>
          <w:color w:val="000000"/>
          <w:lang w:val="pt-PT"/>
        </w:rPr>
        <w:t>The dynamics of the species composition and bird habitats on abandoned arable lands with different degrees of overgrowth [</w:t>
      </w:r>
      <w:r w:rsidRPr="00A743D6">
        <w:rPr>
          <w:rFonts w:cstheme="minorHAnsi"/>
          <w:color w:val="000000"/>
        </w:rPr>
        <w:t>Динамика видового состава и</w:t>
      </w:r>
      <w:r w:rsidRPr="00A743D6">
        <w:rPr>
          <w:rFonts w:cstheme="minorHAnsi"/>
          <w:lang w:val="pt-PT"/>
        </w:rPr>
        <w:t xml:space="preserve"> структура населения </w:t>
      </w:r>
      <w:r w:rsidRPr="00A743D6">
        <w:rPr>
          <w:rFonts w:cstheme="minorHAnsi"/>
          <w:color w:val="000000"/>
        </w:rPr>
        <w:t xml:space="preserve">птиц </w:t>
      </w:r>
      <w:r w:rsidRPr="00A743D6">
        <w:rPr>
          <w:rFonts w:cstheme="minorHAnsi"/>
          <w:lang w:val="pt-PT"/>
        </w:rPr>
        <w:t xml:space="preserve">Заброшенных </w:t>
      </w:r>
      <w:r w:rsidRPr="00A743D6">
        <w:rPr>
          <w:rFonts w:cstheme="minorHAnsi"/>
          <w:bCs/>
          <w:color w:val="222222"/>
          <w:lang w:val="ru-RU"/>
        </w:rPr>
        <w:t>пашен</w:t>
      </w:r>
      <w:r w:rsidRPr="00A743D6">
        <w:rPr>
          <w:rFonts w:cstheme="minorHAnsi"/>
          <w:lang w:val="pt-PT"/>
        </w:rPr>
        <w:t xml:space="preserve"> </w:t>
      </w:r>
      <w:r w:rsidRPr="00A743D6">
        <w:rPr>
          <w:rFonts w:cstheme="minorHAnsi"/>
          <w:color w:val="000000"/>
        </w:rPr>
        <w:t>с разной степенью</w:t>
      </w:r>
      <w:r w:rsidRPr="00A743D6">
        <w:rPr>
          <w:rFonts w:cstheme="minorHAnsi"/>
          <w:lang w:val="pt-PT"/>
        </w:rPr>
        <w:t xml:space="preserve"> </w:t>
      </w:r>
      <w:r w:rsidRPr="00A743D6">
        <w:rPr>
          <w:rFonts w:cstheme="minorHAnsi"/>
          <w:smallCaps/>
          <w:lang w:val="pt-PT"/>
        </w:rPr>
        <w:t>их зарастания</w:t>
      </w:r>
      <w:r w:rsidRPr="00A743D6">
        <w:rPr>
          <w:rFonts w:cstheme="minorHAnsi"/>
          <w:color w:val="000000"/>
          <w:lang w:val="pt-PT"/>
        </w:rPr>
        <w:t xml:space="preserve">]. </w:t>
      </w:r>
      <w:r w:rsidRPr="00A743D6">
        <w:rPr>
          <w:rFonts w:cstheme="minorHAnsi"/>
          <w:i/>
          <w:color w:val="000000"/>
          <w:lang w:val="pt-PT"/>
        </w:rPr>
        <w:t xml:space="preserve">Bulletin of the Pskov State University. Series: Natural and Physico-mathematical Sciences, 5. </w:t>
      </w:r>
      <w:r w:rsidRPr="00A743D6">
        <w:rPr>
          <w:rFonts w:cstheme="minorHAnsi"/>
          <w:color w:val="000000"/>
          <w:lang w:val="pt-PT"/>
        </w:rPr>
        <w:t xml:space="preserve">Retrieved from </w:t>
      </w:r>
      <w:hyperlink r:id="rId1121" w:history="1">
        <w:r w:rsidRPr="00A743D6">
          <w:rPr>
            <w:rStyle w:val="Hyperlink"/>
            <w:rFonts w:cstheme="minorHAnsi"/>
            <w:lang w:val="pt-PT"/>
          </w:rPr>
          <w:t>https://cyberleninka.ru/article/v/dinamika-vidovogo-sostava-i-struktury-naseleniya-ptits-zabroshennyh-pashen-s-raznoy-stepenyu-ih-zarastaniya</w:t>
        </w:r>
      </w:hyperlink>
    </w:p>
    <w:p w14:paraId="66A7AA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ornand, C., Gygax, A., Juillerat, P., Jutzi, M., Möhl, A., Rometsch, S., Sager, L., Santiago, H, &amp; Eggenberg, S. (2016). </w:t>
      </w:r>
      <w:r w:rsidRPr="00D36414">
        <w:rPr>
          <w:rFonts w:cstheme="minorHAnsi"/>
          <w:i/>
          <w:iCs/>
        </w:rPr>
        <w:t>Rote Liste Gefässpflanzen. Gefährdete Arten der Schweiz</w:t>
      </w:r>
      <w:r w:rsidRPr="00D36414">
        <w:rPr>
          <w:rFonts w:cstheme="minorHAnsi"/>
          <w:i/>
        </w:rPr>
        <w:t xml:space="preserve"> (Vol. 1621) [Red List of vascular plants. Endangered species in Switzerland (Vol. 1621)]</w:t>
      </w:r>
      <w:r w:rsidRPr="00D36414">
        <w:rPr>
          <w:rFonts w:cstheme="minorHAnsi"/>
        </w:rPr>
        <w:t>. Bern, Switzerland: Bundesamt für Umwelt and Geneva, Switzerland: Info Flora.</w:t>
      </w:r>
    </w:p>
    <w:p w14:paraId="49398E2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Boros, E., Ecsedi, Z., &amp; Oláh, J. (2013). </w:t>
      </w:r>
      <w:r w:rsidRPr="00D36414">
        <w:rPr>
          <w:rFonts w:cstheme="minorHAnsi"/>
          <w:i/>
          <w:iCs/>
        </w:rPr>
        <w:t>Ecology and management of soda pans in the Carpathian Basin</w:t>
      </w:r>
      <w:r w:rsidRPr="00D36414">
        <w:rPr>
          <w:rFonts w:cstheme="minorHAnsi"/>
        </w:rPr>
        <w:t xml:space="preserve">. </w:t>
      </w:r>
      <w:r w:rsidRPr="00D36414">
        <w:rPr>
          <w:rFonts w:cstheme="minorHAnsi"/>
        </w:rPr>
        <w:lastRenderedPageBreak/>
        <w:t xml:space="preserve">Balmazújváros, Hungary: Hortobágy Environmental Association. </w:t>
      </w:r>
    </w:p>
    <w:p w14:paraId="400EF895" w14:textId="77777777" w:rsidR="00ED7B7A" w:rsidRPr="00D36414" w:rsidRDefault="00ED7B7A" w:rsidP="00ED7B7A">
      <w:pPr>
        <w:spacing w:before="120"/>
        <w:ind w:left="567" w:hanging="567"/>
        <w:rPr>
          <w:rFonts w:cstheme="minorHAnsi"/>
        </w:rPr>
      </w:pPr>
      <w:r w:rsidRPr="00D36414">
        <w:rPr>
          <w:rFonts w:cstheme="minorHAnsi"/>
        </w:rPr>
        <w:t xml:space="preserve">Borsch, T., Dürbye, T., Gasparyan, A., Akhalkatsi, M., Henkel, M., Korotkova, N., Maharromova, E. Mansion, G. &amp; Stevens, A.-D. (2014). </w:t>
      </w:r>
      <w:r w:rsidRPr="00D36414">
        <w:rPr>
          <w:rFonts w:cstheme="minorHAnsi"/>
          <w:i/>
          <w:iCs/>
        </w:rPr>
        <w:t>Caucasus. Plant diversity between the Black and Caspian Seas</w:t>
      </w:r>
      <w:r w:rsidRPr="00D36414">
        <w:rPr>
          <w:rFonts w:cstheme="minorHAnsi"/>
        </w:rPr>
        <w:t xml:space="preserve">. G. Parolly, K. Grotz, W. Lack, &amp; N. J. Turland (Eds.). Berlin, Germany: Botanischer Garten und Botanisches Museum Berlin-Dahlem. </w:t>
      </w:r>
    </w:p>
    <w:p w14:paraId="19634F7D"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lang w:val="fr-CH"/>
        </w:rPr>
        <w:t xml:space="preserve">Boudouresque, C. F., Bernard, G., Pergent, G., Shili, A., &amp; Verlaque, M. (2009). </w:t>
      </w:r>
      <w:r w:rsidRPr="00D36414">
        <w:rPr>
          <w:rFonts w:cstheme="minorHAnsi"/>
        </w:rPr>
        <w:t xml:space="preserve">Regression of Mediterranean seagrasses caused by natural processes and anthropogenic disturbances and stress: A critical review. </w:t>
      </w:r>
      <w:r w:rsidRPr="00D36414">
        <w:rPr>
          <w:rFonts w:cstheme="minorHAnsi"/>
          <w:i/>
          <w:iCs/>
          <w:lang w:val="es-ES"/>
        </w:rPr>
        <w:t>Botanica Marina</w:t>
      </w:r>
      <w:r w:rsidRPr="00D36414">
        <w:rPr>
          <w:rFonts w:cstheme="minorHAnsi"/>
          <w:lang w:val="es-ES"/>
        </w:rPr>
        <w:t xml:space="preserve">, </w:t>
      </w:r>
      <w:r w:rsidRPr="00D36414">
        <w:rPr>
          <w:rFonts w:cstheme="minorHAnsi"/>
          <w:i/>
          <w:iCs/>
          <w:lang w:val="es-ES"/>
        </w:rPr>
        <w:t>52</w:t>
      </w:r>
      <w:r w:rsidRPr="00D36414">
        <w:rPr>
          <w:rFonts w:cstheme="minorHAnsi"/>
          <w:lang w:val="es-ES"/>
        </w:rPr>
        <w:t xml:space="preserve">(5), 395–418. </w:t>
      </w:r>
      <w:hyperlink r:id="rId1122" w:history="1">
        <w:r w:rsidRPr="00D36414">
          <w:rPr>
            <w:rStyle w:val="Hyperlink"/>
            <w:rFonts w:cstheme="minorHAnsi"/>
            <w:lang w:val="es-ES"/>
          </w:rPr>
          <w:t>https://doi.org/10.1515/BOT.2009.057</w:t>
        </w:r>
      </w:hyperlink>
      <w:r w:rsidRPr="00D36414">
        <w:rPr>
          <w:rFonts w:cstheme="minorHAnsi"/>
          <w:lang w:val="es-ES"/>
        </w:rPr>
        <w:t xml:space="preserve"> </w:t>
      </w:r>
    </w:p>
    <w:p w14:paraId="11ED1C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Brasier, C. M., &amp; Buck, K. W. (2001). </w:t>
      </w:r>
      <w:r w:rsidRPr="00D36414">
        <w:rPr>
          <w:rFonts w:cstheme="minorHAnsi"/>
        </w:rPr>
        <w:t xml:space="preserve">Rapid evolutionary changes in a globally invading fungal pathogen (Dutch elm disease). </w:t>
      </w:r>
      <w:r w:rsidRPr="00D36414">
        <w:rPr>
          <w:rFonts w:cstheme="minorHAnsi"/>
          <w:i/>
          <w:iCs/>
        </w:rPr>
        <w:t>Biological Invasions</w:t>
      </w:r>
      <w:r w:rsidRPr="00D36414">
        <w:rPr>
          <w:rFonts w:cstheme="minorHAnsi"/>
        </w:rPr>
        <w:t xml:space="preserve">, </w:t>
      </w:r>
      <w:r w:rsidRPr="00D36414">
        <w:rPr>
          <w:rFonts w:cstheme="minorHAnsi"/>
          <w:i/>
          <w:iCs/>
        </w:rPr>
        <w:t>3</w:t>
      </w:r>
      <w:r w:rsidRPr="00D36414">
        <w:rPr>
          <w:rFonts w:cstheme="minorHAnsi"/>
        </w:rPr>
        <w:t xml:space="preserve">(3), 223–233. </w:t>
      </w:r>
      <w:hyperlink r:id="rId1123" w:history="1">
        <w:r w:rsidRPr="00D36414">
          <w:rPr>
            <w:rStyle w:val="Hyperlink"/>
            <w:rFonts w:cstheme="minorHAnsi"/>
          </w:rPr>
          <w:t>https://doi.org/10.1023/A:1015248819864</w:t>
        </w:r>
      </w:hyperlink>
      <w:r w:rsidRPr="00D36414">
        <w:rPr>
          <w:rFonts w:cstheme="minorHAnsi"/>
        </w:rPr>
        <w:t xml:space="preserve"> </w:t>
      </w:r>
    </w:p>
    <w:p w14:paraId="50651CB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eckle, S. -W., &amp; Wucherer, W. (2006). Vegetation of the Pamir (Tajikistan): Land use and desertification problems. In E. M. Spehn, M. Liberman, &amp; C. Körner (Eds.), </w:t>
      </w:r>
      <w:r w:rsidRPr="00D36414">
        <w:rPr>
          <w:rFonts w:cstheme="minorHAnsi"/>
          <w:i/>
          <w:iCs/>
        </w:rPr>
        <w:t>Land use change and mountain biodiversity</w:t>
      </w:r>
      <w:r w:rsidRPr="00D36414">
        <w:rPr>
          <w:rFonts w:cstheme="minorHAnsi"/>
        </w:rPr>
        <w:t xml:space="preserve"> (pp. 225–238). Boca Raton, USA: CRC Press.</w:t>
      </w:r>
    </w:p>
    <w:p w14:paraId="520B23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eckle, S.-W., Wucherer, W., Dimeyeva, L., &amp; Ogar, N. (Eds.). (2012). The Aralkum, a man-made desert on the desiccated floor of the Aral Sea (Central Asia). Berlin, Germany: Springer-Verlag. </w:t>
      </w:r>
      <w:hyperlink r:id="rId1124" w:history="1">
        <w:r w:rsidRPr="00D36414">
          <w:rPr>
            <w:rStyle w:val="Hyperlink"/>
            <w:rFonts w:cstheme="minorHAnsi"/>
          </w:rPr>
          <w:t>https://doi.org/10.1007/978-3-642-21117-1_1</w:t>
        </w:r>
      </w:hyperlink>
      <w:r w:rsidRPr="00D36414">
        <w:rPr>
          <w:rFonts w:cstheme="minorHAnsi"/>
        </w:rPr>
        <w:t xml:space="preserve"> </w:t>
      </w:r>
    </w:p>
    <w:p w14:paraId="10520E08"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 xml:space="preserve">Breeze, T. D., Vaissière, B. E., Bommarco, R., Petanidou, T., Seraphides, N., Kozák, L., </w:t>
      </w:r>
      <w:r w:rsidRPr="00D36414">
        <w:rPr>
          <w:rFonts w:cstheme="minorHAnsi"/>
        </w:rPr>
        <w:t xml:space="preserve">Scheper, J., Biesmeijer, J. C., Kleijn, D., Gyldenkærne, S., Moretti, M., Holzschuh, A., Steffan-Dewenter, I., Stout, J. C., Pärtel, M., Zobel, M., &amp; Potts, S. G. (2014). Agricultural policies exacerbate honeybee pollination service supply-demand mismatches across Europe.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1), e82996. </w:t>
      </w:r>
      <w:hyperlink r:id="rId1125" w:history="1">
        <w:r w:rsidRPr="00D36414">
          <w:rPr>
            <w:rStyle w:val="Hyperlink"/>
            <w:rFonts w:cstheme="minorHAnsi"/>
          </w:rPr>
          <w:t>https://doi.org/10.1371/journal.pone.0082996</w:t>
        </w:r>
      </w:hyperlink>
      <w:r w:rsidRPr="00D36414">
        <w:rPr>
          <w:rFonts w:cstheme="minorHAnsi"/>
        </w:rPr>
        <w:t xml:space="preserve"> </w:t>
      </w:r>
    </w:p>
    <w:p w14:paraId="36F10CB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inkert, A., Hölzel, N., Sidorova, T. V., &amp; Kamp, J. (2016). Spontaneous steppe restoration on abandoned cropland in Kazakhstan: grazing affects successional pathways. </w:t>
      </w:r>
      <w:r w:rsidRPr="00D36414">
        <w:rPr>
          <w:rFonts w:cstheme="minorHAnsi"/>
          <w:i/>
          <w:iCs/>
        </w:rPr>
        <w:t>Biodiversity and Conservation 25</w:t>
      </w:r>
      <w:r w:rsidRPr="00D36414">
        <w:rPr>
          <w:rFonts w:cstheme="minorHAnsi"/>
          <w:iCs/>
        </w:rPr>
        <w:t>(12)</w:t>
      </w:r>
      <w:r w:rsidRPr="00D36414">
        <w:rPr>
          <w:rFonts w:cstheme="minorHAnsi"/>
        </w:rPr>
        <w:t xml:space="preserve">, 2543-2561. </w:t>
      </w:r>
      <w:hyperlink r:id="rId1126" w:history="1">
        <w:r w:rsidRPr="00D36414">
          <w:rPr>
            <w:rStyle w:val="Hyperlink"/>
            <w:rFonts w:cstheme="minorHAnsi"/>
          </w:rPr>
          <w:t>https://doi.org/10.1007/s10531-015-1020-7</w:t>
        </w:r>
      </w:hyperlink>
      <w:r w:rsidRPr="00D36414">
        <w:rPr>
          <w:rFonts w:cstheme="minorHAnsi"/>
        </w:rPr>
        <w:t xml:space="preserve"> </w:t>
      </w:r>
    </w:p>
    <w:p w14:paraId="5881B11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itton, A. J., Beale, C. M., Towers, W., &amp; Hewison, R. L. (2009). Biodiversity gains and losses: evidence for homogenisation of Scottish alpine vegetation. </w:t>
      </w:r>
      <w:r w:rsidRPr="00D36414">
        <w:rPr>
          <w:rFonts w:cstheme="minorHAnsi"/>
          <w:i/>
          <w:iCs/>
        </w:rPr>
        <w:t>Biological Conservation</w:t>
      </w:r>
      <w:r w:rsidRPr="00D36414">
        <w:rPr>
          <w:rFonts w:cstheme="minorHAnsi"/>
        </w:rPr>
        <w:t xml:space="preserve">, </w:t>
      </w:r>
      <w:r w:rsidRPr="00D36414">
        <w:rPr>
          <w:rFonts w:cstheme="minorHAnsi"/>
          <w:i/>
          <w:iCs/>
        </w:rPr>
        <w:t>142</w:t>
      </w:r>
      <w:r w:rsidRPr="00D36414">
        <w:rPr>
          <w:rFonts w:cstheme="minorHAnsi"/>
        </w:rPr>
        <w:t xml:space="preserve">(8), 1728–1739. </w:t>
      </w:r>
      <w:hyperlink r:id="rId1127" w:history="1">
        <w:r w:rsidRPr="00D36414">
          <w:rPr>
            <w:rStyle w:val="Hyperlink"/>
            <w:rFonts w:cstheme="minorHAnsi"/>
          </w:rPr>
          <w:t>https://doi.org/10.1016/j.biocon.2009.03.010</w:t>
        </w:r>
      </w:hyperlink>
      <w:r w:rsidRPr="00D36414">
        <w:rPr>
          <w:rFonts w:cstheme="minorHAnsi"/>
        </w:rPr>
        <w:t xml:space="preserve"> </w:t>
      </w:r>
    </w:p>
    <w:p w14:paraId="02733BFD"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Britton, A. J., &amp; Fisher, J. M. (2010). Terricolous alpine lichens are sensitive to both load and concentration of applied nitrogen and have potential as bioindicators of nitrogen deposition. </w:t>
      </w:r>
      <w:r w:rsidRPr="00D36414">
        <w:rPr>
          <w:rFonts w:cstheme="minorHAnsi"/>
          <w:i/>
          <w:iCs/>
          <w:lang w:val="fr-CH"/>
        </w:rPr>
        <w:t>Environmental Pollution</w:t>
      </w:r>
      <w:r w:rsidRPr="00D36414">
        <w:rPr>
          <w:rFonts w:cstheme="minorHAnsi"/>
          <w:lang w:val="fr-CH"/>
        </w:rPr>
        <w:t xml:space="preserve">, </w:t>
      </w:r>
      <w:r w:rsidRPr="00D36414">
        <w:rPr>
          <w:rFonts w:cstheme="minorHAnsi"/>
          <w:i/>
          <w:iCs/>
          <w:lang w:val="fr-CH"/>
        </w:rPr>
        <w:t>158</w:t>
      </w:r>
      <w:r w:rsidRPr="00D36414">
        <w:rPr>
          <w:rFonts w:cstheme="minorHAnsi"/>
          <w:lang w:val="fr-CH"/>
        </w:rPr>
        <w:t xml:space="preserve">(5), 1296–1302. </w:t>
      </w:r>
      <w:hyperlink r:id="rId1128" w:history="1">
        <w:r w:rsidRPr="00D36414">
          <w:rPr>
            <w:rStyle w:val="Hyperlink"/>
            <w:rFonts w:cstheme="minorHAnsi"/>
            <w:lang w:val="fr-CH"/>
          </w:rPr>
          <w:t>https://doi.org/10.1016/j.envpol.2010.01.015</w:t>
        </w:r>
      </w:hyperlink>
      <w:r w:rsidRPr="00D36414">
        <w:rPr>
          <w:rFonts w:cstheme="minorHAnsi"/>
          <w:lang w:val="fr-CH"/>
        </w:rPr>
        <w:t xml:space="preserve"> </w:t>
      </w:r>
    </w:p>
    <w:p w14:paraId="19D105B8"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Britton, A. J., Hester, A. J., Hewison, R. L., Potts, J. M., &amp; Ross, L. C. (2017). Climate, pollution and grazing drive long-term change in moorland habitats. </w:t>
      </w:r>
      <w:r w:rsidRPr="00D36414">
        <w:rPr>
          <w:rFonts w:cstheme="minorHAnsi"/>
          <w:i/>
          <w:iCs/>
        </w:rPr>
        <w:t>Applied Vegetation Science</w:t>
      </w:r>
      <w:r w:rsidRPr="00D36414">
        <w:rPr>
          <w:rFonts w:cstheme="minorHAnsi"/>
        </w:rPr>
        <w:t xml:space="preserve">, </w:t>
      </w:r>
      <w:r w:rsidRPr="00D36414">
        <w:rPr>
          <w:rFonts w:cstheme="minorHAnsi"/>
          <w:i/>
          <w:iCs/>
        </w:rPr>
        <w:t>20</w:t>
      </w:r>
      <w:r w:rsidRPr="00D36414">
        <w:rPr>
          <w:rFonts w:cstheme="minorHAnsi"/>
        </w:rPr>
        <w:t xml:space="preserve">(2), 194–203. </w:t>
      </w:r>
      <w:hyperlink r:id="rId1129" w:history="1">
        <w:r w:rsidRPr="00D36414">
          <w:rPr>
            <w:rStyle w:val="Hyperlink"/>
            <w:rFonts w:cstheme="minorHAnsi"/>
          </w:rPr>
          <w:t>http://doi.org/10.1111/avsc.12260</w:t>
        </w:r>
      </w:hyperlink>
      <w:r w:rsidRPr="00D36414">
        <w:rPr>
          <w:rFonts w:cstheme="minorHAnsi"/>
        </w:rPr>
        <w:t xml:space="preserve"> </w:t>
      </w:r>
    </w:p>
    <w:p w14:paraId="02D52F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Brochet, A.-L., Van den Bosschen, W., Jbour, S., Ndang’ang’a, P. K., Jones, V. R., Abdou, W. A. L. I., </w:t>
      </w:r>
      <w:r w:rsidRPr="00D36414">
        <w:rPr>
          <w:rFonts w:cstheme="minorHAnsi"/>
        </w:rPr>
        <w:t>Al-Hmoud, A. R., Asswad, N. G., Atienza, J. C., Atrash, I., Barbara, N., Bensusan, K., Bino, T., Celada, C., Cherkaoui, S. I., Costa, J., Deceuninck, B., Etayeb, K. S., Feltrup-Azafzaf, C., Figelj, J., Gustin, M., Kmecl, P., Kocevski, V., Korbetti, M., Kotrosan, D., Mula Laguna, J., Lattuada, M., Leitão, D., Lopes, P., López-Jiménez, N., Lucić, V., Micol, T., Moali, A., Perlman, Y., Piludu, N., Portolou, D., Putilin, K., Quaintenne, G., Ramadan-Jaradi, G., Ružić, M., Sandor, A., Sarajli, N., Saveljic, D., Sheldon, R. D., Shialis, T., Tsiopelas, N., Vargas, F., Thompson, C., Brunner, A., Grimmett, R., &amp;</w:t>
      </w:r>
      <w:r w:rsidRPr="00D36414">
        <w:rPr>
          <w:rFonts w:cstheme="minorHAnsi"/>
          <w:lang w:val="fr-CH"/>
        </w:rPr>
        <w:t xml:space="preserve"> </w:t>
      </w:r>
      <w:r w:rsidRPr="00D36414">
        <w:rPr>
          <w:rFonts w:cstheme="minorHAnsi"/>
        </w:rPr>
        <w:t xml:space="preserve">Butchart, S. H. M. (2016). Preliminary assessment of the scope and scale of illegal killing and taking of birds in </w:t>
      </w:r>
      <w:r w:rsidRPr="00D36414">
        <w:rPr>
          <w:rFonts w:cstheme="minorHAnsi"/>
        </w:rPr>
        <w:lastRenderedPageBreak/>
        <w:t xml:space="preserve">the Mediterranean. </w:t>
      </w:r>
      <w:r w:rsidRPr="00D36414">
        <w:rPr>
          <w:rFonts w:cstheme="minorHAnsi"/>
          <w:i/>
          <w:iCs/>
        </w:rPr>
        <w:t>Bird Conservation International</w:t>
      </w:r>
      <w:r w:rsidRPr="00D36414">
        <w:rPr>
          <w:rFonts w:cstheme="minorHAnsi"/>
        </w:rPr>
        <w:t xml:space="preserve">, </w:t>
      </w:r>
      <w:r w:rsidRPr="00D36414">
        <w:rPr>
          <w:rFonts w:cstheme="minorHAnsi"/>
          <w:i/>
          <w:iCs/>
        </w:rPr>
        <w:t>26</w:t>
      </w:r>
      <w:r w:rsidRPr="00D36414">
        <w:rPr>
          <w:rFonts w:cstheme="minorHAnsi"/>
        </w:rPr>
        <w:t xml:space="preserve">(1), 1–28. </w:t>
      </w:r>
      <w:hyperlink r:id="rId1130" w:history="1">
        <w:r w:rsidRPr="00D36414">
          <w:rPr>
            <w:rStyle w:val="Hyperlink"/>
            <w:rFonts w:cstheme="minorHAnsi"/>
          </w:rPr>
          <w:t>https://doi.org/10.1017/S0959270915000416</w:t>
        </w:r>
      </w:hyperlink>
      <w:r w:rsidRPr="00D36414">
        <w:rPr>
          <w:rFonts w:cstheme="minorHAnsi"/>
        </w:rPr>
        <w:t xml:space="preserve"> </w:t>
      </w:r>
    </w:p>
    <w:p w14:paraId="477EA45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Brodie, J., Williamson, C. J., Smale, D. A., Kamenos, N. A., Mieszkowska, N., Santos, R., Cunliffe, M., Steinke, M., Yesson, C., Anderson, K. M., Asnaghi, V., Brownlee, C., Burdett, H. L., Burrows, M. T., Collins, S., Donohue, P. J. C., Harvey, B., Foggo, A., Noisette, F., Nunes, J., Ragazzola, F., Raven, J. A., Schmidt, D. N., Suggett, D., Teichberg, M., &amp; Hall-Spencer, J. M. (2014). The future of the northeast Atlantic benthic flora in a high CO</w:t>
      </w:r>
      <w:r w:rsidRPr="00D36414">
        <w:rPr>
          <w:rFonts w:cstheme="minorHAnsi"/>
          <w:vertAlign w:val="subscript"/>
        </w:rPr>
        <w:t>2</w:t>
      </w:r>
      <w:r w:rsidRPr="00D36414">
        <w:rPr>
          <w:rFonts w:cstheme="minorHAnsi"/>
        </w:rPr>
        <w:t xml:space="preserve"> world. </w:t>
      </w:r>
      <w:r w:rsidRPr="00D36414">
        <w:rPr>
          <w:rFonts w:cstheme="minorHAnsi"/>
          <w:i/>
          <w:iCs/>
        </w:rPr>
        <w:t>Ecology and Evolution</w:t>
      </w:r>
      <w:r w:rsidRPr="00D36414">
        <w:rPr>
          <w:rFonts w:cstheme="minorHAnsi"/>
        </w:rPr>
        <w:t xml:space="preserve">, </w:t>
      </w:r>
      <w:r w:rsidRPr="00D36414">
        <w:rPr>
          <w:rFonts w:cstheme="minorHAnsi"/>
          <w:i/>
          <w:iCs/>
        </w:rPr>
        <w:t>4</w:t>
      </w:r>
      <w:r w:rsidRPr="00D36414">
        <w:rPr>
          <w:rFonts w:cstheme="minorHAnsi"/>
        </w:rPr>
        <w:t xml:space="preserve">(13), 2787–2798. </w:t>
      </w:r>
      <w:hyperlink r:id="rId1131" w:history="1">
        <w:r w:rsidRPr="00D36414">
          <w:rPr>
            <w:rStyle w:val="Hyperlink"/>
            <w:rFonts w:cstheme="minorHAnsi"/>
          </w:rPr>
          <w:t>https://doi.org/10.1002/ece3.1105</w:t>
        </w:r>
      </w:hyperlink>
      <w:r w:rsidRPr="00D36414">
        <w:rPr>
          <w:rFonts w:cstheme="minorHAnsi"/>
        </w:rPr>
        <w:t xml:space="preserve"> </w:t>
      </w:r>
    </w:p>
    <w:p w14:paraId="607367C9" w14:textId="517F490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oggi, M. F. &amp; Waldburger, E. (1984). </w:t>
      </w:r>
      <w:r w:rsidRPr="00D36414">
        <w:rPr>
          <w:rFonts w:cstheme="minorHAnsi"/>
          <w:i/>
          <w:iCs/>
        </w:rPr>
        <w:t xml:space="preserve">Rote Liste der gefährdeter und seltenen Gefässpflanzen- arten des Fürstentums Liechtenstein [Red List of endangered and rare </w:t>
      </w:r>
      <w:r w:rsidR="00471B7A">
        <w:rPr>
          <w:rFonts w:cstheme="minorHAnsi"/>
          <w:i/>
          <w:iCs/>
        </w:rPr>
        <w:t>vascular plants</w:t>
      </w:r>
      <w:r w:rsidRPr="00D36414">
        <w:rPr>
          <w:rFonts w:cstheme="minorHAnsi"/>
          <w:i/>
          <w:iCs/>
        </w:rPr>
        <w:t>. Types of the Principality of Liechtenstein]</w:t>
      </w:r>
      <w:r w:rsidRPr="00D36414">
        <w:rPr>
          <w:rFonts w:cstheme="minorHAnsi"/>
        </w:rPr>
        <w:t>. Liechtenstein: Naturkundliche Forschung im Fürstentum.</w:t>
      </w:r>
    </w:p>
    <w:p w14:paraId="4661741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önmark, C., &amp; Hansson, L.-A. (2002). Environmental issues in lakes and ponds: current state and perspectives. </w:t>
      </w:r>
      <w:r w:rsidRPr="00D36414">
        <w:rPr>
          <w:rFonts w:cstheme="minorHAnsi"/>
          <w:i/>
          <w:iCs/>
        </w:rPr>
        <w:t>Environmental Conservation</w:t>
      </w:r>
      <w:r w:rsidRPr="00D36414">
        <w:rPr>
          <w:rFonts w:cstheme="minorHAnsi"/>
        </w:rPr>
        <w:t xml:space="preserve">, </w:t>
      </w:r>
      <w:r w:rsidRPr="00D36414">
        <w:rPr>
          <w:rFonts w:cstheme="minorHAnsi"/>
          <w:i/>
          <w:iCs/>
        </w:rPr>
        <w:t>29</w:t>
      </w:r>
      <w:r w:rsidRPr="00D36414">
        <w:rPr>
          <w:rFonts w:cstheme="minorHAnsi"/>
        </w:rPr>
        <w:t xml:space="preserve">(3), 290–307. </w:t>
      </w:r>
      <w:hyperlink r:id="rId1132" w:history="1">
        <w:r w:rsidRPr="00D36414">
          <w:rPr>
            <w:rStyle w:val="Hyperlink"/>
            <w:rFonts w:cstheme="minorHAnsi"/>
          </w:rPr>
          <w:t>https://doi.org/10.1017/S0376892902000218</w:t>
        </w:r>
      </w:hyperlink>
      <w:r w:rsidRPr="00D36414">
        <w:rPr>
          <w:rFonts w:cstheme="minorHAnsi"/>
        </w:rPr>
        <w:t xml:space="preserve"> </w:t>
      </w:r>
    </w:p>
    <w:p w14:paraId="23B0848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D36414">
        <w:rPr>
          <w:rFonts w:cstheme="minorHAnsi"/>
          <w:i/>
          <w:iCs/>
        </w:rPr>
        <w:t>Scientific Data</w:t>
      </w:r>
      <w:r w:rsidRPr="00D36414">
        <w:rPr>
          <w:rFonts w:cstheme="minorHAnsi"/>
        </w:rPr>
        <w:t xml:space="preserve">, </w:t>
      </w:r>
      <w:r w:rsidRPr="00D36414">
        <w:rPr>
          <w:rFonts w:cstheme="minorHAnsi"/>
          <w:i/>
          <w:iCs/>
        </w:rPr>
        <w:t>3</w:t>
      </w:r>
      <w:r w:rsidRPr="00D36414">
        <w:rPr>
          <w:rFonts w:cstheme="minorHAnsi"/>
        </w:rPr>
        <w:t xml:space="preserve">, 160007. </w:t>
      </w:r>
      <w:hyperlink r:id="rId1133" w:history="1">
        <w:r w:rsidRPr="00D36414">
          <w:rPr>
            <w:rStyle w:val="Hyperlink"/>
            <w:rFonts w:cstheme="minorHAnsi"/>
          </w:rPr>
          <w:t>http://doi.org/10.1038/sdata.2016.7</w:t>
        </w:r>
      </w:hyperlink>
      <w:r w:rsidRPr="00D36414">
        <w:rPr>
          <w:rFonts w:cstheme="minorHAnsi"/>
        </w:rPr>
        <w:t xml:space="preserve"> </w:t>
      </w:r>
    </w:p>
    <w:p w14:paraId="45D922E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own, L. E., Hannah, D. M., &amp; Milner, A. M. (2007). Vulnerability of alpine stream biodiversity to shrinking glaciers and snowpacks.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5), 958–966. </w:t>
      </w:r>
      <w:hyperlink r:id="rId1134" w:history="1">
        <w:r w:rsidRPr="00D36414">
          <w:rPr>
            <w:rStyle w:val="Hyperlink"/>
            <w:rFonts w:cstheme="minorHAnsi"/>
          </w:rPr>
          <w:t>https://doi.org/10.1111/j.1365-2486.2007.01341.x</w:t>
        </w:r>
      </w:hyperlink>
      <w:r w:rsidRPr="00D36414">
        <w:rPr>
          <w:rFonts w:cstheme="minorHAnsi"/>
        </w:rPr>
        <w:t xml:space="preserve"> </w:t>
      </w:r>
    </w:p>
    <w:p w14:paraId="361C0AE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ucet, S., Boix, D., Gascón, S., Sala, J., Quintana, X. D., Badosa, A., Sondergaard, M., Lauridsen, T. L., &amp; Jeppesen, E. (2009). Species richness of crustacean zooplankton and trophic structure of brackish lagoons in contrasting climate zones: North temperate Denmark and Mediterranean Catalonia (Spain). </w:t>
      </w:r>
      <w:r w:rsidRPr="00D36414">
        <w:rPr>
          <w:rFonts w:cstheme="minorHAnsi"/>
          <w:i/>
          <w:iCs/>
        </w:rPr>
        <w:t>Ecography</w:t>
      </w:r>
      <w:r w:rsidRPr="00D36414">
        <w:rPr>
          <w:rFonts w:cstheme="minorHAnsi"/>
        </w:rPr>
        <w:t xml:space="preserve">, </w:t>
      </w:r>
      <w:r w:rsidRPr="00D36414">
        <w:rPr>
          <w:rFonts w:cstheme="minorHAnsi"/>
          <w:i/>
          <w:iCs/>
        </w:rPr>
        <w:t>32</w:t>
      </w:r>
      <w:r w:rsidRPr="00D36414">
        <w:rPr>
          <w:rFonts w:cstheme="minorHAnsi"/>
        </w:rPr>
        <w:t xml:space="preserve">(4), 692–702. </w:t>
      </w:r>
      <w:hyperlink r:id="rId1135" w:history="1">
        <w:r w:rsidRPr="00D36414">
          <w:rPr>
            <w:rStyle w:val="Hyperlink"/>
            <w:rFonts w:cstheme="minorHAnsi"/>
          </w:rPr>
          <w:t>https://doi.org/10.1111/j.1600-0587.2009.05823.x</w:t>
        </w:r>
      </w:hyperlink>
      <w:r w:rsidRPr="00D36414">
        <w:rPr>
          <w:rFonts w:cstheme="minorHAnsi"/>
        </w:rPr>
        <w:t xml:space="preserve"> </w:t>
      </w:r>
    </w:p>
    <w:p w14:paraId="6CDAE8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ucet, S., Boix, D., Nathansen, L. W., Quintana, X. D., Jensen, E., Balayla, D., Meerhoff, M., &amp; Jeppesen, E. (2012). Effects of temperature, salinity and fish in structuring the macroinvertebrate community in shallow lakes: implications for effects of climate change. </w:t>
      </w:r>
      <w:r w:rsidRPr="00D36414">
        <w:rPr>
          <w:rFonts w:cstheme="minorHAnsi"/>
          <w:i/>
          <w:iCs/>
          <w:lang w:val="fr-CH"/>
        </w:rPr>
        <w:t>PLoS ONE</w:t>
      </w:r>
      <w:r w:rsidRPr="00D36414">
        <w:rPr>
          <w:rFonts w:cstheme="minorHAnsi"/>
          <w:lang w:val="fr-CH"/>
        </w:rPr>
        <w:t xml:space="preserve">, </w:t>
      </w:r>
      <w:r w:rsidRPr="00D36414">
        <w:rPr>
          <w:rFonts w:cstheme="minorHAnsi"/>
          <w:i/>
          <w:lang w:val="fr-CH"/>
        </w:rPr>
        <w:t>7</w:t>
      </w:r>
      <w:r w:rsidRPr="00D36414">
        <w:rPr>
          <w:rFonts w:cstheme="minorHAnsi"/>
          <w:lang w:val="fr-CH"/>
        </w:rPr>
        <w:t xml:space="preserve">(2), </w:t>
      </w:r>
      <w:r w:rsidRPr="00D36414">
        <w:rPr>
          <w:rFonts w:cstheme="minorHAnsi"/>
        </w:rPr>
        <w:t>e30877</w:t>
      </w:r>
      <w:r w:rsidRPr="00D36414">
        <w:rPr>
          <w:rFonts w:cstheme="minorHAnsi"/>
          <w:lang w:val="fr-CH"/>
        </w:rPr>
        <w:t xml:space="preserve">. </w:t>
      </w:r>
      <w:hyperlink r:id="rId1136" w:history="1">
        <w:r w:rsidRPr="00D36414">
          <w:rPr>
            <w:rStyle w:val="Hyperlink"/>
            <w:rFonts w:cstheme="minorHAnsi"/>
            <w:lang w:val="fr-CH"/>
          </w:rPr>
          <w:t>https://doi.org/10.1371/journal.pone.0030877</w:t>
        </w:r>
      </w:hyperlink>
      <w:r w:rsidRPr="00D36414">
        <w:rPr>
          <w:rFonts w:cstheme="minorHAnsi"/>
          <w:lang w:val="fr-CH"/>
        </w:rPr>
        <w:t xml:space="preserve"> </w:t>
      </w:r>
    </w:p>
    <w:p w14:paraId="2511AE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Brucet, S., Boix, D., Quintana, X. D., Jensen, E., Nathansen, L. W., Trochine, C., Meerhoff, M., Gascon, S., &amp; </w:t>
      </w:r>
      <w:r w:rsidRPr="00D36414">
        <w:rPr>
          <w:rFonts w:cstheme="minorHAnsi"/>
        </w:rPr>
        <w:t xml:space="preserve">Jeppesen, E. (2010). Factors influencing zooplankton size structure at contrasting temperatures in coastal shallow lakes: Implications for effects of climate change. </w:t>
      </w:r>
      <w:r w:rsidRPr="00D36414">
        <w:rPr>
          <w:rFonts w:cstheme="minorHAnsi"/>
          <w:i/>
          <w:iCs/>
        </w:rPr>
        <w:t>Limnology and Oceanography</w:t>
      </w:r>
      <w:r w:rsidRPr="00D36414">
        <w:rPr>
          <w:rFonts w:cstheme="minorHAnsi"/>
        </w:rPr>
        <w:t xml:space="preserve">, </w:t>
      </w:r>
      <w:r w:rsidRPr="00D36414">
        <w:rPr>
          <w:rFonts w:cstheme="minorHAnsi"/>
          <w:i/>
          <w:iCs/>
        </w:rPr>
        <w:t>55</w:t>
      </w:r>
      <w:r w:rsidRPr="00D36414">
        <w:rPr>
          <w:rFonts w:cstheme="minorHAnsi"/>
        </w:rPr>
        <w:t xml:space="preserve">(4), 1697–1711. </w:t>
      </w:r>
      <w:hyperlink r:id="rId1137" w:history="1">
        <w:r w:rsidRPr="00D36414">
          <w:rPr>
            <w:rStyle w:val="Hyperlink"/>
            <w:rFonts w:cstheme="minorHAnsi"/>
          </w:rPr>
          <w:t>https://doi.org/10.4319/lo.2010.55.4.1697</w:t>
        </w:r>
      </w:hyperlink>
      <w:r w:rsidRPr="00D36414">
        <w:rPr>
          <w:rFonts w:cstheme="minorHAnsi"/>
        </w:rPr>
        <w:t xml:space="preserve"> </w:t>
      </w:r>
    </w:p>
    <w:p w14:paraId="325B6A5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ucet, S., Pédron, S., Mehner, T., Lauridsen, T. L., Argillier, C., Winfield, I. J., Volta, P., Emmrich, M., Hesthagen, T., Holmgren, K., Benejam, L., Kelly, F., Krause, T., Palm, A., Rask, M., &amp; Jeppesen, E. (2013). Fish diversity in European lakes: Geographical factors dominate over anthropogenic pressures. </w:t>
      </w:r>
      <w:r w:rsidRPr="00D36414">
        <w:rPr>
          <w:rFonts w:cstheme="minorHAnsi"/>
          <w:i/>
          <w:iCs/>
        </w:rPr>
        <w:t>Freshwater Biology</w:t>
      </w:r>
      <w:r w:rsidRPr="00D36414">
        <w:rPr>
          <w:rFonts w:cstheme="minorHAnsi"/>
        </w:rPr>
        <w:t xml:space="preserve">, </w:t>
      </w:r>
      <w:r w:rsidRPr="00D36414">
        <w:rPr>
          <w:rFonts w:cstheme="minorHAnsi"/>
          <w:i/>
          <w:iCs/>
        </w:rPr>
        <w:t>58</w:t>
      </w:r>
      <w:r w:rsidRPr="00D36414">
        <w:rPr>
          <w:rFonts w:cstheme="minorHAnsi"/>
        </w:rPr>
        <w:t xml:space="preserve">(9), 1779–1793. </w:t>
      </w:r>
      <w:hyperlink r:id="rId1138" w:history="1">
        <w:r w:rsidRPr="00D36414">
          <w:rPr>
            <w:rStyle w:val="Hyperlink"/>
            <w:rFonts w:cstheme="minorHAnsi"/>
          </w:rPr>
          <w:t>https://doi.org/10.1111/fwb.12167</w:t>
        </w:r>
      </w:hyperlink>
      <w:r w:rsidRPr="00D36414">
        <w:rPr>
          <w:rFonts w:cstheme="minorHAnsi"/>
        </w:rPr>
        <w:t xml:space="preserve"> </w:t>
      </w:r>
    </w:p>
    <w:p w14:paraId="780AB6A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uchmann, I. (2011). </w:t>
      </w:r>
      <w:r w:rsidRPr="00D36414">
        <w:rPr>
          <w:rFonts w:cstheme="minorHAnsi"/>
          <w:i/>
          <w:iCs/>
        </w:rPr>
        <w:t>Plant endemism in Europe: spatial distribution and habitat affinities of endemic vascular plants</w:t>
      </w:r>
      <w:r w:rsidRPr="00D36414">
        <w:rPr>
          <w:rFonts w:cstheme="minorHAnsi"/>
        </w:rPr>
        <w:t>.</w:t>
      </w:r>
    </w:p>
    <w:p w14:paraId="4E0D65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rühl, C. A., Schmidt, T., Pieper, S., &amp; Alscher, A. (2013). Terrestrial pesticide exposure of amphibians: An underestimated cause of global decline? </w:t>
      </w:r>
      <w:r w:rsidRPr="00D36414">
        <w:rPr>
          <w:rFonts w:cstheme="minorHAnsi"/>
          <w:i/>
          <w:iCs/>
        </w:rPr>
        <w:t>Scientific Reports</w:t>
      </w:r>
      <w:r w:rsidRPr="00D36414">
        <w:rPr>
          <w:rFonts w:cstheme="minorHAnsi"/>
        </w:rPr>
        <w:t xml:space="preserve">, </w:t>
      </w:r>
      <w:r w:rsidRPr="00D36414">
        <w:rPr>
          <w:rFonts w:cstheme="minorHAnsi"/>
          <w:i/>
          <w:iCs/>
        </w:rPr>
        <w:t>3</w:t>
      </w:r>
      <w:r w:rsidRPr="00D36414">
        <w:rPr>
          <w:rFonts w:cstheme="minorHAnsi"/>
        </w:rPr>
        <w:t xml:space="preserve">(1), 1135. </w:t>
      </w:r>
      <w:hyperlink r:id="rId1139" w:history="1">
        <w:r w:rsidRPr="00D36414">
          <w:rPr>
            <w:rStyle w:val="Hyperlink"/>
            <w:rFonts w:cstheme="minorHAnsi"/>
          </w:rPr>
          <w:t>https://doi.org/10.1038/srep01135</w:t>
        </w:r>
      </w:hyperlink>
      <w:r w:rsidRPr="00D36414">
        <w:rPr>
          <w:rFonts w:cstheme="minorHAnsi"/>
        </w:rPr>
        <w:t xml:space="preserve"> </w:t>
      </w:r>
    </w:p>
    <w:p w14:paraId="73075A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Brunet, J., Hedwall, P. O., Holmström, E., &amp; Wahlgren, E. (2016). Disturbance of the herbaceous layer after invasion of an eutrophic temperate forest by wild boar. </w:t>
      </w:r>
      <w:r w:rsidRPr="00D36414">
        <w:rPr>
          <w:rFonts w:cstheme="minorHAnsi"/>
          <w:i/>
          <w:iCs/>
        </w:rPr>
        <w:t>Nordic Journal of Botany</w:t>
      </w:r>
      <w:r w:rsidRPr="00D36414">
        <w:rPr>
          <w:rFonts w:cstheme="minorHAnsi"/>
        </w:rPr>
        <w:t xml:space="preserve">, </w:t>
      </w:r>
      <w:r w:rsidRPr="00D36414">
        <w:rPr>
          <w:rFonts w:cstheme="minorHAnsi"/>
          <w:i/>
          <w:iCs/>
        </w:rPr>
        <w:t>34</w:t>
      </w:r>
      <w:r w:rsidRPr="00D36414">
        <w:rPr>
          <w:rFonts w:cstheme="minorHAnsi"/>
        </w:rPr>
        <w:t xml:space="preserve">(1), 120–128. </w:t>
      </w:r>
      <w:hyperlink r:id="rId1140" w:history="1">
        <w:r w:rsidRPr="00D36414">
          <w:rPr>
            <w:rStyle w:val="Hyperlink"/>
            <w:rFonts w:cstheme="minorHAnsi"/>
          </w:rPr>
          <w:t>https://doi.org/10.1111/njb.01010</w:t>
        </w:r>
      </w:hyperlink>
      <w:r w:rsidRPr="00D36414">
        <w:rPr>
          <w:rFonts w:cstheme="minorHAnsi"/>
        </w:rPr>
        <w:t xml:space="preserve"> </w:t>
      </w:r>
    </w:p>
    <w:p w14:paraId="7C293DA4" w14:textId="61909EE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SC. (2008). </w:t>
      </w:r>
      <w:r w:rsidRPr="00D36414">
        <w:rPr>
          <w:rFonts w:cstheme="minorHAnsi"/>
          <w:i/>
          <w:iCs/>
        </w:rPr>
        <w:t>State of the Environment of the Black Sea (2001 - 2006/7)</w:t>
      </w:r>
      <w:r w:rsidRPr="00D36414">
        <w:rPr>
          <w:rFonts w:cstheme="minorHAnsi"/>
        </w:rPr>
        <w:t xml:space="preserve">. Istanbul, Turkey: Commission on the Protection of the Black Sea Against Pollution (BSC). Retrieved from </w:t>
      </w:r>
      <w:hyperlink r:id="rId1141" w:history="1">
        <w:r w:rsidR="00390805" w:rsidRPr="00166038">
          <w:rPr>
            <w:rStyle w:val="Hyperlink"/>
            <w:rFonts w:cstheme="minorHAnsi"/>
          </w:rPr>
          <w:t>http://www.blacksea-commission.org/_publ-SOE2009.asp</w:t>
        </w:r>
      </w:hyperlink>
      <w:r w:rsidR="00390805">
        <w:rPr>
          <w:rFonts w:cstheme="minorHAnsi"/>
        </w:rPr>
        <w:t xml:space="preserve"> </w:t>
      </w:r>
    </w:p>
    <w:p w14:paraId="552EB0C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gmann, H., Gurung, A. B., Ewert, F., Haeberli, W., Guisan, A., Fagre, D., &amp; Kaab, A. (2007). Modeling the biophysical impacts of global change in mountain biosphere reserves. </w:t>
      </w:r>
      <w:r w:rsidRPr="00D36414">
        <w:rPr>
          <w:rFonts w:cstheme="minorHAnsi"/>
          <w:i/>
          <w:iCs/>
        </w:rPr>
        <w:t>Mountain Research and Development</w:t>
      </w:r>
      <w:r w:rsidRPr="00D36414">
        <w:rPr>
          <w:rFonts w:cstheme="minorHAnsi"/>
        </w:rPr>
        <w:t xml:space="preserve">, </w:t>
      </w:r>
      <w:r w:rsidRPr="00D36414">
        <w:rPr>
          <w:rFonts w:cstheme="minorHAnsi"/>
          <w:i/>
          <w:iCs/>
        </w:rPr>
        <w:t>27</w:t>
      </w:r>
      <w:r w:rsidRPr="00D36414">
        <w:rPr>
          <w:rFonts w:cstheme="minorHAnsi"/>
        </w:rPr>
        <w:t xml:space="preserve">(1), 66–77. </w:t>
      </w:r>
      <w:hyperlink r:id="rId1142" w:history="1">
        <w:r w:rsidRPr="00D36414">
          <w:rPr>
            <w:rStyle w:val="Hyperlink"/>
            <w:rFonts w:cstheme="minorHAnsi"/>
          </w:rPr>
          <w:t>https://doi.org/10.1659/0276-4741(2007)27[66:MTBIOG]2.0.CO;2</w:t>
        </w:r>
      </w:hyperlink>
      <w:r w:rsidRPr="00D36414">
        <w:rPr>
          <w:rFonts w:cstheme="minorHAnsi"/>
        </w:rPr>
        <w:t xml:space="preserve"> </w:t>
      </w:r>
    </w:p>
    <w:p w14:paraId="0E1F1F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isson, L., Thuiller, W., Lek, S., Lim, P., &amp; Grenouillet, G. (2008). Climate change hastens the turnover of stream fish assemblages. </w:t>
      </w:r>
      <w:r w:rsidRPr="00D36414">
        <w:rPr>
          <w:rFonts w:cstheme="minorHAnsi"/>
          <w:i/>
          <w:iCs/>
        </w:rPr>
        <w:t>Global Change Biology</w:t>
      </w:r>
      <w:r w:rsidRPr="00D36414">
        <w:rPr>
          <w:rFonts w:cstheme="minorHAnsi"/>
        </w:rPr>
        <w:t xml:space="preserve">, </w:t>
      </w:r>
      <w:r w:rsidRPr="00D36414">
        <w:rPr>
          <w:rFonts w:cstheme="minorHAnsi"/>
          <w:i/>
          <w:iCs/>
        </w:rPr>
        <w:t>14</w:t>
      </w:r>
      <w:r w:rsidRPr="00D36414">
        <w:rPr>
          <w:rFonts w:cstheme="minorHAnsi"/>
        </w:rPr>
        <w:t xml:space="preserve">(10), 2232–2248. </w:t>
      </w:r>
      <w:hyperlink r:id="rId1143" w:history="1">
        <w:r w:rsidRPr="00D36414">
          <w:rPr>
            <w:rStyle w:val="Hyperlink"/>
            <w:rFonts w:cstheme="minorHAnsi"/>
          </w:rPr>
          <w:t>https://doi.org/10.1111/j.1365-2486.2008.01657.x</w:t>
        </w:r>
      </w:hyperlink>
      <w:r w:rsidRPr="00D36414">
        <w:rPr>
          <w:rFonts w:cstheme="minorHAnsi"/>
        </w:rPr>
        <w:t xml:space="preserve"> </w:t>
      </w:r>
    </w:p>
    <w:p w14:paraId="5AFF751A" w14:textId="77777777" w:rsidR="00ED7B7A" w:rsidRPr="00D36414" w:rsidRDefault="00ED7B7A" w:rsidP="00ED7B7A">
      <w:pPr>
        <w:spacing w:before="120"/>
        <w:ind w:left="567" w:hanging="567"/>
        <w:rPr>
          <w:rFonts w:cstheme="minorHAnsi"/>
        </w:rPr>
      </w:pPr>
      <w:r w:rsidRPr="00D36414">
        <w:rPr>
          <w:rFonts w:cstheme="minorHAnsi"/>
        </w:rPr>
        <w:t xml:space="preserve">Bukvareva, E. (2014). </w:t>
      </w:r>
      <w:r w:rsidRPr="00D36414">
        <w:rPr>
          <w:rFonts w:cstheme="minorHAnsi"/>
          <w:i/>
        </w:rPr>
        <w:t>The summary of the principle of optimal diversity of biosystems</w:t>
      </w:r>
      <w:r w:rsidRPr="00D36414">
        <w:rPr>
          <w:rFonts w:cstheme="minorHAnsi"/>
        </w:rPr>
        <w:t xml:space="preserve">. </w:t>
      </w:r>
    </w:p>
    <w:p w14:paraId="153C5AE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Bukvareva, E. N., &amp; Aleshchenko, G. M. [</w:t>
      </w:r>
      <w:r w:rsidRPr="00D36414">
        <w:rPr>
          <w:rFonts w:cstheme="minorHAnsi"/>
          <w:lang w:val="ru-RU"/>
        </w:rPr>
        <w:t>Букварева</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Н</w:t>
      </w:r>
      <w:r w:rsidRPr="00D36414">
        <w:rPr>
          <w:rFonts w:cstheme="minorHAnsi"/>
        </w:rPr>
        <w:t xml:space="preserve">., &amp; </w:t>
      </w:r>
      <w:r w:rsidRPr="00D36414">
        <w:rPr>
          <w:rFonts w:cstheme="minorHAnsi"/>
          <w:lang w:val="ru-RU"/>
        </w:rPr>
        <w:t>Алещенко</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М</w:t>
      </w:r>
      <w:r w:rsidRPr="00D36414">
        <w:rPr>
          <w:rFonts w:cstheme="minorHAnsi"/>
        </w:rPr>
        <w:t xml:space="preserve">.]. (2013). </w:t>
      </w:r>
      <w:r w:rsidRPr="00D36414">
        <w:rPr>
          <w:rFonts w:cstheme="minorHAnsi"/>
          <w:i/>
          <w:lang w:val="ru-RU"/>
        </w:rPr>
        <w:t>Принцип</w:t>
      </w:r>
      <w:r w:rsidRPr="00D36414">
        <w:rPr>
          <w:rFonts w:cstheme="minorHAnsi"/>
          <w:i/>
        </w:rPr>
        <w:t xml:space="preserve"> </w:t>
      </w:r>
      <w:r w:rsidRPr="00D36414">
        <w:rPr>
          <w:rFonts w:cstheme="minorHAnsi"/>
          <w:i/>
          <w:lang w:val="ru-RU"/>
        </w:rPr>
        <w:t>оптимального</w:t>
      </w:r>
      <w:r w:rsidRPr="00D36414">
        <w:rPr>
          <w:rFonts w:cstheme="minorHAnsi"/>
          <w:i/>
        </w:rPr>
        <w:t xml:space="preserve"> </w:t>
      </w:r>
      <w:r w:rsidRPr="00D36414">
        <w:rPr>
          <w:rFonts w:cstheme="minorHAnsi"/>
          <w:i/>
          <w:lang w:val="ru-RU"/>
        </w:rPr>
        <w:t>разнообразия</w:t>
      </w:r>
      <w:r w:rsidRPr="00D36414">
        <w:rPr>
          <w:rFonts w:cstheme="minorHAnsi"/>
          <w:i/>
        </w:rPr>
        <w:t xml:space="preserve"> </w:t>
      </w:r>
      <w:r w:rsidRPr="00D36414">
        <w:rPr>
          <w:rFonts w:cstheme="minorHAnsi"/>
          <w:i/>
          <w:lang w:val="ru-RU"/>
        </w:rPr>
        <w:t>биосистем</w:t>
      </w:r>
      <w:r w:rsidRPr="00D36414">
        <w:rPr>
          <w:rFonts w:cstheme="minorHAnsi"/>
          <w:i/>
        </w:rPr>
        <w:t xml:space="preserve"> [The principle of optimal diversity of biological systems].</w:t>
      </w:r>
      <w:r w:rsidRPr="00D36414">
        <w:rPr>
          <w:rFonts w:cstheme="minorHAnsi"/>
        </w:rPr>
        <w:t xml:space="preserve"> Moscow, Russian Federation: KMK - Association of Scientific Publications.</w:t>
      </w:r>
    </w:p>
    <w:p w14:paraId="4777744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lleri, F., &amp; Piazzi, L. (2014). Variations in importance and intensity of competition underpin context dependency in the effects of an invasive seaweed on resident assemblages. </w:t>
      </w:r>
      <w:r w:rsidRPr="00D36414">
        <w:rPr>
          <w:rFonts w:cstheme="minorHAnsi"/>
          <w:i/>
          <w:iCs/>
        </w:rPr>
        <w:t>Marine Biology</w:t>
      </w:r>
      <w:r w:rsidRPr="00D36414">
        <w:rPr>
          <w:rFonts w:cstheme="minorHAnsi"/>
        </w:rPr>
        <w:t xml:space="preserve">, </w:t>
      </w:r>
      <w:r w:rsidRPr="00D36414">
        <w:rPr>
          <w:rFonts w:cstheme="minorHAnsi"/>
          <w:i/>
          <w:iCs/>
        </w:rPr>
        <w:t>162</w:t>
      </w:r>
      <w:r w:rsidRPr="00D36414">
        <w:rPr>
          <w:rFonts w:cstheme="minorHAnsi"/>
        </w:rPr>
        <w:t xml:space="preserve">(2), 485–489. </w:t>
      </w:r>
      <w:hyperlink r:id="rId1144" w:history="1">
        <w:r w:rsidRPr="00D36414">
          <w:rPr>
            <w:rStyle w:val="Hyperlink"/>
            <w:rFonts w:cstheme="minorHAnsi"/>
          </w:rPr>
          <w:t>https://doi.org/10.1007/s00227-014-2563-y</w:t>
        </w:r>
      </w:hyperlink>
      <w:r w:rsidRPr="00D36414">
        <w:rPr>
          <w:rFonts w:cstheme="minorHAnsi"/>
        </w:rPr>
        <w:t xml:space="preserve"> </w:t>
      </w:r>
    </w:p>
    <w:p w14:paraId="4CB4C2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llock J., Jeffersen, R. G., Blackstock, T. H., Pakeman, R. J., Emmett, B. A., Pywell, R. J., Grime, J. P., &amp; Silvertown, J. (2011). Semi‐natural grasslands. In </w:t>
      </w:r>
      <w:r w:rsidRPr="00D36414">
        <w:rPr>
          <w:rFonts w:cstheme="minorHAnsi"/>
          <w:i/>
          <w:iCs/>
        </w:rPr>
        <w:t xml:space="preserve">UK National Ecosystem Assessment: Technical Report </w:t>
      </w:r>
      <w:r w:rsidRPr="00D36414">
        <w:rPr>
          <w:rFonts w:cstheme="minorHAnsi"/>
          <w:iCs/>
        </w:rPr>
        <w:t>(pp. 161-196)</w:t>
      </w:r>
      <w:r w:rsidRPr="00D36414">
        <w:rPr>
          <w:rFonts w:cstheme="minorHAnsi"/>
        </w:rPr>
        <w:t>. Cambridge, UK: UNEP-WCMC.</w:t>
      </w:r>
    </w:p>
    <w:p w14:paraId="4D91BD0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rdin, A. M., Filatova, O. A., &amp; Khoit, E. [Бурдин, А. М., Филатова, О. А., &amp; Хойт, Э.]. (2009). </w:t>
      </w:r>
      <w:r w:rsidRPr="00D36414">
        <w:rPr>
          <w:rFonts w:cstheme="minorHAnsi"/>
          <w:i/>
          <w:iCs/>
        </w:rPr>
        <w:t>Морские млекопитающие России [Marine mammals of Russia]</w:t>
      </w:r>
      <w:r w:rsidRPr="00D36414">
        <w:rPr>
          <w:rFonts w:cstheme="minorHAnsi"/>
        </w:rPr>
        <w:t xml:space="preserve">. Kirov, Russian Federation: Волго-Вятское книжное издательство [Volga-Vyatka book publishing house]. </w:t>
      </w:r>
    </w:p>
    <w:p w14:paraId="6B0CD149"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Burgmer, T., Hillebrand, H., &amp; Pfenninger, M. (2007). Effects of climate-driven temperature changes on the diversity of freshwater macroinvertebrates. </w:t>
      </w:r>
      <w:r w:rsidRPr="00D36414">
        <w:rPr>
          <w:rFonts w:cstheme="minorHAnsi"/>
          <w:i/>
          <w:iCs/>
          <w:lang w:val="es-ES"/>
        </w:rPr>
        <w:t>Oecologia</w:t>
      </w:r>
      <w:r w:rsidRPr="00D36414">
        <w:rPr>
          <w:rFonts w:cstheme="minorHAnsi"/>
          <w:lang w:val="es-ES"/>
        </w:rPr>
        <w:t xml:space="preserve">, </w:t>
      </w:r>
      <w:r w:rsidRPr="00D36414">
        <w:rPr>
          <w:rFonts w:cstheme="minorHAnsi"/>
          <w:i/>
          <w:iCs/>
          <w:lang w:val="es-ES"/>
        </w:rPr>
        <w:t>151</w:t>
      </w:r>
      <w:r w:rsidRPr="00D36414">
        <w:rPr>
          <w:rFonts w:cstheme="minorHAnsi"/>
          <w:lang w:val="es-ES"/>
        </w:rPr>
        <w:t xml:space="preserve">(1), 93–103. </w:t>
      </w:r>
      <w:hyperlink r:id="rId1145" w:history="1">
        <w:r w:rsidRPr="00D36414">
          <w:rPr>
            <w:rStyle w:val="Hyperlink"/>
            <w:rFonts w:cstheme="minorHAnsi"/>
            <w:lang w:val="es-ES"/>
          </w:rPr>
          <w:t>https://doi.org/10.1007/s00442-006-0542-9</w:t>
        </w:r>
      </w:hyperlink>
      <w:r w:rsidRPr="00D36414">
        <w:rPr>
          <w:rFonts w:cstheme="minorHAnsi"/>
          <w:lang w:val="es-ES"/>
        </w:rPr>
        <w:t xml:space="preserve"> </w:t>
      </w:r>
    </w:p>
    <w:p w14:paraId="65C5DC5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Burkhanov, A. M., &amp; [</w:t>
      </w:r>
      <w:r w:rsidRPr="00D36414">
        <w:rPr>
          <w:rFonts w:cstheme="minorHAnsi"/>
        </w:rPr>
        <w:t>Бурханов</w:t>
      </w:r>
      <w:r w:rsidRPr="00D36414">
        <w:rPr>
          <w:rFonts w:cstheme="minorHAnsi"/>
          <w:lang w:val="es-ES"/>
        </w:rPr>
        <w:t xml:space="preserve">, </w:t>
      </w:r>
      <w:r w:rsidRPr="00D36414">
        <w:rPr>
          <w:rFonts w:cstheme="minorHAnsi"/>
        </w:rPr>
        <w:t>А</w:t>
      </w:r>
      <w:r w:rsidRPr="00D36414">
        <w:rPr>
          <w:rFonts w:cstheme="minorHAnsi"/>
          <w:lang w:val="es-ES"/>
        </w:rPr>
        <w:t xml:space="preserve">. </w:t>
      </w:r>
      <w:r w:rsidRPr="00D36414">
        <w:rPr>
          <w:rFonts w:cstheme="minorHAnsi"/>
        </w:rPr>
        <w:t>М</w:t>
      </w:r>
      <w:r w:rsidRPr="00D36414">
        <w:rPr>
          <w:rFonts w:cstheme="minorHAnsi"/>
          <w:lang w:val="es-ES"/>
        </w:rPr>
        <w:t xml:space="preserve">.]. (2013). </w:t>
      </w:r>
      <w:r w:rsidRPr="00D36414">
        <w:rPr>
          <w:rFonts w:cstheme="minorHAnsi"/>
          <w:i/>
          <w:iCs/>
        </w:rPr>
        <w:t>Обзор</w:t>
      </w:r>
      <w:r w:rsidRPr="00D36414">
        <w:rPr>
          <w:rFonts w:cstheme="minorHAnsi"/>
          <w:i/>
          <w:iCs/>
          <w:lang w:val="es-ES"/>
        </w:rPr>
        <w:t xml:space="preserve"> </w:t>
      </w:r>
      <w:r w:rsidRPr="00D36414">
        <w:rPr>
          <w:rFonts w:cstheme="minorHAnsi"/>
          <w:i/>
          <w:iCs/>
        </w:rPr>
        <w:t>и</w:t>
      </w:r>
      <w:r w:rsidRPr="00D36414">
        <w:rPr>
          <w:rFonts w:cstheme="minorHAnsi"/>
          <w:i/>
          <w:iCs/>
          <w:lang w:val="es-ES"/>
        </w:rPr>
        <w:t xml:space="preserve"> </w:t>
      </w:r>
      <w:r w:rsidRPr="00D36414">
        <w:rPr>
          <w:rFonts w:cstheme="minorHAnsi"/>
          <w:i/>
          <w:iCs/>
        </w:rPr>
        <w:t>анализ</w:t>
      </w:r>
      <w:r w:rsidRPr="00D36414">
        <w:rPr>
          <w:rFonts w:cstheme="minorHAnsi"/>
          <w:i/>
          <w:iCs/>
          <w:lang w:val="es-ES"/>
        </w:rPr>
        <w:t xml:space="preserve"> </w:t>
      </w:r>
      <w:r w:rsidRPr="00D36414">
        <w:rPr>
          <w:rFonts w:cstheme="minorHAnsi"/>
          <w:i/>
          <w:iCs/>
        </w:rPr>
        <w:t>деятельности</w:t>
      </w:r>
      <w:r w:rsidRPr="00D36414">
        <w:rPr>
          <w:rFonts w:cstheme="minorHAnsi"/>
          <w:i/>
          <w:iCs/>
          <w:lang w:val="es-ES"/>
        </w:rPr>
        <w:t xml:space="preserve"> </w:t>
      </w:r>
      <w:r w:rsidRPr="00D36414">
        <w:rPr>
          <w:rFonts w:cstheme="minorHAnsi"/>
          <w:i/>
          <w:iCs/>
        </w:rPr>
        <w:t>лесной</w:t>
      </w:r>
      <w:r w:rsidRPr="00D36414">
        <w:rPr>
          <w:rFonts w:cstheme="minorHAnsi"/>
          <w:i/>
          <w:iCs/>
          <w:lang w:val="es-ES"/>
        </w:rPr>
        <w:t xml:space="preserve"> </w:t>
      </w:r>
      <w:r w:rsidRPr="00D36414">
        <w:rPr>
          <w:rFonts w:cstheme="minorHAnsi"/>
          <w:i/>
          <w:iCs/>
        </w:rPr>
        <w:t>отрасли</w:t>
      </w:r>
      <w:r w:rsidRPr="00D36414">
        <w:rPr>
          <w:rFonts w:cstheme="minorHAnsi"/>
          <w:i/>
          <w:iCs/>
          <w:lang w:val="es-ES"/>
        </w:rPr>
        <w:t xml:space="preserve"> </w:t>
      </w:r>
      <w:r w:rsidRPr="00D36414">
        <w:rPr>
          <w:rFonts w:cstheme="minorHAnsi"/>
          <w:i/>
          <w:iCs/>
        </w:rPr>
        <w:t>и</w:t>
      </w:r>
      <w:r w:rsidRPr="00D36414">
        <w:rPr>
          <w:rFonts w:cstheme="minorHAnsi"/>
          <w:i/>
          <w:iCs/>
          <w:lang w:val="es-ES"/>
        </w:rPr>
        <w:t xml:space="preserve"> </w:t>
      </w:r>
      <w:r w:rsidRPr="00D36414">
        <w:rPr>
          <w:rFonts w:cstheme="minorHAnsi"/>
          <w:i/>
          <w:iCs/>
        </w:rPr>
        <w:t>существующей</w:t>
      </w:r>
      <w:r w:rsidRPr="00D36414">
        <w:rPr>
          <w:rFonts w:cstheme="minorHAnsi"/>
          <w:i/>
          <w:iCs/>
          <w:lang w:val="es-ES"/>
        </w:rPr>
        <w:t xml:space="preserve"> </w:t>
      </w:r>
      <w:r w:rsidRPr="00D36414">
        <w:rPr>
          <w:rFonts w:cstheme="minorHAnsi"/>
          <w:i/>
          <w:iCs/>
        </w:rPr>
        <w:t>информации</w:t>
      </w:r>
      <w:r w:rsidRPr="00D36414">
        <w:rPr>
          <w:rFonts w:cstheme="minorHAnsi"/>
          <w:i/>
          <w:iCs/>
          <w:lang w:val="es-ES"/>
        </w:rPr>
        <w:t xml:space="preserve"> </w:t>
      </w:r>
      <w:r w:rsidRPr="00D36414">
        <w:rPr>
          <w:rFonts w:cstheme="minorHAnsi"/>
          <w:i/>
          <w:iCs/>
        </w:rPr>
        <w:t>о</w:t>
      </w:r>
      <w:r w:rsidRPr="00D36414">
        <w:rPr>
          <w:rFonts w:cstheme="minorHAnsi"/>
          <w:i/>
          <w:iCs/>
          <w:lang w:val="es-ES"/>
        </w:rPr>
        <w:t xml:space="preserve"> </w:t>
      </w:r>
      <w:r w:rsidRPr="00D36414">
        <w:rPr>
          <w:rFonts w:cstheme="minorHAnsi"/>
          <w:i/>
          <w:iCs/>
        </w:rPr>
        <w:t>лесных</w:t>
      </w:r>
      <w:r w:rsidRPr="00D36414">
        <w:rPr>
          <w:rFonts w:cstheme="minorHAnsi"/>
          <w:i/>
          <w:iCs/>
          <w:lang w:val="es-ES"/>
        </w:rPr>
        <w:t xml:space="preserve"> </w:t>
      </w:r>
      <w:r w:rsidRPr="00D36414">
        <w:rPr>
          <w:rFonts w:cstheme="minorHAnsi"/>
          <w:i/>
          <w:iCs/>
        </w:rPr>
        <w:t>экосистемах</w:t>
      </w:r>
      <w:r w:rsidRPr="00D36414">
        <w:rPr>
          <w:rFonts w:cstheme="minorHAnsi"/>
          <w:i/>
          <w:iCs/>
          <w:lang w:val="es-ES"/>
        </w:rPr>
        <w:t xml:space="preserve">, </w:t>
      </w:r>
      <w:r w:rsidRPr="00D36414">
        <w:rPr>
          <w:rFonts w:cstheme="minorHAnsi"/>
          <w:i/>
          <w:iCs/>
        </w:rPr>
        <w:t>их</w:t>
      </w:r>
      <w:r w:rsidRPr="00D36414">
        <w:rPr>
          <w:rFonts w:cstheme="minorHAnsi"/>
          <w:i/>
          <w:iCs/>
          <w:lang w:val="es-ES"/>
        </w:rPr>
        <w:t xml:space="preserve"> </w:t>
      </w:r>
      <w:r w:rsidRPr="00D36414">
        <w:rPr>
          <w:rFonts w:cstheme="minorHAnsi"/>
          <w:i/>
          <w:iCs/>
        </w:rPr>
        <w:t>важности</w:t>
      </w:r>
      <w:r w:rsidRPr="00D36414">
        <w:rPr>
          <w:rFonts w:cstheme="minorHAnsi"/>
          <w:i/>
          <w:iCs/>
          <w:lang w:val="es-ES"/>
        </w:rPr>
        <w:t xml:space="preserve"> </w:t>
      </w:r>
      <w:r w:rsidRPr="00D36414">
        <w:rPr>
          <w:rFonts w:cstheme="minorHAnsi"/>
          <w:i/>
          <w:iCs/>
        </w:rPr>
        <w:t>для</w:t>
      </w:r>
      <w:r w:rsidRPr="00D36414">
        <w:rPr>
          <w:rFonts w:cstheme="minorHAnsi"/>
          <w:i/>
          <w:iCs/>
          <w:lang w:val="es-ES"/>
        </w:rPr>
        <w:t xml:space="preserve"> </w:t>
      </w:r>
      <w:r w:rsidRPr="00D36414">
        <w:rPr>
          <w:rFonts w:cstheme="minorHAnsi"/>
          <w:i/>
          <w:iCs/>
        </w:rPr>
        <w:t>благосостояния</w:t>
      </w:r>
      <w:r w:rsidRPr="00D36414">
        <w:rPr>
          <w:rFonts w:cstheme="minorHAnsi"/>
          <w:i/>
          <w:iCs/>
          <w:lang w:val="es-ES"/>
        </w:rPr>
        <w:t xml:space="preserve"> </w:t>
      </w:r>
      <w:r w:rsidRPr="00D36414">
        <w:rPr>
          <w:rFonts w:cstheme="minorHAnsi"/>
          <w:i/>
          <w:iCs/>
        </w:rPr>
        <w:t>людей</w:t>
      </w:r>
      <w:r w:rsidRPr="00D36414">
        <w:rPr>
          <w:rFonts w:cstheme="minorHAnsi"/>
          <w:i/>
          <w:iCs/>
          <w:lang w:val="es-ES"/>
        </w:rPr>
        <w:t xml:space="preserve"> </w:t>
      </w:r>
      <w:r w:rsidRPr="00D36414">
        <w:rPr>
          <w:rFonts w:cstheme="minorHAnsi"/>
          <w:i/>
          <w:iCs/>
        </w:rPr>
        <w:t>и</w:t>
      </w:r>
      <w:r w:rsidRPr="00D36414">
        <w:rPr>
          <w:rFonts w:cstheme="minorHAnsi"/>
          <w:i/>
          <w:iCs/>
          <w:lang w:val="es-ES"/>
        </w:rPr>
        <w:t xml:space="preserve"> </w:t>
      </w:r>
      <w:r w:rsidRPr="00D36414">
        <w:rPr>
          <w:rFonts w:cstheme="minorHAnsi"/>
          <w:i/>
          <w:iCs/>
        </w:rPr>
        <w:t>социально</w:t>
      </w:r>
      <w:r w:rsidRPr="00D36414">
        <w:rPr>
          <w:rFonts w:cstheme="minorHAnsi"/>
          <w:i/>
          <w:iCs/>
          <w:lang w:val="es-ES"/>
        </w:rPr>
        <w:t>-</w:t>
      </w:r>
      <w:r w:rsidRPr="00D36414">
        <w:rPr>
          <w:rFonts w:cstheme="minorHAnsi"/>
          <w:i/>
          <w:iCs/>
        </w:rPr>
        <w:t>экономического</w:t>
      </w:r>
      <w:r w:rsidRPr="00D36414">
        <w:rPr>
          <w:rFonts w:cstheme="minorHAnsi"/>
          <w:i/>
          <w:iCs/>
          <w:lang w:val="es-ES"/>
        </w:rPr>
        <w:t xml:space="preserve"> </w:t>
      </w:r>
      <w:r w:rsidRPr="00D36414">
        <w:rPr>
          <w:rFonts w:cstheme="minorHAnsi"/>
          <w:i/>
          <w:iCs/>
        </w:rPr>
        <w:t>развития</w:t>
      </w:r>
      <w:r w:rsidRPr="00D36414">
        <w:rPr>
          <w:rFonts w:cstheme="minorHAnsi"/>
          <w:i/>
          <w:iCs/>
          <w:lang w:val="es-ES"/>
        </w:rPr>
        <w:t xml:space="preserve">, </w:t>
      </w:r>
      <w:r w:rsidRPr="00D36414">
        <w:rPr>
          <w:rFonts w:cstheme="minorHAnsi"/>
          <w:i/>
          <w:iCs/>
        </w:rPr>
        <w:t>тенденциях</w:t>
      </w:r>
      <w:r w:rsidRPr="00D36414">
        <w:rPr>
          <w:rFonts w:cstheme="minorHAnsi"/>
          <w:i/>
          <w:iCs/>
          <w:lang w:val="es-ES"/>
        </w:rPr>
        <w:t xml:space="preserve"> </w:t>
      </w:r>
      <w:r w:rsidRPr="00D36414">
        <w:rPr>
          <w:rFonts w:cstheme="minorHAnsi"/>
          <w:i/>
          <w:iCs/>
        </w:rPr>
        <w:t>в</w:t>
      </w:r>
      <w:r w:rsidRPr="00D36414">
        <w:rPr>
          <w:rFonts w:cstheme="minorHAnsi"/>
          <w:i/>
          <w:iCs/>
          <w:lang w:val="es-ES"/>
        </w:rPr>
        <w:t xml:space="preserve"> </w:t>
      </w:r>
      <w:r w:rsidRPr="00D36414">
        <w:rPr>
          <w:rFonts w:cstheme="minorHAnsi"/>
          <w:i/>
          <w:iCs/>
        </w:rPr>
        <w:t>этой</w:t>
      </w:r>
      <w:r w:rsidRPr="00D36414">
        <w:rPr>
          <w:rFonts w:cstheme="minorHAnsi"/>
          <w:i/>
          <w:iCs/>
          <w:lang w:val="es-ES"/>
        </w:rPr>
        <w:t xml:space="preserve"> </w:t>
      </w:r>
      <w:r w:rsidRPr="00D36414">
        <w:rPr>
          <w:rFonts w:cstheme="minorHAnsi"/>
          <w:i/>
          <w:iCs/>
        </w:rPr>
        <w:t>области</w:t>
      </w:r>
      <w:r w:rsidRPr="00D36414">
        <w:rPr>
          <w:rFonts w:cstheme="minorHAnsi"/>
          <w:i/>
          <w:iCs/>
          <w:lang w:val="es-ES"/>
        </w:rPr>
        <w:t xml:space="preserve">, </w:t>
      </w:r>
      <w:r w:rsidRPr="00D36414">
        <w:rPr>
          <w:rFonts w:cstheme="minorHAnsi"/>
          <w:i/>
          <w:iCs/>
        </w:rPr>
        <w:t>основные</w:t>
      </w:r>
      <w:r w:rsidRPr="00D36414">
        <w:rPr>
          <w:rFonts w:cstheme="minorHAnsi"/>
          <w:i/>
          <w:iCs/>
          <w:lang w:val="es-ES"/>
        </w:rPr>
        <w:t xml:space="preserve"> </w:t>
      </w:r>
      <w:r w:rsidRPr="00D36414">
        <w:rPr>
          <w:rFonts w:cstheme="minorHAnsi"/>
          <w:i/>
          <w:iCs/>
        </w:rPr>
        <w:t>прямые</w:t>
      </w:r>
      <w:r w:rsidRPr="00D36414">
        <w:rPr>
          <w:rFonts w:cstheme="minorHAnsi"/>
          <w:i/>
          <w:iCs/>
          <w:lang w:val="es-ES"/>
        </w:rPr>
        <w:t xml:space="preserve"> </w:t>
      </w:r>
      <w:r w:rsidRPr="00D36414">
        <w:rPr>
          <w:rFonts w:cstheme="minorHAnsi"/>
          <w:i/>
          <w:iCs/>
        </w:rPr>
        <w:t>и</w:t>
      </w:r>
      <w:r w:rsidRPr="00D36414">
        <w:rPr>
          <w:rFonts w:cstheme="minorHAnsi"/>
          <w:i/>
          <w:iCs/>
          <w:lang w:val="es-ES"/>
        </w:rPr>
        <w:t xml:space="preserve"> </w:t>
      </w:r>
      <w:r w:rsidRPr="00D36414">
        <w:rPr>
          <w:rFonts w:cstheme="minorHAnsi"/>
          <w:i/>
          <w:iCs/>
        </w:rPr>
        <w:t>непрямые</w:t>
      </w:r>
      <w:r w:rsidRPr="00D36414">
        <w:rPr>
          <w:rFonts w:cstheme="minorHAnsi"/>
          <w:i/>
          <w:iCs/>
          <w:lang w:val="es-ES"/>
        </w:rPr>
        <w:t xml:space="preserve"> </w:t>
      </w:r>
      <w:r w:rsidRPr="00D36414">
        <w:rPr>
          <w:rFonts w:cstheme="minorHAnsi"/>
          <w:i/>
          <w:iCs/>
        </w:rPr>
        <w:t>приводные</w:t>
      </w:r>
      <w:r w:rsidRPr="00D36414">
        <w:rPr>
          <w:rFonts w:cstheme="minorHAnsi"/>
          <w:i/>
          <w:iCs/>
          <w:lang w:val="es-ES"/>
        </w:rPr>
        <w:t xml:space="preserve"> </w:t>
      </w:r>
      <w:r w:rsidRPr="00D36414">
        <w:rPr>
          <w:rFonts w:cstheme="minorHAnsi"/>
          <w:i/>
          <w:iCs/>
        </w:rPr>
        <w:t>механизмы</w:t>
      </w:r>
      <w:r w:rsidRPr="00D36414">
        <w:rPr>
          <w:rFonts w:cstheme="minorHAnsi"/>
          <w:i/>
          <w:iCs/>
          <w:lang w:val="es-ES"/>
        </w:rPr>
        <w:t xml:space="preserve">, </w:t>
      </w:r>
      <w:r w:rsidRPr="00D36414">
        <w:rPr>
          <w:rFonts w:cstheme="minorHAnsi"/>
          <w:i/>
          <w:iCs/>
        </w:rPr>
        <w:t>вызывающие</w:t>
      </w:r>
      <w:r w:rsidRPr="00D36414">
        <w:rPr>
          <w:rFonts w:cstheme="minorHAnsi"/>
          <w:i/>
          <w:iCs/>
          <w:lang w:val="es-ES"/>
        </w:rPr>
        <w:t xml:space="preserve"> </w:t>
      </w:r>
      <w:r w:rsidRPr="00D36414">
        <w:rPr>
          <w:rFonts w:cstheme="minorHAnsi"/>
          <w:i/>
          <w:iCs/>
          <w:lang w:val="ru-RU"/>
        </w:rPr>
        <w:t>изменения</w:t>
      </w:r>
      <w:r w:rsidRPr="00D36414">
        <w:rPr>
          <w:rFonts w:cstheme="minorHAnsi"/>
          <w:i/>
          <w:iCs/>
          <w:lang w:val="es-ES"/>
        </w:rPr>
        <w:t xml:space="preserve"> [Review and analysis of forest industry activities and existing information on forest ecosystems, their importance to human well-being and socio-economic development, trends, major direct and indirect drive mechanisms causing changes]</w:t>
      </w:r>
      <w:r w:rsidRPr="00D36414">
        <w:rPr>
          <w:rFonts w:cstheme="minorHAnsi"/>
          <w:lang w:val="es-ES"/>
        </w:rPr>
        <w:t xml:space="preserve">. </w:t>
      </w:r>
      <w:r w:rsidRPr="00D36414">
        <w:rPr>
          <w:rFonts w:cstheme="minorHAnsi"/>
        </w:rPr>
        <w:t xml:space="preserve">Bishkek, Kyrgyzstan: UNDP. </w:t>
      </w:r>
    </w:p>
    <w:p w14:paraId="72A416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rls, K. J., Shapiro J., Forister M. L., Hoelzer G. A. (2014). A nonlinear relationship between genetic diversity and productivity in a polyphagous seed beetle. </w:t>
      </w:r>
      <w:r w:rsidRPr="00D36414">
        <w:rPr>
          <w:rFonts w:cstheme="minorHAnsi"/>
          <w:i/>
        </w:rPr>
        <w:t>Oecologia 175,</w:t>
      </w:r>
      <w:r w:rsidRPr="00D36414">
        <w:rPr>
          <w:rFonts w:cstheme="minorHAnsi"/>
        </w:rPr>
        <w:t xml:space="preserve"> 151–161. </w:t>
      </w:r>
      <w:hyperlink r:id="rId1146" w:history="1">
        <w:r w:rsidRPr="00D36414">
          <w:rPr>
            <w:rStyle w:val="Hyperlink"/>
            <w:rFonts w:cstheme="minorHAnsi"/>
          </w:rPr>
          <w:t>https://doi.org/10.1007/s00442-014-2893-y</w:t>
        </w:r>
      </w:hyperlink>
      <w:r w:rsidRPr="00D36414">
        <w:rPr>
          <w:rFonts w:cstheme="minorHAnsi"/>
        </w:rPr>
        <w:t xml:space="preserve"> </w:t>
      </w:r>
    </w:p>
    <w:p w14:paraId="1BF7A5F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utzin, M., &amp; Pörtner, H. O. (2016). Thermal growth potential of Atlantic cod by the end of the 21st century.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12), 4162–4168. </w:t>
      </w:r>
      <w:hyperlink r:id="rId1147" w:history="1">
        <w:r w:rsidRPr="00D36414">
          <w:rPr>
            <w:rStyle w:val="Hyperlink"/>
            <w:rFonts w:cstheme="minorHAnsi"/>
          </w:rPr>
          <w:t>https://doi.org/10.1111/gcb.13375</w:t>
        </w:r>
      </w:hyperlink>
      <w:r w:rsidRPr="00D36414">
        <w:rPr>
          <w:rFonts w:cstheme="minorHAnsi"/>
        </w:rPr>
        <w:t xml:space="preserve"> </w:t>
      </w:r>
    </w:p>
    <w:p w14:paraId="06A6DE7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Byrnes, J. E. K., Gamfeldt, L., Isbell, F., Lefcheck, J.S., Griffin, J. N., Hector, A., Cardinal, B. J., Hooper, D. U., Dee. L. E., &amp; Duffy, J. E. (2014). Investigating the relationship between biodiversity and ecosystem multifunctionality: challenges and solutions. </w:t>
      </w:r>
      <w:r w:rsidRPr="00D36414">
        <w:rPr>
          <w:rFonts w:cstheme="minorHAnsi"/>
          <w:i/>
        </w:rPr>
        <w:t>Methods in Ecology and Evolution, 5</w:t>
      </w:r>
      <w:r w:rsidRPr="00D36414">
        <w:rPr>
          <w:rFonts w:cstheme="minorHAnsi"/>
        </w:rPr>
        <w:t xml:space="preserve">(2), </w:t>
      </w:r>
      <w:r w:rsidRPr="00D36414">
        <w:rPr>
          <w:rFonts w:cstheme="minorHAnsi"/>
        </w:rPr>
        <w:lastRenderedPageBreak/>
        <w:t xml:space="preserve">111–24. </w:t>
      </w:r>
      <w:hyperlink r:id="rId1148" w:history="1">
        <w:r w:rsidRPr="00D36414">
          <w:rPr>
            <w:rStyle w:val="Hyperlink"/>
            <w:rFonts w:cstheme="minorHAnsi"/>
          </w:rPr>
          <w:t>https://doi.org/10.1111/2041-210X.12143</w:t>
        </w:r>
      </w:hyperlink>
      <w:r w:rsidRPr="00D36414">
        <w:rPr>
          <w:rFonts w:cstheme="minorHAnsi"/>
        </w:rPr>
        <w:t xml:space="preserve"> </w:t>
      </w:r>
    </w:p>
    <w:p w14:paraId="4AB0ED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cho, O. J., Spring, D., Pheloung, P., &amp; Hester, S. (2006). Evaluating the feasibility of eradicating an invasion. </w:t>
      </w:r>
      <w:r w:rsidRPr="00D36414">
        <w:rPr>
          <w:rFonts w:cstheme="minorHAnsi"/>
          <w:i/>
          <w:iCs/>
        </w:rPr>
        <w:t>Biological Invasions</w:t>
      </w:r>
      <w:r w:rsidRPr="00D36414">
        <w:rPr>
          <w:rFonts w:cstheme="minorHAnsi"/>
        </w:rPr>
        <w:t xml:space="preserve">, </w:t>
      </w:r>
      <w:r w:rsidRPr="00D36414">
        <w:rPr>
          <w:rFonts w:cstheme="minorHAnsi"/>
          <w:i/>
          <w:iCs/>
        </w:rPr>
        <w:t>8</w:t>
      </w:r>
      <w:r w:rsidRPr="00D36414">
        <w:rPr>
          <w:rFonts w:cstheme="minorHAnsi"/>
        </w:rPr>
        <w:t xml:space="preserve">, 903–917. </w:t>
      </w:r>
      <w:hyperlink r:id="rId1149" w:history="1">
        <w:r w:rsidRPr="00D36414">
          <w:rPr>
            <w:rStyle w:val="Hyperlink"/>
            <w:rFonts w:cstheme="minorHAnsi"/>
          </w:rPr>
          <w:t>https://doi.org/10.1007/s10530-005-4733-9</w:t>
        </w:r>
      </w:hyperlink>
      <w:r w:rsidRPr="00D36414">
        <w:rPr>
          <w:rFonts w:cstheme="minorHAnsi"/>
        </w:rPr>
        <w:t xml:space="preserve"> </w:t>
      </w:r>
    </w:p>
    <w:p w14:paraId="008C38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dotte, M. W., Carscadden, K., &amp; Mirotchnick, N. (2011). Beyond species: functional diversity and the maintenance of ecological processes and services. </w:t>
      </w:r>
      <w:r w:rsidRPr="00D36414">
        <w:rPr>
          <w:rFonts w:cstheme="minorHAnsi"/>
          <w:i/>
        </w:rPr>
        <w:t>Journal of Applied Ecology, 48,</w:t>
      </w:r>
      <w:r w:rsidRPr="00D36414">
        <w:rPr>
          <w:rFonts w:cstheme="minorHAnsi"/>
        </w:rPr>
        <w:t xml:space="preserve"> 1079–1087. </w:t>
      </w:r>
      <w:hyperlink r:id="rId1150" w:history="1">
        <w:r w:rsidRPr="00D36414">
          <w:rPr>
            <w:rStyle w:val="Hyperlink"/>
            <w:rFonts w:cstheme="minorHAnsi"/>
          </w:rPr>
          <w:t>https://doi.org/10.1111/j.1365-2664.2011.02048.x</w:t>
        </w:r>
      </w:hyperlink>
      <w:r w:rsidRPr="00D36414">
        <w:rPr>
          <w:rFonts w:cstheme="minorHAnsi"/>
        </w:rPr>
        <w:t xml:space="preserve"> </w:t>
      </w:r>
    </w:p>
    <w:p w14:paraId="1E59BF7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esar S., Karlsson M., Forsman A. 2010. Diversity and relatedness enhance survival in colour polymorphic grasshoppers. </w:t>
      </w:r>
      <w:r w:rsidRPr="00D36414">
        <w:rPr>
          <w:rFonts w:cstheme="minorHAnsi"/>
          <w:i/>
        </w:rPr>
        <w:t>PLoS ONE, 5</w:t>
      </w:r>
      <w:r w:rsidRPr="00D36414">
        <w:rPr>
          <w:rFonts w:cstheme="minorHAnsi"/>
        </w:rPr>
        <w:t xml:space="preserve">(5), e10880. </w:t>
      </w:r>
      <w:hyperlink r:id="rId1151" w:history="1">
        <w:r w:rsidRPr="00D36414">
          <w:rPr>
            <w:rStyle w:val="Hyperlink"/>
            <w:rFonts w:cstheme="minorHAnsi"/>
          </w:rPr>
          <w:t>https://doi.org/10.1371/journal.pone.0010880</w:t>
        </w:r>
      </w:hyperlink>
      <w:r w:rsidRPr="00D36414">
        <w:rPr>
          <w:rFonts w:cstheme="minorHAnsi"/>
        </w:rPr>
        <w:t xml:space="preserve"> </w:t>
      </w:r>
    </w:p>
    <w:p w14:paraId="74120C1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FF. (2013). </w:t>
      </w:r>
      <w:r w:rsidRPr="00D36414">
        <w:rPr>
          <w:rFonts w:cstheme="minorHAnsi"/>
          <w:i/>
          <w:iCs/>
        </w:rPr>
        <w:t>Arctic biodiversity assessment. Status and trends in Arctic biodiversity</w:t>
      </w:r>
      <w:r w:rsidRPr="00D36414">
        <w:rPr>
          <w:rFonts w:cstheme="minorHAnsi"/>
        </w:rPr>
        <w:t>. Conservation of Arctic Flora and Fauna (CAFF), Arctic Council.</w:t>
      </w:r>
    </w:p>
    <w:p w14:paraId="7367DDD5" w14:textId="77777777" w:rsidR="00ED7B7A" w:rsidRPr="00D36414" w:rsidRDefault="00ED7B7A" w:rsidP="00ED7B7A">
      <w:pPr>
        <w:widowControl w:val="0"/>
        <w:autoSpaceDE w:val="0"/>
        <w:autoSpaceDN w:val="0"/>
        <w:adjustRightInd w:val="0"/>
        <w:spacing w:before="120"/>
        <w:ind w:left="480" w:hanging="480"/>
        <w:rPr>
          <w:rStyle w:val="Hyperlink"/>
          <w:rFonts w:cstheme="minorHAnsi"/>
        </w:rPr>
      </w:pPr>
      <w:r w:rsidRPr="00D36414">
        <w:rPr>
          <w:rFonts w:cstheme="minorHAnsi"/>
        </w:rPr>
        <w:t xml:space="preserve">CAFF. (2017). </w:t>
      </w:r>
      <w:r w:rsidRPr="00D36414">
        <w:rPr>
          <w:rFonts w:cstheme="minorHAnsi"/>
          <w:i/>
          <w:iCs/>
        </w:rPr>
        <w:t>State of the Arctic marine biodiversity report</w:t>
      </w:r>
      <w:r w:rsidRPr="00D36414">
        <w:rPr>
          <w:rFonts w:cstheme="minorHAnsi"/>
        </w:rPr>
        <w:t xml:space="preserve">. Akureyri, Iceland: Conservation of Arctic Flora and Fauna International Secretariat. Retrieved from </w:t>
      </w:r>
      <w:hyperlink r:id="rId1152" w:history="1">
        <w:r w:rsidRPr="00D36414">
          <w:rPr>
            <w:rStyle w:val="Hyperlink"/>
            <w:rFonts w:cstheme="minorHAnsi"/>
          </w:rPr>
          <w:t>https://oaarchive.arctic-council.org/handle/11374/1945</w:t>
        </w:r>
      </w:hyperlink>
    </w:p>
    <w:p w14:paraId="72B6316E"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Callaghan, T. V., Björn, L. O. Chapin III, F. S., Chernov, Y., Christensen, T. R., Huntley, B., Ims, R. A., Johansson, M., Riedlinger, D. J., Jonasson, S., Matveyeva, N., Oechel, W., Panikov, N., Shaver, G., Elster, J., Henttonen, H., Jónsdóttir I. S., Laine K., Schaphoff S., Sitch S., Taulavuori E., Taulavuori K., &amp; Zöckler, C. (2005). Arctic tundra and polar desert ecosystems. In </w:t>
      </w:r>
      <w:r w:rsidRPr="00D36414">
        <w:rPr>
          <w:rFonts w:cstheme="minorHAnsi"/>
          <w:lang w:val="pt-PT"/>
        </w:rPr>
        <w:t xml:space="preserve">C. Symon, L. Arris, &amp; B. Heal (Eds.), </w:t>
      </w:r>
      <w:r w:rsidRPr="00D36414">
        <w:rPr>
          <w:rFonts w:cstheme="minorHAnsi"/>
          <w:i/>
        </w:rPr>
        <w:t xml:space="preserve">Arctic Climate Impact Assessment </w:t>
      </w:r>
      <w:r w:rsidRPr="00D36414">
        <w:rPr>
          <w:rFonts w:cstheme="minorHAnsi"/>
        </w:rPr>
        <w:t xml:space="preserve">(pp. 243-352). New York, USA: Cambridge University Press. </w:t>
      </w:r>
    </w:p>
    <w:p w14:paraId="52934F4E"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Callaghan, T. V, Björn, L. O., Chernov, Y., Chapin III, T., Christensen, T. R., Huntley, B., Ims, R. A, Johansson, M., Jolly, D., Jonasson, S., Matveyeva, N., Panikov, N., Oechel, W., Shaver, G., Elster, J., Henttonen, H., Laine, K., Taulavuori, K., Taulavuori, E., &amp; Zöckler, C. (2004). Biodiversity, distributions and adaptations of Arctic species in the context of environmental change. </w:t>
      </w:r>
      <w:r w:rsidRPr="00D36414">
        <w:rPr>
          <w:rFonts w:cstheme="minorHAnsi"/>
          <w:i/>
          <w:lang w:val="es-ES"/>
        </w:rPr>
        <w:t>Ambio, 33</w:t>
      </w:r>
      <w:r w:rsidRPr="00D36414">
        <w:rPr>
          <w:rFonts w:cstheme="minorHAnsi"/>
          <w:lang w:val="es-ES"/>
        </w:rPr>
        <w:t xml:space="preserve">(1), 404–417. </w:t>
      </w:r>
      <w:hyperlink r:id="rId1153" w:history="1">
        <w:r w:rsidRPr="00D36414">
          <w:rPr>
            <w:rStyle w:val="Hyperlink"/>
            <w:rFonts w:cstheme="minorHAnsi"/>
            <w:lang w:val="es-ES"/>
          </w:rPr>
          <w:t>http://doi.org/10.1579/0044-7447-33.7.404</w:t>
        </w:r>
      </w:hyperlink>
      <w:r w:rsidRPr="00D36414">
        <w:rPr>
          <w:rFonts w:cstheme="minorHAnsi"/>
          <w:lang w:val="es-ES"/>
        </w:rPr>
        <w:t xml:space="preserve"> </w:t>
      </w:r>
    </w:p>
    <w:p w14:paraId="7856576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Cañadas, E. M., Fenu, G., Peñas, J., Lorite, J., Mattana, E., &amp; Bacchetta, G. (2014). </w:t>
      </w:r>
      <w:r w:rsidRPr="00D36414">
        <w:rPr>
          <w:rFonts w:cstheme="minorHAnsi"/>
        </w:rPr>
        <w:t xml:space="preserve">Hotspots within hotspots: Endemic plant richness, environmental drivers, and implications for conservation. </w:t>
      </w:r>
      <w:r w:rsidRPr="00D36414">
        <w:rPr>
          <w:rFonts w:cstheme="minorHAnsi"/>
          <w:i/>
          <w:iCs/>
        </w:rPr>
        <w:t>Biological Conservation</w:t>
      </w:r>
      <w:r w:rsidRPr="00D36414">
        <w:rPr>
          <w:rFonts w:cstheme="minorHAnsi"/>
        </w:rPr>
        <w:t xml:space="preserve">, </w:t>
      </w:r>
      <w:r w:rsidRPr="00D36414">
        <w:rPr>
          <w:rFonts w:cstheme="minorHAnsi"/>
          <w:i/>
          <w:iCs/>
        </w:rPr>
        <w:t>170</w:t>
      </w:r>
      <w:r w:rsidRPr="00D36414">
        <w:rPr>
          <w:rFonts w:cstheme="minorHAnsi"/>
        </w:rPr>
        <w:t xml:space="preserve">, 282–291. </w:t>
      </w:r>
      <w:hyperlink r:id="rId1154" w:history="1">
        <w:r w:rsidRPr="00D36414">
          <w:rPr>
            <w:rStyle w:val="Hyperlink"/>
            <w:rFonts w:cstheme="minorHAnsi"/>
          </w:rPr>
          <w:t>https://doi.org/10.1016/j.biocon.2013.12.007</w:t>
        </w:r>
      </w:hyperlink>
      <w:r w:rsidRPr="00D36414">
        <w:rPr>
          <w:rFonts w:cstheme="minorHAnsi"/>
        </w:rPr>
        <w:t xml:space="preserve"> </w:t>
      </w:r>
    </w:p>
    <w:p w14:paraId="2363CBC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ñedo-Argüelles, M., Hawkins, C. P., Kefford, B. J., Schäfer, R. B., Dyack, B. J., Brucet, S., Buchwalter, D., Dunlop, J., Frör, O., Lazorchak, J., Coring, E., Fernandez, H. R., Goodfellow, W., González Achem, A. L., Hatfield-Dodds, S., Karimov, B. K., Mensah, P., Olson, J. R., Piscart, C., Prat, N., Ponsá, S., Schulz, C.-J., &amp; Timpano, A. J. (2016). Saving freshwater from salts. </w:t>
      </w:r>
      <w:r w:rsidRPr="00D36414">
        <w:rPr>
          <w:rFonts w:cstheme="minorHAnsi"/>
          <w:i/>
          <w:iCs/>
        </w:rPr>
        <w:t>Science</w:t>
      </w:r>
      <w:r w:rsidRPr="00D36414">
        <w:rPr>
          <w:rFonts w:cstheme="minorHAnsi"/>
        </w:rPr>
        <w:t xml:space="preserve">, </w:t>
      </w:r>
      <w:r w:rsidRPr="00D36414">
        <w:rPr>
          <w:rFonts w:cstheme="minorHAnsi"/>
          <w:i/>
          <w:iCs/>
        </w:rPr>
        <w:t>351</w:t>
      </w:r>
      <w:r w:rsidRPr="00D36414">
        <w:rPr>
          <w:rFonts w:cstheme="minorHAnsi"/>
          <w:iCs/>
        </w:rPr>
        <w:t>(6276)</w:t>
      </w:r>
      <w:r w:rsidRPr="00D36414">
        <w:rPr>
          <w:rFonts w:cstheme="minorHAnsi"/>
        </w:rPr>
        <w:t xml:space="preserve">, 914-916. </w:t>
      </w:r>
      <w:hyperlink r:id="rId1155" w:history="1">
        <w:r w:rsidRPr="00D36414">
          <w:rPr>
            <w:rStyle w:val="Hyperlink"/>
            <w:rFonts w:cstheme="minorHAnsi"/>
          </w:rPr>
          <w:t>https://doi.org/10.1126/science.aad3488</w:t>
        </w:r>
      </w:hyperlink>
      <w:r w:rsidRPr="00D36414">
        <w:rPr>
          <w:rFonts w:cstheme="minorHAnsi"/>
        </w:rPr>
        <w:t xml:space="preserve"> </w:t>
      </w:r>
    </w:p>
    <w:p w14:paraId="468C93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pinha, C., Larson, E. R., Tricarico, E., Olden, J. D., &amp; Gherardi, F. (2013). Effects of climate change, invasive species, and disease on the distribution of native European crayfishes. </w:t>
      </w:r>
      <w:r w:rsidRPr="00D36414">
        <w:rPr>
          <w:rFonts w:cstheme="minorHAnsi"/>
          <w:i/>
          <w:iCs/>
        </w:rPr>
        <w:t>Conservation Biology</w:t>
      </w:r>
      <w:r w:rsidRPr="00D36414">
        <w:rPr>
          <w:rFonts w:cstheme="minorHAnsi"/>
        </w:rPr>
        <w:t xml:space="preserve">, </w:t>
      </w:r>
      <w:r w:rsidRPr="00D36414">
        <w:rPr>
          <w:rFonts w:cstheme="minorHAnsi"/>
          <w:i/>
          <w:iCs/>
        </w:rPr>
        <w:t>27</w:t>
      </w:r>
      <w:r w:rsidRPr="00D36414">
        <w:rPr>
          <w:rFonts w:cstheme="minorHAnsi"/>
        </w:rPr>
        <w:t xml:space="preserve">(4), 731–740. </w:t>
      </w:r>
      <w:hyperlink r:id="rId1156" w:history="1">
        <w:r w:rsidRPr="00D36414">
          <w:rPr>
            <w:rStyle w:val="Hyperlink"/>
            <w:rFonts w:cstheme="minorHAnsi"/>
          </w:rPr>
          <w:t>https://doi.org/10.1111/cobi.12043</w:t>
        </w:r>
      </w:hyperlink>
      <w:r w:rsidRPr="00D36414">
        <w:rPr>
          <w:rFonts w:cstheme="minorHAnsi"/>
        </w:rPr>
        <w:t xml:space="preserve"> </w:t>
      </w:r>
    </w:p>
    <w:p w14:paraId="1A143C7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rdador, L., De Cáceres, M., Bota, G., Giralt, D., Casas, F., Arroyo, B., Mougeot, F., Cantero-Martíez, C., Moncunill, J., Butler, S. J., &amp; Brotons, L. (2014). A resource-based modelling framework to assess habitat suitability for steppe birds in semiarid Mediterranean agricultural systems.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3), e92790. </w:t>
      </w:r>
      <w:hyperlink r:id="rId1157" w:history="1">
        <w:r w:rsidRPr="00D36414">
          <w:rPr>
            <w:rStyle w:val="Hyperlink"/>
            <w:rFonts w:cstheme="minorHAnsi"/>
          </w:rPr>
          <w:t>https://doi.org/10.1371/journal.pone.0092790</w:t>
        </w:r>
      </w:hyperlink>
      <w:r w:rsidRPr="00D36414">
        <w:rPr>
          <w:rFonts w:cstheme="minorHAnsi"/>
        </w:rPr>
        <w:t xml:space="preserve"> </w:t>
      </w:r>
    </w:p>
    <w:p w14:paraId="155FCE96" w14:textId="77777777" w:rsidR="00ED7B7A" w:rsidRPr="00D36414" w:rsidRDefault="00ED7B7A" w:rsidP="00ED7B7A">
      <w:pPr>
        <w:widowControl w:val="0"/>
        <w:autoSpaceDE w:val="0"/>
        <w:autoSpaceDN w:val="0"/>
        <w:adjustRightInd w:val="0"/>
        <w:spacing w:before="120"/>
        <w:ind w:left="480" w:hanging="480"/>
        <w:rPr>
          <w:rFonts w:cstheme="minorHAnsi"/>
          <w:color w:val="000000" w:themeColor="text1"/>
        </w:rPr>
      </w:pPr>
      <w:r w:rsidRPr="00D36414">
        <w:rPr>
          <w:rFonts w:cstheme="minorHAnsi"/>
          <w:color w:val="000000" w:themeColor="text1"/>
        </w:rPr>
        <w:t xml:space="preserve">Cardinale, B. J., Srivastava, D. S., Duffy, J. E., Wright, J. P., Downing, A. L., Sankaran, M., &amp; Jouseau, C. (2006). Effects of biodiversity on the functioning of trophic groups and ecosystems. </w:t>
      </w:r>
      <w:r w:rsidRPr="00D36414">
        <w:rPr>
          <w:rFonts w:cstheme="minorHAnsi"/>
          <w:i/>
          <w:color w:val="000000" w:themeColor="text1"/>
        </w:rPr>
        <w:t>Nature, 443,</w:t>
      </w:r>
      <w:r w:rsidRPr="00D36414">
        <w:rPr>
          <w:rFonts w:cstheme="minorHAnsi"/>
          <w:color w:val="000000" w:themeColor="text1"/>
        </w:rPr>
        <w:t xml:space="preserve"> 989-992. </w:t>
      </w:r>
      <w:hyperlink r:id="rId1158" w:history="1">
        <w:r w:rsidRPr="00D36414">
          <w:rPr>
            <w:rStyle w:val="Hyperlink"/>
            <w:rFonts w:cstheme="minorHAnsi"/>
          </w:rPr>
          <w:t>https://doi.org/10.1038/nature05202</w:t>
        </w:r>
      </w:hyperlink>
      <w:r w:rsidRPr="00D36414">
        <w:rPr>
          <w:rFonts w:cstheme="minorHAnsi"/>
          <w:color w:val="000000" w:themeColor="text1"/>
        </w:rPr>
        <w:t xml:space="preserve"> </w:t>
      </w:r>
    </w:p>
    <w:p w14:paraId="17851CEC" w14:textId="77777777" w:rsidR="00ED7B7A" w:rsidRPr="00D36414" w:rsidRDefault="00ED7B7A" w:rsidP="00ED7B7A">
      <w:pPr>
        <w:widowControl w:val="0"/>
        <w:autoSpaceDE w:val="0"/>
        <w:autoSpaceDN w:val="0"/>
        <w:adjustRightInd w:val="0"/>
        <w:spacing w:before="120"/>
        <w:ind w:left="480" w:hanging="480"/>
        <w:rPr>
          <w:rFonts w:cstheme="minorHAnsi"/>
          <w:color w:val="000000" w:themeColor="text1"/>
        </w:rPr>
      </w:pPr>
      <w:r w:rsidRPr="00D36414">
        <w:rPr>
          <w:rFonts w:cstheme="minorHAnsi"/>
          <w:color w:val="000000" w:themeColor="text1"/>
        </w:rPr>
        <w:lastRenderedPageBreak/>
        <w:t xml:space="preserve">Cardinale, B. J., Duffy, J. E., Gonzalez, A., Hooper, D. U., Perrings, C., Venail, P., Narwani, A., Mace, G. M., Tilman, D., Wardle, D. A., Kinzig, A. P., Daily, G. C., Loreau, M., Grace, J. B., Larigauderie, A., Srivastava, D. S., &amp; Naeem, S. (2012). Biodiversity loss and its impact on humanity. </w:t>
      </w:r>
      <w:r w:rsidRPr="00D36414">
        <w:rPr>
          <w:rFonts w:cstheme="minorHAnsi"/>
          <w:i/>
          <w:color w:val="000000" w:themeColor="text1"/>
        </w:rPr>
        <w:t>Nature, 486</w:t>
      </w:r>
      <w:r w:rsidRPr="00D36414">
        <w:rPr>
          <w:rFonts w:cstheme="minorHAnsi"/>
          <w:color w:val="000000" w:themeColor="text1"/>
        </w:rPr>
        <w:t xml:space="preserve">(7401), 59–67. </w:t>
      </w:r>
      <w:hyperlink r:id="rId1159" w:history="1">
        <w:r w:rsidRPr="00D36414">
          <w:rPr>
            <w:rStyle w:val="Hyperlink"/>
            <w:rFonts w:cstheme="minorHAnsi"/>
          </w:rPr>
          <w:t>https://doi.org/10.1038/nature11148</w:t>
        </w:r>
      </w:hyperlink>
      <w:r w:rsidRPr="00D36414">
        <w:rPr>
          <w:rFonts w:cstheme="minorHAnsi"/>
        </w:rPr>
        <w:t xml:space="preserve"> </w:t>
      </w:r>
    </w:p>
    <w:p w14:paraId="68B347B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rdinale, M., &amp; Scarcella, G. (2017). Mediterranean Sea: A failure of the European fisheries management system. </w:t>
      </w:r>
      <w:r w:rsidRPr="00D36414">
        <w:rPr>
          <w:rFonts w:cstheme="minorHAnsi"/>
          <w:i/>
          <w:iCs/>
        </w:rPr>
        <w:t>Frontiers in Marine Science</w:t>
      </w:r>
      <w:r w:rsidRPr="00D36414">
        <w:rPr>
          <w:rFonts w:cstheme="minorHAnsi"/>
        </w:rPr>
        <w:t xml:space="preserve">, </w:t>
      </w:r>
      <w:r w:rsidRPr="00D36414">
        <w:rPr>
          <w:rFonts w:cstheme="minorHAnsi"/>
          <w:i/>
          <w:iCs/>
        </w:rPr>
        <w:t>4</w:t>
      </w:r>
      <w:r w:rsidRPr="00D36414">
        <w:rPr>
          <w:rFonts w:cstheme="minorHAnsi"/>
        </w:rPr>
        <w:t xml:space="preserve">, </w:t>
      </w:r>
      <w:r w:rsidRPr="00D36414">
        <w:rPr>
          <w:rFonts w:cstheme="minorHAnsi"/>
          <w:i/>
        </w:rPr>
        <w:t xml:space="preserve">72. </w:t>
      </w:r>
      <w:hyperlink r:id="rId1160" w:history="1">
        <w:r w:rsidRPr="00D36414">
          <w:rPr>
            <w:rStyle w:val="Hyperlink"/>
            <w:rFonts w:cstheme="minorHAnsi"/>
          </w:rPr>
          <w:t>https://doi.org/10.3389/fmars.2017.00072</w:t>
        </w:r>
      </w:hyperlink>
      <w:r w:rsidRPr="00D36414">
        <w:rPr>
          <w:rFonts w:cstheme="minorHAnsi"/>
        </w:rPr>
        <w:t xml:space="preserve"> </w:t>
      </w:r>
    </w:p>
    <w:p w14:paraId="40D2802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rdinale, M., &amp; Svedäng, H. (2011). The beauty of simplicity in science: Baltic cod stock improves rapidly in a “cod hostile” ecosystem state. </w:t>
      </w:r>
      <w:r w:rsidRPr="00D36414">
        <w:rPr>
          <w:rFonts w:cstheme="minorHAnsi"/>
          <w:i/>
          <w:iCs/>
        </w:rPr>
        <w:t>Marine Ecology Progress Series</w:t>
      </w:r>
      <w:r w:rsidRPr="00D36414">
        <w:rPr>
          <w:rFonts w:cstheme="minorHAnsi"/>
        </w:rPr>
        <w:t xml:space="preserve">, </w:t>
      </w:r>
      <w:r w:rsidRPr="00D36414">
        <w:rPr>
          <w:rFonts w:cstheme="minorHAnsi"/>
          <w:i/>
          <w:iCs/>
        </w:rPr>
        <w:t>425</w:t>
      </w:r>
      <w:r w:rsidRPr="00D36414">
        <w:rPr>
          <w:rFonts w:cstheme="minorHAnsi"/>
          <w:i/>
        </w:rPr>
        <w:t>,</w:t>
      </w:r>
      <w:r w:rsidRPr="00D36414">
        <w:rPr>
          <w:rFonts w:cstheme="minorHAnsi"/>
        </w:rPr>
        <w:t xml:space="preserve"> 297–301. </w:t>
      </w:r>
      <w:hyperlink r:id="rId1161" w:history="1">
        <w:r w:rsidRPr="00D36414">
          <w:rPr>
            <w:rStyle w:val="Hyperlink"/>
            <w:rFonts w:cstheme="minorHAnsi"/>
          </w:rPr>
          <w:t>https://doi.org/10.3354/meps09098</w:t>
        </w:r>
      </w:hyperlink>
      <w:r w:rsidRPr="00D36414">
        <w:rPr>
          <w:rFonts w:cstheme="minorHAnsi"/>
        </w:rPr>
        <w:t xml:space="preserve"> </w:t>
      </w:r>
    </w:p>
    <w:p w14:paraId="668C62F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rpenter, S. R., Mooney, H. A., Agard, J., Capistrano, D., DeFries, R. S., Diaz, S., Dietz, T., Duraiappah, A. K., Oteng-Yeboah, A, Pereira, H. M., &amp; Whyte, A. (2009). Science for managing ecosystem services: Beyond the Millennium Ecosystem Assessment.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6</w:t>
      </w:r>
      <w:r w:rsidRPr="00D36414">
        <w:rPr>
          <w:rFonts w:cstheme="minorHAnsi"/>
        </w:rPr>
        <w:t xml:space="preserve">(5), 1305–1312. </w:t>
      </w:r>
      <w:hyperlink r:id="rId1162" w:history="1">
        <w:r w:rsidRPr="00D36414">
          <w:rPr>
            <w:rStyle w:val="Hyperlink"/>
            <w:rFonts w:cstheme="minorHAnsi"/>
          </w:rPr>
          <w:t>https://doi.org/10.1073/pnas.0808772106</w:t>
        </w:r>
      </w:hyperlink>
      <w:r w:rsidRPr="00D36414">
        <w:rPr>
          <w:rFonts w:cstheme="minorHAnsi"/>
        </w:rPr>
        <w:t xml:space="preserve"> </w:t>
      </w:r>
    </w:p>
    <w:p w14:paraId="32BD7A0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rrizo, S. F., Lengyel, S., Kapusi, F., Szabolcs, M., Kasperidus, H. D., Scholz, M., Markovic, D., Freyhof, J., Cid, N., Cardosa, A. C., &amp; Darwall, W. (2017). Critical catchments for freshwater biodiversity conservation in Europe: identification, prioritisation and gap analysis. </w:t>
      </w:r>
      <w:r w:rsidRPr="00D36414">
        <w:rPr>
          <w:rFonts w:cstheme="minorHAnsi"/>
          <w:i/>
          <w:iCs/>
        </w:rPr>
        <w:t>Journal of Applied Ecology</w:t>
      </w:r>
      <w:r w:rsidRPr="00D36414">
        <w:rPr>
          <w:rFonts w:cstheme="minorHAnsi"/>
        </w:rPr>
        <w:t xml:space="preserve">, </w:t>
      </w:r>
      <w:r w:rsidRPr="00D36414">
        <w:rPr>
          <w:rFonts w:cstheme="minorHAnsi"/>
          <w:i/>
        </w:rPr>
        <w:t>54</w:t>
      </w:r>
      <w:r w:rsidRPr="00D36414">
        <w:rPr>
          <w:rFonts w:cstheme="minorHAnsi"/>
        </w:rPr>
        <w:t xml:space="preserve">(5), 1209-1218. </w:t>
      </w:r>
      <w:hyperlink r:id="rId1163" w:history="1">
        <w:r w:rsidRPr="00D36414">
          <w:rPr>
            <w:rStyle w:val="Hyperlink"/>
            <w:rFonts w:cstheme="minorHAnsi"/>
          </w:rPr>
          <w:t>https://doi.org/10.1111/1365-2664.12842</w:t>
        </w:r>
      </w:hyperlink>
      <w:r w:rsidRPr="00D36414">
        <w:rPr>
          <w:rFonts w:cstheme="minorHAnsi"/>
        </w:rPr>
        <w:t xml:space="preserve"> </w:t>
      </w:r>
    </w:p>
    <w:p w14:paraId="29FFC9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rstensen, J., Andersen, J. H., Gustafsson, B. G., &amp; Conley, D. J. (2014). Deoxygenation of the Baltic Sea during the last centur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1</w:t>
      </w:r>
      <w:r w:rsidRPr="00D36414">
        <w:rPr>
          <w:rFonts w:cstheme="minorHAnsi"/>
        </w:rPr>
        <w:t xml:space="preserve">(15), 5628–33. </w:t>
      </w:r>
      <w:hyperlink r:id="rId1164" w:history="1">
        <w:r w:rsidRPr="00D36414">
          <w:rPr>
            <w:rStyle w:val="Hyperlink"/>
            <w:rFonts w:cstheme="minorHAnsi"/>
          </w:rPr>
          <w:t>https://doi.org/10.1073/pnas.1323156111</w:t>
        </w:r>
      </w:hyperlink>
      <w:r w:rsidRPr="00D36414">
        <w:rPr>
          <w:rFonts w:cstheme="minorHAnsi"/>
        </w:rPr>
        <w:t xml:space="preserve"> </w:t>
      </w:r>
    </w:p>
    <w:p w14:paraId="54DFDEE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Carvalheiro, L. G., Kunin, W. E., Keil, P., Aguirre-Gutiérrez, J., Ellis, W. N., Fox, R., </w:t>
      </w:r>
      <w:r w:rsidRPr="00D36414">
        <w:rPr>
          <w:rFonts w:cstheme="minorHAnsi"/>
        </w:rPr>
        <w:t xml:space="preserve">Groom, Q., Hennekens, S., Van Landuyt, W., Maes, D., Van de Meutter, F., Michez, D., Rasmont, P., Ode, B., Potts, S. G., Reemer, M., Roberts, S. P. M., Schaminée, J., Wallisdevries, M. F., &amp; Biesmeijer, J. C. (2013). Species richness declines and biotic homogenisation have slowed down for NW-European pollinators and plants. </w:t>
      </w:r>
      <w:r w:rsidRPr="00D36414">
        <w:rPr>
          <w:rFonts w:cstheme="minorHAnsi"/>
          <w:i/>
          <w:iCs/>
        </w:rPr>
        <w:t>Ecology Letters</w:t>
      </w:r>
      <w:r w:rsidRPr="00D36414">
        <w:rPr>
          <w:rFonts w:cstheme="minorHAnsi"/>
        </w:rPr>
        <w:t xml:space="preserve">, </w:t>
      </w:r>
      <w:r w:rsidRPr="00D36414">
        <w:rPr>
          <w:rFonts w:cstheme="minorHAnsi"/>
          <w:i/>
          <w:iCs/>
        </w:rPr>
        <w:t>16</w:t>
      </w:r>
      <w:r w:rsidRPr="00D36414">
        <w:rPr>
          <w:rFonts w:cstheme="minorHAnsi"/>
        </w:rPr>
        <w:t xml:space="preserve">(7), 870–878. </w:t>
      </w:r>
      <w:hyperlink r:id="rId1165" w:history="1">
        <w:r w:rsidRPr="00D36414">
          <w:rPr>
            <w:rStyle w:val="Hyperlink"/>
            <w:rFonts w:cstheme="minorHAnsi"/>
          </w:rPr>
          <w:t>https://doi.org/10.1111/ele.12121</w:t>
        </w:r>
      </w:hyperlink>
      <w:r w:rsidRPr="00D36414">
        <w:rPr>
          <w:rFonts w:cstheme="minorHAnsi"/>
        </w:rPr>
        <w:t xml:space="preserve"> </w:t>
      </w:r>
    </w:p>
    <w:p w14:paraId="2B76F825"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Carvalho, P., Figueira, R., &amp; Jones, M. P. (2008). List of lichens and lichenicolous fungi (Fungi). In P. Borges, C. Abreu, A. Aguiar, P. Carvalho, R. Jardim, I. Melo, P. Oliveira, C. Sérgio, A. Serrano, &amp; P. Vieira (Eds.), </w:t>
      </w:r>
      <w:r w:rsidRPr="00D36414">
        <w:rPr>
          <w:rFonts w:cstheme="minorHAnsi"/>
          <w:i/>
          <w:iCs/>
        </w:rPr>
        <w:t>A list of the terrestrial fungi, flora and fauna of Madeira and Salvagens Archipelagos</w:t>
      </w:r>
      <w:r w:rsidRPr="00D36414">
        <w:rPr>
          <w:rFonts w:cstheme="minorHAnsi"/>
        </w:rPr>
        <w:t xml:space="preserve"> (pp. 105–122). </w:t>
      </w:r>
      <w:r w:rsidRPr="00D36414">
        <w:rPr>
          <w:rFonts w:cstheme="minorHAnsi"/>
          <w:lang w:val="es-ES"/>
        </w:rPr>
        <w:t>Funchal, Portugal: Direcção Regional do Ambiente da Madeira and Universidade dos Açores, Funchal and Angra do Heroísmo.</w:t>
      </w:r>
    </w:p>
    <w:p w14:paraId="0E1A6E13"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Casale, P., &amp; Margaritoulis, D. (Eds.). (2010). Sea turtles in the Mediterranean: distribution, threats and conservation priorities. </w:t>
      </w:r>
      <w:r w:rsidRPr="00D36414">
        <w:rPr>
          <w:rFonts w:cstheme="minorHAnsi"/>
          <w:lang w:val="fr-CH"/>
        </w:rPr>
        <w:t>Gland, Switzerland: IUCN.</w:t>
      </w:r>
    </w:p>
    <w:p w14:paraId="26FD7F1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Casas, F., Mougeot, F., Viñuela, J., &amp; Bretagnolle, V. (2009). </w:t>
      </w:r>
      <w:r w:rsidRPr="00D36414">
        <w:rPr>
          <w:rFonts w:cstheme="minorHAnsi"/>
        </w:rPr>
        <w:t xml:space="preserve">Effects of hunting on the behaviour and spatial distribution of farmland birds: Importance of hunting-free refuges in agricultural areas. </w:t>
      </w:r>
      <w:r w:rsidRPr="00D36414">
        <w:rPr>
          <w:rFonts w:cstheme="minorHAnsi"/>
          <w:i/>
          <w:iCs/>
        </w:rPr>
        <w:t>Animal Conservation</w:t>
      </w:r>
      <w:r w:rsidRPr="00D36414">
        <w:rPr>
          <w:rFonts w:cstheme="minorHAnsi"/>
        </w:rPr>
        <w:t xml:space="preserve">, </w:t>
      </w:r>
      <w:r w:rsidRPr="00D36414">
        <w:rPr>
          <w:rFonts w:cstheme="minorHAnsi"/>
          <w:i/>
          <w:iCs/>
        </w:rPr>
        <w:t>12</w:t>
      </w:r>
      <w:r w:rsidRPr="00D36414">
        <w:rPr>
          <w:rFonts w:cstheme="minorHAnsi"/>
        </w:rPr>
        <w:t xml:space="preserve">(4), 346–354. </w:t>
      </w:r>
      <w:hyperlink r:id="rId1166" w:history="1">
        <w:r w:rsidRPr="00D36414">
          <w:rPr>
            <w:rStyle w:val="Hyperlink"/>
            <w:rFonts w:cstheme="minorHAnsi"/>
          </w:rPr>
          <w:t>https://doi.org/10.1111/j.1469-1795.2009.00259.x</w:t>
        </w:r>
      </w:hyperlink>
      <w:r w:rsidRPr="00D36414">
        <w:rPr>
          <w:rFonts w:cstheme="minorHAnsi"/>
        </w:rPr>
        <w:t xml:space="preserve"> </w:t>
      </w:r>
    </w:p>
    <w:p w14:paraId="66011A9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sazza, G., Giordani, P., Benesperi, R., Foggi, B., Viciani, D., Filigheddu, R., Farris, E., Bagella, S., Pisanu, S., &amp; Mariotti, M. G. (2014). Climate change hastens the urgency of conservation for range-restricted plant species in the central-northern Mediterranean region. </w:t>
      </w:r>
      <w:r w:rsidRPr="00D36414">
        <w:rPr>
          <w:rFonts w:cstheme="minorHAnsi"/>
          <w:i/>
          <w:iCs/>
        </w:rPr>
        <w:t>Biological Conservation</w:t>
      </w:r>
      <w:r w:rsidRPr="00D36414">
        <w:rPr>
          <w:rFonts w:cstheme="minorHAnsi"/>
        </w:rPr>
        <w:t xml:space="preserve">, </w:t>
      </w:r>
      <w:r w:rsidRPr="00D36414">
        <w:rPr>
          <w:rFonts w:cstheme="minorHAnsi"/>
          <w:i/>
          <w:iCs/>
        </w:rPr>
        <w:t>179</w:t>
      </w:r>
      <w:r w:rsidRPr="00D36414">
        <w:rPr>
          <w:rFonts w:cstheme="minorHAnsi"/>
        </w:rPr>
        <w:t xml:space="preserve">, 129–138. </w:t>
      </w:r>
      <w:hyperlink r:id="rId1167" w:history="1">
        <w:r w:rsidRPr="00D36414">
          <w:rPr>
            <w:rStyle w:val="Hyperlink"/>
            <w:rFonts w:cstheme="minorHAnsi"/>
          </w:rPr>
          <w:t>https://doi.org/10.1016/j.biocon.2014.09.015</w:t>
        </w:r>
      </w:hyperlink>
      <w:r w:rsidRPr="00D36414">
        <w:rPr>
          <w:rFonts w:cstheme="minorHAnsi"/>
        </w:rPr>
        <w:t xml:space="preserve"> </w:t>
      </w:r>
    </w:p>
    <w:p w14:paraId="536654D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avanagh, R. D., &amp; Gibson, C. (2007). </w:t>
      </w:r>
      <w:r w:rsidRPr="00D36414">
        <w:rPr>
          <w:rFonts w:cstheme="minorHAnsi"/>
          <w:i/>
          <w:iCs/>
        </w:rPr>
        <w:t>Overview of the conservation status of cartilaginous fishes (Chondrichthyans) in the Mediterranean Sea</w:t>
      </w:r>
      <w:r w:rsidRPr="00D36414">
        <w:rPr>
          <w:rFonts w:cstheme="minorHAnsi"/>
        </w:rPr>
        <w:t xml:space="preserve">. Gland, Switzerland: IUCN and Malaga, Spain: IUCN. </w:t>
      </w:r>
      <w:hyperlink r:id="rId1168" w:history="1">
        <w:r w:rsidRPr="00D36414">
          <w:rPr>
            <w:rStyle w:val="Hyperlink"/>
            <w:rFonts w:cstheme="minorHAnsi"/>
          </w:rPr>
          <w:t>http://cmsdata.iucn.org/downloads/med_shark_rep_en_1.pdf</w:t>
        </w:r>
      </w:hyperlink>
      <w:r w:rsidRPr="00D36414">
        <w:rPr>
          <w:rFonts w:cstheme="minorHAnsi"/>
        </w:rPr>
        <w:t xml:space="preserve"> </w:t>
      </w:r>
    </w:p>
    <w:p w14:paraId="17D1C693"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en-CA"/>
        </w:rPr>
        <w:t xml:space="preserve">CBD. (2017). </w:t>
      </w:r>
      <w:r w:rsidRPr="00D36414">
        <w:rPr>
          <w:rFonts w:cstheme="minorHAnsi"/>
          <w:i/>
          <w:lang w:val="en-CA"/>
        </w:rPr>
        <w:t xml:space="preserve">Protected areas. </w:t>
      </w:r>
      <w:r w:rsidRPr="00D36414">
        <w:rPr>
          <w:rFonts w:cstheme="minorHAnsi"/>
          <w:lang w:val="en-CA"/>
        </w:rPr>
        <w:t xml:space="preserve">Retrieved from </w:t>
      </w:r>
      <w:hyperlink r:id="rId1169" w:history="1">
        <w:r w:rsidRPr="00D36414">
          <w:rPr>
            <w:rStyle w:val="Hyperlink"/>
            <w:rFonts w:cstheme="minorHAnsi"/>
          </w:rPr>
          <w:t>https://www.cbd.int/protected/</w:t>
        </w:r>
      </w:hyperlink>
      <w:r w:rsidRPr="00D36414">
        <w:rPr>
          <w:rFonts w:cstheme="minorHAnsi"/>
          <w:lang w:val="en-CA"/>
        </w:rPr>
        <w:t xml:space="preserve"> </w:t>
      </w:r>
    </w:p>
    <w:p w14:paraId="65BBC2A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Celesti-Grapow, L., Bassi, L., Brundu, G., Camarda, I., Carli, E., D’Auria, G., </w:t>
      </w:r>
      <w:r w:rsidRPr="00D36414">
        <w:rPr>
          <w:rFonts w:cstheme="minorHAnsi"/>
          <w:lang w:val="es-ES"/>
        </w:rPr>
        <w:t xml:space="preserve">Del Guacchio, E., Domina, G., Ferretti, G., Foggi, B., Lazzaro, L., Mazzola, P., Peccenini, S., Pretto, F., Stinca, A., &amp; Blasi, C. (2016). </w:t>
      </w:r>
      <w:r w:rsidRPr="00D36414">
        <w:rPr>
          <w:rFonts w:cstheme="minorHAnsi"/>
        </w:rPr>
        <w:t xml:space="preserve">Plant invasions on small Mediterranean islands: An overview. </w:t>
      </w:r>
      <w:r w:rsidRPr="00D36414">
        <w:rPr>
          <w:rFonts w:cstheme="minorHAnsi"/>
          <w:i/>
          <w:iCs/>
        </w:rPr>
        <w:t>Plant Biosystems</w:t>
      </w:r>
      <w:r w:rsidRPr="00D36414">
        <w:rPr>
          <w:rFonts w:cstheme="minorHAnsi"/>
        </w:rPr>
        <w:t xml:space="preserve">, </w:t>
      </w:r>
      <w:r w:rsidRPr="00D36414">
        <w:rPr>
          <w:rFonts w:cstheme="minorHAnsi"/>
          <w:i/>
          <w:iCs/>
        </w:rPr>
        <w:t>150</w:t>
      </w:r>
      <w:r w:rsidRPr="00D36414">
        <w:rPr>
          <w:rFonts w:cstheme="minorHAnsi"/>
        </w:rPr>
        <w:t xml:space="preserve">(5), 1119–1133. </w:t>
      </w:r>
      <w:hyperlink r:id="rId1170" w:history="1">
        <w:r w:rsidRPr="00D36414">
          <w:rPr>
            <w:rStyle w:val="Hyperlink"/>
            <w:rFonts w:cstheme="minorHAnsi"/>
          </w:rPr>
          <w:t>https://doi.org/10.1080/11263504.2016.1218974</w:t>
        </w:r>
      </w:hyperlink>
      <w:r w:rsidRPr="00D36414">
        <w:rPr>
          <w:rFonts w:cstheme="minorHAnsi"/>
        </w:rPr>
        <w:t xml:space="preserve"> </w:t>
      </w:r>
    </w:p>
    <w:p w14:paraId="6F2764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EP. (2007). </w:t>
      </w:r>
      <w:r w:rsidRPr="00D36414">
        <w:rPr>
          <w:rFonts w:cstheme="minorHAnsi"/>
          <w:i/>
          <w:iCs/>
        </w:rPr>
        <w:t>Caspian environment programme transboundary diagnostic analysis revisit</w:t>
      </w:r>
      <w:r w:rsidRPr="00D36414">
        <w:rPr>
          <w:rFonts w:cstheme="minorHAnsi"/>
        </w:rPr>
        <w:t xml:space="preserve">. Retrieved from </w:t>
      </w:r>
      <w:hyperlink r:id="rId1171" w:history="1">
        <w:r w:rsidRPr="00D36414">
          <w:rPr>
            <w:rStyle w:val="Hyperlink"/>
            <w:rFonts w:cstheme="minorHAnsi"/>
          </w:rPr>
          <w:t>http://www.ais.unwater.org/ais/aiscm/getprojectdoc.php?docid=1058</w:t>
        </w:r>
      </w:hyperlink>
      <w:r w:rsidRPr="00D36414">
        <w:rPr>
          <w:rFonts w:cstheme="minorHAnsi"/>
        </w:rPr>
        <w:t xml:space="preserve"> </w:t>
      </w:r>
    </w:p>
    <w:p w14:paraId="55578CEC" w14:textId="77777777" w:rsidR="00ED7B7A" w:rsidRPr="00D36414" w:rsidRDefault="00ED7B7A" w:rsidP="00ED7B7A">
      <w:pPr>
        <w:spacing w:before="120"/>
        <w:ind w:left="567" w:hanging="567"/>
        <w:rPr>
          <w:rFonts w:cstheme="minorHAnsi"/>
        </w:rPr>
      </w:pPr>
      <w:r w:rsidRPr="00D36414">
        <w:rPr>
          <w:rFonts w:cstheme="minorHAnsi"/>
        </w:rPr>
        <w:t xml:space="preserve">CEPF. (2004). </w:t>
      </w:r>
      <w:r w:rsidRPr="00D36414">
        <w:rPr>
          <w:rFonts w:cstheme="minorHAnsi"/>
          <w:i/>
          <w:iCs/>
        </w:rPr>
        <w:t>Ecosystem profile. Caucasus biodiversity hotspot</w:t>
      </w:r>
      <w:r w:rsidRPr="00D36414">
        <w:rPr>
          <w:rFonts w:cstheme="minorHAnsi"/>
        </w:rPr>
        <w:t>.</w:t>
      </w:r>
    </w:p>
    <w:p w14:paraId="1AC615D3" w14:textId="77777777" w:rsidR="00ED7B7A" w:rsidRPr="00D36414" w:rsidRDefault="00ED7B7A" w:rsidP="00ED7B7A">
      <w:pPr>
        <w:spacing w:before="120"/>
        <w:ind w:left="567" w:hanging="567"/>
        <w:rPr>
          <w:rFonts w:cstheme="minorHAnsi"/>
        </w:rPr>
      </w:pPr>
      <w:r w:rsidRPr="00D36414">
        <w:rPr>
          <w:rFonts w:cstheme="minorHAnsi"/>
        </w:rPr>
        <w:t xml:space="preserve">CEPF. (2010a). </w:t>
      </w:r>
      <w:r w:rsidRPr="00D36414">
        <w:rPr>
          <w:rFonts w:cstheme="minorHAnsi"/>
          <w:i/>
          <w:iCs/>
        </w:rPr>
        <w:t>Ecosystem profile: Mediterranean basin biodiversity hotspot</w:t>
      </w:r>
      <w:r w:rsidRPr="00D36414">
        <w:rPr>
          <w:rFonts w:cstheme="minorHAnsi"/>
        </w:rPr>
        <w:t xml:space="preserve">. </w:t>
      </w:r>
    </w:p>
    <w:p w14:paraId="3C3FFC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EPF. (2010b). </w:t>
      </w:r>
      <w:r w:rsidRPr="00D36414">
        <w:rPr>
          <w:rFonts w:cstheme="minorHAnsi"/>
          <w:i/>
          <w:iCs/>
        </w:rPr>
        <w:t>Caucasus biodiversity hotspot program for consolidation</w:t>
      </w:r>
      <w:r w:rsidRPr="00D36414">
        <w:rPr>
          <w:rFonts w:cstheme="minorHAnsi"/>
        </w:rPr>
        <w:t xml:space="preserve">. </w:t>
      </w:r>
    </w:p>
    <w:p w14:paraId="7DBADB02"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Céréghino, R., Biggs, J., Oertli, B., &amp; Declerck, S. (2008). The ecology of European ponds: Defining the characteristics of a neglected freshwater habitat. </w:t>
      </w:r>
      <w:r w:rsidRPr="00D36414">
        <w:rPr>
          <w:rFonts w:cstheme="minorHAnsi"/>
          <w:i/>
          <w:iCs/>
          <w:lang w:val="es-ES"/>
        </w:rPr>
        <w:t>Hydrobiologia</w:t>
      </w:r>
      <w:r w:rsidRPr="00D36414">
        <w:rPr>
          <w:rFonts w:cstheme="minorHAnsi"/>
          <w:lang w:val="es-ES"/>
        </w:rPr>
        <w:t xml:space="preserve">, </w:t>
      </w:r>
      <w:r w:rsidRPr="00D36414">
        <w:rPr>
          <w:rFonts w:cstheme="minorHAnsi"/>
          <w:i/>
          <w:iCs/>
          <w:lang w:val="es-ES"/>
        </w:rPr>
        <w:t>597</w:t>
      </w:r>
      <w:r w:rsidRPr="00D36414">
        <w:rPr>
          <w:rFonts w:cstheme="minorHAnsi"/>
          <w:lang w:val="es-ES"/>
        </w:rPr>
        <w:t xml:space="preserve">(1), 1–6. </w:t>
      </w:r>
      <w:hyperlink r:id="rId1172" w:history="1">
        <w:r w:rsidRPr="00D36414">
          <w:rPr>
            <w:rStyle w:val="Hyperlink"/>
            <w:rFonts w:cstheme="minorHAnsi"/>
            <w:lang w:val="es-ES"/>
          </w:rPr>
          <w:t>https://doi.org/10.1007/s10750-007-9225-8</w:t>
        </w:r>
      </w:hyperlink>
      <w:r w:rsidRPr="00D36414">
        <w:rPr>
          <w:rFonts w:cstheme="minorHAnsi"/>
          <w:lang w:val="es-ES"/>
        </w:rPr>
        <w:t xml:space="preserve"> </w:t>
      </w:r>
    </w:p>
    <w:p w14:paraId="0470DB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Cerqueira, Y., Navarro, L. M., Maes, J., Marta-Pedroso, C., Honrado, J. P., &amp; Pereira, H. M. (2015). </w:t>
      </w:r>
      <w:r w:rsidRPr="00D36414">
        <w:rPr>
          <w:rFonts w:cstheme="minorHAnsi"/>
        </w:rPr>
        <w:t xml:space="preserve">Ecosystem services: the opportunities of rewilding in Europe. In H. M. Pereira &amp; L. Navarro (Eds.), </w:t>
      </w:r>
      <w:r w:rsidRPr="00D36414">
        <w:rPr>
          <w:rFonts w:cstheme="minorHAnsi"/>
          <w:i/>
          <w:iCs/>
        </w:rPr>
        <w:t>Rewilding European Landscapes</w:t>
      </w:r>
      <w:r w:rsidRPr="00D36414">
        <w:rPr>
          <w:rFonts w:cstheme="minorHAnsi"/>
        </w:rPr>
        <w:t xml:space="preserve"> (pp. 47–64). Springer International Publishing.</w:t>
      </w:r>
    </w:p>
    <w:p w14:paraId="78A3ABED"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Cervenkova, Z., &amp; Münzbergová, Z. (2009). Susceptibility of the landscape of the Giant Mountains, Czech Republic, to invasion by Rumex alpinus. In P. </w:t>
      </w:r>
      <w:r w:rsidRPr="00D36414">
        <w:rPr>
          <w:rFonts w:cstheme="minorHAnsi"/>
          <w:lang w:val="pt-PT"/>
        </w:rPr>
        <w:t xml:space="preserve">Pysek &amp; J. Pergl (Eds.), </w:t>
      </w:r>
      <w:r w:rsidRPr="00D36414">
        <w:rPr>
          <w:rFonts w:cstheme="minorHAnsi"/>
          <w:i/>
          <w:iCs/>
        </w:rPr>
        <w:t>Biological Invasions: Towards a Synthesis. Proceedings of the 5</w:t>
      </w:r>
      <w:r w:rsidRPr="00D36414">
        <w:rPr>
          <w:rFonts w:cstheme="minorHAnsi"/>
          <w:i/>
          <w:iCs/>
          <w:vertAlign w:val="superscript"/>
        </w:rPr>
        <w:t>th</w:t>
      </w:r>
      <w:r w:rsidRPr="00D36414">
        <w:rPr>
          <w:rFonts w:cstheme="minorHAnsi"/>
          <w:i/>
          <w:iCs/>
        </w:rPr>
        <w:t xml:space="preserve"> Neobiota conference</w:t>
      </w:r>
      <w:r w:rsidRPr="00D36414">
        <w:rPr>
          <w:rFonts w:cstheme="minorHAnsi"/>
          <w:i/>
        </w:rPr>
        <w:t xml:space="preserve"> (Vol. 8, pp. 75–85)</w:t>
      </w:r>
      <w:r w:rsidRPr="00D36414">
        <w:rPr>
          <w:rFonts w:cstheme="minorHAnsi"/>
        </w:rPr>
        <w:t xml:space="preserve">. Retrieved from </w:t>
      </w:r>
      <w:hyperlink r:id="rId1173" w:history="1">
        <w:r w:rsidRPr="00D36414">
          <w:rPr>
            <w:rStyle w:val="Hyperlink"/>
            <w:rFonts w:cstheme="minorHAnsi"/>
          </w:rPr>
          <w:t>http://hdl.handle.net/11104/0177613</w:t>
        </w:r>
      </w:hyperlink>
      <w:r w:rsidRPr="00D36414">
        <w:rPr>
          <w:rFonts w:cstheme="minorHAnsi"/>
        </w:rPr>
        <w:t xml:space="preserve"> </w:t>
      </w:r>
    </w:p>
    <w:p w14:paraId="3A079F0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handra, A., &amp; Idrisova, A. (2011). Convention on Biological Diversity: A review of national challenges and opportunities for implementation. </w:t>
      </w:r>
      <w:r w:rsidRPr="00D36414">
        <w:rPr>
          <w:rFonts w:cstheme="minorHAnsi"/>
          <w:i/>
          <w:iCs/>
        </w:rPr>
        <w:t>Biodiversity and Conservation</w:t>
      </w:r>
      <w:r w:rsidRPr="00D36414">
        <w:rPr>
          <w:rFonts w:cstheme="minorHAnsi"/>
        </w:rPr>
        <w:t xml:space="preserve">, </w:t>
      </w:r>
      <w:r w:rsidRPr="00D36414">
        <w:rPr>
          <w:rFonts w:cstheme="minorHAnsi"/>
          <w:i/>
          <w:iCs/>
        </w:rPr>
        <w:t>20</w:t>
      </w:r>
      <w:r w:rsidRPr="00D36414">
        <w:rPr>
          <w:rFonts w:cstheme="minorHAnsi"/>
        </w:rPr>
        <w:t xml:space="preserve">(14), 3295–3316. </w:t>
      </w:r>
      <w:hyperlink r:id="rId1174" w:history="1">
        <w:r w:rsidRPr="00D36414">
          <w:rPr>
            <w:rStyle w:val="Hyperlink"/>
            <w:rFonts w:cstheme="minorHAnsi"/>
          </w:rPr>
          <w:t>https://doi.org/10.1007/s10531-011-0141-x</w:t>
        </w:r>
      </w:hyperlink>
      <w:r w:rsidRPr="00D36414">
        <w:rPr>
          <w:rFonts w:cstheme="minorHAnsi"/>
        </w:rPr>
        <w:t xml:space="preserve"> </w:t>
      </w:r>
    </w:p>
    <w:p w14:paraId="516CBA2A"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Chapron, G., Kaczensky, P., Linnell, J. D. C., Arx, M. von, Huber, D., Andrén, H., López-Bao, J. V., Adamec, M., Álvares, F., Anders, O., Balčiauskas, L., Balys, V., Bedő, P., Bego, F., Blanco, J. C., Breitenmoser, U., Brøseth, H., Bufka, L., Bunikyte, R., Ciucci, P., Dutsov, A., Engleder, T., Fuxjäger, C., Groff, C., Holmala, K., Hoxha, B., Iliopoulos, Y., Ionescu, O., Jeremić, J., Jerina, K., Kluth, G., Knauer, F., Kojola, I., Kos, I., Krofel, M., Kubala, J., Kunovac, S., Kusak, J., Kutal, M., Liberg, O., Majić, A., Männil, P., Manz, R., Marboutin, E., Marucco, F., Melovski, D., Mersini, K., Mertzanis, Y., Mysłajek, R. W., Nowak, S., Odden, J., Ozolins, J., Palomero, G., Paunović, M., Persson, J., Potočnik, H., Quenette, P.-Y., Rauer, G., Reinhardt, I., Rigg, R., Ryser, A., Salvatori, V., Skrbinšek, T., Stojanov, A., Swenson, J. E., Szemethy, L., Trajçe, A., Tsingarska-Sedefcheva, E., Váňa, M., Veeroja, R., Wabakken, P., Wölfl, M., Wölfl, S., Zimmermann, F., Zlatanova, D., &amp; Boitani, L. (2014). Recovery of large carnivores in Europe’s modern human-dominated landscapes. </w:t>
      </w:r>
      <w:r w:rsidRPr="00D36414">
        <w:rPr>
          <w:rFonts w:cstheme="minorHAnsi"/>
          <w:i/>
          <w:iCs/>
          <w:lang w:val="fr-CH"/>
        </w:rPr>
        <w:t>Science</w:t>
      </w:r>
      <w:r w:rsidRPr="00D36414">
        <w:rPr>
          <w:rFonts w:cstheme="minorHAnsi"/>
          <w:lang w:val="fr-CH"/>
        </w:rPr>
        <w:t xml:space="preserve">, </w:t>
      </w:r>
      <w:r w:rsidRPr="00D36414">
        <w:rPr>
          <w:rFonts w:cstheme="minorHAnsi"/>
          <w:i/>
          <w:iCs/>
          <w:lang w:val="fr-CH"/>
        </w:rPr>
        <w:t>346</w:t>
      </w:r>
      <w:r w:rsidRPr="00D36414">
        <w:rPr>
          <w:rFonts w:cstheme="minorHAnsi"/>
          <w:lang w:val="fr-CH"/>
        </w:rPr>
        <w:t xml:space="preserve">(6216), 1517–1519. </w:t>
      </w:r>
      <w:hyperlink r:id="rId1175" w:history="1">
        <w:r w:rsidRPr="00D36414">
          <w:rPr>
            <w:rStyle w:val="Hyperlink"/>
            <w:rFonts w:cstheme="minorHAnsi"/>
            <w:lang w:val="fr-CH"/>
          </w:rPr>
          <w:t>https://doi.org/10.1126/science.1257553</w:t>
        </w:r>
      </w:hyperlink>
      <w:r w:rsidRPr="00D36414">
        <w:rPr>
          <w:rFonts w:cstheme="minorHAnsi"/>
          <w:lang w:val="fr-CH"/>
        </w:rPr>
        <w:t xml:space="preserve"> </w:t>
      </w:r>
    </w:p>
    <w:p w14:paraId="532EC94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Cheaib, A., Badeau, V., Boe, J., Chuine, I., Delire, C., Dufrêne, E., </w:t>
      </w:r>
      <w:r w:rsidRPr="00D36414">
        <w:rPr>
          <w:rFonts w:cstheme="minorHAnsi"/>
        </w:rPr>
        <w:t>François, C., Gritti, E. S., Legay, M., Pagé, C., Thuiller, W., Viovy, N., &amp;</w:t>
      </w:r>
      <w:r w:rsidRPr="00D36414">
        <w:rPr>
          <w:rFonts w:cstheme="minorHAnsi"/>
          <w:lang w:val="fr-CH"/>
        </w:rPr>
        <w:t xml:space="preserve"> </w:t>
      </w:r>
      <w:r w:rsidRPr="00D36414">
        <w:rPr>
          <w:rFonts w:cstheme="minorHAnsi"/>
        </w:rPr>
        <w:t xml:space="preserve">Leadley, P. (2012). Climate change impacts on tree ranges: model intercomparison facilitates understanding and quantification of uncertainty. </w:t>
      </w:r>
      <w:r w:rsidRPr="00D36414">
        <w:rPr>
          <w:rFonts w:cstheme="minorHAnsi"/>
          <w:i/>
          <w:iCs/>
        </w:rPr>
        <w:t>Ecology Letters</w:t>
      </w:r>
      <w:r w:rsidRPr="00D36414">
        <w:rPr>
          <w:rFonts w:cstheme="minorHAnsi"/>
        </w:rPr>
        <w:t xml:space="preserve">, </w:t>
      </w:r>
      <w:r w:rsidRPr="00D36414">
        <w:rPr>
          <w:rFonts w:cstheme="minorHAnsi"/>
          <w:i/>
          <w:iCs/>
        </w:rPr>
        <w:t>15</w:t>
      </w:r>
      <w:r w:rsidRPr="00D36414">
        <w:rPr>
          <w:rFonts w:cstheme="minorHAnsi"/>
        </w:rPr>
        <w:t xml:space="preserve">(6), 533–544. </w:t>
      </w:r>
      <w:hyperlink r:id="rId1176" w:history="1">
        <w:r w:rsidRPr="00D36414">
          <w:rPr>
            <w:rStyle w:val="Hyperlink"/>
            <w:rFonts w:cstheme="minorHAnsi"/>
          </w:rPr>
          <w:t>https://doi.org/10.1111/j.1461-0248.2012.01764.x</w:t>
        </w:r>
      </w:hyperlink>
      <w:r w:rsidRPr="00D36414">
        <w:rPr>
          <w:rFonts w:cstheme="minorHAnsi"/>
        </w:rPr>
        <w:t xml:space="preserve"> </w:t>
      </w:r>
    </w:p>
    <w:p w14:paraId="44ED8C5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heffings, C., &amp; Farrell, L. (2005). </w:t>
      </w:r>
      <w:r w:rsidRPr="00D36414">
        <w:rPr>
          <w:rFonts w:cstheme="minorHAnsi"/>
          <w:i/>
          <w:iCs/>
        </w:rPr>
        <w:t>The Vascular Plant Red Data List for Great Britain</w:t>
      </w:r>
      <w:r w:rsidRPr="00D36414">
        <w:rPr>
          <w:rFonts w:cstheme="minorHAnsi"/>
        </w:rPr>
        <w:t>.</w:t>
      </w:r>
    </w:p>
    <w:p w14:paraId="682D47E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Chemonics International. (2001a). Biodiversity assessment for Central Asia: Regional overview.</w:t>
      </w:r>
    </w:p>
    <w:p w14:paraId="2C2D78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Chemonics International. (2001b). Biodiversity assessment for Kazakhstan.</w:t>
      </w:r>
    </w:p>
    <w:p w14:paraId="676F47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Chemonics International. (2001c). Biodiversity assessment for Kyrgyzstan.</w:t>
      </w:r>
    </w:p>
    <w:p w14:paraId="3321556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Chemonics International. (2001d). Biodiversity assessment for Tajikistan.</w:t>
      </w:r>
    </w:p>
    <w:p w14:paraId="20D69F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Chemonics International. (2001e). Biodiversity assessment for Turkmenistan.</w:t>
      </w:r>
    </w:p>
    <w:p w14:paraId="64A70DC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Chemonics International. (2001f). Biodiversity assessment for Uzbekistan.</w:t>
      </w:r>
    </w:p>
    <w:p w14:paraId="77C8240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Cheung, W. W. L., Jones, M. C., Reygondeau, G., Stock, C. A., Lam, V. W. Y., &amp; Frölicher, T. L. (2016). </w:t>
      </w:r>
      <w:r w:rsidRPr="00D36414">
        <w:rPr>
          <w:rFonts w:cstheme="minorHAnsi"/>
        </w:rPr>
        <w:t xml:space="preserve">Structural uncertainty in projecting global fisheries catches under climate change. </w:t>
      </w:r>
      <w:r w:rsidRPr="00D36414">
        <w:rPr>
          <w:rFonts w:cstheme="minorHAnsi"/>
          <w:i/>
          <w:iCs/>
        </w:rPr>
        <w:t>Ecological Modelling</w:t>
      </w:r>
      <w:r w:rsidRPr="00D36414">
        <w:rPr>
          <w:rFonts w:cstheme="minorHAnsi"/>
        </w:rPr>
        <w:t xml:space="preserve">, </w:t>
      </w:r>
      <w:r w:rsidRPr="00D36414">
        <w:rPr>
          <w:rFonts w:cstheme="minorHAnsi"/>
          <w:i/>
          <w:iCs/>
        </w:rPr>
        <w:t>325</w:t>
      </w:r>
      <w:r w:rsidRPr="00D36414">
        <w:rPr>
          <w:rFonts w:cstheme="minorHAnsi"/>
        </w:rPr>
        <w:t xml:space="preserve">, 57–66. </w:t>
      </w:r>
      <w:hyperlink r:id="rId1177" w:history="1">
        <w:r w:rsidRPr="00D36414">
          <w:rPr>
            <w:rStyle w:val="Hyperlink"/>
            <w:rFonts w:cstheme="minorHAnsi"/>
          </w:rPr>
          <w:t>https://doi.org/10.1016/j.ecolmodel.2015.12.018</w:t>
        </w:r>
      </w:hyperlink>
      <w:r w:rsidRPr="00D36414">
        <w:rPr>
          <w:rFonts w:cstheme="minorHAnsi"/>
        </w:rPr>
        <w:t xml:space="preserve"> </w:t>
      </w:r>
    </w:p>
    <w:p w14:paraId="541AAB6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heung, W. W. L., Lam, V. W. Y., Sarmiento, J. L., Kearney, K., Watson, R., &amp; Pauly, D. (2009). Projecting global marine biodiversity impacts under climate change scenarios. </w:t>
      </w:r>
      <w:r w:rsidRPr="00D36414">
        <w:rPr>
          <w:rFonts w:cstheme="minorHAnsi"/>
          <w:i/>
          <w:iCs/>
        </w:rPr>
        <w:t>Fish and Fisheries</w:t>
      </w:r>
      <w:r w:rsidRPr="00D36414">
        <w:rPr>
          <w:rFonts w:cstheme="minorHAnsi"/>
        </w:rPr>
        <w:t xml:space="preserve">, </w:t>
      </w:r>
      <w:r w:rsidRPr="00D36414">
        <w:rPr>
          <w:rFonts w:cstheme="minorHAnsi"/>
          <w:i/>
          <w:iCs/>
        </w:rPr>
        <w:t>10</w:t>
      </w:r>
      <w:r w:rsidRPr="00D36414">
        <w:rPr>
          <w:rFonts w:cstheme="minorHAnsi"/>
        </w:rPr>
        <w:t xml:space="preserve">(3), 235–251. </w:t>
      </w:r>
      <w:hyperlink r:id="rId1178" w:history="1">
        <w:r w:rsidRPr="00D36414">
          <w:rPr>
            <w:rStyle w:val="Hyperlink"/>
            <w:rFonts w:cstheme="minorHAnsi"/>
          </w:rPr>
          <w:t>https://doi.org/10.1111/j.1467-2979.2008.00315.x</w:t>
        </w:r>
      </w:hyperlink>
      <w:r w:rsidRPr="00D36414">
        <w:rPr>
          <w:rFonts w:cstheme="minorHAnsi"/>
        </w:rPr>
        <w:t xml:space="preserve"> </w:t>
      </w:r>
    </w:p>
    <w:p w14:paraId="1E2E9B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hitanava, C. M. [Читанава, С. М.]. (2007). </w:t>
      </w:r>
      <w:r w:rsidRPr="00D36414">
        <w:rPr>
          <w:rFonts w:cstheme="minorHAnsi"/>
          <w:i/>
          <w:iCs/>
        </w:rPr>
        <w:t>Флора Колхиды. Автореферат диссертации на соискание ученой степени кандидата биологических наук [The flora of Colchis. An abstract of a PhD dissertation (biology)]</w:t>
      </w:r>
      <w:r w:rsidRPr="00D36414">
        <w:rPr>
          <w:rFonts w:cstheme="minorHAnsi"/>
        </w:rPr>
        <w:t xml:space="preserve">. Komarov Botanical Institute of the Russian Academy of Sciences. Retrieved from </w:t>
      </w:r>
      <w:hyperlink r:id="rId1179" w:history="1">
        <w:r w:rsidRPr="00D36414">
          <w:rPr>
            <w:rStyle w:val="Hyperlink"/>
            <w:rFonts w:cstheme="minorHAnsi"/>
          </w:rPr>
          <w:t>http://www.binran.ru/files/phd/Chitanava_Abstract_Thesis.pdf</w:t>
        </w:r>
      </w:hyperlink>
      <w:r w:rsidRPr="00D36414">
        <w:rPr>
          <w:rFonts w:cstheme="minorHAnsi"/>
        </w:rPr>
        <w:t xml:space="preserve"> </w:t>
      </w:r>
    </w:p>
    <w:p w14:paraId="7D1664E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ieslinski, S., Czyzewska, K., &amp; Fabiszewski, J. (2003). Czerwona lista porostów wymarłych i zagrożonych w Polsce [Red List of extinct and threatened lichens in Poland]. </w:t>
      </w:r>
      <w:r w:rsidRPr="00D36414">
        <w:rPr>
          <w:rFonts w:cstheme="minorHAnsi"/>
          <w:i/>
          <w:iCs/>
        </w:rPr>
        <w:t>Monographiae Botanicae</w:t>
      </w:r>
      <w:r w:rsidRPr="00D36414">
        <w:rPr>
          <w:rFonts w:cstheme="minorHAnsi"/>
        </w:rPr>
        <w:t xml:space="preserve">, </w:t>
      </w:r>
      <w:r w:rsidRPr="00D36414">
        <w:rPr>
          <w:rFonts w:cstheme="minorHAnsi"/>
          <w:i/>
          <w:iCs/>
        </w:rPr>
        <w:t>91</w:t>
      </w:r>
      <w:r w:rsidRPr="00D36414">
        <w:rPr>
          <w:rFonts w:cstheme="minorHAnsi"/>
        </w:rPr>
        <w:t>.</w:t>
      </w:r>
    </w:p>
    <w:p w14:paraId="5F2AE3B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Čížková, H., Květ, J., Comín, F. A., Laiho, R., Pokorný, J., &amp; Pithart, D. (2013). Actual state of European wetlands and their possible future in the context of global climate change. </w:t>
      </w:r>
      <w:r w:rsidRPr="00D36414">
        <w:rPr>
          <w:rFonts w:cstheme="minorHAnsi"/>
          <w:i/>
          <w:iCs/>
        </w:rPr>
        <w:t>Aquatic Sciences</w:t>
      </w:r>
      <w:r w:rsidRPr="00D36414">
        <w:rPr>
          <w:rFonts w:cstheme="minorHAnsi"/>
        </w:rPr>
        <w:t xml:space="preserve">, </w:t>
      </w:r>
      <w:r w:rsidRPr="00D36414">
        <w:rPr>
          <w:rFonts w:cstheme="minorHAnsi"/>
          <w:i/>
          <w:iCs/>
        </w:rPr>
        <w:t>75</w:t>
      </w:r>
      <w:r w:rsidRPr="00D36414">
        <w:rPr>
          <w:rFonts w:cstheme="minorHAnsi"/>
        </w:rPr>
        <w:t xml:space="preserve">(1), 3–26. </w:t>
      </w:r>
      <w:hyperlink r:id="rId1180" w:history="1">
        <w:r w:rsidRPr="00D36414">
          <w:rPr>
            <w:rStyle w:val="Hyperlink"/>
            <w:rFonts w:cstheme="minorHAnsi"/>
          </w:rPr>
          <w:t>https://doi.org/10.1007/s00027-011-0233-4</w:t>
        </w:r>
      </w:hyperlink>
      <w:r w:rsidRPr="00D36414">
        <w:rPr>
          <w:rFonts w:cstheme="minorHAnsi"/>
        </w:rPr>
        <w:t xml:space="preserve"> </w:t>
      </w:r>
    </w:p>
    <w:p w14:paraId="0B6DC01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lark, M. R., Althaus, F., Schlacher, T. A., Williams, A., Bowden, D. A., &amp; Rowden, A. A. (2016). The impacts of deep-sea fisheries on benthic communities: a review. </w:t>
      </w:r>
      <w:r w:rsidRPr="00D36414">
        <w:rPr>
          <w:rFonts w:cstheme="minorHAnsi"/>
          <w:i/>
        </w:rPr>
        <w:t xml:space="preserve">ICES Journal of Marine Science, </w:t>
      </w:r>
      <w:r w:rsidRPr="00D36414">
        <w:rPr>
          <w:rFonts w:cstheme="minorHAnsi"/>
          <w:i/>
          <w:iCs/>
        </w:rPr>
        <w:t>73</w:t>
      </w:r>
      <w:r w:rsidRPr="00D36414">
        <w:rPr>
          <w:rFonts w:cstheme="minorHAnsi"/>
        </w:rPr>
        <w:t xml:space="preserve">(Suppl.), 51-69. </w:t>
      </w:r>
      <w:hyperlink r:id="rId1181" w:history="1">
        <w:r w:rsidRPr="00D36414">
          <w:rPr>
            <w:rStyle w:val="Hyperlink"/>
            <w:rFonts w:cstheme="minorHAnsi"/>
          </w:rPr>
          <w:t>https://doi.org/10.1093/icesjms/fsv123</w:t>
        </w:r>
      </w:hyperlink>
      <w:r w:rsidRPr="00D36414">
        <w:rPr>
          <w:rFonts w:cstheme="minorHAnsi"/>
        </w:rPr>
        <w:t xml:space="preserve"> </w:t>
      </w:r>
    </w:p>
    <w:p w14:paraId="0C6DF99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laudet, J., Osenberg, C. W., Benedetti-Cecchi, L., Domenici, P., García-Charton, J. A., Pérez-Ruzafa, Á., Badalamenti, F., Bayle-Sempere, J., Brito, A., Bulleri, F., Culioli, J. M., Dimech, M., Falcón, J. M., Guala, I., Milazzo, M., Sánchez-Meca, J., Somerfield, P. J., Stobart, B., Vandeperre, F., Valle, C., &amp; Planes, S. (2008). Marine reserves: Size and age do matter. </w:t>
      </w:r>
      <w:r w:rsidRPr="00D36414">
        <w:rPr>
          <w:rFonts w:cstheme="minorHAnsi"/>
          <w:i/>
          <w:iCs/>
        </w:rPr>
        <w:t>Ecology Letters</w:t>
      </w:r>
      <w:r w:rsidRPr="00D36414">
        <w:rPr>
          <w:rFonts w:cstheme="minorHAnsi"/>
        </w:rPr>
        <w:t xml:space="preserve">, </w:t>
      </w:r>
      <w:r w:rsidRPr="00D36414">
        <w:rPr>
          <w:rFonts w:cstheme="minorHAnsi"/>
          <w:i/>
          <w:iCs/>
        </w:rPr>
        <w:t>11</w:t>
      </w:r>
      <w:r w:rsidRPr="00D36414">
        <w:rPr>
          <w:rFonts w:cstheme="minorHAnsi"/>
        </w:rPr>
        <w:t xml:space="preserve">(5), 481–489. </w:t>
      </w:r>
      <w:hyperlink r:id="rId1182" w:history="1">
        <w:r w:rsidRPr="00D36414">
          <w:rPr>
            <w:rStyle w:val="Hyperlink"/>
            <w:rFonts w:cstheme="minorHAnsi"/>
          </w:rPr>
          <w:t>https://doi.org/10.1111/j.1461-0248.2008.01166.x</w:t>
        </w:r>
      </w:hyperlink>
      <w:r w:rsidRPr="00D36414">
        <w:rPr>
          <w:rFonts w:cstheme="minorHAnsi"/>
        </w:rPr>
        <w:t xml:space="preserve"> </w:t>
      </w:r>
    </w:p>
    <w:p w14:paraId="720CA5D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Coll, M., Carreras, M., Ciércoles, C., Cornax, M. J., Gorelli, G., Morote, E., &amp; Sáez, R. (2014). </w:t>
      </w:r>
      <w:r w:rsidRPr="00D36414">
        <w:rPr>
          <w:rFonts w:cstheme="minorHAnsi"/>
        </w:rPr>
        <w:t xml:space="preserve">Assessing fishing and marine biodiversity changes using fishers’ perceptions: The Spanish Mediterranean and Gulf of Cadiz case study.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1), e85670. </w:t>
      </w:r>
      <w:hyperlink r:id="rId1183" w:history="1">
        <w:r w:rsidRPr="00D36414">
          <w:rPr>
            <w:rStyle w:val="Hyperlink"/>
            <w:rFonts w:cstheme="minorHAnsi"/>
          </w:rPr>
          <w:t>https://doi.org/10.1371/journal.pone.0085670</w:t>
        </w:r>
      </w:hyperlink>
      <w:r w:rsidRPr="00D36414">
        <w:rPr>
          <w:rFonts w:cstheme="minorHAnsi"/>
        </w:rPr>
        <w:t xml:space="preserve"> </w:t>
      </w:r>
    </w:p>
    <w:p w14:paraId="6A4210D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ll, M., Piroddi, C., Steenbeek, J., Kaschner, K., Ben Rais Lasram, F., Aguzzi, J., Ballesteros, E., Bianchi, C. N., Corbera, J., Dailianis, T., Danovaro, R., Estrada, M., Froglia, C., Galil, B. S., Gasol, J. M., Gertwage, R., Gil, J., Guilhaumon, F., Kesner-Reyes, K., Kitsos, M. S., Koukouras, A., Lampadariou, N., Laxamana, E., de la Cuadra, C. M. L. F., Lotze, H. K., Martin, D., Mouillot, D., Oro, D., Raicevich, S., Rius-Barile, J., Saiz-Salinas, J. I., Vicente, C. S., Somot, S., Templado, J., Turon, X., Vafidis, D., Villanueva, R., &amp; Voultsiadou, E. (2010a). The biodiversity of the Mediterranean Sea: estimates, patterns, and threats. </w:t>
      </w:r>
      <w:r w:rsidRPr="00D36414">
        <w:rPr>
          <w:rFonts w:cstheme="minorHAnsi"/>
          <w:i/>
          <w:iCs/>
        </w:rPr>
        <w:t>PloS ONE</w:t>
      </w:r>
      <w:r w:rsidRPr="00D36414">
        <w:rPr>
          <w:rFonts w:cstheme="minorHAnsi"/>
        </w:rPr>
        <w:t xml:space="preserve">, </w:t>
      </w:r>
      <w:r w:rsidRPr="00D36414">
        <w:rPr>
          <w:rFonts w:cstheme="minorHAnsi"/>
          <w:i/>
          <w:iCs/>
        </w:rPr>
        <w:t>5</w:t>
      </w:r>
      <w:r w:rsidRPr="00D36414">
        <w:rPr>
          <w:rFonts w:cstheme="minorHAnsi"/>
        </w:rPr>
        <w:t xml:space="preserve">(8), e11842. </w:t>
      </w:r>
      <w:hyperlink r:id="rId1184" w:history="1">
        <w:r w:rsidRPr="00D36414">
          <w:rPr>
            <w:rStyle w:val="Hyperlink"/>
            <w:rFonts w:cstheme="minorHAnsi"/>
          </w:rPr>
          <w:t>https://doi.org/10.1371/journal.pone.0011842</w:t>
        </w:r>
      </w:hyperlink>
      <w:r w:rsidRPr="00D36414">
        <w:rPr>
          <w:rFonts w:cstheme="minorHAnsi"/>
        </w:rPr>
        <w:t xml:space="preserve"> </w:t>
      </w:r>
    </w:p>
    <w:p w14:paraId="038D5171"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Coll, M., Shannon, L. J., Yemane, D., Link, J. S., Ojaveer, H., Neira, S., Jouffre, D., Labrosse, P., Heymans, J. J., Fulton, E. A., &amp; Shin, Y.-J. (2010b). Ranking the ecological relative status of exploited marine ecosystems. </w:t>
      </w:r>
      <w:r w:rsidRPr="00D36414">
        <w:rPr>
          <w:rFonts w:cstheme="minorHAnsi"/>
          <w:i/>
          <w:iCs/>
        </w:rPr>
        <w:t>ICES Journal of Marine Science</w:t>
      </w:r>
      <w:r w:rsidRPr="00D36414">
        <w:rPr>
          <w:rFonts w:cstheme="minorHAnsi"/>
        </w:rPr>
        <w:t xml:space="preserve">, </w:t>
      </w:r>
      <w:r w:rsidRPr="00D36414">
        <w:rPr>
          <w:rFonts w:cstheme="minorHAnsi"/>
          <w:i/>
          <w:iCs/>
        </w:rPr>
        <w:t>67</w:t>
      </w:r>
      <w:r w:rsidRPr="00D36414">
        <w:rPr>
          <w:rFonts w:cstheme="minorHAnsi"/>
        </w:rPr>
        <w:t xml:space="preserve">(4), 769–786. </w:t>
      </w:r>
      <w:hyperlink r:id="rId1185" w:history="1">
        <w:r w:rsidRPr="00D36414">
          <w:rPr>
            <w:rStyle w:val="Hyperlink"/>
            <w:rFonts w:cstheme="minorHAnsi"/>
            <w:lang w:val="es-ES"/>
          </w:rPr>
          <w:t>https://doi.org/10.1093/icesjms/fsp261</w:t>
        </w:r>
      </w:hyperlink>
      <w:r w:rsidRPr="00D36414">
        <w:rPr>
          <w:rFonts w:cstheme="minorHAnsi"/>
          <w:lang w:val="es-ES"/>
        </w:rPr>
        <w:t xml:space="preserve"> </w:t>
      </w:r>
    </w:p>
    <w:p w14:paraId="5F7A122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Colloca, F., Cardinale, M., Maynou, F., Giannoulaki, M., Scarcella, G., Jenko, K., Bellido, J. M., &amp; Fiorentino, F. (2013). </w:t>
      </w:r>
      <w:r w:rsidRPr="00D36414">
        <w:rPr>
          <w:rFonts w:cstheme="minorHAnsi"/>
        </w:rPr>
        <w:t xml:space="preserve">Rebuilding Mediterranean fisheries: A new paradigm for ecological sustainability. </w:t>
      </w:r>
      <w:r w:rsidRPr="00D36414">
        <w:rPr>
          <w:rFonts w:cstheme="minorHAnsi"/>
          <w:i/>
          <w:iCs/>
        </w:rPr>
        <w:t>Fish and Fisheries</w:t>
      </w:r>
      <w:r w:rsidRPr="00D36414">
        <w:rPr>
          <w:rFonts w:cstheme="minorHAnsi"/>
        </w:rPr>
        <w:t xml:space="preserve">, </w:t>
      </w:r>
      <w:r w:rsidRPr="00D36414">
        <w:rPr>
          <w:rFonts w:cstheme="minorHAnsi"/>
          <w:i/>
          <w:iCs/>
        </w:rPr>
        <w:t>14</w:t>
      </w:r>
      <w:r w:rsidRPr="00D36414">
        <w:rPr>
          <w:rFonts w:cstheme="minorHAnsi"/>
        </w:rPr>
        <w:t xml:space="preserve">(1), 89–109. </w:t>
      </w:r>
      <w:hyperlink r:id="rId1186" w:history="1">
        <w:r w:rsidRPr="00D36414">
          <w:rPr>
            <w:rStyle w:val="Hyperlink"/>
            <w:rFonts w:cstheme="minorHAnsi"/>
          </w:rPr>
          <w:t>https://doi.org/10.1111/j.1467-2979.2011.00453.x</w:t>
        </w:r>
      </w:hyperlink>
      <w:r w:rsidRPr="00D36414">
        <w:rPr>
          <w:rFonts w:cstheme="minorHAnsi"/>
        </w:rPr>
        <w:t xml:space="preserve"> </w:t>
      </w:r>
    </w:p>
    <w:p w14:paraId="69171B3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min, F., &amp; Alonso, M. (1988). Spanish salt lakes: Their chemistry and biota. </w:t>
      </w:r>
      <w:r w:rsidRPr="00D36414">
        <w:rPr>
          <w:rFonts w:cstheme="minorHAnsi"/>
          <w:i/>
          <w:iCs/>
        </w:rPr>
        <w:t>Hydrobiologia</w:t>
      </w:r>
      <w:r w:rsidRPr="00D36414">
        <w:rPr>
          <w:rFonts w:cstheme="minorHAnsi"/>
        </w:rPr>
        <w:t xml:space="preserve">, </w:t>
      </w:r>
      <w:r w:rsidRPr="00D36414">
        <w:rPr>
          <w:rFonts w:cstheme="minorHAnsi"/>
          <w:i/>
        </w:rPr>
        <w:t>158,</w:t>
      </w:r>
      <w:r w:rsidRPr="00D36414">
        <w:rPr>
          <w:rFonts w:cstheme="minorHAnsi"/>
        </w:rPr>
        <w:t xml:space="preserve"> 237–245. </w:t>
      </w:r>
      <w:hyperlink r:id="rId1187" w:history="1">
        <w:r w:rsidRPr="00D36414">
          <w:rPr>
            <w:rStyle w:val="Hyperlink"/>
            <w:rFonts w:cstheme="minorHAnsi"/>
          </w:rPr>
          <w:t>https://doi.org/10.1007/BF00026281</w:t>
        </w:r>
      </w:hyperlink>
      <w:r w:rsidRPr="00D36414">
        <w:rPr>
          <w:rFonts w:cstheme="minorHAnsi"/>
        </w:rPr>
        <w:t xml:space="preserve"> </w:t>
      </w:r>
    </w:p>
    <w:p w14:paraId="367AE30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nley, D. J., Carstensen, J., Aigars, J., Axe, P., Bonsdorff, E., Eremina, T., Haahti, B. M., Humborg, C., Jonsson, P., Kotta, J., Lännegren, C., Larsson, U., Maximov, A., Medina, M. R., Lysiak-Pastuszak, E., Remeikaitè-Nikienè, N., Walve, J., Wilhelms, S., &amp; Zillén, L. (2011). Hypoxia is increasing in the coastal zone of the Baltic Sea. </w:t>
      </w:r>
      <w:r w:rsidRPr="00D36414">
        <w:rPr>
          <w:rFonts w:cstheme="minorHAnsi"/>
          <w:i/>
          <w:iCs/>
        </w:rPr>
        <w:t>Environmental Science and Technology</w:t>
      </w:r>
      <w:r w:rsidRPr="00D36414">
        <w:rPr>
          <w:rFonts w:cstheme="minorHAnsi"/>
        </w:rPr>
        <w:t xml:space="preserve">, </w:t>
      </w:r>
      <w:r w:rsidRPr="00D36414">
        <w:rPr>
          <w:rFonts w:cstheme="minorHAnsi"/>
          <w:i/>
          <w:iCs/>
        </w:rPr>
        <w:t>45</w:t>
      </w:r>
      <w:r w:rsidRPr="00D36414">
        <w:rPr>
          <w:rFonts w:cstheme="minorHAnsi"/>
        </w:rPr>
        <w:t xml:space="preserve">(16), 6777–6783. </w:t>
      </w:r>
      <w:hyperlink r:id="rId1188" w:history="1">
        <w:r w:rsidRPr="00D36414">
          <w:rPr>
            <w:rStyle w:val="Hyperlink"/>
            <w:rFonts w:cstheme="minorHAnsi"/>
          </w:rPr>
          <w:t>https://doi.org/10.1021/es201212r</w:t>
        </w:r>
      </w:hyperlink>
      <w:r w:rsidRPr="00D36414">
        <w:rPr>
          <w:rFonts w:cstheme="minorHAnsi"/>
        </w:rPr>
        <w:t xml:space="preserve"> </w:t>
      </w:r>
    </w:p>
    <w:p w14:paraId="2364F856" w14:textId="533FE9C0"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nservation International. (2011). Biological diversity in the Mediterranean Basin. Retrieved from </w:t>
      </w:r>
      <w:hyperlink r:id="rId1189" w:history="1">
        <w:r w:rsidRPr="00D36414">
          <w:rPr>
            <w:rStyle w:val="Hyperlink"/>
            <w:rFonts w:cstheme="minorHAnsi"/>
          </w:rPr>
          <w:t>http://editors.eol.org/eoearth/wiki/Biological_diversity_in_the_Mediterranean_Basin</w:t>
        </w:r>
      </w:hyperlink>
      <w:r w:rsidRPr="00D36414">
        <w:rPr>
          <w:rFonts w:cstheme="minorHAnsi"/>
        </w:rPr>
        <w:t xml:space="preserve"> </w:t>
      </w:r>
    </w:p>
    <w:p w14:paraId="7397BE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nti, F., Manzi, A., &amp; Pedrotti, F. (1992). </w:t>
      </w:r>
      <w:r w:rsidRPr="00D36414">
        <w:rPr>
          <w:rFonts w:cstheme="minorHAnsi"/>
          <w:i/>
          <w:iCs/>
        </w:rPr>
        <w:t>Libro rosso delle plante d’Italia [Red book of the plants of Italy]</w:t>
      </w:r>
      <w:r w:rsidRPr="00D36414">
        <w:rPr>
          <w:rFonts w:cstheme="minorHAnsi"/>
        </w:rPr>
        <w:t xml:space="preserve">. Rome, Italy: WWF Italia. </w:t>
      </w:r>
    </w:p>
    <w:p w14:paraId="1F809EB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rbett, K. (1989). </w:t>
      </w:r>
      <w:r w:rsidRPr="00D36414">
        <w:rPr>
          <w:rFonts w:cstheme="minorHAnsi"/>
          <w:i/>
          <w:iCs/>
        </w:rPr>
        <w:t>Conservation of European reptiles and amphibians</w:t>
      </w:r>
      <w:r w:rsidRPr="00D36414">
        <w:rPr>
          <w:rFonts w:cstheme="minorHAnsi"/>
        </w:rPr>
        <w:t>. London, UK: C. Helm.</w:t>
      </w:r>
    </w:p>
    <w:p w14:paraId="245581E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rdellier, M., Pfenninger, A., Streit, B., &amp; Pfenninger, M. (2012). Assessing the effects of climate change on the distribution of pulmonate freshwater snail biodiversity. </w:t>
      </w:r>
      <w:r w:rsidRPr="00D36414">
        <w:rPr>
          <w:rFonts w:cstheme="minorHAnsi"/>
          <w:i/>
          <w:iCs/>
        </w:rPr>
        <w:t>Marine Biology</w:t>
      </w:r>
      <w:r w:rsidRPr="00D36414">
        <w:rPr>
          <w:rFonts w:cstheme="minorHAnsi"/>
        </w:rPr>
        <w:t xml:space="preserve">, </w:t>
      </w:r>
      <w:r w:rsidRPr="00D36414">
        <w:rPr>
          <w:rFonts w:cstheme="minorHAnsi"/>
          <w:i/>
          <w:iCs/>
        </w:rPr>
        <w:t>159</w:t>
      </w:r>
      <w:r w:rsidRPr="00D36414">
        <w:rPr>
          <w:rFonts w:cstheme="minorHAnsi"/>
        </w:rPr>
        <w:t xml:space="preserve">, 2519–2531. </w:t>
      </w:r>
      <w:hyperlink r:id="rId1190" w:history="1">
        <w:r w:rsidRPr="00D36414">
          <w:rPr>
            <w:rStyle w:val="Hyperlink"/>
            <w:rFonts w:cstheme="minorHAnsi"/>
          </w:rPr>
          <w:t>https://doi.org/10.1007/s00227-012-1894-9</w:t>
        </w:r>
      </w:hyperlink>
      <w:r w:rsidRPr="00D36414">
        <w:rPr>
          <w:rFonts w:cstheme="minorHAnsi"/>
        </w:rPr>
        <w:t xml:space="preserve"> </w:t>
      </w:r>
    </w:p>
    <w:p w14:paraId="7F65A0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rnelissen, J. H. C., Callaghan, T. V., Alatalo, J. M., Michelsen, A., Graglia, E., Hartley, A. E., Hik, D. S., Hobbie, S. E., Press, M. C., Robinson, C. H., Henry, G. H. R., Shaver, G. R., Phoenix, G. K., Jones, D. G., Jonasson, S., Chapin, F. S., Molau, U., Neill, C., Lee, J. A., Melillo, J. M., Sveinbjornsson, B., &amp; Aerts, R. (2001). Global change and arctic ecosystems: Is lichen decline a function of increases in vascular plant biomass? </w:t>
      </w:r>
      <w:r w:rsidRPr="00D36414">
        <w:rPr>
          <w:rFonts w:cstheme="minorHAnsi"/>
          <w:i/>
          <w:iCs/>
        </w:rPr>
        <w:t>Journal of Ecology</w:t>
      </w:r>
      <w:r w:rsidRPr="00D36414">
        <w:rPr>
          <w:rFonts w:cstheme="minorHAnsi"/>
        </w:rPr>
        <w:t xml:space="preserve">, </w:t>
      </w:r>
      <w:r w:rsidRPr="00D36414">
        <w:rPr>
          <w:rFonts w:cstheme="minorHAnsi"/>
          <w:i/>
          <w:iCs/>
        </w:rPr>
        <w:t>89</w:t>
      </w:r>
      <w:r w:rsidRPr="00D36414">
        <w:rPr>
          <w:rFonts w:cstheme="minorHAnsi"/>
        </w:rPr>
        <w:t xml:space="preserve">(6), 984–994. </w:t>
      </w:r>
      <w:hyperlink r:id="rId1191" w:history="1">
        <w:r w:rsidRPr="00D36414">
          <w:rPr>
            <w:rStyle w:val="Hyperlink"/>
            <w:rFonts w:cstheme="minorHAnsi"/>
          </w:rPr>
          <w:t>https://doi.org/10.1046/j.1365-2745.2001.00625.x</w:t>
        </w:r>
      </w:hyperlink>
      <w:r w:rsidRPr="00D36414">
        <w:rPr>
          <w:rFonts w:cstheme="minorHAnsi"/>
        </w:rPr>
        <w:t xml:space="preserve"> </w:t>
      </w:r>
    </w:p>
    <w:p w14:paraId="78D1452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rnelissen, J. H. C., Lang, S. I., Soudzilovskaia, N. A., &amp; During, H. J. (2007). Comparative cryptogam ecology: A review of bryophyte and lichen traits that drive biogeochemistry. </w:t>
      </w:r>
      <w:r w:rsidRPr="00D36414">
        <w:rPr>
          <w:rFonts w:cstheme="minorHAnsi"/>
          <w:i/>
          <w:iCs/>
        </w:rPr>
        <w:t>Annals of Botany</w:t>
      </w:r>
      <w:r w:rsidRPr="00D36414">
        <w:rPr>
          <w:rFonts w:cstheme="minorHAnsi"/>
        </w:rPr>
        <w:t xml:space="preserve">, </w:t>
      </w:r>
      <w:r w:rsidRPr="00D36414">
        <w:rPr>
          <w:rFonts w:cstheme="minorHAnsi"/>
          <w:i/>
          <w:iCs/>
        </w:rPr>
        <w:t>99</w:t>
      </w:r>
      <w:r w:rsidRPr="00D36414">
        <w:rPr>
          <w:rFonts w:cstheme="minorHAnsi"/>
        </w:rPr>
        <w:t xml:space="preserve">(5), 987–1001. </w:t>
      </w:r>
      <w:hyperlink r:id="rId1192" w:history="1">
        <w:r w:rsidRPr="00D36414">
          <w:rPr>
            <w:rStyle w:val="Hyperlink"/>
            <w:rFonts w:cstheme="minorHAnsi"/>
          </w:rPr>
          <w:t>https://doi.org/10.1093/aob/mcm030</w:t>
        </w:r>
      </w:hyperlink>
      <w:r w:rsidRPr="00D36414">
        <w:rPr>
          <w:rFonts w:cstheme="minorHAnsi"/>
        </w:rPr>
        <w:t xml:space="preserve"> </w:t>
      </w:r>
    </w:p>
    <w:p w14:paraId="0F56568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rnulier, T., Yoccoz, N. G., Bretagnolle, V., Brommer, J. E., Butet, A., Ecke, F., Elston, D. A., Framstad, E., Henttonen, H., Hornfeldt, B., Huitu, O., Imholt, C., Ims, R. A., Jacob, J., Jedrzejewska, B., Millon, A., Petty, S. J., Pietiainen, H., Tkadlec, E., Zub, K., &amp; Lambin, X. (2013). Europe-wide dampening of population cycles in keystone herbivores. </w:t>
      </w:r>
      <w:r w:rsidRPr="00D36414">
        <w:rPr>
          <w:rFonts w:cstheme="minorHAnsi"/>
          <w:i/>
        </w:rPr>
        <w:t>Science, 340</w:t>
      </w:r>
      <w:r w:rsidRPr="00D36414">
        <w:rPr>
          <w:rFonts w:cstheme="minorHAnsi"/>
        </w:rPr>
        <w:t xml:space="preserve">(6128), 63-66. </w:t>
      </w:r>
      <w:hyperlink r:id="rId1193" w:history="1">
        <w:r w:rsidRPr="00D36414">
          <w:rPr>
            <w:rStyle w:val="Hyperlink"/>
            <w:rFonts w:cstheme="minorHAnsi"/>
          </w:rPr>
          <w:t>https://doi.org/10.1126/science.1228992</w:t>
        </w:r>
      </w:hyperlink>
      <w:r w:rsidRPr="00D36414">
        <w:rPr>
          <w:rFonts w:cstheme="minorHAnsi"/>
        </w:rPr>
        <w:t xml:space="preserve"> </w:t>
      </w:r>
    </w:p>
    <w:p w14:paraId="7E41B0B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stello, M. J., &amp; Ballantine, B. (2015). Biodiversity conservation should focus on no-take marine reserves: 94% of marine protected areas allow fishing. </w:t>
      </w:r>
      <w:r w:rsidRPr="00D36414">
        <w:rPr>
          <w:rFonts w:cstheme="minorHAnsi"/>
          <w:i/>
          <w:iCs/>
        </w:rPr>
        <w:t>Trends in Ecology and Evolution</w:t>
      </w:r>
      <w:r w:rsidRPr="00D36414">
        <w:rPr>
          <w:rFonts w:cstheme="minorHAnsi"/>
        </w:rPr>
        <w:t xml:space="preserve">, </w:t>
      </w:r>
      <w:r w:rsidRPr="00D36414">
        <w:rPr>
          <w:rFonts w:cstheme="minorHAnsi"/>
          <w:i/>
          <w:iCs/>
        </w:rPr>
        <w:t>30</w:t>
      </w:r>
      <w:r w:rsidRPr="00D36414">
        <w:rPr>
          <w:rFonts w:cstheme="minorHAnsi"/>
        </w:rPr>
        <w:t xml:space="preserve">(9), 507–509. </w:t>
      </w:r>
      <w:hyperlink r:id="rId1194" w:history="1">
        <w:r w:rsidRPr="00D36414">
          <w:rPr>
            <w:rStyle w:val="Hyperlink"/>
            <w:rFonts w:cstheme="minorHAnsi"/>
          </w:rPr>
          <w:t>https://doi.org/10.1016/j.tree.2015.06.011</w:t>
        </w:r>
      </w:hyperlink>
      <w:r w:rsidRPr="00D36414">
        <w:rPr>
          <w:rFonts w:cstheme="minorHAnsi"/>
        </w:rPr>
        <w:t xml:space="preserve"> </w:t>
      </w:r>
    </w:p>
    <w:p w14:paraId="392611A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Costello, M. J., Coll, M., Danovaro, R., Halpin, P., Ojaveer, H., &amp; Miloslavich, P. (2010). </w:t>
      </w:r>
      <w:r w:rsidRPr="00D36414">
        <w:rPr>
          <w:rFonts w:cstheme="minorHAnsi"/>
        </w:rPr>
        <w:t xml:space="preserve">A census of marine biodiversity knowledge, resources, and future challenges. </w:t>
      </w:r>
      <w:r w:rsidRPr="00D36414">
        <w:rPr>
          <w:rFonts w:cstheme="minorHAnsi"/>
          <w:i/>
          <w:iCs/>
        </w:rPr>
        <w:t>PLoS ONE</w:t>
      </w:r>
      <w:r w:rsidRPr="00D36414">
        <w:rPr>
          <w:rFonts w:cstheme="minorHAnsi"/>
        </w:rPr>
        <w:t xml:space="preserve">, </w:t>
      </w:r>
      <w:r w:rsidRPr="00D36414">
        <w:rPr>
          <w:rFonts w:cstheme="minorHAnsi"/>
          <w:i/>
          <w:iCs/>
        </w:rPr>
        <w:t>5</w:t>
      </w:r>
      <w:r w:rsidRPr="00D36414">
        <w:rPr>
          <w:rFonts w:cstheme="minorHAnsi"/>
        </w:rPr>
        <w:t xml:space="preserve">(8). </w:t>
      </w:r>
      <w:hyperlink r:id="rId1195" w:history="1">
        <w:r w:rsidRPr="00D36414">
          <w:rPr>
            <w:rStyle w:val="Hyperlink"/>
            <w:rFonts w:cstheme="minorHAnsi"/>
          </w:rPr>
          <w:t>https://doi.org/10.1371/journal.pone.0012110</w:t>
        </w:r>
      </w:hyperlink>
      <w:r w:rsidRPr="00D36414">
        <w:rPr>
          <w:rFonts w:cstheme="minorHAnsi"/>
        </w:rPr>
        <w:t xml:space="preserve"> </w:t>
      </w:r>
    </w:p>
    <w:p w14:paraId="047F5F1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oulson, S. J. (2015). The alien terrestrial invertebrate fauna of the high Arctic Archipelago of Svalbard: potential implications for the native flora and fauna. </w:t>
      </w:r>
      <w:r w:rsidRPr="00D36414">
        <w:rPr>
          <w:rFonts w:cstheme="minorHAnsi"/>
          <w:i/>
          <w:iCs/>
        </w:rPr>
        <w:t>Polar Research</w:t>
      </w:r>
      <w:r w:rsidRPr="00D36414">
        <w:rPr>
          <w:rFonts w:cstheme="minorHAnsi"/>
        </w:rPr>
        <w:t xml:space="preserve">, </w:t>
      </w:r>
      <w:r w:rsidRPr="00D36414">
        <w:rPr>
          <w:rFonts w:cstheme="minorHAnsi"/>
          <w:i/>
          <w:iCs/>
        </w:rPr>
        <w:t>34</w:t>
      </w:r>
      <w:r w:rsidRPr="00D36414">
        <w:rPr>
          <w:rFonts w:cstheme="minorHAnsi"/>
          <w:i/>
        </w:rPr>
        <w:t>,</w:t>
      </w:r>
      <w:r w:rsidRPr="00D36414">
        <w:rPr>
          <w:rFonts w:cstheme="minorHAnsi"/>
        </w:rPr>
        <w:t xml:space="preserve"> 27364.</w:t>
      </w:r>
    </w:p>
    <w:p w14:paraId="256F32F9" w14:textId="6EF7261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Cox, N.A., &amp; Temple, H.J., (2009). </w:t>
      </w:r>
      <w:r w:rsidRPr="00D36414">
        <w:rPr>
          <w:rFonts w:cstheme="minorHAnsi"/>
          <w:i/>
          <w:iCs/>
        </w:rPr>
        <w:t>European red list of reptiles</w:t>
      </w:r>
      <w:r w:rsidRPr="00D36414">
        <w:rPr>
          <w:rFonts w:cstheme="minorHAnsi"/>
        </w:rPr>
        <w:t xml:space="preserve">. Luxembourg: Office for Official Publications of the European Communities. </w:t>
      </w:r>
      <w:hyperlink r:id="rId1196" w:history="1">
        <w:r w:rsidR="00390805" w:rsidRPr="00166038">
          <w:rPr>
            <w:rStyle w:val="Hyperlink"/>
            <w:rFonts w:cstheme="minorHAnsi"/>
          </w:rPr>
          <w:t>https://doi.org/10.2779/74504</w:t>
        </w:r>
      </w:hyperlink>
      <w:r w:rsidR="00390805">
        <w:rPr>
          <w:rFonts w:cstheme="minorHAnsi"/>
        </w:rPr>
        <w:t xml:space="preserve"> </w:t>
      </w:r>
    </w:p>
    <w:p w14:paraId="3603307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rosa, G., Froebrich, J., Nikolayenko, V., Stefani, F., Galli, P., &amp; Calamari, D. (2006). Spatial and seasonal variations in the water quality of the Amu Darya River (Central Asia). </w:t>
      </w:r>
      <w:r w:rsidRPr="00D36414">
        <w:rPr>
          <w:rFonts w:cstheme="minorHAnsi"/>
          <w:i/>
          <w:iCs/>
        </w:rPr>
        <w:t>Water Research</w:t>
      </w:r>
      <w:r w:rsidRPr="00D36414">
        <w:rPr>
          <w:rFonts w:cstheme="minorHAnsi"/>
        </w:rPr>
        <w:t xml:space="preserve">, </w:t>
      </w:r>
      <w:r w:rsidRPr="00D36414">
        <w:rPr>
          <w:rFonts w:cstheme="minorHAnsi"/>
          <w:i/>
          <w:iCs/>
        </w:rPr>
        <w:t>40</w:t>
      </w:r>
      <w:r w:rsidRPr="00D36414">
        <w:rPr>
          <w:rFonts w:cstheme="minorHAnsi"/>
        </w:rPr>
        <w:t xml:space="preserve">(11), 2237–2245. </w:t>
      </w:r>
      <w:hyperlink r:id="rId1197" w:history="1">
        <w:r w:rsidRPr="00D36414">
          <w:rPr>
            <w:rStyle w:val="Hyperlink"/>
            <w:rFonts w:cstheme="minorHAnsi"/>
          </w:rPr>
          <w:t>https://doi.org/10.1016/j.watres.2006.04.004</w:t>
        </w:r>
      </w:hyperlink>
      <w:r w:rsidRPr="00D36414">
        <w:rPr>
          <w:rFonts w:cstheme="minorHAnsi"/>
        </w:rPr>
        <w:t xml:space="preserve"> </w:t>
      </w:r>
    </w:p>
    <w:p w14:paraId="3367B71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umberlidge, N. Ng, P. K. L., Yeo, D. C. J., Magalhães, C., Campos, M. R., Alvarez, F., Naruse, T., Daniels, S. R., Esser, L. J., Attipoe, F. Y. K., Clotilde-Ba, F., Darwall, W., McIvor, A., Baillie, J. E. M., Collen, B., &amp; Ram, M. (2009). Freshwater crabs and the biodiversity crisis: Importance, threats, status, and conservation challenges. </w:t>
      </w:r>
      <w:r w:rsidRPr="00D36414">
        <w:rPr>
          <w:rFonts w:cstheme="minorHAnsi"/>
          <w:i/>
        </w:rPr>
        <w:t>Biological Conservation, 142</w:t>
      </w:r>
      <w:r w:rsidRPr="00D36414">
        <w:rPr>
          <w:rFonts w:cstheme="minorHAnsi"/>
        </w:rPr>
        <w:t xml:space="preserve">(8), 1665-1673. </w:t>
      </w:r>
      <w:hyperlink r:id="rId1198" w:tgtFrame="_blank" w:tooltip="Persistent link using digital object identifier" w:history="1">
        <w:r w:rsidRPr="00D36414">
          <w:rPr>
            <w:rStyle w:val="Hyperlink"/>
            <w:rFonts w:cstheme="minorHAnsi"/>
          </w:rPr>
          <w:t>https://doi.org/10.1016/j.biocon.2009.02.038</w:t>
        </w:r>
      </w:hyperlink>
    </w:p>
    <w:p w14:paraId="2CE820CF"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Culver, D. C., Deharveng, L., Bedos, A., Lewis, J. J., Madden, M., Reddell, J. R., Sket, B., Trontelj, P., &amp; White, D. (2006). The mid-latitude biodiversity ridge in terrestrial cave fauna. </w:t>
      </w:r>
      <w:r w:rsidRPr="00D36414">
        <w:rPr>
          <w:rFonts w:cstheme="minorHAnsi"/>
          <w:i/>
          <w:iCs/>
        </w:rPr>
        <w:t>Ecography 29, 120-128</w:t>
      </w:r>
      <w:r w:rsidRPr="00D36414">
        <w:rPr>
          <w:rFonts w:cstheme="minorHAnsi"/>
        </w:rPr>
        <w:t xml:space="preserve">. </w:t>
      </w:r>
      <w:hyperlink r:id="rId1199" w:history="1">
        <w:r w:rsidRPr="00D36414">
          <w:rPr>
            <w:rStyle w:val="Hyperlink"/>
            <w:rFonts w:cstheme="minorHAnsi"/>
            <w:lang w:val="es-ES"/>
          </w:rPr>
          <w:t>https://doi.org/10.1111/j.2005.0906-7590.04435.x</w:t>
        </w:r>
      </w:hyperlink>
      <w:r w:rsidRPr="00D36414">
        <w:rPr>
          <w:rFonts w:cstheme="minorHAnsi"/>
          <w:lang w:val="es-ES"/>
        </w:rPr>
        <w:t xml:space="preserve"> </w:t>
      </w:r>
    </w:p>
    <w:p w14:paraId="603F802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Culver, D. C., &amp; Pipan, T. (2013). </w:t>
      </w:r>
      <w:r w:rsidRPr="00D36414">
        <w:rPr>
          <w:rFonts w:cstheme="minorHAnsi"/>
        </w:rPr>
        <w:t xml:space="preserve">Subterranean Ecosystems. </w:t>
      </w:r>
      <w:r w:rsidRPr="00D36414">
        <w:rPr>
          <w:rFonts w:cstheme="minorHAnsi"/>
          <w:i/>
          <w:iCs/>
        </w:rPr>
        <w:t>Encyclopedia of Biodiversity</w:t>
      </w:r>
      <w:r w:rsidRPr="00D36414">
        <w:rPr>
          <w:rFonts w:cstheme="minorHAnsi"/>
        </w:rPr>
        <w:t xml:space="preserve">, </w:t>
      </w:r>
      <w:r w:rsidRPr="00D36414">
        <w:rPr>
          <w:rFonts w:cstheme="minorHAnsi"/>
          <w:i/>
          <w:iCs/>
        </w:rPr>
        <w:t>7</w:t>
      </w:r>
      <w:r w:rsidRPr="00D36414">
        <w:rPr>
          <w:rFonts w:cstheme="minorHAnsi"/>
          <w:i/>
        </w:rPr>
        <w:t>,</w:t>
      </w:r>
      <w:r w:rsidRPr="00D36414">
        <w:rPr>
          <w:rFonts w:cstheme="minorHAnsi"/>
        </w:rPr>
        <w:t xml:space="preserve"> 49–62. </w:t>
      </w:r>
      <w:hyperlink r:id="rId1200" w:history="1">
        <w:r w:rsidRPr="00D36414">
          <w:rPr>
            <w:rStyle w:val="Hyperlink"/>
            <w:rFonts w:cstheme="minorHAnsi"/>
          </w:rPr>
          <w:t>https://doi.org/10.1016/B978-0-12-384719-5.00224-0</w:t>
        </w:r>
      </w:hyperlink>
      <w:r w:rsidRPr="00D36414">
        <w:rPr>
          <w:rFonts w:cstheme="minorHAnsi"/>
        </w:rPr>
        <w:t xml:space="preserve"> </w:t>
      </w:r>
    </w:p>
    <w:p w14:paraId="7F24925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ulver, D. C., &amp; Pipan, T. (2014). </w:t>
      </w:r>
      <w:r w:rsidRPr="00D36414">
        <w:rPr>
          <w:rFonts w:cstheme="minorHAnsi"/>
          <w:i/>
          <w:iCs/>
        </w:rPr>
        <w:t>Shallow subterranean habitats. Ecology, evolution, and conservation</w:t>
      </w:r>
      <w:r w:rsidRPr="00D36414">
        <w:rPr>
          <w:rFonts w:cstheme="minorHAnsi"/>
        </w:rPr>
        <w:t>. Oxford, UK: Oxford University Press.</w:t>
      </w:r>
    </w:p>
    <w:p w14:paraId="390FE21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ulver, D. C., &amp; Sket, B. (2000). Hotspots of subterranean biodiversity in caves and wells. </w:t>
      </w:r>
      <w:r w:rsidRPr="00D36414">
        <w:rPr>
          <w:rFonts w:cstheme="minorHAnsi"/>
          <w:i/>
          <w:iCs/>
        </w:rPr>
        <w:t>Journal of Cave and Karst Studies</w:t>
      </w:r>
      <w:r w:rsidRPr="00D36414">
        <w:rPr>
          <w:rFonts w:cstheme="minorHAnsi"/>
        </w:rPr>
        <w:t xml:space="preserve">, </w:t>
      </w:r>
      <w:r w:rsidRPr="00D36414">
        <w:rPr>
          <w:rFonts w:cstheme="minorHAnsi"/>
          <w:i/>
          <w:iCs/>
        </w:rPr>
        <w:t>62</w:t>
      </w:r>
      <w:r w:rsidRPr="00D36414">
        <w:rPr>
          <w:rFonts w:cstheme="minorHAnsi"/>
        </w:rPr>
        <w:t>(1), 11–17.</w:t>
      </w:r>
    </w:p>
    <w:p w14:paraId="316139D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urtis, C. J., Emmett, B. A., Grant, H., Kernan, M., Reynolds, B., &amp; Shilland, E. (2005). Nitrogen saturation in UK moorlands: The critical role of bryophytes and lichens in determining retention of atmospheric N deposition. </w:t>
      </w:r>
      <w:r w:rsidRPr="00D36414">
        <w:rPr>
          <w:rFonts w:cstheme="minorHAnsi"/>
          <w:i/>
          <w:iCs/>
        </w:rPr>
        <w:t>Journal of Applied Ecology</w:t>
      </w:r>
      <w:r w:rsidRPr="00D36414">
        <w:rPr>
          <w:rFonts w:cstheme="minorHAnsi"/>
        </w:rPr>
        <w:t xml:space="preserve">, </w:t>
      </w:r>
      <w:r w:rsidRPr="00D36414">
        <w:rPr>
          <w:rFonts w:cstheme="minorHAnsi"/>
          <w:i/>
          <w:iCs/>
        </w:rPr>
        <w:t>42</w:t>
      </w:r>
      <w:r w:rsidRPr="00D36414">
        <w:rPr>
          <w:rFonts w:cstheme="minorHAnsi"/>
        </w:rPr>
        <w:t xml:space="preserve">(3), 507–517. </w:t>
      </w:r>
      <w:hyperlink r:id="rId1201" w:history="1">
        <w:r w:rsidRPr="00D36414">
          <w:rPr>
            <w:rStyle w:val="Hyperlink"/>
            <w:rFonts w:cstheme="minorHAnsi"/>
          </w:rPr>
          <w:t>https://doi.org/10.1111/j.1365-2664.2005.01029.x</w:t>
        </w:r>
      </w:hyperlink>
      <w:r w:rsidRPr="00D36414">
        <w:rPr>
          <w:rFonts w:cstheme="minorHAnsi"/>
        </w:rPr>
        <w:t xml:space="preserve"> </w:t>
      </w:r>
    </w:p>
    <w:p w14:paraId="79F4AA6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urtis T.G.F., &amp; McGough, H. N. (1988). </w:t>
      </w:r>
      <w:r w:rsidRPr="00D36414">
        <w:rPr>
          <w:rFonts w:cstheme="minorHAnsi"/>
          <w:i/>
          <w:iCs/>
        </w:rPr>
        <w:t>The Irish Red Data Book: 1) Vascular plants</w:t>
      </w:r>
      <w:r w:rsidRPr="00D36414">
        <w:rPr>
          <w:rFonts w:cstheme="minorHAnsi"/>
        </w:rPr>
        <w:t>. Dublin, Ireland: Wildlife Service Ireland Stationary Office.</w:t>
      </w:r>
    </w:p>
    <w:p w14:paraId="3A39D4D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Cuttelod, A., Seddon, M., &amp; Neubert, E. (2011). </w:t>
      </w:r>
      <w:r w:rsidRPr="00D36414">
        <w:rPr>
          <w:rFonts w:cstheme="minorHAnsi"/>
          <w:i/>
          <w:iCs/>
        </w:rPr>
        <w:t>European red list of non-marine molluscs</w:t>
      </w:r>
      <w:r w:rsidRPr="00D36414">
        <w:rPr>
          <w:rFonts w:cstheme="minorHAnsi"/>
        </w:rPr>
        <w:t xml:space="preserve">. Luxembourg: Publications Office of the European Union. </w:t>
      </w:r>
      <w:hyperlink r:id="rId1202" w:history="1">
        <w:r w:rsidRPr="00D36414">
          <w:rPr>
            <w:rStyle w:val="Hyperlink"/>
            <w:rFonts w:cstheme="minorHAnsi"/>
          </w:rPr>
          <w:t>https://doi.org/10.2779/84538</w:t>
        </w:r>
      </w:hyperlink>
      <w:r w:rsidRPr="00D36414">
        <w:rPr>
          <w:rFonts w:cstheme="minorHAnsi"/>
        </w:rPr>
        <w:t xml:space="preserve"> </w:t>
      </w:r>
    </w:p>
    <w:p w14:paraId="57A7D29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an, N., Gislason, H., Pope, J. G., &amp; Rice, J. C. (2005). Changes in the North Sea fish community: Evidence of indirect effects of fishing? </w:t>
      </w:r>
      <w:r w:rsidRPr="00D36414">
        <w:rPr>
          <w:rFonts w:cstheme="minorHAnsi"/>
          <w:i/>
          <w:iCs/>
        </w:rPr>
        <w:t>ICES Journal of Marine Science</w:t>
      </w:r>
      <w:r w:rsidRPr="00D36414">
        <w:rPr>
          <w:rFonts w:cstheme="minorHAnsi"/>
        </w:rPr>
        <w:t xml:space="preserve">, </w:t>
      </w:r>
      <w:r w:rsidRPr="00D36414">
        <w:rPr>
          <w:rFonts w:cstheme="minorHAnsi"/>
          <w:i/>
          <w:iCs/>
        </w:rPr>
        <w:t>62</w:t>
      </w:r>
      <w:r w:rsidRPr="00D36414">
        <w:rPr>
          <w:rFonts w:cstheme="minorHAnsi"/>
        </w:rPr>
        <w:t xml:space="preserve">(2), 177–188. </w:t>
      </w:r>
      <w:hyperlink r:id="rId1203" w:history="1">
        <w:r w:rsidRPr="00D36414">
          <w:rPr>
            <w:rStyle w:val="Hyperlink"/>
            <w:rFonts w:cstheme="minorHAnsi"/>
          </w:rPr>
          <w:t>https://doi.org/10.1016/j.icesjms.2004.08.020</w:t>
        </w:r>
      </w:hyperlink>
      <w:r w:rsidRPr="00D36414">
        <w:rPr>
          <w:rFonts w:cstheme="minorHAnsi"/>
        </w:rPr>
        <w:t xml:space="preserve"> </w:t>
      </w:r>
    </w:p>
    <w:p w14:paraId="5C47B0F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hlberg, A., Genney, D. R., &amp; Heilmann-Clausen, J. (2010). Developing a comprehensive strategy for fungal conservation in Europe: current status and future needs. </w:t>
      </w:r>
      <w:r w:rsidRPr="00D36414">
        <w:rPr>
          <w:rFonts w:cstheme="minorHAnsi"/>
          <w:i/>
          <w:iCs/>
        </w:rPr>
        <w:t>Fungal Ecology</w:t>
      </w:r>
      <w:r w:rsidRPr="00D36414">
        <w:rPr>
          <w:rFonts w:cstheme="minorHAnsi"/>
        </w:rPr>
        <w:t xml:space="preserve">, </w:t>
      </w:r>
      <w:r w:rsidRPr="00D36414">
        <w:rPr>
          <w:rFonts w:cstheme="minorHAnsi"/>
          <w:i/>
          <w:iCs/>
        </w:rPr>
        <w:t>3</w:t>
      </w:r>
      <w:r w:rsidRPr="00D36414">
        <w:rPr>
          <w:rFonts w:cstheme="minorHAnsi"/>
        </w:rPr>
        <w:t xml:space="preserve">(2), 50–64. </w:t>
      </w:r>
      <w:hyperlink r:id="rId1204" w:history="1">
        <w:r w:rsidRPr="00D36414">
          <w:rPr>
            <w:rStyle w:val="Hyperlink"/>
            <w:rFonts w:cstheme="minorHAnsi"/>
          </w:rPr>
          <w:t>https://doi.org/10.1016/j.funeco.2009.10.004</w:t>
        </w:r>
      </w:hyperlink>
      <w:r w:rsidRPr="00D36414">
        <w:rPr>
          <w:rFonts w:cstheme="minorHAnsi"/>
        </w:rPr>
        <w:t xml:space="preserve"> </w:t>
      </w:r>
    </w:p>
    <w:p w14:paraId="455BFA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hlberg, A., &amp; Mueller, G. M. (2011). Applying IUCN red-listing criteria for assessing and reporting on the conservation status of fungal species. </w:t>
      </w:r>
      <w:r w:rsidRPr="00D36414">
        <w:rPr>
          <w:rFonts w:cstheme="minorHAnsi"/>
          <w:i/>
          <w:iCs/>
        </w:rPr>
        <w:t>Fungal Ecology</w:t>
      </w:r>
      <w:r w:rsidRPr="00D36414">
        <w:rPr>
          <w:rFonts w:cstheme="minorHAnsi"/>
        </w:rPr>
        <w:t xml:space="preserve">, </w:t>
      </w:r>
      <w:r w:rsidRPr="00D36414">
        <w:rPr>
          <w:rFonts w:cstheme="minorHAnsi"/>
          <w:i/>
          <w:iCs/>
        </w:rPr>
        <w:t>4</w:t>
      </w:r>
      <w:r w:rsidRPr="00D36414">
        <w:rPr>
          <w:rFonts w:cstheme="minorHAnsi"/>
        </w:rPr>
        <w:t xml:space="preserve">(2), 147–162. </w:t>
      </w:r>
      <w:hyperlink r:id="rId1205" w:history="1">
        <w:r w:rsidRPr="00D36414">
          <w:rPr>
            <w:rStyle w:val="Hyperlink"/>
            <w:rFonts w:cstheme="minorHAnsi"/>
          </w:rPr>
          <w:t>https://doi.org/10.1016/j.funeco.2010.11.001</w:t>
        </w:r>
      </w:hyperlink>
      <w:r w:rsidRPr="00D36414">
        <w:rPr>
          <w:rFonts w:cstheme="minorHAnsi"/>
        </w:rPr>
        <w:t xml:space="preserve"> </w:t>
      </w:r>
    </w:p>
    <w:p w14:paraId="74A897E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hlgren, S., &amp; Kautsky, L. (2004). Can different vegetative states in shallow coastal bays of the Baltic Sea be linked to internal nutrient levels and external nutrient load? </w:t>
      </w:r>
      <w:r w:rsidRPr="00D36414">
        <w:rPr>
          <w:rFonts w:cstheme="minorHAnsi"/>
          <w:i/>
          <w:iCs/>
        </w:rPr>
        <w:t>Hydrobiologia</w:t>
      </w:r>
      <w:r w:rsidRPr="00D36414">
        <w:rPr>
          <w:rFonts w:cstheme="minorHAnsi"/>
        </w:rPr>
        <w:t xml:space="preserve">, </w:t>
      </w:r>
      <w:r w:rsidRPr="00D36414">
        <w:rPr>
          <w:rFonts w:cstheme="minorHAnsi"/>
          <w:i/>
          <w:iCs/>
        </w:rPr>
        <w:t>514</w:t>
      </w:r>
      <w:r w:rsidRPr="00D36414">
        <w:rPr>
          <w:rFonts w:cstheme="minorHAnsi"/>
        </w:rPr>
        <w:t xml:space="preserve">, 249–258. </w:t>
      </w:r>
      <w:hyperlink r:id="rId1206" w:history="1">
        <w:r w:rsidRPr="00D36414">
          <w:rPr>
            <w:rStyle w:val="Hyperlink"/>
            <w:rFonts w:cstheme="minorHAnsi"/>
          </w:rPr>
          <w:t>https://doi.org/10.1023/B:hydr.0000018223.26997.b0</w:t>
        </w:r>
      </w:hyperlink>
      <w:r w:rsidRPr="00D36414">
        <w:rPr>
          <w:rFonts w:cstheme="minorHAnsi"/>
        </w:rPr>
        <w:t xml:space="preserve"> </w:t>
      </w:r>
    </w:p>
    <w:p w14:paraId="02D7F267" w14:textId="77777777" w:rsidR="00ED7B7A" w:rsidRPr="00D36414" w:rsidRDefault="00ED7B7A" w:rsidP="00ED7B7A">
      <w:pPr>
        <w:widowControl w:val="0"/>
        <w:autoSpaceDE w:val="0"/>
        <w:autoSpaceDN w:val="0"/>
        <w:adjustRightInd w:val="0"/>
        <w:spacing w:before="120"/>
        <w:ind w:left="480" w:hanging="480"/>
        <w:rPr>
          <w:rFonts w:cstheme="minorHAnsi"/>
          <w:lang w:val="de-CH"/>
        </w:rPr>
      </w:pPr>
      <w:r w:rsidRPr="00D36414">
        <w:rPr>
          <w:rFonts w:cstheme="minorHAnsi"/>
        </w:rPr>
        <w:t xml:space="preserve">Dalpadado, P., Arrigo, K. R., Hjøllo, S. S., Rey, F., Ingvaldsen, R. B., Sperfeld, E., van Dijken, G. L., Stige, L. C., Olsen, A., &amp; Ottersen, G. (2014). Productivity in the Barents Sea - Response to Recent Climate Variability. </w:t>
      </w:r>
      <w:r w:rsidRPr="00D36414">
        <w:rPr>
          <w:rFonts w:cstheme="minorHAnsi"/>
          <w:i/>
          <w:iCs/>
          <w:lang w:val="de-CH"/>
        </w:rPr>
        <w:t>PLoS ONE</w:t>
      </w:r>
      <w:r w:rsidRPr="00D36414">
        <w:rPr>
          <w:rFonts w:cstheme="minorHAnsi"/>
          <w:lang w:val="de-CH"/>
        </w:rPr>
        <w:t xml:space="preserve">, </w:t>
      </w:r>
      <w:r w:rsidRPr="00D36414">
        <w:rPr>
          <w:rFonts w:cstheme="minorHAnsi"/>
          <w:i/>
          <w:iCs/>
          <w:lang w:val="de-CH"/>
        </w:rPr>
        <w:t>9</w:t>
      </w:r>
      <w:r w:rsidRPr="00D36414">
        <w:rPr>
          <w:rFonts w:cstheme="minorHAnsi"/>
          <w:lang w:val="de-CH"/>
        </w:rPr>
        <w:t xml:space="preserve">(5), e95273. </w:t>
      </w:r>
      <w:hyperlink r:id="rId1207" w:history="1">
        <w:r w:rsidRPr="00D36414">
          <w:rPr>
            <w:rStyle w:val="Hyperlink"/>
            <w:rFonts w:cstheme="minorHAnsi"/>
            <w:lang w:val="de-CH"/>
          </w:rPr>
          <w:t>https://doi.org/10.1371/journal.pone.0095273</w:t>
        </w:r>
      </w:hyperlink>
      <w:r w:rsidRPr="00D36414">
        <w:rPr>
          <w:rFonts w:cstheme="minorHAnsi"/>
          <w:lang w:val="de-CH"/>
        </w:rPr>
        <w:t xml:space="preserve"> </w:t>
      </w:r>
    </w:p>
    <w:p w14:paraId="317B148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lastRenderedPageBreak/>
        <w:t xml:space="preserve">Danielopol, D., Griebler, C., Gunatilaka, A., &amp; Notenboom, J. (2003). </w:t>
      </w:r>
      <w:r w:rsidRPr="00D36414">
        <w:rPr>
          <w:rFonts w:cstheme="minorHAnsi"/>
        </w:rPr>
        <w:t xml:space="preserve">Present state and future prospects for groundwater ecosystems. </w:t>
      </w:r>
      <w:r w:rsidRPr="00D36414">
        <w:rPr>
          <w:rFonts w:cstheme="minorHAnsi"/>
          <w:i/>
          <w:iCs/>
        </w:rPr>
        <w:t>Environmental Conservation</w:t>
      </w:r>
      <w:r w:rsidRPr="00D36414">
        <w:rPr>
          <w:rFonts w:cstheme="minorHAnsi"/>
        </w:rPr>
        <w:t xml:space="preserve">, </w:t>
      </w:r>
      <w:r w:rsidRPr="00D36414">
        <w:rPr>
          <w:rFonts w:cstheme="minorHAnsi"/>
          <w:i/>
          <w:iCs/>
        </w:rPr>
        <w:t>30</w:t>
      </w:r>
      <w:r w:rsidRPr="00D36414">
        <w:rPr>
          <w:rFonts w:cstheme="minorHAnsi"/>
        </w:rPr>
        <w:t xml:space="preserve">(2), 1–27. </w:t>
      </w:r>
      <w:hyperlink r:id="rId1208" w:history="1">
        <w:r w:rsidRPr="00D36414">
          <w:rPr>
            <w:rStyle w:val="Hyperlink"/>
            <w:rFonts w:cstheme="minorHAnsi"/>
          </w:rPr>
          <w:t>https://doi.org/10.1017/S0376892903000</w:t>
        </w:r>
      </w:hyperlink>
      <w:r w:rsidRPr="00D36414">
        <w:rPr>
          <w:rFonts w:cstheme="minorHAnsi"/>
        </w:rPr>
        <w:t xml:space="preserve"> </w:t>
      </w:r>
    </w:p>
    <w:p w14:paraId="59CFB1AC" w14:textId="416BF3C4"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iCs/>
        </w:rPr>
        <w:t>Danilov-Danilyan, V. I., Amirkhanov, A. M., Pavlov, D. S., Sokolov, B. E., Alimov, A. F., Darevsky, I. S., Dezhkin, V. V., Ilyashenko, V. U., Mazni, L. N., Rozhnov, V. V., Scarlato, U. A., Flint, V. E., &amp; Yablokov, A. V. [</w:t>
      </w:r>
      <w:r w:rsidRPr="00D36414">
        <w:rPr>
          <w:rFonts w:cstheme="minorHAnsi"/>
          <w:iCs/>
          <w:lang w:val="ru-RU"/>
        </w:rPr>
        <w:t>Данилов</w:t>
      </w:r>
      <w:r w:rsidRPr="00D36414">
        <w:rPr>
          <w:rFonts w:cstheme="minorHAnsi"/>
          <w:iCs/>
        </w:rPr>
        <w:t>-</w:t>
      </w:r>
      <w:r w:rsidRPr="00D36414">
        <w:rPr>
          <w:rFonts w:cstheme="minorHAnsi"/>
          <w:iCs/>
          <w:lang w:val="ru-RU"/>
        </w:rPr>
        <w:t>Данильян</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И</w:t>
      </w:r>
      <w:r w:rsidRPr="00D36414">
        <w:rPr>
          <w:rFonts w:cstheme="minorHAnsi"/>
          <w:iCs/>
        </w:rPr>
        <w:t xml:space="preserve">., </w:t>
      </w:r>
      <w:r w:rsidRPr="00D36414">
        <w:rPr>
          <w:rFonts w:cstheme="minorHAnsi"/>
          <w:iCs/>
          <w:lang w:val="ru-RU"/>
        </w:rPr>
        <w:t>Амирханов</w:t>
      </w:r>
      <w:r w:rsidRPr="00D36414">
        <w:rPr>
          <w:rFonts w:cstheme="minorHAnsi"/>
          <w:iCs/>
        </w:rPr>
        <w:t xml:space="preserve">, </w:t>
      </w:r>
      <w:r w:rsidRPr="00D36414">
        <w:rPr>
          <w:rFonts w:cstheme="minorHAnsi"/>
          <w:iCs/>
          <w:lang w:val="ru-RU"/>
        </w:rPr>
        <w:t>А</w:t>
      </w:r>
      <w:r w:rsidRPr="00D36414">
        <w:rPr>
          <w:rFonts w:cstheme="minorHAnsi"/>
          <w:iCs/>
        </w:rPr>
        <w:t xml:space="preserve">. </w:t>
      </w:r>
      <w:r w:rsidRPr="00D36414">
        <w:rPr>
          <w:rFonts w:cstheme="minorHAnsi"/>
          <w:iCs/>
          <w:lang w:val="ru-RU"/>
        </w:rPr>
        <w:t>М</w:t>
      </w:r>
      <w:r w:rsidRPr="00D36414">
        <w:rPr>
          <w:rFonts w:cstheme="minorHAnsi"/>
          <w:iCs/>
        </w:rPr>
        <w:t xml:space="preserve">., </w:t>
      </w:r>
      <w:r w:rsidRPr="00D36414">
        <w:rPr>
          <w:rFonts w:cstheme="minorHAnsi"/>
          <w:iCs/>
          <w:lang w:val="ru-RU"/>
        </w:rPr>
        <w:t>Павлов</w:t>
      </w:r>
      <w:r w:rsidRPr="00D36414">
        <w:rPr>
          <w:rFonts w:cstheme="minorHAnsi"/>
          <w:iCs/>
        </w:rPr>
        <w:t xml:space="preserve">, </w:t>
      </w:r>
      <w:r w:rsidRPr="00D36414">
        <w:rPr>
          <w:rFonts w:cstheme="minorHAnsi"/>
          <w:iCs/>
          <w:lang w:val="ru-RU"/>
        </w:rPr>
        <w:t>Д</w:t>
      </w:r>
      <w:r w:rsidRPr="00D36414">
        <w:rPr>
          <w:rFonts w:cstheme="minorHAnsi"/>
          <w:iCs/>
        </w:rPr>
        <w:t xml:space="preserve">. </w:t>
      </w:r>
      <w:r w:rsidRPr="00D36414">
        <w:rPr>
          <w:rFonts w:cstheme="minorHAnsi"/>
          <w:iCs/>
          <w:lang w:val="ru-RU"/>
        </w:rPr>
        <w:t>С</w:t>
      </w:r>
      <w:r w:rsidRPr="00D36414">
        <w:rPr>
          <w:rFonts w:cstheme="minorHAnsi"/>
          <w:iCs/>
        </w:rPr>
        <w:t xml:space="preserve">., </w:t>
      </w:r>
      <w:r w:rsidRPr="00D36414">
        <w:rPr>
          <w:rFonts w:cstheme="minorHAnsi"/>
          <w:iCs/>
          <w:lang w:val="ru-RU"/>
        </w:rPr>
        <w:t>Соколов</w:t>
      </w:r>
      <w:r w:rsidRPr="00D36414">
        <w:rPr>
          <w:rFonts w:cstheme="minorHAnsi"/>
          <w:iCs/>
        </w:rPr>
        <w:t xml:space="preserve">, B. E., </w:t>
      </w:r>
      <w:r w:rsidRPr="00D36414">
        <w:rPr>
          <w:rFonts w:cstheme="minorHAnsi"/>
          <w:iCs/>
          <w:lang w:val="ru-RU"/>
        </w:rPr>
        <w:t>Алимов</w:t>
      </w:r>
      <w:r w:rsidRPr="00D36414">
        <w:rPr>
          <w:rFonts w:cstheme="minorHAnsi"/>
          <w:iCs/>
        </w:rPr>
        <w:t xml:space="preserve">, </w:t>
      </w:r>
      <w:r w:rsidRPr="00D36414">
        <w:rPr>
          <w:rFonts w:cstheme="minorHAnsi"/>
          <w:iCs/>
          <w:lang w:val="ru-RU"/>
        </w:rPr>
        <w:t>А</w:t>
      </w:r>
      <w:r w:rsidRPr="00D36414">
        <w:rPr>
          <w:rFonts w:cstheme="minorHAnsi"/>
          <w:iCs/>
        </w:rPr>
        <w:t xml:space="preserve">. </w:t>
      </w:r>
      <w:r w:rsidRPr="00D36414">
        <w:rPr>
          <w:rFonts w:cstheme="minorHAnsi"/>
          <w:iCs/>
          <w:lang w:val="ru-RU"/>
        </w:rPr>
        <w:t>Ф</w:t>
      </w:r>
      <w:r w:rsidRPr="00D36414">
        <w:rPr>
          <w:rFonts w:cstheme="minorHAnsi"/>
          <w:iCs/>
        </w:rPr>
        <w:t xml:space="preserve">., </w:t>
      </w:r>
      <w:r w:rsidRPr="00D36414">
        <w:rPr>
          <w:rFonts w:cstheme="minorHAnsi"/>
          <w:iCs/>
          <w:lang w:val="ru-RU"/>
        </w:rPr>
        <w:t>Даревский</w:t>
      </w:r>
      <w:r w:rsidRPr="00D36414">
        <w:rPr>
          <w:rFonts w:cstheme="minorHAnsi"/>
          <w:iCs/>
        </w:rPr>
        <w:t xml:space="preserve">, </w:t>
      </w:r>
      <w:r w:rsidRPr="00D36414">
        <w:rPr>
          <w:rFonts w:cstheme="minorHAnsi"/>
          <w:iCs/>
          <w:lang w:val="ru-RU"/>
        </w:rPr>
        <w:t>И</w:t>
      </w:r>
      <w:r w:rsidRPr="00D36414">
        <w:rPr>
          <w:rFonts w:cstheme="minorHAnsi"/>
          <w:iCs/>
        </w:rPr>
        <w:t xml:space="preserve">. </w:t>
      </w:r>
      <w:r w:rsidRPr="00D36414">
        <w:rPr>
          <w:rFonts w:cstheme="minorHAnsi"/>
          <w:iCs/>
          <w:lang w:val="ru-RU"/>
        </w:rPr>
        <w:t>С</w:t>
      </w:r>
      <w:r w:rsidRPr="00D36414">
        <w:rPr>
          <w:rFonts w:cstheme="minorHAnsi"/>
          <w:iCs/>
        </w:rPr>
        <w:t xml:space="preserve">., </w:t>
      </w:r>
      <w:r w:rsidRPr="00D36414">
        <w:rPr>
          <w:rFonts w:cstheme="minorHAnsi"/>
          <w:iCs/>
          <w:lang w:val="ru-RU"/>
        </w:rPr>
        <w:t>Дежкин</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Ильяшенко</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Ю</w:t>
      </w:r>
      <w:r w:rsidRPr="00D36414">
        <w:rPr>
          <w:rFonts w:cstheme="minorHAnsi"/>
          <w:iCs/>
        </w:rPr>
        <w:t xml:space="preserve">., </w:t>
      </w:r>
      <w:r w:rsidRPr="00D36414">
        <w:rPr>
          <w:rFonts w:cstheme="minorHAnsi"/>
          <w:iCs/>
          <w:lang w:val="ru-RU"/>
        </w:rPr>
        <w:t>Мазни</w:t>
      </w:r>
      <w:r w:rsidRPr="00D36414">
        <w:rPr>
          <w:rFonts w:cstheme="minorHAnsi"/>
          <w:iCs/>
        </w:rPr>
        <w:t xml:space="preserve">, </w:t>
      </w:r>
      <w:r w:rsidRPr="00D36414">
        <w:rPr>
          <w:rFonts w:cstheme="minorHAnsi"/>
          <w:iCs/>
          <w:lang w:val="ru-RU"/>
        </w:rPr>
        <w:t>Л</w:t>
      </w:r>
      <w:r w:rsidRPr="00D36414">
        <w:rPr>
          <w:rFonts w:cstheme="minorHAnsi"/>
          <w:iCs/>
        </w:rPr>
        <w:t xml:space="preserve">. </w:t>
      </w:r>
      <w:r w:rsidRPr="00D36414">
        <w:rPr>
          <w:rFonts w:cstheme="minorHAnsi"/>
          <w:iCs/>
          <w:lang w:val="ru-RU"/>
        </w:rPr>
        <w:t>Н</w:t>
      </w:r>
      <w:r w:rsidRPr="00D36414">
        <w:rPr>
          <w:rFonts w:cstheme="minorHAnsi"/>
          <w:iCs/>
        </w:rPr>
        <w:t xml:space="preserve">., </w:t>
      </w:r>
      <w:r w:rsidRPr="00D36414">
        <w:rPr>
          <w:rFonts w:cstheme="minorHAnsi"/>
          <w:iCs/>
          <w:lang w:val="ru-RU"/>
        </w:rPr>
        <w:t>Рожнов</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Скарлато</w:t>
      </w:r>
      <w:r w:rsidRPr="00D36414">
        <w:rPr>
          <w:rFonts w:cstheme="minorHAnsi"/>
          <w:iCs/>
        </w:rPr>
        <w:t xml:space="preserve">, </w:t>
      </w:r>
      <w:r w:rsidRPr="00D36414">
        <w:rPr>
          <w:rFonts w:cstheme="minorHAnsi"/>
          <w:iCs/>
          <w:lang w:val="ru-RU"/>
        </w:rPr>
        <w:t>Ю</w:t>
      </w:r>
      <w:r w:rsidRPr="00D36414">
        <w:rPr>
          <w:rFonts w:cstheme="minorHAnsi"/>
          <w:iCs/>
        </w:rPr>
        <w:t xml:space="preserve">. </w:t>
      </w:r>
      <w:r w:rsidRPr="00D36414">
        <w:rPr>
          <w:rFonts w:cstheme="minorHAnsi"/>
          <w:iCs/>
          <w:lang w:val="ru-RU"/>
        </w:rPr>
        <w:t>А</w:t>
      </w:r>
      <w:r w:rsidRPr="00D36414">
        <w:rPr>
          <w:rFonts w:cstheme="minorHAnsi"/>
          <w:iCs/>
        </w:rPr>
        <w:t xml:space="preserve">., </w:t>
      </w:r>
      <w:r w:rsidRPr="00D36414">
        <w:rPr>
          <w:rFonts w:cstheme="minorHAnsi"/>
          <w:iCs/>
          <w:lang w:val="ru-RU"/>
        </w:rPr>
        <w:t>Флинт</w:t>
      </w:r>
      <w:r w:rsidRPr="00D36414">
        <w:rPr>
          <w:rFonts w:cstheme="minorHAnsi"/>
          <w:iCs/>
        </w:rPr>
        <w:t xml:space="preserve">, </w:t>
      </w:r>
      <w:r w:rsidRPr="00D36414">
        <w:rPr>
          <w:rFonts w:cstheme="minorHAnsi"/>
          <w:iCs/>
          <w:lang w:val="ru-RU"/>
        </w:rPr>
        <w:t>В</w:t>
      </w:r>
      <w:r w:rsidRPr="00D36414">
        <w:rPr>
          <w:rFonts w:cstheme="minorHAnsi"/>
          <w:iCs/>
        </w:rPr>
        <w:t xml:space="preserve">. </w:t>
      </w:r>
      <w:r w:rsidRPr="00D36414">
        <w:rPr>
          <w:rFonts w:cstheme="minorHAnsi"/>
          <w:iCs/>
          <w:lang w:val="ru-RU"/>
        </w:rPr>
        <w:t>Е</w:t>
      </w:r>
      <w:r w:rsidRPr="00D36414">
        <w:rPr>
          <w:rFonts w:cstheme="minorHAnsi"/>
          <w:iCs/>
        </w:rPr>
        <w:t xml:space="preserve">., &amp; </w:t>
      </w:r>
      <w:r w:rsidRPr="00D36414">
        <w:rPr>
          <w:rFonts w:cstheme="minorHAnsi"/>
          <w:iCs/>
          <w:lang w:val="ru-RU"/>
        </w:rPr>
        <w:t>Яблоков</w:t>
      </w:r>
      <w:r w:rsidRPr="00D36414">
        <w:rPr>
          <w:rFonts w:cstheme="minorHAnsi"/>
          <w:iCs/>
        </w:rPr>
        <w:t xml:space="preserve">, </w:t>
      </w:r>
      <w:r w:rsidRPr="00D36414">
        <w:rPr>
          <w:rFonts w:cstheme="minorHAnsi"/>
          <w:iCs/>
          <w:lang w:val="ru-RU"/>
        </w:rPr>
        <w:t>А</w:t>
      </w:r>
      <w:r w:rsidRPr="00D36414">
        <w:rPr>
          <w:rFonts w:cstheme="minorHAnsi"/>
          <w:iCs/>
        </w:rPr>
        <w:t xml:space="preserve">. </w:t>
      </w:r>
      <w:r w:rsidRPr="00D36414">
        <w:rPr>
          <w:rFonts w:cstheme="minorHAnsi"/>
          <w:iCs/>
          <w:lang w:val="ru-RU"/>
        </w:rPr>
        <w:t>В</w:t>
      </w:r>
      <w:r w:rsidRPr="00D36414">
        <w:rPr>
          <w:rFonts w:cstheme="minorHAnsi"/>
          <w:iCs/>
        </w:rPr>
        <w:t xml:space="preserve">.] (Eds.). </w:t>
      </w:r>
      <w:r w:rsidRPr="00D36414">
        <w:rPr>
          <w:rFonts w:cstheme="minorHAnsi"/>
        </w:rPr>
        <w:t xml:space="preserve">(2001). </w:t>
      </w:r>
      <w:r w:rsidRPr="00D36414">
        <w:rPr>
          <w:rFonts w:cstheme="minorHAnsi"/>
          <w:i/>
          <w:iCs/>
        </w:rPr>
        <w:t>Красная книга Российской Федерации (животные) [Red data book of the Russian Federation (animals)]</w:t>
      </w:r>
      <w:r w:rsidRPr="00D36414">
        <w:rPr>
          <w:rFonts w:cstheme="minorHAnsi"/>
        </w:rPr>
        <w:t xml:space="preserve">. Moscow, Russian Federation: АСТ-Астрель [AST-Astrel]. Retrieved from </w:t>
      </w:r>
      <w:hyperlink r:id="rId1209" w:history="1">
        <w:r w:rsidRPr="00D36414">
          <w:rPr>
            <w:rStyle w:val="Hyperlink"/>
            <w:rFonts w:cstheme="minorHAnsi"/>
          </w:rPr>
          <w:t>http://biodat.ru/db/rb/</w:t>
        </w:r>
      </w:hyperlink>
      <w:r w:rsidRPr="00D36414">
        <w:rPr>
          <w:rFonts w:cstheme="minorHAnsi"/>
        </w:rPr>
        <w:t xml:space="preserve"> </w:t>
      </w:r>
    </w:p>
    <w:p w14:paraId="0FE00587"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Danovaro, R., Company, J. B., Corinaldesi, C., D’Onghia, G., Galil, B., Gambi, C., Gooday, A. J., Lampadariou, N., Luna, G. M., Morigi, C., Olu, K., Polymenakou, P., Ramirez-Llodra, E., Sabbatini, A., Sarda, F., Sibuet, M., &amp; Tselepides, A. (2010). Deep-sea biodiversity in the Mediterranean Sea: The known, the unknown, and the unknowable.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5</w:t>
      </w:r>
      <w:r w:rsidRPr="00D36414">
        <w:rPr>
          <w:rFonts w:cstheme="minorHAnsi"/>
          <w:lang w:val="es-ES"/>
        </w:rPr>
        <w:t xml:space="preserve">(8), e11832. </w:t>
      </w:r>
      <w:hyperlink r:id="rId1210" w:history="1">
        <w:r w:rsidRPr="00D36414">
          <w:rPr>
            <w:rStyle w:val="Hyperlink"/>
            <w:rFonts w:cstheme="minorHAnsi"/>
            <w:lang w:val="es-ES"/>
          </w:rPr>
          <w:t>https://doi.org/10.1371/journal.pone.0011832</w:t>
        </w:r>
      </w:hyperlink>
      <w:r w:rsidRPr="00D36414">
        <w:rPr>
          <w:rFonts w:cstheme="minorHAnsi"/>
          <w:lang w:val="es-ES"/>
        </w:rPr>
        <w:t xml:space="preserve"> </w:t>
      </w:r>
    </w:p>
    <w:p w14:paraId="2040D10E" w14:textId="0CD4ACF2"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Danovaro, R., Corinaldesi, C., Rastelli, E., &amp; Dell’Anno, A. (2015). </w:t>
      </w:r>
      <w:r w:rsidRPr="00D36414">
        <w:rPr>
          <w:rFonts w:cstheme="minorHAnsi"/>
        </w:rPr>
        <w:t>Towards a better quantitative assessment of the relevance of deep-sea viruses, </w:t>
      </w:r>
      <w:r w:rsidRPr="00D36414">
        <w:rPr>
          <w:rFonts w:cstheme="minorHAnsi"/>
          <w:iCs/>
        </w:rPr>
        <w:t>bacteria</w:t>
      </w:r>
      <w:r w:rsidRPr="00D36414">
        <w:rPr>
          <w:rFonts w:cstheme="minorHAnsi"/>
        </w:rPr>
        <w:t> and </w:t>
      </w:r>
      <w:r w:rsidRPr="00D36414">
        <w:rPr>
          <w:rFonts w:cstheme="minorHAnsi"/>
          <w:iCs/>
        </w:rPr>
        <w:t>archaea</w:t>
      </w:r>
      <w:r w:rsidRPr="00D36414">
        <w:rPr>
          <w:rFonts w:cstheme="minorHAnsi"/>
        </w:rPr>
        <w:t xml:space="preserve"> in the functioning of the ocean seafloor. </w:t>
      </w:r>
      <w:r w:rsidRPr="00D36414">
        <w:rPr>
          <w:rFonts w:cstheme="minorHAnsi"/>
          <w:i/>
        </w:rPr>
        <w:t>Aquatic Microbial Ecology, 75,</w:t>
      </w:r>
      <w:r w:rsidRPr="00D36414">
        <w:rPr>
          <w:rFonts w:cstheme="minorHAnsi"/>
        </w:rPr>
        <w:t xml:space="preserve"> 81-90. </w:t>
      </w:r>
      <w:hyperlink r:id="rId1211" w:history="1">
        <w:r w:rsidRPr="00D36414">
          <w:rPr>
            <w:rStyle w:val="Hyperlink"/>
            <w:rFonts w:cstheme="minorHAnsi"/>
          </w:rPr>
          <w:t>https://doi.org/10.3354/ame01747</w:t>
        </w:r>
      </w:hyperlink>
      <w:r w:rsidRPr="00D36414">
        <w:rPr>
          <w:rFonts w:cstheme="minorHAnsi"/>
        </w:rPr>
        <w:t xml:space="preserve"> </w:t>
      </w:r>
    </w:p>
    <w:p w14:paraId="71A0C4B9" w14:textId="77777777" w:rsidR="00ED7B7A" w:rsidRPr="00D36414" w:rsidRDefault="00ED7B7A" w:rsidP="00ED7B7A">
      <w:pPr>
        <w:widowControl w:val="0"/>
        <w:autoSpaceDE w:val="0"/>
        <w:autoSpaceDN w:val="0"/>
        <w:adjustRightInd w:val="0"/>
        <w:spacing w:before="120"/>
        <w:ind w:left="480" w:hanging="480"/>
        <w:rPr>
          <w:rFonts w:cstheme="minorHAnsi"/>
        </w:rPr>
      </w:pPr>
      <w:r w:rsidRPr="006826C3">
        <w:rPr>
          <w:rFonts w:cstheme="minorHAnsi"/>
        </w:rPr>
        <w:t xml:space="preserve">Danovaro, R., Gambi, C., Dell’Anno, A., Corinaldesi, C., Fraschetti, S., Vanreusel, A., Vincx, M., &amp; Gooday, A. J. (2008). </w:t>
      </w:r>
      <w:r w:rsidRPr="00D36414">
        <w:rPr>
          <w:rFonts w:cstheme="minorHAnsi"/>
        </w:rPr>
        <w:t xml:space="preserve">Exponential decline of deep-sea ecosystem functioning linked to benthic biodiversity loss. </w:t>
      </w:r>
      <w:r w:rsidRPr="00D36414">
        <w:rPr>
          <w:rFonts w:cstheme="minorHAnsi"/>
          <w:i/>
          <w:iCs/>
        </w:rPr>
        <w:t>Current Biology</w:t>
      </w:r>
      <w:r w:rsidRPr="00D36414">
        <w:rPr>
          <w:rFonts w:cstheme="minorHAnsi"/>
        </w:rPr>
        <w:t xml:space="preserve">, </w:t>
      </w:r>
      <w:r w:rsidRPr="00D36414">
        <w:rPr>
          <w:rFonts w:cstheme="minorHAnsi"/>
          <w:i/>
          <w:iCs/>
        </w:rPr>
        <w:t>18</w:t>
      </w:r>
      <w:r w:rsidRPr="00D36414">
        <w:rPr>
          <w:rFonts w:cstheme="minorHAnsi"/>
        </w:rPr>
        <w:t xml:space="preserve">(1), 1–8. </w:t>
      </w:r>
      <w:hyperlink r:id="rId1212" w:history="1">
        <w:r w:rsidRPr="00D36414">
          <w:rPr>
            <w:rStyle w:val="Hyperlink"/>
            <w:rFonts w:cstheme="minorHAnsi"/>
          </w:rPr>
          <w:t>https://doi.org/10.1016/j.cub.2007.11.056</w:t>
        </w:r>
      </w:hyperlink>
      <w:r w:rsidRPr="00D36414">
        <w:rPr>
          <w:rFonts w:cstheme="minorHAnsi"/>
        </w:rPr>
        <w:t xml:space="preserve"> </w:t>
      </w:r>
    </w:p>
    <w:p w14:paraId="3FA7E7B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Danovaro, R., Rastelli, E., Corinaldesi, C., Tangherlini, M., &amp; Dell’Anno, A. (2017). Marine archaea and archaeal viruses under global change.</w:t>
      </w:r>
      <w:r w:rsidRPr="00D36414">
        <w:rPr>
          <w:rFonts w:cstheme="minorHAnsi"/>
          <w:i/>
        </w:rPr>
        <w:t> </w:t>
      </w:r>
      <w:r w:rsidRPr="00D36414">
        <w:rPr>
          <w:rFonts w:cstheme="minorHAnsi"/>
          <w:i/>
          <w:iCs/>
        </w:rPr>
        <w:t>F1000Research</w:t>
      </w:r>
      <w:r w:rsidRPr="00D36414">
        <w:rPr>
          <w:rFonts w:cstheme="minorHAnsi"/>
          <w:i/>
        </w:rPr>
        <w:t>, </w:t>
      </w:r>
      <w:r w:rsidRPr="00D36414">
        <w:rPr>
          <w:rFonts w:cstheme="minorHAnsi"/>
          <w:i/>
          <w:iCs/>
        </w:rPr>
        <w:t>6</w:t>
      </w:r>
      <w:r w:rsidRPr="00D36414">
        <w:rPr>
          <w:rFonts w:cstheme="minorHAnsi"/>
        </w:rPr>
        <w:t xml:space="preserve">, 1241. </w:t>
      </w:r>
      <w:hyperlink r:id="rId1213" w:history="1">
        <w:r w:rsidRPr="00D36414">
          <w:rPr>
            <w:rStyle w:val="Hyperlink"/>
            <w:rFonts w:cstheme="minorHAnsi"/>
          </w:rPr>
          <w:t>http://doi.org/10.12688/f1000research.11404.1</w:t>
        </w:r>
      </w:hyperlink>
      <w:r w:rsidRPr="00D36414">
        <w:rPr>
          <w:rFonts w:cstheme="minorHAnsi"/>
        </w:rPr>
        <w:t xml:space="preserve"> </w:t>
      </w:r>
    </w:p>
    <w:p w14:paraId="277130B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ufresne, M., Lengfellner, K., &amp; Sommer, U. (2009). Global warming benefits the small in aquatic ecosystems. </w:t>
      </w:r>
      <w:r w:rsidRPr="00D36414">
        <w:rPr>
          <w:rFonts w:cstheme="minorHAnsi"/>
          <w:i/>
          <w:iCs/>
        </w:rPr>
        <w:t>PNAS</w:t>
      </w:r>
      <w:r w:rsidRPr="00D36414">
        <w:rPr>
          <w:rFonts w:cstheme="minorHAnsi"/>
        </w:rPr>
        <w:t xml:space="preserve">, </w:t>
      </w:r>
      <w:r w:rsidRPr="00D36414">
        <w:rPr>
          <w:rFonts w:cstheme="minorHAnsi"/>
          <w:i/>
          <w:iCs/>
        </w:rPr>
        <w:t>106</w:t>
      </w:r>
      <w:r w:rsidRPr="00D36414">
        <w:rPr>
          <w:rFonts w:cstheme="minorHAnsi"/>
        </w:rPr>
        <w:t xml:space="preserve">, 12788–12793. </w:t>
      </w:r>
      <w:hyperlink r:id="rId1214" w:history="1">
        <w:r w:rsidRPr="00D36414">
          <w:rPr>
            <w:rStyle w:val="Hyperlink"/>
            <w:rFonts w:cstheme="minorHAnsi"/>
          </w:rPr>
          <w:t>http://doi.org/10.1073/pnas.0902080106</w:t>
        </w:r>
      </w:hyperlink>
      <w:r w:rsidRPr="00D36414">
        <w:rPr>
          <w:rFonts w:cstheme="minorHAnsi"/>
        </w:rPr>
        <w:t xml:space="preserve"> </w:t>
      </w:r>
    </w:p>
    <w:p w14:paraId="3C66E97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vidson, A. D., Detling, J. K., &amp; Brown, J. H. (2012). Ecological roles and conservation challenges of social, burrowing, herbivorous mammals in the world’s grasslands. </w:t>
      </w:r>
      <w:r w:rsidRPr="00D36414">
        <w:rPr>
          <w:rFonts w:cstheme="minorHAnsi"/>
          <w:i/>
          <w:iCs/>
        </w:rPr>
        <w:t>Frontiers in Ecolology and the Environment</w:t>
      </w:r>
      <w:r w:rsidRPr="00D36414">
        <w:rPr>
          <w:rFonts w:cstheme="minorHAnsi"/>
        </w:rPr>
        <w:t xml:space="preserve">, </w:t>
      </w:r>
      <w:r w:rsidRPr="00D36414">
        <w:rPr>
          <w:rFonts w:cstheme="minorHAnsi"/>
          <w:i/>
          <w:iCs/>
        </w:rPr>
        <w:t>10</w:t>
      </w:r>
      <w:r w:rsidRPr="00D36414">
        <w:rPr>
          <w:rFonts w:cstheme="minorHAnsi"/>
        </w:rPr>
        <w:t xml:space="preserve">, 477–486. </w:t>
      </w:r>
      <w:hyperlink r:id="rId1215" w:history="1">
        <w:r w:rsidRPr="00D36414">
          <w:rPr>
            <w:rStyle w:val="Hyperlink"/>
            <w:rFonts w:cstheme="minorHAnsi"/>
          </w:rPr>
          <w:t>https://doi.org/10.1890/110054</w:t>
        </w:r>
      </w:hyperlink>
      <w:r w:rsidRPr="00D36414">
        <w:rPr>
          <w:rFonts w:cstheme="minorHAnsi"/>
        </w:rPr>
        <w:t xml:space="preserve"> </w:t>
      </w:r>
    </w:p>
    <w:p w14:paraId="5318812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vies, G. M., Kettridge, N., Stoof, C. R., Gray, A., Marrs, R., Ascoli, D., Fernandes, P. M., Allen, K. A., Doerr, S. H., Clay, G. D., McMorrow, J., &amp; Vandvik, V. (2016). Informed debate on the use of fire for peatland management means acknowledging the complexity of socio-ecological systems. </w:t>
      </w:r>
      <w:r w:rsidRPr="00D36414">
        <w:rPr>
          <w:rFonts w:cstheme="minorHAnsi"/>
          <w:i/>
          <w:iCs/>
        </w:rPr>
        <w:t>Nature Conservation</w:t>
      </w:r>
      <w:r w:rsidRPr="00D36414">
        <w:rPr>
          <w:rFonts w:cstheme="minorHAnsi"/>
        </w:rPr>
        <w:t xml:space="preserve">, </w:t>
      </w:r>
      <w:r w:rsidRPr="00D36414">
        <w:rPr>
          <w:rFonts w:cstheme="minorHAnsi"/>
          <w:i/>
          <w:iCs/>
        </w:rPr>
        <w:t>16</w:t>
      </w:r>
      <w:r w:rsidRPr="00D36414">
        <w:rPr>
          <w:rFonts w:cstheme="minorHAnsi"/>
        </w:rPr>
        <w:t xml:space="preserve">, 59–77. </w:t>
      </w:r>
      <w:hyperlink r:id="rId1216" w:history="1">
        <w:r w:rsidRPr="00D36414">
          <w:rPr>
            <w:rStyle w:val="Hyperlink"/>
            <w:rFonts w:cstheme="minorHAnsi"/>
          </w:rPr>
          <w:t>http://doi.org/10.3897/natureconservation.16.10739</w:t>
        </w:r>
      </w:hyperlink>
      <w:r w:rsidRPr="00D36414">
        <w:rPr>
          <w:rFonts w:cstheme="minorHAnsi"/>
        </w:rPr>
        <w:t xml:space="preserve"> </w:t>
      </w:r>
    </w:p>
    <w:p w14:paraId="6E1EC09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avydov, E. A., Insarov, G. E., &amp; Sundetpaev, A. K. (2013). Lichen monitoring in Katon-Karagai National Park, eastern Kazakhstan, in context of climate change. </w:t>
      </w:r>
      <w:r w:rsidRPr="00D36414">
        <w:rPr>
          <w:rFonts w:cstheme="minorHAnsi"/>
          <w:i/>
          <w:iCs/>
        </w:rPr>
        <w:t>Problems of Ecological Monitoring and Ecosystem Modelling</w:t>
      </w:r>
      <w:r w:rsidRPr="00D36414">
        <w:rPr>
          <w:rFonts w:cstheme="minorHAnsi"/>
        </w:rPr>
        <w:t xml:space="preserve">, </w:t>
      </w:r>
      <w:r w:rsidRPr="00D36414">
        <w:rPr>
          <w:rFonts w:cstheme="minorHAnsi"/>
          <w:i/>
          <w:iCs/>
        </w:rPr>
        <w:t>25</w:t>
      </w:r>
      <w:r w:rsidRPr="00D36414">
        <w:rPr>
          <w:rFonts w:cstheme="minorHAnsi"/>
        </w:rPr>
        <w:t>, 428–441.</w:t>
      </w:r>
    </w:p>
    <w:p w14:paraId="2CCED5B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 Beaulieu, J. L., Miras, Y., Andrieu-Ponel, V., &amp; Guiter, F. (2005). Vegetation dynamics in northern-western Mediterranean regions: instability of the Mediterranean bioclimate. </w:t>
      </w:r>
      <w:r w:rsidRPr="00D36414">
        <w:rPr>
          <w:rFonts w:cstheme="minorHAnsi"/>
          <w:i/>
          <w:iCs/>
        </w:rPr>
        <w:t>Plant Biosystems</w:t>
      </w:r>
      <w:r w:rsidRPr="00D36414">
        <w:rPr>
          <w:rFonts w:cstheme="minorHAnsi"/>
          <w:i/>
        </w:rPr>
        <w:t>, 139,</w:t>
      </w:r>
      <w:r w:rsidRPr="00D36414">
        <w:rPr>
          <w:rFonts w:cstheme="minorHAnsi"/>
        </w:rPr>
        <w:t xml:space="preserve"> 114–126.</w:t>
      </w:r>
    </w:p>
    <w:p w14:paraId="15E8BEB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 Castro, M. C. T., Fileman, T. W., &amp; Hall-Spencer, J. M. (2017). Invasive species in the northeastern and southwestern Atlantic Ocean: A review. </w:t>
      </w:r>
      <w:r w:rsidRPr="00D36414">
        <w:rPr>
          <w:rFonts w:cstheme="minorHAnsi"/>
          <w:i/>
          <w:iCs/>
        </w:rPr>
        <w:t xml:space="preserve">Marine Pollution Bulletin, 116, </w:t>
      </w:r>
      <w:r w:rsidRPr="00D36414">
        <w:rPr>
          <w:rFonts w:cstheme="minorHAnsi"/>
          <w:iCs/>
        </w:rPr>
        <w:t>41-47</w:t>
      </w:r>
      <w:r w:rsidRPr="00D36414">
        <w:rPr>
          <w:rFonts w:cstheme="minorHAnsi"/>
        </w:rPr>
        <w:t xml:space="preserve">. </w:t>
      </w:r>
      <w:hyperlink r:id="rId1217" w:history="1">
        <w:r w:rsidRPr="00D36414">
          <w:rPr>
            <w:rStyle w:val="Hyperlink"/>
            <w:rFonts w:cstheme="minorHAnsi"/>
          </w:rPr>
          <w:t>https://doi.org/10.1016/j.marpolbul.2016.12.048</w:t>
        </w:r>
      </w:hyperlink>
      <w:r w:rsidRPr="00D36414">
        <w:rPr>
          <w:rFonts w:cstheme="minorHAnsi"/>
        </w:rPr>
        <w:t xml:space="preserve"> </w:t>
      </w:r>
    </w:p>
    <w:p w14:paraId="1CEA57E4"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De Frenne, P., Rodríguez-Sánchez, F., Coomes, D. A., Baeten, L., Verstraeten, G., Vellend, M., </w:t>
      </w:r>
      <w:r w:rsidRPr="00D36414">
        <w:rPr>
          <w:rFonts w:cstheme="minorHAnsi"/>
        </w:rPr>
        <w:lastRenderedPageBreak/>
        <w:t xml:space="preserve">Bernhardt-Römermann, M., Brown, C. D., Brunet, J., Cornelis, J., Decocq, G. M., Dierschke, H., Eriksson, O., Gilliam, F. S., Hédl, R., Heinken, T., Hermy, M., Hommel, P., Jenkins, M. A., Kelly, D. L., Kirby, K. J., Mitchell, F. J. G., Naaf, T., Newman, M., Peterken, G., Petrík, P., Schultz, J., Sonnier, G., Van Calster, H., Waller, D. M., Walther, G.-R., White, P. S., Woods, K. D., Wulf, M., Graae, B. J., &amp; Verheyen, K. (2013). Microclimate moderates plant responses to macroclimate warm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46), 18561–5. </w:t>
      </w:r>
      <w:hyperlink r:id="rId1218" w:history="1">
        <w:r w:rsidRPr="00D36414">
          <w:rPr>
            <w:rStyle w:val="Hyperlink"/>
            <w:rFonts w:cstheme="minorHAnsi"/>
            <w:lang w:val="es-ES"/>
          </w:rPr>
          <w:t>https://doi.org/10.1073/pnas.1311190110</w:t>
        </w:r>
      </w:hyperlink>
      <w:r w:rsidRPr="00D36414">
        <w:rPr>
          <w:rFonts w:cstheme="minorHAnsi"/>
          <w:lang w:val="es-ES"/>
        </w:rPr>
        <w:t xml:space="preserve"> </w:t>
      </w:r>
    </w:p>
    <w:p w14:paraId="653A89A3" w14:textId="77777777" w:rsidR="00ED7B7A" w:rsidRPr="00D36414" w:rsidRDefault="00ED7B7A" w:rsidP="00ED7B7A">
      <w:pPr>
        <w:widowControl w:val="0"/>
        <w:autoSpaceDE w:val="0"/>
        <w:autoSpaceDN w:val="0"/>
        <w:adjustRightInd w:val="0"/>
        <w:spacing w:before="120"/>
        <w:ind w:left="480" w:hanging="480"/>
        <w:rPr>
          <w:rFonts w:cstheme="minorHAnsi"/>
          <w:lang w:val="en-CA"/>
        </w:rPr>
      </w:pPr>
      <w:r w:rsidRPr="00D36414">
        <w:rPr>
          <w:rFonts w:cstheme="minorHAnsi"/>
          <w:lang w:val="es-ES"/>
        </w:rPr>
        <w:t xml:space="preserve">De Rigo, D., Bosco, C., San-Miguel-Ayanz, J., Houston Durrant, T., Barredo, J. I., Strona, G., Caudullo, G., Di Leo, M., &amp; Boca, R. (2016). </w:t>
      </w:r>
      <w:r w:rsidRPr="00D36414">
        <w:rPr>
          <w:rFonts w:cstheme="minorHAnsi"/>
          <w:lang w:val="en-CA"/>
        </w:rPr>
        <w:t xml:space="preserve">Forest resources in Europe: an integrated perspective on ecosystem services, disturbances and threats. In </w:t>
      </w:r>
      <w:r w:rsidRPr="00D36414">
        <w:rPr>
          <w:rFonts w:cstheme="minorHAnsi"/>
        </w:rPr>
        <w:t xml:space="preserve">J. San-Miguel-Ayanz, D. de Rigo, G. Caudullo, T. Houston Durrant, &amp; A. Mauri. (Eds.), </w:t>
      </w:r>
      <w:r w:rsidRPr="00D36414">
        <w:rPr>
          <w:rFonts w:cstheme="minorHAnsi"/>
          <w:i/>
          <w:lang w:val="en-CA"/>
        </w:rPr>
        <w:t xml:space="preserve">The European atlas of forest tree species </w:t>
      </w:r>
      <w:r w:rsidRPr="00D36414">
        <w:rPr>
          <w:rFonts w:cstheme="minorHAnsi"/>
          <w:lang w:val="en-CA"/>
        </w:rPr>
        <w:t>(pp. 8-19). Luxembourg: Publications Office of the European Union.</w:t>
      </w:r>
    </w:p>
    <w:p w14:paraId="11BF1A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ckers, B., Kerselaers, E., Gulinck, H., Muys, B., &amp; Hermy, M. (2005). Long-term spatio-temporal dynamics of a hedgerow network landscape in Flanders, Belgium. </w:t>
      </w:r>
      <w:r w:rsidRPr="00D36414">
        <w:rPr>
          <w:rFonts w:cstheme="minorHAnsi"/>
          <w:i/>
          <w:iCs/>
        </w:rPr>
        <w:t>Environmental Conservation</w:t>
      </w:r>
      <w:r w:rsidRPr="00D36414">
        <w:rPr>
          <w:rFonts w:cstheme="minorHAnsi"/>
        </w:rPr>
        <w:t xml:space="preserve">, </w:t>
      </w:r>
      <w:r w:rsidRPr="00D36414">
        <w:rPr>
          <w:rFonts w:cstheme="minorHAnsi"/>
          <w:i/>
          <w:iCs/>
        </w:rPr>
        <w:t>32</w:t>
      </w:r>
      <w:r w:rsidRPr="00D36414">
        <w:rPr>
          <w:rFonts w:cstheme="minorHAnsi"/>
        </w:rPr>
        <w:t xml:space="preserve">(1), 20–29. </w:t>
      </w:r>
      <w:hyperlink r:id="rId1219" w:history="1">
        <w:r w:rsidRPr="00D36414">
          <w:rPr>
            <w:rStyle w:val="Hyperlink"/>
            <w:rFonts w:cstheme="minorHAnsi"/>
          </w:rPr>
          <w:t>https://doi.org/10.1017/s0376892905001840</w:t>
        </w:r>
      </w:hyperlink>
      <w:r w:rsidRPr="00D36414">
        <w:rPr>
          <w:rFonts w:cstheme="minorHAnsi"/>
        </w:rPr>
        <w:t xml:space="preserve"> </w:t>
      </w:r>
    </w:p>
    <w:p w14:paraId="6B748D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harveng, L., Stoch, F., Gibert, J., Bedos, A., Galassi, D., Zagmajster, M., Brancelj, A., Camacho, A., Fiers, F., Martin, P., Giani, M., Magniez, G., &amp; Marmonier, P. (2009). Groundwater biodiversity in Europe. </w:t>
      </w:r>
      <w:r w:rsidRPr="00D36414">
        <w:rPr>
          <w:rFonts w:cstheme="minorHAnsi"/>
          <w:i/>
          <w:iCs/>
        </w:rPr>
        <w:t xml:space="preserve">Freshwater Biology, 54, </w:t>
      </w:r>
      <w:r w:rsidRPr="00D36414">
        <w:rPr>
          <w:rFonts w:cstheme="minorHAnsi"/>
          <w:iCs/>
        </w:rPr>
        <w:t>709-726</w:t>
      </w:r>
      <w:r w:rsidRPr="00D36414">
        <w:rPr>
          <w:rFonts w:cstheme="minorHAnsi"/>
        </w:rPr>
        <w:t xml:space="preserve">. </w:t>
      </w:r>
      <w:hyperlink r:id="rId1220" w:history="1">
        <w:r w:rsidRPr="00D36414">
          <w:rPr>
            <w:rStyle w:val="Hyperlink"/>
            <w:rFonts w:cstheme="minorHAnsi"/>
          </w:rPr>
          <w:t>https://doi.org/10.1111/j.1365-2427.2008.01972.x</w:t>
        </w:r>
      </w:hyperlink>
      <w:r w:rsidRPr="00D36414">
        <w:rPr>
          <w:rFonts w:cstheme="minorHAnsi"/>
        </w:rPr>
        <w:t xml:space="preserve"> </w:t>
      </w:r>
    </w:p>
    <w:p w14:paraId="715CD65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hling, D. M., Hof, C., Brändle, M., &amp; Brandl, R. (2010). Habitat availability does not explain the species richness patterns of European lentic and lotic freshwater animals. </w:t>
      </w:r>
      <w:r w:rsidRPr="00D36414">
        <w:rPr>
          <w:rFonts w:cstheme="minorHAnsi"/>
          <w:i/>
          <w:iCs/>
        </w:rPr>
        <w:t>Journal of Biogeography</w:t>
      </w:r>
      <w:r w:rsidRPr="00D36414">
        <w:rPr>
          <w:rFonts w:cstheme="minorHAnsi"/>
        </w:rPr>
        <w:t xml:space="preserve">, </w:t>
      </w:r>
      <w:r w:rsidRPr="00D36414">
        <w:rPr>
          <w:rFonts w:cstheme="minorHAnsi"/>
          <w:i/>
          <w:iCs/>
        </w:rPr>
        <w:t>37</w:t>
      </w:r>
      <w:r w:rsidRPr="00D36414">
        <w:rPr>
          <w:rFonts w:cstheme="minorHAnsi"/>
        </w:rPr>
        <w:t xml:space="preserve">(10), 1919–1926. </w:t>
      </w:r>
      <w:hyperlink r:id="rId1221" w:history="1">
        <w:r w:rsidRPr="00D36414">
          <w:rPr>
            <w:rStyle w:val="Hyperlink"/>
            <w:rFonts w:cstheme="minorHAnsi"/>
          </w:rPr>
          <w:t>https://doi.org/10.1111/j.1365-2699.2010.02347.x</w:t>
        </w:r>
      </w:hyperlink>
      <w:r w:rsidRPr="00D36414">
        <w:rPr>
          <w:rFonts w:cstheme="minorHAnsi"/>
        </w:rPr>
        <w:t xml:space="preserve"> </w:t>
      </w:r>
    </w:p>
    <w:p w14:paraId="11971FF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lgado, V., &amp; Ederra, A. (2013). Long-term changes (1982-2010) in the bryodiversity of Spanish beech forests assessed by means of Ellenberg indicator values of temperature, nitrogen, light and pH. </w:t>
      </w:r>
      <w:r w:rsidRPr="00D36414">
        <w:rPr>
          <w:rFonts w:cstheme="minorHAnsi"/>
          <w:i/>
          <w:iCs/>
        </w:rPr>
        <w:t>Biological Conservation</w:t>
      </w:r>
      <w:r w:rsidRPr="00D36414">
        <w:rPr>
          <w:rFonts w:cstheme="minorHAnsi"/>
        </w:rPr>
        <w:t xml:space="preserve">, </w:t>
      </w:r>
      <w:r w:rsidRPr="00D36414">
        <w:rPr>
          <w:rFonts w:cstheme="minorHAnsi"/>
          <w:i/>
          <w:iCs/>
        </w:rPr>
        <w:t>157</w:t>
      </w:r>
      <w:r w:rsidRPr="00D36414">
        <w:rPr>
          <w:rFonts w:cstheme="minorHAnsi"/>
        </w:rPr>
        <w:t xml:space="preserve">, 99–107. </w:t>
      </w:r>
      <w:hyperlink r:id="rId1222" w:history="1">
        <w:r w:rsidRPr="00D36414">
          <w:rPr>
            <w:rStyle w:val="Hyperlink"/>
            <w:rFonts w:cstheme="minorHAnsi"/>
          </w:rPr>
          <w:t>https://doi.org/10.1016/j.biocon.2012.06.022</w:t>
        </w:r>
      </w:hyperlink>
      <w:r w:rsidRPr="00D36414">
        <w:rPr>
          <w:rFonts w:cstheme="minorHAnsi"/>
        </w:rPr>
        <w:t xml:space="preserve"> </w:t>
      </w:r>
    </w:p>
    <w:p w14:paraId="6DB243A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ngler, J., Bergmeier, E., Willner, W., &amp; Chytrý, M. (2013). Towards a consistent classification of European grasslands. </w:t>
      </w:r>
      <w:r w:rsidRPr="00D36414">
        <w:rPr>
          <w:rFonts w:cstheme="minorHAnsi"/>
          <w:i/>
          <w:iCs/>
        </w:rPr>
        <w:t>Applied Vegetation Science</w:t>
      </w:r>
      <w:r w:rsidRPr="00D36414">
        <w:rPr>
          <w:rFonts w:cstheme="minorHAnsi"/>
        </w:rPr>
        <w:t xml:space="preserve">, </w:t>
      </w:r>
      <w:r w:rsidRPr="00D36414">
        <w:rPr>
          <w:rFonts w:cstheme="minorHAnsi"/>
          <w:i/>
          <w:iCs/>
        </w:rPr>
        <w:t>16</w:t>
      </w:r>
      <w:r w:rsidRPr="00D36414">
        <w:rPr>
          <w:rFonts w:cstheme="minorHAnsi"/>
        </w:rPr>
        <w:t xml:space="preserve">(3), 518–520. </w:t>
      </w:r>
      <w:hyperlink r:id="rId1223" w:history="1">
        <w:r w:rsidRPr="00D36414">
          <w:rPr>
            <w:rStyle w:val="Hyperlink"/>
            <w:rFonts w:cstheme="minorHAnsi"/>
          </w:rPr>
          <w:t>http://doi.org/10.1111/avsc.12041</w:t>
        </w:r>
      </w:hyperlink>
      <w:r w:rsidRPr="00D36414">
        <w:rPr>
          <w:rFonts w:cstheme="minorHAnsi"/>
        </w:rPr>
        <w:t xml:space="preserve"> </w:t>
      </w:r>
    </w:p>
    <w:p w14:paraId="6AD9962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ngler, J., Janišová, M., Török, P., &amp; Wellstein, C. (2014). Biodiversity of Palaearctic grasslands: A synthesis. </w:t>
      </w:r>
      <w:r w:rsidRPr="00D36414">
        <w:rPr>
          <w:rFonts w:cstheme="minorHAnsi"/>
          <w:i/>
          <w:iCs/>
        </w:rPr>
        <w:t>Agriculture, Ecosystems and Environment</w:t>
      </w:r>
      <w:r w:rsidRPr="00D36414">
        <w:rPr>
          <w:rFonts w:cstheme="minorHAnsi"/>
        </w:rPr>
        <w:t xml:space="preserve">, </w:t>
      </w:r>
      <w:r w:rsidRPr="00D36414">
        <w:rPr>
          <w:rFonts w:cstheme="minorHAnsi"/>
          <w:i/>
          <w:iCs/>
        </w:rPr>
        <w:t>182</w:t>
      </w:r>
      <w:r w:rsidRPr="00D36414">
        <w:rPr>
          <w:rFonts w:cstheme="minorHAnsi"/>
        </w:rPr>
        <w:t xml:space="preserve">, 1–14. </w:t>
      </w:r>
      <w:hyperlink r:id="rId1224" w:history="1">
        <w:r w:rsidRPr="00D36414">
          <w:rPr>
            <w:rStyle w:val="Hyperlink"/>
            <w:rFonts w:cstheme="minorHAnsi"/>
          </w:rPr>
          <w:t>https://doi.org/10.1016/j.agee.2013.12.015</w:t>
        </w:r>
      </w:hyperlink>
      <w:r w:rsidRPr="00D36414">
        <w:rPr>
          <w:rFonts w:cstheme="minorHAnsi"/>
        </w:rPr>
        <w:t xml:space="preserve"> </w:t>
      </w:r>
    </w:p>
    <w:p w14:paraId="38637E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eudero, S., Box, A., Alós, J., Arroyo, N. L., &amp; Marbà, N. (2011). Functional changes due to invasive species: Food web shifts at shallow </w:t>
      </w:r>
      <w:r w:rsidRPr="00B61855">
        <w:rPr>
          <w:rFonts w:cstheme="minorHAnsi"/>
          <w:i/>
        </w:rPr>
        <w:t>Posidonia oceanica</w:t>
      </w:r>
      <w:r w:rsidRPr="00D36414">
        <w:rPr>
          <w:rFonts w:cstheme="minorHAnsi"/>
        </w:rPr>
        <w:t xml:space="preserve"> seagrass beds colonized by the alien macroalga </w:t>
      </w:r>
      <w:r w:rsidRPr="00D36414">
        <w:rPr>
          <w:rFonts w:cstheme="minorHAnsi"/>
          <w:i/>
        </w:rPr>
        <w:t>Caulerpa racemosa</w:t>
      </w:r>
      <w:r w:rsidRPr="00D36414">
        <w:rPr>
          <w:rFonts w:cstheme="minorHAnsi"/>
        </w:rPr>
        <w:t xml:space="preserve">. </w:t>
      </w:r>
      <w:r w:rsidRPr="00D36414">
        <w:rPr>
          <w:rFonts w:cstheme="minorHAnsi"/>
          <w:i/>
          <w:iCs/>
        </w:rPr>
        <w:t>Estuarine, Coastal and Shelf Science</w:t>
      </w:r>
      <w:r w:rsidRPr="00D36414">
        <w:rPr>
          <w:rFonts w:cstheme="minorHAnsi"/>
        </w:rPr>
        <w:t xml:space="preserve">, </w:t>
      </w:r>
      <w:r w:rsidRPr="00D36414">
        <w:rPr>
          <w:rFonts w:cstheme="minorHAnsi"/>
          <w:i/>
          <w:iCs/>
        </w:rPr>
        <w:t>93</w:t>
      </w:r>
      <w:r w:rsidRPr="00D36414">
        <w:rPr>
          <w:rFonts w:cstheme="minorHAnsi"/>
        </w:rPr>
        <w:t xml:space="preserve">(2), 106–116. </w:t>
      </w:r>
      <w:hyperlink r:id="rId1225" w:history="1">
        <w:r w:rsidRPr="00D36414">
          <w:rPr>
            <w:rStyle w:val="Hyperlink"/>
            <w:rFonts w:cstheme="minorHAnsi"/>
          </w:rPr>
          <w:t>https://doi.org/10.1016/j.ecss.2011.03.017</w:t>
        </w:r>
      </w:hyperlink>
      <w:r w:rsidRPr="00D36414">
        <w:rPr>
          <w:rFonts w:cstheme="minorHAnsi"/>
        </w:rPr>
        <w:t xml:space="preserve"> </w:t>
      </w:r>
    </w:p>
    <w:p w14:paraId="5BF84D29" w14:textId="63A871C8"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agelets, E. Y., Knizhnikov, A. Y., Mnatsekanov, R. A., &amp; Pegova, O. V. [Дягилец, Е. Ю., Книжников, А. Ю., </w:t>
      </w:r>
      <w:r w:rsidRPr="00D36414">
        <w:rPr>
          <w:rFonts w:cstheme="minorHAnsi"/>
          <w:lang w:val="ru-RU"/>
        </w:rPr>
        <w:t>Мнацеканов</w:t>
      </w:r>
      <w:r w:rsidRPr="00D36414">
        <w:rPr>
          <w:rFonts w:cstheme="minorHAnsi"/>
        </w:rPr>
        <w:t xml:space="preserve">, </w:t>
      </w:r>
      <w:r w:rsidRPr="00D36414">
        <w:rPr>
          <w:rFonts w:cstheme="minorHAnsi"/>
          <w:lang w:val="ru-RU"/>
        </w:rPr>
        <w:t>Р</w:t>
      </w:r>
      <w:r w:rsidRPr="00D36414">
        <w:rPr>
          <w:rFonts w:cstheme="minorHAnsi"/>
        </w:rPr>
        <w:t xml:space="preserve">. </w:t>
      </w:r>
      <w:r w:rsidRPr="00D36414">
        <w:rPr>
          <w:rFonts w:cstheme="minorHAnsi"/>
          <w:lang w:val="ru-RU"/>
        </w:rPr>
        <w:t>А</w:t>
      </w:r>
      <w:r w:rsidRPr="00D36414">
        <w:rPr>
          <w:rFonts w:cstheme="minorHAnsi"/>
        </w:rPr>
        <w:t xml:space="preserve">., &amp; Пегова, О. В.]. (2014). </w:t>
      </w:r>
      <w:r w:rsidRPr="00D36414">
        <w:rPr>
          <w:rFonts w:cstheme="minorHAnsi"/>
          <w:i/>
          <w:iCs/>
        </w:rPr>
        <w:t>Люди, нефть, птицы. Рекомендации для практических мероприятий [People, oil, birds. Recommendations for practical activities]</w:t>
      </w:r>
      <w:r w:rsidRPr="00D36414">
        <w:rPr>
          <w:rFonts w:cstheme="minorHAnsi"/>
        </w:rPr>
        <w:t xml:space="preserve">. Moscow, Russian Federation: WWF Russia. </w:t>
      </w:r>
    </w:p>
    <w:p w14:paraId="5FB5103C" w14:textId="02218E2C" w:rsidR="00ED7B7A" w:rsidRPr="00D36414" w:rsidRDefault="00ED7B7A" w:rsidP="00ED7B7A">
      <w:pPr>
        <w:spacing w:before="120"/>
        <w:ind w:left="567" w:hanging="567"/>
        <w:rPr>
          <w:rFonts w:cstheme="minorHAnsi"/>
        </w:rPr>
      </w:pPr>
      <w:r w:rsidRPr="00D36414">
        <w:rPr>
          <w:rFonts w:cstheme="minorHAnsi"/>
        </w:rPr>
        <w:t xml:space="preserve">Diakonov, K. N., Puzachrenko, Yu. G., Aleschenko, G. M., Sysuev, V. V., &amp; Mamay, I. I. [Дьяконов, К.Н., Пузаченко, Ю. Г., Алещенко, Г. М., Сысуев, В. В., &amp; Мамай, И. И.]. (2004). </w:t>
      </w:r>
      <w:r w:rsidRPr="00D36414">
        <w:rPr>
          <w:rFonts w:cstheme="minorHAnsi"/>
          <w:i/>
        </w:rPr>
        <w:t>География, общество, окружающая среда. Том 2. Функционирование и современное состояние ландшафтов [Geography, Society and Environment. Volume II: Contemporary Landscape Processess].</w:t>
      </w:r>
      <w:r w:rsidRPr="00D36414">
        <w:rPr>
          <w:rFonts w:cstheme="minorHAnsi"/>
        </w:rPr>
        <w:t xml:space="preserve"> Moscow, Russian Federation: Gorodets. </w:t>
      </w:r>
    </w:p>
    <w:p w14:paraId="403CAEAE" w14:textId="77777777" w:rsidR="00ED7B7A" w:rsidRPr="00D36414" w:rsidRDefault="00ED7B7A" w:rsidP="00ED7B7A">
      <w:pPr>
        <w:spacing w:before="120"/>
        <w:ind w:left="567" w:hanging="567"/>
        <w:rPr>
          <w:rFonts w:cstheme="minorHAnsi"/>
        </w:rPr>
      </w:pPr>
      <w:r w:rsidRPr="00D36414">
        <w:rPr>
          <w:rFonts w:cstheme="minorHAnsi"/>
        </w:rPr>
        <w:lastRenderedPageBreak/>
        <w:t xml:space="preserve">Dias, E., Mendes, C., Melo, C., Pereira, D., &amp; Elias, R. (2005). Azores central islands vegetation and flora field guide. </w:t>
      </w:r>
      <w:r w:rsidRPr="00D36414">
        <w:rPr>
          <w:rFonts w:cstheme="minorHAnsi"/>
          <w:i/>
          <w:iCs/>
        </w:rPr>
        <w:t>Quercetea</w:t>
      </w:r>
      <w:r w:rsidRPr="00D36414">
        <w:rPr>
          <w:rFonts w:cstheme="minorHAnsi"/>
          <w:i/>
        </w:rPr>
        <w:t xml:space="preserve">, </w:t>
      </w:r>
      <w:r w:rsidRPr="00D36414">
        <w:rPr>
          <w:rFonts w:cstheme="minorHAnsi"/>
          <w:i/>
          <w:iCs/>
        </w:rPr>
        <w:t>7</w:t>
      </w:r>
      <w:r w:rsidRPr="00D36414">
        <w:rPr>
          <w:rFonts w:cstheme="minorHAnsi"/>
          <w:i/>
        </w:rPr>
        <w:t>,</w:t>
      </w:r>
      <w:r w:rsidRPr="00D36414">
        <w:rPr>
          <w:rFonts w:cstheme="minorHAnsi"/>
        </w:rPr>
        <w:t xml:space="preserve"> 123–173.</w:t>
      </w:r>
    </w:p>
    <w:p w14:paraId="73061D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as, F. S., Miller, D. L., Marques, T. A., Marcelino, J., Caldeira, M. C., Orestes Cerdeira, J., &amp; Bugalho, M. N. (2016). Conservation zones promote oak regeneration and shrub diversity in certified Mediterranean oak woodlands. </w:t>
      </w:r>
      <w:r w:rsidRPr="00D36414">
        <w:rPr>
          <w:rFonts w:cstheme="minorHAnsi"/>
          <w:i/>
          <w:iCs/>
        </w:rPr>
        <w:t>Biological Conservation</w:t>
      </w:r>
      <w:r w:rsidRPr="00D36414">
        <w:rPr>
          <w:rFonts w:cstheme="minorHAnsi"/>
        </w:rPr>
        <w:t xml:space="preserve">, </w:t>
      </w:r>
      <w:r w:rsidRPr="00D36414">
        <w:rPr>
          <w:rFonts w:cstheme="minorHAnsi"/>
          <w:i/>
          <w:iCs/>
        </w:rPr>
        <w:t>195</w:t>
      </w:r>
      <w:r w:rsidRPr="00D36414">
        <w:rPr>
          <w:rFonts w:cstheme="minorHAnsi"/>
        </w:rPr>
        <w:t xml:space="preserve">, 226–234. </w:t>
      </w:r>
      <w:hyperlink r:id="rId1226" w:history="1">
        <w:r w:rsidRPr="00D36414">
          <w:rPr>
            <w:rStyle w:val="Hyperlink"/>
            <w:rFonts w:cstheme="minorHAnsi"/>
          </w:rPr>
          <w:t>http://doi.org/10.1016/j.biocon.2016.01.009</w:t>
        </w:r>
      </w:hyperlink>
      <w:r w:rsidRPr="00D36414">
        <w:rPr>
          <w:rFonts w:cstheme="minorHAnsi"/>
        </w:rPr>
        <w:t xml:space="preserve"> </w:t>
      </w:r>
    </w:p>
    <w:p w14:paraId="4CAF649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az, A., Keith, S. A., Bullock, J. M., Hooftman, D. A. P., &amp; Newton, A. C. (2013). Conservation implications of long-term changes detected in a lowland heath plant metacommunity. </w:t>
      </w:r>
      <w:r w:rsidRPr="00D36414">
        <w:rPr>
          <w:rFonts w:cstheme="minorHAnsi"/>
          <w:i/>
          <w:iCs/>
        </w:rPr>
        <w:t>Biological Conservation</w:t>
      </w:r>
      <w:r w:rsidRPr="00D36414">
        <w:rPr>
          <w:rFonts w:cstheme="minorHAnsi"/>
        </w:rPr>
        <w:t xml:space="preserve">, </w:t>
      </w:r>
      <w:r w:rsidRPr="00D36414">
        <w:rPr>
          <w:rFonts w:cstheme="minorHAnsi"/>
          <w:i/>
          <w:iCs/>
        </w:rPr>
        <w:t>167</w:t>
      </w:r>
      <w:r w:rsidRPr="00D36414">
        <w:rPr>
          <w:rFonts w:cstheme="minorHAnsi"/>
        </w:rPr>
        <w:t xml:space="preserve">, 325–333. </w:t>
      </w:r>
      <w:hyperlink r:id="rId1227" w:history="1">
        <w:r w:rsidRPr="00D36414">
          <w:rPr>
            <w:rStyle w:val="Hyperlink"/>
            <w:rFonts w:cstheme="minorHAnsi"/>
          </w:rPr>
          <w:t>http://doi.org/10.1016/j.biocon.2013.08.018</w:t>
        </w:r>
      </w:hyperlink>
      <w:r w:rsidRPr="00D36414">
        <w:rPr>
          <w:rFonts w:cstheme="minorHAnsi"/>
        </w:rPr>
        <w:t xml:space="preserve"> </w:t>
      </w:r>
    </w:p>
    <w:p w14:paraId="7FB24CE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íaz, S., Lavorel, S., McIntyre, S., Falczuk, V., Casanoves, F., Milchunas, D. G., Skarpe, C., Rusch, G., Sternberg, M., Noy-Meir, I., Landsberg, J., Zhang, W., Clark, H., &amp; Campbell, B. D. (2007). Plant trait responses to grazing - A global synthesis.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2), 313–341. </w:t>
      </w:r>
      <w:hyperlink r:id="rId1228" w:history="1">
        <w:r w:rsidRPr="00D36414">
          <w:rPr>
            <w:rStyle w:val="Hyperlink"/>
            <w:rFonts w:cstheme="minorHAnsi"/>
          </w:rPr>
          <w:t>https://doi.org/10.1111/j.1365-2486.2006.01288.x</w:t>
        </w:r>
      </w:hyperlink>
      <w:r w:rsidRPr="00D36414">
        <w:rPr>
          <w:rFonts w:cstheme="minorHAnsi"/>
        </w:rPr>
        <w:t xml:space="preserve"> </w:t>
      </w:r>
    </w:p>
    <w:p w14:paraId="763DB453" w14:textId="77777777" w:rsidR="00ED7B7A" w:rsidRPr="00D36414" w:rsidRDefault="00ED7B7A" w:rsidP="00ED7B7A">
      <w:pPr>
        <w:spacing w:before="120"/>
        <w:ind w:left="567" w:hanging="567"/>
        <w:rPr>
          <w:rFonts w:cstheme="minorHAnsi"/>
        </w:rPr>
      </w:pPr>
      <w:r w:rsidRPr="00D36414">
        <w:rPr>
          <w:rFonts w:cstheme="minorHAnsi"/>
        </w:rPr>
        <w:t xml:space="preserve">Diemont, W.H., Webb, N., &amp; Degn, H. J. (1996). A pan European view on heathland conservation. In: </w:t>
      </w:r>
      <w:r w:rsidRPr="00D36414">
        <w:rPr>
          <w:rFonts w:cstheme="minorHAnsi"/>
          <w:i/>
        </w:rPr>
        <w:t>Proceedings of the National Heathland Conference, 18-20 September 1996, New Forest, Hampshire</w:t>
      </w:r>
      <w:r w:rsidRPr="00D36414">
        <w:rPr>
          <w:rFonts w:cstheme="minorHAnsi"/>
        </w:rPr>
        <w:t>.</w:t>
      </w:r>
    </w:p>
    <w:p w14:paraId="383BD627" w14:textId="77777777" w:rsidR="00ED7B7A" w:rsidRPr="00D36414" w:rsidRDefault="00ED7B7A" w:rsidP="00ED7B7A">
      <w:pPr>
        <w:spacing w:before="120"/>
        <w:ind w:left="567" w:hanging="567"/>
        <w:rPr>
          <w:rFonts w:cstheme="minorHAnsi"/>
        </w:rPr>
      </w:pPr>
      <w:r w:rsidRPr="00D36414">
        <w:rPr>
          <w:rFonts w:cstheme="minorHAnsi"/>
        </w:rPr>
        <w:t xml:space="preserve">Diemont, W. H., &amp; Jansen, J. (1998). A cultural view of European heathlands. </w:t>
      </w:r>
      <w:r w:rsidRPr="00D36414">
        <w:rPr>
          <w:rFonts w:cstheme="minorHAnsi"/>
          <w:i/>
          <w:iCs/>
        </w:rPr>
        <w:t>Suffolk Natural History</w:t>
      </w:r>
      <w:r w:rsidRPr="00D36414">
        <w:rPr>
          <w:rFonts w:cstheme="minorHAnsi"/>
        </w:rPr>
        <w:t xml:space="preserve">, </w:t>
      </w:r>
      <w:r w:rsidRPr="00D36414">
        <w:rPr>
          <w:rFonts w:cstheme="minorHAnsi"/>
          <w:i/>
          <w:iCs/>
        </w:rPr>
        <w:t>34</w:t>
      </w:r>
      <w:r w:rsidRPr="00D36414">
        <w:rPr>
          <w:rFonts w:cstheme="minorHAnsi"/>
        </w:rPr>
        <w:t>, 32–34.</w:t>
      </w:r>
    </w:p>
    <w:p w14:paraId="6A9375B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emont, W. H., Siepel, H., Webb, N. R., &amp; Heijman, W. J. M. (Eds.). (2013). </w:t>
      </w:r>
      <w:r w:rsidRPr="00D36414">
        <w:rPr>
          <w:rFonts w:cstheme="minorHAnsi"/>
          <w:i/>
          <w:iCs/>
        </w:rPr>
        <w:t>Economy and Ecology of Heathlands</w:t>
      </w:r>
      <w:r w:rsidRPr="00D36414">
        <w:rPr>
          <w:rFonts w:cstheme="minorHAnsi"/>
        </w:rPr>
        <w:t xml:space="preserve">. Zeist, The Netherlands: KNNV Publishing. </w:t>
      </w:r>
      <w:hyperlink r:id="rId1229" w:history="1">
        <w:r w:rsidRPr="00D36414">
          <w:rPr>
            <w:rStyle w:val="Hyperlink"/>
            <w:rFonts w:cstheme="minorHAnsi"/>
          </w:rPr>
          <w:t>http://doi.org/10.1163/9789004277946</w:t>
        </w:r>
      </w:hyperlink>
      <w:r w:rsidRPr="00D36414">
        <w:rPr>
          <w:rFonts w:cstheme="minorHAnsi"/>
        </w:rPr>
        <w:t xml:space="preserve"> </w:t>
      </w:r>
    </w:p>
    <w:p w14:paraId="361744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cks, L.V., Wright, H.L., Ashpole, J.E., Hutchison, J., McCormack, C.G., Livoreil, B., Zulka, K.P., &amp; Sutherland, W.J. (2016) What works in conservation? Using expert assessment of summarised evidence to identify practices that enhance natural pest control in agriculture. </w:t>
      </w:r>
      <w:r w:rsidRPr="00D36414">
        <w:rPr>
          <w:rFonts w:cstheme="minorHAnsi"/>
          <w:i/>
        </w:rPr>
        <w:t>Biodiversity and Conservation 25,</w:t>
      </w:r>
      <w:r w:rsidRPr="00D36414">
        <w:rPr>
          <w:rFonts w:cstheme="minorHAnsi"/>
        </w:rPr>
        <w:t xml:space="preserve"> 1383-1399. </w:t>
      </w:r>
      <w:hyperlink r:id="rId1230" w:history="1">
        <w:r w:rsidRPr="00D36414">
          <w:rPr>
            <w:rStyle w:val="Hyperlink"/>
            <w:rFonts w:cstheme="minorHAnsi"/>
          </w:rPr>
          <w:t>https://doi.org/10.1007/s10531-016-1133-7</w:t>
        </w:r>
      </w:hyperlink>
      <w:r w:rsidRPr="00D36414">
        <w:rPr>
          <w:rFonts w:cstheme="minorHAnsi"/>
        </w:rPr>
        <w:t xml:space="preserve"> </w:t>
      </w:r>
    </w:p>
    <w:p w14:paraId="35AE682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rnböck, T., Dullinger, S., &amp; Grabherr, G. (2003). A regional impact assessment of climate and land-use change on alpine vegetation. </w:t>
      </w:r>
      <w:r w:rsidRPr="00D36414">
        <w:rPr>
          <w:rFonts w:cstheme="minorHAnsi"/>
          <w:i/>
          <w:iCs/>
        </w:rPr>
        <w:t>Journal of Biogeography</w:t>
      </w:r>
      <w:r w:rsidRPr="00D36414">
        <w:rPr>
          <w:rFonts w:cstheme="minorHAnsi"/>
        </w:rPr>
        <w:t xml:space="preserve">, </w:t>
      </w:r>
      <w:r w:rsidRPr="00D36414">
        <w:rPr>
          <w:rFonts w:cstheme="minorHAnsi"/>
          <w:i/>
          <w:iCs/>
        </w:rPr>
        <w:t>30,</w:t>
      </w:r>
      <w:r w:rsidRPr="00D36414">
        <w:rPr>
          <w:rFonts w:cstheme="minorHAnsi"/>
          <w:iCs/>
        </w:rPr>
        <w:t xml:space="preserve"> 401-417</w:t>
      </w:r>
      <w:r w:rsidRPr="00D36414">
        <w:rPr>
          <w:rFonts w:cstheme="minorHAnsi"/>
        </w:rPr>
        <w:t xml:space="preserve">. </w:t>
      </w:r>
      <w:hyperlink r:id="rId1231" w:history="1">
        <w:r w:rsidRPr="00D36414">
          <w:rPr>
            <w:rStyle w:val="Hyperlink"/>
            <w:rFonts w:cstheme="minorHAnsi"/>
          </w:rPr>
          <w:t>https://doi.org/10.1046/j.1365-2699.2003.00839.x</w:t>
        </w:r>
      </w:hyperlink>
      <w:r w:rsidRPr="00D36414">
        <w:rPr>
          <w:rFonts w:cstheme="minorHAnsi"/>
        </w:rPr>
        <w:t xml:space="preserve"> </w:t>
      </w:r>
    </w:p>
    <w:p w14:paraId="7EDDCB0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rnböck, T., Essl, F., &amp; Rabitsch, W. (2011). Disproportional risk for habitat loss of high-altitude endemic species under climate change. </w:t>
      </w:r>
      <w:r w:rsidRPr="00D36414">
        <w:rPr>
          <w:rFonts w:cstheme="minorHAnsi"/>
          <w:i/>
          <w:iCs/>
        </w:rPr>
        <w:t>Global Change Biology</w:t>
      </w:r>
      <w:r w:rsidRPr="00D36414">
        <w:rPr>
          <w:rFonts w:cstheme="minorHAnsi"/>
        </w:rPr>
        <w:t xml:space="preserve">, </w:t>
      </w:r>
      <w:r w:rsidRPr="00D36414">
        <w:rPr>
          <w:rFonts w:cstheme="minorHAnsi"/>
          <w:i/>
          <w:iCs/>
        </w:rPr>
        <w:t>17</w:t>
      </w:r>
      <w:r w:rsidRPr="00D36414">
        <w:rPr>
          <w:rFonts w:cstheme="minorHAnsi"/>
        </w:rPr>
        <w:t xml:space="preserve">(2), 990–996. </w:t>
      </w:r>
      <w:hyperlink r:id="rId1232" w:history="1">
        <w:r w:rsidRPr="00D36414">
          <w:rPr>
            <w:rStyle w:val="Hyperlink"/>
            <w:rFonts w:cstheme="minorHAnsi"/>
          </w:rPr>
          <w:t>https://doi.org/10.1111/j.1365-2486.2010.02266.x</w:t>
        </w:r>
      </w:hyperlink>
      <w:r w:rsidRPr="00D36414">
        <w:rPr>
          <w:rFonts w:cstheme="minorHAnsi"/>
        </w:rPr>
        <w:t xml:space="preserve"> </w:t>
      </w:r>
    </w:p>
    <w:p w14:paraId="1DC37E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ixon, M. J. R., Loh, J., Davidson, N. C., Beltrame, C., Freemen, R., &amp; Walpole, M. (2016). Tracking global change in ecosystem area: The Wetland Extent Trends index. </w:t>
      </w:r>
      <w:r w:rsidRPr="00D36414">
        <w:rPr>
          <w:rFonts w:cstheme="minorHAnsi"/>
          <w:i/>
        </w:rPr>
        <w:t>Biological Conservation 193,</w:t>
      </w:r>
      <w:r w:rsidRPr="00D36414">
        <w:rPr>
          <w:rFonts w:cstheme="minorHAnsi"/>
        </w:rPr>
        <w:t xml:space="preserve"> 27–35. </w:t>
      </w:r>
      <w:hyperlink r:id="rId1233" w:history="1">
        <w:r w:rsidRPr="00D36414">
          <w:rPr>
            <w:rStyle w:val="Hyperlink"/>
            <w:rFonts w:cstheme="minorHAnsi"/>
          </w:rPr>
          <w:t>https://doi.org/10.1016/j.biocon.2015.10.023</w:t>
        </w:r>
      </w:hyperlink>
      <w:r w:rsidRPr="00D36414">
        <w:rPr>
          <w:rFonts w:cstheme="minorHAnsi"/>
        </w:rPr>
        <w:t xml:space="preserve"> </w:t>
      </w:r>
    </w:p>
    <w:p w14:paraId="6FD3FB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brovolskii, A. D., &amp; Zalogin, B. S. [Добровольский, А. Д., &amp; Залогин, Б. С.]. (1982). </w:t>
      </w:r>
      <w:r w:rsidRPr="00D36414">
        <w:rPr>
          <w:rFonts w:cstheme="minorHAnsi"/>
          <w:i/>
          <w:iCs/>
        </w:rPr>
        <w:t>Моря СССР [The Seas of the USSR]</w:t>
      </w:r>
      <w:r w:rsidRPr="00D36414">
        <w:rPr>
          <w:rFonts w:cstheme="minorHAnsi"/>
        </w:rPr>
        <w:t>. Moscow, Russian Federation: МГУ [Moscow State University].</w:t>
      </w:r>
    </w:p>
    <w:p w14:paraId="3270840D" w14:textId="42A508D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ğan, D. (n.d.). Global climate change and its effects in Turkey. Retrieved from </w:t>
      </w:r>
      <w:hyperlink r:id="rId1234" w:history="1">
        <w:r w:rsidRPr="00D36414">
          <w:rPr>
            <w:rStyle w:val="Hyperlink"/>
            <w:rFonts w:cstheme="minorHAnsi"/>
          </w:rPr>
          <w:t>https://ru.scribd.com/document/84374702/Global-Climate-Change-and-Its-Effects-in-Turkey</w:t>
        </w:r>
      </w:hyperlink>
      <w:r w:rsidRPr="00D36414">
        <w:rPr>
          <w:rFonts w:cstheme="minorHAnsi"/>
        </w:rPr>
        <w:t xml:space="preserve"> </w:t>
      </w:r>
    </w:p>
    <w:p w14:paraId="2186BBC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lev Pervolutzki, A. A. (2004). </w:t>
      </w:r>
      <w:r w:rsidRPr="00D36414">
        <w:rPr>
          <w:rFonts w:cstheme="minorHAnsi"/>
          <w:i/>
          <w:iCs/>
        </w:rPr>
        <w:t>Endangered species in Israel. Red list of threatened animals. Vertebrates</w:t>
      </w:r>
      <w:r w:rsidRPr="00D36414">
        <w:rPr>
          <w:rFonts w:cstheme="minorHAnsi"/>
        </w:rPr>
        <w:t>. Jerusalem, Israel: The Nature Reserves and Park Authority and the Society for Conservation of Nature.</w:t>
      </w:r>
    </w:p>
    <w:p w14:paraId="48DE2E4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Dominoni, D. M., &amp; Partecke, J. (2015). </w:t>
      </w:r>
      <w:r w:rsidRPr="00D36414">
        <w:rPr>
          <w:rFonts w:cstheme="minorHAnsi"/>
        </w:rPr>
        <w:t>Does light pollution alter daylength? A test using light loggers on free-ranging European blackbirds (</w:t>
      </w:r>
      <w:r w:rsidRPr="00D36414">
        <w:rPr>
          <w:rFonts w:cstheme="minorHAnsi"/>
          <w:i/>
        </w:rPr>
        <w:t>Turdus merula</w:t>
      </w:r>
      <w:r w:rsidRPr="00D36414">
        <w:rPr>
          <w:rFonts w:cstheme="minorHAnsi"/>
        </w:rPr>
        <w:t xml:space="preserve">). </w:t>
      </w:r>
      <w:r w:rsidRPr="00D36414">
        <w:rPr>
          <w:rFonts w:cstheme="minorHAnsi"/>
          <w:i/>
          <w:iCs/>
        </w:rPr>
        <w:t xml:space="preserve">Philosophical Transactions of the Royal </w:t>
      </w:r>
      <w:r w:rsidRPr="00D36414">
        <w:rPr>
          <w:rFonts w:cstheme="minorHAnsi"/>
          <w:i/>
          <w:iCs/>
        </w:rPr>
        <w:lastRenderedPageBreak/>
        <w:t>Society B: Biological Sciences</w:t>
      </w:r>
      <w:r w:rsidRPr="00D36414">
        <w:rPr>
          <w:rFonts w:cstheme="minorHAnsi"/>
        </w:rPr>
        <w:t xml:space="preserve">, </w:t>
      </w:r>
      <w:r w:rsidRPr="00D36414">
        <w:rPr>
          <w:rFonts w:cstheme="minorHAnsi"/>
          <w:i/>
          <w:iCs/>
        </w:rPr>
        <w:t>370</w:t>
      </w:r>
      <w:r w:rsidRPr="00D36414">
        <w:rPr>
          <w:rFonts w:cstheme="minorHAnsi"/>
        </w:rPr>
        <w:t xml:space="preserve">(1667), UNSP 20140118. </w:t>
      </w:r>
      <w:hyperlink r:id="rId1235" w:history="1">
        <w:r w:rsidRPr="00D36414">
          <w:rPr>
            <w:rStyle w:val="Hyperlink"/>
            <w:rFonts w:cstheme="minorHAnsi"/>
          </w:rPr>
          <w:t>https://doi.org/10.1098/rstb.2014.0118</w:t>
        </w:r>
      </w:hyperlink>
      <w:r w:rsidRPr="00D36414">
        <w:rPr>
          <w:rFonts w:cstheme="minorHAnsi"/>
        </w:rPr>
        <w:t xml:space="preserve"> </w:t>
      </w:r>
    </w:p>
    <w:p w14:paraId="0EA194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misch, S., Araújo, M. B., Bonada, N., Pauls, S. U., Jähnig, S. C., &amp; Haase, P. (2013). Modelling distribution in European stream macroinvertebrates under future climates.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3), 752–762. </w:t>
      </w:r>
      <w:hyperlink r:id="rId1236" w:history="1">
        <w:r w:rsidRPr="00D36414">
          <w:rPr>
            <w:rStyle w:val="Hyperlink"/>
            <w:rFonts w:cstheme="minorHAnsi"/>
          </w:rPr>
          <w:t>https://doi.org/10.1111/gcb.12107</w:t>
        </w:r>
      </w:hyperlink>
      <w:r w:rsidRPr="00D36414">
        <w:rPr>
          <w:rFonts w:cstheme="minorHAnsi"/>
        </w:rPr>
        <w:t xml:space="preserve"> </w:t>
      </w:r>
    </w:p>
    <w:p w14:paraId="67DB716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misch, S., Jähnig, S. C., &amp; Haase, P. (2011). Climate-change winners and losers: stream macroinvertebrates of a submontane region in Central Europe. </w:t>
      </w:r>
      <w:r w:rsidRPr="00D36414">
        <w:rPr>
          <w:rFonts w:cstheme="minorHAnsi"/>
          <w:i/>
          <w:iCs/>
        </w:rPr>
        <w:t>Freshwater Biology</w:t>
      </w:r>
      <w:r w:rsidRPr="00D36414">
        <w:rPr>
          <w:rFonts w:cstheme="minorHAnsi"/>
        </w:rPr>
        <w:t xml:space="preserve">, </w:t>
      </w:r>
      <w:r w:rsidRPr="00D36414">
        <w:rPr>
          <w:rFonts w:cstheme="minorHAnsi"/>
          <w:i/>
          <w:iCs/>
        </w:rPr>
        <w:t>56</w:t>
      </w:r>
      <w:r w:rsidRPr="00D36414">
        <w:rPr>
          <w:rFonts w:cstheme="minorHAnsi"/>
        </w:rPr>
        <w:t xml:space="preserve">(10), 2009–2020. </w:t>
      </w:r>
      <w:hyperlink r:id="rId1237" w:history="1">
        <w:r w:rsidRPr="00D36414">
          <w:rPr>
            <w:rStyle w:val="Hyperlink"/>
            <w:rFonts w:cstheme="minorHAnsi"/>
          </w:rPr>
          <w:t>https://doi.org/10.1111/j.1365-2427.2011.02631.x</w:t>
        </w:r>
      </w:hyperlink>
      <w:r w:rsidRPr="00D36414">
        <w:rPr>
          <w:rFonts w:cstheme="minorHAnsi"/>
        </w:rPr>
        <w:t xml:space="preserve"> </w:t>
      </w:r>
    </w:p>
    <w:p w14:paraId="689B9CA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nald, P. F., Green, R. E., &amp; Heath, M. F. (2001). Agricultural intensification and the collapse of Europe’s farmland bird population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68</w:t>
      </w:r>
      <w:r w:rsidRPr="00D36414">
        <w:rPr>
          <w:rFonts w:cstheme="minorHAnsi"/>
        </w:rPr>
        <w:t xml:space="preserve">(1462), 25–29. Retrieved from </w:t>
      </w:r>
      <w:hyperlink r:id="rId1238" w:history="1">
        <w:r w:rsidRPr="00D36414">
          <w:rPr>
            <w:rStyle w:val="Hyperlink"/>
            <w:rFonts w:cstheme="minorHAnsi"/>
          </w:rPr>
          <w:t>https://doi.org/10.1098/rspb.2000.1325</w:t>
        </w:r>
      </w:hyperlink>
      <w:r w:rsidRPr="00D36414">
        <w:rPr>
          <w:rFonts w:cstheme="minorHAnsi"/>
        </w:rPr>
        <w:t xml:space="preserve"> </w:t>
      </w:r>
    </w:p>
    <w:p w14:paraId="34D5404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nald, P. F., Sanderson, F. J., Burfield, I. J., &amp; van Bommel, F. P. J. (2006). Further evidence of continent-wide impacts of agricultural intensification on European farmland birds, 1990-2000. </w:t>
      </w:r>
      <w:r w:rsidRPr="00D36414">
        <w:rPr>
          <w:rFonts w:cstheme="minorHAnsi"/>
          <w:i/>
          <w:iCs/>
        </w:rPr>
        <w:t>Agriculture, Ecosystems and Environment</w:t>
      </w:r>
      <w:r w:rsidRPr="00D36414">
        <w:rPr>
          <w:rFonts w:cstheme="minorHAnsi"/>
        </w:rPr>
        <w:t xml:space="preserve">, </w:t>
      </w:r>
      <w:r w:rsidRPr="00D36414">
        <w:rPr>
          <w:rFonts w:cstheme="minorHAnsi"/>
          <w:i/>
          <w:iCs/>
        </w:rPr>
        <w:t>116</w:t>
      </w:r>
      <w:r w:rsidRPr="00D36414">
        <w:rPr>
          <w:rFonts w:cstheme="minorHAnsi"/>
        </w:rPr>
        <w:t xml:space="preserve">(3–4), 189–196. </w:t>
      </w:r>
      <w:hyperlink r:id="rId1239" w:history="1">
        <w:r w:rsidRPr="00D36414">
          <w:rPr>
            <w:rStyle w:val="Hyperlink"/>
            <w:rFonts w:cstheme="minorHAnsi"/>
          </w:rPr>
          <w:t>https://doi.org/10.1016/j.agee.2006.02.007</w:t>
        </w:r>
      </w:hyperlink>
      <w:r w:rsidRPr="00D36414">
        <w:rPr>
          <w:rFonts w:cstheme="minorHAnsi"/>
        </w:rPr>
        <w:t xml:space="preserve"> </w:t>
      </w:r>
    </w:p>
    <w:p w14:paraId="7410CC6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oxa, A., Paracchini, M. L., Pointereau, P., Devictor, V., &amp; Jiguet, F. (2012). Preventing biotic homogenization of farmland bird communities: The role of high nature value farmland. </w:t>
      </w:r>
      <w:r w:rsidRPr="00D36414">
        <w:rPr>
          <w:rFonts w:cstheme="minorHAnsi"/>
          <w:i/>
          <w:iCs/>
        </w:rPr>
        <w:t>Agriculture, Ecosystems and Environment</w:t>
      </w:r>
      <w:r w:rsidRPr="00D36414">
        <w:rPr>
          <w:rFonts w:cstheme="minorHAnsi"/>
        </w:rPr>
        <w:t xml:space="preserve">, </w:t>
      </w:r>
      <w:r w:rsidRPr="00D36414">
        <w:rPr>
          <w:rFonts w:cstheme="minorHAnsi"/>
          <w:i/>
          <w:iCs/>
        </w:rPr>
        <w:t>148</w:t>
      </w:r>
      <w:r w:rsidRPr="00D36414">
        <w:rPr>
          <w:rFonts w:cstheme="minorHAnsi"/>
          <w:i/>
        </w:rPr>
        <w:t>,</w:t>
      </w:r>
      <w:r w:rsidRPr="00D36414">
        <w:rPr>
          <w:rFonts w:cstheme="minorHAnsi"/>
        </w:rPr>
        <w:t xml:space="preserve"> 83–88. </w:t>
      </w:r>
      <w:hyperlink r:id="rId1240" w:history="1">
        <w:r w:rsidRPr="00D36414">
          <w:rPr>
            <w:rStyle w:val="Hyperlink"/>
            <w:rFonts w:cstheme="minorHAnsi"/>
          </w:rPr>
          <w:t>https://doi.org/10.1016/j.agee.2011.11.020</w:t>
        </w:r>
      </w:hyperlink>
      <w:r w:rsidRPr="00D36414">
        <w:rPr>
          <w:rFonts w:cstheme="minorHAnsi"/>
        </w:rPr>
        <w:t xml:space="preserve"> </w:t>
      </w:r>
    </w:p>
    <w:p w14:paraId="437F2E2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robyshev, I., Niklasson, M., &amp; Linderholm, H. W. (2012). Forest fire activity in Sweden: Climatic controls and geographical patterns in 20th century. </w:t>
      </w:r>
      <w:r w:rsidRPr="00D36414">
        <w:rPr>
          <w:rFonts w:cstheme="minorHAnsi"/>
          <w:i/>
          <w:iCs/>
        </w:rPr>
        <w:t>Agricultural and Forest Meteorology</w:t>
      </w:r>
      <w:r w:rsidRPr="00D36414">
        <w:rPr>
          <w:rFonts w:cstheme="minorHAnsi"/>
        </w:rPr>
        <w:t xml:space="preserve">, </w:t>
      </w:r>
      <w:r w:rsidRPr="00D36414">
        <w:rPr>
          <w:rFonts w:cstheme="minorHAnsi"/>
          <w:i/>
          <w:iCs/>
        </w:rPr>
        <w:t>154</w:t>
      </w:r>
      <w:r w:rsidRPr="00D36414">
        <w:rPr>
          <w:rFonts w:cstheme="minorHAnsi"/>
        </w:rPr>
        <w:t>–</w:t>
      </w:r>
      <w:r w:rsidRPr="00D36414">
        <w:rPr>
          <w:rFonts w:cstheme="minorHAnsi"/>
          <w:i/>
          <w:iCs/>
        </w:rPr>
        <w:t>155</w:t>
      </w:r>
      <w:r w:rsidRPr="00D36414">
        <w:rPr>
          <w:rFonts w:cstheme="minorHAnsi"/>
        </w:rPr>
        <w:t xml:space="preserve">, 174–186. </w:t>
      </w:r>
      <w:hyperlink r:id="rId1241" w:history="1">
        <w:r w:rsidRPr="00D36414">
          <w:rPr>
            <w:rStyle w:val="Hyperlink"/>
            <w:rFonts w:cstheme="minorHAnsi"/>
          </w:rPr>
          <w:t>https://doi.org/10.1016/j.agrformet.2011.11.002</w:t>
        </w:r>
      </w:hyperlink>
      <w:r w:rsidRPr="00D36414">
        <w:rPr>
          <w:rFonts w:cstheme="minorHAnsi"/>
        </w:rPr>
        <w:t xml:space="preserve"> </w:t>
      </w:r>
    </w:p>
    <w:p w14:paraId="0119EBE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udgeon, D., Arthington, A. H., Gessner, M. O., Kawabata, Z.-I., Knowler, D. J., Lévêque, C., Naiman, R. J., Prieur-Richard, A. H. Soto, D., Stiassny, M. L. J., &amp; Sullivan, C. A. (2006). Freshwater biodiversity: importance, threats, status and conservation challenges. </w:t>
      </w:r>
      <w:r w:rsidRPr="00D36414">
        <w:rPr>
          <w:rFonts w:cstheme="minorHAnsi"/>
          <w:i/>
          <w:iCs/>
        </w:rPr>
        <w:t>Biological Reviews</w:t>
      </w:r>
      <w:r w:rsidRPr="00D36414">
        <w:rPr>
          <w:rFonts w:cstheme="minorHAnsi"/>
        </w:rPr>
        <w:t xml:space="preserve">, </w:t>
      </w:r>
      <w:r w:rsidRPr="00D36414">
        <w:rPr>
          <w:rFonts w:cstheme="minorHAnsi"/>
          <w:i/>
          <w:iCs/>
        </w:rPr>
        <w:t>81</w:t>
      </w:r>
      <w:r w:rsidRPr="00D36414">
        <w:rPr>
          <w:rFonts w:cstheme="minorHAnsi"/>
        </w:rPr>
        <w:t xml:space="preserve">(2), 163–82. </w:t>
      </w:r>
      <w:hyperlink r:id="rId1242" w:history="1">
        <w:r w:rsidRPr="00D36414">
          <w:rPr>
            <w:rStyle w:val="Hyperlink"/>
            <w:rFonts w:cstheme="minorHAnsi"/>
          </w:rPr>
          <w:t>https://doi.org/10.1017/S1464793105006950</w:t>
        </w:r>
      </w:hyperlink>
      <w:r w:rsidRPr="00D36414">
        <w:rPr>
          <w:rFonts w:cstheme="minorHAnsi"/>
        </w:rPr>
        <w:t xml:space="preserve"> </w:t>
      </w:r>
    </w:p>
    <w:p w14:paraId="5A7CBC9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uffus, A. L. J., &amp; Cunningham, A. A. (2010). Major disease threats to European amphibians. </w:t>
      </w:r>
      <w:r w:rsidRPr="00D36414">
        <w:rPr>
          <w:rFonts w:cstheme="minorHAnsi"/>
          <w:i/>
          <w:iCs/>
        </w:rPr>
        <w:t>Herpetological Journal</w:t>
      </w:r>
      <w:r w:rsidRPr="00D36414">
        <w:rPr>
          <w:rFonts w:cstheme="minorHAnsi"/>
        </w:rPr>
        <w:t xml:space="preserve">, </w:t>
      </w:r>
      <w:r w:rsidRPr="00D36414">
        <w:rPr>
          <w:rFonts w:cstheme="minorHAnsi"/>
          <w:i/>
          <w:iCs/>
        </w:rPr>
        <w:t>20</w:t>
      </w:r>
      <w:r w:rsidRPr="00D36414">
        <w:rPr>
          <w:rFonts w:cstheme="minorHAnsi"/>
        </w:rPr>
        <w:t xml:space="preserve">, 117–1. Retrieved from </w:t>
      </w:r>
      <w:hyperlink r:id="rId1243" w:history="1">
        <w:r w:rsidRPr="00D36414">
          <w:rPr>
            <w:rStyle w:val="Hyperlink"/>
            <w:rFonts w:cstheme="minorHAnsi"/>
          </w:rPr>
          <w:t>http://faculty.gordonstate.edu/aduffus/duffus and cunningham 2010.pdf</w:t>
        </w:r>
      </w:hyperlink>
      <w:r w:rsidRPr="00D36414">
        <w:rPr>
          <w:rFonts w:cstheme="minorHAnsi"/>
        </w:rPr>
        <w:t xml:space="preserve"> </w:t>
      </w:r>
    </w:p>
    <w:p w14:paraId="7E5AB58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Duffy, J. E., Srivastava, D. S., McLaren, J., Sankaran, M., Solan, M., Griffin, J., Emmerson, M., &amp; Jones, K. E. (2009). </w:t>
      </w:r>
      <w:r w:rsidRPr="00D36414">
        <w:rPr>
          <w:rFonts w:cstheme="minorHAnsi"/>
        </w:rPr>
        <w:t xml:space="preserve">Forecasting decline in ecosystem services under realistic scenarios of extinction. In S. Naeem, D. Bunker, A. Hector, M. Loreau, &amp; C. Perrings, </w:t>
      </w:r>
      <w:r w:rsidRPr="00D36414">
        <w:rPr>
          <w:rFonts w:cstheme="minorHAnsi"/>
          <w:i/>
        </w:rPr>
        <w:t>Biodiversity, ecosystem functioning and human well-being: An ecological and economic perspective</w:t>
      </w:r>
      <w:r w:rsidRPr="00D36414">
        <w:rPr>
          <w:rFonts w:cstheme="minorHAnsi"/>
        </w:rPr>
        <w:t xml:space="preserve"> (pp. 60-77). Oxford, UK: Oxford University.</w:t>
      </w:r>
    </w:p>
    <w:p w14:paraId="78F20F5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ullinger, S., Gattringer, A., Thuiller, W., Moser, D., Zimmermann, N. E., Guisan, A., Willner, W., Plutzar, C., Leitner, M., Mang, T., Caccianiga, M., Dirnböck, T., Ertl, S., Fischer, A., Lenoir, J., Svenning, J.-C., Psomas, A., Schmatz, D. R., Silc, U., Vittoz, P., &amp; Hülber, K. (2012). Extinction debt of high-mountain plants under twenty-first-century climate change. </w:t>
      </w:r>
      <w:r w:rsidRPr="00D36414">
        <w:rPr>
          <w:rFonts w:cstheme="minorHAnsi"/>
          <w:i/>
          <w:iCs/>
        </w:rPr>
        <w:t>Nature Climate Change</w:t>
      </w:r>
      <w:r w:rsidRPr="00D36414">
        <w:rPr>
          <w:rFonts w:cstheme="minorHAnsi"/>
        </w:rPr>
        <w:t xml:space="preserve">, </w:t>
      </w:r>
      <w:r w:rsidRPr="00D36414">
        <w:rPr>
          <w:rFonts w:cstheme="minorHAnsi"/>
          <w:i/>
          <w:iCs/>
        </w:rPr>
        <w:t>2</w:t>
      </w:r>
      <w:r w:rsidRPr="00D36414">
        <w:rPr>
          <w:rFonts w:cstheme="minorHAnsi"/>
        </w:rPr>
        <w:t xml:space="preserve">(8), 619–622. </w:t>
      </w:r>
      <w:hyperlink r:id="rId1244" w:history="1">
        <w:r w:rsidRPr="00D36414">
          <w:rPr>
            <w:rStyle w:val="Hyperlink"/>
            <w:rFonts w:cstheme="minorHAnsi"/>
          </w:rPr>
          <w:t>https://doi.org/10.1038/nclimate1514</w:t>
        </w:r>
      </w:hyperlink>
      <w:r w:rsidRPr="00D36414">
        <w:rPr>
          <w:rFonts w:cstheme="minorHAnsi"/>
        </w:rPr>
        <w:t xml:space="preserve"> </w:t>
      </w:r>
    </w:p>
    <w:p w14:paraId="7942A7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ulvy, N. K., Rogers, S. I., Jennings, S., Stelzenmüller, V., Dye, S. R., &amp; Skjoldal, H. R. (2008). Climate change and deepening of the North Sea fish assemblage: A biotic indicator of warming seas. </w:t>
      </w:r>
      <w:r w:rsidRPr="00D36414">
        <w:rPr>
          <w:rFonts w:cstheme="minorHAnsi"/>
          <w:i/>
          <w:iCs/>
        </w:rPr>
        <w:t>Journal of Applied Ecology</w:t>
      </w:r>
      <w:r w:rsidRPr="00D36414">
        <w:rPr>
          <w:rFonts w:cstheme="minorHAnsi"/>
        </w:rPr>
        <w:t xml:space="preserve">, </w:t>
      </w:r>
      <w:r w:rsidRPr="00D36414">
        <w:rPr>
          <w:rFonts w:cstheme="minorHAnsi"/>
          <w:i/>
          <w:iCs/>
        </w:rPr>
        <w:t>45</w:t>
      </w:r>
      <w:r w:rsidRPr="00D36414">
        <w:rPr>
          <w:rFonts w:cstheme="minorHAnsi"/>
        </w:rPr>
        <w:t xml:space="preserve">(4), 1029–1039. </w:t>
      </w:r>
      <w:hyperlink r:id="rId1245" w:history="1">
        <w:r w:rsidRPr="00D36414">
          <w:rPr>
            <w:rStyle w:val="Hyperlink"/>
            <w:rFonts w:cstheme="minorHAnsi"/>
          </w:rPr>
          <w:t>https://doi.org/10.1111/j.1365-2664.2008.01488.x</w:t>
        </w:r>
      </w:hyperlink>
      <w:r w:rsidRPr="00D36414">
        <w:rPr>
          <w:rFonts w:cstheme="minorHAnsi"/>
        </w:rPr>
        <w:t xml:space="preserve"> </w:t>
      </w:r>
    </w:p>
    <w:p w14:paraId="0D231303"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lastRenderedPageBreak/>
        <w:t xml:space="preserve">Dumont, H., Mamaev, V. O., &amp; Zaitsev, Y. P. (1999). </w:t>
      </w:r>
      <w:r w:rsidRPr="00D36414">
        <w:rPr>
          <w:rFonts w:cstheme="minorHAnsi"/>
          <w:i/>
          <w:iCs/>
        </w:rPr>
        <w:t>Black Sea Red Data Book</w:t>
      </w:r>
      <w:r w:rsidRPr="00D36414">
        <w:rPr>
          <w:rFonts w:cstheme="minorHAnsi"/>
        </w:rPr>
        <w:t xml:space="preserve">. New York, USA: </w:t>
      </w:r>
      <w:r w:rsidRPr="00D36414">
        <w:rPr>
          <w:rFonts w:cstheme="minorHAnsi"/>
          <w:lang w:val="pt-PT"/>
        </w:rPr>
        <w:t>United Nations Office for Project Services</w:t>
      </w:r>
      <w:r w:rsidRPr="00D36414">
        <w:rPr>
          <w:rFonts w:cstheme="minorHAnsi"/>
        </w:rPr>
        <w:t>.</w:t>
      </w:r>
    </w:p>
    <w:p w14:paraId="159D098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uprè, C., Stevens, C. J., Ranke, T., Bleeker, A., Peppler-Lisbach, C., Gowing, D. J. G., Dise, N. B., Dorland, E., Bobbink, R., &amp; Diekmann, M. (2010). Changes in species richness and composition in European acidic grasslands over the past 70 years: The contribution of cumulative atmospheric nitrogen deposition. </w:t>
      </w:r>
      <w:r w:rsidRPr="00D36414">
        <w:rPr>
          <w:rFonts w:cstheme="minorHAnsi"/>
          <w:i/>
          <w:iCs/>
        </w:rPr>
        <w:t>Global Change Biology</w:t>
      </w:r>
      <w:r w:rsidRPr="00D36414">
        <w:rPr>
          <w:rFonts w:cstheme="minorHAnsi"/>
        </w:rPr>
        <w:t xml:space="preserve">, </w:t>
      </w:r>
      <w:r w:rsidRPr="00D36414">
        <w:rPr>
          <w:rFonts w:cstheme="minorHAnsi"/>
          <w:i/>
          <w:iCs/>
        </w:rPr>
        <w:t>16</w:t>
      </w:r>
      <w:r w:rsidRPr="00D36414">
        <w:rPr>
          <w:rFonts w:cstheme="minorHAnsi"/>
        </w:rPr>
        <w:t xml:space="preserve">(1), 344–357. </w:t>
      </w:r>
      <w:hyperlink r:id="rId1246" w:history="1">
        <w:r w:rsidRPr="00D36414">
          <w:rPr>
            <w:rStyle w:val="Hyperlink"/>
            <w:rFonts w:cstheme="minorHAnsi"/>
          </w:rPr>
          <w:t>https://doi.org/10.1111/j.1365-2486.2009.01982.x</w:t>
        </w:r>
      </w:hyperlink>
      <w:r w:rsidRPr="00D36414">
        <w:rPr>
          <w:rFonts w:cstheme="minorHAnsi"/>
        </w:rPr>
        <w:t xml:space="preserve"> </w:t>
      </w:r>
    </w:p>
    <w:p w14:paraId="44830C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Durance, I., &amp; Ormerod, S. J. (2009). Trends in water quality and discharge confound long-term warming effects on river macroinvertebrates. </w:t>
      </w:r>
      <w:r w:rsidRPr="00D36414">
        <w:rPr>
          <w:rFonts w:cstheme="minorHAnsi"/>
          <w:i/>
          <w:iCs/>
        </w:rPr>
        <w:t>Freshwater Biology</w:t>
      </w:r>
      <w:r w:rsidRPr="00D36414">
        <w:rPr>
          <w:rFonts w:cstheme="minorHAnsi"/>
        </w:rPr>
        <w:t xml:space="preserve">, </w:t>
      </w:r>
      <w:r w:rsidRPr="00D36414">
        <w:rPr>
          <w:rFonts w:cstheme="minorHAnsi"/>
          <w:i/>
          <w:iCs/>
        </w:rPr>
        <w:t>54</w:t>
      </w:r>
      <w:r w:rsidRPr="00D36414">
        <w:rPr>
          <w:rFonts w:cstheme="minorHAnsi"/>
        </w:rPr>
        <w:t xml:space="preserve">(2), 388–405. </w:t>
      </w:r>
      <w:hyperlink r:id="rId1247" w:history="1">
        <w:r w:rsidRPr="00D36414">
          <w:rPr>
            <w:rStyle w:val="Hyperlink"/>
            <w:rFonts w:cstheme="minorHAnsi"/>
          </w:rPr>
          <w:t>https://doi.org/10.1111/j.1365-2427.2008.02112.x</w:t>
        </w:r>
      </w:hyperlink>
      <w:r w:rsidRPr="00D36414">
        <w:rPr>
          <w:rFonts w:cstheme="minorHAnsi"/>
        </w:rPr>
        <w:t xml:space="preserve"> </w:t>
      </w:r>
    </w:p>
    <w:p w14:paraId="727CEA9F" w14:textId="0A4D2374" w:rsidR="00ED7B7A"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BCC. (2013). European Bird Census Council. </w:t>
      </w:r>
      <w:hyperlink r:id="rId1248" w:history="1">
        <w:r w:rsidRPr="00D36414">
          <w:rPr>
            <w:rStyle w:val="Hyperlink"/>
            <w:rFonts w:cstheme="minorHAnsi"/>
          </w:rPr>
          <w:t>http://www.ebcc.info/index.php</w:t>
        </w:r>
      </w:hyperlink>
      <w:r w:rsidRPr="00D36414">
        <w:rPr>
          <w:rFonts w:cstheme="minorHAnsi"/>
        </w:rPr>
        <w:t xml:space="preserve"> </w:t>
      </w:r>
    </w:p>
    <w:p w14:paraId="4C55DC5A" w14:textId="2860B4FE" w:rsidR="00170897" w:rsidRPr="00D36414" w:rsidRDefault="00170897" w:rsidP="00ED7B7A">
      <w:pPr>
        <w:widowControl w:val="0"/>
        <w:autoSpaceDE w:val="0"/>
        <w:autoSpaceDN w:val="0"/>
        <w:adjustRightInd w:val="0"/>
        <w:spacing w:before="120"/>
        <w:ind w:left="480" w:hanging="480"/>
        <w:rPr>
          <w:rFonts w:cstheme="minorHAnsi"/>
        </w:rPr>
      </w:pPr>
      <w:r>
        <w:rPr>
          <w:rFonts w:eastAsia="Times New Roman"/>
        </w:rPr>
        <w:t>EBCC. (2017). </w:t>
      </w:r>
      <w:r>
        <w:rPr>
          <w:rFonts w:eastAsia="Times New Roman"/>
          <w:i/>
          <w:iCs/>
        </w:rPr>
        <w:t>European wild bird indicators, 2017 update</w:t>
      </w:r>
      <w:r>
        <w:rPr>
          <w:rFonts w:eastAsia="Times New Roman"/>
        </w:rPr>
        <w:t>. Retrieved from </w:t>
      </w:r>
      <w:hyperlink r:id="rId1249" w:history="1">
        <w:r>
          <w:rPr>
            <w:rStyle w:val="Hyperlink"/>
            <w:rFonts w:eastAsia="Times New Roman"/>
          </w:rPr>
          <w:t>https://www.ebcc.info/index.php?ID=632</w:t>
        </w:r>
      </w:hyperlink>
    </w:p>
    <w:p w14:paraId="79B9A30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dgar, G. J., Stuart-Smith, R. D., Willis, T. J., Kininmonth, S., Baker, S. C., Banks, S., Barrett, N. S., Becerro, M. A., Bernard, A. T. F., Berkhout, J., Buxton, C. D., Campbell, S. J., Cooper, A. T., Davey, M., Edgar, S. C., Försterra, G., Galván, D. E., Irigoyen, A. J., Kushner, D. J., Moura, R., Parnell, P. E., Shears, N. T., Soler, G., Strain, E. M. A., &amp; Thomson, R. J. (2014). Global conservation outcomes depend on marine protected areas with five key features. </w:t>
      </w:r>
      <w:r w:rsidRPr="00D36414">
        <w:rPr>
          <w:rFonts w:cstheme="minorHAnsi"/>
          <w:i/>
          <w:iCs/>
        </w:rPr>
        <w:t>Nature</w:t>
      </w:r>
      <w:r w:rsidRPr="00D36414">
        <w:rPr>
          <w:rFonts w:cstheme="minorHAnsi"/>
        </w:rPr>
        <w:t xml:space="preserve">, </w:t>
      </w:r>
      <w:r w:rsidRPr="00D36414">
        <w:rPr>
          <w:rFonts w:cstheme="minorHAnsi"/>
          <w:i/>
          <w:iCs/>
        </w:rPr>
        <w:t>506</w:t>
      </w:r>
      <w:r w:rsidRPr="00D36414">
        <w:rPr>
          <w:rFonts w:cstheme="minorHAnsi"/>
        </w:rPr>
        <w:t xml:space="preserve">(7487), 216–220. </w:t>
      </w:r>
      <w:hyperlink r:id="rId1250" w:history="1">
        <w:r w:rsidRPr="00D36414">
          <w:rPr>
            <w:rStyle w:val="Hyperlink"/>
            <w:rFonts w:cstheme="minorHAnsi"/>
          </w:rPr>
          <w:t>https://doi.org/10.1038/nature13022</w:t>
        </w:r>
      </w:hyperlink>
      <w:r w:rsidRPr="00D36414">
        <w:rPr>
          <w:rFonts w:cstheme="minorHAnsi"/>
        </w:rPr>
        <w:t xml:space="preserve"> </w:t>
      </w:r>
    </w:p>
    <w:p w14:paraId="61B076D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dwards, M., &amp; Richardson, A. J. (2004). Impact of climate change on marine pelagic phenology and trophic mismatch. </w:t>
      </w:r>
      <w:r w:rsidRPr="00D36414">
        <w:rPr>
          <w:rFonts w:cstheme="minorHAnsi"/>
          <w:i/>
          <w:iCs/>
        </w:rPr>
        <w:t>Nature</w:t>
      </w:r>
      <w:r w:rsidRPr="00D36414">
        <w:rPr>
          <w:rFonts w:cstheme="minorHAnsi"/>
        </w:rPr>
        <w:t xml:space="preserve">, </w:t>
      </w:r>
      <w:r w:rsidRPr="00D36414">
        <w:rPr>
          <w:rFonts w:cstheme="minorHAnsi"/>
          <w:i/>
          <w:iCs/>
        </w:rPr>
        <w:t>430</w:t>
      </w:r>
      <w:r w:rsidRPr="00D36414">
        <w:rPr>
          <w:rFonts w:cstheme="minorHAnsi"/>
        </w:rPr>
        <w:t xml:space="preserve">(7002), 881–884. </w:t>
      </w:r>
      <w:hyperlink r:id="rId1251" w:history="1">
        <w:r w:rsidRPr="00D36414">
          <w:rPr>
            <w:rStyle w:val="Hyperlink"/>
            <w:rFonts w:cstheme="minorHAnsi"/>
          </w:rPr>
          <w:t>https://doi.org/10.1038/nature02808</w:t>
        </w:r>
      </w:hyperlink>
      <w:r w:rsidRPr="00D36414">
        <w:rPr>
          <w:rFonts w:cstheme="minorHAnsi"/>
        </w:rPr>
        <w:t xml:space="preserve"> </w:t>
      </w:r>
    </w:p>
    <w:p w14:paraId="49CC2FEF" w14:textId="0E353425"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dwards, R., Soos, J., &amp; Ritcey, R. (1960). Quantitative observations on epidendric lichens used as food by caribou. </w:t>
      </w:r>
      <w:r w:rsidRPr="00D36414">
        <w:rPr>
          <w:rFonts w:cstheme="minorHAnsi"/>
          <w:i/>
          <w:iCs/>
        </w:rPr>
        <w:t>Ecology</w:t>
      </w:r>
      <w:r w:rsidRPr="00D36414">
        <w:rPr>
          <w:rFonts w:cstheme="minorHAnsi"/>
        </w:rPr>
        <w:t xml:space="preserve">, </w:t>
      </w:r>
      <w:r w:rsidRPr="00D36414">
        <w:rPr>
          <w:rFonts w:cstheme="minorHAnsi"/>
          <w:i/>
          <w:iCs/>
        </w:rPr>
        <w:t>41</w:t>
      </w:r>
      <w:r w:rsidRPr="00D36414">
        <w:rPr>
          <w:rFonts w:cstheme="minorHAnsi"/>
        </w:rPr>
        <w:t xml:space="preserve">(3), 425–431. </w:t>
      </w:r>
      <w:hyperlink r:id="rId1252" w:history="1">
        <w:r w:rsidR="00390805" w:rsidRPr="00166038">
          <w:rPr>
            <w:rStyle w:val="Hyperlink"/>
            <w:rFonts w:cstheme="minorHAnsi"/>
          </w:rPr>
          <w:t>https://doi.org/10.2307/1933317</w:t>
        </w:r>
      </w:hyperlink>
      <w:r w:rsidR="00390805">
        <w:rPr>
          <w:rFonts w:cstheme="minorHAnsi"/>
        </w:rPr>
        <w:t xml:space="preserve"> </w:t>
      </w:r>
    </w:p>
    <w:p w14:paraId="3957BA24" w14:textId="1836D24E"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02). </w:t>
      </w:r>
      <w:r w:rsidRPr="00D36414">
        <w:rPr>
          <w:rFonts w:cstheme="minorHAnsi"/>
          <w:i/>
          <w:iCs/>
        </w:rPr>
        <w:t>Europe’s biodiversity - biogeographical regions and seas. EEA Report No 1/2002</w:t>
      </w:r>
      <w:r w:rsidRPr="00D36414">
        <w:rPr>
          <w:rFonts w:cstheme="minorHAnsi"/>
        </w:rPr>
        <w:t xml:space="preserve">. Retrieved from </w:t>
      </w:r>
      <w:hyperlink r:id="rId1253" w:history="1">
        <w:r w:rsidR="00390805" w:rsidRPr="00166038">
          <w:rPr>
            <w:rStyle w:val="Hyperlink"/>
            <w:rFonts w:cstheme="minorHAnsi"/>
          </w:rPr>
          <w:t>http://www.eea.europa.eu/publications/report_2002_0524_154909</w:t>
        </w:r>
      </w:hyperlink>
      <w:r w:rsidR="00390805">
        <w:rPr>
          <w:rFonts w:cstheme="minorHAnsi"/>
        </w:rPr>
        <w:t xml:space="preserve"> </w:t>
      </w:r>
    </w:p>
    <w:p w14:paraId="758CDA81"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EEA. (2004). </w:t>
      </w:r>
      <w:r w:rsidRPr="00D36414">
        <w:rPr>
          <w:rFonts w:cstheme="minorHAnsi"/>
          <w:bCs/>
          <w:i/>
          <w:lang w:val="pt-PT"/>
        </w:rPr>
        <w:t xml:space="preserve">Biogeographical regions in Europe. </w:t>
      </w:r>
      <w:r w:rsidRPr="00D36414">
        <w:rPr>
          <w:rFonts w:cstheme="minorHAnsi"/>
          <w:bCs/>
          <w:i/>
        </w:rPr>
        <w:t xml:space="preserve">The Mediterranean biogeographical region </w:t>
      </w:r>
      <w:r w:rsidRPr="00D36414">
        <w:rPr>
          <w:rFonts w:cstheme="minorHAnsi"/>
          <w:i/>
        </w:rPr>
        <w:t xml:space="preserve">- </w:t>
      </w:r>
      <w:r w:rsidRPr="00D36414">
        <w:rPr>
          <w:rFonts w:cstheme="minorHAnsi"/>
          <w:bCs/>
          <w:i/>
        </w:rPr>
        <w:t>long influence from cultivation, high pressure from tourists, species rich, warm and drying</w:t>
      </w:r>
      <w:r w:rsidRPr="00D36414">
        <w:rPr>
          <w:rFonts w:cstheme="minorHAnsi"/>
          <w:bCs/>
        </w:rPr>
        <w:t xml:space="preserve">. Retrieved from </w:t>
      </w:r>
      <w:hyperlink r:id="rId1254" w:history="1">
        <w:r w:rsidRPr="00D36414">
          <w:rPr>
            <w:rStyle w:val="Hyperlink"/>
            <w:rFonts w:cstheme="minorHAnsi"/>
            <w:bCs/>
          </w:rPr>
          <w:t>https://www.eea.europa.eu/publications/report_2002_0524_154909/biogeographical-regions-in-europe/mediterranean_biogeografical_region.pdf/view</w:t>
        </w:r>
      </w:hyperlink>
      <w:r w:rsidRPr="00D36414">
        <w:rPr>
          <w:rFonts w:cstheme="minorHAnsi"/>
          <w:bCs/>
        </w:rPr>
        <w:t xml:space="preserve"> </w:t>
      </w:r>
    </w:p>
    <w:p w14:paraId="37A788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10). </w:t>
      </w:r>
      <w:r w:rsidRPr="00D36414">
        <w:rPr>
          <w:rFonts w:cstheme="minorHAnsi"/>
          <w:i/>
          <w:iCs/>
        </w:rPr>
        <w:t>Assessing biodiversity in Europe — the 2010 report</w:t>
      </w:r>
      <w:r w:rsidRPr="00D36414">
        <w:rPr>
          <w:rFonts w:cstheme="minorHAnsi"/>
        </w:rPr>
        <w:t xml:space="preserve">. </w:t>
      </w:r>
      <w:r w:rsidRPr="00D36414">
        <w:rPr>
          <w:rFonts w:cstheme="minorHAnsi"/>
          <w:i/>
          <w:iCs/>
        </w:rPr>
        <w:t>Europe</w:t>
      </w:r>
      <w:r w:rsidRPr="00D36414">
        <w:rPr>
          <w:rFonts w:cstheme="minorHAnsi"/>
        </w:rPr>
        <w:t xml:space="preserve">. </w:t>
      </w:r>
      <w:hyperlink r:id="rId1255" w:history="1">
        <w:r w:rsidRPr="00D36414">
          <w:rPr>
            <w:rStyle w:val="Hyperlink"/>
            <w:rFonts w:cstheme="minorHAnsi"/>
          </w:rPr>
          <w:t>https://doi.org/10.2800/42824</w:t>
        </w:r>
      </w:hyperlink>
      <w:r w:rsidRPr="00D36414">
        <w:rPr>
          <w:rFonts w:cstheme="minorHAnsi"/>
        </w:rPr>
        <w:t xml:space="preserve"> </w:t>
      </w:r>
    </w:p>
    <w:p w14:paraId="312C068B" w14:textId="6D153C13"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12). </w:t>
      </w:r>
      <w:r w:rsidRPr="00D36414">
        <w:rPr>
          <w:rFonts w:cstheme="minorHAnsi"/>
          <w:i/>
          <w:iCs/>
        </w:rPr>
        <w:t>European waters — current status and future challenges: Synthesis, EEA Report No 9/2012</w:t>
      </w:r>
      <w:r w:rsidRPr="00D36414">
        <w:rPr>
          <w:rFonts w:cstheme="minorHAnsi"/>
        </w:rPr>
        <w:t>.</w:t>
      </w:r>
      <w:r w:rsidR="00CE31B4">
        <w:rPr>
          <w:rFonts w:cstheme="minorHAnsi"/>
        </w:rPr>
        <w:t xml:space="preserve"> </w:t>
      </w:r>
      <w:hyperlink r:id="rId1256" w:history="1">
        <w:r w:rsidR="00CE31B4" w:rsidRPr="006A0735">
          <w:rPr>
            <w:rStyle w:val="Hyperlink"/>
            <w:rFonts w:cstheme="minorHAnsi"/>
            <w:lang w:val="en-CA"/>
          </w:rPr>
          <w:t>http://doi.org/</w:t>
        </w:r>
        <w:r w:rsidR="00CE31B4" w:rsidRPr="006A0735">
          <w:rPr>
            <w:rStyle w:val="Hyperlink"/>
            <w:rFonts w:cstheme="minorHAnsi"/>
          </w:rPr>
          <w:t>10.2800/63931</w:t>
        </w:r>
      </w:hyperlink>
    </w:p>
    <w:p w14:paraId="0103C1E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13). </w:t>
      </w:r>
      <w:r w:rsidRPr="00D36414">
        <w:rPr>
          <w:rFonts w:cstheme="minorHAnsi"/>
          <w:i/>
          <w:iCs/>
        </w:rPr>
        <w:t>The European grassland butterfly indicator: 1990–2011</w:t>
      </w:r>
      <w:r w:rsidRPr="00D36414">
        <w:rPr>
          <w:rFonts w:cstheme="minorHAnsi"/>
        </w:rPr>
        <w:t xml:space="preserve">. Luxembourg: Publications Office of the European Union. </w:t>
      </w:r>
      <w:hyperlink r:id="rId1257" w:history="1">
        <w:r w:rsidRPr="00D36414">
          <w:rPr>
            <w:rStyle w:val="Hyperlink"/>
            <w:rFonts w:cstheme="minorHAnsi"/>
          </w:rPr>
          <w:t>https://doi.org/10.2800/89760</w:t>
        </w:r>
      </w:hyperlink>
      <w:r w:rsidRPr="00D36414">
        <w:rPr>
          <w:rFonts w:cstheme="minorHAnsi"/>
        </w:rPr>
        <w:t xml:space="preserve"> </w:t>
      </w:r>
    </w:p>
    <w:p w14:paraId="0831EE92" w14:textId="78B6725D"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 xml:space="preserve">EEA. (2015a). </w:t>
      </w:r>
      <w:r w:rsidRPr="00D36414">
        <w:rPr>
          <w:rFonts w:cstheme="minorHAnsi"/>
          <w:i/>
          <w:lang w:val="en-CA"/>
        </w:rPr>
        <w:t>The European environment — state and outlook 2015: Synthesis report</w:t>
      </w:r>
      <w:r w:rsidRPr="00D36414">
        <w:rPr>
          <w:rFonts w:cstheme="minorHAnsi"/>
          <w:lang w:val="en-CA"/>
        </w:rPr>
        <w:t xml:space="preserve">. Copenhagen, Denmark: European Environment Agency. </w:t>
      </w:r>
      <w:hyperlink r:id="rId1258" w:history="1">
        <w:r w:rsidR="00390805" w:rsidRPr="00166038">
          <w:rPr>
            <w:rStyle w:val="Hyperlink"/>
            <w:rFonts w:cstheme="minorHAnsi"/>
            <w:lang w:val="en-CA"/>
          </w:rPr>
          <w:t>http://doi.org/10.2800/944899</w:t>
        </w:r>
      </w:hyperlink>
      <w:r w:rsidR="00390805">
        <w:rPr>
          <w:rFonts w:cstheme="minorHAnsi"/>
          <w:lang w:val="en-CA"/>
        </w:rPr>
        <w:t xml:space="preserve"> </w:t>
      </w:r>
    </w:p>
    <w:p w14:paraId="7E9A06FE" w14:textId="616DEDAC"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15b). </w:t>
      </w:r>
      <w:r w:rsidRPr="00D36414">
        <w:rPr>
          <w:rFonts w:cstheme="minorHAnsi"/>
          <w:i/>
          <w:iCs/>
        </w:rPr>
        <w:t>Spatial analysis of marine protected area networks in Europe’s seas</w:t>
      </w:r>
      <w:r w:rsidRPr="00D36414">
        <w:rPr>
          <w:rFonts w:cstheme="minorHAnsi"/>
        </w:rPr>
        <w:t>.</w:t>
      </w:r>
      <w:r w:rsidR="00CE31B4">
        <w:rPr>
          <w:rFonts w:cstheme="minorHAnsi"/>
        </w:rPr>
        <w:t xml:space="preserve"> </w:t>
      </w:r>
      <w:hyperlink r:id="rId1259" w:history="1">
        <w:r w:rsidR="00CE31B4" w:rsidRPr="006A0735">
          <w:rPr>
            <w:rStyle w:val="Hyperlink"/>
            <w:rFonts w:cstheme="minorHAnsi"/>
          </w:rPr>
          <w:t>http://doi.org/10.2800/406625</w:t>
        </w:r>
      </w:hyperlink>
    </w:p>
    <w:p w14:paraId="760B2D34" w14:textId="0A8A6EC5"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15c). </w:t>
      </w:r>
      <w:r w:rsidRPr="00D36414">
        <w:rPr>
          <w:rFonts w:cstheme="minorHAnsi"/>
          <w:i/>
          <w:iCs/>
        </w:rPr>
        <w:t>State of Europe’s seas</w:t>
      </w:r>
      <w:r w:rsidRPr="00D36414">
        <w:rPr>
          <w:rFonts w:cstheme="minorHAnsi"/>
        </w:rPr>
        <w:t>.</w:t>
      </w:r>
      <w:r w:rsidR="00CE31B4">
        <w:rPr>
          <w:rFonts w:cstheme="minorHAnsi"/>
        </w:rPr>
        <w:t xml:space="preserve"> </w:t>
      </w:r>
      <w:hyperlink r:id="rId1260" w:history="1">
        <w:r w:rsidR="00CE31B4" w:rsidRPr="006A0735">
          <w:rPr>
            <w:rStyle w:val="Hyperlink"/>
            <w:rFonts w:cstheme="minorHAnsi"/>
          </w:rPr>
          <w:t>http://doi.org/10.2800/0466</w:t>
        </w:r>
      </w:hyperlink>
    </w:p>
    <w:p w14:paraId="25D20DEB" w14:textId="5AF2BB76"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A. (2015d). </w:t>
      </w:r>
      <w:r w:rsidRPr="00D36414">
        <w:rPr>
          <w:rFonts w:cstheme="minorHAnsi"/>
          <w:i/>
          <w:iCs/>
        </w:rPr>
        <w:t>The state of nature in the European Union</w:t>
      </w:r>
      <w:r w:rsidRPr="00D36414">
        <w:rPr>
          <w:rFonts w:cstheme="minorHAnsi"/>
        </w:rPr>
        <w:t xml:space="preserve">. </w:t>
      </w:r>
      <w:hyperlink r:id="rId1261" w:history="1">
        <w:r w:rsidR="00390805" w:rsidRPr="00166038">
          <w:rPr>
            <w:rStyle w:val="Hyperlink"/>
            <w:rFonts w:cstheme="minorHAnsi"/>
          </w:rPr>
          <w:t>https://doi.org/10.2800/603862</w:t>
        </w:r>
      </w:hyperlink>
      <w:r w:rsidR="00390805">
        <w:rPr>
          <w:rFonts w:cstheme="minorHAnsi"/>
        </w:rPr>
        <w:t xml:space="preserve"> </w:t>
      </w:r>
    </w:p>
    <w:p w14:paraId="066CA4C0" w14:textId="55971594"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EEA. (2016). </w:t>
      </w:r>
      <w:r w:rsidRPr="00D36414">
        <w:rPr>
          <w:rFonts w:cstheme="minorHAnsi"/>
          <w:i/>
          <w:iCs/>
        </w:rPr>
        <w:t>European forest ecosystems - state and trends</w:t>
      </w:r>
      <w:r w:rsidRPr="00D36414">
        <w:rPr>
          <w:rFonts w:cstheme="minorHAnsi"/>
        </w:rPr>
        <w:t xml:space="preserve">. </w:t>
      </w:r>
      <w:hyperlink r:id="rId1262" w:history="1">
        <w:r w:rsidR="00D35437" w:rsidRPr="00166038">
          <w:rPr>
            <w:rStyle w:val="Hyperlink"/>
            <w:rFonts w:cstheme="minorHAnsi"/>
          </w:rPr>
          <w:t>https://doi.org/10.2800/964893</w:t>
        </w:r>
      </w:hyperlink>
      <w:r w:rsidR="00D35437">
        <w:rPr>
          <w:rFonts w:cstheme="minorHAnsi"/>
        </w:rPr>
        <w:t xml:space="preserve"> </w:t>
      </w:r>
    </w:p>
    <w:p w14:paraId="10F90B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va, T., Belskii, E., Gilyazov, A. S., &amp; Kozlov, M. V. (2012). Pollution impacts on bird population density and species diversity at four non-ferrous smelter sites. </w:t>
      </w:r>
      <w:r w:rsidRPr="00D36414">
        <w:rPr>
          <w:rFonts w:cstheme="minorHAnsi"/>
          <w:i/>
          <w:iCs/>
        </w:rPr>
        <w:t>Biological Conservation</w:t>
      </w:r>
      <w:r w:rsidRPr="00D36414">
        <w:rPr>
          <w:rFonts w:cstheme="minorHAnsi"/>
        </w:rPr>
        <w:t xml:space="preserve">, </w:t>
      </w:r>
      <w:r w:rsidRPr="00D36414">
        <w:rPr>
          <w:rFonts w:cstheme="minorHAnsi"/>
          <w:i/>
          <w:iCs/>
        </w:rPr>
        <w:t>150</w:t>
      </w:r>
      <w:r w:rsidRPr="00D36414">
        <w:rPr>
          <w:rFonts w:cstheme="minorHAnsi"/>
        </w:rPr>
        <w:t xml:space="preserve">(1), 33–41. </w:t>
      </w:r>
      <w:hyperlink r:id="rId1263" w:history="1">
        <w:r w:rsidRPr="00D36414">
          <w:rPr>
            <w:rStyle w:val="Hyperlink"/>
            <w:rFonts w:cstheme="minorHAnsi"/>
          </w:rPr>
          <w:t>https://doi.org/10.1016/j.biocon.2012.03.004</w:t>
        </w:r>
      </w:hyperlink>
      <w:r w:rsidRPr="00D36414">
        <w:rPr>
          <w:rFonts w:cstheme="minorHAnsi"/>
        </w:rPr>
        <w:t xml:space="preserve"> </w:t>
      </w:r>
    </w:p>
    <w:p w14:paraId="3D4C5DF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eva, T., Belskii, E., &amp; Kuranov, B. (2006). Environmental pollution affects genetic diversity in wild bird populations. </w:t>
      </w:r>
      <w:r w:rsidRPr="00D36414">
        <w:rPr>
          <w:rFonts w:cstheme="minorHAnsi"/>
          <w:i/>
          <w:iCs/>
        </w:rPr>
        <w:t>Mutation Research</w:t>
      </w:r>
      <w:r w:rsidRPr="00D36414">
        <w:rPr>
          <w:rFonts w:cstheme="minorHAnsi"/>
        </w:rPr>
        <w:t xml:space="preserve">, </w:t>
      </w:r>
      <w:r w:rsidRPr="00D36414">
        <w:rPr>
          <w:rFonts w:cstheme="minorHAnsi"/>
          <w:i/>
          <w:iCs/>
        </w:rPr>
        <w:t>608</w:t>
      </w:r>
      <w:r w:rsidRPr="00D36414">
        <w:rPr>
          <w:rFonts w:cstheme="minorHAnsi"/>
        </w:rPr>
        <w:t xml:space="preserve">, 8–15. </w:t>
      </w:r>
      <w:hyperlink r:id="rId1264" w:history="1">
        <w:r w:rsidRPr="00D36414">
          <w:rPr>
            <w:rStyle w:val="Hyperlink"/>
            <w:rFonts w:cstheme="minorHAnsi"/>
          </w:rPr>
          <w:t>https://doi.org/10.1016/j.mrgentox.2006.04.021</w:t>
        </w:r>
      </w:hyperlink>
      <w:r w:rsidRPr="00D36414">
        <w:rPr>
          <w:rFonts w:cstheme="minorHAnsi"/>
        </w:rPr>
        <w:t xml:space="preserve"> </w:t>
      </w:r>
    </w:p>
    <w:p w14:paraId="35BCB9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kin, C., Gutiérrez, A. G., Leuzinger, S., Manusch, C., Temperli, C., Rasche, L., &amp; Bugmann, H. (2013). A 2 degrees C warmer world is not safe for ecosystem services in the European Alps.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6), 1827–1840. </w:t>
      </w:r>
      <w:hyperlink r:id="rId1265" w:history="1">
        <w:r w:rsidRPr="00D36414">
          <w:rPr>
            <w:rStyle w:val="Hyperlink"/>
            <w:rFonts w:cstheme="minorHAnsi"/>
          </w:rPr>
          <w:t>https://doi.org/10.1111/gcb.12156</w:t>
        </w:r>
      </w:hyperlink>
      <w:r w:rsidRPr="00D36414">
        <w:rPr>
          <w:rFonts w:cstheme="minorHAnsi"/>
        </w:rPr>
        <w:t xml:space="preserve"> </w:t>
      </w:r>
    </w:p>
    <w:p w14:paraId="241C7A4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enberg, H., &amp; Leuschner, C. (2010). </w:t>
      </w:r>
      <w:r w:rsidRPr="00D36414">
        <w:rPr>
          <w:rFonts w:cstheme="minorHAnsi"/>
          <w:i/>
        </w:rPr>
        <w:t>Vegetation Mitteleuropas mit den Alpen, 6. Auflage [Vegetation of Central Europe and the Alps, sixth edition]</w:t>
      </w:r>
      <w:r w:rsidRPr="00D36414">
        <w:rPr>
          <w:rFonts w:cstheme="minorHAnsi"/>
        </w:rPr>
        <w:t>. Stuttgart, Germany: Ulmer.</w:t>
      </w:r>
    </w:p>
    <w:p w14:paraId="738C23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ingsen, I. H., Dalpadado, P., Slagstad, D., &amp; Loeng, H. (2008). Impact of climatic change on the biological production in the Barents Sea. </w:t>
      </w:r>
      <w:r w:rsidRPr="00D36414">
        <w:rPr>
          <w:rFonts w:cstheme="minorHAnsi"/>
          <w:i/>
          <w:iCs/>
        </w:rPr>
        <w:t>Climatic Change</w:t>
      </w:r>
      <w:r w:rsidRPr="00D36414">
        <w:rPr>
          <w:rFonts w:cstheme="minorHAnsi"/>
        </w:rPr>
        <w:t xml:space="preserve">, </w:t>
      </w:r>
      <w:r w:rsidRPr="00D36414">
        <w:rPr>
          <w:rFonts w:cstheme="minorHAnsi"/>
          <w:i/>
          <w:iCs/>
        </w:rPr>
        <w:t>87</w:t>
      </w:r>
      <w:r w:rsidRPr="00D36414">
        <w:rPr>
          <w:rFonts w:cstheme="minorHAnsi"/>
        </w:rPr>
        <w:t xml:space="preserve">(1–2), 155–175. </w:t>
      </w:r>
      <w:hyperlink r:id="rId1266" w:history="1">
        <w:r w:rsidRPr="00D36414">
          <w:rPr>
            <w:rStyle w:val="Hyperlink"/>
            <w:rFonts w:cstheme="minorHAnsi"/>
          </w:rPr>
          <w:t>https://doi.org/10.1007/s10584-007-9369-6</w:t>
        </w:r>
      </w:hyperlink>
      <w:r w:rsidRPr="00D36414">
        <w:rPr>
          <w:rFonts w:cstheme="minorHAnsi"/>
        </w:rPr>
        <w:t xml:space="preserve"> </w:t>
      </w:r>
    </w:p>
    <w:p w14:paraId="62455A4A" w14:textId="2FBEE234" w:rsidR="00ED7B7A" w:rsidRPr="00D36414" w:rsidRDefault="00D35437" w:rsidP="00ED7B7A">
      <w:pPr>
        <w:widowControl w:val="0"/>
        <w:autoSpaceDE w:val="0"/>
        <w:autoSpaceDN w:val="0"/>
        <w:adjustRightInd w:val="0"/>
        <w:spacing w:before="120"/>
        <w:ind w:left="480" w:hanging="480"/>
        <w:rPr>
          <w:rFonts w:cstheme="minorHAnsi"/>
        </w:rPr>
      </w:pPr>
      <w:r w:rsidRPr="00586535">
        <w:rPr>
          <w:rFonts w:cstheme="minorHAnsi"/>
        </w:rPr>
        <w:t>Elliot</w:t>
      </w:r>
      <w:r w:rsidRPr="00BC5F9F">
        <w:rPr>
          <w:rFonts w:cstheme="minorHAnsi"/>
          <w:bCs/>
        </w:rPr>
        <w:t>, J. A., Thackeray, S. J.</w:t>
      </w:r>
      <w:r w:rsidRPr="00586535">
        <w:rPr>
          <w:rFonts w:cstheme="minorHAnsi"/>
          <w:bCs/>
        </w:rPr>
        <w:t xml:space="preserve">, Huntingford, C., &amp; Jones, R. G. (2005). Combining a regional climate model with a phytoplankton community model to predict future changes in phytoplankton in lakes. </w:t>
      </w:r>
      <w:r w:rsidRPr="00586535">
        <w:rPr>
          <w:rFonts w:cstheme="minorHAnsi"/>
          <w:bCs/>
          <w:i/>
        </w:rPr>
        <w:t xml:space="preserve">Freshwater Biology 50, </w:t>
      </w:r>
      <w:r w:rsidRPr="00586535">
        <w:rPr>
          <w:rFonts w:cstheme="minorHAnsi"/>
          <w:bCs/>
        </w:rPr>
        <w:t xml:space="preserve">1404–1411. </w:t>
      </w:r>
      <w:hyperlink r:id="rId1267" w:history="1">
        <w:r w:rsidRPr="00BC5F9F">
          <w:rPr>
            <w:rStyle w:val="Hyperlink"/>
            <w:rFonts w:cstheme="minorHAnsi"/>
          </w:rPr>
          <w:t>https://doi.org/</w:t>
        </w:r>
        <w:r w:rsidRPr="00BC5F9F">
          <w:rPr>
            <w:rStyle w:val="Hyperlink"/>
            <w:rFonts w:cstheme="minorHAnsi"/>
            <w:bCs/>
          </w:rPr>
          <w:t>10.1111/j.1365-2427.2005.01409.x</w:t>
        </w:r>
      </w:hyperlink>
    </w:p>
    <w:p w14:paraId="19A5B0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is, A., Jackson, M. C., Jennings, I., England, J., &amp; Phillips, R. (2012). Present distribution and future spread of Louisiana red swamp crayfish </w:t>
      </w:r>
      <w:r w:rsidRPr="00D36414">
        <w:rPr>
          <w:rFonts w:cstheme="minorHAnsi"/>
          <w:i/>
        </w:rPr>
        <w:t>Procambarus clarkii</w:t>
      </w:r>
      <w:r w:rsidRPr="00D36414">
        <w:rPr>
          <w:rFonts w:cstheme="minorHAnsi"/>
        </w:rPr>
        <w:t xml:space="preserve"> (Crustacea, Decapoda, Astacida, Cambaridae) in Britain: Implications for conservation of native species and habitats. </w:t>
      </w:r>
      <w:r w:rsidRPr="00D36414">
        <w:rPr>
          <w:rFonts w:cstheme="minorHAnsi"/>
          <w:i/>
          <w:iCs/>
        </w:rPr>
        <w:t>Knowledge and Management of Aquatic Ecosystems</w:t>
      </w:r>
      <w:r w:rsidRPr="00D36414">
        <w:rPr>
          <w:rFonts w:cstheme="minorHAnsi"/>
        </w:rPr>
        <w:t xml:space="preserve">, </w:t>
      </w:r>
      <w:r w:rsidRPr="00D36414">
        <w:rPr>
          <w:rFonts w:cstheme="minorHAnsi"/>
          <w:i/>
          <w:iCs/>
        </w:rPr>
        <w:t>406</w:t>
      </w:r>
      <w:r w:rsidRPr="00D36414">
        <w:rPr>
          <w:rFonts w:cstheme="minorHAnsi"/>
        </w:rPr>
        <w:t xml:space="preserve">, 5. </w:t>
      </w:r>
      <w:hyperlink r:id="rId1268" w:history="1">
        <w:r w:rsidRPr="00D36414">
          <w:rPr>
            <w:rStyle w:val="Hyperlink"/>
            <w:rFonts w:cstheme="minorHAnsi"/>
          </w:rPr>
          <w:t>https://doi.org/10.1051/kmae/2012022</w:t>
        </w:r>
      </w:hyperlink>
      <w:r w:rsidRPr="00D36414">
        <w:rPr>
          <w:rFonts w:cstheme="minorHAnsi"/>
        </w:rPr>
        <w:t xml:space="preserve"> </w:t>
      </w:r>
    </w:p>
    <w:p w14:paraId="046B8D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is, C. J. (2012). Lichen epiphyte diversity: A species, community and trait-based review. </w:t>
      </w:r>
      <w:r w:rsidRPr="00D36414">
        <w:rPr>
          <w:rFonts w:cstheme="minorHAnsi"/>
          <w:i/>
          <w:iCs/>
        </w:rPr>
        <w:t>Perspectives in Plant Ecology, Evolution and Systematics</w:t>
      </w:r>
      <w:r w:rsidRPr="00D36414">
        <w:rPr>
          <w:rFonts w:cstheme="minorHAnsi"/>
        </w:rPr>
        <w:t xml:space="preserve">, </w:t>
      </w:r>
      <w:r w:rsidRPr="00D36414">
        <w:rPr>
          <w:rFonts w:cstheme="minorHAnsi"/>
          <w:i/>
          <w:iCs/>
        </w:rPr>
        <w:t>14</w:t>
      </w:r>
      <w:r w:rsidRPr="00D36414">
        <w:rPr>
          <w:rFonts w:cstheme="minorHAnsi"/>
        </w:rPr>
        <w:t xml:space="preserve">(2), 131–152. </w:t>
      </w:r>
      <w:hyperlink r:id="rId1269" w:history="1">
        <w:r w:rsidRPr="00D36414">
          <w:rPr>
            <w:rStyle w:val="Hyperlink"/>
            <w:rFonts w:cstheme="minorHAnsi"/>
          </w:rPr>
          <w:t>https://doi.org/10.1016/j.ppees.2011.10.001</w:t>
        </w:r>
      </w:hyperlink>
      <w:r w:rsidRPr="00D36414">
        <w:rPr>
          <w:rFonts w:cstheme="minorHAnsi"/>
        </w:rPr>
        <w:t xml:space="preserve"> </w:t>
      </w:r>
    </w:p>
    <w:p w14:paraId="2D1A2D3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is, C. J. (2015). Ancient woodland indicators signal the climate change risk for dispersal-limited species. </w:t>
      </w:r>
      <w:r w:rsidRPr="00D36414">
        <w:rPr>
          <w:rFonts w:cstheme="minorHAnsi"/>
          <w:i/>
          <w:iCs/>
        </w:rPr>
        <w:t>Ecological Indicators</w:t>
      </w:r>
      <w:r w:rsidRPr="00D36414">
        <w:rPr>
          <w:rFonts w:cstheme="minorHAnsi"/>
        </w:rPr>
        <w:t xml:space="preserve">, </w:t>
      </w:r>
      <w:r w:rsidRPr="00D36414">
        <w:rPr>
          <w:rFonts w:cstheme="minorHAnsi"/>
          <w:i/>
          <w:iCs/>
        </w:rPr>
        <w:t>53</w:t>
      </w:r>
      <w:r w:rsidRPr="00D36414">
        <w:rPr>
          <w:rFonts w:cstheme="minorHAnsi"/>
        </w:rPr>
        <w:t xml:space="preserve">, 106–114. </w:t>
      </w:r>
      <w:hyperlink r:id="rId1270" w:history="1">
        <w:r w:rsidRPr="00D36414">
          <w:rPr>
            <w:rStyle w:val="Hyperlink"/>
            <w:rFonts w:cstheme="minorHAnsi"/>
          </w:rPr>
          <w:t>https://doi.org/10.1016/j.ecolind.2015.01.028</w:t>
        </w:r>
      </w:hyperlink>
      <w:r w:rsidRPr="00D36414">
        <w:rPr>
          <w:rFonts w:cstheme="minorHAnsi"/>
        </w:rPr>
        <w:t xml:space="preserve"> </w:t>
      </w:r>
    </w:p>
    <w:p w14:paraId="6045F61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is, C. J., Coppins, B. J., &amp; Hollingsworth, P. M. (2012). Lichens under threat from ash dieback. </w:t>
      </w:r>
      <w:r w:rsidRPr="00D36414">
        <w:rPr>
          <w:rFonts w:cstheme="minorHAnsi"/>
          <w:i/>
          <w:iCs/>
        </w:rPr>
        <w:t>Nature</w:t>
      </w:r>
      <w:r w:rsidRPr="00D36414">
        <w:rPr>
          <w:rFonts w:cstheme="minorHAnsi"/>
        </w:rPr>
        <w:t xml:space="preserve">, </w:t>
      </w:r>
      <w:r w:rsidRPr="00D36414">
        <w:rPr>
          <w:rFonts w:cstheme="minorHAnsi"/>
          <w:i/>
          <w:iCs/>
        </w:rPr>
        <w:t>491</w:t>
      </w:r>
      <w:r w:rsidRPr="00D36414">
        <w:rPr>
          <w:rFonts w:cstheme="minorHAnsi"/>
        </w:rPr>
        <w:t xml:space="preserve">(29), 672-672. </w:t>
      </w:r>
      <w:hyperlink r:id="rId1271" w:history="1">
        <w:r w:rsidRPr="00D36414">
          <w:rPr>
            <w:rStyle w:val="Hyperlink"/>
            <w:rFonts w:cstheme="minorHAnsi"/>
          </w:rPr>
          <w:t>https://doi.org/10.1016/j.biocon.2005.10.042</w:t>
        </w:r>
      </w:hyperlink>
      <w:r w:rsidRPr="00D36414">
        <w:rPr>
          <w:rFonts w:cstheme="minorHAnsi"/>
        </w:rPr>
        <w:t xml:space="preserve"> </w:t>
      </w:r>
    </w:p>
    <w:p w14:paraId="76FFB3E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lis, C. J., Eaton, S., Theodoropoulos, M., Coppins, B. J., Seaward, M. R. D., &amp; Simkin, J. (2014). Response of epiphytic lichens to 21st century climate change and tree disease scenarios. </w:t>
      </w:r>
      <w:r w:rsidRPr="00D36414">
        <w:rPr>
          <w:rFonts w:cstheme="minorHAnsi"/>
          <w:i/>
          <w:iCs/>
        </w:rPr>
        <w:t xml:space="preserve">Biological Conservation 180, </w:t>
      </w:r>
      <w:r w:rsidRPr="00D36414">
        <w:rPr>
          <w:rFonts w:cstheme="minorHAnsi"/>
          <w:iCs/>
        </w:rPr>
        <w:t>153-164</w:t>
      </w:r>
      <w:r w:rsidRPr="00D36414">
        <w:rPr>
          <w:rFonts w:cstheme="minorHAnsi"/>
        </w:rPr>
        <w:t xml:space="preserve">. </w:t>
      </w:r>
      <w:hyperlink r:id="rId1272" w:history="1">
        <w:r w:rsidRPr="00D36414">
          <w:rPr>
            <w:rStyle w:val="Hyperlink"/>
            <w:rFonts w:cstheme="minorHAnsi"/>
          </w:rPr>
          <w:t>https://doi.org/10.1016/j.biocon.2014.09.046</w:t>
        </w:r>
      </w:hyperlink>
      <w:r w:rsidRPr="00D36414">
        <w:rPr>
          <w:rFonts w:cstheme="minorHAnsi"/>
        </w:rPr>
        <w:t xml:space="preserve"> </w:t>
      </w:r>
    </w:p>
    <w:p w14:paraId="4AA5073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lmendorf, S. C., Henry, G. H. R., Hollister, R. D., Björk, R. G., Bjorkman, A. D., Callaghan, T. V., Collier, L. S., Cooper, E. J., Cornelissen, J. H. C., Day, T. A., Fosaa, A. M., Gould, W. A., Grétarsdóttir, J., Harte, J., Hermanutz, L., Hik, D. S., Hofgaard, A., Jarrad, F., Jónsdóttir, J. S., Keuper, F., Klanderud, K., Klein, J. A., Koh, S., Kudo, G., Lang, S. I., Loewen, V., May, J. L., Mercado, J., Michelsen, A., Molau, U., Myers-Smith, I. H., Oberbauer, S. F., Pieper, S., Post, E., Rixen, C., Robinson, C. H., Schmidt, N. M., Shaver, G. R., Stenström, A., Tolvanen, A., Totland, Ö., Troxler, T., Wahren, C. H., Webber, P. J., Welker, J. M., &amp; Wookey, P. A. (2012). Global assessment of experimental climate warming on tundra vegetation: Heterogeneity over space and time. </w:t>
      </w:r>
      <w:r w:rsidRPr="00D36414">
        <w:rPr>
          <w:rFonts w:cstheme="minorHAnsi"/>
          <w:i/>
          <w:iCs/>
        </w:rPr>
        <w:t>Ecology Letters</w:t>
      </w:r>
      <w:r w:rsidRPr="00D36414">
        <w:rPr>
          <w:rFonts w:cstheme="minorHAnsi"/>
        </w:rPr>
        <w:t xml:space="preserve">, </w:t>
      </w:r>
      <w:r w:rsidRPr="00D36414">
        <w:rPr>
          <w:rFonts w:cstheme="minorHAnsi"/>
          <w:i/>
          <w:iCs/>
        </w:rPr>
        <w:t>15</w:t>
      </w:r>
      <w:r w:rsidRPr="00D36414">
        <w:rPr>
          <w:rFonts w:cstheme="minorHAnsi"/>
        </w:rPr>
        <w:t xml:space="preserve">(2), 164–175. </w:t>
      </w:r>
      <w:hyperlink r:id="rId1273" w:history="1">
        <w:r w:rsidRPr="00D36414">
          <w:rPr>
            <w:rStyle w:val="Hyperlink"/>
            <w:rFonts w:cstheme="minorHAnsi"/>
          </w:rPr>
          <w:t>https://doi.org/10.1111/j.1461-0248.2011.01716.x</w:t>
        </w:r>
      </w:hyperlink>
      <w:r w:rsidRPr="00D36414">
        <w:rPr>
          <w:rFonts w:cstheme="minorHAnsi"/>
        </w:rPr>
        <w:t xml:space="preserve"> </w:t>
      </w:r>
    </w:p>
    <w:p w14:paraId="3813D86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manuelsson, U. (2010). </w:t>
      </w:r>
      <w:r w:rsidRPr="00D36414">
        <w:rPr>
          <w:rFonts w:cstheme="minorHAnsi"/>
          <w:i/>
        </w:rPr>
        <w:t>The rural landscapes of Europe. How man has shaped European nature</w:t>
      </w:r>
      <w:r w:rsidRPr="00D36414">
        <w:rPr>
          <w:rFonts w:cstheme="minorHAnsi"/>
        </w:rPr>
        <w:t>.</w:t>
      </w:r>
    </w:p>
    <w:p w14:paraId="6C628D9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mmrich, M., Pédron, S., Brucet, S., Winfield, I. J., Jeppesen, E., Volta, P., Argillier, C., Lauridsen, T. L., </w:t>
      </w:r>
      <w:r w:rsidRPr="00D36414">
        <w:rPr>
          <w:rFonts w:cstheme="minorHAnsi"/>
        </w:rPr>
        <w:lastRenderedPageBreak/>
        <w:t xml:space="preserve">Holmgren, K., Hesthagen, T., &amp; Mehner, T. (2014). Geographical patterns in the body-size structure of European lake fish assemblages along abiotic and biotic gradients. </w:t>
      </w:r>
      <w:r w:rsidRPr="00D36414">
        <w:rPr>
          <w:rFonts w:cstheme="minorHAnsi"/>
          <w:i/>
          <w:iCs/>
        </w:rPr>
        <w:t>Journal of Biogeography</w:t>
      </w:r>
      <w:r w:rsidRPr="00D36414">
        <w:rPr>
          <w:rFonts w:cstheme="minorHAnsi"/>
        </w:rPr>
        <w:t xml:space="preserve">, </w:t>
      </w:r>
      <w:r w:rsidRPr="00D36414">
        <w:rPr>
          <w:rFonts w:cstheme="minorHAnsi"/>
          <w:i/>
          <w:iCs/>
        </w:rPr>
        <w:t>41</w:t>
      </w:r>
      <w:r w:rsidRPr="00D36414">
        <w:rPr>
          <w:rFonts w:cstheme="minorHAnsi"/>
        </w:rPr>
        <w:t xml:space="preserve">(12), 2221–2233. </w:t>
      </w:r>
      <w:hyperlink r:id="rId1274" w:history="1">
        <w:r w:rsidRPr="00D36414">
          <w:rPr>
            <w:rStyle w:val="Hyperlink"/>
            <w:rFonts w:cstheme="minorHAnsi"/>
          </w:rPr>
          <w:t>https://doi.org/10.1111/jbi.12366</w:t>
        </w:r>
      </w:hyperlink>
      <w:r w:rsidRPr="00D36414">
        <w:rPr>
          <w:rFonts w:cstheme="minorHAnsi"/>
        </w:rPr>
        <w:t xml:space="preserve"> </w:t>
      </w:r>
    </w:p>
    <w:p w14:paraId="1BDE91FB"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Engler, E., </w:t>
      </w:r>
      <w:r w:rsidRPr="00D36414">
        <w:rPr>
          <w:rFonts w:cstheme="minorHAnsi"/>
          <w:lang w:val="pt-PT"/>
        </w:rPr>
        <w:t xml:space="preserve">Randin, C. F., Vittoz, P. Cza ́ka, T., Beniston, M., Zimmermann, N. E., &amp; Guisan, A. </w:t>
      </w:r>
      <w:r w:rsidRPr="00D36414">
        <w:rPr>
          <w:rFonts w:cstheme="minorHAnsi"/>
        </w:rPr>
        <w:t xml:space="preserve">(2009). Predicting future distributions of mountain plants under climate change: does dispersal capacity matter? </w:t>
      </w:r>
      <w:r w:rsidRPr="00D36414">
        <w:rPr>
          <w:rFonts w:cstheme="minorHAnsi"/>
          <w:i/>
          <w:lang w:val="pt-PT"/>
        </w:rPr>
        <w:t>Ecography 32,</w:t>
      </w:r>
      <w:r w:rsidRPr="00D36414">
        <w:rPr>
          <w:rFonts w:cstheme="minorHAnsi"/>
          <w:lang w:val="pt-PT"/>
        </w:rPr>
        <w:t xml:space="preserve"> 34-45. </w:t>
      </w:r>
      <w:hyperlink r:id="rId1275" w:history="1">
        <w:r w:rsidRPr="00D36414">
          <w:rPr>
            <w:rStyle w:val="Hyperlink"/>
            <w:rFonts w:cstheme="minorHAnsi"/>
            <w:lang w:val="pt-PT"/>
          </w:rPr>
          <w:t>https://doi.org/</w:t>
        </w:r>
        <w:r w:rsidRPr="00D36414">
          <w:rPr>
            <w:rStyle w:val="Hyperlink"/>
            <w:rFonts w:cstheme="minorHAnsi"/>
          </w:rPr>
          <w:t>10.1111/j.1600-0587.2009.05789.x</w:t>
        </w:r>
      </w:hyperlink>
      <w:r w:rsidRPr="00D36414">
        <w:rPr>
          <w:rFonts w:cstheme="minorHAnsi"/>
        </w:rPr>
        <w:t xml:space="preserve"> </w:t>
      </w:r>
    </w:p>
    <w:p w14:paraId="4492FF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ngler, R., Randin, C. F., Thuiller, W., Dullinger, S., Zimmermann, N. E., Araújo, M. B., Pearman, P. B., Le Lay, G., Piedallu, C., Albert, C. H., Choler, P., Coldea, G., De Lamo, X., Dirnböck, T., Gégout, J. C., Gómez-García, D., Grytnes, J. A., Heegaard, E., Høistad, F., Nogués-Bravo, D., Normand, S., Puşcaş, M., Sebastià, M. T., Stanisci, A., Theurillat, J. P., Trivedi, M. R., Vittoz, P., &amp; Guisan, A. (2011). 21st century climate change threatens mountain flora unequally across Europe. </w:t>
      </w:r>
      <w:r w:rsidRPr="00D36414">
        <w:rPr>
          <w:rFonts w:cstheme="minorHAnsi"/>
          <w:i/>
          <w:iCs/>
        </w:rPr>
        <w:t>Global Change Biology</w:t>
      </w:r>
      <w:r w:rsidRPr="00D36414">
        <w:rPr>
          <w:rFonts w:cstheme="minorHAnsi"/>
        </w:rPr>
        <w:t xml:space="preserve">, </w:t>
      </w:r>
      <w:r w:rsidRPr="00D36414">
        <w:rPr>
          <w:rFonts w:cstheme="minorHAnsi"/>
          <w:i/>
          <w:iCs/>
        </w:rPr>
        <w:t>17</w:t>
      </w:r>
      <w:r w:rsidRPr="00D36414">
        <w:rPr>
          <w:rFonts w:cstheme="minorHAnsi"/>
        </w:rPr>
        <w:t xml:space="preserve">(7), 2330–2341. </w:t>
      </w:r>
      <w:hyperlink r:id="rId1276" w:history="1">
        <w:r w:rsidRPr="00D36414">
          <w:rPr>
            <w:rStyle w:val="Hyperlink"/>
            <w:rFonts w:cstheme="minorHAnsi"/>
          </w:rPr>
          <w:t>https://doi.org/10.1111/j.1365-2486.2010.02393.x</w:t>
        </w:r>
      </w:hyperlink>
      <w:r w:rsidRPr="00D36414">
        <w:rPr>
          <w:rFonts w:cstheme="minorHAnsi"/>
        </w:rPr>
        <w:t xml:space="preserve"> </w:t>
      </w:r>
    </w:p>
    <w:p w14:paraId="5664CA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 xml:space="preserve">ENPI-FLEG. (2015). </w:t>
      </w:r>
      <w:r w:rsidRPr="00D36414">
        <w:rPr>
          <w:rFonts w:cstheme="minorHAnsi"/>
          <w:i/>
          <w:lang w:val="en-CA"/>
        </w:rPr>
        <w:t>Analyses approaches to sustainable methods for Tugai forest rehabilitation in Azerbaijan. Final Report</w:t>
      </w:r>
      <w:r w:rsidRPr="00D36414">
        <w:rPr>
          <w:rFonts w:cstheme="minorHAnsi"/>
          <w:lang w:val="en-CA"/>
        </w:rPr>
        <w:t>.</w:t>
      </w:r>
    </w:p>
    <w:p w14:paraId="73C13CB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remeev, V. N., Gaevskaya, A. V., Shulman, G. E., &amp; Zagorodnyaya, J. A. [Еремеев, В. Н., Гаевская, А. В., </w:t>
      </w:r>
      <w:r w:rsidRPr="00D36414">
        <w:rPr>
          <w:rFonts w:cstheme="minorHAnsi"/>
          <w:lang w:val="ru-RU"/>
        </w:rPr>
        <w:t>Шульман</w:t>
      </w:r>
      <w:r w:rsidRPr="00D36414">
        <w:rPr>
          <w:rFonts w:cstheme="minorHAnsi"/>
        </w:rPr>
        <w:t>,</w:t>
      </w:r>
      <w:r w:rsidRPr="00D36414">
        <w:rPr>
          <w:rFonts w:cstheme="minorHAnsi"/>
          <w:lang w:val="ru-RU"/>
        </w:rPr>
        <w:t xml:space="preserve"> Г. Е.,</w:t>
      </w:r>
      <w:r w:rsidRPr="00D36414">
        <w:rPr>
          <w:rFonts w:cstheme="minorHAnsi"/>
        </w:rPr>
        <w:t xml:space="preserve"> &amp; Загородняя, Ю. А.] (Eds.). (2011). </w:t>
      </w:r>
      <w:r w:rsidRPr="00D36414">
        <w:rPr>
          <w:rFonts w:cstheme="minorHAnsi"/>
          <w:i/>
          <w:iCs/>
        </w:rPr>
        <w:t>Промысловые биоресурсы Черного и Азовского морей [Biological resources of the Black Sea and Sea of Azov]</w:t>
      </w:r>
      <w:r w:rsidRPr="00D36414">
        <w:rPr>
          <w:rFonts w:cstheme="minorHAnsi"/>
        </w:rPr>
        <w:t xml:space="preserve">. Sevastopol, Ukraine: EKOSI-Gidrofizika. </w:t>
      </w:r>
    </w:p>
    <w:p w14:paraId="57435D2C"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Erkakan, F., &amp; Ozdemir, F. (2012). The first new cave fish species, </w:t>
      </w:r>
      <w:r w:rsidRPr="00D36414">
        <w:rPr>
          <w:rFonts w:cstheme="minorHAnsi"/>
          <w:i/>
        </w:rPr>
        <w:t>Cobitis damlae</w:t>
      </w:r>
      <w:r w:rsidRPr="00D36414">
        <w:rPr>
          <w:rFonts w:cstheme="minorHAnsi"/>
        </w:rPr>
        <w:t xml:space="preserve"> (Teleostei: Cobitidae) from Turkey, </w:t>
      </w:r>
      <w:r w:rsidRPr="00D36414">
        <w:rPr>
          <w:rFonts w:cstheme="minorHAnsi"/>
          <w:i/>
          <w:lang w:val="pt-PT"/>
        </w:rPr>
        <w:t>Hacettepe Journal of Biology &amp; Chemistry, 42</w:t>
      </w:r>
      <w:r w:rsidRPr="00D36414">
        <w:rPr>
          <w:rFonts w:cstheme="minorHAnsi"/>
          <w:lang w:val="pt-PT"/>
        </w:rPr>
        <w:t>(2), 275–279</w:t>
      </w:r>
      <w:r w:rsidRPr="00D36414">
        <w:rPr>
          <w:rFonts w:cstheme="minorHAnsi"/>
        </w:rPr>
        <w:t>.</w:t>
      </w:r>
    </w:p>
    <w:p w14:paraId="4E5A446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Ermakhanov, Z. K., Plotnikov, I. S., Aladin, N. V., &amp; Micklin, P. (2012). </w:t>
      </w:r>
      <w:r w:rsidRPr="00D36414">
        <w:rPr>
          <w:rFonts w:cstheme="minorHAnsi"/>
        </w:rPr>
        <w:t xml:space="preserve">Changes in the Aral Sea ichthyofauna and fishery during the period of ecological crisis. </w:t>
      </w:r>
      <w:r w:rsidRPr="00D36414">
        <w:rPr>
          <w:rFonts w:cstheme="minorHAnsi"/>
          <w:i/>
          <w:iCs/>
        </w:rPr>
        <w:t>Lakes and Reservoirs: Research and Management</w:t>
      </w:r>
      <w:r w:rsidRPr="00D36414">
        <w:rPr>
          <w:rFonts w:cstheme="minorHAnsi"/>
        </w:rPr>
        <w:t xml:space="preserve">, </w:t>
      </w:r>
      <w:r w:rsidRPr="00D36414">
        <w:rPr>
          <w:rFonts w:cstheme="minorHAnsi"/>
          <w:i/>
          <w:iCs/>
        </w:rPr>
        <w:t>17</w:t>
      </w:r>
      <w:r w:rsidRPr="00D36414">
        <w:rPr>
          <w:rFonts w:cstheme="minorHAnsi"/>
        </w:rPr>
        <w:t xml:space="preserve">(1), 3–9. </w:t>
      </w:r>
      <w:hyperlink r:id="rId1277" w:history="1">
        <w:r w:rsidRPr="00D36414">
          <w:rPr>
            <w:rStyle w:val="Hyperlink"/>
            <w:rFonts w:cstheme="minorHAnsi"/>
          </w:rPr>
          <w:t>https://doi.org/10.1111/j.1440-1770.2012.00492.x</w:t>
        </w:r>
      </w:hyperlink>
      <w:r w:rsidRPr="00D36414">
        <w:rPr>
          <w:rFonts w:cstheme="minorHAnsi"/>
        </w:rPr>
        <w:t xml:space="preserve"> </w:t>
      </w:r>
    </w:p>
    <w:p w14:paraId="77FF71C4"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Eskildsen, A., Carvalheiro, L. G., Kissling, W. D., Biesmeijer, J. C., Schweiger, O., &amp; Høye, T. T. (2015). Ecological specialization matters: Long-term trends in butterfly species richness and assemblage composition depend on multiple functional traits. </w:t>
      </w:r>
      <w:r w:rsidRPr="00D36414">
        <w:rPr>
          <w:rFonts w:cstheme="minorHAnsi"/>
          <w:i/>
          <w:iCs/>
        </w:rPr>
        <w:t>Diversity and Distributions</w:t>
      </w:r>
      <w:r w:rsidRPr="00D36414">
        <w:rPr>
          <w:rFonts w:cstheme="minorHAnsi"/>
        </w:rPr>
        <w:t xml:space="preserve">, </w:t>
      </w:r>
      <w:r w:rsidRPr="00D36414">
        <w:rPr>
          <w:rFonts w:cstheme="minorHAnsi"/>
          <w:i/>
          <w:iCs/>
        </w:rPr>
        <w:t>21</w:t>
      </w:r>
      <w:r w:rsidRPr="00D36414">
        <w:rPr>
          <w:rFonts w:cstheme="minorHAnsi"/>
        </w:rPr>
        <w:t xml:space="preserve">(7), 792–802. </w:t>
      </w:r>
      <w:hyperlink r:id="rId1278" w:history="1">
        <w:r w:rsidRPr="00D36414">
          <w:rPr>
            <w:rStyle w:val="Hyperlink"/>
            <w:rFonts w:cstheme="minorHAnsi"/>
          </w:rPr>
          <w:t>http://doi.org/10.1111/ddi.12340</w:t>
        </w:r>
      </w:hyperlink>
      <w:r w:rsidRPr="00D36414">
        <w:rPr>
          <w:rFonts w:cstheme="minorHAnsi"/>
        </w:rPr>
        <w:t xml:space="preserve"> </w:t>
      </w:r>
    </w:p>
    <w:p w14:paraId="1DBC758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Essl, F., &amp; Lambdon, P. W. (2009). </w:t>
      </w:r>
      <w:r w:rsidRPr="00D36414">
        <w:rPr>
          <w:rFonts w:cstheme="minorHAnsi"/>
        </w:rPr>
        <w:t xml:space="preserve">Alien bryophytes and lichens of Europe. In DAISIE, </w:t>
      </w:r>
      <w:r w:rsidRPr="00D36414">
        <w:rPr>
          <w:rFonts w:cstheme="minorHAnsi"/>
          <w:i/>
          <w:iCs/>
        </w:rPr>
        <w:t>Handbook of alien species in Europe</w:t>
      </w:r>
      <w:r w:rsidRPr="00D36414">
        <w:rPr>
          <w:rFonts w:cstheme="minorHAnsi"/>
        </w:rPr>
        <w:t xml:space="preserve"> (pp. 29–41). Dordrecht, The Netherlands: Springer. </w:t>
      </w:r>
      <w:hyperlink r:id="rId1279" w:history="1">
        <w:r w:rsidRPr="00D36414">
          <w:rPr>
            <w:rStyle w:val="Hyperlink"/>
            <w:rFonts w:cstheme="minorHAnsi"/>
          </w:rPr>
          <w:t>https://doi.org/10.1007/978-1-4020-8280-1_3</w:t>
        </w:r>
      </w:hyperlink>
      <w:r w:rsidRPr="00D36414">
        <w:rPr>
          <w:rFonts w:cstheme="minorHAnsi"/>
        </w:rPr>
        <w:t xml:space="preserve"> </w:t>
      </w:r>
    </w:p>
    <w:p w14:paraId="61F653C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ssl, F., Moser, D., Dullinger, S., Mang, T., &amp; Hulme, P. E. (2010). Selection for commercial forestry determines global patterns of alien conifer invasions. </w:t>
      </w:r>
      <w:r w:rsidRPr="00D36414">
        <w:rPr>
          <w:rFonts w:cstheme="minorHAnsi"/>
          <w:i/>
          <w:iCs/>
        </w:rPr>
        <w:t>Diversity and Distributions</w:t>
      </w:r>
      <w:r w:rsidRPr="00D36414">
        <w:rPr>
          <w:rFonts w:cstheme="minorHAnsi"/>
        </w:rPr>
        <w:t xml:space="preserve">, </w:t>
      </w:r>
      <w:r w:rsidRPr="00D36414">
        <w:rPr>
          <w:rFonts w:cstheme="minorHAnsi"/>
          <w:i/>
          <w:iCs/>
        </w:rPr>
        <w:t>16</w:t>
      </w:r>
      <w:r w:rsidRPr="00D36414">
        <w:rPr>
          <w:rFonts w:cstheme="minorHAnsi"/>
        </w:rPr>
        <w:t xml:space="preserve">(6), 911–921. </w:t>
      </w:r>
      <w:hyperlink r:id="rId1280" w:history="1">
        <w:r w:rsidRPr="00D36414">
          <w:rPr>
            <w:rStyle w:val="Hyperlink"/>
            <w:rFonts w:cstheme="minorHAnsi"/>
          </w:rPr>
          <w:t>https://doi.org/10.1111/j.1472-4642.2010.00705.x</w:t>
        </w:r>
      </w:hyperlink>
      <w:r w:rsidRPr="00D36414">
        <w:rPr>
          <w:rFonts w:cstheme="minorHAnsi"/>
        </w:rPr>
        <w:t xml:space="preserve"> </w:t>
      </w:r>
    </w:p>
    <w:p w14:paraId="41F7C91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ssl, F., Steinbauer, K., Dullinger, S., Mang, T., &amp; Moser, D. (2013). Telling a different story: A global assessment of bryophyte invasions. </w:t>
      </w:r>
      <w:r w:rsidRPr="00D36414">
        <w:rPr>
          <w:rFonts w:cstheme="minorHAnsi"/>
          <w:i/>
          <w:iCs/>
        </w:rPr>
        <w:t>Biological Invasions</w:t>
      </w:r>
      <w:r w:rsidRPr="00D36414">
        <w:rPr>
          <w:rFonts w:cstheme="minorHAnsi"/>
        </w:rPr>
        <w:t xml:space="preserve">, </w:t>
      </w:r>
      <w:r w:rsidRPr="00D36414">
        <w:rPr>
          <w:rFonts w:cstheme="minorHAnsi"/>
          <w:i/>
          <w:iCs/>
        </w:rPr>
        <w:t>15</w:t>
      </w:r>
      <w:r w:rsidRPr="00D36414">
        <w:rPr>
          <w:rFonts w:cstheme="minorHAnsi"/>
        </w:rPr>
        <w:t xml:space="preserve">(9), 1933–1946. </w:t>
      </w:r>
      <w:hyperlink r:id="rId1281" w:history="1">
        <w:r w:rsidRPr="00D36414">
          <w:rPr>
            <w:rStyle w:val="Hyperlink"/>
            <w:rFonts w:cstheme="minorHAnsi"/>
          </w:rPr>
          <w:t>https://doi.org/10.1007/s10530-013-0422-2</w:t>
        </w:r>
      </w:hyperlink>
      <w:r w:rsidRPr="00D36414">
        <w:rPr>
          <w:rFonts w:cstheme="minorHAnsi"/>
        </w:rPr>
        <w:t xml:space="preserve"> </w:t>
      </w:r>
    </w:p>
    <w:p w14:paraId="59E93C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strada, A., Morales-Castilla, I., Caplat, P., &amp; Early, R. (2016). Usefulness of species traits in predicting range shifts. </w:t>
      </w:r>
      <w:r w:rsidRPr="00D36414">
        <w:rPr>
          <w:rFonts w:cstheme="minorHAnsi"/>
          <w:i/>
          <w:iCs/>
        </w:rPr>
        <w:t>Trends in Ecology and Evolution</w:t>
      </w:r>
      <w:r w:rsidRPr="00D36414">
        <w:rPr>
          <w:rFonts w:cstheme="minorHAnsi"/>
        </w:rPr>
        <w:t xml:space="preserve">, </w:t>
      </w:r>
      <w:r w:rsidRPr="00D36414">
        <w:rPr>
          <w:rFonts w:cstheme="minorHAnsi"/>
          <w:i/>
          <w:iCs/>
        </w:rPr>
        <w:t>31</w:t>
      </w:r>
      <w:r w:rsidRPr="00D36414">
        <w:rPr>
          <w:rFonts w:cstheme="minorHAnsi"/>
        </w:rPr>
        <w:t xml:space="preserve">(3), 190–203. </w:t>
      </w:r>
      <w:hyperlink r:id="rId1282" w:history="1">
        <w:r w:rsidRPr="00D36414">
          <w:rPr>
            <w:rStyle w:val="Hyperlink"/>
            <w:rFonts w:cstheme="minorHAnsi"/>
          </w:rPr>
          <w:t>https://doi.org/10.1016/j.tree.2015.12.014</w:t>
        </w:r>
      </w:hyperlink>
      <w:r w:rsidRPr="00D36414">
        <w:rPr>
          <w:rFonts w:cstheme="minorHAnsi"/>
        </w:rPr>
        <w:t xml:space="preserve"> </w:t>
      </w:r>
    </w:p>
    <w:p w14:paraId="63B99A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TC/ICM. (2014). </w:t>
      </w:r>
      <w:r w:rsidRPr="00D36414">
        <w:rPr>
          <w:rFonts w:cstheme="minorHAnsi"/>
          <w:i/>
        </w:rPr>
        <w:t>Initial Assessment of European Seas based on Marine Strategy Framework Directive Article 8 reporting: Analysis of features and characteristics reported under MSFD 8.a.</w:t>
      </w:r>
      <w:r w:rsidRPr="00D36414">
        <w:rPr>
          <w:rFonts w:cstheme="minorHAnsi"/>
        </w:rPr>
        <w:t xml:space="preserve"> Retrieved 16 June, 2015, from </w:t>
      </w:r>
      <w:hyperlink r:id="rId1283" w:history="1">
        <w:r w:rsidRPr="00D36414">
          <w:rPr>
            <w:rStyle w:val="Hyperlink"/>
            <w:rFonts w:cstheme="minorHAnsi"/>
          </w:rPr>
          <w:t>http://forum.eionet.europa.eu/nrc-marine-coastal-and-maritime/library/former-interest-groups-related-coastal-marine-and-maritime/nrc-marine-and-</w:t>
        </w:r>
        <w:r w:rsidRPr="00D36414">
          <w:rPr>
            <w:rStyle w:val="Hyperlink"/>
            <w:rFonts w:cstheme="minorHAnsi"/>
          </w:rPr>
          <w:lastRenderedPageBreak/>
          <w:t>coastal-environment/background-reports-etc-icm-technical-report-1-2015-msfd-article-8-reporting</w:t>
        </w:r>
      </w:hyperlink>
    </w:p>
    <w:p w14:paraId="62756B3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uro+Med. (2017). Euro+Med PlantBase - the information resource for Euro-Mediterranean plant diversity. Retrieved January 31, 2017, from </w:t>
      </w:r>
      <w:hyperlink r:id="rId1284" w:history="1">
        <w:r w:rsidRPr="00D36414">
          <w:rPr>
            <w:rStyle w:val="Hyperlink"/>
            <w:rFonts w:cstheme="minorHAnsi"/>
          </w:rPr>
          <w:t>http://www.emplantbase.org/home.html</w:t>
        </w:r>
      </w:hyperlink>
      <w:r w:rsidRPr="00D36414">
        <w:rPr>
          <w:rFonts w:cstheme="minorHAnsi"/>
        </w:rPr>
        <w:t xml:space="preserve"> </w:t>
      </w:r>
    </w:p>
    <w:p w14:paraId="4D9FF4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European Commission. (2009). European Redlist - Environment - European Commission. </w:t>
      </w:r>
      <w:r w:rsidRPr="00D36414">
        <w:rPr>
          <w:rFonts w:cstheme="minorHAnsi"/>
        </w:rPr>
        <w:t xml:space="preserve">Retrieved September 20, 2017, from </w:t>
      </w:r>
      <w:hyperlink r:id="rId1285" w:history="1">
        <w:r w:rsidRPr="00D36414">
          <w:rPr>
            <w:rStyle w:val="Hyperlink"/>
            <w:rFonts w:cstheme="minorHAnsi"/>
          </w:rPr>
          <w:t>http://ec.europa.eu/environment/nature/conservation/species/redlist/amphibians/status.htm</w:t>
        </w:r>
      </w:hyperlink>
      <w:r w:rsidRPr="00D36414">
        <w:rPr>
          <w:rFonts w:cstheme="minorHAnsi"/>
        </w:rPr>
        <w:t xml:space="preserve"> </w:t>
      </w:r>
    </w:p>
    <w:p w14:paraId="4C7FE217" w14:textId="77777777" w:rsidR="00ED7B7A" w:rsidRPr="00D36414" w:rsidRDefault="00ED7B7A" w:rsidP="00ED7B7A">
      <w:pPr>
        <w:widowControl w:val="0"/>
        <w:autoSpaceDE w:val="0"/>
        <w:autoSpaceDN w:val="0"/>
        <w:adjustRightInd w:val="0"/>
        <w:spacing w:before="120"/>
        <w:ind w:left="480" w:hanging="480"/>
        <w:rPr>
          <w:rFonts w:cstheme="minorHAnsi"/>
          <w:bCs/>
          <w:lang w:val="en-CA"/>
        </w:rPr>
      </w:pPr>
      <w:r w:rsidRPr="00D36414">
        <w:rPr>
          <w:rFonts w:cstheme="minorHAnsi"/>
          <w:lang w:val="en-CA"/>
        </w:rPr>
        <w:t xml:space="preserve">European Commission. (2016). </w:t>
      </w:r>
      <w:r w:rsidRPr="00D36414">
        <w:rPr>
          <w:rFonts w:cstheme="minorHAnsi"/>
          <w:i/>
          <w:lang w:val="en-CA"/>
        </w:rPr>
        <w:t xml:space="preserve">European Red List of Habitats. Part 2. Terrestrial and freshwater habitats. </w:t>
      </w:r>
      <w:r w:rsidRPr="00D36414">
        <w:rPr>
          <w:rFonts w:cstheme="minorHAnsi"/>
        </w:rPr>
        <w:t xml:space="preserve">Luxembourg: Publications Office of the European Union. </w:t>
      </w:r>
      <w:hyperlink r:id="rId1286" w:history="1">
        <w:r w:rsidRPr="00D36414">
          <w:rPr>
            <w:rStyle w:val="Hyperlink"/>
            <w:rFonts w:cstheme="minorHAnsi"/>
            <w:lang w:val="en-CA"/>
          </w:rPr>
          <w:t>http://doi.org/10.2779/091372</w:t>
        </w:r>
      </w:hyperlink>
      <w:r w:rsidRPr="00D36414">
        <w:rPr>
          <w:rFonts w:cstheme="minorHAnsi"/>
          <w:lang w:val="en-CA"/>
        </w:rPr>
        <w:t xml:space="preserve"> </w:t>
      </w:r>
    </w:p>
    <w:p w14:paraId="61115B4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uropean Reptile &amp; Amphibian Specialist Group. (1996). </w:t>
      </w:r>
      <w:r w:rsidRPr="00D36414">
        <w:rPr>
          <w:rFonts w:cstheme="minorHAnsi"/>
          <w:i/>
        </w:rPr>
        <w:t>Trionyx triunguis (Mediterranean subpopulation).</w:t>
      </w:r>
      <w:r w:rsidRPr="00D36414">
        <w:rPr>
          <w:rFonts w:cstheme="minorHAnsi"/>
        </w:rPr>
        <w:t xml:space="preserve"> </w:t>
      </w:r>
      <w:r w:rsidRPr="00D36414">
        <w:rPr>
          <w:rFonts w:cstheme="minorHAnsi"/>
          <w:iCs/>
        </w:rPr>
        <w:t>The IUCN Red List of Threatened Species</w:t>
      </w:r>
      <w:r w:rsidRPr="00D36414">
        <w:rPr>
          <w:rFonts w:cstheme="minorHAnsi"/>
        </w:rPr>
        <w:t xml:space="preserve">. Retrieved from </w:t>
      </w:r>
      <w:hyperlink r:id="rId1287" w:history="1">
        <w:r w:rsidRPr="00D36414">
          <w:rPr>
            <w:rStyle w:val="Hyperlink"/>
            <w:rFonts w:cstheme="minorHAnsi"/>
          </w:rPr>
          <w:t>https://doi.org/10.2305/IUCN.UK.1996.RLTS.T22200A9364253.en</w:t>
        </w:r>
      </w:hyperlink>
      <w:r w:rsidRPr="00D36414">
        <w:rPr>
          <w:rFonts w:cstheme="minorHAnsi"/>
        </w:rPr>
        <w:t xml:space="preserve"> </w:t>
      </w:r>
    </w:p>
    <w:p w14:paraId="71E6B0B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uropean Union. (2007). Council Regulation (EC) No 708/2007 concerning use of alien and locally absent species in aquaculture. </w:t>
      </w:r>
      <w:r w:rsidRPr="00D36414">
        <w:rPr>
          <w:rFonts w:cstheme="minorHAnsi"/>
          <w:i/>
          <w:iCs/>
        </w:rPr>
        <w:t>Official Journal of the European Union (28.6.2007)</w:t>
      </w:r>
      <w:r w:rsidRPr="00D36414">
        <w:rPr>
          <w:rFonts w:cstheme="minorHAnsi"/>
        </w:rPr>
        <w:t xml:space="preserve">, </w:t>
      </w:r>
      <w:r w:rsidRPr="00D36414">
        <w:rPr>
          <w:rFonts w:cstheme="minorHAnsi"/>
          <w:i/>
          <w:iCs/>
        </w:rPr>
        <w:t>L 168/1</w:t>
      </w:r>
      <w:r w:rsidRPr="00D36414">
        <w:rPr>
          <w:rFonts w:cstheme="minorHAnsi"/>
        </w:rPr>
        <w:t>.</w:t>
      </w:r>
    </w:p>
    <w:p w14:paraId="3A165018" w14:textId="77777777" w:rsidR="00ED7B7A" w:rsidRPr="00D36414" w:rsidRDefault="001A3F26" w:rsidP="00ED7B7A">
      <w:pPr>
        <w:widowControl w:val="0"/>
        <w:autoSpaceDE w:val="0"/>
        <w:autoSpaceDN w:val="0"/>
        <w:adjustRightInd w:val="0"/>
        <w:spacing w:before="120"/>
        <w:ind w:left="480" w:hanging="480"/>
        <w:rPr>
          <w:rFonts w:cstheme="minorHAnsi"/>
        </w:rPr>
      </w:pPr>
      <w:hyperlink w:history="1"/>
      <w:r w:rsidR="00ED7B7A" w:rsidRPr="00FE5E12">
        <w:rPr>
          <w:rFonts w:cstheme="minorHAnsi"/>
        </w:rPr>
        <w:t xml:space="preserve">Evenari, M., Shanan, L., &amp; Tadmor, N. (1982). </w:t>
      </w:r>
      <w:r w:rsidR="00ED7B7A" w:rsidRPr="00D36414">
        <w:rPr>
          <w:rFonts w:cstheme="minorHAnsi"/>
          <w:i/>
          <w:iCs/>
        </w:rPr>
        <w:t>The Negev: The challenge of a desert</w:t>
      </w:r>
      <w:r w:rsidR="00ED7B7A" w:rsidRPr="00D36414">
        <w:rPr>
          <w:rFonts w:cstheme="minorHAnsi"/>
        </w:rPr>
        <w:t xml:space="preserve"> (2nd ed.). Boston, USA: Harvard University Press.</w:t>
      </w:r>
    </w:p>
    <w:p w14:paraId="050B8D0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Ewald, J., Hennekens, S. M., Conrad, S., Wohlgemuth, T., Jansen, F., Jenssen, M., Cornlis, J., Michiels, H., Kayser, J., Chytry, M., Gegout, J. C., Breuer, M., Abs, C., Walentowski, H., Starlinger, F., &amp; Godefroid, S. (2013). Spatial and temporal patterns of Ellenberg values for nutrients in forests of Germany and adjacent regions - a survey based on phytosociological databases. </w:t>
      </w:r>
      <w:r w:rsidRPr="00D36414">
        <w:rPr>
          <w:rFonts w:cstheme="minorHAnsi"/>
          <w:i/>
          <w:iCs/>
        </w:rPr>
        <w:t xml:space="preserve">Tuexenia, 33, </w:t>
      </w:r>
      <w:r w:rsidRPr="00D36414">
        <w:rPr>
          <w:rFonts w:cstheme="minorHAnsi"/>
          <w:iCs/>
        </w:rPr>
        <w:t>93-109</w:t>
      </w:r>
      <w:r w:rsidRPr="00D36414">
        <w:rPr>
          <w:rFonts w:cstheme="minorHAnsi"/>
        </w:rPr>
        <w:t>.</w:t>
      </w:r>
    </w:p>
    <w:p w14:paraId="272EE78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ber-Langendoen, D., &amp; Josse, C. (2010). </w:t>
      </w:r>
      <w:r w:rsidRPr="00D36414">
        <w:rPr>
          <w:rFonts w:cstheme="minorHAnsi"/>
          <w:i/>
          <w:iCs/>
        </w:rPr>
        <w:t>World grasslands and biodiversity patterns: A report to IUCN ecosystem management programme</w:t>
      </w:r>
      <w:r w:rsidRPr="00D36414">
        <w:rPr>
          <w:rFonts w:cstheme="minorHAnsi"/>
        </w:rPr>
        <w:t>. Arlington, USA: Natureserve.</w:t>
      </w:r>
    </w:p>
    <w:p w14:paraId="4D748AD8" w14:textId="77777777" w:rsidR="00ED7B7A" w:rsidRPr="00D36414" w:rsidRDefault="00ED7B7A" w:rsidP="00ED7B7A">
      <w:pPr>
        <w:spacing w:before="120"/>
        <w:ind w:left="567" w:hanging="567"/>
        <w:rPr>
          <w:rFonts w:cstheme="minorHAnsi"/>
        </w:rPr>
      </w:pPr>
      <w:r w:rsidRPr="00D36414">
        <w:rPr>
          <w:rFonts w:cstheme="minorHAnsi"/>
        </w:rPr>
        <w:t xml:space="preserve">Fagúndez, J. (2013). Heathlands confronting global change: Drivers of biodiversity loss from past to future scenarios. </w:t>
      </w:r>
      <w:r w:rsidRPr="00D36414">
        <w:rPr>
          <w:rFonts w:cstheme="minorHAnsi"/>
          <w:i/>
          <w:iCs/>
        </w:rPr>
        <w:t>Annals of Botany</w:t>
      </w:r>
      <w:r w:rsidRPr="00D36414">
        <w:rPr>
          <w:rFonts w:cstheme="minorHAnsi"/>
        </w:rPr>
        <w:t xml:space="preserve">, </w:t>
      </w:r>
      <w:r w:rsidRPr="00D36414">
        <w:rPr>
          <w:rFonts w:cstheme="minorHAnsi"/>
          <w:i/>
          <w:iCs/>
        </w:rPr>
        <w:t>111</w:t>
      </w:r>
      <w:r w:rsidRPr="00D36414">
        <w:rPr>
          <w:rFonts w:cstheme="minorHAnsi"/>
        </w:rPr>
        <w:t>(2), 151–172. http://doi.org/10.1093/aob/mcs257</w:t>
      </w:r>
    </w:p>
    <w:p w14:paraId="0AFF5C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ith, D. P. (1992). Conservation evaluation and phylogenetic diversity. </w:t>
      </w:r>
      <w:r w:rsidRPr="00D36414">
        <w:rPr>
          <w:rFonts w:cstheme="minorHAnsi"/>
          <w:i/>
          <w:iCs/>
        </w:rPr>
        <w:t>Biological Conservation</w:t>
      </w:r>
      <w:r w:rsidRPr="00D36414">
        <w:rPr>
          <w:rFonts w:cstheme="minorHAnsi"/>
        </w:rPr>
        <w:t xml:space="preserve">, </w:t>
      </w:r>
      <w:r w:rsidRPr="00D36414">
        <w:rPr>
          <w:rFonts w:cstheme="minorHAnsi"/>
          <w:i/>
          <w:iCs/>
        </w:rPr>
        <w:t>61</w:t>
      </w:r>
      <w:r w:rsidRPr="00D36414">
        <w:rPr>
          <w:rFonts w:cstheme="minorHAnsi"/>
        </w:rPr>
        <w:t xml:space="preserve">(1), 1–10. </w:t>
      </w:r>
      <w:hyperlink r:id="rId1288" w:history="1">
        <w:r w:rsidRPr="00D36414">
          <w:rPr>
            <w:rStyle w:val="Hyperlink"/>
            <w:rFonts w:cstheme="minorHAnsi"/>
          </w:rPr>
          <w:t>http://doi.org/10.1016/0006-3207(92)91201-3</w:t>
        </w:r>
      </w:hyperlink>
      <w:r w:rsidRPr="00D36414">
        <w:rPr>
          <w:rFonts w:cstheme="minorHAnsi"/>
        </w:rPr>
        <w:t xml:space="preserve"> </w:t>
      </w:r>
    </w:p>
    <w:p w14:paraId="0197361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ith, D. P. (2017). A general model for biodiversity and its value. In J. Garson, A. Plutynski, &amp; S. Sarkar (Eds.), </w:t>
      </w:r>
      <w:r w:rsidRPr="00D36414">
        <w:rPr>
          <w:rFonts w:cstheme="minorHAnsi"/>
          <w:i/>
        </w:rPr>
        <w:t xml:space="preserve">The Routledge handbook of philosophy of biodiversity </w:t>
      </w:r>
      <w:r w:rsidRPr="00D36414">
        <w:rPr>
          <w:rFonts w:cstheme="minorHAnsi"/>
        </w:rPr>
        <w:t>(pp. 69-85)</w:t>
      </w:r>
      <w:r w:rsidRPr="00D36414">
        <w:rPr>
          <w:rFonts w:cstheme="minorHAnsi"/>
          <w:i/>
        </w:rPr>
        <w:t xml:space="preserve">. </w:t>
      </w:r>
      <w:r w:rsidRPr="00D36414">
        <w:rPr>
          <w:rFonts w:cstheme="minorHAnsi"/>
        </w:rPr>
        <w:t>Abingdon, UK: Routledge.</w:t>
      </w:r>
    </w:p>
    <w:p w14:paraId="21036E4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lasco, E., Ector, L., Isaia, M., Wetzel, C. E., Hoffmann, L., &amp; Bona, F. (2014). Diatom flora in subterranean ecosystems: A review. </w:t>
      </w:r>
      <w:r w:rsidRPr="00D36414">
        <w:rPr>
          <w:rFonts w:cstheme="minorHAnsi"/>
          <w:i/>
          <w:iCs/>
        </w:rPr>
        <w:t>International Journal of Speleology</w:t>
      </w:r>
      <w:r w:rsidRPr="00D36414">
        <w:rPr>
          <w:rFonts w:cstheme="minorHAnsi"/>
        </w:rPr>
        <w:t xml:space="preserve">, </w:t>
      </w:r>
      <w:r w:rsidRPr="00D36414">
        <w:rPr>
          <w:rFonts w:cstheme="minorHAnsi"/>
          <w:i/>
          <w:iCs/>
        </w:rPr>
        <w:t>43</w:t>
      </w:r>
      <w:r w:rsidRPr="00D36414">
        <w:rPr>
          <w:rFonts w:cstheme="minorHAnsi"/>
        </w:rPr>
        <w:t xml:space="preserve">(3), 231–251. </w:t>
      </w:r>
      <w:hyperlink r:id="rId1289" w:history="1">
        <w:r w:rsidRPr="00D36414">
          <w:rPr>
            <w:rStyle w:val="Hyperlink"/>
            <w:rFonts w:cstheme="minorHAnsi"/>
          </w:rPr>
          <w:t>https://doi.org/10.5038/1827-806X.43.3.1</w:t>
        </w:r>
      </w:hyperlink>
      <w:r w:rsidRPr="00D36414">
        <w:rPr>
          <w:rFonts w:cstheme="minorHAnsi"/>
        </w:rPr>
        <w:t xml:space="preserve"> </w:t>
      </w:r>
    </w:p>
    <w:p w14:paraId="1BAB0DD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lcucci, A., Maiorano, L., Boitani, &amp; L. (2007) Changes in land-use/land-cover patterns in Italy and their implications for biodiversity conservation. </w:t>
      </w:r>
      <w:r w:rsidRPr="00D36414">
        <w:rPr>
          <w:rFonts w:cstheme="minorHAnsi"/>
          <w:i/>
        </w:rPr>
        <w:t>Landscape Ecology, 22,</w:t>
      </w:r>
      <w:r w:rsidRPr="00D36414">
        <w:rPr>
          <w:rFonts w:cstheme="minorHAnsi"/>
        </w:rPr>
        <w:t xml:space="preserve"> 617-631. </w:t>
      </w:r>
      <w:hyperlink r:id="rId1290" w:history="1">
        <w:r w:rsidRPr="00D36414">
          <w:rPr>
            <w:rStyle w:val="Hyperlink"/>
            <w:rFonts w:cstheme="minorHAnsi"/>
          </w:rPr>
          <w:t>https://doi.org/10.1007/s10980-006-9056-4</w:t>
        </w:r>
      </w:hyperlink>
      <w:r w:rsidRPr="00D36414">
        <w:rPr>
          <w:rFonts w:cstheme="minorHAnsi"/>
        </w:rPr>
        <w:t xml:space="preserve"> </w:t>
      </w:r>
    </w:p>
    <w:p w14:paraId="0C3EA0E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 xml:space="preserve">FAO. (1989). </w:t>
      </w:r>
      <w:r w:rsidRPr="00D36414">
        <w:rPr>
          <w:rFonts w:cstheme="minorHAnsi"/>
          <w:i/>
          <w:lang w:val="en-CA"/>
        </w:rPr>
        <w:t>Arid zone forestry: A guide for field technicians. FAO Conservation Guide, 20.</w:t>
      </w:r>
    </w:p>
    <w:p w14:paraId="59AE703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O. (2007). </w:t>
      </w:r>
      <w:r w:rsidRPr="00D36414">
        <w:rPr>
          <w:rFonts w:cstheme="minorHAnsi"/>
          <w:i/>
          <w:iCs/>
        </w:rPr>
        <w:t>The first report on the state of world’s animal genetic resources for food and agriculture</w:t>
      </w:r>
      <w:r w:rsidRPr="00D36414">
        <w:rPr>
          <w:rFonts w:cstheme="minorHAnsi"/>
        </w:rPr>
        <w:t>.</w:t>
      </w:r>
    </w:p>
    <w:p w14:paraId="14134D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O. (2010). </w:t>
      </w:r>
      <w:r w:rsidRPr="00D36414">
        <w:rPr>
          <w:rFonts w:cstheme="minorHAnsi"/>
          <w:i/>
          <w:iCs/>
        </w:rPr>
        <w:t>The second report on the state of the world's plant genetic resources for food and agriculture</w:t>
      </w:r>
      <w:r w:rsidRPr="00D36414">
        <w:rPr>
          <w:rFonts w:cstheme="minorHAnsi"/>
        </w:rPr>
        <w:t>.</w:t>
      </w:r>
    </w:p>
    <w:p w14:paraId="4388587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FAO. (2011). </w:t>
      </w:r>
      <w:r w:rsidRPr="00D36414">
        <w:rPr>
          <w:rFonts w:cstheme="minorHAnsi"/>
          <w:i/>
          <w:iCs/>
        </w:rPr>
        <w:t>Review of the state of world marine fishery resources</w:t>
      </w:r>
      <w:r w:rsidRPr="00D36414">
        <w:rPr>
          <w:rFonts w:cstheme="minorHAnsi"/>
        </w:rPr>
        <w:t xml:space="preserve">. </w:t>
      </w:r>
      <w:r w:rsidRPr="00D36414">
        <w:rPr>
          <w:rFonts w:cstheme="minorHAnsi"/>
          <w:i/>
          <w:iCs/>
        </w:rPr>
        <w:t>FAO Fisheries and Aquaculture Technical Paper</w:t>
      </w:r>
      <w:r w:rsidRPr="00D36414">
        <w:rPr>
          <w:rFonts w:cstheme="minorHAnsi"/>
        </w:rPr>
        <w:t xml:space="preserve"> (Vol. 569).</w:t>
      </w:r>
    </w:p>
    <w:p w14:paraId="60B58AA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O. (2013a) </w:t>
      </w:r>
      <w:r w:rsidRPr="00D36414">
        <w:rPr>
          <w:rFonts w:cstheme="minorHAnsi"/>
          <w:i/>
        </w:rPr>
        <w:t>FAO statistical yearbook - World food and agriculture</w:t>
      </w:r>
      <w:r w:rsidRPr="00D36414">
        <w:rPr>
          <w:rFonts w:cstheme="minorHAnsi"/>
        </w:rPr>
        <w:t>.</w:t>
      </w:r>
    </w:p>
    <w:p w14:paraId="2F949A2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O. (2013b). </w:t>
      </w:r>
      <w:r w:rsidRPr="00D36414">
        <w:rPr>
          <w:rFonts w:cstheme="minorHAnsi"/>
          <w:i/>
          <w:iCs/>
        </w:rPr>
        <w:t>State of forest resources in the Mediterranean region</w:t>
      </w:r>
      <w:r w:rsidRPr="00D36414">
        <w:rPr>
          <w:rFonts w:cstheme="minorHAnsi"/>
        </w:rPr>
        <w:t xml:space="preserve">. </w:t>
      </w:r>
      <w:r w:rsidRPr="00D36414">
        <w:rPr>
          <w:rFonts w:cstheme="minorHAnsi"/>
          <w:i/>
          <w:iCs/>
        </w:rPr>
        <w:t>State of Mediterranean forests 2013</w:t>
      </w:r>
      <w:r w:rsidRPr="00D36414">
        <w:rPr>
          <w:rFonts w:cstheme="minorHAnsi"/>
        </w:rPr>
        <w:t>.</w:t>
      </w:r>
    </w:p>
    <w:p w14:paraId="72E9DB0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O. (2015a). </w:t>
      </w:r>
      <w:r w:rsidRPr="00D36414">
        <w:rPr>
          <w:rFonts w:cstheme="minorHAnsi"/>
          <w:i/>
        </w:rPr>
        <w:t>The second report on the state of the world’s animal genetic resources for food and agriculture.</w:t>
      </w:r>
    </w:p>
    <w:p w14:paraId="10854D41" w14:textId="77777777" w:rsidR="00ED7B7A" w:rsidRPr="00D36414" w:rsidRDefault="00ED7B7A" w:rsidP="00ED7B7A">
      <w:pPr>
        <w:spacing w:before="120"/>
        <w:ind w:left="567" w:hanging="567"/>
        <w:rPr>
          <w:rFonts w:cstheme="minorHAnsi"/>
        </w:rPr>
      </w:pPr>
      <w:r w:rsidRPr="00D36414">
        <w:rPr>
          <w:rFonts w:cstheme="minorHAnsi"/>
          <w:lang w:val="pt-PT"/>
        </w:rPr>
        <w:t xml:space="preserve">FAO. (2015b). </w:t>
      </w:r>
      <w:r w:rsidRPr="00D36414">
        <w:rPr>
          <w:rFonts w:cstheme="minorHAnsi"/>
          <w:i/>
          <w:iCs/>
          <w:lang w:val="pt-PT"/>
        </w:rPr>
        <w:t>World reference base for soil resources 2014: International soil classification system for naming soils and creating legends for soil maps. Update 2015. World soil resources report 106</w:t>
      </w:r>
      <w:r w:rsidRPr="00D36414">
        <w:rPr>
          <w:rFonts w:cstheme="minorHAnsi"/>
          <w:lang w:val="pt-PT"/>
        </w:rPr>
        <w:t>.</w:t>
      </w:r>
    </w:p>
    <w:p w14:paraId="64F16DAF" w14:textId="77777777" w:rsidR="00ED7B7A" w:rsidRPr="00D36414" w:rsidRDefault="00ED7B7A" w:rsidP="00ED7B7A">
      <w:pPr>
        <w:spacing w:before="120"/>
        <w:ind w:left="567" w:hanging="567"/>
        <w:rPr>
          <w:rFonts w:cstheme="minorHAnsi"/>
        </w:rPr>
      </w:pPr>
      <w:r w:rsidRPr="00D36414">
        <w:rPr>
          <w:rFonts w:cstheme="minorHAnsi"/>
        </w:rPr>
        <w:t xml:space="preserve">Favarger, C. (1972). Endemism in the montane floras of Europe. In D. H. Valentine (Ed.), </w:t>
      </w:r>
      <w:r w:rsidRPr="00D36414">
        <w:rPr>
          <w:rFonts w:cstheme="minorHAnsi"/>
          <w:i/>
          <w:iCs/>
        </w:rPr>
        <w:t>Taxonomy, Phytogeography and Evolution</w:t>
      </w:r>
      <w:r w:rsidRPr="00D36414">
        <w:rPr>
          <w:rFonts w:cstheme="minorHAnsi"/>
        </w:rPr>
        <w:t xml:space="preserve"> (pp. 191–204). London, UK: Academic Press.</w:t>
      </w:r>
    </w:p>
    <w:p w14:paraId="1D09BFD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ayvush, G., &amp; Aleksayan, A. (2016). </w:t>
      </w:r>
      <w:r w:rsidRPr="00D36414">
        <w:rPr>
          <w:rFonts w:cstheme="minorHAnsi"/>
          <w:i/>
          <w:iCs/>
        </w:rPr>
        <w:t>Habitats of Armenia</w:t>
      </w:r>
      <w:r w:rsidRPr="00D36414">
        <w:rPr>
          <w:rFonts w:cstheme="minorHAnsi"/>
        </w:rPr>
        <w:t>. Yerevan: Institute of Botany.</w:t>
      </w:r>
    </w:p>
    <w:p w14:paraId="1A10AEB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Federal Forestry Agency [</w:t>
      </w:r>
      <w:r w:rsidRPr="00D36414">
        <w:rPr>
          <w:rFonts w:cstheme="minorHAnsi"/>
          <w:lang w:val="ru-RU"/>
        </w:rPr>
        <w:t>Рослесхоз</w:t>
      </w:r>
      <w:r w:rsidRPr="00D36414">
        <w:rPr>
          <w:rFonts w:cstheme="minorHAnsi"/>
        </w:rPr>
        <w:t>). (2013). Леса и лесные ресурсы Российской Федерации [Forests and Forest Resources of the Russian Federation]. In </w:t>
      </w:r>
      <w:r w:rsidRPr="00D36414">
        <w:rPr>
          <w:rFonts w:cstheme="minorHAnsi"/>
          <w:i/>
          <w:iCs/>
        </w:rPr>
        <w:t>Ежегодный доклад «Осостоянии и использовании лесов Российской Федерации за 2011 год» [Annual report “On stage and using of forests in the Russian Federation in 2011”]</w:t>
      </w:r>
      <w:r w:rsidRPr="00D36414">
        <w:rPr>
          <w:rFonts w:cstheme="minorHAnsi"/>
        </w:rPr>
        <w:t xml:space="preserve"> (pp. 3–24). Moscow, Russian Federation: Rosleskhoz. </w:t>
      </w:r>
    </w:p>
    <w:p w14:paraId="0D0A4F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edoriak, M., Rudenko, S., Iaroshynska, O., &amp; Zhukovets, E. (2012). Spiders (Aranaea) of Chernivtsi City (Ukraine). </w:t>
      </w:r>
      <w:r w:rsidRPr="00D36414">
        <w:rPr>
          <w:rFonts w:cstheme="minorHAnsi"/>
          <w:i/>
          <w:iCs/>
        </w:rPr>
        <w:t>Arachnologische Mitteilungen, 43</w:t>
      </w:r>
      <w:r w:rsidRPr="00D36414">
        <w:rPr>
          <w:rFonts w:cstheme="minorHAnsi"/>
        </w:rPr>
        <w:t>, 37–50.</w:t>
      </w:r>
    </w:p>
    <w:p w14:paraId="5FA38E2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eest, A., Van Swaay, C., &amp; Van Hinsberg, A. (2014). Nitrogen deposition and the reduction of butterfly biodiversity quality in the Netherlands. </w:t>
      </w:r>
      <w:r w:rsidRPr="00D36414">
        <w:rPr>
          <w:rFonts w:cstheme="minorHAnsi"/>
          <w:i/>
          <w:iCs/>
        </w:rPr>
        <w:t>Ecological Indicators</w:t>
      </w:r>
      <w:r w:rsidRPr="00D36414">
        <w:rPr>
          <w:rFonts w:cstheme="minorHAnsi"/>
        </w:rPr>
        <w:t xml:space="preserve">, </w:t>
      </w:r>
      <w:r w:rsidRPr="00D36414">
        <w:rPr>
          <w:rFonts w:cstheme="minorHAnsi"/>
          <w:i/>
          <w:iCs/>
        </w:rPr>
        <w:t xml:space="preserve">39, </w:t>
      </w:r>
      <w:r w:rsidRPr="00D36414">
        <w:rPr>
          <w:rFonts w:cstheme="minorHAnsi"/>
          <w:iCs/>
        </w:rPr>
        <w:t>115-119</w:t>
      </w:r>
      <w:r w:rsidRPr="00D36414">
        <w:rPr>
          <w:rFonts w:cstheme="minorHAnsi"/>
        </w:rPr>
        <w:t xml:space="preserve">. </w:t>
      </w:r>
      <w:hyperlink r:id="rId1291" w:history="1">
        <w:r w:rsidRPr="00D36414">
          <w:rPr>
            <w:rStyle w:val="Hyperlink"/>
            <w:rFonts w:cstheme="minorHAnsi"/>
          </w:rPr>
          <w:t>http://doi.org/10.1016/j.ecolind.2013.12.008</w:t>
        </w:r>
      </w:hyperlink>
      <w:r w:rsidRPr="00D36414">
        <w:rPr>
          <w:rFonts w:cstheme="minorHAnsi"/>
        </w:rPr>
        <w:t xml:space="preserve"> </w:t>
      </w:r>
    </w:p>
    <w:p w14:paraId="20929BCF" w14:textId="77777777" w:rsidR="00ED7B7A" w:rsidRPr="006826C3"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Feistel, R., Nausch, G., &amp; Wasmund, N. (Eds.). (2008). </w:t>
      </w:r>
      <w:r w:rsidRPr="00D36414">
        <w:rPr>
          <w:rFonts w:cstheme="minorHAnsi"/>
          <w:i/>
          <w:iCs/>
        </w:rPr>
        <w:t>State and evolution of the Baltic Sea, 1952-2005: a detailed 50-year survey of meteorology and climate, physics, chemistry, biology, and marine environment</w:t>
      </w:r>
      <w:r w:rsidRPr="00D36414">
        <w:rPr>
          <w:rFonts w:cstheme="minorHAnsi"/>
        </w:rPr>
        <w:t xml:space="preserve">. </w:t>
      </w:r>
      <w:r w:rsidRPr="006826C3">
        <w:rPr>
          <w:rFonts w:cstheme="minorHAnsi"/>
          <w:lang w:val="es-ES"/>
        </w:rPr>
        <w:t>Hoboken, USA: John Wiley &amp; Sons.</w:t>
      </w:r>
    </w:p>
    <w:p w14:paraId="6EEB669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Felicísimo, Á. M., Muñoz, J., Villalba, C. J., &amp; Mateo, R. G. (2011). </w:t>
      </w:r>
      <w:r w:rsidRPr="00D36414">
        <w:rPr>
          <w:rFonts w:cstheme="minorHAnsi"/>
          <w:i/>
          <w:iCs/>
          <w:lang w:val="es-ES"/>
        </w:rPr>
        <w:t xml:space="preserve">Impactos, vulnerabilidad y adaptación al Cambio Climático de la biodiversidad española. </w:t>
      </w:r>
      <w:r w:rsidRPr="00D36414">
        <w:rPr>
          <w:rFonts w:cstheme="minorHAnsi"/>
          <w:i/>
          <w:iCs/>
        </w:rPr>
        <w:t>2. Flora y vegetación</w:t>
      </w:r>
      <w:r w:rsidRPr="00D36414">
        <w:rPr>
          <w:rFonts w:cstheme="minorHAnsi"/>
        </w:rPr>
        <w:t xml:space="preserve">. </w:t>
      </w:r>
      <w:r w:rsidRPr="00D36414">
        <w:rPr>
          <w:rFonts w:cstheme="minorHAnsi"/>
          <w:i/>
          <w:iCs/>
        </w:rPr>
        <w:t xml:space="preserve">[Impacts, vulnerability and adaptation to climate change of Spanish biodiversity. 2. Flora and vegetation] </w:t>
      </w:r>
      <w:r w:rsidRPr="00D36414">
        <w:rPr>
          <w:rFonts w:cstheme="minorHAnsi"/>
        </w:rPr>
        <w:t>Madrid, Spain: Ministry of the Environment.</w:t>
      </w:r>
    </w:p>
    <w:p w14:paraId="57CBFB2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elline, S., Mollo, E., Ferramosca, A., Zara, V., Regoli, F., Gorbi, S., &amp; Terlizzi, A. (2014). Can a marine pest reduce the nutritional value of Mediterranean fish flesh? </w:t>
      </w:r>
      <w:r w:rsidRPr="00D36414">
        <w:rPr>
          <w:rFonts w:cstheme="minorHAnsi"/>
          <w:i/>
          <w:iCs/>
        </w:rPr>
        <w:t>Marine Biology</w:t>
      </w:r>
      <w:r w:rsidRPr="00D36414">
        <w:rPr>
          <w:rFonts w:cstheme="minorHAnsi"/>
        </w:rPr>
        <w:t xml:space="preserve">, </w:t>
      </w:r>
      <w:r w:rsidRPr="00D36414">
        <w:rPr>
          <w:rFonts w:cstheme="minorHAnsi"/>
          <w:i/>
          <w:iCs/>
        </w:rPr>
        <w:t>161</w:t>
      </w:r>
      <w:r w:rsidRPr="00D36414">
        <w:rPr>
          <w:rFonts w:cstheme="minorHAnsi"/>
        </w:rPr>
        <w:t xml:space="preserve">(6), 1275–1283. </w:t>
      </w:r>
      <w:hyperlink r:id="rId1292" w:history="1">
        <w:r w:rsidRPr="00D36414">
          <w:rPr>
            <w:rStyle w:val="Hyperlink"/>
            <w:rFonts w:cstheme="minorHAnsi"/>
          </w:rPr>
          <w:t>https://doi.org/10.1007/s00227-014-2417-7</w:t>
        </w:r>
      </w:hyperlink>
      <w:r w:rsidRPr="00D36414">
        <w:rPr>
          <w:rFonts w:cstheme="minorHAnsi"/>
        </w:rPr>
        <w:t xml:space="preserve"> </w:t>
      </w:r>
    </w:p>
    <w:p w14:paraId="477020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ernandes, P. G., Ralph, G. M., Nieto, A., García Criado, M., Vasilakopoulos, P., Maravelias, C. D., Cook, R. M., Pollom, R. A., Kovačić, M., Pollard, D., Farrell, E. D., Florin, A.-B., Polidoro, B. A., Lawson, J. M., Lorance, P., Uiblein, F., Craig, M., Allen, D. J., Fowler, S. L., Walls, R. H. L., Comeros-Raynal, M. T., Harvey, M. S., Dureuil, M., Biscoito, M., Pollock, C., McCully Phillips, S. R., Ellis, J. R., Papaconstantinou, C., Soldo, A., Keskin, Ç., Knudsen, S. W., Gil de Sola, L., Serena, F., Collette, B. B., Nedreaas, K., Stump, E., Russell, B. C., Garcia, S., Afonso, P., Jung, A. B. J., Alvarez, H., Delgado, J., Dulvy, N. K., &amp; Carpenter, K. E. (2017). Coherent assessments of Europe’s marine fishes show regional divergence and megafauna loss. </w:t>
      </w:r>
      <w:r w:rsidRPr="00D36414">
        <w:rPr>
          <w:rFonts w:cstheme="minorHAnsi"/>
          <w:i/>
          <w:iCs/>
        </w:rPr>
        <w:t>Nature Ecology &amp; Evolution</w:t>
      </w:r>
      <w:r w:rsidRPr="00D36414">
        <w:rPr>
          <w:rFonts w:cstheme="minorHAnsi"/>
        </w:rPr>
        <w:t xml:space="preserve">, </w:t>
      </w:r>
      <w:r w:rsidRPr="00D36414">
        <w:rPr>
          <w:rFonts w:cstheme="minorHAnsi"/>
          <w:i/>
          <w:iCs/>
        </w:rPr>
        <w:t>1</w:t>
      </w:r>
      <w:r w:rsidRPr="00D36414">
        <w:rPr>
          <w:rFonts w:cstheme="minorHAnsi"/>
        </w:rPr>
        <w:t xml:space="preserve">(7), UNSP 0200. </w:t>
      </w:r>
      <w:hyperlink r:id="rId1293" w:history="1">
        <w:r w:rsidRPr="00D36414">
          <w:rPr>
            <w:rStyle w:val="Hyperlink"/>
            <w:rFonts w:cstheme="minorHAnsi"/>
          </w:rPr>
          <w:t>https://doi.org/10.1038/s41559-017-0170</w:t>
        </w:r>
      </w:hyperlink>
      <w:r w:rsidRPr="00D36414">
        <w:rPr>
          <w:rFonts w:cstheme="minorHAnsi"/>
        </w:rPr>
        <w:t xml:space="preserve"> </w:t>
      </w:r>
    </w:p>
    <w:p w14:paraId="33A7337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errante, M., Conti, G. O., Fiore, M., Rapisarda, V., &amp; Ledda, C. (2013). Harmful algal blooms in the </w:t>
      </w:r>
      <w:r w:rsidRPr="00D36414">
        <w:rPr>
          <w:rFonts w:cstheme="minorHAnsi"/>
        </w:rPr>
        <w:lastRenderedPageBreak/>
        <w:t xml:space="preserve">Mediterranean Sea: Effects on human health. </w:t>
      </w:r>
      <w:r w:rsidRPr="00D36414">
        <w:rPr>
          <w:rFonts w:cstheme="minorHAnsi"/>
          <w:i/>
        </w:rPr>
        <w:t>EuroMediterranean Biomedical Journal, 8</w:t>
      </w:r>
      <w:r w:rsidRPr="00D36414">
        <w:rPr>
          <w:rFonts w:cstheme="minorHAnsi"/>
        </w:rPr>
        <w:t xml:space="preserve">(6), 25-34. </w:t>
      </w:r>
      <w:hyperlink r:id="rId1294" w:history="1">
        <w:r w:rsidRPr="00D36414">
          <w:rPr>
            <w:rStyle w:val="Hyperlink"/>
            <w:rFonts w:cstheme="minorHAnsi"/>
          </w:rPr>
          <w:t>https://doi.org/10.3269/1970-5492.2013.8.6</w:t>
        </w:r>
      </w:hyperlink>
      <w:r w:rsidRPr="00D36414">
        <w:rPr>
          <w:rFonts w:cstheme="minorHAnsi"/>
        </w:rPr>
        <w:t xml:space="preserve"> </w:t>
      </w:r>
    </w:p>
    <w:p w14:paraId="306D16C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euerer, T. (2013). Checklists of lichens - A global information system for the biodiversity of lichens. Retrieved December 8, 2016, from </w:t>
      </w:r>
      <w:hyperlink r:id="rId1295" w:history="1">
        <w:r w:rsidRPr="00D36414">
          <w:rPr>
            <w:rStyle w:val="Hyperlink"/>
            <w:rFonts w:cstheme="minorHAnsi"/>
          </w:rPr>
          <w:t>http://www.lichens.uni-hamburg.de/lichens/portalpages/portalpage_checklists_switch.htm</w:t>
        </w:r>
      </w:hyperlink>
      <w:r w:rsidRPr="00D36414">
        <w:rPr>
          <w:rFonts w:cstheme="minorHAnsi"/>
        </w:rPr>
        <w:t xml:space="preserve"> </w:t>
      </w:r>
    </w:p>
    <w:p w14:paraId="6410520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ield, C. D., Dise, N. B., Payne, R. J., Britton, A. J., Emmett, B. A., Helliwell, R. C., Hughes, S., Jones, L., Lees, S., Leake, J. R., Leith, I. D., Phoenix, G. K., Power, S. A., Sheppard, L. J., Southon, G. E., Stevens, C. J., &amp; Caporn, S. J. M. (2014). The role of nitrogen deposition in widespread plant community change across semi-natural habitats. </w:t>
      </w:r>
      <w:r w:rsidRPr="00D36414">
        <w:rPr>
          <w:rFonts w:cstheme="minorHAnsi"/>
          <w:i/>
          <w:iCs/>
        </w:rPr>
        <w:t>Ecosystems, 17</w:t>
      </w:r>
      <w:r w:rsidRPr="00D36414">
        <w:rPr>
          <w:rFonts w:cstheme="minorHAnsi"/>
          <w:iCs/>
        </w:rPr>
        <w:t>(5), 664-877</w:t>
      </w:r>
      <w:r w:rsidRPr="00D36414">
        <w:rPr>
          <w:rFonts w:cstheme="minorHAnsi"/>
        </w:rPr>
        <w:t xml:space="preserve">. </w:t>
      </w:r>
      <w:hyperlink r:id="rId1296" w:history="1">
        <w:r w:rsidRPr="00D36414">
          <w:rPr>
            <w:rStyle w:val="Hyperlink"/>
            <w:rFonts w:cstheme="minorHAnsi"/>
          </w:rPr>
          <w:t>https://doi.org/10.1007/s10021-014-9765-5</w:t>
        </w:r>
      </w:hyperlink>
      <w:r w:rsidRPr="00D36414">
        <w:rPr>
          <w:rFonts w:cstheme="minorHAnsi"/>
        </w:rPr>
        <w:t xml:space="preserve"> </w:t>
      </w:r>
    </w:p>
    <w:p w14:paraId="61286A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Fijen, T. P. M., Kamp, J., Lameris, T. K., Pulikova, G., Urazaliev, R., Kleijn, D., &amp; Donald, P. F. (2015). Functions of extensive animal dung pavements around the nests of the black lark (</w:t>
      </w:r>
      <w:r w:rsidRPr="00D36414">
        <w:rPr>
          <w:rFonts w:cstheme="minorHAnsi"/>
          <w:i/>
        </w:rPr>
        <w:t>Melanocorypha yeltoniensis</w:t>
      </w:r>
      <w:r w:rsidRPr="00D36414">
        <w:rPr>
          <w:rFonts w:cstheme="minorHAnsi"/>
        </w:rPr>
        <w:t xml:space="preserve">). </w:t>
      </w:r>
      <w:r w:rsidRPr="00D36414">
        <w:rPr>
          <w:rFonts w:cstheme="minorHAnsi"/>
          <w:i/>
          <w:iCs/>
        </w:rPr>
        <w:t>Auk</w:t>
      </w:r>
      <w:r w:rsidRPr="00D36414">
        <w:rPr>
          <w:rFonts w:cstheme="minorHAnsi"/>
        </w:rPr>
        <w:t xml:space="preserve">, </w:t>
      </w:r>
      <w:r w:rsidRPr="00D36414">
        <w:rPr>
          <w:rFonts w:cstheme="minorHAnsi"/>
          <w:i/>
        </w:rPr>
        <w:t>132</w:t>
      </w:r>
      <w:r w:rsidRPr="00D36414">
        <w:rPr>
          <w:rFonts w:cstheme="minorHAnsi"/>
        </w:rPr>
        <w:t xml:space="preserve">(4), 878–892. </w:t>
      </w:r>
      <w:hyperlink r:id="rId1297" w:history="1">
        <w:r w:rsidRPr="00D36414">
          <w:rPr>
            <w:rStyle w:val="Hyperlink"/>
            <w:rFonts w:cstheme="minorHAnsi"/>
          </w:rPr>
          <w:t>https://doi.org/10.1642/AUK-15-38.1</w:t>
        </w:r>
      </w:hyperlink>
      <w:r w:rsidRPr="00D36414">
        <w:rPr>
          <w:rFonts w:cstheme="minorHAnsi"/>
        </w:rPr>
        <w:t xml:space="preserve"> </w:t>
      </w:r>
    </w:p>
    <w:p w14:paraId="667F308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ilibeck, G., Arrigoni, P. V, &amp; Blasi, C. (2004). Some phytogeographical remarks on the forest vegetation of Colchis (western Georgia). </w:t>
      </w:r>
      <w:r w:rsidRPr="00D36414">
        <w:rPr>
          <w:rFonts w:cstheme="minorHAnsi"/>
          <w:i/>
          <w:iCs/>
        </w:rPr>
        <w:t>Webbia</w:t>
      </w:r>
      <w:r w:rsidRPr="00D36414">
        <w:rPr>
          <w:rFonts w:cstheme="minorHAnsi"/>
          <w:i/>
        </w:rPr>
        <w:t xml:space="preserve">, </w:t>
      </w:r>
      <w:r w:rsidRPr="00D36414">
        <w:rPr>
          <w:rFonts w:cstheme="minorHAnsi"/>
          <w:i/>
          <w:iCs/>
        </w:rPr>
        <w:t>59</w:t>
      </w:r>
      <w:r w:rsidRPr="00D36414">
        <w:rPr>
          <w:rFonts w:cstheme="minorHAnsi"/>
          <w:i/>
        </w:rPr>
        <w:t>,</w:t>
      </w:r>
      <w:r w:rsidRPr="00D36414">
        <w:rPr>
          <w:rFonts w:cstheme="minorHAnsi"/>
        </w:rPr>
        <w:t xml:space="preserve"> 189–214. </w:t>
      </w:r>
      <w:hyperlink r:id="rId1298" w:history="1">
        <w:r w:rsidRPr="00D36414">
          <w:rPr>
            <w:rStyle w:val="Hyperlink"/>
            <w:rFonts w:cstheme="minorHAnsi"/>
          </w:rPr>
          <w:t>http://doi.org/10.1080/00837792.2004.10670768</w:t>
        </w:r>
      </w:hyperlink>
      <w:r w:rsidRPr="00D36414">
        <w:rPr>
          <w:rFonts w:cstheme="minorHAnsi"/>
        </w:rPr>
        <w:t xml:space="preserve"> </w:t>
      </w:r>
    </w:p>
    <w:p w14:paraId="387634A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ilippov, D. M., &amp; [Филиппов, Д. М.]. (1968). </w:t>
      </w:r>
      <w:r w:rsidRPr="00D36414">
        <w:rPr>
          <w:rFonts w:cstheme="minorHAnsi"/>
          <w:i/>
          <w:iCs/>
        </w:rPr>
        <w:t>Циркуляция и структура вод Черного моря [Circulation and structure of waters of the Black Sea]</w:t>
      </w:r>
      <w:r w:rsidRPr="00D36414">
        <w:rPr>
          <w:rFonts w:cstheme="minorHAnsi"/>
        </w:rPr>
        <w:t>. Moscow, USSR: Наука [Science].</w:t>
      </w:r>
    </w:p>
    <w:p w14:paraId="29CF34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instad, A. G., &amp; Hein, C. L. (2012). Migrate or stay: terrestrial primary productivity and climate drive anadromy in Arctic char.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8), 2487–2497. </w:t>
      </w:r>
      <w:hyperlink r:id="rId1299" w:history="1">
        <w:r w:rsidRPr="00D36414">
          <w:rPr>
            <w:rStyle w:val="Hyperlink"/>
            <w:rFonts w:cstheme="minorHAnsi"/>
          </w:rPr>
          <w:t>https://doi.org/10.1111/j.1365-2486.2012.02717.x</w:t>
        </w:r>
      </w:hyperlink>
      <w:r w:rsidRPr="00D36414">
        <w:rPr>
          <w:rFonts w:cstheme="minorHAnsi"/>
        </w:rPr>
        <w:t xml:space="preserve"> </w:t>
      </w:r>
    </w:p>
    <w:p w14:paraId="0D191F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letcher, D. H., Gillingham, P. K., Britton, J. R., Blanchet, S., &amp; Gozlan, R. E. (2016). Predicting global invasion risks: a management tool to prevent future introductions.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i/>
        </w:rPr>
        <w:t>,</w:t>
      </w:r>
      <w:r w:rsidRPr="00D36414">
        <w:rPr>
          <w:rFonts w:cstheme="minorHAnsi"/>
        </w:rPr>
        <w:t xml:space="preserve"> 26316. </w:t>
      </w:r>
      <w:hyperlink r:id="rId1300" w:history="1">
        <w:r w:rsidRPr="00D36414">
          <w:rPr>
            <w:rStyle w:val="Hyperlink"/>
            <w:rFonts w:cstheme="minorHAnsi"/>
          </w:rPr>
          <w:t>https://doi.org/10.1038/srep26316</w:t>
        </w:r>
      </w:hyperlink>
      <w:r w:rsidRPr="00D36414">
        <w:rPr>
          <w:rFonts w:cstheme="minorHAnsi"/>
        </w:rPr>
        <w:t xml:space="preserve"> </w:t>
      </w:r>
    </w:p>
    <w:p w14:paraId="17E65FB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lowerdew, J.R. (1997). Mammal biodiversity in agricultural habitats. In R. C. Kirkwood (Ed.), </w:t>
      </w:r>
      <w:r w:rsidRPr="00D36414">
        <w:rPr>
          <w:rFonts w:cstheme="minorHAnsi"/>
          <w:i/>
        </w:rPr>
        <w:t>Biodiversity and conservation in agriculture</w:t>
      </w:r>
      <w:r w:rsidRPr="00D36414">
        <w:rPr>
          <w:rFonts w:cstheme="minorHAnsi"/>
        </w:rPr>
        <w:t xml:space="preserve"> (pp. 25–40). Brighton, UK: British Crop Protection Council.</w:t>
      </w:r>
    </w:p>
    <w:p w14:paraId="7BF260D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ochetti, R., &amp; Tierno De Figueroa, J. M. (2008). Global diversity of stoneflies (Plecoptera; Insecta) in freshwater. </w:t>
      </w:r>
      <w:r w:rsidRPr="00D36414">
        <w:rPr>
          <w:rFonts w:cstheme="minorHAnsi"/>
          <w:i/>
          <w:iCs/>
        </w:rPr>
        <w:t>Hydrobiologia</w:t>
      </w:r>
      <w:r w:rsidRPr="00D36414">
        <w:rPr>
          <w:rFonts w:cstheme="minorHAnsi"/>
        </w:rPr>
        <w:t xml:space="preserve">, </w:t>
      </w:r>
      <w:r w:rsidRPr="00D36414">
        <w:rPr>
          <w:rFonts w:cstheme="minorHAnsi"/>
          <w:i/>
          <w:iCs/>
        </w:rPr>
        <w:t>595</w:t>
      </w:r>
      <w:r w:rsidRPr="00D36414">
        <w:rPr>
          <w:rFonts w:cstheme="minorHAnsi"/>
        </w:rPr>
        <w:t xml:space="preserve">(1), 365–377. </w:t>
      </w:r>
      <w:hyperlink r:id="rId1301" w:history="1">
        <w:r w:rsidRPr="00D36414">
          <w:rPr>
            <w:rStyle w:val="Hyperlink"/>
            <w:rFonts w:cstheme="minorHAnsi"/>
          </w:rPr>
          <w:t>https://doi.org/10.1007/s10750-007-9031-3</w:t>
        </w:r>
      </w:hyperlink>
      <w:r w:rsidRPr="00D36414">
        <w:rPr>
          <w:rFonts w:cstheme="minorHAnsi"/>
        </w:rPr>
        <w:t xml:space="preserve"> </w:t>
      </w:r>
    </w:p>
    <w:p w14:paraId="1C7B14B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Fominykh, A. S., &amp; Lyapkov, S. M. (2011). The formation of new characteristics in life cycle of the marsh frog (</w:t>
      </w:r>
      <w:r w:rsidRPr="00D36414">
        <w:rPr>
          <w:rFonts w:cstheme="minorHAnsi"/>
          <w:i/>
        </w:rPr>
        <w:t>Rana ridibunda</w:t>
      </w:r>
      <w:r w:rsidRPr="00D36414">
        <w:rPr>
          <w:rFonts w:cstheme="minorHAnsi"/>
        </w:rPr>
        <w:t xml:space="preserve">) in thermal pond condition. </w:t>
      </w:r>
      <w:r w:rsidRPr="00D36414">
        <w:rPr>
          <w:rFonts w:cstheme="minorHAnsi"/>
          <w:i/>
          <w:iCs/>
        </w:rPr>
        <w:t>Zhurnal Obshchei Biologii</w:t>
      </w:r>
      <w:r w:rsidRPr="00D36414">
        <w:rPr>
          <w:rFonts w:cstheme="minorHAnsi"/>
        </w:rPr>
        <w:t xml:space="preserve">, </w:t>
      </w:r>
      <w:r w:rsidRPr="00D36414">
        <w:rPr>
          <w:rFonts w:cstheme="minorHAnsi"/>
          <w:i/>
          <w:iCs/>
        </w:rPr>
        <w:t>72</w:t>
      </w:r>
      <w:r w:rsidRPr="00D36414">
        <w:rPr>
          <w:rFonts w:cstheme="minorHAnsi"/>
        </w:rPr>
        <w:t xml:space="preserve">(6), 403–421. </w:t>
      </w:r>
      <w:hyperlink r:id="rId1302" w:history="1">
        <w:r w:rsidRPr="00D36414">
          <w:rPr>
            <w:rStyle w:val="Hyperlink"/>
            <w:rFonts w:cstheme="minorHAnsi"/>
          </w:rPr>
          <w:t>https://doi.org/10.1134/S2079086412030036</w:t>
        </w:r>
      </w:hyperlink>
      <w:r w:rsidRPr="00D36414">
        <w:rPr>
          <w:rFonts w:cstheme="minorHAnsi"/>
        </w:rPr>
        <w:t xml:space="preserve"> </w:t>
      </w:r>
    </w:p>
    <w:p w14:paraId="38D78CAC" w14:textId="7E6F00A2"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ord, D., &amp; Williams, P. (2007). </w:t>
      </w:r>
      <w:r w:rsidRPr="00D36414">
        <w:rPr>
          <w:rFonts w:cstheme="minorHAnsi"/>
          <w:i/>
          <w:iCs/>
        </w:rPr>
        <w:t>Karst Hydrogeology and Geomorphology</w:t>
      </w:r>
      <w:r w:rsidRPr="00D36414">
        <w:rPr>
          <w:rFonts w:cstheme="minorHAnsi"/>
        </w:rPr>
        <w:t xml:space="preserve">. </w:t>
      </w:r>
      <w:hyperlink r:id="rId1303" w:history="1">
        <w:r w:rsidRPr="00D36414">
          <w:rPr>
            <w:rStyle w:val="Hyperlink"/>
            <w:rFonts w:cstheme="minorHAnsi"/>
          </w:rPr>
          <w:t>https://doi.org/10.1002/9781118684986</w:t>
        </w:r>
      </w:hyperlink>
      <w:r w:rsidRPr="00D36414">
        <w:rPr>
          <w:rFonts w:cstheme="minorHAnsi"/>
        </w:rPr>
        <w:t xml:space="preserve"> </w:t>
      </w:r>
    </w:p>
    <w:p w14:paraId="403C7F8C" w14:textId="77777777" w:rsidR="00ED7B7A" w:rsidRPr="00D36414" w:rsidRDefault="00ED7B7A" w:rsidP="00ED7B7A">
      <w:pPr>
        <w:spacing w:before="120"/>
        <w:ind w:left="567" w:hanging="567"/>
        <w:rPr>
          <w:rFonts w:cstheme="minorHAnsi"/>
        </w:rPr>
      </w:pPr>
      <w:r w:rsidRPr="00D36414">
        <w:rPr>
          <w:rFonts w:cstheme="minorHAnsi"/>
        </w:rPr>
        <w:t xml:space="preserve">Forsman, A. (2014). Effects of genotypic and phenotypic variation on establishment are important for conservation, invasion and infection biology. </w:t>
      </w:r>
      <w:r w:rsidRPr="00D36414">
        <w:rPr>
          <w:rFonts w:cstheme="minorHAnsi"/>
          <w:i/>
        </w:rPr>
        <w:t>Proceedings of the National Academy of Sciences of the United States of America, 111,</w:t>
      </w:r>
      <w:r w:rsidRPr="00D36414">
        <w:rPr>
          <w:rFonts w:cstheme="minorHAnsi"/>
        </w:rPr>
        <w:t xml:space="preserve"> 302–307. </w:t>
      </w:r>
      <w:hyperlink r:id="rId1304" w:history="1">
        <w:r w:rsidRPr="00D36414">
          <w:rPr>
            <w:rStyle w:val="Hyperlink"/>
            <w:rFonts w:cstheme="minorHAnsi"/>
          </w:rPr>
          <w:t>https://doi.org/10.1073/pnas.1317745111</w:t>
        </w:r>
      </w:hyperlink>
      <w:r w:rsidRPr="00D36414">
        <w:rPr>
          <w:rFonts w:cstheme="minorHAnsi"/>
        </w:rPr>
        <w:t xml:space="preserve"> </w:t>
      </w:r>
    </w:p>
    <w:p w14:paraId="6BF5E84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orsman A., &amp; Wennersten, L. (2016). Inter-individual variation promotes ecological success of populations and species: evidence from experimental and comparative studies. </w:t>
      </w:r>
      <w:r w:rsidRPr="00D36414">
        <w:rPr>
          <w:rFonts w:cstheme="minorHAnsi"/>
          <w:i/>
        </w:rPr>
        <w:t>Ecography, 39,</w:t>
      </w:r>
      <w:r w:rsidRPr="00D36414">
        <w:rPr>
          <w:rFonts w:cstheme="minorHAnsi"/>
        </w:rPr>
        <w:t xml:space="preserve"> 630–648. </w:t>
      </w:r>
      <w:hyperlink r:id="rId1305" w:history="1">
        <w:r w:rsidRPr="00D36414">
          <w:rPr>
            <w:rStyle w:val="Hyperlink"/>
            <w:rFonts w:cstheme="minorHAnsi"/>
          </w:rPr>
          <w:t>https://doi.org/10.1111/ecog.01357</w:t>
        </w:r>
      </w:hyperlink>
      <w:r w:rsidRPr="00D36414">
        <w:rPr>
          <w:rFonts w:cstheme="minorHAnsi"/>
        </w:rPr>
        <w:t xml:space="preserve"> </w:t>
      </w:r>
    </w:p>
    <w:p w14:paraId="53DC3A5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orest Europe. (2015). </w:t>
      </w:r>
      <w:r w:rsidRPr="00D36414">
        <w:rPr>
          <w:rFonts w:cstheme="minorHAnsi"/>
          <w:i/>
          <w:iCs/>
        </w:rPr>
        <w:t>State of Europe’s Forests 2015.</w:t>
      </w:r>
    </w:p>
    <w:p w14:paraId="42B6F9F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ossheim, M., Primicerio, R., Johannesen, E., Ingvaldsen, R. B., Aschan, M. M., &amp; Dolgov, A. V. (2015). </w:t>
      </w:r>
      <w:r w:rsidRPr="00D36414">
        <w:rPr>
          <w:rFonts w:cstheme="minorHAnsi"/>
        </w:rPr>
        <w:lastRenderedPageBreak/>
        <w:t xml:space="preserve">Recent warming leads to a rapid borealization of fish communities in the Arctic. </w:t>
      </w:r>
      <w:r w:rsidRPr="00D36414">
        <w:rPr>
          <w:rFonts w:cstheme="minorHAnsi"/>
          <w:i/>
        </w:rPr>
        <w:t xml:space="preserve">Nature Climate Change, 5, </w:t>
      </w:r>
      <w:r w:rsidRPr="00D36414">
        <w:rPr>
          <w:rFonts w:cstheme="minorHAnsi"/>
        </w:rPr>
        <w:t xml:space="preserve">673-677. </w:t>
      </w:r>
      <w:hyperlink r:id="rId1306" w:history="1">
        <w:r w:rsidRPr="00D36414">
          <w:rPr>
            <w:rStyle w:val="Hyperlink"/>
            <w:rFonts w:cstheme="minorHAnsi"/>
          </w:rPr>
          <w:t>http://doi.org/10.1038/NCLIMATE2647</w:t>
        </w:r>
      </w:hyperlink>
      <w:r w:rsidRPr="00D36414">
        <w:rPr>
          <w:rFonts w:cstheme="minorHAnsi"/>
        </w:rPr>
        <w:t xml:space="preserve"> </w:t>
      </w:r>
    </w:p>
    <w:p w14:paraId="009F60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aiture, A., &amp; Otto, P. (2015). Distribution, ecology and status of 51 macromycetes in Europe: Results of the ECCF Mapping Programme. </w:t>
      </w:r>
      <w:r w:rsidRPr="00D36414">
        <w:rPr>
          <w:rFonts w:cstheme="minorHAnsi"/>
          <w:i/>
          <w:iCs/>
        </w:rPr>
        <w:t>Scripta Botanica Belgica</w:t>
      </w:r>
      <w:r w:rsidRPr="00D36414">
        <w:rPr>
          <w:rFonts w:cstheme="minorHAnsi"/>
        </w:rPr>
        <w:t xml:space="preserve">, </w:t>
      </w:r>
      <w:r w:rsidRPr="00D36414">
        <w:rPr>
          <w:rFonts w:cstheme="minorHAnsi"/>
          <w:i/>
          <w:iCs/>
        </w:rPr>
        <w:t>53</w:t>
      </w:r>
      <w:r w:rsidRPr="00D36414">
        <w:rPr>
          <w:rFonts w:cstheme="minorHAnsi"/>
        </w:rPr>
        <w:t>, 1–246.</w:t>
      </w:r>
    </w:p>
    <w:p w14:paraId="7D3F3E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ederiksen, M. (2010). Appendix 1: seabirds in the North East Atlantic. A review of status, trends and anthropogenic impact. </w:t>
      </w:r>
      <w:r w:rsidRPr="00D36414">
        <w:rPr>
          <w:rFonts w:cstheme="minorHAnsi"/>
          <w:i/>
          <w:iCs/>
        </w:rPr>
        <w:t>TemaNord</w:t>
      </w:r>
      <w:r w:rsidRPr="00D36414">
        <w:rPr>
          <w:rFonts w:cstheme="minorHAnsi"/>
        </w:rPr>
        <w:t xml:space="preserve">, </w:t>
      </w:r>
      <w:r w:rsidRPr="00D36414">
        <w:rPr>
          <w:rFonts w:cstheme="minorHAnsi"/>
          <w:i/>
          <w:iCs/>
        </w:rPr>
        <w:t>587</w:t>
      </w:r>
      <w:r w:rsidRPr="00D36414">
        <w:rPr>
          <w:rFonts w:cstheme="minorHAnsi"/>
        </w:rPr>
        <w:t>, 47–122.</w:t>
      </w:r>
    </w:p>
    <w:p w14:paraId="7E59E2F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ederiksen, M., Anker-Nilssen, T., Beaugrand, G., &amp; Wanless, S. (2013). Climate, copepods and seabirds in the boreal Northeast Atlantic - current state and future outlook.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2), 364–372. </w:t>
      </w:r>
      <w:hyperlink r:id="rId1307" w:history="1">
        <w:r w:rsidRPr="00D36414">
          <w:rPr>
            <w:rStyle w:val="Hyperlink"/>
            <w:rFonts w:cstheme="minorHAnsi"/>
          </w:rPr>
          <w:t>https://doi.org/10.1111/gcb.12072</w:t>
        </w:r>
      </w:hyperlink>
      <w:r w:rsidRPr="00D36414">
        <w:rPr>
          <w:rFonts w:cstheme="minorHAnsi"/>
        </w:rPr>
        <w:t xml:space="preserve"> </w:t>
      </w:r>
    </w:p>
    <w:p w14:paraId="596614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ederiksen, M., Harris, M. P., Daunt, F., Rothery, P., &amp; Wanless, S. (2004). Scale-dependent climate signals drive breeding phenology of three seabird species. </w:t>
      </w:r>
      <w:r w:rsidRPr="00D36414">
        <w:rPr>
          <w:rFonts w:cstheme="minorHAnsi"/>
          <w:i/>
          <w:iCs/>
        </w:rPr>
        <w:t>Global Change Biology</w:t>
      </w:r>
      <w:r w:rsidRPr="00D36414">
        <w:rPr>
          <w:rFonts w:cstheme="minorHAnsi"/>
        </w:rPr>
        <w:t xml:space="preserve">, </w:t>
      </w:r>
      <w:r w:rsidRPr="00D36414">
        <w:rPr>
          <w:rFonts w:cstheme="minorHAnsi"/>
          <w:i/>
          <w:iCs/>
        </w:rPr>
        <w:t>10</w:t>
      </w:r>
      <w:r w:rsidRPr="00D36414">
        <w:rPr>
          <w:rFonts w:cstheme="minorHAnsi"/>
        </w:rPr>
        <w:t xml:space="preserve">(7), 1214–1221. </w:t>
      </w:r>
      <w:hyperlink r:id="rId1308" w:history="1">
        <w:r w:rsidRPr="00D36414">
          <w:rPr>
            <w:rStyle w:val="Hyperlink"/>
            <w:rFonts w:cstheme="minorHAnsi"/>
          </w:rPr>
          <w:t>https://doi.org/10.1111/j.1529-8817.2003.00794.x</w:t>
        </w:r>
      </w:hyperlink>
      <w:r w:rsidRPr="00D36414">
        <w:rPr>
          <w:rFonts w:cstheme="minorHAnsi"/>
        </w:rPr>
        <w:t xml:space="preserve"> </w:t>
      </w:r>
    </w:p>
    <w:p w14:paraId="3C2B421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Frederiksen, M., Krause-Jensen, D., Holmer, M., &amp; Laursen, J. S. (2004). Long-term changes in area distribution of eelgrass (</w:t>
      </w:r>
      <w:r w:rsidRPr="00D36414">
        <w:rPr>
          <w:rFonts w:cstheme="minorHAnsi"/>
          <w:i/>
        </w:rPr>
        <w:t>Zostera marina</w:t>
      </w:r>
      <w:r w:rsidRPr="00D36414">
        <w:rPr>
          <w:rFonts w:cstheme="minorHAnsi"/>
        </w:rPr>
        <w:t xml:space="preserve">) in Danish coastal waters. </w:t>
      </w:r>
      <w:r w:rsidRPr="00D36414">
        <w:rPr>
          <w:rFonts w:cstheme="minorHAnsi"/>
          <w:i/>
          <w:iCs/>
        </w:rPr>
        <w:t>Aquatic Botany</w:t>
      </w:r>
      <w:r w:rsidRPr="00D36414">
        <w:rPr>
          <w:rFonts w:cstheme="minorHAnsi"/>
        </w:rPr>
        <w:t xml:space="preserve">, </w:t>
      </w:r>
      <w:r w:rsidRPr="00D36414">
        <w:rPr>
          <w:rFonts w:cstheme="minorHAnsi"/>
          <w:i/>
          <w:iCs/>
        </w:rPr>
        <w:t>78</w:t>
      </w:r>
      <w:r w:rsidRPr="00D36414">
        <w:rPr>
          <w:rFonts w:cstheme="minorHAnsi"/>
        </w:rPr>
        <w:t xml:space="preserve">(2), 167–181. </w:t>
      </w:r>
      <w:hyperlink r:id="rId1309" w:history="1">
        <w:r w:rsidRPr="00D36414">
          <w:rPr>
            <w:rStyle w:val="Hyperlink"/>
            <w:rFonts w:cstheme="minorHAnsi"/>
          </w:rPr>
          <w:t>https://doi.org/10.1016/j.aquabot.2003.10.002</w:t>
        </w:r>
      </w:hyperlink>
      <w:r w:rsidRPr="00D36414">
        <w:rPr>
          <w:rFonts w:cstheme="minorHAnsi"/>
        </w:rPr>
        <w:t xml:space="preserve"> </w:t>
      </w:r>
    </w:p>
    <w:p w14:paraId="62933CA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eyhof, J. (2011). </w:t>
      </w:r>
      <w:r w:rsidRPr="00D36414">
        <w:rPr>
          <w:rFonts w:cstheme="minorHAnsi"/>
          <w:i/>
          <w:iCs/>
        </w:rPr>
        <w:t>European red list of freshwater fishes</w:t>
      </w:r>
      <w:r w:rsidRPr="00D36414">
        <w:rPr>
          <w:rFonts w:cstheme="minorHAnsi"/>
        </w:rPr>
        <w:t xml:space="preserve">. Retrieved from </w:t>
      </w:r>
      <w:hyperlink r:id="rId1310" w:anchor="0%5Cnhttp://scholar.google.com/scholar?hl=en&amp;btnG=Search&amp;q=intitle:European+red+list+of+freshwater+fishes%230" w:history="1">
        <w:r w:rsidRPr="00D36414">
          <w:rPr>
            <w:rStyle w:val="Hyperlink"/>
            <w:rFonts w:cstheme="minorHAnsi"/>
          </w:rPr>
          <w:t>http://scholar.google.com/scholar?hl=en&amp;btnG=Search&amp;q=intitle:European+Red+List+of+Freshwater+Fishes#0%5Cnhttp://scholar.google.com/scholar?hl=en&amp;btnG=Search&amp;q=intitle:European+red+list+of+freshwater+fishes%230</w:t>
        </w:r>
      </w:hyperlink>
      <w:r w:rsidRPr="00D36414">
        <w:rPr>
          <w:rFonts w:cstheme="minorHAnsi"/>
        </w:rPr>
        <w:t xml:space="preserve"> </w:t>
      </w:r>
    </w:p>
    <w:p w14:paraId="458BAE4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eyhof, J., &amp; Brooks, E. (2011). </w:t>
      </w:r>
      <w:r w:rsidRPr="00D36414">
        <w:rPr>
          <w:rFonts w:cstheme="minorHAnsi"/>
          <w:i/>
        </w:rPr>
        <w:t>European red list of freshwater fishes.</w:t>
      </w:r>
      <w:r w:rsidRPr="00D36414">
        <w:rPr>
          <w:rFonts w:cstheme="minorHAnsi"/>
        </w:rPr>
        <w:t xml:space="preserve"> Luxembourg: Publications Office of the European Union. </w:t>
      </w:r>
      <w:hyperlink r:id="rId1311" w:history="1">
        <w:r w:rsidRPr="00D36414">
          <w:rPr>
            <w:rStyle w:val="Hyperlink"/>
            <w:rFonts w:cstheme="minorHAnsi"/>
          </w:rPr>
          <w:t>https://doi.org/10.2779/85903</w:t>
        </w:r>
      </w:hyperlink>
      <w:r w:rsidRPr="00D36414">
        <w:rPr>
          <w:rFonts w:cstheme="minorHAnsi"/>
        </w:rPr>
        <w:t xml:space="preserve"> </w:t>
      </w:r>
    </w:p>
    <w:p w14:paraId="1AA90C0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Friend, A. D., Lucht, W., Rademacher, T. T., Keribin, R., Betts, R., Cadule, P., Ciais, P., Clark, D. B., Dankers, R., Falloon, P. D., Ito, A., Kahana, R., Kleidon, A., Lomas, M. R., Nishina, K., Ostberg, S., Pavlick, R., Peylin, P., Schaphoff, S., Vuichard, N., Warszawski, L., Wiltshire, A., &amp; Woodward, F. I. (2014). Carbon residence time dominates uncertainty in terrestrial vegetation responses to future climate and atmospheric CO</w:t>
      </w:r>
      <w:r w:rsidRPr="00D36414">
        <w:rPr>
          <w:rFonts w:cstheme="minorHAnsi"/>
          <w:vertAlign w:val="subscript"/>
        </w:rPr>
        <w:t>2</w:t>
      </w:r>
      <w:r w:rsidRPr="00D36414">
        <w:rPr>
          <w:rFonts w:cstheme="minorHAnsi"/>
        </w:rPr>
        <w:t xml:space="preserv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1</w:t>
      </w:r>
      <w:r w:rsidRPr="00D36414">
        <w:rPr>
          <w:rFonts w:cstheme="minorHAnsi"/>
        </w:rPr>
        <w:t xml:space="preserve">(9), 3280–5. </w:t>
      </w:r>
      <w:hyperlink r:id="rId1312" w:history="1">
        <w:r w:rsidRPr="00D36414">
          <w:rPr>
            <w:rStyle w:val="Hyperlink"/>
            <w:rFonts w:cstheme="minorHAnsi"/>
          </w:rPr>
          <w:t>https://doi.org/10.1073/pnas.1222477110</w:t>
        </w:r>
      </w:hyperlink>
      <w:r w:rsidRPr="00D36414">
        <w:rPr>
          <w:rFonts w:cstheme="minorHAnsi"/>
        </w:rPr>
        <w:t xml:space="preserve"> </w:t>
      </w:r>
    </w:p>
    <w:p w14:paraId="623EE0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riocourt, Y. F., Skogen, M., Stolte, W., &amp; Albretsen, J. (2012). Marine downscaling of a future climate scenario in the North Sea and possible effects on dinoflagellate harmful algal blooms. </w:t>
      </w:r>
      <w:r w:rsidRPr="00D36414">
        <w:rPr>
          <w:rFonts w:cstheme="minorHAnsi"/>
          <w:i/>
          <w:iCs/>
        </w:rPr>
        <w:t>Food Additives and Contaminants - Part A Chemistry, Analysis, Control, Exposure and Risk Assessment</w:t>
      </w:r>
      <w:r w:rsidRPr="00D36414">
        <w:rPr>
          <w:rFonts w:cstheme="minorHAnsi"/>
        </w:rPr>
        <w:t xml:space="preserve">, </w:t>
      </w:r>
      <w:r w:rsidRPr="00D36414">
        <w:rPr>
          <w:rFonts w:cstheme="minorHAnsi"/>
          <w:i/>
          <w:iCs/>
        </w:rPr>
        <w:t>29</w:t>
      </w:r>
      <w:r w:rsidRPr="00D36414">
        <w:rPr>
          <w:rFonts w:cstheme="minorHAnsi"/>
        </w:rPr>
        <w:t xml:space="preserve">(10), 1630–1646. </w:t>
      </w:r>
      <w:hyperlink r:id="rId1313" w:history="1">
        <w:r w:rsidRPr="00D36414">
          <w:rPr>
            <w:rStyle w:val="Hyperlink"/>
            <w:rFonts w:cstheme="minorHAnsi"/>
          </w:rPr>
          <w:t>https://doi.org/10.1080/19440049.2012.714079</w:t>
        </w:r>
      </w:hyperlink>
      <w:r w:rsidRPr="00D36414">
        <w:rPr>
          <w:rFonts w:cstheme="minorHAnsi"/>
        </w:rPr>
        <w:t xml:space="preserve"> </w:t>
      </w:r>
    </w:p>
    <w:p w14:paraId="2143E3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uchs, R., Herold, M., Verburg, P. H., Clevers, J. G. P. W., &amp; Eberle, J. (2015). Gross changes in reconstructions of historic land cover/use for Europe between 1900 and 2010.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1), 299–313. https://doi.org/10.1111/gcb.12714</w:t>
      </w:r>
    </w:p>
    <w:p w14:paraId="4481782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ujikura, K., Lindsay, D., Kitazato, H., Nishida, S., &amp; Shirayama, Y. (2010). Marine biodiversity in Japanese waters. </w:t>
      </w:r>
      <w:r w:rsidRPr="00D36414">
        <w:rPr>
          <w:rFonts w:cstheme="minorHAnsi"/>
          <w:i/>
          <w:iCs/>
        </w:rPr>
        <w:t>PLoS ONE</w:t>
      </w:r>
      <w:r w:rsidRPr="00D36414">
        <w:rPr>
          <w:rFonts w:cstheme="minorHAnsi"/>
        </w:rPr>
        <w:t xml:space="preserve">, </w:t>
      </w:r>
      <w:r w:rsidRPr="00D36414">
        <w:rPr>
          <w:rFonts w:cstheme="minorHAnsi"/>
          <w:i/>
          <w:iCs/>
        </w:rPr>
        <w:t>5</w:t>
      </w:r>
      <w:r w:rsidRPr="00D36414">
        <w:rPr>
          <w:rFonts w:cstheme="minorHAnsi"/>
        </w:rPr>
        <w:t xml:space="preserve">(8), e11836. </w:t>
      </w:r>
      <w:hyperlink r:id="rId1314" w:history="1">
        <w:r w:rsidRPr="00D36414">
          <w:rPr>
            <w:rStyle w:val="Hyperlink"/>
            <w:rFonts w:cstheme="minorHAnsi"/>
          </w:rPr>
          <w:t>https://doi.org/10.1371/journal.pone.0011836</w:t>
        </w:r>
      </w:hyperlink>
      <w:r w:rsidRPr="00D36414">
        <w:rPr>
          <w:rFonts w:cstheme="minorHAnsi"/>
        </w:rPr>
        <w:t xml:space="preserve"> </w:t>
      </w:r>
    </w:p>
    <w:p w14:paraId="35EC2F8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Fuller, R. J., Norton, L. R., Feber, R. E., Johnson, P. J., Chamberlain, D. E., Joys, A. C., Mathews, F., Stuart, R. C., Townsend, M. C., Manley, W. J., Wolfe, M. S., MacDonald, D. W., &amp; Firbank, L. G. (2005). Benefits of organic farming to biodiversity vary among taxa. </w:t>
      </w:r>
      <w:r w:rsidRPr="00D36414">
        <w:rPr>
          <w:rFonts w:cstheme="minorHAnsi"/>
          <w:i/>
          <w:iCs/>
        </w:rPr>
        <w:t>Biology Letters</w:t>
      </w:r>
      <w:r w:rsidRPr="00D36414">
        <w:rPr>
          <w:rFonts w:cstheme="minorHAnsi"/>
        </w:rPr>
        <w:t xml:space="preserve">, </w:t>
      </w:r>
      <w:r w:rsidRPr="00D36414">
        <w:rPr>
          <w:rFonts w:cstheme="minorHAnsi"/>
          <w:i/>
          <w:iCs/>
        </w:rPr>
        <w:t>1</w:t>
      </w:r>
      <w:r w:rsidRPr="00D36414">
        <w:rPr>
          <w:rFonts w:cstheme="minorHAnsi"/>
        </w:rPr>
        <w:t xml:space="preserve">(4), 431–434. </w:t>
      </w:r>
      <w:hyperlink r:id="rId1315" w:history="1">
        <w:r w:rsidRPr="00D36414">
          <w:rPr>
            <w:rStyle w:val="Hyperlink"/>
            <w:rFonts w:cstheme="minorHAnsi"/>
          </w:rPr>
          <w:t>http://doi.org/10.1098/rsbl.2005.0357</w:t>
        </w:r>
      </w:hyperlink>
      <w:r w:rsidRPr="00D36414">
        <w:rPr>
          <w:rFonts w:cstheme="minorHAnsi"/>
        </w:rPr>
        <w:t xml:space="preserve"> </w:t>
      </w:r>
    </w:p>
    <w:p w14:paraId="40E79446" w14:textId="1221AC4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Fundukchiev</w:t>
      </w:r>
      <w:r w:rsidR="00D35437">
        <w:rPr>
          <w:rFonts w:cstheme="minorHAnsi"/>
        </w:rPr>
        <w:t>, S. E.</w:t>
      </w:r>
      <w:r w:rsidRPr="00D36414">
        <w:rPr>
          <w:rFonts w:cstheme="minorHAnsi"/>
        </w:rPr>
        <w:t xml:space="preserve"> </w:t>
      </w:r>
      <w:r w:rsidR="00D35437">
        <w:rPr>
          <w:rFonts w:cstheme="minorHAnsi"/>
        </w:rPr>
        <w:t>(</w:t>
      </w:r>
      <w:r w:rsidRPr="00D36414">
        <w:rPr>
          <w:rFonts w:cstheme="minorHAnsi"/>
        </w:rPr>
        <w:t>1987</w:t>
      </w:r>
      <w:r w:rsidR="00D35437">
        <w:rPr>
          <w:rFonts w:cstheme="minorHAnsi"/>
        </w:rPr>
        <w:t xml:space="preserve">). </w:t>
      </w:r>
      <w:r w:rsidR="00D35437" w:rsidRPr="00586535">
        <w:rPr>
          <w:rFonts w:ascii="Calibri" w:eastAsia="Times New Roman" w:hAnsi="Calibri" w:cs="Calibri"/>
          <w:i/>
          <w:color w:val="000000"/>
        </w:rPr>
        <w:t>Anthropogenic transformation of the bird populations in “Golodnaya Steppe”</w:t>
      </w:r>
      <w:r w:rsidR="00D35437" w:rsidRPr="00BC5F9F">
        <w:rPr>
          <w:rFonts w:ascii="Calibri" w:eastAsia="Times New Roman" w:hAnsi="Calibri" w:cs="Calibri"/>
          <w:color w:val="000000"/>
        </w:rPr>
        <w:t xml:space="preserve"> (Abstract of the thesis for Candidate of Biological Sciences)</w:t>
      </w:r>
      <w:r w:rsidR="00D35437" w:rsidRPr="00586535">
        <w:rPr>
          <w:rFonts w:ascii="Calibri" w:eastAsia="Times New Roman" w:hAnsi="Calibri" w:cs="Calibri"/>
          <w:color w:val="000000"/>
        </w:rPr>
        <w:t>.</w:t>
      </w:r>
    </w:p>
    <w:p w14:paraId="0F30198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Fung, T., Farnsworth, K., Shephard, S., Reid, D., &amp; Rossberg, A. (2013). Why the size structure of marine communities can require decades to recover from fishing. </w:t>
      </w:r>
      <w:r w:rsidRPr="00D36414">
        <w:rPr>
          <w:rFonts w:cstheme="minorHAnsi"/>
          <w:i/>
          <w:iCs/>
        </w:rPr>
        <w:t>Marine Ecology Progress Series</w:t>
      </w:r>
      <w:r w:rsidRPr="00D36414">
        <w:rPr>
          <w:rFonts w:cstheme="minorHAnsi"/>
        </w:rPr>
        <w:t xml:space="preserve">, </w:t>
      </w:r>
      <w:r w:rsidRPr="00D36414">
        <w:rPr>
          <w:rFonts w:cstheme="minorHAnsi"/>
          <w:i/>
          <w:iCs/>
        </w:rPr>
        <w:t>484</w:t>
      </w:r>
      <w:r w:rsidRPr="00D36414">
        <w:rPr>
          <w:rFonts w:cstheme="minorHAnsi"/>
        </w:rPr>
        <w:t xml:space="preserve">, 155–171. </w:t>
      </w:r>
      <w:hyperlink r:id="rId1316" w:history="1">
        <w:r w:rsidRPr="00D36414">
          <w:rPr>
            <w:rStyle w:val="Hyperlink"/>
            <w:rFonts w:cstheme="minorHAnsi"/>
          </w:rPr>
          <w:t>https://doi.org/10.3354/meps10305</w:t>
        </w:r>
      </w:hyperlink>
      <w:r w:rsidRPr="00D36414">
        <w:rPr>
          <w:rFonts w:cstheme="minorHAnsi"/>
        </w:rPr>
        <w:t xml:space="preserve"> </w:t>
      </w:r>
    </w:p>
    <w:p w14:paraId="4350DAB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briel, D., Carver, S. J., Durham, H., Kunin, W. E., Palmer, R. C., Sait, S. M., Stagl, S., &amp; Benton, T. G. (2009). The spatial aggregation of organic farming in England and its underlying environmental correlates. </w:t>
      </w:r>
      <w:r w:rsidRPr="00D36414">
        <w:rPr>
          <w:rFonts w:cstheme="minorHAnsi"/>
          <w:i/>
          <w:iCs/>
        </w:rPr>
        <w:t>Journal of Applied Ecology</w:t>
      </w:r>
      <w:r w:rsidRPr="00D36414">
        <w:rPr>
          <w:rFonts w:cstheme="minorHAnsi"/>
        </w:rPr>
        <w:t xml:space="preserve">, </w:t>
      </w:r>
      <w:r w:rsidRPr="00D36414">
        <w:rPr>
          <w:rFonts w:cstheme="minorHAnsi"/>
          <w:i/>
          <w:iCs/>
        </w:rPr>
        <w:t>46</w:t>
      </w:r>
      <w:r w:rsidRPr="00D36414">
        <w:rPr>
          <w:rFonts w:cstheme="minorHAnsi"/>
        </w:rPr>
        <w:t xml:space="preserve">(2), 323–333. </w:t>
      </w:r>
      <w:hyperlink r:id="rId1317" w:history="1">
        <w:r w:rsidRPr="00D36414">
          <w:rPr>
            <w:rStyle w:val="Hyperlink"/>
            <w:rFonts w:cstheme="minorHAnsi"/>
          </w:rPr>
          <w:t>http://doi.org/10.1111/j.1365-2664.2009.01624.x</w:t>
        </w:r>
      </w:hyperlink>
      <w:r w:rsidRPr="00D36414">
        <w:rPr>
          <w:rFonts w:cstheme="minorHAnsi"/>
        </w:rPr>
        <w:t xml:space="preserve"> </w:t>
      </w:r>
    </w:p>
    <w:p w14:paraId="0FE36391" w14:textId="77777777" w:rsidR="00ED7B7A" w:rsidRPr="00D36414" w:rsidRDefault="00ED7B7A" w:rsidP="00ED7B7A">
      <w:pPr>
        <w:spacing w:before="120"/>
        <w:ind w:left="567" w:hanging="567"/>
        <w:rPr>
          <w:rFonts w:cstheme="minorHAnsi"/>
        </w:rPr>
      </w:pPr>
      <w:r w:rsidRPr="00D36414">
        <w:rPr>
          <w:rFonts w:cstheme="minorHAnsi"/>
        </w:rPr>
        <w:t xml:space="preserve">Gabriel, D., Sait, S. M., Hodgson, J. A., Schmutz, U., Kunin, W. E., &amp; Benton, T. G. (2010). Scale matters: The impact of organic farming on biodiversity at different spatial scales. </w:t>
      </w:r>
      <w:r w:rsidRPr="00D36414">
        <w:rPr>
          <w:rFonts w:cstheme="minorHAnsi"/>
          <w:i/>
          <w:iCs/>
        </w:rPr>
        <w:t>Ecology Letters</w:t>
      </w:r>
      <w:r w:rsidRPr="00D36414">
        <w:rPr>
          <w:rFonts w:cstheme="minorHAnsi"/>
        </w:rPr>
        <w:t xml:space="preserve">, </w:t>
      </w:r>
      <w:r w:rsidRPr="00D36414">
        <w:rPr>
          <w:rFonts w:cstheme="minorHAnsi"/>
          <w:i/>
          <w:iCs/>
        </w:rPr>
        <w:t>13</w:t>
      </w:r>
      <w:r w:rsidRPr="00D36414">
        <w:rPr>
          <w:rFonts w:cstheme="minorHAnsi"/>
        </w:rPr>
        <w:t xml:space="preserve">(7), 858–869. </w:t>
      </w:r>
      <w:hyperlink r:id="rId1318" w:history="1">
        <w:r w:rsidRPr="00D36414">
          <w:rPr>
            <w:rStyle w:val="Hyperlink"/>
            <w:rFonts w:cstheme="minorHAnsi"/>
          </w:rPr>
          <w:t>http://doi.org/10.1111/j.1461-0248.2010.01481.x</w:t>
        </w:r>
      </w:hyperlink>
      <w:r w:rsidRPr="00D36414">
        <w:rPr>
          <w:rFonts w:cstheme="minorHAnsi"/>
        </w:rPr>
        <w:t xml:space="preserve"> </w:t>
      </w:r>
    </w:p>
    <w:p w14:paraId="216F77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briel, D., I. Roschewitz, T. Tscharntke, and C. Thies. (2006). Beta diversity at different spatial scales: plant communities in organic and conventional agriculture. </w:t>
      </w:r>
      <w:r w:rsidRPr="00D36414">
        <w:rPr>
          <w:rFonts w:cstheme="minorHAnsi"/>
          <w:i/>
        </w:rPr>
        <w:t xml:space="preserve">Ecological Applications 16, </w:t>
      </w:r>
      <w:r w:rsidRPr="00D36414">
        <w:rPr>
          <w:rFonts w:cstheme="minorHAnsi"/>
        </w:rPr>
        <w:t xml:space="preserve">2011-2021. </w:t>
      </w:r>
      <w:hyperlink r:id="rId1319" w:history="1">
        <w:r w:rsidRPr="00D36414">
          <w:rPr>
            <w:rStyle w:val="Hyperlink"/>
            <w:rFonts w:cstheme="minorHAnsi"/>
          </w:rPr>
          <w:t>http://doi.org/10.1890/1051-0761(2006)016[2011:BDADSS]2.0.CO;2</w:t>
        </w:r>
      </w:hyperlink>
      <w:r w:rsidRPr="00D36414">
        <w:rPr>
          <w:rFonts w:cstheme="minorHAnsi"/>
        </w:rPr>
        <w:t xml:space="preserve"> </w:t>
      </w:r>
    </w:p>
    <w:p w14:paraId="4C3FFB8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ge, J. D., &amp; Tyler, P. A. (1991). </w:t>
      </w:r>
      <w:r w:rsidRPr="00D36414">
        <w:rPr>
          <w:rFonts w:cstheme="minorHAnsi"/>
          <w:i/>
          <w:iCs/>
        </w:rPr>
        <w:t>Deep-sea biology: a natural history of organisms at the deep-sea floor</w:t>
      </w:r>
      <w:r w:rsidRPr="00D36414">
        <w:rPr>
          <w:rFonts w:cstheme="minorHAnsi"/>
        </w:rPr>
        <w:t>. Cambridge, UK: Cambridge University Press.</w:t>
      </w:r>
    </w:p>
    <w:p w14:paraId="4DA1DD0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Gagic, V., Bartomeus, I., Jonsson, T., Taylor, A., Winqvist, C., Fischer, C., Slade, E. M.,</w:t>
      </w:r>
      <w:r w:rsidRPr="00D36414">
        <w:rPr>
          <w:rFonts w:ascii="MS Gothic" w:eastAsia="MS Gothic" w:hAnsi="MS Gothic" w:cs="MS Gothic" w:hint="eastAsia"/>
        </w:rPr>
        <w:t> </w:t>
      </w:r>
      <w:r w:rsidRPr="00D36414">
        <w:rPr>
          <w:rFonts w:cstheme="minorHAnsi"/>
        </w:rPr>
        <w:t>Steffan-Dewenter, I., Emmerson, M., Potts, S. G.,</w:t>
      </w:r>
      <w:r w:rsidRPr="00D36414">
        <w:rPr>
          <w:rFonts w:ascii="MS Gothic" w:eastAsia="MS Gothic" w:hAnsi="MS Gothic" w:cs="MS Gothic" w:hint="eastAsia"/>
        </w:rPr>
        <w:t> </w:t>
      </w:r>
      <w:r w:rsidRPr="00D36414">
        <w:rPr>
          <w:rFonts w:cstheme="minorHAnsi"/>
        </w:rPr>
        <w:t xml:space="preserve">Tscharntke, T., Weisser, W., &amp; Bommarco, R. (2015). Functional identity and diversity of animals predict ecosystem functioning better than species-based indices. </w:t>
      </w:r>
      <w:r w:rsidRPr="00D36414">
        <w:rPr>
          <w:rFonts w:cstheme="minorHAnsi"/>
          <w:i/>
        </w:rPr>
        <w:t>Proceedings of the Royal Society B: Biological Sciences, 282</w:t>
      </w:r>
      <w:r w:rsidRPr="00D36414">
        <w:rPr>
          <w:rFonts w:cstheme="minorHAnsi"/>
        </w:rPr>
        <w:t>(1801),</w:t>
      </w:r>
      <w:r w:rsidRPr="00D36414">
        <w:rPr>
          <w:rFonts w:cstheme="minorHAnsi"/>
          <w:i/>
        </w:rPr>
        <w:t xml:space="preserve"> </w:t>
      </w:r>
      <w:r w:rsidRPr="00D36414">
        <w:rPr>
          <w:rFonts w:cstheme="minorHAnsi"/>
        </w:rPr>
        <w:t xml:space="preserve">20142620. </w:t>
      </w:r>
      <w:hyperlink r:id="rId1320" w:history="1">
        <w:r w:rsidRPr="00D36414">
          <w:rPr>
            <w:rStyle w:val="Hyperlink"/>
            <w:rFonts w:cstheme="minorHAnsi"/>
          </w:rPr>
          <w:t>http://dx.doi.org/10.1098/rspb.2014.2620</w:t>
        </w:r>
      </w:hyperlink>
      <w:r w:rsidRPr="00D36414">
        <w:rPr>
          <w:rFonts w:cstheme="minorHAnsi"/>
        </w:rPr>
        <w:t xml:space="preserve"> </w:t>
      </w:r>
    </w:p>
    <w:p w14:paraId="55A97E6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Gallardo, B., &amp; Aldridge, D. C. (2013). </w:t>
      </w:r>
      <w:r w:rsidRPr="00D36414">
        <w:rPr>
          <w:rFonts w:cstheme="minorHAnsi"/>
        </w:rPr>
        <w:t xml:space="preserve">The “dirty dozen”: Socio-economic factors amplify the invasion potential of 12 high-risk aquatic invasive species in Great Britain and Ireland. </w:t>
      </w:r>
      <w:r w:rsidRPr="00D36414">
        <w:rPr>
          <w:rFonts w:cstheme="minorHAnsi"/>
          <w:i/>
          <w:iCs/>
        </w:rPr>
        <w:t>Journal of Applied Ecology</w:t>
      </w:r>
      <w:r w:rsidRPr="00D36414">
        <w:rPr>
          <w:rFonts w:cstheme="minorHAnsi"/>
        </w:rPr>
        <w:t xml:space="preserve">, </w:t>
      </w:r>
      <w:r w:rsidRPr="00D36414">
        <w:rPr>
          <w:rFonts w:cstheme="minorHAnsi"/>
          <w:i/>
          <w:iCs/>
        </w:rPr>
        <w:t>50</w:t>
      </w:r>
      <w:r w:rsidRPr="00D36414">
        <w:rPr>
          <w:rFonts w:cstheme="minorHAnsi"/>
        </w:rPr>
        <w:t xml:space="preserve">(3), 757–766. </w:t>
      </w:r>
      <w:hyperlink r:id="rId1321" w:history="1">
        <w:r w:rsidRPr="00D36414">
          <w:rPr>
            <w:rStyle w:val="Hyperlink"/>
            <w:rFonts w:cstheme="minorHAnsi"/>
          </w:rPr>
          <w:t>http://doi.org/10.1111/1365-2664.12079</w:t>
        </w:r>
      </w:hyperlink>
    </w:p>
    <w:p w14:paraId="62642BD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lil, B., Marchini, A., Occhipinti-Ambrogi, A., &amp; Ojaveer, H. (2017). The enlargement of the Suez Canal—Erythraean introductions and management challenges. </w:t>
      </w:r>
      <w:r w:rsidRPr="00D36414">
        <w:rPr>
          <w:rFonts w:cstheme="minorHAnsi"/>
          <w:i/>
          <w:iCs/>
        </w:rPr>
        <w:t>Management of Biological Invasions</w:t>
      </w:r>
      <w:r w:rsidRPr="00D36414">
        <w:rPr>
          <w:rFonts w:cstheme="minorHAnsi"/>
        </w:rPr>
        <w:t xml:space="preserve">, </w:t>
      </w:r>
      <w:r w:rsidRPr="00D36414">
        <w:rPr>
          <w:rFonts w:cstheme="minorHAnsi"/>
          <w:i/>
          <w:iCs/>
        </w:rPr>
        <w:t>8</w:t>
      </w:r>
      <w:r w:rsidRPr="00D36414">
        <w:rPr>
          <w:rFonts w:cstheme="minorHAnsi"/>
        </w:rPr>
        <w:t xml:space="preserve">(2), 141–152. </w:t>
      </w:r>
      <w:hyperlink r:id="rId1322" w:history="1">
        <w:r w:rsidRPr="00D36414">
          <w:rPr>
            <w:rStyle w:val="Hyperlink"/>
            <w:rFonts w:cstheme="minorHAnsi"/>
          </w:rPr>
          <w:t>https://doi.org/10.3391/mbi.2017.8.2.02</w:t>
        </w:r>
      </w:hyperlink>
      <w:r w:rsidRPr="00D36414">
        <w:rPr>
          <w:rFonts w:cstheme="minorHAnsi"/>
        </w:rPr>
        <w:t xml:space="preserve"> </w:t>
      </w:r>
    </w:p>
    <w:p w14:paraId="37F27D7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lil, B. S. (2007). Loss or gain? Invasive aliens and biodiversity in the Mediterranean Sea. </w:t>
      </w:r>
      <w:r w:rsidRPr="00D36414">
        <w:rPr>
          <w:rFonts w:cstheme="minorHAnsi"/>
          <w:i/>
          <w:iCs/>
        </w:rPr>
        <w:t>Marine Pollution Bulletin</w:t>
      </w:r>
      <w:r w:rsidRPr="00D36414">
        <w:rPr>
          <w:rFonts w:cstheme="minorHAnsi"/>
        </w:rPr>
        <w:t xml:space="preserve">, </w:t>
      </w:r>
      <w:r w:rsidRPr="00D36414">
        <w:rPr>
          <w:rFonts w:cstheme="minorHAnsi"/>
          <w:i/>
          <w:iCs/>
        </w:rPr>
        <w:t>55</w:t>
      </w:r>
      <w:r w:rsidRPr="00D36414">
        <w:rPr>
          <w:rFonts w:cstheme="minorHAnsi"/>
        </w:rPr>
        <w:t xml:space="preserve">(7–9), 314–322. </w:t>
      </w:r>
      <w:hyperlink r:id="rId1323" w:history="1">
        <w:r w:rsidRPr="00D36414">
          <w:rPr>
            <w:rStyle w:val="Hyperlink"/>
            <w:rFonts w:cstheme="minorHAnsi"/>
          </w:rPr>
          <w:t>https://doi.org/10.1016/j.marpolbul.2006.11.008</w:t>
        </w:r>
      </w:hyperlink>
      <w:r w:rsidRPr="00D36414">
        <w:rPr>
          <w:rFonts w:cstheme="minorHAnsi"/>
        </w:rPr>
        <w:t xml:space="preserve"> </w:t>
      </w:r>
    </w:p>
    <w:p w14:paraId="6CC43E6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lil, B. S., Boero, F., Campbell, M. L., Carlton, J. T., Cook, E., Fraschetti, S., Gollasch, S., Hewitt, C. L., Jelmert, A., Macpherson, E., Marchini, A., McKenzie, C., Minchin, D., Occhipinti-Ambrogi, A., Ojaveer, H., Olenin, S., Piraino, S., &amp; Ruiz, G. M. (2015). “Double trouble”: the expansion of the Suez Canal and marine bioinvasions in the Mediterranean Sea. </w:t>
      </w:r>
      <w:r w:rsidRPr="00D36414">
        <w:rPr>
          <w:rFonts w:cstheme="minorHAnsi"/>
          <w:i/>
          <w:iCs/>
        </w:rPr>
        <w:t>Biological Invasions</w:t>
      </w:r>
      <w:r w:rsidRPr="00D36414">
        <w:rPr>
          <w:rFonts w:cstheme="minorHAnsi"/>
        </w:rPr>
        <w:t xml:space="preserve">, </w:t>
      </w:r>
      <w:r w:rsidRPr="00D36414">
        <w:rPr>
          <w:rFonts w:cstheme="minorHAnsi"/>
          <w:i/>
          <w:iCs/>
        </w:rPr>
        <w:t>17</w:t>
      </w:r>
      <w:r w:rsidRPr="00D36414">
        <w:rPr>
          <w:rFonts w:cstheme="minorHAnsi"/>
        </w:rPr>
        <w:t xml:space="preserve">(4), 973–976. </w:t>
      </w:r>
      <w:hyperlink r:id="rId1324" w:history="1">
        <w:r w:rsidRPr="00D36414">
          <w:rPr>
            <w:rStyle w:val="Hyperlink"/>
            <w:rFonts w:cstheme="minorHAnsi"/>
          </w:rPr>
          <w:t>https://doi.org/10.1007/s10530-014-0778-y</w:t>
        </w:r>
      </w:hyperlink>
      <w:r w:rsidRPr="00D36414">
        <w:rPr>
          <w:rFonts w:cstheme="minorHAnsi"/>
        </w:rPr>
        <w:t xml:space="preserve"> </w:t>
      </w:r>
    </w:p>
    <w:p w14:paraId="3F9BF9F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lil, B. S., Marchini, A., &amp; Occhipinti-Ambrogi, A. (2015). East is east and West is west? Management of marine bioinvasions in the Mediterranean Sea. </w:t>
      </w:r>
      <w:r w:rsidRPr="00D36414">
        <w:rPr>
          <w:rFonts w:cstheme="minorHAnsi"/>
          <w:i/>
          <w:iCs/>
        </w:rPr>
        <w:t xml:space="preserve">Estuarine, Coastal and Shelf Science, 201, </w:t>
      </w:r>
      <w:r w:rsidRPr="00D36414">
        <w:rPr>
          <w:rFonts w:cstheme="minorHAnsi"/>
          <w:iCs/>
        </w:rPr>
        <w:t>7-16</w:t>
      </w:r>
      <w:r w:rsidRPr="00D36414">
        <w:rPr>
          <w:rFonts w:cstheme="minorHAnsi"/>
        </w:rPr>
        <w:t xml:space="preserve">. </w:t>
      </w:r>
      <w:hyperlink r:id="rId1325" w:history="1">
        <w:r w:rsidRPr="00D36414">
          <w:rPr>
            <w:rStyle w:val="Hyperlink"/>
            <w:rFonts w:cstheme="minorHAnsi"/>
          </w:rPr>
          <w:t>https://doi.org/10.1016/j.ecss.2015.12.021</w:t>
        </w:r>
      </w:hyperlink>
      <w:r w:rsidRPr="00D36414">
        <w:rPr>
          <w:rFonts w:cstheme="minorHAnsi"/>
        </w:rPr>
        <w:t xml:space="preserve"> </w:t>
      </w:r>
    </w:p>
    <w:p w14:paraId="5DD2852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lil, B. S., Marchini, A., Occhipinti-Ambrogi, A., Minchin, D., Narščius, A., Ojaveer, H., &amp; Olenin, S. (2014). International arrivals: widespread bioinvasions in European Seas. </w:t>
      </w:r>
      <w:r w:rsidRPr="00D36414">
        <w:rPr>
          <w:rFonts w:cstheme="minorHAnsi"/>
          <w:i/>
          <w:iCs/>
        </w:rPr>
        <w:t>Ethology Ecology &amp; Evolution</w:t>
      </w:r>
      <w:r w:rsidRPr="00D36414">
        <w:rPr>
          <w:rFonts w:cstheme="minorHAnsi"/>
        </w:rPr>
        <w:t xml:space="preserve">, </w:t>
      </w:r>
      <w:r w:rsidRPr="00D36414">
        <w:rPr>
          <w:rFonts w:cstheme="minorHAnsi"/>
          <w:i/>
          <w:iCs/>
        </w:rPr>
        <w:t>26</w:t>
      </w:r>
      <w:r w:rsidRPr="00D36414">
        <w:rPr>
          <w:rFonts w:cstheme="minorHAnsi"/>
        </w:rPr>
        <w:t xml:space="preserve">(2–3), 152–171. </w:t>
      </w:r>
      <w:hyperlink r:id="rId1326" w:history="1">
        <w:r w:rsidRPr="00D36414">
          <w:rPr>
            <w:rStyle w:val="Hyperlink"/>
            <w:rFonts w:cstheme="minorHAnsi"/>
          </w:rPr>
          <w:t>https://doi.org/10.1080/03949370.2014.897651</w:t>
        </w:r>
      </w:hyperlink>
      <w:r w:rsidRPr="00D36414">
        <w:rPr>
          <w:rFonts w:cstheme="minorHAnsi"/>
        </w:rPr>
        <w:t xml:space="preserve"> </w:t>
      </w:r>
    </w:p>
    <w:p w14:paraId="704BEB8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mero, A. Brotons, L., Brunner, A., Foppen, R., Fornasari, L., Gregory, R. D., Herrando, S., Hořák, D., Jiguet, F., Kmecl, P., Lehikoinen, A., Lindström, Å., Paquet, J. Y., Reif, J., Sirkiä, P. M., Škorpilová, J., van Strien, A., Szép, T., Telenský, T., Teufelbauer, N., Trautmann, S., van Turnhout, C. A. M., Vermouzek, Z., Vikstrøm, T., &amp; Voříšek, P. (2016). Tracking progress towards EU biodiversity </w:t>
      </w:r>
      <w:r w:rsidRPr="00D36414">
        <w:rPr>
          <w:rFonts w:cstheme="minorHAnsi"/>
        </w:rPr>
        <w:lastRenderedPageBreak/>
        <w:t xml:space="preserve">strategy targets: EU policy effects in preserving its common farmland birds. </w:t>
      </w:r>
      <w:r w:rsidRPr="00D36414">
        <w:rPr>
          <w:rFonts w:cstheme="minorHAnsi"/>
          <w:i/>
          <w:iCs/>
        </w:rPr>
        <w:t>Conservation Letters</w:t>
      </w:r>
      <w:r w:rsidRPr="00D36414">
        <w:rPr>
          <w:rFonts w:cstheme="minorHAnsi"/>
        </w:rPr>
        <w:t xml:space="preserve">, </w:t>
      </w:r>
      <w:r w:rsidRPr="00D36414">
        <w:rPr>
          <w:rFonts w:cstheme="minorHAnsi"/>
          <w:i/>
        </w:rPr>
        <w:t>10</w:t>
      </w:r>
      <w:r w:rsidRPr="00D36414">
        <w:rPr>
          <w:rFonts w:cstheme="minorHAnsi"/>
        </w:rPr>
        <w:t xml:space="preserve">(4), 395-402. </w:t>
      </w:r>
      <w:hyperlink r:id="rId1327" w:history="1">
        <w:r w:rsidRPr="00D36414">
          <w:rPr>
            <w:rStyle w:val="Hyperlink"/>
            <w:rFonts w:cstheme="minorHAnsi"/>
          </w:rPr>
          <w:t>https://doi.org/10.1111/conl.12292</w:t>
        </w:r>
      </w:hyperlink>
      <w:r w:rsidRPr="00D36414">
        <w:rPr>
          <w:rFonts w:cstheme="minorHAnsi"/>
        </w:rPr>
        <w:t xml:space="preserve"> </w:t>
      </w:r>
    </w:p>
    <w:p w14:paraId="2B96C41A" w14:textId="77777777" w:rsidR="00ED7B7A" w:rsidRPr="00D36414" w:rsidRDefault="00ED7B7A" w:rsidP="00ED7B7A">
      <w:pPr>
        <w:spacing w:before="120"/>
        <w:ind w:left="567" w:hanging="567"/>
        <w:rPr>
          <w:rFonts w:cstheme="minorHAnsi"/>
        </w:rPr>
      </w:pPr>
      <w:r w:rsidRPr="00D36414">
        <w:rPr>
          <w:rFonts w:cstheme="minorHAnsi"/>
        </w:rPr>
        <w:t xml:space="preserve">Gamfeldt, L., Snäll, T., Bagchi, R., Jonsson, M., Gustafsson, L., Kjellander, P., Ruiz-Jaen, M. C., Fröberg, M., Stendahl, J., Philipson, C. D., Mikusiński, G., Andersson, E., Westerlund, B., Andrén, H., Moberg, F., Moen, J., &amp; Bengtsson, J. (2013). Higher levels of multiple ecosystem services are found in forests with more tree species. </w:t>
      </w:r>
      <w:r w:rsidRPr="00D36414">
        <w:rPr>
          <w:rFonts w:cstheme="minorHAnsi"/>
          <w:i/>
        </w:rPr>
        <w:t>Nature Communications, 4,</w:t>
      </w:r>
      <w:r w:rsidRPr="00D36414">
        <w:rPr>
          <w:rFonts w:cstheme="minorHAnsi"/>
        </w:rPr>
        <w:t xml:space="preserve"> 1340. </w:t>
      </w:r>
      <w:hyperlink r:id="rId1328" w:history="1">
        <w:r w:rsidRPr="00D36414">
          <w:rPr>
            <w:rStyle w:val="Hyperlink"/>
            <w:rFonts w:cstheme="minorHAnsi"/>
          </w:rPr>
          <w:t>https://doi.org/10.1038/ncomms2328</w:t>
        </w:r>
      </w:hyperlink>
      <w:r w:rsidRPr="00D36414">
        <w:rPr>
          <w:rFonts w:cstheme="minorHAnsi"/>
        </w:rPr>
        <w:t xml:space="preserve"> </w:t>
      </w:r>
    </w:p>
    <w:p w14:paraId="51EDE63F" w14:textId="77777777" w:rsidR="00ED7B7A" w:rsidRPr="00D36414" w:rsidRDefault="00ED7B7A" w:rsidP="00ED7B7A">
      <w:pPr>
        <w:spacing w:before="120"/>
        <w:ind w:left="567" w:hanging="567"/>
        <w:rPr>
          <w:rFonts w:cstheme="minorHAnsi"/>
        </w:rPr>
      </w:pPr>
      <w:r w:rsidRPr="00D36414">
        <w:rPr>
          <w:rFonts w:cstheme="minorHAnsi"/>
        </w:rPr>
        <w:t xml:space="preserve">Gamfeldt, L., Lefcheck, J. S., Byrnes, J. E. K., Cardinale, B. J., Duffy, J. E., &amp; Griffin, J. N. (2015). Marine biodiversity and ecosystem functioning: what’s known and what’s next? </w:t>
      </w:r>
      <w:r w:rsidRPr="00D36414">
        <w:rPr>
          <w:rFonts w:cstheme="minorHAnsi"/>
          <w:i/>
        </w:rPr>
        <w:t>Oikos, 124,</w:t>
      </w:r>
      <w:r w:rsidRPr="00D36414">
        <w:rPr>
          <w:rFonts w:cstheme="minorHAnsi"/>
        </w:rPr>
        <w:t xml:space="preserve"> 252-265. </w:t>
      </w:r>
      <w:hyperlink r:id="rId1329" w:history="1">
        <w:r w:rsidRPr="00D36414">
          <w:rPr>
            <w:rStyle w:val="Hyperlink"/>
            <w:rFonts w:cstheme="minorHAnsi"/>
          </w:rPr>
          <w:t>https://doi.org/10.1111/oik.01549</w:t>
        </w:r>
      </w:hyperlink>
      <w:r w:rsidRPr="00D36414">
        <w:rPr>
          <w:rFonts w:cstheme="minorHAnsi"/>
        </w:rPr>
        <w:t xml:space="preserve"> </w:t>
      </w:r>
    </w:p>
    <w:p w14:paraId="2EA6DFB2" w14:textId="77777777" w:rsidR="00ED7B7A" w:rsidRPr="00D36414" w:rsidRDefault="00ED7B7A" w:rsidP="00ED7B7A">
      <w:pPr>
        <w:spacing w:before="120"/>
        <w:ind w:left="567" w:hanging="567"/>
        <w:rPr>
          <w:rFonts w:cstheme="minorHAnsi"/>
        </w:rPr>
      </w:pPr>
      <w:r w:rsidRPr="00D36414">
        <w:rPr>
          <w:rFonts w:cstheme="minorHAnsi"/>
        </w:rPr>
        <w:t xml:space="preserve">Gamfeldt, L., Hillebrand, H., &amp; Jonsson, P. R. (2008). Multiple functions increase the importance of biodiversity for overall ecosystem functioning. </w:t>
      </w:r>
      <w:r w:rsidRPr="00D36414">
        <w:rPr>
          <w:rFonts w:cstheme="minorHAnsi"/>
          <w:i/>
        </w:rPr>
        <w:t>Ecology 89</w:t>
      </w:r>
      <w:r w:rsidRPr="00D36414">
        <w:rPr>
          <w:rFonts w:cstheme="minorHAnsi"/>
        </w:rPr>
        <w:t>(5),</w:t>
      </w:r>
      <w:r w:rsidRPr="00D36414">
        <w:rPr>
          <w:rFonts w:cstheme="minorHAnsi"/>
          <w:i/>
        </w:rPr>
        <w:t xml:space="preserve"> </w:t>
      </w:r>
      <w:r w:rsidRPr="00D36414">
        <w:rPr>
          <w:rFonts w:cstheme="minorHAnsi"/>
        </w:rPr>
        <w:t xml:space="preserve">1223–1231. </w:t>
      </w:r>
      <w:hyperlink r:id="rId1330" w:history="1">
        <w:r w:rsidRPr="00D36414">
          <w:rPr>
            <w:rStyle w:val="Hyperlink"/>
            <w:rFonts w:cstheme="minorHAnsi"/>
          </w:rPr>
          <w:t>https://doi.org/10.1890/06-2091.1</w:t>
        </w:r>
      </w:hyperlink>
      <w:r w:rsidRPr="00D36414">
        <w:rPr>
          <w:rFonts w:cstheme="minorHAnsi"/>
        </w:rPr>
        <w:t xml:space="preserve"> </w:t>
      </w:r>
    </w:p>
    <w:p w14:paraId="52E07D3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mfeldt, L., &amp; Roger, F. (2017). Revisiting the biodiversity-ecosystem multifunctionality relationship. </w:t>
      </w:r>
      <w:r w:rsidRPr="00D36414">
        <w:rPr>
          <w:rFonts w:cstheme="minorHAnsi"/>
          <w:i/>
        </w:rPr>
        <w:t>Nature Ecology &amp; Evolution, 1</w:t>
      </w:r>
      <w:r w:rsidRPr="00D36414">
        <w:rPr>
          <w:rFonts w:cstheme="minorHAnsi"/>
        </w:rPr>
        <w:t xml:space="preserve">(7), 0168. </w:t>
      </w:r>
      <w:hyperlink r:id="rId1331" w:history="1">
        <w:r w:rsidRPr="00D36414">
          <w:rPr>
            <w:rStyle w:val="Hyperlink"/>
            <w:rFonts w:cstheme="minorHAnsi"/>
          </w:rPr>
          <w:t>https://doi.org/10.1038/s41559-017-0168</w:t>
        </w:r>
      </w:hyperlink>
      <w:r w:rsidRPr="00D36414">
        <w:rPr>
          <w:rFonts w:cstheme="minorHAnsi"/>
        </w:rPr>
        <w:t xml:space="preserve"> </w:t>
      </w:r>
    </w:p>
    <w:p w14:paraId="093080C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arcía-Charton, J. A., Pérez-Ruzafa, A., Marcos, C., Claudet, J., Badalamenti, F., Benedetti-Cecchi, L., Falcón, J. M., Milazzo, M., Schembri, P. J., Stobart, B., Vandeperre, F., Brito, A., Chemello, R., Dimech, M., Domenici, P., Guala, I., Le Diréach, L., Maggi, E., &amp; Planes, S. (2008). Effectiveness of European Atlanto-Mediterranean MPAs: Do they accomplish the expected effects on populations, communities and ecosystems? </w:t>
      </w:r>
      <w:r w:rsidRPr="00D36414">
        <w:rPr>
          <w:rFonts w:cstheme="minorHAnsi"/>
          <w:i/>
          <w:iCs/>
        </w:rPr>
        <w:t>Journal for Nature Conservation</w:t>
      </w:r>
      <w:r w:rsidRPr="00D36414">
        <w:rPr>
          <w:rFonts w:cstheme="minorHAnsi"/>
        </w:rPr>
        <w:t xml:space="preserve">, </w:t>
      </w:r>
      <w:r w:rsidRPr="00D36414">
        <w:rPr>
          <w:rFonts w:cstheme="minorHAnsi"/>
          <w:i/>
          <w:iCs/>
        </w:rPr>
        <w:t>16</w:t>
      </w:r>
      <w:r w:rsidRPr="00D36414">
        <w:rPr>
          <w:rFonts w:cstheme="minorHAnsi"/>
        </w:rPr>
        <w:t xml:space="preserve">(4), 193–221. </w:t>
      </w:r>
      <w:hyperlink r:id="rId1332" w:history="1">
        <w:r w:rsidRPr="00D36414">
          <w:rPr>
            <w:rStyle w:val="Hyperlink"/>
            <w:rFonts w:cstheme="minorHAnsi"/>
          </w:rPr>
          <w:t>https://doi.org/10.1016/j.jnc.2008.09.007</w:t>
        </w:r>
      </w:hyperlink>
      <w:r w:rsidRPr="00D36414">
        <w:rPr>
          <w:rFonts w:cstheme="minorHAnsi"/>
        </w:rPr>
        <w:t xml:space="preserve"> </w:t>
      </w:r>
    </w:p>
    <w:p w14:paraId="24C7EA18" w14:textId="5782BF0F" w:rsidR="00ED7B7A" w:rsidRPr="00D36414" w:rsidRDefault="008E34F0" w:rsidP="00ED7B7A">
      <w:pPr>
        <w:widowControl w:val="0"/>
        <w:autoSpaceDE w:val="0"/>
        <w:autoSpaceDN w:val="0"/>
        <w:adjustRightInd w:val="0"/>
        <w:spacing w:before="120"/>
        <w:ind w:left="480" w:hanging="480"/>
        <w:rPr>
          <w:rFonts w:cstheme="minorHAnsi"/>
          <w:lang w:val="fr-CH"/>
        </w:rPr>
      </w:pPr>
      <w:r>
        <w:rPr>
          <w:rFonts w:cstheme="minorHAnsi"/>
        </w:rPr>
        <w:t>García</w:t>
      </w:r>
      <w:r w:rsidR="00ED7B7A" w:rsidRPr="00D36414">
        <w:rPr>
          <w:rFonts w:cstheme="minorHAnsi"/>
        </w:rPr>
        <w:t xml:space="preserve"> Molinos, J., Halpern, B. S., Schoeman, D. S., Brown, C. J., Kiessling, W., Moore, P. J., Pandolfi, J. M., Poloczanska, E. S., Richardson, A. J., &amp; Burrows, M. T. (2016). Climate velocity and the future global redistribution of marine biodiversity. </w:t>
      </w:r>
      <w:r w:rsidR="00ED7B7A" w:rsidRPr="00D36414">
        <w:rPr>
          <w:rFonts w:cstheme="minorHAnsi"/>
          <w:i/>
          <w:iCs/>
          <w:lang w:val="fr-CH"/>
        </w:rPr>
        <w:t>Nature Climate Change</w:t>
      </w:r>
      <w:r w:rsidR="00ED7B7A" w:rsidRPr="00D36414">
        <w:rPr>
          <w:rFonts w:cstheme="minorHAnsi"/>
          <w:lang w:val="fr-CH"/>
        </w:rPr>
        <w:t xml:space="preserve">, </w:t>
      </w:r>
      <w:r w:rsidR="00ED7B7A" w:rsidRPr="00D36414">
        <w:rPr>
          <w:rFonts w:cstheme="minorHAnsi"/>
          <w:i/>
          <w:iCs/>
          <w:lang w:val="fr-CH"/>
        </w:rPr>
        <w:t>6</w:t>
      </w:r>
      <w:r w:rsidR="00ED7B7A" w:rsidRPr="00D36414">
        <w:rPr>
          <w:rFonts w:cstheme="minorHAnsi"/>
          <w:lang w:val="fr-CH"/>
        </w:rPr>
        <w:t xml:space="preserve">(1), 83–88. </w:t>
      </w:r>
      <w:hyperlink r:id="rId1333" w:history="1">
        <w:r w:rsidR="00ED7B7A" w:rsidRPr="00D36414">
          <w:rPr>
            <w:rStyle w:val="Hyperlink"/>
            <w:rFonts w:cstheme="minorHAnsi"/>
            <w:lang w:val="fr-CH"/>
          </w:rPr>
          <w:t>https://doi.org/10.1038/nclimate2769</w:t>
        </w:r>
      </w:hyperlink>
      <w:r w:rsidR="00ED7B7A" w:rsidRPr="00D36414">
        <w:rPr>
          <w:rFonts w:cstheme="minorHAnsi"/>
          <w:lang w:val="fr-CH"/>
        </w:rPr>
        <w:t xml:space="preserve"> </w:t>
      </w:r>
    </w:p>
    <w:p w14:paraId="246C51DE"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ascon, C., Brooks, T. M., Contreras-MacBeath, T., Heard, N., Konstant, W., Lamoreux, J., Launay, F., Maunder, M., Mittermeier, R., Molur, S., Al Mubarak, A., Parr, M., Rhodin, A., Ry, A., &amp; Vié, J.-C. (2015). The importance and benefits of species. </w:t>
      </w:r>
      <w:r w:rsidRPr="00D36414">
        <w:rPr>
          <w:rFonts w:cstheme="minorHAnsi"/>
          <w:i/>
          <w:iCs/>
        </w:rPr>
        <w:t>Current Biology</w:t>
      </w:r>
      <w:r w:rsidRPr="00D36414">
        <w:rPr>
          <w:rFonts w:cstheme="minorHAnsi"/>
        </w:rPr>
        <w:t xml:space="preserve">, </w:t>
      </w:r>
      <w:r w:rsidRPr="00D36414">
        <w:rPr>
          <w:rFonts w:cstheme="minorHAnsi"/>
          <w:i/>
          <w:iCs/>
        </w:rPr>
        <w:t>25</w:t>
      </w:r>
      <w:r w:rsidRPr="00D36414">
        <w:rPr>
          <w:rFonts w:cstheme="minorHAnsi"/>
        </w:rPr>
        <w:t xml:space="preserve">(10), R431–R438. </w:t>
      </w:r>
      <w:hyperlink r:id="rId1334" w:history="1">
        <w:r w:rsidRPr="00D36414">
          <w:rPr>
            <w:rStyle w:val="Hyperlink"/>
            <w:rFonts w:cstheme="minorHAnsi"/>
          </w:rPr>
          <w:t>http://doi.org/10.1016/J.CUB.2015.03.041</w:t>
        </w:r>
      </w:hyperlink>
      <w:r w:rsidRPr="00D36414">
        <w:rPr>
          <w:rFonts w:cstheme="minorHAnsi"/>
        </w:rPr>
        <w:t xml:space="preserve"> </w:t>
      </w:r>
    </w:p>
    <w:p w14:paraId="6A8D7F7F"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auquelin, T., Michon, G., Joffre, R., Duponnois, R., Génin, D., Fady, B., Bou Dagher-Kharrat, M., Derridj, A., Slimani, S., Badri, W., Alifriqui, M., Auclair, L., Simenel, R., Aderghal, M., Baudoin, E., Galiana, A., Prin, Y., Sanguin, H., Fernandez, C., &amp; Baldy, V. (2016). Mediterranean forests, land use and climate change: a social-ecological perspective. </w:t>
      </w:r>
      <w:r w:rsidRPr="00D36414">
        <w:rPr>
          <w:rFonts w:cstheme="minorHAnsi"/>
          <w:i/>
          <w:iCs/>
        </w:rPr>
        <w:t>Regional Environmental Change</w:t>
      </w:r>
      <w:r w:rsidRPr="00D36414">
        <w:rPr>
          <w:rFonts w:cstheme="minorHAnsi"/>
        </w:rPr>
        <w:t xml:space="preserve">, </w:t>
      </w:r>
      <w:r w:rsidRPr="00D36414">
        <w:rPr>
          <w:rFonts w:cstheme="minorHAnsi"/>
          <w:i/>
        </w:rPr>
        <w:t>18</w:t>
      </w:r>
      <w:r w:rsidRPr="00D36414">
        <w:rPr>
          <w:rFonts w:cstheme="minorHAnsi"/>
        </w:rPr>
        <w:t xml:space="preserve">(3), 623-636. </w:t>
      </w:r>
      <w:hyperlink r:id="rId1335" w:history="1">
        <w:r w:rsidRPr="00D36414">
          <w:rPr>
            <w:rStyle w:val="Hyperlink"/>
            <w:rFonts w:cstheme="minorHAnsi"/>
          </w:rPr>
          <w:t>http://doi.org/10.1007/s10113-016-0994-3</w:t>
        </w:r>
      </w:hyperlink>
      <w:r w:rsidRPr="00D36414">
        <w:rPr>
          <w:rFonts w:cstheme="minorHAnsi"/>
        </w:rPr>
        <w:t xml:space="preserve"> </w:t>
      </w:r>
    </w:p>
    <w:p w14:paraId="516120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Gauthier, G., Bêty, J., Cadieux, M.-C., Legagneux, P., Doiron, M., Chevallier, C., Lai, S., Tarroux, A., &amp; </w:t>
      </w:r>
      <w:r w:rsidRPr="00D36414">
        <w:rPr>
          <w:rFonts w:cstheme="minorHAnsi"/>
        </w:rPr>
        <w:t xml:space="preserve">Berteaux, D. (2013). Long-term monitoring at multiple trophic levels suggests heterogeneity in responses to climate change in the Canadian Arctic tundra.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8</w:t>
      </w:r>
      <w:r w:rsidRPr="00D36414">
        <w:rPr>
          <w:rFonts w:cstheme="minorHAnsi"/>
        </w:rPr>
        <w:t xml:space="preserve">(1624), 20120482. </w:t>
      </w:r>
      <w:hyperlink r:id="rId1336" w:history="1">
        <w:r w:rsidRPr="00D36414">
          <w:rPr>
            <w:rStyle w:val="Hyperlink"/>
            <w:rFonts w:cstheme="minorHAnsi"/>
          </w:rPr>
          <w:t>https://doi.org/10.1098/rstb.2012.0482</w:t>
        </w:r>
      </w:hyperlink>
      <w:r w:rsidRPr="00D36414">
        <w:rPr>
          <w:rFonts w:cstheme="minorHAnsi"/>
        </w:rPr>
        <w:t xml:space="preserve"> </w:t>
      </w:r>
    </w:p>
    <w:p w14:paraId="16332C8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gechkori, A. M. (2011). The results of biogeographical study of Arcto-Tertiary refugia (Colchis And Talysh) of southern Caucasus. </w:t>
      </w:r>
      <w:r w:rsidRPr="00D36414">
        <w:rPr>
          <w:rFonts w:cstheme="minorHAnsi"/>
          <w:i/>
          <w:iCs/>
        </w:rPr>
        <w:t>Annals of Agrarian Science</w:t>
      </w:r>
      <w:r w:rsidRPr="00D36414">
        <w:rPr>
          <w:rFonts w:cstheme="minorHAnsi"/>
        </w:rPr>
        <w:t xml:space="preserve">, </w:t>
      </w:r>
      <w:r w:rsidRPr="00D36414">
        <w:rPr>
          <w:rFonts w:cstheme="minorHAnsi"/>
          <w:i/>
          <w:iCs/>
        </w:rPr>
        <w:t>9</w:t>
      </w:r>
      <w:r w:rsidRPr="00D36414">
        <w:rPr>
          <w:rFonts w:cstheme="minorHAnsi"/>
        </w:rPr>
        <w:t xml:space="preserve">(1), 10–16. </w:t>
      </w:r>
      <w:hyperlink r:id="rId1337" w:history="1">
        <w:r w:rsidRPr="00D36414">
          <w:rPr>
            <w:rStyle w:val="Hyperlink"/>
            <w:rFonts w:cstheme="minorHAnsi"/>
          </w:rPr>
          <w:t>http://doi.org/10.1007/s13398-014-0173-7.2</w:t>
        </w:r>
      </w:hyperlink>
      <w:r w:rsidRPr="00D36414">
        <w:rPr>
          <w:rFonts w:cstheme="minorHAnsi"/>
        </w:rPr>
        <w:t xml:space="preserve"> </w:t>
      </w:r>
    </w:p>
    <w:p w14:paraId="443F7C9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hrig-Fasel, J., Guisan, A., &amp; Zimmermann, N. E. (2007). Tree line shifts in the Swiss Alps: Climate </w:t>
      </w:r>
      <w:r w:rsidRPr="00D36414">
        <w:rPr>
          <w:rFonts w:cstheme="minorHAnsi"/>
        </w:rPr>
        <w:lastRenderedPageBreak/>
        <w:t xml:space="preserve">change or land abandonment? </w:t>
      </w:r>
      <w:r w:rsidRPr="00D36414">
        <w:rPr>
          <w:rFonts w:cstheme="minorHAnsi"/>
          <w:i/>
          <w:iCs/>
        </w:rPr>
        <w:t>Journal of Vegetation Science</w:t>
      </w:r>
      <w:r w:rsidRPr="00D36414">
        <w:rPr>
          <w:rFonts w:cstheme="minorHAnsi"/>
        </w:rPr>
        <w:t xml:space="preserve">, </w:t>
      </w:r>
      <w:r w:rsidRPr="00D36414">
        <w:rPr>
          <w:rFonts w:cstheme="minorHAnsi"/>
          <w:i/>
          <w:iCs/>
        </w:rPr>
        <w:t>18</w:t>
      </w:r>
      <w:r w:rsidRPr="00D36414">
        <w:rPr>
          <w:rFonts w:cstheme="minorHAnsi"/>
        </w:rPr>
        <w:t xml:space="preserve">(4), 571–582. </w:t>
      </w:r>
      <w:hyperlink r:id="rId1338" w:history="1">
        <w:r w:rsidRPr="00D36414">
          <w:rPr>
            <w:rStyle w:val="Hyperlink"/>
            <w:rFonts w:cstheme="minorHAnsi"/>
          </w:rPr>
          <w:t>http://doi.org/10.1111/j.1654-1103.2007.tb02571.x</w:t>
        </w:r>
      </w:hyperlink>
      <w:r w:rsidRPr="00D36414">
        <w:rPr>
          <w:rFonts w:cstheme="minorHAnsi"/>
        </w:rPr>
        <w:t xml:space="preserve"> </w:t>
      </w:r>
    </w:p>
    <w:p w14:paraId="529BDFB5"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Gehrig-Fasel, J., Guisan, A., &amp; Zimmermann, N. E. (2008). Evaluating thermal treeline indicators based on air and soil temperature using an air-to-soil temperature transfer model. </w:t>
      </w:r>
      <w:r w:rsidRPr="00D36414">
        <w:rPr>
          <w:rFonts w:cstheme="minorHAnsi"/>
          <w:i/>
          <w:iCs/>
          <w:lang w:val="es-ES"/>
        </w:rPr>
        <w:t>Ecological Modelling</w:t>
      </w:r>
      <w:r w:rsidRPr="00D36414">
        <w:rPr>
          <w:rFonts w:cstheme="minorHAnsi"/>
          <w:lang w:val="es-ES"/>
        </w:rPr>
        <w:t xml:space="preserve">, </w:t>
      </w:r>
      <w:r w:rsidRPr="00D36414">
        <w:rPr>
          <w:rFonts w:cstheme="minorHAnsi"/>
          <w:i/>
          <w:iCs/>
          <w:lang w:val="es-ES"/>
        </w:rPr>
        <w:t>213</w:t>
      </w:r>
      <w:r w:rsidRPr="00D36414">
        <w:rPr>
          <w:rFonts w:cstheme="minorHAnsi"/>
          <w:lang w:val="es-ES"/>
        </w:rPr>
        <w:t xml:space="preserve">(3–4), 345–355. </w:t>
      </w:r>
      <w:hyperlink r:id="rId1339" w:history="1">
        <w:r w:rsidRPr="00D36414">
          <w:rPr>
            <w:rStyle w:val="Hyperlink"/>
            <w:rFonts w:cstheme="minorHAnsi"/>
            <w:lang w:val="es-ES"/>
          </w:rPr>
          <w:t>http://doi.org/10.1016/j.ecolmodel.2008.01.003</w:t>
        </w:r>
      </w:hyperlink>
      <w:r w:rsidRPr="00D36414">
        <w:rPr>
          <w:rFonts w:cstheme="minorHAnsi"/>
          <w:lang w:val="es-ES"/>
        </w:rPr>
        <w:t xml:space="preserve"> </w:t>
      </w:r>
    </w:p>
    <w:p w14:paraId="40E212B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Gennaro, P., Piazzi, L., Persia, E., &amp; Porrello, S. (2015). </w:t>
      </w:r>
      <w:r w:rsidRPr="00D36414">
        <w:rPr>
          <w:rFonts w:cstheme="minorHAnsi"/>
        </w:rPr>
        <w:t xml:space="preserve">Nutrient exploitation and competition strategies of the invasive seaweed </w:t>
      </w:r>
      <w:r w:rsidRPr="00D36414">
        <w:rPr>
          <w:rFonts w:cstheme="minorHAnsi"/>
          <w:i/>
        </w:rPr>
        <w:t>Caulerpa cylindracea</w:t>
      </w:r>
      <w:r w:rsidRPr="00D36414">
        <w:rPr>
          <w:rFonts w:cstheme="minorHAnsi"/>
        </w:rPr>
        <w:t xml:space="preserve">. </w:t>
      </w:r>
      <w:r w:rsidRPr="00D36414">
        <w:rPr>
          <w:rFonts w:cstheme="minorHAnsi"/>
          <w:i/>
          <w:iCs/>
        </w:rPr>
        <w:t>European Journal of Phycology</w:t>
      </w:r>
      <w:r w:rsidRPr="00D36414">
        <w:rPr>
          <w:rFonts w:cstheme="minorHAnsi"/>
        </w:rPr>
        <w:t xml:space="preserve">, </w:t>
      </w:r>
      <w:r w:rsidRPr="00D36414">
        <w:rPr>
          <w:rFonts w:cstheme="minorHAnsi"/>
          <w:i/>
          <w:iCs/>
        </w:rPr>
        <w:t>50</w:t>
      </w:r>
      <w:r w:rsidRPr="00D36414">
        <w:rPr>
          <w:rFonts w:cstheme="minorHAnsi"/>
        </w:rPr>
        <w:t xml:space="preserve">(4), 384–394. </w:t>
      </w:r>
      <w:hyperlink r:id="rId1340" w:history="1">
        <w:r w:rsidRPr="00D36414">
          <w:rPr>
            <w:rStyle w:val="Hyperlink"/>
            <w:rFonts w:cstheme="minorHAnsi"/>
          </w:rPr>
          <w:t>https://doi.org/10.1080/09670262.2015.1055591</w:t>
        </w:r>
      </w:hyperlink>
      <w:r w:rsidRPr="00D36414">
        <w:rPr>
          <w:rFonts w:cstheme="minorHAnsi"/>
        </w:rPr>
        <w:t xml:space="preserve"> </w:t>
      </w:r>
    </w:p>
    <w:p w14:paraId="3BF41EB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orgiadi, A. G., Koronkevich, N. I., Milyukova, I. P., &amp; Barabanova, E. A. (2014). The ensemble scenarios projecting runoff changes in large Russian river basins in the 21st century. </w:t>
      </w:r>
      <w:r w:rsidRPr="00D36414">
        <w:rPr>
          <w:rFonts w:cstheme="minorHAnsi"/>
          <w:i/>
        </w:rPr>
        <w:t>Proceedings of the International Association of Hydrological Sciences,</w:t>
      </w:r>
      <w:r w:rsidRPr="00D36414">
        <w:rPr>
          <w:rFonts w:cstheme="minorHAnsi"/>
        </w:rPr>
        <w:t xml:space="preserve"> </w:t>
      </w:r>
      <w:r w:rsidRPr="00D36414">
        <w:rPr>
          <w:rFonts w:cstheme="minorHAnsi"/>
          <w:i/>
          <w:iCs/>
        </w:rPr>
        <w:t xml:space="preserve">364, </w:t>
      </w:r>
      <w:r w:rsidRPr="00D36414">
        <w:rPr>
          <w:rFonts w:cstheme="minorHAnsi"/>
          <w:iCs/>
        </w:rPr>
        <w:t>210-2015</w:t>
      </w:r>
      <w:r w:rsidRPr="00D36414">
        <w:rPr>
          <w:rFonts w:cstheme="minorHAnsi"/>
        </w:rPr>
        <w:t xml:space="preserve">. </w:t>
      </w:r>
      <w:hyperlink r:id="rId1341" w:history="1">
        <w:r w:rsidRPr="00D36414">
          <w:rPr>
            <w:rStyle w:val="Hyperlink"/>
            <w:rFonts w:cstheme="minorHAnsi"/>
          </w:rPr>
          <w:t>https://doi.org/10.5194/piahs-364-210-2014</w:t>
        </w:r>
      </w:hyperlink>
      <w:r w:rsidRPr="00D36414">
        <w:rPr>
          <w:rFonts w:cstheme="minorHAnsi"/>
        </w:rPr>
        <w:t xml:space="preserve"> </w:t>
      </w:r>
    </w:p>
    <w:p w14:paraId="1F4C1DF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orgievsky, M. (2016). Water resources of the Russian rivers and their changes. </w:t>
      </w:r>
      <w:r w:rsidRPr="00D36414">
        <w:rPr>
          <w:rFonts w:cstheme="minorHAnsi"/>
          <w:i/>
        </w:rPr>
        <w:t>Proceedings of the International Association of Hydrological Sciences,</w:t>
      </w:r>
      <w:r w:rsidRPr="00D36414">
        <w:rPr>
          <w:rFonts w:cstheme="minorHAnsi"/>
        </w:rPr>
        <w:t xml:space="preserve"> </w:t>
      </w:r>
      <w:r w:rsidRPr="00D36414">
        <w:rPr>
          <w:rFonts w:cstheme="minorHAnsi"/>
          <w:i/>
          <w:iCs/>
        </w:rPr>
        <w:t>374</w:t>
      </w:r>
      <w:r w:rsidRPr="00D36414">
        <w:rPr>
          <w:rFonts w:cstheme="minorHAnsi"/>
        </w:rPr>
        <w:t xml:space="preserve">, 75–77. </w:t>
      </w:r>
      <w:hyperlink r:id="rId1342" w:history="1">
        <w:r w:rsidRPr="00D36414">
          <w:rPr>
            <w:rStyle w:val="Hyperlink"/>
            <w:rFonts w:cstheme="minorHAnsi"/>
          </w:rPr>
          <w:t>https://doi.org/10.5194/piahs-374-75-2016</w:t>
        </w:r>
      </w:hyperlink>
      <w:r w:rsidRPr="00D36414">
        <w:rPr>
          <w:rFonts w:cstheme="minorHAnsi"/>
        </w:rPr>
        <w:t xml:space="preserve"> </w:t>
      </w:r>
    </w:p>
    <w:p w14:paraId="4626566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ptner, V. G., Chapskiy, K. K., Arseniev, V. A., &amp; Sokolov, V. E., [Гептнер, В. Г., Чапский, К. К., </w:t>
      </w:r>
      <w:r w:rsidRPr="00D36414">
        <w:rPr>
          <w:rFonts w:cstheme="minorHAnsi"/>
          <w:lang w:val="ru-RU"/>
        </w:rPr>
        <w:t>Арсенье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А</w:t>
      </w:r>
      <w:r w:rsidRPr="00D36414">
        <w:rPr>
          <w:rFonts w:cstheme="minorHAnsi"/>
        </w:rPr>
        <w:t xml:space="preserve">. &amp; Соколов, В. E.]. (1976). </w:t>
      </w:r>
      <w:r w:rsidRPr="00D36414">
        <w:rPr>
          <w:rFonts w:cstheme="minorHAnsi"/>
          <w:i/>
          <w:iCs/>
        </w:rPr>
        <w:t>Млекопитающие Советского Союза. Том 2/3. Ластоногие и зубатые киты [Mammals of the Soviet Union. Volume 2/3. Pinnipeds and toothed whales]</w:t>
      </w:r>
      <w:r w:rsidRPr="00D36414">
        <w:rPr>
          <w:rFonts w:cstheme="minorHAnsi"/>
        </w:rPr>
        <w:t xml:space="preserve">. Moscow, USSR: </w:t>
      </w:r>
      <w:r w:rsidRPr="00D36414">
        <w:rPr>
          <w:rFonts w:cstheme="minorHAnsi"/>
          <w:lang w:val="ru-RU"/>
        </w:rPr>
        <w:t>Высшая</w:t>
      </w:r>
      <w:r w:rsidRPr="00D36414">
        <w:rPr>
          <w:rFonts w:cstheme="minorHAnsi"/>
        </w:rPr>
        <w:t xml:space="preserve"> </w:t>
      </w:r>
      <w:r w:rsidRPr="00D36414">
        <w:rPr>
          <w:rFonts w:cstheme="minorHAnsi"/>
          <w:lang w:val="ru-RU"/>
        </w:rPr>
        <w:t>школа</w:t>
      </w:r>
      <w:r w:rsidRPr="00D36414">
        <w:rPr>
          <w:rFonts w:cstheme="minorHAnsi"/>
        </w:rPr>
        <w:t xml:space="preserve"> [Higher School].</w:t>
      </w:r>
    </w:p>
    <w:p w14:paraId="47CCDCA5" w14:textId="5E0C07C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iCs/>
        </w:rPr>
        <w:t>Gerasimov, I. P., Davitaia, F. F., Budyko, M. I. &amp; Lavrenko, E. M. [</w:t>
      </w:r>
      <w:r w:rsidRPr="00D36414">
        <w:rPr>
          <w:rFonts w:cstheme="minorHAnsi"/>
          <w:iCs/>
          <w:lang w:val="ru-RU"/>
        </w:rPr>
        <w:t>Герасимов</w:t>
      </w:r>
      <w:r w:rsidRPr="00D36414">
        <w:rPr>
          <w:rFonts w:cstheme="minorHAnsi"/>
          <w:iCs/>
        </w:rPr>
        <w:t xml:space="preserve"> </w:t>
      </w:r>
      <w:r w:rsidRPr="00D36414">
        <w:rPr>
          <w:rFonts w:cstheme="minorHAnsi"/>
          <w:iCs/>
          <w:lang w:val="ru-RU"/>
        </w:rPr>
        <w:t>И</w:t>
      </w:r>
      <w:r w:rsidRPr="00D36414">
        <w:rPr>
          <w:rFonts w:cstheme="minorHAnsi"/>
          <w:iCs/>
        </w:rPr>
        <w:t xml:space="preserve">. </w:t>
      </w:r>
      <w:r w:rsidRPr="00D36414">
        <w:rPr>
          <w:rFonts w:cstheme="minorHAnsi"/>
          <w:iCs/>
          <w:lang w:val="ru-RU"/>
        </w:rPr>
        <w:t>П</w:t>
      </w:r>
      <w:r w:rsidRPr="00D36414">
        <w:rPr>
          <w:rFonts w:cstheme="minorHAnsi"/>
          <w:iCs/>
        </w:rPr>
        <w:t xml:space="preserve">, </w:t>
      </w:r>
      <w:r w:rsidRPr="00D36414">
        <w:rPr>
          <w:rFonts w:cstheme="minorHAnsi"/>
          <w:iCs/>
          <w:lang w:val="ru-RU"/>
        </w:rPr>
        <w:t>Давитая</w:t>
      </w:r>
      <w:r w:rsidRPr="00D36414">
        <w:rPr>
          <w:rFonts w:cstheme="minorHAnsi"/>
          <w:iCs/>
        </w:rPr>
        <w:t xml:space="preserve"> </w:t>
      </w:r>
      <w:r w:rsidRPr="00D36414">
        <w:rPr>
          <w:rFonts w:cstheme="minorHAnsi"/>
          <w:iCs/>
          <w:lang w:val="ru-RU"/>
        </w:rPr>
        <w:t>Ф</w:t>
      </w:r>
      <w:r w:rsidRPr="00D36414">
        <w:rPr>
          <w:rFonts w:cstheme="minorHAnsi"/>
          <w:iCs/>
        </w:rPr>
        <w:t xml:space="preserve">. </w:t>
      </w:r>
      <w:r w:rsidRPr="00D36414">
        <w:rPr>
          <w:rFonts w:cstheme="minorHAnsi"/>
          <w:iCs/>
          <w:lang w:val="ru-RU"/>
        </w:rPr>
        <w:t>Ф</w:t>
      </w:r>
      <w:r w:rsidRPr="00D36414">
        <w:rPr>
          <w:rFonts w:cstheme="minorHAnsi"/>
          <w:iCs/>
        </w:rPr>
        <w:t xml:space="preserve">., </w:t>
      </w:r>
      <w:r w:rsidRPr="00D36414">
        <w:rPr>
          <w:rFonts w:cstheme="minorHAnsi"/>
          <w:iCs/>
          <w:lang w:val="ru-RU"/>
        </w:rPr>
        <w:t>Будыко</w:t>
      </w:r>
      <w:r w:rsidRPr="00D36414">
        <w:rPr>
          <w:rFonts w:cstheme="minorHAnsi"/>
          <w:iCs/>
        </w:rPr>
        <w:t xml:space="preserve"> </w:t>
      </w:r>
      <w:r w:rsidRPr="00D36414">
        <w:rPr>
          <w:rFonts w:cstheme="minorHAnsi"/>
          <w:iCs/>
          <w:lang w:val="ru-RU"/>
        </w:rPr>
        <w:t>М</w:t>
      </w:r>
      <w:r w:rsidRPr="00D36414">
        <w:rPr>
          <w:rFonts w:cstheme="minorHAnsi"/>
          <w:iCs/>
        </w:rPr>
        <w:t xml:space="preserve">. </w:t>
      </w:r>
      <w:r w:rsidRPr="00D36414">
        <w:rPr>
          <w:rFonts w:cstheme="minorHAnsi"/>
          <w:iCs/>
          <w:lang w:val="ru-RU"/>
        </w:rPr>
        <w:t>И</w:t>
      </w:r>
      <w:r w:rsidRPr="00D36414">
        <w:rPr>
          <w:rFonts w:cstheme="minorHAnsi"/>
          <w:iCs/>
        </w:rPr>
        <w:t>. &amp;</w:t>
      </w:r>
      <w:r w:rsidRPr="00D36414">
        <w:rPr>
          <w:rFonts w:cstheme="minorHAnsi"/>
        </w:rPr>
        <w:t xml:space="preserve"> Лавренко</w:t>
      </w:r>
      <w:r w:rsidRPr="00D36414">
        <w:rPr>
          <w:rFonts w:cstheme="minorHAnsi"/>
          <w:iCs/>
        </w:rPr>
        <w:t xml:space="preserve"> </w:t>
      </w:r>
      <w:r w:rsidRPr="00D36414">
        <w:rPr>
          <w:rFonts w:cstheme="minorHAnsi"/>
          <w:iCs/>
          <w:lang w:val="ru-RU"/>
        </w:rPr>
        <w:t>Е</w:t>
      </w:r>
      <w:r w:rsidRPr="00D36414">
        <w:rPr>
          <w:rFonts w:cstheme="minorHAnsi"/>
          <w:iCs/>
        </w:rPr>
        <w:t xml:space="preserve">. </w:t>
      </w:r>
      <w:r w:rsidRPr="00D36414">
        <w:rPr>
          <w:rFonts w:cstheme="minorHAnsi"/>
          <w:iCs/>
          <w:lang w:val="ru-RU"/>
        </w:rPr>
        <w:t>М</w:t>
      </w:r>
      <w:r w:rsidRPr="00D36414">
        <w:rPr>
          <w:rFonts w:cstheme="minorHAnsi"/>
          <w:iCs/>
        </w:rPr>
        <w:t>.] (Eds.).</w:t>
      </w:r>
      <w:r w:rsidRPr="00D36414">
        <w:rPr>
          <w:rFonts w:cstheme="minorHAnsi"/>
        </w:rPr>
        <w:t xml:space="preserve"> (1964). </w:t>
      </w:r>
      <w:r w:rsidRPr="00D36414">
        <w:rPr>
          <w:rFonts w:cstheme="minorHAnsi"/>
          <w:i/>
          <w:iCs/>
        </w:rPr>
        <w:t>Физико-географический атлас мира [Physico-geographical atlas of the world]</w:t>
      </w:r>
      <w:r w:rsidRPr="00D36414">
        <w:rPr>
          <w:rFonts w:cstheme="minorHAnsi"/>
        </w:rPr>
        <w:t>. Moscow, Russian Federation: Academy of Science of the USSR and the M</w:t>
      </w:r>
      <w:r w:rsidR="00B61855">
        <w:rPr>
          <w:rFonts w:cstheme="minorHAnsi"/>
        </w:rPr>
        <w:t>ain Agency of Geodesia and Cart</w:t>
      </w:r>
      <w:r w:rsidRPr="00D36414">
        <w:rPr>
          <w:rFonts w:cstheme="minorHAnsi"/>
        </w:rPr>
        <w:t xml:space="preserve">ography of the USSR. Retrieved from </w:t>
      </w:r>
      <w:hyperlink r:id="rId1343" w:history="1">
        <w:r w:rsidRPr="00D36414">
          <w:rPr>
            <w:rStyle w:val="Hyperlink"/>
            <w:rFonts w:cstheme="minorHAnsi"/>
          </w:rPr>
          <w:t>http://geochemland.ru/uchebnye-materialy/fgam</w:t>
        </w:r>
      </w:hyperlink>
      <w:r w:rsidRPr="00D36414">
        <w:rPr>
          <w:rFonts w:cstheme="minorHAnsi"/>
        </w:rPr>
        <w:t xml:space="preserve"> </w:t>
      </w:r>
    </w:p>
    <w:p w14:paraId="193987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rson, U., &amp; Seaward, M. R. D. (1977). Lichen-invertebrate associations. In M. R. D. Seaward (Ed.), </w:t>
      </w:r>
      <w:r w:rsidRPr="00D36414">
        <w:rPr>
          <w:rFonts w:cstheme="minorHAnsi"/>
          <w:i/>
          <w:iCs/>
        </w:rPr>
        <w:t>Lichen ecology</w:t>
      </w:r>
      <w:r w:rsidRPr="00D36414">
        <w:rPr>
          <w:rFonts w:cstheme="minorHAnsi"/>
        </w:rPr>
        <w:t xml:space="preserve"> (pp. 69–119). London, UK: Academic Press.</w:t>
      </w:r>
    </w:p>
    <w:p w14:paraId="4F01A0A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erten, D., &amp; Adrian, R. (2002). Species-specific changes in the phenology and peak abundance of freshwater copepods in response to warm summers. </w:t>
      </w:r>
      <w:r w:rsidRPr="00D36414">
        <w:rPr>
          <w:rFonts w:cstheme="minorHAnsi"/>
          <w:i/>
          <w:iCs/>
        </w:rPr>
        <w:t>Freshwater Biology</w:t>
      </w:r>
      <w:r w:rsidRPr="00D36414">
        <w:rPr>
          <w:rFonts w:cstheme="minorHAnsi"/>
        </w:rPr>
        <w:t xml:space="preserve">, </w:t>
      </w:r>
      <w:r w:rsidRPr="00D36414">
        <w:rPr>
          <w:rFonts w:cstheme="minorHAnsi"/>
          <w:i/>
          <w:iCs/>
        </w:rPr>
        <w:t>47</w:t>
      </w:r>
      <w:r w:rsidRPr="00D36414">
        <w:rPr>
          <w:rFonts w:cstheme="minorHAnsi"/>
        </w:rPr>
        <w:t xml:space="preserve">(11), 2163–2173. </w:t>
      </w:r>
      <w:hyperlink r:id="rId1344" w:history="1">
        <w:r w:rsidRPr="00D36414">
          <w:rPr>
            <w:rStyle w:val="Hyperlink"/>
            <w:rFonts w:cstheme="minorHAnsi"/>
          </w:rPr>
          <w:t>http://doi.org/10.1046/j.1365-2427.2002.00970.x</w:t>
        </w:r>
      </w:hyperlink>
      <w:r w:rsidRPr="00D36414">
        <w:rPr>
          <w:rFonts w:cstheme="minorHAnsi"/>
        </w:rPr>
        <w:t xml:space="preserve"> </w:t>
      </w:r>
    </w:p>
    <w:p w14:paraId="0C7D12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horbani, A., Gravendeel, B., Naghibi, F., &amp; de Boer, H. (2014). Wild orchid tuber collection in Iran: a wake-up call for conservation. </w:t>
      </w:r>
      <w:r w:rsidRPr="00D36414">
        <w:rPr>
          <w:rFonts w:cstheme="minorHAnsi"/>
          <w:i/>
          <w:iCs/>
        </w:rPr>
        <w:t>Biodiversity and Conservation</w:t>
      </w:r>
      <w:r w:rsidRPr="00D36414">
        <w:rPr>
          <w:rFonts w:cstheme="minorHAnsi"/>
        </w:rPr>
        <w:t xml:space="preserve">, </w:t>
      </w:r>
      <w:r w:rsidRPr="00D36414">
        <w:rPr>
          <w:rFonts w:cstheme="minorHAnsi"/>
          <w:i/>
          <w:iCs/>
        </w:rPr>
        <w:t>23</w:t>
      </w:r>
      <w:r w:rsidRPr="00D36414">
        <w:rPr>
          <w:rFonts w:cstheme="minorHAnsi"/>
        </w:rPr>
        <w:t xml:space="preserve">(11), 2749–2760. </w:t>
      </w:r>
      <w:hyperlink r:id="rId1345" w:history="1">
        <w:r w:rsidRPr="00D36414">
          <w:rPr>
            <w:rStyle w:val="Hyperlink"/>
            <w:rFonts w:cstheme="minorHAnsi"/>
          </w:rPr>
          <w:t>https://doi.org/10.1007/s10531-014-0746-y</w:t>
        </w:r>
      </w:hyperlink>
      <w:r w:rsidRPr="00D36414">
        <w:rPr>
          <w:rFonts w:cstheme="minorHAnsi"/>
        </w:rPr>
        <w:t xml:space="preserve"> </w:t>
      </w:r>
    </w:p>
    <w:p w14:paraId="352FAE6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iakoumi, S. (2014). Distribution patterns of the invasive herbivore </w:t>
      </w:r>
      <w:r w:rsidRPr="00D36414">
        <w:rPr>
          <w:rFonts w:cstheme="minorHAnsi"/>
          <w:i/>
        </w:rPr>
        <w:t>Siganus luridus</w:t>
      </w:r>
      <w:r w:rsidRPr="00D36414">
        <w:rPr>
          <w:rFonts w:cstheme="minorHAnsi"/>
        </w:rPr>
        <w:t xml:space="preserve"> (Rüppell, 1829) and its relation to native benthic communities in the central Aegean Sea, northeastern Mediterranean. </w:t>
      </w:r>
      <w:r w:rsidRPr="00D36414">
        <w:rPr>
          <w:rFonts w:cstheme="minorHAnsi"/>
          <w:i/>
          <w:iCs/>
        </w:rPr>
        <w:t>Marine Ecology</w:t>
      </w:r>
      <w:r w:rsidRPr="00D36414">
        <w:rPr>
          <w:rFonts w:cstheme="minorHAnsi"/>
        </w:rPr>
        <w:t xml:space="preserve">, </w:t>
      </w:r>
      <w:r w:rsidRPr="00D36414">
        <w:rPr>
          <w:rFonts w:cstheme="minorHAnsi"/>
          <w:i/>
          <w:iCs/>
        </w:rPr>
        <w:t>35</w:t>
      </w:r>
      <w:r w:rsidRPr="00D36414">
        <w:rPr>
          <w:rFonts w:cstheme="minorHAnsi"/>
        </w:rPr>
        <w:t xml:space="preserve">(1), 96–105. </w:t>
      </w:r>
      <w:hyperlink r:id="rId1346" w:history="1">
        <w:r w:rsidRPr="00D36414">
          <w:rPr>
            <w:rStyle w:val="Hyperlink"/>
            <w:rFonts w:cstheme="minorHAnsi"/>
          </w:rPr>
          <w:t>https://doi.org/10.1111/maec.12059</w:t>
        </w:r>
      </w:hyperlink>
      <w:r w:rsidRPr="00D36414">
        <w:rPr>
          <w:rFonts w:cstheme="minorHAnsi"/>
        </w:rPr>
        <w:t xml:space="preserve"> </w:t>
      </w:r>
    </w:p>
    <w:p w14:paraId="01418B2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iakoumi, S., Scianna, C., Plass-Johnson, J., Micheli, F., Grorud-Colvert, K., Thiriet, P., Claudet, J., Di Carlo, G., Di Franco, A., Gaines, S. D., García-Charlton, J. A., Lubchenko, J., Reimer, J., Sala, E., &amp; Guidetti, P. (2017). Ecological effects of full and partial protection in the crowded Mediterranean Sea: a regional meta-analysis. </w:t>
      </w:r>
      <w:r w:rsidRPr="00D36414">
        <w:rPr>
          <w:rFonts w:cstheme="minorHAnsi"/>
          <w:i/>
          <w:iCs/>
        </w:rPr>
        <w:t>Scientific Reports</w:t>
      </w:r>
      <w:r w:rsidRPr="00D36414">
        <w:rPr>
          <w:rFonts w:cstheme="minorHAnsi"/>
        </w:rPr>
        <w:t xml:space="preserve">, </w:t>
      </w:r>
      <w:r w:rsidRPr="00D36414">
        <w:rPr>
          <w:rFonts w:cstheme="minorHAnsi"/>
          <w:i/>
          <w:iCs/>
        </w:rPr>
        <w:t>7</w:t>
      </w:r>
      <w:r w:rsidRPr="00D36414">
        <w:rPr>
          <w:rFonts w:cstheme="minorHAnsi"/>
        </w:rPr>
        <w:t xml:space="preserve">(1), 8940. </w:t>
      </w:r>
      <w:hyperlink r:id="rId1347" w:history="1">
        <w:r w:rsidRPr="00D36414">
          <w:rPr>
            <w:rStyle w:val="Hyperlink"/>
            <w:rFonts w:cstheme="minorHAnsi"/>
          </w:rPr>
          <w:t>https://doi.org/10.1038/s41598-017-08850-w</w:t>
        </w:r>
      </w:hyperlink>
      <w:r w:rsidRPr="00D36414">
        <w:rPr>
          <w:rFonts w:cstheme="minorHAnsi"/>
        </w:rPr>
        <w:t xml:space="preserve"> </w:t>
      </w:r>
    </w:p>
    <w:p w14:paraId="4A83BDFE" w14:textId="0219DD76"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ibert, J., &amp; Culver, D. C. (2005). Diversity patterns in Europe. In D. C. Culver &amp; W. B. White (Eds.), </w:t>
      </w:r>
      <w:r w:rsidRPr="00D36414">
        <w:rPr>
          <w:rFonts w:cstheme="minorHAnsi"/>
          <w:i/>
          <w:iCs/>
        </w:rPr>
        <w:t>Encyclopedia of caves</w:t>
      </w:r>
      <w:r w:rsidRPr="00D36414">
        <w:rPr>
          <w:rFonts w:cstheme="minorHAnsi"/>
        </w:rPr>
        <w:t xml:space="preserve"> (pp. 196–201). Amsterdam, The Netherlands: Elsevier Press.</w:t>
      </w:r>
    </w:p>
    <w:p w14:paraId="3B1C91EA"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ibert, J., &amp; Deharveng, L. (2002). Subterranean ecosystems: A truncated functional biodiversity. </w:t>
      </w:r>
      <w:r w:rsidRPr="00D36414">
        <w:rPr>
          <w:rFonts w:cstheme="minorHAnsi"/>
          <w:i/>
          <w:iCs/>
          <w:lang w:val="fr-CH"/>
        </w:rPr>
        <w:lastRenderedPageBreak/>
        <w:t>BioScience</w:t>
      </w:r>
      <w:r w:rsidRPr="00D36414">
        <w:rPr>
          <w:rFonts w:cstheme="minorHAnsi"/>
          <w:lang w:val="fr-CH"/>
        </w:rPr>
        <w:t xml:space="preserve">, </w:t>
      </w:r>
      <w:r w:rsidRPr="00D36414">
        <w:rPr>
          <w:rFonts w:cstheme="minorHAnsi"/>
          <w:i/>
          <w:iCs/>
          <w:lang w:val="fr-CH"/>
        </w:rPr>
        <w:t>52</w:t>
      </w:r>
      <w:r w:rsidRPr="00D36414">
        <w:rPr>
          <w:rFonts w:cstheme="minorHAnsi"/>
          <w:lang w:val="fr-CH"/>
        </w:rPr>
        <w:t xml:space="preserve">(6), 473–481. </w:t>
      </w:r>
      <w:hyperlink r:id="rId1348" w:history="1">
        <w:r w:rsidRPr="00D36414">
          <w:rPr>
            <w:rStyle w:val="Hyperlink"/>
            <w:rFonts w:cstheme="minorHAnsi"/>
            <w:lang w:val="fr-CH"/>
          </w:rPr>
          <w:t>https://doi.org/10.1641/0006-3568(2002)052[0473:SEATFB]2.0.CO;2</w:t>
        </w:r>
      </w:hyperlink>
      <w:r w:rsidRPr="00D36414">
        <w:rPr>
          <w:rFonts w:cstheme="minorHAnsi"/>
          <w:lang w:val="fr-CH"/>
        </w:rPr>
        <w:t xml:space="preserve"> </w:t>
      </w:r>
    </w:p>
    <w:p w14:paraId="52169EB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Gil-Tena, A., Saura, S., &amp; Brotons, L. (2007). </w:t>
      </w:r>
      <w:r w:rsidRPr="00D36414">
        <w:rPr>
          <w:rFonts w:cstheme="minorHAnsi"/>
        </w:rPr>
        <w:t xml:space="preserve">Effects of forest composition and structure on bird species richness in a Mediterranean context: Implications for forest ecosystem management. </w:t>
      </w:r>
      <w:r w:rsidRPr="00D36414">
        <w:rPr>
          <w:rFonts w:cstheme="minorHAnsi"/>
          <w:i/>
          <w:iCs/>
        </w:rPr>
        <w:t>Forest Ecology and Management</w:t>
      </w:r>
      <w:r w:rsidRPr="00D36414">
        <w:rPr>
          <w:rFonts w:cstheme="minorHAnsi"/>
        </w:rPr>
        <w:t xml:space="preserve">, </w:t>
      </w:r>
      <w:r w:rsidRPr="00D36414">
        <w:rPr>
          <w:rFonts w:cstheme="minorHAnsi"/>
          <w:i/>
          <w:iCs/>
        </w:rPr>
        <w:t>242</w:t>
      </w:r>
      <w:r w:rsidRPr="00D36414">
        <w:rPr>
          <w:rFonts w:cstheme="minorHAnsi"/>
        </w:rPr>
        <w:t xml:space="preserve">(2–3), 470–476. </w:t>
      </w:r>
      <w:hyperlink r:id="rId1349" w:history="1">
        <w:r w:rsidRPr="00D36414">
          <w:rPr>
            <w:rStyle w:val="Hyperlink"/>
            <w:rFonts w:cstheme="minorHAnsi"/>
          </w:rPr>
          <w:t>https://doi.org/10.1016/j.foreco.2007.01.080</w:t>
        </w:r>
      </w:hyperlink>
      <w:r w:rsidRPr="00D36414">
        <w:rPr>
          <w:rFonts w:cstheme="minorHAnsi"/>
        </w:rPr>
        <w:t xml:space="preserve"> </w:t>
      </w:r>
    </w:p>
    <w:p w14:paraId="48D4A59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ilbert, O. L. (Ed.). (1989). </w:t>
      </w:r>
      <w:r w:rsidRPr="00D36414">
        <w:rPr>
          <w:rFonts w:cstheme="minorHAnsi"/>
          <w:i/>
          <w:iCs/>
        </w:rPr>
        <w:t>The ecology of urban habitats</w:t>
      </w:r>
      <w:r w:rsidRPr="00D36414">
        <w:rPr>
          <w:rFonts w:cstheme="minorHAnsi"/>
        </w:rPr>
        <w:t>. London, UK: Chapman &amp; Hall.</w:t>
      </w:r>
    </w:p>
    <w:p w14:paraId="20E209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ilbert, O. L. (1992). Lichen reinvasion with declining air polution. In J. Bates &amp; A. Farmer (Eds.), </w:t>
      </w:r>
      <w:r w:rsidRPr="00D36414">
        <w:rPr>
          <w:rFonts w:cstheme="minorHAnsi"/>
          <w:i/>
          <w:iCs/>
        </w:rPr>
        <w:t>Bryophytes and lichens in a changing environment</w:t>
      </w:r>
      <w:r w:rsidRPr="00D36414">
        <w:rPr>
          <w:rFonts w:cstheme="minorHAnsi"/>
        </w:rPr>
        <w:t xml:space="preserve"> (pp. 159–177). Oxford, UK: Clarendon Press.</w:t>
      </w:r>
    </w:p>
    <w:p w14:paraId="1A878D7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imingham, C. H. (1972). </w:t>
      </w:r>
      <w:r w:rsidRPr="00D36414">
        <w:rPr>
          <w:rFonts w:cstheme="minorHAnsi"/>
          <w:i/>
          <w:iCs/>
        </w:rPr>
        <w:t>Ecology of Heathlands</w:t>
      </w:r>
      <w:r w:rsidRPr="00D36414">
        <w:rPr>
          <w:rFonts w:cstheme="minorHAnsi"/>
        </w:rPr>
        <w:t>. London, UK: Chapman &amp; Hall.</w:t>
      </w:r>
    </w:p>
    <w:p w14:paraId="5D4BFBCE"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Gladyshev, M. I., Sushchik, N. N., Anishchenko, O. V., Makhutova, O. N., Kolmakov, V. I., Kalachova, G. S., Kolmakova, A. A., &amp; Dubovskaya, O. P. (2011). Efficiency of transfer of essential polyunsaturated fatty acids versus organic carbon from producers to consumers in a eutrophic reservoir. </w:t>
      </w:r>
      <w:r w:rsidRPr="00D36414">
        <w:rPr>
          <w:rFonts w:cstheme="minorHAnsi"/>
          <w:i/>
          <w:iCs/>
          <w:lang w:val="es-ES"/>
        </w:rPr>
        <w:t>Oecologia</w:t>
      </w:r>
      <w:r w:rsidRPr="00D36414">
        <w:rPr>
          <w:rFonts w:cstheme="minorHAnsi"/>
          <w:lang w:val="es-ES"/>
        </w:rPr>
        <w:t xml:space="preserve">, </w:t>
      </w:r>
      <w:r w:rsidRPr="00D36414">
        <w:rPr>
          <w:rFonts w:cstheme="minorHAnsi"/>
          <w:i/>
          <w:iCs/>
          <w:lang w:val="es-ES"/>
        </w:rPr>
        <w:t>165</w:t>
      </w:r>
      <w:r w:rsidRPr="00D36414">
        <w:rPr>
          <w:rFonts w:cstheme="minorHAnsi"/>
          <w:lang w:val="es-ES"/>
        </w:rPr>
        <w:t xml:space="preserve">, 521–531. </w:t>
      </w:r>
      <w:hyperlink r:id="rId1350" w:history="1">
        <w:r w:rsidRPr="00D36414">
          <w:rPr>
            <w:rStyle w:val="Hyperlink"/>
            <w:rFonts w:cstheme="minorHAnsi"/>
            <w:lang w:val="es-ES"/>
          </w:rPr>
          <w:t>https://doi.org/10.1007/s00442-010-1843-6</w:t>
        </w:r>
      </w:hyperlink>
      <w:r w:rsidRPr="00D36414">
        <w:rPr>
          <w:rFonts w:cstheme="minorHAnsi"/>
          <w:lang w:val="es-ES"/>
        </w:rPr>
        <w:t xml:space="preserve"> </w:t>
      </w:r>
    </w:p>
    <w:p w14:paraId="4707F0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Glantz, M. H., &amp; Zonn, I. S. (1997). </w:t>
      </w:r>
      <w:r w:rsidRPr="00D36414">
        <w:rPr>
          <w:rFonts w:cstheme="minorHAnsi"/>
          <w:i/>
          <w:iCs/>
        </w:rPr>
        <w:t>Scientific, environmental, and political issues in the circum-Caspian region</w:t>
      </w:r>
      <w:r w:rsidRPr="00D36414">
        <w:rPr>
          <w:rFonts w:cstheme="minorHAnsi"/>
        </w:rPr>
        <w:t>. Dordrecht, The Netherlands: Kluwer Academic Publishers.</w:t>
      </w:r>
    </w:p>
    <w:p w14:paraId="169A3AA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lazovsky, N. F., &amp; Orlovsky, N. S. [Глазовский, Н. Ф., &amp; Орловский, Н. С.]. (1996). Проблемы опустынивания и засух в СНГ и пути их решения [The problems of desertification and drought in the CIS countries and ways to solve them]. </w:t>
      </w:r>
      <w:r w:rsidRPr="00D36414">
        <w:rPr>
          <w:rFonts w:cstheme="minorHAnsi"/>
          <w:i/>
          <w:iCs/>
        </w:rPr>
        <w:t>Ивестия РАН, Серия Географическая [Izvestiya RAS, Geographical Series]</w:t>
      </w:r>
      <w:r w:rsidRPr="00D36414">
        <w:rPr>
          <w:rFonts w:cstheme="minorHAnsi"/>
        </w:rPr>
        <w:t xml:space="preserve">, </w:t>
      </w:r>
      <w:r w:rsidRPr="00D36414">
        <w:rPr>
          <w:rFonts w:cstheme="minorHAnsi"/>
          <w:i/>
        </w:rPr>
        <w:t>4,</w:t>
      </w:r>
      <w:r w:rsidRPr="00D36414">
        <w:rPr>
          <w:rFonts w:cstheme="minorHAnsi"/>
        </w:rPr>
        <w:t xml:space="preserve"> 7–23.</w:t>
      </w:r>
    </w:p>
    <w:p w14:paraId="35C8BE2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lazovsky, N. F. [Глазовский, Н. Ф.]. (1990). </w:t>
      </w:r>
      <w:r w:rsidRPr="00D36414">
        <w:rPr>
          <w:rFonts w:cstheme="minorHAnsi"/>
          <w:i/>
          <w:iCs/>
        </w:rPr>
        <w:t>Аральский кризис: Причины возникновения и пути выхода [The Aral crisis: causes and ways out]</w:t>
      </w:r>
      <w:r w:rsidRPr="00D36414">
        <w:rPr>
          <w:rFonts w:cstheme="minorHAnsi"/>
        </w:rPr>
        <w:t>. Moscow, USSR: Наука [Science].</w:t>
      </w:r>
    </w:p>
    <w:p w14:paraId="7132F1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lover, A. G., Gooday, A. J., Bailey, D. M., Billett, D. S. M., Chevaldonné, P., Colaço, A., Copley, J., Cuvelier, D., Desbruyères, D., Kalogeropoulou, V., Klages, M., Lampadariou, N., Lejeusne, C., Mestre, N. C., Paterson, G. L. J., Perez, T., Ruhl, H., Sarrazin, J., Soltwedel, T., Soto, E. H., Thatje, S., Tselepides, A., Van Gaever, S., &amp; Vanreusel, A. (2010). Temporal change in deep-sea benthic ecosystems. A review of the evidence from recent time-series studies. </w:t>
      </w:r>
      <w:r w:rsidRPr="00D36414">
        <w:rPr>
          <w:rFonts w:cstheme="minorHAnsi"/>
          <w:i/>
          <w:iCs/>
        </w:rPr>
        <w:t xml:space="preserve">Advances in Marine Biology, 58, </w:t>
      </w:r>
      <w:r w:rsidRPr="00D36414">
        <w:rPr>
          <w:rFonts w:cstheme="minorHAnsi"/>
          <w:iCs/>
        </w:rPr>
        <w:t>1-95</w:t>
      </w:r>
      <w:r w:rsidRPr="00D36414">
        <w:rPr>
          <w:rFonts w:cstheme="minorHAnsi"/>
        </w:rPr>
        <w:t xml:space="preserve">. </w:t>
      </w:r>
      <w:hyperlink r:id="rId1351" w:history="1">
        <w:r w:rsidRPr="00D36414">
          <w:rPr>
            <w:rStyle w:val="Hyperlink"/>
            <w:rFonts w:cstheme="minorHAnsi"/>
          </w:rPr>
          <w:t>https://doi.org/10.1016/B978-0-12-381015-1.00001-0</w:t>
        </w:r>
      </w:hyperlink>
      <w:r w:rsidRPr="00D36414">
        <w:rPr>
          <w:rFonts w:cstheme="minorHAnsi"/>
        </w:rPr>
        <w:t xml:space="preserve"> </w:t>
      </w:r>
    </w:p>
    <w:p w14:paraId="4A5FCD5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Gninenko, Yu. I., Shiryaeva, N. V., &amp; Schurov, V. I. [Гниненко, Ю. И., Ширяева, Н. В., &amp; Щуров,</w:t>
      </w:r>
      <w:r w:rsidRPr="00D36414">
        <w:rPr>
          <w:rFonts w:cstheme="minorHAnsi"/>
          <w:lang w:val="ru-RU"/>
        </w:rPr>
        <w:t xml:space="preserve"> В. И.]</w:t>
      </w:r>
      <w:r w:rsidRPr="00D36414">
        <w:rPr>
          <w:rFonts w:cstheme="minorHAnsi"/>
        </w:rPr>
        <w:t>. (2014). Самшитовая огневка – новый инвазивный организм в лесах российского Кавказа [</w:t>
      </w:r>
      <w:r w:rsidRPr="00D36414">
        <w:rPr>
          <w:rFonts w:cstheme="minorHAnsi"/>
          <w:i/>
        </w:rPr>
        <w:t>Cydalima perspectalis</w:t>
      </w:r>
      <w:r w:rsidRPr="00D36414">
        <w:rPr>
          <w:rFonts w:cstheme="minorHAnsi"/>
        </w:rPr>
        <w:t xml:space="preserve"> - a new invasive organism in the Russian Caucasus forests]. </w:t>
      </w:r>
      <w:r w:rsidRPr="00D36414">
        <w:rPr>
          <w:rFonts w:cstheme="minorHAnsi"/>
          <w:i/>
          <w:iCs/>
        </w:rPr>
        <w:t>Карантин Растений. Наука И Практика [The Plant Quarantine. Science and Practice]</w:t>
      </w:r>
      <w:r w:rsidRPr="00D36414">
        <w:rPr>
          <w:rFonts w:cstheme="minorHAnsi"/>
        </w:rPr>
        <w:t xml:space="preserve">, </w:t>
      </w:r>
      <w:r w:rsidRPr="00D36414">
        <w:rPr>
          <w:rFonts w:cstheme="minorHAnsi"/>
          <w:i/>
        </w:rPr>
        <w:t>1</w:t>
      </w:r>
      <w:r w:rsidRPr="00D36414">
        <w:rPr>
          <w:rFonts w:cstheme="minorHAnsi"/>
        </w:rPr>
        <w:t>(7), 32–39.</w:t>
      </w:r>
    </w:p>
    <w:p w14:paraId="58568A8E"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Godbold, J. A., Bailey, D. M., Collins, M. A., Gordon, J. D. M., Spallek, W. A., &amp; Priede, I. G. (2013). Putative fishery-induced changes in biomass and population size structures of demersal deep-sea fishes in ICES sub-area VII, northeast Atlantic Ocean. </w:t>
      </w:r>
      <w:r w:rsidRPr="00D36414">
        <w:rPr>
          <w:rFonts w:cstheme="minorHAnsi"/>
          <w:i/>
          <w:iCs/>
          <w:lang w:val="es-ES"/>
        </w:rPr>
        <w:t>Biogeosciences</w:t>
      </w:r>
      <w:r w:rsidRPr="00D36414">
        <w:rPr>
          <w:rFonts w:cstheme="minorHAnsi"/>
          <w:lang w:val="es-ES"/>
        </w:rPr>
        <w:t xml:space="preserve">, </w:t>
      </w:r>
      <w:r w:rsidRPr="00D36414">
        <w:rPr>
          <w:rFonts w:cstheme="minorHAnsi"/>
          <w:i/>
          <w:iCs/>
          <w:lang w:val="es-ES"/>
        </w:rPr>
        <w:t>10</w:t>
      </w:r>
      <w:r w:rsidRPr="00D36414">
        <w:rPr>
          <w:rFonts w:cstheme="minorHAnsi"/>
          <w:lang w:val="es-ES"/>
        </w:rPr>
        <w:t xml:space="preserve">(1), 529–539. </w:t>
      </w:r>
      <w:hyperlink r:id="rId1352" w:history="1">
        <w:r w:rsidRPr="00D36414">
          <w:rPr>
            <w:rStyle w:val="Hyperlink"/>
            <w:rFonts w:cstheme="minorHAnsi"/>
            <w:lang w:val="es-ES"/>
          </w:rPr>
          <w:t>https://doi.org/10.5194/bg-10-529-2013</w:t>
        </w:r>
      </w:hyperlink>
      <w:r w:rsidRPr="00D36414">
        <w:rPr>
          <w:rFonts w:cstheme="minorHAnsi"/>
          <w:lang w:val="es-ES"/>
        </w:rPr>
        <w:t xml:space="preserve"> </w:t>
      </w:r>
    </w:p>
    <w:p w14:paraId="0B0E49A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Gomoiu, M.-T., Begun, T., Caraus, I., Muresan, M., Oaie, G., Opreanu, P., Secrieru, D.; Teaca, A., &amp; Vasiliu, D. (2012). </w:t>
      </w:r>
      <w:r w:rsidRPr="00D36414">
        <w:rPr>
          <w:rFonts w:cstheme="minorHAnsi"/>
        </w:rPr>
        <w:t xml:space="preserve">Studying the Romanian Shelf benthic community in EU FP7 HYPOX project: ecosystem recovery trends vs. fish kill events. In </w:t>
      </w:r>
      <w:r w:rsidRPr="00D36414">
        <w:rPr>
          <w:rFonts w:cstheme="minorHAnsi"/>
          <w:i/>
          <w:iCs/>
        </w:rPr>
        <w:t xml:space="preserve">EGU General Assembly </w:t>
      </w:r>
      <w:r w:rsidRPr="00D36414">
        <w:rPr>
          <w:rFonts w:cstheme="minorHAnsi"/>
        </w:rPr>
        <w:t>(pp. 9474-9474).</w:t>
      </w:r>
    </w:p>
    <w:p w14:paraId="3E2C13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odman, S., &amp; Dmitrieva, L. (2016). </w:t>
      </w:r>
      <w:r w:rsidRPr="00D36414">
        <w:rPr>
          <w:rFonts w:cstheme="minorHAnsi"/>
          <w:i/>
        </w:rPr>
        <w:t>Pusa caspica</w:t>
      </w:r>
      <w:r w:rsidRPr="00D36414">
        <w:rPr>
          <w:rFonts w:cstheme="minorHAnsi"/>
        </w:rPr>
        <w:t xml:space="preserve">. The IUCN Red List of Threatened Species. </w:t>
      </w:r>
      <w:hyperlink r:id="rId1353" w:history="1">
        <w:r w:rsidRPr="00D36414">
          <w:rPr>
            <w:rStyle w:val="Hyperlink"/>
            <w:rFonts w:cstheme="minorHAnsi"/>
          </w:rPr>
          <w:t>http://dx.doi.org/10.2305/IUCN.UK.2016-1.RLTS.T41669A45230700.en</w:t>
        </w:r>
      </w:hyperlink>
      <w:r w:rsidRPr="00D36414">
        <w:rPr>
          <w:rFonts w:cstheme="minorHAnsi"/>
        </w:rPr>
        <w:t xml:space="preserve"> </w:t>
      </w:r>
    </w:p>
    <w:p w14:paraId="3BF64B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ogle (n.d.). </w:t>
      </w:r>
      <w:r w:rsidRPr="00D36414">
        <w:rPr>
          <w:rFonts w:cstheme="minorHAnsi"/>
          <w:i/>
        </w:rPr>
        <w:t>Google Earth.</w:t>
      </w:r>
      <w:r w:rsidRPr="00D36414">
        <w:rPr>
          <w:rFonts w:cstheme="minorHAnsi"/>
        </w:rPr>
        <w:t xml:space="preserve"> Retrieved from</w:t>
      </w:r>
      <w:r w:rsidRPr="00D36414">
        <w:rPr>
          <w:rFonts w:cstheme="minorHAnsi"/>
          <w:color w:val="000000"/>
        </w:rPr>
        <w:t xml:space="preserve"> </w:t>
      </w:r>
      <w:hyperlink r:id="rId1354" w:history="1">
        <w:r w:rsidRPr="00D36414">
          <w:rPr>
            <w:rStyle w:val="Hyperlink"/>
            <w:rFonts w:cstheme="minorHAnsi"/>
          </w:rPr>
          <w:t>https://earth.google.com/web/@49.20982722,155.46660111,-</w:t>
        </w:r>
        <w:r w:rsidRPr="00D36414">
          <w:rPr>
            <w:rStyle w:val="Hyperlink"/>
            <w:rFonts w:cstheme="minorHAnsi"/>
          </w:rPr>
          <w:lastRenderedPageBreak/>
          <w:t>802.35379665a,11719842.44755626d,35y,-0h,0t,0r</w:t>
        </w:r>
      </w:hyperlink>
      <w:r w:rsidRPr="00D36414">
        <w:rPr>
          <w:rFonts w:cstheme="minorHAnsi"/>
          <w:color w:val="954F72"/>
          <w:u w:val="single"/>
        </w:rPr>
        <w:t xml:space="preserve"> </w:t>
      </w:r>
    </w:p>
    <w:p w14:paraId="72B6B58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ssner, M. M., Lewinsohn, T. M., Kahl, T., Grassein, F., Boch, S., Prati, D., Birkhofer, K., Renner, S. C., Sikorski, J., Wubet, T., Arndt, H., Baumgartner, V., Blaser, S., Blüthgen, N., Börschig, C., Buscot, F., Diekötter, T., Jorge, L. R., Jung, K., Keyel, A. C., Klein, A.-M., Klemmer, S., Krauss, J., Lange, M., Müller, J., Overmann, J., Pašalić, E., Penone, C., Perović, D. J., Purschke, O., Schall, P., Socher, S. A., Sonnemann, I., Tschapka, M., Tscharntke, T., Türke, M., Venter, P. C., Weiner, C. N., Werner, M., Wolters, V., Wurst, S., Westphal, C., Fischer, M., Weisser, W. W., &amp; Allan, E. (2016). Land-use intensification causes multitrophic homogenization of grassland communities. </w:t>
      </w:r>
      <w:r w:rsidRPr="00D36414">
        <w:rPr>
          <w:rFonts w:cstheme="minorHAnsi"/>
          <w:i/>
          <w:iCs/>
        </w:rPr>
        <w:t xml:space="preserve">Nature, 540, </w:t>
      </w:r>
      <w:r w:rsidRPr="00D36414">
        <w:rPr>
          <w:rFonts w:cstheme="minorHAnsi"/>
          <w:iCs/>
        </w:rPr>
        <w:t>266-269</w:t>
      </w:r>
      <w:r w:rsidRPr="00D36414">
        <w:rPr>
          <w:rFonts w:cstheme="minorHAnsi"/>
        </w:rPr>
        <w:t xml:space="preserve">. </w:t>
      </w:r>
      <w:hyperlink r:id="rId1355" w:history="1">
        <w:r w:rsidRPr="00D36414">
          <w:rPr>
            <w:rStyle w:val="Hyperlink"/>
            <w:rFonts w:cstheme="minorHAnsi"/>
          </w:rPr>
          <w:t>https://doi.org/10.1038/nature20575</w:t>
        </w:r>
      </w:hyperlink>
      <w:r w:rsidRPr="00D36414">
        <w:rPr>
          <w:rFonts w:cstheme="minorHAnsi"/>
        </w:rPr>
        <w:t xml:space="preserve"> </w:t>
      </w:r>
    </w:p>
    <w:p w14:paraId="6660095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telli, N. J., &amp; Stanton-Geddes, J. (2015). Climate change, genetic markers and species distribution modelling. </w:t>
      </w:r>
      <w:r w:rsidRPr="00D36414">
        <w:rPr>
          <w:rFonts w:cstheme="minorHAnsi"/>
          <w:i/>
          <w:iCs/>
        </w:rPr>
        <w:t>Journal of Biogeography</w:t>
      </w:r>
      <w:r w:rsidRPr="00D36414">
        <w:rPr>
          <w:rFonts w:cstheme="minorHAnsi"/>
        </w:rPr>
        <w:t xml:space="preserve">, </w:t>
      </w:r>
      <w:r w:rsidRPr="00D36414">
        <w:rPr>
          <w:rFonts w:cstheme="minorHAnsi"/>
          <w:i/>
          <w:iCs/>
        </w:rPr>
        <w:t>42</w:t>
      </w:r>
      <w:r w:rsidRPr="00D36414">
        <w:rPr>
          <w:rFonts w:cstheme="minorHAnsi"/>
        </w:rPr>
        <w:t xml:space="preserve">(9), 1577–1585. </w:t>
      </w:r>
      <w:hyperlink r:id="rId1356" w:history="1">
        <w:r w:rsidRPr="00D36414">
          <w:rPr>
            <w:rStyle w:val="Hyperlink"/>
            <w:rFonts w:cstheme="minorHAnsi"/>
          </w:rPr>
          <w:t>https://doi.org/10.1111/jbi.12562</w:t>
        </w:r>
      </w:hyperlink>
      <w:r w:rsidRPr="00D36414">
        <w:rPr>
          <w:rFonts w:cstheme="minorHAnsi"/>
        </w:rPr>
        <w:t xml:space="preserve"> </w:t>
      </w:r>
    </w:p>
    <w:p w14:paraId="0D521E4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ttfried, M., Pauli, H., Futschik, A., Akhalkatsi, M., Barančok, P., Alonso, B., Luis, J., Coldea, G., Dick, J., Erschbamer, B., Calzado, F., Rosa, M., Kazakis, G., Krajči, J., Larsson, P., Mallaun, M., Michelsen, O., Moiseev, D., Moiseev, P., Molau, U., Merzouki, A., Nagy, L., Nakhutsrishvili, G., Pedersen, B., Pelino, G., Puscas, M., Rossi, G., Stanisci, A., Theurillat, J.-P., Tomaselli, M., Villar, L., Vittoz, P., Vogiatzakis, I., &amp; Grabherr, G. (2012). Continent-wide response of mountain vegetation to climate change. </w:t>
      </w:r>
      <w:r w:rsidRPr="00D36414">
        <w:rPr>
          <w:rFonts w:cstheme="minorHAnsi"/>
          <w:i/>
          <w:iCs/>
        </w:rPr>
        <w:t>Nature Climate Change</w:t>
      </w:r>
      <w:r w:rsidRPr="00D36414">
        <w:rPr>
          <w:rFonts w:cstheme="minorHAnsi"/>
        </w:rPr>
        <w:t xml:space="preserve">, </w:t>
      </w:r>
      <w:r w:rsidRPr="00D36414">
        <w:rPr>
          <w:rFonts w:cstheme="minorHAnsi"/>
          <w:i/>
          <w:iCs/>
        </w:rPr>
        <w:t>2</w:t>
      </w:r>
      <w:r w:rsidRPr="00D36414">
        <w:rPr>
          <w:rFonts w:cstheme="minorHAnsi"/>
        </w:rPr>
        <w:t xml:space="preserve">(2), 111-115. </w:t>
      </w:r>
      <w:hyperlink r:id="rId1357" w:history="1">
        <w:r w:rsidRPr="00D36414">
          <w:rPr>
            <w:rStyle w:val="Hyperlink"/>
            <w:rFonts w:cstheme="minorHAnsi"/>
          </w:rPr>
          <w:t>http://doi.org/10.1038/nclimate1329</w:t>
        </w:r>
      </w:hyperlink>
      <w:r w:rsidRPr="00D36414">
        <w:rPr>
          <w:rFonts w:cstheme="minorHAnsi"/>
        </w:rPr>
        <w:t xml:space="preserve"> </w:t>
      </w:r>
    </w:p>
    <w:p w14:paraId="22613A7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ulson, D., Lye, G., &amp; Darvill, B. (2008). Decline and conservation of bumble bees. </w:t>
      </w:r>
      <w:r w:rsidRPr="00D36414">
        <w:rPr>
          <w:rFonts w:cstheme="minorHAnsi"/>
          <w:i/>
          <w:iCs/>
        </w:rPr>
        <w:t>Annual Review of Entomology</w:t>
      </w:r>
      <w:r w:rsidRPr="00D36414">
        <w:rPr>
          <w:rFonts w:cstheme="minorHAnsi"/>
        </w:rPr>
        <w:t xml:space="preserve">, </w:t>
      </w:r>
      <w:r w:rsidRPr="00D36414">
        <w:rPr>
          <w:rFonts w:cstheme="minorHAnsi"/>
          <w:i/>
          <w:iCs/>
        </w:rPr>
        <w:t>53</w:t>
      </w:r>
      <w:r w:rsidRPr="00D36414">
        <w:rPr>
          <w:rFonts w:cstheme="minorHAnsi"/>
        </w:rPr>
        <w:t xml:space="preserve">, 191–208. </w:t>
      </w:r>
      <w:hyperlink r:id="rId1358" w:history="1">
        <w:r w:rsidRPr="00D36414">
          <w:rPr>
            <w:rStyle w:val="Hyperlink"/>
            <w:rFonts w:cstheme="minorHAnsi"/>
          </w:rPr>
          <w:t>https://doi.org/10.1146/annurev.ento.53.103106.093454</w:t>
        </w:r>
      </w:hyperlink>
      <w:r w:rsidRPr="00D36414">
        <w:rPr>
          <w:rFonts w:cstheme="minorHAnsi"/>
        </w:rPr>
        <w:t xml:space="preserve"> </w:t>
      </w:r>
    </w:p>
    <w:p w14:paraId="070C3CC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Armenia. (2015). </w:t>
      </w:r>
      <w:r w:rsidRPr="00D36414">
        <w:rPr>
          <w:rFonts w:cstheme="minorHAnsi"/>
          <w:i/>
          <w:iCs/>
        </w:rPr>
        <w:t>Armenia’s third national communication on climate change</w:t>
      </w:r>
      <w:r w:rsidRPr="00D36414">
        <w:rPr>
          <w:rFonts w:cstheme="minorHAnsi"/>
        </w:rPr>
        <w:t>. Yerevan, Armenia: Lusabats Publishing House.</w:t>
      </w:r>
    </w:p>
    <w:p w14:paraId="7B834599" w14:textId="77777777" w:rsidR="00ED7B7A" w:rsidRPr="00D36414" w:rsidRDefault="00ED7B7A" w:rsidP="00ED7B7A">
      <w:pPr>
        <w:spacing w:before="120"/>
        <w:ind w:left="567" w:hanging="567"/>
        <w:rPr>
          <w:rFonts w:cstheme="minorHAnsi"/>
        </w:rPr>
      </w:pPr>
      <w:r w:rsidRPr="00D36414">
        <w:rPr>
          <w:rFonts w:cstheme="minorHAnsi"/>
        </w:rPr>
        <w:t xml:space="preserve">Government of Azerbaijan. (2014). </w:t>
      </w:r>
      <w:r w:rsidRPr="00D36414">
        <w:rPr>
          <w:rFonts w:cstheme="minorHAnsi"/>
          <w:i/>
          <w:iCs/>
        </w:rPr>
        <w:t>Azerbaijan fifth national report</w:t>
      </w:r>
      <w:r w:rsidRPr="00D36414">
        <w:rPr>
          <w:rFonts w:cstheme="minorHAnsi"/>
        </w:rPr>
        <w:t xml:space="preserve">. Retrieved from </w:t>
      </w:r>
      <w:hyperlink r:id="rId1359" w:history="1">
        <w:r w:rsidRPr="00D36414">
          <w:rPr>
            <w:rStyle w:val="Hyperlink"/>
            <w:rFonts w:cstheme="minorHAnsi"/>
          </w:rPr>
          <w:t>https://www.cbd.int/reports/search</w:t>
        </w:r>
      </w:hyperlink>
      <w:r w:rsidRPr="00D36414">
        <w:rPr>
          <w:rFonts w:cstheme="minorHAnsi"/>
        </w:rPr>
        <w:t xml:space="preserve"> </w:t>
      </w:r>
    </w:p>
    <w:p w14:paraId="7611F31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Kazakhstan. (2015). </w:t>
      </w:r>
      <w:r w:rsidRPr="00D36414">
        <w:rPr>
          <w:rFonts w:cstheme="minorHAnsi"/>
          <w:i/>
          <w:iCs/>
        </w:rPr>
        <w:t>The fifth national report on progress in implementation of the Convention on Biological Diversity</w:t>
      </w:r>
      <w:r w:rsidRPr="00D36414">
        <w:rPr>
          <w:rFonts w:cstheme="minorHAnsi"/>
        </w:rPr>
        <w:t xml:space="preserve">. Retrieved from </w:t>
      </w:r>
      <w:hyperlink r:id="rId1360" w:history="1">
        <w:r w:rsidRPr="00D36414">
          <w:rPr>
            <w:rStyle w:val="Hyperlink"/>
            <w:rFonts w:cstheme="minorHAnsi"/>
          </w:rPr>
          <w:t>https://www.cbd.int/reports/search</w:t>
        </w:r>
      </w:hyperlink>
      <w:r w:rsidRPr="00D36414">
        <w:rPr>
          <w:rFonts w:cstheme="minorHAnsi"/>
        </w:rPr>
        <w:t xml:space="preserve"> </w:t>
      </w:r>
    </w:p>
    <w:p w14:paraId="29A7CAF1" w14:textId="77777777" w:rsidR="00ED7B7A" w:rsidRPr="00D36414" w:rsidRDefault="00ED7B7A" w:rsidP="00ED7B7A">
      <w:pPr>
        <w:spacing w:before="120"/>
        <w:ind w:left="567" w:hanging="567"/>
        <w:rPr>
          <w:rFonts w:cstheme="minorHAnsi"/>
        </w:rPr>
      </w:pPr>
      <w:r w:rsidRPr="00D36414">
        <w:rPr>
          <w:rFonts w:cstheme="minorHAnsi"/>
        </w:rPr>
        <w:t xml:space="preserve">Government of Kyrgyzstan [Правительтво Кыргызской Республики]. (2014). </w:t>
      </w:r>
      <w:r w:rsidRPr="00D36414">
        <w:rPr>
          <w:rFonts w:cstheme="minorHAnsi"/>
          <w:i/>
        </w:rPr>
        <w:t>Приоритеты сохранения биологического разнообразия Кыргызской Республики на период до 2024 года [Biodiversity conservation priorities of the Kyrgyz Republic untill 2024].</w:t>
      </w:r>
      <w:r w:rsidRPr="00D36414">
        <w:rPr>
          <w:rFonts w:cstheme="minorHAnsi"/>
        </w:rPr>
        <w:t xml:space="preserve"> </w:t>
      </w:r>
    </w:p>
    <w:p w14:paraId="252156B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the Russian Federation [Правительство Российской Федерации]. (2013). Стратегия развития Арктической зоны Российской Федерации и обеспечения национальной безопасности на период до 2020 года [Strategy of the Arctic zone of the Russian Federation development and national security for the period up to 2020]. Retrieved from </w:t>
      </w:r>
      <w:hyperlink r:id="rId1361" w:history="1">
        <w:r w:rsidRPr="00D36414">
          <w:rPr>
            <w:rStyle w:val="Hyperlink"/>
            <w:rFonts w:cstheme="minorHAnsi"/>
          </w:rPr>
          <w:t>http://government.ru/info/18360/</w:t>
        </w:r>
      </w:hyperlink>
      <w:r w:rsidRPr="00D36414">
        <w:rPr>
          <w:rFonts w:cstheme="minorHAnsi"/>
        </w:rPr>
        <w:t xml:space="preserve"> </w:t>
      </w:r>
    </w:p>
    <w:p w14:paraId="0B07A7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the Russian Federation [Правительство Российской Федерации]. (2015). </w:t>
      </w:r>
      <w:r w:rsidRPr="00D36414">
        <w:rPr>
          <w:rFonts w:cstheme="minorHAnsi"/>
          <w:i/>
        </w:rPr>
        <w:t>Пятый национальный доклад «Сохранение биоразнообразия в Российской Федерации» [</w:t>
      </w:r>
      <w:r w:rsidRPr="00D36414">
        <w:rPr>
          <w:rFonts w:cstheme="minorHAnsi"/>
          <w:i/>
          <w:iCs/>
        </w:rPr>
        <w:t>5th national report ‘Conservation of biodiversity in the Russian Federation’]</w:t>
      </w:r>
      <w:r w:rsidRPr="00D36414">
        <w:rPr>
          <w:rFonts w:cstheme="minorHAnsi"/>
        </w:rPr>
        <w:t xml:space="preserve">. Moscow, Russian Federation: Ministry of Natural Resources and Environment of the Russian Federation. </w:t>
      </w:r>
    </w:p>
    <w:p w14:paraId="3FB7AC5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 xml:space="preserve">Government of Tajikistan. (2014). Fifth national report on preservation of biodiversity of the Republic of Tajikistan. </w:t>
      </w:r>
      <w:r w:rsidRPr="00D36414">
        <w:rPr>
          <w:rFonts w:cstheme="minorHAnsi"/>
        </w:rPr>
        <w:t xml:space="preserve">Retrieved from </w:t>
      </w:r>
      <w:hyperlink r:id="rId1362" w:history="1">
        <w:r w:rsidRPr="00D36414">
          <w:rPr>
            <w:rStyle w:val="Hyperlink"/>
            <w:rFonts w:cstheme="minorHAnsi"/>
          </w:rPr>
          <w:t>https://www.cbd.int/reports/search</w:t>
        </w:r>
      </w:hyperlink>
      <w:r w:rsidRPr="00D36414">
        <w:rPr>
          <w:rFonts w:cstheme="minorHAnsi"/>
        </w:rPr>
        <w:t xml:space="preserve"> </w:t>
      </w:r>
    </w:p>
    <w:p w14:paraId="045AD3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Tajikistan </w:t>
      </w:r>
      <w:r w:rsidRPr="00D36414">
        <w:rPr>
          <w:rFonts w:cstheme="minorHAnsi"/>
          <w:lang w:val="en-CA"/>
        </w:rPr>
        <w:t>[</w:t>
      </w:r>
      <w:r w:rsidRPr="00D36414">
        <w:rPr>
          <w:rFonts w:cstheme="minorHAnsi"/>
        </w:rPr>
        <w:t>Правительство Таджикистана</w:t>
      </w:r>
      <w:r w:rsidRPr="00D36414">
        <w:rPr>
          <w:rFonts w:cstheme="minorHAnsi"/>
          <w:lang w:val="en-CA"/>
        </w:rPr>
        <w:t>]</w:t>
      </w:r>
      <w:r w:rsidRPr="00D36414">
        <w:rPr>
          <w:rFonts w:cstheme="minorHAnsi"/>
        </w:rPr>
        <w:t xml:space="preserve">. (2016). </w:t>
      </w:r>
      <w:r w:rsidRPr="00D36414">
        <w:rPr>
          <w:rFonts w:cstheme="minorHAnsi"/>
          <w:i/>
          <w:iCs/>
        </w:rPr>
        <w:t>Национальная стратегия и план действий по сохранению биоразнообразия до 2020 гг. [National biodiversity strategy and action plan till 2020]</w:t>
      </w:r>
      <w:r w:rsidRPr="00D36414">
        <w:rPr>
          <w:rFonts w:cstheme="minorHAnsi"/>
        </w:rPr>
        <w:t xml:space="preserve">. Retrieved from </w:t>
      </w:r>
      <w:hyperlink r:id="rId1363" w:history="1">
        <w:r w:rsidRPr="00D36414">
          <w:rPr>
            <w:rStyle w:val="Hyperlink"/>
            <w:rFonts w:cstheme="minorHAnsi"/>
          </w:rPr>
          <w:t>https://www.cbd.int/doc/world/tj/tj-nbsap-v2-ru.pdf</w:t>
        </w:r>
      </w:hyperlink>
      <w:r w:rsidRPr="00D36414">
        <w:rPr>
          <w:rFonts w:cstheme="minorHAnsi"/>
        </w:rPr>
        <w:t xml:space="preserve"> </w:t>
      </w:r>
    </w:p>
    <w:p w14:paraId="2B673C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Turkey. (2014). </w:t>
      </w:r>
      <w:r w:rsidRPr="00D36414">
        <w:rPr>
          <w:rFonts w:cstheme="minorHAnsi"/>
          <w:i/>
          <w:iCs/>
        </w:rPr>
        <w:t xml:space="preserve">Fifth national report. </w:t>
      </w:r>
      <w:r w:rsidRPr="00D36414">
        <w:rPr>
          <w:rFonts w:cstheme="minorHAnsi"/>
        </w:rPr>
        <w:t xml:space="preserve">Retrieved from </w:t>
      </w:r>
      <w:hyperlink r:id="rId1364" w:history="1">
        <w:r w:rsidRPr="00D36414">
          <w:rPr>
            <w:rStyle w:val="Hyperlink"/>
            <w:rFonts w:cstheme="minorHAnsi"/>
          </w:rPr>
          <w:t>https://www.cbd.int/reports/search</w:t>
        </w:r>
      </w:hyperlink>
      <w:r w:rsidRPr="00D36414">
        <w:rPr>
          <w:rFonts w:cstheme="minorHAnsi"/>
        </w:rPr>
        <w:t xml:space="preserve"> </w:t>
      </w:r>
    </w:p>
    <w:p w14:paraId="3277BDF4" w14:textId="77777777" w:rsidR="00ED7B7A" w:rsidRPr="00D36414" w:rsidRDefault="00ED7B7A" w:rsidP="00ED7B7A">
      <w:pPr>
        <w:widowControl w:val="0"/>
        <w:autoSpaceDE w:val="0"/>
        <w:autoSpaceDN w:val="0"/>
        <w:adjustRightInd w:val="0"/>
        <w:spacing w:before="120"/>
        <w:ind w:left="480" w:hanging="480"/>
        <w:rPr>
          <w:rFonts w:cstheme="minorHAnsi"/>
          <w:iCs/>
        </w:rPr>
      </w:pPr>
      <w:r w:rsidRPr="00D36414">
        <w:rPr>
          <w:rFonts w:cstheme="minorHAnsi"/>
          <w:iCs/>
        </w:rPr>
        <w:t>Government of Turkmenistan [Правительство Туркменистана]</w:t>
      </w:r>
      <w:r w:rsidRPr="00D36414">
        <w:rPr>
          <w:rFonts w:cstheme="minorHAnsi"/>
        </w:rPr>
        <w:t xml:space="preserve">. (2015). </w:t>
      </w:r>
      <w:r w:rsidRPr="00D36414">
        <w:rPr>
          <w:rFonts w:cstheme="minorHAnsi"/>
          <w:i/>
          <w:iCs/>
        </w:rPr>
        <w:t xml:space="preserve">Пятый Доклад по осуществлению решений конвенции ООН о биологическом разнообразии на национальном уровне </w:t>
      </w:r>
      <w:r w:rsidRPr="00D36414">
        <w:rPr>
          <w:rFonts w:cstheme="minorHAnsi"/>
          <w:i/>
          <w:lang w:val="ru-RU"/>
        </w:rPr>
        <w:t>[</w:t>
      </w:r>
      <w:r w:rsidRPr="00D36414">
        <w:rPr>
          <w:rFonts w:cstheme="minorHAnsi"/>
          <w:i/>
          <w:iCs/>
        </w:rPr>
        <w:t xml:space="preserve">Fifth national report to CBD]. </w:t>
      </w:r>
      <w:r w:rsidRPr="00D36414">
        <w:rPr>
          <w:rFonts w:cstheme="minorHAnsi"/>
        </w:rPr>
        <w:t xml:space="preserve">Retrieved from </w:t>
      </w:r>
      <w:hyperlink r:id="rId1365" w:history="1">
        <w:r w:rsidRPr="00D36414">
          <w:rPr>
            <w:rStyle w:val="Hyperlink"/>
            <w:rFonts w:cstheme="minorHAnsi"/>
          </w:rPr>
          <w:t>https://www.cbd.int/reports/search</w:t>
        </w:r>
      </w:hyperlink>
      <w:r w:rsidRPr="00D36414">
        <w:rPr>
          <w:rFonts w:cstheme="minorHAnsi"/>
        </w:rPr>
        <w:t xml:space="preserve"> </w:t>
      </w:r>
    </w:p>
    <w:p w14:paraId="36BEFD7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vernment of Uzbekistan. (2015). </w:t>
      </w:r>
      <w:r w:rsidRPr="00D36414">
        <w:rPr>
          <w:rFonts w:cstheme="minorHAnsi"/>
          <w:i/>
          <w:iCs/>
        </w:rPr>
        <w:t>Fifth national report of the Republic of Uzbekistan on Conservation of Biodiversity</w:t>
      </w:r>
      <w:r w:rsidRPr="00D36414">
        <w:rPr>
          <w:rFonts w:cstheme="minorHAnsi"/>
        </w:rPr>
        <w:t xml:space="preserve">. Retrieved from </w:t>
      </w:r>
      <w:hyperlink r:id="rId1366" w:history="1">
        <w:r w:rsidRPr="00D36414">
          <w:rPr>
            <w:rStyle w:val="Hyperlink"/>
            <w:rFonts w:cstheme="minorHAnsi"/>
          </w:rPr>
          <w:t>https://www.cbd.int/reports/search</w:t>
        </w:r>
      </w:hyperlink>
      <w:r w:rsidRPr="00D36414">
        <w:rPr>
          <w:rFonts w:cstheme="minorHAnsi"/>
        </w:rPr>
        <w:t xml:space="preserve"> </w:t>
      </w:r>
    </w:p>
    <w:p w14:paraId="580E0D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zlan, R. E. (2008). Introduction of non-native freshwater fish: is it all bad? </w:t>
      </w:r>
      <w:r w:rsidRPr="00D36414">
        <w:rPr>
          <w:rFonts w:cstheme="minorHAnsi"/>
          <w:i/>
          <w:iCs/>
        </w:rPr>
        <w:t>Fish and Fisheries</w:t>
      </w:r>
      <w:r w:rsidRPr="00D36414">
        <w:rPr>
          <w:rFonts w:cstheme="minorHAnsi"/>
        </w:rPr>
        <w:t xml:space="preserve">, </w:t>
      </w:r>
      <w:r w:rsidRPr="00D36414">
        <w:rPr>
          <w:rFonts w:cstheme="minorHAnsi"/>
          <w:i/>
          <w:iCs/>
        </w:rPr>
        <w:t>9</w:t>
      </w:r>
      <w:r w:rsidRPr="00D36414">
        <w:rPr>
          <w:rFonts w:cstheme="minorHAnsi"/>
        </w:rPr>
        <w:t xml:space="preserve">, 106–115. </w:t>
      </w:r>
      <w:hyperlink r:id="rId1367" w:history="1">
        <w:r w:rsidRPr="00D36414">
          <w:rPr>
            <w:rStyle w:val="Hyperlink"/>
            <w:rFonts w:cstheme="minorHAnsi"/>
          </w:rPr>
          <w:t>https://doi.org/10.1111/j.1467-2979.2007.00267.x</w:t>
        </w:r>
      </w:hyperlink>
      <w:r w:rsidRPr="00D36414">
        <w:rPr>
          <w:rFonts w:cstheme="minorHAnsi"/>
        </w:rPr>
        <w:t xml:space="preserve"> </w:t>
      </w:r>
    </w:p>
    <w:p w14:paraId="2E240B9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ozlan, R. E. (2015). Role and impact of non-native species on inland fisheries: The Janus syndrome. In J. F. Craig (Ed.), </w:t>
      </w:r>
      <w:r w:rsidRPr="00D36414">
        <w:rPr>
          <w:rFonts w:cstheme="minorHAnsi"/>
          <w:i/>
          <w:iCs/>
        </w:rPr>
        <w:t>Freshwater fisheries ecology</w:t>
      </w:r>
      <w:r w:rsidRPr="00D36414">
        <w:rPr>
          <w:rFonts w:cstheme="minorHAnsi"/>
        </w:rPr>
        <w:t xml:space="preserve"> (pp. 770-778). London, UK: Wiley-Blackwell publisher.</w:t>
      </w:r>
    </w:p>
    <w:p w14:paraId="37DD9964"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Gozlan, R. E. (2016). Interference of non-native species with fisheries and aquaculture. In M. Vilà &amp; P. E. Hulme (Eds.), </w:t>
      </w:r>
      <w:r w:rsidRPr="00D36414">
        <w:rPr>
          <w:rFonts w:cstheme="minorHAnsi"/>
          <w:i/>
          <w:iCs/>
        </w:rPr>
        <w:t>Impact of biological invasions on ecosystem services,</w:t>
      </w:r>
      <w:r w:rsidRPr="00D36414">
        <w:rPr>
          <w:rFonts w:cstheme="minorHAnsi"/>
        </w:rPr>
        <w:t xml:space="preserve"> (pp. 119–137). Cham, Switzerland: </w:t>
      </w:r>
      <w:r w:rsidRPr="00D36414">
        <w:rPr>
          <w:rFonts w:cstheme="minorHAnsi"/>
          <w:lang w:val="pt-PT"/>
        </w:rPr>
        <w:t>Springer International Publishing</w:t>
      </w:r>
      <w:r w:rsidRPr="00D36414">
        <w:rPr>
          <w:rFonts w:cstheme="minorHAnsi"/>
        </w:rPr>
        <w:t xml:space="preserve">. </w:t>
      </w:r>
      <w:hyperlink r:id="rId1368" w:history="1">
        <w:r w:rsidRPr="00D36414">
          <w:rPr>
            <w:rStyle w:val="Hyperlink"/>
            <w:rFonts w:cstheme="minorHAnsi"/>
          </w:rPr>
          <w:t>https://doi.org/10.1007/978-3-319-45121-3</w:t>
        </w:r>
      </w:hyperlink>
      <w:r w:rsidRPr="00D36414">
        <w:rPr>
          <w:rFonts w:cstheme="minorHAnsi"/>
        </w:rPr>
        <w:t xml:space="preserve"> </w:t>
      </w:r>
    </w:p>
    <w:p w14:paraId="4B525CA1"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ozlan, R. E., St-Hilaire, S., Feist, S. W., Martin, P., &amp; Kent, M. L. (2005). Biodiversity - Disease threat to European fish. </w:t>
      </w:r>
      <w:r w:rsidRPr="00D36414">
        <w:rPr>
          <w:rFonts w:cstheme="minorHAnsi"/>
          <w:i/>
          <w:iCs/>
          <w:lang w:val="fr-CH"/>
        </w:rPr>
        <w:t>Nature, 435</w:t>
      </w:r>
      <w:r w:rsidRPr="00D36414">
        <w:rPr>
          <w:rFonts w:cstheme="minorHAnsi"/>
          <w:iCs/>
          <w:lang w:val="fr-CH"/>
        </w:rPr>
        <w:t>(7045), 1046-1046</w:t>
      </w:r>
      <w:r w:rsidRPr="00D36414">
        <w:rPr>
          <w:rFonts w:cstheme="minorHAnsi"/>
          <w:lang w:val="fr-CH"/>
        </w:rPr>
        <w:t xml:space="preserve">. </w:t>
      </w:r>
      <w:hyperlink r:id="rId1369" w:history="1">
        <w:r w:rsidRPr="00D36414">
          <w:rPr>
            <w:rStyle w:val="Hyperlink"/>
            <w:rFonts w:cstheme="minorHAnsi"/>
            <w:lang w:val="fr-CH"/>
          </w:rPr>
          <w:t>https://doi.org/10.1038/4351046a</w:t>
        </w:r>
      </w:hyperlink>
      <w:r w:rsidRPr="00D36414">
        <w:rPr>
          <w:rFonts w:cstheme="minorHAnsi"/>
          <w:lang w:val="fr-CH"/>
        </w:rPr>
        <w:t xml:space="preserve"> </w:t>
      </w:r>
    </w:p>
    <w:p w14:paraId="31B87B62"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rabherr, G., Gottfried, M., Gruber, A., &amp; Pauli, H. (1995). Patterns and current changes in alpine plant diversity. In </w:t>
      </w:r>
      <w:r w:rsidRPr="00D36414">
        <w:rPr>
          <w:rFonts w:cstheme="minorHAnsi"/>
          <w:i/>
          <w:iCs/>
        </w:rPr>
        <w:t>Ecological Studies 113: Arctic and Alpine Biodiversity</w:t>
      </w:r>
      <w:r w:rsidRPr="00D36414">
        <w:rPr>
          <w:rFonts w:cstheme="minorHAnsi"/>
        </w:rPr>
        <w:t xml:space="preserve"> (Vol. 113, pp. 169–181). Berlin and Heidelberg, Germany: Springer. </w:t>
      </w:r>
      <w:hyperlink r:id="rId1370" w:history="1">
        <w:r w:rsidRPr="00D36414">
          <w:rPr>
            <w:rStyle w:val="Hyperlink"/>
            <w:rFonts w:cstheme="minorHAnsi"/>
          </w:rPr>
          <w:t>http://doi.org/10.1007/978-3-642-78966-3_12</w:t>
        </w:r>
      </w:hyperlink>
      <w:r w:rsidRPr="00D36414">
        <w:rPr>
          <w:rFonts w:cstheme="minorHAnsi"/>
        </w:rPr>
        <w:t xml:space="preserve"> </w:t>
      </w:r>
    </w:p>
    <w:p w14:paraId="0D6231DA"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en-CA"/>
        </w:rPr>
        <w:t xml:space="preserve">Grabherr, G., Gottfried, M., &amp; Pauli, H. (2010). Climate change impacts in alpine environments. </w:t>
      </w:r>
      <w:r w:rsidRPr="00D36414">
        <w:rPr>
          <w:rFonts w:cstheme="minorHAnsi"/>
          <w:i/>
          <w:lang w:val="en-CA"/>
        </w:rPr>
        <w:t>Geography Compass, 4</w:t>
      </w:r>
      <w:r w:rsidRPr="00D36414">
        <w:rPr>
          <w:rFonts w:cstheme="minorHAnsi"/>
          <w:lang w:val="en-CA"/>
        </w:rPr>
        <w:t>(8), 1133-1153.</w:t>
      </w:r>
    </w:p>
    <w:p w14:paraId="0B1F241B"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 xml:space="preserve">Grace, J. B., Anderson, T. M., Seabloom, E. W., Borer, E. T., Adler, P. B., Harpole, W. S., Hautier, Y., Hillebrand, H., Lind, E. M., Pärtel, M., Bakker, J. D., Buckley, Y. M., Crawley, M. J., Damschen, E. I., Davies, K. F., Fay, P. A., Firn, J., Gruner, D. S., Hector, A., Knops, J. M., MacDougall, A. S., Melbourne, B. A., Morgan, J. W., Orrock, J. L., Prober, S. M., &amp; Smith, M. D. (2016). </w:t>
      </w:r>
      <w:r w:rsidRPr="00D36414">
        <w:rPr>
          <w:rFonts w:cstheme="minorHAnsi"/>
        </w:rPr>
        <w:t xml:space="preserve">Integrative modelling reveals mechanisms linking productivity and plant species richness. </w:t>
      </w:r>
      <w:r w:rsidRPr="00D36414">
        <w:rPr>
          <w:rFonts w:cstheme="minorHAnsi"/>
          <w:i/>
        </w:rPr>
        <w:t>Nature, 529,</w:t>
      </w:r>
      <w:r w:rsidRPr="00D36414">
        <w:rPr>
          <w:rFonts w:cstheme="minorHAnsi"/>
        </w:rPr>
        <w:t xml:space="preserve"> 390–393. </w:t>
      </w:r>
      <w:hyperlink r:id="rId1371" w:history="1">
        <w:r w:rsidRPr="00D36414">
          <w:rPr>
            <w:rStyle w:val="Hyperlink"/>
            <w:rFonts w:cstheme="minorHAnsi"/>
          </w:rPr>
          <w:t>http://doi.org/10.1038/nature16524</w:t>
        </w:r>
      </w:hyperlink>
      <w:r w:rsidRPr="00D36414">
        <w:rPr>
          <w:rFonts w:cstheme="minorHAnsi"/>
        </w:rPr>
        <w:t xml:space="preserve"> </w:t>
      </w:r>
    </w:p>
    <w:p w14:paraId="44B8E438"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ravel, D., Albouy, C., &amp; Thuiller, W. (2016). The meaning of functional trait composition of food webs for ecosystem functioning.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rPr>
        <w:t>371</w:t>
      </w:r>
      <w:r w:rsidRPr="00D36414">
        <w:rPr>
          <w:rFonts w:cstheme="minorHAnsi"/>
        </w:rPr>
        <w:t xml:space="preserve">(1694), 20150268. </w:t>
      </w:r>
      <w:hyperlink r:id="rId1372" w:history="1">
        <w:r w:rsidRPr="00D36414">
          <w:rPr>
            <w:rStyle w:val="Hyperlink"/>
            <w:rFonts w:cstheme="minorHAnsi"/>
          </w:rPr>
          <w:t>http://doi.org/10.1098/rstb.2015.0268</w:t>
        </w:r>
      </w:hyperlink>
      <w:r w:rsidRPr="00D36414">
        <w:rPr>
          <w:rFonts w:cstheme="minorHAnsi"/>
        </w:rPr>
        <w:t xml:space="preserve">. </w:t>
      </w:r>
    </w:p>
    <w:p w14:paraId="04180BF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Greenstreet, S. P. R., Rossberg, A. G., Fox, C. J., Le Quesne, W. J. F., Blasdale, T., Boulcott, P., Mitchell, I., Millar, C., &amp; </w:t>
      </w:r>
      <w:r w:rsidRPr="00D36414">
        <w:rPr>
          <w:rFonts w:cstheme="minorHAnsi"/>
        </w:rPr>
        <w:t xml:space="preserve">Moffat, C. F. (2012). Demersal fish biodiversity: species-level indicators and trends-based targets for the Marine Strategy Framework Directive. </w:t>
      </w:r>
      <w:r w:rsidRPr="00D36414">
        <w:rPr>
          <w:rFonts w:cstheme="minorHAnsi"/>
          <w:i/>
          <w:iCs/>
        </w:rPr>
        <w:t>ICES Journal of Marine Science</w:t>
      </w:r>
      <w:r w:rsidRPr="00D36414">
        <w:rPr>
          <w:rFonts w:cstheme="minorHAnsi"/>
        </w:rPr>
        <w:t xml:space="preserve">, </w:t>
      </w:r>
      <w:r w:rsidRPr="00D36414">
        <w:rPr>
          <w:rFonts w:cstheme="minorHAnsi"/>
          <w:i/>
          <w:iCs/>
        </w:rPr>
        <w:t>69</w:t>
      </w:r>
      <w:r w:rsidRPr="00D36414">
        <w:rPr>
          <w:rFonts w:cstheme="minorHAnsi"/>
        </w:rPr>
        <w:t xml:space="preserve">(10), 1789–1801. </w:t>
      </w:r>
      <w:hyperlink r:id="rId1373" w:history="1">
        <w:r w:rsidRPr="00D36414">
          <w:rPr>
            <w:rStyle w:val="Hyperlink"/>
            <w:rFonts w:cstheme="minorHAnsi"/>
          </w:rPr>
          <w:t>https://doi.org/10.1093/icesjms/fss148</w:t>
        </w:r>
      </w:hyperlink>
      <w:r w:rsidRPr="00D36414">
        <w:rPr>
          <w:rFonts w:cstheme="minorHAnsi"/>
        </w:rPr>
        <w:t xml:space="preserve"> </w:t>
      </w:r>
    </w:p>
    <w:p w14:paraId="298FD17B"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regory, R. D., Vorisek, P., Van Strien, A., Gmelig Meyling, A. W., Jiguet, F., Fornasari, L., Reif, J., Chylarecki, P., &amp; Burfield, I. J. (2007). Population trends of widespread woodland birds in Europe. </w:t>
      </w:r>
      <w:r w:rsidRPr="00D36414">
        <w:rPr>
          <w:rFonts w:cstheme="minorHAnsi"/>
          <w:i/>
          <w:iCs/>
          <w:lang w:val="fr-CH"/>
        </w:rPr>
        <w:t>Ibis</w:t>
      </w:r>
      <w:r w:rsidRPr="00D36414">
        <w:rPr>
          <w:rFonts w:cstheme="minorHAnsi"/>
          <w:lang w:val="fr-CH"/>
        </w:rPr>
        <w:t xml:space="preserve">, </w:t>
      </w:r>
      <w:r w:rsidRPr="00D36414">
        <w:rPr>
          <w:rFonts w:cstheme="minorHAnsi"/>
          <w:i/>
          <w:iCs/>
          <w:lang w:val="fr-CH"/>
        </w:rPr>
        <w:t>149</w:t>
      </w:r>
      <w:r w:rsidRPr="00D36414">
        <w:rPr>
          <w:rFonts w:cstheme="minorHAnsi"/>
          <w:lang w:val="fr-CH"/>
        </w:rPr>
        <w:t xml:space="preserve">(Suppl.), 78–97. </w:t>
      </w:r>
      <w:hyperlink r:id="rId1374" w:history="1">
        <w:r w:rsidRPr="00D36414">
          <w:rPr>
            <w:rStyle w:val="Hyperlink"/>
            <w:rFonts w:cstheme="minorHAnsi"/>
            <w:lang w:val="fr-CH"/>
          </w:rPr>
          <w:t>https://doi.org/10.1111/j.1474-919X.2007.00698.x</w:t>
        </w:r>
      </w:hyperlink>
      <w:r w:rsidRPr="00D36414">
        <w:rPr>
          <w:rFonts w:cstheme="minorHAnsi"/>
          <w:lang w:val="fr-CH"/>
        </w:rPr>
        <w:t xml:space="preserve"> </w:t>
      </w:r>
    </w:p>
    <w:p w14:paraId="0D6431DB"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Greifswald. (2010). </w:t>
      </w:r>
      <w:r w:rsidRPr="00D36414">
        <w:rPr>
          <w:rFonts w:cstheme="minorHAnsi"/>
          <w:i/>
          <w:iCs/>
        </w:rPr>
        <w:t>The Hyrcan forest - Restoration of forest landscape in Talish region, Azerbaijan. A report to KfW</w:t>
      </w:r>
      <w:r w:rsidRPr="00D36414">
        <w:rPr>
          <w:rFonts w:cstheme="minorHAnsi"/>
        </w:rPr>
        <w:t>.</w:t>
      </w:r>
    </w:p>
    <w:p w14:paraId="57D94DB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Grémillet, D., &amp; Boulinier, T. (2009). </w:t>
      </w:r>
      <w:r w:rsidRPr="00D36414">
        <w:rPr>
          <w:rFonts w:cstheme="minorHAnsi"/>
        </w:rPr>
        <w:t xml:space="preserve">Spatial ecology and conservation of seabirds facing global climate change: a review. </w:t>
      </w:r>
      <w:r w:rsidRPr="00D36414">
        <w:rPr>
          <w:rFonts w:cstheme="minorHAnsi"/>
          <w:i/>
          <w:iCs/>
        </w:rPr>
        <w:t>Marine Ecology Progress Series</w:t>
      </w:r>
      <w:r w:rsidRPr="00D36414">
        <w:rPr>
          <w:rFonts w:cstheme="minorHAnsi"/>
        </w:rPr>
        <w:t xml:space="preserve">, </w:t>
      </w:r>
      <w:r w:rsidRPr="00D36414">
        <w:rPr>
          <w:rFonts w:cstheme="minorHAnsi"/>
          <w:i/>
          <w:iCs/>
        </w:rPr>
        <w:t>391</w:t>
      </w:r>
      <w:r w:rsidRPr="00D36414">
        <w:rPr>
          <w:rFonts w:cstheme="minorHAnsi"/>
        </w:rPr>
        <w:t xml:space="preserve">, 121–138. </w:t>
      </w:r>
      <w:hyperlink r:id="rId1375" w:history="1">
        <w:r w:rsidRPr="00D36414">
          <w:rPr>
            <w:rStyle w:val="Hyperlink"/>
            <w:rFonts w:cstheme="minorHAnsi"/>
          </w:rPr>
          <w:t>https://doi.org/10.2307/24873660</w:t>
        </w:r>
      </w:hyperlink>
      <w:r w:rsidRPr="00D36414">
        <w:rPr>
          <w:rFonts w:cstheme="minorHAnsi"/>
        </w:rPr>
        <w:t xml:space="preserve"> </w:t>
      </w:r>
    </w:p>
    <w:p w14:paraId="46863C7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riffin, J. N., O’Gorman, E. J., Emmerson, M. C., Jenkins, S. R., Klein, A. -M., Loreau, M., &amp; Symstad, A. (2009). Biodiversity and the stability of ecosystem functioning. In S. Naeem, D. E. Bunker, A. Hector, M. Loreau, &amp; C. Perrings (Eds.), </w:t>
      </w:r>
      <w:r w:rsidRPr="00D36414">
        <w:rPr>
          <w:rFonts w:cstheme="minorHAnsi"/>
          <w:i/>
        </w:rPr>
        <w:t xml:space="preserve">Biodiversity, Ecosystem Functioning, and Human Wellbeing: An Ecological and Economic Perspective </w:t>
      </w:r>
      <w:r w:rsidRPr="00D36414">
        <w:rPr>
          <w:rFonts w:cstheme="minorHAnsi"/>
        </w:rPr>
        <w:t>(pp. 78-93). Oxford, UK, Oxford University Press.</w:t>
      </w:r>
    </w:p>
    <w:p w14:paraId="26C99D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riffiths, H. I., Krystufek, B., &amp; Reed, J. M. (Eds.). (2004). </w:t>
      </w:r>
      <w:r w:rsidRPr="00D36414">
        <w:rPr>
          <w:rFonts w:cstheme="minorHAnsi"/>
          <w:i/>
          <w:iCs/>
        </w:rPr>
        <w:t>Balkan biodiversity: Pattern and process in the European hotspot</w:t>
      </w:r>
      <w:r w:rsidRPr="00D36414">
        <w:rPr>
          <w:rFonts w:cstheme="minorHAnsi"/>
        </w:rPr>
        <w:t>. Dordrecht, The Netherlands: Kluwer Academic Publishers.</w:t>
      </w:r>
    </w:p>
    <w:p w14:paraId="1FA3B20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Gross, K., Cardinale, B. J., Fox, J. W., Gonzalez, A., Loreau, M., Polley, H. W., Reich, P. B., &amp; van Ruijven, J. (2014). </w:t>
      </w:r>
      <w:r w:rsidRPr="00D36414">
        <w:rPr>
          <w:rFonts w:cstheme="minorHAnsi"/>
        </w:rPr>
        <w:t xml:space="preserve">Species richness and the temporal stability of biomass production: a new analysis of recent biodiversity experiments. </w:t>
      </w:r>
      <w:r w:rsidRPr="00D36414">
        <w:rPr>
          <w:rFonts w:cstheme="minorHAnsi"/>
          <w:i/>
        </w:rPr>
        <w:t>American Naturalist, 183</w:t>
      </w:r>
      <w:r w:rsidRPr="00D36414">
        <w:rPr>
          <w:rFonts w:cstheme="minorHAnsi"/>
        </w:rPr>
        <w:t xml:space="preserve">(1), 1–12. </w:t>
      </w:r>
      <w:hyperlink r:id="rId1376" w:history="1">
        <w:r w:rsidRPr="00D36414">
          <w:rPr>
            <w:rStyle w:val="Hyperlink"/>
            <w:rFonts w:cstheme="minorHAnsi"/>
          </w:rPr>
          <w:t>https://doi.org/10.1086/673915</w:t>
        </w:r>
      </w:hyperlink>
      <w:r w:rsidRPr="00D36414">
        <w:rPr>
          <w:rFonts w:cstheme="minorHAnsi"/>
        </w:rPr>
        <w:t xml:space="preserve"> </w:t>
      </w:r>
    </w:p>
    <w:p w14:paraId="65F11BA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Grossheim, A. A. [</w:t>
      </w:r>
      <w:r w:rsidRPr="00D36414">
        <w:rPr>
          <w:rFonts w:cstheme="minorHAnsi"/>
          <w:lang w:val="ru-RU"/>
        </w:rPr>
        <w:t>Гроссгейм</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w:t>
      </w:r>
      <w:r w:rsidRPr="00D36414">
        <w:rPr>
          <w:rFonts w:cstheme="minorHAnsi"/>
        </w:rPr>
        <w:t xml:space="preserve">.]. (1926). </w:t>
      </w:r>
      <w:r w:rsidRPr="00D36414">
        <w:rPr>
          <w:rFonts w:cstheme="minorHAnsi"/>
          <w:lang w:val="ru-RU"/>
        </w:rPr>
        <w:t>Эспарцеты</w:t>
      </w:r>
      <w:r w:rsidRPr="00D36414">
        <w:rPr>
          <w:rFonts w:cstheme="minorHAnsi"/>
        </w:rPr>
        <w:t xml:space="preserve"> </w:t>
      </w:r>
      <w:r w:rsidRPr="00D36414">
        <w:rPr>
          <w:rFonts w:cstheme="minorHAnsi"/>
          <w:lang w:val="ru-RU"/>
        </w:rPr>
        <w:t>Кавказа</w:t>
      </w:r>
      <w:r w:rsidRPr="00D36414">
        <w:rPr>
          <w:rFonts w:cstheme="minorHAnsi"/>
        </w:rPr>
        <w:t xml:space="preserve"> [Caucasus Esparset]. In </w:t>
      </w:r>
      <w:r w:rsidRPr="00D36414">
        <w:rPr>
          <w:rFonts w:cstheme="minorHAnsi"/>
          <w:i/>
        </w:rPr>
        <w:t>Записки научно-прикладного отдела Тифлисского ботанического сада [</w:t>
      </w:r>
      <w:r w:rsidRPr="00D36414">
        <w:rPr>
          <w:rFonts w:cstheme="minorHAnsi"/>
          <w:i/>
          <w:iCs/>
        </w:rPr>
        <w:t>Scientific Papers of Applied Section of Tiflis Botanical Garden]</w:t>
      </w:r>
      <w:r w:rsidRPr="00D36414">
        <w:rPr>
          <w:rFonts w:cstheme="minorHAnsi"/>
          <w:i/>
        </w:rPr>
        <w:t>, 5,</w:t>
      </w:r>
      <w:r w:rsidRPr="00D36414">
        <w:rPr>
          <w:rFonts w:cstheme="minorHAnsi"/>
        </w:rPr>
        <w:t xml:space="preserve"> 149–168. Tiflis, USSR: </w:t>
      </w:r>
      <w:r w:rsidRPr="00D36414">
        <w:rPr>
          <w:rFonts w:cstheme="minorHAnsi"/>
          <w:i/>
          <w:iCs/>
        </w:rPr>
        <w:t>Tiflis Botanical Garden</w:t>
      </w:r>
    </w:p>
    <w:p w14:paraId="6DBE5AC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bbay, S., Sanders, N., Haynes, T., Janssen, J. A. M., Rodwell, J. R., Nieto, A., García Criado, M., Beal, S., Borg, J., Kennedy, M., Micu, D., Otero, M., Saunders, G., &amp; Calix, M. (2016). </w:t>
      </w:r>
      <w:r w:rsidRPr="00D36414">
        <w:rPr>
          <w:rFonts w:cstheme="minorHAnsi"/>
          <w:i/>
        </w:rPr>
        <w:t xml:space="preserve">European red list of habitats. Part 1. Marine habitats. </w:t>
      </w:r>
      <w:r w:rsidRPr="00D36414">
        <w:rPr>
          <w:rFonts w:cstheme="minorHAnsi"/>
        </w:rPr>
        <w:t xml:space="preserve">Luxembourg: Publications Office of the European Union. </w:t>
      </w:r>
      <w:hyperlink r:id="rId1377" w:history="1">
        <w:r w:rsidRPr="00D36414">
          <w:rPr>
            <w:rStyle w:val="Hyperlink"/>
            <w:rFonts w:cstheme="minorHAnsi"/>
          </w:rPr>
          <w:t>https://doi.org/10.2779/032638</w:t>
        </w:r>
      </w:hyperlink>
      <w:r w:rsidRPr="00D36414">
        <w:rPr>
          <w:rFonts w:cstheme="minorHAnsi"/>
        </w:rPr>
        <w:t xml:space="preserve"> </w:t>
      </w:r>
    </w:p>
    <w:p w14:paraId="3AACD22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Guerold, F., Boudot, J. P., Gilles, J., Vein, D., Merlet, D., &amp; Rouiller, J. (2000). </w:t>
      </w:r>
      <w:r w:rsidRPr="00D36414">
        <w:rPr>
          <w:rFonts w:cstheme="minorHAnsi"/>
        </w:rPr>
        <w:t xml:space="preserve">Macroinvertebrate community loss as a result of headwater stream acidification in the Vosges Mountains (N-E France). </w:t>
      </w:r>
      <w:r w:rsidRPr="00D36414">
        <w:rPr>
          <w:rFonts w:cstheme="minorHAnsi"/>
          <w:i/>
          <w:iCs/>
        </w:rPr>
        <w:t>Biodiversity &amp; Conservation</w:t>
      </w:r>
      <w:r w:rsidRPr="00D36414">
        <w:rPr>
          <w:rFonts w:cstheme="minorHAnsi"/>
        </w:rPr>
        <w:t xml:space="preserve">, </w:t>
      </w:r>
      <w:r w:rsidRPr="00D36414">
        <w:rPr>
          <w:rFonts w:cstheme="minorHAnsi"/>
          <w:i/>
          <w:iCs/>
        </w:rPr>
        <w:t>9</w:t>
      </w:r>
      <w:r w:rsidRPr="00D36414">
        <w:rPr>
          <w:rFonts w:cstheme="minorHAnsi"/>
        </w:rPr>
        <w:t xml:space="preserve">, 767–783. </w:t>
      </w:r>
      <w:hyperlink r:id="rId1378" w:history="1">
        <w:r w:rsidRPr="00D36414">
          <w:rPr>
            <w:rStyle w:val="Hyperlink"/>
            <w:rFonts w:cstheme="minorHAnsi"/>
          </w:rPr>
          <w:t>https://doi.org/10.1023/A:1008994122865</w:t>
        </w:r>
      </w:hyperlink>
      <w:r w:rsidRPr="00D36414">
        <w:rPr>
          <w:rFonts w:cstheme="minorHAnsi"/>
        </w:rPr>
        <w:t xml:space="preserve"> </w:t>
      </w:r>
    </w:p>
    <w:p w14:paraId="130781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idetti, P. (2006a). Marine reserves reestablish lost predatory interactions and cause community changes in rocky reefs. </w:t>
      </w:r>
      <w:r w:rsidRPr="00D36414">
        <w:rPr>
          <w:rFonts w:cstheme="minorHAnsi"/>
          <w:i/>
          <w:iCs/>
        </w:rPr>
        <w:t>Ecological Applications</w:t>
      </w:r>
      <w:r w:rsidRPr="00D36414">
        <w:rPr>
          <w:rFonts w:cstheme="minorHAnsi"/>
        </w:rPr>
        <w:t xml:space="preserve">, </w:t>
      </w:r>
      <w:r w:rsidRPr="00D36414">
        <w:rPr>
          <w:rFonts w:cstheme="minorHAnsi"/>
          <w:i/>
          <w:iCs/>
        </w:rPr>
        <w:t>16</w:t>
      </w:r>
      <w:r w:rsidRPr="00D36414">
        <w:rPr>
          <w:rFonts w:cstheme="minorHAnsi"/>
        </w:rPr>
        <w:t xml:space="preserve">, 963–976. </w:t>
      </w:r>
      <w:hyperlink r:id="rId1379" w:history="1">
        <w:r w:rsidRPr="00D36414">
          <w:rPr>
            <w:rStyle w:val="Hyperlink"/>
            <w:rFonts w:cstheme="minorHAnsi"/>
          </w:rPr>
          <w:t>https://doi.org/10.1890/1051-0761(2006)016[0963:MRRLPI]2.0.CO;2</w:t>
        </w:r>
      </w:hyperlink>
      <w:r w:rsidRPr="00D36414">
        <w:rPr>
          <w:rFonts w:cstheme="minorHAnsi"/>
        </w:rPr>
        <w:t xml:space="preserve"> </w:t>
      </w:r>
    </w:p>
    <w:p w14:paraId="2206C3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idetti, P. (2006b). Potential of marine reserves to cause community-wide changes beyond their boundaries. </w:t>
      </w:r>
      <w:r w:rsidRPr="00D36414">
        <w:rPr>
          <w:rFonts w:cstheme="minorHAnsi"/>
          <w:i/>
          <w:iCs/>
        </w:rPr>
        <w:t>Conservation Biology</w:t>
      </w:r>
      <w:r w:rsidRPr="00D36414">
        <w:rPr>
          <w:rFonts w:cstheme="minorHAnsi"/>
        </w:rPr>
        <w:t xml:space="preserve">, </w:t>
      </w:r>
      <w:r w:rsidRPr="00D36414">
        <w:rPr>
          <w:rFonts w:cstheme="minorHAnsi"/>
          <w:i/>
          <w:iCs/>
        </w:rPr>
        <w:t>21</w:t>
      </w:r>
      <w:r w:rsidRPr="00D36414">
        <w:rPr>
          <w:rFonts w:cstheme="minorHAnsi"/>
          <w:iCs/>
        </w:rPr>
        <w:t>(2)</w:t>
      </w:r>
      <w:r w:rsidRPr="00D36414">
        <w:rPr>
          <w:rFonts w:cstheme="minorHAnsi"/>
        </w:rPr>
        <w:t xml:space="preserve">, 540–545. </w:t>
      </w:r>
      <w:hyperlink r:id="rId1380" w:history="1">
        <w:r w:rsidRPr="00D36414">
          <w:rPr>
            <w:rStyle w:val="Hyperlink"/>
            <w:rFonts w:cstheme="minorHAnsi"/>
          </w:rPr>
          <w:t>https://doi.org/10.1111/j.1523-1939.2007.00657.x</w:t>
        </w:r>
      </w:hyperlink>
      <w:r w:rsidRPr="00D36414">
        <w:rPr>
          <w:rFonts w:cstheme="minorHAnsi"/>
        </w:rPr>
        <w:t xml:space="preserve"> </w:t>
      </w:r>
    </w:p>
    <w:p w14:paraId="788DD1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idetti, P., Baiata, P., Ballesteros, E., Di Franco, A., Hereu, B., Macpherson, E., Micheli, F., Pais, A., Panzalis, P., Rosenberg, A. A., Zaala, M., &amp; Sala, E. (2014). Large-scale assessment of Mediterranean marine protected areas effects on fish assemblages.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4), e91841. </w:t>
      </w:r>
      <w:hyperlink r:id="rId1381" w:history="1">
        <w:r w:rsidRPr="00D36414">
          <w:rPr>
            <w:rStyle w:val="Hyperlink"/>
            <w:rFonts w:cstheme="minorHAnsi"/>
          </w:rPr>
          <w:t>https://doi.org/10.1371/journal.pone.0091841</w:t>
        </w:r>
      </w:hyperlink>
      <w:r w:rsidRPr="00D36414">
        <w:rPr>
          <w:rFonts w:cstheme="minorHAnsi"/>
        </w:rPr>
        <w:t xml:space="preserve"> </w:t>
      </w:r>
    </w:p>
    <w:p w14:paraId="73A6A15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isan, A., &amp; Theurillat, J. -P. (2001). Assessing alpine plant vulnerability to climate change: a modeling perspective. </w:t>
      </w:r>
      <w:r w:rsidRPr="00D36414">
        <w:rPr>
          <w:rFonts w:cstheme="minorHAnsi"/>
          <w:i/>
          <w:iCs/>
        </w:rPr>
        <w:t>Integrated Assessment</w:t>
      </w:r>
      <w:r w:rsidRPr="00D36414">
        <w:rPr>
          <w:rFonts w:cstheme="minorHAnsi"/>
        </w:rPr>
        <w:t xml:space="preserve">, </w:t>
      </w:r>
      <w:r w:rsidRPr="00D36414">
        <w:rPr>
          <w:rFonts w:cstheme="minorHAnsi"/>
          <w:i/>
          <w:iCs/>
        </w:rPr>
        <w:t>1</w:t>
      </w:r>
      <w:r w:rsidRPr="00D36414">
        <w:rPr>
          <w:rFonts w:cstheme="minorHAnsi"/>
        </w:rPr>
        <w:t xml:space="preserve">(1), 307–320. </w:t>
      </w:r>
      <w:hyperlink r:id="rId1382" w:history="1">
        <w:r w:rsidRPr="00D36414">
          <w:rPr>
            <w:rStyle w:val="Hyperlink"/>
            <w:rFonts w:cstheme="minorHAnsi"/>
          </w:rPr>
          <w:t>https://doi.org/10.1023/A:1018912114948</w:t>
        </w:r>
      </w:hyperlink>
      <w:r w:rsidRPr="00D36414">
        <w:rPr>
          <w:rFonts w:cstheme="minorHAnsi"/>
        </w:rPr>
        <w:t xml:space="preserve"> </w:t>
      </w:r>
    </w:p>
    <w:p w14:paraId="5A89B49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pta, R., Kienzler, K., Martius, C., Mirzabaev, A., Oweis, T., de Pauw, E., Qadir, M., Shideed, K., Sommer, R., Thomas, R., Sayre, K., Carli, C., Saparov, A., Bekenov, M., Sanginov, S., Nepesov, M., &amp; Ikramov, R. (2009). </w:t>
      </w:r>
      <w:r w:rsidRPr="00D36414">
        <w:rPr>
          <w:rFonts w:cstheme="minorHAnsi"/>
          <w:i/>
          <w:iCs/>
        </w:rPr>
        <w:t>Research prospectus: A vision for sustainable land management research in Central Asia. ICARDA Central Asia and Caucasus Program. Sustainable Agriculture in Central Asia and the Caucasus Series No.1.</w:t>
      </w:r>
      <w:r w:rsidRPr="00D36414">
        <w:rPr>
          <w:rFonts w:cstheme="minorHAnsi"/>
        </w:rPr>
        <w:t xml:space="preserve"> Tashkent, Uzbekistan: CGIAR-PFU.</w:t>
      </w:r>
    </w:p>
    <w:p w14:paraId="6FE2FC0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Gurevich E. (2009). Influence of air temperature on the river runoff in winter (the Aldan river catchment case study). </w:t>
      </w:r>
      <w:r w:rsidRPr="00D36414">
        <w:rPr>
          <w:rFonts w:cstheme="minorHAnsi"/>
          <w:i/>
          <w:iCs/>
        </w:rPr>
        <w:t>Russian Meteorology and Hydrology</w:t>
      </w:r>
      <w:r w:rsidRPr="00D36414">
        <w:rPr>
          <w:rFonts w:cstheme="minorHAnsi"/>
        </w:rPr>
        <w:t xml:space="preserve">, </w:t>
      </w:r>
      <w:r w:rsidRPr="00D36414">
        <w:rPr>
          <w:rFonts w:cstheme="minorHAnsi"/>
          <w:i/>
          <w:iCs/>
        </w:rPr>
        <w:t>34</w:t>
      </w:r>
      <w:r w:rsidRPr="00D36414">
        <w:rPr>
          <w:rFonts w:cstheme="minorHAnsi"/>
        </w:rPr>
        <w:t xml:space="preserve">(9), 628–633. </w:t>
      </w:r>
      <w:hyperlink r:id="rId1383" w:history="1">
        <w:r w:rsidRPr="00D36414">
          <w:rPr>
            <w:rStyle w:val="Hyperlink"/>
            <w:rFonts w:cstheme="minorHAnsi"/>
          </w:rPr>
          <w:t>https://doi.org/10.1007/10.3103/S1068373909090088</w:t>
        </w:r>
      </w:hyperlink>
      <w:r w:rsidRPr="00D36414">
        <w:rPr>
          <w:rFonts w:cstheme="minorHAnsi"/>
        </w:rPr>
        <w:t xml:space="preserve"> </w:t>
      </w:r>
    </w:p>
    <w:p w14:paraId="71EB37D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Haaland, S. (2002). </w:t>
      </w:r>
      <w:r w:rsidRPr="00D36414">
        <w:rPr>
          <w:rFonts w:cstheme="minorHAnsi"/>
          <w:i/>
          <w:iCs/>
        </w:rPr>
        <w:t xml:space="preserve">Fem tusen år med flammer. Det europeiske lyngheilandskapet. [Five thousand years </w:t>
      </w:r>
      <w:r w:rsidRPr="00D36414">
        <w:rPr>
          <w:rFonts w:cstheme="minorHAnsi"/>
          <w:i/>
          <w:iCs/>
        </w:rPr>
        <w:lastRenderedPageBreak/>
        <w:t>of flames. The European heathland landscape]</w:t>
      </w:r>
      <w:r w:rsidRPr="00D36414">
        <w:rPr>
          <w:rFonts w:cstheme="minorHAnsi"/>
        </w:rPr>
        <w:t>. Bergen, Norway: Vigmostad &amp; Bjørke.</w:t>
      </w:r>
    </w:p>
    <w:p w14:paraId="67CAF06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ase, D., &amp; Gläser, J. (2009). Determinants of floodplain forest development illustrated by the example of the floodplain forest in the District of Leipzig. </w:t>
      </w:r>
      <w:r w:rsidRPr="00D36414">
        <w:rPr>
          <w:rFonts w:cstheme="minorHAnsi"/>
          <w:i/>
        </w:rPr>
        <w:t>Forest Ecology and Management, 258</w:t>
      </w:r>
      <w:r w:rsidRPr="00D36414">
        <w:rPr>
          <w:rFonts w:cstheme="minorHAnsi"/>
        </w:rPr>
        <w:t xml:space="preserve">(5), 887-894. </w:t>
      </w:r>
      <w:hyperlink r:id="rId1384" w:tgtFrame="_blank" w:tooltip="Persistent link using digital object identifier" w:history="1">
        <w:r w:rsidRPr="00D36414">
          <w:rPr>
            <w:rStyle w:val="Hyperlink"/>
            <w:rFonts w:cstheme="minorHAnsi"/>
          </w:rPr>
          <w:t>https://doi.org/10.1016/j.foreco.2009.03.025</w:t>
        </w:r>
      </w:hyperlink>
    </w:p>
    <w:p w14:paraId="6F76690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bel, J. C., Dengler, J., Janisova, M., Török, P., Wellstein, C., &amp; Wiezik, M. (2013). European grassland ecosystems: threatened hotspots of biodiversity. </w:t>
      </w:r>
      <w:r w:rsidRPr="00D36414">
        <w:rPr>
          <w:rFonts w:cstheme="minorHAnsi"/>
          <w:i/>
          <w:iCs/>
        </w:rPr>
        <w:t>Biodiversity and Conservation</w:t>
      </w:r>
      <w:r w:rsidRPr="00D36414">
        <w:rPr>
          <w:rFonts w:cstheme="minorHAnsi"/>
        </w:rPr>
        <w:t xml:space="preserve">, </w:t>
      </w:r>
      <w:r w:rsidRPr="00D36414">
        <w:rPr>
          <w:rFonts w:cstheme="minorHAnsi"/>
          <w:i/>
          <w:iCs/>
        </w:rPr>
        <w:t>22</w:t>
      </w:r>
      <w:r w:rsidRPr="00D36414">
        <w:rPr>
          <w:rFonts w:cstheme="minorHAnsi"/>
        </w:rPr>
        <w:t xml:space="preserve">, 2131–2138. </w:t>
      </w:r>
      <w:hyperlink r:id="rId1385" w:history="1">
        <w:r w:rsidRPr="00D36414">
          <w:rPr>
            <w:rStyle w:val="Hyperlink"/>
            <w:rFonts w:cstheme="minorHAnsi"/>
          </w:rPr>
          <w:t>https://doi.org/10.1007/s10531-013-0537-x</w:t>
        </w:r>
      </w:hyperlink>
      <w:r w:rsidRPr="00D36414">
        <w:rPr>
          <w:rFonts w:cstheme="minorHAnsi"/>
        </w:rPr>
        <w:t xml:space="preserve"> </w:t>
      </w:r>
    </w:p>
    <w:p w14:paraId="2CA80CC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bel, J. C., Rodder, D., Schmitt, T. &amp; Neve, G. (2011). Global warming will affect the genetic diversity and uniqueness of </w:t>
      </w:r>
      <w:r w:rsidRPr="00B61855">
        <w:rPr>
          <w:rFonts w:cstheme="minorHAnsi"/>
          <w:i/>
        </w:rPr>
        <w:t>Lycaena helle</w:t>
      </w:r>
      <w:r w:rsidRPr="00D36414">
        <w:rPr>
          <w:rFonts w:cstheme="minorHAnsi"/>
        </w:rPr>
        <w:t xml:space="preserve"> populations. </w:t>
      </w:r>
      <w:r w:rsidRPr="00D36414">
        <w:rPr>
          <w:rFonts w:cstheme="minorHAnsi"/>
          <w:i/>
        </w:rPr>
        <w:t>Global Change Biology, 17,</w:t>
      </w:r>
      <w:r w:rsidRPr="00D36414">
        <w:rPr>
          <w:rFonts w:cstheme="minorHAnsi"/>
        </w:rPr>
        <w:t xml:space="preserve"> 194-205. </w:t>
      </w:r>
      <w:hyperlink r:id="rId1386" w:history="1">
        <w:r w:rsidRPr="00D36414">
          <w:rPr>
            <w:rStyle w:val="Hyperlink"/>
            <w:rFonts w:cstheme="minorHAnsi"/>
          </w:rPr>
          <w:t>https://doi.org/10.1111/j.1365-2486.2010.02233.x</w:t>
        </w:r>
      </w:hyperlink>
      <w:r w:rsidRPr="00D36414">
        <w:rPr>
          <w:rFonts w:cstheme="minorHAnsi"/>
        </w:rPr>
        <w:t xml:space="preserve"> </w:t>
      </w:r>
    </w:p>
    <w:p w14:paraId="46001DF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ada, L., Evans, D., Romão, C., &amp; Petersen, J. E. (2011). Which habitats of European importance depend on agricultural practices? </w:t>
      </w:r>
      <w:r w:rsidRPr="00D36414">
        <w:rPr>
          <w:rFonts w:cstheme="minorHAnsi"/>
          <w:i/>
          <w:iCs/>
        </w:rPr>
        <w:t>Biodiversity and Conservation</w:t>
      </w:r>
      <w:r w:rsidRPr="00D36414">
        <w:rPr>
          <w:rFonts w:cstheme="minorHAnsi"/>
        </w:rPr>
        <w:t xml:space="preserve">, </w:t>
      </w:r>
      <w:r w:rsidRPr="00D36414">
        <w:rPr>
          <w:rFonts w:cstheme="minorHAnsi"/>
          <w:i/>
          <w:iCs/>
        </w:rPr>
        <w:t>20</w:t>
      </w:r>
      <w:r w:rsidRPr="00D36414">
        <w:rPr>
          <w:rFonts w:cstheme="minorHAnsi"/>
        </w:rPr>
        <w:t xml:space="preserve">(11), 2365–2378. </w:t>
      </w:r>
      <w:hyperlink r:id="rId1387" w:history="1">
        <w:r w:rsidRPr="00D36414">
          <w:rPr>
            <w:rStyle w:val="Hyperlink"/>
            <w:rFonts w:cstheme="minorHAnsi"/>
          </w:rPr>
          <w:t>https://doi.org/10.1007/s10531-011-9989-z</w:t>
        </w:r>
      </w:hyperlink>
      <w:r w:rsidRPr="00D36414">
        <w:rPr>
          <w:rFonts w:cstheme="minorHAnsi"/>
        </w:rPr>
        <w:t xml:space="preserve"> </w:t>
      </w:r>
    </w:p>
    <w:p w14:paraId="0D8A72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l-Spencer, J. M., Pike, J., &amp; Munn, C. B. (2007). Diseases affect cold-water corals too: </w:t>
      </w:r>
      <w:r w:rsidRPr="00D36414">
        <w:rPr>
          <w:rFonts w:cstheme="minorHAnsi"/>
          <w:i/>
        </w:rPr>
        <w:t>Eunicella verrucosa</w:t>
      </w:r>
      <w:r w:rsidRPr="00D36414">
        <w:rPr>
          <w:rFonts w:cstheme="minorHAnsi"/>
        </w:rPr>
        <w:t xml:space="preserve"> (Cnidaria: Gorgonacea) necrosis in SW England. </w:t>
      </w:r>
      <w:r w:rsidRPr="00D36414">
        <w:rPr>
          <w:rFonts w:cstheme="minorHAnsi"/>
          <w:i/>
          <w:iCs/>
        </w:rPr>
        <w:t>Diseases of Aquatic Organisms</w:t>
      </w:r>
      <w:r w:rsidRPr="00D36414">
        <w:rPr>
          <w:rFonts w:cstheme="minorHAnsi"/>
        </w:rPr>
        <w:t xml:space="preserve">, </w:t>
      </w:r>
      <w:r w:rsidRPr="00D36414">
        <w:rPr>
          <w:rFonts w:cstheme="minorHAnsi"/>
          <w:i/>
          <w:iCs/>
        </w:rPr>
        <w:t>76</w:t>
      </w:r>
      <w:r w:rsidRPr="00D36414">
        <w:rPr>
          <w:rFonts w:cstheme="minorHAnsi"/>
        </w:rPr>
        <w:t xml:space="preserve">(2), 87–97. </w:t>
      </w:r>
      <w:hyperlink r:id="rId1388" w:history="1">
        <w:r w:rsidRPr="00D36414">
          <w:rPr>
            <w:rStyle w:val="Hyperlink"/>
            <w:rFonts w:cstheme="minorHAnsi"/>
          </w:rPr>
          <w:t>https://doi.org/10.3354/dao076087</w:t>
        </w:r>
      </w:hyperlink>
      <w:r w:rsidRPr="00D36414">
        <w:rPr>
          <w:rFonts w:cstheme="minorHAnsi"/>
        </w:rPr>
        <w:t xml:space="preserve"> </w:t>
      </w:r>
    </w:p>
    <w:p w14:paraId="1356CC27" w14:textId="1709E75D"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l–Spencer, J., Allain, V., &amp; Fosså, J. H. (2002). Trawling damage to northeast Atlantic ancient coral reef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69</w:t>
      </w:r>
      <w:r w:rsidRPr="00D36414">
        <w:rPr>
          <w:rFonts w:cstheme="minorHAnsi"/>
        </w:rPr>
        <w:t xml:space="preserve">(1490), 507-511. </w:t>
      </w:r>
      <w:hyperlink r:id="rId1389" w:history="1">
        <w:r w:rsidRPr="00D36414">
          <w:rPr>
            <w:rStyle w:val="Hyperlink"/>
            <w:rFonts w:cstheme="minorHAnsi"/>
          </w:rPr>
          <w:t>https://doi.org/10.1098/rspb.2001.1910</w:t>
        </w:r>
      </w:hyperlink>
      <w:r w:rsidRPr="00D36414">
        <w:rPr>
          <w:rFonts w:cstheme="minorHAnsi"/>
        </w:rPr>
        <w:t xml:space="preserve"> </w:t>
      </w:r>
    </w:p>
    <w:p w14:paraId="03E2A4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ällfors, H., Backer, H., Leppänen, J. M., Hällfors, S., Hällfors, G., &amp; Kuosa, H. (2013). The northern Baltic Sea phytoplankton communities in 1903-1911 and 1993-2005: A comparison of historical and modern species data. </w:t>
      </w:r>
      <w:r w:rsidRPr="00D36414">
        <w:rPr>
          <w:rFonts w:cstheme="minorHAnsi"/>
          <w:i/>
          <w:iCs/>
        </w:rPr>
        <w:t>Hydrobiologia</w:t>
      </w:r>
      <w:r w:rsidRPr="00D36414">
        <w:rPr>
          <w:rFonts w:cstheme="minorHAnsi"/>
        </w:rPr>
        <w:t xml:space="preserve">, </w:t>
      </w:r>
      <w:r w:rsidRPr="00D36414">
        <w:rPr>
          <w:rFonts w:cstheme="minorHAnsi"/>
          <w:i/>
          <w:iCs/>
        </w:rPr>
        <w:t>707</w:t>
      </w:r>
      <w:r w:rsidRPr="00D36414">
        <w:rPr>
          <w:rFonts w:cstheme="minorHAnsi"/>
        </w:rPr>
        <w:t xml:space="preserve">(1), 109–133. </w:t>
      </w:r>
      <w:hyperlink r:id="rId1390" w:history="1">
        <w:r w:rsidRPr="00D36414">
          <w:rPr>
            <w:rStyle w:val="Hyperlink"/>
            <w:rFonts w:cstheme="minorHAnsi"/>
          </w:rPr>
          <w:t>https://doi.org/10.1007/s10750-012-1414-4</w:t>
        </w:r>
      </w:hyperlink>
      <w:r w:rsidRPr="00D36414">
        <w:rPr>
          <w:rFonts w:cstheme="minorHAnsi"/>
        </w:rPr>
        <w:t xml:space="preserve"> </w:t>
      </w:r>
    </w:p>
    <w:p w14:paraId="28BF1CB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lingbäck, T., &amp; Hodgetts, N. (2001). </w:t>
      </w:r>
      <w:r w:rsidRPr="00D36414">
        <w:rPr>
          <w:rFonts w:cstheme="minorHAnsi"/>
          <w:i/>
          <w:iCs/>
        </w:rPr>
        <w:t>Status survey and conservation action plan for bryophytes: Mosses, liverworts and hornworts</w:t>
      </w:r>
      <w:r w:rsidRPr="00D36414">
        <w:rPr>
          <w:rFonts w:cstheme="minorHAnsi"/>
        </w:rPr>
        <w:t xml:space="preserve">. Gland, Switzerland: IUCN. Retrieved from </w:t>
      </w:r>
      <w:hyperlink r:id="rId1391" w:history="1">
        <w:r w:rsidRPr="00D36414">
          <w:rPr>
            <w:rStyle w:val="Hyperlink"/>
            <w:rFonts w:cstheme="minorHAnsi"/>
          </w:rPr>
          <w:t>https://portals.iucn.org/library/efiles/documents/2000-074.pdf</w:t>
        </w:r>
      </w:hyperlink>
      <w:r w:rsidRPr="00D36414">
        <w:rPr>
          <w:rFonts w:cstheme="minorHAnsi"/>
        </w:rPr>
        <w:t xml:space="preserve"> </w:t>
      </w:r>
    </w:p>
    <w:p w14:paraId="46BC8D9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lmann, C. A., Foppen, R. P. B., Van Turnhout, C. A. M., de Kroon, H., &amp; Jongejans, E. (2014). Declines in insectivorous birds are associated with high neonicotinoid concentrations. </w:t>
      </w:r>
      <w:r w:rsidRPr="00D36414">
        <w:rPr>
          <w:rFonts w:cstheme="minorHAnsi"/>
          <w:i/>
          <w:iCs/>
        </w:rPr>
        <w:t>Nature</w:t>
      </w:r>
      <w:r w:rsidRPr="00D36414">
        <w:rPr>
          <w:rFonts w:cstheme="minorHAnsi"/>
        </w:rPr>
        <w:t xml:space="preserve">, </w:t>
      </w:r>
      <w:r w:rsidRPr="00D36414">
        <w:rPr>
          <w:rFonts w:cstheme="minorHAnsi"/>
          <w:i/>
          <w:iCs/>
        </w:rPr>
        <w:t>511</w:t>
      </w:r>
      <w:r w:rsidRPr="00D36414">
        <w:rPr>
          <w:rFonts w:cstheme="minorHAnsi"/>
        </w:rPr>
        <w:t xml:space="preserve">(7509), 341–343. </w:t>
      </w:r>
      <w:hyperlink r:id="rId1392" w:history="1">
        <w:r w:rsidRPr="00D36414">
          <w:rPr>
            <w:rStyle w:val="Hyperlink"/>
            <w:rFonts w:cstheme="minorHAnsi"/>
          </w:rPr>
          <w:t>https://doi.org/10.1038/nature13531</w:t>
        </w:r>
      </w:hyperlink>
      <w:r w:rsidRPr="00D36414">
        <w:rPr>
          <w:rFonts w:cstheme="minorHAnsi"/>
        </w:rPr>
        <w:t xml:space="preserve"> </w:t>
      </w:r>
    </w:p>
    <w:p w14:paraId="4A8FB0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lmann, C. A., Sorg, M., Jongejans, E., Siepel, H., Hofland, N., Schwan, H., Stenmans, W., Müller, A., Sumser, H., Hörren, T., Goulson, D., &amp; De Kroon, H. (2017). More than 75 percent decline over 27 years in total flying insect biomass in protected areas. </w:t>
      </w:r>
      <w:r w:rsidRPr="00D36414">
        <w:rPr>
          <w:rFonts w:cstheme="minorHAnsi"/>
          <w:i/>
          <w:iCs/>
        </w:rPr>
        <w:t>PLoS ONE</w:t>
      </w:r>
      <w:r w:rsidRPr="00D36414">
        <w:rPr>
          <w:rFonts w:cstheme="minorHAnsi"/>
        </w:rPr>
        <w:t xml:space="preserve">, </w:t>
      </w:r>
      <w:r w:rsidRPr="00D36414">
        <w:rPr>
          <w:rFonts w:cstheme="minorHAnsi"/>
          <w:i/>
          <w:iCs/>
        </w:rPr>
        <w:t>12</w:t>
      </w:r>
      <w:r w:rsidRPr="00D36414">
        <w:rPr>
          <w:rFonts w:cstheme="minorHAnsi"/>
        </w:rPr>
        <w:t xml:space="preserve">(10), e0185809. </w:t>
      </w:r>
      <w:hyperlink r:id="rId1393" w:history="1">
        <w:r w:rsidRPr="00D36414">
          <w:rPr>
            <w:rStyle w:val="Hyperlink"/>
            <w:rFonts w:cstheme="minorHAnsi"/>
          </w:rPr>
          <w:t>https://doi.org/10.1371/journal.pone.0185809</w:t>
        </w:r>
      </w:hyperlink>
      <w:r w:rsidRPr="00D36414">
        <w:rPr>
          <w:rFonts w:cstheme="minorHAnsi"/>
        </w:rPr>
        <w:t xml:space="preserve"> </w:t>
      </w:r>
    </w:p>
    <w:p w14:paraId="056B051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pern, B. S., Frazier, M., Potapenko, J., Casey, K. S., Koenig, K., Longo, C., Lowndes, J. S., Rockwood, R. C., Selig, E. R., Selkoe, K. A., &amp; Walbridge, S. (2015). Spatial and temporal changes in cumulative human impacts on the world’s ocean. </w:t>
      </w:r>
      <w:r w:rsidRPr="00D36414">
        <w:rPr>
          <w:rFonts w:cstheme="minorHAnsi"/>
          <w:i/>
          <w:iCs/>
        </w:rPr>
        <w:t>Nature Communications</w:t>
      </w:r>
      <w:r w:rsidRPr="00D36414">
        <w:rPr>
          <w:rFonts w:cstheme="minorHAnsi"/>
        </w:rPr>
        <w:t xml:space="preserve">, </w:t>
      </w:r>
      <w:r w:rsidRPr="00D36414">
        <w:rPr>
          <w:rFonts w:cstheme="minorHAnsi"/>
          <w:i/>
          <w:iCs/>
        </w:rPr>
        <w:t xml:space="preserve">6, </w:t>
      </w:r>
      <w:r w:rsidRPr="00D36414">
        <w:rPr>
          <w:rFonts w:cstheme="minorHAnsi"/>
          <w:iCs/>
        </w:rPr>
        <w:t>7615</w:t>
      </w:r>
      <w:r w:rsidRPr="00D36414">
        <w:rPr>
          <w:rFonts w:cstheme="minorHAnsi"/>
        </w:rPr>
        <w:t xml:space="preserve">. </w:t>
      </w:r>
      <w:hyperlink r:id="rId1394" w:history="1">
        <w:r w:rsidRPr="00D36414">
          <w:rPr>
            <w:rStyle w:val="Hyperlink"/>
            <w:rFonts w:cstheme="minorHAnsi"/>
          </w:rPr>
          <w:t>https://doi.org/10.1038/ncomms8615</w:t>
        </w:r>
      </w:hyperlink>
      <w:r w:rsidRPr="00D36414">
        <w:rPr>
          <w:rFonts w:cstheme="minorHAnsi"/>
        </w:rPr>
        <w:t xml:space="preserve"> </w:t>
      </w:r>
    </w:p>
    <w:p w14:paraId="75AE0C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lvorsen, R., Bryn, A., Erikstad, L., &amp; Lindgaard, A. (2015). </w:t>
      </w:r>
      <w:r w:rsidRPr="00D36414">
        <w:rPr>
          <w:rFonts w:cstheme="minorHAnsi"/>
          <w:i/>
          <w:iCs/>
        </w:rPr>
        <w:t>Natur i Norge - NiN Versjon 2.0.0. [Nature in Norway – NiN Version 2.0.0.] V. 17</w:t>
      </w:r>
      <w:r w:rsidRPr="00D36414">
        <w:rPr>
          <w:rFonts w:cstheme="minorHAnsi"/>
        </w:rPr>
        <w:t>. Trondheim: Artsdatabanken.</w:t>
      </w:r>
    </w:p>
    <w:p w14:paraId="3115301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mel, S., Killengreen, S. T., Henden, J. -A., Yoccoz, N., &amp; Ims, R. A. (2013). Disentangling the importance of interspecific competition, food availability, and habitat in species occupancy: recolonization of the endangered Fennoscandian arctic fox. </w:t>
      </w:r>
      <w:r w:rsidRPr="00D36414">
        <w:rPr>
          <w:rFonts w:cstheme="minorHAnsi"/>
          <w:i/>
          <w:iCs/>
        </w:rPr>
        <w:t>Biological Conservation</w:t>
      </w:r>
      <w:r w:rsidRPr="00D36414">
        <w:rPr>
          <w:rFonts w:cstheme="minorHAnsi"/>
        </w:rPr>
        <w:t xml:space="preserve">, </w:t>
      </w:r>
      <w:r w:rsidRPr="00D36414">
        <w:rPr>
          <w:rFonts w:cstheme="minorHAnsi"/>
          <w:i/>
          <w:iCs/>
        </w:rPr>
        <w:t>160</w:t>
      </w:r>
      <w:r w:rsidRPr="00D36414">
        <w:rPr>
          <w:rFonts w:cstheme="minorHAnsi"/>
        </w:rPr>
        <w:t xml:space="preserve">, 114–120. </w:t>
      </w:r>
      <w:hyperlink r:id="rId1395" w:history="1">
        <w:r w:rsidRPr="00D36414">
          <w:rPr>
            <w:rStyle w:val="Hyperlink"/>
            <w:rFonts w:cstheme="minorHAnsi"/>
          </w:rPr>
          <w:t>https://doi.org/10.1016/j.biocon.2013.01.011</w:t>
        </w:r>
      </w:hyperlink>
      <w:r w:rsidRPr="00D36414">
        <w:rPr>
          <w:rFonts w:cstheme="minorHAnsi"/>
        </w:rPr>
        <w:t xml:space="preserve"> </w:t>
      </w:r>
    </w:p>
    <w:p w14:paraId="14E319B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Hamer, A. J., &amp; McDonnell, M. J. (2008). Amphibian ecology and conservation in the urbanising world: A review. </w:t>
      </w:r>
      <w:r w:rsidRPr="00D36414">
        <w:rPr>
          <w:rFonts w:cstheme="minorHAnsi"/>
          <w:i/>
        </w:rPr>
        <w:t>Biological Conservation, 141</w:t>
      </w:r>
      <w:r w:rsidRPr="00D36414">
        <w:rPr>
          <w:rFonts w:cstheme="minorHAnsi"/>
        </w:rPr>
        <w:t>(10)</w:t>
      </w:r>
      <w:r w:rsidRPr="00D36414">
        <w:rPr>
          <w:rFonts w:cstheme="minorHAnsi"/>
          <w:i/>
        </w:rPr>
        <w:t xml:space="preserve"> </w:t>
      </w:r>
      <w:r w:rsidRPr="00D36414">
        <w:rPr>
          <w:rFonts w:cstheme="minorHAnsi"/>
        </w:rPr>
        <w:t xml:space="preserve">2432-2449. </w:t>
      </w:r>
      <w:hyperlink r:id="rId1396" w:history="1">
        <w:r w:rsidRPr="00D36414">
          <w:rPr>
            <w:rStyle w:val="Hyperlink"/>
            <w:rFonts w:cstheme="minorHAnsi"/>
          </w:rPr>
          <w:t>https://doi.org/10.1016/j.biocon.2008.07.020</w:t>
        </w:r>
      </w:hyperlink>
      <w:r w:rsidRPr="00D36414">
        <w:rPr>
          <w:rFonts w:cstheme="minorHAnsi"/>
        </w:rPr>
        <w:t xml:space="preserve"> </w:t>
      </w:r>
    </w:p>
    <w:p w14:paraId="675DFA6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mmond, P. S., Bearzi, G., Bjørge, A., Forney, K. A., Karczmarski, L., Kasuya, T., Perrin, W., Scott, M. D., Wang, J. Y., Wells, R. S. &amp; Wilson, B. (2008). </w:t>
      </w:r>
      <w:r w:rsidRPr="00D36414">
        <w:rPr>
          <w:rFonts w:cstheme="minorHAnsi"/>
          <w:i/>
          <w:iCs/>
        </w:rPr>
        <w:t>Phocoena phocoena (Baltic Sea subpopulation)</w:t>
      </w:r>
      <w:r w:rsidRPr="00D36414">
        <w:rPr>
          <w:rFonts w:cstheme="minorHAnsi"/>
        </w:rPr>
        <w:t xml:space="preserve">. The IUCN Red List of Threatened Species. </w:t>
      </w:r>
      <w:hyperlink r:id="rId1397" w:history="1">
        <w:r w:rsidRPr="00D36414">
          <w:rPr>
            <w:rStyle w:val="Hyperlink"/>
            <w:rFonts w:cstheme="minorHAnsi"/>
          </w:rPr>
          <w:t>http://dx.doi.org/10.2305/IUCN.UK.2008.RLTS.T17031A6739565.en</w:t>
        </w:r>
      </w:hyperlink>
    </w:p>
    <w:p w14:paraId="1B5D71AF" w14:textId="77777777" w:rsidR="00ED7B7A" w:rsidRPr="00D36414" w:rsidRDefault="00ED7B7A" w:rsidP="00ED7B7A">
      <w:pPr>
        <w:spacing w:before="120"/>
        <w:ind w:left="567" w:hanging="567"/>
        <w:rPr>
          <w:rFonts w:cstheme="minorHAnsi"/>
        </w:rPr>
      </w:pPr>
      <w:r w:rsidRPr="00D36414">
        <w:rPr>
          <w:rFonts w:cstheme="minorHAnsi"/>
        </w:rPr>
        <w:t xml:space="preserve">Handa, I. T., Aerts, R., Berendse, F., Berg, M. P., Bruder, A., Butenschoen, O., Chauvet, E., Gessner, M. O., Jabiol, J., Makkonen, M., McKie, B. G., Malmqvist, B., Peeters, E. T., Scheu, S., Schmid, B., van Ruijven, J., Vos, V. C., &amp; Hättenschwiler, S. (2014). Consequences of biodiversity loss for litter decomposition across biomes. </w:t>
      </w:r>
      <w:r w:rsidRPr="00D36414">
        <w:rPr>
          <w:rFonts w:cstheme="minorHAnsi"/>
          <w:i/>
        </w:rPr>
        <w:t xml:space="preserve">Nature 509, </w:t>
      </w:r>
      <w:r w:rsidRPr="00D36414">
        <w:rPr>
          <w:rFonts w:cstheme="minorHAnsi"/>
        </w:rPr>
        <w:t xml:space="preserve">218–221. </w:t>
      </w:r>
      <w:hyperlink r:id="rId1398" w:history="1">
        <w:r w:rsidRPr="00D36414">
          <w:rPr>
            <w:rStyle w:val="Hyperlink"/>
            <w:rFonts w:cstheme="minorHAnsi"/>
          </w:rPr>
          <w:t>https://doi.org/10.1038/nature13247</w:t>
        </w:r>
      </w:hyperlink>
      <w:r w:rsidRPr="00D36414">
        <w:rPr>
          <w:rFonts w:cstheme="minorHAnsi"/>
        </w:rPr>
        <w:t xml:space="preserve"> </w:t>
      </w:r>
    </w:p>
    <w:p w14:paraId="6ADEF5A0"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Hanski, I. (2014). Biodiversity, microbes and human well-being. </w:t>
      </w:r>
      <w:r w:rsidRPr="00D36414">
        <w:rPr>
          <w:rFonts w:cstheme="minorHAnsi"/>
          <w:i/>
          <w:lang w:val="fr-CH"/>
        </w:rPr>
        <w:t>Ethics in Science and Environmental Polititics, 14,</w:t>
      </w:r>
      <w:r w:rsidRPr="00D36414">
        <w:rPr>
          <w:rFonts w:cstheme="minorHAnsi"/>
          <w:lang w:val="fr-CH"/>
        </w:rPr>
        <w:t xml:space="preserve"> 19–25. </w:t>
      </w:r>
      <w:hyperlink r:id="rId1399" w:history="1">
        <w:r w:rsidRPr="00D36414">
          <w:rPr>
            <w:rStyle w:val="Hyperlink"/>
            <w:rFonts w:cstheme="minorHAnsi"/>
          </w:rPr>
          <w:t>https://doi.org/</w:t>
        </w:r>
        <w:r w:rsidRPr="00D36414">
          <w:rPr>
            <w:rStyle w:val="Hyperlink"/>
            <w:rFonts w:cstheme="minorHAnsi"/>
            <w:lang w:val="pt-PT"/>
          </w:rPr>
          <w:t>10.3354/esep00150</w:t>
        </w:r>
      </w:hyperlink>
      <w:r w:rsidRPr="00D36414">
        <w:rPr>
          <w:rFonts w:cstheme="minorHAnsi"/>
          <w:lang w:val="pt-PT"/>
        </w:rPr>
        <w:t xml:space="preserve"> </w:t>
      </w:r>
    </w:p>
    <w:p w14:paraId="0681FE07" w14:textId="6CB9496B"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nski, I., von Hertzen, L., Fyhrquist, N., Koskinen, K., Torppa, K., Laatikainen, T., Karisola, P., Auvinen, P., Paulin, L., Makela, M. J., Vartiainen, E., Kosunen, T. U., Alenius, H., &amp; Haahtela, T. (2012). Environmental biodiversity, human microbiota, and allergy are interrelated. </w:t>
      </w:r>
      <w:r w:rsidRPr="00D36414">
        <w:rPr>
          <w:rFonts w:cstheme="minorHAnsi"/>
          <w:i/>
        </w:rPr>
        <w:t>Proceedings of the National</w:t>
      </w:r>
      <w:r w:rsidR="00B61855">
        <w:rPr>
          <w:rFonts w:cstheme="minorHAnsi"/>
          <w:i/>
        </w:rPr>
        <w:t xml:space="preserve"> Aca</w:t>
      </w:r>
      <w:r w:rsidRPr="00D36414">
        <w:rPr>
          <w:rFonts w:cstheme="minorHAnsi"/>
          <w:i/>
        </w:rPr>
        <w:t>demy of Sciences of the United States of America, 109</w:t>
      </w:r>
      <w:r w:rsidRPr="00D36414">
        <w:rPr>
          <w:rFonts w:cstheme="minorHAnsi"/>
        </w:rPr>
        <w:t xml:space="preserve">(21) 8334-8339. </w:t>
      </w:r>
      <w:hyperlink r:id="rId1400" w:history="1">
        <w:r w:rsidRPr="00D36414">
          <w:rPr>
            <w:rStyle w:val="Hyperlink"/>
            <w:rFonts w:cstheme="minorHAnsi"/>
          </w:rPr>
          <w:t>http://doi.org/10.1073/pnas.1205624109</w:t>
        </w:r>
      </w:hyperlink>
      <w:r w:rsidRPr="00D36414">
        <w:rPr>
          <w:rFonts w:cstheme="minorHAnsi"/>
        </w:rPr>
        <w:t xml:space="preserve"> </w:t>
      </w:r>
    </w:p>
    <w:p w14:paraId="43FB129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Harding, K. C., &amp; Härkönen, T. J. (1999). Development in the Baltic grey seal (</w:t>
      </w:r>
      <w:r w:rsidRPr="00D36414">
        <w:rPr>
          <w:rFonts w:cstheme="minorHAnsi"/>
          <w:i/>
        </w:rPr>
        <w:t>Halichoerus grypus</w:t>
      </w:r>
      <w:r w:rsidRPr="00D36414">
        <w:rPr>
          <w:rFonts w:cstheme="minorHAnsi"/>
        </w:rPr>
        <w:t>) and ringed seal (</w:t>
      </w:r>
      <w:r w:rsidRPr="00D36414">
        <w:rPr>
          <w:rFonts w:cstheme="minorHAnsi"/>
          <w:i/>
        </w:rPr>
        <w:t>Phoca hispida</w:t>
      </w:r>
      <w:r w:rsidRPr="00D36414">
        <w:rPr>
          <w:rFonts w:cstheme="minorHAnsi"/>
        </w:rPr>
        <w:t xml:space="preserve">) Populations during the 20th Century. </w:t>
      </w:r>
      <w:r w:rsidRPr="00D36414">
        <w:rPr>
          <w:rFonts w:cstheme="minorHAnsi"/>
          <w:i/>
          <w:iCs/>
        </w:rPr>
        <w:t>Ambio</w:t>
      </w:r>
      <w:r w:rsidRPr="00D36414">
        <w:rPr>
          <w:rFonts w:cstheme="minorHAnsi"/>
        </w:rPr>
        <w:t xml:space="preserve">, </w:t>
      </w:r>
      <w:r w:rsidRPr="00D36414">
        <w:rPr>
          <w:rFonts w:cstheme="minorHAnsi"/>
          <w:i/>
          <w:iCs/>
        </w:rPr>
        <w:t>28</w:t>
      </w:r>
      <w:r w:rsidRPr="00D36414">
        <w:rPr>
          <w:rFonts w:cstheme="minorHAnsi"/>
        </w:rPr>
        <w:t>(7), 619–627.</w:t>
      </w:r>
    </w:p>
    <w:p w14:paraId="1205A9C4" w14:textId="483AAF23"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Härdtle, W., von Oheimb, G., Gerke, A.-K., Niemeyer, M., Niemeyer, T., Assmann, T., Drees, C., Matern, A., &amp; Meyer, H. (2009). Shifts in N and P budgets of heathland ecosystems: Effects of management and atmospheric inputs. </w:t>
      </w:r>
      <w:r w:rsidRPr="00D36414">
        <w:rPr>
          <w:rFonts w:cstheme="minorHAnsi"/>
          <w:i/>
          <w:iCs/>
          <w:lang w:val="es-ES"/>
        </w:rPr>
        <w:t>Ecosystems</w:t>
      </w:r>
      <w:r w:rsidRPr="00D36414">
        <w:rPr>
          <w:rFonts w:cstheme="minorHAnsi"/>
          <w:lang w:val="es-ES"/>
        </w:rPr>
        <w:t xml:space="preserve">, </w:t>
      </w:r>
      <w:r w:rsidRPr="00D36414">
        <w:rPr>
          <w:rFonts w:cstheme="minorHAnsi"/>
          <w:i/>
          <w:iCs/>
          <w:lang w:val="es-ES"/>
        </w:rPr>
        <w:t>12</w:t>
      </w:r>
      <w:r w:rsidRPr="00D36414">
        <w:rPr>
          <w:rFonts w:cstheme="minorHAnsi"/>
          <w:lang w:val="es-ES"/>
        </w:rPr>
        <w:t xml:space="preserve">(2), 298–310. </w:t>
      </w:r>
      <w:hyperlink r:id="rId1401" w:history="1">
        <w:r w:rsidR="001618D9" w:rsidRPr="00166038">
          <w:rPr>
            <w:rStyle w:val="Hyperlink"/>
            <w:rFonts w:cstheme="minorHAnsi"/>
            <w:lang w:val="es-ES"/>
          </w:rPr>
          <w:t>http://doi.org/10.1007/s10021-008-9223-3</w:t>
        </w:r>
      </w:hyperlink>
      <w:r w:rsidR="001618D9">
        <w:rPr>
          <w:rFonts w:cstheme="minorHAnsi"/>
          <w:lang w:val="es-ES"/>
        </w:rPr>
        <w:t xml:space="preserve"> </w:t>
      </w:r>
    </w:p>
    <w:p w14:paraId="7E4E756D"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lang w:val="es-ES"/>
        </w:rPr>
        <w:t xml:space="preserve">Härkönen, T. (2015). </w:t>
      </w:r>
      <w:r w:rsidRPr="00D36414">
        <w:rPr>
          <w:rFonts w:cstheme="minorHAnsi"/>
          <w:i/>
          <w:lang w:val="es-ES"/>
        </w:rPr>
        <w:t>Pusa hispida ssp. botnica</w:t>
      </w:r>
      <w:r w:rsidRPr="00D36414">
        <w:rPr>
          <w:rFonts w:cstheme="minorHAnsi"/>
          <w:lang w:val="es-ES"/>
        </w:rPr>
        <w:t xml:space="preserve">. </w:t>
      </w:r>
      <w:r w:rsidRPr="00D36414">
        <w:rPr>
          <w:rFonts w:cstheme="minorHAnsi"/>
          <w:iCs/>
        </w:rPr>
        <w:t>The IUCN Red List of Threatened Species</w:t>
      </w:r>
      <w:r w:rsidRPr="00D36414">
        <w:rPr>
          <w:rFonts w:cstheme="minorHAnsi"/>
        </w:rPr>
        <w:t xml:space="preserve">. </w:t>
      </w:r>
      <w:hyperlink r:id="rId1402" w:history="1">
        <w:r w:rsidRPr="00D36414">
          <w:rPr>
            <w:rStyle w:val="Hyperlink"/>
            <w:rFonts w:cstheme="minorHAnsi"/>
          </w:rPr>
          <w:t>https://doi.org/10.2305/IUCN.UK.2015-4.RLTS.T41673A66991604.en</w:t>
        </w:r>
      </w:hyperlink>
    </w:p>
    <w:p w14:paraId="22FBE3C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rkonen, T., Harding, K. C., Wilson, S., Baimukanov, M., Dmitrieva, L., Svensson, C. J., &amp; Goodman, S. J. (2012). Collapse of a marine mammal species driven by human impacts.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9), e43130. </w:t>
      </w:r>
      <w:hyperlink r:id="rId1403" w:history="1">
        <w:r w:rsidRPr="00D36414">
          <w:rPr>
            <w:rStyle w:val="Hyperlink"/>
            <w:rFonts w:cstheme="minorHAnsi"/>
          </w:rPr>
          <w:t>https://doi.org/10.1371/journal.pone.0043130</w:t>
        </w:r>
      </w:hyperlink>
      <w:r w:rsidRPr="00D36414">
        <w:rPr>
          <w:rFonts w:cstheme="minorHAnsi"/>
        </w:rPr>
        <w:t xml:space="preserve"> </w:t>
      </w:r>
    </w:p>
    <w:p w14:paraId="345D91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rrison, P. A., Berry, P. M., Simpson, G., Haslett, J. R., Blicharska, M., Bucur, M., Dunford, R., Egoh, B., Garcia-Llorente, M., Geamănă, N., Geertsema, W., Lommelen, E., Meiresonne, L., &amp; Turkelboom, F. (2014). Linkages between biodiversity attributes and ecosystem services: A systematic review. </w:t>
      </w:r>
      <w:r w:rsidRPr="00D36414">
        <w:rPr>
          <w:rFonts w:cstheme="minorHAnsi"/>
          <w:i/>
        </w:rPr>
        <w:t>Ecosystem Services, 9,</w:t>
      </w:r>
      <w:r w:rsidRPr="00D36414">
        <w:rPr>
          <w:rFonts w:cstheme="minorHAnsi"/>
        </w:rPr>
        <w:t xml:space="preserve"> 191–203. </w:t>
      </w:r>
      <w:hyperlink r:id="rId1404" w:history="1">
        <w:r w:rsidRPr="00D36414">
          <w:rPr>
            <w:rStyle w:val="Hyperlink"/>
            <w:rFonts w:cstheme="minorHAnsi"/>
          </w:rPr>
          <w:t>https://doi.org/10.1016/j.ecoser.2014.05.006</w:t>
        </w:r>
      </w:hyperlink>
      <w:r w:rsidRPr="00D36414">
        <w:rPr>
          <w:rFonts w:cstheme="minorHAnsi"/>
        </w:rPr>
        <w:t xml:space="preserve"> </w:t>
      </w:r>
    </w:p>
    <w:p w14:paraId="04AE1B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rtel, T., Schweiger, O., Öllerer, K., Cogǎlniceanu, D., &amp; Arntzen, J. W. (2010). Amphibian distribution in a traditionally managed rural landscape of Eastern Europe: Probing the effect of landscape composition. </w:t>
      </w:r>
      <w:r w:rsidRPr="00D36414">
        <w:rPr>
          <w:rFonts w:cstheme="minorHAnsi"/>
          <w:i/>
          <w:iCs/>
        </w:rPr>
        <w:t>Biological Conservation</w:t>
      </w:r>
      <w:r w:rsidRPr="00D36414">
        <w:rPr>
          <w:rFonts w:cstheme="minorHAnsi"/>
        </w:rPr>
        <w:t xml:space="preserve">, </w:t>
      </w:r>
      <w:r w:rsidRPr="00D36414">
        <w:rPr>
          <w:rFonts w:cstheme="minorHAnsi"/>
          <w:i/>
          <w:iCs/>
        </w:rPr>
        <w:t>143</w:t>
      </w:r>
      <w:r w:rsidRPr="00D36414">
        <w:rPr>
          <w:rFonts w:cstheme="minorHAnsi"/>
        </w:rPr>
        <w:t xml:space="preserve">(5), 1118–1124. </w:t>
      </w:r>
      <w:hyperlink r:id="rId1405" w:history="1">
        <w:r w:rsidRPr="00D36414">
          <w:rPr>
            <w:rStyle w:val="Hyperlink"/>
            <w:rFonts w:cstheme="minorHAnsi"/>
          </w:rPr>
          <w:t>https://doi.org/10.1016/j.biocon.2010.02.006</w:t>
        </w:r>
      </w:hyperlink>
      <w:r w:rsidRPr="00D36414">
        <w:rPr>
          <w:rFonts w:cstheme="minorHAnsi"/>
        </w:rPr>
        <w:t xml:space="preserve"> </w:t>
      </w:r>
    </w:p>
    <w:p w14:paraId="2671C8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ssall, C., Thompson, D. J., &amp; Harvey, I. F. (2010). The impact of climate-induced distributional changes on the validity of biological water quality metrics. </w:t>
      </w:r>
      <w:r w:rsidRPr="00D36414">
        <w:rPr>
          <w:rFonts w:cstheme="minorHAnsi"/>
          <w:i/>
          <w:iCs/>
        </w:rPr>
        <w:t>Environmental Monitoring and Assessment</w:t>
      </w:r>
      <w:r w:rsidRPr="00D36414">
        <w:rPr>
          <w:rFonts w:cstheme="minorHAnsi"/>
        </w:rPr>
        <w:t xml:space="preserve">, </w:t>
      </w:r>
      <w:r w:rsidRPr="00D36414">
        <w:rPr>
          <w:rFonts w:cstheme="minorHAnsi"/>
          <w:i/>
          <w:iCs/>
        </w:rPr>
        <w:t>160</w:t>
      </w:r>
      <w:r w:rsidRPr="00D36414">
        <w:rPr>
          <w:rFonts w:cstheme="minorHAnsi"/>
        </w:rPr>
        <w:t xml:space="preserve">, 451–456. </w:t>
      </w:r>
      <w:hyperlink r:id="rId1406" w:history="1">
        <w:r w:rsidRPr="00D36414">
          <w:rPr>
            <w:rStyle w:val="Hyperlink"/>
            <w:rFonts w:cstheme="minorHAnsi"/>
          </w:rPr>
          <w:t>https://doi.org/10.1007/s10661-008-0709-4</w:t>
        </w:r>
      </w:hyperlink>
      <w:r w:rsidRPr="00D36414">
        <w:rPr>
          <w:rFonts w:cstheme="minorHAnsi"/>
        </w:rPr>
        <w:t xml:space="preserve"> </w:t>
      </w:r>
    </w:p>
    <w:p w14:paraId="762CB1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assel, K., &amp; Soderstrom, L. (2005). The expansion of the alien mosses Orthodontium lineare and Campylopus introflexus in Britain and continental Europe. </w:t>
      </w:r>
      <w:r w:rsidRPr="00D36414">
        <w:rPr>
          <w:rFonts w:cstheme="minorHAnsi"/>
          <w:i/>
          <w:iCs/>
        </w:rPr>
        <w:t>Journal of the Hattori Botanical Laboratory</w:t>
      </w:r>
      <w:r w:rsidRPr="00D36414">
        <w:rPr>
          <w:rFonts w:cstheme="minorHAnsi"/>
          <w:i/>
        </w:rPr>
        <w:t>, 97,</w:t>
      </w:r>
      <w:r w:rsidRPr="00D36414">
        <w:rPr>
          <w:rFonts w:cstheme="minorHAnsi"/>
        </w:rPr>
        <w:t xml:space="preserve"> 183–193. </w:t>
      </w:r>
    </w:p>
    <w:p w14:paraId="2BB1939B" w14:textId="0E987E08"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Hauck, M. (2009). Global warming and alternative causes of decline in arctic-alpine and boreal-montane lichens in north-western Central Europe. </w:t>
      </w:r>
      <w:r w:rsidRPr="00D36414">
        <w:rPr>
          <w:rFonts w:cstheme="minorHAnsi"/>
          <w:i/>
          <w:iCs/>
        </w:rPr>
        <w:t>Global Change Biology</w:t>
      </w:r>
      <w:r w:rsidRPr="00D36414">
        <w:rPr>
          <w:rFonts w:cstheme="minorHAnsi"/>
        </w:rPr>
        <w:t xml:space="preserve">, </w:t>
      </w:r>
      <w:r w:rsidRPr="00D36414">
        <w:rPr>
          <w:rFonts w:cstheme="minorHAnsi"/>
          <w:i/>
          <w:iCs/>
        </w:rPr>
        <w:t>15</w:t>
      </w:r>
      <w:r w:rsidRPr="00D36414">
        <w:rPr>
          <w:rFonts w:cstheme="minorHAnsi"/>
        </w:rPr>
        <w:t xml:space="preserve">(11), 2653–2661. </w:t>
      </w:r>
      <w:hyperlink r:id="rId1407" w:history="1">
        <w:r w:rsidR="001618D9" w:rsidRPr="00166038">
          <w:rPr>
            <w:rStyle w:val="Hyperlink"/>
            <w:rFonts w:cstheme="minorHAnsi"/>
          </w:rPr>
          <w:t>https://doi.org/10.1111/j.1365-2486.2009.01968.x</w:t>
        </w:r>
      </w:hyperlink>
      <w:r w:rsidR="001618D9">
        <w:rPr>
          <w:rFonts w:cstheme="minorHAnsi"/>
        </w:rPr>
        <w:t xml:space="preserve"> </w:t>
      </w:r>
    </w:p>
    <w:p w14:paraId="56786D0F"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Hauck, M. (2010). </w:t>
      </w:r>
      <w:r w:rsidRPr="00D36414">
        <w:rPr>
          <w:rFonts w:cstheme="minorHAnsi"/>
          <w:lang w:val="fr-CH"/>
        </w:rPr>
        <w:t xml:space="preserve">Ammonium and nitrate tolerance in lichens. </w:t>
      </w:r>
      <w:r w:rsidRPr="00D36414">
        <w:rPr>
          <w:rFonts w:cstheme="minorHAnsi"/>
          <w:i/>
          <w:iCs/>
          <w:lang w:val="fr-CH"/>
        </w:rPr>
        <w:t>Environmental Pollution</w:t>
      </w:r>
      <w:r w:rsidRPr="00D36414">
        <w:rPr>
          <w:rFonts w:cstheme="minorHAnsi"/>
          <w:lang w:val="fr-CH"/>
        </w:rPr>
        <w:t xml:space="preserve">, </w:t>
      </w:r>
      <w:r w:rsidRPr="00D36414">
        <w:rPr>
          <w:rFonts w:cstheme="minorHAnsi"/>
          <w:i/>
          <w:iCs/>
          <w:lang w:val="fr-CH"/>
        </w:rPr>
        <w:t>158</w:t>
      </w:r>
      <w:r w:rsidRPr="00D36414">
        <w:rPr>
          <w:rFonts w:cstheme="minorHAnsi"/>
          <w:lang w:val="fr-CH"/>
        </w:rPr>
        <w:t xml:space="preserve">(5), 1127–1133. </w:t>
      </w:r>
      <w:hyperlink r:id="rId1408" w:history="1">
        <w:r w:rsidRPr="00D36414">
          <w:rPr>
            <w:rStyle w:val="Hyperlink"/>
            <w:rFonts w:cstheme="minorHAnsi"/>
            <w:lang w:val="fr-CH"/>
          </w:rPr>
          <w:t>https://doi.org/10.1016/j.envpol.2009.12.036</w:t>
        </w:r>
      </w:hyperlink>
      <w:r w:rsidRPr="00D36414">
        <w:rPr>
          <w:rFonts w:cstheme="minorHAnsi"/>
          <w:lang w:val="fr-CH"/>
        </w:rPr>
        <w:t xml:space="preserve"> </w:t>
      </w:r>
    </w:p>
    <w:p w14:paraId="64FCCACA"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 xml:space="preserve">Hauck, M., Bruyn, U. de, &amp; Leuschner, C. (2013). </w:t>
      </w:r>
      <w:r w:rsidRPr="00D36414">
        <w:rPr>
          <w:rFonts w:cstheme="minorHAnsi"/>
        </w:rPr>
        <w:t xml:space="preserve">Dramatic diversity losses in epiphytic lichens in temperate broad-leaved forests during the last 150 years. </w:t>
      </w:r>
      <w:r w:rsidRPr="00D36414">
        <w:rPr>
          <w:rFonts w:cstheme="minorHAnsi"/>
          <w:i/>
          <w:iCs/>
          <w:lang w:val="fr-CH"/>
        </w:rPr>
        <w:t>Biological Conservation</w:t>
      </w:r>
      <w:r w:rsidRPr="00D36414">
        <w:rPr>
          <w:rFonts w:cstheme="minorHAnsi"/>
          <w:lang w:val="fr-CH"/>
        </w:rPr>
        <w:t xml:space="preserve">, </w:t>
      </w:r>
      <w:r w:rsidRPr="00D36414">
        <w:rPr>
          <w:rFonts w:cstheme="minorHAnsi"/>
          <w:i/>
          <w:iCs/>
          <w:lang w:val="fr-CH"/>
        </w:rPr>
        <w:t>157</w:t>
      </w:r>
      <w:r w:rsidRPr="00D36414">
        <w:rPr>
          <w:rFonts w:cstheme="minorHAnsi"/>
          <w:lang w:val="fr-CH"/>
        </w:rPr>
        <w:t xml:space="preserve">, 136–145. </w:t>
      </w:r>
      <w:hyperlink r:id="rId1409" w:history="1">
        <w:r w:rsidRPr="00D36414">
          <w:rPr>
            <w:rStyle w:val="Hyperlink"/>
            <w:rFonts w:cstheme="minorHAnsi"/>
            <w:lang w:val="fr-CH"/>
          </w:rPr>
          <w:t>https://doi.org/10.1016/j.biocon.2012.06.015</w:t>
        </w:r>
      </w:hyperlink>
      <w:r w:rsidRPr="00D36414">
        <w:rPr>
          <w:rFonts w:cstheme="minorHAnsi"/>
          <w:lang w:val="fr-CH"/>
        </w:rPr>
        <w:t xml:space="preserve"> </w:t>
      </w:r>
    </w:p>
    <w:p w14:paraId="50FC8844"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Hauck, M., Zimmermann, J., Jacob, M., Dulamsuren, C., Bade, C., Ahrends, B., &amp; Leuschner, C. (2012). Rapid recovery of stem increment in Norway spruce at reduced SO</w:t>
      </w:r>
      <w:r w:rsidRPr="00D36414">
        <w:rPr>
          <w:rFonts w:cstheme="minorHAnsi"/>
          <w:vertAlign w:val="subscript"/>
        </w:rPr>
        <w:t>2</w:t>
      </w:r>
      <w:r w:rsidRPr="00D36414">
        <w:rPr>
          <w:rFonts w:cstheme="minorHAnsi"/>
        </w:rPr>
        <w:t xml:space="preserve"> levels in the Harz Mountains, Germany. </w:t>
      </w:r>
      <w:r w:rsidRPr="00D36414">
        <w:rPr>
          <w:rFonts w:cstheme="minorHAnsi"/>
          <w:i/>
          <w:iCs/>
          <w:lang w:val="fr-CH"/>
        </w:rPr>
        <w:t>Environmental Pollution</w:t>
      </w:r>
      <w:r w:rsidRPr="00D36414">
        <w:rPr>
          <w:rFonts w:cstheme="minorHAnsi"/>
          <w:lang w:val="fr-CH"/>
        </w:rPr>
        <w:t xml:space="preserve">, </w:t>
      </w:r>
      <w:r w:rsidRPr="00D36414">
        <w:rPr>
          <w:rFonts w:cstheme="minorHAnsi"/>
          <w:i/>
          <w:iCs/>
          <w:lang w:val="fr-CH"/>
        </w:rPr>
        <w:t>164</w:t>
      </w:r>
      <w:r w:rsidRPr="00D36414">
        <w:rPr>
          <w:rFonts w:cstheme="minorHAnsi"/>
          <w:lang w:val="fr-CH"/>
        </w:rPr>
        <w:t xml:space="preserve">, 132–141. </w:t>
      </w:r>
      <w:hyperlink r:id="rId1410" w:history="1">
        <w:r w:rsidRPr="00D36414">
          <w:rPr>
            <w:rStyle w:val="Hyperlink"/>
            <w:rFonts w:cstheme="minorHAnsi"/>
            <w:lang w:val="fr-CH"/>
          </w:rPr>
          <w:t>https://doi.org/10.1016/j.envpol.2012.01.026</w:t>
        </w:r>
      </w:hyperlink>
      <w:r w:rsidRPr="00D36414">
        <w:rPr>
          <w:rFonts w:cstheme="minorHAnsi"/>
          <w:lang w:val="fr-CH"/>
        </w:rPr>
        <w:t xml:space="preserve"> </w:t>
      </w:r>
    </w:p>
    <w:p w14:paraId="03046D3A"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Hautier Y, Seabloom EW, Borer ET, Adler PB, Harpole WS, Hillebrand H, Lind EM, MacDougall, A. S., Stevens, C. J., Bakker, J. D., Buckley, Y. M., Chu, C., Collins, S. L., Daleo, P., Damschen, E. I., Davies, K. F., Fay, P. A., Firn, J., Gruner, D. S., Jin, V. L., Klein, J. A., Knops, J. M. H., La Pierre, K. J., Li, W., McCulley, R. L., Melbourne, B. A., Moore, J. L., O’Halloran, L. R., Prober, S. M., Risch, A. C., Sankaran, M., Schuetz, M., &amp; Hector, A. (2014). Eutrophication weakens stabilizing effects of diversity in natural grasslands. </w:t>
      </w:r>
      <w:r w:rsidRPr="00D36414">
        <w:rPr>
          <w:rFonts w:cstheme="minorHAnsi"/>
          <w:i/>
        </w:rPr>
        <w:t>Nature, 508</w:t>
      </w:r>
      <w:r w:rsidRPr="00D36414">
        <w:rPr>
          <w:rFonts w:cstheme="minorHAnsi"/>
        </w:rPr>
        <w:t xml:space="preserve">(7497), 521-525. </w:t>
      </w:r>
      <w:hyperlink r:id="rId1411" w:history="1">
        <w:r w:rsidRPr="00D36414">
          <w:rPr>
            <w:rStyle w:val="Hyperlink"/>
            <w:rFonts w:cstheme="minorHAnsi"/>
            <w:lang w:val="fr-CH"/>
          </w:rPr>
          <w:t>https://doi.org/</w:t>
        </w:r>
        <w:r w:rsidRPr="00D36414">
          <w:rPr>
            <w:rStyle w:val="Hyperlink"/>
            <w:rFonts w:cstheme="minorHAnsi"/>
          </w:rPr>
          <w:t>10.1038/nature13014</w:t>
        </w:r>
      </w:hyperlink>
      <w:r w:rsidRPr="00D36414">
        <w:rPr>
          <w:rFonts w:cstheme="minorHAnsi"/>
        </w:rPr>
        <w:t xml:space="preserve"> </w:t>
      </w:r>
    </w:p>
    <w:p w14:paraId="5BDEF959"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 xml:space="preserve">Hawksworth, D. L., Kirk, P. M., Sutton, B. C., &amp; Pegler, D. N. (1996). Ainsworth &amp; Bisby’s dictionary of the fungi. </w:t>
      </w:r>
      <w:r w:rsidRPr="00D36414">
        <w:rPr>
          <w:rFonts w:cstheme="minorHAnsi"/>
          <w:i/>
          <w:iCs/>
          <w:lang w:val="fr-CH"/>
        </w:rPr>
        <w:t>Revista Do Instituto de Medicina Tropical de São Paulo</w:t>
      </w:r>
      <w:r w:rsidRPr="00D36414">
        <w:rPr>
          <w:rFonts w:cstheme="minorHAnsi"/>
          <w:lang w:val="fr-CH"/>
        </w:rPr>
        <w:t xml:space="preserve">, </w:t>
      </w:r>
      <w:r w:rsidRPr="00D36414">
        <w:rPr>
          <w:rFonts w:cstheme="minorHAnsi"/>
          <w:i/>
          <w:iCs/>
          <w:lang w:val="fr-CH"/>
        </w:rPr>
        <w:t>38</w:t>
      </w:r>
      <w:r w:rsidRPr="00D36414">
        <w:rPr>
          <w:rFonts w:cstheme="minorHAnsi"/>
          <w:lang w:val="fr-CH"/>
        </w:rPr>
        <w:t xml:space="preserve">(4), 272–272. </w:t>
      </w:r>
      <w:hyperlink r:id="rId1412" w:history="1">
        <w:r w:rsidRPr="00D36414">
          <w:rPr>
            <w:rStyle w:val="Hyperlink"/>
            <w:rFonts w:cstheme="minorHAnsi"/>
            <w:lang w:val="fr-CH"/>
          </w:rPr>
          <w:t>https://doi.org/10.1590/S0036-46651996000400018</w:t>
        </w:r>
      </w:hyperlink>
      <w:r w:rsidRPr="00D36414">
        <w:rPr>
          <w:rFonts w:cstheme="minorHAnsi"/>
          <w:lang w:val="fr-CH"/>
        </w:rPr>
        <w:t xml:space="preserve"> </w:t>
      </w:r>
    </w:p>
    <w:p w14:paraId="1410BCC7" w14:textId="77777777" w:rsidR="00ED7B7A" w:rsidRPr="00D36414" w:rsidRDefault="00ED7B7A" w:rsidP="00ED7B7A">
      <w:pPr>
        <w:spacing w:before="120"/>
        <w:ind w:left="567" w:hanging="567"/>
        <w:rPr>
          <w:rFonts w:cstheme="minorHAnsi"/>
        </w:rPr>
      </w:pPr>
      <w:r w:rsidRPr="00D36414">
        <w:rPr>
          <w:rFonts w:cstheme="minorHAnsi"/>
          <w:lang w:val="fr-CH"/>
        </w:rPr>
        <w:t xml:space="preserve">Hector, A., Hautier, Y., Saner, P., Wacker, L., Bagchi, R., Joshi, J., Scherer-Lorenzen, M., Spehn, E. M., Bazeley-White, E., Weilenmann, M., Caldeira, M. C., Dimitrakopoulos, P. G., Finn, J. A., Huss-Danell, K., Jumpponen, A., Mulder, C. P. H., Palmborg, C., Pereira, J. S., Siamantziouras, A. -S. D., Terry, A. C., Troumbis, A. Y., Schmid, B., &amp; Loreau, M. (2010). </w:t>
      </w:r>
      <w:r w:rsidRPr="00D36414">
        <w:rPr>
          <w:rFonts w:cstheme="minorHAnsi"/>
        </w:rPr>
        <w:t xml:space="preserve">General stabilizing effects of plant diversity on grassland productivity through population asynchrony and overyielding. </w:t>
      </w:r>
      <w:r w:rsidRPr="00D36414">
        <w:rPr>
          <w:rFonts w:cstheme="minorHAnsi"/>
          <w:i/>
        </w:rPr>
        <w:t>Ecology, 91</w:t>
      </w:r>
      <w:r w:rsidRPr="00D36414">
        <w:rPr>
          <w:rFonts w:cstheme="minorHAnsi"/>
        </w:rPr>
        <w:t xml:space="preserve">(8), 2213−2220. </w:t>
      </w:r>
      <w:hyperlink r:id="rId1413" w:history="1">
        <w:r w:rsidRPr="00D36414">
          <w:rPr>
            <w:rStyle w:val="Hyperlink"/>
            <w:rFonts w:cstheme="minorHAnsi"/>
            <w:lang w:val="fr-CH"/>
          </w:rPr>
          <w:t>https://doi.org/</w:t>
        </w:r>
        <w:r w:rsidRPr="00D36414">
          <w:rPr>
            <w:rStyle w:val="Hyperlink"/>
            <w:rFonts w:cstheme="minorHAnsi"/>
          </w:rPr>
          <w:t>10.1890/09-1162.1</w:t>
        </w:r>
      </w:hyperlink>
      <w:r w:rsidRPr="00D36414">
        <w:rPr>
          <w:rFonts w:cstheme="minorHAnsi"/>
        </w:rPr>
        <w:t xml:space="preserve"> </w:t>
      </w:r>
    </w:p>
    <w:p w14:paraId="6126E8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ctor, A. &amp; Bagchi, R. (2007). Biodiversity and ecosystem multifunctionality. </w:t>
      </w:r>
      <w:r w:rsidRPr="00D36414">
        <w:rPr>
          <w:rFonts w:cstheme="minorHAnsi"/>
          <w:i/>
        </w:rPr>
        <w:t>Nature, 448</w:t>
      </w:r>
      <w:r w:rsidRPr="00D36414">
        <w:rPr>
          <w:rFonts w:cstheme="minorHAnsi"/>
        </w:rPr>
        <w:t xml:space="preserve">(7150), 188–190. </w:t>
      </w:r>
      <w:hyperlink r:id="rId1414" w:history="1">
        <w:r w:rsidRPr="00D36414">
          <w:rPr>
            <w:rStyle w:val="Hyperlink"/>
            <w:rFonts w:cstheme="minorHAnsi"/>
            <w:lang w:val="fr-CH"/>
          </w:rPr>
          <w:t>https://doi.org/</w:t>
        </w:r>
        <w:r w:rsidRPr="00D36414">
          <w:rPr>
            <w:rStyle w:val="Hyperlink"/>
            <w:rFonts w:cstheme="minorHAnsi"/>
          </w:rPr>
          <w:t>10.1038/nature05947</w:t>
        </w:r>
      </w:hyperlink>
      <w:r w:rsidRPr="00D36414">
        <w:rPr>
          <w:rFonts w:cstheme="minorHAnsi"/>
        </w:rPr>
        <w:t xml:space="preserve"> </w:t>
      </w:r>
    </w:p>
    <w:p w14:paraId="2CC27C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dberg, P., Kotowski, W., Saetre, P., Mälson, K., Rydin, H., &amp; Sundberg, S. (2012). Vegetation recovery after multiple-site experimental fen restorations. </w:t>
      </w:r>
      <w:r w:rsidRPr="00D36414">
        <w:rPr>
          <w:rFonts w:cstheme="minorHAnsi"/>
          <w:i/>
          <w:iCs/>
        </w:rPr>
        <w:t>Biological Conservation</w:t>
      </w:r>
      <w:r w:rsidRPr="00D36414">
        <w:rPr>
          <w:rFonts w:cstheme="minorHAnsi"/>
        </w:rPr>
        <w:t xml:space="preserve">, </w:t>
      </w:r>
      <w:r w:rsidRPr="00D36414">
        <w:rPr>
          <w:rFonts w:cstheme="minorHAnsi"/>
          <w:i/>
          <w:iCs/>
        </w:rPr>
        <w:t>147</w:t>
      </w:r>
      <w:r w:rsidRPr="00D36414">
        <w:rPr>
          <w:rFonts w:cstheme="minorHAnsi"/>
        </w:rPr>
        <w:t xml:space="preserve">(1), 60–67. </w:t>
      </w:r>
      <w:hyperlink r:id="rId1415" w:history="1">
        <w:r w:rsidRPr="00D36414">
          <w:rPr>
            <w:rStyle w:val="Hyperlink"/>
            <w:rFonts w:cstheme="minorHAnsi"/>
          </w:rPr>
          <w:t>https://doi.org/10.1016/j.biocon.2012.01.039</w:t>
        </w:r>
      </w:hyperlink>
      <w:r w:rsidRPr="00D36414">
        <w:rPr>
          <w:rFonts w:cstheme="minorHAnsi"/>
        </w:rPr>
        <w:t xml:space="preserve"> </w:t>
      </w:r>
    </w:p>
    <w:p w14:paraId="3C2681C4"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Hédl, R., Petřík, P., &amp; Boublík, K. (2011). Long-term patterns in soil acidification due to pollution in forests of the Eastern Sudetes Mountains. </w:t>
      </w:r>
      <w:r w:rsidRPr="00D36414">
        <w:rPr>
          <w:rFonts w:cstheme="minorHAnsi"/>
          <w:i/>
          <w:iCs/>
          <w:lang w:val="fr-CH"/>
        </w:rPr>
        <w:t>Environmental Pollution</w:t>
      </w:r>
      <w:r w:rsidRPr="00D36414">
        <w:rPr>
          <w:rFonts w:cstheme="minorHAnsi"/>
          <w:lang w:val="fr-CH"/>
        </w:rPr>
        <w:t xml:space="preserve">, </w:t>
      </w:r>
      <w:r w:rsidRPr="00D36414">
        <w:rPr>
          <w:rFonts w:cstheme="minorHAnsi"/>
          <w:i/>
          <w:iCs/>
          <w:lang w:val="fr-CH"/>
        </w:rPr>
        <w:t>159</w:t>
      </w:r>
      <w:r w:rsidRPr="00D36414">
        <w:rPr>
          <w:rFonts w:cstheme="minorHAnsi"/>
          <w:lang w:val="fr-CH"/>
        </w:rPr>
        <w:t xml:space="preserve">(10), 2586–2593. </w:t>
      </w:r>
      <w:hyperlink r:id="rId1416" w:history="1">
        <w:r w:rsidRPr="00D36414">
          <w:rPr>
            <w:rStyle w:val="Hyperlink"/>
            <w:rFonts w:cstheme="minorHAnsi"/>
            <w:lang w:val="fr-CH"/>
          </w:rPr>
          <w:t>https://doi.org/10.1016/j.envpol.2011.06.014</w:t>
        </w:r>
      </w:hyperlink>
      <w:r w:rsidRPr="00D36414">
        <w:rPr>
          <w:rFonts w:cstheme="minorHAnsi"/>
          <w:lang w:val="fr-CH"/>
        </w:rPr>
        <w:t xml:space="preserve"> </w:t>
      </w:r>
    </w:p>
    <w:p w14:paraId="2C4D0B1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Hedwall, P. O., &amp; Brunet, J. (2016). </w:t>
      </w:r>
      <w:r w:rsidRPr="00D36414">
        <w:rPr>
          <w:rFonts w:cstheme="minorHAnsi"/>
        </w:rPr>
        <w:t xml:space="preserve">Trait variations of ground flora species disentangle the effects of global change and altered land-use in Swedish forests during 20 year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12), 4038–4047. </w:t>
      </w:r>
      <w:hyperlink r:id="rId1417" w:history="1">
        <w:r w:rsidRPr="00D36414">
          <w:rPr>
            <w:rStyle w:val="Hyperlink"/>
            <w:rFonts w:cstheme="minorHAnsi"/>
          </w:rPr>
          <w:t>https://doi.org/10.1111/gcb.13329</w:t>
        </w:r>
      </w:hyperlink>
      <w:r w:rsidRPr="00D36414">
        <w:rPr>
          <w:rFonts w:cstheme="minorHAnsi"/>
        </w:rPr>
        <w:t xml:space="preserve"> </w:t>
      </w:r>
    </w:p>
    <w:p w14:paraId="22AFC88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ilmann-Clausen, J., Barron, E. S., Boddy, L., Dahlberg, A., Griffith, G. W., Nordén, J., Ovaskainen, O., Perini, C., Senn-Irlet, B., &amp; Halme, P. (2015). A fungal perspective on conservation biology.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1), 61–68. </w:t>
      </w:r>
      <w:hyperlink r:id="rId1418" w:history="1">
        <w:r w:rsidRPr="00D36414">
          <w:rPr>
            <w:rStyle w:val="Hyperlink"/>
            <w:rFonts w:cstheme="minorHAnsi"/>
          </w:rPr>
          <w:t>https://doi.org/10.1111/cobi.12388</w:t>
        </w:r>
      </w:hyperlink>
      <w:r w:rsidRPr="00D36414">
        <w:rPr>
          <w:rFonts w:cstheme="minorHAnsi"/>
        </w:rPr>
        <w:t xml:space="preserve"> </w:t>
      </w:r>
    </w:p>
    <w:p w14:paraId="4CAD96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ino, J. (2002). Concordance of species richness patterns among multiple freshwater taxa: a regional perspective. </w:t>
      </w:r>
      <w:r w:rsidRPr="00D36414">
        <w:rPr>
          <w:rFonts w:cstheme="minorHAnsi"/>
          <w:i/>
          <w:iCs/>
        </w:rPr>
        <w:t>Biodiversity and Conservation</w:t>
      </w:r>
      <w:r w:rsidRPr="00D36414">
        <w:rPr>
          <w:rFonts w:cstheme="minorHAnsi"/>
        </w:rPr>
        <w:t xml:space="preserve">, </w:t>
      </w:r>
      <w:r w:rsidRPr="00D36414">
        <w:rPr>
          <w:rFonts w:cstheme="minorHAnsi"/>
          <w:i/>
          <w:iCs/>
        </w:rPr>
        <w:t>11</w:t>
      </w:r>
      <w:r w:rsidRPr="00D36414">
        <w:rPr>
          <w:rFonts w:cstheme="minorHAnsi"/>
        </w:rPr>
        <w:t xml:space="preserve">, 137–147. </w:t>
      </w:r>
      <w:hyperlink r:id="rId1419" w:history="1">
        <w:r w:rsidRPr="00D36414">
          <w:rPr>
            <w:rStyle w:val="Hyperlink"/>
            <w:rFonts w:cstheme="minorHAnsi"/>
          </w:rPr>
          <w:t>https://doi.org/10.1023/A:1014075901605</w:t>
        </w:r>
      </w:hyperlink>
      <w:r w:rsidRPr="00D36414">
        <w:rPr>
          <w:rFonts w:cstheme="minorHAnsi"/>
        </w:rPr>
        <w:t xml:space="preserve"> </w:t>
      </w:r>
    </w:p>
    <w:p w14:paraId="3A728436"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Heino, J., Virkkala, R., &amp; Toivonen, H. (2009). Climate change and freshwater biodiversity: Detected patterns, future trends and adaptations in northern regions. </w:t>
      </w:r>
      <w:r w:rsidRPr="00D36414">
        <w:rPr>
          <w:rFonts w:cstheme="minorHAnsi"/>
          <w:i/>
          <w:iCs/>
          <w:lang w:val="es-ES"/>
        </w:rPr>
        <w:t>Biological Reviews</w:t>
      </w:r>
      <w:r w:rsidRPr="00D36414">
        <w:rPr>
          <w:rFonts w:cstheme="minorHAnsi"/>
          <w:lang w:val="es-ES"/>
        </w:rPr>
        <w:t xml:space="preserve">, </w:t>
      </w:r>
      <w:r w:rsidRPr="00D36414">
        <w:rPr>
          <w:rFonts w:cstheme="minorHAnsi"/>
          <w:i/>
          <w:iCs/>
          <w:lang w:val="es-ES"/>
        </w:rPr>
        <w:t>84</w:t>
      </w:r>
      <w:r w:rsidRPr="00D36414">
        <w:rPr>
          <w:rFonts w:cstheme="minorHAnsi"/>
          <w:lang w:val="es-ES"/>
        </w:rPr>
        <w:t xml:space="preserve">(1), 39–54. </w:t>
      </w:r>
      <w:hyperlink r:id="rId1420" w:history="1">
        <w:r w:rsidRPr="00D36414">
          <w:rPr>
            <w:rStyle w:val="Hyperlink"/>
            <w:rFonts w:cstheme="minorHAnsi"/>
            <w:lang w:val="es-ES"/>
          </w:rPr>
          <w:t>https://doi.org/10.1111/j.1469-185X.2008.00060.x</w:t>
        </w:r>
      </w:hyperlink>
      <w:r w:rsidRPr="00D36414">
        <w:rPr>
          <w:rFonts w:cstheme="minorHAnsi"/>
          <w:lang w:val="es-ES"/>
        </w:rPr>
        <w:t xml:space="preserve"> </w:t>
      </w:r>
    </w:p>
    <w:p w14:paraId="5646E6C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Heino, J., Virtanen, R., Vuori, K. M., Saastamoinen, J., Ohtonen, A., &amp; Muotka, T. (2005). </w:t>
      </w:r>
      <w:r w:rsidRPr="00D36414">
        <w:rPr>
          <w:rFonts w:cstheme="minorHAnsi"/>
        </w:rPr>
        <w:t xml:space="preserve">Spring bryophytes in forested landscapes: Land use effects on bryophyte species richness, community structure and persistence. </w:t>
      </w:r>
      <w:r w:rsidRPr="00D36414">
        <w:rPr>
          <w:rFonts w:cstheme="minorHAnsi"/>
          <w:i/>
          <w:iCs/>
        </w:rPr>
        <w:t>Biological Conservation, 124</w:t>
      </w:r>
      <w:r w:rsidRPr="00D36414">
        <w:rPr>
          <w:rFonts w:cstheme="minorHAnsi"/>
          <w:iCs/>
        </w:rPr>
        <w:t>(4), 539-545</w:t>
      </w:r>
      <w:r w:rsidRPr="00D36414">
        <w:rPr>
          <w:rFonts w:cstheme="minorHAnsi"/>
        </w:rPr>
        <w:t xml:space="preserve">. </w:t>
      </w:r>
      <w:hyperlink r:id="rId1421" w:history="1">
        <w:r w:rsidRPr="00D36414">
          <w:rPr>
            <w:rStyle w:val="Hyperlink"/>
            <w:rFonts w:cstheme="minorHAnsi"/>
          </w:rPr>
          <w:t>https://doi.org/10.1016/j.biocon.2005.03.004</w:t>
        </w:r>
      </w:hyperlink>
      <w:r w:rsidRPr="00D36414">
        <w:rPr>
          <w:rFonts w:cstheme="minorHAnsi"/>
        </w:rPr>
        <w:t xml:space="preserve"> </w:t>
      </w:r>
    </w:p>
    <w:p w14:paraId="791148D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jcman, M., Hejcmanová, P., Pavlů, V., &amp; Beneš, J. (2013). Origin and history of grasslands in Central Europe - A review. </w:t>
      </w:r>
      <w:r w:rsidRPr="00D36414">
        <w:rPr>
          <w:rFonts w:cstheme="minorHAnsi"/>
          <w:i/>
          <w:iCs/>
        </w:rPr>
        <w:t>Grass and Forage Science</w:t>
      </w:r>
      <w:r w:rsidRPr="00D36414">
        <w:rPr>
          <w:rFonts w:cstheme="minorHAnsi"/>
        </w:rPr>
        <w:t xml:space="preserve">, </w:t>
      </w:r>
      <w:r w:rsidRPr="00D36414">
        <w:rPr>
          <w:rFonts w:cstheme="minorHAnsi"/>
          <w:i/>
          <w:iCs/>
        </w:rPr>
        <w:t>68</w:t>
      </w:r>
      <w:r w:rsidRPr="00D36414">
        <w:rPr>
          <w:rFonts w:cstheme="minorHAnsi"/>
        </w:rPr>
        <w:t xml:space="preserve">(3), 345–363. </w:t>
      </w:r>
      <w:hyperlink r:id="rId1422" w:history="1">
        <w:r w:rsidRPr="00D36414">
          <w:rPr>
            <w:rStyle w:val="Hyperlink"/>
            <w:rFonts w:cstheme="minorHAnsi"/>
          </w:rPr>
          <w:t>https://doi.org/10.1111/gfs.12066</w:t>
        </w:r>
      </w:hyperlink>
      <w:r w:rsidRPr="00D36414">
        <w:rPr>
          <w:rFonts w:cstheme="minorHAnsi"/>
        </w:rPr>
        <w:t xml:space="preserve"> </w:t>
      </w:r>
    </w:p>
    <w:p w14:paraId="272488C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jcman, M., Száková, J., Schellberg, J., Šrek, P., Tlustoš, P., &amp; Balík, J. (2010). The Rengen grassland experiment: Bryophytes biomass and element concentrations after 65 years of fertilizer application. </w:t>
      </w:r>
      <w:r w:rsidRPr="00D36414">
        <w:rPr>
          <w:rFonts w:cstheme="minorHAnsi"/>
          <w:i/>
          <w:iCs/>
        </w:rPr>
        <w:t>Environmental Monitoring and Assessment</w:t>
      </w:r>
      <w:r w:rsidRPr="00D36414">
        <w:rPr>
          <w:rFonts w:cstheme="minorHAnsi"/>
        </w:rPr>
        <w:t xml:space="preserve">, </w:t>
      </w:r>
      <w:r w:rsidRPr="00D36414">
        <w:rPr>
          <w:rFonts w:cstheme="minorHAnsi"/>
          <w:i/>
          <w:iCs/>
        </w:rPr>
        <w:t>166</w:t>
      </w:r>
      <w:r w:rsidRPr="00D36414">
        <w:rPr>
          <w:rFonts w:cstheme="minorHAnsi"/>
        </w:rPr>
        <w:t xml:space="preserve">(1–4), 653–662. </w:t>
      </w:r>
      <w:hyperlink r:id="rId1423" w:history="1">
        <w:r w:rsidRPr="00D36414">
          <w:rPr>
            <w:rStyle w:val="Hyperlink"/>
            <w:rFonts w:cstheme="minorHAnsi"/>
          </w:rPr>
          <w:t>https://doi.org/10.1007/s10661-009-1030-6</w:t>
        </w:r>
      </w:hyperlink>
      <w:r w:rsidRPr="00D36414">
        <w:rPr>
          <w:rFonts w:cstheme="minorHAnsi"/>
        </w:rPr>
        <w:t xml:space="preserve"> </w:t>
      </w:r>
    </w:p>
    <w:p w14:paraId="3F9FC2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09). </w:t>
      </w:r>
      <w:r w:rsidRPr="00D36414">
        <w:rPr>
          <w:rFonts w:cstheme="minorHAnsi"/>
          <w:i/>
          <w:iCs/>
        </w:rPr>
        <w:t>Biodiversity in the Baltic Sea</w:t>
      </w:r>
      <w:r w:rsidRPr="00D36414">
        <w:rPr>
          <w:rFonts w:cstheme="minorHAnsi"/>
        </w:rPr>
        <w:t>.</w:t>
      </w:r>
    </w:p>
    <w:p w14:paraId="6EF9BA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HELCOM. (2010). Ecosystem health of the Baltic sea 2003-2007: HELCOM initial holistic assessment. Helsinki, Finland: Helsinki Commission</w:t>
      </w:r>
    </w:p>
    <w:p w14:paraId="7D7D6C8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3). HELCOM red list of Baltic Sea species in danger of becoming extinct. </w:t>
      </w:r>
      <w:r w:rsidRPr="00D36414">
        <w:rPr>
          <w:rFonts w:cstheme="minorHAnsi"/>
          <w:i/>
          <w:iCs/>
        </w:rPr>
        <w:t>Baltic Sea Environment Proceedings</w:t>
      </w:r>
      <w:r w:rsidRPr="00D36414">
        <w:rPr>
          <w:rFonts w:cstheme="minorHAnsi"/>
        </w:rPr>
        <w:t xml:space="preserve">, </w:t>
      </w:r>
      <w:r w:rsidRPr="00D36414">
        <w:rPr>
          <w:rFonts w:cstheme="minorHAnsi"/>
          <w:i/>
          <w:iCs/>
        </w:rPr>
        <w:t>140</w:t>
      </w:r>
      <w:r w:rsidRPr="00D36414">
        <w:rPr>
          <w:rFonts w:cstheme="minorHAnsi"/>
          <w:i/>
        </w:rPr>
        <w:t>,</w:t>
      </w:r>
      <w:r w:rsidRPr="00D36414">
        <w:rPr>
          <w:rFonts w:cstheme="minorHAnsi"/>
        </w:rPr>
        <w:t xml:space="preserve"> 110.</w:t>
      </w:r>
    </w:p>
    <w:p w14:paraId="4FB953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6). </w:t>
      </w:r>
      <w:r w:rsidRPr="00D36414">
        <w:rPr>
          <w:rFonts w:cstheme="minorHAnsi"/>
          <w:i/>
        </w:rPr>
        <w:t>Towards an assessment of ecological coherence of the marine protected areas network in the Baltic Sea region, (i), 141</w:t>
      </w:r>
      <w:r w:rsidRPr="00D36414">
        <w:rPr>
          <w:rFonts w:cstheme="minorHAnsi"/>
        </w:rPr>
        <w:t xml:space="preserve">. Retrieved from </w:t>
      </w:r>
      <w:hyperlink r:id="rId1424" w:history="1">
        <w:r w:rsidRPr="00D36414">
          <w:rPr>
            <w:rStyle w:val="Hyperlink"/>
            <w:rFonts w:cstheme="minorHAnsi"/>
          </w:rPr>
          <w:t>http://www.nature.com/doifinder/10.1038/nature13022</w:t>
        </w:r>
      </w:hyperlink>
      <w:r w:rsidRPr="00D36414">
        <w:rPr>
          <w:rFonts w:cstheme="minorHAnsi"/>
        </w:rPr>
        <w:t xml:space="preserve"> </w:t>
      </w:r>
    </w:p>
    <w:p w14:paraId="13CDFA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a). </w:t>
      </w:r>
      <w:r w:rsidRPr="00D36414">
        <w:rPr>
          <w:rFonts w:cstheme="minorHAnsi"/>
          <w:i/>
        </w:rPr>
        <w:t>Abundance of coastal key fish species.</w:t>
      </w:r>
      <w:r w:rsidRPr="00D36414">
        <w:rPr>
          <w:rFonts w:cstheme="minorHAnsi"/>
        </w:rPr>
        <w:t xml:space="preserve"> Retrieved July 6, 2017, from </w:t>
      </w:r>
      <w:hyperlink r:id="rId1425" w:history="1">
        <w:r w:rsidRPr="00D36414">
          <w:rPr>
            <w:rStyle w:val="Hyperlink"/>
            <w:rFonts w:cstheme="minorHAnsi"/>
          </w:rPr>
          <w:t>http://www.helcom.fi/baltic-sea-trends/indicators/abundance-of-key-coastal-fish-species</w:t>
        </w:r>
      </w:hyperlink>
      <w:r w:rsidRPr="00D36414">
        <w:rPr>
          <w:rFonts w:cstheme="minorHAnsi"/>
        </w:rPr>
        <w:t xml:space="preserve"> </w:t>
      </w:r>
    </w:p>
    <w:p w14:paraId="6020800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b). </w:t>
      </w:r>
      <w:r w:rsidRPr="00D36414">
        <w:rPr>
          <w:rFonts w:cstheme="minorHAnsi"/>
          <w:i/>
        </w:rPr>
        <w:t>Abundance of waterbirds in the breeding season.</w:t>
      </w:r>
      <w:r w:rsidRPr="00D36414">
        <w:rPr>
          <w:rFonts w:cstheme="minorHAnsi"/>
        </w:rPr>
        <w:t xml:space="preserve"> Retrieved July 26, 2017, from </w:t>
      </w:r>
      <w:hyperlink r:id="rId1426" w:history="1">
        <w:r w:rsidRPr="00D36414">
          <w:rPr>
            <w:rStyle w:val="Hyperlink"/>
            <w:rFonts w:cstheme="minorHAnsi"/>
          </w:rPr>
          <w:t>http://www.helcom.fi/baltic-sea-trends/indicators/abundance-of-waterbirds-in-the-breeding-season/</w:t>
        </w:r>
      </w:hyperlink>
      <w:r w:rsidRPr="00D36414">
        <w:rPr>
          <w:rFonts w:cstheme="minorHAnsi"/>
        </w:rPr>
        <w:t xml:space="preserve"> </w:t>
      </w:r>
    </w:p>
    <w:p w14:paraId="59DCB1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c). </w:t>
      </w:r>
      <w:r w:rsidRPr="00D36414">
        <w:rPr>
          <w:rFonts w:cstheme="minorHAnsi"/>
          <w:i/>
        </w:rPr>
        <w:t>Abundance of waterbirds in the wintering season.</w:t>
      </w:r>
      <w:r w:rsidRPr="00D36414">
        <w:rPr>
          <w:rFonts w:cstheme="minorHAnsi"/>
        </w:rPr>
        <w:t xml:space="preserve"> Retrieved July 26, 2017, from </w:t>
      </w:r>
      <w:hyperlink r:id="rId1427" w:history="1">
        <w:r w:rsidRPr="00D36414">
          <w:rPr>
            <w:rStyle w:val="Hyperlink"/>
            <w:rFonts w:cstheme="minorHAnsi"/>
          </w:rPr>
          <w:t>http://www.helcom.fi/baltic-sea-trends/indicators/abundance-of-waterbirds-in-the-wintering-season/</w:t>
        </w:r>
      </w:hyperlink>
      <w:r w:rsidRPr="00D36414">
        <w:rPr>
          <w:rFonts w:cstheme="minorHAnsi"/>
        </w:rPr>
        <w:t xml:space="preserve"> </w:t>
      </w:r>
    </w:p>
    <w:p w14:paraId="02968D6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d). </w:t>
      </w:r>
      <w:r w:rsidRPr="00D36414">
        <w:rPr>
          <w:rFonts w:cstheme="minorHAnsi"/>
          <w:i/>
        </w:rPr>
        <w:t xml:space="preserve">Distribution of Baltic seals. </w:t>
      </w:r>
      <w:r w:rsidRPr="00D36414">
        <w:rPr>
          <w:rFonts w:cstheme="minorHAnsi"/>
        </w:rPr>
        <w:t xml:space="preserve">HELCOM core indicator report. Retrieved July 26, 2017, from </w:t>
      </w:r>
      <w:hyperlink r:id="rId1428" w:history="1">
        <w:r w:rsidRPr="00D36414">
          <w:rPr>
            <w:rStyle w:val="Hyperlink"/>
            <w:rFonts w:cstheme="minorHAnsi"/>
          </w:rPr>
          <w:t>http://www.helcom.fi/baltic-sea-trends/indicators/distribution-of-baltic-seals/</w:t>
        </w:r>
      </w:hyperlink>
      <w:r w:rsidRPr="00D36414">
        <w:rPr>
          <w:rFonts w:cstheme="minorHAnsi"/>
        </w:rPr>
        <w:t xml:space="preserve"> </w:t>
      </w:r>
    </w:p>
    <w:p w14:paraId="64BC940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e). </w:t>
      </w:r>
      <w:r w:rsidRPr="00D36414">
        <w:rPr>
          <w:rFonts w:cstheme="minorHAnsi"/>
          <w:i/>
        </w:rPr>
        <w:t xml:space="preserve">First version of the “State of the Baltic Sea” report – June 2017 – to be updated in 2018. </w:t>
      </w:r>
      <w:r w:rsidRPr="00D36414">
        <w:rPr>
          <w:rFonts w:cstheme="minorHAnsi"/>
          <w:iCs/>
        </w:rPr>
        <w:t xml:space="preserve">Available at: </w:t>
      </w:r>
      <w:hyperlink r:id="rId1429" w:history="1">
        <w:r w:rsidRPr="00D36414">
          <w:rPr>
            <w:rStyle w:val="Hyperlink"/>
            <w:rFonts w:cstheme="minorHAnsi"/>
            <w:iCs/>
          </w:rPr>
          <w:t>http://stateofthebalticsea.helcom.fi</w:t>
        </w:r>
      </w:hyperlink>
      <w:r w:rsidRPr="00D36414">
        <w:rPr>
          <w:rFonts w:cstheme="minorHAnsi"/>
        </w:rPr>
        <w:t xml:space="preserve"> </w:t>
      </w:r>
    </w:p>
    <w:p w14:paraId="3188571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f). </w:t>
      </w:r>
      <w:r w:rsidRPr="00D36414">
        <w:rPr>
          <w:rFonts w:cstheme="minorHAnsi"/>
          <w:i/>
        </w:rPr>
        <w:t>State of the soft-bottom macrofauna community</w:t>
      </w:r>
      <w:r w:rsidRPr="00D36414">
        <w:rPr>
          <w:rFonts w:cstheme="minorHAnsi"/>
        </w:rPr>
        <w:t xml:space="preserve">. Retrieved July 26, 2017, from </w:t>
      </w:r>
      <w:hyperlink r:id="rId1430" w:history="1">
        <w:r w:rsidRPr="00D36414">
          <w:rPr>
            <w:rStyle w:val="Hyperlink"/>
            <w:rFonts w:cstheme="minorHAnsi"/>
          </w:rPr>
          <w:t>http://www.helcom.fi/baltic-sea-trends/indicators/state-of-the-soft-bottom-macrofauna-community/</w:t>
        </w:r>
      </w:hyperlink>
      <w:r w:rsidRPr="00D36414">
        <w:rPr>
          <w:rFonts w:cstheme="minorHAnsi"/>
        </w:rPr>
        <w:t xml:space="preserve"> </w:t>
      </w:r>
    </w:p>
    <w:p w14:paraId="5682102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LCOM. (2017g). </w:t>
      </w:r>
      <w:r w:rsidRPr="00D36414">
        <w:rPr>
          <w:rFonts w:cstheme="minorHAnsi"/>
          <w:i/>
        </w:rPr>
        <w:t>Trends in arrival of new non-indigenous species</w:t>
      </w:r>
      <w:r w:rsidRPr="00D36414">
        <w:rPr>
          <w:rFonts w:cstheme="minorHAnsi"/>
        </w:rPr>
        <w:t xml:space="preserve">. Retrieved July 26, 2017, from </w:t>
      </w:r>
      <w:hyperlink r:id="rId1431" w:history="1">
        <w:r w:rsidRPr="00D36414">
          <w:rPr>
            <w:rStyle w:val="Hyperlink"/>
            <w:rFonts w:cstheme="minorHAnsi"/>
          </w:rPr>
          <w:t>http://www.helcom.fi/baltic-sea-trends/indicators/trends-in-arrival-of-new-non-indigenous-species/</w:t>
        </w:r>
      </w:hyperlink>
      <w:r w:rsidRPr="00D36414">
        <w:rPr>
          <w:rFonts w:cstheme="minorHAnsi"/>
        </w:rPr>
        <w:t xml:space="preserve"> </w:t>
      </w:r>
    </w:p>
    <w:p w14:paraId="56B3941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nden, J.A., Ims, R.A., Yoccoz, N.G., Hellström, P., &amp; Angerbjörn, A. (2010). Strength of asymmetric </w:t>
      </w:r>
      <w:r w:rsidRPr="00D36414">
        <w:rPr>
          <w:rFonts w:cstheme="minorHAnsi"/>
        </w:rPr>
        <w:lastRenderedPageBreak/>
        <w:t xml:space="preserve">competition between predators in food webs ruled by fluctuating prey: The case of foxes in tundra. </w:t>
      </w:r>
      <w:r w:rsidRPr="00D36414">
        <w:rPr>
          <w:rFonts w:cstheme="minorHAnsi"/>
          <w:i/>
        </w:rPr>
        <w:t>Oikos,119</w:t>
      </w:r>
      <w:r w:rsidRPr="00D36414">
        <w:rPr>
          <w:rFonts w:cstheme="minorHAnsi"/>
        </w:rPr>
        <w:t xml:space="preserve">(1), 27-34. </w:t>
      </w:r>
      <w:hyperlink r:id="rId1432" w:history="1">
        <w:r w:rsidRPr="00D36414">
          <w:rPr>
            <w:rStyle w:val="Hyperlink"/>
            <w:rFonts w:cstheme="minorHAnsi"/>
          </w:rPr>
          <w:t>https://doi.org/10.1111/j.1600-0706.2009.17604.x</w:t>
        </w:r>
      </w:hyperlink>
      <w:r w:rsidRPr="00D36414">
        <w:rPr>
          <w:rFonts w:cstheme="minorHAnsi"/>
        </w:rPr>
        <w:t xml:space="preserve"> </w:t>
      </w:r>
    </w:p>
    <w:p w14:paraId="42453F5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nwood, W. D. (2010). Toward a strategy for the conservation and protection of the world’s temperate grasslands. </w:t>
      </w:r>
      <w:r w:rsidRPr="00D36414">
        <w:rPr>
          <w:rFonts w:cstheme="minorHAnsi"/>
          <w:i/>
          <w:iCs/>
        </w:rPr>
        <w:t>Great Plains Research</w:t>
      </w:r>
      <w:r w:rsidRPr="00D36414">
        <w:rPr>
          <w:rFonts w:cstheme="minorHAnsi"/>
        </w:rPr>
        <w:t xml:space="preserve">, </w:t>
      </w:r>
      <w:r w:rsidRPr="00D36414">
        <w:rPr>
          <w:rFonts w:cstheme="minorHAnsi"/>
          <w:i/>
          <w:iCs/>
        </w:rPr>
        <w:t>20</w:t>
      </w:r>
      <w:r w:rsidRPr="00D36414">
        <w:rPr>
          <w:rFonts w:cstheme="minorHAnsi"/>
        </w:rPr>
        <w:t xml:space="preserve">(1), 121–134. Retrieved from </w:t>
      </w:r>
      <w:hyperlink r:id="rId1433" w:history="1">
        <w:r w:rsidRPr="00D36414">
          <w:rPr>
            <w:rStyle w:val="Hyperlink"/>
            <w:rFonts w:cstheme="minorHAnsi"/>
          </w:rPr>
          <w:t>http://digitalcommons.unl.edu/greatplainsresearch</w:t>
        </w:r>
      </w:hyperlink>
      <w:r w:rsidRPr="00D36414">
        <w:rPr>
          <w:rFonts w:cstheme="minorHAnsi"/>
        </w:rPr>
        <w:t xml:space="preserve"> </w:t>
      </w:r>
    </w:p>
    <w:p w14:paraId="759B2E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ering, D., Schmidt-Kloiber, A., Murphy, J., Lücke, S., Zamora-Muñoz, C., López-Rodríguez, M. J., Huber, T., &amp; Graf, W. (2009). Potential impact of climate change on aquatic insects: A sensitivity analysis for European caddisflies (Trichoptera) based on distribution patterns and ecological preferences. </w:t>
      </w:r>
      <w:r w:rsidRPr="00D36414">
        <w:rPr>
          <w:rFonts w:cstheme="minorHAnsi"/>
          <w:i/>
          <w:iCs/>
        </w:rPr>
        <w:t>Aquatic Sciences</w:t>
      </w:r>
      <w:r w:rsidRPr="00D36414">
        <w:rPr>
          <w:rFonts w:cstheme="minorHAnsi"/>
        </w:rPr>
        <w:t xml:space="preserve">, </w:t>
      </w:r>
      <w:r w:rsidRPr="00D36414">
        <w:rPr>
          <w:rFonts w:cstheme="minorHAnsi"/>
          <w:i/>
          <w:iCs/>
        </w:rPr>
        <w:t>71</w:t>
      </w:r>
      <w:r w:rsidRPr="00D36414">
        <w:rPr>
          <w:rFonts w:cstheme="minorHAnsi"/>
        </w:rPr>
        <w:t xml:space="preserve">(1), 3–14. </w:t>
      </w:r>
      <w:hyperlink r:id="rId1434" w:history="1">
        <w:r w:rsidRPr="00D36414">
          <w:rPr>
            <w:rStyle w:val="Hyperlink"/>
            <w:rFonts w:cstheme="minorHAnsi"/>
          </w:rPr>
          <w:t>https://doi.org/10.1007/s00027-009-9159-5</w:t>
        </w:r>
      </w:hyperlink>
      <w:r w:rsidRPr="00D36414">
        <w:rPr>
          <w:rFonts w:cstheme="minorHAnsi"/>
        </w:rPr>
        <w:t xml:space="preserve"> </w:t>
      </w:r>
    </w:p>
    <w:p w14:paraId="5D535B5B"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Hermy, M., Honnay, O., Firbank, L., Grashof-Bokdam, C., &amp; Lawesson, J. E. (1999). An ecological comparison between ancient and other forest plant species of Europe, and the implications for forest conservation. </w:t>
      </w:r>
      <w:r w:rsidRPr="00D36414">
        <w:rPr>
          <w:rFonts w:cstheme="minorHAnsi"/>
          <w:i/>
          <w:iCs/>
          <w:lang w:val="es-ES"/>
        </w:rPr>
        <w:t>Biological Conservation</w:t>
      </w:r>
      <w:r w:rsidRPr="00D36414">
        <w:rPr>
          <w:rFonts w:cstheme="minorHAnsi"/>
          <w:lang w:val="es-ES"/>
        </w:rPr>
        <w:t xml:space="preserve">, </w:t>
      </w:r>
      <w:r w:rsidRPr="00D36414">
        <w:rPr>
          <w:rFonts w:cstheme="minorHAnsi"/>
          <w:i/>
          <w:iCs/>
          <w:lang w:val="es-ES"/>
        </w:rPr>
        <w:t>91</w:t>
      </w:r>
      <w:r w:rsidRPr="00D36414">
        <w:rPr>
          <w:rFonts w:cstheme="minorHAnsi"/>
          <w:lang w:val="es-ES"/>
        </w:rPr>
        <w:t xml:space="preserve">(1), 9–22. </w:t>
      </w:r>
      <w:hyperlink r:id="rId1435" w:history="1">
        <w:r w:rsidRPr="00D36414">
          <w:rPr>
            <w:rStyle w:val="Hyperlink"/>
            <w:rFonts w:cstheme="minorHAnsi"/>
            <w:lang w:val="es-ES"/>
          </w:rPr>
          <w:t>https://doi.org/10.1016/S0006-3207(99)00045-2</w:t>
        </w:r>
      </w:hyperlink>
      <w:r w:rsidRPr="00D36414">
        <w:rPr>
          <w:rFonts w:cstheme="minorHAnsi"/>
          <w:lang w:val="es-ES"/>
        </w:rPr>
        <w:t xml:space="preserve"> </w:t>
      </w:r>
    </w:p>
    <w:p w14:paraId="61E4AC4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Herrera, P. M., García “Petu,” J. A., &amp; Balmori, A. (2015). Valladolid. </w:t>
      </w:r>
      <w:r w:rsidRPr="00D36414">
        <w:rPr>
          <w:rFonts w:cstheme="minorHAnsi"/>
        </w:rPr>
        <w:t xml:space="preserve">In J. Kelcey (Ed.), </w:t>
      </w:r>
      <w:r w:rsidRPr="00D36414">
        <w:rPr>
          <w:rFonts w:cstheme="minorHAnsi"/>
          <w:i/>
          <w:iCs/>
        </w:rPr>
        <w:t>Vertebrates and invertebrates of European cities: Selected non-avian fauna</w:t>
      </w:r>
      <w:r w:rsidRPr="00D36414">
        <w:rPr>
          <w:rFonts w:cstheme="minorHAnsi"/>
        </w:rPr>
        <w:t xml:space="preserve"> (pp. 207–253). New York, USA: Springer Science+Business Media. </w:t>
      </w:r>
      <w:hyperlink r:id="rId1436" w:history="1">
        <w:r w:rsidRPr="00D36414">
          <w:rPr>
            <w:rStyle w:val="Hyperlink"/>
            <w:rFonts w:cstheme="minorHAnsi"/>
          </w:rPr>
          <w:t>https://doi.org/10.1007/978-1-4939-1698-6</w:t>
        </w:r>
      </w:hyperlink>
      <w:r w:rsidRPr="00D36414">
        <w:rPr>
          <w:rFonts w:cstheme="minorHAnsi"/>
        </w:rPr>
        <w:t xml:space="preserve"> </w:t>
      </w:r>
    </w:p>
    <w:p w14:paraId="1CB1905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ickling, R., Roy, D. B., Hill, J. K., Fox, R., &amp; Thomas, C. D. (2006). The distributions of a wide range of taxonomic groups are expanding polewards. </w:t>
      </w:r>
      <w:r w:rsidRPr="00D36414">
        <w:rPr>
          <w:rFonts w:cstheme="minorHAnsi"/>
          <w:i/>
          <w:iCs/>
        </w:rPr>
        <w:t>Global Change Biology</w:t>
      </w:r>
      <w:r w:rsidRPr="00D36414">
        <w:rPr>
          <w:rFonts w:cstheme="minorHAnsi"/>
        </w:rPr>
        <w:t xml:space="preserve">, </w:t>
      </w:r>
      <w:r w:rsidRPr="00D36414">
        <w:rPr>
          <w:rFonts w:cstheme="minorHAnsi"/>
          <w:i/>
          <w:iCs/>
        </w:rPr>
        <w:t>12</w:t>
      </w:r>
      <w:r w:rsidRPr="00D36414">
        <w:rPr>
          <w:rFonts w:cstheme="minorHAnsi"/>
        </w:rPr>
        <w:t xml:space="preserve">(3), 450–455. </w:t>
      </w:r>
      <w:hyperlink r:id="rId1437" w:history="1">
        <w:r w:rsidRPr="00D36414">
          <w:rPr>
            <w:rStyle w:val="Hyperlink"/>
            <w:rFonts w:cstheme="minorHAnsi"/>
          </w:rPr>
          <w:t>https://doi.org/10.1111/j.1365-2486.2006.01116.x</w:t>
        </w:r>
      </w:hyperlink>
      <w:r w:rsidRPr="00D36414">
        <w:rPr>
          <w:rFonts w:cstheme="minorHAnsi"/>
        </w:rPr>
        <w:t xml:space="preserve"> </w:t>
      </w:r>
    </w:p>
    <w:p w14:paraId="62FBE3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iddink, J. G., Burrows, M. T., &amp; García Molinos, J. (2015). Temperature tracking by North Sea benthic invertebrates in response to climate change.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1), 117–129. </w:t>
      </w:r>
      <w:hyperlink r:id="rId1438" w:history="1">
        <w:r w:rsidRPr="00D36414">
          <w:rPr>
            <w:rStyle w:val="Hyperlink"/>
            <w:rFonts w:cstheme="minorHAnsi"/>
          </w:rPr>
          <w:t>https://doi.org/10.1111/gcb.12726</w:t>
        </w:r>
      </w:hyperlink>
      <w:r w:rsidRPr="00D36414">
        <w:rPr>
          <w:rFonts w:cstheme="minorHAnsi"/>
        </w:rPr>
        <w:t xml:space="preserve"> </w:t>
      </w:r>
    </w:p>
    <w:p w14:paraId="7448FE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iddink, J. G., &amp; ter Hofstede, R. (2008). Climate induced increases in species richness of marine fishes. </w:t>
      </w:r>
      <w:r w:rsidRPr="00D36414">
        <w:rPr>
          <w:rFonts w:cstheme="minorHAnsi"/>
          <w:i/>
          <w:iCs/>
        </w:rPr>
        <w:t>Global Change Biology</w:t>
      </w:r>
      <w:r w:rsidRPr="00D36414">
        <w:rPr>
          <w:rFonts w:cstheme="minorHAnsi"/>
        </w:rPr>
        <w:t xml:space="preserve">, </w:t>
      </w:r>
      <w:r w:rsidRPr="00D36414">
        <w:rPr>
          <w:rFonts w:cstheme="minorHAnsi"/>
          <w:i/>
          <w:iCs/>
        </w:rPr>
        <w:t>14</w:t>
      </w:r>
      <w:r w:rsidRPr="00D36414">
        <w:rPr>
          <w:rFonts w:cstheme="minorHAnsi"/>
        </w:rPr>
        <w:t xml:space="preserve">(3), 453–460. </w:t>
      </w:r>
      <w:hyperlink r:id="rId1439" w:history="1">
        <w:r w:rsidRPr="00D36414">
          <w:rPr>
            <w:rStyle w:val="Hyperlink"/>
            <w:rFonts w:cstheme="minorHAnsi"/>
          </w:rPr>
          <w:t>https://doi.org/10.1111/j.1365-2486.2007.01518.x</w:t>
        </w:r>
      </w:hyperlink>
      <w:r w:rsidRPr="00D36414">
        <w:rPr>
          <w:rFonts w:cstheme="minorHAnsi"/>
        </w:rPr>
        <w:t xml:space="preserve"> </w:t>
      </w:r>
    </w:p>
    <w:p w14:paraId="2F5F7EE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iraishi, T., Krug, T., Tanabe, K., Srivastava, N., Baasansuren, J., Fukuda, M., &amp; Troxler, T. G. (2014). </w:t>
      </w:r>
      <w:r w:rsidRPr="00D36414">
        <w:rPr>
          <w:rFonts w:cstheme="minorHAnsi"/>
          <w:i/>
          <w:iCs/>
        </w:rPr>
        <w:t>IPCC 2014, 2013 supplement to the 2006 IPCC guidelines for national greenhouse gas inventories: Wetlands</w:t>
      </w:r>
      <w:r w:rsidRPr="00D36414">
        <w:rPr>
          <w:rFonts w:cstheme="minorHAnsi"/>
        </w:rPr>
        <w:t>.</w:t>
      </w:r>
    </w:p>
    <w:p w14:paraId="7D9348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obohm, C., &amp; Bruchmann, I. (2009). Endemische Gefäßpflanzen und ihre Habitate in Europa–Plädoyer für den Schutz der Grasland-Ökosysteme [Endemic vascular plants and their habitats in Europe – plea for the protection of grassland ecosystems]. </w:t>
      </w:r>
      <w:r w:rsidRPr="00D36414">
        <w:rPr>
          <w:rFonts w:cstheme="minorHAnsi"/>
          <w:i/>
          <w:iCs/>
        </w:rPr>
        <w:t>Berichte Der Reinhold-Tüxen-Gesellschaft</w:t>
      </w:r>
      <w:r w:rsidRPr="00D36414">
        <w:rPr>
          <w:rFonts w:cstheme="minorHAnsi"/>
        </w:rPr>
        <w:t xml:space="preserve">, </w:t>
      </w:r>
      <w:r w:rsidRPr="00D36414">
        <w:rPr>
          <w:rFonts w:cstheme="minorHAnsi"/>
          <w:i/>
          <w:iCs/>
        </w:rPr>
        <w:t>21</w:t>
      </w:r>
      <w:r w:rsidRPr="00D36414">
        <w:rPr>
          <w:rFonts w:cstheme="minorHAnsi"/>
        </w:rPr>
        <w:t>, 142–161.</w:t>
      </w:r>
    </w:p>
    <w:p w14:paraId="1654B44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ochkirch, A., Nieto, A., Braud, Y., Buzzetti, F. M., Chobanov, D., Willemse, L., &amp; Zuna-kratky, T. (2016). </w:t>
      </w:r>
      <w:r w:rsidRPr="00D36414">
        <w:rPr>
          <w:rFonts w:cstheme="minorHAnsi"/>
          <w:i/>
          <w:iCs/>
        </w:rPr>
        <w:t>European red list of grasshoppers, crickets and bush-crickets</w:t>
      </w:r>
      <w:r w:rsidRPr="00D36414">
        <w:rPr>
          <w:rFonts w:cstheme="minorHAnsi"/>
        </w:rPr>
        <w:t xml:space="preserve">. Luxembourg: Publications Office of the European Union. </w:t>
      </w:r>
      <w:hyperlink r:id="rId1440" w:history="1">
        <w:r w:rsidRPr="00D36414">
          <w:rPr>
            <w:rStyle w:val="Hyperlink"/>
            <w:rFonts w:cstheme="minorHAnsi"/>
          </w:rPr>
          <w:t>https://doi.org/10.2779/60944</w:t>
        </w:r>
      </w:hyperlink>
      <w:r w:rsidRPr="00D36414">
        <w:rPr>
          <w:rFonts w:cstheme="minorHAnsi"/>
        </w:rPr>
        <w:t xml:space="preserve"> </w:t>
      </w:r>
    </w:p>
    <w:p w14:paraId="4A95DA18" w14:textId="77777777" w:rsidR="00ED7B7A" w:rsidRPr="00D36414" w:rsidRDefault="00ED7B7A" w:rsidP="00ED7B7A">
      <w:pPr>
        <w:widowControl w:val="0"/>
        <w:autoSpaceDE w:val="0"/>
        <w:autoSpaceDN w:val="0"/>
        <w:adjustRightInd w:val="0"/>
        <w:spacing w:before="120"/>
        <w:ind w:left="480" w:hanging="480"/>
        <w:rPr>
          <w:rFonts w:cstheme="minorHAnsi"/>
          <w:iCs/>
        </w:rPr>
      </w:pPr>
      <w:r w:rsidRPr="00D36414">
        <w:rPr>
          <w:rFonts w:cstheme="minorHAnsi"/>
        </w:rPr>
        <w:t xml:space="preserve">Hodd, R. L., Bourke, D., &amp; Skeffington, M. S. (2014). Projected range contractions of European protected oceanic montane plant communities: Focus on climate change impacts is essential for their future conservation. </w:t>
      </w:r>
      <w:r w:rsidRPr="00D36414">
        <w:rPr>
          <w:rFonts w:cstheme="minorHAnsi"/>
          <w:i/>
          <w:iCs/>
        </w:rPr>
        <w:t>PLoS ONE, 9</w:t>
      </w:r>
      <w:r w:rsidRPr="00D36414">
        <w:rPr>
          <w:rFonts w:cstheme="minorHAnsi"/>
          <w:iCs/>
        </w:rPr>
        <w:t>(4), e95147</w:t>
      </w:r>
      <w:r w:rsidRPr="00D36414">
        <w:rPr>
          <w:rFonts w:cstheme="minorHAnsi"/>
        </w:rPr>
        <w:t xml:space="preserve">. </w:t>
      </w:r>
      <w:hyperlink r:id="rId1441" w:history="1">
        <w:r w:rsidRPr="00D36414">
          <w:rPr>
            <w:rStyle w:val="Hyperlink"/>
            <w:rFonts w:cstheme="minorHAnsi"/>
          </w:rPr>
          <w:t>https://doi.org/10.1371/journal.pone.0095147</w:t>
        </w:r>
      </w:hyperlink>
      <w:r w:rsidRPr="00D36414">
        <w:rPr>
          <w:rFonts w:cstheme="minorHAnsi"/>
        </w:rPr>
        <w:t xml:space="preserve"> </w:t>
      </w:r>
    </w:p>
    <w:p w14:paraId="71DCA8A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odgetts, N. (2015). </w:t>
      </w:r>
      <w:r w:rsidRPr="00D36414">
        <w:rPr>
          <w:rFonts w:cstheme="minorHAnsi"/>
          <w:i/>
          <w:iCs/>
        </w:rPr>
        <w:t>Checklist and country status of European bryophytes – towards a new red list for Europe</w:t>
      </w:r>
      <w:r w:rsidRPr="00D36414">
        <w:rPr>
          <w:rFonts w:cstheme="minorHAnsi"/>
        </w:rPr>
        <w:t xml:space="preserve">. </w:t>
      </w:r>
      <w:r w:rsidRPr="00D36414">
        <w:rPr>
          <w:rFonts w:cstheme="minorHAnsi"/>
          <w:i/>
          <w:iCs/>
        </w:rPr>
        <w:t>Irish Wildlife Manuals</w:t>
      </w:r>
      <w:r w:rsidRPr="00D36414">
        <w:rPr>
          <w:rFonts w:cstheme="minorHAnsi"/>
        </w:rPr>
        <w:t xml:space="preserve">. Ireland: National Parks and Wildlife Service. Retrieved from </w:t>
      </w:r>
      <w:hyperlink r:id="rId1442" w:history="1">
        <w:r w:rsidRPr="00D36414">
          <w:rPr>
            <w:rStyle w:val="Hyperlink"/>
            <w:rFonts w:cstheme="minorHAnsi"/>
          </w:rPr>
          <w:t>http://hdl.handle.net/2262/73373</w:t>
        </w:r>
      </w:hyperlink>
      <w:r w:rsidRPr="00D36414">
        <w:rPr>
          <w:rFonts w:cstheme="minorHAnsi"/>
        </w:rPr>
        <w:t xml:space="preserve"> </w:t>
      </w:r>
    </w:p>
    <w:p w14:paraId="393FEC8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odgetts, N. G. (1992). Measures to protect bryophytes in Great Britain. </w:t>
      </w:r>
      <w:r w:rsidRPr="00D36414">
        <w:rPr>
          <w:rFonts w:cstheme="minorHAnsi"/>
          <w:i/>
          <w:iCs/>
        </w:rPr>
        <w:t>Biological Conservation</w:t>
      </w:r>
      <w:r w:rsidRPr="00D36414">
        <w:rPr>
          <w:rFonts w:cstheme="minorHAnsi"/>
        </w:rPr>
        <w:t xml:space="preserve">, </w:t>
      </w:r>
      <w:r w:rsidRPr="00D36414">
        <w:rPr>
          <w:rFonts w:cstheme="minorHAnsi"/>
          <w:i/>
          <w:iCs/>
        </w:rPr>
        <w:t>59</w:t>
      </w:r>
      <w:r w:rsidRPr="00D36414">
        <w:rPr>
          <w:rFonts w:cstheme="minorHAnsi"/>
        </w:rPr>
        <w:t xml:space="preserve">(2–3), 259–264. </w:t>
      </w:r>
      <w:hyperlink r:id="rId1443" w:history="1">
        <w:r w:rsidRPr="00D36414">
          <w:rPr>
            <w:rStyle w:val="Hyperlink"/>
            <w:rFonts w:cstheme="minorHAnsi"/>
          </w:rPr>
          <w:t>https://doi.org/10.1016/0006-3207(92)90594-D</w:t>
        </w:r>
      </w:hyperlink>
      <w:r w:rsidRPr="00D36414">
        <w:rPr>
          <w:rFonts w:cstheme="minorHAnsi"/>
        </w:rPr>
        <w:t xml:space="preserve"> </w:t>
      </w:r>
    </w:p>
    <w:p w14:paraId="6461143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Hof, A. R. (2015). Alien species in a warming climate: a case study of the nutcracker and stone pines. </w:t>
      </w:r>
      <w:r w:rsidRPr="00D36414">
        <w:rPr>
          <w:rFonts w:cstheme="minorHAnsi"/>
          <w:i/>
          <w:iCs/>
        </w:rPr>
        <w:t>Biological Invasions</w:t>
      </w:r>
      <w:r w:rsidRPr="00D36414">
        <w:rPr>
          <w:rFonts w:cstheme="minorHAnsi"/>
        </w:rPr>
        <w:t xml:space="preserve">, </w:t>
      </w:r>
      <w:r w:rsidRPr="00D36414">
        <w:rPr>
          <w:rFonts w:cstheme="minorHAnsi"/>
          <w:i/>
          <w:iCs/>
        </w:rPr>
        <w:t>17</w:t>
      </w:r>
      <w:r w:rsidRPr="00D36414">
        <w:rPr>
          <w:rFonts w:cstheme="minorHAnsi"/>
        </w:rPr>
        <w:t xml:space="preserve">(5), 1533–1543. </w:t>
      </w:r>
      <w:hyperlink r:id="rId1444" w:history="1">
        <w:r w:rsidRPr="00D36414">
          <w:rPr>
            <w:rStyle w:val="Hyperlink"/>
            <w:rFonts w:cstheme="minorHAnsi"/>
          </w:rPr>
          <w:t>https://doi.org/10.1007/s10530-014-0813-z</w:t>
        </w:r>
      </w:hyperlink>
      <w:r w:rsidRPr="00D36414">
        <w:rPr>
          <w:rFonts w:cstheme="minorHAnsi"/>
        </w:rPr>
        <w:t xml:space="preserve"> </w:t>
      </w:r>
    </w:p>
    <w:p w14:paraId="7B51456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ofmeister, J., Hošek, J., Brabec, M., Dvořák, D., Beran, M., Deckerová, H., Burel, J., Kříž, M., Borovička, J., Běťák, J., Vašutová, M., Malíček, J., Palice, Z., Syrovátková, L., Steinová, J., Černajová, I., Holá, E., Novozámská, E., Čížek, L., Iarema, V., Baltaziuk, K., &amp; Svoboda, T. (2015). Value of old forest attributes related to cryptogam species richness in temperate forests: A quantitative assessment. </w:t>
      </w:r>
      <w:r w:rsidRPr="00D36414">
        <w:rPr>
          <w:rFonts w:cstheme="minorHAnsi"/>
          <w:i/>
          <w:iCs/>
        </w:rPr>
        <w:t>Ecological Indicators</w:t>
      </w:r>
      <w:r w:rsidRPr="00D36414">
        <w:rPr>
          <w:rFonts w:cstheme="minorHAnsi"/>
        </w:rPr>
        <w:t xml:space="preserve">, </w:t>
      </w:r>
      <w:r w:rsidRPr="00D36414">
        <w:rPr>
          <w:rFonts w:cstheme="minorHAnsi"/>
          <w:i/>
          <w:iCs/>
        </w:rPr>
        <w:t>57</w:t>
      </w:r>
      <w:r w:rsidRPr="00D36414">
        <w:rPr>
          <w:rFonts w:cstheme="minorHAnsi"/>
        </w:rPr>
        <w:t xml:space="preserve">, 497–504. </w:t>
      </w:r>
      <w:hyperlink r:id="rId1445" w:history="1">
        <w:r w:rsidRPr="00D36414">
          <w:rPr>
            <w:rStyle w:val="Hyperlink"/>
            <w:rFonts w:cstheme="minorHAnsi"/>
          </w:rPr>
          <w:t>https://doi.org/10.1016/j.ecolind.2015.05.015</w:t>
        </w:r>
      </w:hyperlink>
      <w:r w:rsidRPr="00D36414">
        <w:rPr>
          <w:rFonts w:cstheme="minorHAnsi"/>
        </w:rPr>
        <w:t xml:space="preserve"> </w:t>
      </w:r>
    </w:p>
    <w:p w14:paraId="77E0DFA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olsinger, J. R. (1988). Troglobites: the evolution of cave-dwelling organisms. </w:t>
      </w:r>
      <w:r w:rsidRPr="00D36414">
        <w:rPr>
          <w:rFonts w:cstheme="minorHAnsi"/>
          <w:i/>
          <w:iCs/>
        </w:rPr>
        <w:t>American Scientist</w:t>
      </w:r>
      <w:r w:rsidRPr="00D36414">
        <w:rPr>
          <w:rFonts w:cstheme="minorHAnsi"/>
        </w:rPr>
        <w:t xml:space="preserve">, </w:t>
      </w:r>
      <w:r w:rsidRPr="00D36414">
        <w:rPr>
          <w:rFonts w:cstheme="minorHAnsi"/>
          <w:i/>
          <w:iCs/>
        </w:rPr>
        <w:t>76</w:t>
      </w:r>
      <w:r w:rsidRPr="00D36414">
        <w:rPr>
          <w:rFonts w:cstheme="minorHAnsi"/>
        </w:rPr>
        <w:t>(2), 146–153.</w:t>
      </w:r>
    </w:p>
    <w:p w14:paraId="08F0018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ölzel, N., Haub, C., Ingelfinger, M. P., Otte, A., &amp; Pilipenko, V. N. (2002). The return of the steppe large-scale restoration of degraded land in southern Russia during the post-Soviet era. </w:t>
      </w:r>
      <w:r w:rsidRPr="00D36414">
        <w:rPr>
          <w:rFonts w:cstheme="minorHAnsi"/>
          <w:i/>
          <w:iCs/>
        </w:rPr>
        <w:t>Journal for Nature Conservation</w:t>
      </w:r>
      <w:r w:rsidRPr="00D36414">
        <w:rPr>
          <w:rFonts w:cstheme="minorHAnsi"/>
        </w:rPr>
        <w:t xml:space="preserve">, </w:t>
      </w:r>
      <w:r w:rsidRPr="00D36414">
        <w:rPr>
          <w:rFonts w:cstheme="minorHAnsi"/>
          <w:i/>
          <w:iCs/>
        </w:rPr>
        <w:t>10</w:t>
      </w:r>
      <w:r w:rsidRPr="00D36414">
        <w:rPr>
          <w:rFonts w:cstheme="minorHAnsi"/>
        </w:rPr>
        <w:t xml:space="preserve">(2), 75–85. </w:t>
      </w:r>
      <w:hyperlink r:id="rId1446" w:history="1">
        <w:r w:rsidRPr="00D36414">
          <w:rPr>
            <w:rStyle w:val="Hyperlink"/>
            <w:rFonts w:cstheme="minorHAnsi"/>
          </w:rPr>
          <w:t>https://doi.org/10.1078/1617-1381-00009</w:t>
        </w:r>
      </w:hyperlink>
      <w:r w:rsidRPr="00D36414">
        <w:rPr>
          <w:rFonts w:cstheme="minorHAnsi"/>
        </w:rPr>
        <w:t xml:space="preserve"> </w:t>
      </w:r>
    </w:p>
    <w:p w14:paraId="7A774A04" w14:textId="77777777" w:rsidR="00ED7B7A" w:rsidRPr="00D36414" w:rsidRDefault="00ED7B7A" w:rsidP="00ED7B7A">
      <w:pPr>
        <w:spacing w:before="120"/>
        <w:ind w:left="567" w:hanging="567"/>
        <w:rPr>
          <w:rFonts w:cstheme="minorHAnsi"/>
          <w:lang w:val="es-ES"/>
        </w:rPr>
      </w:pPr>
      <w:r w:rsidRPr="00D36414">
        <w:rPr>
          <w:rFonts w:cstheme="minorHAnsi"/>
        </w:rPr>
        <w:t xml:space="preserve">Hooper, D. U., Adair, E. C., Cardinale, B. J., Byrnes, J. E. K., Hungate, B. A., Matulich, K. L., Gonzalez, A, Duffy, J. E., Gamfeldt, L., &amp; O’Connor, M. I. (2012). A global synthesis reveals biodiversity loss as a major driver of ecosystem change. </w:t>
      </w:r>
      <w:r w:rsidRPr="00D36414">
        <w:rPr>
          <w:rFonts w:cstheme="minorHAnsi"/>
          <w:i/>
          <w:lang w:val="es-ES"/>
        </w:rPr>
        <w:t>Nature 486,</w:t>
      </w:r>
      <w:r w:rsidRPr="00D36414">
        <w:rPr>
          <w:rFonts w:cstheme="minorHAnsi"/>
          <w:lang w:val="es-ES"/>
        </w:rPr>
        <w:t xml:space="preserve"> U105–U129. </w:t>
      </w:r>
      <w:hyperlink r:id="rId1447" w:history="1">
        <w:r w:rsidRPr="00D36414">
          <w:rPr>
            <w:rStyle w:val="Hyperlink"/>
            <w:rFonts w:cstheme="minorHAnsi"/>
            <w:lang w:val="es-ES"/>
          </w:rPr>
          <w:t>https://doi.org/10.1038/nature11118</w:t>
        </w:r>
      </w:hyperlink>
      <w:r w:rsidRPr="00D36414">
        <w:rPr>
          <w:rFonts w:cstheme="minorHAnsi"/>
          <w:lang w:val="es-ES"/>
        </w:rPr>
        <w:t xml:space="preserve"> </w:t>
      </w:r>
    </w:p>
    <w:p w14:paraId="4D5F819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Hudson, J. M. G., &amp; Henry, G. H. R. (2009). </w:t>
      </w:r>
      <w:r w:rsidRPr="00D36414">
        <w:rPr>
          <w:rFonts w:cstheme="minorHAnsi"/>
        </w:rPr>
        <w:t xml:space="preserve">Increased plant biomass in a high Arctic heath community from 1981 to 2008. </w:t>
      </w:r>
      <w:r w:rsidRPr="00D36414">
        <w:rPr>
          <w:rFonts w:cstheme="minorHAnsi"/>
          <w:i/>
          <w:iCs/>
        </w:rPr>
        <w:t>Ecology</w:t>
      </w:r>
      <w:r w:rsidRPr="00D36414">
        <w:rPr>
          <w:rFonts w:cstheme="minorHAnsi"/>
        </w:rPr>
        <w:t xml:space="preserve">, </w:t>
      </w:r>
      <w:r w:rsidRPr="00D36414">
        <w:rPr>
          <w:rFonts w:cstheme="minorHAnsi"/>
          <w:i/>
          <w:iCs/>
        </w:rPr>
        <w:t>90</w:t>
      </w:r>
      <w:r w:rsidRPr="00D36414">
        <w:rPr>
          <w:rFonts w:cstheme="minorHAnsi"/>
        </w:rPr>
        <w:t xml:space="preserve">(10), 2657–2663. </w:t>
      </w:r>
      <w:hyperlink r:id="rId1448" w:history="1">
        <w:r w:rsidRPr="00D36414">
          <w:rPr>
            <w:rStyle w:val="Hyperlink"/>
            <w:rFonts w:cstheme="minorHAnsi"/>
          </w:rPr>
          <w:t>http://doi.org/10.1890/09-0102.1</w:t>
        </w:r>
      </w:hyperlink>
      <w:r w:rsidRPr="00D36414">
        <w:rPr>
          <w:rFonts w:cstheme="minorHAnsi"/>
        </w:rPr>
        <w:t xml:space="preserve"> </w:t>
      </w:r>
    </w:p>
    <w:p w14:paraId="63FAC3A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ughes, A. R., Inouye, B. D., Johnson, M. T. J., Underwood, N., &amp; Vellend, M. (2008). Ecological consequences of genetic diversity. </w:t>
      </w:r>
      <w:r w:rsidRPr="00D36414">
        <w:rPr>
          <w:rFonts w:cstheme="minorHAnsi"/>
          <w:i/>
        </w:rPr>
        <w:t>Ecology Letters 11,</w:t>
      </w:r>
      <w:r w:rsidRPr="00D36414">
        <w:rPr>
          <w:rFonts w:cstheme="minorHAnsi"/>
        </w:rPr>
        <w:t xml:space="preserve"> 609–623. </w:t>
      </w:r>
      <w:hyperlink r:id="rId1449" w:history="1">
        <w:r w:rsidRPr="00D36414">
          <w:rPr>
            <w:rStyle w:val="Hyperlink"/>
            <w:rFonts w:cstheme="minorHAnsi"/>
          </w:rPr>
          <w:t>http://doi.org/10.1111/j.1461-0248.2008.01179.x</w:t>
        </w:r>
      </w:hyperlink>
      <w:r w:rsidRPr="00D36414">
        <w:rPr>
          <w:rFonts w:cstheme="minorHAnsi"/>
        </w:rPr>
        <w:t xml:space="preserve"> </w:t>
      </w:r>
    </w:p>
    <w:p w14:paraId="263018E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unkeler, P. (2007). Standing committee 27th meeting report for on-the-spot appraisal construction of the hydro-electric power station Lesce on the Dobra River (Croatia). In </w:t>
      </w:r>
      <w:r w:rsidRPr="00D36414">
        <w:rPr>
          <w:rFonts w:cstheme="minorHAnsi"/>
          <w:i/>
          <w:iCs/>
        </w:rPr>
        <w:t>Report of the on-the-spot appraisal (5-6 June 2007)</w:t>
      </w:r>
      <w:r w:rsidRPr="00D36414">
        <w:rPr>
          <w:rFonts w:cstheme="minorHAnsi"/>
        </w:rPr>
        <w:t xml:space="preserve">. </w:t>
      </w:r>
    </w:p>
    <w:p w14:paraId="1E3779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unt, G. L., Drinkwater, K. F., Arrigo, K., Berge, J., Daly, K. L., Danielson, S., Daase, M., Hop, H., Isla, E., Karnovsky, N., Laidre, K., Mueter, F. J., Murphy, E. J., Renaud, P. E., Smith, W. O., Trathan, P., Turner, J., &amp; Wolf-Gladrow, D. (2016). Advection in polar and sub-polar environments: Impacts on high latitude marine ecosystems. </w:t>
      </w:r>
      <w:r w:rsidRPr="00D36414">
        <w:rPr>
          <w:rFonts w:cstheme="minorHAnsi"/>
          <w:i/>
          <w:iCs/>
        </w:rPr>
        <w:t>Progress in Oceanography</w:t>
      </w:r>
      <w:r w:rsidRPr="00D36414">
        <w:rPr>
          <w:rFonts w:cstheme="minorHAnsi"/>
        </w:rPr>
        <w:t xml:space="preserve">, </w:t>
      </w:r>
      <w:r w:rsidRPr="00D36414">
        <w:rPr>
          <w:rFonts w:cstheme="minorHAnsi"/>
          <w:i/>
          <w:iCs/>
        </w:rPr>
        <w:t>149</w:t>
      </w:r>
      <w:r w:rsidRPr="00D36414">
        <w:rPr>
          <w:rFonts w:cstheme="minorHAnsi"/>
        </w:rPr>
        <w:t xml:space="preserve">, 40–81. </w:t>
      </w:r>
      <w:hyperlink r:id="rId1450" w:history="1">
        <w:r w:rsidRPr="00D36414">
          <w:rPr>
            <w:rStyle w:val="Hyperlink"/>
            <w:rFonts w:cstheme="minorHAnsi"/>
          </w:rPr>
          <w:t>https://doi.org/10.1016/j.pocean.2016.10.004</w:t>
        </w:r>
      </w:hyperlink>
      <w:r w:rsidRPr="00D36414">
        <w:rPr>
          <w:rFonts w:cstheme="minorHAnsi"/>
        </w:rPr>
        <w:t xml:space="preserve"> </w:t>
      </w:r>
    </w:p>
    <w:p w14:paraId="5143F16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Hunt, G. L., Katō, H., &amp; McKinnell, S. M. (2000). </w:t>
      </w:r>
      <w:r w:rsidRPr="00D36414">
        <w:rPr>
          <w:rFonts w:cstheme="minorHAnsi"/>
          <w:i/>
          <w:iCs/>
        </w:rPr>
        <w:t>Predation by marine birds and mammals in the subarctic North Pacific Ocean. PICES Scientific Report No. 14</w:t>
      </w:r>
      <w:r w:rsidRPr="00D36414">
        <w:rPr>
          <w:rFonts w:cstheme="minorHAnsi"/>
        </w:rPr>
        <w:t>.</w:t>
      </w:r>
    </w:p>
    <w:p w14:paraId="369123E2"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Huntington, H., Weller, G., Bush, E., Callaghan, T. V., Kattsov, V. M., Nuttall M. (2005). </w:t>
      </w:r>
      <w:r w:rsidRPr="00D36414">
        <w:rPr>
          <w:rFonts w:cstheme="minorHAnsi"/>
          <w:iCs/>
        </w:rPr>
        <w:t>Arctic climate impact assessment (ACIA)</w:t>
      </w:r>
      <w:r w:rsidRPr="00D36414">
        <w:rPr>
          <w:rFonts w:cstheme="minorHAnsi"/>
        </w:rPr>
        <w:t xml:space="preserve">. In C. Symon, L. Arris, &amp; B. Heal (Eds.), </w:t>
      </w:r>
      <w:r w:rsidRPr="00D36414">
        <w:rPr>
          <w:rFonts w:cstheme="minorHAnsi"/>
          <w:i/>
        </w:rPr>
        <w:t>An introduction to the Arctic climate impact assessment</w:t>
      </w:r>
      <w:r w:rsidRPr="00D36414">
        <w:rPr>
          <w:rFonts w:cstheme="minorHAnsi"/>
          <w:i/>
          <w:iCs/>
        </w:rPr>
        <w:t xml:space="preserve"> </w:t>
      </w:r>
      <w:r w:rsidRPr="00D36414">
        <w:rPr>
          <w:rFonts w:cstheme="minorHAnsi"/>
          <w:iCs/>
        </w:rPr>
        <w:t>(pp. 10-16)</w:t>
      </w:r>
      <w:r w:rsidRPr="00D36414">
        <w:rPr>
          <w:rFonts w:cstheme="minorHAnsi"/>
          <w:i/>
          <w:iCs/>
        </w:rPr>
        <w:t xml:space="preserve">. </w:t>
      </w:r>
      <w:r w:rsidRPr="00D36414">
        <w:rPr>
          <w:rFonts w:cstheme="minorHAnsi"/>
          <w:iCs/>
        </w:rPr>
        <w:t>Cambridge, UK: Cambridge University Press</w:t>
      </w:r>
      <w:r w:rsidRPr="00D36414">
        <w:rPr>
          <w:rFonts w:cstheme="minorHAnsi"/>
        </w:rPr>
        <w:t>.</w:t>
      </w:r>
    </w:p>
    <w:p w14:paraId="791A6DA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Hutchinson, W. F., van Oosterhout, C., Rogers, S. I., &amp; Carvalho, G. R. (2003). Temporal analysis of archived samples indicates marked genetic changes in declining North Sea cod (</w:t>
      </w:r>
      <w:r w:rsidRPr="00D36414">
        <w:rPr>
          <w:rFonts w:cstheme="minorHAnsi"/>
          <w:i/>
          <w:iCs/>
        </w:rPr>
        <w:t>Gadus morhua</w:t>
      </w:r>
      <w:r w:rsidRPr="00D36414">
        <w:rPr>
          <w:rFonts w:cstheme="minorHAnsi"/>
        </w:rPr>
        <w:t xml:space="preserve">).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0</w:t>
      </w:r>
      <w:r w:rsidRPr="00D36414">
        <w:rPr>
          <w:rFonts w:cstheme="minorHAnsi"/>
        </w:rPr>
        <w:t xml:space="preserve">(1529), 2125–2132. </w:t>
      </w:r>
      <w:hyperlink r:id="rId1451" w:history="1">
        <w:r w:rsidRPr="00D36414">
          <w:rPr>
            <w:rStyle w:val="Hyperlink"/>
            <w:rFonts w:cstheme="minorHAnsi"/>
          </w:rPr>
          <w:t>https://doi.org/10.1098/rspb.2003.2493</w:t>
        </w:r>
      </w:hyperlink>
      <w:r w:rsidRPr="00D36414">
        <w:rPr>
          <w:rFonts w:cstheme="minorHAnsi"/>
        </w:rPr>
        <w:t xml:space="preserve"> </w:t>
      </w:r>
    </w:p>
    <w:p w14:paraId="05EE076D" w14:textId="77777777" w:rsidR="00ED7B7A" w:rsidRPr="00D36414" w:rsidRDefault="00ED7B7A" w:rsidP="00ED7B7A">
      <w:pPr>
        <w:widowControl w:val="0"/>
        <w:autoSpaceDE w:val="0"/>
        <w:autoSpaceDN w:val="0"/>
        <w:adjustRightInd w:val="0"/>
        <w:spacing w:before="120"/>
        <w:rPr>
          <w:rFonts w:cstheme="minorHAnsi"/>
        </w:rPr>
      </w:pPr>
      <w:r w:rsidRPr="00D36414">
        <w:rPr>
          <w:rFonts w:cstheme="minorHAnsi"/>
        </w:rPr>
        <w:t xml:space="preserve">Icelandic Natural History Institute. (1996). </w:t>
      </w:r>
      <w:r w:rsidRPr="00D36414">
        <w:rPr>
          <w:rFonts w:cstheme="minorHAnsi"/>
          <w:i/>
          <w:iCs/>
        </w:rPr>
        <w:t>Valisti 1 Plöntur [Red Data List (1) Plants]</w:t>
      </w:r>
      <w:r w:rsidRPr="00D36414">
        <w:rPr>
          <w:rFonts w:cstheme="minorHAnsi"/>
        </w:rPr>
        <w:t>.</w:t>
      </w:r>
    </w:p>
    <w:p w14:paraId="179F8D0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gnatov, M., Afonina, O., &amp; Ignatova, E. (2006). Check-list of mosses of East Europe and North Asia. </w:t>
      </w:r>
      <w:r w:rsidRPr="00D36414">
        <w:rPr>
          <w:rFonts w:cstheme="minorHAnsi"/>
          <w:i/>
          <w:iCs/>
        </w:rPr>
        <w:t>Arctoa</w:t>
      </w:r>
      <w:r w:rsidRPr="00D36414">
        <w:rPr>
          <w:rFonts w:cstheme="minorHAnsi"/>
        </w:rPr>
        <w:t xml:space="preserve">, </w:t>
      </w:r>
      <w:r w:rsidRPr="00D36414">
        <w:rPr>
          <w:rFonts w:cstheme="minorHAnsi"/>
          <w:i/>
          <w:iCs/>
        </w:rPr>
        <w:t>15</w:t>
      </w:r>
      <w:r w:rsidRPr="00D36414">
        <w:rPr>
          <w:rFonts w:cstheme="minorHAnsi"/>
        </w:rPr>
        <w:t>, 1–130.</w:t>
      </w:r>
    </w:p>
    <w:p w14:paraId="5EF23A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hlow, F., Courant, J., Secondi, J., Herrel, A., Rebelo, R., Measey, G. J., Lillo, F., De Villiers, F. A., Vogt, S., </w:t>
      </w:r>
      <w:r w:rsidRPr="00D36414">
        <w:rPr>
          <w:rFonts w:cstheme="minorHAnsi"/>
        </w:rPr>
        <w:lastRenderedPageBreak/>
        <w:t xml:space="preserve">De Busschere, C., Backeljau, T., &amp; Rodder, D. (2016). Impacts of climate change on the global invasion potential of the African clawed frog </w:t>
      </w:r>
      <w:r w:rsidRPr="00D36414">
        <w:rPr>
          <w:rFonts w:cstheme="minorHAnsi"/>
          <w:i/>
        </w:rPr>
        <w:t>Xenopus laevis</w:t>
      </w:r>
      <w:r w:rsidRPr="00D36414">
        <w:rPr>
          <w:rFonts w:cstheme="minorHAnsi"/>
        </w:rPr>
        <w:t xml:space="preserve">. </w:t>
      </w:r>
      <w:r w:rsidRPr="00D36414">
        <w:rPr>
          <w:rFonts w:cstheme="minorHAnsi"/>
          <w:i/>
        </w:rPr>
        <w:t>PLoS ONE, 11</w:t>
      </w:r>
      <w:r w:rsidRPr="00D36414">
        <w:rPr>
          <w:rFonts w:cstheme="minorHAnsi"/>
        </w:rPr>
        <w:t xml:space="preserve">(6), e0154869. </w:t>
      </w:r>
      <w:hyperlink r:id="rId1452" w:history="1">
        <w:r w:rsidRPr="00D36414">
          <w:rPr>
            <w:rStyle w:val="Hyperlink"/>
            <w:rFonts w:cstheme="minorHAnsi"/>
          </w:rPr>
          <w:t>https://doi.org/10.1371/journal.pone.0154869</w:t>
        </w:r>
      </w:hyperlink>
      <w:r w:rsidRPr="00D36414">
        <w:rPr>
          <w:rFonts w:cstheme="minorHAnsi"/>
        </w:rPr>
        <w:t xml:space="preserve"> </w:t>
      </w:r>
    </w:p>
    <w:p w14:paraId="0DC3F51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nger, R., Gregory, R., Duffy, J. P., Stott, I., Voříšek, P., &amp; Gaston, K. J. (2015). Common European birds are declining rapidly while less abundant species’ numbers are rising. </w:t>
      </w:r>
      <w:r w:rsidRPr="00D36414">
        <w:rPr>
          <w:rFonts w:cstheme="minorHAnsi"/>
          <w:i/>
          <w:iCs/>
        </w:rPr>
        <w:t>Ecology Letters</w:t>
      </w:r>
      <w:r w:rsidRPr="00D36414">
        <w:rPr>
          <w:rFonts w:cstheme="minorHAnsi"/>
        </w:rPr>
        <w:t xml:space="preserve">, </w:t>
      </w:r>
      <w:r w:rsidRPr="00D36414">
        <w:rPr>
          <w:rFonts w:cstheme="minorHAnsi"/>
          <w:i/>
          <w:iCs/>
        </w:rPr>
        <w:t>18</w:t>
      </w:r>
      <w:r w:rsidRPr="00D36414">
        <w:rPr>
          <w:rFonts w:cstheme="minorHAnsi"/>
        </w:rPr>
        <w:t xml:space="preserve">(1), 28–36. </w:t>
      </w:r>
      <w:hyperlink r:id="rId1453" w:history="1">
        <w:r w:rsidRPr="00D36414">
          <w:rPr>
            <w:rStyle w:val="Hyperlink"/>
            <w:rFonts w:cstheme="minorHAnsi"/>
          </w:rPr>
          <w:t>https://doi.org/10.1111/ele.12387</w:t>
        </w:r>
      </w:hyperlink>
      <w:r w:rsidRPr="00D36414">
        <w:rPr>
          <w:rFonts w:cstheme="minorHAnsi"/>
        </w:rPr>
        <w:t xml:space="preserve"> </w:t>
      </w:r>
    </w:p>
    <w:p w14:paraId="319D84E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nnocenti, G., Stasolla, G., Goren, M., Stern, N., Levitt-Barmats, Y., Diamant, A., &amp; Galil, B. S. (2017). Going down together: invasive host, </w:t>
      </w:r>
      <w:r w:rsidRPr="00D36414">
        <w:rPr>
          <w:rFonts w:cstheme="minorHAnsi"/>
          <w:i/>
        </w:rPr>
        <w:t>Charybdis longicollis</w:t>
      </w:r>
      <w:r w:rsidRPr="00D36414">
        <w:rPr>
          <w:rFonts w:cstheme="minorHAnsi"/>
        </w:rPr>
        <w:t xml:space="preserve"> (Decapoda: Brachyura: Portunidae) and invasive parasite, </w:t>
      </w:r>
      <w:r w:rsidRPr="00D36414">
        <w:rPr>
          <w:rFonts w:cstheme="minorHAnsi"/>
          <w:i/>
        </w:rPr>
        <w:t>Heterosaccus dollfusi</w:t>
      </w:r>
      <w:r w:rsidRPr="00D36414">
        <w:rPr>
          <w:rFonts w:cstheme="minorHAnsi"/>
        </w:rPr>
        <w:t xml:space="preserve"> (Cirripedia: Rhizocephala: Sacculinidae) on the upper slope off the Mediterranean coast of Israel. </w:t>
      </w:r>
      <w:r w:rsidRPr="00D36414">
        <w:rPr>
          <w:rFonts w:cstheme="minorHAnsi"/>
          <w:i/>
          <w:iCs/>
        </w:rPr>
        <w:t>Marine Biology Research</w:t>
      </w:r>
      <w:r w:rsidRPr="00D36414">
        <w:rPr>
          <w:rFonts w:cstheme="minorHAnsi"/>
        </w:rPr>
        <w:t xml:space="preserve">, </w:t>
      </w:r>
      <w:r w:rsidRPr="00D36414">
        <w:rPr>
          <w:rFonts w:cstheme="minorHAnsi"/>
          <w:i/>
          <w:iCs/>
        </w:rPr>
        <w:t>13</w:t>
      </w:r>
      <w:r w:rsidRPr="00D36414">
        <w:rPr>
          <w:rFonts w:cstheme="minorHAnsi"/>
        </w:rPr>
        <w:t xml:space="preserve">(2), 229–236. </w:t>
      </w:r>
      <w:hyperlink r:id="rId1454" w:history="1">
        <w:r w:rsidRPr="00D36414">
          <w:rPr>
            <w:rStyle w:val="Hyperlink"/>
            <w:rFonts w:cstheme="minorHAnsi"/>
          </w:rPr>
          <w:t>https://doi.org/10.1080/17451000.2016.1240873</w:t>
        </w:r>
      </w:hyperlink>
      <w:r w:rsidRPr="00D36414">
        <w:rPr>
          <w:rFonts w:cstheme="minorHAnsi"/>
        </w:rPr>
        <w:t xml:space="preserve"> </w:t>
      </w:r>
    </w:p>
    <w:p w14:paraId="0300C28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nsarov, G., &amp; Insarova, I. (2013). Lichens and plants in urban environment. In D. Malkinson, D. Czamanski, &amp; I. Benenson (Eds.), </w:t>
      </w:r>
      <w:r w:rsidRPr="00D36414">
        <w:rPr>
          <w:rFonts w:cstheme="minorHAnsi"/>
          <w:i/>
          <w:iCs/>
        </w:rPr>
        <w:t>Modeling of Land-Use and Ecological Dynamics</w:t>
      </w:r>
      <w:r w:rsidRPr="00D36414">
        <w:rPr>
          <w:rFonts w:cstheme="minorHAnsi"/>
        </w:rPr>
        <w:t xml:space="preserve"> (pp. 167–193). Berlin, Germany: Springer-Verlag.</w:t>
      </w:r>
    </w:p>
    <w:p w14:paraId="4F336D6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nsarov, G., Moutchnik, E., &amp; Insarova, I. [Инсаров, Г. Э., Мучник, Е. Э., &amp; Инсарова, И. Д.]. (2010). Эпифитные лишайники в условиях загрязнения атмосферы Москвы: методология долговременного мониторинга [Epiphytic lichens under air pollution stress in Moscow: Methodology for long-term monitoring]. </w:t>
      </w:r>
      <w:r w:rsidRPr="00D36414">
        <w:rPr>
          <w:rFonts w:cstheme="minorHAnsi"/>
          <w:i/>
        </w:rPr>
        <w:t>Проблемы экологического мониторинга и моделирования экосистем [</w:t>
      </w:r>
      <w:r w:rsidRPr="00D36414">
        <w:rPr>
          <w:rFonts w:cstheme="minorHAnsi"/>
          <w:i/>
          <w:iCs/>
        </w:rPr>
        <w:t>Problems of Ecological Monitoring and Ecosystem Modelling]</w:t>
      </w:r>
      <w:r w:rsidRPr="00D36414">
        <w:rPr>
          <w:rFonts w:cstheme="minorHAnsi"/>
        </w:rPr>
        <w:t xml:space="preserve">, </w:t>
      </w:r>
      <w:r w:rsidRPr="00D36414">
        <w:rPr>
          <w:rFonts w:cstheme="minorHAnsi"/>
          <w:i/>
          <w:iCs/>
        </w:rPr>
        <w:t>23</w:t>
      </w:r>
      <w:r w:rsidRPr="00D36414">
        <w:rPr>
          <w:rFonts w:cstheme="minorHAnsi"/>
        </w:rPr>
        <w:t>, 277–296.</w:t>
      </w:r>
    </w:p>
    <w:p w14:paraId="02F85F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nsarov, G., &amp; Schroeter, B. (2002). Lichen monitoring and climate change. In P. L. Nimis, C. Scheidegger, &amp; P. A. Wolseley (Eds.), </w:t>
      </w:r>
      <w:r w:rsidRPr="00D36414">
        <w:rPr>
          <w:rFonts w:cstheme="minorHAnsi"/>
          <w:i/>
          <w:iCs/>
        </w:rPr>
        <w:t>Monitoring with Lichens - Monitoring Lichens</w:t>
      </w:r>
      <w:r w:rsidRPr="00D36414">
        <w:rPr>
          <w:rFonts w:cstheme="minorHAnsi"/>
        </w:rPr>
        <w:t xml:space="preserve"> (pp. 183–201). The Hague, The Netherlands: Kluwer Academic Publishers.</w:t>
      </w:r>
    </w:p>
    <w:p w14:paraId="0D77C83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onov R.N., &amp; Lebedeva L.P. [Ионов, Р. Н., &amp; Лебедева, Л. Р.]. (2004). </w:t>
      </w:r>
      <w:r w:rsidRPr="00D36414">
        <w:rPr>
          <w:rFonts w:cstheme="minorHAnsi"/>
          <w:i/>
          <w:iCs/>
        </w:rPr>
        <w:t>Растительный Покров Западного Тянь-Шаня (Обзор современного состояния флоры). Трансграничный проект по Центральной Азии по сохранению биоразнообразия Западного Тянь-Шаня [Plant cover of western Tien Shan (review of the modern status on flora). Transbounda</w:t>
      </w:r>
      <w:r w:rsidRPr="00D36414">
        <w:rPr>
          <w:rFonts w:cstheme="minorHAnsi"/>
        </w:rPr>
        <w:t>. Bishkek, Kyrgyzstan: Global Environment Facility/World Bank.</w:t>
      </w:r>
    </w:p>
    <w:p w14:paraId="474803A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PBES. (2016a). </w:t>
      </w:r>
      <w:r w:rsidRPr="00D36414">
        <w:rPr>
          <w:rFonts w:cstheme="minorHAnsi"/>
          <w:i/>
          <w:iCs/>
        </w:rPr>
        <w:t>Assessment report of the Intergovernmental Science-Policy Platform on Biodiversity and Ecosystem Services on pollinators, pollination and food production</w:t>
      </w:r>
      <w:r w:rsidRPr="00D36414">
        <w:rPr>
          <w:rFonts w:cstheme="minorHAnsi"/>
        </w:rPr>
        <w:t>.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 (Eds.). Bonn, Germany: Secretariat of the Intergovernmental Science-Policy Platform on Biodiversity and Ecosystem Services.</w:t>
      </w:r>
    </w:p>
    <w:p w14:paraId="30C1E8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PBES. (2016b). </w:t>
      </w:r>
      <w:r w:rsidRPr="00D36414">
        <w:rPr>
          <w:rFonts w:cstheme="minorHAnsi"/>
          <w:i/>
          <w:iCs/>
        </w:rPr>
        <w:t>Summary for policymakers of the assessment report of the Intergovernmental Science-Policy Platform on Biodiversity and Ecosystem Services on pollinators, pollination and food production</w:t>
      </w:r>
      <w:r w:rsidRPr="00D36414">
        <w:rPr>
          <w:rFonts w:cstheme="minorHAnsi"/>
        </w:rPr>
        <w:t>.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 (Eds.). Bonn, Germany: Secretariat of the Intergovernmental Science-Policy Platform on Biodiversity and Ecosystem Services.</w:t>
      </w:r>
    </w:p>
    <w:p w14:paraId="1A09079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PCC. (2013). </w:t>
      </w:r>
      <w:r w:rsidRPr="00D36414">
        <w:rPr>
          <w:rFonts w:cstheme="minorHAnsi"/>
          <w:i/>
        </w:rPr>
        <w:t>Climate change 2013: The physical science basis. Contribution of working group I to the fifth assessment report of the Intergovernmental Panel on Climate Change</w:t>
      </w:r>
      <w:r w:rsidRPr="00D36414">
        <w:rPr>
          <w:rFonts w:cstheme="minorHAnsi"/>
        </w:rPr>
        <w:t xml:space="preserve">. T. F. Stocker, D. Qin, </w:t>
      </w:r>
      <w:r w:rsidRPr="00D36414">
        <w:rPr>
          <w:rFonts w:cstheme="minorHAnsi"/>
        </w:rPr>
        <w:lastRenderedPageBreak/>
        <w:t>G. Plattner, M. M. B. Tignor, S. K. Allen, J. Boschung, A. Nauels, Y. Xia, V. Bex, &amp; P. M. Midgley (Eds.). Cambridge, UK: Cambridge University Press.</w:t>
      </w:r>
    </w:p>
    <w:p w14:paraId="677559F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PCC. (2014a). </w:t>
      </w:r>
      <w:r w:rsidRPr="00D36414">
        <w:rPr>
          <w:rFonts w:cstheme="minorHAnsi"/>
          <w:i/>
          <w:iCs/>
        </w:rPr>
        <w:t>Climate change 2014: Impacts, adaptation, and vulnerability. Part A: Global and sectoral aspects. Contribution of working group II to the fifth assessment report of the Intergovernmental Panel on Climate Change</w:t>
      </w:r>
      <w:r w:rsidRPr="00D36414">
        <w:rPr>
          <w:rFonts w:cstheme="minorHAnsi"/>
        </w:rPr>
        <w:t>. C. B. Field, V. R. Barros, D. J. Dokken, K. J. Mach, M. D. Mastrandrea, T. E. Bilir, M. Chatterjee, M., K. L. Ebi, Y. O. Estrada, R. C. Genova, B. Girma, E. S. Kissel, A. N. Levy, S. MacCracken, P. R. Mastrandrea, &amp; L. L. White (Eds.). Cambridge, UK: Cambridge University Press.</w:t>
      </w:r>
    </w:p>
    <w:p w14:paraId="1C0A1DD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PCC. (2014b). </w:t>
      </w:r>
      <w:r w:rsidRPr="00D36414">
        <w:rPr>
          <w:rFonts w:cstheme="minorHAnsi"/>
          <w:i/>
          <w:iCs/>
        </w:rPr>
        <w:t xml:space="preserve">Climate change 2014: Impacts, adaptation, and vulnerability. Part B: Regional aspects. contribution of working group II to the fifth assessment report of the Intergovernmental Panel on Climate. </w:t>
      </w:r>
      <w:r w:rsidRPr="00D36414">
        <w:rPr>
          <w:rFonts w:cstheme="minorHAnsi"/>
        </w:rPr>
        <w:t>V. R. Barros, C. B. Field, D. J. Dokken, M. D. Mastrandrea, K. J. Mach, T. E. Billir, M. Chatterjee, M., K. L. Ebi, Y. O. Estrada, R. C. Genova, B. Girma, E. S. Kissel, A. N. Levy, S. MacCracken, P. R. Mastrandrea &amp; L. L. White (Eds.). Cambridge, UK: Cambridge University Press.</w:t>
      </w:r>
    </w:p>
    <w:p w14:paraId="4B27C6A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sbell, F., Calcagno, V., Hector, A., Connolly, J., Harpole, W. S., Reich, P. B., Scherer-Lorenzen, M., Schmid, B., Tilman, D., Van Ruijven, J., Weigelt, A., Wilsey, B. J., Zavaleta, E. S., &amp; Loreau, M. (2011). High plant diversity is needed to maintain ecosystem services. </w:t>
      </w:r>
      <w:r w:rsidRPr="00D36414">
        <w:rPr>
          <w:rFonts w:cstheme="minorHAnsi"/>
          <w:i/>
          <w:iCs/>
        </w:rPr>
        <w:t>Nature</w:t>
      </w:r>
      <w:r w:rsidRPr="00D36414">
        <w:rPr>
          <w:rFonts w:cstheme="minorHAnsi"/>
        </w:rPr>
        <w:t xml:space="preserve">, </w:t>
      </w:r>
      <w:r w:rsidRPr="00D36414">
        <w:rPr>
          <w:rFonts w:cstheme="minorHAnsi"/>
          <w:i/>
          <w:iCs/>
        </w:rPr>
        <w:t>477</w:t>
      </w:r>
      <w:r w:rsidRPr="00D36414">
        <w:rPr>
          <w:rFonts w:cstheme="minorHAnsi"/>
        </w:rPr>
        <w:t xml:space="preserve">(7363), 199–202. </w:t>
      </w:r>
      <w:hyperlink r:id="rId1455" w:history="1">
        <w:r w:rsidRPr="00D36414">
          <w:rPr>
            <w:rStyle w:val="Hyperlink"/>
            <w:rFonts w:cstheme="minorHAnsi"/>
          </w:rPr>
          <w:t>http://doi.org/10.1038/nature10282</w:t>
        </w:r>
      </w:hyperlink>
      <w:r w:rsidRPr="00D36414">
        <w:rPr>
          <w:rFonts w:cstheme="minorHAnsi"/>
        </w:rPr>
        <w:t xml:space="preserve"> </w:t>
      </w:r>
    </w:p>
    <w:p w14:paraId="4FFBDC3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UCN. (2016). </w:t>
      </w:r>
      <w:r w:rsidRPr="00D36414">
        <w:rPr>
          <w:rFonts w:cstheme="minorHAnsi"/>
          <w:i/>
        </w:rPr>
        <w:t xml:space="preserve">The IUCN Red List of Threatened Species. </w:t>
      </w:r>
      <w:r w:rsidRPr="00D36414">
        <w:rPr>
          <w:rFonts w:cstheme="minorHAnsi"/>
          <w:i/>
          <w:iCs/>
        </w:rPr>
        <w:t>Version 2016-1</w:t>
      </w:r>
      <w:r w:rsidRPr="00D36414">
        <w:rPr>
          <w:rFonts w:cstheme="minorHAnsi"/>
        </w:rPr>
        <w:t xml:space="preserve">. Retrieved from </w:t>
      </w:r>
      <w:hyperlink r:id="rId1456" w:history="1">
        <w:r w:rsidRPr="00D36414">
          <w:rPr>
            <w:rStyle w:val="Hyperlink"/>
            <w:rFonts w:cstheme="minorHAnsi"/>
          </w:rPr>
          <w:t>http://www.iucnredlist.org</w:t>
        </w:r>
      </w:hyperlink>
      <w:r w:rsidRPr="00D36414">
        <w:rPr>
          <w:rFonts w:cstheme="minorHAnsi"/>
        </w:rPr>
        <w:t xml:space="preserve"> </w:t>
      </w:r>
    </w:p>
    <w:p w14:paraId="0C3B052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UCN. (2017a). </w:t>
      </w:r>
      <w:r w:rsidRPr="00D36414">
        <w:rPr>
          <w:rFonts w:cstheme="minorHAnsi"/>
          <w:i/>
        </w:rPr>
        <w:t>How many species are threatened?</w:t>
      </w:r>
      <w:r w:rsidRPr="00D36414">
        <w:rPr>
          <w:rFonts w:cstheme="minorHAnsi"/>
        </w:rPr>
        <w:t xml:space="preserve"> Retrieved from </w:t>
      </w:r>
      <w:hyperlink r:id="rId1457" w:history="1">
        <w:r w:rsidRPr="00D36414">
          <w:rPr>
            <w:rStyle w:val="Hyperlink"/>
            <w:rFonts w:cstheme="minorHAnsi"/>
          </w:rPr>
          <w:t>http://www.iucnredlist.org/about/summary-statistics</w:t>
        </w:r>
      </w:hyperlink>
      <w:r w:rsidRPr="00D36414">
        <w:rPr>
          <w:rFonts w:cstheme="minorHAnsi"/>
        </w:rPr>
        <w:t xml:space="preserve"> </w:t>
      </w:r>
    </w:p>
    <w:p w14:paraId="4F40F88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UCN. (2017b). </w:t>
      </w:r>
      <w:r w:rsidRPr="00D36414">
        <w:rPr>
          <w:rFonts w:cstheme="minorHAnsi"/>
          <w:i/>
        </w:rPr>
        <w:t>The IUCN Red List of Threatened Species</w:t>
      </w:r>
      <w:r w:rsidRPr="00D36414">
        <w:rPr>
          <w:rFonts w:cstheme="minorHAnsi"/>
        </w:rPr>
        <w:t xml:space="preserve">. Retrieved January 31, 2017, from </w:t>
      </w:r>
      <w:hyperlink r:id="rId1458" w:history="1">
        <w:r w:rsidRPr="00D36414">
          <w:rPr>
            <w:rStyle w:val="Hyperlink"/>
            <w:rFonts w:cstheme="minorHAnsi"/>
          </w:rPr>
          <w:t>http://www.iucnredlist.org/</w:t>
        </w:r>
      </w:hyperlink>
      <w:r w:rsidRPr="00D36414">
        <w:rPr>
          <w:rFonts w:cstheme="minorHAnsi"/>
        </w:rPr>
        <w:t xml:space="preserve"> </w:t>
      </w:r>
    </w:p>
    <w:p w14:paraId="0A8BA46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IUCN. (2017c). </w:t>
      </w:r>
      <w:r w:rsidRPr="00D36414">
        <w:rPr>
          <w:rFonts w:cstheme="minorHAnsi"/>
          <w:i/>
        </w:rPr>
        <w:t>The IUCN Red List of Threatened Species. Version 2017-1</w:t>
      </w:r>
      <w:r w:rsidRPr="00D36414">
        <w:rPr>
          <w:rFonts w:cstheme="minorHAnsi"/>
        </w:rPr>
        <w:t xml:space="preserve">. Retrieved from </w:t>
      </w:r>
      <w:hyperlink r:id="rId1459" w:history="1">
        <w:r w:rsidRPr="00D36414">
          <w:rPr>
            <w:rStyle w:val="Hyperlink"/>
            <w:rFonts w:cstheme="minorHAnsi"/>
          </w:rPr>
          <w:t>http://www.iucnredlist.org</w:t>
        </w:r>
      </w:hyperlink>
    </w:p>
    <w:p w14:paraId="2A2E7D80" w14:textId="3383D8EB"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Ivanov, O. A., &amp; Sukhanov, V. V. (2015). Species structure of pelagic Ichthyocenes in Russian waters of far eastern seas and the Pacific Ocean in 1980–2009. </w:t>
      </w:r>
      <w:r w:rsidRPr="00D36414">
        <w:rPr>
          <w:rFonts w:cstheme="minorHAnsi"/>
          <w:i/>
          <w:iCs/>
        </w:rPr>
        <w:t>Journal of Ichthyology</w:t>
      </w:r>
      <w:r w:rsidRPr="00D36414">
        <w:rPr>
          <w:rFonts w:cstheme="minorHAnsi"/>
        </w:rPr>
        <w:t xml:space="preserve">, </w:t>
      </w:r>
      <w:r w:rsidRPr="00D36414">
        <w:rPr>
          <w:rFonts w:cstheme="minorHAnsi"/>
          <w:i/>
          <w:iCs/>
        </w:rPr>
        <w:t>55</w:t>
      </w:r>
      <w:r w:rsidRPr="00D36414">
        <w:rPr>
          <w:rFonts w:cstheme="minorHAnsi"/>
        </w:rPr>
        <w:t xml:space="preserve">(4), 497–526. </w:t>
      </w:r>
      <w:hyperlink r:id="rId1460" w:history="1">
        <w:r w:rsidRPr="00D36414">
          <w:rPr>
            <w:rStyle w:val="Hyperlink"/>
            <w:rFonts w:cstheme="minorHAnsi"/>
          </w:rPr>
          <w:t>https://doi.org/</w:t>
        </w:r>
        <w:r w:rsidRPr="00D36414">
          <w:rPr>
            <w:rStyle w:val="Hyperlink"/>
            <w:rFonts w:cstheme="minorHAnsi"/>
            <w:lang w:val="pt-PT"/>
          </w:rPr>
          <w:t>10.1134/S0032945215040037</w:t>
        </w:r>
      </w:hyperlink>
      <w:r w:rsidRPr="00D36414">
        <w:rPr>
          <w:rFonts w:cstheme="minorHAnsi"/>
          <w:lang w:val="pt-PT"/>
        </w:rPr>
        <w:t xml:space="preserve"> </w:t>
      </w:r>
    </w:p>
    <w:p w14:paraId="549163E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ähnig, S. C., Kuemmerlen, M., Kiesel, J., Domisch, S., Cai, Q., Schmalz, B., &amp; Fohrer, N. (2012). Modelling of riverine ecosystems by integrated models: conceptual approach, a case study and research agenda. </w:t>
      </w:r>
      <w:r w:rsidRPr="00D36414">
        <w:rPr>
          <w:rFonts w:cstheme="minorHAnsi"/>
          <w:i/>
          <w:iCs/>
        </w:rPr>
        <w:t>Journal of Biogeography</w:t>
      </w:r>
      <w:r w:rsidRPr="00D36414">
        <w:rPr>
          <w:rFonts w:cstheme="minorHAnsi"/>
        </w:rPr>
        <w:t xml:space="preserve">, </w:t>
      </w:r>
      <w:r w:rsidRPr="00D36414">
        <w:rPr>
          <w:rFonts w:cstheme="minorHAnsi"/>
          <w:i/>
          <w:iCs/>
        </w:rPr>
        <w:t>39</w:t>
      </w:r>
      <w:r w:rsidRPr="00D36414">
        <w:rPr>
          <w:rFonts w:cstheme="minorHAnsi"/>
        </w:rPr>
        <w:t xml:space="preserve">, 2253–2263. </w:t>
      </w:r>
      <w:hyperlink r:id="rId1461" w:history="1">
        <w:r w:rsidRPr="00D36414">
          <w:rPr>
            <w:rStyle w:val="Hyperlink"/>
            <w:rFonts w:cstheme="minorHAnsi"/>
          </w:rPr>
          <w:t>https://doi.org/10.1111/jbi.12009</w:t>
        </w:r>
      </w:hyperlink>
      <w:r w:rsidRPr="00D36414">
        <w:rPr>
          <w:rFonts w:cstheme="minorHAnsi"/>
        </w:rPr>
        <w:t xml:space="preserve"> </w:t>
      </w:r>
    </w:p>
    <w:p w14:paraId="68B35F6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anick, J. (Ed.). (2003). </w:t>
      </w:r>
      <w:r w:rsidRPr="00D36414">
        <w:rPr>
          <w:rFonts w:cstheme="minorHAnsi"/>
          <w:i/>
          <w:iCs/>
        </w:rPr>
        <w:t>Horticultural Reviews, Volume 29: Wild apple and fruit trees of Central Asia</w:t>
      </w:r>
      <w:r w:rsidRPr="00D36414">
        <w:rPr>
          <w:rFonts w:cstheme="minorHAnsi"/>
        </w:rPr>
        <w:t>. New York, USA: John Wiley &amp; Sons.</w:t>
      </w:r>
    </w:p>
    <w:p w14:paraId="4460BAC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Janssen, J. A. M., Rodwell, J. S., García Criado, M., Gubbay, S., Haynes, T., Nieto, A., Sanders, N., Landucci, F., Loidi, J., Ssymank, A.,</w:t>
      </w:r>
      <w:r w:rsidRPr="00D36414">
        <w:rPr>
          <w:rFonts w:ascii="MS Gothic" w:eastAsia="MS Gothic" w:hAnsi="MS Gothic" w:cs="MS Gothic" w:hint="eastAsia"/>
        </w:rPr>
        <w:t> </w:t>
      </w:r>
      <w:r w:rsidRPr="00D36414">
        <w:rPr>
          <w:rFonts w:cstheme="minorHAnsi"/>
        </w:rPr>
        <w:t xml:space="preserve">Tahvanainen, T., Valderrabano, M., Acosta, A., Aronsson, M., Arts, G., Attorre, F., Bergmeier, E., Bijlsma, R.-J., Bioret, F., Biţă-Nicolae, C., Biurrun, I., Calix, M., Capelo, J., Čarni, A., Chytrý, M., Dengler, J., Dimopoulos, P., Essl, F., Gard ell, H., Gigante, D., Giusso del Galdo, G., Hájek, G., Jansen, F., Jansen, J., Kapfer, J., Mickolajczak, A., Molina, J. A., Molnár, Z., Paternoster, D., Piernik, A., Poulin, B. Renaux, B., Schaminée, J. H. J., Šumberová, K., Toivonen, H., Tonteri, T., Tsiripidis, I., Tzonev, R., &amp; Valachovič, M. (2016). </w:t>
      </w:r>
      <w:r w:rsidRPr="00D36414">
        <w:rPr>
          <w:rFonts w:cstheme="minorHAnsi"/>
          <w:i/>
          <w:iCs/>
        </w:rPr>
        <w:t>European red list of habitats. Part 2. Terrestrial and freshwater habitats</w:t>
      </w:r>
      <w:r w:rsidRPr="00D36414">
        <w:rPr>
          <w:rFonts w:cstheme="minorHAnsi"/>
        </w:rPr>
        <w:t xml:space="preserve">. Luxembourg: Publications Office of the European Union. </w:t>
      </w:r>
      <w:hyperlink r:id="rId1462" w:history="1">
        <w:r w:rsidRPr="00D36414">
          <w:rPr>
            <w:rStyle w:val="Hyperlink"/>
            <w:rFonts w:cstheme="minorHAnsi"/>
          </w:rPr>
          <w:t>https://doi.org/10.2779/091372</w:t>
        </w:r>
      </w:hyperlink>
      <w:r w:rsidRPr="00D36414">
        <w:rPr>
          <w:rFonts w:cstheme="minorHAnsi"/>
        </w:rPr>
        <w:t xml:space="preserve"> </w:t>
      </w:r>
    </w:p>
    <w:p w14:paraId="4DE9560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ansen, J., Rego, F., Goncalves, P., &amp; Silveira, S. (1997). Fire, a strong land shaping element in the Sierra </w:t>
      </w:r>
      <w:r w:rsidRPr="00D36414">
        <w:rPr>
          <w:rFonts w:cstheme="minorHAnsi"/>
        </w:rPr>
        <w:lastRenderedPageBreak/>
        <w:t xml:space="preserve">da Estrela (Portugal). </w:t>
      </w:r>
      <w:r w:rsidRPr="00D36414">
        <w:rPr>
          <w:rFonts w:cstheme="minorHAnsi"/>
          <w:i/>
          <w:iCs/>
        </w:rPr>
        <w:t>NNA Berichte</w:t>
      </w:r>
      <w:r w:rsidRPr="00D36414">
        <w:rPr>
          <w:rFonts w:cstheme="minorHAnsi"/>
        </w:rPr>
        <w:t xml:space="preserve">, </w:t>
      </w:r>
      <w:r w:rsidRPr="00D36414">
        <w:rPr>
          <w:rFonts w:cstheme="minorHAnsi"/>
          <w:i/>
          <w:iCs/>
        </w:rPr>
        <w:t>10</w:t>
      </w:r>
      <w:r w:rsidRPr="00D36414">
        <w:rPr>
          <w:rFonts w:cstheme="minorHAnsi"/>
        </w:rPr>
        <w:t>, 150–162.</w:t>
      </w:r>
    </w:p>
    <w:p w14:paraId="0B9540AE" w14:textId="6D5D31F6" w:rsidR="00ED7B7A" w:rsidRPr="00D36414" w:rsidRDefault="00B61855" w:rsidP="00B61855">
      <w:pPr>
        <w:widowControl w:val="0"/>
        <w:autoSpaceDE w:val="0"/>
        <w:autoSpaceDN w:val="0"/>
        <w:adjustRightInd w:val="0"/>
        <w:spacing w:before="120"/>
        <w:ind w:left="480" w:hanging="480"/>
        <w:rPr>
          <w:rFonts w:cstheme="minorHAnsi"/>
        </w:rPr>
      </w:pPr>
      <w:r w:rsidRPr="00B61855">
        <w:rPr>
          <w:rFonts w:cstheme="minorHAnsi"/>
        </w:rPr>
        <w:t>Jelić, D., Kuljerić, M., Koren, T., Treer, D., Šalamon, D., Lončar, M., Podnar Lešić, M., Janev Hutinec, B., Bogdanović, T., Mekinić, S., &amp; Jelić, K. (2012): Red book of amphibians and reptiles of Croatia. Ministry of Environmental and Nature protection, State Institute for Nature Protection.</w:t>
      </w:r>
      <w:r>
        <w:rPr>
          <w:rFonts w:cstheme="minorHAnsi"/>
        </w:rPr>
        <w:t xml:space="preserve"> </w:t>
      </w:r>
      <w:hyperlink r:id="rId1463" w:history="1">
        <w:r w:rsidRPr="00AF5ADF">
          <w:rPr>
            <w:rStyle w:val="Hyperlink"/>
            <w:rFonts w:cstheme="minorHAnsi"/>
          </w:rPr>
          <w:t>https://www.researchgate.net/publication/264938275_Red_book_of_Amphibians_and_Reptiles_of_Croatia</w:t>
        </w:r>
      </w:hyperlink>
      <w:r>
        <w:rPr>
          <w:rFonts w:cstheme="minorHAnsi"/>
        </w:rPr>
        <w:t xml:space="preserve"> </w:t>
      </w:r>
    </w:p>
    <w:p w14:paraId="77DEFE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nkins, C., Pimm, S. L., &amp; Joppa, L. N. (2013). </w:t>
      </w:r>
      <w:r w:rsidRPr="00D36414">
        <w:rPr>
          <w:rFonts w:cstheme="minorHAnsi"/>
          <w:i/>
        </w:rPr>
        <w:t>Global bird diversity</w:t>
      </w:r>
      <w:r w:rsidRPr="00D36414">
        <w:rPr>
          <w:rFonts w:cstheme="minorHAnsi"/>
        </w:rPr>
        <w:t xml:space="preserve">. Retrieved January 28, 2017, from </w:t>
      </w:r>
      <w:hyperlink r:id="rId1464" w:history="1">
        <w:r w:rsidRPr="00D36414">
          <w:rPr>
            <w:rStyle w:val="Hyperlink"/>
            <w:rFonts w:cstheme="minorHAnsi"/>
          </w:rPr>
          <w:t>www.BiodiversityMapping.org</w:t>
        </w:r>
      </w:hyperlink>
      <w:r w:rsidRPr="00D36414">
        <w:rPr>
          <w:rFonts w:cstheme="minorHAnsi"/>
        </w:rPr>
        <w:t xml:space="preserve"> </w:t>
      </w:r>
    </w:p>
    <w:p w14:paraId="40CE6E1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pesen, E., Brucet, S., Naselli-Flores, L., Papastergiadou, E., Stefanidis, K., Nõges, T., Attayde, J. L., Zohary, T., Coppens, J., Bucak, T., Menezes, R. F., Freitas, F. R. S., Kernan, M., Søndergaard, M., &amp; Beklioğlu, M. (2015). Ecological impacts of global warming and water abstraction on lakes and reservoirs due to changes in water level and related changes in salinity. </w:t>
      </w:r>
      <w:r w:rsidRPr="00D36414">
        <w:rPr>
          <w:rFonts w:cstheme="minorHAnsi"/>
          <w:i/>
          <w:iCs/>
        </w:rPr>
        <w:t>Hydrobiologia</w:t>
      </w:r>
      <w:r w:rsidRPr="00D36414">
        <w:rPr>
          <w:rFonts w:cstheme="minorHAnsi"/>
        </w:rPr>
        <w:t xml:space="preserve">, </w:t>
      </w:r>
      <w:r w:rsidRPr="00D36414">
        <w:rPr>
          <w:rFonts w:cstheme="minorHAnsi"/>
          <w:i/>
          <w:iCs/>
        </w:rPr>
        <w:t>750</w:t>
      </w:r>
      <w:r w:rsidRPr="00D36414">
        <w:rPr>
          <w:rFonts w:cstheme="minorHAnsi"/>
        </w:rPr>
        <w:t xml:space="preserve">(1), 201–227. </w:t>
      </w:r>
      <w:hyperlink r:id="rId1465" w:history="1">
        <w:r w:rsidRPr="00D36414">
          <w:rPr>
            <w:rStyle w:val="Hyperlink"/>
            <w:rFonts w:cstheme="minorHAnsi"/>
          </w:rPr>
          <w:t>https://doi.org/10.1007/s10750-014-2169-x</w:t>
        </w:r>
      </w:hyperlink>
      <w:r w:rsidRPr="00D36414">
        <w:rPr>
          <w:rFonts w:cstheme="minorHAnsi"/>
        </w:rPr>
        <w:t xml:space="preserve"> </w:t>
      </w:r>
    </w:p>
    <w:p w14:paraId="4A62697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pesen, E., Kronvang, B., Meerhoff, M., Søndergaard, M., Hansen, K. M., Andersen, H. E., Lauridsen, T. L., Liboriussen, L., Beklioglu, M., Ozen, A., &amp; Olesen, J. E. (2009). Climate change effects on runoff, catchment phosphorus loading and lake ecological state, and potential adaptations. </w:t>
      </w:r>
      <w:r w:rsidRPr="00D36414">
        <w:rPr>
          <w:rFonts w:cstheme="minorHAnsi"/>
          <w:i/>
          <w:iCs/>
        </w:rPr>
        <w:t>Journal of Environmental Quality</w:t>
      </w:r>
      <w:r w:rsidRPr="00D36414">
        <w:rPr>
          <w:rFonts w:cstheme="minorHAnsi"/>
        </w:rPr>
        <w:t xml:space="preserve">, </w:t>
      </w:r>
      <w:r w:rsidRPr="00D36414">
        <w:rPr>
          <w:rFonts w:cstheme="minorHAnsi"/>
          <w:i/>
          <w:iCs/>
        </w:rPr>
        <w:t>38</w:t>
      </w:r>
      <w:r w:rsidRPr="00D36414">
        <w:rPr>
          <w:rFonts w:cstheme="minorHAnsi"/>
        </w:rPr>
        <w:t xml:space="preserve">, 1930–1941. </w:t>
      </w:r>
      <w:hyperlink r:id="rId1466" w:history="1">
        <w:r w:rsidRPr="00D36414">
          <w:rPr>
            <w:rStyle w:val="Hyperlink"/>
            <w:rFonts w:cstheme="minorHAnsi"/>
          </w:rPr>
          <w:t>https://doi.org/10.2134/jeq2008.0113</w:t>
        </w:r>
      </w:hyperlink>
      <w:r w:rsidRPr="00D36414">
        <w:rPr>
          <w:rFonts w:cstheme="minorHAnsi"/>
        </w:rPr>
        <w:t xml:space="preserve"> </w:t>
      </w:r>
    </w:p>
    <w:p w14:paraId="3C74861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pesen, E., Meerhoff, M., Davidson, T. A., Trolle, D., Søndergaard, M., Lauridsen, T. L., Beklioglu, M., Brucet, S., Volta, P., Gonzalez-Bergonzoni, I., &amp; Nielsen, A. (2014). Climate change impacts on lakes: An integrated ecological perspective based on a multi-faceted approach, with special focus on shallow lakes. </w:t>
      </w:r>
      <w:r w:rsidRPr="00D36414">
        <w:rPr>
          <w:rFonts w:cstheme="minorHAnsi"/>
          <w:i/>
          <w:iCs/>
        </w:rPr>
        <w:t>Journal of Limnology</w:t>
      </w:r>
      <w:r w:rsidRPr="00D36414">
        <w:rPr>
          <w:rFonts w:cstheme="minorHAnsi"/>
        </w:rPr>
        <w:t xml:space="preserve">, </w:t>
      </w:r>
      <w:r w:rsidRPr="00D36414">
        <w:rPr>
          <w:rFonts w:cstheme="minorHAnsi"/>
          <w:i/>
          <w:iCs/>
        </w:rPr>
        <w:t>73</w:t>
      </w:r>
      <w:r w:rsidRPr="00D36414">
        <w:rPr>
          <w:rFonts w:cstheme="minorHAnsi"/>
        </w:rPr>
        <w:t xml:space="preserve">(Suppl.), 88–111. </w:t>
      </w:r>
      <w:hyperlink r:id="rId1467" w:history="1">
        <w:r w:rsidRPr="00D36414">
          <w:rPr>
            <w:rStyle w:val="Hyperlink"/>
            <w:rFonts w:cstheme="minorHAnsi"/>
          </w:rPr>
          <w:t>https://doi.org/10.4081/jlimnol.2014.844</w:t>
        </w:r>
      </w:hyperlink>
      <w:r w:rsidRPr="00D36414">
        <w:rPr>
          <w:rFonts w:cstheme="minorHAnsi"/>
        </w:rPr>
        <w:t xml:space="preserve"> </w:t>
      </w:r>
    </w:p>
    <w:p w14:paraId="5D482ED6" w14:textId="77777777" w:rsidR="00ED7B7A" w:rsidRPr="00D36414" w:rsidRDefault="00ED7B7A" w:rsidP="00ED7B7A">
      <w:pPr>
        <w:widowControl w:val="0"/>
        <w:autoSpaceDE w:val="0"/>
        <w:autoSpaceDN w:val="0"/>
        <w:adjustRightInd w:val="0"/>
        <w:spacing w:before="120"/>
        <w:ind w:left="480" w:hanging="480"/>
        <w:rPr>
          <w:rFonts w:cstheme="minorHAnsi"/>
          <w:lang w:val="de-CH"/>
        </w:rPr>
      </w:pPr>
      <w:r w:rsidRPr="00D36414">
        <w:rPr>
          <w:rFonts w:cstheme="minorHAnsi"/>
        </w:rPr>
        <w:t xml:space="preserve">Jeppesen, E., Meerhoff, M., Holmgren, K., González-Bergonzoni, I., Teixeira-de Mello, F., Declerck, S. A. J., De Meester, L., Søndergaard, M., Lauridsen, T. L., Bjerring, R., Conde-Porcuna, J. M., Mazzeo, N., Iglesias, C., Reizenstein, M., Malmquist, H. J., Liu, Z., Balayla, D., &amp; Lazzaro, X. (2010). Impacts of climate warming on lake fish community structure and potential effects on ecosystem function. </w:t>
      </w:r>
      <w:r w:rsidRPr="00D36414">
        <w:rPr>
          <w:rFonts w:cstheme="minorHAnsi"/>
          <w:i/>
          <w:iCs/>
          <w:lang w:val="de-CH"/>
        </w:rPr>
        <w:t>Hydrobiologia</w:t>
      </w:r>
      <w:r w:rsidRPr="00D36414">
        <w:rPr>
          <w:rFonts w:cstheme="minorHAnsi"/>
          <w:lang w:val="de-CH"/>
        </w:rPr>
        <w:t xml:space="preserve">, </w:t>
      </w:r>
      <w:r w:rsidRPr="00D36414">
        <w:rPr>
          <w:rFonts w:cstheme="minorHAnsi"/>
          <w:i/>
          <w:iCs/>
          <w:lang w:val="de-CH"/>
        </w:rPr>
        <w:t>646</w:t>
      </w:r>
      <w:r w:rsidRPr="00D36414">
        <w:rPr>
          <w:rFonts w:cstheme="minorHAnsi"/>
          <w:lang w:val="de-CH"/>
        </w:rPr>
        <w:t xml:space="preserve">(1), 73–90. </w:t>
      </w:r>
      <w:hyperlink r:id="rId1468" w:history="1">
        <w:r w:rsidRPr="00D36414">
          <w:rPr>
            <w:rStyle w:val="Hyperlink"/>
            <w:rFonts w:cstheme="minorHAnsi"/>
            <w:lang w:val="de-CH"/>
          </w:rPr>
          <w:t>https://doi.org/10.1007/s10750-010-0171-5</w:t>
        </w:r>
      </w:hyperlink>
      <w:r w:rsidRPr="00D36414">
        <w:rPr>
          <w:rFonts w:cstheme="minorHAnsi"/>
          <w:lang w:val="de-CH"/>
        </w:rPr>
        <w:t xml:space="preserve"> </w:t>
      </w:r>
    </w:p>
    <w:p w14:paraId="3539C0D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Jeppesen, E., Mehner, T., Winfield, I. J., Kangur, K., Sarvala, J., Gerdeaux, D., </w:t>
      </w:r>
      <w:r w:rsidRPr="00D36414">
        <w:rPr>
          <w:rFonts w:cstheme="minorHAnsi"/>
        </w:rPr>
        <w:t xml:space="preserve">ask, M., Malmquist, H. J., Holmgren, K., Volta, P., Romo, S., Eckmann, R., Sandström, A., Blanco, S., Kangur, A., Ragnarsson Stabo, H., Tarvainen, M., Ventelä, A. M., Søndergaard, M., Lauridsen, T. L., &amp; Meerhoff, M. (2012). Impacts of climate warming on the long-term dynamics of key fish species in 24 European lakes. </w:t>
      </w:r>
      <w:r w:rsidRPr="00D36414">
        <w:rPr>
          <w:rFonts w:cstheme="minorHAnsi"/>
          <w:i/>
          <w:iCs/>
        </w:rPr>
        <w:t>Hydrobiologia</w:t>
      </w:r>
      <w:r w:rsidRPr="00D36414">
        <w:rPr>
          <w:rFonts w:cstheme="minorHAnsi"/>
        </w:rPr>
        <w:t xml:space="preserve">, </w:t>
      </w:r>
      <w:r w:rsidRPr="00D36414">
        <w:rPr>
          <w:rFonts w:cstheme="minorHAnsi"/>
          <w:i/>
          <w:iCs/>
        </w:rPr>
        <w:t>694</w:t>
      </w:r>
      <w:r w:rsidRPr="00D36414">
        <w:rPr>
          <w:rFonts w:cstheme="minorHAnsi"/>
        </w:rPr>
        <w:t xml:space="preserve">(1), 1–39. </w:t>
      </w:r>
      <w:hyperlink r:id="rId1469" w:history="1">
        <w:r w:rsidRPr="00D36414">
          <w:rPr>
            <w:rStyle w:val="Hyperlink"/>
            <w:rFonts w:cstheme="minorHAnsi"/>
          </w:rPr>
          <w:t>https://doi.org/10.1007/s10750-012-1182-1</w:t>
        </w:r>
      </w:hyperlink>
      <w:r w:rsidRPr="00D36414">
        <w:rPr>
          <w:rFonts w:cstheme="minorHAnsi"/>
        </w:rPr>
        <w:t xml:space="preserve"> </w:t>
      </w:r>
    </w:p>
    <w:p w14:paraId="03A74CE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pesen, E., Sondergaard, M., Jensen, J. P., Havens, K. E., Anneville, O., Carvalho, L., Coveney, M. F., Deneke, R., Dokulil, M. T., Foy, B., Gerdeaux, D., Hampton, S. E., Hilt, S., Kangur, K., Kohler, J., Lammens, E. H. H. R., Lauridsen, T. L., Manca, M., Miracle, M. R., Moss, B., Noges, P., Persson, G., Phillips, G., Portielje, R., Romo, S., Schelske, C. L., Straile, D., Tatrai, I., Willen, E., &amp; Winder, M. (2005). Lake responses to reduced nutrient loading - an analysis of contemporary long-term data from 35 case studies. </w:t>
      </w:r>
      <w:r w:rsidRPr="00D36414">
        <w:rPr>
          <w:rFonts w:cstheme="minorHAnsi"/>
          <w:i/>
          <w:iCs/>
        </w:rPr>
        <w:t>Freshwater Biology</w:t>
      </w:r>
      <w:r w:rsidRPr="00D36414">
        <w:rPr>
          <w:rFonts w:cstheme="minorHAnsi"/>
        </w:rPr>
        <w:t xml:space="preserve">, </w:t>
      </w:r>
      <w:r w:rsidRPr="00D36414">
        <w:rPr>
          <w:rFonts w:cstheme="minorHAnsi"/>
          <w:i/>
          <w:iCs/>
        </w:rPr>
        <w:t>50</w:t>
      </w:r>
      <w:r w:rsidRPr="00D36414">
        <w:rPr>
          <w:rFonts w:cstheme="minorHAnsi"/>
        </w:rPr>
        <w:t xml:space="preserve">(10), 1747–1771. </w:t>
      </w:r>
      <w:hyperlink r:id="rId1470" w:history="1">
        <w:r w:rsidRPr="00D36414">
          <w:rPr>
            <w:rStyle w:val="Hyperlink"/>
            <w:rFonts w:cstheme="minorHAnsi"/>
          </w:rPr>
          <w:t>https://doi.org/10.1111/j.1365-2427.2005.01415.x</w:t>
        </w:r>
      </w:hyperlink>
      <w:r w:rsidRPr="00D36414">
        <w:rPr>
          <w:rFonts w:cstheme="minorHAnsi"/>
        </w:rPr>
        <w:t xml:space="preserve"> </w:t>
      </w:r>
    </w:p>
    <w:p w14:paraId="443CE84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pesen, E., Søndergaard, M., &amp; Liu, Z. (2017). Lake restoration and management in a climate change perspective: An introduction. </w:t>
      </w:r>
      <w:r w:rsidRPr="00D36414">
        <w:rPr>
          <w:rFonts w:cstheme="minorHAnsi"/>
          <w:i/>
        </w:rPr>
        <w:t>Water, 9</w:t>
      </w:r>
      <w:r w:rsidRPr="00D36414">
        <w:rPr>
          <w:rFonts w:cstheme="minorHAnsi"/>
        </w:rPr>
        <w:t xml:space="preserve">(2), 122. </w:t>
      </w:r>
      <w:hyperlink r:id="rId1471" w:history="1">
        <w:r w:rsidRPr="00D36414">
          <w:rPr>
            <w:rStyle w:val="Hyperlink"/>
            <w:rFonts w:cstheme="minorHAnsi"/>
          </w:rPr>
          <w:t>https://doi.org/10.3390/w9020122</w:t>
        </w:r>
      </w:hyperlink>
      <w:r w:rsidRPr="00D36414">
        <w:rPr>
          <w:rFonts w:cstheme="minorHAnsi"/>
        </w:rPr>
        <w:t xml:space="preserve"> </w:t>
      </w:r>
    </w:p>
    <w:p w14:paraId="6FA7701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pesen, E., Winfield, I. J., Trochine, C., Brucet, S., Argillier, C., Arranz, I., Beklioglu, M., Benejam, L., Ferreira, T., Hesthagen, T, Kerstin Holmgren, K., Jeppesen, E., Kelly, F., Krause, T., Rask, M., Volta, P., Winfield, I. J., &amp; Hesthagen, T. (2017). Non-native fish occurrence and biomass in 1943 western </w:t>
      </w:r>
      <w:r w:rsidRPr="00D36414">
        <w:rPr>
          <w:rFonts w:cstheme="minorHAnsi"/>
        </w:rPr>
        <w:lastRenderedPageBreak/>
        <w:t xml:space="preserve">Palearctic lakes and reservoirs and their abiotic and biotic correlates. </w:t>
      </w:r>
      <w:r w:rsidRPr="00D36414">
        <w:rPr>
          <w:rFonts w:cstheme="minorHAnsi"/>
          <w:i/>
        </w:rPr>
        <w:t>Ecosystems, 21</w:t>
      </w:r>
      <w:r w:rsidRPr="00D36414">
        <w:rPr>
          <w:rFonts w:cstheme="minorHAnsi"/>
        </w:rPr>
        <w:t xml:space="preserve">(3), 395-409. </w:t>
      </w:r>
      <w:hyperlink r:id="rId1472" w:history="1">
        <w:r w:rsidRPr="00D36414">
          <w:rPr>
            <w:rStyle w:val="Hyperlink"/>
            <w:rFonts w:cstheme="minorHAnsi"/>
          </w:rPr>
          <w:t>https://doi.org/10.1007/s10021-017-0156-6</w:t>
        </w:r>
      </w:hyperlink>
      <w:r w:rsidRPr="00D36414">
        <w:rPr>
          <w:rFonts w:cstheme="minorHAnsi"/>
        </w:rPr>
        <w:t xml:space="preserve"> </w:t>
      </w:r>
    </w:p>
    <w:p w14:paraId="0582FD3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epson, P. D., Deaville, R., Barber, J. L., Aguilar, À., Borrell, A., Murphy, S., Barry, J., Brownlow, A., Barnett, J., Berrow, S., Cunningham, A. A., Davison, N. J., Ten Doeschate, M., Esteban, R., Ferreira, M., Foote, A. D., Genov, T., Giménez, J., Loveridge, J., Llavona, Á., Martin, V., Maxwell, D. L., Papachlimitzou, A., Penrose, R., Perkins, M. W., Smith, B., De Stephanis, R., Tregenza, N., Verborgh, P., Fernandez, A., &amp; Law, R. J. (2016). PCB pollution continues to impact populations of orcas and other dolphins in European waters. </w:t>
      </w:r>
      <w:r w:rsidRPr="00D36414">
        <w:rPr>
          <w:rFonts w:cstheme="minorHAnsi"/>
          <w:i/>
          <w:iCs/>
        </w:rPr>
        <w:t>Scientific Reports</w:t>
      </w:r>
      <w:r w:rsidRPr="00D36414">
        <w:rPr>
          <w:rFonts w:cstheme="minorHAnsi"/>
        </w:rPr>
        <w:t xml:space="preserve">, </w:t>
      </w:r>
      <w:r w:rsidRPr="00D36414">
        <w:rPr>
          <w:rFonts w:cstheme="minorHAnsi"/>
          <w:i/>
          <w:iCs/>
        </w:rPr>
        <w:t xml:space="preserve">6, </w:t>
      </w:r>
      <w:r w:rsidRPr="00D36414">
        <w:rPr>
          <w:rFonts w:cstheme="minorHAnsi"/>
          <w:iCs/>
        </w:rPr>
        <w:t>18573</w:t>
      </w:r>
      <w:r w:rsidRPr="00D36414">
        <w:rPr>
          <w:rFonts w:cstheme="minorHAnsi"/>
        </w:rPr>
        <w:t xml:space="preserve">. </w:t>
      </w:r>
      <w:hyperlink r:id="rId1473" w:history="1">
        <w:r w:rsidRPr="00D36414">
          <w:rPr>
            <w:rStyle w:val="Hyperlink"/>
            <w:rFonts w:cstheme="minorHAnsi"/>
          </w:rPr>
          <w:t>https://doi.org/10.1038/srep18573</w:t>
        </w:r>
      </w:hyperlink>
      <w:r w:rsidRPr="00D36414">
        <w:rPr>
          <w:rFonts w:cstheme="minorHAnsi"/>
        </w:rPr>
        <w:t xml:space="preserve"> </w:t>
      </w:r>
    </w:p>
    <w:p w14:paraId="0D38F3EF"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Ji, R., Jin, M., &amp; Varpe, Ø. (2013). Sea ice phenology and timing of primary production pulses in the Arctic Ocean. </w:t>
      </w:r>
      <w:r w:rsidRPr="00D36414">
        <w:rPr>
          <w:rFonts w:cstheme="minorHAnsi"/>
          <w:i/>
          <w:iCs/>
          <w:lang w:val="es-ES"/>
        </w:rPr>
        <w:t>Global Change Biology</w:t>
      </w:r>
      <w:r w:rsidRPr="00D36414">
        <w:rPr>
          <w:rFonts w:cstheme="minorHAnsi"/>
          <w:lang w:val="es-ES"/>
        </w:rPr>
        <w:t xml:space="preserve">, </w:t>
      </w:r>
      <w:r w:rsidRPr="00D36414">
        <w:rPr>
          <w:rFonts w:cstheme="minorHAnsi"/>
          <w:i/>
          <w:iCs/>
          <w:lang w:val="es-ES"/>
        </w:rPr>
        <w:t>19</w:t>
      </w:r>
      <w:r w:rsidRPr="00D36414">
        <w:rPr>
          <w:rFonts w:cstheme="minorHAnsi"/>
          <w:lang w:val="es-ES"/>
        </w:rPr>
        <w:t xml:space="preserve">(3), 734–741. </w:t>
      </w:r>
      <w:hyperlink r:id="rId1474" w:history="1">
        <w:r w:rsidRPr="00D36414">
          <w:rPr>
            <w:rStyle w:val="Hyperlink"/>
            <w:rFonts w:cstheme="minorHAnsi"/>
            <w:lang w:val="es-ES"/>
          </w:rPr>
          <w:t>https://doi.org/10.1111/gcb.12074</w:t>
        </w:r>
      </w:hyperlink>
      <w:r w:rsidRPr="00D36414">
        <w:rPr>
          <w:rFonts w:cstheme="minorHAnsi"/>
          <w:lang w:val="es-ES"/>
        </w:rPr>
        <w:t xml:space="preserve"> </w:t>
      </w:r>
    </w:p>
    <w:p w14:paraId="5CF2E0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Jiménez-Alfaro, B., Gavilán, R. G., Escudero, A., Iriondo, J. M., &amp; Fernández-González, F. (2014). </w:t>
      </w:r>
      <w:r w:rsidRPr="00D36414">
        <w:rPr>
          <w:rFonts w:cstheme="minorHAnsi"/>
        </w:rPr>
        <w:t xml:space="preserve">Decline of dry grassland specialists in Mediterranean high-mountain communities influenced by recent climate warming. </w:t>
      </w:r>
      <w:r w:rsidRPr="00D36414">
        <w:rPr>
          <w:rFonts w:cstheme="minorHAnsi"/>
          <w:i/>
          <w:iCs/>
        </w:rPr>
        <w:t>Journal of Vegetation Science</w:t>
      </w:r>
      <w:r w:rsidRPr="00D36414">
        <w:rPr>
          <w:rFonts w:cstheme="minorHAnsi"/>
        </w:rPr>
        <w:t xml:space="preserve">, </w:t>
      </w:r>
      <w:r w:rsidRPr="00D36414">
        <w:rPr>
          <w:rFonts w:cstheme="minorHAnsi"/>
          <w:i/>
          <w:iCs/>
        </w:rPr>
        <w:t>25</w:t>
      </w:r>
      <w:r w:rsidRPr="00D36414">
        <w:rPr>
          <w:rFonts w:cstheme="minorHAnsi"/>
        </w:rPr>
        <w:t xml:space="preserve">(6), 1394–1404. </w:t>
      </w:r>
      <w:hyperlink r:id="rId1475" w:history="1">
        <w:r w:rsidRPr="00D36414">
          <w:rPr>
            <w:rStyle w:val="Hyperlink"/>
            <w:rFonts w:cstheme="minorHAnsi"/>
          </w:rPr>
          <w:t>http://doi.org/10.1111/jvs.12198</w:t>
        </w:r>
      </w:hyperlink>
      <w:r w:rsidRPr="00D36414">
        <w:rPr>
          <w:rFonts w:cstheme="minorHAnsi"/>
        </w:rPr>
        <w:t xml:space="preserve"> </w:t>
      </w:r>
    </w:p>
    <w:p w14:paraId="6C9016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hannesen, E., Mørk, H. L., Korsbrekke, K., Wienerroither, R., Eriksen, E., Fossheim, M., Wenneck, T., Dolgov, A. V., Prokhorova, T., &amp; Prozorkevich, D. (2017). </w:t>
      </w:r>
      <w:r w:rsidRPr="00D36414">
        <w:rPr>
          <w:rFonts w:cstheme="minorHAnsi"/>
          <w:i/>
          <w:iCs/>
        </w:rPr>
        <w:t>Arctic fishes in the Barents Sea 2004-2015: Changes in abundance and distribution</w:t>
      </w:r>
      <w:r w:rsidRPr="00D36414">
        <w:rPr>
          <w:rFonts w:cstheme="minorHAnsi"/>
        </w:rPr>
        <w:t>.</w:t>
      </w:r>
    </w:p>
    <w:p w14:paraId="6EBE6C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hnson, M. S., Putwain, P. D., &amp; Holliday, R. J. (1978). Wildlife conservation value of derelict metalliferous mine workings in Wales. </w:t>
      </w:r>
      <w:r w:rsidRPr="00D36414">
        <w:rPr>
          <w:rFonts w:cstheme="minorHAnsi"/>
          <w:i/>
          <w:iCs/>
        </w:rPr>
        <w:t>Biological Conservation</w:t>
      </w:r>
      <w:r w:rsidRPr="00D36414">
        <w:rPr>
          <w:rFonts w:cstheme="minorHAnsi"/>
        </w:rPr>
        <w:t xml:space="preserve">, </w:t>
      </w:r>
      <w:r w:rsidRPr="00D36414">
        <w:rPr>
          <w:rFonts w:cstheme="minorHAnsi"/>
          <w:i/>
          <w:iCs/>
        </w:rPr>
        <w:t>14</w:t>
      </w:r>
      <w:r w:rsidRPr="00D36414">
        <w:rPr>
          <w:rFonts w:cstheme="minorHAnsi"/>
        </w:rPr>
        <w:t xml:space="preserve">(2), 131–148. </w:t>
      </w:r>
      <w:hyperlink r:id="rId1476" w:history="1">
        <w:r w:rsidRPr="00D36414">
          <w:rPr>
            <w:rStyle w:val="Hyperlink"/>
            <w:rFonts w:cstheme="minorHAnsi"/>
          </w:rPr>
          <w:t>https://doi.org/10.1016/0006-3207(78)90029-0</w:t>
        </w:r>
      </w:hyperlink>
      <w:r w:rsidRPr="00D36414">
        <w:rPr>
          <w:rFonts w:cstheme="minorHAnsi"/>
        </w:rPr>
        <w:t xml:space="preserve"> </w:t>
      </w:r>
    </w:p>
    <w:p w14:paraId="1A61C4A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nason, D., Andersson, G. K. S., Öckinger, E., Rundlöf, M., Smith, H. G., &amp; Bengtsson, J. (2011). Assessing the effect of the time since transition to organic farming on plants and butterflies. </w:t>
      </w:r>
      <w:r w:rsidRPr="00D36414">
        <w:rPr>
          <w:rFonts w:cstheme="minorHAnsi"/>
          <w:i/>
          <w:iCs/>
        </w:rPr>
        <w:t>Journal of Applied Ecology</w:t>
      </w:r>
      <w:r w:rsidRPr="00D36414">
        <w:rPr>
          <w:rFonts w:cstheme="minorHAnsi"/>
        </w:rPr>
        <w:t xml:space="preserve">, </w:t>
      </w:r>
      <w:r w:rsidRPr="00D36414">
        <w:rPr>
          <w:rFonts w:cstheme="minorHAnsi"/>
          <w:i/>
          <w:iCs/>
        </w:rPr>
        <w:t>48</w:t>
      </w:r>
      <w:r w:rsidRPr="00D36414">
        <w:rPr>
          <w:rFonts w:cstheme="minorHAnsi"/>
        </w:rPr>
        <w:t xml:space="preserve">(3), 543–550. </w:t>
      </w:r>
      <w:hyperlink r:id="rId1477" w:history="1">
        <w:r w:rsidRPr="00D36414">
          <w:rPr>
            <w:rStyle w:val="Hyperlink"/>
            <w:rFonts w:cstheme="minorHAnsi"/>
          </w:rPr>
          <w:t>http://doi.org/10.1111/j.1365-2664.2011.01989.x</w:t>
        </w:r>
      </w:hyperlink>
      <w:r w:rsidRPr="00D36414">
        <w:rPr>
          <w:rFonts w:cstheme="minorHAnsi"/>
        </w:rPr>
        <w:t xml:space="preserve"> </w:t>
      </w:r>
    </w:p>
    <w:p w14:paraId="33C2FB9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nes, M. C., &amp; Cheung, W. W. L. (2015). Multi-model ensemble projections of climate change effects on global marine biodiversity. </w:t>
      </w:r>
      <w:r w:rsidRPr="00D36414">
        <w:rPr>
          <w:rFonts w:cstheme="minorHAnsi"/>
          <w:i/>
          <w:iCs/>
        </w:rPr>
        <w:t>ICES Journal of Marine Science</w:t>
      </w:r>
      <w:r w:rsidRPr="00D36414">
        <w:rPr>
          <w:rFonts w:cstheme="minorHAnsi"/>
        </w:rPr>
        <w:t xml:space="preserve">, </w:t>
      </w:r>
      <w:r w:rsidRPr="00D36414">
        <w:rPr>
          <w:rFonts w:cstheme="minorHAnsi"/>
          <w:i/>
          <w:iCs/>
        </w:rPr>
        <w:t>72</w:t>
      </w:r>
      <w:r w:rsidRPr="00D36414">
        <w:rPr>
          <w:rFonts w:cstheme="minorHAnsi"/>
        </w:rPr>
        <w:t xml:space="preserve">(3), 741–752. </w:t>
      </w:r>
      <w:hyperlink r:id="rId1478" w:history="1">
        <w:r w:rsidRPr="00D36414">
          <w:rPr>
            <w:rStyle w:val="Hyperlink"/>
            <w:rFonts w:cstheme="minorHAnsi"/>
          </w:rPr>
          <w:t>https://doi.org/10.1093/icesjms/fsu172</w:t>
        </w:r>
      </w:hyperlink>
      <w:r w:rsidRPr="00D36414">
        <w:rPr>
          <w:rFonts w:cstheme="minorHAnsi"/>
        </w:rPr>
        <w:t xml:space="preserve"> </w:t>
      </w:r>
    </w:p>
    <w:p w14:paraId="5A3A82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nes, M. C., Dye, S. R., Pinnegar, J. K., Warren, R., &amp; Cheung, W. W. L. (2013). Applying distribution model projections for an uncertain future: The case of the Pacific oyster in UK waters. </w:t>
      </w:r>
      <w:r w:rsidRPr="00D36414">
        <w:rPr>
          <w:rFonts w:cstheme="minorHAnsi"/>
          <w:i/>
          <w:iCs/>
        </w:rPr>
        <w:t>Aquatic Conservation: Marine and Freshwater Ecosystems</w:t>
      </w:r>
      <w:r w:rsidRPr="00D36414">
        <w:rPr>
          <w:rFonts w:cstheme="minorHAnsi"/>
        </w:rPr>
        <w:t xml:space="preserve">, </w:t>
      </w:r>
      <w:r w:rsidRPr="00D36414">
        <w:rPr>
          <w:rFonts w:cstheme="minorHAnsi"/>
          <w:i/>
          <w:iCs/>
        </w:rPr>
        <w:t>23</w:t>
      </w:r>
      <w:r w:rsidRPr="00D36414">
        <w:rPr>
          <w:rFonts w:cstheme="minorHAnsi"/>
        </w:rPr>
        <w:t xml:space="preserve">(5), 710–722. </w:t>
      </w:r>
      <w:hyperlink r:id="rId1479" w:history="1">
        <w:r w:rsidRPr="00D36414">
          <w:rPr>
            <w:rStyle w:val="Hyperlink"/>
            <w:rFonts w:cstheme="minorHAnsi"/>
          </w:rPr>
          <w:t>https://doi.org/10.1002/aqc.2364</w:t>
        </w:r>
      </w:hyperlink>
      <w:r w:rsidRPr="00D36414">
        <w:rPr>
          <w:rFonts w:cstheme="minorHAnsi"/>
        </w:rPr>
        <w:t xml:space="preserve"> </w:t>
      </w:r>
    </w:p>
    <w:p w14:paraId="119C47C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önsson, M. T., Ruete, A., Kellner, O., Gunnarsson, U, &amp; Snall, T. (2017). Will forest conservation areas protect functionally important diversity of fungi and lichens over time? </w:t>
      </w:r>
      <w:r w:rsidRPr="00D36414">
        <w:rPr>
          <w:rFonts w:cstheme="minorHAnsi"/>
          <w:i/>
        </w:rPr>
        <w:t>Biodiversity and Conservation 26</w:t>
      </w:r>
      <w:r w:rsidRPr="00D36414">
        <w:rPr>
          <w:rFonts w:cstheme="minorHAnsi"/>
        </w:rPr>
        <w:t xml:space="preserve">(11), 2547-2567. </w:t>
      </w:r>
      <w:hyperlink r:id="rId1480" w:history="1">
        <w:r w:rsidRPr="00D36414">
          <w:rPr>
            <w:rStyle w:val="Hyperlink"/>
            <w:rFonts w:cstheme="minorHAnsi"/>
          </w:rPr>
          <w:t>https://doi.org/10.1007/s10531-015-1035-0</w:t>
        </w:r>
      </w:hyperlink>
      <w:r w:rsidRPr="00D36414">
        <w:rPr>
          <w:rFonts w:cstheme="minorHAnsi"/>
        </w:rPr>
        <w:t xml:space="preserve"> </w:t>
      </w:r>
    </w:p>
    <w:p w14:paraId="337963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önsson, M. T., &amp; Thor, G. (2012). Estimating coextinction risks from epidemic tree death: Affiliate lichen communities among diseased host tree populations of </w:t>
      </w:r>
      <w:r w:rsidRPr="00D36414">
        <w:rPr>
          <w:rFonts w:cstheme="minorHAnsi"/>
          <w:i/>
        </w:rPr>
        <w:t>Fraxinus excelsior</w:t>
      </w:r>
      <w:r w:rsidRPr="00D36414">
        <w:rPr>
          <w:rFonts w:cstheme="minorHAnsi"/>
        </w:rPr>
        <w:t xml:space="preserve">.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9), e45701. </w:t>
      </w:r>
      <w:hyperlink r:id="rId1481" w:history="1">
        <w:r w:rsidRPr="00D36414">
          <w:rPr>
            <w:rStyle w:val="Hyperlink"/>
            <w:rFonts w:cstheme="minorHAnsi"/>
          </w:rPr>
          <w:t>https://doi.org/10.1371/journal.pone.0045701</w:t>
        </w:r>
      </w:hyperlink>
      <w:r w:rsidRPr="00D36414">
        <w:rPr>
          <w:rFonts w:cstheme="minorHAnsi"/>
        </w:rPr>
        <w:t xml:space="preserve"> </w:t>
      </w:r>
    </w:p>
    <w:p w14:paraId="52E9E0D0" w14:textId="77777777" w:rsidR="00ED7B7A" w:rsidRPr="00D36414" w:rsidRDefault="00ED7B7A" w:rsidP="00ED7B7A">
      <w:pPr>
        <w:spacing w:before="120"/>
        <w:ind w:left="567" w:hanging="567"/>
        <w:rPr>
          <w:rFonts w:cstheme="minorHAnsi"/>
        </w:rPr>
      </w:pPr>
      <w:r w:rsidRPr="00D36414">
        <w:rPr>
          <w:rFonts w:cstheme="minorHAnsi"/>
        </w:rPr>
        <w:t xml:space="preserve">Joosten, H., Tanneberger, F., &amp; Moen, A. (Eds.). (2017). </w:t>
      </w:r>
      <w:r w:rsidRPr="00D36414">
        <w:rPr>
          <w:rFonts w:cstheme="minorHAnsi"/>
          <w:i/>
          <w:iCs/>
        </w:rPr>
        <w:t>Mires and peatlands of Europe: Status, distribution and conservation</w:t>
      </w:r>
      <w:r w:rsidRPr="00D36414">
        <w:rPr>
          <w:rFonts w:cstheme="minorHAnsi"/>
        </w:rPr>
        <w:t>. Stuttgart, Germany: Schweizerbart Science Publishers.</w:t>
      </w:r>
    </w:p>
    <w:p w14:paraId="71626C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osten, H., &amp; Clarke, D. (2002). </w:t>
      </w:r>
      <w:r w:rsidRPr="00D36414">
        <w:rPr>
          <w:rFonts w:cstheme="minorHAnsi"/>
          <w:i/>
          <w:iCs/>
        </w:rPr>
        <w:t>Wise use of mires and peatlands – Background and principles including a framework for decision-making</w:t>
      </w:r>
      <w:r w:rsidRPr="00D36414">
        <w:rPr>
          <w:rFonts w:cstheme="minorHAnsi"/>
        </w:rPr>
        <w:t>. Devon, UK: International Mire Conservation Group and International Peat Society.</w:t>
      </w:r>
    </w:p>
    <w:p w14:paraId="67F585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ppa, L. N., O’Connor, B., Visconti, P., Smith, C., Geldmann, J., Hoffmann, M., Watson, J. E. M., </w:t>
      </w:r>
      <w:r w:rsidRPr="00D36414">
        <w:rPr>
          <w:rFonts w:cstheme="minorHAnsi"/>
        </w:rPr>
        <w:lastRenderedPageBreak/>
        <w:t xml:space="preserve">Butchart, S. H. M., Virah-Sawmy, M., Halpern, B. S., Ahmed, S. E., Balmford, A., Sutherland, W. J., Harfoot, M., Hilton-Taylor, C., Foden, W., Minin, E. Di, Pagad, S., Genovesi, P., Hutton, J., &amp; Burgess, D. N. (2016). Filling in biodiversity threat gaps. </w:t>
      </w:r>
      <w:r w:rsidRPr="00D36414">
        <w:rPr>
          <w:rFonts w:cstheme="minorHAnsi"/>
          <w:i/>
          <w:iCs/>
        </w:rPr>
        <w:t>Science</w:t>
      </w:r>
      <w:r w:rsidRPr="00D36414">
        <w:rPr>
          <w:rFonts w:cstheme="minorHAnsi"/>
        </w:rPr>
        <w:t xml:space="preserve">, </w:t>
      </w:r>
      <w:r w:rsidRPr="00D36414">
        <w:rPr>
          <w:rFonts w:cstheme="minorHAnsi"/>
          <w:i/>
          <w:iCs/>
        </w:rPr>
        <w:t>352</w:t>
      </w:r>
      <w:r w:rsidRPr="00D36414">
        <w:rPr>
          <w:rFonts w:cstheme="minorHAnsi"/>
        </w:rPr>
        <w:t xml:space="preserve">(6284), 416–418. </w:t>
      </w:r>
      <w:hyperlink r:id="rId1482" w:history="1">
        <w:r w:rsidRPr="00D36414">
          <w:rPr>
            <w:rStyle w:val="Hyperlink"/>
            <w:rFonts w:cstheme="minorHAnsi"/>
          </w:rPr>
          <w:t>https://doi.org/10.1126/science.aaf3565</w:t>
        </w:r>
      </w:hyperlink>
      <w:r w:rsidRPr="00D36414">
        <w:rPr>
          <w:rFonts w:cstheme="minorHAnsi"/>
        </w:rPr>
        <w:t xml:space="preserve"> </w:t>
      </w:r>
    </w:p>
    <w:p w14:paraId="510728FF"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Jørgensen, L., Archambault, P., Armstrong, C., Dolgov, A., Edinger, E., Gaston, T., Hildebrand, J., Piepenburg, D., Smith, W., </w:t>
      </w:r>
      <w:r w:rsidRPr="00D36414">
        <w:rPr>
          <w:rFonts w:cstheme="minorHAnsi"/>
          <w:lang w:val="pt-PT"/>
        </w:rPr>
        <w:t>von Quillfeldt, C., Vecchione, M., &amp; Rice, J</w:t>
      </w:r>
      <w:r w:rsidRPr="00D36414">
        <w:rPr>
          <w:rFonts w:cstheme="minorHAnsi"/>
        </w:rPr>
        <w:t xml:space="preserve">. (2016a). Chapter 36G. Arctic Ocean. In </w:t>
      </w:r>
      <w:r w:rsidRPr="00D36414">
        <w:rPr>
          <w:rFonts w:cstheme="minorHAnsi"/>
          <w:i/>
          <w:iCs/>
        </w:rPr>
        <w:t>The first global integrated marine assessment - World ocean assessment I</w:t>
      </w:r>
      <w:r w:rsidRPr="00D36414">
        <w:rPr>
          <w:rFonts w:cstheme="minorHAnsi"/>
        </w:rPr>
        <w:t>. New York, USA: United Nations.</w:t>
      </w:r>
    </w:p>
    <w:p w14:paraId="1ABC92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pt-PT"/>
        </w:rPr>
        <w:t xml:space="preserve">Jørgensen, P. S., Böhning-Gaese, K., Thorup, K., Tøttrup, A. P., Chylarecki, P., Jiguet, F., Lehikoinen, A., Noble, D. G., Reif, J., Schmid, H., van Turnhout, C., Burfield, I. J., Foppen, R., Voříšek, P., van Strien, A., Gregory, R. D., &amp; Rahbek, C. (2016b). </w:t>
      </w:r>
      <w:r w:rsidRPr="00D36414">
        <w:rPr>
          <w:rFonts w:cstheme="minorHAnsi"/>
        </w:rPr>
        <w:t xml:space="preserve">Continent-scale global change attribution in European birds - combining annual and decadal time scale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2), 530–543. </w:t>
      </w:r>
      <w:hyperlink r:id="rId1483" w:history="1">
        <w:r w:rsidRPr="00D36414">
          <w:rPr>
            <w:rStyle w:val="Hyperlink"/>
            <w:rFonts w:cstheme="minorHAnsi"/>
          </w:rPr>
          <w:t>https://doi.org/10.1111/gcb.13097</w:t>
        </w:r>
      </w:hyperlink>
      <w:r w:rsidRPr="00D36414">
        <w:rPr>
          <w:rFonts w:cstheme="minorHAnsi"/>
        </w:rPr>
        <w:t xml:space="preserve"> </w:t>
      </w:r>
    </w:p>
    <w:p w14:paraId="4F4F3C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ovanović Glavaš, O., Jalžić, B., &amp; Bilandžija, H. (2017). Population density, habitat dynamic and aerial survival of relict cave bivalves from genus </w:t>
      </w:r>
      <w:r w:rsidRPr="00D36414">
        <w:rPr>
          <w:rFonts w:cstheme="minorHAnsi"/>
          <w:i/>
        </w:rPr>
        <w:t>Congeria</w:t>
      </w:r>
      <w:r w:rsidRPr="00D36414">
        <w:rPr>
          <w:rFonts w:cstheme="minorHAnsi"/>
        </w:rPr>
        <w:t xml:space="preserve"> in the Dinaric karst. </w:t>
      </w:r>
      <w:r w:rsidRPr="00D36414">
        <w:rPr>
          <w:rFonts w:cstheme="minorHAnsi"/>
          <w:i/>
          <w:iCs/>
        </w:rPr>
        <w:t>International Journal of Speleology</w:t>
      </w:r>
      <w:r w:rsidRPr="00D36414">
        <w:rPr>
          <w:rFonts w:cstheme="minorHAnsi"/>
        </w:rPr>
        <w:t xml:space="preserve">, </w:t>
      </w:r>
      <w:r w:rsidRPr="00D36414">
        <w:rPr>
          <w:rFonts w:cstheme="minorHAnsi"/>
          <w:i/>
          <w:iCs/>
        </w:rPr>
        <w:t>46</w:t>
      </w:r>
      <w:r w:rsidRPr="00D36414">
        <w:rPr>
          <w:rFonts w:cstheme="minorHAnsi"/>
        </w:rPr>
        <w:t xml:space="preserve">(1), 13–22. </w:t>
      </w:r>
      <w:hyperlink r:id="rId1484" w:history="1">
        <w:r w:rsidRPr="00D36414">
          <w:rPr>
            <w:rStyle w:val="Hyperlink"/>
            <w:rFonts w:cstheme="minorHAnsi"/>
          </w:rPr>
          <w:t>https://doi.org/10.5038/1827-806X.46.1.2020</w:t>
        </w:r>
      </w:hyperlink>
      <w:r w:rsidRPr="00D36414">
        <w:rPr>
          <w:rFonts w:cstheme="minorHAnsi"/>
        </w:rPr>
        <w:t xml:space="preserve"> </w:t>
      </w:r>
    </w:p>
    <w:p w14:paraId="2DC5A94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uberthie, C. (2000). Conservation of subterranean habitats and species. In H. Wilkens, D. C. Culver, &amp; W. Humphreys (Eds.), </w:t>
      </w:r>
      <w:r w:rsidRPr="00D36414">
        <w:rPr>
          <w:rFonts w:cstheme="minorHAnsi"/>
          <w:i/>
          <w:iCs/>
        </w:rPr>
        <w:t>Ecosystems of the world: Subterranean ecosystems</w:t>
      </w:r>
      <w:r w:rsidRPr="00D36414">
        <w:rPr>
          <w:rFonts w:cstheme="minorHAnsi"/>
        </w:rPr>
        <w:t xml:space="preserve"> (pp. 691–700). Amsterdam, The Netherlands: Elsevier Science Publishers.</w:t>
      </w:r>
    </w:p>
    <w:p w14:paraId="12FCC5F8" w14:textId="77777777" w:rsidR="00ED7B7A" w:rsidRPr="00D36414" w:rsidRDefault="00ED7B7A" w:rsidP="00ED7B7A">
      <w:pPr>
        <w:spacing w:before="120"/>
        <w:ind w:left="567" w:hanging="567"/>
        <w:rPr>
          <w:rFonts w:cstheme="minorHAnsi"/>
        </w:rPr>
      </w:pPr>
      <w:r w:rsidRPr="00D36414">
        <w:rPr>
          <w:rFonts w:cstheme="minorHAnsi"/>
        </w:rPr>
        <w:t xml:space="preserve">Jucker, T., Bouriaud, O., Avacaritei, D., &amp; Coomes, D.A. (2014). Stabilizing effects of diversity on aboveground wood production in forest ecosystems: linking patterns and processes. </w:t>
      </w:r>
      <w:r w:rsidRPr="00D36414">
        <w:rPr>
          <w:rFonts w:cstheme="minorHAnsi"/>
          <w:i/>
        </w:rPr>
        <w:t>Ecology Letters, 17</w:t>
      </w:r>
      <w:r w:rsidRPr="00D36414">
        <w:rPr>
          <w:rFonts w:cstheme="minorHAnsi"/>
        </w:rPr>
        <w:t xml:space="preserve">(12), 1560–1569. </w:t>
      </w:r>
      <w:hyperlink r:id="rId1485" w:history="1">
        <w:r w:rsidRPr="00D36414">
          <w:rPr>
            <w:rStyle w:val="Hyperlink"/>
            <w:rFonts w:cstheme="minorHAnsi"/>
          </w:rPr>
          <w:t>https://doi.org/10.1111/ele.12382</w:t>
        </w:r>
      </w:hyperlink>
      <w:r w:rsidRPr="00D36414">
        <w:rPr>
          <w:rFonts w:cstheme="minorHAnsi"/>
        </w:rPr>
        <w:t xml:space="preserve"> </w:t>
      </w:r>
    </w:p>
    <w:p w14:paraId="06436A27" w14:textId="77777777" w:rsidR="00ED7B7A" w:rsidRPr="00D36414" w:rsidRDefault="00ED7B7A" w:rsidP="00ED7B7A">
      <w:pPr>
        <w:spacing w:before="120"/>
        <w:ind w:left="567" w:hanging="567"/>
        <w:rPr>
          <w:rFonts w:cstheme="minorHAnsi"/>
        </w:rPr>
      </w:pPr>
      <w:r w:rsidRPr="00D36414">
        <w:rPr>
          <w:rFonts w:cstheme="minorHAnsi"/>
        </w:rPr>
        <w:t xml:space="preserve">Jucker, T., Avăcăriței, D., Bărnoaiea, I., Duduman, G., Bouriaud, O. and Coomes, D. A. (2016), Climate modulates the effects of tree diversity on forest productivity. </w:t>
      </w:r>
      <w:r w:rsidRPr="00D36414">
        <w:rPr>
          <w:rFonts w:cstheme="minorHAnsi"/>
          <w:i/>
        </w:rPr>
        <w:t>Journal of Ecology, 104</w:t>
      </w:r>
      <w:r w:rsidRPr="00D36414">
        <w:rPr>
          <w:rFonts w:cstheme="minorHAnsi"/>
        </w:rPr>
        <w:t xml:space="preserve">(2), 388–398. </w:t>
      </w:r>
      <w:hyperlink r:id="rId1486" w:history="1">
        <w:r w:rsidRPr="00D36414">
          <w:rPr>
            <w:rStyle w:val="Hyperlink"/>
            <w:rFonts w:cstheme="minorHAnsi"/>
          </w:rPr>
          <w:t>https://doi.org/10.1111/1365-2745.12522</w:t>
        </w:r>
      </w:hyperlink>
      <w:r w:rsidRPr="00D36414">
        <w:rPr>
          <w:rFonts w:cstheme="minorHAnsi"/>
        </w:rPr>
        <w:t xml:space="preserve"> </w:t>
      </w:r>
    </w:p>
    <w:p w14:paraId="634C105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Jungius, H. (2012). </w:t>
      </w:r>
      <w:r w:rsidRPr="00D36414">
        <w:rPr>
          <w:rFonts w:cstheme="minorHAnsi"/>
          <w:i/>
          <w:iCs/>
        </w:rPr>
        <w:t>Biodiversity preservation and integrated river basin development in the Syrdaria River valley of Kazakhstan. Final Evaluation Report</w:t>
      </w:r>
      <w:r w:rsidRPr="00D36414">
        <w:rPr>
          <w:rFonts w:cstheme="minorHAnsi"/>
        </w:rPr>
        <w:t>.</w:t>
      </w:r>
    </w:p>
    <w:p w14:paraId="781BBFF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bisch, N., &amp; Haase, D. (2013). Green spaces of European cities revisited for 1990-2006. </w:t>
      </w:r>
      <w:r w:rsidRPr="00D36414">
        <w:rPr>
          <w:rFonts w:cstheme="minorHAnsi"/>
          <w:i/>
          <w:iCs/>
        </w:rPr>
        <w:t xml:space="preserve">Landscape and Urban Planning, 110, </w:t>
      </w:r>
      <w:r w:rsidRPr="00D36414">
        <w:rPr>
          <w:rFonts w:cstheme="minorHAnsi"/>
          <w:iCs/>
        </w:rPr>
        <w:t>113-122</w:t>
      </w:r>
      <w:r w:rsidRPr="00D36414">
        <w:rPr>
          <w:rFonts w:cstheme="minorHAnsi"/>
        </w:rPr>
        <w:t xml:space="preserve">. </w:t>
      </w:r>
      <w:hyperlink r:id="rId1487" w:history="1">
        <w:r w:rsidRPr="00D36414">
          <w:rPr>
            <w:rStyle w:val="Hyperlink"/>
            <w:rFonts w:cstheme="minorHAnsi"/>
          </w:rPr>
          <w:t>https://doi.org/10.1016/j.landurbplan.2012.10.017</w:t>
        </w:r>
      </w:hyperlink>
      <w:r w:rsidRPr="00D36414">
        <w:rPr>
          <w:rFonts w:cstheme="minorHAnsi"/>
        </w:rPr>
        <w:t xml:space="preserve"> </w:t>
      </w:r>
    </w:p>
    <w:p w14:paraId="5B9FF8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iser, J., Clarke, K. R., Hinz, H., Austen, M. C. V, Somerfield, P. J., &amp; Karakassis, I. (2006). Global analysis of response and recovery of benthic biota to fishing. </w:t>
      </w:r>
      <w:r w:rsidRPr="00D36414">
        <w:rPr>
          <w:rFonts w:cstheme="minorHAnsi"/>
          <w:i/>
          <w:iCs/>
        </w:rPr>
        <w:t>Marine Ecology Progress Series</w:t>
      </w:r>
      <w:r w:rsidRPr="00D36414">
        <w:rPr>
          <w:rFonts w:cstheme="minorHAnsi"/>
        </w:rPr>
        <w:t xml:space="preserve">, </w:t>
      </w:r>
      <w:r w:rsidRPr="00D36414">
        <w:rPr>
          <w:rFonts w:cstheme="minorHAnsi"/>
          <w:i/>
          <w:iCs/>
        </w:rPr>
        <w:t>311</w:t>
      </w:r>
      <w:r w:rsidRPr="00D36414">
        <w:rPr>
          <w:rFonts w:cstheme="minorHAnsi"/>
        </w:rPr>
        <w:t xml:space="preserve">, 1–14. </w:t>
      </w:r>
      <w:hyperlink r:id="rId1488" w:history="1">
        <w:r w:rsidRPr="00D36414">
          <w:rPr>
            <w:rStyle w:val="Hyperlink"/>
            <w:rFonts w:cstheme="minorHAnsi"/>
          </w:rPr>
          <w:t>https://doi.org/10.3354/meps311001</w:t>
        </w:r>
      </w:hyperlink>
      <w:r w:rsidRPr="00D36414">
        <w:rPr>
          <w:rFonts w:cstheme="minorHAnsi"/>
        </w:rPr>
        <w:t xml:space="preserve"> </w:t>
      </w:r>
    </w:p>
    <w:p w14:paraId="230CAF3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land, P. E. (1986). The origin and management of Norwegian coastal heaths as reflected by pollen analysis. In K.-E. Behre (Ed.), </w:t>
      </w:r>
      <w:r w:rsidRPr="00D36414">
        <w:rPr>
          <w:rFonts w:cstheme="minorHAnsi"/>
          <w:i/>
          <w:iCs/>
        </w:rPr>
        <w:t>Anthropogenic indicators in pollen diagrams</w:t>
      </w:r>
      <w:r w:rsidRPr="00D36414">
        <w:rPr>
          <w:rFonts w:cstheme="minorHAnsi"/>
        </w:rPr>
        <w:t xml:space="preserve"> (pp. 19–36). Rotterdam, The Netherlands: A.A. Balkema.</w:t>
      </w:r>
    </w:p>
    <w:p w14:paraId="38A9FE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lkman, V. J., Boudot, J.-P., Bernard, R., Conze, K.-J., De Knijf, G., Dyatlova, E., Ferreira, S., Jović, M., Ott, J., Riservato, A., &amp; Sahlén, G. (2010). </w:t>
      </w:r>
      <w:r w:rsidRPr="00D36414">
        <w:rPr>
          <w:rFonts w:cstheme="minorHAnsi"/>
          <w:i/>
          <w:iCs/>
        </w:rPr>
        <w:t>European red list of dragonflies</w:t>
      </w:r>
      <w:r w:rsidRPr="00D36414">
        <w:rPr>
          <w:rFonts w:cstheme="minorHAnsi"/>
        </w:rPr>
        <w:t xml:space="preserve">. Luxembourg: Publications Office of the European Union. </w:t>
      </w:r>
      <w:hyperlink r:id="rId1489" w:history="1">
        <w:r w:rsidRPr="00D36414">
          <w:rPr>
            <w:rStyle w:val="Hyperlink"/>
            <w:rFonts w:cstheme="minorHAnsi"/>
          </w:rPr>
          <w:t>https://doi.org/10.2779/84650</w:t>
        </w:r>
      </w:hyperlink>
      <w:r w:rsidRPr="00D36414">
        <w:rPr>
          <w:rFonts w:cstheme="minorHAnsi"/>
        </w:rPr>
        <w:t xml:space="preserve"> </w:t>
      </w:r>
    </w:p>
    <w:p w14:paraId="6C9795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makhina, G. L. [Камахина, Г. Л.]. (2008). Ключевые инвазии чужеродных видов флоры и фауны Туркменистана [Key invasions of alien species of flora and fauna of Turkmenistan]. </w:t>
      </w:r>
      <w:r w:rsidRPr="00D36414">
        <w:rPr>
          <w:rFonts w:cstheme="minorHAnsi"/>
          <w:i/>
          <w:iCs/>
        </w:rPr>
        <w:t>Проблемы Освоения Пустынь [Problems of Desert Development]</w:t>
      </w:r>
      <w:r w:rsidRPr="00D36414">
        <w:rPr>
          <w:rFonts w:cstheme="minorHAnsi"/>
        </w:rPr>
        <w:t xml:space="preserve">, </w:t>
      </w:r>
      <w:r w:rsidRPr="00D36414">
        <w:rPr>
          <w:rFonts w:cstheme="minorHAnsi"/>
          <w:i/>
        </w:rPr>
        <w:t>4,</w:t>
      </w:r>
      <w:r w:rsidRPr="00D36414">
        <w:rPr>
          <w:rFonts w:cstheme="minorHAnsi"/>
        </w:rPr>
        <w:t xml:space="preserve"> 34–38. </w:t>
      </w:r>
    </w:p>
    <w:p w14:paraId="0E46C3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menos, N. A. (2010). North Atlantic summers have warmed more than winters since 1353, and the response of marine zooplankton. </w:t>
      </w:r>
      <w:r w:rsidRPr="00D36414">
        <w:rPr>
          <w:rFonts w:cstheme="minorHAnsi"/>
          <w:i/>
          <w:iCs/>
        </w:rPr>
        <w:t xml:space="preserve">Proceedings of the National Academy of Sciences of the United </w:t>
      </w:r>
      <w:r w:rsidRPr="00D36414">
        <w:rPr>
          <w:rFonts w:cstheme="minorHAnsi"/>
          <w:i/>
          <w:iCs/>
        </w:rPr>
        <w:lastRenderedPageBreak/>
        <w:t>States of America</w:t>
      </w:r>
      <w:r w:rsidRPr="00D36414">
        <w:rPr>
          <w:rFonts w:cstheme="minorHAnsi"/>
        </w:rPr>
        <w:t xml:space="preserve">, </w:t>
      </w:r>
      <w:r w:rsidRPr="00D36414">
        <w:rPr>
          <w:rFonts w:cstheme="minorHAnsi"/>
          <w:i/>
          <w:iCs/>
        </w:rPr>
        <w:t>107</w:t>
      </w:r>
      <w:r w:rsidRPr="00D36414">
        <w:rPr>
          <w:rFonts w:cstheme="minorHAnsi"/>
        </w:rPr>
        <w:t xml:space="preserve">(52), 22442–22447. </w:t>
      </w:r>
      <w:hyperlink r:id="rId1490" w:history="1">
        <w:r w:rsidRPr="00D36414">
          <w:rPr>
            <w:rStyle w:val="Hyperlink"/>
            <w:rFonts w:cstheme="minorHAnsi"/>
          </w:rPr>
          <w:t>https://doi.org/10.1073/pnas.1006141107</w:t>
        </w:r>
      </w:hyperlink>
      <w:r w:rsidRPr="00D36414">
        <w:rPr>
          <w:rFonts w:cstheme="minorHAnsi"/>
        </w:rPr>
        <w:t xml:space="preserve"> </w:t>
      </w:r>
    </w:p>
    <w:p w14:paraId="4BB85FB1" w14:textId="749021AA"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milov, G. K. </w:t>
      </w:r>
      <w:r w:rsidRPr="00D36414">
        <w:rPr>
          <w:rFonts w:cstheme="minorHAnsi"/>
          <w:lang w:val="ru-RU"/>
        </w:rPr>
        <w:t>[Камилов Г. К.]</w:t>
      </w:r>
      <w:r w:rsidRPr="00D36414">
        <w:rPr>
          <w:rFonts w:cstheme="minorHAnsi"/>
        </w:rPr>
        <w:t xml:space="preserve">. (1973). </w:t>
      </w:r>
      <w:r w:rsidRPr="00D36414">
        <w:rPr>
          <w:rFonts w:cstheme="minorHAnsi"/>
          <w:i/>
          <w:lang w:val="ru-RU"/>
        </w:rPr>
        <w:t>Рыбы и биологические основы рыбохозяйственного освоения водохранилищ Узбекистана [</w:t>
      </w:r>
      <w:r w:rsidRPr="00D36414">
        <w:rPr>
          <w:rFonts w:cstheme="minorHAnsi"/>
          <w:i/>
        </w:rPr>
        <w:t>F</w:t>
      </w:r>
      <w:r w:rsidRPr="00D36414">
        <w:rPr>
          <w:rFonts w:cstheme="minorHAnsi"/>
          <w:i/>
          <w:iCs/>
        </w:rPr>
        <w:t>ishes and biological basis of fishery use of in Uzbekistan reservoirs]</w:t>
      </w:r>
      <w:r w:rsidRPr="00D36414">
        <w:rPr>
          <w:rFonts w:cstheme="minorHAnsi"/>
        </w:rPr>
        <w:t xml:space="preserve">. Tashkent, USSR: Fan. </w:t>
      </w:r>
    </w:p>
    <w:p w14:paraId="7B3BE48F" w14:textId="439D2E9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mp, J., Koshkin, M. A., Bragina, T. M., Katzner, T. E., Milner-Gulland, E. J., Schreiber, D., Sheldon, R., Shmalenko, A., Smelansky, I., Terraube, J., &amp; Urazaliev, R. (2016). Persistent and novel threats to the biodiversity of Kazakhstan’s steppes and semi-deserts. </w:t>
      </w:r>
      <w:r w:rsidRPr="00D36414">
        <w:rPr>
          <w:rFonts w:cstheme="minorHAnsi"/>
          <w:i/>
          <w:iCs/>
        </w:rPr>
        <w:t>Biodiversity and Conservation</w:t>
      </w:r>
      <w:r w:rsidRPr="00D36414">
        <w:rPr>
          <w:rFonts w:cstheme="minorHAnsi"/>
          <w:i/>
        </w:rPr>
        <w:t>, 25</w:t>
      </w:r>
      <w:r w:rsidRPr="00D36414">
        <w:rPr>
          <w:rFonts w:cstheme="minorHAnsi"/>
        </w:rPr>
        <w:t xml:space="preserve">(12), 2521-2541. </w:t>
      </w:r>
      <w:hyperlink r:id="rId1491" w:history="1">
        <w:r w:rsidRPr="00D36414">
          <w:rPr>
            <w:rStyle w:val="Hyperlink"/>
            <w:rFonts w:cstheme="minorHAnsi"/>
          </w:rPr>
          <w:t>https://doi.org/10.1007/s10531-016-1083-0</w:t>
        </w:r>
      </w:hyperlink>
      <w:r w:rsidRPr="00D36414">
        <w:rPr>
          <w:rFonts w:cstheme="minorHAnsi"/>
        </w:rPr>
        <w:t xml:space="preserve"> </w:t>
      </w:r>
    </w:p>
    <w:p w14:paraId="43BC4B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mp, J., Urazaliev, R., Balmford, A., Donald, P. F., Green, R. E., Lamb, A. J., &amp; Phalan, B. (2015). Agricultural development and the conservation of avian biodiversity on the Eurasian steppes: A comparison of land-sparing and land-sharing approaches.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6), 1578–1587. </w:t>
      </w:r>
      <w:hyperlink r:id="rId1492" w:history="1">
        <w:r w:rsidRPr="00D36414">
          <w:rPr>
            <w:rStyle w:val="Hyperlink"/>
            <w:rFonts w:cstheme="minorHAnsi"/>
          </w:rPr>
          <w:t>http://doi.org/10.1111/1365-2664.12527</w:t>
        </w:r>
      </w:hyperlink>
      <w:r w:rsidRPr="00D36414">
        <w:rPr>
          <w:rFonts w:cstheme="minorHAnsi"/>
        </w:rPr>
        <w:t xml:space="preserve"> </w:t>
      </w:r>
    </w:p>
    <w:p w14:paraId="29A1542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mp, J., Urazaliev, R., Donald, P. F., &amp; Hölzel, N. (2011). Post-Soviet agricultural change predicts future declines after recent recovery in Eurasian steppe bird populations. </w:t>
      </w:r>
      <w:r w:rsidRPr="00D36414">
        <w:rPr>
          <w:rFonts w:cstheme="minorHAnsi"/>
          <w:i/>
          <w:iCs/>
        </w:rPr>
        <w:t>Biological Conservation</w:t>
      </w:r>
      <w:r w:rsidRPr="00D36414">
        <w:rPr>
          <w:rFonts w:cstheme="minorHAnsi"/>
        </w:rPr>
        <w:t xml:space="preserve">, </w:t>
      </w:r>
      <w:r w:rsidRPr="00D36414">
        <w:rPr>
          <w:rFonts w:cstheme="minorHAnsi"/>
          <w:i/>
          <w:iCs/>
        </w:rPr>
        <w:t>144</w:t>
      </w:r>
      <w:r w:rsidRPr="00D36414">
        <w:rPr>
          <w:rFonts w:cstheme="minorHAnsi"/>
        </w:rPr>
        <w:t xml:space="preserve">(11), 2607–2614. </w:t>
      </w:r>
      <w:hyperlink r:id="rId1493" w:history="1">
        <w:r w:rsidRPr="00D36414">
          <w:rPr>
            <w:rStyle w:val="Hyperlink"/>
            <w:rFonts w:cstheme="minorHAnsi"/>
          </w:rPr>
          <w:t>https://doi.org/10.1016/j.biocon.2011.07.010</w:t>
        </w:r>
      </w:hyperlink>
      <w:r w:rsidRPr="00D36414">
        <w:rPr>
          <w:rFonts w:cstheme="minorHAnsi"/>
        </w:rPr>
        <w:t xml:space="preserve"> </w:t>
      </w:r>
    </w:p>
    <w:p w14:paraId="2D259F0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ämpf, I., Mathar, W., Kuzmin, I., Hölzel, N., &amp; Kiehl, K. (2016). Post-Soviet recovery of grassland vegetation on abandoned fields in the forest steppe zone of western Siberia. </w:t>
      </w:r>
      <w:r w:rsidRPr="00D36414">
        <w:rPr>
          <w:rFonts w:cstheme="minorHAnsi"/>
          <w:i/>
          <w:iCs/>
        </w:rPr>
        <w:t>Biodiversity and Conservation</w:t>
      </w:r>
      <w:r w:rsidRPr="00D36414">
        <w:rPr>
          <w:rFonts w:cstheme="minorHAnsi"/>
        </w:rPr>
        <w:t xml:space="preserve">, </w:t>
      </w:r>
      <w:r w:rsidRPr="00D36414">
        <w:rPr>
          <w:rFonts w:cstheme="minorHAnsi"/>
          <w:i/>
        </w:rPr>
        <w:t>25</w:t>
      </w:r>
      <w:r w:rsidRPr="00D36414">
        <w:rPr>
          <w:rFonts w:cstheme="minorHAnsi"/>
        </w:rPr>
        <w:t xml:space="preserve">(12), 2563-2580. </w:t>
      </w:r>
      <w:hyperlink r:id="rId1494" w:history="1">
        <w:r w:rsidRPr="00D36414">
          <w:rPr>
            <w:rStyle w:val="Hyperlink"/>
            <w:rFonts w:cstheme="minorHAnsi"/>
          </w:rPr>
          <w:t>https://doi.org/10.1007/s10531-016-1078-x</w:t>
        </w:r>
      </w:hyperlink>
      <w:r w:rsidRPr="00D36414">
        <w:rPr>
          <w:rFonts w:cstheme="minorHAnsi"/>
        </w:rPr>
        <w:t xml:space="preserve"> </w:t>
      </w:r>
    </w:p>
    <w:p w14:paraId="1752A0F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rimov, B. (2011). An overview on desert aquaculture in Central Asia (Aral Sea Drainage Basin). In </w:t>
      </w:r>
      <w:r w:rsidRPr="00D36414">
        <w:rPr>
          <w:rFonts w:cstheme="minorHAnsi"/>
          <w:i/>
          <w:iCs/>
        </w:rPr>
        <w:t>Aquaculture in desert and arid lands</w:t>
      </w:r>
      <w:r w:rsidRPr="00D36414">
        <w:rPr>
          <w:rFonts w:cstheme="minorHAnsi"/>
        </w:rPr>
        <w:t xml:space="preserve"> (pp. 61–84). Rome, Italy: FAO.</w:t>
      </w:r>
    </w:p>
    <w:p w14:paraId="57F6F4C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rimov, B. K., Kamilov, B. G., &amp; Matthies, M. (2014a). Unconventional water resources of agricultural origin and their re-utilization potential for development of desert land aquaculture in the Aral Sea basin. In </w:t>
      </w:r>
      <w:r w:rsidRPr="00D36414">
        <w:rPr>
          <w:rFonts w:cstheme="minorHAnsi"/>
          <w:i/>
          <w:iCs/>
        </w:rPr>
        <w:t>The global water system in the Anthropocene: Challenges for science and governance</w:t>
      </w:r>
      <w:r w:rsidRPr="00D36414">
        <w:rPr>
          <w:rFonts w:cstheme="minorHAnsi"/>
        </w:rPr>
        <w:t xml:space="preserve"> (pp. 183–200). Cham, Switzerland: Springer International Publishing.</w:t>
      </w:r>
    </w:p>
    <w:p w14:paraId="38189111"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Karimov, B., Kamilov, B. G., Upare, M., Van Anrooy, R., Bueno, P., &amp; Shohimardonov, D. R. (2009). </w:t>
      </w:r>
      <w:r w:rsidRPr="00D36414">
        <w:rPr>
          <w:rFonts w:cstheme="minorHAnsi"/>
          <w:bCs/>
          <w:i/>
          <w:lang w:val="pt-PT"/>
        </w:rPr>
        <w:t>FAO Fisheries and Aquaculture Circular No. 1030/1</w:t>
      </w:r>
      <w:r w:rsidRPr="00D36414">
        <w:rPr>
          <w:rFonts w:cstheme="minorHAnsi"/>
          <w:i/>
          <w:lang w:val="pt-PT"/>
        </w:rPr>
        <w:t xml:space="preserve">. </w:t>
      </w:r>
      <w:r w:rsidRPr="00D36414">
        <w:rPr>
          <w:rFonts w:cstheme="minorHAnsi"/>
          <w:i/>
        </w:rPr>
        <w:t>Inland capture fisheries and aquaculture in the republic of Uzbekistan: Current status and planning</w:t>
      </w:r>
      <w:r w:rsidRPr="00D36414">
        <w:rPr>
          <w:rFonts w:cstheme="minorHAnsi"/>
        </w:rPr>
        <w:t>.</w:t>
      </w:r>
    </w:p>
    <w:p w14:paraId="218203C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rimov B. K., Matthies, M., &amp; Kamilov, B. G. (2014b). Unconventional water resources of agricultural origin and their re-utilization potential for development of desert land aquaculture in the Aral Sea basin. In A. Bhaduri, J. Bogardi, J. Leentvaar, &amp; S. Marx (Eds.), </w:t>
      </w:r>
      <w:r w:rsidRPr="00D36414">
        <w:rPr>
          <w:rFonts w:cstheme="minorHAnsi"/>
          <w:i/>
        </w:rPr>
        <w:t xml:space="preserve">The global water system in the Anthropocene: </w:t>
      </w:r>
      <w:r w:rsidRPr="00D36414">
        <w:rPr>
          <w:rFonts w:cstheme="minorHAnsi"/>
          <w:i/>
          <w:iCs/>
        </w:rPr>
        <w:t>Challenges for science and governance</w:t>
      </w:r>
      <w:r w:rsidRPr="00D36414">
        <w:rPr>
          <w:rFonts w:cstheme="minorHAnsi"/>
          <w:i/>
        </w:rPr>
        <w:t xml:space="preserve"> </w:t>
      </w:r>
      <w:r w:rsidRPr="00D36414">
        <w:rPr>
          <w:rFonts w:cstheme="minorHAnsi"/>
        </w:rPr>
        <w:t>(pp. 183–200). Cham, Switzerland: Springer International Publishing.</w:t>
      </w:r>
    </w:p>
    <w:p w14:paraId="13D8CC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šák, J., Mazalová, M., Šipoš, J., &amp; Kuras, T. (2015). Dwarf pine: invasive plant threatens biodiversity of alpine beetles.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rPr>
        <w:t xml:space="preserve">(10), 2399–2415. </w:t>
      </w:r>
      <w:hyperlink r:id="rId1495" w:history="1">
        <w:r w:rsidRPr="00D36414">
          <w:rPr>
            <w:rStyle w:val="Hyperlink"/>
            <w:rFonts w:cstheme="minorHAnsi"/>
          </w:rPr>
          <w:t>https://doi.org/10.1007/s10531-015-0929-1</w:t>
        </w:r>
      </w:hyperlink>
      <w:r w:rsidRPr="00D36414">
        <w:rPr>
          <w:rFonts w:cstheme="minorHAnsi"/>
        </w:rPr>
        <w:t xml:space="preserve"> </w:t>
      </w:r>
    </w:p>
    <w:p w14:paraId="7F2577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symov, A. G. [Касымов, А. Г.]. (1987). </w:t>
      </w:r>
      <w:r w:rsidRPr="00D36414">
        <w:rPr>
          <w:rFonts w:cstheme="minorHAnsi"/>
          <w:i/>
          <w:iCs/>
        </w:rPr>
        <w:t>Каспийское море [The Caspian Sea]</w:t>
      </w:r>
      <w:r w:rsidRPr="00D36414">
        <w:rPr>
          <w:rFonts w:cstheme="minorHAnsi"/>
        </w:rPr>
        <w:t>. Leningrad, USSR: Гидрометеоиздат [Gidrometeoizdat].</w:t>
      </w:r>
    </w:p>
    <w:p w14:paraId="5B5B218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Kats, N. Y. [</w:t>
      </w:r>
      <w:r w:rsidRPr="00D36414">
        <w:rPr>
          <w:rFonts w:cstheme="minorHAnsi"/>
          <w:lang w:val="ru-RU"/>
        </w:rPr>
        <w:t>Кац</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Я</w:t>
      </w:r>
      <w:r w:rsidRPr="00D36414">
        <w:rPr>
          <w:rFonts w:cstheme="minorHAnsi"/>
        </w:rPr>
        <w:t xml:space="preserve">.]. (1971). </w:t>
      </w:r>
      <w:r w:rsidRPr="00D36414">
        <w:rPr>
          <w:rFonts w:cstheme="minorHAnsi"/>
          <w:i/>
          <w:lang w:val="ru-RU"/>
        </w:rPr>
        <w:t>Болота</w:t>
      </w:r>
      <w:r w:rsidRPr="00D36414">
        <w:rPr>
          <w:rFonts w:cstheme="minorHAnsi"/>
          <w:i/>
        </w:rPr>
        <w:t xml:space="preserve"> </w:t>
      </w:r>
      <w:r w:rsidRPr="00D36414">
        <w:rPr>
          <w:rFonts w:cstheme="minorHAnsi"/>
          <w:i/>
          <w:lang w:val="ru-RU"/>
        </w:rPr>
        <w:t>Земного</w:t>
      </w:r>
      <w:r w:rsidRPr="00D36414">
        <w:rPr>
          <w:rFonts w:cstheme="minorHAnsi"/>
          <w:i/>
        </w:rPr>
        <w:t xml:space="preserve"> </w:t>
      </w:r>
      <w:r w:rsidRPr="00D36414">
        <w:rPr>
          <w:rFonts w:cstheme="minorHAnsi"/>
          <w:i/>
          <w:lang w:val="ru-RU"/>
        </w:rPr>
        <w:t>шара</w:t>
      </w:r>
      <w:r w:rsidRPr="00D36414">
        <w:rPr>
          <w:rFonts w:cstheme="minorHAnsi"/>
          <w:i/>
        </w:rPr>
        <w:t xml:space="preserve"> [</w:t>
      </w:r>
      <w:r w:rsidRPr="00D36414">
        <w:rPr>
          <w:rFonts w:cstheme="minorHAnsi"/>
          <w:i/>
          <w:iCs/>
        </w:rPr>
        <w:t>Swamps of the Earth]</w:t>
      </w:r>
      <w:r w:rsidRPr="00D36414">
        <w:rPr>
          <w:rFonts w:cstheme="minorHAnsi"/>
        </w:rPr>
        <w:t xml:space="preserve">. Moscow, USSR: </w:t>
      </w:r>
      <w:r w:rsidRPr="00D36414">
        <w:rPr>
          <w:rFonts w:cstheme="minorHAnsi"/>
          <w:lang w:val="ru-RU"/>
        </w:rPr>
        <w:t>Наука</w:t>
      </w:r>
      <w:r w:rsidRPr="00D36414">
        <w:rPr>
          <w:rFonts w:cstheme="minorHAnsi"/>
        </w:rPr>
        <w:t xml:space="preserve"> [Nauka].</w:t>
      </w:r>
    </w:p>
    <w:p w14:paraId="5221A92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userud, H., Heegaard, E., Büntgen, U., Halvorsen, R., Egli, S., Senn-Irlet, B., Krisai-Greilhuber, I., Dämon, W., Sparks, T., Nordén, J., Høiland, K., Kirk, P., Semenov, M., Boddy, L., &amp; Stenseth, N. C. (2012). Warming-induced shift in European mushroom fruiting phenolog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9</w:t>
      </w:r>
      <w:r w:rsidRPr="00D36414">
        <w:rPr>
          <w:rFonts w:cstheme="minorHAnsi"/>
        </w:rPr>
        <w:t xml:space="preserve">(36), 14488–14493. </w:t>
      </w:r>
      <w:hyperlink r:id="rId1496" w:history="1">
        <w:r w:rsidRPr="00D36414">
          <w:rPr>
            <w:rStyle w:val="Hyperlink"/>
            <w:rFonts w:cstheme="minorHAnsi"/>
          </w:rPr>
          <w:t>https://doi.org/10.1073/pnas.1200789109</w:t>
        </w:r>
      </w:hyperlink>
      <w:r w:rsidRPr="00D36414">
        <w:rPr>
          <w:rFonts w:cstheme="minorHAnsi"/>
        </w:rPr>
        <w:t xml:space="preserve"> </w:t>
      </w:r>
    </w:p>
    <w:p w14:paraId="7062519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zanci, N., Girgin, S., &amp; Dügel, M. (2004). On the limnology of Salda Lake, a large and deep soda lake in southwestern Turkey: future management proposals. </w:t>
      </w:r>
      <w:r w:rsidRPr="00D36414">
        <w:rPr>
          <w:rFonts w:cstheme="minorHAnsi"/>
          <w:i/>
          <w:iCs/>
        </w:rPr>
        <w:t>Aquatic Conservation-Marine and Freshwater Ecosystems</w:t>
      </w:r>
      <w:r w:rsidRPr="00D36414">
        <w:rPr>
          <w:rFonts w:cstheme="minorHAnsi"/>
        </w:rPr>
        <w:t xml:space="preserve">, </w:t>
      </w:r>
      <w:r w:rsidRPr="00D36414">
        <w:rPr>
          <w:rFonts w:cstheme="minorHAnsi"/>
          <w:i/>
        </w:rPr>
        <w:t>14</w:t>
      </w:r>
      <w:r w:rsidRPr="00D36414">
        <w:rPr>
          <w:rFonts w:cstheme="minorHAnsi"/>
        </w:rPr>
        <w:t xml:space="preserve">(2), 151–162. </w:t>
      </w:r>
      <w:hyperlink r:id="rId1497" w:history="1">
        <w:r w:rsidRPr="00D36414">
          <w:rPr>
            <w:rStyle w:val="Hyperlink"/>
            <w:rFonts w:cstheme="minorHAnsi"/>
          </w:rPr>
          <w:t>https://doi.org/10.1002/aqc.609</w:t>
        </w:r>
      </w:hyperlink>
      <w:r w:rsidRPr="00D36414">
        <w:rPr>
          <w:rFonts w:cstheme="minorHAnsi"/>
        </w:rPr>
        <w:t xml:space="preserve"> </w:t>
      </w:r>
    </w:p>
    <w:p w14:paraId="06E02E2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zantcheev, E. N. [Казанчеев, Е. Н.]. (1981). </w:t>
      </w:r>
      <w:r w:rsidRPr="00D36414">
        <w:rPr>
          <w:rFonts w:cstheme="minorHAnsi"/>
          <w:i/>
          <w:iCs/>
        </w:rPr>
        <w:t>Рыбы Каспийского моря [Fishes of the Caspian Sea]</w:t>
      </w:r>
      <w:r w:rsidRPr="00D36414">
        <w:rPr>
          <w:rFonts w:cstheme="minorHAnsi"/>
        </w:rPr>
        <w:t>. Moscow, USSR: Легка</w:t>
      </w:r>
      <w:r w:rsidRPr="00D36414">
        <w:rPr>
          <w:rFonts w:cstheme="minorHAnsi"/>
          <w:lang w:val="ru-RU"/>
        </w:rPr>
        <w:t>я</w:t>
      </w:r>
      <w:r w:rsidRPr="00D36414">
        <w:rPr>
          <w:rFonts w:cstheme="minorHAnsi"/>
        </w:rPr>
        <w:t xml:space="preserve"> </w:t>
      </w:r>
      <w:r w:rsidRPr="00D36414">
        <w:rPr>
          <w:rFonts w:cstheme="minorHAnsi"/>
          <w:lang w:val="ru-RU"/>
        </w:rPr>
        <w:t>и</w:t>
      </w:r>
      <w:r w:rsidRPr="00D36414">
        <w:rPr>
          <w:rFonts w:cstheme="minorHAnsi"/>
        </w:rPr>
        <w:t xml:space="preserve"> пищевая промышленность [Legkaya I pischevaya promyshlennost].</w:t>
      </w:r>
    </w:p>
    <w:p w14:paraId="6158299F" w14:textId="7EDB5273"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zstat. (2005). Kazstat. Retrieved from </w:t>
      </w:r>
      <w:hyperlink r:id="rId1498" w:history="1">
        <w:r w:rsidRPr="00D36414">
          <w:rPr>
            <w:rStyle w:val="Hyperlink"/>
            <w:rFonts w:cstheme="minorHAnsi"/>
          </w:rPr>
          <w:t>www.stat.gov.kz</w:t>
        </w:r>
      </w:hyperlink>
      <w:r w:rsidRPr="00D36414">
        <w:rPr>
          <w:rFonts w:cstheme="minorHAnsi"/>
        </w:rPr>
        <w:t xml:space="preserve"> </w:t>
      </w:r>
    </w:p>
    <w:p w14:paraId="0E4198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azstat. (2016). Kazstat. Retrieved from </w:t>
      </w:r>
      <w:hyperlink r:id="rId1499" w:history="1">
        <w:r w:rsidRPr="00D36414">
          <w:rPr>
            <w:rStyle w:val="Hyperlink"/>
            <w:rFonts w:cstheme="minorHAnsi"/>
          </w:rPr>
          <w:t>www.stat.gov.kz</w:t>
        </w:r>
      </w:hyperlink>
      <w:r w:rsidRPr="00D36414">
        <w:rPr>
          <w:rFonts w:cstheme="minorHAnsi"/>
        </w:rPr>
        <w:t xml:space="preserve"> </w:t>
      </w:r>
    </w:p>
    <w:p w14:paraId="057985E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arns, C. A., Inouye, D. W., &amp; Waser, N. M. (1998). Endangered mutualisms: The conservation of plant-pollinator interactions. </w:t>
      </w:r>
      <w:r w:rsidRPr="00D36414">
        <w:rPr>
          <w:rFonts w:cstheme="minorHAnsi"/>
          <w:i/>
          <w:iCs/>
        </w:rPr>
        <w:t>Annual Review of Ecology and Systematics</w:t>
      </w:r>
      <w:r w:rsidRPr="00D36414">
        <w:rPr>
          <w:rFonts w:cstheme="minorHAnsi"/>
        </w:rPr>
        <w:t xml:space="preserve">, </w:t>
      </w:r>
      <w:r w:rsidRPr="00D36414">
        <w:rPr>
          <w:rFonts w:cstheme="minorHAnsi"/>
          <w:i/>
          <w:iCs/>
        </w:rPr>
        <w:t>29</w:t>
      </w:r>
      <w:r w:rsidRPr="00D36414">
        <w:rPr>
          <w:rFonts w:cstheme="minorHAnsi"/>
          <w:i/>
        </w:rPr>
        <w:t>,</w:t>
      </w:r>
      <w:r w:rsidRPr="00D36414">
        <w:rPr>
          <w:rFonts w:cstheme="minorHAnsi"/>
        </w:rPr>
        <w:t xml:space="preserve"> 83–112. </w:t>
      </w:r>
      <w:hyperlink r:id="rId1500" w:history="1">
        <w:r w:rsidRPr="00D36414">
          <w:rPr>
            <w:rStyle w:val="Hyperlink"/>
            <w:rFonts w:cstheme="minorHAnsi"/>
          </w:rPr>
          <w:t>https://doi.org/10.1146/annurev.ecolsys.29.1.83</w:t>
        </w:r>
      </w:hyperlink>
      <w:r w:rsidRPr="00D36414">
        <w:rPr>
          <w:rFonts w:cstheme="minorHAnsi"/>
        </w:rPr>
        <w:t xml:space="preserve"> </w:t>
      </w:r>
    </w:p>
    <w:p w14:paraId="22135F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ȩdra, M., Moritz, C., Choy, E. S., David, C., Degen, R., Duerksen, S., Ellingsen, I., Górska, B., Grebmeier, J. M., Kirievskaya, D., van Oevelen, D., Piwosz, K., Samuelsen, A., &amp; Wȩsławski, J. M. (2015). Status and trends in the structure of Arctic benthic food webs. </w:t>
      </w:r>
      <w:r w:rsidRPr="00D36414">
        <w:rPr>
          <w:rFonts w:cstheme="minorHAnsi"/>
          <w:i/>
          <w:iCs/>
        </w:rPr>
        <w:t>Polar Research</w:t>
      </w:r>
      <w:r w:rsidRPr="00D36414">
        <w:rPr>
          <w:rFonts w:cstheme="minorHAnsi"/>
        </w:rPr>
        <w:t xml:space="preserve">, </w:t>
      </w:r>
      <w:r w:rsidRPr="00D36414">
        <w:rPr>
          <w:rFonts w:cstheme="minorHAnsi"/>
          <w:i/>
          <w:iCs/>
        </w:rPr>
        <w:t>34</w:t>
      </w:r>
      <w:r w:rsidRPr="00D36414">
        <w:rPr>
          <w:rFonts w:cstheme="minorHAnsi"/>
          <w:i/>
        </w:rPr>
        <w:t xml:space="preserve">, </w:t>
      </w:r>
      <w:r w:rsidRPr="00D36414">
        <w:rPr>
          <w:rFonts w:cstheme="minorHAnsi"/>
        </w:rPr>
        <w:t xml:space="preserve">23775. </w:t>
      </w:r>
      <w:hyperlink r:id="rId1501" w:history="1">
        <w:r w:rsidRPr="00D36414">
          <w:rPr>
            <w:rStyle w:val="Hyperlink"/>
            <w:rFonts w:cstheme="minorHAnsi"/>
          </w:rPr>
          <w:t>https://doi.org/10.3402/polar.v34.23775</w:t>
        </w:r>
      </w:hyperlink>
      <w:r w:rsidRPr="00D36414">
        <w:rPr>
          <w:rFonts w:cstheme="minorHAnsi"/>
        </w:rPr>
        <w:t xml:space="preserve"> </w:t>
      </w:r>
    </w:p>
    <w:p w14:paraId="5C46E7D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eley, J. E., Bond, W. J., Bradstock, R. A., Pausas, J. G., &amp; Rundel, P. W. (2012). </w:t>
      </w:r>
      <w:r w:rsidRPr="00D36414">
        <w:rPr>
          <w:rFonts w:cstheme="minorHAnsi"/>
          <w:i/>
          <w:iCs/>
        </w:rPr>
        <w:t>Fire in Mediterranean ecosystems: Ecology, evolution and management</w:t>
      </w:r>
      <w:r w:rsidRPr="00D36414">
        <w:rPr>
          <w:rFonts w:cstheme="minorHAnsi"/>
        </w:rPr>
        <w:t>. Cambridge, UK: Cambridge University Press.</w:t>
      </w:r>
    </w:p>
    <w:p w14:paraId="27380D1A"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Keenleyside, C., &amp; Tucker, G. (2010). </w:t>
      </w:r>
      <w:r w:rsidRPr="00D36414">
        <w:rPr>
          <w:rFonts w:cstheme="minorHAnsi"/>
          <w:i/>
          <w:iCs/>
        </w:rPr>
        <w:t>Farmland abandonment in the EU: an assessment of trends and prospects.</w:t>
      </w:r>
      <w:r w:rsidRPr="00D36414">
        <w:rPr>
          <w:rFonts w:cstheme="minorHAnsi"/>
        </w:rPr>
        <w:t xml:space="preserve"> London, UK: </w:t>
      </w:r>
      <w:r w:rsidRPr="00D36414">
        <w:rPr>
          <w:rFonts w:cstheme="minorHAnsi"/>
          <w:lang w:val="pt-PT"/>
        </w:rPr>
        <w:t>Institute for European Environmental Policy</w:t>
      </w:r>
      <w:r w:rsidRPr="00D36414">
        <w:rPr>
          <w:rFonts w:cstheme="minorHAnsi"/>
        </w:rPr>
        <w:t>.</w:t>
      </w:r>
    </w:p>
    <w:p w14:paraId="2C5B5F8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ith, S. A., Newton, A. C., Morecroft, M. D., Bealey, C. E., &amp; Bullock, J. M. (2009). Taxonomic homogenization of woodland plant communities over 70 year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6</w:t>
      </w:r>
      <w:r w:rsidRPr="00D36414">
        <w:rPr>
          <w:rFonts w:cstheme="minorHAnsi"/>
        </w:rPr>
        <w:t xml:space="preserve">(1672), 3539–3544. </w:t>
      </w:r>
      <w:hyperlink r:id="rId1502" w:history="1">
        <w:r w:rsidRPr="00D36414">
          <w:rPr>
            <w:rStyle w:val="Hyperlink"/>
            <w:rFonts w:cstheme="minorHAnsi"/>
          </w:rPr>
          <w:t>https://doi.org/10.1098/rspb.2009.0938</w:t>
        </w:r>
      </w:hyperlink>
      <w:r w:rsidRPr="00D36414">
        <w:rPr>
          <w:rFonts w:cstheme="minorHAnsi"/>
        </w:rPr>
        <w:t xml:space="preserve"> </w:t>
      </w:r>
    </w:p>
    <w:p w14:paraId="486DC4D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lcey, J. (Ed.). (2015). </w:t>
      </w:r>
      <w:r w:rsidRPr="00D36414">
        <w:rPr>
          <w:rFonts w:cstheme="minorHAnsi"/>
          <w:i/>
          <w:iCs/>
        </w:rPr>
        <w:t>Vertebrates and invertebrates of European cities: Selected non-avian fauna</w:t>
      </w:r>
      <w:r w:rsidRPr="00D36414">
        <w:rPr>
          <w:rFonts w:cstheme="minorHAnsi"/>
          <w:i/>
        </w:rPr>
        <w:t>. (1st ed.)</w:t>
      </w:r>
      <w:r w:rsidRPr="00D36414">
        <w:rPr>
          <w:rFonts w:cstheme="minorHAnsi"/>
        </w:rPr>
        <w:t xml:space="preserve">. New York, USA: Springer Science+Business Media. </w:t>
      </w:r>
      <w:hyperlink r:id="rId1503" w:history="1">
        <w:r w:rsidRPr="00D36414">
          <w:rPr>
            <w:rStyle w:val="Hyperlink"/>
            <w:rFonts w:cstheme="minorHAnsi"/>
          </w:rPr>
          <w:t>https://doi.org/10.1007/978-1-4939-1698-6</w:t>
        </w:r>
      </w:hyperlink>
      <w:r w:rsidRPr="00D36414">
        <w:rPr>
          <w:rFonts w:cstheme="minorHAnsi"/>
        </w:rPr>
        <w:t xml:space="preserve"> </w:t>
      </w:r>
    </w:p>
    <w:p w14:paraId="362663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lcey, J., &amp; Rheinwald, G. (2005). Conclusions. In J. Kelcey &amp; G. Rheinwald (Eds.), </w:t>
      </w:r>
      <w:r w:rsidRPr="00D36414">
        <w:rPr>
          <w:rFonts w:cstheme="minorHAnsi"/>
          <w:i/>
          <w:iCs/>
        </w:rPr>
        <w:t>Birds in European cities</w:t>
      </w:r>
      <w:r w:rsidRPr="00D36414">
        <w:rPr>
          <w:rFonts w:cstheme="minorHAnsi"/>
        </w:rPr>
        <w:t xml:space="preserve"> (pp. 417–422). St. Katharinen, Germany: Ginster Verlag. </w:t>
      </w:r>
    </w:p>
    <w:p w14:paraId="79BB3A1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ll, S. P., Maxted, N., &amp; Bilz, M. (2012). European crop wild relative threat assessment: knowledge gained and lessons learnt. In N. Maxted, M. E. Dulloo, B. Ford-Lloyd, L. Frese, J. Iriondo, &amp; M. Pinheiro de Carvalho (Eds.), </w:t>
      </w:r>
      <w:r w:rsidRPr="00D36414">
        <w:rPr>
          <w:rFonts w:cstheme="minorHAnsi"/>
          <w:i/>
          <w:iCs/>
        </w:rPr>
        <w:t>Agrobiodiversity conservation: Securing the diversity of crop wild relatives and landraces</w:t>
      </w:r>
      <w:r w:rsidRPr="00D36414">
        <w:rPr>
          <w:rFonts w:cstheme="minorHAnsi"/>
        </w:rPr>
        <w:t xml:space="preserve"> (pp. 218‒242). Wallingford, UK: CAB International.</w:t>
      </w:r>
    </w:p>
    <w:p w14:paraId="1EB1418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nis, M., &amp; Branco, M. (2010). Impact of alien terrestrial arthropods in Europe. Chapter 5. </w:t>
      </w:r>
      <w:r w:rsidRPr="00D36414">
        <w:rPr>
          <w:rFonts w:cstheme="minorHAnsi"/>
          <w:i/>
          <w:iCs/>
        </w:rPr>
        <w:t>BioRisk</w:t>
      </w:r>
      <w:r w:rsidRPr="00D36414">
        <w:rPr>
          <w:rFonts w:cstheme="minorHAnsi"/>
        </w:rPr>
        <w:t xml:space="preserve">, </w:t>
      </w:r>
      <w:r w:rsidRPr="00D36414">
        <w:rPr>
          <w:rFonts w:cstheme="minorHAnsi"/>
          <w:i/>
          <w:iCs/>
        </w:rPr>
        <w:t>4</w:t>
      </w:r>
      <w:r w:rsidRPr="00D36414">
        <w:rPr>
          <w:rFonts w:cstheme="minorHAnsi"/>
        </w:rPr>
        <w:t xml:space="preserve">(1), 51–71. </w:t>
      </w:r>
      <w:hyperlink r:id="rId1504" w:history="1">
        <w:r w:rsidRPr="00D36414">
          <w:rPr>
            <w:rStyle w:val="Hyperlink"/>
            <w:rFonts w:cstheme="minorHAnsi"/>
          </w:rPr>
          <w:t>https://doi.org/10.3897/biorisk.4.42</w:t>
        </w:r>
      </w:hyperlink>
      <w:r w:rsidRPr="00D36414">
        <w:rPr>
          <w:rFonts w:cstheme="minorHAnsi"/>
        </w:rPr>
        <w:t xml:space="preserve"> </w:t>
      </w:r>
    </w:p>
    <w:p w14:paraId="112BAD8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strup, Å. M., Smith, D. L., &amp; Therriault, T. W. (Eds.). (2015). </w:t>
      </w:r>
      <w:r w:rsidRPr="00D36414">
        <w:rPr>
          <w:rFonts w:cstheme="minorHAnsi"/>
          <w:i/>
          <w:iCs/>
        </w:rPr>
        <w:t>PICES scientific report No. 48</w:t>
      </w:r>
      <w:r w:rsidRPr="00D36414">
        <w:rPr>
          <w:rFonts w:cstheme="minorHAnsi"/>
        </w:rPr>
        <w:t xml:space="preserve">. </w:t>
      </w:r>
      <w:r w:rsidRPr="00D36414">
        <w:rPr>
          <w:rFonts w:cstheme="minorHAnsi"/>
          <w:i/>
          <w:iCs/>
        </w:rPr>
        <w:t xml:space="preserve">Report of working group 21 on non-indigenous aquatic species. </w:t>
      </w:r>
    </w:p>
    <w:p w14:paraId="53AD44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ssler, A, &amp; Smith, A. T. (2014). </w:t>
      </w:r>
      <w:r w:rsidRPr="00D36414">
        <w:rPr>
          <w:rFonts w:cstheme="minorHAnsi"/>
          <w:lang w:val="pt-PT"/>
        </w:rPr>
        <w:t>The status of the great bustard (</w:t>
      </w:r>
      <w:r w:rsidRPr="00D36414">
        <w:rPr>
          <w:rFonts w:cstheme="minorHAnsi"/>
          <w:i/>
          <w:lang w:val="pt-PT"/>
        </w:rPr>
        <w:t>Otis tarda tarda</w:t>
      </w:r>
      <w:r w:rsidRPr="00D36414">
        <w:rPr>
          <w:rFonts w:cstheme="minorHAnsi"/>
          <w:lang w:val="pt-PT"/>
        </w:rPr>
        <w:t xml:space="preserve">) in Central Asia: from the Caspian Sea to the Altai. </w:t>
      </w:r>
      <w:r w:rsidRPr="00D36414">
        <w:rPr>
          <w:rFonts w:cstheme="minorHAnsi"/>
          <w:i/>
        </w:rPr>
        <w:t>Aquila, 121,</w:t>
      </w:r>
      <w:r w:rsidRPr="00D36414">
        <w:rPr>
          <w:rFonts w:cstheme="minorHAnsi"/>
        </w:rPr>
        <w:t xml:space="preserve"> 115–132.</w:t>
      </w:r>
    </w:p>
    <w:p w14:paraId="392113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telaars, H. A. M., Lambregts-van De Clundert, F. E., Carpentier, C. J., Wagenvoort, A. J., &amp; Hoogenboezem, W. (1999). Ecological effects of the mass occurrence of the Ponto-Caspian invader, </w:t>
      </w:r>
      <w:r w:rsidRPr="00D36414">
        <w:rPr>
          <w:rFonts w:cstheme="minorHAnsi"/>
          <w:i/>
        </w:rPr>
        <w:t>Hemimysis anomala</w:t>
      </w:r>
      <w:r w:rsidRPr="00D36414">
        <w:rPr>
          <w:rFonts w:cstheme="minorHAnsi"/>
        </w:rPr>
        <w:t xml:space="preserve"> G.O. Sars, 1907 (Crustacea: Mysidacea), in a freshwater storage reservoir in the Netherlands, with notes on its autecology and new records. </w:t>
      </w:r>
      <w:r w:rsidRPr="00D36414">
        <w:rPr>
          <w:rFonts w:cstheme="minorHAnsi"/>
          <w:i/>
          <w:iCs/>
        </w:rPr>
        <w:t>Hydrobiologia</w:t>
      </w:r>
      <w:r w:rsidRPr="00D36414">
        <w:rPr>
          <w:rFonts w:cstheme="minorHAnsi"/>
        </w:rPr>
        <w:t xml:space="preserve">, </w:t>
      </w:r>
      <w:r w:rsidRPr="00D36414">
        <w:rPr>
          <w:rFonts w:cstheme="minorHAnsi"/>
          <w:i/>
          <w:iCs/>
        </w:rPr>
        <w:t>394</w:t>
      </w:r>
      <w:r w:rsidRPr="00D36414">
        <w:rPr>
          <w:rFonts w:cstheme="minorHAnsi"/>
        </w:rPr>
        <w:t xml:space="preserve">, </w:t>
      </w:r>
      <w:r w:rsidRPr="00D36414">
        <w:rPr>
          <w:rFonts w:cstheme="minorHAnsi"/>
        </w:rPr>
        <w:lastRenderedPageBreak/>
        <w:t xml:space="preserve">233–248. </w:t>
      </w:r>
      <w:hyperlink r:id="rId1505" w:history="1">
        <w:r w:rsidRPr="00D36414">
          <w:rPr>
            <w:rStyle w:val="Hyperlink"/>
            <w:rFonts w:cstheme="minorHAnsi"/>
          </w:rPr>
          <w:t>https://doi.org/10.1023/A:1003619631920</w:t>
        </w:r>
      </w:hyperlink>
      <w:r w:rsidRPr="00D36414">
        <w:rPr>
          <w:rFonts w:cstheme="minorHAnsi"/>
        </w:rPr>
        <w:t xml:space="preserve"> </w:t>
      </w:r>
    </w:p>
    <w:p w14:paraId="44FC194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etner-Oostra, R., &amp; Sýkora, K. V. (2004). Decline of lichen-diversity in calcium-poor coastal dune vegetation since the 1970s, related to grass and moss encroachment. </w:t>
      </w:r>
      <w:r w:rsidRPr="00D36414">
        <w:rPr>
          <w:rFonts w:cstheme="minorHAnsi"/>
          <w:i/>
          <w:iCs/>
        </w:rPr>
        <w:t>Phytocoenologia</w:t>
      </w:r>
      <w:r w:rsidRPr="00D36414">
        <w:rPr>
          <w:rFonts w:cstheme="minorHAnsi"/>
        </w:rPr>
        <w:t xml:space="preserve">, </w:t>
      </w:r>
      <w:r w:rsidRPr="00D36414">
        <w:rPr>
          <w:rFonts w:cstheme="minorHAnsi"/>
          <w:i/>
          <w:iCs/>
        </w:rPr>
        <w:t>34</w:t>
      </w:r>
      <w:r w:rsidRPr="00D36414">
        <w:rPr>
          <w:rFonts w:cstheme="minorHAnsi"/>
        </w:rPr>
        <w:t xml:space="preserve">(4), 521–549. </w:t>
      </w:r>
      <w:hyperlink r:id="rId1506" w:history="1">
        <w:r w:rsidRPr="00D36414">
          <w:rPr>
            <w:rStyle w:val="Hyperlink"/>
            <w:rFonts w:cstheme="minorHAnsi"/>
          </w:rPr>
          <w:t>https://doi.org/10.1127/0340-269X/2004/0034-0521</w:t>
        </w:r>
      </w:hyperlink>
      <w:r w:rsidRPr="00D36414">
        <w:rPr>
          <w:rFonts w:cstheme="minorHAnsi"/>
        </w:rPr>
        <w:t xml:space="preserve"> </w:t>
      </w:r>
    </w:p>
    <w:p w14:paraId="1661AAC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harin, N. G. (2002). </w:t>
      </w:r>
      <w:r w:rsidRPr="00D36414">
        <w:rPr>
          <w:rFonts w:cstheme="minorHAnsi"/>
          <w:i/>
          <w:iCs/>
        </w:rPr>
        <w:t>Vegetation degradation in Central Asia under the impact of human activities</w:t>
      </w:r>
      <w:r w:rsidRPr="00D36414">
        <w:rPr>
          <w:rFonts w:cstheme="minorHAnsi"/>
        </w:rPr>
        <w:t xml:space="preserve">. Dordrecht, The Netherlands: Kluwer Academic. </w:t>
      </w:r>
      <w:hyperlink r:id="rId1507" w:history="1">
        <w:r w:rsidRPr="00D36414">
          <w:rPr>
            <w:rStyle w:val="Hyperlink"/>
            <w:rFonts w:cstheme="minorHAnsi"/>
          </w:rPr>
          <w:t>http://doi.org/10.1007/978-94-010-0425-1</w:t>
        </w:r>
      </w:hyperlink>
      <w:r w:rsidRPr="00D36414">
        <w:rPr>
          <w:rFonts w:cstheme="minorHAnsi"/>
        </w:rPr>
        <w:t xml:space="preserve"> </w:t>
      </w:r>
    </w:p>
    <w:p w14:paraId="3BE272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haruk, V. I., Ranson, K. J., Im, S. T., &amp; Naurzbaev, M. M. (2006). Forest-tundra larch forests and climatic trends. </w:t>
      </w:r>
      <w:r w:rsidRPr="00D36414">
        <w:rPr>
          <w:rFonts w:cstheme="minorHAnsi"/>
          <w:i/>
          <w:iCs/>
        </w:rPr>
        <w:t>Russian Journal of Ecology</w:t>
      </w:r>
      <w:r w:rsidRPr="00D36414">
        <w:rPr>
          <w:rFonts w:cstheme="minorHAnsi"/>
        </w:rPr>
        <w:t xml:space="preserve">, </w:t>
      </w:r>
      <w:r w:rsidRPr="00D36414">
        <w:rPr>
          <w:rFonts w:cstheme="minorHAnsi"/>
          <w:i/>
          <w:iCs/>
        </w:rPr>
        <w:t>37</w:t>
      </w:r>
      <w:r w:rsidRPr="00D36414">
        <w:rPr>
          <w:rFonts w:cstheme="minorHAnsi"/>
        </w:rPr>
        <w:t xml:space="preserve">(5), 291–298. </w:t>
      </w:r>
      <w:hyperlink r:id="rId1508" w:history="1">
        <w:r w:rsidRPr="00D36414">
          <w:rPr>
            <w:rStyle w:val="Hyperlink"/>
            <w:rFonts w:cstheme="minorHAnsi"/>
          </w:rPr>
          <w:t>https://doi.org/10.1134/S1067413606050018</w:t>
        </w:r>
      </w:hyperlink>
      <w:r w:rsidRPr="00D36414">
        <w:rPr>
          <w:rFonts w:cstheme="minorHAnsi"/>
        </w:rPr>
        <w:t xml:space="preserve"> </w:t>
      </w:r>
    </w:p>
    <w:p w14:paraId="79557E5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hrustalev, Y. P., Ivlieva, O. V., Bespalova, A. A., &amp; Pirumova, E. I., [Хрусталев, Ю. П., Ивлиева, О. В., </w:t>
      </w:r>
      <w:r w:rsidRPr="00D36414">
        <w:rPr>
          <w:rFonts w:cstheme="minorHAnsi"/>
          <w:lang w:val="ru-RU"/>
        </w:rPr>
        <w:t>Беспалова</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Ф</w:t>
      </w:r>
      <w:r w:rsidRPr="00D36414">
        <w:rPr>
          <w:rFonts w:cstheme="minorHAnsi"/>
        </w:rPr>
        <w:t xml:space="preserve">., &amp; Пирумова, Е. И.]. (2001). Ландшафты Азовского моря и их преобразование под влиянием хозяйственной деятельности [Landscapes of the Azov sea and their transformation under the impact of economic activity]. In </w:t>
      </w:r>
      <w:r w:rsidRPr="00D36414">
        <w:rPr>
          <w:rFonts w:cstheme="minorHAnsi"/>
          <w:i/>
          <w:iCs/>
        </w:rPr>
        <w:t>Экологические проблемы природопользования [Ecological problems of nature management]</w:t>
      </w:r>
      <w:r w:rsidRPr="00D36414">
        <w:rPr>
          <w:rFonts w:cstheme="minorHAnsi"/>
        </w:rPr>
        <w:t xml:space="preserve"> (pp. 110–123). Taganrog, Russian Federation: FGU “Azovmorvod”.</w:t>
      </w:r>
    </w:p>
    <w:p w14:paraId="5FDD5567"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Kideys, A. E. (2002). Fall and rise of the Black Sea ecosystem. </w:t>
      </w:r>
      <w:r w:rsidRPr="00D36414">
        <w:rPr>
          <w:rFonts w:cstheme="minorHAnsi"/>
          <w:i/>
          <w:iCs/>
          <w:lang w:val="fr-CH"/>
        </w:rPr>
        <w:t>Science</w:t>
      </w:r>
      <w:r w:rsidRPr="00D36414">
        <w:rPr>
          <w:rFonts w:cstheme="minorHAnsi"/>
          <w:lang w:val="fr-CH"/>
        </w:rPr>
        <w:t xml:space="preserve">, </w:t>
      </w:r>
      <w:r w:rsidRPr="00D36414">
        <w:rPr>
          <w:rFonts w:cstheme="minorHAnsi"/>
          <w:i/>
          <w:iCs/>
          <w:lang w:val="fr-CH"/>
        </w:rPr>
        <w:t>297</w:t>
      </w:r>
      <w:r w:rsidRPr="00D36414">
        <w:rPr>
          <w:rFonts w:cstheme="minorHAnsi"/>
          <w:lang w:val="fr-CH"/>
        </w:rPr>
        <w:t xml:space="preserve">(5586), 1482–1484. </w:t>
      </w:r>
      <w:hyperlink r:id="rId1509" w:history="1">
        <w:r w:rsidRPr="00D36414">
          <w:rPr>
            <w:rStyle w:val="Hyperlink"/>
            <w:rFonts w:cstheme="minorHAnsi"/>
            <w:lang w:val="fr-CH"/>
          </w:rPr>
          <w:t>https://doi.org/10.1126/science.1073002</w:t>
        </w:r>
      </w:hyperlink>
      <w:r w:rsidRPr="00D36414">
        <w:rPr>
          <w:rFonts w:cstheme="minorHAnsi"/>
          <w:lang w:val="fr-CH"/>
        </w:rPr>
        <w:t xml:space="preserve"> </w:t>
      </w:r>
    </w:p>
    <w:p w14:paraId="4922436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illengreen, S.T., E. Strømseng, N.G. Yoccoz, &amp; R.A. Ims. (2012). How ecological neighbourhoods influence the structure of the scavenger guild in Low Arctic tundra. </w:t>
      </w:r>
      <w:r w:rsidRPr="00D36414">
        <w:rPr>
          <w:rFonts w:cstheme="minorHAnsi"/>
          <w:i/>
          <w:iCs/>
        </w:rPr>
        <w:t>Diversity and Distributions</w:t>
      </w:r>
      <w:r w:rsidRPr="00D36414">
        <w:rPr>
          <w:rFonts w:cstheme="minorHAnsi"/>
          <w:i/>
        </w:rPr>
        <w:t xml:space="preserve"> 18</w:t>
      </w:r>
      <w:r w:rsidRPr="00D36414">
        <w:rPr>
          <w:rFonts w:cstheme="minorHAnsi"/>
        </w:rPr>
        <w:t xml:space="preserve">(6), 563–74. </w:t>
      </w:r>
      <w:hyperlink r:id="rId1510" w:history="1">
        <w:r w:rsidRPr="00D36414">
          <w:rPr>
            <w:rStyle w:val="Hyperlink"/>
            <w:rFonts w:cstheme="minorHAnsi"/>
            <w:lang w:val="fr-CH"/>
          </w:rPr>
          <w:t>https://doi.org/</w:t>
        </w:r>
        <w:r w:rsidRPr="00D36414">
          <w:rPr>
            <w:rStyle w:val="Hyperlink"/>
            <w:rFonts w:cstheme="minorHAnsi"/>
          </w:rPr>
          <w:t>10.1111/j.1472-4642.2011.00861.x</w:t>
        </w:r>
      </w:hyperlink>
      <w:r w:rsidRPr="00D36414">
        <w:rPr>
          <w:rFonts w:cstheme="minorHAnsi"/>
        </w:rPr>
        <w:t xml:space="preserve"> </w:t>
      </w:r>
    </w:p>
    <w:p w14:paraId="4281CC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Kipriyanova, L. M., Yermolaeva, N. I., Bezmaternykh, D. M., Dvurechenskaya, S. Y., &amp; Mitrofanova, E. Y. (2007). </w:t>
      </w:r>
      <w:r w:rsidRPr="00D36414">
        <w:rPr>
          <w:rFonts w:cstheme="minorHAnsi"/>
        </w:rPr>
        <w:t xml:space="preserve">Changes in the biota of Chany Lake along a salinity gradient. </w:t>
      </w:r>
      <w:r w:rsidRPr="00D36414">
        <w:rPr>
          <w:rFonts w:cstheme="minorHAnsi"/>
          <w:i/>
          <w:iCs/>
        </w:rPr>
        <w:t>Hydrobiologia</w:t>
      </w:r>
      <w:r w:rsidRPr="00D36414">
        <w:rPr>
          <w:rFonts w:cstheme="minorHAnsi"/>
        </w:rPr>
        <w:t xml:space="preserve">, </w:t>
      </w:r>
      <w:r w:rsidRPr="00D36414">
        <w:rPr>
          <w:rFonts w:cstheme="minorHAnsi"/>
          <w:i/>
        </w:rPr>
        <w:t>576,</w:t>
      </w:r>
      <w:r w:rsidRPr="00D36414">
        <w:rPr>
          <w:rFonts w:cstheme="minorHAnsi"/>
        </w:rPr>
        <w:t xml:space="preserve"> 83–93. </w:t>
      </w:r>
      <w:hyperlink r:id="rId1511" w:history="1">
        <w:r w:rsidRPr="00D36414">
          <w:rPr>
            <w:rStyle w:val="Hyperlink"/>
            <w:rFonts w:cstheme="minorHAnsi"/>
            <w:lang w:val="fr-CH"/>
          </w:rPr>
          <w:t>https://doi.org/</w:t>
        </w:r>
        <w:r w:rsidRPr="00D36414">
          <w:rPr>
            <w:rStyle w:val="Hyperlink"/>
            <w:rFonts w:cstheme="minorHAnsi"/>
          </w:rPr>
          <w:t>10.1007/s10750-006-0295-9</w:t>
        </w:r>
      </w:hyperlink>
      <w:r w:rsidRPr="00D36414">
        <w:rPr>
          <w:rFonts w:cstheme="minorHAnsi"/>
        </w:rPr>
        <w:t xml:space="preserve"> </w:t>
      </w:r>
    </w:p>
    <w:p w14:paraId="08836FF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irby, R. R., &amp; Beaugrand, G. (2009). Trophic amplification of climate warming.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6</w:t>
      </w:r>
      <w:r w:rsidRPr="00D36414">
        <w:rPr>
          <w:rFonts w:cstheme="minorHAnsi"/>
        </w:rPr>
        <w:t xml:space="preserve">(1676), 4095–103. </w:t>
      </w:r>
      <w:hyperlink r:id="rId1512" w:history="1">
        <w:r w:rsidRPr="00D36414">
          <w:rPr>
            <w:rStyle w:val="Hyperlink"/>
            <w:rFonts w:cstheme="minorHAnsi"/>
          </w:rPr>
          <w:t>https://doi.org/10.1098/rspb.2009.1320</w:t>
        </w:r>
      </w:hyperlink>
    </w:p>
    <w:p w14:paraId="356AE30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irschbaum, U., Windisch, U., Vorbeck, A., &amp; Hanewald, K. (2006). Mapping lichen diversity in Wetzlar and Giessen as an indicator of air quality: Comparison between the surveys of 1970, 1985, 1995 and 2005. </w:t>
      </w:r>
      <w:r w:rsidRPr="00D36414">
        <w:rPr>
          <w:rFonts w:cstheme="minorHAnsi"/>
          <w:i/>
          <w:iCs/>
        </w:rPr>
        <w:t>Gefahrstoffe Reinhaltung Der Luft</w:t>
      </w:r>
      <w:r w:rsidRPr="00D36414">
        <w:rPr>
          <w:rFonts w:cstheme="minorHAnsi"/>
        </w:rPr>
        <w:t xml:space="preserve">, </w:t>
      </w:r>
      <w:r w:rsidRPr="00D36414">
        <w:rPr>
          <w:rFonts w:cstheme="minorHAnsi"/>
          <w:i/>
          <w:iCs/>
        </w:rPr>
        <w:t>66</w:t>
      </w:r>
      <w:r w:rsidRPr="00D36414">
        <w:rPr>
          <w:rFonts w:cstheme="minorHAnsi"/>
        </w:rPr>
        <w:t>(6), 272–280.</w:t>
      </w:r>
    </w:p>
    <w:p w14:paraId="6094089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landerud, K., &amp; Birks, H. J. B. (2003). Recent increases in species richness and shifts in altitudinal distributions of Norwegian mountain plants. </w:t>
      </w:r>
      <w:r w:rsidRPr="00D36414">
        <w:rPr>
          <w:rFonts w:cstheme="minorHAnsi"/>
          <w:i/>
          <w:iCs/>
        </w:rPr>
        <w:t>The Holocene</w:t>
      </w:r>
      <w:r w:rsidRPr="00D36414">
        <w:rPr>
          <w:rFonts w:cstheme="minorHAnsi"/>
        </w:rPr>
        <w:t xml:space="preserve">, </w:t>
      </w:r>
      <w:r w:rsidRPr="00D36414">
        <w:rPr>
          <w:rFonts w:cstheme="minorHAnsi"/>
          <w:i/>
          <w:iCs/>
        </w:rPr>
        <w:t>13</w:t>
      </w:r>
      <w:r w:rsidRPr="00D36414">
        <w:rPr>
          <w:rFonts w:cstheme="minorHAnsi"/>
        </w:rPr>
        <w:t xml:space="preserve">(1), 1–6. </w:t>
      </w:r>
      <w:hyperlink r:id="rId1513" w:history="1">
        <w:r w:rsidRPr="00D36414">
          <w:rPr>
            <w:rStyle w:val="Hyperlink"/>
            <w:rFonts w:cstheme="minorHAnsi"/>
          </w:rPr>
          <w:t>http://doi.org10.1191/0959683603hl589ft</w:t>
        </w:r>
      </w:hyperlink>
    </w:p>
    <w:p w14:paraId="2A195CA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leijn, D., Baquero, R. A., Clough, Y., Díaz, M., De Esteban, J., Fernández, F., Gabriel, D., Herzog, F., Holzschuh, A., Jöhl, R., Knop, E., Kruess, A., Marshall, E. J. P., Steffan-Dewenter, I., Tscharntke, T., Verhulst, J., West, T. M., &amp; Yela, J. L. (2006). Mixed biodiversity benefits of agri-environment schemes in five European countries. </w:t>
      </w:r>
      <w:r w:rsidRPr="00D36414">
        <w:rPr>
          <w:rFonts w:cstheme="minorHAnsi"/>
          <w:i/>
          <w:iCs/>
        </w:rPr>
        <w:t>Ecology Letters</w:t>
      </w:r>
      <w:r w:rsidRPr="00D36414">
        <w:rPr>
          <w:rFonts w:cstheme="minorHAnsi"/>
        </w:rPr>
        <w:t xml:space="preserve">, </w:t>
      </w:r>
      <w:r w:rsidRPr="00D36414">
        <w:rPr>
          <w:rFonts w:cstheme="minorHAnsi"/>
          <w:i/>
          <w:iCs/>
        </w:rPr>
        <w:t>9</w:t>
      </w:r>
      <w:r w:rsidRPr="00D36414">
        <w:rPr>
          <w:rFonts w:cstheme="minorHAnsi"/>
        </w:rPr>
        <w:t xml:space="preserve">(3), 243–254. </w:t>
      </w:r>
      <w:hyperlink r:id="rId1514" w:history="1">
        <w:r w:rsidRPr="00D36414">
          <w:rPr>
            <w:rStyle w:val="Hyperlink"/>
            <w:rFonts w:cstheme="minorHAnsi"/>
          </w:rPr>
          <w:t>http://doi.org/10.1111/j.1461-0248.2005.00869.x</w:t>
        </w:r>
      </w:hyperlink>
    </w:p>
    <w:p w14:paraId="2A04FC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leijn, D., Rundlöf, M., Scheper, J., Smith, H. G., &amp; Tscharntke, T. (2011). Does conservation on farmland contribute to halting the biodiversity decline? </w:t>
      </w:r>
      <w:r w:rsidRPr="00D36414">
        <w:rPr>
          <w:rFonts w:cstheme="minorHAnsi"/>
          <w:i/>
          <w:iCs/>
        </w:rPr>
        <w:t>Trends in Ecology and Evolution</w:t>
      </w:r>
      <w:r w:rsidRPr="00D36414">
        <w:rPr>
          <w:rFonts w:cstheme="minorHAnsi"/>
        </w:rPr>
        <w:t xml:space="preserve">, </w:t>
      </w:r>
      <w:r w:rsidRPr="00D36414">
        <w:rPr>
          <w:rFonts w:cstheme="minorHAnsi"/>
          <w:i/>
          <w:iCs/>
        </w:rPr>
        <w:t>26</w:t>
      </w:r>
      <w:r w:rsidRPr="00D36414">
        <w:rPr>
          <w:rFonts w:cstheme="minorHAnsi"/>
        </w:rPr>
        <w:t xml:space="preserve">(9), 474–481. </w:t>
      </w:r>
      <w:hyperlink r:id="rId1515" w:history="1">
        <w:r w:rsidRPr="00D36414">
          <w:rPr>
            <w:rStyle w:val="Hyperlink"/>
            <w:rFonts w:cstheme="minorHAnsi"/>
          </w:rPr>
          <w:t>https://doi.org/10.1016/j.tree.2011.05.009</w:t>
        </w:r>
      </w:hyperlink>
    </w:p>
    <w:p w14:paraId="1C5AF8F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leinbauer, I., Dullinger, S., Peterseil, J., &amp; Essl, F. (2010). Climate change might drive the invasive tree </w:t>
      </w:r>
      <w:r w:rsidRPr="00D36414">
        <w:rPr>
          <w:rFonts w:cstheme="minorHAnsi"/>
          <w:i/>
        </w:rPr>
        <w:t>Robinia pseudacacia</w:t>
      </w:r>
      <w:r w:rsidRPr="00D36414">
        <w:rPr>
          <w:rFonts w:cstheme="minorHAnsi"/>
        </w:rPr>
        <w:t xml:space="preserve"> into nature reserves and endangered habitats. </w:t>
      </w:r>
      <w:r w:rsidRPr="00D36414">
        <w:rPr>
          <w:rFonts w:cstheme="minorHAnsi"/>
          <w:i/>
          <w:iCs/>
        </w:rPr>
        <w:t>Biological Conservation</w:t>
      </w:r>
      <w:r w:rsidRPr="00D36414">
        <w:rPr>
          <w:rFonts w:cstheme="minorHAnsi"/>
        </w:rPr>
        <w:t xml:space="preserve">, </w:t>
      </w:r>
      <w:r w:rsidRPr="00D36414">
        <w:rPr>
          <w:rFonts w:cstheme="minorHAnsi"/>
          <w:i/>
          <w:iCs/>
        </w:rPr>
        <w:t>143</w:t>
      </w:r>
      <w:r w:rsidRPr="00D36414">
        <w:rPr>
          <w:rFonts w:cstheme="minorHAnsi"/>
        </w:rPr>
        <w:t xml:space="preserve">(2), 382–390. </w:t>
      </w:r>
      <w:hyperlink r:id="rId1516" w:history="1">
        <w:r w:rsidRPr="00D36414">
          <w:rPr>
            <w:rStyle w:val="Hyperlink"/>
            <w:rFonts w:cstheme="minorHAnsi"/>
          </w:rPr>
          <w:t>https://doi.org/10.1016/j.biocon.2009.10.024</w:t>
        </w:r>
      </w:hyperlink>
    </w:p>
    <w:p w14:paraId="690EA40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Klimanov, V. A., &amp; Sirin, A. A. (1997). The dynamics of peat accumulation by mires of northern Eurasia during the last three thousand years. In </w:t>
      </w:r>
      <w:r w:rsidRPr="00D36414">
        <w:rPr>
          <w:rFonts w:cstheme="minorHAnsi"/>
          <w:i/>
          <w:iCs/>
        </w:rPr>
        <w:t>Northern forested wetlands: Ecology and management</w:t>
      </w:r>
      <w:r w:rsidRPr="00D36414">
        <w:rPr>
          <w:rFonts w:cstheme="minorHAnsi"/>
        </w:rPr>
        <w:t xml:space="preserve"> (pp. 313–324). Raton, USA: CRC Press.</w:t>
      </w:r>
    </w:p>
    <w:p w14:paraId="71B686A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lonner, G., Dullinger, I., Wessely, J., Bossdorf, O., Carboni, M., Dawson, W., Essl, F., Gattringer, A., Haeuser, E., van Kleunen, M., Kreft, H., Moser, D., Pergl, J., Pyšek, P., Thuiller, W., Weigelt, P., Winter, M., &amp; Dullinger, S. (2017). Will climate change increase hybridization risk between potential plant invaders and their congeners in Europe? </w:t>
      </w:r>
      <w:r w:rsidRPr="00D36414">
        <w:rPr>
          <w:rFonts w:cstheme="minorHAnsi"/>
          <w:i/>
          <w:iCs/>
        </w:rPr>
        <w:t>Diversity and Distributions</w:t>
      </w:r>
      <w:r w:rsidRPr="00D36414">
        <w:rPr>
          <w:rFonts w:cstheme="minorHAnsi"/>
        </w:rPr>
        <w:t xml:space="preserve">, </w:t>
      </w:r>
      <w:r w:rsidRPr="00D36414">
        <w:rPr>
          <w:rFonts w:cstheme="minorHAnsi"/>
          <w:i/>
          <w:iCs/>
        </w:rPr>
        <w:t>23</w:t>
      </w:r>
      <w:r w:rsidRPr="00D36414">
        <w:rPr>
          <w:rFonts w:cstheme="minorHAnsi"/>
        </w:rPr>
        <w:t xml:space="preserve">(8), 934–943. </w:t>
      </w:r>
      <w:hyperlink r:id="rId1517" w:history="1">
        <w:r w:rsidRPr="00D36414">
          <w:rPr>
            <w:rStyle w:val="Hyperlink"/>
            <w:rFonts w:cstheme="minorHAnsi"/>
          </w:rPr>
          <w:t>https://doi.org/10.1111/ddi.12578</w:t>
        </w:r>
      </w:hyperlink>
    </w:p>
    <w:p w14:paraId="025817F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Knop, E., Zoller, L., Ryser, R., Gerpe, C., Hörler, M., &amp; Fontaine, C. (2017). Artificial light at night as a new threat to pollination.</w:t>
      </w:r>
      <w:r w:rsidRPr="00D36414">
        <w:rPr>
          <w:rFonts w:cstheme="minorHAnsi"/>
          <w:i/>
          <w:iCs/>
        </w:rPr>
        <w:t xml:space="preserve"> Nature</w:t>
      </w:r>
      <w:r w:rsidRPr="00D36414">
        <w:rPr>
          <w:rFonts w:cstheme="minorHAnsi"/>
        </w:rPr>
        <w:t> </w:t>
      </w:r>
      <w:r w:rsidRPr="00D36414">
        <w:rPr>
          <w:rFonts w:cstheme="minorHAnsi"/>
          <w:bCs/>
          <w:i/>
        </w:rPr>
        <w:t>548</w:t>
      </w:r>
      <w:r w:rsidRPr="00D36414">
        <w:rPr>
          <w:rFonts w:cstheme="minorHAnsi"/>
          <w:i/>
        </w:rPr>
        <w:t>,</w:t>
      </w:r>
      <w:r w:rsidRPr="00D36414">
        <w:rPr>
          <w:rFonts w:cstheme="minorHAnsi"/>
        </w:rPr>
        <w:t xml:space="preserve"> 206–209. </w:t>
      </w:r>
      <w:hyperlink r:id="rId1518" w:history="1">
        <w:r w:rsidRPr="00D36414">
          <w:rPr>
            <w:rStyle w:val="Hyperlink"/>
            <w:rFonts w:cstheme="minorHAnsi"/>
          </w:rPr>
          <w:t>https://doi.org/10.1038/nature23288</w:t>
        </w:r>
      </w:hyperlink>
    </w:p>
    <w:p w14:paraId="089C6F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belt, M., &amp; Nentwig, W. (2008). Alien spider introductions to Europe supported by global trade. </w:t>
      </w:r>
      <w:r w:rsidRPr="00D36414">
        <w:rPr>
          <w:rFonts w:cstheme="minorHAnsi"/>
          <w:i/>
          <w:iCs/>
        </w:rPr>
        <w:t>Diversity and Distributions, 14</w:t>
      </w:r>
      <w:r w:rsidRPr="00D36414">
        <w:rPr>
          <w:rFonts w:cstheme="minorHAnsi"/>
          <w:iCs/>
        </w:rPr>
        <w:t>(2), 273-280</w:t>
      </w:r>
      <w:r w:rsidRPr="00D36414">
        <w:rPr>
          <w:rFonts w:cstheme="minorHAnsi"/>
        </w:rPr>
        <w:t xml:space="preserve">. </w:t>
      </w:r>
      <w:hyperlink r:id="rId1519" w:history="1">
        <w:r w:rsidRPr="00D36414">
          <w:rPr>
            <w:rStyle w:val="Hyperlink"/>
            <w:rFonts w:cstheme="minorHAnsi"/>
          </w:rPr>
          <w:t>https://doi.org/10.1111/j.1472-4642.2007.00426.x</w:t>
        </w:r>
      </w:hyperlink>
    </w:p>
    <w:p w14:paraId="7470EB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ch, M., Bowes, G., Ross, C., &amp; Zhang, X.-H. (2013). Climate change and ocean acidification effects on seagrasses and marine macroalgae.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1), 103–132. </w:t>
      </w:r>
      <w:hyperlink r:id="rId1520" w:history="1">
        <w:r w:rsidRPr="00D36414">
          <w:rPr>
            <w:rStyle w:val="Hyperlink"/>
            <w:rFonts w:cstheme="minorHAnsi"/>
          </w:rPr>
          <w:t>https://doi.org/10.1111/j.1365-2486.2012.02791.x</w:t>
        </w:r>
      </w:hyperlink>
    </w:p>
    <w:p w14:paraId="2B12744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chnev, A. A. [Кочнев, А. А.]. (2004). Белый медведь на Чукотке: тревоги и надежды [Polar bear in Chukotka: concerns and hopes]. </w:t>
      </w:r>
      <w:r w:rsidRPr="00D36414">
        <w:rPr>
          <w:rFonts w:cstheme="minorHAnsi"/>
          <w:i/>
          <w:iCs/>
        </w:rPr>
        <w:t>Охрана Дикой Природы [Wildlife Conservation]</w:t>
      </w:r>
      <w:r w:rsidRPr="00D36414">
        <w:rPr>
          <w:rFonts w:cstheme="minorHAnsi"/>
        </w:rPr>
        <w:t xml:space="preserve">, </w:t>
      </w:r>
      <w:r w:rsidRPr="00D36414">
        <w:rPr>
          <w:rFonts w:cstheme="minorHAnsi"/>
          <w:i/>
        </w:rPr>
        <w:t>3</w:t>
      </w:r>
      <w:r w:rsidRPr="00D36414">
        <w:rPr>
          <w:rFonts w:cstheme="minorHAnsi"/>
        </w:rPr>
        <w:t>(29), 7–14.</w:t>
      </w:r>
    </w:p>
    <w:p w14:paraId="7E0277B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chnev, A., &amp; Zdor, E. (2014). </w:t>
      </w:r>
      <w:r w:rsidRPr="00D36414">
        <w:rPr>
          <w:rFonts w:cstheme="minorHAnsi"/>
          <w:i/>
          <w:iCs/>
        </w:rPr>
        <w:t>Harvest and use of polar bears in Chukotka: Results of 1999-2012 studies</w:t>
      </w:r>
      <w:r w:rsidRPr="00D36414">
        <w:rPr>
          <w:rFonts w:cstheme="minorHAnsi"/>
        </w:rPr>
        <w:t>. Moscow, Russian Federation: Pi Kvadrat.</w:t>
      </w:r>
    </w:p>
    <w:p w14:paraId="3FB797B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h, L. P. (2004). Species coextinctions and the biodiversity crisis. </w:t>
      </w:r>
      <w:r w:rsidRPr="00D36414">
        <w:rPr>
          <w:rFonts w:cstheme="minorHAnsi"/>
          <w:i/>
          <w:iCs/>
        </w:rPr>
        <w:t>Science</w:t>
      </w:r>
      <w:r w:rsidRPr="00D36414">
        <w:rPr>
          <w:rFonts w:cstheme="minorHAnsi"/>
        </w:rPr>
        <w:t xml:space="preserve">, </w:t>
      </w:r>
      <w:r w:rsidRPr="00D36414">
        <w:rPr>
          <w:rFonts w:cstheme="minorHAnsi"/>
          <w:i/>
          <w:iCs/>
        </w:rPr>
        <w:t>305</w:t>
      </w:r>
      <w:r w:rsidRPr="00D36414">
        <w:rPr>
          <w:rFonts w:cstheme="minorHAnsi"/>
        </w:rPr>
        <w:t xml:space="preserve">(5690), 1632–1634. </w:t>
      </w:r>
      <w:hyperlink r:id="rId1521" w:history="1">
        <w:r w:rsidRPr="00D36414">
          <w:rPr>
            <w:rStyle w:val="Hyperlink"/>
            <w:rFonts w:cstheme="minorHAnsi"/>
          </w:rPr>
          <w:t>https://doi.org/10.1126/science.1101101</w:t>
        </w:r>
      </w:hyperlink>
    </w:p>
    <w:p w14:paraId="014471F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korin, A., Blyakharchuk, T. A., Gerasimchuk, I. V., Gruza, G. V., Kamennova, I. E., Parfenova, Y. I., Rankova, E. Y., Semenov, V. A., &amp; Tchebakova, N. M. (2011). </w:t>
      </w:r>
      <w:r w:rsidRPr="00D36414">
        <w:rPr>
          <w:rFonts w:cstheme="minorHAnsi"/>
          <w:i/>
          <w:iCs/>
        </w:rPr>
        <w:t>Assessment report: Climate change and its impact on ecosystems, population and economy of the Russian portion of the Altai-Sayan ecoregion</w:t>
      </w:r>
      <w:r w:rsidRPr="00D36414">
        <w:rPr>
          <w:rFonts w:cstheme="minorHAnsi"/>
        </w:rPr>
        <w:t xml:space="preserve">. A. Kokorin (Ed.). Moscow, Russian Federation: WWF Russia. Retrieved from </w:t>
      </w:r>
      <w:hyperlink r:id="rId1522" w:history="1">
        <w:r w:rsidRPr="00D36414">
          <w:rPr>
            <w:rStyle w:val="Hyperlink"/>
            <w:rFonts w:cstheme="minorHAnsi"/>
          </w:rPr>
          <w:t>http://www.wwf.ru/resources/publ/book/eng/486</w:t>
        </w:r>
      </w:hyperlink>
    </w:p>
    <w:p w14:paraId="39D40D4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Kolman, R., Kapusta, A., &amp; Duda, A. (2011). </w:t>
      </w:r>
      <w:r w:rsidRPr="00D36414">
        <w:rPr>
          <w:rFonts w:cstheme="minorHAnsi"/>
        </w:rPr>
        <w:t>Re-establishing the Atlantic sturgeon (</w:t>
      </w:r>
      <w:r w:rsidRPr="00D36414">
        <w:rPr>
          <w:rFonts w:cstheme="minorHAnsi"/>
          <w:i/>
        </w:rPr>
        <w:t>Acipenser oxyrinchus oxyrinchus</w:t>
      </w:r>
      <w:r w:rsidRPr="00D36414">
        <w:rPr>
          <w:rFonts w:cstheme="minorHAnsi"/>
        </w:rPr>
        <w:t xml:space="preserve"> Mitchill) in Poland. In P. Williot, E. Rochard, J. Gessner, &amp; F. Kirschbaum (Eds.), </w:t>
      </w:r>
      <w:r w:rsidRPr="00D36414">
        <w:rPr>
          <w:rFonts w:cstheme="minorHAnsi"/>
          <w:i/>
          <w:iCs/>
        </w:rPr>
        <w:t>Biology and Conservation of the European Sturgeon Acipenser sturio L. 1758</w:t>
      </w:r>
      <w:r w:rsidRPr="00D36414">
        <w:rPr>
          <w:rFonts w:cstheme="minorHAnsi"/>
        </w:rPr>
        <w:t xml:space="preserve"> (pp. 573–581). Berlin, Germany: Springer. </w:t>
      </w:r>
      <w:hyperlink r:id="rId1523" w:history="1">
        <w:r w:rsidRPr="00D36414">
          <w:rPr>
            <w:rStyle w:val="Hyperlink"/>
            <w:rFonts w:cstheme="minorHAnsi"/>
          </w:rPr>
          <w:t>https://doi.org/10.1007/978-3-642-20611-5</w:t>
        </w:r>
      </w:hyperlink>
    </w:p>
    <w:p w14:paraId="170F529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önig, Cl., &amp; Weick, F. (2008). </w:t>
      </w:r>
      <w:r w:rsidRPr="00D36414">
        <w:rPr>
          <w:rFonts w:cstheme="minorHAnsi"/>
          <w:i/>
          <w:iCs/>
        </w:rPr>
        <w:t>Owls of the world</w:t>
      </w:r>
      <w:r w:rsidRPr="00D36414">
        <w:rPr>
          <w:rFonts w:cstheme="minorHAnsi"/>
        </w:rPr>
        <w:t>. London, UK: Christopher Helm.</w:t>
      </w:r>
    </w:p>
    <w:p w14:paraId="41E117D8" w14:textId="07E5D642" w:rsidR="00ED7B7A" w:rsidRPr="00D36414" w:rsidRDefault="00ED7B7A" w:rsidP="00ED7B7A">
      <w:pPr>
        <w:widowControl w:val="0"/>
        <w:autoSpaceDE w:val="0"/>
        <w:autoSpaceDN w:val="0"/>
        <w:adjustRightInd w:val="0"/>
        <w:spacing w:before="120"/>
        <w:ind w:left="480" w:hanging="480"/>
        <w:rPr>
          <w:rFonts w:cstheme="minorHAnsi"/>
        </w:rPr>
      </w:pPr>
      <w:r w:rsidRPr="002C0F32">
        <w:rPr>
          <w:rFonts w:cstheme="minorHAnsi"/>
        </w:rPr>
        <w:t>Kontorovich, A. E., Eder, L. V., Filimonova, I. V., Nemov, V. U., &amp; Provornaya, I. V. [</w:t>
      </w:r>
      <w:r w:rsidRPr="00D36414">
        <w:rPr>
          <w:rFonts w:cstheme="minorHAnsi"/>
          <w:lang w:val="ru-RU"/>
        </w:rPr>
        <w:t>Конторович</w:t>
      </w:r>
      <w:r w:rsidRPr="002C0F32">
        <w:rPr>
          <w:rFonts w:cstheme="minorHAnsi"/>
        </w:rPr>
        <w:t xml:space="preserve">, </w:t>
      </w:r>
      <w:r w:rsidRPr="00D36414">
        <w:rPr>
          <w:rFonts w:cstheme="minorHAnsi"/>
          <w:lang w:val="ru-RU"/>
        </w:rPr>
        <w:t>А</w:t>
      </w:r>
      <w:r w:rsidRPr="002C0F32">
        <w:rPr>
          <w:rFonts w:cstheme="minorHAnsi"/>
        </w:rPr>
        <w:t xml:space="preserve">. </w:t>
      </w:r>
      <w:r w:rsidRPr="00D36414">
        <w:rPr>
          <w:rFonts w:cstheme="minorHAnsi"/>
          <w:lang w:val="ru-RU"/>
        </w:rPr>
        <w:t>Е</w:t>
      </w:r>
      <w:r w:rsidRPr="002C0F32">
        <w:rPr>
          <w:rFonts w:cstheme="minorHAnsi"/>
        </w:rPr>
        <w:t xml:space="preserve">., </w:t>
      </w:r>
      <w:r w:rsidRPr="00D36414">
        <w:rPr>
          <w:rFonts w:cstheme="minorHAnsi"/>
          <w:lang w:val="ru-RU"/>
        </w:rPr>
        <w:t>Эдер</w:t>
      </w:r>
      <w:r w:rsidRPr="002C0F32">
        <w:rPr>
          <w:rFonts w:cstheme="minorHAnsi"/>
        </w:rPr>
        <w:t xml:space="preserve">, </w:t>
      </w:r>
      <w:r w:rsidRPr="00D36414">
        <w:rPr>
          <w:rFonts w:cstheme="minorHAnsi"/>
          <w:lang w:val="ru-RU"/>
        </w:rPr>
        <w:t>Л</w:t>
      </w:r>
      <w:r w:rsidRPr="002C0F32">
        <w:rPr>
          <w:rFonts w:cstheme="minorHAnsi"/>
        </w:rPr>
        <w:t xml:space="preserve">. </w:t>
      </w:r>
      <w:r w:rsidRPr="00D36414">
        <w:rPr>
          <w:rFonts w:cstheme="minorHAnsi"/>
          <w:lang w:val="ru-RU"/>
        </w:rPr>
        <w:t>В</w:t>
      </w:r>
      <w:r w:rsidRPr="002C0F32">
        <w:rPr>
          <w:rFonts w:cstheme="minorHAnsi"/>
        </w:rPr>
        <w:t xml:space="preserve">., </w:t>
      </w:r>
      <w:r w:rsidRPr="00D36414">
        <w:rPr>
          <w:rFonts w:cstheme="minorHAnsi"/>
          <w:lang w:val="ru-RU"/>
        </w:rPr>
        <w:t>Филимонова</w:t>
      </w:r>
      <w:r w:rsidRPr="002C0F32">
        <w:rPr>
          <w:rFonts w:cstheme="minorHAnsi"/>
        </w:rPr>
        <w:t xml:space="preserve">, </w:t>
      </w:r>
      <w:r w:rsidRPr="00D36414">
        <w:rPr>
          <w:rFonts w:cstheme="minorHAnsi"/>
          <w:lang w:val="ru-RU"/>
        </w:rPr>
        <w:t>И</w:t>
      </w:r>
      <w:r w:rsidRPr="002C0F32">
        <w:rPr>
          <w:rFonts w:cstheme="minorHAnsi"/>
        </w:rPr>
        <w:t xml:space="preserve">. </w:t>
      </w:r>
      <w:r w:rsidRPr="00D36414">
        <w:rPr>
          <w:rFonts w:cstheme="minorHAnsi"/>
          <w:lang w:val="ru-RU"/>
        </w:rPr>
        <w:t>В</w:t>
      </w:r>
      <w:r w:rsidRPr="002C0F32">
        <w:rPr>
          <w:rFonts w:cstheme="minorHAnsi"/>
        </w:rPr>
        <w:t xml:space="preserve">., </w:t>
      </w:r>
      <w:r w:rsidRPr="00D36414">
        <w:rPr>
          <w:rFonts w:cstheme="minorHAnsi"/>
          <w:lang w:val="ru-RU"/>
        </w:rPr>
        <w:t>Немов</w:t>
      </w:r>
      <w:r w:rsidRPr="002C0F32">
        <w:rPr>
          <w:rFonts w:cstheme="minorHAnsi"/>
        </w:rPr>
        <w:t xml:space="preserve">, </w:t>
      </w:r>
      <w:r w:rsidRPr="00D36414">
        <w:rPr>
          <w:rFonts w:cstheme="minorHAnsi"/>
          <w:lang w:val="ru-RU"/>
        </w:rPr>
        <w:t>В</w:t>
      </w:r>
      <w:r w:rsidRPr="002C0F32">
        <w:rPr>
          <w:rFonts w:cstheme="minorHAnsi"/>
        </w:rPr>
        <w:t xml:space="preserve">. </w:t>
      </w:r>
      <w:r w:rsidRPr="00D36414">
        <w:rPr>
          <w:rFonts w:cstheme="minorHAnsi"/>
          <w:lang w:val="ru-RU"/>
        </w:rPr>
        <w:t>Ю</w:t>
      </w:r>
      <w:r w:rsidRPr="002C0F32">
        <w:rPr>
          <w:rFonts w:cstheme="minorHAnsi"/>
        </w:rPr>
        <w:t xml:space="preserve">., &amp; </w:t>
      </w:r>
      <w:r w:rsidRPr="00D36414">
        <w:rPr>
          <w:rFonts w:cstheme="minorHAnsi"/>
          <w:lang w:val="ru-RU"/>
        </w:rPr>
        <w:t>Проворная</w:t>
      </w:r>
      <w:r w:rsidRPr="002C0F32">
        <w:rPr>
          <w:rFonts w:cstheme="minorHAnsi"/>
        </w:rPr>
        <w:t xml:space="preserve">, </w:t>
      </w:r>
      <w:r w:rsidRPr="00D36414">
        <w:rPr>
          <w:rFonts w:cstheme="minorHAnsi"/>
          <w:lang w:val="ru-RU"/>
        </w:rPr>
        <w:t>И</w:t>
      </w:r>
      <w:r w:rsidRPr="002C0F32">
        <w:rPr>
          <w:rFonts w:cstheme="minorHAnsi"/>
        </w:rPr>
        <w:t xml:space="preserve">. </w:t>
      </w:r>
      <w:r w:rsidRPr="00D36414">
        <w:rPr>
          <w:rFonts w:cstheme="minorHAnsi"/>
          <w:lang w:val="ru-RU"/>
        </w:rPr>
        <w:t>В</w:t>
      </w:r>
      <w:r w:rsidRPr="002C0F32">
        <w:rPr>
          <w:rFonts w:cstheme="minorHAnsi"/>
        </w:rPr>
        <w:t xml:space="preserve">.]. </w:t>
      </w:r>
      <w:r w:rsidRPr="006826C3">
        <w:rPr>
          <w:rFonts w:cstheme="minorHAnsi"/>
        </w:rPr>
        <w:t xml:space="preserve">(2013). </w:t>
      </w:r>
      <w:r w:rsidRPr="00D36414">
        <w:rPr>
          <w:rFonts w:cstheme="minorHAnsi"/>
        </w:rPr>
        <w:t>Нефтяная</w:t>
      </w:r>
      <w:r w:rsidRPr="006826C3">
        <w:rPr>
          <w:rFonts w:cstheme="minorHAnsi"/>
        </w:rPr>
        <w:t xml:space="preserve"> </w:t>
      </w:r>
      <w:r w:rsidRPr="00D36414">
        <w:rPr>
          <w:rFonts w:cstheme="minorHAnsi"/>
        </w:rPr>
        <w:t>промышленность</w:t>
      </w:r>
      <w:r w:rsidRPr="006826C3">
        <w:rPr>
          <w:rFonts w:cstheme="minorHAnsi"/>
        </w:rPr>
        <w:t xml:space="preserve"> </w:t>
      </w:r>
      <w:r w:rsidRPr="00D36414">
        <w:rPr>
          <w:rFonts w:cstheme="minorHAnsi"/>
        </w:rPr>
        <w:t>Дальнего</w:t>
      </w:r>
      <w:r w:rsidRPr="006826C3">
        <w:rPr>
          <w:rFonts w:cstheme="minorHAnsi"/>
        </w:rPr>
        <w:t xml:space="preserve"> </w:t>
      </w:r>
      <w:r w:rsidRPr="00D36414">
        <w:rPr>
          <w:rFonts w:cstheme="minorHAnsi"/>
        </w:rPr>
        <w:t>Востока</w:t>
      </w:r>
      <w:r w:rsidRPr="006826C3">
        <w:rPr>
          <w:rFonts w:cstheme="minorHAnsi"/>
        </w:rPr>
        <w:t xml:space="preserve">: </w:t>
      </w:r>
      <w:r w:rsidRPr="00D36414">
        <w:rPr>
          <w:rFonts w:cstheme="minorHAnsi"/>
        </w:rPr>
        <w:t>современное</w:t>
      </w:r>
      <w:r w:rsidRPr="006826C3">
        <w:rPr>
          <w:rFonts w:cstheme="minorHAnsi"/>
        </w:rPr>
        <w:t xml:space="preserve"> </w:t>
      </w:r>
      <w:r w:rsidRPr="00D36414">
        <w:rPr>
          <w:rFonts w:cstheme="minorHAnsi"/>
        </w:rPr>
        <w:t>состояние</w:t>
      </w:r>
      <w:r w:rsidRPr="006826C3">
        <w:rPr>
          <w:rFonts w:cstheme="minorHAnsi"/>
        </w:rPr>
        <w:t xml:space="preserve"> </w:t>
      </w:r>
      <w:r w:rsidRPr="00D36414">
        <w:rPr>
          <w:rFonts w:cstheme="minorHAnsi"/>
        </w:rPr>
        <w:t>и</w:t>
      </w:r>
      <w:r w:rsidRPr="006826C3">
        <w:rPr>
          <w:rFonts w:cstheme="minorHAnsi"/>
        </w:rPr>
        <w:t xml:space="preserve"> </w:t>
      </w:r>
      <w:r w:rsidRPr="00D36414">
        <w:rPr>
          <w:rFonts w:cstheme="minorHAnsi"/>
        </w:rPr>
        <w:t>перспективы</w:t>
      </w:r>
      <w:r w:rsidRPr="006826C3">
        <w:rPr>
          <w:rFonts w:cstheme="minorHAnsi"/>
        </w:rPr>
        <w:t xml:space="preserve"> </w:t>
      </w:r>
      <w:r w:rsidRPr="00D36414">
        <w:rPr>
          <w:rFonts w:cstheme="minorHAnsi"/>
        </w:rPr>
        <w:t>развития</w:t>
      </w:r>
      <w:r w:rsidRPr="006826C3">
        <w:rPr>
          <w:rFonts w:cstheme="minorHAnsi"/>
        </w:rPr>
        <w:t xml:space="preserve"> [Oil industry of the Russian Far East: modern state and development perspectives]. </w:t>
      </w:r>
      <w:r w:rsidRPr="00D36414">
        <w:rPr>
          <w:rFonts w:cstheme="minorHAnsi"/>
          <w:i/>
          <w:iCs/>
        </w:rPr>
        <w:t xml:space="preserve">Бурение </w:t>
      </w:r>
      <w:r w:rsidRPr="00D36414">
        <w:rPr>
          <w:rFonts w:cstheme="minorHAnsi"/>
          <w:i/>
          <w:iCs/>
          <w:lang w:val="ru-RU"/>
        </w:rPr>
        <w:t>и</w:t>
      </w:r>
      <w:r w:rsidRPr="00D36414">
        <w:rPr>
          <w:rFonts w:cstheme="minorHAnsi"/>
          <w:i/>
          <w:iCs/>
        </w:rPr>
        <w:t xml:space="preserve"> Нефть [Drilling and Olil]</w:t>
      </w:r>
      <w:r w:rsidRPr="00D36414">
        <w:rPr>
          <w:rFonts w:cstheme="minorHAnsi"/>
          <w:i/>
        </w:rPr>
        <w:t>, 7–8,</w:t>
      </w:r>
      <w:r w:rsidRPr="00D36414">
        <w:rPr>
          <w:rFonts w:cstheme="minorHAnsi"/>
        </w:rPr>
        <w:t xml:space="preserve"> 3–9. </w:t>
      </w:r>
    </w:p>
    <w:p w14:paraId="735C85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nvička, M., Fric, Z., &amp; Beneš, J. (2006). Butterfly extinctions in European states: Do socioeconomic conditions matter more than physical geography? </w:t>
      </w:r>
      <w:r w:rsidRPr="00D36414">
        <w:rPr>
          <w:rFonts w:cstheme="minorHAnsi"/>
          <w:i/>
          <w:iCs/>
        </w:rPr>
        <w:t>Global Ecology and Biogeography</w:t>
      </w:r>
      <w:r w:rsidRPr="00D36414">
        <w:rPr>
          <w:rFonts w:cstheme="minorHAnsi"/>
        </w:rPr>
        <w:t xml:space="preserve">, </w:t>
      </w:r>
      <w:r w:rsidRPr="00D36414">
        <w:rPr>
          <w:rFonts w:cstheme="minorHAnsi"/>
          <w:i/>
          <w:iCs/>
        </w:rPr>
        <w:t>15</w:t>
      </w:r>
      <w:r w:rsidRPr="00D36414">
        <w:rPr>
          <w:rFonts w:cstheme="minorHAnsi"/>
        </w:rPr>
        <w:t xml:space="preserve">(1), 82–92. </w:t>
      </w:r>
      <w:hyperlink r:id="rId1524" w:history="1">
        <w:r w:rsidRPr="00D36414">
          <w:rPr>
            <w:rStyle w:val="Hyperlink"/>
            <w:rFonts w:cstheme="minorHAnsi"/>
          </w:rPr>
          <w:t>https://doi.org/10.1111/j.1466-822X.2006.00188.x</w:t>
        </w:r>
      </w:hyperlink>
      <w:r w:rsidRPr="00D36414">
        <w:rPr>
          <w:rFonts w:cstheme="minorHAnsi"/>
        </w:rPr>
        <w:t xml:space="preserve"> </w:t>
      </w:r>
    </w:p>
    <w:p w14:paraId="3F89868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pecký, M., Hédl, R., &amp; Szabó, P. (2013). Non-random extinctions dominate plant community changes in abandoned coppices. </w:t>
      </w:r>
      <w:r w:rsidRPr="00D36414">
        <w:rPr>
          <w:rFonts w:cstheme="minorHAnsi"/>
          <w:i/>
          <w:iCs/>
        </w:rPr>
        <w:t>Journal of Applied Ecology</w:t>
      </w:r>
      <w:r w:rsidRPr="00D36414">
        <w:rPr>
          <w:rFonts w:cstheme="minorHAnsi"/>
        </w:rPr>
        <w:t xml:space="preserve">, </w:t>
      </w:r>
      <w:r w:rsidRPr="00D36414">
        <w:rPr>
          <w:rFonts w:cstheme="minorHAnsi"/>
          <w:i/>
          <w:iCs/>
        </w:rPr>
        <w:t>50</w:t>
      </w:r>
      <w:r w:rsidRPr="00D36414">
        <w:rPr>
          <w:rFonts w:cstheme="minorHAnsi"/>
        </w:rPr>
        <w:t xml:space="preserve">(1), 79–87. </w:t>
      </w:r>
      <w:hyperlink r:id="rId1525" w:history="1">
        <w:r w:rsidRPr="00D36414">
          <w:rPr>
            <w:rStyle w:val="Hyperlink"/>
            <w:rFonts w:cstheme="minorHAnsi"/>
          </w:rPr>
          <w:t>https://doi.org/10.1111/1365-2664.12010</w:t>
        </w:r>
      </w:hyperlink>
      <w:r w:rsidRPr="00D36414">
        <w:rPr>
          <w:rFonts w:cstheme="minorHAnsi"/>
        </w:rPr>
        <w:t xml:space="preserve"> </w:t>
      </w:r>
    </w:p>
    <w:p w14:paraId="19FA7E8D" w14:textId="36EA1A5B" w:rsidR="00ED7B7A" w:rsidRPr="00D36414" w:rsidRDefault="00ED7B7A" w:rsidP="00ED7B7A">
      <w:pPr>
        <w:widowControl w:val="0"/>
        <w:autoSpaceDE w:val="0"/>
        <w:autoSpaceDN w:val="0"/>
        <w:adjustRightInd w:val="0"/>
        <w:spacing w:before="120"/>
        <w:ind w:left="480" w:hanging="480"/>
        <w:rPr>
          <w:rFonts w:cstheme="minorHAnsi"/>
          <w:bCs/>
          <w:i/>
          <w:iCs/>
        </w:rPr>
      </w:pPr>
      <w:r w:rsidRPr="00D36414">
        <w:rPr>
          <w:rFonts w:cstheme="minorHAnsi"/>
        </w:rPr>
        <w:lastRenderedPageBreak/>
        <w:t xml:space="preserve">Korovin, V. A. (2015). </w:t>
      </w:r>
      <w:r w:rsidRPr="00D36414">
        <w:rPr>
          <w:rFonts w:cstheme="minorHAnsi"/>
          <w:bCs/>
          <w:lang w:val="pt-PT"/>
        </w:rPr>
        <w:t xml:space="preserve">Long-term changes in the community of birds of the agricultural </w:t>
      </w:r>
      <w:r w:rsidRPr="00D36414">
        <w:rPr>
          <w:rFonts w:cstheme="minorHAnsi"/>
          <w:bCs/>
        </w:rPr>
        <w:t xml:space="preserve">landscape in the Middle Urals. </w:t>
      </w:r>
      <w:r w:rsidRPr="00D36414">
        <w:rPr>
          <w:rFonts w:cstheme="minorHAnsi"/>
          <w:bCs/>
          <w:i/>
          <w:iCs/>
          <w:lang w:val="pt-PT"/>
        </w:rPr>
        <w:t>Contemporary Problems of Ecology, 8</w:t>
      </w:r>
      <w:r w:rsidRPr="00D36414">
        <w:rPr>
          <w:rFonts w:cstheme="minorHAnsi"/>
          <w:bCs/>
          <w:iCs/>
          <w:lang w:val="pt-PT"/>
        </w:rPr>
        <w:t>(2), 227–231.</w:t>
      </w:r>
      <w:r w:rsidRPr="00D36414">
        <w:rPr>
          <w:rFonts w:cstheme="minorHAnsi"/>
          <w:bCs/>
          <w:i/>
          <w:iCs/>
          <w:lang w:val="pt-PT"/>
        </w:rPr>
        <w:t xml:space="preserve"> </w:t>
      </w:r>
      <w:hyperlink r:id="rId1526" w:history="1">
        <w:r w:rsidRPr="00D36414">
          <w:rPr>
            <w:rStyle w:val="Hyperlink"/>
            <w:rFonts w:cstheme="minorHAnsi"/>
          </w:rPr>
          <w:t>https://doi.org/</w:t>
        </w:r>
        <w:r w:rsidRPr="00D36414">
          <w:rPr>
            <w:rStyle w:val="Hyperlink"/>
            <w:rFonts w:cstheme="minorHAnsi"/>
            <w:bCs/>
            <w:iCs/>
          </w:rPr>
          <w:t>10.1134/S1995425515020092</w:t>
        </w:r>
      </w:hyperlink>
      <w:r w:rsidRPr="00D36414">
        <w:rPr>
          <w:rFonts w:cstheme="minorHAnsi"/>
          <w:bCs/>
          <w:iCs/>
        </w:rPr>
        <w:t xml:space="preserve"> </w:t>
      </w:r>
    </w:p>
    <w:p w14:paraId="39D59FB8" w14:textId="77777777" w:rsidR="00ED7B7A" w:rsidRPr="00D36414" w:rsidRDefault="00ED7B7A" w:rsidP="00ED7B7A">
      <w:pPr>
        <w:spacing w:before="120"/>
        <w:ind w:left="567" w:hanging="567"/>
        <w:rPr>
          <w:rFonts w:cstheme="minorHAnsi"/>
        </w:rPr>
      </w:pPr>
      <w:r w:rsidRPr="00D36414">
        <w:rPr>
          <w:rFonts w:cstheme="minorHAnsi"/>
        </w:rPr>
        <w:t xml:space="preserve">Körner, C. (2003). </w:t>
      </w:r>
      <w:r w:rsidRPr="00D36414">
        <w:rPr>
          <w:rFonts w:cstheme="minorHAnsi"/>
          <w:i/>
          <w:iCs/>
        </w:rPr>
        <w:t>Alpine plant life: functional plant ecology of high mountain ecosystems</w:t>
      </w:r>
      <w:r w:rsidRPr="00D36414">
        <w:rPr>
          <w:rFonts w:cstheme="minorHAnsi"/>
          <w:i/>
        </w:rPr>
        <w:t xml:space="preserve"> (2nd Edition).</w:t>
      </w:r>
      <w:r w:rsidRPr="00D36414">
        <w:rPr>
          <w:rFonts w:cstheme="minorHAnsi"/>
        </w:rPr>
        <w:t xml:space="preserve"> Berlin, Germany: Springer.</w:t>
      </w:r>
    </w:p>
    <w:p w14:paraId="535D2E0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örner, C., Paulsen, J., &amp; Spehn, E. M. A. (2011). A definition of mountains and their bioclimatic belts for global comparisons of biodiversity data. </w:t>
      </w:r>
      <w:r w:rsidRPr="00D36414">
        <w:rPr>
          <w:rFonts w:cstheme="minorHAnsi"/>
          <w:i/>
        </w:rPr>
        <w:t>Alpine Botany, 121</w:t>
      </w:r>
      <w:r w:rsidRPr="00D36414">
        <w:rPr>
          <w:rFonts w:cstheme="minorHAnsi"/>
        </w:rPr>
        <w:t xml:space="preserve">(2), 73-78. </w:t>
      </w:r>
      <w:hyperlink r:id="rId1527" w:history="1">
        <w:r w:rsidRPr="00D36414">
          <w:rPr>
            <w:rStyle w:val="Hyperlink"/>
            <w:rFonts w:cstheme="minorHAnsi"/>
          </w:rPr>
          <w:t>https://doi.org/10.1007/s00035-011-0094-4</w:t>
        </w:r>
      </w:hyperlink>
    </w:p>
    <w:p w14:paraId="38BBE11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örner, C. (2012). </w:t>
      </w:r>
      <w:r w:rsidRPr="00D36414">
        <w:rPr>
          <w:rFonts w:cstheme="minorHAnsi"/>
          <w:i/>
          <w:iCs/>
        </w:rPr>
        <w:t>Alpine treelines: functional ecology of the global high elevation tree limits</w:t>
      </w:r>
      <w:r w:rsidRPr="00D36414">
        <w:rPr>
          <w:rFonts w:cstheme="minorHAnsi"/>
        </w:rPr>
        <w:t>. Basel, Switzerland: Springer.</w:t>
      </w:r>
    </w:p>
    <w:p w14:paraId="1AB716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rotchenko, I., &amp; Peregrym, M. (2012). Ukrainian steppes in the past, at present and in the future. In M. J. A. Werger &amp; M. A. van Staalduinen (Eds.), </w:t>
      </w:r>
      <w:r w:rsidRPr="00D36414">
        <w:rPr>
          <w:rFonts w:cstheme="minorHAnsi"/>
          <w:i/>
          <w:iCs/>
        </w:rPr>
        <w:t>Eurasian steppes. Ecological problems and livelihoods in a changing world</w:t>
      </w:r>
      <w:r w:rsidRPr="00D36414">
        <w:rPr>
          <w:rFonts w:cstheme="minorHAnsi"/>
        </w:rPr>
        <w:t xml:space="preserve"> (pp. 173–196). Dordrecht, The Netherlands: Springer. </w:t>
      </w:r>
      <w:hyperlink r:id="rId1528" w:history="1">
        <w:r w:rsidRPr="00D36414">
          <w:rPr>
            <w:rStyle w:val="Hyperlink"/>
            <w:rFonts w:cstheme="minorHAnsi"/>
          </w:rPr>
          <w:t>https://doi.org/10.1007/978-94-007-3886-7_5</w:t>
        </w:r>
      </w:hyperlink>
    </w:p>
    <w:p w14:paraId="7CEDFD8E" w14:textId="77777777" w:rsidR="00ED7B7A" w:rsidRPr="00D36414" w:rsidRDefault="00ED7B7A" w:rsidP="00ED7B7A">
      <w:pPr>
        <w:widowControl w:val="0"/>
        <w:autoSpaceDE w:val="0"/>
        <w:autoSpaceDN w:val="0"/>
        <w:adjustRightInd w:val="0"/>
        <w:spacing w:before="120"/>
        <w:ind w:left="480" w:hanging="480"/>
        <w:rPr>
          <w:rFonts w:cstheme="minorHAnsi"/>
          <w:lang w:val="de-DE"/>
        </w:rPr>
      </w:pPr>
      <w:r w:rsidRPr="00D36414">
        <w:rPr>
          <w:rFonts w:cstheme="minorHAnsi"/>
          <w:lang w:val="de-DE"/>
        </w:rPr>
        <w:t>Korotenko, V. A., &amp; Domashov, I. A. [</w:t>
      </w:r>
      <w:r w:rsidRPr="00D36414">
        <w:rPr>
          <w:rFonts w:cstheme="minorHAnsi"/>
        </w:rPr>
        <w:t>Коротенко,</w:t>
      </w:r>
      <w:r w:rsidRPr="00D36414">
        <w:rPr>
          <w:rFonts w:cstheme="minorHAnsi"/>
          <w:lang w:val="de-DE"/>
        </w:rPr>
        <w:t xml:space="preserve"> </w:t>
      </w:r>
      <w:r w:rsidRPr="00D36414">
        <w:rPr>
          <w:rFonts w:cstheme="minorHAnsi"/>
        </w:rPr>
        <w:t>В</w:t>
      </w:r>
      <w:r w:rsidRPr="00D36414">
        <w:rPr>
          <w:rFonts w:cstheme="minorHAnsi"/>
          <w:lang w:val="de-DE"/>
        </w:rPr>
        <w:t xml:space="preserve">. </w:t>
      </w:r>
      <w:r w:rsidRPr="00D36414">
        <w:rPr>
          <w:rFonts w:cstheme="minorHAnsi"/>
        </w:rPr>
        <w:t>А</w:t>
      </w:r>
      <w:r w:rsidRPr="00D36414">
        <w:rPr>
          <w:rFonts w:cstheme="minorHAnsi"/>
          <w:lang w:val="de-DE"/>
        </w:rPr>
        <w:t xml:space="preserve">., &amp; </w:t>
      </w:r>
      <w:r w:rsidRPr="00D36414">
        <w:rPr>
          <w:rFonts w:cstheme="minorHAnsi"/>
        </w:rPr>
        <w:t>Домашов,</w:t>
      </w:r>
      <w:r w:rsidRPr="00D36414">
        <w:rPr>
          <w:rFonts w:cstheme="minorHAnsi"/>
          <w:lang w:val="de-DE"/>
        </w:rPr>
        <w:t xml:space="preserve"> </w:t>
      </w:r>
      <w:r w:rsidRPr="00D36414">
        <w:rPr>
          <w:rFonts w:cstheme="minorHAnsi"/>
        </w:rPr>
        <w:t>И</w:t>
      </w:r>
      <w:r w:rsidRPr="00D36414">
        <w:rPr>
          <w:rFonts w:cstheme="minorHAnsi"/>
          <w:lang w:val="de-DE"/>
        </w:rPr>
        <w:t xml:space="preserve">. </w:t>
      </w:r>
      <w:r w:rsidRPr="00D36414">
        <w:rPr>
          <w:rFonts w:cstheme="minorHAnsi"/>
        </w:rPr>
        <w:t>А</w:t>
      </w:r>
      <w:r w:rsidRPr="00D36414">
        <w:rPr>
          <w:rFonts w:cstheme="minorHAnsi"/>
          <w:lang w:val="de-DE"/>
        </w:rPr>
        <w:t xml:space="preserve">.]. (2014). </w:t>
      </w:r>
      <w:r w:rsidRPr="00D36414">
        <w:rPr>
          <w:rFonts w:cstheme="minorHAnsi"/>
          <w:i/>
          <w:iCs/>
        </w:rPr>
        <w:t>Экологическое</w:t>
      </w:r>
      <w:r w:rsidRPr="00D36414">
        <w:rPr>
          <w:rFonts w:cstheme="minorHAnsi"/>
          <w:i/>
          <w:iCs/>
          <w:lang w:val="de-DE"/>
        </w:rPr>
        <w:t xml:space="preserve"> </w:t>
      </w:r>
      <w:r w:rsidRPr="00D36414">
        <w:rPr>
          <w:rFonts w:cstheme="minorHAnsi"/>
          <w:i/>
          <w:iCs/>
        </w:rPr>
        <w:t>изменение</w:t>
      </w:r>
      <w:r w:rsidRPr="00D36414">
        <w:rPr>
          <w:rFonts w:cstheme="minorHAnsi"/>
          <w:i/>
          <w:iCs/>
          <w:lang w:val="de-DE"/>
        </w:rPr>
        <w:t xml:space="preserve"> </w:t>
      </w:r>
      <w:r w:rsidRPr="00D36414">
        <w:rPr>
          <w:rFonts w:cstheme="minorHAnsi"/>
          <w:i/>
          <w:iCs/>
        </w:rPr>
        <w:t>развития</w:t>
      </w:r>
      <w:r w:rsidRPr="00D36414">
        <w:rPr>
          <w:rFonts w:cstheme="minorHAnsi"/>
          <w:i/>
          <w:iCs/>
          <w:lang w:val="de-DE"/>
        </w:rPr>
        <w:t xml:space="preserve"> </w:t>
      </w:r>
      <w:r w:rsidRPr="00D36414">
        <w:rPr>
          <w:rFonts w:cstheme="minorHAnsi"/>
          <w:i/>
          <w:iCs/>
        </w:rPr>
        <w:t>Кыргызстана</w:t>
      </w:r>
      <w:r w:rsidRPr="00D36414">
        <w:rPr>
          <w:rFonts w:cstheme="minorHAnsi"/>
          <w:i/>
          <w:iCs/>
          <w:lang w:val="de-DE"/>
        </w:rPr>
        <w:t xml:space="preserve"> [Ecological dimension of Kyrgyzstan development]</w:t>
      </w:r>
      <w:r w:rsidRPr="00D36414">
        <w:rPr>
          <w:rFonts w:cstheme="minorHAnsi"/>
          <w:lang w:val="de-DE"/>
        </w:rPr>
        <w:t xml:space="preserve">. Bishkek, Kyrgyzstan: </w:t>
      </w:r>
      <w:r w:rsidRPr="00D36414">
        <w:rPr>
          <w:rFonts w:cstheme="minorHAnsi"/>
        </w:rPr>
        <w:t>БИОМ</w:t>
      </w:r>
      <w:r w:rsidRPr="00D36414">
        <w:rPr>
          <w:rFonts w:cstheme="minorHAnsi"/>
          <w:lang w:val="de-DE"/>
        </w:rPr>
        <w:t xml:space="preserve"> [BIOM].</w:t>
      </w:r>
    </w:p>
    <w:p w14:paraId="5125237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rpinen, S., &amp; Jormalainen, V. (2008). Grazing and nutrients reduce recruitment success of </w:t>
      </w:r>
      <w:r w:rsidRPr="00D36414">
        <w:rPr>
          <w:rFonts w:cstheme="minorHAnsi"/>
          <w:i/>
        </w:rPr>
        <w:t>Fucus vesiculosus</w:t>
      </w:r>
      <w:r w:rsidRPr="00D36414">
        <w:rPr>
          <w:rFonts w:cstheme="minorHAnsi"/>
        </w:rPr>
        <w:t xml:space="preserve"> L. (Fucales: Phaeophyceae). </w:t>
      </w:r>
      <w:r w:rsidRPr="00D36414">
        <w:rPr>
          <w:rFonts w:cstheme="minorHAnsi"/>
          <w:i/>
          <w:iCs/>
        </w:rPr>
        <w:t>Estuarine, Coastal and Shelf Science</w:t>
      </w:r>
      <w:r w:rsidRPr="00D36414">
        <w:rPr>
          <w:rFonts w:cstheme="minorHAnsi"/>
        </w:rPr>
        <w:t xml:space="preserve">, </w:t>
      </w:r>
      <w:r w:rsidRPr="00D36414">
        <w:rPr>
          <w:rFonts w:cstheme="minorHAnsi"/>
          <w:i/>
          <w:iCs/>
        </w:rPr>
        <w:t>78</w:t>
      </w:r>
      <w:r w:rsidRPr="00D36414">
        <w:rPr>
          <w:rFonts w:cstheme="minorHAnsi"/>
        </w:rPr>
        <w:t xml:space="preserve">(2), 437–444. </w:t>
      </w:r>
      <w:hyperlink r:id="rId1529" w:history="1">
        <w:r w:rsidRPr="00D36414">
          <w:rPr>
            <w:rStyle w:val="Hyperlink"/>
            <w:rFonts w:cstheme="minorHAnsi"/>
          </w:rPr>
          <w:t>https://doi.org/10.1016/j.ecss.2008.01.005</w:t>
        </w:r>
      </w:hyperlink>
    </w:p>
    <w:p w14:paraId="18CDDE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rtsch, S., Primicerio, R., Fossheim, M., Dolgov, A. V., &amp; Aschan, M. (2015). Climate change alters the structure of arctic marine food webs due to poleward shifts of boreal generalist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2</w:t>
      </w:r>
      <w:r w:rsidRPr="00D36414">
        <w:rPr>
          <w:rFonts w:cstheme="minorHAnsi"/>
        </w:rPr>
        <w:t xml:space="preserve">(1814), 31-39. Retrieved from </w:t>
      </w:r>
      <w:hyperlink r:id="rId1530" w:history="1">
        <w:r w:rsidRPr="00D36414">
          <w:rPr>
            <w:rStyle w:val="Hyperlink"/>
            <w:rFonts w:cstheme="minorHAnsi"/>
          </w:rPr>
          <w:t>http://rspb.royalsocietypublishing.org/content/282/1814/20151546</w:t>
        </w:r>
      </w:hyperlink>
    </w:p>
    <w:p w14:paraId="2CD03CC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slow, J. A., Auster, P., Bergstad, O. A., Roberts, J. M., Rogers, A., Vecchione, M., Harris, P., Rice, J, &amp; Bernal, P. (2016). Chapter 51. Biological communities on seamounts and other submarine features potentially threatened by disturbance. In </w:t>
      </w:r>
      <w:r w:rsidRPr="00D36414">
        <w:rPr>
          <w:rFonts w:cstheme="minorHAnsi"/>
          <w:i/>
          <w:iCs/>
        </w:rPr>
        <w:t>The first global integrated marine assessment - World ocean assessment I</w:t>
      </w:r>
      <w:r w:rsidRPr="00D36414">
        <w:rPr>
          <w:rFonts w:cstheme="minorHAnsi"/>
        </w:rPr>
        <w:t>. New York, USA: United Nations.</w:t>
      </w:r>
    </w:p>
    <w:p w14:paraId="4BB9A5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tlyakov, V. M. [Котляков, В. М.] (Ed.). (2000). </w:t>
      </w:r>
      <w:r w:rsidRPr="00D36414">
        <w:rPr>
          <w:rFonts w:cstheme="minorHAnsi"/>
          <w:i/>
        </w:rPr>
        <w:t>National atlas of Russia [</w:t>
      </w:r>
      <w:r w:rsidRPr="00D36414">
        <w:rPr>
          <w:rFonts w:cstheme="minorHAnsi"/>
          <w:i/>
          <w:lang w:val="ru-RU"/>
        </w:rPr>
        <w:t>Национальный</w:t>
      </w:r>
      <w:r w:rsidRPr="00D36414">
        <w:rPr>
          <w:rFonts w:cstheme="minorHAnsi"/>
          <w:i/>
        </w:rPr>
        <w:t xml:space="preserve"> </w:t>
      </w:r>
      <w:r w:rsidRPr="00D36414">
        <w:rPr>
          <w:rFonts w:cstheme="minorHAnsi"/>
          <w:i/>
          <w:lang w:val="ru-RU"/>
        </w:rPr>
        <w:t>Атлас</w:t>
      </w:r>
      <w:r w:rsidRPr="00D36414">
        <w:rPr>
          <w:rFonts w:cstheme="minorHAnsi"/>
          <w:i/>
        </w:rPr>
        <w:t xml:space="preserve"> </w:t>
      </w:r>
      <w:r w:rsidRPr="00D36414">
        <w:rPr>
          <w:rFonts w:cstheme="minorHAnsi"/>
          <w:i/>
          <w:lang w:val="ru-RU"/>
        </w:rPr>
        <w:t>России</w:t>
      </w:r>
      <w:r w:rsidRPr="00D36414">
        <w:rPr>
          <w:rFonts w:cstheme="minorHAnsi"/>
          <w:i/>
        </w:rPr>
        <w:t>]</w:t>
      </w:r>
      <w:r w:rsidRPr="00D36414">
        <w:rPr>
          <w:rFonts w:cstheme="minorHAnsi"/>
        </w:rPr>
        <w:t xml:space="preserve">. Moscow, Russian Federation: Федеральное агентство геодезии и картографии [The Federal Agency of Geodesy and Cartography]. Retrieved from </w:t>
      </w:r>
      <w:hyperlink r:id="rId1531" w:history="1">
        <w:r w:rsidRPr="00D36414">
          <w:rPr>
            <w:rStyle w:val="Hyperlink"/>
            <w:rFonts w:cstheme="minorHAnsi"/>
          </w:rPr>
          <w:t>http://национальныйатлас.рф/cd2/index.html</w:t>
        </w:r>
      </w:hyperlink>
    </w:p>
    <w:p w14:paraId="2C08FA2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tlyakov, V. M. [Котляков, В. М.]. (2004). </w:t>
      </w:r>
      <w:r w:rsidRPr="00D36414">
        <w:rPr>
          <w:rFonts w:cstheme="minorHAnsi"/>
          <w:i/>
          <w:iCs/>
        </w:rPr>
        <w:t xml:space="preserve">Азовское море [The Azov Sea]. In Национальный атлас России [The National Atlas of Russia] (pp. 254–257). </w:t>
      </w:r>
      <w:r w:rsidRPr="00D36414">
        <w:rPr>
          <w:rFonts w:cstheme="minorHAnsi"/>
          <w:iCs/>
        </w:rPr>
        <w:t>Moscow, Russian Federation: The Federal Agency of Geodesy and Cartography</w:t>
      </w:r>
      <w:r w:rsidRPr="00D36414">
        <w:rPr>
          <w:rFonts w:cstheme="minorHAnsi"/>
        </w:rPr>
        <w:t>.</w:t>
      </w:r>
    </w:p>
    <w:p w14:paraId="6F70CA0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tlyakov, V. M. (2010). Криосфера и климат [The cryosphere and climate]. </w:t>
      </w:r>
      <w:r w:rsidRPr="00D36414">
        <w:rPr>
          <w:rFonts w:cstheme="minorHAnsi"/>
          <w:i/>
        </w:rPr>
        <w:t>Экология и жизнь [Ecology and life], 11,</w:t>
      </w:r>
      <w:r w:rsidRPr="00D36414">
        <w:rPr>
          <w:rFonts w:cstheme="minorHAnsi"/>
        </w:rPr>
        <w:t xml:space="preserve"> 51-60.</w:t>
      </w:r>
    </w:p>
    <w:p w14:paraId="550393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tova, I., Kayukova, E., &amp; Kotov, S. (2016). Peloids of Crimean salt lakes and the Dead Sea: controls on composition and formation. </w:t>
      </w:r>
      <w:r w:rsidRPr="00D36414">
        <w:rPr>
          <w:rFonts w:cstheme="minorHAnsi"/>
          <w:i/>
          <w:iCs/>
        </w:rPr>
        <w:t>Environmental Earth Sciences</w:t>
      </w:r>
      <w:r w:rsidRPr="00D36414">
        <w:rPr>
          <w:rFonts w:cstheme="minorHAnsi"/>
          <w:i/>
        </w:rPr>
        <w:t>, 75</w:t>
      </w:r>
      <w:r w:rsidRPr="00D36414">
        <w:rPr>
          <w:rFonts w:cstheme="minorHAnsi"/>
        </w:rPr>
        <w:t xml:space="preserve">(16), 1207. </w:t>
      </w:r>
      <w:hyperlink r:id="rId1532" w:history="1">
        <w:r w:rsidRPr="00D36414">
          <w:rPr>
            <w:rStyle w:val="Hyperlink"/>
            <w:rFonts w:cstheme="minorHAnsi"/>
          </w:rPr>
          <w:t>https://doi.org/10.1007/s12665-016-5999-1</w:t>
        </w:r>
      </w:hyperlink>
    </w:p>
    <w:p w14:paraId="053A07D2"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Kotta, J, Almroth-Rosell, E, Andersson, H., Eero, M., Eilola, M., </w:t>
      </w:r>
      <w:r w:rsidRPr="00D36414">
        <w:rPr>
          <w:rFonts w:cstheme="minorHAnsi"/>
          <w:bCs/>
        </w:rPr>
        <w:t xml:space="preserve">Hinrichsen, H., </w:t>
      </w:r>
      <w:r w:rsidRPr="00D36414">
        <w:rPr>
          <w:rFonts w:cstheme="minorHAnsi"/>
        </w:rPr>
        <w:t>Jänes, H., MacKenzie, B., Meier, H. E. M., Ojaveer, H., Pärnoja, M., Skov, H, &amp; </w:t>
      </w:r>
      <w:r w:rsidRPr="00D36414">
        <w:rPr>
          <w:rFonts w:cstheme="minorHAnsi"/>
          <w:bCs/>
        </w:rPr>
        <w:t>von Dewitz, B.</w:t>
      </w:r>
      <w:r w:rsidRPr="00D36414">
        <w:rPr>
          <w:rFonts w:cstheme="minorHAnsi"/>
        </w:rPr>
        <w:t> (2016). </w:t>
      </w:r>
      <w:r w:rsidRPr="00D36414">
        <w:rPr>
          <w:rFonts w:cstheme="minorHAnsi"/>
          <w:i/>
          <w:iCs/>
        </w:rPr>
        <w:t>Report on the nature and types of driver interactions including their potential future.</w:t>
      </w:r>
      <w:r w:rsidRPr="00D36414">
        <w:rPr>
          <w:rFonts w:cstheme="minorHAnsi"/>
          <w:i/>
        </w:rPr>
        <w:t xml:space="preserve"> </w:t>
      </w:r>
      <w:r w:rsidRPr="00D36414">
        <w:rPr>
          <w:rFonts w:cstheme="minorHAnsi"/>
          <w:i/>
          <w:lang w:val="es-ES"/>
        </w:rPr>
        <w:t>BIO-C3 Deliverable, D3.2</w:t>
      </w:r>
      <w:r w:rsidRPr="00D36414">
        <w:rPr>
          <w:rFonts w:cstheme="minorHAnsi"/>
          <w:lang w:val="es-ES"/>
        </w:rPr>
        <w:t xml:space="preserve">. </w:t>
      </w:r>
      <w:hyperlink r:id="rId1533" w:history="1">
        <w:r w:rsidRPr="00D36414">
          <w:rPr>
            <w:rStyle w:val="Hyperlink"/>
            <w:rFonts w:cstheme="minorHAnsi"/>
            <w:lang w:val="es-ES"/>
          </w:rPr>
          <w:t>http://doi.org/10.3289/BIO-C3_D3.2</w:t>
        </w:r>
      </w:hyperlink>
      <w:r w:rsidRPr="00D36414">
        <w:rPr>
          <w:rFonts w:cstheme="minorHAnsi"/>
          <w:lang w:val="es-ES"/>
        </w:rPr>
        <w:t xml:space="preserve"> </w:t>
      </w:r>
    </w:p>
    <w:p w14:paraId="1E4AC8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ttek, M., Grieser, J., Beck, C., Rudolf, B., &amp; Rubel, F. (2006). World map of the Köppen-Geiger climate classification updated. </w:t>
      </w:r>
      <w:r w:rsidRPr="00D36414">
        <w:rPr>
          <w:rFonts w:cstheme="minorHAnsi"/>
          <w:i/>
          <w:iCs/>
        </w:rPr>
        <w:t>Meteorologische Zeitschrift</w:t>
      </w:r>
      <w:r w:rsidRPr="00D36414">
        <w:rPr>
          <w:rFonts w:cstheme="minorHAnsi"/>
        </w:rPr>
        <w:t xml:space="preserve">, </w:t>
      </w:r>
      <w:r w:rsidRPr="00D36414">
        <w:rPr>
          <w:rFonts w:cstheme="minorHAnsi"/>
          <w:i/>
          <w:iCs/>
        </w:rPr>
        <w:t>15</w:t>
      </w:r>
      <w:r w:rsidRPr="00D36414">
        <w:rPr>
          <w:rFonts w:cstheme="minorHAnsi"/>
        </w:rPr>
        <w:t xml:space="preserve">(3), 259–263. </w:t>
      </w:r>
      <w:hyperlink r:id="rId1534" w:history="1">
        <w:r w:rsidRPr="00D36414">
          <w:rPr>
            <w:rStyle w:val="Hyperlink"/>
            <w:rFonts w:cstheme="minorHAnsi"/>
          </w:rPr>
          <w:t>http://doi.org/10.1127/0941-2948/2006/0130</w:t>
        </w:r>
      </w:hyperlink>
    </w:p>
    <w:p w14:paraId="35F5D07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tze, J., Venn, S., Niemelä, J., &amp; Spence, J. (2014). Effects of urbanization on the ecology and evolution of arthropods. </w:t>
      </w:r>
      <w:r w:rsidRPr="00D36414">
        <w:rPr>
          <w:rFonts w:cstheme="minorHAnsi"/>
          <w:i/>
          <w:iCs/>
        </w:rPr>
        <w:t>Urban Ecology Patterns, Processes, and Applications</w:t>
      </w:r>
      <w:r w:rsidRPr="00D36414">
        <w:rPr>
          <w:rFonts w:cstheme="minorHAnsi"/>
        </w:rPr>
        <w:t xml:space="preserve">, </w:t>
      </w:r>
      <w:r w:rsidRPr="00D36414">
        <w:rPr>
          <w:rFonts w:cstheme="minorHAnsi"/>
          <w:i/>
          <w:iCs/>
        </w:rPr>
        <w:t>6</w:t>
      </w:r>
      <w:r w:rsidRPr="00D36414">
        <w:rPr>
          <w:rFonts w:cstheme="minorHAnsi"/>
        </w:rPr>
        <w:t xml:space="preserve">(38), 45–66. </w:t>
      </w:r>
      <w:hyperlink r:id="rId1535" w:history="1">
        <w:r w:rsidRPr="00D36414">
          <w:rPr>
            <w:rStyle w:val="Hyperlink"/>
            <w:rFonts w:cstheme="minorHAnsi"/>
          </w:rPr>
          <w:t>https://doi.org/10.1093/acprof</w:t>
        </w:r>
      </w:hyperlink>
    </w:p>
    <w:p w14:paraId="324BF51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uba, Y., Martínez-García, F., De Frutos, Á., &amp; Alados, C. L. (2015). Effects of previous land-use on plant species composition and diversity in Mediterranean forests. </w:t>
      </w:r>
      <w:r w:rsidRPr="00D36414">
        <w:rPr>
          <w:rFonts w:cstheme="minorHAnsi"/>
          <w:i/>
          <w:iCs/>
        </w:rPr>
        <w:t>PLoS ONE</w:t>
      </w:r>
      <w:r w:rsidRPr="00D36414">
        <w:rPr>
          <w:rFonts w:cstheme="minorHAnsi"/>
        </w:rPr>
        <w:t xml:space="preserve">, </w:t>
      </w:r>
      <w:r w:rsidRPr="00D36414">
        <w:rPr>
          <w:rFonts w:cstheme="minorHAnsi"/>
          <w:i/>
          <w:iCs/>
        </w:rPr>
        <w:t>10</w:t>
      </w:r>
      <w:r w:rsidRPr="00D36414">
        <w:rPr>
          <w:rFonts w:cstheme="minorHAnsi"/>
        </w:rPr>
        <w:t xml:space="preserve">(9), 1–15. </w:t>
      </w:r>
      <w:hyperlink r:id="rId1536" w:history="1">
        <w:r w:rsidRPr="00D36414">
          <w:rPr>
            <w:rStyle w:val="Hyperlink"/>
            <w:rFonts w:cstheme="minorHAnsi"/>
          </w:rPr>
          <w:t>http://doi.org/10.1371/journal.pone.0139031</w:t>
        </w:r>
      </w:hyperlink>
    </w:p>
    <w:p w14:paraId="27058D1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vács-Hostyánszki, A., Li, J. L., Pettis, J., Settele, J., Aneni, T., Espíndola, A., Kahono, S., Hajnalka, S., Thompson, H., Vanbergen, A., &amp; Vandame, R. (2016). Chapter 2: Drivers of change of pollinators, pollination networks and pollination. In S. G. Potts, V. L. Imperatriz-Fonseca, &amp; H. T. Ngo, J. C. Biesmeijer, T. D. Breeze, L. V. Dicks, L. A. Garibaldi, R. Hill, J. Settele, A. J. Vanbergen, M. A. Aizen, S. A. Cunningham, C. Eardley, B. M. Freitas, N. Gallai, P. G. Kevan, A. Kovács-Hostyánszki, P. K. Kwapong, J. Li, X. Li, D. J. Martins, G. Nates-Parra, J. S. Pettis, R. Rader, &amp; B. F. Viana (Eds.), </w:t>
      </w:r>
      <w:r w:rsidRPr="00D36414">
        <w:rPr>
          <w:rFonts w:cstheme="minorHAnsi"/>
          <w:i/>
          <w:iCs/>
        </w:rPr>
        <w:t xml:space="preserve">Assessment report of the Intergovernmental Science-Policy Platform on Biodiversity and Ecosystem Services on pollinators, pollination and food production </w:t>
      </w:r>
      <w:r w:rsidRPr="00D36414">
        <w:rPr>
          <w:rFonts w:cstheme="minorHAnsi"/>
          <w:iCs/>
        </w:rPr>
        <w:t>(pp. 27-149)</w:t>
      </w:r>
      <w:r w:rsidRPr="00D36414">
        <w:rPr>
          <w:rFonts w:cstheme="minorHAnsi"/>
        </w:rPr>
        <w:t>. Bonn, Germany: Secretariat of the Intergovernmental Science-Policy Platform on Biodiversity and Ecosystem Services.</w:t>
      </w:r>
    </w:p>
    <w:p w14:paraId="1B02146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valenko, A. E., Bondartseva, M. A., Karatygin, I. V., Melnik, V. A., Novozhilov, Y. K., Popov, E. S., &amp; Pystina, K. A. [Коваленко, А. Е., Бондарцева, М. А., Каратыгин, И. В., Мельник, В. А., Новожилов, Ю. К., Попов, Е. С., &amp; Пыстина, К.А.]. (2005). Состояние изученности и оценка видового разнообразия грибов и миксомицетов России [State of the study and estimation of the species diversity of fungi and myxomycetes of Russia - Fungi in natural and anthropogenic ecosystems]. In </w:t>
      </w:r>
      <w:r w:rsidRPr="00D36414">
        <w:rPr>
          <w:rFonts w:cstheme="minorHAnsi"/>
          <w:i/>
        </w:rPr>
        <w:t>Труды международной конференции «Грибы в природных и антропогенных экосистемах»</w:t>
      </w:r>
      <w:r w:rsidRPr="00D36414">
        <w:rPr>
          <w:rFonts w:cstheme="minorHAnsi"/>
          <w:i/>
          <w:lang w:val="ru-RU"/>
        </w:rPr>
        <w:t xml:space="preserve">, посвященной столетию со дня начала работы профессора А. С. Бондарцева в Ботаническом институте им. </w:t>
      </w:r>
      <w:r w:rsidRPr="00D36414">
        <w:rPr>
          <w:rFonts w:cstheme="minorHAnsi"/>
          <w:i/>
        </w:rPr>
        <w:t>Комарова РАН [</w:t>
      </w:r>
      <w:r w:rsidRPr="00D36414">
        <w:rPr>
          <w:rFonts w:cstheme="minorHAnsi"/>
          <w:i/>
          <w:iCs/>
        </w:rPr>
        <w:t xml:space="preserve">Proceedings of international conference dedicated to the 100th anniversary of the beginning of the work of prof. A.S. Bondartsev in the Komarov Botanical Institute Russian Academy of Science] </w:t>
      </w:r>
      <w:r w:rsidRPr="00D36414">
        <w:rPr>
          <w:rFonts w:cstheme="minorHAnsi"/>
        </w:rPr>
        <w:t xml:space="preserve">(pp. 267–270). Saint-Petersburg, Russian Federation: </w:t>
      </w:r>
      <w:r w:rsidRPr="00D36414">
        <w:rPr>
          <w:rFonts w:cstheme="minorHAnsi"/>
          <w:lang w:val="ru-RU"/>
        </w:rPr>
        <w:t>Ботанический</w:t>
      </w:r>
      <w:r w:rsidRPr="00D36414">
        <w:rPr>
          <w:rFonts w:cstheme="minorHAnsi"/>
        </w:rPr>
        <w:t xml:space="preserve"> </w:t>
      </w:r>
      <w:r w:rsidRPr="00D36414">
        <w:rPr>
          <w:rFonts w:cstheme="minorHAnsi"/>
          <w:lang w:val="ru-RU"/>
        </w:rPr>
        <w:t>институт</w:t>
      </w:r>
      <w:r w:rsidRPr="00D36414">
        <w:rPr>
          <w:rFonts w:cstheme="minorHAnsi"/>
        </w:rPr>
        <w:t xml:space="preserve"> </w:t>
      </w:r>
      <w:r w:rsidRPr="00D36414">
        <w:rPr>
          <w:rFonts w:cstheme="minorHAnsi"/>
          <w:lang w:val="ru-RU"/>
        </w:rPr>
        <w:t>им</w:t>
      </w:r>
      <w:r w:rsidRPr="00D36414">
        <w:rPr>
          <w:rFonts w:cstheme="minorHAnsi"/>
        </w:rPr>
        <w:t xml:space="preserve">. </w:t>
      </w:r>
      <w:r w:rsidRPr="00D36414">
        <w:rPr>
          <w:rFonts w:cstheme="minorHAnsi"/>
          <w:lang w:val="ru-RU"/>
        </w:rPr>
        <w:t>Комарова</w:t>
      </w:r>
      <w:r w:rsidRPr="00D36414">
        <w:rPr>
          <w:rFonts w:cstheme="minorHAnsi"/>
        </w:rPr>
        <w:t xml:space="preserve"> [Komarov Botanical Institute].</w:t>
      </w:r>
    </w:p>
    <w:p w14:paraId="39D683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ovalevskaya, S. S., Bondarenko, O. N., Nabiev, M. M., &amp; Pakhomova, M. G. [Бондаренко, О. Н., Набиев, М. М., Пахомова, М. Г., &amp; Цукерваник, Т. И.] (Eds.). (1968-1993). </w:t>
      </w:r>
      <w:r w:rsidRPr="00D36414">
        <w:rPr>
          <w:rFonts w:cstheme="minorHAnsi"/>
          <w:i/>
          <w:iCs/>
        </w:rPr>
        <w:t>Определитель растений Средней Азии: критический конспект флоры Средней Азии. Т. 1-10 [Guide to plants of Central Asia: a critical synopsis of the flora of Central Asia. V. 1-10]</w:t>
      </w:r>
      <w:r w:rsidRPr="00D36414">
        <w:rPr>
          <w:rFonts w:cstheme="minorHAnsi"/>
        </w:rPr>
        <w:t>. Tashkent, Uzbekistan: Fan.</w:t>
      </w:r>
    </w:p>
    <w:p w14:paraId="757E85A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ader, L. (1955). Ecology of Central Asian pastoralism. </w:t>
      </w:r>
      <w:r w:rsidRPr="00D36414">
        <w:rPr>
          <w:rFonts w:cstheme="minorHAnsi"/>
          <w:i/>
          <w:iCs/>
        </w:rPr>
        <w:t>Southwestern Journal of Anthropology</w:t>
      </w:r>
      <w:r w:rsidRPr="00D36414">
        <w:rPr>
          <w:rFonts w:cstheme="minorHAnsi"/>
        </w:rPr>
        <w:t xml:space="preserve">, </w:t>
      </w:r>
      <w:r w:rsidRPr="00D36414">
        <w:rPr>
          <w:rFonts w:cstheme="minorHAnsi"/>
          <w:i/>
          <w:iCs/>
        </w:rPr>
        <w:t>11</w:t>
      </w:r>
      <w:r w:rsidRPr="00D36414">
        <w:rPr>
          <w:rFonts w:cstheme="minorHAnsi"/>
        </w:rPr>
        <w:t xml:space="preserve">(4), 301–326. </w:t>
      </w:r>
      <w:hyperlink r:id="rId1537" w:history="1">
        <w:r w:rsidRPr="00D36414">
          <w:rPr>
            <w:rStyle w:val="Hyperlink"/>
            <w:rFonts w:cstheme="minorHAnsi"/>
          </w:rPr>
          <w:t>https://doi.org/10.1086/soutjanth.11.4.3628907</w:t>
        </w:r>
      </w:hyperlink>
    </w:p>
    <w:p w14:paraId="11DB64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aemer, R., Prishchepov, A. V., Müller, D., Kuemmerle, T., Radeloff, V. C., Dara, A., Terekhov, A., &amp; Frühauf, M. (2015). Long-term agricultural land-cover change and potential for cropland expansion in the former Virgin Lands area of Kazakhstan. </w:t>
      </w:r>
      <w:r w:rsidRPr="00D36414">
        <w:rPr>
          <w:rFonts w:cstheme="minorHAnsi"/>
          <w:i/>
          <w:iCs/>
        </w:rPr>
        <w:t>Environmental Research Letters</w:t>
      </w:r>
      <w:r w:rsidRPr="00D36414">
        <w:rPr>
          <w:rFonts w:cstheme="minorHAnsi"/>
        </w:rPr>
        <w:t xml:space="preserve">, </w:t>
      </w:r>
      <w:r w:rsidRPr="00D36414">
        <w:rPr>
          <w:rFonts w:cstheme="minorHAnsi"/>
          <w:i/>
          <w:iCs/>
        </w:rPr>
        <w:t>10</w:t>
      </w:r>
      <w:r w:rsidRPr="00D36414">
        <w:rPr>
          <w:rFonts w:cstheme="minorHAnsi"/>
        </w:rPr>
        <w:t xml:space="preserve">(5), 54012. </w:t>
      </w:r>
      <w:hyperlink r:id="rId1538" w:history="1">
        <w:r w:rsidRPr="00D36414">
          <w:rPr>
            <w:rStyle w:val="Hyperlink"/>
            <w:rFonts w:cstheme="minorHAnsi"/>
          </w:rPr>
          <w:t>http://doi.org/10.1088/1748-9326/10/5/054012</w:t>
        </w:r>
      </w:hyperlink>
    </w:p>
    <w:p w14:paraId="28A808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ám, P., Hruška, J., &amp; Shanley, J. B. (2012). Streamwater chemistry in three contrasting monolithologic </w:t>
      </w:r>
      <w:r w:rsidRPr="00D36414">
        <w:rPr>
          <w:rFonts w:cstheme="minorHAnsi"/>
        </w:rPr>
        <w:lastRenderedPageBreak/>
        <w:t xml:space="preserve">Czech catchments. </w:t>
      </w:r>
      <w:r w:rsidRPr="00D36414">
        <w:rPr>
          <w:rFonts w:cstheme="minorHAnsi"/>
          <w:i/>
          <w:iCs/>
        </w:rPr>
        <w:t>Applied Geochemistry</w:t>
      </w:r>
      <w:r w:rsidRPr="00D36414">
        <w:rPr>
          <w:rFonts w:cstheme="minorHAnsi"/>
        </w:rPr>
        <w:t xml:space="preserve">, </w:t>
      </w:r>
      <w:r w:rsidRPr="00D36414">
        <w:rPr>
          <w:rFonts w:cstheme="minorHAnsi"/>
          <w:i/>
          <w:iCs/>
        </w:rPr>
        <w:t>27</w:t>
      </w:r>
      <w:r w:rsidRPr="00D36414">
        <w:rPr>
          <w:rFonts w:cstheme="minorHAnsi"/>
        </w:rPr>
        <w:t xml:space="preserve">(9), 1854–1863. </w:t>
      </w:r>
      <w:hyperlink r:id="rId1539" w:history="1">
        <w:r w:rsidRPr="00D36414">
          <w:rPr>
            <w:rStyle w:val="Hyperlink"/>
            <w:rFonts w:cstheme="minorHAnsi"/>
          </w:rPr>
          <w:t>http://doi.org/10.1016/j.apgeochem.2012.02.020</w:t>
        </w:r>
      </w:hyperlink>
      <w:r w:rsidRPr="00D36414">
        <w:rPr>
          <w:rFonts w:cstheme="minorHAnsi"/>
        </w:rPr>
        <w:t xml:space="preserve"> </w:t>
      </w:r>
    </w:p>
    <w:p w14:paraId="515185F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aus, D., &amp; Krumm, F. (2013). </w:t>
      </w:r>
      <w:r w:rsidRPr="00D36414">
        <w:rPr>
          <w:rFonts w:cstheme="minorHAnsi"/>
          <w:i/>
          <w:iCs/>
        </w:rPr>
        <w:t>Integrative approaches as an opportunity for the conservation of forest biodiversity</w:t>
      </w:r>
      <w:r w:rsidRPr="00D36414">
        <w:rPr>
          <w:rFonts w:cstheme="minorHAnsi"/>
        </w:rPr>
        <w:t xml:space="preserve">. </w:t>
      </w:r>
      <w:r w:rsidRPr="00D36414">
        <w:rPr>
          <w:rFonts w:cstheme="minorHAnsi"/>
          <w:i/>
          <w:iCs/>
        </w:rPr>
        <w:t>International Journal of Environmental Studies, 71</w:t>
      </w:r>
      <w:r w:rsidRPr="00D36414">
        <w:rPr>
          <w:rFonts w:cstheme="minorHAnsi"/>
          <w:iCs/>
        </w:rPr>
        <w:t>(2), 226-227</w:t>
      </w:r>
      <w:r w:rsidRPr="00D36414">
        <w:rPr>
          <w:rFonts w:cstheme="minorHAnsi"/>
        </w:rPr>
        <w:t xml:space="preserve">. </w:t>
      </w:r>
      <w:hyperlink r:id="rId1540" w:history="1">
        <w:r w:rsidRPr="00D36414">
          <w:rPr>
            <w:rStyle w:val="Hyperlink"/>
            <w:rFonts w:cstheme="minorHAnsi"/>
          </w:rPr>
          <w:t>https://doi.org/10.1080/00207233.2014.889472</w:t>
        </w:r>
      </w:hyperlink>
    </w:p>
    <w:p w14:paraId="3F8D6B9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esin, V. S., Eremenko, E. V., Zakharchenko, M. A., &amp; Yurchenko, A. I., [Кресин, В. С., Еременко, Е. В., &amp; Захарченко, М. А. Юрченко, А. И.]. (2008). Динамика поступления соединений фосфора в украинские прибрежные воды Черного моря и комплекс водоохранных мероприятий [Dynamics of phosphorus compounds arrivals in the Ukrainian coastal Black Sea water and complex of water conservation measures]. </w:t>
      </w:r>
      <w:r w:rsidRPr="00D36414">
        <w:rPr>
          <w:rFonts w:cstheme="minorHAnsi"/>
          <w:i/>
          <w:iCs/>
        </w:rPr>
        <w:t>Экология Окружающей Среды И Безопасность [Ecology Environment and Safety]</w:t>
      </w:r>
      <w:r w:rsidRPr="00D36414">
        <w:rPr>
          <w:rFonts w:cstheme="minorHAnsi"/>
          <w:i/>
        </w:rPr>
        <w:t>, 5,</w:t>
      </w:r>
      <w:r w:rsidRPr="00D36414">
        <w:rPr>
          <w:rFonts w:cstheme="minorHAnsi"/>
        </w:rPr>
        <w:t xml:space="preserve"> 28–33.</w:t>
      </w:r>
    </w:p>
    <w:p w14:paraId="2F643F7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icsfalusy, V., Mróz, W., &amp; Popov, S. (2008). Historical changes of the upper tree line in the Carpathian Mountains (Ukraine). </w:t>
      </w:r>
      <w:r w:rsidRPr="00D36414">
        <w:rPr>
          <w:rFonts w:cstheme="minorHAnsi"/>
          <w:i/>
          <w:iCs/>
        </w:rPr>
        <w:t>Mountain Forum Bulletin</w:t>
      </w:r>
      <w:r w:rsidRPr="00D36414">
        <w:rPr>
          <w:rFonts w:cstheme="minorHAnsi"/>
        </w:rPr>
        <w:t xml:space="preserve">, </w:t>
      </w:r>
      <w:r w:rsidRPr="00D36414">
        <w:rPr>
          <w:rFonts w:cstheme="minorHAnsi"/>
          <w:i/>
          <w:iCs/>
        </w:rPr>
        <w:t>8</w:t>
      </w:r>
      <w:r w:rsidRPr="00D36414">
        <w:rPr>
          <w:rFonts w:cstheme="minorHAnsi"/>
        </w:rPr>
        <w:t>, 15–18.</w:t>
      </w:r>
    </w:p>
    <w:p w14:paraId="33E29A8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ristiansen, T., Stock, C., Drinkwater, K. F., &amp; Curchitser, E. N. (2014). Mechanistic insights into the effects of climate change on larval cod. </w:t>
      </w:r>
      <w:r w:rsidRPr="00D36414">
        <w:rPr>
          <w:rFonts w:cstheme="minorHAnsi"/>
          <w:i/>
          <w:iCs/>
        </w:rPr>
        <w:t>Global Change Biology</w:t>
      </w:r>
      <w:r w:rsidRPr="00D36414">
        <w:rPr>
          <w:rFonts w:cstheme="minorHAnsi"/>
        </w:rPr>
        <w:t xml:space="preserve">, </w:t>
      </w:r>
      <w:r w:rsidRPr="00D36414">
        <w:rPr>
          <w:rFonts w:cstheme="minorHAnsi"/>
          <w:i/>
          <w:iCs/>
        </w:rPr>
        <w:t>20</w:t>
      </w:r>
      <w:r w:rsidRPr="00D36414">
        <w:rPr>
          <w:rFonts w:cstheme="minorHAnsi"/>
        </w:rPr>
        <w:t xml:space="preserve">(5), 1559–1584. </w:t>
      </w:r>
      <w:hyperlink r:id="rId1541" w:history="1">
        <w:r w:rsidRPr="00D36414">
          <w:rPr>
            <w:rStyle w:val="Hyperlink"/>
            <w:rFonts w:cstheme="minorHAnsi"/>
          </w:rPr>
          <w:t>https://doi.org/10.1111/gcb.12489</w:t>
        </w:r>
      </w:hyperlink>
    </w:p>
    <w:p w14:paraId="174E3982" w14:textId="77777777" w:rsidR="00ED7B7A" w:rsidRPr="00D36414" w:rsidRDefault="00ED7B7A" w:rsidP="00ED7B7A">
      <w:pPr>
        <w:widowControl w:val="0"/>
        <w:autoSpaceDE w:val="0"/>
        <w:autoSpaceDN w:val="0"/>
        <w:adjustRightInd w:val="0"/>
        <w:spacing w:before="120"/>
        <w:ind w:left="480" w:hanging="480"/>
        <w:rPr>
          <w:rFonts w:cstheme="minorHAnsi"/>
          <w:b/>
          <w:iCs/>
        </w:rPr>
      </w:pPr>
      <w:r w:rsidRPr="00D36414">
        <w:rPr>
          <w:rFonts w:cstheme="minorHAnsi"/>
        </w:rPr>
        <w:t xml:space="preserve">Kristinsson, H., Zhurbenko, M., &amp; Steen Hansen, E. (2010). Panarctic checklist of lichens and lichenicolous. </w:t>
      </w:r>
      <w:r w:rsidRPr="00D36414">
        <w:rPr>
          <w:rFonts w:cstheme="minorHAnsi"/>
          <w:i/>
          <w:iCs/>
        </w:rPr>
        <w:t xml:space="preserve">CAFF Technical Report No. 20. </w:t>
      </w:r>
      <w:r w:rsidRPr="00D36414">
        <w:rPr>
          <w:rFonts w:cstheme="minorHAnsi"/>
          <w:iCs/>
        </w:rPr>
        <w:t>Akureyri, Iceland: CAFF International Secretariat</w:t>
      </w:r>
      <w:r w:rsidRPr="00D36414">
        <w:rPr>
          <w:rFonts w:cstheme="minorHAnsi"/>
        </w:rPr>
        <w:t>.</w:t>
      </w:r>
    </w:p>
    <w:p w14:paraId="2F00E0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emmerle, T., Levers, C., Erb, K., Estel, S., Jepsen, M. R., Müller, D., Plutzar, C., Sturck, J., Verkerk, P. J., Verburg, P. H., &amp; Reenberg, A. (2016). Hotspots of land use change in Europe. </w:t>
      </w:r>
      <w:r w:rsidRPr="00D36414">
        <w:rPr>
          <w:rFonts w:cstheme="minorHAnsi"/>
          <w:i/>
          <w:iCs/>
        </w:rPr>
        <w:t>Environmental Research Letters</w:t>
      </w:r>
      <w:r w:rsidRPr="00D36414">
        <w:rPr>
          <w:rFonts w:cstheme="minorHAnsi"/>
        </w:rPr>
        <w:t xml:space="preserve">, </w:t>
      </w:r>
      <w:r w:rsidRPr="00D36414">
        <w:rPr>
          <w:rFonts w:cstheme="minorHAnsi"/>
          <w:i/>
          <w:iCs/>
        </w:rPr>
        <w:t>11</w:t>
      </w:r>
      <w:r w:rsidRPr="00D36414">
        <w:rPr>
          <w:rFonts w:cstheme="minorHAnsi"/>
        </w:rPr>
        <w:t xml:space="preserve">(6), 64020. </w:t>
      </w:r>
      <w:hyperlink r:id="rId1542" w:history="1">
        <w:r w:rsidRPr="00D36414">
          <w:rPr>
            <w:rStyle w:val="Hyperlink"/>
            <w:rFonts w:cstheme="minorHAnsi"/>
          </w:rPr>
          <w:t>https://doi.org/10.1088/1748-9326/11/6/064020</w:t>
        </w:r>
      </w:hyperlink>
    </w:p>
    <w:p w14:paraId="4FA808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ijper, D. P. J., Jedrzejewska, B., Brzeziecki, B., Churski, M., Jedrzejewski, W., &amp; Zybura, H. (2010). Fluctuating ungulate density shapes tree recruitment in natural stands of the Białowieza Primeval Forest, Poland. </w:t>
      </w:r>
      <w:r w:rsidRPr="00D36414">
        <w:rPr>
          <w:rFonts w:cstheme="minorHAnsi"/>
          <w:i/>
          <w:iCs/>
        </w:rPr>
        <w:t>Journal of Vegetation Science</w:t>
      </w:r>
      <w:r w:rsidRPr="00D36414">
        <w:rPr>
          <w:rFonts w:cstheme="minorHAnsi"/>
        </w:rPr>
        <w:t xml:space="preserve">, </w:t>
      </w:r>
      <w:r w:rsidRPr="00D36414">
        <w:rPr>
          <w:rFonts w:cstheme="minorHAnsi"/>
          <w:i/>
          <w:iCs/>
        </w:rPr>
        <w:t>21</w:t>
      </w:r>
      <w:r w:rsidRPr="00D36414">
        <w:rPr>
          <w:rFonts w:cstheme="minorHAnsi"/>
        </w:rPr>
        <w:t xml:space="preserve">(6), 1082–1098. </w:t>
      </w:r>
      <w:hyperlink r:id="rId1543" w:history="1">
        <w:r w:rsidRPr="00D36414">
          <w:rPr>
            <w:rStyle w:val="Hyperlink"/>
            <w:rFonts w:cstheme="minorHAnsi"/>
          </w:rPr>
          <w:t>https://doi.org/10.1111/j.1654-1103.2010.01217.x</w:t>
        </w:r>
      </w:hyperlink>
    </w:p>
    <w:p w14:paraId="7C48323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ksa, V. I. [Кукса, В. И.]. (1994). </w:t>
      </w:r>
      <w:r w:rsidRPr="00D36414">
        <w:rPr>
          <w:rFonts w:cstheme="minorHAnsi"/>
          <w:i/>
          <w:iCs/>
        </w:rPr>
        <w:t>Южные моря (Аральское, Каспийское, Азовское и Черное) в условиях антропогенного стресса [Southern Seas (Aral, Caspian, Azov and Black) in anthropogenic stress conditions]</w:t>
      </w:r>
      <w:r w:rsidRPr="00D36414">
        <w:rPr>
          <w:rFonts w:cstheme="minorHAnsi"/>
        </w:rPr>
        <w:t>. St. Peterburg, Russian Federation: Hydrometeoizdat.</w:t>
      </w:r>
    </w:p>
    <w:p w14:paraId="78BBE4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lagin, V. M., Markov, P. A., &amp; Tishkov, A. A. [Кулагин, В. М., Марков, П. А., &amp; Тишков, А. А.]. (1990). Иссык-Кульский заповедник [Issyk-Kul strict natural reserve]. In </w:t>
      </w:r>
      <w:r w:rsidRPr="00D36414">
        <w:rPr>
          <w:rFonts w:cstheme="minorHAnsi"/>
          <w:i/>
          <w:iCs/>
        </w:rPr>
        <w:t>Заповедники Средней Азии и Казахстана. Заповедники СССР [Strict natural reserves of Central Asia and Kazakhstan. Strict natural reserves of the USSR]</w:t>
      </w:r>
      <w:r w:rsidRPr="00D36414">
        <w:rPr>
          <w:rFonts w:cstheme="minorHAnsi"/>
        </w:rPr>
        <w:t xml:space="preserve"> (p. 399). Moscow, USSR: Мысль [Mysl].</w:t>
      </w:r>
    </w:p>
    <w:p w14:paraId="5B44ED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ll, K. &amp; Zobel, M. (1991). High species richness in an Estonian wooded meadow. </w:t>
      </w:r>
      <w:r w:rsidRPr="00D36414">
        <w:rPr>
          <w:rFonts w:cstheme="minorHAnsi"/>
          <w:i/>
        </w:rPr>
        <w:t>Journal of Vegetation Science, 2,</w:t>
      </w:r>
      <w:r w:rsidRPr="00D36414">
        <w:rPr>
          <w:rFonts w:cstheme="minorHAnsi"/>
        </w:rPr>
        <w:t xml:space="preserve"> 711-714. </w:t>
      </w:r>
      <w:hyperlink r:id="rId1544" w:history="1">
        <w:r w:rsidRPr="00D36414">
          <w:rPr>
            <w:rStyle w:val="Hyperlink"/>
            <w:rFonts w:cstheme="minorHAnsi"/>
          </w:rPr>
          <w:t>https://doi.org/10.2307/3236182</w:t>
        </w:r>
      </w:hyperlink>
    </w:p>
    <w:p w14:paraId="7E64ACC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mpula, T., Forbes, B. C., Stammler, F., &amp; Meschtyb, N. (2012). Dynamics of a coupled system: Multi-resolution remote sensing in assessing social-ecological responses during 25 years of gas field development in Arctic Russia. </w:t>
      </w:r>
      <w:r w:rsidRPr="00D36414">
        <w:rPr>
          <w:rFonts w:cstheme="minorHAnsi"/>
          <w:i/>
          <w:iCs/>
        </w:rPr>
        <w:t>Remote Sensing</w:t>
      </w:r>
      <w:r w:rsidRPr="00D36414">
        <w:rPr>
          <w:rFonts w:cstheme="minorHAnsi"/>
        </w:rPr>
        <w:t xml:space="preserve">, </w:t>
      </w:r>
      <w:r w:rsidRPr="00D36414">
        <w:rPr>
          <w:rFonts w:cstheme="minorHAnsi"/>
          <w:i/>
          <w:iCs/>
        </w:rPr>
        <w:t>4</w:t>
      </w:r>
      <w:r w:rsidRPr="00D36414">
        <w:rPr>
          <w:rFonts w:cstheme="minorHAnsi"/>
        </w:rPr>
        <w:t xml:space="preserve">(4), 1046–1068. </w:t>
      </w:r>
      <w:hyperlink r:id="rId1545" w:history="1">
        <w:r w:rsidRPr="00D36414">
          <w:rPr>
            <w:rStyle w:val="Hyperlink"/>
            <w:rFonts w:cstheme="minorHAnsi"/>
          </w:rPr>
          <w:t>https://doi.org/10.3390/rs40401046</w:t>
        </w:r>
      </w:hyperlink>
    </w:p>
    <w:p w14:paraId="7744B15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mpula, T., Pajunen, A., Kaarlejärvi, E., Forbes, B. C., &amp; Stammler, F. (2011). Land use and land cover change in Arctic Russia: Ecological and social implications of industrial development. </w:t>
      </w:r>
      <w:r w:rsidRPr="00D36414">
        <w:rPr>
          <w:rFonts w:cstheme="minorHAnsi"/>
          <w:i/>
          <w:iCs/>
        </w:rPr>
        <w:t>Global Environmental Change</w:t>
      </w:r>
      <w:r w:rsidRPr="00D36414">
        <w:rPr>
          <w:rFonts w:cstheme="minorHAnsi"/>
        </w:rPr>
        <w:t xml:space="preserve">, </w:t>
      </w:r>
      <w:r w:rsidRPr="00D36414">
        <w:rPr>
          <w:rFonts w:cstheme="minorHAnsi"/>
          <w:i/>
          <w:iCs/>
        </w:rPr>
        <w:t>21</w:t>
      </w:r>
      <w:r w:rsidRPr="00D36414">
        <w:rPr>
          <w:rFonts w:cstheme="minorHAnsi"/>
        </w:rPr>
        <w:t xml:space="preserve">(2), 550–562. </w:t>
      </w:r>
      <w:hyperlink r:id="rId1546" w:history="1">
        <w:r w:rsidRPr="00D36414">
          <w:rPr>
            <w:rStyle w:val="Hyperlink"/>
            <w:rFonts w:cstheme="minorHAnsi"/>
          </w:rPr>
          <w:t>https://doi.org/10.1016/j.gloenvcha.2010.12.010</w:t>
        </w:r>
      </w:hyperlink>
    </w:p>
    <w:p w14:paraId="21555F2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ünzi, Y., Prati, D., Fischer, M., &amp; Boch, S. (2015). Reduction of native diversity by invasive plants depends on habitat conditions. </w:t>
      </w:r>
      <w:r w:rsidRPr="00D36414">
        <w:rPr>
          <w:rFonts w:cstheme="minorHAnsi"/>
          <w:i/>
          <w:iCs/>
        </w:rPr>
        <w:t>American Journal of Plant Sciences</w:t>
      </w:r>
      <w:r w:rsidRPr="00D36414">
        <w:rPr>
          <w:rFonts w:cstheme="minorHAnsi"/>
        </w:rPr>
        <w:t xml:space="preserve">, </w:t>
      </w:r>
      <w:r w:rsidRPr="00D36414">
        <w:rPr>
          <w:rFonts w:cstheme="minorHAnsi"/>
          <w:i/>
        </w:rPr>
        <w:t>6,</w:t>
      </w:r>
      <w:r w:rsidRPr="00D36414">
        <w:rPr>
          <w:rFonts w:cstheme="minorHAnsi"/>
        </w:rPr>
        <w:t xml:space="preserve"> 2718–2733. </w:t>
      </w:r>
      <w:hyperlink r:id="rId1547" w:history="1">
        <w:r w:rsidRPr="00D36414">
          <w:rPr>
            <w:rStyle w:val="Hyperlink"/>
            <w:rFonts w:cstheme="minorHAnsi"/>
          </w:rPr>
          <w:t>https://doi.org/10.4236/ajps.2015.617273</w:t>
        </w:r>
      </w:hyperlink>
    </w:p>
    <w:p w14:paraId="63304C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pianskaya, A. N., Proshchalykin, M. Y., &amp; Lelej, A. S. (2014). Contribution to the fauna of bumble bees (Hymenoptera, Apidae: </w:t>
      </w:r>
      <w:r w:rsidRPr="00D36414">
        <w:rPr>
          <w:rFonts w:cstheme="minorHAnsi"/>
          <w:i/>
        </w:rPr>
        <w:t>Bombus</w:t>
      </w:r>
      <w:r w:rsidRPr="00D36414">
        <w:rPr>
          <w:rFonts w:cstheme="minorHAnsi"/>
        </w:rPr>
        <w:t xml:space="preserve"> Latreille, 1802) of the Republic of Tyva, Eastern Siberia. </w:t>
      </w:r>
      <w:r w:rsidRPr="00D36414">
        <w:rPr>
          <w:rFonts w:cstheme="minorHAnsi"/>
          <w:i/>
          <w:iCs/>
        </w:rPr>
        <w:t>Euroasian Entomological Journal</w:t>
      </w:r>
      <w:r w:rsidRPr="00D36414">
        <w:rPr>
          <w:rFonts w:cstheme="minorHAnsi"/>
        </w:rPr>
        <w:t xml:space="preserve">, </w:t>
      </w:r>
      <w:r w:rsidRPr="00D36414">
        <w:rPr>
          <w:rFonts w:cstheme="minorHAnsi"/>
          <w:i/>
          <w:iCs/>
        </w:rPr>
        <w:t>13</w:t>
      </w:r>
      <w:r w:rsidRPr="00D36414">
        <w:rPr>
          <w:rFonts w:cstheme="minorHAnsi"/>
        </w:rPr>
        <w:t>(3), 290–294.</w:t>
      </w:r>
    </w:p>
    <w:p w14:paraId="4EFAB68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rtov, A. A. [Куртов, А. А.]. (2013). Центральная Азия: водные артерии как новые узлы противоречий [Central Asia: Waterways as New Contradictions]. In K. A. Kokarev, D. A. Aleksandrov, &amp; I. Y. Frolova. [К.А. Кокарев, Д.А. Александров, &amp; И.Ю. Фролова] (Eds.), </w:t>
      </w:r>
      <w:r w:rsidRPr="00D36414">
        <w:rPr>
          <w:rFonts w:cstheme="minorHAnsi"/>
          <w:i/>
          <w:iCs/>
        </w:rPr>
        <w:t>Центральная Азия: проблемы и перспективы (взгляд из России иКитая) [Central Asia: Problems and Perspectives (A View from Russia and China)]</w:t>
      </w:r>
      <w:r w:rsidRPr="00D36414">
        <w:rPr>
          <w:rFonts w:cstheme="minorHAnsi"/>
        </w:rPr>
        <w:t xml:space="preserve"> (pp. 155–230). Moscow, Russian Federation: RISI. Retrieved from </w:t>
      </w:r>
      <w:hyperlink r:id="rId1548" w:history="1">
        <w:r w:rsidRPr="00D36414">
          <w:rPr>
            <w:rStyle w:val="Hyperlink"/>
            <w:rFonts w:cstheme="minorHAnsi"/>
          </w:rPr>
          <w:t>http://www.studfiles.ru/preview/5771470/</w:t>
        </w:r>
      </w:hyperlink>
    </w:p>
    <w:p w14:paraId="03395AE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uz’mina, Z. V., &amp; Treshkin, S. E. (1997). Soil salinization and dynamics of tugai vegetation in the southeastern Caspian Sea region and in the Aral Sea coastal region. </w:t>
      </w:r>
      <w:r w:rsidRPr="00D36414">
        <w:rPr>
          <w:rFonts w:cstheme="minorHAnsi"/>
          <w:i/>
          <w:iCs/>
        </w:rPr>
        <w:t>Eurasian Soil Science</w:t>
      </w:r>
      <w:r w:rsidRPr="00D36414">
        <w:rPr>
          <w:rFonts w:cstheme="minorHAnsi"/>
        </w:rPr>
        <w:t xml:space="preserve">, </w:t>
      </w:r>
      <w:r w:rsidRPr="00D36414">
        <w:rPr>
          <w:rFonts w:cstheme="minorHAnsi"/>
          <w:i/>
          <w:iCs/>
        </w:rPr>
        <w:t>30</w:t>
      </w:r>
      <w:r w:rsidRPr="00D36414">
        <w:rPr>
          <w:rFonts w:cstheme="minorHAnsi"/>
        </w:rPr>
        <w:t>(6), 642–649.</w:t>
      </w:r>
    </w:p>
    <w:p w14:paraId="4A60D4B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Kvile, K. O., Taranto, G. H., Pitcher, T. J., &amp; Morato, T. (2014). A global assessment of seamount ecosystems knowledge using an ecosystem evaluation framework. </w:t>
      </w:r>
      <w:r w:rsidRPr="00D36414">
        <w:rPr>
          <w:rFonts w:cstheme="minorHAnsi"/>
          <w:i/>
          <w:iCs/>
        </w:rPr>
        <w:t>Biological Conservation</w:t>
      </w:r>
      <w:r w:rsidRPr="00D36414">
        <w:rPr>
          <w:rFonts w:cstheme="minorHAnsi"/>
        </w:rPr>
        <w:t xml:space="preserve">, </w:t>
      </w:r>
      <w:r w:rsidRPr="00D36414">
        <w:rPr>
          <w:rFonts w:cstheme="minorHAnsi"/>
          <w:i/>
          <w:iCs/>
        </w:rPr>
        <w:t>173</w:t>
      </w:r>
      <w:r w:rsidRPr="00D36414">
        <w:rPr>
          <w:rFonts w:cstheme="minorHAnsi"/>
        </w:rPr>
        <w:t xml:space="preserve">, 108–120. </w:t>
      </w:r>
      <w:hyperlink r:id="rId1549" w:history="1">
        <w:r w:rsidRPr="00D36414">
          <w:rPr>
            <w:rStyle w:val="Hyperlink"/>
            <w:rFonts w:cstheme="minorHAnsi"/>
          </w:rPr>
          <w:t>http://doi.org/10.1016/j.biocon.2013.10.002</w:t>
        </w:r>
      </w:hyperlink>
    </w:p>
    <w:p w14:paraId="7FCD3BE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idre, K. L., Stern, H., Kovacs, K. M., Lowry, L., Moore, S. E., Regehr, E. V., Ferguson, S. H., Wiig, Ø., Boveng, P., Angliss, R. P., Born, E. W., Litovka, D., Quakenbush, L., Lydersen, C., Vongraven, D., &amp; Ugarte, F. (2015). Arctic marine mammal population status, sea ice habitat loss, and conservation recommendations for the 21st century.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3), 724–737. </w:t>
      </w:r>
      <w:hyperlink r:id="rId1550" w:history="1">
        <w:r w:rsidRPr="00D36414">
          <w:rPr>
            <w:rStyle w:val="Hyperlink"/>
            <w:rFonts w:cstheme="minorHAnsi"/>
          </w:rPr>
          <w:t>https://doi.org/10.1111/cobi.12474</w:t>
        </w:r>
      </w:hyperlink>
    </w:p>
    <w:p w14:paraId="7F812D4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mbin, E. F., &amp; Meyfroidt, P. (2011). Global land use change, economic globalization, and the looming land scarcity. </w:t>
      </w:r>
      <w:r w:rsidRPr="00D36414">
        <w:rPr>
          <w:rFonts w:cstheme="minorHAnsi"/>
          <w:i/>
          <w:iCs/>
        </w:rPr>
        <w:t>Proceedings of the National Academy of Scienes of the United States of America</w:t>
      </w:r>
      <w:r w:rsidRPr="00D36414">
        <w:rPr>
          <w:rFonts w:cstheme="minorHAnsi"/>
        </w:rPr>
        <w:t xml:space="preserve">, </w:t>
      </w:r>
      <w:r w:rsidRPr="00D36414">
        <w:rPr>
          <w:rFonts w:cstheme="minorHAnsi"/>
          <w:i/>
          <w:iCs/>
        </w:rPr>
        <w:t>108</w:t>
      </w:r>
      <w:r w:rsidRPr="00D36414">
        <w:rPr>
          <w:rFonts w:cstheme="minorHAnsi"/>
        </w:rPr>
        <w:t xml:space="preserve">(9), 3465–3472. </w:t>
      </w:r>
      <w:hyperlink r:id="rId1551" w:history="1">
        <w:r w:rsidRPr="00D36414">
          <w:rPr>
            <w:rStyle w:val="Hyperlink"/>
            <w:rFonts w:cstheme="minorHAnsi"/>
          </w:rPr>
          <w:t>https://doi.org/10.1073/pnas.1100480108</w:t>
        </w:r>
      </w:hyperlink>
    </w:p>
    <w:p w14:paraId="19B37EA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ndolt, J., Gross, A., Holdenrieder, O., &amp; Pautasso, M. (2016). Ash dieback due to </w:t>
      </w:r>
      <w:r w:rsidRPr="00D36414">
        <w:rPr>
          <w:rFonts w:cstheme="minorHAnsi"/>
          <w:i/>
        </w:rPr>
        <w:t>Hymenoscyphus fraxineus</w:t>
      </w:r>
      <w:r w:rsidRPr="00D36414">
        <w:rPr>
          <w:rFonts w:cstheme="minorHAnsi"/>
        </w:rPr>
        <w:t xml:space="preserve">: what can be learnt from evolutionary ecology? </w:t>
      </w:r>
      <w:r w:rsidRPr="00D36414">
        <w:rPr>
          <w:rFonts w:cstheme="minorHAnsi"/>
          <w:i/>
          <w:iCs/>
        </w:rPr>
        <w:t>Plant Pathology</w:t>
      </w:r>
      <w:r w:rsidRPr="00D36414">
        <w:rPr>
          <w:rFonts w:cstheme="minorHAnsi"/>
        </w:rPr>
        <w:t xml:space="preserve">, </w:t>
      </w:r>
      <w:r w:rsidRPr="00D36414">
        <w:rPr>
          <w:rFonts w:cstheme="minorHAnsi"/>
          <w:i/>
          <w:iCs/>
        </w:rPr>
        <w:t>65</w:t>
      </w:r>
      <w:r w:rsidRPr="00D36414">
        <w:rPr>
          <w:rFonts w:cstheme="minorHAnsi"/>
        </w:rPr>
        <w:t xml:space="preserve">(7), 1056–1070. </w:t>
      </w:r>
      <w:hyperlink r:id="rId1552" w:history="1">
        <w:r w:rsidRPr="00D36414">
          <w:rPr>
            <w:rStyle w:val="Hyperlink"/>
            <w:rFonts w:cstheme="minorHAnsi"/>
          </w:rPr>
          <w:t>https://doi.org/10.1111/ppa.12539</w:t>
        </w:r>
      </w:hyperlink>
    </w:p>
    <w:p w14:paraId="160D74A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ndsat-8. (2016). </w:t>
      </w:r>
      <w:r w:rsidRPr="00D36414">
        <w:rPr>
          <w:rFonts w:cstheme="minorHAnsi"/>
          <w:i/>
        </w:rPr>
        <w:t>Lake Chany</w:t>
      </w:r>
      <w:r w:rsidRPr="00D36414">
        <w:rPr>
          <w:rFonts w:cstheme="minorHAnsi"/>
        </w:rPr>
        <w:t xml:space="preserve">. Retrieved from </w:t>
      </w:r>
      <w:hyperlink r:id="rId1553" w:history="1">
        <w:r w:rsidRPr="00D36414">
          <w:rPr>
            <w:rStyle w:val="Hyperlink"/>
            <w:rFonts w:cstheme="minorHAnsi"/>
          </w:rPr>
          <w:t>https://earthexplorer.usgs.gov/</w:t>
        </w:r>
      </w:hyperlink>
    </w:p>
    <w:p w14:paraId="1D40EAC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ng, S. I., Cornelissen, J. H. C., Shaver, G. R., Ahrens, M., Callaghan, T. V., Molau, U., Ter Braak, T. J. F., Holzer, A., &amp; Aerts, R. (2012). Arctic warming on two continents has consistent negative effects on lichen diversity and mixed effects on bryophyte diversity.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3), 1096–1107. </w:t>
      </w:r>
      <w:hyperlink r:id="rId1554" w:history="1">
        <w:r w:rsidRPr="00D36414">
          <w:rPr>
            <w:rStyle w:val="Hyperlink"/>
            <w:rFonts w:cstheme="minorHAnsi"/>
          </w:rPr>
          <w:t>https://doi.org/10.1111/j.1365-2486.2011.02570.x</w:t>
        </w:r>
      </w:hyperlink>
    </w:p>
    <w:p w14:paraId="5E7CCD4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rsen, J. N., Anisimov, O. A., Constable, A., Hollowed, A. B., Maynard, N. Prestrud, P. Prowse, T. D. &amp; Stone, J. M. R. (2014). Polar regions. In V. R. Barros, C. B. Field, D. J. Dokken, M. D. Mastrandrea, K. J. Mach, T. E. Billir, M. Chatterjee, M., K. L. Ebi, Y. O. Estrada, R. C. Genova, B. Girma, E. S. Kissel, A. N. Levy, S. MacCracken, P. R. Mastrandrea &amp; L. L. White (Eds.), </w:t>
      </w:r>
      <w:r w:rsidRPr="00D36414">
        <w:rPr>
          <w:rFonts w:cstheme="minorHAnsi"/>
          <w:i/>
          <w:iCs/>
        </w:rPr>
        <w:t>Climate change 2014: Impacts, adaptation, and vulnerability: Working group II contribution to the fifth assessment report of the Intergovernmental Panel on Climate Change</w:t>
      </w:r>
      <w:r w:rsidRPr="00D36414">
        <w:rPr>
          <w:rFonts w:cstheme="minorHAnsi"/>
        </w:rPr>
        <w:t xml:space="preserve"> (pp. 1567–1612). Cambridge, United Kingdom: Cambridge University Press. Retrieved from </w:t>
      </w:r>
      <w:hyperlink r:id="rId1555" w:history="1">
        <w:r w:rsidRPr="00D36414">
          <w:rPr>
            <w:rStyle w:val="Hyperlink"/>
            <w:rFonts w:cstheme="minorHAnsi"/>
          </w:rPr>
          <w:t>http://www.citeulike.org/group/15400/article/13497155</w:t>
        </w:r>
      </w:hyperlink>
      <w:r w:rsidRPr="00D36414">
        <w:rPr>
          <w:rFonts w:cstheme="minorHAnsi"/>
        </w:rPr>
        <w:t xml:space="preserve"> </w:t>
      </w:r>
    </w:p>
    <w:p w14:paraId="74DB30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atvian Academy of Science. (1997). </w:t>
      </w:r>
      <w:r w:rsidRPr="00D36414">
        <w:rPr>
          <w:rFonts w:cstheme="minorHAnsi"/>
          <w:i/>
          <w:iCs/>
        </w:rPr>
        <w:t>Red Data Book of Latvia - Vascular Plants and Mosses</w:t>
      </w:r>
      <w:r w:rsidRPr="00D36414">
        <w:rPr>
          <w:rFonts w:cstheme="minorHAnsi"/>
        </w:rPr>
        <w:t>.</w:t>
      </w:r>
    </w:p>
    <w:p w14:paraId="17DE6C98"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es-ES"/>
        </w:rPr>
        <w:t xml:space="preserve">Lavergne, S., Thuiller, W., Molina, J., &amp; Debussche, M. (2005). </w:t>
      </w:r>
      <w:r w:rsidRPr="00D36414">
        <w:rPr>
          <w:rFonts w:cstheme="minorHAnsi"/>
        </w:rPr>
        <w:t xml:space="preserve">Environmental and human factors influencing rare plant local occurrence, extinction and persistence: A 115-year study in the </w:t>
      </w:r>
      <w:r w:rsidRPr="00D36414">
        <w:rPr>
          <w:rFonts w:cstheme="minorHAnsi"/>
        </w:rPr>
        <w:lastRenderedPageBreak/>
        <w:t xml:space="preserve">Mediterranean region. </w:t>
      </w:r>
      <w:r w:rsidRPr="00D36414">
        <w:rPr>
          <w:rFonts w:cstheme="minorHAnsi"/>
          <w:i/>
          <w:iCs/>
        </w:rPr>
        <w:t>Journal of Biogeography</w:t>
      </w:r>
      <w:r w:rsidRPr="00D36414">
        <w:rPr>
          <w:rFonts w:cstheme="minorHAnsi"/>
        </w:rPr>
        <w:t xml:space="preserve">, </w:t>
      </w:r>
      <w:r w:rsidRPr="00D36414">
        <w:rPr>
          <w:rFonts w:cstheme="minorHAnsi"/>
          <w:i/>
          <w:iCs/>
        </w:rPr>
        <w:t>32</w:t>
      </w:r>
      <w:r w:rsidRPr="00D36414">
        <w:rPr>
          <w:rFonts w:cstheme="minorHAnsi"/>
        </w:rPr>
        <w:t xml:space="preserve">(5), 799–811. </w:t>
      </w:r>
      <w:hyperlink r:id="rId1556" w:history="1">
        <w:r w:rsidRPr="00D36414">
          <w:rPr>
            <w:rStyle w:val="Hyperlink"/>
            <w:rFonts w:cstheme="minorHAnsi"/>
          </w:rPr>
          <w:t>http://doi.org/10.1111/j.1365-2699.2005.01207.x</w:t>
        </w:r>
      </w:hyperlink>
    </w:p>
    <w:p w14:paraId="4AF8BB57"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 xml:space="preserve">Lavergne, S., Mouquet, N., Ronce, O., &amp; Thuiller, W. (2010). </w:t>
      </w:r>
      <w:r w:rsidRPr="00D36414">
        <w:rPr>
          <w:rFonts w:cstheme="minorHAnsi"/>
        </w:rPr>
        <w:t xml:space="preserve">Biodiversity and climate change: Integrating evolutionary and ecological responses of species and communities. </w:t>
      </w:r>
      <w:r w:rsidRPr="00D36414">
        <w:rPr>
          <w:rFonts w:cstheme="minorHAnsi"/>
          <w:i/>
        </w:rPr>
        <w:t>Annual Review of Ecology, Evolution and Systematics, 41,</w:t>
      </w:r>
      <w:r w:rsidRPr="00D36414">
        <w:rPr>
          <w:rFonts w:cstheme="minorHAnsi"/>
        </w:rPr>
        <w:t xml:space="preserve"> 321–350. </w:t>
      </w:r>
      <w:hyperlink r:id="rId1557" w:history="1">
        <w:r w:rsidRPr="00D36414">
          <w:rPr>
            <w:rStyle w:val="Hyperlink"/>
            <w:rFonts w:cstheme="minorHAnsi"/>
          </w:rPr>
          <w:t>http://doi.org/10.1146/annurev-ecolsys-102209-144628</w:t>
        </w:r>
      </w:hyperlink>
    </w:p>
    <w:p w14:paraId="4337D451"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Lavrinenko, O. V., &amp; Lavrinenko, I. A., [</w:t>
      </w:r>
      <w:r w:rsidRPr="00D36414">
        <w:rPr>
          <w:rFonts w:cstheme="minorHAnsi"/>
        </w:rPr>
        <w:t>Лавриненко</w:t>
      </w:r>
      <w:r w:rsidRPr="00D36414">
        <w:rPr>
          <w:rFonts w:cstheme="minorHAnsi"/>
          <w:lang w:val="fr-CH"/>
        </w:rPr>
        <w:t xml:space="preserve"> </w:t>
      </w:r>
      <w:r w:rsidRPr="00D36414">
        <w:rPr>
          <w:rFonts w:cstheme="minorHAnsi"/>
        </w:rPr>
        <w:t>О</w:t>
      </w:r>
      <w:r w:rsidRPr="00D36414">
        <w:rPr>
          <w:rFonts w:cstheme="minorHAnsi"/>
          <w:lang w:val="fr-CH"/>
        </w:rPr>
        <w:t>.</w:t>
      </w:r>
      <w:r w:rsidRPr="00D36414">
        <w:rPr>
          <w:rFonts w:cstheme="minorHAnsi"/>
        </w:rPr>
        <w:t>В</w:t>
      </w:r>
      <w:r w:rsidRPr="00D36414">
        <w:rPr>
          <w:rFonts w:cstheme="minorHAnsi"/>
          <w:lang w:val="fr-CH"/>
        </w:rPr>
        <w:t xml:space="preserve">., &amp; </w:t>
      </w:r>
      <w:r w:rsidRPr="00D36414">
        <w:rPr>
          <w:rFonts w:cstheme="minorHAnsi"/>
        </w:rPr>
        <w:t>Лавриненко</w:t>
      </w:r>
      <w:r w:rsidRPr="00D36414">
        <w:rPr>
          <w:rFonts w:cstheme="minorHAnsi"/>
          <w:lang w:val="fr-CH"/>
        </w:rPr>
        <w:t xml:space="preserve">, </w:t>
      </w:r>
      <w:r w:rsidRPr="00D36414">
        <w:rPr>
          <w:rFonts w:cstheme="minorHAnsi"/>
        </w:rPr>
        <w:t>И</w:t>
      </w:r>
      <w:r w:rsidRPr="00D36414">
        <w:rPr>
          <w:rFonts w:cstheme="minorHAnsi"/>
          <w:lang w:val="fr-CH"/>
        </w:rPr>
        <w:t xml:space="preserve">. </w:t>
      </w:r>
      <w:r w:rsidRPr="00D36414">
        <w:rPr>
          <w:rFonts w:cstheme="minorHAnsi"/>
        </w:rPr>
        <w:t>А</w:t>
      </w:r>
      <w:r w:rsidRPr="00D36414">
        <w:rPr>
          <w:rFonts w:cstheme="minorHAnsi"/>
          <w:lang w:val="fr-CH"/>
        </w:rPr>
        <w:t xml:space="preserve">. (Eds.). (2006). </w:t>
      </w:r>
      <w:r w:rsidRPr="00D36414">
        <w:rPr>
          <w:rFonts w:cstheme="minorHAnsi"/>
          <w:i/>
          <w:iCs/>
        </w:rPr>
        <w:t>Красная</w:t>
      </w:r>
      <w:r w:rsidRPr="00D36414">
        <w:rPr>
          <w:rFonts w:cstheme="minorHAnsi"/>
          <w:i/>
          <w:iCs/>
          <w:lang w:val="fr-CH"/>
        </w:rPr>
        <w:t xml:space="preserve"> </w:t>
      </w:r>
      <w:r w:rsidRPr="00D36414">
        <w:rPr>
          <w:rFonts w:cstheme="minorHAnsi"/>
          <w:i/>
          <w:iCs/>
        </w:rPr>
        <w:t>книга</w:t>
      </w:r>
      <w:r w:rsidRPr="00D36414">
        <w:rPr>
          <w:rFonts w:cstheme="minorHAnsi"/>
          <w:i/>
          <w:iCs/>
          <w:lang w:val="fr-CH"/>
        </w:rPr>
        <w:t xml:space="preserve"> </w:t>
      </w:r>
      <w:r w:rsidRPr="00D36414">
        <w:rPr>
          <w:rFonts w:cstheme="minorHAnsi"/>
          <w:i/>
          <w:iCs/>
        </w:rPr>
        <w:t>Ненецкого</w:t>
      </w:r>
      <w:r w:rsidRPr="00D36414">
        <w:rPr>
          <w:rFonts w:cstheme="minorHAnsi"/>
          <w:i/>
          <w:iCs/>
          <w:lang w:val="fr-CH"/>
        </w:rPr>
        <w:t xml:space="preserve"> </w:t>
      </w:r>
      <w:r w:rsidRPr="00D36414">
        <w:rPr>
          <w:rFonts w:cstheme="minorHAnsi"/>
          <w:i/>
          <w:iCs/>
        </w:rPr>
        <w:t>автономного</w:t>
      </w:r>
      <w:r w:rsidRPr="00D36414">
        <w:rPr>
          <w:rFonts w:cstheme="minorHAnsi"/>
          <w:i/>
          <w:iCs/>
          <w:lang w:val="fr-CH"/>
        </w:rPr>
        <w:t xml:space="preserve"> </w:t>
      </w:r>
      <w:r w:rsidRPr="00D36414">
        <w:rPr>
          <w:rFonts w:cstheme="minorHAnsi"/>
          <w:i/>
          <w:iCs/>
        </w:rPr>
        <w:t>округа</w:t>
      </w:r>
      <w:r w:rsidRPr="00D36414">
        <w:rPr>
          <w:rFonts w:cstheme="minorHAnsi"/>
          <w:i/>
          <w:iCs/>
          <w:lang w:val="fr-CH"/>
        </w:rPr>
        <w:t xml:space="preserve"> [Red Data Book of the Nenets Autonomus Okrug]</w:t>
      </w:r>
      <w:r w:rsidRPr="00D36414">
        <w:rPr>
          <w:rFonts w:cstheme="minorHAnsi"/>
          <w:lang w:val="fr-CH"/>
        </w:rPr>
        <w:t xml:space="preserve">. </w:t>
      </w:r>
      <w:r w:rsidRPr="00D36414">
        <w:rPr>
          <w:rFonts w:cstheme="minorHAnsi"/>
        </w:rPr>
        <w:t xml:space="preserve">Narian-Mar, Russian Federation: Ненецкий информационно-аналитический центр [Nenets Informational-Analitic Centre]. </w:t>
      </w:r>
    </w:p>
    <w:p w14:paraId="4FD90DDA" w14:textId="77777777" w:rsidR="00ED7B7A" w:rsidRPr="00D36414" w:rsidRDefault="00ED7B7A" w:rsidP="00ED7B7A">
      <w:pPr>
        <w:widowControl w:val="0"/>
        <w:autoSpaceDE w:val="0"/>
        <w:autoSpaceDN w:val="0"/>
        <w:adjustRightInd w:val="0"/>
        <w:spacing w:before="120"/>
        <w:ind w:left="480" w:hanging="480"/>
        <w:rPr>
          <w:rFonts w:cstheme="minorHAnsi"/>
          <w:i/>
        </w:rPr>
      </w:pPr>
      <w:r w:rsidRPr="00D36414">
        <w:rPr>
          <w:rFonts w:cstheme="minorHAnsi"/>
        </w:rPr>
        <w:t xml:space="preserve">Le Roux, X, Barbault, R., Baudry, J., Burel, F., Doussan, I., Garnier, E., Herzog, F., Lavorel, S., Lifran, R., Roger-Esrade, L., Sarthou, J. P., &amp; Trommetter, M. (2008). </w:t>
      </w:r>
      <w:r w:rsidRPr="00D36414">
        <w:rPr>
          <w:rFonts w:cstheme="minorHAnsi"/>
          <w:i/>
        </w:rPr>
        <w:t>Agriculture and biodiversity: Benefiting from synergies.</w:t>
      </w:r>
    </w:p>
    <w:p w14:paraId="54F549A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 Roux, X., Barbault, R. Baudry, J. Burel, F. Doussan, I. Garnier, E. Herzog, F. Lavorel, S. Lifran, R. Roger- Estrade, J. Sarthou, J. &amp; Trommetter, M. (2009). </w:t>
      </w:r>
      <w:r w:rsidRPr="00D36414">
        <w:rPr>
          <w:rFonts w:cstheme="minorHAnsi"/>
          <w:i/>
        </w:rPr>
        <w:t>Agriculture and biodiversity: benefiting from synergies. Multidisciplinary Scientific Assessment, Synthesis Report, INRA</w:t>
      </w:r>
      <w:r w:rsidRPr="00D36414">
        <w:rPr>
          <w:rFonts w:cstheme="minorHAnsi"/>
        </w:rPr>
        <w:t>.</w:t>
      </w:r>
    </w:p>
    <w:p w14:paraId="61173C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 Viol, I., Jiguet, F., Brotons, L., Herrando, S., Lindström, A., Pearce-Higgins, J. W., Reif, J., Van Turnhout, C., &amp; Devictor, V. (2012). More and more generalists: two decades of changes in the European avifauna. </w:t>
      </w:r>
      <w:r w:rsidRPr="00D36414">
        <w:rPr>
          <w:rFonts w:cstheme="minorHAnsi"/>
          <w:i/>
          <w:iCs/>
        </w:rPr>
        <w:t>Biology Letters</w:t>
      </w:r>
      <w:r w:rsidRPr="00D36414">
        <w:rPr>
          <w:rFonts w:cstheme="minorHAnsi"/>
        </w:rPr>
        <w:t xml:space="preserve">, </w:t>
      </w:r>
      <w:r w:rsidRPr="00D36414">
        <w:rPr>
          <w:rFonts w:cstheme="minorHAnsi"/>
          <w:i/>
          <w:iCs/>
        </w:rPr>
        <w:t>8</w:t>
      </w:r>
      <w:r w:rsidRPr="00D36414">
        <w:rPr>
          <w:rFonts w:cstheme="minorHAnsi"/>
        </w:rPr>
        <w:t xml:space="preserve">(5), 780–2. </w:t>
      </w:r>
      <w:hyperlink r:id="rId1558" w:history="1">
        <w:r w:rsidRPr="00D36414">
          <w:rPr>
            <w:rStyle w:val="Hyperlink"/>
            <w:rFonts w:cstheme="minorHAnsi"/>
          </w:rPr>
          <w:t>https://doi.org/10.1098/rsbl.2012.0496</w:t>
        </w:r>
      </w:hyperlink>
      <w:r w:rsidRPr="00D36414">
        <w:rPr>
          <w:rFonts w:cstheme="minorHAnsi"/>
        </w:rPr>
        <w:t xml:space="preserve"> </w:t>
      </w:r>
    </w:p>
    <w:p w14:paraId="538803FE" w14:textId="06C5B053" w:rsidR="00ED7B7A" w:rsidRPr="00D36414" w:rsidRDefault="00ED7B7A" w:rsidP="00ED7B7A">
      <w:pPr>
        <w:widowControl w:val="0"/>
        <w:autoSpaceDE w:val="0"/>
        <w:autoSpaceDN w:val="0"/>
        <w:adjustRightInd w:val="0"/>
        <w:spacing w:before="120"/>
        <w:ind w:left="480" w:hanging="480"/>
        <w:rPr>
          <w:rFonts w:cstheme="minorHAnsi"/>
        </w:rPr>
      </w:pPr>
      <w:r w:rsidRPr="00ED7B7A">
        <w:rPr>
          <w:rFonts w:cstheme="minorHAnsi"/>
        </w:rPr>
        <w:t xml:space="preserve">Leeuwen, C. V., Emeljanenko, T., &amp; Popova, L. (1994). </w:t>
      </w:r>
      <w:r w:rsidRPr="00D36414">
        <w:rPr>
          <w:rFonts w:cstheme="minorHAnsi"/>
          <w:i/>
          <w:iCs/>
        </w:rPr>
        <w:t>Nomads in Central Asia: animal husbandry and culture in transition (19th-20th century)</w:t>
      </w:r>
      <w:r w:rsidRPr="00D36414">
        <w:rPr>
          <w:rFonts w:cstheme="minorHAnsi"/>
        </w:rPr>
        <w:t>. Amsterdam, The Netherlands: Koninklijk Instituut voor de Tropen (KIT)</w:t>
      </w:r>
      <w:r w:rsidR="00763E8C">
        <w:rPr>
          <w:rFonts w:cstheme="minorHAnsi"/>
        </w:rPr>
        <w:t xml:space="preserve"> </w:t>
      </w:r>
      <w:r w:rsidRPr="00D36414">
        <w:rPr>
          <w:rFonts w:cstheme="minorHAnsi"/>
        </w:rPr>
        <w:t xml:space="preserve">(Royal Tropical Institute, RTI). Retrieved from </w:t>
      </w:r>
      <w:hyperlink r:id="rId1559" w:history="1">
        <w:r w:rsidRPr="00D36414">
          <w:rPr>
            <w:rStyle w:val="Hyperlink"/>
            <w:rFonts w:cstheme="minorHAnsi"/>
          </w:rPr>
          <w:t>https://www.cabdirect.org/cabdirect/abstract/19951800186</w:t>
        </w:r>
      </w:hyperlink>
      <w:r w:rsidRPr="00D36414">
        <w:rPr>
          <w:rFonts w:cstheme="minorHAnsi"/>
        </w:rPr>
        <w:t xml:space="preserve"> </w:t>
      </w:r>
    </w:p>
    <w:p w14:paraId="240E09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fcheck, J. S., Byrnes, J. E. K., Isbell, F., Gamfeldt, L., Griffin, J. N., Eisenhauer, N., Hensel, M. J. S., Hector, A., Cardinale, B. J., &amp; Duffy, J. E. (2015). Biodiversity enhances ecosystem multifunctionality across trophic levels and habitats. </w:t>
      </w:r>
      <w:r w:rsidRPr="00D36414">
        <w:rPr>
          <w:rFonts w:cstheme="minorHAnsi"/>
          <w:i/>
        </w:rPr>
        <w:t xml:space="preserve">Nature Communications, 6, </w:t>
      </w:r>
      <w:r w:rsidRPr="00D36414">
        <w:rPr>
          <w:rFonts w:cstheme="minorHAnsi"/>
        </w:rPr>
        <w:t xml:space="preserve">6936. </w:t>
      </w:r>
      <w:hyperlink r:id="rId1560" w:history="1">
        <w:r w:rsidRPr="00D36414">
          <w:rPr>
            <w:rStyle w:val="Hyperlink"/>
            <w:rFonts w:cstheme="minorHAnsi"/>
          </w:rPr>
          <w:t>https://doi.org/10.1038/ncomms7936</w:t>
        </w:r>
      </w:hyperlink>
    </w:p>
    <w:p w14:paraId="4983F93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fèvre, F., &amp; Fady, B. (2016). Introduction to Mediterranean forest systems: Mediterranean basin. In T. D. Paine &amp; F. Lieitier (Eds.), </w:t>
      </w:r>
      <w:r w:rsidRPr="00D36414">
        <w:rPr>
          <w:rFonts w:cstheme="minorHAnsi"/>
          <w:i/>
          <w:iCs/>
        </w:rPr>
        <w:t>Insects and diseases of Mediterranean forest systems</w:t>
      </w:r>
      <w:r w:rsidRPr="00D36414">
        <w:rPr>
          <w:rFonts w:cstheme="minorHAnsi"/>
        </w:rPr>
        <w:t xml:space="preserve"> (pp. 7–28). Switzerland: Springer.</w:t>
      </w:r>
    </w:p>
    <w:p w14:paraId="66FD81D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Lehsten, V., Sykes, M. T., Scott, A. V., Tzanopoulos, J., Kallimanis, A., Mazaris, A., Verburg, P. H., Schulp, C. J. E., Potts, S. G., &amp; Vogiatzakis, I. (2015). Disentangling the effects of land-use change, climate and CO</w:t>
      </w:r>
      <w:r w:rsidRPr="00D36414">
        <w:rPr>
          <w:rFonts w:cstheme="minorHAnsi"/>
          <w:vertAlign w:val="subscript"/>
        </w:rPr>
        <w:t>2</w:t>
      </w:r>
      <w:r w:rsidRPr="00D36414">
        <w:rPr>
          <w:rFonts w:cstheme="minorHAnsi"/>
        </w:rPr>
        <w:t xml:space="preserve"> on projected future European habitat types. </w:t>
      </w:r>
      <w:r w:rsidRPr="00D36414">
        <w:rPr>
          <w:rFonts w:cstheme="minorHAnsi"/>
          <w:i/>
          <w:iCs/>
        </w:rPr>
        <w:t>Global Ecology and Biogeography</w:t>
      </w:r>
      <w:r w:rsidRPr="00D36414">
        <w:rPr>
          <w:rFonts w:cstheme="minorHAnsi"/>
        </w:rPr>
        <w:t xml:space="preserve">, </w:t>
      </w:r>
      <w:r w:rsidRPr="00D36414">
        <w:rPr>
          <w:rFonts w:cstheme="minorHAnsi"/>
          <w:i/>
          <w:iCs/>
        </w:rPr>
        <w:t>24</w:t>
      </w:r>
      <w:r w:rsidRPr="00D36414">
        <w:rPr>
          <w:rFonts w:cstheme="minorHAnsi"/>
        </w:rPr>
        <w:t xml:space="preserve">(6), 653-663. </w:t>
      </w:r>
      <w:hyperlink r:id="rId1561" w:history="1">
        <w:r w:rsidRPr="00D36414">
          <w:rPr>
            <w:rStyle w:val="Hyperlink"/>
            <w:rFonts w:cstheme="minorHAnsi"/>
          </w:rPr>
          <w:t>https://doi.org/10.1111/geb.12291</w:t>
        </w:r>
      </w:hyperlink>
    </w:p>
    <w:p w14:paraId="266ABF1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lej, A. S., &amp; Storozhenko, S. Y. (2010). Insect taxonomic diversity in the Russian Far East. </w:t>
      </w:r>
      <w:r w:rsidRPr="00D36414">
        <w:rPr>
          <w:rFonts w:cstheme="minorHAnsi"/>
          <w:i/>
          <w:iCs/>
          <w:lang w:val="fr-CH"/>
        </w:rPr>
        <w:t>Entomological Review</w:t>
      </w:r>
      <w:r w:rsidRPr="00D36414">
        <w:rPr>
          <w:rFonts w:cstheme="minorHAnsi"/>
          <w:lang w:val="fr-CH"/>
        </w:rPr>
        <w:t xml:space="preserve">, </w:t>
      </w:r>
      <w:r w:rsidRPr="00D36414">
        <w:rPr>
          <w:rFonts w:cstheme="minorHAnsi"/>
          <w:i/>
          <w:iCs/>
          <w:lang w:val="fr-CH"/>
        </w:rPr>
        <w:t>90</w:t>
      </w:r>
      <w:r w:rsidRPr="00D36414">
        <w:rPr>
          <w:rFonts w:cstheme="minorHAnsi"/>
          <w:lang w:val="fr-CH"/>
        </w:rPr>
        <w:t xml:space="preserve">(2), 372–386. </w:t>
      </w:r>
      <w:hyperlink r:id="rId1562" w:history="1">
        <w:r w:rsidRPr="00D36414">
          <w:rPr>
            <w:rStyle w:val="Hyperlink"/>
            <w:rFonts w:cstheme="minorHAnsi"/>
            <w:lang w:val="fr-CH"/>
          </w:rPr>
          <w:t>https://doi.org/10.1134/S001387381003005X</w:t>
        </w:r>
      </w:hyperlink>
    </w:p>
    <w:p w14:paraId="6830BE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Lenoir, J., Gégout, J. C., Marquet, P. A., de Ruffray, P., &amp; Brisse, H. (2008). </w:t>
      </w:r>
      <w:r w:rsidRPr="00D36414">
        <w:rPr>
          <w:rFonts w:cstheme="minorHAnsi"/>
        </w:rPr>
        <w:t xml:space="preserve">A significant upward shift in plant species optimum elevation during the 20th century. </w:t>
      </w:r>
      <w:r w:rsidRPr="00D36414">
        <w:rPr>
          <w:rFonts w:cstheme="minorHAnsi"/>
          <w:i/>
          <w:iCs/>
        </w:rPr>
        <w:t>Science</w:t>
      </w:r>
      <w:r w:rsidRPr="00D36414">
        <w:rPr>
          <w:rFonts w:cstheme="minorHAnsi"/>
        </w:rPr>
        <w:t xml:space="preserve">, </w:t>
      </w:r>
      <w:r w:rsidRPr="00D36414">
        <w:rPr>
          <w:rFonts w:cstheme="minorHAnsi"/>
          <w:i/>
          <w:iCs/>
        </w:rPr>
        <w:t>320</w:t>
      </w:r>
      <w:r w:rsidRPr="00D36414">
        <w:rPr>
          <w:rFonts w:cstheme="minorHAnsi"/>
        </w:rPr>
        <w:t xml:space="preserve">(5884), 1768–1771. </w:t>
      </w:r>
      <w:hyperlink r:id="rId1563" w:history="1">
        <w:r w:rsidRPr="00D36414">
          <w:rPr>
            <w:rStyle w:val="Hyperlink"/>
            <w:rFonts w:cstheme="minorHAnsi"/>
          </w:rPr>
          <w:t>https://doi.org/10.1126/science.1156831</w:t>
        </w:r>
      </w:hyperlink>
    </w:p>
    <w:p w14:paraId="30FE82C0"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Leppäkoski, E., Gollasch, S., Gruszka, P., Ojaveer, H., Olenin, S., &amp; Panov, V. (2002). The Baltic sea of invaders. </w:t>
      </w:r>
      <w:r w:rsidRPr="00D36414">
        <w:rPr>
          <w:rFonts w:cstheme="minorHAnsi"/>
          <w:i/>
          <w:iCs/>
        </w:rPr>
        <w:t>Canadian Journal of Fisheries and Aquatic Sciences</w:t>
      </w:r>
      <w:r w:rsidRPr="00D36414">
        <w:rPr>
          <w:rFonts w:cstheme="minorHAnsi"/>
        </w:rPr>
        <w:t xml:space="preserve">, </w:t>
      </w:r>
      <w:r w:rsidRPr="00D36414">
        <w:rPr>
          <w:rFonts w:cstheme="minorHAnsi"/>
          <w:i/>
          <w:iCs/>
        </w:rPr>
        <w:t>59</w:t>
      </w:r>
      <w:r w:rsidRPr="00D36414">
        <w:rPr>
          <w:rFonts w:cstheme="minorHAnsi"/>
        </w:rPr>
        <w:t xml:space="preserve">(7), 1175–1188. </w:t>
      </w:r>
      <w:hyperlink r:id="rId1564" w:history="1">
        <w:r w:rsidRPr="00D36414">
          <w:rPr>
            <w:rStyle w:val="Hyperlink"/>
            <w:rFonts w:cstheme="minorHAnsi"/>
            <w:lang w:val="es-ES"/>
          </w:rPr>
          <w:t>https://doi.org/10.1139/f02-089</w:t>
        </w:r>
      </w:hyperlink>
    </w:p>
    <w:p w14:paraId="2EEAC4C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Leppik, E., Jüriado, I., Suija, A., &amp; Liira, J. (2013). </w:t>
      </w:r>
      <w:r w:rsidRPr="00D36414">
        <w:rPr>
          <w:rFonts w:cstheme="minorHAnsi"/>
        </w:rPr>
        <w:t xml:space="preserve">The conservation of ground layer lichen communities </w:t>
      </w:r>
      <w:r w:rsidRPr="00D36414">
        <w:rPr>
          <w:rFonts w:cstheme="minorHAnsi"/>
        </w:rPr>
        <w:lastRenderedPageBreak/>
        <w:t xml:space="preserve">in alvar grasslands and the relevance of substitution habitats. </w:t>
      </w:r>
      <w:r w:rsidRPr="00D36414">
        <w:rPr>
          <w:rFonts w:cstheme="minorHAnsi"/>
          <w:i/>
          <w:iCs/>
        </w:rPr>
        <w:t>Biodiversity and Conservation</w:t>
      </w:r>
      <w:r w:rsidRPr="00D36414">
        <w:rPr>
          <w:rFonts w:cstheme="minorHAnsi"/>
        </w:rPr>
        <w:t xml:space="preserve">, </w:t>
      </w:r>
      <w:r w:rsidRPr="00D36414">
        <w:rPr>
          <w:rFonts w:cstheme="minorHAnsi"/>
          <w:i/>
          <w:iCs/>
        </w:rPr>
        <w:t>22</w:t>
      </w:r>
      <w:r w:rsidRPr="00D36414">
        <w:rPr>
          <w:rFonts w:cstheme="minorHAnsi"/>
        </w:rPr>
        <w:t xml:space="preserve">(3), 591–614. </w:t>
      </w:r>
      <w:hyperlink r:id="rId1565" w:history="1">
        <w:r w:rsidRPr="00D36414">
          <w:rPr>
            <w:rStyle w:val="Hyperlink"/>
            <w:rFonts w:cstheme="minorHAnsi"/>
          </w:rPr>
          <w:t>https://doi.org/10.1007/s10531-012-0430-z</w:t>
        </w:r>
      </w:hyperlink>
    </w:p>
    <w:p w14:paraId="7F8B2B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ster, S.E., Halpern, B.S., Grorud-Colvert, K., Lubchenco, J. Ruttenberg, B.I., Gaines, S.D., Airamé, S., &amp; Warner, R. R. (2009). Biological effects within no-take marine reserves: a global synthesis. </w:t>
      </w:r>
      <w:r w:rsidRPr="00D36414">
        <w:rPr>
          <w:rFonts w:cstheme="minorHAnsi"/>
          <w:i/>
          <w:iCs/>
          <w:lang w:val="de-CH"/>
        </w:rPr>
        <w:t>Marine Ecology Progress Series</w:t>
      </w:r>
      <w:r w:rsidRPr="00D36414">
        <w:rPr>
          <w:rFonts w:cstheme="minorHAnsi"/>
          <w:lang w:val="de-CH"/>
        </w:rPr>
        <w:t xml:space="preserve">, </w:t>
      </w:r>
      <w:r w:rsidRPr="00D36414">
        <w:rPr>
          <w:rFonts w:cstheme="minorHAnsi"/>
          <w:i/>
          <w:iCs/>
          <w:lang w:val="de-CH"/>
        </w:rPr>
        <w:t>348</w:t>
      </w:r>
      <w:r w:rsidRPr="00D36414">
        <w:rPr>
          <w:rFonts w:cstheme="minorHAnsi"/>
          <w:lang w:val="de-CH"/>
        </w:rPr>
        <w:t xml:space="preserve">, 33–46. </w:t>
      </w:r>
      <w:hyperlink r:id="rId1566" w:history="1">
        <w:r w:rsidRPr="00D36414">
          <w:rPr>
            <w:rStyle w:val="Hyperlink"/>
            <w:rFonts w:cstheme="minorHAnsi"/>
          </w:rPr>
          <w:t>https://doi.org/10.3354/meps08029</w:t>
        </w:r>
      </w:hyperlink>
    </w:p>
    <w:p w14:paraId="190FE1D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Levers, C., Müller, D., Erb, K., Haberl, H., Jepsen, M. R., Metzger, M. J., </w:t>
      </w:r>
      <w:r w:rsidRPr="00D36414">
        <w:rPr>
          <w:rFonts w:cstheme="minorHAnsi"/>
        </w:rPr>
        <w:t xml:space="preserve">Meyfroidt, P., Plieninger, T., Plutzar, C., Stürck, J., Verburg, P. H., Verkerk, P. J., &amp; </w:t>
      </w:r>
      <w:r w:rsidRPr="00D36414">
        <w:rPr>
          <w:rFonts w:cstheme="minorHAnsi"/>
          <w:lang w:val="de-CH"/>
        </w:rPr>
        <w:t xml:space="preserve">Kuemmerle, T. (2015). </w:t>
      </w:r>
      <w:r w:rsidRPr="00D36414">
        <w:rPr>
          <w:rFonts w:cstheme="minorHAnsi"/>
        </w:rPr>
        <w:t xml:space="preserve">Archetypical patterns and trajectories of land systems in Europe. </w:t>
      </w:r>
      <w:r w:rsidRPr="00D36414">
        <w:rPr>
          <w:rFonts w:cstheme="minorHAnsi"/>
          <w:i/>
          <w:iCs/>
        </w:rPr>
        <w:t>Regional Environmental Change</w:t>
      </w:r>
      <w:r w:rsidRPr="00D36414">
        <w:rPr>
          <w:rFonts w:cstheme="minorHAnsi"/>
          <w:i/>
        </w:rPr>
        <w:t>, 18</w:t>
      </w:r>
      <w:r w:rsidRPr="00D36414">
        <w:rPr>
          <w:rFonts w:cstheme="minorHAnsi"/>
        </w:rPr>
        <w:t xml:space="preserve">(3), 715-732. </w:t>
      </w:r>
      <w:hyperlink r:id="rId1567" w:history="1">
        <w:r w:rsidRPr="00D36414">
          <w:rPr>
            <w:rStyle w:val="Hyperlink"/>
            <w:rFonts w:cstheme="minorHAnsi"/>
          </w:rPr>
          <w:t>https://doi.org/10.1007/s10113-015-0907-x</w:t>
        </w:r>
      </w:hyperlink>
    </w:p>
    <w:p w14:paraId="11575B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vin, L. A., Mengerink, K., Gjerde, K. M., Rowden, A. A., Van Dover, C. L., Clark, M. R., Ramirez-Llodra, E., Currie, B., Smith, C. R., Sato, K. N., Gallo, N., Sweetman, A K., lily, H., Armstrong, C. W., &amp; Brider, J. (2016). Defining “serious harm” to the marine environment in the context of deep-seabed mining. </w:t>
      </w:r>
      <w:r w:rsidRPr="00D36414">
        <w:rPr>
          <w:rFonts w:cstheme="minorHAnsi"/>
          <w:i/>
          <w:iCs/>
        </w:rPr>
        <w:t>Marine Policy</w:t>
      </w:r>
      <w:r w:rsidRPr="00D36414">
        <w:rPr>
          <w:rFonts w:cstheme="minorHAnsi"/>
        </w:rPr>
        <w:t xml:space="preserve">, </w:t>
      </w:r>
      <w:r w:rsidRPr="00D36414">
        <w:rPr>
          <w:rFonts w:cstheme="minorHAnsi"/>
          <w:i/>
          <w:iCs/>
        </w:rPr>
        <w:t>74</w:t>
      </w:r>
      <w:r w:rsidRPr="00D36414">
        <w:rPr>
          <w:rFonts w:cstheme="minorHAnsi"/>
        </w:rPr>
        <w:t xml:space="preserve">(October), 245–259. </w:t>
      </w:r>
      <w:hyperlink r:id="rId1568" w:history="1">
        <w:r w:rsidRPr="00D36414">
          <w:rPr>
            <w:rStyle w:val="Hyperlink"/>
            <w:rFonts w:cstheme="minorHAnsi"/>
          </w:rPr>
          <w:t>https://doi.org/10.1016/j.marpol.2016.09.032</w:t>
        </w:r>
      </w:hyperlink>
      <w:r w:rsidRPr="00D36414">
        <w:rPr>
          <w:rFonts w:cstheme="minorHAnsi"/>
        </w:rPr>
        <w:t xml:space="preserve"> </w:t>
      </w:r>
    </w:p>
    <w:p w14:paraId="5F54B34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ewandowska, A. M., Biermann, A., Borer, E. T., Cebrián-Piqueras, M. A., Declerck, S. A., De Meester, L., Van Donk, E., Gamfeldt, L., Gruner, D. S., Hagenah, N., Harpole, W. S., Kirkman, K. P., Klausmeier, C. A., Kleyer, M., Knops, J. M., Lemmens, P., Lind, E. M., Litchman, E., Mantilla-Contreras, J., Martens, K., Meier, S., Minden, V., Moore, J. L., Venterink, H. O., Seabloom, E. W., Sommer, U., Striebel, M., Trenkamp, A., Trinogga, J., Urabe, J., Vyverman, W., Van de Waal, D. B., Widdicombe, C. E., &amp; Hillebrand, H. (2016). The influence of balanced and imbalanced resource supply on biodiversity-functioning relationship across ecosystems. </w:t>
      </w:r>
      <w:r w:rsidRPr="00D36414">
        <w:rPr>
          <w:rFonts w:cstheme="minorHAnsi"/>
          <w:i/>
          <w:iCs/>
        </w:rPr>
        <w:t>Philosophical Transactions of the Royal Society B: Biological Sciences</w:t>
      </w:r>
      <w:r w:rsidRPr="00D36414">
        <w:rPr>
          <w:rFonts w:cstheme="minorHAnsi"/>
          <w:i/>
        </w:rPr>
        <w:t>, 371,</w:t>
      </w:r>
      <w:r w:rsidRPr="00D36414">
        <w:rPr>
          <w:rFonts w:cstheme="minorHAnsi"/>
        </w:rPr>
        <w:t xml:space="preserve"> 1694. </w:t>
      </w:r>
      <w:hyperlink r:id="rId1569" w:history="1">
        <w:r w:rsidRPr="00D36414">
          <w:rPr>
            <w:rStyle w:val="Hyperlink"/>
            <w:rFonts w:cstheme="minorHAnsi"/>
          </w:rPr>
          <w:t>https://doi.org/10.1098/rstb.2015.0283</w:t>
        </w:r>
      </w:hyperlink>
    </w:p>
    <w:p w14:paraId="4F6E0BB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lleleht, V. (1998). </w:t>
      </w:r>
      <w:r w:rsidRPr="00D36414">
        <w:rPr>
          <w:rFonts w:cstheme="minorHAnsi"/>
          <w:i/>
          <w:iCs/>
        </w:rPr>
        <w:t>Eesti Puname Raama. Ohustatud seened, taimed ja loomad [Red data book of Estonia. Threatened fungi, plants and animals]</w:t>
      </w:r>
      <w:r w:rsidRPr="00D36414">
        <w:rPr>
          <w:rFonts w:cstheme="minorHAnsi"/>
        </w:rPr>
        <w:t>. Tartu, Estonia: Eesti Teaduste Akadeemia, Looduskaitse Komisjon.</w:t>
      </w:r>
    </w:p>
    <w:p w14:paraId="4BC39D4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ndgaard, A., &amp; Henriksen, S. (Eds.). (2011). </w:t>
      </w:r>
      <w:r w:rsidRPr="00D36414">
        <w:rPr>
          <w:rFonts w:cstheme="minorHAnsi"/>
          <w:i/>
          <w:iCs/>
        </w:rPr>
        <w:t>Norsk rødliste for naturtyper [Norwegian Red List for Ecosystems and Habitat Types]</w:t>
      </w:r>
      <w:r w:rsidRPr="00D36414">
        <w:rPr>
          <w:rFonts w:cstheme="minorHAnsi"/>
        </w:rPr>
        <w:t>. Trondheim, Norway: Artsdatabanken.</w:t>
      </w:r>
    </w:p>
    <w:p w14:paraId="2A74AE8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Lindner, M. M., Maroschek, S., Netherer, A., Kremer, A., Barbati, J., Garcia-Gonzalo, R., Seidl, R., Delzon, S., Corona, P., Kolstrom, M., Lexer, M. J., &amp; </w:t>
      </w:r>
      <w:r w:rsidRPr="00D36414">
        <w:rPr>
          <w:rFonts w:cstheme="minorHAnsi"/>
        </w:rPr>
        <w:t xml:space="preserve">Marchetti, M. (2010). Climate change impacts, adaptive capacity, and vulnerability of European forest ecosystems. </w:t>
      </w:r>
      <w:r w:rsidRPr="00D36414">
        <w:rPr>
          <w:rFonts w:cstheme="minorHAnsi"/>
          <w:i/>
          <w:iCs/>
        </w:rPr>
        <w:t>Forest Ecology and Management</w:t>
      </w:r>
      <w:r w:rsidRPr="00D36414">
        <w:rPr>
          <w:rFonts w:cstheme="minorHAnsi"/>
        </w:rPr>
        <w:t xml:space="preserve">, </w:t>
      </w:r>
      <w:r w:rsidRPr="00D36414">
        <w:rPr>
          <w:rFonts w:cstheme="minorHAnsi"/>
          <w:i/>
          <w:iCs/>
        </w:rPr>
        <w:t>259</w:t>
      </w:r>
      <w:r w:rsidRPr="00D36414">
        <w:rPr>
          <w:rFonts w:cstheme="minorHAnsi"/>
        </w:rPr>
        <w:t xml:space="preserve">(4), 698–709. </w:t>
      </w:r>
      <w:hyperlink r:id="rId1570" w:history="1">
        <w:r w:rsidRPr="00D36414">
          <w:rPr>
            <w:rStyle w:val="Hyperlink"/>
            <w:rFonts w:cstheme="minorHAnsi"/>
          </w:rPr>
          <w:t>https://doi.org/10.1016/j.foreco.2009.09.023</w:t>
        </w:r>
      </w:hyperlink>
      <w:r w:rsidRPr="00D36414">
        <w:rPr>
          <w:rFonts w:cstheme="minorHAnsi"/>
        </w:rPr>
        <w:t xml:space="preserve"> </w:t>
      </w:r>
    </w:p>
    <w:p w14:paraId="5958BB7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ndsey, R. (2016). </w:t>
      </w:r>
      <w:r w:rsidRPr="00D36414">
        <w:rPr>
          <w:rFonts w:cstheme="minorHAnsi"/>
          <w:i/>
        </w:rPr>
        <w:t>Shrinking Aral Sea</w:t>
      </w:r>
      <w:r w:rsidRPr="00D36414">
        <w:rPr>
          <w:rFonts w:cstheme="minorHAnsi"/>
        </w:rPr>
        <w:t xml:space="preserve">. Retrieved from </w:t>
      </w:r>
      <w:hyperlink r:id="rId1571" w:history="1">
        <w:r w:rsidRPr="00D36414">
          <w:rPr>
            <w:rStyle w:val="Hyperlink"/>
            <w:rFonts w:cstheme="minorHAnsi"/>
          </w:rPr>
          <w:t>http://earthobservatory.nasa.gov/Features/WorldOfChange/aral_sea.php</w:t>
        </w:r>
      </w:hyperlink>
    </w:p>
    <w:p w14:paraId="3C1DEF6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ška, J., Zdeněk, P., &amp; Slavíková, Š. (2012). Lichen flora of the Czech Republic. </w:t>
      </w:r>
      <w:r w:rsidRPr="00D36414">
        <w:rPr>
          <w:rFonts w:cstheme="minorHAnsi"/>
          <w:i/>
          <w:iCs/>
        </w:rPr>
        <w:t>Preslia</w:t>
      </w:r>
      <w:r w:rsidRPr="00D36414">
        <w:rPr>
          <w:rFonts w:cstheme="minorHAnsi"/>
        </w:rPr>
        <w:t xml:space="preserve">, </w:t>
      </w:r>
      <w:r w:rsidRPr="00D36414">
        <w:rPr>
          <w:rFonts w:cstheme="minorHAnsi"/>
          <w:i/>
          <w:iCs/>
        </w:rPr>
        <w:t>84</w:t>
      </w:r>
      <w:r w:rsidRPr="00D36414">
        <w:rPr>
          <w:rFonts w:cstheme="minorHAnsi"/>
        </w:rPr>
        <w:t xml:space="preserve">(3), 851–862. Retrieved from </w:t>
      </w:r>
      <w:hyperlink r:id="rId1572" w:history="1">
        <w:r w:rsidRPr="00D36414">
          <w:rPr>
            <w:rStyle w:val="Hyperlink"/>
            <w:rFonts w:cstheme="minorHAnsi"/>
          </w:rPr>
          <w:t>http://www.scopus.com/inward/record.url?eid=2-s2.0-84865453402&amp;partnerID=tZOtx3y1</w:t>
        </w:r>
      </w:hyperlink>
    </w:p>
    <w:p w14:paraId="6375E3F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sowska, M. (2011). Lichen recolonisation in an urban-industrial area of southern Poland as a result of air quality improvement. </w:t>
      </w:r>
      <w:r w:rsidRPr="00D36414">
        <w:rPr>
          <w:rFonts w:cstheme="minorHAnsi"/>
          <w:i/>
          <w:iCs/>
        </w:rPr>
        <w:t>Environmental Monitoring and Assessment</w:t>
      </w:r>
      <w:r w:rsidRPr="00D36414">
        <w:rPr>
          <w:rFonts w:cstheme="minorHAnsi"/>
        </w:rPr>
        <w:t xml:space="preserve">, </w:t>
      </w:r>
      <w:r w:rsidRPr="00D36414">
        <w:rPr>
          <w:rFonts w:cstheme="minorHAnsi"/>
          <w:i/>
          <w:iCs/>
        </w:rPr>
        <w:t>179</w:t>
      </w:r>
      <w:r w:rsidRPr="00D36414">
        <w:rPr>
          <w:rFonts w:cstheme="minorHAnsi"/>
        </w:rPr>
        <w:t xml:space="preserve">(1–4), 177–190. </w:t>
      </w:r>
      <w:hyperlink r:id="rId1573" w:history="1">
        <w:r w:rsidRPr="00D36414">
          <w:rPr>
            <w:rStyle w:val="Hyperlink"/>
            <w:rFonts w:cstheme="minorHAnsi"/>
          </w:rPr>
          <w:t>https://doi.org/10.1007/s10661-010-1727-6</w:t>
        </w:r>
      </w:hyperlink>
    </w:p>
    <w:p w14:paraId="3CB822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u, Y., Webber, S., Bowgen, K., Schmaltz, L., Bradley, K., Halvarsson, P., Abdelgadir, M., &amp; Griesser, M. (2013). Environmental factors influence both abundance and genetic diversity in a widespread bird species. </w:t>
      </w:r>
      <w:r w:rsidRPr="00D36414">
        <w:rPr>
          <w:rFonts w:cstheme="minorHAnsi"/>
          <w:i/>
          <w:iCs/>
        </w:rPr>
        <w:t>Ecology and Evolution</w:t>
      </w:r>
      <w:r w:rsidRPr="00D36414">
        <w:rPr>
          <w:rFonts w:cstheme="minorHAnsi"/>
        </w:rPr>
        <w:t xml:space="preserve">, </w:t>
      </w:r>
      <w:r w:rsidRPr="00D36414">
        <w:rPr>
          <w:rFonts w:cstheme="minorHAnsi"/>
          <w:i/>
          <w:iCs/>
        </w:rPr>
        <w:t>3</w:t>
      </w:r>
      <w:r w:rsidRPr="00D36414">
        <w:rPr>
          <w:rFonts w:cstheme="minorHAnsi"/>
        </w:rPr>
        <w:t xml:space="preserve">(14), 4683–4695. </w:t>
      </w:r>
      <w:hyperlink r:id="rId1574" w:history="1">
        <w:r w:rsidRPr="00D36414">
          <w:rPr>
            <w:rStyle w:val="Hyperlink"/>
            <w:rFonts w:cstheme="minorHAnsi"/>
          </w:rPr>
          <w:t>https://doi.org/10.1002/ece3.856</w:t>
        </w:r>
      </w:hyperlink>
    </w:p>
    <w:p w14:paraId="7F1AD2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iving Black Sea. (2016). </w:t>
      </w:r>
      <w:r w:rsidRPr="00D36414">
        <w:rPr>
          <w:rFonts w:cstheme="minorHAnsi"/>
          <w:i/>
        </w:rPr>
        <w:t>Evolution of the Black Sea ecosystem</w:t>
      </w:r>
      <w:r w:rsidRPr="00D36414">
        <w:rPr>
          <w:rFonts w:cstheme="minorHAnsi"/>
        </w:rPr>
        <w:t xml:space="preserve">. Retrieved from </w:t>
      </w:r>
      <w:hyperlink r:id="rId1575" w:history="1">
        <w:r w:rsidRPr="00D36414">
          <w:rPr>
            <w:rStyle w:val="Hyperlink"/>
            <w:rFonts w:cstheme="minorHAnsi"/>
          </w:rPr>
          <w:t>http://blacksea-education.ru/e2-1.shtml</w:t>
        </w:r>
      </w:hyperlink>
    </w:p>
    <w:p w14:paraId="4316109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Lõhmus, A., Nellis, R., Pullerits, M., &amp; Leivits, M. (2016). The potential for long-term sustainability in seminatural forestry: A broad perspective based on woodpecker populations. </w:t>
      </w:r>
      <w:r w:rsidRPr="00D36414">
        <w:rPr>
          <w:rFonts w:cstheme="minorHAnsi"/>
          <w:i/>
          <w:iCs/>
          <w:lang w:val="fr-CH"/>
        </w:rPr>
        <w:t>Environmental Management</w:t>
      </w:r>
      <w:r w:rsidRPr="00D36414">
        <w:rPr>
          <w:rFonts w:cstheme="minorHAnsi"/>
          <w:lang w:val="fr-CH"/>
        </w:rPr>
        <w:t xml:space="preserve">, </w:t>
      </w:r>
      <w:r w:rsidRPr="00D36414">
        <w:rPr>
          <w:rFonts w:cstheme="minorHAnsi"/>
          <w:i/>
          <w:iCs/>
          <w:lang w:val="fr-CH"/>
        </w:rPr>
        <w:t>57</w:t>
      </w:r>
      <w:r w:rsidRPr="00D36414">
        <w:rPr>
          <w:rFonts w:cstheme="minorHAnsi"/>
          <w:lang w:val="fr-CH"/>
        </w:rPr>
        <w:t xml:space="preserve">(3), 558–571. </w:t>
      </w:r>
      <w:hyperlink r:id="rId1576" w:history="1">
        <w:r w:rsidRPr="00D36414">
          <w:rPr>
            <w:rStyle w:val="Hyperlink"/>
            <w:rFonts w:cstheme="minorHAnsi"/>
            <w:lang w:val="fr-CH"/>
          </w:rPr>
          <w:t>https://doi.org/10.1007/s00267-015-0638-2</w:t>
        </w:r>
      </w:hyperlink>
    </w:p>
    <w:p w14:paraId="4088208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Lõhmus, A., &amp; Runnel, K. (2014). </w:t>
      </w:r>
      <w:r w:rsidRPr="00D36414">
        <w:rPr>
          <w:rFonts w:cstheme="minorHAnsi"/>
        </w:rPr>
        <w:t xml:space="preserve">Ash dieback can rapidly eradicate isolated epiphyte populations in production forests: A case study. </w:t>
      </w:r>
      <w:r w:rsidRPr="00D36414">
        <w:rPr>
          <w:rFonts w:cstheme="minorHAnsi"/>
          <w:i/>
          <w:iCs/>
        </w:rPr>
        <w:t>Biological Conservation</w:t>
      </w:r>
      <w:r w:rsidRPr="00D36414">
        <w:rPr>
          <w:rFonts w:cstheme="minorHAnsi"/>
        </w:rPr>
        <w:t xml:space="preserve">, </w:t>
      </w:r>
      <w:r w:rsidRPr="00D36414">
        <w:rPr>
          <w:rFonts w:cstheme="minorHAnsi"/>
          <w:i/>
          <w:iCs/>
        </w:rPr>
        <w:t>169</w:t>
      </w:r>
      <w:r w:rsidRPr="00D36414">
        <w:rPr>
          <w:rFonts w:cstheme="minorHAnsi"/>
        </w:rPr>
        <w:t xml:space="preserve">, 185–188. </w:t>
      </w:r>
      <w:hyperlink r:id="rId1577" w:history="1">
        <w:r w:rsidRPr="00D36414">
          <w:rPr>
            <w:rStyle w:val="Hyperlink"/>
            <w:rFonts w:cstheme="minorHAnsi"/>
          </w:rPr>
          <w:t>https://doi.org/10.1016/j.biocon.2013.11.031</w:t>
        </w:r>
      </w:hyperlink>
    </w:p>
    <w:p w14:paraId="41552F3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omský, B., Šrámek, V., &amp; Novotný, R. (2012). Changes in the air pollution load in the Jizera Mts.: Effects on the health status and mineral nutrition of the young Norway spruce stands. </w:t>
      </w:r>
      <w:r w:rsidRPr="00D36414">
        <w:rPr>
          <w:rFonts w:cstheme="minorHAnsi"/>
          <w:i/>
          <w:iCs/>
        </w:rPr>
        <w:t>European Journal of Forest Research</w:t>
      </w:r>
      <w:r w:rsidRPr="00D36414">
        <w:rPr>
          <w:rFonts w:cstheme="minorHAnsi"/>
        </w:rPr>
        <w:t xml:space="preserve">, </w:t>
      </w:r>
      <w:r w:rsidRPr="00D36414">
        <w:rPr>
          <w:rFonts w:cstheme="minorHAnsi"/>
          <w:i/>
          <w:iCs/>
        </w:rPr>
        <w:t>131</w:t>
      </w:r>
      <w:r w:rsidRPr="00D36414">
        <w:rPr>
          <w:rFonts w:cstheme="minorHAnsi"/>
        </w:rPr>
        <w:t xml:space="preserve">(3), 757–771. </w:t>
      </w:r>
      <w:hyperlink r:id="rId1578" w:history="1">
        <w:r w:rsidRPr="00D36414">
          <w:rPr>
            <w:rStyle w:val="Hyperlink"/>
            <w:rFonts w:cstheme="minorHAnsi"/>
          </w:rPr>
          <w:t>https://doi.org/10.1007/s10342-011-0549-6</w:t>
        </w:r>
      </w:hyperlink>
    </w:p>
    <w:p w14:paraId="7C02209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oreau, M. (2000) Biodiversity and ecosystem functioning: recent theoretical advances. </w:t>
      </w:r>
      <w:r w:rsidRPr="00D36414">
        <w:rPr>
          <w:rFonts w:cstheme="minorHAnsi"/>
          <w:i/>
        </w:rPr>
        <w:t>Oikos, 91,</w:t>
      </w:r>
      <w:r w:rsidRPr="00D36414">
        <w:rPr>
          <w:rFonts w:cstheme="minorHAnsi"/>
        </w:rPr>
        <w:t xml:space="preserve"> 3–17. </w:t>
      </w:r>
      <w:hyperlink r:id="rId1579" w:history="1">
        <w:r w:rsidRPr="00D36414">
          <w:rPr>
            <w:rStyle w:val="Hyperlink"/>
            <w:rFonts w:cstheme="minorHAnsi"/>
          </w:rPr>
          <w:t>https://doi.org/10.1034/j.1600-0706.2000.910101.x</w:t>
        </w:r>
      </w:hyperlink>
    </w:p>
    <w:p w14:paraId="78A8E3C5" w14:textId="62E2EBD2"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Loreau, M. (2008). Biodiversity and ecosystem functioning: The mystery of the deep sea.</w:t>
      </w:r>
      <w:r w:rsidRPr="00D36414">
        <w:rPr>
          <w:rFonts w:cstheme="minorHAnsi"/>
          <w:i/>
        </w:rPr>
        <w:t xml:space="preserve"> Current Bio</w:t>
      </w:r>
      <w:r w:rsidR="00B61855">
        <w:rPr>
          <w:rFonts w:cstheme="minorHAnsi"/>
          <w:i/>
        </w:rPr>
        <w:t>l</w:t>
      </w:r>
      <w:r w:rsidRPr="00D36414">
        <w:rPr>
          <w:rFonts w:cstheme="minorHAnsi"/>
          <w:i/>
        </w:rPr>
        <w:t>ogy, 18,</w:t>
      </w:r>
      <w:r w:rsidRPr="00D36414">
        <w:rPr>
          <w:rFonts w:cstheme="minorHAnsi"/>
        </w:rPr>
        <w:t xml:space="preserve"> R126–R128. </w:t>
      </w:r>
      <w:hyperlink r:id="rId1580" w:history="1">
        <w:r w:rsidRPr="00D36414">
          <w:rPr>
            <w:rStyle w:val="Hyperlink"/>
            <w:rFonts w:cstheme="minorHAnsi"/>
          </w:rPr>
          <w:t>https://doi.org/10.1016/j.cub.2007.11.060</w:t>
        </w:r>
      </w:hyperlink>
    </w:p>
    <w:p w14:paraId="0236EF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oreau, M. (2010). Linking biodiversity and ecosystems: towards a unifying ecological theory. </w:t>
      </w:r>
      <w:r w:rsidRPr="00D36414">
        <w:rPr>
          <w:rFonts w:cstheme="minorHAnsi"/>
          <w:i/>
        </w:rPr>
        <w:t>Philosophical Transactions of the Royal Society B: Biological Sciences, 365,</w:t>
      </w:r>
      <w:r w:rsidRPr="00D36414">
        <w:rPr>
          <w:rFonts w:cstheme="minorHAnsi"/>
        </w:rPr>
        <w:t xml:space="preserve"> 49–60. </w:t>
      </w:r>
      <w:hyperlink r:id="rId1581" w:history="1">
        <w:r w:rsidRPr="00D36414">
          <w:rPr>
            <w:rStyle w:val="Hyperlink"/>
            <w:rFonts w:cstheme="minorHAnsi"/>
          </w:rPr>
          <w:t>https://doi.org/10.1098/rstb.2009.0155</w:t>
        </w:r>
      </w:hyperlink>
    </w:p>
    <w:p w14:paraId="10867A98" w14:textId="77777777" w:rsidR="00ED7B7A" w:rsidRPr="00ED7B7A"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Loreau, M., Naeem, S., Inchausti, P., Bengtsson, J., Grime, J. P., Hector, A., Hooper, D. U., Huston, M. A., Raffaelli, D., Schmid, B., Tilman, D., &amp; Wardle, D. A. (2001). Biodiversity and ecosystem functioning: Current knowledge and future challenges. </w:t>
      </w:r>
      <w:r w:rsidRPr="00D36414">
        <w:rPr>
          <w:rFonts w:cstheme="minorHAnsi"/>
          <w:i/>
        </w:rPr>
        <w:t>Science, 294</w:t>
      </w:r>
      <w:r w:rsidRPr="00D36414">
        <w:rPr>
          <w:rFonts w:cstheme="minorHAnsi"/>
        </w:rPr>
        <w:t xml:space="preserve">(5543), 804-808. </w:t>
      </w:r>
      <w:hyperlink r:id="rId1582" w:history="1">
        <w:r w:rsidRPr="00ED7B7A">
          <w:rPr>
            <w:rStyle w:val="Hyperlink"/>
            <w:rFonts w:cstheme="minorHAnsi"/>
            <w:lang w:val="es-ES"/>
          </w:rPr>
          <w:t>https://doi.org/10.1126/science.1064088</w:t>
        </w:r>
      </w:hyperlink>
    </w:p>
    <w:p w14:paraId="1219E01B"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Lozano, F. D. (Ed.). (2000). </w:t>
      </w:r>
      <w:r w:rsidRPr="00D36414">
        <w:rPr>
          <w:rFonts w:cstheme="minorHAnsi"/>
          <w:i/>
          <w:lang w:val="es-ES"/>
        </w:rPr>
        <w:t>Lista roja de Flora vascular Española [Red list of Spanish vascular flora].</w:t>
      </w:r>
    </w:p>
    <w:p w14:paraId="05B72FD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PI. (2016). </w:t>
      </w:r>
      <w:r w:rsidRPr="00D36414">
        <w:rPr>
          <w:rFonts w:cstheme="minorHAnsi"/>
          <w:i/>
        </w:rPr>
        <w:t>Living Planet Index. 2016.</w:t>
      </w:r>
      <w:r w:rsidRPr="00D36414">
        <w:rPr>
          <w:rFonts w:cstheme="minorHAnsi"/>
        </w:rPr>
        <w:t xml:space="preserve"> Retrieved from </w:t>
      </w:r>
      <w:hyperlink r:id="rId1583" w:history="1">
        <w:r w:rsidRPr="00D36414">
          <w:rPr>
            <w:rStyle w:val="Hyperlink"/>
            <w:rFonts w:cstheme="minorHAnsi"/>
          </w:rPr>
          <w:t>http://www.livingplanetindex.org/projects?main_page_project=LivingPlanetReport&amp;home_flag=1</w:t>
        </w:r>
      </w:hyperlink>
    </w:p>
    <w:p w14:paraId="5FB348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udwig, G., &amp; Schnittler, M. (1996). </w:t>
      </w:r>
      <w:r w:rsidRPr="00D36414">
        <w:rPr>
          <w:rFonts w:cstheme="minorHAnsi"/>
          <w:i/>
          <w:iCs/>
        </w:rPr>
        <w:t>Rote Liste gefährdeter Pflanzen Deutschlands [Red List of endangered plants in Germany]</w:t>
      </w:r>
      <w:r w:rsidRPr="00D36414">
        <w:rPr>
          <w:rFonts w:cstheme="minorHAnsi"/>
        </w:rPr>
        <w:t>.</w:t>
      </w:r>
    </w:p>
    <w:p w14:paraId="7BF56C0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Lukić-Bilela, L., Ozimec, R., Miculinić, K., &amp; Basara, D. (2013). </w:t>
      </w:r>
      <w:r w:rsidRPr="00D36414">
        <w:rPr>
          <w:rFonts w:cstheme="minorHAnsi"/>
        </w:rPr>
        <w:t xml:space="preserve">A comprehensive valorisation of Megara cave with a view to preservation and protection. </w:t>
      </w:r>
      <w:r w:rsidRPr="00D36414">
        <w:rPr>
          <w:rFonts w:cstheme="minorHAnsi"/>
          <w:i/>
          <w:iCs/>
        </w:rPr>
        <w:t>Natura Montenegrina</w:t>
      </w:r>
      <w:r w:rsidRPr="00D36414">
        <w:rPr>
          <w:rFonts w:cstheme="minorHAnsi"/>
        </w:rPr>
        <w:t xml:space="preserve">, </w:t>
      </w:r>
      <w:r w:rsidRPr="00D36414">
        <w:rPr>
          <w:rFonts w:cstheme="minorHAnsi"/>
          <w:i/>
          <w:iCs/>
        </w:rPr>
        <w:t>12</w:t>
      </w:r>
      <w:r w:rsidRPr="00D36414">
        <w:rPr>
          <w:rFonts w:cstheme="minorHAnsi"/>
        </w:rPr>
        <w:t>(3), 1–17.</w:t>
      </w:r>
    </w:p>
    <w:p w14:paraId="113E1CD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ukoyanov, V. A. [В.А. Лукоянов]. (2013). </w:t>
      </w:r>
      <w:r w:rsidRPr="00D36414">
        <w:rPr>
          <w:rFonts w:cstheme="minorHAnsi"/>
          <w:i/>
        </w:rPr>
        <w:t>Доклад о состоянии природопользования и обохране окружающей среды Краснодарскогокрая в 2012 году [Report about the state of natural resources and environmental protection of the Krasnodar region in 2012]</w:t>
      </w:r>
      <w:r w:rsidRPr="00D36414">
        <w:rPr>
          <w:rFonts w:cstheme="minorHAnsi"/>
        </w:rPr>
        <w:t>. Krasnodar: Administration and Ministry of Natural Resources of Krasnodar Region. Retrieved from </w:t>
      </w:r>
      <w:hyperlink r:id="rId1584" w:history="1">
        <w:r w:rsidRPr="00D36414">
          <w:rPr>
            <w:rStyle w:val="Hyperlink"/>
            <w:rFonts w:cstheme="minorHAnsi"/>
          </w:rPr>
          <w:t>http://www.mprkk.ru/media/main/attachment/attach/df4e573261d9d541c06e3036616b6f5c.pdf</w:t>
        </w:r>
      </w:hyperlink>
    </w:p>
    <w:p w14:paraId="16E524E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uryeva, I. I. [Лурыева, И.И.]. (2014). Экологические аспекты разработки газовых месторождений [Ecological aspects of the development of gas fields]. </w:t>
      </w:r>
      <w:r w:rsidRPr="00D36414">
        <w:rPr>
          <w:rFonts w:cstheme="minorHAnsi"/>
          <w:i/>
        </w:rPr>
        <w:t>Проблемы Освоения Пустынь [Problems of Desert Development], 3–4,</w:t>
      </w:r>
      <w:r w:rsidRPr="00D36414">
        <w:rPr>
          <w:rFonts w:cstheme="minorHAnsi"/>
        </w:rPr>
        <w:t xml:space="preserve"> 85–87.</w:t>
      </w:r>
    </w:p>
    <w:p w14:paraId="6FC629C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Lynam, C. P., &amp; Rossberg, A. G. (2017). </w:t>
      </w:r>
      <w:r w:rsidRPr="00D36414">
        <w:rPr>
          <w:rFonts w:cstheme="minorHAnsi"/>
          <w:i/>
        </w:rPr>
        <w:t>New univariate characterization of fish community size structure improves precision beyond the large fish indicator</w:t>
      </w:r>
      <w:r w:rsidRPr="00D36414">
        <w:rPr>
          <w:rFonts w:cstheme="minorHAnsi"/>
        </w:rPr>
        <w:t xml:space="preserve">. Retrieved from </w:t>
      </w:r>
      <w:hyperlink r:id="rId1585" w:history="1">
        <w:r w:rsidRPr="00D36414">
          <w:rPr>
            <w:rStyle w:val="Hyperlink"/>
            <w:rFonts w:cstheme="minorHAnsi"/>
          </w:rPr>
          <w:t>http://arxiv.org/abs/1707.06569</w:t>
        </w:r>
      </w:hyperlink>
      <w:r w:rsidRPr="00D36414">
        <w:rPr>
          <w:rFonts w:cstheme="minorHAnsi"/>
        </w:rPr>
        <w:t xml:space="preserve"> </w:t>
      </w:r>
    </w:p>
    <w:p w14:paraId="203DB26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cDonald, D., Crabtree, J. R., Wiesinger, G., Dax, T., Stamou, N., Fleury, P., Lazpita, J. G., &amp; Gibon, A. (2000). Agricultural abandonment in mountain areas of Europe: Environmental consequences </w:t>
      </w:r>
      <w:r w:rsidRPr="00D36414">
        <w:rPr>
          <w:rFonts w:cstheme="minorHAnsi"/>
        </w:rPr>
        <w:lastRenderedPageBreak/>
        <w:t xml:space="preserve">and policy response. </w:t>
      </w:r>
      <w:r w:rsidRPr="00D36414">
        <w:rPr>
          <w:rFonts w:cstheme="minorHAnsi"/>
          <w:i/>
          <w:iCs/>
        </w:rPr>
        <w:t>Journal of Environmental Management</w:t>
      </w:r>
      <w:r w:rsidRPr="00D36414">
        <w:rPr>
          <w:rFonts w:cstheme="minorHAnsi"/>
        </w:rPr>
        <w:t xml:space="preserve">, </w:t>
      </w:r>
      <w:r w:rsidRPr="00D36414">
        <w:rPr>
          <w:rFonts w:cstheme="minorHAnsi"/>
          <w:i/>
          <w:iCs/>
        </w:rPr>
        <w:t>59</w:t>
      </w:r>
      <w:r w:rsidRPr="00D36414">
        <w:rPr>
          <w:rFonts w:cstheme="minorHAnsi"/>
        </w:rPr>
        <w:t xml:space="preserve">(1), 47–69. </w:t>
      </w:r>
      <w:hyperlink r:id="rId1586" w:history="1">
        <w:r w:rsidRPr="00D36414">
          <w:rPr>
            <w:rStyle w:val="Hyperlink"/>
            <w:rFonts w:cstheme="minorHAnsi"/>
          </w:rPr>
          <w:t>https://doi.org/10.1006/jema.1999.0335</w:t>
        </w:r>
      </w:hyperlink>
    </w:p>
    <w:p w14:paraId="79F1DDAD" w14:textId="2C1CF37F"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ce, G. M., Gittleman, J. L. &amp; Purvis, A. (2003). Preserving the tree of life. </w:t>
      </w:r>
      <w:r w:rsidRPr="00D36414">
        <w:rPr>
          <w:rFonts w:cstheme="minorHAnsi"/>
          <w:i/>
        </w:rPr>
        <w:t>Science, 300</w:t>
      </w:r>
      <w:r w:rsidRPr="00D36414">
        <w:rPr>
          <w:rFonts w:cstheme="minorHAnsi"/>
        </w:rPr>
        <w:t xml:space="preserve">(5626), 1707–1709. </w:t>
      </w:r>
      <w:hyperlink r:id="rId1587" w:history="1">
        <w:r w:rsidRPr="00D36414">
          <w:rPr>
            <w:rStyle w:val="Hyperlink"/>
            <w:rFonts w:cstheme="minorHAnsi"/>
          </w:rPr>
          <w:t>https://doi.org/10.1126/science.1085510</w:t>
        </w:r>
      </w:hyperlink>
    </w:p>
    <w:p w14:paraId="4ED221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ce, G. M., Norris, K. &amp; Fitter, A. H. (2012). Biodiversity and ecosystem services: a multilayered relationship. </w:t>
      </w:r>
      <w:r w:rsidRPr="00D36414">
        <w:rPr>
          <w:rFonts w:cstheme="minorHAnsi"/>
          <w:i/>
        </w:rPr>
        <w:t>Trends in Ecology and Evolution, 27,</w:t>
      </w:r>
      <w:r w:rsidRPr="00D36414">
        <w:rPr>
          <w:rFonts w:cstheme="minorHAnsi"/>
        </w:rPr>
        <w:t xml:space="preserve"> 19–26. </w:t>
      </w:r>
      <w:hyperlink r:id="rId1588" w:history="1">
        <w:r w:rsidRPr="00D36414">
          <w:rPr>
            <w:rStyle w:val="Hyperlink"/>
            <w:rFonts w:cstheme="minorHAnsi"/>
          </w:rPr>
          <w:t>https://doi.org/10.1016/j.tree.2011.08.006</w:t>
        </w:r>
      </w:hyperlink>
    </w:p>
    <w:p w14:paraId="6E6B25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dre, F., Vergnes, A., Machon, N., &amp; Clergeau, P. (2013). A comparison of 3 types of green roof as habitats for arthropods. </w:t>
      </w:r>
      <w:r w:rsidRPr="00D36414">
        <w:rPr>
          <w:rFonts w:cstheme="minorHAnsi"/>
          <w:i/>
          <w:iCs/>
        </w:rPr>
        <w:t xml:space="preserve">Ecological Engineering, 57, </w:t>
      </w:r>
      <w:r w:rsidRPr="00D36414">
        <w:rPr>
          <w:rFonts w:cstheme="minorHAnsi"/>
          <w:iCs/>
        </w:rPr>
        <w:t>109-117</w:t>
      </w:r>
      <w:r w:rsidRPr="00D36414">
        <w:rPr>
          <w:rFonts w:cstheme="minorHAnsi"/>
        </w:rPr>
        <w:t xml:space="preserve">. </w:t>
      </w:r>
      <w:hyperlink r:id="rId1589" w:history="1">
        <w:r w:rsidRPr="00D36414">
          <w:rPr>
            <w:rStyle w:val="Hyperlink"/>
            <w:rFonts w:cstheme="minorHAnsi"/>
          </w:rPr>
          <w:t>https://doi.org/10.1016/j.ecoleng.2013.04.029</w:t>
        </w:r>
      </w:hyperlink>
    </w:p>
    <w:p w14:paraId="1F84113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es, J., Paracchini, M. L., &amp; Zulian, G. (2011). </w:t>
      </w:r>
      <w:r w:rsidRPr="00D36414">
        <w:rPr>
          <w:rFonts w:cstheme="minorHAnsi"/>
          <w:i/>
        </w:rPr>
        <w:t>A European assessment of the provision of ecosystem services: Towards an atlas of ecosystem services</w:t>
      </w:r>
      <w:r w:rsidRPr="00D36414">
        <w:rPr>
          <w:rFonts w:cstheme="minorHAnsi"/>
        </w:rPr>
        <w:t xml:space="preserve">. Luxembourg: Publications Office of the European Union. </w:t>
      </w:r>
      <w:hyperlink r:id="rId1590" w:history="1">
        <w:r w:rsidRPr="00D36414">
          <w:rPr>
            <w:rStyle w:val="Hyperlink"/>
            <w:rFonts w:cstheme="minorHAnsi"/>
          </w:rPr>
          <w:t>https://doi.org/10.2788/63557</w:t>
        </w:r>
      </w:hyperlink>
    </w:p>
    <w:p w14:paraId="2895FF3E" w14:textId="683127E2"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aes, J., Paracchini, M. L., Zulian, G., Dunbar, M. B., &amp; Alkemade, R. (2012). </w:t>
      </w:r>
      <w:r w:rsidRPr="00D36414">
        <w:rPr>
          <w:rFonts w:cstheme="minorHAnsi"/>
        </w:rPr>
        <w:t xml:space="preserve">Synergies and trade-offs between ecosystem service supply, biodiversity, and habitat conservation status in Europe. </w:t>
      </w:r>
      <w:r w:rsidRPr="00D36414">
        <w:rPr>
          <w:rFonts w:cstheme="minorHAnsi"/>
          <w:i/>
          <w:lang w:val="es-ES"/>
        </w:rPr>
        <w:t>Biological Conservation, 155,</w:t>
      </w:r>
      <w:r w:rsidRPr="00D36414">
        <w:rPr>
          <w:rFonts w:cstheme="minorHAnsi"/>
          <w:lang w:val="es-ES"/>
        </w:rPr>
        <w:t xml:space="preserve"> 1–12. </w:t>
      </w:r>
      <w:hyperlink r:id="rId1591" w:history="1">
        <w:r w:rsidRPr="00D36414">
          <w:rPr>
            <w:rStyle w:val="Hyperlink"/>
            <w:rFonts w:cstheme="minorHAnsi"/>
            <w:lang w:val="es-ES"/>
          </w:rPr>
          <w:t>https://doi.org/10.1016/j.biocon.2012.06.016</w:t>
        </w:r>
      </w:hyperlink>
    </w:p>
    <w:p w14:paraId="1D6DBC3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Maestre, F. T., Eldridge, D. J., Soliveres, S., Kéfi, S., Delgado-Baquerizo, M., Bowker, M. A., García-Palacios, P., Gaitán, J., Gallardo, A., Lázaro, R., &amp; Berdugo, M. (2016). </w:t>
      </w:r>
      <w:r w:rsidRPr="00D36414">
        <w:rPr>
          <w:rFonts w:cstheme="minorHAnsi"/>
        </w:rPr>
        <w:t xml:space="preserve">Structure and functioning of dryland ecosystems in a changing world. </w:t>
      </w:r>
      <w:r w:rsidRPr="00D36414">
        <w:rPr>
          <w:rFonts w:cstheme="minorHAnsi"/>
          <w:i/>
        </w:rPr>
        <w:t xml:space="preserve">Annual Review of Ecology, Evolution, and Systematics, 47, </w:t>
      </w:r>
      <w:r w:rsidRPr="00D36414">
        <w:rPr>
          <w:rFonts w:cstheme="minorHAnsi"/>
        </w:rPr>
        <w:t xml:space="preserve">215-237. </w:t>
      </w:r>
      <w:hyperlink r:id="rId1592" w:history="1">
        <w:r w:rsidRPr="00D36414">
          <w:rPr>
            <w:rStyle w:val="Hyperlink"/>
            <w:rFonts w:cstheme="minorHAnsi"/>
          </w:rPr>
          <w:t>https://doi.org/10.1146/annurev-ecolsys-121415-032311</w:t>
        </w:r>
      </w:hyperlink>
    </w:p>
    <w:p w14:paraId="15D9BF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Maestre, F. T., Quero, J. L., Gotelli, N. J., Escudero, A., Ochoa, V., Delgado-Baquerizo, M., García-Gómez, M., Bowker, M. A., Soliveres, S., Escolar, C., García-Palacios, P., Berdugo, M., Valencia, E., Gozalo, B., Gallardo, A., Aguilera, L., Arredondo, T., Blones, J., Boeken, B., Bran, D., Conceição, A. A., Cabrera, O., Chaieb, M., Derak, M., Eldridge, D. J., Espinosa, C. I., Florentino, A., Gaitán, J., Gabriel Gatica, M., Ghiloufi, W., Gómez-González, S., Gutiérrez, J. R., Hernández, R. M., Huang, X., Huber-Sannwald, E., Jankju, M., Miriti, M., Monerris, J., Mau, R. L., Morici, E., Naseri, K., Ospina, A., Polo, V., Prina, A., Pucheta, E., Ramírez-Collantes, D. A., Romão, R., Tighe, M., Torres-Díaz, C., Val, J., Veiga, J. P., Wang, D., &amp; Zaady, E. (2012). </w:t>
      </w:r>
      <w:r w:rsidRPr="00D36414">
        <w:rPr>
          <w:rFonts w:cstheme="minorHAnsi"/>
        </w:rPr>
        <w:t xml:space="preserve">Plant species richness and ecosystem multifunctionality in global drylands. </w:t>
      </w:r>
      <w:r w:rsidRPr="00D36414">
        <w:rPr>
          <w:rFonts w:cstheme="minorHAnsi"/>
          <w:i/>
        </w:rPr>
        <w:t>Science, 335</w:t>
      </w:r>
      <w:r w:rsidRPr="00D36414">
        <w:rPr>
          <w:rFonts w:cstheme="minorHAnsi"/>
        </w:rPr>
        <w:t xml:space="preserve">(6065), 214-218. </w:t>
      </w:r>
      <w:hyperlink r:id="rId1593" w:history="1">
        <w:r w:rsidRPr="00D36414">
          <w:rPr>
            <w:rStyle w:val="Hyperlink"/>
            <w:rFonts w:cstheme="minorHAnsi"/>
          </w:rPr>
          <w:t>https://doi.org/10.1126/science.1215442</w:t>
        </w:r>
      </w:hyperlink>
    </w:p>
    <w:p w14:paraId="5D9D1C2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gurran, A. E., Dornelas, M., Moyes, F., Gotelli, N. J., &amp; McGill, B. (2015). Rapid biotic homogenization of marine fish assemblages. </w:t>
      </w:r>
      <w:r w:rsidRPr="00D36414">
        <w:rPr>
          <w:rFonts w:cstheme="minorHAnsi"/>
          <w:i/>
          <w:iCs/>
        </w:rPr>
        <w:t>Nature Communications</w:t>
      </w:r>
      <w:r w:rsidRPr="00D36414">
        <w:rPr>
          <w:rFonts w:cstheme="minorHAnsi"/>
        </w:rPr>
        <w:t xml:space="preserve">, </w:t>
      </w:r>
      <w:r w:rsidRPr="00D36414">
        <w:rPr>
          <w:rFonts w:cstheme="minorHAnsi"/>
          <w:i/>
          <w:iCs/>
        </w:rPr>
        <w:t xml:space="preserve">6, </w:t>
      </w:r>
      <w:r w:rsidRPr="00D36414">
        <w:rPr>
          <w:rFonts w:cstheme="minorHAnsi"/>
          <w:iCs/>
        </w:rPr>
        <w:t>8405</w:t>
      </w:r>
      <w:r w:rsidRPr="00D36414">
        <w:rPr>
          <w:rFonts w:cstheme="minorHAnsi"/>
        </w:rPr>
        <w:t xml:space="preserve">. </w:t>
      </w:r>
      <w:hyperlink r:id="rId1594" w:history="1">
        <w:r w:rsidRPr="00D36414">
          <w:rPr>
            <w:rStyle w:val="Hyperlink"/>
            <w:rFonts w:cstheme="minorHAnsi"/>
          </w:rPr>
          <w:t>https://doi.org/10.1038/ncomms9405</w:t>
        </w:r>
      </w:hyperlink>
    </w:p>
    <w:p w14:paraId="6F4F1A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harramova, E. H., Safarov, H. M., Kozlowski, G., Borsch, T., &amp; Muller, L. A. (2015). Analysis of nuclear microsatellites reveals limited differentiation between colchic and hyrcanian populations of the wind-pollinated relict tree </w:t>
      </w:r>
      <w:r w:rsidRPr="00D36414">
        <w:rPr>
          <w:rFonts w:cstheme="minorHAnsi"/>
          <w:i/>
        </w:rPr>
        <w:t>Zelkova carpinifolia</w:t>
      </w:r>
      <w:r w:rsidRPr="00D36414">
        <w:rPr>
          <w:rFonts w:cstheme="minorHAnsi"/>
        </w:rPr>
        <w:t xml:space="preserve"> (Ulmaceae). </w:t>
      </w:r>
      <w:r w:rsidRPr="00D36414">
        <w:rPr>
          <w:rFonts w:cstheme="minorHAnsi"/>
          <w:i/>
          <w:iCs/>
        </w:rPr>
        <w:t>American Journal of Botany</w:t>
      </w:r>
      <w:r w:rsidRPr="00D36414">
        <w:rPr>
          <w:rFonts w:cstheme="minorHAnsi"/>
        </w:rPr>
        <w:t xml:space="preserve">, </w:t>
      </w:r>
      <w:r w:rsidRPr="00D36414">
        <w:rPr>
          <w:rFonts w:cstheme="minorHAnsi"/>
          <w:i/>
          <w:iCs/>
        </w:rPr>
        <w:t>102</w:t>
      </w:r>
      <w:r w:rsidRPr="00D36414">
        <w:rPr>
          <w:rFonts w:cstheme="minorHAnsi"/>
        </w:rPr>
        <w:t xml:space="preserve">(1), 119–128. </w:t>
      </w:r>
      <w:hyperlink r:id="rId1595" w:history="1">
        <w:r w:rsidRPr="00D36414">
          <w:rPr>
            <w:rStyle w:val="Hyperlink"/>
            <w:rFonts w:cstheme="minorHAnsi"/>
          </w:rPr>
          <w:t>http://doi.org/10.3732/ajb.1400370</w:t>
        </w:r>
      </w:hyperlink>
    </w:p>
    <w:p w14:paraId="48AD22A5"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Mair, L., Harrison, P. J., Räty, M., Bärring, L., Strandberg, G., &amp; Snäll, T. (2017). Forest management could counteract distribution retractions forced by climate change: </w:t>
      </w:r>
      <w:r w:rsidRPr="00D36414">
        <w:rPr>
          <w:rFonts w:cstheme="minorHAnsi"/>
          <w:i/>
          <w:iCs/>
        </w:rPr>
        <w:t>Ecological Applications</w:t>
      </w:r>
      <w:r w:rsidRPr="00D36414">
        <w:rPr>
          <w:rFonts w:cstheme="minorHAnsi"/>
        </w:rPr>
        <w:t xml:space="preserve">, </w:t>
      </w:r>
      <w:r w:rsidRPr="00D36414">
        <w:rPr>
          <w:rFonts w:cstheme="minorHAnsi"/>
          <w:i/>
          <w:iCs/>
        </w:rPr>
        <w:t>27</w:t>
      </w:r>
      <w:r w:rsidRPr="00D36414">
        <w:rPr>
          <w:rFonts w:cstheme="minorHAnsi"/>
        </w:rPr>
        <w:t xml:space="preserve">(5), 1485–1497. </w:t>
      </w:r>
      <w:hyperlink r:id="rId1596" w:history="1">
        <w:r w:rsidRPr="00D36414">
          <w:rPr>
            <w:rStyle w:val="Hyperlink"/>
            <w:rFonts w:cstheme="minorHAnsi"/>
            <w:lang w:val="es-ES"/>
          </w:rPr>
          <w:t>https://doi.org/10.1002/eap.1541</w:t>
        </w:r>
      </w:hyperlink>
    </w:p>
    <w:p w14:paraId="3516E132" w14:textId="6C082AED"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Mäkeläinen, S., De Knegt, H. J., Ovaskainen, O., &amp; Hanski, I. K. (2016). </w:t>
      </w:r>
      <w:r w:rsidRPr="00D36414">
        <w:rPr>
          <w:rFonts w:cstheme="minorHAnsi"/>
        </w:rPr>
        <w:t xml:space="preserve">Home-range use patterns and movements of the Siberian flying squirrel in urban forests: Effects of habitat composition and connectivity. </w:t>
      </w:r>
      <w:r w:rsidRPr="00D36414">
        <w:rPr>
          <w:rFonts w:cstheme="minorHAnsi"/>
          <w:i/>
        </w:rPr>
        <w:t>Movement Ecology, 4</w:t>
      </w:r>
      <w:r w:rsidRPr="00D36414">
        <w:rPr>
          <w:rFonts w:cstheme="minorHAnsi"/>
        </w:rPr>
        <w:t xml:space="preserve">(5), UNSP 13. </w:t>
      </w:r>
      <w:hyperlink r:id="rId1597" w:history="1">
        <w:r w:rsidRPr="00D36414">
          <w:rPr>
            <w:rStyle w:val="Hyperlink"/>
            <w:rFonts w:cstheme="minorHAnsi"/>
          </w:rPr>
          <w:t>https://doi.org/10.1186/s40462-016-0071-z</w:t>
        </w:r>
      </w:hyperlink>
    </w:p>
    <w:p w14:paraId="49C9F9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koedov, A. N., &amp; Kozhemiako, O. H., [Макоедов, А. Н., &amp; Кожемяко, О. Н.]. (2007). </w:t>
      </w:r>
      <w:r w:rsidRPr="00D36414">
        <w:rPr>
          <w:rFonts w:cstheme="minorHAnsi"/>
          <w:i/>
          <w:iCs/>
        </w:rPr>
        <w:t xml:space="preserve">Основы </w:t>
      </w:r>
      <w:r w:rsidRPr="00D36414">
        <w:rPr>
          <w:rFonts w:cstheme="minorHAnsi"/>
          <w:i/>
          <w:iCs/>
        </w:rPr>
        <w:lastRenderedPageBreak/>
        <w:t>рыбохозяйственной политики России [The principles of fishery policy in Russian Federation]</w:t>
      </w:r>
      <w:r w:rsidRPr="00D36414">
        <w:rPr>
          <w:rFonts w:cstheme="minorHAnsi"/>
        </w:rPr>
        <w:t>. Moscow, Russia Federation: National Fish Resources.</w:t>
      </w:r>
    </w:p>
    <w:p w14:paraId="646469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laj, E., von der Ohe, P. C., Grote, M., Kühne, R., Mondy, C. P., Usseglio-Polatera, P., Brack, W., &amp; Schäfer, R. B. (2014). Organic chemicals jeopardize the health of freshwater ecosystems on the continental scal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1</w:t>
      </w:r>
      <w:r w:rsidRPr="00D36414">
        <w:rPr>
          <w:rFonts w:cstheme="minorHAnsi"/>
        </w:rPr>
        <w:t xml:space="preserve">(26), 9549–9554. </w:t>
      </w:r>
      <w:hyperlink r:id="rId1598" w:history="1">
        <w:r w:rsidRPr="00D36414">
          <w:rPr>
            <w:rStyle w:val="Hyperlink"/>
            <w:rFonts w:cstheme="minorHAnsi"/>
          </w:rPr>
          <w:t>https://doi.org/10.1073/pnas.1321082111</w:t>
        </w:r>
      </w:hyperlink>
    </w:p>
    <w:p w14:paraId="7B277E7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lanson, G. P., Rose, J. P., Schroeder, P. J., &amp; Fagre, D. B. (2011). Contexts for change in alpine tundra. </w:t>
      </w:r>
      <w:r w:rsidRPr="00D36414">
        <w:rPr>
          <w:rFonts w:cstheme="minorHAnsi"/>
          <w:i/>
          <w:iCs/>
        </w:rPr>
        <w:t>Physical Geography</w:t>
      </w:r>
      <w:r w:rsidRPr="00D36414">
        <w:rPr>
          <w:rFonts w:cstheme="minorHAnsi"/>
        </w:rPr>
        <w:t xml:space="preserve">, </w:t>
      </w:r>
      <w:r w:rsidRPr="00D36414">
        <w:rPr>
          <w:rFonts w:cstheme="minorHAnsi"/>
          <w:i/>
          <w:iCs/>
        </w:rPr>
        <w:t>32</w:t>
      </w:r>
      <w:r w:rsidRPr="00D36414">
        <w:rPr>
          <w:rFonts w:cstheme="minorHAnsi"/>
        </w:rPr>
        <w:t xml:space="preserve">(2), 97–113. </w:t>
      </w:r>
      <w:hyperlink r:id="rId1599" w:history="1">
        <w:r w:rsidRPr="00D36414">
          <w:rPr>
            <w:rStyle w:val="Hyperlink"/>
            <w:rFonts w:cstheme="minorHAnsi"/>
          </w:rPr>
          <w:t>http://doi.org/10.2747/0272-3646.32.2.97</w:t>
        </w:r>
      </w:hyperlink>
    </w:p>
    <w:p w14:paraId="352A90F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áliš, F., Kopecký, M., Petřík, P., Vladovič, J., Merganič, J., &amp; Vida, T. (2016). Life stage, not climate change, explains observed tree range shift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5), 1904–1914. </w:t>
      </w:r>
      <w:hyperlink r:id="rId1600" w:history="1">
        <w:r w:rsidRPr="00D36414">
          <w:rPr>
            <w:rStyle w:val="Hyperlink"/>
            <w:rFonts w:cstheme="minorHAnsi"/>
          </w:rPr>
          <w:t>https://doi.org/10.1111/gcb.13210</w:t>
        </w:r>
      </w:hyperlink>
    </w:p>
    <w:p w14:paraId="3D090EF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lyshev, L., &amp; Nimis, P. L. (1997). Climatic dependence of the ecotone between alpine and forest orobiomes in southern Siberia. </w:t>
      </w:r>
      <w:r w:rsidRPr="00D36414">
        <w:rPr>
          <w:rFonts w:cstheme="minorHAnsi"/>
          <w:i/>
          <w:iCs/>
        </w:rPr>
        <w:t>Flora</w:t>
      </w:r>
      <w:r w:rsidRPr="00D36414">
        <w:rPr>
          <w:rFonts w:cstheme="minorHAnsi"/>
        </w:rPr>
        <w:t xml:space="preserve">, </w:t>
      </w:r>
      <w:r w:rsidRPr="00D36414">
        <w:rPr>
          <w:rFonts w:cstheme="minorHAnsi"/>
          <w:i/>
          <w:iCs/>
        </w:rPr>
        <w:t>192</w:t>
      </w:r>
      <w:r w:rsidRPr="00D36414">
        <w:rPr>
          <w:rFonts w:cstheme="minorHAnsi"/>
        </w:rPr>
        <w:t>, 109–120.</w:t>
      </w:r>
    </w:p>
    <w:p w14:paraId="1F8F86B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maev, V. (2002). The Caspian Sea - enclosed and with many endemic species. In </w:t>
      </w:r>
      <w:r w:rsidRPr="00D36414">
        <w:rPr>
          <w:rFonts w:cstheme="minorHAnsi"/>
          <w:i/>
          <w:iCs/>
        </w:rPr>
        <w:t>Europe’s biodiversity - biogeographical regions and seas. Seas around Europe. EEA Report No 1/2002</w:t>
      </w:r>
      <w:r w:rsidRPr="00D36414">
        <w:rPr>
          <w:rFonts w:cstheme="minorHAnsi"/>
        </w:rPr>
        <w:t>.</w:t>
      </w:r>
    </w:p>
    <w:p w14:paraId="602F559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nca, M., &amp; DeMott, W. R. (2009). Response of the invertebrate predator </w:t>
      </w:r>
      <w:r w:rsidRPr="00D36414">
        <w:rPr>
          <w:rFonts w:cstheme="minorHAnsi"/>
          <w:i/>
        </w:rPr>
        <w:t>Bythotrephes</w:t>
      </w:r>
      <w:r w:rsidRPr="00D36414">
        <w:rPr>
          <w:rFonts w:cstheme="minorHAnsi"/>
        </w:rPr>
        <w:t xml:space="preserve"> to a climate-linked increase in the duration of a refuge from fish predation. </w:t>
      </w:r>
      <w:r w:rsidRPr="00D36414">
        <w:rPr>
          <w:rFonts w:cstheme="minorHAnsi"/>
          <w:i/>
          <w:iCs/>
        </w:rPr>
        <w:t>Limnology and Oceanography</w:t>
      </w:r>
      <w:r w:rsidRPr="00D36414">
        <w:rPr>
          <w:rFonts w:cstheme="minorHAnsi"/>
        </w:rPr>
        <w:t xml:space="preserve">, </w:t>
      </w:r>
      <w:r w:rsidRPr="00D36414">
        <w:rPr>
          <w:rFonts w:cstheme="minorHAnsi"/>
          <w:i/>
          <w:iCs/>
        </w:rPr>
        <w:t>54</w:t>
      </w:r>
      <w:r w:rsidRPr="00D36414">
        <w:rPr>
          <w:rFonts w:cstheme="minorHAnsi"/>
        </w:rPr>
        <w:t xml:space="preserve">(6), 2506–2512. </w:t>
      </w:r>
      <w:hyperlink r:id="rId1601" w:history="1">
        <w:r w:rsidRPr="00D36414">
          <w:rPr>
            <w:rStyle w:val="Hyperlink"/>
            <w:rFonts w:cstheme="minorHAnsi"/>
          </w:rPr>
          <w:t>https://doi.org/10.4319/lo.2009.54.6_part_2.2506</w:t>
        </w:r>
      </w:hyperlink>
    </w:p>
    <w:p w14:paraId="12F491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Mannerla, M., Andersson, M., Birzaks, J., Debowski, P., Degerman, E., Huhmarniemi, A., Häggström, H., Ikonen, E., Jokikokko, E., Jutila, E., Kesler, M., Kesminas, V., Kontautas, A., Pedersen, S, Persson, S., Romakkaniemi, A., Saura, A., Shibaev, S., Titov, S., Tuus, H., Tylik, K., &amp; Yrjänä, T. (2011). Salmon and sea trout populations and rivers in the Baltic Sea. Helsinki, Finland: HELCOM.</w:t>
      </w:r>
    </w:p>
    <w:p w14:paraId="4B79D6D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nsuroglu, S., Ortacesme, V., &amp; Karaguzel, O. (2006). Biotope mapping in an urban environment and its implications for urban management in Turkey. </w:t>
      </w:r>
      <w:r w:rsidRPr="00D36414">
        <w:rPr>
          <w:rFonts w:cstheme="minorHAnsi"/>
          <w:i/>
          <w:iCs/>
        </w:rPr>
        <w:t>Journal of Environmental Management, 81</w:t>
      </w:r>
      <w:r w:rsidRPr="00D36414">
        <w:rPr>
          <w:rFonts w:cstheme="minorHAnsi"/>
          <w:iCs/>
        </w:rPr>
        <w:t>(3), 175-187)</w:t>
      </w:r>
      <w:r w:rsidRPr="00D36414">
        <w:rPr>
          <w:rFonts w:cstheme="minorHAnsi"/>
        </w:rPr>
        <w:t xml:space="preserve">. </w:t>
      </w:r>
      <w:hyperlink r:id="rId1602" w:history="1">
        <w:r w:rsidRPr="00D36414">
          <w:rPr>
            <w:rStyle w:val="Hyperlink"/>
            <w:rFonts w:cstheme="minorHAnsi"/>
          </w:rPr>
          <w:t>https://doi.org/10.1016/j.jenvman.2005.10.008</w:t>
        </w:r>
      </w:hyperlink>
    </w:p>
    <w:p w14:paraId="1C3383B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nu, M., Szekely, L., Oromulu, L. V., Bărbuceanu, D., Honciuc, V., Maican, S., Fiera, C., Purice, D., &amp; Ion, M. (2015). Bucharest. In J. Kelcey (Ed.), </w:t>
      </w:r>
      <w:r w:rsidRPr="00D36414">
        <w:rPr>
          <w:rFonts w:cstheme="minorHAnsi"/>
          <w:i/>
          <w:iCs/>
        </w:rPr>
        <w:t>Vertebrates and invertebrates of European cities: Selected non-avian fauna</w:t>
      </w:r>
      <w:r w:rsidRPr="00D36414">
        <w:rPr>
          <w:rFonts w:cstheme="minorHAnsi"/>
        </w:rPr>
        <w:t xml:space="preserve"> (pp. 257–322). New York, USA: Springer Science+Business Media. </w:t>
      </w:r>
      <w:hyperlink r:id="rId1603" w:history="1">
        <w:r w:rsidRPr="00D36414">
          <w:rPr>
            <w:rStyle w:val="Hyperlink"/>
            <w:rFonts w:cstheme="minorHAnsi"/>
          </w:rPr>
          <w:t>https://doi.org/10.1007/978-1-4939-1698-6</w:t>
        </w:r>
      </w:hyperlink>
    </w:p>
    <w:p w14:paraId="7F51EC1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rhold, K. &amp; Hindák, F. (1999). </w:t>
      </w:r>
      <w:r w:rsidRPr="00D36414">
        <w:rPr>
          <w:rFonts w:cstheme="minorHAnsi"/>
          <w:i/>
          <w:iCs/>
        </w:rPr>
        <w:t>Zoznam nizsích a vyssích rastlín Slovenska [Check List of Non-vascular and Vascular Plants of Slovakia]</w:t>
      </w:r>
      <w:r w:rsidRPr="00D36414">
        <w:rPr>
          <w:rFonts w:cstheme="minorHAnsi"/>
        </w:rPr>
        <w:t>. Bratislava, Slovakia: Veda.</w:t>
      </w:r>
    </w:p>
    <w:p w14:paraId="04DBD11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rian, S. (1903). </w:t>
      </w:r>
      <w:r w:rsidRPr="00D36414">
        <w:rPr>
          <w:rFonts w:cstheme="minorHAnsi"/>
          <w:i/>
          <w:iCs/>
        </w:rPr>
        <w:t>Insectele în limba: credințele, si obiceiurile Românilor [Insects in language: the beliefs and the customs of the Romanians]</w:t>
      </w:r>
      <w:r w:rsidRPr="00D36414">
        <w:rPr>
          <w:rFonts w:cstheme="minorHAnsi"/>
        </w:rPr>
        <w:t xml:space="preserve">. </w:t>
      </w:r>
    </w:p>
    <w:p w14:paraId="7FF0BD1C" w14:textId="77777777" w:rsidR="00ED7B7A" w:rsidRPr="00D36414" w:rsidRDefault="00ED7B7A" w:rsidP="00ED7B7A">
      <w:pPr>
        <w:widowControl w:val="0"/>
        <w:autoSpaceDE w:val="0"/>
        <w:autoSpaceDN w:val="0"/>
        <w:adjustRightInd w:val="0"/>
        <w:spacing w:before="120"/>
        <w:ind w:left="480" w:hanging="480"/>
        <w:rPr>
          <w:rFonts w:cstheme="minorHAnsi"/>
          <w:bCs/>
        </w:rPr>
      </w:pPr>
      <w:r w:rsidRPr="00D36414">
        <w:rPr>
          <w:rFonts w:cstheme="minorHAnsi"/>
        </w:rPr>
        <w:t xml:space="preserve">Markensten, H., Moore, K., &amp; Persson, I. (2010). </w:t>
      </w:r>
      <w:r w:rsidRPr="00D36414">
        <w:rPr>
          <w:rFonts w:cstheme="minorHAnsi"/>
          <w:bCs/>
        </w:rPr>
        <w:t xml:space="preserve">Simulated lake phytoplankton composition shifts toward cyanobacteria dominance in a future warmer climate. </w:t>
      </w:r>
      <w:r w:rsidRPr="00D36414">
        <w:rPr>
          <w:rFonts w:cstheme="minorHAnsi"/>
          <w:bCs/>
          <w:i/>
        </w:rPr>
        <w:t>Ecological Applications, 20</w:t>
      </w:r>
      <w:r w:rsidRPr="00D36414">
        <w:rPr>
          <w:rFonts w:cstheme="minorHAnsi"/>
          <w:bCs/>
        </w:rPr>
        <w:t xml:space="preserve">(3), 752-767. </w:t>
      </w:r>
      <w:hyperlink r:id="rId1604" w:history="1">
        <w:r w:rsidRPr="00D36414">
          <w:rPr>
            <w:rStyle w:val="Hyperlink"/>
            <w:rFonts w:cstheme="minorHAnsi"/>
            <w:bCs/>
          </w:rPr>
          <w:t>https://doi.org/10.1890/08-2109.1</w:t>
        </w:r>
      </w:hyperlink>
      <w:r w:rsidRPr="00D36414">
        <w:rPr>
          <w:rFonts w:cstheme="minorHAnsi"/>
          <w:bCs/>
        </w:rPr>
        <w:t xml:space="preserve"> </w:t>
      </w:r>
    </w:p>
    <w:p w14:paraId="5193DB0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rkovic, D., Carrizo, S., Freyhof, J., Cid, N., Lengyel, S., Scholz, M., Kasperdius, H., &amp; Darwall, W. (2014). Europe’s freshwater biodiversity under climate change: Distribution shifts and conservation needs. </w:t>
      </w:r>
      <w:r w:rsidRPr="00D36414">
        <w:rPr>
          <w:rFonts w:cstheme="minorHAnsi"/>
          <w:i/>
          <w:iCs/>
        </w:rPr>
        <w:t>Diversity and Distributions, 20</w:t>
      </w:r>
      <w:r w:rsidRPr="00D36414">
        <w:rPr>
          <w:rFonts w:cstheme="minorHAnsi"/>
          <w:iCs/>
        </w:rPr>
        <w:t>(9), 1097-1107</w:t>
      </w:r>
      <w:r w:rsidRPr="00D36414">
        <w:rPr>
          <w:rFonts w:cstheme="minorHAnsi"/>
        </w:rPr>
        <w:t xml:space="preserve">. </w:t>
      </w:r>
      <w:hyperlink r:id="rId1605" w:history="1">
        <w:r w:rsidRPr="00D36414">
          <w:rPr>
            <w:rStyle w:val="Hyperlink"/>
            <w:rFonts w:cstheme="minorHAnsi"/>
          </w:rPr>
          <w:t>https://doi.org/10.1111/ddi.12232</w:t>
        </w:r>
      </w:hyperlink>
    </w:p>
    <w:p w14:paraId="304564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rmor, L., Randlane, T., Jüriado, I., &amp; Saag, A. (2017). Host tree preferences of red-listed epiphytic lichens in Estonia. </w:t>
      </w:r>
      <w:r w:rsidRPr="00D36414">
        <w:rPr>
          <w:rFonts w:cstheme="minorHAnsi"/>
          <w:i/>
          <w:iCs/>
        </w:rPr>
        <w:t>Baltic Forestry</w:t>
      </w:r>
      <w:r w:rsidRPr="00D36414">
        <w:rPr>
          <w:rFonts w:cstheme="minorHAnsi"/>
        </w:rPr>
        <w:t xml:space="preserve">, </w:t>
      </w:r>
      <w:r w:rsidRPr="00D36414">
        <w:rPr>
          <w:rFonts w:cstheme="minorHAnsi"/>
          <w:i/>
          <w:iCs/>
        </w:rPr>
        <w:t>23</w:t>
      </w:r>
      <w:r w:rsidRPr="00D36414">
        <w:rPr>
          <w:rFonts w:cstheme="minorHAnsi"/>
        </w:rPr>
        <w:t>(2), 364–373.</w:t>
      </w:r>
    </w:p>
    <w:p w14:paraId="712759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Martin-Mehers, G. (2016). </w:t>
      </w:r>
      <w:r w:rsidRPr="00D36414">
        <w:rPr>
          <w:rFonts w:cstheme="minorHAnsi"/>
          <w:i/>
          <w:iCs/>
        </w:rPr>
        <w:t>Western gray whale advisory panel: Stories of influence</w:t>
      </w:r>
      <w:r w:rsidRPr="00D36414">
        <w:rPr>
          <w:rFonts w:cstheme="minorHAnsi"/>
        </w:rPr>
        <w:t>. IUCN, WWF, IFAW.</w:t>
      </w:r>
    </w:p>
    <w:p w14:paraId="0DA2C73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rtin, A. (2009). The Loch Ness monster and La Palma giant lizard </w:t>
      </w:r>
      <w:r w:rsidRPr="00D36414">
        <w:rPr>
          <w:rFonts w:cstheme="minorHAnsi"/>
          <w:i/>
        </w:rPr>
        <w:t>Gallotia auaritae</w:t>
      </w:r>
      <w:r w:rsidRPr="00D36414">
        <w:rPr>
          <w:rFonts w:cstheme="minorHAnsi"/>
        </w:rPr>
        <w:t xml:space="preserve">: are they really extant? </w:t>
      </w:r>
      <w:r w:rsidRPr="00D36414">
        <w:rPr>
          <w:rFonts w:cstheme="minorHAnsi"/>
          <w:i/>
          <w:iCs/>
        </w:rPr>
        <w:t>Oryx</w:t>
      </w:r>
      <w:r w:rsidRPr="00D36414">
        <w:rPr>
          <w:rFonts w:cstheme="minorHAnsi"/>
        </w:rPr>
        <w:t xml:space="preserve">, </w:t>
      </w:r>
      <w:r w:rsidRPr="00D36414">
        <w:rPr>
          <w:rFonts w:cstheme="minorHAnsi"/>
          <w:i/>
          <w:iCs/>
        </w:rPr>
        <w:t>43</w:t>
      </w:r>
      <w:r w:rsidRPr="00D36414">
        <w:rPr>
          <w:rFonts w:cstheme="minorHAnsi"/>
        </w:rPr>
        <w:t xml:space="preserve">, 17-17. </w:t>
      </w:r>
      <w:hyperlink r:id="rId1606" w:history="1">
        <w:r w:rsidRPr="00D36414">
          <w:rPr>
            <w:rStyle w:val="Hyperlink"/>
            <w:rFonts w:cstheme="minorHAnsi"/>
          </w:rPr>
          <w:t>https://doi.org/10.1017/S0030605308431071</w:t>
        </w:r>
      </w:hyperlink>
    </w:p>
    <w:p w14:paraId="38C273B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sterman, E. W. G. (1921). Crocodiles in Palestine. </w:t>
      </w:r>
      <w:r w:rsidRPr="00D36414">
        <w:rPr>
          <w:rFonts w:cstheme="minorHAnsi"/>
          <w:i/>
          <w:iCs/>
        </w:rPr>
        <w:t>Palestine Exploration Fund: Quarterly Statement</w:t>
      </w:r>
      <w:r w:rsidRPr="00D36414">
        <w:rPr>
          <w:rFonts w:cstheme="minorHAnsi"/>
        </w:rPr>
        <w:t xml:space="preserve">, </w:t>
      </w:r>
      <w:r w:rsidRPr="00D36414">
        <w:rPr>
          <w:rFonts w:cstheme="minorHAnsi"/>
          <w:i/>
          <w:iCs/>
        </w:rPr>
        <w:t>1920</w:t>
      </w:r>
      <w:r w:rsidRPr="00D36414">
        <w:rPr>
          <w:rFonts w:cstheme="minorHAnsi"/>
        </w:rPr>
        <w:t>, 19–21.</w:t>
      </w:r>
    </w:p>
    <w:p w14:paraId="16DDCC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Mateo Miras, J. A., &amp; Martínez-Solano, I. (2009). </w:t>
      </w:r>
      <w:r w:rsidRPr="00D36414">
        <w:rPr>
          <w:rFonts w:cstheme="minorHAnsi"/>
          <w:i/>
        </w:rPr>
        <w:t>Gallotia auaritae</w:t>
      </w:r>
      <w:r w:rsidRPr="00D36414">
        <w:rPr>
          <w:rFonts w:cstheme="minorHAnsi"/>
        </w:rPr>
        <w:t xml:space="preserve">. </w:t>
      </w:r>
      <w:r w:rsidRPr="00D36414">
        <w:rPr>
          <w:rFonts w:cstheme="minorHAnsi"/>
          <w:iCs/>
        </w:rPr>
        <w:t>The IUCN Red List of Threatened Species</w:t>
      </w:r>
      <w:r w:rsidRPr="00D36414">
        <w:rPr>
          <w:rFonts w:cstheme="minorHAnsi"/>
        </w:rPr>
        <w:t xml:space="preserve">. </w:t>
      </w:r>
      <w:hyperlink r:id="rId1607" w:history="1">
        <w:r w:rsidRPr="00D36414">
          <w:rPr>
            <w:rStyle w:val="Hyperlink"/>
            <w:rFonts w:cstheme="minorHAnsi"/>
          </w:rPr>
          <w:t>https://doi.org/10.2305/IUCN.UK.2009.RLTS.T61501A12492629.en</w:t>
        </w:r>
      </w:hyperlink>
    </w:p>
    <w:p w14:paraId="560CA38D"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athar, W., Kleinebecker, T., &amp; Hölzel, N. (2015). Environmental variation as a key process of co-existence in flood-meadows. </w:t>
      </w:r>
      <w:r w:rsidRPr="00D36414">
        <w:rPr>
          <w:rFonts w:cstheme="minorHAnsi"/>
          <w:i/>
          <w:iCs/>
        </w:rPr>
        <w:t>Journal of Vegetation Science</w:t>
      </w:r>
      <w:r w:rsidRPr="00D36414">
        <w:rPr>
          <w:rFonts w:cstheme="minorHAnsi"/>
        </w:rPr>
        <w:t xml:space="preserve">, </w:t>
      </w:r>
      <w:r w:rsidRPr="00D36414">
        <w:rPr>
          <w:rFonts w:cstheme="minorHAnsi"/>
          <w:i/>
          <w:iCs/>
        </w:rPr>
        <w:t>26</w:t>
      </w:r>
      <w:r w:rsidRPr="00D36414">
        <w:rPr>
          <w:rFonts w:cstheme="minorHAnsi"/>
        </w:rPr>
        <w:t xml:space="preserve">(3), 480–491. </w:t>
      </w:r>
      <w:hyperlink r:id="rId1608" w:history="1">
        <w:r w:rsidRPr="00D36414">
          <w:rPr>
            <w:rStyle w:val="Hyperlink"/>
            <w:rFonts w:cstheme="minorHAnsi"/>
          </w:rPr>
          <w:t>https://doi.org/10.1111/jvs.12254</w:t>
        </w:r>
      </w:hyperlink>
    </w:p>
    <w:p w14:paraId="3DEB3C2D"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athar, W. P., Kämpf, I., Kleinebecker, T., Kuzmin, I., Tolstikov, A., Tupitsin, S., &amp; Hölzel, N. (2015). Floristic diversity of meadow steppes in the western Siberian Plain: effects of abiotic site conditions, management and landscape structure. </w:t>
      </w:r>
      <w:r w:rsidRPr="00D36414">
        <w:rPr>
          <w:rFonts w:cstheme="minorHAnsi"/>
          <w:i/>
          <w:iCs/>
        </w:rPr>
        <w:t>Biodiversity and Conservation, 25</w:t>
      </w:r>
      <w:r w:rsidRPr="00D36414">
        <w:rPr>
          <w:rFonts w:cstheme="minorHAnsi"/>
          <w:iCs/>
        </w:rPr>
        <w:t>(12), 2361-2379</w:t>
      </w:r>
      <w:r w:rsidRPr="00D36414">
        <w:rPr>
          <w:rFonts w:cstheme="minorHAnsi"/>
        </w:rPr>
        <w:t xml:space="preserve">. </w:t>
      </w:r>
      <w:hyperlink r:id="rId1609" w:history="1">
        <w:r w:rsidRPr="00D36414">
          <w:rPr>
            <w:rStyle w:val="Hyperlink"/>
            <w:rFonts w:cstheme="minorHAnsi"/>
          </w:rPr>
          <w:t>https://doi.org/10.1007/s10531-015-1023-4</w:t>
        </w:r>
      </w:hyperlink>
    </w:p>
    <w:p w14:paraId="04707008"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atveeva, N. V. (2015). </w:t>
      </w:r>
      <w:r w:rsidRPr="00D36414">
        <w:rPr>
          <w:rFonts w:cstheme="minorHAnsi"/>
          <w:i/>
        </w:rPr>
        <w:t>Plants and fungi of the polar deserts in the Northern hemisphere.</w:t>
      </w:r>
      <w:r w:rsidRPr="00D36414">
        <w:rPr>
          <w:rFonts w:cstheme="minorHAnsi"/>
        </w:rPr>
        <w:t xml:space="preserve"> Saint-Petercburg, Russian Federation: Marafon Publlishing.</w:t>
      </w:r>
    </w:p>
    <w:p w14:paraId="688682A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azzoleni, S., di Pasquale, G., Mulligan, M., di Martino, P., &amp; Rego, F. (2004). </w:t>
      </w:r>
      <w:r w:rsidRPr="00D36414">
        <w:rPr>
          <w:rFonts w:cstheme="minorHAnsi"/>
          <w:i/>
          <w:iCs/>
        </w:rPr>
        <w:t>Recent dynamics of Mediterranean vegetation and landscape</w:t>
      </w:r>
      <w:r w:rsidRPr="00D36414">
        <w:rPr>
          <w:rFonts w:cstheme="minorHAnsi"/>
        </w:rPr>
        <w:t>. Chichester, UK: John Wiley &amp; Sons, Ltd.</w:t>
      </w:r>
    </w:p>
    <w:p w14:paraId="0B50014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cCarthy, T., Mallon, D., Jackson, R., Zahler, P., &amp; McCarthy, K. (2017). </w:t>
      </w:r>
      <w:r w:rsidRPr="00D36414">
        <w:rPr>
          <w:rFonts w:cstheme="minorHAnsi"/>
          <w:i/>
        </w:rPr>
        <w:softHyphen/>
        <w:t>Panthera uncia.</w:t>
      </w:r>
      <w:r w:rsidRPr="00D36414">
        <w:rPr>
          <w:rFonts w:cstheme="minorHAnsi"/>
        </w:rPr>
        <w:t xml:space="preserve"> The IUCN Red List of Threatened Species. </w:t>
      </w:r>
      <w:hyperlink r:id="rId1610" w:history="1">
        <w:r w:rsidRPr="00D36414">
          <w:rPr>
            <w:rStyle w:val="Hyperlink"/>
            <w:rFonts w:cstheme="minorHAnsi"/>
          </w:rPr>
          <w:t>http://dx.doi.org/10.2305/IUCN.UK.2017-2.RLTS.T22732A50664030.en</w:t>
        </w:r>
      </w:hyperlink>
    </w:p>
    <w:p w14:paraId="174E3094"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ccauley, B. D. J., Woods, P., Sullivan, B., Bergman, B., Jablonicky, C., Roan, A., Hirshfield, M., Boerder, K., &amp; Worm, B. (2016). Ending hide and seek at sea. </w:t>
      </w:r>
      <w:r w:rsidRPr="00D36414">
        <w:rPr>
          <w:rFonts w:cstheme="minorHAnsi"/>
          <w:i/>
          <w:iCs/>
        </w:rPr>
        <w:t>Science</w:t>
      </w:r>
      <w:r w:rsidRPr="00D36414">
        <w:rPr>
          <w:rFonts w:cstheme="minorHAnsi"/>
        </w:rPr>
        <w:t xml:space="preserve">, </w:t>
      </w:r>
      <w:r w:rsidRPr="00D36414">
        <w:rPr>
          <w:rFonts w:cstheme="minorHAnsi"/>
          <w:i/>
          <w:iCs/>
        </w:rPr>
        <w:t>351</w:t>
      </w:r>
      <w:r w:rsidRPr="00D36414">
        <w:rPr>
          <w:rFonts w:cstheme="minorHAnsi"/>
        </w:rPr>
        <w:t xml:space="preserve">(6278), 1148–1150. </w:t>
      </w:r>
      <w:hyperlink r:id="rId1611" w:history="1">
        <w:r w:rsidRPr="00D36414">
          <w:rPr>
            <w:rStyle w:val="Hyperlink"/>
            <w:rFonts w:cstheme="minorHAnsi"/>
          </w:rPr>
          <w:t>https://doi.org/10.1126/science.aad5686</w:t>
        </w:r>
      </w:hyperlink>
    </w:p>
    <w:p w14:paraId="2DAA5630"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cCauley, D. J., Pinsky, M. L., Palumbi, S. R., Estes, J. A., Joyce, F. H., &amp; Warner, R. R. (2015). Marine defaunation: Animal loss in the global ocean. </w:t>
      </w:r>
      <w:r w:rsidRPr="00D36414">
        <w:rPr>
          <w:rFonts w:cstheme="minorHAnsi"/>
          <w:i/>
          <w:iCs/>
        </w:rPr>
        <w:t>Science</w:t>
      </w:r>
      <w:r w:rsidRPr="00D36414">
        <w:rPr>
          <w:rFonts w:cstheme="minorHAnsi"/>
        </w:rPr>
        <w:t xml:space="preserve">, </w:t>
      </w:r>
      <w:r w:rsidRPr="00D36414">
        <w:rPr>
          <w:rFonts w:cstheme="minorHAnsi"/>
          <w:i/>
          <w:iCs/>
        </w:rPr>
        <w:t>347</w:t>
      </w:r>
      <w:r w:rsidRPr="00D36414">
        <w:rPr>
          <w:rFonts w:cstheme="minorHAnsi"/>
        </w:rPr>
        <w:t xml:space="preserve">(6219), 247–254. </w:t>
      </w:r>
      <w:hyperlink r:id="rId1612" w:history="1">
        <w:r w:rsidRPr="00D36414">
          <w:rPr>
            <w:rStyle w:val="Hyperlink"/>
            <w:rFonts w:cstheme="minorHAnsi"/>
          </w:rPr>
          <w:t>https://doi.org/10.1126/science.1255641</w:t>
        </w:r>
      </w:hyperlink>
    </w:p>
    <w:p w14:paraId="7AB940A8"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cKinney, M. L. (2006). Urbanization as a major cause of biotic homogenization. </w:t>
      </w:r>
      <w:r w:rsidRPr="00D36414">
        <w:rPr>
          <w:rFonts w:cstheme="minorHAnsi"/>
          <w:i/>
          <w:iCs/>
        </w:rPr>
        <w:t>Biological Conservation</w:t>
      </w:r>
      <w:r w:rsidRPr="00D36414">
        <w:rPr>
          <w:rFonts w:cstheme="minorHAnsi"/>
        </w:rPr>
        <w:t xml:space="preserve">, </w:t>
      </w:r>
      <w:r w:rsidRPr="00D36414">
        <w:rPr>
          <w:rFonts w:cstheme="minorHAnsi"/>
          <w:i/>
          <w:iCs/>
        </w:rPr>
        <w:t>127</w:t>
      </w:r>
      <w:r w:rsidRPr="00D36414">
        <w:rPr>
          <w:rFonts w:cstheme="minorHAnsi"/>
        </w:rPr>
        <w:t xml:space="preserve">(3), 247–260. </w:t>
      </w:r>
      <w:hyperlink r:id="rId1613" w:history="1">
        <w:r w:rsidRPr="00D36414">
          <w:rPr>
            <w:rStyle w:val="Hyperlink"/>
            <w:rFonts w:cstheme="minorHAnsi"/>
          </w:rPr>
          <w:t>https://doi.org/10.1016/j.biocon.2005.09.005</w:t>
        </w:r>
      </w:hyperlink>
    </w:p>
    <w:p w14:paraId="2FF26957"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cNeill, D. C. (2010). </w:t>
      </w:r>
      <w:r w:rsidRPr="00D36414">
        <w:rPr>
          <w:rFonts w:cstheme="minorHAnsi"/>
          <w:i/>
          <w:iCs/>
        </w:rPr>
        <w:t>Translocation of a population of great crested newts (</w:t>
      </w:r>
      <w:r w:rsidRPr="00D36414">
        <w:rPr>
          <w:rFonts w:cstheme="minorHAnsi"/>
          <w:iCs/>
        </w:rPr>
        <w:t>Triturus cristatus</w:t>
      </w:r>
      <w:r w:rsidRPr="00D36414">
        <w:rPr>
          <w:rFonts w:cstheme="minorHAnsi"/>
          <w:i/>
          <w:iCs/>
        </w:rPr>
        <w:t>): a Scottish case study</w:t>
      </w:r>
      <w:r w:rsidRPr="00D36414">
        <w:rPr>
          <w:rFonts w:cstheme="minorHAnsi"/>
        </w:rPr>
        <w:t xml:space="preserve"> (Doctoral dissertation). Retrieved from </w:t>
      </w:r>
      <w:hyperlink r:id="rId1614" w:history="1">
        <w:r w:rsidRPr="00D36414">
          <w:rPr>
            <w:rStyle w:val="Hyperlink"/>
            <w:rFonts w:cstheme="minorHAnsi"/>
          </w:rPr>
          <w:t>http://theses.gla.ac.uk/2184/</w:t>
        </w:r>
      </w:hyperlink>
    </w:p>
    <w:p w14:paraId="01BFEF46"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cQuatters-Gollop, A., Raitsos, D. E., Edwards, M., &amp; Attrill, M. J. (2007). Spatial patterns of diatom and dinoflagellate seasonal cycles in the NE Atlantic Ocean. </w:t>
      </w:r>
      <w:r w:rsidRPr="00D36414">
        <w:rPr>
          <w:rFonts w:cstheme="minorHAnsi"/>
          <w:i/>
          <w:iCs/>
        </w:rPr>
        <w:t>Marine Ecology Progress Series</w:t>
      </w:r>
      <w:r w:rsidRPr="00D36414">
        <w:rPr>
          <w:rFonts w:cstheme="minorHAnsi"/>
        </w:rPr>
        <w:t xml:space="preserve">, </w:t>
      </w:r>
      <w:r w:rsidRPr="00D36414">
        <w:rPr>
          <w:rFonts w:cstheme="minorHAnsi"/>
          <w:i/>
          <w:iCs/>
        </w:rPr>
        <w:t>339</w:t>
      </w:r>
      <w:r w:rsidRPr="00D36414">
        <w:rPr>
          <w:rFonts w:cstheme="minorHAnsi"/>
        </w:rPr>
        <w:t xml:space="preserve">, 301–306. </w:t>
      </w:r>
      <w:hyperlink r:id="rId1615" w:history="1">
        <w:r w:rsidRPr="00D36414">
          <w:rPr>
            <w:rStyle w:val="Hyperlink"/>
            <w:rFonts w:cstheme="minorHAnsi"/>
          </w:rPr>
          <w:t>https://doi.org/10.3354/meps339301</w:t>
        </w:r>
      </w:hyperlink>
    </w:p>
    <w:p w14:paraId="3B4AFA8A"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cRae, L., Deinet, S., Gill, M. &amp; Collen, B. (2012). </w:t>
      </w:r>
      <w:r w:rsidRPr="00D36414">
        <w:rPr>
          <w:rFonts w:cstheme="minorHAnsi"/>
          <w:i/>
          <w:iCs/>
        </w:rPr>
        <w:t>The Arctic species trend index: Tracking trends in Arctic marine populations. CAFF Assessment Series No. 7.</w:t>
      </w:r>
      <w:r w:rsidRPr="00D36414">
        <w:rPr>
          <w:rFonts w:cstheme="minorHAnsi"/>
          <w:iCs/>
        </w:rPr>
        <w:t xml:space="preserve"> </w:t>
      </w:r>
      <w:r w:rsidRPr="00D36414">
        <w:rPr>
          <w:rFonts w:cstheme="minorHAnsi"/>
        </w:rPr>
        <w:t xml:space="preserve">Akureyri, Iceland: CAFF International Secretariat. Retrieved from </w:t>
      </w:r>
      <w:hyperlink r:id="rId1616" w:history="1">
        <w:r w:rsidRPr="00D36414">
          <w:rPr>
            <w:rStyle w:val="Hyperlink"/>
            <w:rFonts w:cstheme="minorHAnsi"/>
          </w:rPr>
          <w:t>https://oaarchive.arctic-council.org/bitstream/handle/11374/219/ASTI_Tracking_Trends_Arctic_Marine_Populations_April_2012.pdf?sequence=1</w:t>
        </w:r>
      </w:hyperlink>
      <w:r w:rsidRPr="00D36414">
        <w:rPr>
          <w:rFonts w:cstheme="minorHAnsi"/>
        </w:rPr>
        <w:t xml:space="preserve"> </w:t>
      </w:r>
    </w:p>
    <w:p w14:paraId="467A5D1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A. (2005). </w:t>
      </w:r>
      <w:r w:rsidRPr="00D36414">
        <w:rPr>
          <w:rFonts w:cstheme="minorHAnsi"/>
          <w:i/>
          <w:iCs/>
        </w:rPr>
        <w:t>Ecosystems and human well-being: Synthesis</w:t>
      </w:r>
      <w:r w:rsidRPr="00D36414">
        <w:rPr>
          <w:rFonts w:cstheme="minorHAnsi"/>
        </w:rPr>
        <w:t>. Washington, DC, USA: Island Press.</w:t>
      </w:r>
    </w:p>
    <w:p w14:paraId="5F5348B3"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édail, F., &amp; Diadema, K. (2009). Glacial refugia influence plant diversity patterns in the Mediterranean </w:t>
      </w:r>
      <w:r w:rsidRPr="00D36414">
        <w:rPr>
          <w:rFonts w:cstheme="minorHAnsi"/>
        </w:rPr>
        <w:lastRenderedPageBreak/>
        <w:t xml:space="preserve">Basin. </w:t>
      </w:r>
      <w:r w:rsidRPr="00D36414">
        <w:rPr>
          <w:rFonts w:cstheme="minorHAnsi"/>
          <w:i/>
          <w:iCs/>
        </w:rPr>
        <w:t>Journal of Biogeography</w:t>
      </w:r>
      <w:r w:rsidRPr="00D36414">
        <w:rPr>
          <w:rFonts w:cstheme="minorHAnsi"/>
        </w:rPr>
        <w:t xml:space="preserve">, </w:t>
      </w:r>
      <w:r w:rsidRPr="00D36414">
        <w:rPr>
          <w:rFonts w:cstheme="minorHAnsi"/>
          <w:i/>
          <w:iCs/>
        </w:rPr>
        <w:t>36</w:t>
      </w:r>
      <w:r w:rsidRPr="00D36414">
        <w:rPr>
          <w:rFonts w:cstheme="minorHAnsi"/>
        </w:rPr>
        <w:t xml:space="preserve">(7), 1333–1345. </w:t>
      </w:r>
      <w:hyperlink r:id="rId1617" w:history="1">
        <w:r w:rsidRPr="00D36414">
          <w:rPr>
            <w:rStyle w:val="Hyperlink"/>
            <w:rFonts w:cstheme="minorHAnsi"/>
          </w:rPr>
          <w:t>http://doi.org/10.1111/j.1365-2699.2008.02051.x</w:t>
        </w:r>
      </w:hyperlink>
    </w:p>
    <w:p w14:paraId="1918DE16"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edPAN &amp; RAC/SPA. (2016). </w:t>
      </w:r>
      <w:r w:rsidRPr="00D36414">
        <w:rPr>
          <w:rFonts w:cstheme="minorHAnsi"/>
          <w:i/>
        </w:rPr>
        <w:t>The 2016 status of marine protected areas in the Mediterranean. Main findings</w:t>
      </w:r>
      <w:r w:rsidRPr="00D36414">
        <w:rPr>
          <w:rFonts w:cstheme="minorHAnsi"/>
        </w:rPr>
        <w:t xml:space="preserve">. Retrieved from </w:t>
      </w:r>
      <w:hyperlink r:id="rId1618" w:history="1">
        <w:r w:rsidRPr="00D36414">
          <w:rPr>
            <w:rStyle w:val="Hyperlink"/>
            <w:rFonts w:cstheme="minorHAnsi"/>
          </w:rPr>
          <w:t>http://www.oceanactionhub.org/2016-status-marine-protected-areas-mediterranean-main-findings</w:t>
        </w:r>
      </w:hyperlink>
    </w:p>
    <w:p w14:paraId="6A0CAA69"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eerhoff, M., Teixeira-de Mello, F., Kruk, C., Alonso, C., González-Bergonzoni, I., Pacheco, J. P., Lacerot, G., Arim, M., Beklioglu, M., Brucet, S., Goyenola, G., Iglesias, C., Mazzeo, N., Kosten, S., &amp; Jeppesen, E. (2012). </w:t>
      </w:r>
      <w:r w:rsidRPr="00D36414">
        <w:rPr>
          <w:rFonts w:cstheme="minorHAnsi"/>
          <w:iCs/>
        </w:rPr>
        <w:t>Environmental warming in shallow lakes. A review of potential changes in community structure as evidenced from space-for-time substitution approaches</w:t>
      </w:r>
      <w:r w:rsidRPr="00D36414">
        <w:rPr>
          <w:rFonts w:cstheme="minorHAnsi"/>
        </w:rPr>
        <w:t xml:space="preserve">. </w:t>
      </w:r>
      <w:r w:rsidRPr="00D36414">
        <w:rPr>
          <w:rFonts w:cstheme="minorHAnsi"/>
          <w:i/>
          <w:iCs/>
        </w:rPr>
        <w:t>Advances in Ecological Research</w:t>
      </w:r>
      <w:r w:rsidRPr="00D36414">
        <w:rPr>
          <w:rFonts w:cstheme="minorHAnsi"/>
          <w:i/>
        </w:rPr>
        <w:t>, 46,</w:t>
      </w:r>
      <w:r w:rsidRPr="00D36414">
        <w:rPr>
          <w:rFonts w:cstheme="minorHAnsi"/>
        </w:rPr>
        <w:t xml:space="preserve"> 259-349. </w:t>
      </w:r>
      <w:hyperlink r:id="rId1619" w:history="1">
        <w:r w:rsidRPr="00D36414">
          <w:rPr>
            <w:rStyle w:val="Hyperlink"/>
            <w:rFonts w:cstheme="minorHAnsi"/>
          </w:rPr>
          <w:t>https://doi.org/10.1016/B978-0-12-396992-7.00004-6</w:t>
        </w:r>
      </w:hyperlink>
    </w:p>
    <w:p w14:paraId="02F275B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iri, S., Bauer, A., Allen, A., Castro-Herrera, F., Chirio, L., Colli, G., Das, I., Doan, T., Glaw, F., Grismer, L., Hoogmoed, M., Kraus, F., LeBreton, M., Meirte, D., Nagy, Z., Nogueira, C., Oliver, P., Pincheira-Donoso, D., Shea, G., Sindaco, R., Tallowin, O., Torres, S., Trape, J., Uetz, P., Wagner, P., Wang, Y. Z., Ziegler, T., &amp; Roll, U. (2018). Extinct, obscure or imaginary: the lizard species with the smallest ranges. </w:t>
      </w:r>
      <w:r w:rsidRPr="00D36414">
        <w:rPr>
          <w:rFonts w:cstheme="minorHAnsi"/>
          <w:i/>
          <w:iCs/>
        </w:rPr>
        <w:t>Diversity &amp; Distributions</w:t>
      </w:r>
      <w:r w:rsidRPr="00D36414">
        <w:rPr>
          <w:rFonts w:cstheme="minorHAnsi"/>
        </w:rPr>
        <w:t xml:space="preserve">, </w:t>
      </w:r>
    </w:p>
    <w:p w14:paraId="2A9B5CE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Meliadou, A., &amp; Troumbis, A. Y. (1997). Aspects of heterogeneity in the distribution of diversity of the European herpetofauna.</w:t>
      </w:r>
      <w:r w:rsidRPr="00D36414">
        <w:rPr>
          <w:rFonts w:cstheme="minorHAnsi"/>
          <w:i/>
        </w:rPr>
        <w:t xml:space="preserve"> Acta Oecologica,</w:t>
      </w:r>
      <w:r w:rsidRPr="00D36414">
        <w:rPr>
          <w:rFonts w:cstheme="minorHAnsi"/>
          <w:i/>
          <w:iCs/>
        </w:rPr>
        <w:t xml:space="preserve"> 18</w:t>
      </w:r>
      <w:r w:rsidRPr="00D36414">
        <w:rPr>
          <w:rFonts w:cstheme="minorHAnsi"/>
        </w:rPr>
        <w:t xml:space="preserve">(4), 393–412. </w:t>
      </w:r>
      <w:hyperlink r:id="rId1620" w:history="1">
        <w:r w:rsidRPr="00D36414">
          <w:rPr>
            <w:rStyle w:val="Hyperlink"/>
            <w:rFonts w:cstheme="minorHAnsi"/>
          </w:rPr>
          <w:t>https://doi.org/10.1016/S1146-609X(97)80031-8</w:t>
        </w:r>
      </w:hyperlink>
    </w:p>
    <w:p w14:paraId="2546E4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ltofte, H., Barry, T., Berteaux, D., Bültmann, H., Christiansen, J. S., Cook, J. A., Dahlberg, A., Daniëls, F, J. A., Ehrich, D.,Fjeldså, J., Friðriksson, F., Ganter, B., Gaston, A. J., Gillespie, L. J., Grenoble, L., Hoberg, E. P., Hodkinson, I. D., Huntington, H. P., Ims, R. A., Josefson, A. B., Kutz, S. J., Kuzmin, S. L., Laidre, K. L., Lassuy, D. R., Lewis, P. N., Lovejoy, C., Michel, C., Mokievsky, V., Mustonen, T., Payer, D. C.,Poulin, M., Reid, D. G., Reist, J. D., Tessler, D. F., Wrona, F. J. (2013). </w:t>
      </w:r>
      <w:r w:rsidRPr="00D36414">
        <w:rPr>
          <w:rFonts w:cstheme="minorHAnsi"/>
          <w:i/>
          <w:iCs/>
        </w:rPr>
        <w:t>Arctic Biodiversity Assessment. Synthesis</w:t>
      </w:r>
      <w:r w:rsidRPr="00D36414">
        <w:rPr>
          <w:rFonts w:cstheme="minorHAnsi"/>
        </w:rPr>
        <w:t>. Akureyri, Iceland: Conservation of Arctic Flora and Fauna (CAFF).</w:t>
      </w:r>
    </w:p>
    <w:p w14:paraId="2BB24B0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ngerink, K. J., Dover, C. L. Van, Ardron, J., Baker, M., Escobar-briones, E., Gjerde, K., Koslow, J. A., Ramirez-Llodra, E., Lara-Lopez, A., Squires, D., Sutton, T., Sweetman, A. K., &amp; Levin, L. A. (2014). A call for deep-ocean stewardship. </w:t>
      </w:r>
      <w:r w:rsidRPr="00D36414">
        <w:rPr>
          <w:rFonts w:cstheme="minorHAnsi"/>
          <w:i/>
          <w:iCs/>
        </w:rPr>
        <w:t>Science</w:t>
      </w:r>
      <w:r w:rsidRPr="00D36414">
        <w:rPr>
          <w:rFonts w:cstheme="minorHAnsi"/>
        </w:rPr>
        <w:t xml:space="preserve">, </w:t>
      </w:r>
      <w:r w:rsidRPr="00D36414">
        <w:rPr>
          <w:rFonts w:cstheme="minorHAnsi"/>
          <w:i/>
          <w:iCs/>
        </w:rPr>
        <w:t>344</w:t>
      </w:r>
      <w:r w:rsidRPr="00D36414">
        <w:rPr>
          <w:rFonts w:cstheme="minorHAnsi"/>
          <w:iCs/>
        </w:rPr>
        <w:t>(6185)</w:t>
      </w:r>
      <w:r w:rsidRPr="00D36414">
        <w:rPr>
          <w:rFonts w:cstheme="minorHAnsi"/>
        </w:rPr>
        <w:t xml:space="preserve">, 696-698. </w:t>
      </w:r>
      <w:hyperlink r:id="rId1621" w:history="1">
        <w:r w:rsidRPr="00D36414">
          <w:rPr>
            <w:rStyle w:val="Hyperlink"/>
            <w:rFonts w:cstheme="minorHAnsi"/>
          </w:rPr>
          <w:t>https://doi.org/10.1126/science.1251458</w:t>
        </w:r>
      </w:hyperlink>
    </w:p>
    <w:p w14:paraId="71F4FD3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runková, K., Preislerová, Z., &amp; Chytrý, M. (2014). Environmental drivers of species composition and richness in dry grasslands of northern and central Bohemia, Czech Republic. </w:t>
      </w:r>
      <w:r w:rsidRPr="00D36414">
        <w:rPr>
          <w:rFonts w:cstheme="minorHAnsi"/>
          <w:i/>
          <w:iCs/>
          <w:lang w:val="de-CH"/>
        </w:rPr>
        <w:t>Tuexenia</w:t>
      </w:r>
      <w:r w:rsidRPr="00D36414">
        <w:rPr>
          <w:rFonts w:cstheme="minorHAnsi"/>
          <w:lang w:val="de-CH"/>
        </w:rPr>
        <w:t xml:space="preserve">, </w:t>
      </w:r>
      <w:r w:rsidRPr="00D36414">
        <w:rPr>
          <w:rFonts w:cstheme="minorHAnsi"/>
          <w:i/>
          <w:iCs/>
          <w:lang w:val="de-CH"/>
        </w:rPr>
        <w:t>34</w:t>
      </w:r>
      <w:r w:rsidRPr="00D36414">
        <w:rPr>
          <w:rFonts w:cstheme="minorHAnsi"/>
          <w:lang w:val="de-CH"/>
        </w:rPr>
        <w:t xml:space="preserve">(1), 447–466. </w:t>
      </w:r>
      <w:hyperlink r:id="rId1622" w:history="1">
        <w:r w:rsidRPr="00D36414">
          <w:rPr>
            <w:rStyle w:val="Hyperlink"/>
            <w:rFonts w:cstheme="minorHAnsi"/>
            <w:lang w:val="de-CH"/>
          </w:rPr>
          <w:t>https://doi.org/10.14471/2014.34.017</w:t>
        </w:r>
      </w:hyperlink>
    </w:p>
    <w:p w14:paraId="5EA337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ssager, M. L., Lehner, B., Grill, G., Nedeva, I., &amp; Schmitt, O. (2016). Estimating the volume and age of water stored in global lakes using a geo-statistical approach.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rPr>
        <w:t xml:space="preserve">, 13603. </w:t>
      </w:r>
      <w:hyperlink r:id="rId1623" w:history="1">
        <w:r w:rsidRPr="00D36414">
          <w:rPr>
            <w:rStyle w:val="Hyperlink"/>
            <w:rFonts w:cstheme="minorHAnsi"/>
          </w:rPr>
          <w:t>https://doi.org/10.1038/ncomms13603</w:t>
        </w:r>
      </w:hyperlink>
    </w:p>
    <w:p w14:paraId="36988B9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eyer, S., Wesche, K., Krause, B., &amp; Leuschner, C. (2013). Dramatic losses of specialist arable plants in central Germany since the 1950s/60s - a cross-regional analysis. </w:t>
      </w:r>
      <w:r w:rsidRPr="00D36414">
        <w:rPr>
          <w:rFonts w:cstheme="minorHAnsi"/>
          <w:i/>
          <w:iCs/>
        </w:rPr>
        <w:t>Diversity and Distributions</w:t>
      </w:r>
      <w:r w:rsidRPr="00D36414">
        <w:rPr>
          <w:rFonts w:cstheme="minorHAnsi"/>
        </w:rPr>
        <w:t xml:space="preserve">, </w:t>
      </w:r>
      <w:r w:rsidRPr="00D36414">
        <w:rPr>
          <w:rFonts w:cstheme="minorHAnsi"/>
          <w:i/>
          <w:iCs/>
        </w:rPr>
        <w:t>19</w:t>
      </w:r>
      <w:r w:rsidRPr="00D36414">
        <w:rPr>
          <w:rFonts w:cstheme="minorHAnsi"/>
        </w:rPr>
        <w:t xml:space="preserve">(9), 1175–1187. </w:t>
      </w:r>
      <w:hyperlink r:id="rId1624" w:history="1">
        <w:r w:rsidRPr="00D36414">
          <w:rPr>
            <w:rStyle w:val="Hyperlink"/>
            <w:rFonts w:cstheme="minorHAnsi"/>
          </w:rPr>
          <w:t>https://doi.org/10.1111/ddi.12102</w:t>
        </w:r>
      </w:hyperlink>
    </w:p>
    <w:p w14:paraId="152F599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cheli, F., Halpern, B. S., Walbridge, S., Ciriaco, S., Ferretti, F., Fraschetti, S., Lewison, R., Nykjaer, L., &amp; Rosenberg, A. A. (2013). Cumulative Human Impacts on Mediterranean and Black Sea Marine Ecosystems: Assessing Current Pressures and Opportunities. </w:t>
      </w:r>
      <w:r w:rsidRPr="00D36414">
        <w:rPr>
          <w:rFonts w:cstheme="minorHAnsi"/>
          <w:i/>
          <w:iCs/>
        </w:rPr>
        <w:t>Plos ONE</w:t>
      </w:r>
      <w:r w:rsidRPr="00D36414">
        <w:rPr>
          <w:rFonts w:cstheme="minorHAnsi"/>
        </w:rPr>
        <w:t xml:space="preserve">, </w:t>
      </w:r>
      <w:r w:rsidRPr="00D36414">
        <w:rPr>
          <w:rFonts w:cstheme="minorHAnsi"/>
          <w:i/>
          <w:iCs/>
        </w:rPr>
        <w:t>8</w:t>
      </w:r>
      <w:r w:rsidRPr="00D36414">
        <w:rPr>
          <w:rFonts w:cstheme="minorHAnsi"/>
        </w:rPr>
        <w:t xml:space="preserve">(12), e79889. </w:t>
      </w:r>
      <w:hyperlink r:id="rId1625" w:history="1">
        <w:r w:rsidRPr="00D36414">
          <w:rPr>
            <w:rStyle w:val="Hyperlink"/>
            <w:rFonts w:cstheme="minorHAnsi"/>
          </w:rPr>
          <w:t>https://doi.org/10.1371/journal.pone.0079889</w:t>
        </w:r>
      </w:hyperlink>
      <w:r w:rsidRPr="00D36414">
        <w:rPr>
          <w:rStyle w:val="Hyperlink"/>
          <w:rFonts w:cstheme="minorHAnsi"/>
        </w:rPr>
        <w:t xml:space="preserve"> </w:t>
      </w:r>
    </w:p>
    <w:p w14:paraId="548C27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cklin, P. (2007). The Aral Sea disaster. </w:t>
      </w:r>
      <w:r w:rsidRPr="00D36414">
        <w:rPr>
          <w:rFonts w:cstheme="minorHAnsi"/>
          <w:i/>
          <w:iCs/>
        </w:rPr>
        <w:t>Annual Review of Earth and Planetary Sciences</w:t>
      </w:r>
      <w:r w:rsidRPr="00D36414">
        <w:rPr>
          <w:rFonts w:cstheme="minorHAnsi"/>
        </w:rPr>
        <w:t xml:space="preserve">, </w:t>
      </w:r>
      <w:r w:rsidRPr="00D36414">
        <w:rPr>
          <w:rFonts w:cstheme="minorHAnsi"/>
          <w:i/>
          <w:iCs/>
        </w:rPr>
        <w:t>35</w:t>
      </w:r>
      <w:r w:rsidRPr="00D36414">
        <w:rPr>
          <w:rFonts w:cstheme="minorHAnsi"/>
        </w:rPr>
        <w:t xml:space="preserve">(1), 47–72. </w:t>
      </w:r>
      <w:hyperlink r:id="rId1626" w:history="1">
        <w:r w:rsidRPr="00D36414">
          <w:rPr>
            <w:rStyle w:val="Hyperlink"/>
            <w:rFonts w:cstheme="minorHAnsi"/>
          </w:rPr>
          <w:t>https://doi.org/10.1146/annurev.earth.35.031306.140120</w:t>
        </w:r>
      </w:hyperlink>
    </w:p>
    <w:p w14:paraId="1FDC13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Mieszkowska, N., Kendall, M. A., Hawkins, S. J., Leaper, R., &amp; Williamson, P. (2006). Changes in the range of some common rocky shore species in Britania response to climate change. </w:t>
      </w:r>
      <w:r w:rsidRPr="00D36414">
        <w:rPr>
          <w:rFonts w:cstheme="minorHAnsi"/>
          <w:i/>
          <w:iCs/>
        </w:rPr>
        <w:t>Hydrobiologia</w:t>
      </w:r>
      <w:r w:rsidRPr="00D36414">
        <w:rPr>
          <w:rFonts w:cstheme="minorHAnsi"/>
        </w:rPr>
        <w:t xml:space="preserve">, </w:t>
      </w:r>
      <w:r w:rsidRPr="00D36414">
        <w:rPr>
          <w:rFonts w:cstheme="minorHAnsi"/>
          <w:i/>
          <w:iCs/>
        </w:rPr>
        <w:t>555</w:t>
      </w:r>
      <w:r w:rsidRPr="00D36414">
        <w:rPr>
          <w:rFonts w:cstheme="minorHAnsi"/>
        </w:rPr>
        <w:t xml:space="preserve">, 241. </w:t>
      </w:r>
      <w:hyperlink r:id="rId1627" w:history="1">
        <w:r w:rsidRPr="00D36414">
          <w:rPr>
            <w:rStyle w:val="Hyperlink"/>
            <w:rFonts w:cstheme="minorHAnsi"/>
          </w:rPr>
          <w:t>https://doi.org/10.1007/s10750-005-1120-6</w:t>
        </w:r>
      </w:hyperlink>
    </w:p>
    <w:p w14:paraId="58DCAAC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eszkowska, N., Sugden, H., Firth, L. B., &amp; Hawkins. (2014). The role of sustained observations in tracking impacts of environmental change on marine biodiversity and ecosystems. </w:t>
      </w:r>
      <w:r w:rsidRPr="00D36414">
        <w:rPr>
          <w:rFonts w:cstheme="minorHAnsi"/>
          <w:i/>
          <w:iCs/>
        </w:rPr>
        <w:t>Philosophical Transactions of the Royal Society A: Mathematical, Physical, and Engineering Sciences</w:t>
      </w:r>
      <w:r w:rsidRPr="00D36414">
        <w:rPr>
          <w:rFonts w:cstheme="minorHAnsi"/>
        </w:rPr>
        <w:t xml:space="preserve">, </w:t>
      </w:r>
      <w:r w:rsidRPr="00D36414">
        <w:rPr>
          <w:rFonts w:cstheme="minorHAnsi"/>
          <w:i/>
          <w:iCs/>
        </w:rPr>
        <w:t>372</w:t>
      </w:r>
      <w:r w:rsidRPr="00D36414">
        <w:rPr>
          <w:rFonts w:cstheme="minorHAnsi"/>
        </w:rPr>
        <w:t xml:space="preserve">(2025), 20130339. </w:t>
      </w:r>
      <w:hyperlink r:id="rId1628" w:history="1">
        <w:r w:rsidRPr="00D36414">
          <w:rPr>
            <w:rStyle w:val="Hyperlink"/>
            <w:rFonts w:cstheme="minorHAnsi"/>
          </w:rPr>
          <w:t>https://doi.org/10.1098/rsta.2013.0339</w:t>
        </w:r>
      </w:hyperlink>
    </w:p>
    <w:p w14:paraId="248FF3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lkov, F. N. &amp; Gvozdetskiy, N. A. [Мильков, Ф. Н., &amp; Гвоздецкий, Н. А.]. (1969). </w:t>
      </w:r>
      <w:r w:rsidRPr="00D36414">
        <w:rPr>
          <w:rFonts w:cstheme="minorHAnsi"/>
          <w:i/>
        </w:rPr>
        <w:t xml:space="preserve">Физическая география СССР. Общий обзор. Европейская часть СССР. Кавказ [The physical geography of the USSR. Overview. The European part of the USSR. The Caucasus]. </w:t>
      </w:r>
      <w:r w:rsidRPr="00D36414">
        <w:rPr>
          <w:rFonts w:cstheme="minorHAnsi"/>
        </w:rPr>
        <w:t>Moscow, Russian Federation: Mysl.</w:t>
      </w:r>
    </w:p>
    <w:p w14:paraId="417C53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lkov, F. N. [Мильков, Ф. Н.]. (1977). Природные зоны СССР [Natural zones of the USSR]. Moscow, Russian Federation: </w:t>
      </w:r>
      <w:r w:rsidRPr="00D36414">
        <w:rPr>
          <w:rFonts w:cstheme="minorHAnsi"/>
          <w:lang w:val="ru-RU"/>
        </w:rPr>
        <w:t>Мысль</w:t>
      </w:r>
      <w:r w:rsidRPr="00D36414">
        <w:rPr>
          <w:rFonts w:cstheme="minorHAnsi"/>
        </w:rPr>
        <w:t xml:space="preserve"> [Mysl].</w:t>
      </w:r>
    </w:p>
    <w:p w14:paraId="59A5008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llaku, F., Rexhepi, F., Krasniqi, E., Pajazitaj, Q., Mala, X., &amp; Berisha, N. (2013). </w:t>
      </w:r>
      <w:r w:rsidRPr="00D36414">
        <w:rPr>
          <w:rFonts w:cstheme="minorHAnsi"/>
          <w:i/>
          <w:iCs/>
        </w:rPr>
        <w:t>Libri i Kuq i Florës Vaskulare të Republikës së Kosovës [The red book of vascular flora of the Republic of Kosovo]</w:t>
      </w:r>
      <w:r w:rsidRPr="00D36414">
        <w:rPr>
          <w:rFonts w:cstheme="minorHAnsi"/>
        </w:rPr>
        <w:t xml:space="preserve">. Retrieved from </w:t>
      </w:r>
      <w:hyperlink r:id="rId1629" w:history="1">
        <w:r w:rsidRPr="00D36414">
          <w:rPr>
            <w:rStyle w:val="Hyperlink"/>
            <w:rFonts w:cstheme="minorHAnsi"/>
          </w:rPr>
          <w:t>http://www.ammk-rks.net/repository/docs/Libri_i_Kuq_i_Flores_vaskulare_Shqip_(permbledhje).pdf</w:t>
        </w:r>
      </w:hyperlink>
      <w:r w:rsidRPr="00D36414">
        <w:rPr>
          <w:rFonts w:cstheme="minorHAnsi"/>
        </w:rPr>
        <w:t xml:space="preserve"> </w:t>
      </w:r>
    </w:p>
    <w:p w14:paraId="2A13165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llon, A., Petty, S. J., Little, B., Gimenez, O., Cornulier, T., &amp; Lambin, X. (2014). Dampening prey cycle overrides the impact of climate change on predator population dynamics: A long‐term demographic study on tawny owls. </w:t>
      </w:r>
      <w:r w:rsidRPr="00D36414">
        <w:rPr>
          <w:rFonts w:cstheme="minorHAnsi"/>
          <w:i/>
          <w:iCs/>
        </w:rPr>
        <w:t>Global Change Biology,</w:t>
      </w:r>
      <w:r w:rsidRPr="00D36414">
        <w:rPr>
          <w:rFonts w:cstheme="minorHAnsi"/>
          <w:i/>
        </w:rPr>
        <w:t xml:space="preserve"> 20</w:t>
      </w:r>
      <w:r w:rsidRPr="00D36414">
        <w:rPr>
          <w:rFonts w:cstheme="minorHAnsi"/>
        </w:rPr>
        <w:t xml:space="preserve">(6), 1770–81. </w:t>
      </w:r>
      <w:hyperlink r:id="rId1630" w:history="1">
        <w:r w:rsidRPr="00D36414">
          <w:rPr>
            <w:rStyle w:val="Hyperlink"/>
            <w:rFonts w:cstheme="minorHAnsi"/>
          </w:rPr>
          <w:t>https://doi.org/10.1111/gcb.12546</w:t>
        </w:r>
      </w:hyperlink>
    </w:p>
    <w:p w14:paraId="394CB76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lner-Gulland, E. J., Kreuzberg-Mukhina, E., Grebot, B., Ling, S., Bykova, E., Abdusalamov, I., Bekenov, A., Gärdenfors, U., Hilton-Taylor, C., Salnikov, V., &amp; Stogova, L. (2006). Application of IUCN red listing criteria at the regional and national levels: a case study from Central Asia. </w:t>
      </w:r>
      <w:r w:rsidRPr="00D36414">
        <w:rPr>
          <w:rFonts w:cstheme="minorHAnsi"/>
          <w:i/>
        </w:rPr>
        <w:t>Biodiversity and Conservation, 15</w:t>
      </w:r>
      <w:r w:rsidRPr="00D36414">
        <w:rPr>
          <w:rFonts w:cstheme="minorHAnsi"/>
        </w:rPr>
        <w:t xml:space="preserve">(6), 1873-1886. </w:t>
      </w:r>
      <w:hyperlink r:id="rId1631" w:history="1">
        <w:r w:rsidRPr="00D36414">
          <w:rPr>
            <w:rStyle w:val="Hyperlink"/>
            <w:rFonts w:cstheme="minorHAnsi"/>
          </w:rPr>
          <w:t>https://doi.org/10.1007/s10531-005-4304-5</w:t>
        </w:r>
      </w:hyperlink>
    </w:p>
    <w:p w14:paraId="4F250CA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lner-Gulland, E. J., &amp; Singh, N. J. (2016). Two decades of saiga antelope research. In J. Bro‐Jørgensen, &amp; D. P. Mallon, </w:t>
      </w:r>
      <w:r w:rsidRPr="00D36414">
        <w:rPr>
          <w:rFonts w:cstheme="minorHAnsi"/>
          <w:i/>
          <w:iCs/>
        </w:rPr>
        <w:t>Antelope Conservation</w:t>
      </w:r>
      <w:r w:rsidRPr="00D36414">
        <w:rPr>
          <w:rFonts w:cstheme="minorHAnsi"/>
        </w:rPr>
        <w:t xml:space="preserve"> (pp. 297–314). Chichester, UK: John Wiley &amp; Sons, Ltd. </w:t>
      </w:r>
      <w:hyperlink r:id="rId1632" w:history="1">
        <w:r w:rsidRPr="00D36414">
          <w:rPr>
            <w:rStyle w:val="Hyperlink"/>
            <w:rFonts w:cstheme="minorHAnsi"/>
          </w:rPr>
          <w:t>https://doi.org/10.1002/9781118409572.ch15</w:t>
        </w:r>
      </w:hyperlink>
    </w:p>
    <w:p w14:paraId="5B62ACB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nayeva, T. Y., Bragg, O. M., &amp; Sirin, A. A. (2017a). Towards ecosystem-based restoration of peatland biodiversity. </w:t>
      </w:r>
      <w:r w:rsidRPr="00D36414">
        <w:rPr>
          <w:rFonts w:cstheme="minorHAnsi"/>
          <w:i/>
          <w:iCs/>
        </w:rPr>
        <w:t>Mires and Peat</w:t>
      </w:r>
      <w:r w:rsidRPr="00D36414">
        <w:rPr>
          <w:rFonts w:cstheme="minorHAnsi"/>
        </w:rPr>
        <w:t xml:space="preserve">, </w:t>
      </w:r>
      <w:r w:rsidRPr="00D36414">
        <w:rPr>
          <w:rFonts w:cstheme="minorHAnsi"/>
          <w:i/>
        </w:rPr>
        <w:t>19,</w:t>
      </w:r>
      <w:r w:rsidRPr="00D36414">
        <w:rPr>
          <w:rFonts w:cstheme="minorHAnsi"/>
        </w:rPr>
        <w:t xml:space="preserve"> UNSP 01. </w:t>
      </w:r>
      <w:hyperlink r:id="rId1633" w:history="1">
        <w:r w:rsidRPr="00D36414">
          <w:rPr>
            <w:rStyle w:val="Hyperlink"/>
            <w:rFonts w:cstheme="minorHAnsi"/>
          </w:rPr>
          <w:t>https://doi.org/10.19189/MaP.2013.OMB.150</w:t>
        </w:r>
      </w:hyperlink>
    </w:p>
    <w:p w14:paraId="7388F11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nayeva, T., &amp; Sirin, A. (2005). Use and conservation of mires in Russia. In G. M. Steiner (Ed.), </w:t>
      </w:r>
      <w:r w:rsidRPr="00D36414">
        <w:rPr>
          <w:rFonts w:cstheme="minorHAnsi"/>
          <w:i/>
          <w:iCs/>
        </w:rPr>
        <w:t>Mires – from Siberia to Tierra del Fuego</w:t>
      </w:r>
      <w:r w:rsidRPr="00D36414">
        <w:rPr>
          <w:rFonts w:cstheme="minorHAnsi"/>
        </w:rPr>
        <w:t xml:space="preserve"> (pp. 275–292). Linz, Austria: Biologiezentrum Oberösterreichisches Landesmuseum. </w:t>
      </w:r>
    </w:p>
    <w:p w14:paraId="679544C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nayeva, T., &amp; Sirin, A. (2009). Wetlands – Threatened Arctic ecosystems: Vulnerability to climate change and adaptation options. In </w:t>
      </w:r>
      <w:r w:rsidRPr="00D36414">
        <w:rPr>
          <w:rFonts w:cstheme="minorHAnsi"/>
          <w:i/>
          <w:iCs/>
        </w:rPr>
        <w:t>Climate change and Arctic sustainable development</w:t>
      </w:r>
      <w:r w:rsidRPr="00D36414">
        <w:rPr>
          <w:rFonts w:cstheme="minorHAnsi"/>
        </w:rPr>
        <w:t xml:space="preserve"> (pp. 76–83). Paris, France: UNESCO.</w:t>
      </w:r>
    </w:p>
    <w:p w14:paraId="647BC52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nayeva, T., &amp; Sirin, A. (2010). Arctic peatlands. In </w:t>
      </w:r>
      <w:r w:rsidRPr="00D36414">
        <w:rPr>
          <w:rFonts w:cstheme="minorHAnsi"/>
          <w:i/>
          <w:iCs/>
        </w:rPr>
        <w:t>Arctic biodiversity trends 2010 – Selected indicators of change</w:t>
      </w:r>
      <w:r w:rsidRPr="00D36414">
        <w:rPr>
          <w:rFonts w:cstheme="minorHAnsi"/>
        </w:rPr>
        <w:t xml:space="preserve"> (pp. 71–74). Akureyri, Iceland: CAFF International Secretariat.</w:t>
      </w:r>
    </w:p>
    <w:p w14:paraId="7B48557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nayeva, T. Y., &amp; Sirin, A. A. (2012). Peatland biodiversity and climate change. </w:t>
      </w:r>
      <w:r w:rsidRPr="00D36414">
        <w:rPr>
          <w:rFonts w:cstheme="minorHAnsi"/>
          <w:i/>
          <w:iCs/>
        </w:rPr>
        <w:t>Biology Bulletin Reviews</w:t>
      </w:r>
      <w:r w:rsidRPr="00D36414">
        <w:rPr>
          <w:rFonts w:cstheme="minorHAnsi"/>
        </w:rPr>
        <w:t xml:space="preserve">, </w:t>
      </w:r>
      <w:r w:rsidRPr="00D36414">
        <w:rPr>
          <w:rFonts w:cstheme="minorHAnsi"/>
          <w:i/>
          <w:iCs/>
        </w:rPr>
        <w:t>2</w:t>
      </w:r>
      <w:r w:rsidRPr="00D36414">
        <w:rPr>
          <w:rFonts w:cstheme="minorHAnsi"/>
        </w:rPr>
        <w:t xml:space="preserve">(2), 164–175. </w:t>
      </w:r>
      <w:hyperlink r:id="rId1634" w:history="1">
        <w:r w:rsidRPr="00D36414">
          <w:rPr>
            <w:rStyle w:val="Hyperlink"/>
            <w:rFonts w:cstheme="minorHAnsi"/>
          </w:rPr>
          <w:t>https://doi.org/10.1134/S207908641202003X</w:t>
        </w:r>
      </w:hyperlink>
    </w:p>
    <w:p w14:paraId="2103BBA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nayeva, T., Sirin, A., Kershaw, P., &amp; Bragg, O. (2017b). Arctic peatlands. In </w:t>
      </w:r>
      <w:r w:rsidRPr="00D36414">
        <w:rPr>
          <w:rFonts w:cstheme="minorHAnsi"/>
          <w:i/>
          <w:iCs/>
        </w:rPr>
        <w:t>The wetland book II: Distribution, description and conservation</w:t>
      </w:r>
      <w:r w:rsidRPr="00D36414">
        <w:rPr>
          <w:rFonts w:cstheme="minorHAnsi"/>
        </w:rPr>
        <w:t xml:space="preserve"> (pp. 1–15). Dordrecht, The Netherlands: Springer. </w:t>
      </w:r>
      <w:hyperlink r:id="rId1635" w:history="1">
        <w:r w:rsidRPr="00D36414">
          <w:rPr>
            <w:rStyle w:val="Hyperlink"/>
            <w:rFonts w:cstheme="minorHAnsi"/>
          </w:rPr>
          <w:t>https://doi.org/10.1007/978-94-007-6173-5_109-2</w:t>
        </w:r>
      </w:hyperlink>
    </w:p>
    <w:p w14:paraId="2743C90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Minayeva, T., Sirin, A., &amp; Bragg, O. (2009). </w:t>
      </w:r>
      <w:r w:rsidRPr="00D36414">
        <w:rPr>
          <w:rFonts w:cstheme="minorHAnsi"/>
          <w:i/>
          <w:iCs/>
        </w:rPr>
        <w:t>A quick scan of peatlands in Central and Eastern Europe</w:t>
      </w:r>
      <w:r w:rsidRPr="00D36414">
        <w:rPr>
          <w:rFonts w:cstheme="minorHAnsi"/>
        </w:rPr>
        <w:t>. Wageningen, The Netherlands: Wetlands International.</w:t>
      </w:r>
    </w:p>
    <w:p w14:paraId="6E83913E"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inayeva, T., Sirin, A., &amp; Stracher, G. (2013). The peat fires of Russia. In G. Stracher (Ed.), </w:t>
      </w:r>
      <w:r w:rsidRPr="00D36414">
        <w:rPr>
          <w:rFonts w:cstheme="minorHAnsi"/>
          <w:i/>
          <w:iCs/>
        </w:rPr>
        <w:t>Coal and peat fires: A global perspective</w:t>
      </w:r>
      <w:r w:rsidRPr="00D36414">
        <w:rPr>
          <w:rFonts w:cstheme="minorHAnsi"/>
        </w:rPr>
        <w:t xml:space="preserve"> (pp. 376–394). Amsterdam, The Netherlands: Elsevier B.V.</w:t>
      </w:r>
    </w:p>
    <w:p w14:paraId="4867DBD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rzoyan, Z. A., Volovik, S. P., &amp; Martyniuk, M. L. [Мирзоян, З. А., Воловик, С. П., &amp; Мартынюк, М. Л.]. (2002). Развитие популяции Beroe ovata в Азово-Черноморском бассейне [Development of </w:t>
      </w:r>
      <w:r w:rsidRPr="00D36414">
        <w:rPr>
          <w:rFonts w:cstheme="minorHAnsi"/>
          <w:i/>
        </w:rPr>
        <w:t>Beroe ovata</w:t>
      </w:r>
      <w:r w:rsidRPr="00D36414">
        <w:rPr>
          <w:rFonts w:cstheme="minorHAnsi"/>
        </w:rPr>
        <w:t xml:space="preserve"> populations in the Azov-Black Sea basin]. In </w:t>
      </w:r>
      <w:r w:rsidRPr="00D36414">
        <w:rPr>
          <w:rFonts w:cstheme="minorHAnsi"/>
          <w:i/>
          <w:iCs/>
        </w:rPr>
        <w:t>Основные проблемы рыбного хозяйства и охраны рыбохозяйственных водоемов Азово-Черноморского басейна (2000-2001 гг.) [Main problems of fisheries and protection of fishery water bodies of the Azov-Black Sea basin]</w:t>
      </w:r>
      <w:r w:rsidRPr="00D36414">
        <w:rPr>
          <w:rFonts w:cstheme="minorHAnsi"/>
        </w:rPr>
        <w:t xml:space="preserve"> (pp. 180–192). Rostov-on-Don, Russian Federation: AzNIIRKh. </w:t>
      </w:r>
    </w:p>
    <w:p w14:paraId="536A1C6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trofanov, I. V., &amp; Mamilov, N. S. (2015). Fish diversity and fisheries in the Caspian Sea and Aral–Syr Darya basin in the Republic of Kazakhstan at the beginning of the 21st Century. </w:t>
      </w:r>
      <w:r w:rsidRPr="00D36414">
        <w:rPr>
          <w:rFonts w:cstheme="minorHAnsi"/>
          <w:i/>
          <w:iCs/>
        </w:rPr>
        <w:t>Aquatic Ecosystem Health &amp; Management</w:t>
      </w:r>
      <w:r w:rsidRPr="00D36414">
        <w:rPr>
          <w:rFonts w:cstheme="minorHAnsi"/>
        </w:rPr>
        <w:t xml:space="preserve">, </w:t>
      </w:r>
      <w:r w:rsidRPr="00D36414">
        <w:rPr>
          <w:rFonts w:cstheme="minorHAnsi"/>
          <w:i/>
          <w:iCs/>
        </w:rPr>
        <w:t>18</w:t>
      </w:r>
      <w:r w:rsidRPr="00D36414">
        <w:rPr>
          <w:rFonts w:cstheme="minorHAnsi"/>
        </w:rPr>
        <w:t xml:space="preserve">(2), 160–170. </w:t>
      </w:r>
      <w:hyperlink r:id="rId1636" w:history="1">
        <w:r w:rsidRPr="00D36414">
          <w:rPr>
            <w:rStyle w:val="Hyperlink"/>
            <w:rFonts w:cstheme="minorHAnsi"/>
          </w:rPr>
          <w:t>https://doi.org/10.1080/14634988.2015.1028870</w:t>
        </w:r>
      </w:hyperlink>
    </w:p>
    <w:p w14:paraId="28D1607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ittermeier, R. A., Robles Gil, P., Hoffmann, M., Pilgrom, J., Brooks, T., Mittermeier, C. G., Lamoreux, J., &amp; da Fonseca, G. A. B. (2004). </w:t>
      </w:r>
      <w:r w:rsidRPr="00D36414">
        <w:rPr>
          <w:rFonts w:cstheme="minorHAnsi"/>
          <w:i/>
          <w:iCs/>
        </w:rPr>
        <w:t>Hotspots revisited. Earth’s biologically richest and most endangered terrestrial ecoregions</w:t>
      </w:r>
      <w:r w:rsidRPr="00D36414">
        <w:rPr>
          <w:rFonts w:cstheme="minorHAnsi"/>
        </w:rPr>
        <w:t>. Chicago, USA: University of Chicago Press.</w:t>
      </w:r>
    </w:p>
    <w:p w14:paraId="036E40B3"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Moerland, W., De Baerdemaeker, A., Boesveld, A., Grutters, M. A. J., &amp; Van de Poel, J. L. (2015). Rotterdam. In J. Kelcey (Ed.), </w:t>
      </w:r>
      <w:r w:rsidRPr="00D36414">
        <w:rPr>
          <w:rFonts w:cstheme="minorHAnsi"/>
          <w:i/>
          <w:iCs/>
        </w:rPr>
        <w:t>Vertebrates and Invertebrates of European Cities: Selected non-avian fauna</w:t>
      </w:r>
      <w:r w:rsidRPr="00D36414">
        <w:rPr>
          <w:rFonts w:cstheme="minorHAnsi"/>
        </w:rPr>
        <w:t xml:space="preserve"> (pp. 453–494). New York, USA: Springer Science+Business Media. </w:t>
      </w:r>
      <w:hyperlink r:id="rId1637" w:history="1">
        <w:r w:rsidRPr="00D36414">
          <w:rPr>
            <w:rStyle w:val="Hyperlink"/>
            <w:rFonts w:cstheme="minorHAnsi"/>
          </w:rPr>
          <w:t>https://doi.org/10.1007/978-1-4939-1698-6</w:t>
        </w:r>
      </w:hyperlink>
    </w:p>
    <w:p w14:paraId="37B4BE7D" w14:textId="77777777" w:rsidR="00ED7B7A" w:rsidRPr="00D36414" w:rsidRDefault="00ED7B7A" w:rsidP="00ED7B7A">
      <w:pPr>
        <w:widowControl w:val="0"/>
        <w:autoSpaceDE w:val="0"/>
        <w:autoSpaceDN w:val="0"/>
        <w:adjustRightInd w:val="0"/>
        <w:spacing w:before="120"/>
        <w:ind w:left="480" w:hanging="480"/>
        <w:rPr>
          <w:rFonts w:cstheme="minorHAnsi"/>
          <w:i/>
        </w:rPr>
      </w:pPr>
      <w:r w:rsidRPr="00D36414">
        <w:rPr>
          <w:rFonts w:cstheme="minorHAnsi"/>
        </w:rPr>
        <w:t xml:space="preserve">Möllmann, C., Müller-Karulis, B., Diekmann, R., Flinkman, J., &amp; Gårdmark, A. (2007). </w:t>
      </w:r>
      <w:r w:rsidRPr="00D36414">
        <w:rPr>
          <w:rFonts w:cstheme="minorHAnsi"/>
          <w:i/>
        </w:rPr>
        <w:t xml:space="preserve">Ecosystem regime state in the Baltic proper, Gulf of Riga, Gulf of Finland, and the Bothnian Sea. </w:t>
      </w:r>
      <w:r w:rsidRPr="00D36414">
        <w:rPr>
          <w:rFonts w:cstheme="minorHAnsi"/>
          <w:i/>
          <w:iCs/>
        </w:rPr>
        <w:t>HELCOM Indicator Fact Sheets 2007</w:t>
      </w:r>
      <w:r w:rsidRPr="00D36414">
        <w:rPr>
          <w:rFonts w:cstheme="minorHAnsi"/>
          <w:i/>
        </w:rPr>
        <w:t>.</w:t>
      </w:r>
    </w:p>
    <w:p w14:paraId="2BFC82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lnár, Z. (2014). Perception and management of spatio-temporal pasture heterogeneity by Hungarian herders. </w:t>
      </w:r>
      <w:r w:rsidRPr="00D36414">
        <w:rPr>
          <w:rFonts w:cstheme="minorHAnsi"/>
          <w:i/>
        </w:rPr>
        <w:t>Rangeland Ecology and Management 67,</w:t>
      </w:r>
      <w:r w:rsidRPr="00D36414">
        <w:rPr>
          <w:rFonts w:cstheme="minorHAnsi"/>
        </w:rPr>
        <w:t xml:space="preserve"> 107–118. </w:t>
      </w:r>
      <w:hyperlink r:id="rId1638" w:history="1">
        <w:r w:rsidRPr="00D36414">
          <w:rPr>
            <w:rStyle w:val="Hyperlink"/>
            <w:rFonts w:cstheme="minorHAnsi"/>
          </w:rPr>
          <w:t>https://doi.org/10.2111/REM-D-13-00082.1</w:t>
        </w:r>
      </w:hyperlink>
    </w:p>
    <w:p w14:paraId="112262DC"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Molnár, Z., Biró, M., Bartha, S., &amp; Fekete, G. (2012). Past trends, present state and future prospects of Hungarian forest-steppes. In M. J. A. Werger, &amp; M. A. van Staalduinen, </w:t>
      </w:r>
      <w:r w:rsidRPr="00D36414">
        <w:rPr>
          <w:rFonts w:cstheme="minorHAnsi"/>
          <w:i/>
          <w:iCs/>
        </w:rPr>
        <w:t>Eurasian steppes. Ecological problems and livelihoods in a changing world</w:t>
      </w:r>
      <w:r w:rsidRPr="00D36414">
        <w:rPr>
          <w:rFonts w:cstheme="minorHAnsi"/>
        </w:rPr>
        <w:t xml:space="preserve"> (pp. 209–252). Dordrecht, The Netherlands: Springer. </w:t>
      </w:r>
      <w:hyperlink r:id="rId1639" w:history="1">
        <w:r w:rsidRPr="00D36414">
          <w:rPr>
            <w:rStyle w:val="Hyperlink"/>
            <w:rFonts w:cstheme="minorHAnsi"/>
            <w:lang w:val="es-ES"/>
          </w:rPr>
          <w:t>https://doi.org/10.1007/978-94-007-3886-7_7</w:t>
        </w:r>
      </w:hyperlink>
    </w:p>
    <w:p w14:paraId="6F375E6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Möls, T., Vellak, K., Vellak, A., &amp; Ingerpuu, N. (2013). </w:t>
      </w:r>
      <w:r w:rsidRPr="00D36414">
        <w:rPr>
          <w:rFonts w:cstheme="minorHAnsi"/>
        </w:rPr>
        <w:t xml:space="preserve">Global gradients in moss and vascular plant diversity. </w:t>
      </w:r>
      <w:r w:rsidRPr="00D36414">
        <w:rPr>
          <w:rFonts w:cstheme="minorHAnsi"/>
          <w:i/>
          <w:iCs/>
        </w:rPr>
        <w:t>Biodiversity and Conservation</w:t>
      </w:r>
      <w:r w:rsidRPr="00D36414">
        <w:rPr>
          <w:rFonts w:cstheme="minorHAnsi"/>
        </w:rPr>
        <w:t xml:space="preserve">, </w:t>
      </w:r>
      <w:r w:rsidRPr="00D36414">
        <w:rPr>
          <w:rFonts w:cstheme="minorHAnsi"/>
          <w:i/>
          <w:iCs/>
        </w:rPr>
        <w:t>22</w:t>
      </w:r>
      <w:r w:rsidRPr="00D36414">
        <w:rPr>
          <w:rFonts w:cstheme="minorHAnsi"/>
        </w:rPr>
        <w:t xml:space="preserve">(6–7), 1537–1551. </w:t>
      </w:r>
      <w:hyperlink r:id="rId1640" w:history="1">
        <w:r w:rsidRPr="00D36414">
          <w:rPr>
            <w:rStyle w:val="Hyperlink"/>
            <w:rFonts w:cstheme="minorHAnsi"/>
          </w:rPr>
          <w:t>https://doi.org/10.1007/s10531-013-0492-6</w:t>
        </w:r>
      </w:hyperlink>
    </w:p>
    <w:p w14:paraId="3A2E408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ning, C., &amp; Müller, J. (2009). Critical forest age thresholds for the diversity of lichens, molluscs and birds in beech (Fagus sylvatica L.) dominated forests. </w:t>
      </w:r>
      <w:r w:rsidRPr="00D36414">
        <w:rPr>
          <w:rFonts w:cstheme="minorHAnsi"/>
          <w:i/>
          <w:iCs/>
        </w:rPr>
        <w:t>Ecological Indicators</w:t>
      </w:r>
      <w:r w:rsidRPr="00D36414">
        <w:rPr>
          <w:rFonts w:cstheme="minorHAnsi"/>
        </w:rPr>
        <w:t xml:space="preserve">, </w:t>
      </w:r>
      <w:r w:rsidRPr="00D36414">
        <w:rPr>
          <w:rFonts w:cstheme="minorHAnsi"/>
          <w:i/>
          <w:iCs/>
        </w:rPr>
        <w:t>9</w:t>
      </w:r>
      <w:r w:rsidRPr="00D36414">
        <w:rPr>
          <w:rFonts w:cstheme="minorHAnsi"/>
        </w:rPr>
        <w:t xml:space="preserve">(5), 922–932. </w:t>
      </w:r>
      <w:hyperlink r:id="rId1641" w:history="1">
        <w:r w:rsidRPr="00D36414">
          <w:rPr>
            <w:rStyle w:val="Hyperlink"/>
            <w:rFonts w:cstheme="minorHAnsi"/>
          </w:rPr>
          <w:t>https://doi.org/10.1016/j.ecolind.2008.11.002</w:t>
        </w:r>
      </w:hyperlink>
    </w:p>
    <w:p w14:paraId="1B6E7F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ntero-Serra, I., Edwards, M., &amp; Genner, M. J. (2015). Warming shelf seas drive the subtropicalization of European pelagic fish communities.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1), 144–153. </w:t>
      </w:r>
      <w:hyperlink r:id="rId1642" w:history="1">
        <w:r w:rsidRPr="00D36414">
          <w:rPr>
            <w:rStyle w:val="Hyperlink"/>
            <w:rFonts w:cstheme="minorHAnsi"/>
          </w:rPr>
          <w:t>https://doi.org/10.1111/gcb.12747</w:t>
        </w:r>
      </w:hyperlink>
    </w:p>
    <w:p w14:paraId="791BEA50"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Montes, C., &amp; Martino, P. (1987). </w:t>
      </w:r>
      <w:r w:rsidRPr="00D36414">
        <w:rPr>
          <w:rFonts w:cstheme="minorHAnsi"/>
          <w:lang w:val="es-ES"/>
        </w:rPr>
        <w:t xml:space="preserve">Las lagunas salinas españolas [Spanish salt lakes]. In </w:t>
      </w:r>
      <w:r w:rsidRPr="00D36414">
        <w:rPr>
          <w:rFonts w:cstheme="minorHAnsi"/>
          <w:i/>
          <w:iCs/>
          <w:lang w:val="es-ES"/>
        </w:rPr>
        <w:t>Bases Cientficas para la protección de los humedales en España</w:t>
      </w:r>
      <w:r w:rsidRPr="00D36414">
        <w:rPr>
          <w:rFonts w:cstheme="minorHAnsi"/>
          <w:lang w:val="es-ES"/>
        </w:rPr>
        <w:t xml:space="preserve"> (pp. 95–145). Madrid, Spain: Real Academia de Ciencias Exactas, Físicas y Naturales de Madrid. </w:t>
      </w:r>
    </w:p>
    <w:p w14:paraId="3EF8FE3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oij, W. M., Janse, J. H., De Senerpont Domis, L. N., Hülsmann, S., &amp; Ibelings, B. W. (2007). Predicting </w:t>
      </w:r>
      <w:r w:rsidRPr="00D36414">
        <w:rPr>
          <w:rFonts w:cstheme="minorHAnsi"/>
        </w:rPr>
        <w:lastRenderedPageBreak/>
        <w:t xml:space="preserve">the effect of climate change on temperate shallow lakes with the ecosystem model PCLake. </w:t>
      </w:r>
      <w:r w:rsidRPr="00D36414">
        <w:rPr>
          <w:rFonts w:cstheme="minorHAnsi"/>
          <w:i/>
          <w:iCs/>
        </w:rPr>
        <w:t>Hydrobiologia</w:t>
      </w:r>
      <w:r w:rsidRPr="00D36414">
        <w:rPr>
          <w:rFonts w:cstheme="minorHAnsi"/>
        </w:rPr>
        <w:t xml:space="preserve">, </w:t>
      </w:r>
      <w:r w:rsidRPr="00D36414">
        <w:rPr>
          <w:rFonts w:cstheme="minorHAnsi"/>
          <w:i/>
          <w:iCs/>
        </w:rPr>
        <w:t>584</w:t>
      </w:r>
      <w:r w:rsidRPr="00D36414">
        <w:rPr>
          <w:rFonts w:cstheme="minorHAnsi"/>
        </w:rPr>
        <w:t xml:space="preserve">(1), 443–454. </w:t>
      </w:r>
      <w:hyperlink r:id="rId1643" w:history="1">
        <w:r w:rsidRPr="00D36414">
          <w:rPr>
            <w:rStyle w:val="Hyperlink"/>
            <w:rFonts w:cstheme="minorHAnsi"/>
          </w:rPr>
          <w:t>https://doi.org/10.1007/s10750-007-0600-2</w:t>
        </w:r>
      </w:hyperlink>
    </w:p>
    <w:p w14:paraId="713D67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on, D. (2013). </w:t>
      </w:r>
      <w:r w:rsidRPr="00D36414">
        <w:rPr>
          <w:rFonts w:cstheme="minorHAnsi"/>
          <w:i/>
          <w:iCs/>
        </w:rPr>
        <w:t>The plough that broke the steppes: Agriculture and environment on Russia’s grasslands, 1700-1914</w:t>
      </w:r>
      <w:r w:rsidRPr="00D36414">
        <w:rPr>
          <w:rFonts w:cstheme="minorHAnsi"/>
        </w:rPr>
        <w:t xml:space="preserve">. Oxford, UK: Oxford University Press. Retrieved from </w:t>
      </w:r>
      <w:hyperlink r:id="rId1644" w:history="1">
        <w:r w:rsidRPr="00D36414">
          <w:rPr>
            <w:rStyle w:val="Hyperlink"/>
            <w:rFonts w:cstheme="minorHAnsi"/>
          </w:rPr>
          <w:t>https://global.oup.com/academic/product/the-plough-that-broke-the-steppes-9780199556434?cc=cz&amp;lang=en&amp;</w:t>
        </w:r>
      </w:hyperlink>
    </w:p>
    <w:p w14:paraId="5BAF42A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ore, S. E., &amp; Huntington, H. P. (2008). Arctic marine mammals and climate change: Impacts and reilience. </w:t>
      </w:r>
      <w:r w:rsidRPr="00D36414">
        <w:rPr>
          <w:rFonts w:cstheme="minorHAnsi"/>
          <w:i/>
          <w:iCs/>
        </w:rPr>
        <w:t>Ecological Applications</w:t>
      </w:r>
      <w:r w:rsidRPr="00D36414">
        <w:rPr>
          <w:rFonts w:cstheme="minorHAnsi"/>
        </w:rPr>
        <w:t xml:space="preserve">, </w:t>
      </w:r>
      <w:r w:rsidRPr="00D36414">
        <w:rPr>
          <w:rFonts w:cstheme="minorHAnsi"/>
          <w:i/>
          <w:iCs/>
        </w:rPr>
        <w:t>18</w:t>
      </w:r>
      <w:r w:rsidRPr="00D36414">
        <w:rPr>
          <w:rFonts w:cstheme="minorHAnsi"/>
        </w:rPr>
        <w:t xml:space="preserve">(2), S157–S165. </w:t>
      </w:r>
      <w:hyperlink r:id="rId1645" w:history="1">
        <w:r w:rsidRPr="00D36414">
          <w:rPr>
            <w:rStyle w:val="Hyperlink"/>
            <w:rFonts w:cstheme="minorHAnsi"/>
          </w:rPr>
          <w:t>https://doi.org/10.1890/06-0571.1</w:t>
        </w:r>
      </w:hyperlink>
    </w:p>
    <w:p w14:paraId="6D9D5EFA"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Mora, C., Aburto-Oropeza, O., Ayala-Bocos, A., Ayotte, P. M., Banks, S., Bauman, A. G., Beger, M., Bessudo, S., Booth, D. J., Brokovich, E., Brooks, A., Chabanet, P., Cinner, J. E., Cortés, J., Cruz-Motta, J. J., Cupul-Magaña, A., DeMartini, E. E., Edgar, G. J., Feary, D. A., Ferse, S. C. A., Friedlander, A. M., Gaston, K. J., Gough, C., Graham, N. A. J., Green, A., Guzman, H., Hardt, M., Kulbicki, M., Letourneur, Y., Ĺpez-Pérez, A., Loreau, M., Loya, Y., Martinez, C., Mascareñas-Osorio, I., Morove, T., Nadon, M. O., Nakamura, Y., Paredes, G., Polunin, N. V. C., Pratchett, M. S., Reyes Bonilla, H., Rivera, F., Sala, E., Sandin, S. A., Soler, G., Stuart-Smith, R., Tessier, E., Tittensor, D. P., Tupper, M., Usseglio, P., Vigliola, L., Wantiez, L., Williams, I., Wilson, S. K., &amp; Zapata, F. A. (2011). Global human footprint on the linkage between biodiversity and ecosystem functioning in reef fishes. </w:t>
      </w:r>
      <w:r w:rsidRPr="00D36414">
        <w:rPr>
          <w:rFonts w:cstheme="minorHAnsi"/>
          <w:i/>
          <w:lang w:val="fr-CH"/>
        </w:rPr>
        <w:t>PLoS Biology 9</w:t>
      </w:r>
      <w:r w:rsidRPr="00D36414">
        <w:rPr>
          <w:rFonts w:cstheme="minorHAnsi"/>
          <w:lang w:val="fr-CH"/>
        </w:rPr>
        <w:t xml:space="preserve">(4), e1000606. </w:t>
      </w:r>
      <w:hyperlink r:id="rId1646" w:history="1">
        <w:r w:rsidRPr="00D36414">
          <w:rPr>
            <w:rStyle w:val="Hyperlink"/>
            <w:rFonts w:cstheme="minorHAnsi"/>
            <w:lang w:val="es-ES"/>
          </w:rPr>
          <w:t>https://doi.org/</w:t>
        </w:r>
        <w:r w:rsidRPr="00D36414">
          <w:rPr>
            <w:rStyle w:val="Hyperlink"/>
            <w:rFonts w:cstheme="minorHAnsi"/>
            <w:lang w:val="fr-CH"/>
          </w:rPr>
          <w:t>10.1371/journal.pbio.1000606</w:t>
        </w:r>
      </w:hyperlink>
    </w:p>
    <w:p w14:paraId="49519A4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Mora, C., Danovaro R., Loreau M. (2014). </w:t>
      </w:r>
      <w:r w:rsidRPr="00D36414">
        <w:rPr>
          <w:rFonts w:cstheme="minorHAnsi"/>
        </w:rPr>
        <w:t xml:space="preserve">Alternative hypotheses to explain why biodiversity-ecosystem functioning relationships are concave-up in some natural ecosystems but concave-down in manipulative experiments. </w:t>
      </w:r>
      <w:r w:rsidRPr="00D36414">
        <w:rPr>
          <w:rFonts w:cstheme="minorHAnsi"/>
          <w:i/>
        </w:rPr>
        <w:t>Scientific Reports 4,</w:t>
      </w:r>
      <w:r w:rsidRPr="00D36414">
        <w:rPr>
          <w:rFonts w:cstheme="minorHAnsi"/>
        </w:rPr>
        <w:t xml:space="preserve"> 5427. </w:t>
      </w:r>
      <w:hyperlink r:id="rId1647" w:history="1">
        <w:r w:rsidRPr="00D36414">
          <w:rPr>
            <w:rStyle w:val="Hyperlink"/>
            <w:rFonts w:cstheme="minorHAnsi"/>
          </w:rPr>
          <w:t>https://doi.org/10.1038/srep05427</w:t>
        </w:r>
      </w:hyperlink>
    </w:p>
    <w:p w14:paraId="5A9765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rato, T., Watson, R., Pitcher, T. J., &amp; Pauly, D. (2006). Fishing down the deep. </w:t>
      </w:r>
      <w:r w:rsidRPr="00D36414">
        <w:rPr>
          <w:rFonts w:cstheme="minorHAnsi"/>
          <w:i/>
          <w:iCs/>
        </w:rPr>
        <w:t>Fish and Fisheries</w:t>
      </w:r>
      <w:r w:rsidRPr="00D36414">
        <w:rPr>
          <w:rFonts w:cstheme="minorHAnsi"/>
        </w:rPr>
        <w:t xml:space="preserve">, </w:t>
      </w:r>
      <w:r w:rsidRPr="00D36414">
        <w:rPr>
          <w:rFonts w:cstheme="minorHAnsi"/>
          <w:i/>
          <w:iCs/>
        </w:rPr>
        <w:t>7</w:t>
      </w:r>
      <w:r w:rsidRPr="00D36414">
        <w:rPr>
          <w:rFonts w:cstheme="minorHAnsi"/>
        </w:rPr>
        <w:t xml:space="preserve">(1), 24–34. </w:t>
      </w:r>
      <w:hyperlink r:id="rId1648" w:history="1">
        <w:r w:rsidRPr="00D36414">
          <w:rPr>
            <w:rStyle w:val="Hyperlink"/>
            <w:rFonts w:cstheme="minorHAnsi"/>
          </w:rPr>
          <w:t>https://doi.org/10.1111/j.1467-2979.2006.00205.x</w:t>
        </w:r>
      </w:hyperlink>
    </w:p>
    <w:p w14:paraId="7D28B65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reira, F., Viedma, O., Arianoutsou, M., Curt, T., Koutsias, N., Rigolot, E., Barbati, A., Corona, P., Vaz, P., Xanthopoulos, G., Mouillot, F., &amp; Bilgili, E. (2011). Landscape - wildfire interactions in southern Europe: Implications for landscape management. </w:t>
      </w:r>
      <w:r w:rsidRPr="00D36414">
        <w:rPr>
          <w:rFonts w:cstheme="minorHAnsi"/>
          <w:i/>
          <w:iCs/>
        </w:rPr>
        <w:t>Journal of Environmental Management</w:t>
      </w:r>
      <w:r w:rsidRPr="00D36414">
        <w:rPr>
          <w:rFonts w:cstheme="minorHAnsi"/>
        </w:rPr>
        <w:t xml:space="preserve">, </w:t>
      </w:r>
      <w:r w:rsidRPr="00D36414">
        <w:rPr>
          <w:rFonts w:cstheme="minorHAnsi"/>
          <w:i/>
          <w:iCs/>
        </w:rPr>
        <w:t>92</w:t>
      </w:r>
      <w:r w:rsidRPr="00D36414">
        <w:rPr>
          <w:rFonts w:cstheme="minorHAnsi"/>
        </w:rPr>
        <w:t xml:space="preserve">(10), 2389–2402. </w:t>
      </w:r>
      <w:hyperlink r:id="rId1649" w:history="1">
        <w:r w:rsidRPr="00D36414">
          <w:rPr>
            <w:rStyle w:val="Hyperlink"/>
            <w:rFonts w:cstheme="minorHAnsi"/>
          </w:rPr>
          <w:t>http://doi.org/10.1016/j.jenvman.2011.06.028</w:t>
        </w:r>
      </w:hyperlink>
    </w:p>
    <w:p w14:paraId="1DE9390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reira, F. &amp; Russo, D. (2007). Modelling the impact of agricultural abandonment and wildfires on vertebrate diversity in Mediterranean Europe. </w:t>
      </w:r>
      <w:r w:rsidRPr="00D36414">
        <w:rPr>
          <w:rFonts w:cstheme="minorHAnsi"/>
          <w:i/>
        </w:rPr>
        <w:t>Landscape Ecology 22</w:t>
      </w:r>
      <w:r w:rsidRPr="00D36414">
        <w:rPr>
          <w:rFonts w:cstheme="minorHAnsi"/>
        </w:rPr>
        <w:t xml:space="preserve">(10), 1461-1476. </w:t>
      </w:r>
      <w:hyperlink r:id="rId1650" w:history="1">
        <w:r w:rsidRPr="00D36414">
          <w:rPr>
            <w:rStyle w:val="Hyperlink"/>
            <w:rFonts w:cstheme="minorHAnsi"/>
          </w:rPr>
          <w:t>https://doi.org/10.1007/s10980-007-9125-3</w:t>
        </w:r>
      </w:hyperlink>
    </w:p>
    <w:p w14:paraId="173C6A6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rgunov, B. (2011). </w:t>
      </w:r>
      <w:r w:rsidRPr="00D36414">
        <w:rPr>
          <w:rFonts w:cstheme="minorHAnsi"/>
          <w:i/>
        </w:rPr>
        <w:t xml:space="preserve">The diagnostic analysis of the environment of the Arctic zone of the Russian Federation (Extended summary). </w:t>
      </w:r>
      <w:r w:rsidRPr="00D36414">
        <w:rPr>
          <w:rFonts w:cstheme="minorHAnsi"/>
        </w:rPr>
        <w:t xml:space="preserve">Moscow, Russian Federation: </w:t>
      </w:r>
      <w:r w:rsidRPr="00D36414">
        <w:rPr>
          <w:rFonts w:cstheme="minorHAnsi"/>
          <w:lang w:val="ru-RU"/>
        </w:rPr>
        <w:t>Научный</w:t>
      </w:r>
      <w:r w:rsidRPr="00D36414">
        <w:rPr>
          <w:rFonts w:cstheme="minorHAnsi"/>
        </w:rPr>
        <w:t xml:space="preserve"> </w:t>
      </w:r>
      <w:r w:rsidRPr="00D36414">
        <w:rPr>
          <w:rFonts w:cstheme="minorHAnsi"/>
          <w:lang w:val="ru-RU"/>
        </w:rPr>
        <w:t>мир</w:t>
      </w:r>
      <w:r w:rsidRPr="00D36414">
        <w:rPr>
          <w:rFonts w:cstheme="minorHAnsi"/>
        </w:rPr>
        <w:t xml:space="preserve"> [Scientific World].</w:t>
      </w:r>
    </w:p>
    <w:p w14:paraId="03CB9EA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rin, X., Fahse, L., de Mazancourt, C., Scherer-Lorenzen, M., &amp; Bugmann, H. (2014). Temporal stability in forest productivity increases with tree diversity due to asynchrony in species dynamics. </w:t>
      </w:r>
      <w:r w:rsidRPr="00D36414">
        <w:rPr>
          <w:rFonts w:cstheme="minorHAnsi"/>
          <w:i/>
          <w:lang w:val="fr-CH"/>
        </w:rPr>
        <w:t>Ecology Letters. 17</w:t>
      </w:r>
      <w:r w:rsidRPr="00D36414">
        <w:rPr>
          <w:rFonts w:cstheme="minorHAnsi"/>
          <w:lang w:val="fr-CH"/>
        </w:rPr>
        <w:t xml:space="preserve">(12), 1526–1535. </w:t>
      </w:r>
      <w:hyperlink r:id="rId1651" w:history="1">
        <w:r w:rsidRPr="00D36414">
          <w:rPr>
            <w:rStyle w:val="Hyperlink"/>
            <w:rFonts w:cstheme="minorHAnsi"/>
          </w:rPr>
          <w:t>https://doi.org/</w:t>
        </w:r>
        <w:r w:rsidRPr="00D36414">
          <w:rPr>
            <w:rStyle w:val="Hyperlink"/>
            <w:rFonts w:cstheme="minorHAnsi"/>
            <w:lang w:val="fr-CH"/>
          </w:rPr>
          <w:t>10.1111/ele.12357</w:t>
        </w:r>
      </w:hyperlink>
    </w:p>
    <w:p w14:paraId="359167D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ss, B. (2015). Biodiversity climate change impacts report card technical paper: Freshwaters, climate change and UK conservation. </w:t>
      </w:r>
      <w:r w:rsidRPr="00D36414">
        <w:rPr>
          <w:rFonts w:cstheme="minorHAnsi"/>
          <w:i/>
          <w:iCs/>
        </w:rPr>
        <w:t>Freshwater Ecology, Biodiversity Report Card Paper 17</w:t>
      </w:r>
      <w:r w:rsidRPr="00D36414">
        <w:rPr>
          <w:rFonts w:cstheme="minorHAnsi"/>
        </w:rPr>
        <w:t>, 1–63.</w:t>
      </w:r>
    </w:p>
    <w:p w14:paraId="2648BB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Mouchet M. A., Villeger S., Mason N. W. H., &amp; Mouillot D. (2010). </w:t>
      </w:r>
      <w:r w:rsidRPr="00D36414">
        <w:rPr>
          <w:rFonts w:cstheme="minorHAnsi"/>
        </w:rPr>
        <w:t xml:space="preserve">A functional guide to functional diversity measures. </w:t>
      </w:r>
      <w:r w:rsidRPr="00D36414">
        <w:rPr>
          <w:rFonts w:cstheme="minorHAnsi"/>
          <w:i/>
        </w:rPr>
        <w:t>Functional Ecology, 24,</w:t>
      </w:r>
      <w:r w:rsidRPr="00D36414">
        <w:rPr>
          <w:rFonts w:cstheme="minorHAnsi"/>
        </w:rPr>
        <w:t xml:space="preserve"> 867–876. </w:t>
      </w:r>
      <w:hyperlink r:id="rId1652" w:history="1">
        <w:r w:rsidRPr="00D36414">
          <w:rPr>
            <w:rStyle w:val="Hyperlink"/>
            <w:rFonts w:cstheme="minorHAnsi"/>
          </w:rPr>
          <w:t>https://doi.org/10.1111/j.1365-2435.2010.01695.x</w:t>
        </w:r>
      </w:hyperlink>
    </w:p>
    <w:p w14:paraId="4F448F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ouillot, D., Albouy, C., Guilhaumon, F., Ben Rais Lasram, F., Coll, M., Devictor, V., Meynard, C. N., Pauly, D., Tomasini, J. A., Troussellier, M., Velez, L., Watson, R., Douzery, E. J. P., &amp; Mouquet, N. </w:t>
      </w:r>
      <w:r w:rsidRPr="00D36414">
        <w:rPr>
          <w:rFonts w:cstheme="minorHAnsi"/>
        </w:rPr>
        <w:lastRenderedPageBreak/>
        <w:t xml:space="preserve">(2011). Protected and threatened components of fish biodiversity in the Mediterranean Sea. </w:t>
      </w:r>
      <w:r w:rsidRPr="00D36414">
        <w:rPr>
          <w:rFonts w:cstheme="minorHAnsi"/>
          <w:i/>
          <w:iCs/>
        </w:rPr>
        <w:t>Current Biology</w:t>
      </w:r>
      <w:r w:rsidRPr="00D36414">
        <w:rPr>
          <w:rFonts w:cstheme="minorHAnsi"/>
        </w:rPr>
        <w:t xml:space="preserve">, </w:t>
      </w:r>
      <w:r w:rsidRPr="00D36414">
        <w:rPr>
          <w:rFonts w:cstheme="minorHAnsi"/>
          <w:i/>
          <w:iCs/>
        </w:rPr>
        <w:t>21</w:t>
      </w:r>
      <w:r w:rsidRPr="00D36414">
        <w:rPr>
          <w:rFonts w:cstheme="minorHAnsi"/>
        </w:rPr>
        <w:t xml:space="preserve">(12), 1044–1050. </w:t>
      </w:r>
      <w:hyperlink r:id="rId1653" w:history="1">
        <w:r w:rsidRPr="00D36414">
          <w:rPr>
            <w:rStyle w:val="Hyperlink"/>
            <w:rFonts w:cstheme="minorHAnsi"/>
          </w:rPr>
          <w:t>https://doi.org/10.1016/j.cub.2011.05.005</w:t>
        </w:r>
      </w:hyperlink>
    </w:p>
    <w:p w14:paraId="14511185"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Mouillot, D., Bellwood, D. R., Baraloto, C., Chave, J., Galzin, R., Harmelin-Vivien, M., Kulbicki, M., Lavergne, S., Lavorel, S., Mouquet, N., Paine, C. E. T., Renaud, J., &amp; Thuiller, W. (2013). Rare species support vulnerable functions in high-diversity ecosystems. </w:t>
      </w:r>
      <w:r w:rsidRPr="00D36414">
        <w:rPr>
          <w:rFonts w:cstheme="minorHAnsi"/>
          <w:i/>
        </w:rPr>
        <w:t>PLoS Biology, 11</w:t>
      </w:r>
      <w:r w:rsidRPr="00D36414">
        <w:rPr>
          <w:rFonts w:cstheme="minorHAnsi"/>
        </w:rPr>
        <w:t xml:space="preserve">(5), e1001569. </w:t>
      </w:r>
      <w:hyperlink r:id="rId1654" w:history="1">
        <w:r w:rsidRPr="00D36414">
          <w:rPr>
            <w:rStyle w:val="Hyperlink"/>
            <w:rFonts w:cstheme="minorHAnsi"/>
            <w:lang w:val="es-ES"/>
          </w:rPr>
          <w:t>https://doi.org/10.1371/journal.pbio.1001569</w:t>
        </w:r>
      </w:hyperlink>
    </w:p>
    <w:p w14:paraId="0519E02E"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Moya, Ó., Contreras-Díaz, H., Oromí, P., &amp; Juan, C. (2004). </w:t>
      </w:r>
      <w:r w:rsidRPr="00D36414">
        <w:rPr>
          <w:rFonts w:cstheme="minorHAnsi"/>
        </w:rPr>
        <w:t xml:space="preserve">Genetic structure, phylogeography and demography of two ground‐beetle species endemic to the Tenerife laurel forest (Canary Islands). </w:t>
      </w:r>
      <w:r w:rsidRPr="00D36414">
        <w:rPr>
          <w:rFonts w:cstheme="minorHAnsi"/>
          <w:i/>
          <w:iCs/>
          <w:lang w:val="es-ES"/>
        </w:rPr>
        <w:t>Molecular Ecology</w:t>
      </w:r>
      <w:r w:rsidRPr="00D36414">
        <w:rPr>
          <w:rFonts w:cstheme="minorHAnsi"/>
          <w:lang w:val="es-ES"/>
        </w:rPr>
        <w:t xml:space="preserve">, </w:t>
      </w:r>
      <w:r w:rsidRPr="00D36414">
        <w:rPr>
          <w:rFonts w:cstheme="minorHAnsi"/>
          <w:i/>
          <w:iCs/>
          <w:lang w:val="es-ES"/>
        </w:rPr>
        <w:t>13</w:t>
      </w:r>
      <w:r w:rsidRPr="00D36414">
        <w:rPr>
          <w:rFonts w:cstheme="minorHAnsi"/>
          <w:lang w:val="es-ES"/>
        </w:rPr>
        <w:t xml:space="preserve">(10), 3153–3167. </w:t>
      </w:r>
      <w:hyperlink r:id="rId1655" w:history="1">
        <w:r w:rsidRPr="00D36414">
          <w:rPr>
            <w:rStyle w:val="Hyperlink"/>
            <w:rFonts w:cstheme="minorHAnsi"/>
            <w:lang w:val="es-ES"/>
          </w:rPr>
          <w:t>http://doi.org/10.1111/j.1365-294X.2004.02316.x</w:t>
        </w:r>
      </w:hyperlink>
    </w:p>
    <w:p w14:paraId="4CB9F56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Mulec, J., &amp; Kosi, G. (2009). </w:t>
      </w:r>
      <w:r w:rsidRPr="00D36414">
        <w:rPr>
          <w:rFonts w:cstheme="minorHAnsi"/>
        </w:rPr>
        <w:t xml:space="preserve">Lampenflora algae and methods of growth control. </w:t>
      </w:r>
      <w:r w:rsidRPr="00D36414">
        <w:rPr>
          <w:rFonts w:cstheme="minorHAnsi"/>
          <w:i/>
          <w:iCs/>
        </w:rPr>
        <w:t>Journal of Cave and Karst Studies</w:t>
      </w:r>
      <w:r w:rsidRPr="00D36414">
        <w:rPr>
          <w:rFonts w:cstheme="minorHAnsi"/>
        </w:rPr>
        <w:t xml:space="preserve">, </w:t>
      </w:r>
      <w:r w:rsidRPr="00D36414">
        <w:rPr>
          <w:rFonts w:cstheme="minorHAnsi"/>
          <w:i/>
          <w:iCs/>
        </w:rPr>
        <w:t>71</w:t>
      </w:r>
      <w:r w:rsidRPr="00D36414">
        <w:rPr>
          <w:rFonts w:cstheme="minorHAnsi"/>
        </w:rPr>
        <w:t>(2), 109–115.</w:t>
      </w:r>
    </w:p>
    <w:p w14:paraId="1508BFE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üller, J., Klaus, V. H., Kleinebecker, T., Prati, D., Hölzel, N., &amp; Fischer, M. (2012). Impact of land-use intensity and productivity on bryophyte diversity in agricultural grasslands.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12), e51520. </w:t>
      </w:r>
      <w:hyperlink r:id="rId1656" w:history="1">
        <w:r w:rsidRPr="00D36414">
          <w:rPr>
            <w:rStyle w:val="Hyperlink"/>
            <w:rFonts w:cstheme="minorHAnsi"/>
          </w:rPr>
          <w:t>https://doi.org/10.1371/journal.pone.0051520</w:t>
        </w:r>
      </w:hyperlink>
    </w:p>
    <w:p w14:paraId="0BB68C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üller, R., Heinicke, T., Juschus, O., &amp; Zeitz, J. (2016). Genesis and abiotic characteristics of three high-altitude peatlands in the Tien Shan Mountains (Kyrgyzstan), with focus on silty peatland substrates. </w:t>
      </w:r>
      <w:r w:rsidRPr="00D36414">
        <w:rPr>
          <w:rFonts w:cstheme="minorHAnsi"/>
          <w:i/>
          <w:iCs/>
        </w:rPr>
        <w:t>Mires and Peat</w:t>
      </w:r>
      <w:r w:rsidRPr="00D36414">
        <w:rPr>
          <w:rFonts w:cstheme="minorHAnsi"/>
          <w:i/>
        </w:rPr>
        <w:t>, 18</w:t>
      </w:r>
      <w:r w:rsidRPr="00D36414">
        <w:rPr>
          <w:rFonts w:cstheme="minorHAnsi"/>
        </w:rPr>
        <w:t xml:space="preserve">(24), 1–19. </w:t>
      </w:r>
      <w:hyperlink r:id="rId1657" w:history="1">
        <w:r w:rsidRPr="00D36414">
          <w:rPr>
            <w:rStyle w:val="Hyperlink"/>
            <w:rFonts w:cstheme="minorHAnsi"/>
          </w:rPr>
          <w:t>http://doi.org/10.19189/MaP.2015.OMB.217</w:t>
        </w:r>
      </w:hyperlink>
    </w:p>
    <w:p w14:paraId="753CFD0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ullon, C., Steinmetz, F., Merino, G., Fernandes, J. A., Cheung, W. W. L., Butenschön, M., &amp; Barange, M. (2016). Quantitative pathways for Northeast Atlantic fisheries based on climate, ecological–economic and governance modelling scenarios. </w:t>
      </w:r>
      <w:r w:rsidRPr="00D36414">
        <w:rPr>
          <w:rFonts w:cstheme="minorHAnsi"/>
          <w:i/>
          <w:iCs/>
        </w:rPr>
        <w:t>Ecological Modelling</w:t>
      </w:r>
      <w:r w:rsidRPr="00D36414">
        <w:rPr>
          <w:rFonts w:cstheme="minorHAnsi"/>
        </w:rPr>
        <w:t xml:space="preserve">, </w:t>
      </w:r>
      <w:r w:rsidRPr="00D36414">
        <w:rPr>
          <w:rFonts w:cstheme="minorHAnsi"/>
          <w:i/>
          <w:iCs/>
        </w:rPr>
        <w:t>320</w:t>
      </w:r>
      <w:r w:rsidRPr="00D36414">
        <w:rPr>
          <w:rFonts w:cstheme="minorHAnsi"/>
          <w:i/>
        </w:rPr>
        <w:t>,</w:t>
      </w:r>
      <w:r w:rsidRPr="00D36414">
        <w:rPr>
          <w:rFonts w:cstheme="minorHAnsi"/>
        </w:rPr>
        <w:t xml:space="preserve"> 273–291. </w:t>
      </w:r>
      <w:hyperlink r:id="rId1658" w:history="1">
        <w:r w:rsidRPr="00D36414">
          <w:rPr>
            <w:rStyle w:val="Hyperlink"/>
            <w:rFonts w:cstheme="minorHAnsi"/>
          </w:rPr>
          <w:t>https://doi.org/10.1016/j.ecolmodel.2015.09.027</w:t>
        </w:r>
      </w:hyperlink>
    </w:p>
    <w:p w14:paraId="3FC41D3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umladze, L., Chaladze, G., Asanidze, Z., Saghinadze, S., &amp; Khachidze, E. (2008). </w:t>
      </w:r>
      <w:r w:rsidRPr="00D36414">
        <w:rPr>
          <w:rFonts w:cstheme="minorHAnsi"/>
          <w:i/>
          <w:iCs/>
        </w:rPr>
        <w:t>Refugial forest from the western Lesser Caucasus. Final Report. Priject ID – 090107</w:t>
      </w:r>
      <w:r w:rsidRPr="00D36414">
        <w:rPr>
          <w:rFonts w:cstheme="minorHAnsi"/>
        </w:rPr>
        <w:t>.</w:t>
      </w:r>
    </w:p>
    <w:p w14:paraId="61A24E0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uñoz-Fuentes, V., Vilà, C., Green, A. J., Negro, J. J., &amp; Sorenson, M. D. (2007). Hybridization between white-headed ducks and introduced ruddy ducks in Spain. </w:t>
      </w:r>
      <w:r w:rsidRPr="00D36414">
        <w:rPr>
          <w:rFonts w:cstheme="minorHAnsi"/>
          <w:i/>
          <w:iCs/>
        </w:rPr>
        <w:t>Molecular Ecology</w:t>
      </w:r>
      <w:r w:rsidRPr="00D36414">
        <w:rPr>
          <w:rFonts w:cstheme="minorHAnsi"/>
        </w:rPr>
        <w:t xml:space="preserve">, </w:t>
      </w:r>
      <w:r w:rsidRPr="00D36414">
        <w:rPr>
          <w:rFonts w:cstheme="minorHAnsi"/>
          <w:i/>
          <w:iCs/>
        </w:rPr>
        <w:t>16</w:t>
      </w:r>
      <w:r w:rsidRPr="00D36414">
        <w:rPr>
          <w:rFonts w:cstheme="minorHAnsi"/>
        </w:rPr>
        <w:t xml:space="preserve">(3), 629–638. </w:t>
      </w:r>
      <w:hyperlink r:id="rId1659" w:history="1">
        <w:r w:rsidRPr="00D36414">
          <w:rPr>
            <w:rStyle w:val="Hyperlink"/>
            <w:rFonts w:cstheme="minorHAnsi"/>
          </w:rPr>
          <w:t>https://doi.org/10.1111/j.1365-294X.2006.03170.x</w:t>
        </w:r>
      </w:hyperlink>
    </w:p>
    <w:p w14:paraId="2A993EF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urray, J. W., Top, Z., &amp; Ozsoy, E. (1989). Hydrographic properties and ventilation of the Black Sea. </w:t>
      </w:r>
      <w:r w:rsidRPr="00D36414">
        <w:rPr>
          <w:rFonts w:cstheme="minorHAnsi"/>
          <w:i/>
          <w:iCs/>
        </w:rPr>
        <w:t>Deep Sea Resources</w:t>
      </w:r>
      <w:r w:rsidRPr="00D36414">
        <w:rPr>
          <w:rFonts w:cstheme="minorHAnsi"/>
        </w:rPr>
        <w:t xml:space="preserve">, </w:t>
      </w:r>
      <w:r w:rsidRPr="00D36414">
        <w:rPr>
          <w:rFonts w:cstheme="minorHAnsi"/>
          <w:i/>
          <w:iCs/>
        </w:rPr>
        <w:t>38</w:t>
      </w:r>
      <w:r w:rsidRPr="00D36414">
        <w:rPr>
          <w:rFonts w:cstheme="minorHAnsi"/>
        </w:rPr>
        <w:t xml:space="preserve">(Suppl.), S663–S689. </w:t>
      </w:r>
      <w:hyperlink r:id="rId1660" w:history="1">
        <w:r w:rsidRPr="00D36414">
          <w:rPr>
            <w:rStyle w:val="Hyperlink"/>
            <w:rFonts w:cstheme="minorHAnsi"/>
          </w:rPr>
          <w:t>https://doi.org/10.1016/S0198-0149(10)80003-2</w:t>
        </w:r>
      </w:hyperlink>
    </w:p>
    <w:p w14:paraId="54112EF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Mustonen, T., &amp; Helander, E. (Eds.). (2004). </w:t>
      </w:r>
      <w:r w:rsidRPr="00D36414">
        <w:rPr>
          <w:rFonts w:cstheme="minorHAnsi"/>
          <w:i/>
          <w:iCs/>
        </w:rPr>
        <w:t>Snowscapes, dreamscapes - A snowchange community book of change</w:t>
      </w:r>
      <w:r w:rsidRPr="00D36414">
        <w:rPr>
          <w:rFonts w:cstheme="minorHAnsi"/>
        </w:rPr>
        <w:t>. Tampere, Finland: Tampere Polytechnic.</w:t>
      </w:r>
    </w:p>
    <w:p w14:paraId="3243C480" w14:textId="77777777" w:rsidR="00ED7B7A" w:rsidRPr="00D36414" w:rsidRDefault="00ED7B7A" w:rsidP="00ED7B7A">
      <w:pPr>
        <w:spacing w:before="120"/>
        <w:ind w:left="567" w:hanging="567"/>
        <w:rPr>
          <w:rFonts w:cstheme="minorHAnsi"/>
        </w:rPr>
      </w:pPr>
      <w:r w:rsidRPr="00D36414">
        <w:rPr>
          <w:rFonts w:cstheme="minorHAnsi"/>
        </w:rPr>
        <w:t xml:space="preserve">Nakhutsrishvili, G. (2003). High mountain vegetation of the Caucasus region. In L. Nagy, G. Grabherr, C. Körner, &amp; D. B. A. Thompson (Eds.), </w:t>
      </w:r>
      <w:r w:rsidRPr="00D36414">
        <w:rPr>
          <w:rFonts w:cstheme="minorHAnsi"/>
          <w:i/>
          <w:iCs/>
        </w:rPr>
        <w:t>Alpine biodiversity in Europe</w:t>
      </w:r>
      <w:r w:rsidRPr="00D36414">
        <w:rPr>
          <w:rFonts w:cstheme="minorHAnsi"/>
        </w:rPr>
        <w:t xml:space="preserve"> (pp. 93–103). Berlin, Germany: Springer.</w:t>
      </w:r>
    </w:p>
    <w:p w14:paraId="6CD62542" w14:textId="77777777" w:rsidR="00ED7B7A" w:rsidRPr="00D36414" w:rsidRDefault="00ED7B7A" w:rsidP="00ED7B7A">
      <w:pPr>
        <w:spacing w:before="120"/>
        <w:ind w:left="567" w:hanging="567"/>
        <w:rPr>
          <w:rFonts w:cstheme="minorHAnsi"/>
        </w:rPr>
      </w:pPr>
      <w:r w:rsidRPr="00D36414">
        <w:rPr>
          <w:rFonts w:cstheme="minorHAnsi"/>
        </w:rPr>
        <w:t xml:space="preserve">Nakhutsrishvili, G., Zazanashvili, N., &amp; Batsatsashvili, K. (2011). Regional profile: Colchic and Hyrcanic temperate rainforests of the western Eurasian Caucasus. In D. A. DellaSala (Ed.), </w:t>
      </w:r>
      <w:r w:rsidRPr="00D36414">
        <w:rPr>
          <w:rFonts w:cstheme="minorHAnsi"/>
          <w:i/>
          <w:iCs/>
        </w:rPr>
        <w:t>Temperate and boreal rainforests of the world: Ecology and conservation</w:t>
      </w:r>
      <w:r w:rsidRPr="00D36414">
        <w:rPr>
          <w:rFonts w:cstheme="minorHAnsi"/>
        </w:rPr>
        <w:t xml:space="preserve"> (pp. 214–222). Washington, DC, USA: Island Press.</w:t>
      </w:r>
    </w:p>
    <w:p w14:paraId="6E604F1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khutsrishvili, G., Zazanashvili, N., Batsatsashvili, K., &amp; Montalvo Mancheno, C. S. (2015). Colchic and Hyrcanian forests of the Caucasus: similarities, differences and conservation status. </w:t>
      </w:r>
      <w:r w:rsidRPr="00D36414">
        <w:rPr>
          <w:rFonts w:cstheme="minorHAnsi"/>
          <w:i/>
          <w:iCs/>
        </w:rPr>
        <w:t>Flora Mediterranea</w:t>
      </w:r>
      <w:r w:rsidRPr="00D36414">
        <w:rPr>
          <w:rFonts w:cstheme="minorHAnsi"/>
          <w:i/>
        </w:rPr>
        <w:t xml:space="preserve">, </w:t>
      </w:r>
      <w:r w:rsidRPr="00D36414">
        <w:rPr>
          <w:rFonts w:cstheme="minorHAnsi"/>
          <w:i/>
          <w:iCs/>
        </w:rPr>
        <w:t>25</w:t>
      </w:r>
      <w:r w:rsidRPr="00D36414">
        <w:rPr>
          <w:rFonts w:cstheme="minorHAnsi"/>
          <w:i/>
        </w:rPr>
        <w:t>,</w:t>
      </w:r>
      <w:r w:rsidRPr="00D36414">
        <w:rPr>
          <w:rFonts w:cstheme="minorHAnsi"/>
        </w:rPr>
        <w:t xml:space="preserve"> 185–192. </w:t>
      </w:r>
      <w:hyperlink r:id="rId1661" w:history="1">
        <w:r w:rsidRPr="00D36414">
          <w:rPr>
            <w:rStyle w:val="Hyperlink"/>
            <w:rFonts w:cstheme="minorHAnsi"/>
          </w:rPr>
          <w:t>http://doi.org/10.7320/FlMedit25SI.185</w:t>
        </w:r>
      </w:hyperlink>
    </w:p>
    <w:p w14:paraId="7FC7C20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msaraev, B. B., Abidueva, E. Y., &amp; Lavrent’eva, E. V. [Намсараев, Б. Б., Абидуева, Е. Ю., &amp; Лаврентьева, Е. В.]. (2008). </w:t>
      </w:r>
      <w:r w:rsidRPr="00D36414">
        <w:rPr>
          <w:rFonts w:cstheme="minorHAnsi"/>
          <w:i/>
          <w:iCs/>
        </w:rPr>
        <w:t xml:space="preserve">Экология микроорганизмов экстремальных водных систем </w:t>
      </w:r>
      <w:r w:rsidRPr="00D36414">
        <w:rPr>
          <w:rFonts w:cstheme="minorHAnsi"/>
          <w:i/>
          <w:iCs/>
        </w:rPr>
        <w:lastRenderedPageBreak/>
        <w:t>[Ecology of microorganisms in extreme aquatic systems]</w:t>
      </w:r>
      <w:r w:rsidRPr="00D36414">
        <w:rPr>
          <w:rFonts w:cstheme="minorHAnsi"/>
        </w:rPr>
        <w:t xml:space="preserve">. Ulan-Ude, Russian Federation: Издательство Бурятского Государственного Университета [Publishing House of Buryat State University]. </w:t>
      </w:r>
    </w:p>
    <w:p w14:paraId="2D6AA2A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SA. (2004). </w:t>
      </w:r>
      <w:r w:rsidRPr="00D36414">
        <w:rPr>
          <w:rFonts w:cstheme="minorHAnsi"/>
          <w:i/>
        </w:rPr>
        <w:t>Caspian Sea.</w:t>
      </w:r>
      <w:r w:rsidRPr="00D36414">
        <w:rPr>
          <w:rFonts w:cstheme="minorHAnsi"/>
        </w:rPr>
        <w:t xml:space="preserve"> Retrieved from </w:t>
      </w:r>
      <w:hyperlink r:id="rId1662" w:history="1">
        <w:r w:rsidRPr="00D36414">
          <w:rPr>
            <w:rStyle w:val="Hyperlink"/>
            <w:rFonts w:cstheme="minorHAnsi"/>
          </w:rPr>
          <w:t>https://eoimages.gsfc.nasa.gov/images/imagerecords/70000/70736/CaspianSea.A2004100.0945.1km.jpg</w:t>
        </w:r>
      </w:hyperlink>
    </w:p>
    <w:p w14:paraId="6EEF28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SA. (2014). Revelation of Aral Sea disaster. Retrieved from </w:t>
      </w:r>
      <w:hyperlink r:id="rId1663" w:history="1">
        <w:r w:rsidRPr="00D36414">
          <w:rPr>
            <w:rStyle w:val="Hyperlink"/>
            <w:rFonts w:cstheme="minorHAnsi"/>
          </w:rPr>
          <w:t>http://www.capitalwired.com/nasas-images-revelation-of-aral-sea-disaster/23259/</w:t>
        </w:r>
      </w:hyperlink>
    </w:p>
    <w:p w14:paraId="67FD2087" w14:textId="77777777" w:rsidR="00ED7B7A" w:rsidRPr="00D36414" w:rsidRDefault="00ED7B7A" w:rsidP="00ED7B7A">
      <w:pPr>
        <w:widowControl w:val="0"/>
        <w:autoSpaceDE w:val="0"/>
        <w:autoSpaceDN w:val="0"/>
        <w:adjustRightInd w:val="0"/>
        <w:spacing w:before="120"/>
        <w:ind w:left="480" w:hanging="480"/>
        <w:rPr>
          <w:rFonts w:cstheme="minorHAnsi"/>
          <w:b/>
          <w:iCs/>
        </w:rPr>
      </w:pPr>
      <w:r w:rsidRPr="00D36414">
        <w:rPr>
          <w:rFonts w:cstheme="minorHAnsi"/>
          <w:lang w:val="es-ES"/>
        </w:rPr>
        <w:t xml:space="preserve">Nascimbene, J., Lazzaro, L., &amp; Benesperi, R. (2015). </w:t>
      </w:r>
      <w:r w:rsidRPr="00D36414">
        <w:rPr>
          <w:rFonts w:cstheme="minorHAnsi"/>
        </w:rPr>
        <w:t xml:space="preserve">Patterns of β-diversity and similarity reveal biotic homogenization of epiphytic lichen communities associated with the spread of black locust forests. </w:t>
      </w:r>
      <w:r w:rsidRPr="00D36414">
        <w:rPr>
          <w:rFonts w:cstheme="minorHAnsi"/>
          <w:i/>
          <w:iCs/>
        </w:rPr>
        <w:t>Fungal Ecology</w:t>
      </w:r>
      <w:r w:rsidRPr="00D36414">
        <w:rPr>
          <w:rFonts w:cstheme="minorHAnsi"/>
        </w:rPr>
        <w:t xml:space="preserve">, </w:t>
      </w:r>
      <w:r w:rsidRPr="00D36414">
        <w:rPr>
          <w:rFonts w:cstheme="minorHAnsi"/>
          <w:i/>
          <w:iCs/>
        </w:rPr>
        <w:t>14</w:t>
      </w:r>
      <w:r w:rsidRPr="00D36414">
        <w:rPr>
          <w:rFonts w:cstheme="minorHAnsi"/>
        </w:rPr>
        <w:t xml:space="preserve">, 1–7. </w:t>
      </w:r>
      <w:hyperlink r:id="rId1664" w:history="1">
        <w:r w:rsidRPr="00D36414">
          <w:rPr>
            <w:rStyle w:val="Hyperlink"/>
            <w:rFonts w:cstheme="minorHAnsi"/>
          </w:rPr>
          <w:t>https://doi.org/10.1016/j.funeco.2014.10.006</w:t>
        </w:r>
      </w:hyperlink>
    </w:p>
    <w:p w14:paraId="74D5D62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scimbene, J., Nimis, P. L., &amp; Ravera, S. (2013a). Evaluating the conservation status of epiphytic lichens of Italy: A red list. </w:t>
      </w:r>
      <w:r w:rsidRPr="00D36414">
        <w:rPr>
          <w:rFonts w:cstheme="minorHAnsi"/>
          <w:i/>
          <w:iCs/>
        </w:rPr>
        <w:t>Plant Biosystems</w:t>
      </w:r>
      <w:r w:rsidRPr="00D36414">
        <w:rPr>
          <w:rFonts w:cstheme="minorHAnsi"/>
        </w:rPr>
        <w:t xml:space="preserve">, </w:t>
      </w:r>
      <w:r w:rsidRPr="00D36414">
        <w:rPr>
          <w:rFonts w:cstheme="minorHAnsi"/>
          <w:i/>
          <w:iCs/>
        </w:rPr>
        <w:t>147</w:t>
      </w:r>
      <w:r w:rsidRPr="00D36414">
        <w:rPr>
          <w:rFonts w:cstheme="minorHAnsi"/>
        </w:rPr>
        <w:t xml:space="preserve">(4), 898–904. </w:t>
      </w:r>
      <w:hyperlink r:id="rId1665" w:history="1">
        <w:r w:rsidRPr="00D36414">
          <w:rPr>
            <w:rStyle w:val="Hyperlink"/>
            <w:rFonts w:cstheme="minorHAnsi"/>
          </w:rPr>
          <w:t>https://doi.org/10.1080/11263504.2012.748101</w:t>
        </w:r>
      </w:hyperlink>
    </w:p>
    <w:p w14:paraId="4A855A5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scimbene, J., Thor, G., &amp; Nimis, P. L. (2013b). Effects of forest management on epiphytic lichens in temperate deciduous forests of Europe - A review. </w:t>
      </w:r>
      <w:r w:rsidRPr="00D36414">
        <w:rPr>
          <w:rFonts w:cstheme="minorHAnsi"/>
          <w:i/>
          <w:iCs/>
        </w:rPr>
        <w:t xml:space="preserve">Forest Ecology and Management, 298, </w:t>
      </w:r>
      <w:r w:rsidRPr="00D36414">
        <w:rPr>
          <w:rFonts w:cstheme="minorHAnsi"/>
          <w:iCs/>
        </w:rPr>
        <w:t>27-38</w:t>
      </w:r>
      <w:r w:rsidRPr="00D36414">
        <w:rPr>
          <w:rFonts w:cstheme="minorHAnsi"/>
        </w:rPr>
        <w:t xml:space="preserve">. </w:t>
      </w:r>
      <w:hyperlink r:id="rId1666" w:history="1">
        <w:r w:rsidRPr="00D36414">
          <w:rPr>
            <w:rStyle w:val="Hyperlink"/>
            <w:rFonts w:cstheme="minorHAnsi"/>
          </w:rPr>
          <w:t>https://doi.org/10.1016/j.foreco.2013.03.008</w:t>
        </w:r>
      </w:hyperlink>
    </w:p>
    <w:p w14:paraId="78E813E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sh, T. H. (Ed.). (2008a). </w:t>
      </w:r>
      <w:r w:rsidRPr="00D36414">
        <w:rPr>
          <w:rFonts w:cstheme="minorHAnsi"/>
          <w:i/>
          <w:iCs/>
        </w:rPr>
        <w:t>Lichen Biology, 2</w:t>
      </w:r>
      <w:r w:rsidRPr="00D36414">
        <w:rPr>
          <w:rFonts w:cstheme="minorHAnsi"/>
          <w:i/>
          <w:iCs/>
          <w:vertAlign w:val="superscript"/>
        </w:rPr>
        <w:t>nd</w:t>
      </w:r>
      <w:r w:rsidRPr="00D36414">
        <w:rPr>
          <w:rFonts w:cstheme="minorHAnsi"/>
          <w:i/>
          <w:iCs/>
        </w:rPr>
        <w:t xml:space="preserve"> Edition</w:t>
      </w:r>
      <w:r w:rsidRPr="00D36414">
        <w:rPr>
          <w:rFonts w:cstheme="minorHAnsi"/>
        </w:rPr>
        <w:t>. Cambridge, UK: Cambridge University Press.</w:t>
      </w:r>
    </w:p>
    <w:p w14:paraId="7A512DC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sh, T. H. (2008b). Lichen sensitivity to air pollution. In T. H. Nash (Ed.), </w:t>
      </w:r>
      <w:r w:rsidRPr="00D36414">
        <w:rPr>
          <w:rFonts w:cstheme="minorHAnsi"/>
          <w:i/>
          <w:iCs/>
        </w:rPr>
        <w:t>Lichen Biology, 2</w:t>
      </w:r>
      <w:r w:rsidRPr="00D36414">
        <w:rPr>
          <w:rFonts w:cstheme="minorHAnsi"/>
          <w:i/>
          <w:iCs/>
          <w:vertAlign w:val="superscript"/>
        </w:rPr>
        <w:t>nd</w:t>
      </w:r>
      <w:r w:rsidRPr="00D36414">
        <w:rPr>
          <w:rFonts w:cstheme="minorHAnsi"/>
          <w:i/>
          <w:iCs/>
        </w:rPr>
        <w:t xml:space="preserve"> edition </w:t>
      </w:r>
      <w:r w:rsidRPr="00D36414">
        <w:rPr>
          <w:rFonts w:cstheme="minorHAnsi"/>
          <w:iCs/>
        </w:rPr>
        <w:t>(</w:t>
      </w:r>
      <w:r w:rsidRPr="00D36414">
        <w:rPr>
          <w:rFonts w:cstheme="minorHAnsi"/>
        </w:rPr>
        <w:t xml:space="preserve">pp. 301–316). Cambridge UK: Cambridge University Press. </w:t>
      </w:r>
      <w:hyperlink r:id="rId1667" w:history="1">
        <w:r w:rsidRPr="00D36414">
          <w:rPr>
            <w:rStyle w:val="Hyperlink"/>
            <w:rFonts w:cstheme="minorHAnsi"/>
          </w:rPr>
          <w:t>https://doi.org/10.1017/CBO9780511790478.016</w:t>
        </w:r>
      </w:hyperlink>
    </w:p>
    <w:p w14:paraId="175644F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atcheva, R., Ganeva, A., &amp; Spiridonov, G. (2006). Red List of the bryophytes in Bulgaria. </w:t>
      </w:r>
      <w:r w:rsidRPr="00D36414">
        <w:rPr>
          <w:rFonts w:cstheme="minorHAnsi"/>
          <w:i/>
          <w:iCs/>
        </w:rPr>
        <w:t>Phytologia Balcanica</w:t>
      </w:r>
      <w:r w:rsidRPr="00D36414">
        <w:rPr>
          <w:rFonts w:cstheme="minorHAnsi"/>
        </w:rPr>
        <w:t xml:space="preserve">, </w:t>
      </w:r>
      <w:r w:rsidRPr="00D36414">
        <w:rPr>
          <w:rFonts w:cstheme="minorHAnsi"/>
          <w:i/>
          <w:iCs/>
        </w:rPr>
        <w:t>12</w:t>
      </w:r>
      <w:r w:rsidRPr="00D36414">
        <w:rPr>
          <w:rFonts w:cstheme="minorHAnsi"/>
        </w:rPr>
        <w:t>(1), 55–62.</w:t>
      </w:r>
    </w:p>
    <w:p w14:paraId="63A0CCE9" w14:textId="77777777" w:rsidR="00ED7B7A" w:rsidRPr="00D36414" w:rsidRDefault="00ED7B7A" w:rsidP="00ED7B7A">
      <w:pPr>
        <w:spacing w:before="120"/>
        <w:ind w:left="567" w:hanging="567"/>
        <w:rPr>
          <w:rFonts w:cstheme="minorHAnsi"/>
        </w:rPr>
      </w:pPr>
      <w:r w:rsidRPr="00D36414">
        <w:rPr>
          <w:rFonts w:cstheme="minorHAnsi"/>
        </w:rPr>
        <w:t xml:space="preserve">Navarro, L.M. &amp; Pereira H.M. (2012). Rewilding abandoned landscapes in Europe. </w:t>
      </w:r>
      <w:r w:rsidRPr="00D36414">
        <w:rPr>
          <w:rFonts w:cstheme="minorHAnsi"/>
          <w:i/>
        </w:rPr>
        <w:t>Ecosystems 15,</w:t>
      </w:r>
      <w:r w:rsidRPr="00D36414">
        <w:rPr>
          <w:rFonts w:cstheme="minorHAnsi"/>
        </w:rPr>
        <w:t xml:space="preserve"> 900–912. </w:t>
      </w:r>
    </w:p>
    <w:p w14:paraId="2AE1F949" w14:textId="3A78BD69" w:rsidR="00ED7B7A" w:rsidRPr="00D36414" w:rsidRDefault="00ED7B7A" w:rsidP="00ED7B7A">
      <w:pPr>
        <w:spacing w:before="120"/>
        <w:ind w:left="567" w:hanging="567"/>
        <w:rPr>
          <w:rFonts w:cstheme="minorHAnsi"/>
        </w:rPr>
      </w:pPr>
      <w:r w:rsidRPr="00D36414">
        <w:rPr>
          <w:rFonts w:cstheme="minorHAnsi"/>
        </w:rPr>
        <w:t xml:space="preserve">Navarro, L. M., &amp; Pereira, H. M. (2015). Rewilding abandoned landscapes in Europe. In: L. M. Navarro &amp; H. M. Pereira (Eds.), </w:t>
      </w:r>
      <w:r w:rsidRPr="00D36414">
        <w:rPr>
          <w:rFonts w:cstheme="minorHAnsi"/>
          <w:i/>
          <w:iCs/>
        </w:rPr>
        <w:t>Rewilding European landscapes</w:t>
      </w:r>
      <w:r w:rsidRPr="00D36414">
        <w:rPr>
          <w:rFonts w:cstheme="minorHAnsi"/>
        </w:rPr>
        <w:t xml:space="preserve"> (pp. 3–23). Cham, Switzer</w:t>
      </w:r>
      <w:r w:rsidR="00B61855">
        <w:rPr>
          <w:rFonts w:cstheme="minorHAnsi"/>
        </w:rPr>
        <w:t>l</w:t>
      </w:r>
      <w:r w:rsidRPr="00D36414">
        <w:rPr>
          <w:rFonts w:cstheme="minorHAnsi"/>
        </w:rPr>
        <w:t xml:space="preserve">and: Springer. </w:t>
      </w:r>
      <w:hyperlink r:id="rId1668" w:history="1">
        <w:r w:rsidRPr="00D36414">
          <w:rPr>
            <w:rStyle w:val="Hyperlink"/>
            <w:rFonts w:cstheme="minorHAnsi"/>
          </w:rPr>
          <w:t>http://doi.org/10.1007/978-3-319-12039-3_1</w:t>
        </w:r>
      </w:hyperlink>
    </w:p>
    <w:p w14:paraId="3A253BEA" w14:textId="77777777" w:rsidR="00ED7B7A" w:rsidRPr="00D36414" w:rsidRDefault="00ED7B7A" w:rsidP="00ED7B7A">
      <w:pPr>
        <w:spacing w:before="120"/>
        <w:ind w:left="567" w:hanging="567"/>
        <w:rPr>
          <w:rFonts w:cstheme="minorHAnsi"/>
        </w:rPr>
      </w:pPr>
      <w:r w:rsidRPr="00D36414">
        <w:rPr>
          <w:rFonts w:cstheme="minorHAnsi"/>
        </w:rPr>
        <w:t xml:space="preserve">Neaves, L. E., Whitlock, R., Piertney, S. B., Burke, T., Butlin, R. K., &amp; Hollingsworth, P. M. (2015). </w:t>
      </w:r>
      <w:r w:rsidRPr="00D36414">
        <w:rPr>
          <w:rFonts w:cstheme="minorHAnsi"/>
          <w:i/>
        </w:rPr>
        <w:t>Implications of climate change for genetic diversity and evolvability in the UK. Biodiversity climate change report card technical paper 15</w:t>
      </w:r>
      <w:r w:rsidRPr="00D36414">
        <w:rPr>
          <w:rFonts w:cstheme="minorHAnsi"/>
        </w:rPr>
        <w:t>.</w:t>
      </w:r>
    </w:p>
    <w:p w14:paraId="4178440B" w14:textId="77777777" w:rsidR="00ED7B7A" w:rsidRPr="00D36414" w:rsidRDefault="00ED7B7A" w:rsidP="00ED7B7A">
      <w:pPr>
        <w:spacing w:before="120"/>
        <w:ind w:left="567" w:hanging="567"/>
        <w:rPr>
          <w:rFonts w:cstheme="minorHAnsi"/>
        </w:rPr>
      </w:pPr>
      <w:r w:rsidRPr="00D36414">
        <w:rPr>
          <w:rFonts w:cstheme="minorHAnsi"/>
        </w:rPr>
        <w:t xml:space="preserve">Nelson, E., Mendoza, G., Regetz, J., Polasky, S., Tallis, H., Cameron, D. R., Chan, K. M. A., Daily, G. C., Goldstein, J., Kareiva, P. M., Lonsdorf, E., Naidoo, R., Ricketts, T. H., &amp; Shaw, M. R. (2009). Modeling multiple ecosystem services, biodiversity conservation, commodity production, and tradeoffs at landscape scales. </w:t>
      </w:r>
      <w:r w:rsidRPr="00D36414">
        <w:rPr>
          <w:rFonts w:cstheme="minorHAnsi"/>
          <w:i/>
          <w:iCs/>
        </w:rPr>
        <w:t>Frontiers in Ecology and the Environment</w:t>
      </w:r>
      <w:r w:rsidRPr="00D36414">
        <w:rPr>
          <w:rFonts w:cstheme="minorHAnsi"/>
        </w:rPr>
        <w:t xml:space="preserve">, </w:t>
      </w:r>
      <w:r w:rsidRPr="00D36414">
        <w:rPr>
          <w:rFonts w:cstheme="minorHAnsi"/>
          <w:i/>
          <w:iCs/>
        </w:rPr>
        <w:t>7</w:t>
      </w:r>
      <w:r w:rsidRPr="00D36414">
        <w:rPr>
          <w:rFonts w:cstheme="minorHAnsi"/>
        </w:rPr>
        <w:t xml:space="preserve">(1), 4–11. </w:t>
      </w:r>
      <w:hyperlink r:id="rId1669" w:history="1">
        <w:r w:rsidRPr="00D36414">
          <w:rPr>
            <w:rStyle w:val="Hyperlink"/>
            <w:rFonts w:cstheme="minorHAnsi"/>
          </w:rPr>
          <w:t>http://doi.org/10.1890/080023</w:t>
        </w:r>
      </w:hyperlink>
    </w:p>
    <w:p w14:paraId="3DD73123" w14:textId="77777777" w:rsidR="00ED7B7A" w:rsidRPr="00D36414" w:rsidRDefault="00ED7B7A" w:rsidP="00ED7B7A">
      <w:pPr>
        <w:spacing w:before="120"/>
        <w:ind w:left="567" w:hanging="567"/>
        <w:rPr>
          <w:rFonts w:cstheme="minorHAnsi"/>
        </w:rPr>
      </w:pPr>
      <w:r w:rsidRPr="00D36414">
        <w:rPr>
          <w:rFonts w:cstheme="minorHAnsi"/>
        </w:rPr>
        <w:t xml:space="preserve">Nesterova, D. A., &amp; Terenko, L. M., [Нестерова, Д. А., &amp; Теренко, </w:t>
      </w:r>
      <w:r w:rsidRPr="00D36414">
        <w:rPr>
          <w:rFonts w:cs="Calibri (Body)"/>
          <w:caps/>
        </w:rPr>
        <w:t>л. м.</w:t>
      </w:r>
      <w:r w:rsidRPr="00D36414">
        <w:rPr>
          <w:rFonts w:cstheme="minorHAnsi"/>
        </w:rPr>
        <w:t xml:space="preserve">]. (2009). Фитопланктон Каркинитского залива в сентябре 2008 г. [The Karkinit Bay phytoplankton in September 2008]. </w:t>
      </w:r>
      <w:r w:rsidRPr="00D36414">
        <w:rPr>
          <w:rFonts w:cstheme="minorHAnsi"/>
          <w:i/>
          <w:iCs/>
        </w:rPr>
        <w:t>Экологическая Безопасность Прибрежной И Шельфовой Зон Моря [Ecological Safety of Sea Coastal and Shelf Zones]</w:t>
      </w:r>
      <w:r w:rsidRPr="00D36414">
        <w:rPr>
          <w:rFonts w:cstheme="minorHAnsi"/>
          <w:i/>
        </w:rPr>
        <w:t>, 20,</w:t>
      </w:r>
      <w:r w:rsidRPr="00D36414">
        <w:rPr>
          <w:rFonts w:cstheme="minorHAnsi"/>
        </w:rPr>
        <w:t xml:space="preserve"> 293–300.</w:t>
      </w:r>
    </w:p>
    <w:p w14:paraId="0384EF13" w14:textId="77777777" w:rsidR="00ED7B7A" w:rsidRPr="00D36414" w:rsidRDefault="00ED7B7A" w:rsidP="00ED7B7A">
      <w:pPr>
        <w:spacing w:before="120"/>
        <w:ind w:left="567" w:hanging="567"/>
        <w:rPr>
          <w:rFonts w:cstheme="minorHAnsi"/>
        </w:rPr>
      </w:pPr>
      <w:r w:rsidRPr="00D36414">
        <w:rPr>
          <w:rFonts w:cstheme="minorHAnsi"/>
        </w:rPr>
        <w:t xml:space="preserve">Neumann, T. (2010). Climate change effects on the Baltic Sea ecosystem: A model study. </w:t>
      </w:r>
      <w:r w:rsidRPr="00D36414">
        <w:rPr>
          <w:rFonts w:cstheme="minorHAnsi"/>
          <w:i/>
        </w:rPr>
        <w:t>Journal of Marine Ecosystems, 81</w:t>
      </w:r>
      <w:r w:rsidRPr="00D36414">
        <w:rPr>
          <w:rFonts w:cstheme="minorHAnsi"/>
        </w:rPr>
        <w:t xml:space="preserve">(3), 213-224. </w:t>
      </w:r>
      <w:hyperlink r:id="rId1670" w:history="1">
        <w:r w:rsidRPr="00D36414">
          <w:rPr>
            <w:rStyle w:val="Hyperlink"/>
            <w:rFonts w:cstheme="minorHAnsi"/>
          </w:rPr>
          <w:t>https://doi.org/10.1016/j.jmarsys.2009.12.001</w:t>
        </w:r>
      </w:hyperlink>
      <w:r w:rsidRPr="00D36414">
        <w:rPr>
          <w:rFonts w:cstheme="minorHAnsi"/>
        </w:rPr>
        <w:t xml:space="preserve"> </w:t>
      </w:r>
    </w:p>
    <w:p w14:paraId="1DD459D6"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lastRenderedPageBreak/>
        <w:t xml:space="preserve">Newbold, T., Hudson, L. N., Hill, S. L. L., Contu, S., Lysenko, I., Senior, R. A., Börger, L., Bennett, D. J., Choimes, A., Collen, B., Day, J., De Palma, A., Díaz, S., Echeverria-Londoño, S., Edgar, M. J., Feldman, A., Garon, M., Harrison, M. L. K., Alhusseini, T., Ingram, D. J., Itescu, Y., Kattge, J., Kemp, V., Kirkpatrick, L., Kleyer, M., Correia, D. L. P., Martin, C. D., Meiri, S., Novosolov, M., Pan, Y., Phillips, H. R. P., Purves, D. W., Robinson, A., Simpson, J., Tuck, S. L., Weiher, E., White, H. J., Ewers, R. M., Mace, G. M., Scharlemann, J. P. W., &amp; Purvis, A. (2015). Global effects of land use on local terrestrial biodiversity. </w:t>
      </w:r>
      <w:r w:rsidRPr="00D36414">
        <w:rPr>
          <w:rFonts w:cstheme="minorHAnsi"/>
          <w:i/>
          <w:iCs/>
        </w:rPr>
        <w:t>Nature</w:t>
      </w:r>
      <w:r w:rsidRPr="00D36414">
        <w:rPr>
          <w:rFonts w:cstheme="minorHAnsi"/>
        </w:rPr>
        <w:t xml:space="preserve">, </w:t>
      </w:r>
      <w:r w:rsidRPr="00D36414">
        <w:rPr>
          <w:rFonts w:cstheme="minorHAnsi"/>
          <w:i/>
          <w:iCs/>
        </w:rPr>
        <w:t>520</w:t>
      </w:r>
      <w:r w:rsidRPr="00D36414">
        <w:rPr>
          <w:rFonts w:cstheme="minorHAnsi"/>
        </w:rPr>
        <w:t xml:space="preserve">(7545), 45–50. </w:t>
      </w:r>
      <w:hyperlink r:id="rId1671" w:history="1">
        <w:r w:rsidRPr="00D36414">
          <w:rPr>
            <w:rStyle w:val="Hyperlink"/>
            <w:rFonts w:cstheme="minorHAnsi"/>
            <w:lang w:val="es-ES"/>
          </w:rPr>
          <w:t>https://doi.org/10.1038/nature14324</w:t>
        </w:r>
      </w:hyperlink>
    </w:p>
    <w:p w14:paraId="768727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Nicastro, K. R., Zardi, G. I., Teixeira, S., Neiva, J., Serrao, E. A., &amp; Pearson, G. A. (2013). </w:t>
      </w:r>
      <w:r w:rsidRPr="00D36414">
        <w:rPr>
          <w:rFonts w:cstheme="minorHAnsi"/>
        </w:rPr>
        <w:t xml:space="preserve">Shift happens: trailing edge contraction associated with recent warming trends threatens a distinct genetic lineage in the marine macroalga </w:t>
      </w:r>
      <w:r w:rsidRPr="00D36414">
        <w:rPr>
          <w:rFonts w:cstheme="minorHAnsi"/>
          <w:i/>
        </w:rPr>
        <w:t>Fucus vesiculosus</w:t>
      </w:r>
      <w:r w:rsidRPr="00D36414">
        <w:rPr>
          <w:rFonts w:cstheme="minorHAnsi"/>
        </w:rPr>
        <w:t xml:space="preserve">. </w:t>
      </w:r>
      <w:r w:rsidRPr="00D36414">
        <w:rPr>
          <w:rFonts w:cstheme="minorHAnsi"/>
          <w:i/>
          <w:iCs/>
        </w:rPr>
        <w:t>BMC Biology</w:t>
      </w:r>
      <w:r w:rsidRPr="00D36414">
        <w:rPr>
          <w:rFonts w:cstheme="minorHAnsi"/>
        </w:rPr>
        <w:t xml:space="preserve">, </w:t>
      </w:r>
      <w:r w:rsidRPr="00D36414">
        <w:rPr>
          <w:rFonts w:cstheme="minorHAnsi"/>
          <w:i/>
          <w:iCs/>
        </w:rPr>
        <w:t>11</w:t>
      </w:r>
      <w:r w:rsidRPr="00D36414">
        <w:rPr>
          <w:rFonts w:cstheme="minorHAnsi"/>
        </w:rPr>
        <w:t xml:space="preserve">, 6. </w:t>
      </w:r>
      <w:hyperlink r:id="rId1672" w:history="1">
        <w:r w:rsidRPr="00D36414">
          <w:rPr>
            <w:rStyle w:val="Hyperlink"/>
            <w:rFonts w:cstheme="minorHAnsi"/>
          </w:rPr>
          <w:t>https://doi.org/10.1186/1741-7007-11-6</w:t>
        </w:r>
      </w:hyperlink>
    </w:p>
    <w:p w14:paraId="3A0271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colaev S., Alexandrov L., Boicenco L., Coatu V., Diaconeasa D., Dumitrache C., Dumitrescu O., Golumbeanu, L. Lazar, V. Malciu, R. Mateescu, V. Maximov, D. Micu, E. Mihailov, M. Nenciu M., Nita V., Oros A., Spinu A., Stoica E., Tabarcea C., Timofte F., Tiganus, D., &amp; Zaharia, T. (2013). Report on the state of marine and coastal environment in 2013. </w:t>
      </w:r>
      <w:r w:rsidRPr="00D36414">
        <w:rPr>
          <w:rFonts w:cstheme="minorHAnsi"/>
          <w:i/>
          <w:iCs/>
        </w:rPr>
        <w:t>Recherches Marines</w:t>
      </w:r>
      <w:r w:rsidRPr="00D36414">
        <w:rPr>
          <w:rFonts w:cstheme="minorHAnsi"/>
        </w:rPr>
        <w:t xml:space="preserve">, </w:t>
      </w:r>
      <w:r w:rsidRPr="00D36414">
        <w:rPr>
          <w:rFonts w:cstheme="minorHAnsi"/>
          <w:i/>
          <w:iCs/>
        </w:rPr>
        <w:t>43</w:t>
      </w:r>
      <w:r w:rsidRPr="00D36414">
        <w:rPr>
          <w:rFonts w:cstheme="minorHAnsi"/>
        </w:rPr>
        <w:t>, 5–138.</w:t>
      </w:r>
    </w:p>
    <w:p w14:paraId="0ABAB1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emelä, J., &amp; Kotze, D. J. (2009). Carabid beetle assemblages along urban to rural gradients: A review. </w:t>
      </w:r>
      <w:r w:rsidRPr="00D36414">
        <w:rPr>
          <w:rFonts w:cstheme="minorHAnsi"/>
          <w:i/>
          <w:iCs/>
        </w:rPr>
        <w:t>Landscape and Urban Planning</w:t>
      </w:r>
      <w:r w:rsidRPr="00D36414">
        <w:rPr>
          <w:rFonts w:cstheme="minorHAnsi"/>
        </w:rPr>
        <w:t xml:space="preserve">, </w:t>
      </w:r>
      <w:r w:rsidRPr="00D36414">
        <w:rPr>
          <w:rFonts w:cstheme="minorHAnsi"/>
          <w:i/>
          <w:iCs/>
        </w:rPr>
        <w:t>92</w:t>
      </w:r>
      <w:r w:rsidRPr="00D36414">
        <w:rPr>
          <w:rFonts w:cstheme="minorHAnsi"/>
        </w:rPr>
        <w:t xml:space="preserve">(2), 65–71. </w:t>
      </w:r>
      <w:hyperlink r:id="rId1673" w:history="1">
        <w:r w:rsidRPr="00D36414">
          <w:rPr>
            <w:rStyle w:val="Hyperlink"/>
            <w:rFonts w:cstheme="minorHAnsi"/>
          </w:rPr>
          <w:t>https://doi.org/10.1016/j.landurbplan.2009.05.016</w:t>
        </w:r>
      </w:hyperlink>
    </w:p>
    <w:p w14:paraId="373AD27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eto, A., &amp; Alexander, K. N. (2010). </w:t>
      </w:r>
      <w:r w:rsidRPr="00D36414">
        <w:rPr>
          <w:rFonts w:cstheme="minorHAnsi"/>
          <w:i/>
          <w:iCs/>
        </w:rPr>
        <w:t>European red list of saproxylic beetles</w:t>
      </w:r>
      <w:r w:rsidRPr="00D36414">
        <w:rPr>
          <w:rFonts w:cstheme="minorHAnsi"/>
        </w:rPr>
        <w:t xml:space="preserve">. Luxembourg: Publications Office of the European Union. </w:t>
      </w:r>
      <w:hyperlink r:id="rId1674" w:history="1">
        <w:r w:rsidRPr="00D36414">
          <w:rPr>
            <w:rStyle w:val="Hyperlink"/>
            <w:rFonts w:cstheme="minorHAnsi"/>
          </w:rPr>
          <w:t>https://doi.org/10.2779/84561</w:t>
        </w:r>
      </w:hyperlink>
    </w:p>
    <w:p w14:paraId="66A8909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eto, A., Ralph, G. M., Comeros-Raynal, M. T., Kemp, J., García Criado, M., Allen, D. J., Dulvy, N. K., Walls, R. H. L., Russell, B., Pollard, D., García, S., Craig, M., Collette, B. B., Pollom, R., Biscoito, M., Chao, N. L., Abella, A., Afonso, P., Álvarez, H., Carpenter, K. E., Clò, S., Cook, R., Costa, M. J., Delgado, J., Dureuil, M., Ellis, J. R., Farrell, E. D., Fernandes, P., Florin, A.-B. Fordham, S., Fowler, S., de Sola, L. G., Herrera, J. G., Goodpaster, A., Harvey,M., Heessen, H., Herler, J., Jung, A., Karmovskaya, E., Keskin, Ç., Knudsen,S. W., Kobyliansky, S., Kovačić, M., Lawson, J. M., Lorance, P., Phillips, S. M., Munroe, T., Nedreaas, K., Nielsen, J., Papaconstantinou, C., Polidoro, B., Pollock, C. M., Rijnsdorp, A. D., Sayer, C., Scott, J., Serena, F., Smith-Vaniz, W. F., Soldo, A., Stump, E., &amp; Williams, J. T. (2015). </w:t>
      </w:r>
      <w:r w:rsidRPr="00D36414">
        <w:rPr>
          <w:rFonts w:cstheme="minorHAnsi"/>
          <w:i/>
          <w:iCs/>
        </w:rPr>
        <w:t>European red list of marine fishes</w:t>
      </w:r>
      <w:r w:rsidRPr="00D36414">
        <w:rPr>
          <w:rFonts w:cstheme="minorHAnsi"/>
        </w:rPr>
        <w:t xml:space="preserve">. Luxembourg: Publications Office of the European Union. </w:t>
      </w:r>
      <w:hyperlink r:id="rId1675" w:history="1">
        <w:r w:rsidRPr="00D36414">
          <w:rPr>
            <w:rStyle w:val="Hyperlink"/>
            <w:rFonts w:cstheme="minorHAnsi"/>
          </w:rPr>
          <w:t>https://doi.org/10.2779/082723</w:t>
        </w:r>
      </w:hyperlink>
    </w:p>
    <w:p w14:paraId="6BC0ED7D" w14:textId="40A8088F"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Nieto, A., Roberts, S. P. M., Kemp, J., Rasmont, P., Kuhlmann, M., García Criado, M., Biesmeijer, J. C., Bogusch, P., Dathe, H. H., De la Rúa, P., De Meulemeester, T., Dehon, M., Dewulf, A., Ortiz-Sánchez, F. J., Lhomme, P., Pauly, A., Potts, S.G., Praz, C., Quaranta, M., Radchenko, V. G., Scheuchl, E., Smit, J., Straka, J., Terzo, M., Tomozii, B., Window, J., &amp; Michez, D. (2014). </w:t>
      </w:r>
      <w:r w:rsidRPr="00D36414">
        <w:rPr>
          <w:rFonts w:cstheme="minorHAnsi"/>
          <w:i/>
          <w:iCs/>
        </w:rPr>
        <w:t>European red list of bees</w:t>
      </w:r>
      <w:r w:rsidRPr="00D36414">
        <w:rPr>
          <w:rFonts w:cstheme="minorHAnsi"/>
        </w:rPr>
        <w:t xml:space="preserve">. Luxembourg: Publication Office of the European Union. </w:t>
      </w:r>
      <w:hyperlink r:id="rId1676" w:history="1">
        <w:r w:rsidRPr="00D36414">
          <w:rPr>
            <w:rStyle w:val="Hyperlink"/>
            <w:rFonts w:cstheme="minorHAnsi"/>
          </w:rPr>
          <w:t>http://doi.org/10.2779/77003</w:t>
        </w:r>
      </w:hyperlink>
    </w:p>
    <w:p w14:paraId="6363CA6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klfeld, H. (1999). </w:t>
      </w:r>
      <w:r w:rsidRPr="00D36414">
        <w:rPr>
          <w:rFonts w:cstheme="minorHAnsi"/>
          <w:i/>
          <w:iCs/>
        </w:rPr>
        <w:t>Rote Listen gefährdeter Pflanzen Österreichs [Red list of endangered plants of Austria]</w:t>
      </w:r>
      <w:r w:rsidRPr="00D36414">
        <w:rPr>
          <w:rFonts w:cstheme="minorHAnsi"/>
        </w:rPr>
        <w:t>.</w:t>
      </w:r>
    </w:p>
    <w:p w14:paraId="06596E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kolsky, G. V. </w:t>
      </w:r>
      <w:r w:rsidRPr="00D36414">
        <w:rPr>
          <w:rFonts w:cstheme="minorHAnsi"/>
          <w:lang w:val="ru-RU"/>
        </w:rPr>
        <w:t>[Никольский</w:t>
      </w:r>
      <w:r w:rsidRPr="00D36414">
        <w:rPr>
          <w:rFonts w:cstheme="minorHAnsi"/>
        </w:rPr>
        <w:t>,</w:t>
      </w:r>
      <w:r w:rsidRPr="00D36414">
        <w:rPr>
          <w:rFonts w:cstheme="minorHAnsi"/>
          <w:lang w:val="ru-RU"/>
        </w:rPr>
        <w:t xml:space="preserve"> Г. В.]</w:t>
      </w:r>
      <w:r w:rsidRPr="00D36414">
        <w:rPr>
          <w:rFonts w:cstheme="minorHAnsi"/>
        </w:rPr>
        <w:t xml:space="preserve">. (1938). </w:t>
      </w:r>
      <w:r w:rsidRPr="00D36414">
        <w:rPr>
          <w:rFonts w:cstheme="minorHAnsi"/>
          <w:i/>
        </w:rPr>
        <w:t>Рыбы Таджикистана [</w:t>
      </w:r>
      <w:r w:rsidRPr="00D36414">
        <w:rPr>
          <w:rFonts w:cstheme="minorHAnsi"/>
          <w:i/>
          <w:iCs/>
        </w:rPr>
        <w:t>Fishes of Tajikistan]</w:t>
      </w:r>
      <w:r w:rsidRPr="00D36414">
        <w:rPr>
          <w:rFonts w:cstheme="minorHAnsi"/>
        </w:rPr>
        <w:t xml:space="preserve">. Moscow, USSR: Academy of Science of the USSR. </w:t>
      </w:r>
    </w:p>
    <w:p w14:paraId="2FEC03E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kolsky, G. V. </w:t>
      </w:r>
      <w:r w:rsidRPr="00D36414">
        <w:rPr>
          <w:rFonts w:cstheme="minorHAnsi"/>
          <w:lang w:val="ru-RU"/>
        </w:rPr>
        <w:t>[Никольский</w:t>
      </w:r>
      <w:r w:rsidRPr="00D36414">
        <w:rPr>
          <w:rFonts w:cstheme="minorHAnsi"/>
        </w:rPr>
        <w:t>,</w:t>
      </w:r>
      <w:r w:rsidRPr="00D36414">
        <w:rPr>
          <w:rFonts w:cstheme="minorHAnsi"/>
          <w:lang w:val="ru-RU"/>
        </w:rPr>
        <w:t xml:space="preserve"> Г. В.]</w:t>
      </w:r>
      <w:r w:rsidRPr="00D36414">
        <w:rPr>
          <w:rFonts w:cstheme="minorHAnsi"/>
        </w:rPr>
        <w:t xml:space="preserve">. (1971). </w:t>
      </w:r>
      <w:r w:rsidRPr="00D36414">
        <w:rPr>
          <w:rFonts w:cstheme="minorHAnsi"/>
          <w:i/>
          <w:lang w:val="ru-RU"/>
        </w:rPr>
        <w:t>Частная ихтиология [</w:t>
      </w:r>
      <w:r w:rsidRPr="00D36414">
        <w:rPr>
          <w:rFonts w:cstheme="minorHAnsi"/>
          <w:i/>
          <w:iCs/>
        </w:rPr>
        <w:t>Special ichthyology]</w:t>
      </w:r>
      <w:r w:rsidRPr="00D36414">
        <w:rPr>
          <w:rFonts w:cstheme="minorHAnsi"/>
        </w:rPr>
        <w:t xml:space="preserve">. Moscow, USSR: </w:t>
      </w:r>
      <w:r w:rsidRPr="00D36414">
        <w:rPr>
          <w:rFonts w:cstheme="minorHAnsi"/>
          <w:lang w:val="ru-RU"/>
        </w:rPr>
        <w:t>Высшая школа [</w:t>
      </w:r>
      <w:r w:rsidRPr="00D36414">
        <w:rPr>
          <w:rFonts w:cstheme="minorHAnsi"/>
        </w:rPr>
        <w:t xml:space="preserve">Higher School]. </w:t>
      </w:r>
    </w:p>
    <w:p w14:paraId="0C5DD8F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issenbaum, A. (1975). The microbiology and biogeochemistry of the Dead Sea. </w:t>
      </w:r>
      <w:r w:rsidRPr="00D36414">
        <w:rPr>
          <w:rFonts w:cstheme="minorHAnsi"/>
          <w:i/>
          <w:iCs/>
        </w:rPr>
        <w:t>Microbial Ecology</w:t>
      </w:r>
      <w:r w:rsidRPr="00D36414">
        <w:rPr>
          <w:rFonts w:cstheme="minorHAnsi"/>
        </w:rPr>
        <w:t xml:space="preserve">, </w:t>
      </w:r>
      <w:r w:rsidRPr="00D36414">
        <w:rPr>
          <w:rFonts w:cstheme="minorHAnsi"/>
          <w:i/>
          <w:iCs/>
        </w:rPr>
        <w:t>2</w:t>
      </w:r>
      <w:r w:rsidRPr="00D36414">
        <w:rPr>
          <w:rFonts w:cstheme="minorHAnsi"/>
        </w:rPr>
        <w:t xml:space="preserve">(2), 139–161. </w:t>
      </w:r>
      <w:hyperlink r:id="rId1677" w:history="1">
        <w:r w:rsidRPr="00D36414">
          <w:rPr>
            <w:rStyle w:val="Hyperlink"/>
            <w:rFonts w:cstheme="minorHAnsi"/>
          </w:rPr>
          <w:t>http://doi.org/10.1007/BF02010435</w:t>
        </w:r>
      </w:hyperlink>
      <w:r w:rsidRPr="00D36414">
        <w:rPr>
          <w:rFonts w:cstheme="minorHAnsi"/>
        </w:rPr>
        <w:t xml:space="preserve"> </w:t>
      </w:r>
    </w:p>
    <w:p w14:paraId="0759F3E6"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lastRenderedPageBreak/>
        <w:t xml:space="preserve">Noce, S., Collalti, A., Valentini, R., &amp; Santini, M. (2016). Hot spot maps of forest presence in the Mediterranean basin. </w:t>
      </w:r>
      <w:r w:rsidRPr="00D36414">
        <w:rPr>
          <w:rFonts w:cstheme="minorHAnsi"/>
          <w:i/>
          <w:iCs/>
        </w:rPr>
        <w:t>iForest</w:t>
      </w:r>
      <w:r w:rsidRPr="00D36414">
        <w:rPr>
          <w:rFonts w:cstheme="minorHAnsi"/>
        </w:rPr>
        <w:t xml:space="preserve">, </w:t>
      </w:r>
      <w:r w:rsidRPr="00D36414">
        <w:rPr>
          <w:rFonts w:cstheme="minorHAnsi"/>
          <w:i/>
          <w:iCs/>
        </w:rPr>
        <w:t>9</w:t>
      </w:r>
      <w:r w:rsidRPr="00D36414">
        <w:rPr>
          <w:rFonts w:cstheme="minorHAnsi"/>
        </w:rPr>
        <w:t xml:space="preserve">(5), 766–774. </w:t>
      </w:r>
      <w:hyperlink r:id="rId1678" w:history="1">
        <w:r w:rsidRPr="00D36414">
          <w:rPr>
            <w:rStyle w:val="Hyperlink"/>
            <w:rFonts w:cstheme="minorHAnsi"/>
            <w:lang w:val="es-ES"/>
          </w:rPr>
          <w:t>http://doi.org/10.3832/ifor1802-009</w:t>
        </w:r>
      </w:hyperlink>
    </w:p>
    <w:p w14:paraId="20EE627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Nogués-Bravo, D., Araújo, M. B., Errea, M. P., &amp; Martínez-Rica, J. P. (2007). </w:t>
      </w:r>
      <w:r w:rsidRPr="00D36414">
        <w:rPr>
          <w:rFonts w:cstheme="minorHAnsi"/>
        </w:rPr>
        <w:t xml:space="preserve">Exposure of global mountain systems to climate warming during the 21st Century. </w:t>
      </w:r>
      <w:r w:rsidRPr="00D36414">
        <w:rPr>
          <w:rFonts w:cstheme="minorHAnsi"/>
          <w:i/>
          <w:iCs/>
        </w:rPr>
        <w:t>Global Environmental Change</w:t>
      </w:r>
      <w:r w:rsidRPr="00D36414">
        <w:rPr>
          <w:rFonts w:cstheme="minorHAnsi"/>
        </w:rPr>
        <w:t xml:space="preserve">, </w:t>
      </w:r>
      <w:r w:rsidRPr="00D36414">
        <w:rPr>
          <w:rFonts w:cstheme="minorHAnsi"/>
          <w:i/>
          <w:iCs/>
        </w:rPr>
        <w:t>17</w:t>
      </w:r>
      <w:r w:rsidRPr="00D36414">
        <w:rPr>
          <w:rFonts w:cstheme="minorHAnsi"/>
        </w:rPr>
        <w:t xml:space="preserve">(3–4), 420–428. </w:t>
      </w:r>
      <w:hyperlink r:id="rId1679" w:history="1">
        <w:r w:rsidRPr="00D36414">
          <w:rPr>
            <w:rStyle w:val="Hyperlink"/>
            <w:rFonts w:cstheme="minorHAnsi"/>
          </w:rPr>
          <w:t>https://doi.org/10.1016/j.gloenvcha.2006.11.007</w:t>
        </w:r>
      </w:hyperlink>
    </w:p>
    <w:p w14:paraId="744389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ordén, B., Dahlberg, A., Brandrud, T. E., Fritz, Ö., Ejrnaes, R., &amp; Ovaskainen, O. (2014). Effects of ecological continuity on species richness and composition in forests and woodlands: A review. </w:t>
      </w:r>
      <w:r w:rsidRPr="00D36414">
        <w:rPr>
          <w:rFonts w:cstheme="minorHAnsi"/>
          <w:i/>
          <w:iCs/>
          <w:lang w:val="fr-CH"/>
        </w:rPr>
        <w:t>Écoscience</w:t>
      </w:r>
      <w:r w:rsidRPr="00D36414">
        <w:rPr>
          <w:rFonts w:cstheme="minorHAnsi"/>
          <w:lang w:val="fr-CH"/>
        </w:rPr>
        <w:t xml:space="preserve">, </w:t>
      </w:r>
      <w:r w:rsidRPr="00D36414">
        <w:rPr>
          <w:rFonts w:cstheme="minorHAnsi"/>
          <w:i/>
          <w:iCs/>
          <w:lang w:val="fr-CH"/>
        </w:rPr>
        <w:t>21</w:t>
      </w:r>
      <w:r w:rsidRPr="00D36414">
        <w:rPr>
          <w:rFonts w:cstheme="minorHAnsi"/>
          <w:lang w:val="fr-CH"/>
        </w:rPr>
        <w:t xml:space="preserve">(1), 34–45. </w:t>
      </w:r>
      <w:hyperlink r:id="rId1680" w:history="1">
        <w:r w:rsidRPr="00D36414">
          <w:rPr>
            <w:rStyle w:val="Hyperlink"/>
            <w:rFonts w:cstheme="minorHAnsi"/>
            <w:lang w:val="fr-CH"/>
          </w:rPr>
          <w:t>https://doi.org/10.2980/21-1-3667</w:t>
        </w:r>
      </w:hyperlink>
    </w:p>
    <w:p w14:paraId="5DFDF3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Norkko, A., Laakkonen, T., &amp; Laine, A. (2007). </w:t>
      </w:r>
      <w:r w:rsidRPr="00D36414">
        <w:rPr>
          <w:rFonts w:cstheme="minorHAnsi"/>
          <w:i/>
          <w:iCs/>
        </w:rPr>
        <w:t>Trends in soft-sediment macrozoobenthic communities in the open sea areas of the Baltic Sea</w:t>
      </w:r>
      <w:r w:rsidRPr="00D36414">
        <w:rPr>
          <w:rFonts w:cstheme="minorHAnsi"/>
        </w:rPr>
        <w:t>.</w:t>
      </w:r>
    </w:p>
    <w:p w14:paraId="72828BA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orse, E. A., Brooke, S., Cheung, W. W. L., Clark, M. R., Ekeland, I., Froese, R., Gjerde, K. M., Haedrich, R. L., Heppell, S. S., Morato, T., Morgan, L. E., Pauly, D., Sumaila, R., &amp; Watson, R. (2012). Sustainability of deep-sea fisheries. </w:t>
      </w:r>
      <w:r w:rsidRPr="00D36414">
        <w:rPr>
          <w:rFonts w:cstheme="minorHAnsi"/>
          <w:i/>
          <w:iCs/>
        </w:rPr>
        <w:t>Marine Policy</w:t>
      </w:r>
      <w:r w:rsidRPr="00D36414">
        <w:rPr>
          <w:rFonts w:cstheme="minorHAnsi"/>
        </w:rPr>
        <w:t xml:space="preserve">, </w:t>
      </w:r>
      <w:r w:rsidRPr="00D36414">
        <w:rPr>
          <w:rFonts w:cstheme="minorHAnsi"/>
          <w:i/>
          <w:iCs/>
        </w:rPr>
        <w:t>36</w:t>
      </w:r>
      <w:r w:rsidRPr="00D36414">
        <w:rPr>
          <w:rFonts w:cstheme="minorHAnsi"/>
        </w:rPr>
        <w:t xml:space="preserve">(2), 307–320. </w:t>
      </w:r>
      <w:hyperlink r:id="rId1681" w:history="1">
        <w:r w:rsidRPr="00D36414">
          <w:rPr>
            <w:rStyle w:val="Hyperlink"/>
            <w:rFonts w:cstheme="minorHAnsi"/>
          </w:rPr>
          <w:t>https://doi.org/10.1016/j.marpol.2011.06.008</w:t>
        </w:r>
      </w:hyperlink>
    </w:p>
    <w:p w14:paraId="1534825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owak, A., &amp; Nowak, S. (2015). Distribution patterns of segetal weeds of cereal crops in Tajikistan. </w:t>
      </w:r>
      <w:r w:rsidRPr="00D36414">
        <w:rPr>
          <w:rFonts w:cstheme="minorHAnsi"/>
          <w:i/>
          <w:iCs/>
        </w:rPr>
        <w:t>Pakistan Journal of Botany</w:t>
      </w:r>
      <w:r w:rsidRPr="00D36414">
        <w:rPr>
          <w:rFonts w:cstheme="minorHAnsi"/>
        </w:rPr>
        <w:t xml:space="preserve">, </w:t>
      </w:r>
      <w:r w:rsidRPr="00D36414">
        <w:rPr>
          <w:rFonts w:cstheme="minorHAnsi"/>
          <w:i/>
          <w:iCs/>
        </w:rPr>
        <w:t>47</w:t>
      </w:r>
      <w:r w:rsidRPr="00D36414">
        <w:rPr>
          <w:rFonts w:cstheme="minorHAnsi"/>
        </w:rPr>
        <w:t>(4), 1415–1422.</w:t>
      </w:r>
    </w:p>
    <w:p w14:paraId="1A7973C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owak, A., Nowak, S., &amp; Nobis, M. (2011). Distribution patterns, ecological characteristic and conservation status of endemic plants of Tadzhikistan - A global hotspot of diversity. </w:t>
      </w:r>
      <w:r w:rsidRPr="00D36414">
        <w:rPr>
          <w:rFonts w:cstheme="minorHAnsi"/>
          <w:i/>
          <w:iCs/>
        </w:rPr>
        <w:t>Journal for Nature Conservation</w:t>
      </w:r>
      <w:r w:rsidRPr="00D36414">
        <w:rPr>
          <w:rFonts w:cstheme="minorHAnsi"/>
        </w:rPr>
        <w:t xml:space="preserve">, </w:t>
      </w:r>
      <w:r w:rsidRPr="00D36414">
        <w:rPr>
          <w:rFonts w:cstheme="minorHAnsi"/>
          <w:i/>
          <w:iCs/>
        </w:rPr>
        <w:t>19</w:t>
      </w:r>
      <w:r w:rsidRPr="00D36414">
        <w:rPr>
          <w:rFonts w:cstheme="minorHAnsi"/>
        </w:rPr>
        <w:t xml:space="preserve">(5), 296–305. </w:t>
      </w:r>
      <w:hyperlink r:id="rId1682" w:history="1">
        <w:r w:rsidRPr="00D36414">
          <w:rPr>
            <w:rStyle w:val="Hyperlink"/>
            <w:rFonts w:cstheme="minorHAnsi"/>
          </w:rPr>
          <w:t>https://doi.org/10.1016/j.jnc.2011.05.003</w:t>
        </w:r>
      </w:hyperlink>
    </w:p>
    <w:p w14:paraId="405ADB1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owak, A., Nowak, S., Nobis, M., &amp; Nobis, A. (2014). A report on the conservation status of segetal weeds in Tajikistan. </w:t>
      </w:r>
      <w:r w:rsidRPr="00D36414">
        <w:rPr>
          <w:rFonts w:cstheme="minorHAnsi"/>
          <w:i/>
          <w:iCs/>
        </w:rPr>
        <w:t>Weed Research</w:t>
      </w:r>
      <w:r w:rsidRPr="00D36414">
        <w:rPr>
          <w:rFonts w:cstheme="minorHAnsi"/>
        </w:rPr>
        <w:t xml:space="preserve">, </w:t>
      </w:r>
      <w:r w:rsidRPr="00D36414">
        <w:rPr>
          <w:rFonts w:cstheme="minorHAnsi"/>
          <w:i/>
          <w:iCs/>
        </w:rPr>
        <w:t>54</w:t>
      </w:r>
      <w:r w:rsidRPr="00D36414">
        <w:rPr>
          <w:rFonts w:cstheme="minorHAnsi"/>
        </w:rPr>
        <w:t xml:space="preserve">(6), 635–648. </w:t>
      </w:r>
      <w:hyperlink r:id="rId1683" w:history="1">
        <w:r w:rsidRPr="00D36414">
          <w:rPr>
            <w:rStyle w:val="Hyperlink"/>
            <w:rFonts w:cstheme="minorHAnsi"/>
          </w:rPr>
          <w:t>https://doi.org/10.1111/wre.12103</w:t>
        </w:r>
      </w:hyperlink>
    </w:p>
    <w:p w14:paraId="7894576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Nybø, S., &amp; Evju, M. (Eds.). (2017). </w:t>
      </w:r>
      <w:r w:rsidRPr="00D36414">
        <w:rPr>
          <w:rFonts w:cstheme="minorHAnsi"/>
          <w:i/>
          <w:iCs/>
        </w:rPr>
        <w:t xml:space="preserve">Fagsystem for fastsetting av god økologisk tilstand. Forslag fra et ekspertråd </w:t>
      </w:r>
      <w:r w:rsidRPr="00D36414">
        <w:rPr>
          <w:rFonts w:cstheme="minorHAnsi"/>
          <w:i/>
        </w:rPr>
        <w:t>[System for the determination of good ecological condition. Suggestions from an expert advice]</w:t>
      </w:r>
      <w:r w:rsidRPr="00D36414">
        <w:rPr>
          <w:rFonts w:cstheme="minorHAnsi"/>
        </w:rPr>
        <w:t xml:space="preserve">. Retrieved from </w:t>
      </w:r>
      <w:hyperlink r:id="rId1684" w:history="1">
        <w:r w:rsidRPr="00D36414">
          <w:rPr>
            <w:rStyle w:val="Hyperlink"/>
            <w:rFonts w:cstheme="minorHAnsi"/>
          </w:rPr>
          <w:t>https://www.regjeringen.no/no/dokumenter/fagsystem-for-fastsetting-av-god-okologisk-tilstand/id2558481/</w:t>
        </w:r>
      </w:hyperlink>
    </w:p>
    <w:p w14:paraId="6DEAC869"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Odgaard, B. V. (1994). The Holocene vegetation history of northern West Jutland, Denmark. </w:t>
      </w:r>
      <w:r w:rsidRPr="00D36414">
        <w:rPr>
          <w:rFonts w:cstheme="minorHAnsi"/>
          <w:i/>
          <w:iCs/>
          <w:lang w:val="es-ES"/>
        </w:rPr>
        <w:t>Opera Botanica</w:t>
      </w:r>
      <w:r w:rsidRPr="00D36414">
        <w:rPr>
          <w:rFonts w:cstheme="minorHAnsi"/>
          <w:lang w:val="es-ES"/>
        </w:rPr>
        <w:t xml:space="preserve">, </w:t>
      </w:r>
      <w:r w:rsidRPr="00D36414">
        <w:rPr>
          <w:rFonts w:cstheme="minorHAnsi"/>
          <w:i/>
          <w:iCs/>
          <w:lang w:val="es-ES"/>
        </w:rPr>
        <w:t>123</w:t>
      </w:r>
      <w:r w:rsidRPr="00D36414">
        <w:rPr>
          <w:rFonts w:cstheme="minorHAnsi"/>
          <w:lang w:val="es-ES"/>
        </w:rPr>
        <w:t xml:space="preserve">, 1–171. </w:t>
      </w:r>
      <w:hyperlink r:id="rId1685" w:history="1">
        <w:r w:rsidRPr="00D36414">
          <w:rPr>
            <w:rStyle w:val="Hyperlink"/>
            <w:rFonts w:cstheme="minorHAnsi"/>
            <w:bCs/>
            <w:lang w:val="es-ES"/>
          </w:rPr>
          <w:t>https://doi.org/10.1111/j.1756-1051.1994.tb00625.x</w:t>
        </w:r>
      </w:hyperlink>
    </w:p>
    <w:p w14:paraId="63175FD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Ogus, T. (Ed.). </w:t>
      </w:r>
      <w:r w:rsidRPr="00D36414">
        <w:rPr>
          <w:rFonts w:cstheme="minorHAnsi"/>
        </w:rPr>
        <w:t xml:space="preserve">(2008). The state of marine living resources. In </w:t>
      </w:r>
      <w:r w:rsidRPr="00D36414">
        <w:rPr>
          <w:rFonts w:cstheme="minorHAnsi"/>
          <w:i/>
          <w:iCs/>
        </w:rPr>
        <w:t>State of the Environment of the Black Sea (2001-2006/7)</w:t>
      </w:r>
      <w:r w:rsidRPr="00D36414">
        <w:rPr>
          <w:rFonts w:cstheme="minorHAnsi"/>
        </w:rPr>
        <w:t>. Istanbul, Turkey: Commission on the Protection of the Black Sea Against Pollution (BSC).</w:t>
      </w:r>
    </w:p>
    <w:p w14:paraId="12C503D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javeer, H., Jaanus, A., Mackenzie, B. R., Martin, G., Olenin, S., Radziejewska, T., Telesh, I., Zettler, M. L., &amp; Zaiko, A. (2010). Status of biodiversity in the Baltic sea. </w:t>
      </w:r>
      <w:r w:rsidRPr="00D36414">
        <w:rPr>
          <w:rFonts w:cstheme="minorHAnsi"/>
          <w:i/>
          <w:iCs/>
        </w:rPr>
        <w:t>PLoS ONE</w:t>
      </w:r>
      <w:r w:rsidRPr="00D36414">
        <w:rPr>
          <w:rFonts w:cstheme="minorHAnsi"/>
        </w:rPr>
        <w:t xml:space="preserve">, </w:t>
      </w:r>
      <w:r w:rsidRPr="00D36414">
        <w:rPr>
          <w:rFonts w:cstheme="minorHAnsi"/>
          <w:i/>
          <w:iCs/>
        </w:rPr>
        <w:t>5</w:t>
      </w:r>
      <w:r w:rsidRPr="00D36414">
        <w:rPr>
          <w:rFonts w:cstheme="minorHAnsi"/>
        </w:rPr>
        <w:t xml:space="preserve">(9), 1–19. </w:t>
      </w:r>
      <w:hyperlink r:id="rId1686" w:history="1">
        <w:r w:rsidRPr="00D36414">
          <w:rPr>
            <w:rStyle w:val="Hyperlink"/>
            <w:rFonts w:cstheme="minorHAnsi"/>
          </w:rPr>
          <w:t>https://doi.org/10.1371/journal.pone.0012467</w:t>
        </w:r>
      </w:hyperlink>
    </w:p>
    <w:p w14:paraId="2B311A2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javeer, H., Olenin, S., Narščius, A., Florin, A.-B., Ezhova, E., Gollasch, S., Jensen, K. R., Lehtiniemi, M., Minchin, D., Normant-Saremba, M., &amp; Strāke, S. (2016). Dynamics of biological invasions and pathways over time: a case study of a temperate coastal sea. </w:t>
      </w:r>
      <w:r w:rsidRPr="00D36414">
        <w:rPr>
          <w:rFonts w:cstheme="minorHAnsi"/>
          <w:i/>
          <w:iCs/>
        </w:rPr>
        <w:t>Biological Invasions</w:t>
      </w:r>
      <w:r w:rsidRPr="00D36414">
        <w:rPr>
          <w:rFonts w:cstheme="minorHAnsi"/>
        </w:rPr>
        <w:t xml:space="preserve">, </w:t>
      </w:r>
      <w:r w:rsidRPr="00D36414">
        <w:rPr>
          <w:rFonts w:cstheme="minorHAnsi"/>
          <w:i/>
          <w:iCs/>
        </w:rPr>
        <w:t>19</w:t>
      </w:r>
      <w:r w:rsidRPr="00D36414">
        <w:rPr>
          <w:rFonts w:cstheme="minorHAnsi"/>
        </w:rPr>
        <w:t xml:space="preserve">(3), 799-813. </w:t>
      </w:r>
      <w:hyperlink r:id="rId1687" w:history="1">
        <w:r w:rsidRPr="00D36414">
          <w:rPr>
            <w:rStyle w:val="Hyperlink"/>
            <w:rFonts w:cstheme="minorHAnsi"/>
          </w:rPr>
          <w:t>https://doi.org/10.1007/s10530-016-1316-x</w:t>
        </w:r>
      </w:hyperlink>
      <w:r w:rsidRPr="00D36414">
        <w:rPr>
          <w:rFonts w:cstheme="minorHAnsi"/>
        </w:rPr>
        <w:t xml:space="preserve"> </w:t>
      </w:r>
    </w:p>
    <w:p w14:paraId="15C65711" w14:textId="77777777" w:rsidR="00ED7B7A" w:rsidRPr="00D36414" w:rsidRDefault="00ED7B7A" w:rsidP="00ED7B7A">
      <w:pPr>
        <w:widowControl w:val="0"/>
        <w:autoSpaceDE w:val="0"/>
        <w:autoSpaceDN w:val="0"/>
        <w:adjustRightInd w:val="0"/>
        <w:spacing w:before="120"/>
        <w:ind w:left="480" w:hanging="480"/>
        <w:rPr>
          <w:rFonts w:cstheme="minorHAnsi"/>
          <w:bCs/>
        </w:rPr>
      </w:pPr>
      <w:r w:rsidRPr="00D36414">
        <w:rPr>
          <w:rFonts w:cstheme="minorHAnsi"/>
        </w:rPr>
        <w:t xml:space="preserve">Oliva, J., Boberg, J., &amp; Stenlid, J. (2013). </w:t>
      </w:r>
      <w:r w:rsidRPr="00D36414">
        <w:rPr>
          <w:rFonts w:cstheme="minorHAnsi"/>
          <w:bCs/>
        </w:rPr>
        <w:t>First report of </w:t>
      </w:r>
      <w:r w:rsidRPr="00D36414">
        <w:rPr>
          <w:rFonts w:cstheme="minorHAnsi"/>
          <w:bCs/>
          <w:i/>
          <w:iCs/>
        </w:rPr>
        <w:t>Sphaeropsis sapinea</w:t>
      </w:r>
      <w:r w:rsidRPr="00D36414">
        <w:rPr>
          <w:rFonts w:cstheme="minorHAnsi"/>
          <w:bCs/>
        </w:rPr>
        <w:t> on Scots pine (</w:t>
      </w:r>
      <w:r w:rsidRPr="00D36414">
        <w:rPr>
          <w:rFonts w:cstheme="minorHAnsi"/>
          <w:bCs/>
          <w:i/>
          <w:iCs/>
        </w:rPr>
        <w:t>Pinus sylvestris</w:t>
      </w:r>
      <w:r w:rsidRPr="00D36414">
        <w:rPr>
          <w:rFonts w:cstheme="minorHAnsi"/>
          <w:bCs/>
        </w:rPr>
        <w:t>) and Austrian pine (</w:t>
      </w:r>
      <w:r w:rsidRPr="00D36414">
        <w:rPr>
          <w:rFonts w:cstheme="minorHAnsi"/>
          <w:bCs/>
          <w:i/>
          <w:iCs/>
        </w:rPr>
        <w:t>P. nigra</w:t>
      </w:r>
      <w:r w:rsidRPr="00D36414">
        <w:rPr>
          <w:rFonts w:cstheme="minorHAnsi"/>
          <w:bCs/>
        </w:rPr>
        <w:t xml:space="preserve">) in Sweden. </w:t>
      </w:r>
      <w:r w:rsidRPr="00D36414">
        <w:rPr>
          <w:rFonts w:cstheme="minorHAnsi"/>
          <w:bCs/>
          <w:i/>
        </w:rPr>
        <w:t xml:space="preserve">New Disease Reports, 27, </w:t>
      </w:r>
      <w:r w:rsidRPr="00D36414">
        <w:rPr>
          <w:rFonts w:cstheme="minorHAnsi"/>
          <w:bCs/>
        </w:rPr>
        <w:t xml:space="preserve">23. </w:t>
      </w:r>
      <w:hyperlink r:id="rId1688" w:history="1">
        <w:r w:rsidRPr="00D36414">
          <w:rPr>
            <w:rStyle w:val="Hyperlink"/>
            <w:rFonts w:cstheme="minorHAnsi"/>
            <w:bCs/>
          </w:rPr>
          <w:t>http://dx.doi.org/10.5197/j.2044-0588.2013.027.023</w:t>
        </w:r>
      </w:hyperlink>
      <w:r w:rsidRPr="00D36414">
        <w:rPr>
          <w:rFonts w:cstheme="minorHAnsi"/>
          <w:bCs/>
        </w:rPr>
        <w:t xml:space="preserve"> </w:t>
      </w:r>
    </w:p>
    <w:p w14:paraId="7506E0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liver, T. H., Heard, M. S., Isaac, N. J. B., Roy, D. B., Procter, D., Eigenbrod, F., Freckleton, R., Hector, A., Orme, C. D. L., Petchey, O. L., Proença, V., Raffaelli, D., Suttle, K. B., Mace, G. M., Martín-López, </w:t>
      </w:r>
      <w:r w:rsidRPr="00D36414">
        <w:rPr>
          <w:rFonts w:cstheme="minorHAnsi"/>
        </w:rPr>
        <w:lastRenderedPageBreak/>
        <w:t xml:space="preserve">B., Woodcock, B. A., &amp; Bullock, J. M. (2015). Biodiversity and resilience of ecosystem functions. </w:t>
      </w:r>
      <w:r w:rsidRPr="00D36414">
        <w:rPr>
          <w:rFonts w:cstheme="minorHAnsi"/>
          <w:i/>
        </w:rPr>
        <w:t>Trends in Ecology and Evolution, 30</w:t>
      </w:r>
      <w:r w:rsidRPr="00D36414">
        <w:rPr>
          <w:rFonts w:cstheme="minorHAnsi"/>
        </w:rPr>
        <w:t xml:space="preserve">(11), 673-84. </w:t>
      </w:r>
      <w:hyperlink r:id="rId1689" w:history="1">
        <w:r w:rsidRPr="00D36414">
          <w:rPr>
            <w:rStyle w:val="Hyperlink"/>
            <w:rFonts w:cstheme="minorHAnsi"/>
          </w:rPr>
          <w:t>https://doi.org/10.1016/j.tree.2015.08.009</w:t>
        </w:r>
      </w:hyperlink>
    </w:p>
    <w:p w14:paraId="23DC60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livier L., Galland, J-P., Maurin, H., &amp; Roux, J-P. </w:t>
      </w:r>
      <w:r w:rsidRPr="00D36414">
        <w:rPr>
          <w:rFonts w:cstheme="minorHAnsi"/>
          <w:lang w:val="fr-CH"/>
        </w:rPr>
        <w:t xml:space="preserve">(1995). </w:t>
      </w:r>
      <w:r w:rsidRPr="00D36414">
        <w:rPr>
          <w:rFonts w:cstheme="minorHAnsi"/>
          <w:i/>
          <w:iCs/>
          <w:lang w:val="fr-CH"/>
        </w:rPr>
        <w:t>Livre rouge de la flore menacée de France I espèces prioritaires [Red list of threatened flora of France – I priority species]</w:t>
      </w:r>
      <w:r w:rsidRPr="00D36414">
        <w:rPr>
          <w:rFonts w:cstheme="minorHAnsi"/>
          <w:lang w:val="fr-CH"/>
        </w:rPr>
        <w:t xml:space="preserve">. </w:t>
      </w:r>
      <w:r w:rsidRPr="00D36414">
        <w:rPr>
          <w:rFonts w:cstheme="minorHAnsi"/>
        </w:rPr>
        <w:t>Paris, France: MNHN.</w:t>
      </w:r>
    </w:p>
    <w:p w14:paraId="586A5EA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lson, K. A. (2013). </w:t>
      </w:r>
      <w:r w:rsidRPr="00D36414">
        <w:rPr>
          <w:rFonts w:cstheme="minorHAnsi"/>
          <w:i/>
          <w:iCs/>
        </w:rPr>
        <w:t>Saiga crossing options - Guidelines and recommendations to mitigate barrier effects of border fencing and railroad corridors on saiga antelope in Kazakhstan</w:t>
      </w:r>
      <w:r w:rsidRPr="00D36414">
        <w:rPr>
          <w:rFonts w:cstheme="minorHAnsi"/>
        </w:rPr>
        <w:t>.</w:t>
      </w:r>
    </w:p>
    <w:p w14:paraId="03BDF85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Oltean, M., Negrean, G., Popescu, A, Roman, N., Dihoru, G., Sanda, V., &amp; Mihailescu, S. (1994). </w:t>
      </w:r>
      <w:r w:rsidRPr="00D36414">
        <w:rPr>
          <w:rFonts w:cstheme="minorHAnsi"/>
          <w:i/>
          <w:iCs/>
        </w:rPr>
        <w:t>Lista rosie a plantelor superioare din România [Red list of higher plants of Romania]</w:t>
      </w:r>
      <w:r w:rsidRPr="00D36414">
        <w:rPr>
          <w:rFonts w:cstheme="minorHAnsi"/>
        </w:rPr>
        <w:t xml:space="preserve">. Bucharest, Romania: Academia Romana Institutul de Biologie. </w:t>
      </w:r>
    </w:p>
    <w:p w14:paraId="29ED3358" w14:textId="77777777" w:rsidR="00ED7B7A" w:rsidRPr="00D36414" w:rsidRDefault="00ED7B7A" w:rsidP="00ED7B7A">
      <w:pPr>
        <w:widowControl w:val="0"/>
        <w:autoSpaceDE w:val="0"/>
        <w:autoSpaceDN w:val="0"/>
        <w:adjustRightInd w:val="0"/>
        <w:spacing w:before="120"/>
        <w:ind w:left="480" w:hanging="480"/>
        <w:rPr>
          <w:rFonts w:cstheme="minorHAnsi"/>
          <w:b/>
        </w:rPr>
      </w:pPr>
      <w:r w:rsidRPr="00D36414">
        <w:rPr>
          <w:rFonts w:cstheme="minorHAnsi"/>
        </w:rPr>
        <w:t xml:space="preserve">Oren, A. (2006). Life at high salt concentrations. In E. Rosenberg, E. F. DeLong, S. Lory, E. Stackebrandt, &amp; F. Thompson (Eds.), </w:t>
      </w:r>
      <w:r w:rsidRPr="00D36414">
        <w:rPr>
          <w:rFonts w:cstheme="minorHAnsi"/>
          <w:i/>
          <w:iCs/>
        </w:rPr>
        <w:t>The prokaryotes</w:t>
      </w:r>
      <w:r w:rsidRPr="00D36414">
        <w:rPr>
          <w:rFonts w:cstheme="minorHAnsi"/>
        </w:rPr>
        <w:t xml:space="preserve"> (pp. 421–440). New York, USA: Springer.</w:t>
      </w:r>
    </w:p>
    <w:p w14:paraId="0BD7759D"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Orgiazzi, A., Bardgett, R. D., Barrios, E., Behan-Pelletier, V., Briones, M. J. I., Chotte, J-L., De Deyn, G. B., Eggleton, P., Fierer, N., Fraser, T., Hedlund, K., Jeffrey, S., Johnson, N. C., Jones, A., Kandeler, E., Kaneko, N., Lavelle, P., Lemanceau, P., Miko, L., Montanarella, L., de Souza Moreira, F. M., Ramirez, K. S., Scheu, S., Singh, B.K., Six, J., van der Putten, W.H., &amp; Wall, D. H. (Eds.). (2016). </w:t>
      </w:r>
      <w:r w:rsidRPr="00D36414">
        <w:rPr>
          <w:rFonts w:cstheme="minorHAnsi"/>
          <w:i/>
          <w:iCs/>
        </w:rPr>
        <w:t>Global soil biodiversity atlas</w:t>
      </w:r>
      <w:r w:rsidRPr="00D36414">
        <w:rPr>
          <w:rFonts w:cstheme="minorHAnsi"/>
        </w:rPr>
        <w:t xml:space="preserve">. Luxembourg: Publications Office of the European Union. </w:t>
      </w:r>
      <w:hyperlink r:id="rId1690" w:history="1">
        <w:r w:rsidRPr="00D36414">
          <w:rPr>
            <w:rStyle w:val="Hyperlink"/>
            <w:rFonts w:cstheme="minorHAnsi"/>
            <w:lang w:val="es-ES"/>
          </w:rPr>
          <w:t>https://doi.org/doi:10.2788/799182</w:t>
        </w:r>
      </w:hyperlink>
    </w:p>
    <w:p w14:paraId="63C7B5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Orlandi, S., Probo, M., Sitzia, T., Trentanovi, G., Garbarino, M., Lombardi, G., &amp; Lonati, M. (2016). </w:t>
      </w:r>
      <w:r w:rsidRPr="00D36414">
        <w:rPr>
          <w:rFonts w:cstheme="minorHAnsi"/>
        </w:rPr>
        <w:t xml:space="preserve">Environmental and land use determinants of grassland patch diversity in the western and eastern Alps under agro-pastoral abandonment. </w:t>
      </w:r>
      <w:r w:rsidRPr="00D36414">
        <w:rPr>
          <w:rFonts w:cstheme="minorHAnsi"/>
          <w:i/>
          <w:iCs/>
        </w:rPr>
        <w:t>Biodiversity and Conservation</w:t>
      </w:r>
      <w:r w:rsidRPr="00D36414">
        <w:rPr>
          <w:rFonts w:cstheme="minorHAnsi"/>
        </w:rPr>
        <w:t xml:space="preserve">, </w:t>
      </w:r>
      <w:r w:rsidRPr="00D36414">
        <w:rPr>
          <w:rFonts w:cstheme="minorHAnsi"/>
          <w:i/>
          <w:iCs/>
        </w:rPr>
        <w:t>25</w:t>
      </w:r>
      <w:r w:rsidRPr="00D36414">
        <w:rPr>
          <w:rFonts w:cstheme="minorHAnsi"/>
        </w:rPr>
        <w:t xml:space="preserve">(2), 275–293. </w:t>
      </w:r>
      <w:hyperlink r:id="rId1691" w:history="1">
        <w:r w:rsidRPr="00D36414">
          <w:rPr>
            <w:rStyle w:val="Hyperlink"/>
            <w:rFonts w:cstheme="minorHAnsi"/>
          </w:rPr>
          <w:t>https://doi.org/10.1007/s10531-016-1046-5</w:t>
        </w:r>
      </w:hyperlink>
    </w:p>
    <w:p w14:paraId="7F96EC1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rlova, T. Y., Konovalova, G. V, Stonik, I. V, Selina, M. S., Tatyana, V., &amp; Shevchenko, O. G. (2002). Harmful algal blooms on the eastern coast of Russia. In </w:t>
      </w:r>
      <w:r w:rsidRPr="00D36414">
        <w:rPr>
          <w:rFonts w:cstheme="minorHAnsi"/>
          <w:i/>
          <w:iCs/>
        </w:rPr>
        <w:t>Harmful algal blooms in the PICES region of the North Pacific. PICES Report 23 (August 2002)</w:t>
      </w:r>
      <w:r w:rsidRPr="00D36414">
        <w:rPr>
          <w:rFonts w:cstheme="minorHAnsi"/>
        </w:rPr>
        <w:t xml:space="preserve">. PICES. Retrieved from </w:t>
      </w:r>
      <w:hyperlink r:id="rId1692" w:history="1">
        <w:r w:rsidRPr="00D36414">
          <w:rPr>
            <w:rStyle w:val="Hyperlink"/>
            <w:rFonts w:cstheme="minorHAnsi"/>
          </w:rPr>
          <w:t>https://www.pices.int/publications/scientific_reports/Report23/default.aspx</w:t>
        </w:r>
      </w:hyperlink>
    </w:p>
    <w:p w14:paraId="5BEC0E0A" w14:textId="57B30260"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rlov, A. A., Chechevishnikov, A. L., Alekseenkova, E. S., Borishpolets, K. P., Krylov, A. V., Kudeneeva, Yu. S., Mizin, V. I., Nikitin, A. I., Fedorchenko, A. V., &amp; Chernyavskii, S. I. [Орлов, А. А., Чечевичников, А. Л., Алексеенкова, Е. С., Боришполец, К. П., Крылов, А. В., Куденеева, Ю. С., Мизин, В. И., Никитин, А. И., Федорченко, А. В., &amp; Чернявский, С. И.]. (2011). </w:t>
      </w:r>
      <w:r w:rsidRPr="00D36414">
        <w:rPr>
          <w:rFonts w:cstheme="minorHAnsi"/>
          <w:i/>
          <w:iCs/>
        </w:rPr>
        <w:t>Проблема пресной воды. Глобальный контекст политики России [Problem of fresh water. Global context of Russian politics]</w:t>
      </w:r>
      <w:r w:rsidRPr="00D36414">
        <w:rPr>
          <w:rFonts w:cstheme="minorHAnsi"/>
        </w:rPr>
        <w:t xml:space="preserve">. Moscow, Russian Federation: MGIMO-University. </w:t>
      </w:r>
    </w:p>
    <w:p w14:paraId="09E36DD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Örmeci, C., &amp; Ekercin, S. (2005). Water quality monitoring using satellite image data: a case study around the Salt Lake in Turkey. In </w:t>
      </w:r>
      <w:r w:rsidRPr="00D36414">
        <w:rPr>
          <w:rFonts w:cstheme="minorHAnsi"/>
          <w:i/>
          <w:iCs/>
        </w:rPr>
        <w:t>Proc. SPIE 5977, Remote Sensing of the Ocean, Sea Ice, and Large Water Regions 2005, 59770K (October 20, 2005)</w:t>
      </w:r>
      <w:r w:rsidRPr="00D36414">
        <w:rPr>
          <w:rFonts w:cstheme="minorHAnsi"/>
        </w:rPr>
        <w:t xml:space="preserve">. </w:t>
      </w:r>
      <w:hyperlink r:id="rId1693" w:history="1">
        <w:r w:rsidRPr="00D36414">
          <w:rPr>
            <w:rStyle w:val="Hyperlink"/>
            <w:rFonts w:cstheme="minorHAnsi"/>
          </w:rPr>
          <w:t>https://doi.org/10.1117/12.628558</w:t>
        </w:r>
      </w:hyperlink>
    </w:p>
    <w:p w14:paraId="74F909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SPAR. (2008). </w:t>
      </w:r>
      <w:r w:rsidRPr="00D36414">
        <w:rPr>
          <w:rFonts w:cstheme="minorHAnsi"/>
          <w:i/>
          <w:iCs/>
        </w:rPr>
        <w:t>Case reports for the OSPAR list of threatened and/or declining species and habitats</w:t>
      </w:r>
      <w:r w:rsidRPr="00D36414">
        <w:rPr>
          <w:rFonts w:cstheme="minorHAnsi"/>
        </w:rPr>
        <w:t xml:space="preserve">. </w:t>
      </w:r>
      <w:r w:rsidRPr="00D36414">
        <w:rPr>
          <w:rFonts w:cstheme="minorHAnsi"/>
          <w:i/>
          <w:iCs/>
        </w:rPr>
        <w:t>Biodiversity series</w:t>
      </w:r>
      <w:r w:rsidRPr="00D36414">
        <w:rPr>
          <w:rFonts w:cstheme="minorHAnsi"/>
        </w:rPr>
        <w:t>.</w:t>
      </w:r>
    </w:p>
    <w:p w14:paraId="10ED4E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SPAR. (2010). </w:t>
      </w:r>
      <w:r w:rsidRPr="00D36414">
        <w:rPr>
          <w:rFonts w:cstheme="minorHAnsi"/>
          <w:i/>
          <w:iCs/>
        </w:rPr>
        <w:t>Quality status report 2010</w:t>
      </w:r>
      <w:r w:rsidRPr="00D36414">
        <w:rPr>
          <w:rFonts w:cstheme="minorHAnsi"/>
        </w:rPr>
        <w:t xml:space="preserve">. Retrieved from </w:t>
      </w:r>
      <w:hyperlink r:id="rId1694" w:history="1">
        <w:r w:rsidRPr="00D36414">
          <w:rPr>
            <w:rStyle w:val="Hyperlink"/>
            <w:rFonts w:cstheme="minorHAnsi"/>
          </w:rPr>
          <w:t>https://qsr2010.ospar.org/en/index.html</w:t>
        </w:r>
      </w:hyperlink>
      <w:r w:rsidRPr="00D36414">
        <w:rPr>
          <w:rFonts w:cstheme="minorHAnsi"/>
        </w:rPr>
        <w:t xml:space="preserve"> </w:t>
      </w:r>
    </w:p>
    <w:p w14:paraId="7AE10C9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SPAR. (2017). </w:t>
      </w:r>
      <w:r w:rsidRPr="00D36414">
        <w:rPr>
          <w:rFonts w:cstheme="minorHAnsi"/>
          <w:i/>
        </w:rPr>
        <w:t>Intermediate assessment 2017.</w:t>
      </w:r>
      <w:r w:rsidRPr="00D36414">
        <w:rPr>
          <w:rFonts w:cstheme="minorHAnsi"/>
        </w:rPr>
        <w:t xml:space="preserve"> Retrieved July 6, 2017, from </w:t>
      </w:r>
      <w:hyperlink r:id="rId1695" w:history="1">
        <w:r w:rsidRPr="00D36414">
          <w:rPr>
            <w:rStyle w:val="Hyperlink"/>
            <w:rFonts w:cstheme="minorHAnsi"/>
          </w:rPr>
          <w:t>https://oap.ospar.org/en/ospar-assessments/intermedate-assessment-2017</w:t>
        </w:r>
      </w:hyperlink>
    </w:p>
    <w:p w14:paraId="26AC5D3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Österblom, H., Hansson, S., Larsson, U., Hjerne, O., Wulff, F., Elmgren, R., &amp; Folke, C. (2007). Human-induced trophic cascades and ecological regime shifts in the baltic sea. </w:t>
      </w:r>
      <w:r w:rsidRPr="00D36414">
        <w:rPr>
          <w:rFonts w:cstheme="minorHAnsi"/>
          <w:i/>
          <w:iCs/>
        </w:rPr>
        <w:t>Ecosystems</w:t>
      </w:r>
      <w:r w:rsidRPr="00D36414">
        <w:rPr>
          <w:rFonts w:cstheme="minorHAnsi"/>
        </w:rPr>
        <w:t xml:space="preserve">, </w:t>
      </w:r>
      <w:r w:rsidRPr="00D36414">
        <w:rPr>
          <w:rFonts w:cstheme="minorHAnsi"/>
          <w:i/>
          <w:iCs/>
        </w:rPr>
        <w:t>10</w:t>
      </w:r>
      <w:r w:rsidRPr="00D36414">
        <w:rPr>
          <w:rFonts w:cstheme="minorHAnsi"/>
        </w:rPr>
        <w:t xml:space="preserve">(6), 877–889. </w:t>
      </w:r>
      <w:hyperlink r:id="rId1696" w:history="1">
        <w:r w:rsidRPr="00D36414">
          <w:rPr>
            <w:rStyle w:val="Hyperlink"/>
            <w:rFonts w:cstheme="minorHAnsi"/>
          </w:rPr>
          <w:t>https://doi.org/10.1007/s10021-007-9069-0</w:t>
        </w:r>
      </w:hyperlink>
    </w:p>
    <w:p w14:paraId="3D81AE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Otero, M.M., Numa, C., Bo, M., Orejas, C., Garrabou, J., Cerrano, C., KružicÅL, P., Antoniadou, C., Aguilar, R., Kipson, S., Linares, C., Terr.n-Sigler, A., Brossard, J., Kersting, D., Casado-Amez.a, P., Garc.a, S., Goffredo, S., Oca.a, O., Caroselli, E., B. (2017). </w:t>
      </w:r>
      <w:r w:rsidRPr="00D36414">
        <w:rPr>
          <w:rFonts w:cstheme="minorHAnsi"/>
          <w:i/>
          <w:iCs/>
        </w:rPr>
        <w:t>Overview of the conservation status of Mediterranean anthozoans</w:t>
      </w:r>
      <w:r w:rsidRPr="00D36414">
        <w:rPr>
          <w:rFonts w:cstheme="minorHAnsi"/>
        </w:rPr>
        <w:t>. Gland, Switzerland: IUCN.</w:t>
      </w:r>
    </w:p>
    <w:p w14:paraId="3301C7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Oug, E., Cochrane, S. K. J., Sundet, J. H., Norling, K., &amp; Nilsson, H. C. (2011). Effects of the invasive red king crab (</w:t>
      </w:r>
      <w:r w:rsidRPr="00D36414">
        <w:rPr>
          <w:rFonts w:cstheme="minorHAnsi"/>
          <w:i/>
        </w:rPr>
        <w:t>Paralithodes camtschaticus</w:t>
      </w:r>
      <w:r w:rsidRPr="00D36414">
        <w:rPr>
          <w:rFonts w:cstheme="minorHAnsi"/>
        </w:rPr>
        <w:t xml:space="preserve">) on soft-bottom fauna in Varangerfjorden, northern Norway. </w:t>
      </w:r>
      <w:r w:rsidRPr="00D36414">
        <w:rPr>
          <w:rFonts w:cstheme="minorHAnsi"/>
          <w:i/>
          <w:iCs/>
        </w:rPr>
        <w:t>Marine Biodiversity</w:t>
      </w:r>
      <w:r w:rsidRPr="00D36414">
        <w:rPr>
          <w:rFonts w:cstheme="minorHAnsi"/>
        </w:rPr>
        <w:t xml:space="preserve">, </w:t>
      </w:r>
      <w:r w:rsidRPr="00D36414">
        <w:rPr>
          <w:rFonts w:cstheme="minorHAnsi"/>
          <w:i/>
          <w:iCs/>
        </w:rPr>
        <w:t>41</w:t>
      </w:r>
      <w:r w:rsidRPr="00D36414">
        <w:rPr>
          <w:rFonts w:cstheme="minorHAnsi"/>
        </w:rPr>
        <w:t xml:space="preserve">(3), 467–479. </w:t>
      </w:r>
      <w:hyperlink r:id="rId1697" w:history="1">
        <w:r w:rsidRPr="00D36414">
          <w:rPr>
            <w:rStyle w:val="Hyperlink"/>
            <w:rFonts w:cstheme="minorHAnsi"/>
          </w:rPr>
          <w:t>https://doi.org/10.1007/s12526-010-0068-6</w:t>
        </w:r>
      </w:hyperlink>
    </w:p>
    <w:p w14:paraId="6653782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Overland, J. E., &amp; Stabeno, P. J. (2004). Is the climate of the Bering Sea warming and affecting the ecosystem? </w:t>
      </w:r>
      <w:r w:rsidRPr="00D36414">
        <w:rPr>
          <w:rFonts w:cstheme="minorHAnsi"/>
          <w:i/>
          <w:iCs/>
        </w:rPr>
        <w:t>Eos, Transactions American Geophysical Union</w:t>
      </w:r>
      <w:r w:rsidRPr="00D36414">
        <w:rPr>
          <w:rFonts w:cstheme="minorHAnsi"/>
        </w:rPr>
        <w:t xml:space="preserve">, </w:t>
      </w:r>
      <w:r w:rsidRPr="00D36414">
        <w:rPr>
          <w:rFonts w:cstheme="minorHAnsi"/>
          <w:i/>
          <w:iCs/>
        </w:rPr>
        <w:t>85</w:t>
      </w:r>
      <w:r w:rsidRPr="00D36414">
        <w:rPr>
          <w:rFonts w:cstheme="minorHAnsi"/>
        </w:rPr>
        <w:t xml:space="preserve">(33), 309. </w:t>
      </w:r>
      <w:hyperlink r:id="rId1698" w:history="1">
        <w:r w:rsidRPr="00D36414">
          <w:rPr>
            <w:rStyle w:val="Hyperlink"/>
            <w:rFonts w:cstheme="minorHAnsi"/>
          </w:rPr>
          <w:t>https://doi.org/10.1029/2004EO330001</w:t>
        </w:r>
      </w:hyperlink>
    </w:p>
    <w:p w14:paraId="2B361B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bi, S., van Dijken, G. L., &amp; Arrigo, K. R. (2008). Primary production in the Arctic Ocean, 1998-2006. </w:t>
      </w:r>
      <w:r w:rsidRPr="00D36414">
        <w:rPr>
          <w:rFonts w:cstheme="minorHAnsi"/>
          <w:i/>
          <w:iCs/>
        </w:rPr>
        <w:t>Journal of Geophysical Research: Oceans</w:t>
      </w:r>
      <w:r w:rsidRPr="00D36414">
        <w:rPr>
          <w:rFonts w:cstheme="minorHAnsi"/>
        </w:rPr>
        <w:t xml:space="preserve">, </w:t>
      </w:r>
      <w:r w:rsidRPr="00D36414">
        <w:rPr>
          <w:rFonts w:cstheme="minorHAnsi"/>
          <w:i/>
          <w:iCs/>
        </w:rPr>
        <w:t>113</w:t>
      </w:r>
      <w:r w:rsidRPr="00D36414">
        <w:rPr>
          <w:rFonts w:cstheme="minorHAnsi"/>
        </w:rPr>
        <w:t xml:space="preserve">(8), C08005. </w:t>
      </w:r>
      <w:hyperlink r:id="rId1699" w:history="1">
        <w:r w:rsidRPr="00D36414">
          <w:rPr>
            <w:rStyle w:val="Hyperlink"/>
            <w:rFonts w:cstheme="minorHAnsi"/>
          </w:rPr>
          <w:t>https://doi.org/10.1029/2007JC004578</w:t>
        </w:r>
      </w:hyperlink>
    </w:p>
    <w:p w14:paraId="55C1773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cifici, M., Foden, W. B., Visconti, P., Watson, J. E. M., Butchart, S. H. M., Kovacs, K. M., Scheffers, B. R., Hole, D. G., Martin, T. G., Akçakaya, H. R., Corlett, R. T., Huntley, B., Bickford, D., Carr, J. a., Hoffmann, A. a., Midgley, G. F., P., P.-K., Pearson, R. G., Williams, S. E., Willis, S. G., Young, B., &amp; Rondinini, C. (2015). Assessing species vulnerability to climate change. </w:t>
      </w:r>
      <w:r w:rsidRPr="00D36414">
        <w:rPr>
          <w:rFonts w:cstheme="minorHAnsi"/>
          <w:i/>
          <w:iCs/>
        </w:rPr>
        <w:t>Nature Climate Change</w:t>
      </w:r>
      <w:r w:rsidRPr="00D36414">
        <w:rPr>
          <w:rFonts w:cstheme="minorHAnsi"/>
        </w:rPr>
        <w:t xml:space="preserve">, </w:t>
      </w:r>
      <w:r w:rsidRPr="00D36414">
        <w:rPr>
          <w:rFonts w:cstheme="minorHAnsi"/>
          <w:i/>
          <w:iCs/>
        </w:rPr>
        <w:t>5</w:t>
      </w:r>
      <w:r w:rsidRPr="00D36414">
        <w:rPr>
          <w:rFonts w:cstheme="minorHAnsi"/>
        </w:rPr>
        <w:t xml:space="preserve">(February), 215–225. </w:t>
      </w:r>
      <w:hyperlink r:id="rId1700" w:history="1">
        <w:r w:rsidRPr="00D36414">
          <w:rPr>
            <w:rStyle w:val="Hyperlink"/>
            <w:rFonts w:cstheme="minorHAnsi"/>
          </w:rPr>
          <w:t>https://doi.org/10.1038/nclimate2448</w:t>
        </w:r>
      </w:hyperlink>
    </w:p>
    <w:p w14:paraId="7A066B1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illet, Y., Bergès, L., HjÄltén, J., Ódor, P., Avon, C., Bernhardt-Römermann, M., Bijlsma, R. J., De Bruyn, L., Fuhr, M., Grandin, U., Kanka, R., Lundin, L., Luque, S., Magura, T., Matesanz, S., Mészáros, I., SebastiÀ, M. T., Schmidt, W., Standovár, T., Tóthmérész, B., Uotila, A., Valladares, F., Vellak, K., &amp; Virtanen, R. (2010). Biodiversity differences between managed and unmanaged forests: Meta-analysis of species richness in Europe. </w:t>
      </w:r>
      <w:r w:rsidRPr="00D36414">
        <w:rPr>
          <w:rFonts w:cstheme="minorHAnsi"/>
          <w:i/>
          <w:iCs/>
        </w:rPr>
        <w:t>Conservation Biology</w:t>
      </w:r>
      <w:r w:rsidRPr="00D36414">
        <w:rPr>
          <w:rFonts w:cstheme="minorHAnsi"/>
        </w:rPr>
        <w:t xml:space="preserve">, </w:t>
      </w:r>
      <w:r w:rsidRPr="00D36414">
        <w:rPr>
          <w:rFonts w:cstheme="minorHAnsi"/>
          <w:i/>
          <w:iCs/>
        </w:rPr>
        <w:t>24</w:t>
      </w:r>
      <w:r w:rsidRPr="00D36414">
        <w:rPr>
          <w:rFonts w:cstheme="minorHAnsi"/>
        </w:rPr>
        <w:t xml:space="preserve">(1), 101–112. </w:t>
      </w:r>
      <w:hyperlink r:id="rId1701" w:history="1">
        <w:r w:rsidRPr="00D36414">
          <w:rPr>
            <w:rStyle w:val="Hyperlink"/>
            <w:rFonts w:cstheme="minorHAnsi"/>
          </w:rPr>
          <w:t>https://doi.org/10.1111/j.1523-1739.2009.01399.x</w:t>
        </w:r>
      </w:hyperlink>
    </w:p>
    <w:p w14:paraId="634643F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 xml:space="preserve">Paine, T. D., &amp; Lieutier, F. (Eds.). (2016). Insects and diseases of Mediterranean forest systems. Cham, Switzerland: Springer International Publishing. </w:t>
      </w:r>
      <w:hyperlink r:id="rId1702" w:history="1">
        <w:r w:rsidRPr="00D36414">
          <w:rPr>
            <w:rStyle w:val="Hyperlink"/>
            <w:rFonts w:cstheme="minorHAnsi"/>
            <w:lang w:val="en-CA"/>
          </w:rPr>
          <w:t>http://doi.org/10.1007/978-3-319-24744-1</w:t>
        </w:r>
      </w:hyperlink>
    </w:p>
    <w:p w14:paraId="19AA3E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junen, A. M., Oksanen, J., &amp; Virtanen, R. (2011). Impact of shrub canopies on understorey vegetation in western Eurasian tundra. </w:t>
      </w:r>
      <w:r w:rsidRPr="00D36414">
        <w:rPr>
          <w:rFonts w:cstheme="minorHAnsi"/>
          <w:i/>
          <w:iCs/>
        </w:rPr>
        <w:t>Journal of Vegetation Science</w:t>
      </w:r>
      <w:r w:rsidRPr="00D36414">
        <w:rPr>
          <w:rFonts w:cstheme="minorHAnsi"/>
        </w:rPr>
        <w:t xml:space="preserve">, </w:t>
      </w:r>
      <w:r w:rsidRPr="00D36414">
        <w:rPr>
          <w:rFonts w:cstheme="minorHAnsi"/>
          <w:i/>
          <w:iCs/>
        </w:rPr>
        <w:t>22</w:t>
      </w:r>
      <w:r w:rsidRPr="00D36414">
        <w:rPr>
          <w:rFonts w:cstheme="minorHAnsi"/>
        </w:rPr>
        <w:t xml:space="preserve">(5), 837–846. </w:t>
      </w:r>
      <w:hyperlink r:id="rId1703" w:history="1">
        <w:r w:rsidRPr="00D36414">
          <w:rPr>
            <w:rStyle w:val="Hyperlink"/>
            <w:rFonts w:cstheme="minorHAnsi"/>
          </w:rPr>
          <w:t>https://doi.org/10.1111/j.1654-1103.2011.01285.x</w:t>
        </w:r>
      </w:hyperlink>
    </w:p>
    <w:p w14:paraId="3319C6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keman, R. J., &amp; Nolan, A. J. (2009). Setting sustainable grazing levels for heather moorland: a multi-site analysis. </w:t>
      </w:r>
      <w:r w:rsidRPr="00D36414">
        <w:rPr>
          <w:rFonts w:cstheme="minorHAnsi"/>
          <w:i/>
          <w:iCs/>
        </w:rPr>
        <w:t>Journal of Applied Ecology</w:t>
      </w:r>
      <w:r w:rsidRPr="00D36414">
        <w:rPr>
          <w:rFonts w:cstheme="minorHAnsi"/>
        </w:rPr>
        <w:t xml:space="preserve">, </w:t>
      </w:r>
      <w:r w:rsidRPr="00D36414">
        <w:rPr>
          <w:rFonts w:cstheme="minorHAnsi"/>
          <w:i/>
          <w:iCs/>
        </w:rPr>
        <w:t>46</w:t>
      </w:r>
      <w:r w:rsidRPr="00D36414">
        <w:rPr>
          <w:rFonts w:cstheme="minorHAnsi"/>
        </w:rPr>
        <w:t xml:space="preserve">(2), 363–368. </w:t>
      </w:r>
      <w:hyperlink r:id="rId1704" w:history="1">
        <w:r w:rsidRPr="00D36414">
          <w:rPr>
            <w:rStyle w:val="Hyperlink"/>
            <w:rFonts w:cstheme="minorHAnsi"/>
          </w:rPr>
          <w:t>http://doi.org/10.1111/j.1365-2664.2008.01603.x</w:t>
        </w:r>
      </w:hyperlink>
    </w:p>
    <w:p w14:paraId="7EDDBB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lmer, A. N. (1991). Origin and morphology of limestone caves. </w:t>
      </w:r>
      <w:r w:rsidRPr="00D36414">
        <w:rPr>
          <w:rFonts w:cstheme="minorHAnsi"/>
          <w:i/>
          <w:iCs/>
        </w:rPr>
        <w:t>Geological Society of America Bulletin, 103</w:t>
      </w:r>
      <w:r w:rsidRPr="00D36414">
        <w:rPr>
          <w:rFonts w:cstheme="minorHAnsi"/>
          <w:iCs/>
        </w:rPr>
        <w:t>(1), 1-21</w:t>
      </w:r>
      <w:r w:rsidRPr="00D36414">
        <w:rPr>
          <w:rFonts w:cstheme="minorHAnsi"/>
        </w:rPr>
        <w:t xml:space="preserve">. </w:t>
      </w:r>
      <w:hyperlink r:id="rId1705" w:history="1">
        <w:r w:rsidRPr="00D36414">
          <w:rPr>
            <w:rStyle w:val="Hyperlink"/>
            <w:rFonts w:cstheme="minorHAnsi"/>
          </w:rPr>
          <w:t>https://doi.org/10.1130/0016-7606(1991)103&lt;0001:OAMOLC&gt;2.3.CO;2</w:t>
        </w:r>
      </w:hyperlink>
    </w:p>
    <w:p w14:paraId="1B77CC0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ltsyn, M. Y., Spitsyn, S. V., Kuksin, A.N. &amp; Istomov, S. V. (2012). </w:t>
      </w:r>
      <w:r w:rsidRPr="00D36414">
        <w:rPr>
          <w:rFonts w:cstheme="minorHAnsi"/>
          <w:i/>
        </w:rPr>
        <w:t>Snow leopard conservation in Russia</w:t>
      </w:r>
      <w:r w:rsidRPr="00D36414">
        <w:rPr>
          <w:rFonts w:cstheme="minorHAnsi"/>
        </w:rPr>
        <w:t>. Krasnoyarsk, Russian Federation: WWF Russia.</w:t>
      </w:r>
    </w:p>
    <w:p w14:paraId="5DD9F8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pe, T., Bickel, D., &amp; Meier, R. (2009). </w:t>
      </w:r>
      <w:r w:rsidRPr="00D36414">
        <w:rPr>
          <w:rFonts w:cstheme="minorHAnsi"/>
          <w:i/>
          <w:iCs/>
        </w:rPr>
        <w:t>Diptera diversity: Status, challenges and tools</w:t>
      </w:r>
      <w:r w:rsidRPr="00D36414">
        <w:rPr>
          <w:rFonts w:cstheme="minorHAnsi"/>
        </w:rPr>
        <w:t>. Leiden, The Netherlands: Brill.</w:t>
      </w:r>
    </w:p>
    <w:p w14:paraId="0E2086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Parfenov, V. I. Kozlovskaya, N. V., &amp; Vynaev, G. V. [</w:t>
      </w:r>
      <w:r w:rsidRPr="00D36414">
        <w:rPr>
          <w:rFonts w:cstheme="minorHAnsi"/>
          <w:lang w:val="ru-RU"/>
        </w:rPr>
        <w:t>Парфено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Козловская</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В</w:t>
      </w:r>
      <w:r w:rsidRPr="00D36414">
        <w:rPr>
          <w:rFonts w:cstheme="minorHAnsi"/>
        </w:rPr>
        <w:t xml:space="preserve">., &amp; </w:t>
      </w:r>
      <w:r w:rsidRPr="00D36414">
        <w:rPr>
          <w:rFonts w:cstheme="minorHAnsi"/>
          <w:lang w:val="ru-RU"/>
        </w:rPr>
        <w:t>Вынаев</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В</w:t>
      </w:r>
      <w:r w:rsidRPr="00D36414">
        <w:rPr>
          <w:rFonts w:cstheme="minorHAnsi"/>
        </w:rPr>
        <w:t xml:space="preserve">.]. (1987). </w:t>
      </w:r>
      <w:r w:rsidRPr="00D36414">
        <w:rPr>
          <w:rFonts w:cstheme="minorHAnsi"/>
          <w:i/>
          <w:iCs/>
        </w:rPr>
        <w:t>Rare and threatened plant species of Byelorussia and Lithuania</w:t>
      </w:r>
      <w:r w:rsidRPr="00D36414">
        <w:rPr>
          <w:rFonts w:cstheme="minorHAnsi"/>
        </w:rPr>
        <w:t xml:space="preserve">. Minsk, USSR: </w:t>
      </w:r>
      <w:r w:rsidRPr="00D36414">
        <w:rPr>
          <w:rFonts w:cstheme="minorHAnsi"/>
          <w:lang w:val="ru-RU"/>
        </w:rPr>
        <w:t>Наука</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техника</w:t>
      </w:r>
      <w:r w:rsidRPr="00D36414">
        <w:rPr>
          <w:rFonts w:cstheme="minorHAnsi"/>
        </w:rPr>
        <w:t xml:space="preserve"> [Science and Technology]. </w:t>
      </w:r>
    </w:p>
    <w:p w14:paraId="10C631C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rish, F., Sirin, A., Charman, D., Joosten, H., Minayeva, T., &amp; Silvius, M. (2008). </w:t>
      </w:r>
      <w:r w:rsidRPr="00D36414">
        <w:rPr>
          <w:rFonts w:cstheme="minorHAnsi"/>
          <w:i/>
          <w:iCs/>
        </w:rPr>
        <w:t>Assessment on peatlands, biodiversity and climate change: Main report</w:t>
      </w:r>
      <w:r w:rsidRPr="00D36414">
        <w:rPr>
          <w:rFonts w:cstheme="minorHAnsi"/>
        </w:rPr>
        <w:t xml:space="preserve">. Wageningen, The Netherlands: Global </w:t>
      </w:r>
      <w:r w:rsidRPr="00D36414">
        <w:rPr>
          <w:rFonts w:cstheme="minorHAnsi"/>
        </w:rPr>
        <w:lastRenderedPageBreak/>
        <w:t xml:space="preserve">Environment Centre. Retrieved from </w:t>
      </w:r>
      <w:hyperlink r:id="rId1706" w:history="1">
        <w:r w:rsidRPr="00D36414">
          <w:rPr>
            <w:rStyle w:val="Hyperlink"/>
            <w:rFonts w:cstheme="minorHAnsi"/>
          </w:rPr>
          <w:t>http://www.imcg.net/media/download_gallery/books/assessment_peatland.pdf</w:t>
        </w:r>
      </w:hyperlink>
    </w:p>
    <w:p w14:paraId="1E6F481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rmesan, C. (2006). Ecological and evolutionary responses to recent climate change. </w:t>
      </w:r>
      <w:r w:rsidRPr="00D36414">
        <w:rPr>
          <w:rFonts w:cstheme="minorHAnsi"/>
          <w:i/>
          <w:iCs/>
        </w:rPr>
        <w:t>Annual of Ecology, Evolution and Systematics</w:t>
      </w:r>
      <w:r w:rsidRPr="00D36414">
        <w:rPr>
          <w:rFonts w:cstheme="minorHAnsi"/>
        </w:rPr>
        <w:t xml:space="preserve">, </w:t>
      </w:r>
      <w:r w:rsidRPr="00D36414">
        <w:rPr>
          <w:rFonts w:cstheme="minorHAnsi"/>
          <w:i/>
          <w:iCs/>
        </w:rPr>
        <w:t>37</w:t>
      </w:r>
      <w:r w:rsidRPr="00D36414">
        <w:rPr>
          <w:rFonts w:cstheme="minorHAnsi"/>
        </w:rPr>
        <w:t xml:space="preserve">(1), 637–669. </w:t>
      </w:r>
      <w:hyperlink r:id="rId1707" w:history="1">
        <w:r w:rsidRPr="00D36414">
          <w:rPr>
            <w:rStyle w:val="Hyperlink"/>
            <w:rFonts w:cstheme="minorHAnsi"/>
          </w:rPr>
          <w:t>https://doi.org/10.2307/annurev.ecolsys.37.091305.30000024</w:t>
        </w:r>
      </w:hyperlink>
    </w:p>
    <w:p w14:paraId="2E2DCD83"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Parnikoza, I., &amp; Vasiluk, A. (2011). Ukrainian steppes: current state and perspectives for protection. </w:t>
      </w:r>
      <w:r w:rsidRPr="00D36414">
        <w:rPr>
          <w:rFonts w:cstheme="minorHAnsi"/>
          <w:i/>
          <w:iCs/>
          <w:lang w:val="es-ES"/>
        </w:rPr>
        <w:t>Annales Universitatis Mariae Curie-Skłodowska. Sectio C. Biologia</w:t>
      </w:r>
      <w:r w:rsidRPr="00D36414">
        <w:rPr>
          <w:rFonts w:cstheme="minorHAnsi"/>
          <w:lang w:val="es-ES"/>
        </w:rPr>
        <w:t xml:space="preserve">, </w:t>
      </w:r>
      <w:r w:rsidRPr="00D36414">
        <w:rPr>
          <w:rFonts w:cstheme="minorHAnsi"/>
          <w:i/>
          <w:iCs/>
          <w:lang w:val="es-ES"/>
        </w:rPr>
        <w:t>9</w:t>
      </w:r>
      <w:r w:rsidRPr="00D36414">
        <w:rPr>
          <w:rFonts w:cstheme="minorHAnsi"/>
          <w:lang w:val="es-ES"/>
        </w:rPr>
        <w:t xml:space="preserve">(1), 23–37. </w:t>
      </w:r>
      <w:hyperlink r:id="rId1708" w:history="1">
        <w:r w:rsidRPr="00D36414">
          <w:rPr>
            <w:rStyle w:val="Hyperlink"/>
            <w:rFonts w:cstheme="minorHAnsi"/>
            <w:lang w:val="es-ES"/>
          </w:rPr>
          <w:t>https://doi.org/10.2478/v10067-011-0018-0</w:t>
        </w:r>
      </w:hyperlink>
    </w:p>
    <w:p w14:paraId="2E31D9A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Pärtel, M., Bruun, H. H., &amp; Sammul, M. (2005). </w:t>
      </w:r>
      <w:r w:rsidRPr="00D36414">
        <w:rPr>
          <w:rFonts w:cstheme="minorHAnsi"/>
        </w:rPr>
        <w:t xml:space="preserve">Biodiversity in temperate European grasslands: origin and conservation. In </w:t>
      </w:r>
      <w:r w:rsidRPr="00D36414">
        <w:rPr>
          <w:rFonts w:cstheme="minorHAnsi"/>
          <w:i/>
          <w:iCs/>
        </w:rPr>
        <w:t>Grassland Science in Europe, Volume 10</w:t>
      </w:r>
      <w:r w:rsidRPr="00D36414">
        <w:rPr>
          <w:rFonts w:cstheme="minorHAnsi"/>
        </w:rPr>
        <w:t xml:space="preserve"> (pp. 1–14). Retrieved from http://lup.lub.lu.se/record/532202/file/625284.pdf</w:t>
      </w:r>
    </w:p>
    <w:p w14:paraId="4978BFCD"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Passy, S. I., &amp; Legendre, P. (2006). Are algal communities driven toward maximum biomass?</w:t>
      </w:r>
      <w:r w:rsidRPr="00D36414">
        <w:rPr>
          <w:rFonts w:cstheme="minorHAnsi"/>
          <w:i/>
        </w:rPr>
        <w:t xml:space="preserve"> </w:t>
      </w:r>
      <w:r w:rsidRPr="00D36414">
        <w:rPr>
          <w:rFonts w:cstheme="minorHAnsi"/>
          <w:i/>
          <w:lang w:val="pt-PT"/>
        </w:rPr>
        <w:t>Proceedings of the Royal Society B: Biological Sciences, 273,</w:t>
      </w:r>
      <w:r w:rsidRPr="00D36414">
        <w:rPr>
          <w:rFonts w:cstheme="minorHAnsi"/>
          <w:lang w:val="pt-PT"/>
        </w:rPr>
        <w:t xml:space="preserve"> 2667–2674. </w:t>
      </w:r>
      <w:hyperlink r:id="rId1709" w:history="1">
        <w:r w:rsidRPr="00D36414">
          <w:rPr>
            <w:rStyle w:val="Hyperlink"/>
            <w:rFonts w:cstheme="minorHAnsi"/>
          </w:rPr>
          <w:t>https://doi.org/10.1098/rspb.2006.3632</w:t>
        </w:r>
      </w:hyperlink>
      <w:r w:rsidRPr="00D36414">
        <w:rPr>
          <w:rFonts w:cstheme="minorHAnsi"/>
          <w:lang w:val="pt-PT"/>
        </w:rPr>
        <w:t xml:space="preserve"> </w:t>
      </w:r>
    </w:p>
    <w:p w14:paraId="3863024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uchard, A., Kueffer, C., Dietz, H., Daehler, C. C., Alexander, J., Edwards, P. J., Arévalo, J. R., Cavieres, L. A., Guisan, A., Haider, S., Jakobs, G., McDougall, K., Millar, C. I., Naylor, B. J., Parks, C. G., Rew, L. J., &amp; Seipel, T. (2009). Ain’t no mountain high enough: Plant invasions reaching new elevations. </w:t>
      </w:r>
      <w:r w:rsidRPr="00D36414">
        <w:rPr>
          <w:rFonts w:cstheme="minorHAnsi"/>
          <w:i/>
          <w:iCs/>
        </w:rPr>
        <w:t>Frontiers in Ecology and the Environment</w:t>
      </w:r>
      <w:r w:rsidRPr="00D36414">
        <w:rPr>
          <w:rFonts w:cstheme="minorHAnsi"/>
        </w:rPr>
        <w:t xml:space="preserve">, </w:t>
      </w:r>
      <w:r w:rsidRPr="00D36414">
        <w:rPr>
          <w:rFonts w:cstheme="minorHAnsi"/>
          <w:i/>
          <w:iCs/>
        </w:rPr>
        <w:t>7</w:t>
      </w:r>
      <w:r w:rsidRPr="00D36414">
        <w:rPr>
          <w:rFonts w:cstheme="minorHAnsi"/>
        </w:rPr>
        <w:t xml:space="preserve">(9), 479–486. </w:t>
      </w:r>
      <w:hyperlink r:id="rId1710" w:history="1">
        <w:r w:rsidRPr="00D36414">
          <w:rPr>
            <w:rStyle w:val="Hyperlink"/>
            <w:rFonts w:cstheme="minorHAnsi"/>
          </w:rPr>
          <w:t>https://doi.org/10.1890/080072</w:t>
        </w:r>
      </w:hyperlink>
      <w:r w:rsidRPr="00D36414">
        <w:rPr>
          <w:rFonts w:cstheme="minorHAnsi"/>
        </w:rPr>
        <w:t xml:space="preserve"> </w:t>
      </w:r>
    </w:p>
    <w:p w14:paraId="495B195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auli, H., Gottfried, G., Dirnböck, T., Dullinger, S., &amp; Grabherr, G. (2003). Assessing the long-term dynamics of endemic plants at summit habitats. In L. Nagy, G. Grabherr, C. Körner, &amp; D. B. A. Thompson (Eds.), </w:t>
      </w:r>
      <w:r w:rsidRPr="00D36414">
        <w:rPr>
          <w:rFonts w:cstheme="minorHAnsi"/>
          <w:i/>
          <w:iCs/>
        </w:rPr>
        <w:t>Alpine biodiversity in Europe</w:t>
      </w:r>
      <w:r w:rsidRPr="00D36414">
        <w:rPr>
          <w:rFonts w:cstheme="minorHAnsi"/>
        </w:rPr>
        <w:t xml:space="preserve"> (pp. 195–207). Berlin, Germany: Springer.</w:t>
      </w:r>
    </w:p>
    <w:p w14:paraId="46E8C7C5"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Pauli, H., Gottfried, M., Dullinger, S., Abdaladze, O., Akhalkatsi, M., Alonso, J. L. B., Coldea, G., Dick, J., Erschbamer, B., Calzado, R. F., Ghosn, D., Holten, J. I., Kanka, R., Kazakis, G., Kollar, J., Larsson, P., Moiseev, P., Moiseev, D., Molau, U., Mesa, J. M., Nagy, L., Pelino, G., Puscas, M., Rossi, G., Stanisci, A., Syverhuset, A. O., Theurillat, J. P., Tomaselli, M., Unterluggauer, P., Villar, L., Vittoz, P., &amp; Grabherr, G. (2012). Recent plant diversity changes on Europe’s mountain summits. </w:t>
      </w:r>
      <w:r w:rsidRPr="00D36414">
        <w:rPr>
          <w:rFonts w:cstheme="minorHAnsi"/>
          <w:i/>
          <w:iCs/>
          <w:lang w:val="fr-CH"/>
        </w:rPr>
        <w:t>Science</w:t>
      </w:r>
      <w:r w:rsidRPr="00D36414">
        <w:rPr>
          <w:rFonts w:cstheme="minorHAnsi"/>
          <w:lang w:val="fr-CH"/>
        </w:rPr>
        <w:t xml:space="preserve">, </w:t>
      </w:r>
      <w:r w:rsidRPr="00D36414">
        <w:rPr>
          <w:rFonts w:cstheme="minorHAnsi"/>
          <w:i/>
          <w:iCs/>
          <w:lang w:val="fr-CH"/>
        </w:rPr>
        <w:t>336</w:t>
      </w:r>
      <w:r w:rsidRPr="00D36414">
        <w:rPr>
          <w:rFonts w:cstheme="minorHAnsi"/>
          <w:lang w:val="fr-CH"/>
        </w:rPr>
        <w:t xml:space="preserve">(6079), 353–355. </w:t>
      </w:r>
      <w:hyperlink r:id="rId1711" w:history="1">
        <w:r w:rsidRPr="00D36414">
          <w:rPr>
            <w:rStyle w:val="Hyperlink"/>
            <w:rFonts w:cstheme="minorHAnsi"/>
            <w:lang w:val="fr-CH"/>
          </w:rPr>
          <w:t>https://doi.org/DOI 10.1126/science.1219033</w:t>
        </w:r>
      </w:hyperlink>
    </w:p>
    <w:p w14:paraId="6B44B93D"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Pauls, S. U., Nowak, C., Bálint, M., &amp; Pfenninger, M. (2013) The impact of global climate change on genetic diversity within populations and species. </w:t>
      </w:r>
      <w:r w:rsidRPr="00D36414">
        <w:rPr>
          <w:rFonts w:cstheme="minorHAnsi"/>
          <w:i/>
          <w:iCs/>
        </w:rPr>
        <w:t>Molecular Ecology</w:t>
      </w:r>
      <w:r w:rsidRPr="00D36414">
        <w:rPr>
          <w:rFonts w:cstheme="minorHAnsi"/>
          <w:i/>
        </w:rPr>
        <w:t xml:space="preserve">, </w:t>
      </w:r>
      <w:r w:rsidRPr="00D36414">
        <w:rPr>
          <w:rFonts w:cstheme="minorHAnsi"/>
          <w:bCs/>
          <w:i/>
        </w:rPr>
        <w:t>22</w:t>
      </w:r>
      <w:r w:rsidRPr="00D36414">
        <w:rPr>
          <w:rFonts w:cstheme="minorHAnsi"/>
          <w:i/>
        </w:rPr>
        <w:t xml:space="preserve">, </w:t>
      </w:r>
      <w:r w:rsidRPr="00D36414">
        <w:rPr>
          <w:rFonts w:cstheme="minorHAnsi"/>
        </w:rPr>
        <w:t xml:space="preserve">925–946. </w:t>
      </w:r>
      <w:hyperlink r:id="rId1712" w:history="1">
        <w:r w:rsidRPr="00D36414">
          <w:rPr>
            <w:rStyle w:val="Hyperlink"/>
            <w:rFonts w:cstheme="minorHAnsi"/>
            <w:lang w:val="fr-CH"/>
          </w:rPr>
          <w:t>https://doi.org/</w:t>
        </w:r>
        <w:r w:rsidRPr="00D36414">
          <w:rPr>
            <w:rStyle w:val="Hyperlink"/>
            <w:rFonts w:cstheme="minorHAnsi"/>
          </w:rPr>
          <w:t>10.1111/mec.12152</w:t>
        </w:r>
      </w:hyperlink>
    </w:p>
    <w:p w14:paraId="46834FD9"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Pausas, J. G., Llovet, J., Anselm, R., &amp; Vallejo, R. (2008). Are wildfires a disaster in the Mediterranean basin? – A review. </w:t>
      </w:r>
      <w:r w:rsidRPr="00D36414">
        <w:rPr>
          <w:rFonts w:cstheme="minorHAnsi"/>
          <w:i/>
          <w:iCs/>
        </w:rPr>
        <w:t>International Journal of Wildland Fire</w:t>
      </w:r>
      <w:r w:rsidRPr="00D36414">
        <w:rPr>
          <w:rFonts w:cstheme="minorHAnsi"/>
        </w:rPr>
        <w:t xml:space="preserve">, </w:t>
      </w:r>
      <w:r w:rsidRPr="00D36414">
        <w:rPr>
          <w:rFonts w:cstheme="minorHAnsi"/>
          <w:i/>
          <w:iCs/>
        </w:rPr>
        <w:t>17</w:t>
      </w:r>
      <w:r w:rsidRPr="00D36414">
        <w:rPr>
          <w:rFonts w:cstheme="minorHAnsi"/>
        </w:rPr>
        <w:t xml:space="preserve">(6), 713–723. </w:t>
      </w:r>
      <w:hyperlink r:id="rId1713" w:history="1">
        <w:r w:rsidRPr="00D36414">
          <w:rPr>
            <w:rStyle w:val="Hyperlink"/>
            <w:rFonts w:cstheme="minorHAnsi"/>
          </w:rPr>
          <w:t>http://doi.org/10.1071/WF07151</w:t>
        </w:r>
      </w:hyperlink>
    </w:p>
    <w:p w14:paraId="369B06E2"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lang w:val="fr-CH"/>
        </w:rPr>
        <w:t xml:space="preserve">Pavlov V. A., &amp; Sundet, J. H. (2011). </w:t>
      </w:r>
      <w:r w:rsidRPr="00D36414">
        <w:rPr>
          <w:rFonts w:cstheme="minorHAnsi"/>
        </w:rPr>
        <w:t xml:space="preserve">Snow crab. In T. Jakobsen &amp; V. K. Ozhigin (Eds.), </w:t>
      </w:r>
      <w:r w:rsidRPr="00D36414">
        <w:rPr>
          <w:rFonts w:cstheme="minorHAnsi"/>
          <w:i/>
          <w:iCs/>
        </w:rPr>
        <w:t>The Barents Sea: ecosystem, resources, management: half a century of Russian-Norwegian cooperation</w:t>
      </w:r>
      <w:r w:rsidRPr="00D36414">
        <w:rPr>
          <w:rFonts w:cstheme="minorHAnsi"/>
        </w:rPr>
        <w:t xml:space="preserve"> (pp. 168–172). Trondheim, Norway: Tapir Academic Press. Retrieved from </w:t>
      </w:r>
      <w:hyperlink r:id="rId1714" w:history="1">
        <w:r w:rsidRPr="00D36414">
          <w:rPr>
            <w:rStyle w:val="Hyperlink"/>
            <w:rFonts w:cstheme="minorHAnsi"/>
          </w:rPr>
          <w:t>https://brage.bibsys.no/xmlui/handle/11250/109444</w:t>
        </w:r>
      </w:hyperlink>
    </w:p>
    <w:p w14:paraId="7463D7C7" w14:textId="77777777" w:rsidR="00ED7B7A" w:rsidRPr="00D36414" w:rsidRDefault="00ED7B7A" w:rsidP="00ED7B7A">
      <w:pPr>
        <w:widowControl w:val="0"/>
        <w:autoSpaceDE w:val="0"/>
        <w:autoSpaceDN w:val="0"/>
        <w:adjustRightInd w:val="0"/>
        <w:spacing w:before="120"/>
        <w:ind w:left="480" w:hanging="480"/>
        <w:rPr>
          <w:rFonts w:cstheme="minorHAnsi"/>
          <w:lang w:val="fr-CH"/>
        </w:rPr>
      </w:pPr>
      <w:r w:rsidRPr="00D36414">
        <w:rPr>
          <w:rFonts w:cstheme="minorHAnsi"/>
        </w:rPr>
        <w:t xml:space="preserve">Pavlovskaya, L. P. (1995). </w:t>
      </w:r>
      <w:r w:rsidRPr="00D36414">
        <w:rPr>
          <w:rFonts w:cstheme="minorHAnsi"/>
          <w:i/>
        </w:rPr>
        <w:t>Fishery in the lower Amu-Darya under the impact of irrigated agriculture</w:t>
      </w:r>
      <w:r w:rsidRPr="00D36414">
        <w:rPr>
          <w:rFonts w:cstheme="minorHAnsi"/>
        </w:rPr>
        <w:t xml:space="preserve">. Retrieved September 20, 2017, from </w:t>
      </w:r>
      <w:hyperlink r:id="rId1715" w:history="1">
        <w:r w:rsidRPr="00D36414">
          <w:rPr>
            <w:rStyle w:val="Hyperlink"/>
            <w:rFonts w:cstheme="minorHAnsi"/>
          </w:rPr>
          <w:t>http://www.fao.org/docrep/V9529E/v9529E04.htm</w:t>
        </w:r>
      </w:hyperlink>
      <w:r w:rsidRPr="00D36414">
        <w:rPr>
          <w:rFonts w:cstheme="minorHAnsi"/>
        </w:rPr>
        <w:t xml:space="preserve"> </w:t>
      </w:r>
    </w:p>
    <w:p w14:paraId="3559D8A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PBL</w:t>
      </w:r>
      <w:r w:rsidRPr="00D36414">
        <w:rPr>
          <w:rFonts w:cstheme="minorHAnsi"/>
        </w:rPr>
        <w:t xml:space="preserve">. (2010). </w:t>
      </w:r>
      <w:r w:rsidRPr="00D36414">
        <w:rPr>
          <w:rFonts w:cstheme="minorHAnsi"/>
          <w:i/>
          <w:iCs/>
        </w:rPr>
        <w:t>Rethinking Global Biodiversity Strategies: Exploring structural changes in production and consumption to reduce biodiversity loss</w:t>
      </w:r>
      <w:r w:rsidRPr="00D36414">
        <w:rPr>
          <w:rFonts w:cstheme="minorHAnsi"/>
        </w:rPr>
        <w:t>. The Hague/Bilthoven: Netherlands Environmental Assessment Agency.</w:t>
      </w:r>
    </w:p>
    <w:p w14:paraId="52D9D6D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BL. (2012). </w:t>
      </w:r>
      <w:r w:rsidRPr="00D36414">
        <w:rPr>
          <w:rFonts w:cstheme="minorHAnsi"/>
          <w:i/>
        </w:rPr>
        <w:t>Roads from Rio + 20</w:t>
      </w:r>
      <w:r w:rsidRPr="00D36414">
        <w:rPr>
          <w:rFonts w:cstheme="minorHAnsi"/>
        </w:rPr>
        <w:t xml:space="preserve">. Retrieved from </w:t>
      </w:r>
      <w:hyperlink r:id="rId1716" w:history="1">
        <w:r w:rsidRPr="00D36414">
          <w:rPr>
            <w:rStyle w:val="Hyperlink"/>
            <w:rFonts w:cstheme="minorHAnsi"/>
          </w:rPr>
          <w:t>https://roadsfromrio.pbl.nl</w:t>
        </w:r>
      </w:hyperlink>
      <w:r w:rsidRPr="00D36414">
        <w:rPr>
          <w:rFonts w:cstheme="minorHAnsi"/>
        </w:rPr>
        <w:t>.</w:t>
      </w:r>
    </w:p>
    <w:p w14:paraId="0A13AAD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PBL. (2014). </w:t>
      </w:r>
      <w:r w:rsidRPr="00D36414">
        <w:rPr>
          <w:rFonts w:cstheme="minorHAnsi"/>
          <w:i/>
          <w:iCs/>
        </w:rPr>
        <w:t>How sectors can contribute to sustainable use and conservation of biodiversity</w:t>
      </w:r>
      <w:r w:rsidRPr="00D36414">
        <w:rPr>
          <w:rFonts w:cstheme="minorHAnsi"/>
        </w:rPr>
        <w:t>.</w:t>
      </w:r>
      <w:r w:rsidRPr="00D36414">
        <w:rPr>
          <w:rFonts w:cstheme="minorHAnsi"/>
          <w:i/>
        </w:rPr>
        <w:t xml:space="preserve"> CBD technical series 78. </w:t>
      </w:r>
      <w:r w:rsidRPr="00D36414">
        <w:rPr>
          <w:rFonts w:cstheme="minorHAnsi"/>
        </w:rPr>
        <w:t xml:space="preserve">Montreal, Canada: Secretariat of the Convention on Biological Diversity. Retrieved from </w:t>
      </w:r>
      <w:hyperlink r:id="rId1717" w:history="1">
        <w:r w:rsidRPr="00D36414">
          <w:rPr>
            <w:rStyle w:val="Hyperlink"/>
            <w:rFonts w:cstheme="minorHAnsi"/>
          </w:rPr>
          <w:t>http://www.cbd.int/doc/publications/cbd-ts-79-en.pdf</w:t>
        </w:r>
      </w:hyperlink>
    </w:p>
    <w:p w14:paraId="2F8E689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er, G., Dicks, L. V., Visconti, P., Arlettaz, R., Báldi, A., Benton, T. G., Collins, S., Dieterich, M., Gregory, R. D., Hartig, F., Henle, K., Hobson, P. R., Kleijn, D., Neumann, R. K., Robijns, T., Schmidt, J., Shwartz, A., Sutherland, W. J., Turbé, A., Wulf, F., &amp; Scott, A. V. (2014). EU agricultural reform fails on biodiversity. </w:t>
      </w:r>
      <w:r w:rsidRPr="00D36414">
        <w:rPr>
          <w:rFonts w:cstheme="minorHAnsi"/>
          <w:i/>
          <w:iCs/>
        </w:rPr>
        <w:t>Science</w:t>
      </w:r>
      <w:r w:rsidRPr="00D36414">
        <w:rPr>
          <w:rFonts w:cstheme="minorHAnsi"/>
        </w:rPr>
        <w:t xml:space="preserve">, </w:t>
      </w:r>
      <w:r w:rsidRPr="00D36414">
        <w:rPr>
          <w:rFonts w:cstheme="minorHAnsi"/>
          <w:i/>
          <w:iCs/>
        </w:rPr>
        <w:t>344</w:t>
      </w:r>
      <w:r w:rsidRPr="00D36414">
        <w:rPr>
          <w:rFonts w:cstheme="minorHAnsi"/>
        </w:rPr>
        <w:t xml:space="preserve">(6188), 1090–1092. </w:t>
      </w:r>
      <w:hyperlink r:id="rId1718" w:history="1">
        <w:r w:rsidRPr="00D36414">
          <w:rPr>
            <w:rStyle w:val="Hyperlink"/>
            <w:rFonts w:cstheme="minorHAnsi"/>
          </w:rPr>
          <w:t>https://doi.org/10.1126/science.1253425</w:t>
        </w:r>
      </w:hyperlink>
    </w:p>
    <w:p w14:paraId="054FBC0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ay, K. G., Kennedy, P. G., &amp; Talbot, J. M. (2016). Dimensions of biodiversity in the Earth mycobiome. </w:t>
      </w:r>
      <w:r w:rsidRPr="00D36414">
        <w:rPr>
          <w:rFonts w:cstheme="minorHAnsi"/>
          <w:i/>
          <w:iCs/>
        </w:rPr>
        <w:t>Nature Reviews Microbiology</w:t>
      </w:r>
      <w:r w:rsidRPr="00D36414">
        <w:rPr>
          <w:rFonts w:cstheme="minorHAnsi"/>
        </w:rPr>
        <w:t xml:space="preserve">, </w:t>
      </w:r>
      <w:r w:rsidRPr="00D36414">
        <w:rPr>
          <w:rFonts w:cstheme="minorHAnsi"/>
          <w:i/>
          <w:iCs/>
        </w:rPr>
        <w:t>14</w:t>
      </w:r>
      <w:r w:rsidRPr="00D36414">
        <w:rPr>
          <w:rFonts w:cstheme="minorHAnsi"/>
        </w:rPr>
        <w:t xml:space="preserve">(7), 434–447. </w:t>
      </w:r>
      <w:hyperlink r:id="rId1719" w:history="1">
        <w:r w:rsidRPr="00D36414">
          <w:rPr>
            <w:rStyle w:val="Hyperlink"/>
            <w:rFonts w:cstheme="minorHAnsi"/>
          </w:rPr>
          <w:t>https://doi.org/10.1038/nrmicro.2016.59</w:t>
        </w:r>
      </w:hyperlink>
      <w:r w:rsidRPr="00D36414">
        <w:rPr>
          <w:rFonts w:cstheme="minorHAnsi"/>
        </w:rPr>
        <w:t xml:space="preserve"> </w:t>
      </w:r>
    </w:p>
    <w:p w14:paraId="5EEC46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eler, E. J., Oidtmann, B. C., Midtlyng, P. J., Miossec, L., &amp; Gozlan, R. E. (2011). Non-native aquatic animals introductions have driven disease emergence in Europe. </w:t>
      </w:r>
      <w:r w:rsidRPr="00D36414">
        <w:rPr>
          <w:rFonts w:cstheme="minorHAnsi"/>
          <w:i/>
          <w:iCs/>
        </w:rPr>
        <w:t>Biological Invasions, 13</w:t>
      </w:r>
      <w:r w:rsidRPr="00D36414">
        <w:rPr>
          <w:rFonts w:cstheme="minorHAnsi"/>
          <w:iCs/>
        </w:rPr>
        <w:t>(6), 1291-1303</w:t>
      </w:r>
      <w:r w:rsidRPr="00D36414">
        <w:rPr>
          <w:rFonts w:cstheme="minorHAnsi"/>
        </w:rPr>
        <w:t xml:space="preserve">. </w:t>
      </w:r>
      <w:hyperlink r:id="rId1720" w:history="1">
        <w:r w:rsidRPr="00D36414">
          <w:rPr>
            <w:rStyle w:val="Hyperlink"/>
            <w:rFonts w:cstheme="minorHAnsi"/>
          </w:rPr>
          <w:t>https://doi.org/10.1007/s10530-010-9890-9</w:t>
        </w:r>
      </w:hyperlink>
    </w:p>
    <w:p w14:paraId="296B019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kel, J.-F., Cottam, A., Gorelick, N., &amp; Belward, A. S. (2016). High-resolution mapping of global surface water and its long-term changes. </w:t>
      </w:r>
      <w:r w:rsidRPr="00D36414">
        <w:rPr>
          <w:rFonts w:cstheme="minorHAnsi"/>
          <w:i/>
          <w:iCs/>
        </w:rPr>
        <w:t>Nature</w:t>
      </w:r>
      <w:r w:rsidRPr="00D36414">
        <w:rPr>
          <w:rFonts w:cstheme="minorHAnsi"/>
        </w:rPr>
        <w:t xml:space="preserve">, (540), 418–422. </w:t>
      </w:r>
      <w:hyperlink r:id="rId1721" w:history="1">
        <w:r w:rsidRPr="00D36414">
          <w:rPr>
            <w:rStyle w:val="Hyperlink"/>
            <w:rFonts w:cstheme="minorHAnsi"/>
          </w:rPr>
          <w:t>https://doi.org/10.1038/nature20584</w:t>
        </w:r>
      </w:hyperlink>
      <w:r w:rsidRPr="00D36414">
        <w:rPr>
          <w:rFonts w:cstheme="minorHAnsi"/>
        </w:rPr>
        <w:t xml:space="preserve"> </w:t>
      </w:r>
    </w:p>
    <w:p w14:paraId="0929D15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Pellissier, L., Anzini, M., Maiorano, L., Dubuis, A., Pottier, J., Vittoz, P., &amp; Guisan, A. (2013). </w:t>
      </w:r>
      <w:r w:rsidRPr="00D36414">
        <w:rPr>
          <w:rFonts w:cstheme="minorHAnsi"/>
        </w:rPr>
        <w:t xml:space="preserve">Spatial predictions of land-use transitions and associated threats to biodiversity: The case of forest regrowth in mountain grasslands. </w:t>
      </w:r>
      <w:r w:rsidRPr="00D36414">
        <w:rPr>
          <w:rFonts w:cstheme="minorHAnsi"/>
          <w:i/>
          <w:iCs/>
        </w:rPr>
        <w:t>Applied Vegetation Science</w:t>
      </w:r>
      <w:r w:rsidRPr="00D36414">
        <w:rPr>
          <w:rFonts w:cstheme="minorHAnsi"/>
        </w:rPr>
        <w:t xml:space="preserve">, </w:t>
      </w:r>
      <w:r w:rsidRPr="00D36414">
        <w:rPr>
          <w:rFonts w:cstheme="minorHAnsi"/>
          <w:i/>
          <w:iCs/>
        </w:rPr>
        <w:t>16</w:t>
      </w:r>
      <w:r w:rsidRPr="00D36414">
        <w:rPr>
          <w:rFonts w:cstheme="minorHAnsi"/>
        </w:rPr>
        <w:t xml:space="preserve">(2), 227–236. </w:t>
      </w:r>
      <w:hyperlink r:id="rId1722" w:history="1">
        <w:r w:rsidRPr="00D36414">
          <w:rPr>
            <w:rStyle w:val="Hyperlink"/>
            <w:rFonts w:cstheme="minorHAnsi"/>
          </w:rPr>
          <w:t>https://doi.org/10.1111/j.1654-109X.2012.01215.x</w:t>
        </w:r>
      </w:hyperlink>
    </w:p>
    <w:p w14:paraId="24516A6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ñuelas, J., Filella, I., &amp; Comas, P. (2002). Changed plant and animal life cycles from 1952-2000 in the Mediterranean region. </w:t>
      </w:r>
      <w:r w:rsidRPr="00D36414">
        <w:rPr>
          <w:rFonts w:cstheme="minorHAnsi"/>
          <w:i/>
          <w:iCs/>
        </w:rPr>
        <w:t>Global Change Biology</w:t>
      </w:r>
      <w:r w:rsidRPr="00D36414">
        <w:rPr>
          <w:rFonts w:cstheme="minorHAnsi"/>
        </w:rPr>
        <w:t xml:space="preserve">, </w:t>
      </w:r>
      <w:r w:rsidRPr="00D36414">
        <w:rPr>
          <w:rFonts w:cstheme="minorHAnsi"/>
          <w:i/>
          <w:iCs/>
        </w:rPr>
        <w:t>8</w:t>
      </w:r>
      <w:r w:rsidRPr="00D36414">
        <w:rPr>
          <w:rFonts w:cstheme="minorHAnsi"/>
        </w:rPr>
        <w:t xml:space="preserve">(8), 531–544. </w:t>
      </w:r>
      <w:hyperlink r:id="rId1723" w:history="1">
        <w:r w:rsidRPr="00D36414">
          <w:rPr>
            <w:rStyle w:val="Hyperlink"/>
            <w:rFonts w:cstheme="minorHAnsi"/>
          </w:rPr>
          <w:t>http://doi.org/10.1046/j.1365-2486.2002.00489.x</w:t>
        </w:r>
      </w:hyperlink>
    </w:p>
    <w:p w14:paraId="626C8D5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reira, H. M., Leadley, P. W., Proença, V., Alkemade, R., Scharlemann, J. P. W., Fernandez-Manjarrés, J. F., Araújo, M. B., Balvanera, P., Biggs, R., Cheung, W. W. L., Chini, L., Cooper, H. D., Gilman, E. L., Guénette, S., Hurtt, G. C., Huntington, H. P., Mace, G. M., Oberdorff, T., Revenga, C., Rodrigues, P., Scholes, R. J., Sumaila, U. R., &amp; Walpole, M. (2010). Scenarios for global biodiversity in the 21st century. </w:t>
      </w:r>
      <w:r w:rsidRPr="00D36414">
        <w:rPr>
          <w:rFonts w:cstheme="minorHAnsi"/>
          <w:i/>
          <w:iCs/>
        </w:rPr>
        <w:t>Science</w:t>
      </w:r>
      <w:r w:rsidRPr="00D36414">
        <w:rPr>
          <w:rFonts w:cstheme="minorHAnsi"/>
        </w:rPr>
        <w:t xml:space="preserve">, </w:t>
      </w:r>
      <w:r w:rsidRPr="00D36414">
        <w:rPr>
          <w:rFonts w:cstheme="minorHAnsi"/>
          <w:i/>
          <w:iCs/>
        </w:rPr>
        <w:t>330</w:t>
      </w:r>
      <w:r w:rsidRPr="00D36414">
        <w:rPr>
          <w:rFonts w:cstheme="minorHAnsi"/>
        </w:rPr>
        <w:t xml:space="preserve">(6010), 1496–501. </w:t>
      </w:r>
      <w:hyperlink r:id="rId1724" w:history="1">
        <w:r w:rsidRPr="00D36414">
          <w:rPr>
            <w:rStyle w:val="Hyperlink"/>
            <w:rFonts w:cstheme="minorHAnsi"/>
          </w:rPr>
          <w:t>https://doi.org/10.1126/science.1196624</w:t>
        </w:r>
      </w:hyperlink>
      <w:r w:rsidRPr="00D36414">
        <w:rPr>
          <w:rFonts w:cstheme="minorHAnsi"/>
        </w:rPr>
        <w:t xml:space="preserve"> </w:t>
      </w:r>
    </w:p>
    <w:p w14:paraId="4E282E8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Pérez-Ruzafa, A., García-Charton, J. A., &amp; Marcos, C. (2017). </w:t>
      </w:r>
      <w:r w:rsidRPr="00D36414">
        <w:rPr>
          <w:rFonts w:cstheme="minorHAnsi"/>
        </w:rPr>
        <w:t xml:space="preserve">North East Atlantic vs. Mediterranean marine protected areas as fisheries management tool. </w:t>
      </w:r>
      <w:r w:rsidRPr="00D36414">
        <w:rPr>
          <w:rFonts w:cstheme="minorHAnsi"/>
          <w:i/>
        </w:rPr>
        <w:t xml:space="preserve">Frontiers in Marine Science, </w:t>
      </w:r>
      <w:r w:rsidRPr="00D36414">
        <w:rPr>
          <w:rFonts w:cstheme="minorHAnsi"/>
          <w:i/>
          <w:iCs/>
        </w:rPr>
        <w:t>4</w:t>
      </w:r>
      <w:r w:rsidRPr="00D36414">
        <w:rPr>
          <w:rFonts w:cstheme="minorHAnsi"/>
          <w:i/>
        </w:rPr>
        <w:t>,</w:t>
      </w:r>
      <w:r w:rsidRPr="00D36414">
        <w:rPr>
          <w:rFonts w:cstheme="minorHAnsi"/>
        </w:rPr>
        <w:t xml:space="preserve"> 245. </w:t>
      </w:r>
      <w:r w:rsidRPr="00D36414">
        <w:rPr>
          <w:rStyle w:val="Hyperlink"/>
          <w:rFonts w:cstheme="minorHAnsi"/>
        </w:rPr>
        <w:t>https://doi.org/10.3389/fmars.2017.00245</w:t>
      </w:r>
    </w:p>
    <w:p w14:paraId="768D3120"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Pérez-Ruzafa, A., Gilabert, J., Gutiérrez, J.M., Fernández, A.I., Marcos, C. &amp; Sabah, S. (2002). Evidence of a planktonic food web response to changes in nutrient input dynamics in the Mar Menor coastal lagoon, Spain. </w:t>
      </w:r>
      <w:r w:rsidRPr="00D36414">
        <w:rPr>
          <w:rFonts w:cstheme="minorHAnsi"/>
          <w:i/>
          <w:lang w:val="es-ES"/>
        </w:rPr>
        <w:t>Hydrobiologia, 475/476,</w:t>
      </w:r>
      <w:r w:rsidRPr="00D36414">
        <w:rPr>
          <w:rFonts w:cstheme="minorHAnsi"/>
          <w:lang w:val="es-ES"/>
        </w:rPr>
        <w:t xml:space="preserve"> 359-369. </w:t>
      </w:r>
      <w:hyperlink r:id="rId1725" w:history="1">
        <w:r w:rsidRPr="00D36414">
          <w:rPr>
            <w:rStyle w:val="Hyperlink"/>
            <w:rFonts w:cstheme="minorHAnsi"/>
            <w:lang w:val="es-ES"/>
          </w:rPr>
          <w:t>https://doi.org/10.3389/10.1023/A:1020343510060</w:t>
        </w:r>
      </w:hyperlink>
    </w:p>
    <w:p w14:paraId="21A29B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Pérez-Ruzafa, Á., González-Wangüemert, M., Lenfant, P., Marcos, C., &amp; García-Charton, J. A. (2006). </w:t>
      </w:r>
      <w:r w:rsidRPr="00D36414">
        <w:rPr>
          <w:rFonts w:cstheme="minorHAnsi"/>
        </w:rPr>
        <w:t xml:space="preserve">Effects of fishing protection on the genetic structure of fish populations. </w:t>
      </w:r>
      <w:r w:rsidRPr="00D36414">
        <w:rPr>
          <w:rFonts w:cstheme="minorHAnsi"/>
          <w:i/>
          <w:iCs/>
        </w:rPr>
        <w:t>Biological Conservation</w:t>
      </w:r>
      <w:r w:rsidRPr="00D36414">
        <w:rPr>
          <w:rFonts w:cstheme="minorHAnsi"/>
        </w:rPr>
        <w:t xml:space="preserve">, </w:t>
      </w:r>
      <w:r w:rsidRPr="00D36414">
        <w:rPr>
          <w:rFonts w:cstheme="minorHAnsi"/>
          <w:i/>
          <w:iCs/>
        </w:rPr>
        <w:t>129</w:t>
      </w:r>
      <w:r w:rsidRPr="00D36414">
        <w:rPr>
          <w:rFonts w:cstheme="minorHAnsi"/>
        </w:rPr>
        <w:t xml:space="preserve">(2), 244–255. </w:t>
      </w:r>
      <w:hyperlink r:id="rId1726" w:history="1">
        <w:r w:rsidRPr="00D36414">
          <w:rPr>
            <w:rStyle w:val="Hyperlink"/>
            <w:rFonts w:cstheme="minorHAnsi"/>
          </w:rPr>
          <w:t>https://doi.org/10.1016/j.biocon.2005.10.040</w:t>
        </w:r>
      </w:hyperlink>
    </w:p>
    <w:p w14:paraId="7626EA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érez-Ruzafa, A., &amp; Marcos, C. (2012). Fisheries in coastal lagoons: An assumed but poorly researched aspect of the ecology and functioning of coastal lagoons. </w:t>
      </w:r>
      <w:r w:rsidRPr="00D36414">
        <w:rPr>
          <w:rFonts w:cstheme="minorHAnsi"/>
          <w:i/>
          <w:iCs/>
        </w:rPr>
        <w:t>Estuarine, Coastal and Shelf Science</w:t>
      </w:r>
      <w:r w:rsidRPr="00D36414">
        <w:rPr>
          <w:rFonts w:cstheme="minorHAnsi"/>
        </w:rPr>
        <w:t xml:space="preserve">, </w:t>
      </w:r>
      <w:r w:rsidRPr="00D36414">
        <w:rPr>
          <w:rFonts w:cstheme="minorHAnsi"/>
          <w:i/>
          <w:iCs/>
        </w:rPr>
        <w:t>110</w:t>
      </w:r>
      <w:r w:rsidRPr="00D36414">
        <w:rPr>
          <w:rFonts w:cstheme="minorHAnsi"/>
        </w:rPr>
        <w:t xml:space="preserve">, 15–31. </w:t>
      </w:r>
      <w:hyperlink r:id="rId1727" w:history="1">
        <w:r w:rsidRPr="00D36414">
          <w:rPr>
            <w:rStyle w:val="Hyperlink"/>
            <w:rFonts w:cstheme="minorHAnsi"/>
          </w:rPr>
          <w:t>https://doi.org/10.1016/j.ecss.2012.05.025</w:t>
        </w:r>
      </w:hyperlink>
    </w:p>
    <w:p w14:paraId="4E0BA1A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Pérez-Ruzafa, A., Marcos, C., &amp; Pérez-Ruzafa, I. M. (2011). </w:t>
      </w:r>
      <w:r w:rsidRPr="00D36414">
        <w:rPr>
          <w:rFonts w:cstheme="minorHAnsi"/>
        </w:rPr>
        <w:t xml:space="preserve">Mediterranean coastal lagoons in an ecosystem and aquatic resources management context. </w:t>
      </w:r>
      <w:r w:rsidRPr="00D36414">
        <w:rPr>
          <w:rFonts w:cstheme="minorHAnsi"/>
          <w:i/>
          <w:iCs/>
        </w:rPr>
        <w:t>Physics and Chemistry of the Earth</w:t>
      </w:r>
      <w:r w:rsidRPr="00D36414">
        <w:rPr>
          <w:rFonts w:cstheme="minorHAnsi"/>
        </w:rPr>
        <w:t xml:space="preserve">, </w:t>
      </w:r>
      <w:r w:rsidRPr="00D36414">
        <w:rPr>
          <w:rFonts w:cstheme="minorHAnsi"/>
          <w:i/>
          <w:iCs/>
        </w:rPr>
        <w:t>36</w:t>
      </w:r>
      <w:r w:rsidRPr="00D36414">
        <w:rPr>
          <w:rFonts w:cstheme="minorHAnsi"/>
        </w:rPr>
        <w:t xml:space="preserve">(5–6), 160-166. </w:t>
      </w:r>
      <w:hyperlink r:id="rId1728" w:history="1">
        <w:r w:rsidRPr="00D36414">
          <w:rPr>
            <w:rStyle w:val="Hyperlink"/>
            <w:rFonts w:cstheme="minorHAnsi"/>
          </w:rPr>
          <w:t>https://doi.org/10.1016/j.pce.2010.04.013</w:t>
        </w:r>
      </w:hyperlink>
    </w:p>
    <w:p w14:paraId="2F4661F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ringer, A., Siehoff, S., Chételat, J., Spiegelberger, T., Buttler, A., &amp; Gillet, F. (2013). Past and future </w:t>
      </w:r>
      <w:r w:rsidRPr="00D36414">
        <w:rPr>
          <w:rFonts w:cstheme="minorHAnsi"/>
        </w:rPr>
        <w:lastRenderedPageBreak/>
        <w:t xml:space="preserve">landscape dynamics in pasture-woodlands of the Swiss Jura Mountains under climate change.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3), 11. </w:t>
      </w:r>
      <w:hyperlink r:id="rId1729" w:history="1">
        <w:r w:rsidRPr="00D36414">
          <w:rPr>
            <w:rStyle w:val="Hyperlink"/>
            <w:rFonts w:cstheme="minorHAnsi"/>
          </w:rPr>
          <w:t>https://doi.org/10.5751/ES-05600-180311</w:t>
        </w:r>
      </w:hyperlink>
    </w:p>
    <w:p w14:paraId="3A28D4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rry, A. L., Low, P. J., Ellis, J. R., &amp; Reynolds, J. D. (2005). Climate change and distribution shifts in marine fishes. </w:t>
      </w:r>
      <w:r w:rsidRPr="00D36414">
        <w:rPr>
          <w:rFonts w:cstheme="minorHAnsi"/>
          <w:i/>
          <w:iCs/>
        </w:rPr>
        <w:t>Science</w:t>
      </w:r>
      <w:r w:rsidRPr="00D36414">
        <w:rPr>
          <w:rFonts w:cstheme="minorHAnsi"/>
        </w:rPr>
        <w:t xml:space="preserve">, </w:t>
      </w:r>
      <w:r w:rsidRPr="00D36414">
        <w:rPr>
          <w:rFonts w:cstheme="minorHAnsi"/>
          <w:i/>
          <w:iCs/>
        </w:rPr>
        <w:t>308</w:t>
      </w:r>
      <w:r w:rsidRPr="00D36414">
        <w:rPr>
          <w:rFonts w:cstheme="minorHAnsi"/>
        </w:rPr>
        <w:t xml:space="preserve">(5730), 1912–5. </w:t>
      </w:r>
      <w:hyperlink r:id="rId1730" w:history="1">
        <w:r w:rsidRPr="00D36414">
          <w:rPr>
            <w:rStyle w:val="Hyperlink"/>
            <w:rFonts w:cstheme="minorHAnsi"/>
          </w:rPr>
          <w:t>https://doi.org/10.1126/science.1111322</w:t>
        </w:r>
      </w:hyperlink>
    </w:p>
    <w:p w14:paraId="4B67BDE4" w14:textId="77777777" w:rsidR="00ED7B7A" w:rsidRPr="00D36414" w:rsidRDefault="00ED7B7A" w:rsidP="00ED7B7A">
      <w:pPr>
        <w:widowControl w:val="0"/>
        <w:autoSpaceDE w:val="0"/>
        <w:autoSpaceDN w:val="0"/>
        <w:adjustRightInd w:val="0"/>
        <w:spacing w:before="120"/>
        <w:ind w:left="480" w:hanging="480"/>
        <w:rPr>
          <w:rFonts w:cstheme="minorHAnsi"/>
          <w:lang w:val="ru-RU"/>
        </w:rPr>
      </w:pPr>
      <w:r w:rsidRPr="00D36414">
        <w:rPr>
          <w:rFonts w:cstheme="minorHAnsi"/>
        </w:rPr>
        <w:t xml:space="preserve">Peskova, T. J. </w:t>
      </w:r>
      <w:r w:rsidRPr="00D36414">
        <w:rPr>
          <w:rFonts w:cstheme="minorHAnsi"/>
          <w:lang w:val="ru-RU"/>
        </w:rPr>
        <w:t>[Пескова</w:t>
      </w:r>
      <w:r w:rsidRPr="00D36414">
        <w:rPr>
          <w:rFonts w:cstheme="minorHAnsi"/>
        </w:rPr>
        <w:t>,</w:t>
      </w:r>
      <w:r w:rsidRPr="00D36414">
        <w:rPr>
          <w:rFonts w:cstheme="minorHAnsi"/>
          <w:lang w:val="ru-RU"/>
        </w:rPr>
        <w:t xml:space="preserve"> Т. Ю.]</w:t>
      </w:r>
      <w:r w:rsidRPr="00D36414">
        <w:rPr>
          <w:rFonts w:cstheme="minorHAnsi"/>
        </w:rPr>
        <w:t>.</w:t>
      </w:r>
      <w:r w:rsidRPr="00D36414">
        <w:rPr>
          <w:rFonts w:cstheme="minorHAnsi"/>
          <w:lang w:val="ru-RU"/>
        </w:rPr>
        <w:t xml:space="preserve"> (2000). Половая структура популяций земноводных при обитании в чистых и загрязненных пестицидами водоемах</w:t>
      </w:r>
      <w:r w:rsidRPr="00D36414" w:rsidDel="00C33770">
        <w:rPr>
          <w:rFonts w:cstheme="minorHAnsi"/>
          <w:lang w:val="ru-RU"/>
        </w:rPr>
        <w:t xml:space="preserve"> </w:t>
      </w:r>
      <w:r w:rsidRPr="00D36414">
        <w:rPr>
          <w:rFonts w:cstheme="minorHAnsi"/>
          <w:lang w:val="ru-RU"/>
        </w:rPr>
        <w:t>[</w:t>
      </w:r>
      <w:r w:rsidRPr="00D36414">
        <w:rPr>
          <w:rFonts w:cstheme="minorHAnsi"/>
        </w:rPr>
        <w:t>Sex</w:t>
      </w:r>
      <w:r w:rsidRPr="00D36414">
        <w:rPr>
          <w:rFonts w:cstheme="minorHAnsi"/>
          <w:lang w:val="ru-RU"/>
        </w:rPr>
        <w:t>-</w:t>
      </w:r>
      <w:r w:rsidRPr="00D36414">
        <w:rPr>
          <w:rFonts w:cstheme="minorHAnsi"/>
        </w:rPr>
        <w:t>ratio</w:t>
      </w:r>
      <w:r w:rsidRPr="00D36414">
        <w:rPr>
          <w:rFonts w:cstheme="minorHAnsi"/>
          <w:lang w:val="ru-RU"/>
        </w:rPr>
        <w:t xml:space="preserve"> </w:t>
      </w:r>
      <w:r w:rsidRPr="00D36414">
        <w:rPr>
          <w:rFonts w:cstheme="minorHAnsi"/>
        </w:rPr>
        <w:t>structure</w:t>
      </w:r>
      <w:r w:rsidRPr="00D36414">
        <w:rPr>
          <w:rFonts w:cstheme="minorHAnsi"/>
          <w:lang w:val="ru-RU"/>
        </w:rPr>
        <w:t xml:space="preserve"> </w:t>
      </w:r>
      <w:r w:rsidRPr="00D36414">
        <w:rPr>
          <w:rFonts w:cstheme="minorHAnsi"/>
        </w:rPr>
        <w:t>of</w:t>
      </w:r>
      <w:r w:rsidRPr="00D36414">
        <w:rPr>
          <w:rFonts w:cstheme="minorHAnsi"/>
          <w:lang w:val="ru-RU"/>
        </w:rPr>
        <w:t xml:space="preserve"> </w:t>
      </w:r>
      <w:r w:rsidRPr="00D36414">
        <w:rPr>
          <w:rFonts w:cstheme="minorHAnsi"/>
        </w:rPr>
        <w:t>the</w:t>
      </w:r>
      <w:r w:rsidRPr="00D36414">
        <w:rPr>
          <w:rFonts w:cstheme="minorHAnsi"/>
          <w:lang w:val="ru-RU"/>
        </w:rPr>
        <w:t xml:space="preserve"> </w:t>
      </w:r>
      <w:r w:rsidRPr="00D36414">
        <w:rPr>
          <w:rFonts w:cstheme="minorHAnsi"/>
        </w:rPr>
        <w:t>amphibians</w:t>
      </w:r>
      <w:r w:rsidRPr="00D36414">
        <w:rPr>
          <w:rFonts w:cstheme="minorHAnsi"/>
          <w:lang w:val="ru-RU"/>
        </w:rPr>
        <w:t xml:space="preserve"> </w:t>
      </w:r>
      <w:r w:rsidRPr="00D36414">
        <w:rPr>
          <w:rFonts w:cstheme="minorHAnsi"/>
        </w:rPr>
        <w:t>inhabiting</w:t>
      </w:r>
      <w:r w:rsidRPr="00D36414">
        <w:rPr>
          <w:rFonts w:cstheme="minorHAnsi"/>
          <w:lang w:val="ru-RU"/>
        </w:rPr>
        <w:t xml:space="preserve"> </w:t>
      </w:r>
      <w:r w:rsidRPr="00D36414">
        <w:rPr>
          <w:rFonts w:cstheme="minorHAnsi"/>
        </w:rPr>
        <w:t>pure</w:t>
      </w:r>
      <w:r w:rsidRPr="00D36414">
        <w:rPr>
          <w:rFonts w:cstheme="minorHAnsi"/>
          <w:lang w:val="ru-RU"/>
        </w:rPr>
        <w:t xml:space="preserve"> </w:t>
      </w:r>
      <w:r w:rsidRPr="00D36414">
        <w:rPr>
          <w:rFonts w:cstheme="minorHAnsi"/>
        </w:rPr>
        <w:t>and</w:t>
      </w:r>
      <w:r w:rsidRPr="00D36414">
        <w:rPr>
          <w:rFonts w:cstheme="minorHAnsi"/>
          <w:lang w:val="ru-RU"/>
        </w:rPr>
        <w:t xml:space="preserve"> </w:t>
      </w:r>
      <w:r w:rsidRPr="00D36414">
        <w:rPr>
          <w:rFonts w:cstheme="minorHAnsi"/>
        </w:rPr>
        <w:t>pesticide</w:t>
      </w:r>
      <w:r w:rsidRPr="00D36414">
        <w:rPr>
          <w:rFonts w:cstheme="minorHAnsi"/>
          <w:lang w:val="ru-RU"/>
        </w:rPr>
        <w:t>-</w:t>
      </w:r>
      <w:r w:rsidRPr="00D36414">
        <w:rPr>
          <w:rFonts w:cstheme="minorHAnsi"/>
        </w:rPr>
        <w:t>polluted</w:t>
      </w:r>
      <w:r w:rsidRPr="00D36414">
        <w:rPr>
          <w:rFonts w:cstheme="minorHAnsi"/>
          <w:lang w:val="ru-RU"/>
        </w:rPr>
        <w:t xml:space="preserve"> </w:t>
      </w:r>
      <w:r w:rsidRPr="00D36414">
        <w:rPr>
          <w:rFonts w:cstheme="minorHAnsi"/>
        </w:rPr>
        <w:t>reservoirs</w:t>
      </w:r>
      <w:r w:rsidRPr="00D36414">
        <w:rPr>
          <w:rFonts w:cstheme="minorHAnsi"/>
          <w:lang w:val="ru-RU"/>
        </w:rPr>
        <w:t xml:space="preserve">]. </w:t>
      </w:r>
      <w:r w:rsidRPr="00D36414">
        <w:rPr>
          <w:rFonts w:cstheme="minorHAnsi"/>
          <w:i/>
          <w:lang w:val="ru-RU"/>
        </w:rPr>
        <w:t>Современная герпетология (Сборник трудов) [</w:t>
      </w:r>
      <w:r w:rsidRPr="00D36414">
        <w:rPr>
          <w:rFonts w:cstheme="minorHAnsi"/>
          <w:i/>
          <w:iCs/>
        </w:rPr>
        <w:t>Modern</w:t>
      </w:r>
      <w:r w:rsidRPr="00D36414">
        <w:rPr>
          <w:rFonts w:cstheme="minorHAnsi"/>
          <w:i/>
          <w:iCs/>
          <w:lang w:val="ru-RU"/>
        </w:rPr>
        <w:t xml:space="preserve"> </w:t>
      </w:r>
      <w:r w:rsidRPr="00D36414">
        <w:rPr>
          <w:rFonts w:cstheme="minorHAnsi"/>
          <w:i/>
          <w:iCs/>
        </w:rPr>
        <w:t>Herpetology</w:t>
      </w:r>
      <w:r w:rsidRPr="00D36414">
        <w:rPr>
          <w:rFonts w:cstheme="minorHAnsi"/>
          <w:i/>
          <w:iCs/>
          <w:lang w:val="ru-RU"/>
        </w:rPr>
        <w:t xml:space="preserve"> (</w:t>
      </w:r>
      <w:r w:rsidRPr="00D36414">
        <w:rPr>
          <w:rFonts w:cstheme="minorHAnsi"/>
          <w:i/>
          <w:iCs/>
        </w:rPr>
        <w:t>Collected</w:t>
      </w:r>
      <w:r w:rsidRPr="00D36414">
        <w:rPr>
          <w:rFonts w:cstheme="minorHAnsi"/>
          <w:i/>
          <w:iCs/>
          <w:lang w:val="ru-RU"/>
        </w:rPr>
        <w:t xml:space="preserve"> </w:t>
      </w:r>
      <w:r w:rsidRPr="00D36414">
        <w:rPr>
          <w:rFonts w:cstheme="minorHAnsi"/>
          <w:i/>
          <w:iCs/>
        </w:rPr>
        <w:t>Proceedings</w:t>
      </w:r>
      <w:r w:rsidRPr="00D36414">
        <w:rPr>
          <w:rFonts w:cstheme="minorHAnsi"/>
          <w:i/>
          <w:iCs/>
          <w:lang w:val="ru-RU"/>
        </w:rPr>
        <w:t>)]</w:t>
      </w:r>
      <w:r w:rsidRPr="00D36414">
        <w:rPr>
          <w:rFonts w:cstheme="minorHAnsi"/>
          <w:lang w:val="ru-RU"/>
        </w:rPr>
        <w:t xml:space="preserve">, </w:t>
      </w:r>
      <w:r w:rsidRPr="00D36414">
        <w:rPr>
          <w:rFonts w:cstheme="minorHAnsi"/>
          <w:i/>
          <w:iCs/>
          <w:lang w:val="ru-RU"/>
        </w:rPr>
        <w:t>1</w:t>
      </w:r>
      <w:r w:rsidRPr="00D36414">
        <w:rPr>
          <w:rFonts w:cstheme="minorHAnsi"/>
          <w:lang w:val="ru-RU"/>
        </w:rPr>
        <w:t xml:space="preserve">, 26–35. </w:t>
      </w:r>
    </w:p>
    <w:p w14:paraId="65EC9FF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Petchey</w:t>
      </w:r>
      <w:r w:rsidRPr="00D36414">
        <w:rPr>
          <w:rFonts w:cstheme="minorHAnsi"/>
          <w:lang w:val="ru-RU"/>
        </w:rPr>
        <w:t xml:space="preserve"> </w:t>
      </w:r>
      <w:r w:rsidRPr="00D36414">
        <w:rPr>
          <w:rFonts w:cstheme="minorHAnsi"/>
        </w:rPr>
        <w:t>O</w:t>
      </w:r>
      <w:r w:rsidRPr="00D36414">
        <w:rPr>
          <w:rFonts w:cstheme="minorHAnsi"/>
          <w:lang w:val="ru-RU"/>
        </w:rPr>
        <w:t>.</w:t>
      </w:r>
      <w:r w:rsidRPr="00D36414">
        <w:rPr>
          <w:rFonts w:cstheme="minorHAnsi"/>
        </w:rPr>
        <w:t>L</w:t>
      </w:r>
      <w:r w:rsidRPr="00D36414">
        <w:rPr>
          <w:rFonts w:cstheme="minorHAnsi"/>
          <w:lang w:val="ru-RU"/>
        </w:rPr>
        <w:t xml:space="preserve">. (2000). </w:t>
      </w:r>
      <w:r w:rsidRPr="00D36414">
        <w:rPr>
          <w:rFonts w:cstheme="minorHAnsi"/>
        </w:rPr>
        <w:t xml:space="preserve">Species diversity, species extinction, and ecosystem function. </w:t>
      </w:r>
      <w:r w:rsidRPr="00D36414">
        <w:rPr>
          <w:rFonts w:cstheme="minorHAnsi"/>
          <w:i/>
        </w:rPr>
        <w:t>American Naturalist, 155,</w:t>
      </w:r>
      <w:r w:rsidRPr="00D36414">
        <w:rPr>
          <w:rFonts w:cstheme="minorHAnsi"/>
        </w:rPr>
        <w:t xml:space="preserve"> 696–702. </w:t>
      </w:r>
      <w:hyperlink r:id="rId1731" w:history="1">
        <w:r w:rsidRPr="00D36414">
          <w:rPr>
            <w:rStyle w:val="Hyperlink"/>
            <w:rFonts w:cstheme="minorHAnsi"/>
          </w:rPr>
          <w:t>https://doi.org/10.1086/303352</w:t>
        </w:r>
      </w:hyperlink>
    </w:p>
    <w:p w14:paraId="41C1427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tersen, S., Krätschell, A., Augustin, N., Jamieson, J., Hein, J. R., &amp; Hannington, M. D. (2016). News from the seabed – Geological characteristics and resource potential of deep-sea mineral resources. </w:t>
      </w:r>
      <w:r w:rsidRPr="00D36414">
        <w:rPr>
          <w:rFonts w:cstheme="minorHAnsi"/>
          <w:i/>
          <w:iCs/>
        </w:rPr>
        <w:t>Marine Policy</w:t>
      </w:r>
      <w:r w:rsidRPr="00D36414">
        <w:rPr>
          <w:rFonts w:cstheme="minorHAnsi"/>
        </w:rPr>
        <w:t xml:space="preserve">, </w:t>
      </w:r>
      <w:r w:rsidRPr="00D36414">
        <w:rPr>
          <w:rFonts w:cstheme="minorHAnsi"/>
          <w:i/>
          <w:iCs/>
        </w:rPr>
        <w:t>70</w:t>
      </w:r>
      <w:r w:rsidRPr="00D36414">
        <w:rPr>
          <w:rFonts w:cstheme="minorHAnsi"/>
        </w:rPr>
        <w:t xml:space="preserve">, 175–187. </w:t>
      </w:r>
      <w:hyperlink r:id="rId1732" w:history="1">
        <w:r w:rsidRPr="00D36414">
          <w:rPr>
            <w:rStyle w:val="Hyperlink"/>
            <w:rFonts w:cstheme="minorHAnsi"/>
          </w:rPr>
          <w:t>https://doi.org/10.1016/j.marpol.2016.03.012</w:t>
        </w:r>
      </w:hyperlink>
    </w:p>
    <w:p w14:paraId="2E1F7525" w14:textId="53F69EEA"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titpierre, B., MacDougall, K., Seipel, T., Broennimann, O., Guisan, A., &amp; Kueffer, C. (2015). Will climate change increase the risk of plant invasions into mountains? </w:t>
      </w:r>
      <w:r w:rsidRPr="00D36414">
        <w:rPr>
          <w:rFonts w:cstheme="minorHAnsi"/>
          <w:i/>
          <w:iCs/>
        </w:rPr>
        <w:t>Ecological Applications</w:t>
      </w:r>
      <w:r w:rsidRPr="00D36414">
        <w:rPr>
          <w:rFonts w:cstheme="minorHAnsi"/>
        </w:rPr>
        <w:t xml:space="preserve">, </w:t>
      </w:r>
      <w:r w:rsidRPr="00D36414">
        <w:rPr>
          <w:rFonts w:cstheme="minorHAnsi"/>
          <w:i/>
          <w:iCs/>
        </w:rPr>
        <w:t>26</w:t>
      </w:r>
      <w:r w:rsidRPr="00D36414">
        <w:rPr>
          <w:rFonts w:cstheme="minorHAnsi"/>
        </w:rPr>
        <w:t xml:space="preserve">(2), 150709023716008. </w:t>
      </w:r>
      <w:hyperlink r:id="rId1733" w:history="1">
        <w:r w:rsidR="001618D9" w:rsidRPr="00166038">
          <w:rPr>
            <w:rStyle w:val="Hyperlink"/>
            <w:rFonts w:cstheme="minorHAnsi"/>
          </w:rPr>
          <w:t>https://doi.org/10.1890/14-1871.1</w:t>
        </w:r>
      </w:hyperlink>
      <w:r w:rsidR="001618D9">
        <w:rPr>
          <w:rFonts w:cstheme="minorHAnsi"/>
        </w:rPr>
        <w:t xml:space="preserve"> </w:t>
      </w:r>
    </w:p>
    <w:p w14:paraId="07DDE2D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etr, T., Ismukhanov, K., Kamilov, B., Pulakhton, D., &amp; Umarov, P. D. (2004). Irrigation systems and their fisheries in the Aral Sea Basin, Central Asia. In T. Welcomme &amp; R. Petr (Eds.), </w:t>
      </w:r>
      <w:r w:rsidRPr="00D36414">
        <w:rPr>
          <w:rFonts w:cstheme="minorHAnsi"/>
          <w:i/>
          <w:iCs/>
        </w:rPr>
        <w:t>Proceedings of the second international symposium on the management of large rivers for fisheries volume II</w:t>
      </w:r>
      <w:r w:rsidRPr="00D36414">
        <w:rPr>
          <w:rFonts w:cstheme="minorHAnsi"/>
        </w:rPr>
        <w:t xml:space="preserve">. Bangkok, Thailand: RAP Public. Retrieved from </w:t>
      </w:r>
      <w:hyperlink r:id="rId1734" w:history="1">
        <w:r w:rsidRPr="00D36414">
          <w:rPr>
            <w:rStyle w:val="Hyperlink"/>
            <w:rFonts w:cstheme="minorHAnsi"/>
          </w:rPr>
          <w:t>http://www.fao.org/docrep/007/ad526e/ad526e00.htm</w:t>
        </w:r>
      </w:hyperlink>
    </w:p>
    <w:p w14:paraId="6653EFC6"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Pettersson, R. B., Ball, J. P., Renhorn, K. E., Esseen, P. A., &amp; Sjöberg, K. (1995). Invertebrate communities in boreal forest canopies as influenced by forestry and lichens with implications for passerine birds. </w:t>
      </w:r>
      <w:r w:rsidRPr="00D36414">
        <w:rPr>
          <w:rFonts w:cstheme="minorHAnsi"/>
          <w:i/>
          <w:iCs/>
          <w:lang w:val="es-ES"/>
        </w:rPr>
        <w:t>Biological Conservation</w:t>
      </w:r>
      <w:r w:rsidRPr="00D36414">
        <w:rPr>
          <w:rFonts w:cstheme="minorHAnsi"/>
          <w:lang w:val="es-ES"/>
        </w:rPr>
        <w:t xml:space="preserve">, </w:t>
      </w:r>
      <w:r w:rsidRPr="00D36414">
        <w:rPr>
          <w:rFonts w:cstheme="minorHAnsi"/>
          <w:i/>
          <w:iCs/>
          <w:lang w:val="es-ES"/>
        </w:rPr>
        <w:t>74</w:t>
      </w:r>
      <w:r w:rsidRPr="00D36414">
        <w:rPr>
          <w:rFonts w:cstheme="minorHAnsi"/>
          <w:lang w:val="es-ES"/>
        </w:rPr>
        <w:t xml:space="preserve">(1), 57–63. </w:t>
      </w:r>
      <w:hyperlink r:id="rId1735" w:history="1">
        <w:r w:rsidRPr="00D36414">
          <w:rPr>
            <w:rStyle w:val="Hyperlink"/>
            <w:rFonts w:cstheme="minorHAnsi"/>
            <w:lang w:val="es-ES"/>
          </w:rPr>
          <w:t>https://doi.org/10.1016/0006-3207(95)00015-V</w:t>
        </w:r>
      </w:hyperlink>
    </w:p>
    <w:p w14:paraId="3D227C6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Pham, C. K., Diogo, H., Menezes, G., Porteiro, F., Braga-Henriques, A., Vandeperre, F., &amp; Morato, T. (2014a). </w:t>
      </w:r>
      <w:r w:rsidRPr="00D36414">
        <w:rPr>
          <w:rFonts w:cstheme="minorHAnsi"/>
        </w:rPr>
        <w:t xml:space="preserve">Deep-water longline fishing has reduced impact on vulnerable marine ecosystems </w:t>
      </w:r>
      <w:r w:rsidRPr="00D36414">
        <w:rPr>
          <w:rFonts w:cstheme="minorHAnsi"/>
          <w:i/>
        </w:rPr>
        <w:t>Scientific Reports,</w:t>
      </w:r>
      <w:r w:rsidRPr="00D36414">
        <w:rPr>
          <w:rFonts w:cstheme="minorHAnsi"/>
        </w:rPr>
        <w:t xml:space="preserve"> </w:t>
      </w:r>
      <w:r w:rsidRPr="00D36414">
        <w:rPr>
          <w:rFonts w:cstheme="minorHAnsi"/>
          <w:i/>
          <w:iCs/>
        </w:rPr>
        <w:t>4</w:t>
      </w:r>
      <w:r w:rsidRPr="00D36414">
        <w:rPr>
          <w:rFonts w:cstheme="minorHAnsi"/>
        </w:rPr>
        <w:t xml:space="preserve">, 4837. </w:t>
      </w:r>
      <w:hyperlink r:id="rId1736" w:history="1">
        <w:r w:rsidRPr="00D36414">
          <w:rPr>
            <w:rStyle w:val="Hyperlink"/>
            <w:rFonts w:cstheme="minorHAnsi"/>
          </w:rPr>
          <w:t>http://dx.doi.org/10.1038/srep04837</w:t>
        </w:r>
      </w:hyperlink>
    </w:p>
    <w:p w14:paraId="6F0C91AD"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Pham, C. K., Ramirez-Llodra, E., Alt, C. H. S., Amaro, T., Bergmann, M., Canals, M., Company, J. B., Davies, J., Duineveld, G., Galgani, F., Howell, K. L., Huvenne, V. A. I., Isidro, E., Jones, D. O. B., Lastras, G., Morato, T., Gomes-Pereira, J. N., Purser, A., Stewart, H., Tojeira, I., Tubau, X., Van Rooij, D., &amp; Tyler, P. A. (2014b). Marine litter distribution and density in European seas, from the shelves to deep basins.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9</w:t>
      </w:r>
      <w:r w:rsidRPr="00D36414">
        <w:rPr>
          <w:rFonts w:cstheme="minorHAnsi"/>
          <w:lang w:val="es-ES"/>
        </w:rPr>
        <w:t xml:space="preserve">(4), e95839. </w:t>
      </w:r>
      <w:hyperlink r:id="rId1737" w:history="1">
        <w:r w:rsidRPr="00D36414">
          <w:rPr>
            <w:rStyle w:val="Hyperlink"/>
            <w:rFonts w:cstheme="minorHAnsi"/>
            <w:lang w:val="es-ES"/>
          </w:rPr>
          <w:t>https://doi.org/10.1371/journal.pone.0095839</w:t>
        </w:r>
      </w:hyperlink>
    </w:p>
    <w:p w14:paraId="503D948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Phitos, D. (1995). </w:t>
      </w:r>
      <w:r w:rsidRPr="00D36414">
        <w:rPr>
          <w:rFonts w:cstheme="minorHAnsi"/>
          <w:i/>
          <w:iCs/>
        </w:rPr>
        <w:t>The red data book of rare and threatened plants of Greece</w:t>
      </w:r>
      <w:r w:rsidRPr="00D36414">
        <w:rPr>
          <w:rFonts w:cstheme="minorHAnsi"/>
        </w:rPr>
        <w:t>. Athens, Greece, WWF.</w:t>
      </w:r>
    </w:p>
    <w:p w14:paraId="6577000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hoenix, G. K., Emmett, B. A., Britton, A. J., Caporn, S. J. M., Dise, N. B., Helliwell, R., Jones, L., Leake, J. R., Leith, I. D., Sheppard, L. J., Sowerby, A., Pilkington, M. G., Rowe, E. C., Ashmore, M. R., &amp; Power, S. A. (2012). Impacts of atmospheric nitrogen deposition: responses of multiple plant and soil parameters across contrasting ecosystems in long-term field experiments.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4), 1197–1215. </w:t>
      </w:r>
      <w:hyperlink r:id="rId1738" w:history="1">
        <w:r w:rsidRPr="00D36414">
          <w:rPr>
            <w:rStyle w:val="Hyperlink"/>
            <w:rFonts w:cstheme="minorHAnsi"/>
          </w:rPr>
          <w:t>https://doi.org/10.1111/j.1365-2486.2011.02590.x</w:t>
        </w:r>
      </w:hyperlink>
    </w:p>
    <w:p w14:paraId="21495E0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iano, E., De Wolf, K., Bona, F., Bonte, D., Bowler, D. E., Isaia, M., Lens, L., Merckx, T., Mertens, D., Van Kerckvoorde, M., De Meester, L., &amp; Hendrickx, F. (2017). Urbanization drives community shifts towards thermophilic and dispersive species at local and landscape scales. </w:t>
      </w:r>
      <w:r w:rsidRPr="00D36414">
        <w:rPr>
          <w:rFonts w:cstheme="minorHAnsi"/>
          <w:i/>
          <w:iCs/>
        </w:rPr>
        <w:t>Global Change Biology</w:t>
      </w:r>
      <w:r w:rsidRPr="00D36414">
        <w:rPr>
          <w:rFonts w:cstheme="minorHAnsi"/>
        </w:rPr>
        <w:t xml:space="preserve">, </w:t>
      </w:r>
      <w:r w:rsidRPr="00D36414">
        <w:rPr>
          <w:rFonts w:cstheme="minorHAnsi"/>
          <w:i/>
          <w:iCs/>
        </w:rPr>
        <w:t>23</w:t>
      </w:r>
      <w:r w:rsidRPr="00D36414">
        <w:rPr>
          <w:rFonts w:cstheme="minorHAnsi"/>
        </w:rPr>
        <w:t xml:space="preserve">(7), 2554–2564. </w:t>
      </w:r>
      <w:hyperlink r:id="rId1739" w:history="1">
        <w:r w:rsidRPr="00D36414">
          <w:rPr>
            <w:rStyle w:val="Hyperlink"/>
            <w:rFonts w:cstheme="minorHAnsi"/>
          </w:rPr>
          <w:t>https://doi.org/10.1111/gcb.13606</w:t>
        </w:r>
      </w:hyperlink>
    </w:p>
    <w:p w14:paraId="16A9A0B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lotnikov, I. S. [Плотников, И. С.]. (2016). </w:t>
      </w:r>
      <w:r w:rsidRPr="00D36414">
        <w:rPr>
          <w:rFonts w:cstheme="minorHAnsi"/>
          <w:i/>
          <w:iCs/>
        </w:rPr>
        <w:t xml:space="preserve">Многолетние изменения фауны свободноживущих </w:t>
      </w:r>
      <w:r w:rsidRPr="00D36414">
        <w:rPr>
          <w:rFonts w:cstheme="minorHAnsi"/>
          <w:i/>
          <w:iCs/>
        </w:rPr>
        <w:lastRenderedPageBreak/>
        <w:t>водных беспозвоночных Аральского моря [Multiyear changes of fauna of aquatic invertebrates of the Aral Sea]</w:t>
      </w:r>
      <w:r w:rsidRPr="00D36414">
        <w:rPr>
          <w:rFonts w:cstheme="minorHAnsi"/>
        </w:rPr>
        <w:t>. Saint-Petersburg, Russian Federation: ЗИН РАН [ZIN RAN].</w:t>
      </w:r>
    </w:p>
    <w:p w14:paraId="04885D3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ocock M. J. O. &amp; Jennings, N. (2008). Testing biotic indicator taxa: the sensitivity of insectivorous mammals and their prey to the intensification of lowland agriculture. </w:t>
      </w:r>
      <w:r w:rsidRPr="00D36414">
        <w:rPr>
          <w:rFonts w:cstheme="minorHAnsi"/>
          <w:i/>
        </w:rPr>
        <w:t>Journal of Applied Ecology, 45</w:t>
      </w:r>
      <w:r w:rsidRPr="00D36414">
        <w:rPr>
          <w:rFonts w:cstheme="minorHAnsi"/>
        </w:rPr>
        <w:t xml:space="preserve">(1): 151–160. </w:t>
      </w:r>
      <w:hyperlink r:id="rId1740" w:history="1">
        <w:r w:rsidRPr="00D36414">
          <w:rPr>
            <w:rStyle w:val="Hyperlink"/>
            <w:rFonts w:cstheme="minorHAnsi"/>
          </w:rPr>
          <w:t>https://doi.org/10.1111/j.1365-2664.2007.01361.x</w:t>
        </w:r>
      </w:hyperlink>
    </w:p>
    <w:p w14:paraId="7E6C9F5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oláková, J., Tucker, G., Hart, K., Dwyer, J., &amp; Rayment, M. (2011). </w:t>
      </w:r>
      <w:r w:rsidRPr="00D36414">
        <w:rPr>
          <w:rFonts w:cstheme="minorHAnsi"/>
          <w:i/>
        </w:rPr>
        <w:t xml:space="preserve">Addressing biodiversity and habitat preservation through measures applied under the Common Agricultural Policy. Report Prepared for DG Agriculture and Rural Development, Contract No. 30-CE0388497/00-44. </w:t>
      </w:r>
      <w:r w:rsidRPr="00D36414">
        <w:rPr>
          <w:rFonts w:cstheme="minorHAnsi"/>
        </w:rPr>
        <w:t>London, UK: Institute for European Environmental Policy.</w:t>
      </w:r>
    </w:p>
    <w:p w14:paraId="28295AF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oloczanska, E. S., Brown, C. J., Sydeman, W. J., Kiessling, W., Schoeman, D. S., Moore, P. J., Brander, K., Bruno, J. F., Buckley, L. B., Burrows, M. T., Duarte, C. M., Halpern, B. S., Holding, J., Kappel, C. V, O’Connor, M. I., Pandolfi, J. M., Parmesan, C., Schwing, F., Thompson, S. A., &amp; Richardson, A. J. (2013). Global imprint of climate change on marine life. </w:t>
      </w:r>
      <w:r w:rsidRPr="00D36414">
        <w:rPr>
          <w:rFonts w:cstheme="minorHAnsi"/>
          <w:i/>
          <w:iCs/>
        </w:rPr>
        <w:t>Nature Climate Change</w:t>
      </w:r>
      <w:r w:rsidRPr="00D36414">
        <w:rPr>
          <w:rFonts w:cstheme="minorHAnsi"/>
        </w:rPr>
        <w:t xml:space="preserve">, </w:t>
      </w:r>
      <w:r w:rsidRPr="00D36414">
        <w:rPr>
          <w:rFonts w:cstheme="minorHAnsi"/>
          <w:i/>
          <w:iCs/>
        </w:rPr>
        <w:t>3</w:t>
      </w:r>
      <w:r w:rsidRPr="00D36414">
        <w:rPr>
          <w:rFonts w:cstheme="minorHAnsi"/>
        </w:rPr>
        <w:t xml:space="preserve">(10), 919–925. </w:t>
      </w:r>
      <w:hyperlink r:id="rId1741" w:history="1">
        <w:r w:rsidRPr="00D36414">
          <w:rPr>
            <w:rStyle w:val="Hyperlink"/>
            <w:rFonts w:cstheme="minorHAnsi"/>
          </w:rPr>
          <w:t>https://doi.org/Doi 10.1038/Nclimate1958</w:t>
        </w:r>
      </w:hyperlink>
    </w:p>
    <w:p w14:paraId="5594975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oloczanska, E. S., Burrows, M. T., Brown, C. J., Molinos, J. G., Halpern, B. S., Hoegh-Guldberg, O., Kappel, C. V., Moore, P. J., Richardson, A. J., Schoeman, D. S., &amp; Sydeman, W. J. (2016). Responses of marine organisms to climate change across oceans. </w:t>
      </w:r>
      <w:r w:rsidRPr="00D36414">
        <w:rPr>
          <w:rFonts w:cstheme="minorHAnsi"/>
          <w:i/>
          <w:iCs/>
        </w:rPr>
        <w:t>Frontiers in Marine Science</w:t>
      </w:r>
      <w:r w:rsidRPr="00D36414">
        <w:rPr>
          <w:rFonts w:cstheme="minorHAnsi"/>
        </w:rPr>
        <w:t xml:space="preserve">, </w:t>
      </w:r>
      <w:r w:rsidRPr="00D36414">
        <w:rPr>
          <w:rFonts w:cstheme="minorHAnsi"/>
          <w:i/>
          <w:iCs/>
        </w:rPr>
        <w:t xml:space="preserve">3, </w:t>
      </w:r>
      <w:r w:rsidRPr="00D36414">
        <w:rPr>
          <w:rFonts w:cstheme="minorHAnsi"/>
          <w:iCs/>
        </w:rPr>
        <w:t>62</w:t>
      </w:r>
      <w:r w:rsidRPr="00D36414">
        <w:rPr>
          <w:rFonts w:cstheme="minorHAnsi"/>
        </w:rPr>
        <w:t xml:space="preserve">. </w:t>
      </w:r>
      <w:hyperlink r:id="rId1742" w:history="1">
        <w:r w:rsidRPr="00D36414">
          <w:rPr>
            <w:rStyle w:val="Hyperlink"/>
            <w:rFonts w:cstheme="minorHAnsi"/>
          </w:rPr>
          <w:t>https://doi.org/10.3389/fmars.2016.00062</w:t>
        </w:r>
      </w:hyperlink>
    </w:p>
    <w:p w14:paraId="407DDE7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onge, J.-F., Salmon, S., Benoist, A., &amp; Geoffroy, J.-J. (2015). Soil macrofaunal communities are heterogeneous in heathlands with different grazing intensity. </w:t>
      </w:r>
      <w:r w:rsidRPr="00D36414">
        <w:rPr>
          <w:rFonts w:cstheme="minorHAnsi"/>
          <w:i/>
          <w:iCs/>
        </w:rPr>
        <w:t>Pedosphere</w:t>
      </w:r>
      <w:r w:rsidRPr="00D36414">
        <w:rPr>
          <w:rFonts w:cstheme="minorHAnsi"/>
        </w:rPr>
        <w:t xml:space="preserve">, </w:t>
      </w:r>
      <w:r w:rsidRPr="00D36414">
        <w:rPr>
          <w:rFonts w:cstheme="minorHAnsi"/>
          <w:i/>
          <w:iCs/>
        </w:rPr>
        <w:t>25</w:t>
      </w:r>
      <w:r w:rsidRPr="00D36414">
        <w:rPr>
          <w:rFonts w:cstheme="minorHAnsi"/>
        </w:rPr>
        <w:t xml:space="preserve">(4), 524–533. </w:t>
      </w:r>
      <w:hyperlink r:id="rId1743" w:history="1">
        <w:r w:rsidRPr="00D36414">
          <w:rPr>
            <w:rStyle w:val="Hyperlink"/>
            <w:rFonts w:cstheme="minorHAnsi"/>
          </w:rPr>
          <w:t>http://doi.org/10.1016/S1002-0160(15)30033-3</w:t>
        </w:r>
      </w:hyperlink>
    </w:p>
    <w:p w14:paraId="37CD0FA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Popova, E. N., &amp; Semenov, S. M. (2013). Current and expected changes in Colorado beetle climatic habitat in Russia and neighboring countries. </w:t>
      </w:r>
      <w:r w:rsidRPr="00D36414">
        <w:rPr>
          <w:rFonts w:cstheme="minorHAnsi"/>
          <w:i/>
          <w:iCs/>
        </w:rPr>
        <w:t>Russian Meteorology and Hydrology</w:t>
      </w:r>
      <w:r w:rsidRPr="00D36414">
        <w:rPr>
          <w:rFonts w:cstheme="minorHAnsi"/>
        </w:rPr>
        <w:t>, </w:t>
      </w:r>
      <w:r w:rsidRPr="00D36414">
        <w:rPr>
          <w:rFonts w:cstheme="minorHAnsi"/>
          <w:i/>
          <w:iCs/>
        </w:rPr>
        <w:t>38</w:t>
      </w:r>
      <w:r w:rsidRPr="00D36414">
        <w:rPr>
          <w:rFonts w:cstheme="minorHAnsi"/>
        </w:rPr>
        <w:t>(7), 509–514. </w:t>
      </w:r>
      <w:hyperlink r:id="rId1744" w:history="1">
        <w:r w:rsidRPr="00D36414">
          <w:rPr>
            <w:rStyle w:val="Hyperlink"/>
            <w:rFonts w:cstheme="minorHAnsi"/>
          </w:rPr>
          <w:t>https://doi.org/10.3103/S1068373913070108</w:t>
        </w:r>
      </w:hyperlink>
    </w:p>
    <w:p w14:paraId="50DDE33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ortnov, B. A., &amp; Safriel, U. N. (2004). Combating desertification in the Negev: dryland agriculture vs. dryland urbanization. </w:t>
      </w:r>
      <w:r w:rsidRPr="00D36414">
        <w:rPr>
          <w:rFonts w:cstheme="minorHAnsi"/>
          <w:i/>
          <w:iCs/>
        </w:rPr>
        <w:t>Journal of Arid Environments</w:t>
      </w:r>
      <w:r w:rsidRPr="00D36414">
        <w:rPr>
          <w:rFonts w:cstheme="minorHAnsi"/>
        </w:rPr>
        <w:t xml:space="preserve">, </w:t>
      </w:r>
      <w:r w:rsidRPr="00D36414">
        <w:rPr>
          <w:rFonts w:cstheme="minorHAnsi"/>
          <w:i/>
          <w:iCs/>
        </w:rPr>
        <w:t>56</w:t>
      </w:r>
      <w:r w:rsidRPr="00D36414">
        <w:rPr>
          <w:rFonts w:cstheme="minorHAnsi"/>
        </w:rPr>
        <w:t xml:space="preserve">(4), 659–680. </w:t>
      </w:r>
      <w:hyperlink r:id="rId1745" w:history="1">
        <w:r w:rsidRPr="00D36414">
          <w:rPr>
            <w:rStyle w:val="Hyperlink"/>
            <w:rFonts w:cstheme="minorHAnsi"/>
          </w:rPr>
          <w:t>https://doi.org/10.1016/S0140-1963(03)00087-9</w:t>
        </w:r>
      </w:hyperlink>
    </w:p>
    <w:p w14:paraId="6B6195C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rada, S., Sequeira, M. M. D., Figueira, C., &amp; Oliveira Da Silva, M. (2009). Fog precipitation and rainfall interception in the natural forests of Madeira Island (Portugal). </w:t>
      </w:r>
      <w:r w:rsidRPr="00D36414">
        <w:rPr>
          <w:rFonts w:cstheme="minorHAnsi"/>
          <w:i/>
          <w:iCs/>
        </w:rPr>
        <w:t>Agricultural and Forest Meteorology</w:t>
      </w:r>
      <w:r w:rsidRPr="00D36414">
        <w:rPr>
          <w:rFonts w:cstheme="minorHAnsi"/>
        </w:rPr>
        <w:t xml:space="preserve">, (149), 1179–1187. </w:t>
      </w:r>
      <w:hyperlink r:id="rId1746" w:history="1">
        <w:r w:rsidRPr="00D36414">
          <w:rPr>
            <w:rStyle w:val="Hyperlink"/>
            <w:rFonts w:cstheme="minorHAnsi"/>
          </w:rPr>
          <w:t>https://doi.org/10.1016/j.agrformet.2009.02.010</w:t>
        </w:r>
      </w:hyperlink>
    </w:p>
    <w:p w14:paraId="19BB0DD8" w14:textId="6CAFF27D"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Prather, C. M., Pelini, S. L., Laws, A., Rivest, E., Woltz, M., Bloch, C. P., Del Toro, I., Ho, C. K., Kominoski, J., Scott</w:t>
      </w:r>
      <w:r w:rsidR="00EB0D0D">
        <w:rPr>
          <w:rFonts w:cstheme="minorHAnsi"/>
        </w:rPr>
        <w:t xml:space="preserve"> </w:t>
      </w:r>
      <w:r w:rsidRPr="00D36414">
        <w:rPr>
          <w:rFonts w:cstheme="minorHAnsi"/>
        </w:rPr>
        <w:t xml:space="preserve">Newbold, T. A., Parsons, S., &amp; Joern, A. (2013). Invertebrates, ecosystem services and climate change. </w:t>
      </w:r>
      <w:r w:rsidRPr="00D36414">
        <w:rPr>
          <w:rFonts w:cstheme="minorHAnsi"/>
          <w:i/>
          <w:iCs/>
        </w:rPr>
        <w:t>Biological Reviews</w:t>
      </w:r>
      <w:r w:rsidRPr="00D36414">
        <w:rPr>
          <w:rFonts w:cstheme="minorHAnsi"/>
        </w:rPr>
        <w:t xml:space="preserve">, </w:t>
      </w:r>
      <w:r w:rsidRPr="00D36414">
        <w:rPr>
          <w:rFonts w:cstheme="minorHAnsi"/>
          <w:i/>
          <w:iCs/>
        </w:rPr>
        <w:t>88</w:t>
      </w:r>
      <w:r w:rsidRPr="00D36414">
        <w:rPr>
          <w:rFonts w:cstheme="minorHAnsi"/>
        </w:rPr>
        <w:t xml:space="preserve">(2), 327–348. </w:t>
      </w:r>
      <w:hyperlink r:id="rId1747" w:history="1">
        <w:r w:rsidRPr="00D36414">
          <w:rPr>
            <w:rStyle w:val="Hyperlink"/>
            <w:rFonts w:cstheme="minorHAnsi"/>
          </w:rPr>
          <w:t>https://doi.org/10.1111/brv.12002</w:t>
        </w:r>
      </w:hyperlink>
    </w:p>
    <w:p w14:paraId="380ECD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rilipko, L. I. [Прилипко, Л. И.]. (1970). </w:t>
      </w:r>
      <w:r w:rsidRPr="00D36414">
        <w:rPr>
          <w:rFonts w:cstheme="minorHAnsi"/>
          <w:i/>
          <w:iCs/>
        </w:rPr>
        <w:t>Растительный покров Азербайджана [Plant cover of Azerbaijan]</w:t>
      </w:r>
      <w:r w:rsidRPr="00D36414">
        <w:rPr>
          <w:rFonts w:cstheme="minorHAnsi"/>
        </w:rPr>
        <w:t>. Baku, Azerbaijan: Elm.</w:t>
      </w:r>
    </w:p>
    <w:p w14:paraId="2AE87373" w14:textId="3A08C1FC"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rishchepov, A. A., Müller, D., Dubinin, M., Baumann, M., &amp; Radeloff, V. C. (2013). Determinants of agricultural land abandonment in post-Soviet European Russia. </w:t>
      </w:r>
      <w:r w:rsidRPr="00D36414">
        <w:rPr>
          <w:rFonts w:cstheme="minorHAnsi"/>
          <w:i/>
          <w:iCs/>
        </w:rPr>
        <w:t>Land Use Policy</w:t>
      </w:r>
      <w:r w:rsidRPr="00D36414">
        <w:rPr>
          <w:rFonts w:cstheme="minorHAnsi"/>
        </w:rPr>
        <w:t xml:space="preserve">, </w:t>
      </w:r>
      <w:r w:rsidRPr="00D36414">
        <w:rPr>
          <w:rFonts w:cstheme="minorHAnsi"/>
          <w:i/>
          <w:iCs/>
        </w:rPr>
        <w:t>30</w:t>
      </w:r>
      <w:r w:rsidRPr="00D36414">
        <w:rPr>
          <w:rFonts w:cstheme="minorHAnsi"/>
        </w:rPr>
        <w:t xml:space="preserve">(1), 873–884. </w:t>
      </w:r>
      <w:hyperlink r:id="rId1748" w:history="1">
        <w:r w:rsidR="001618D9" w:rsidRPr="00166038">
          <w:rPr>
            <w:rStyle w:val="Hyperlink"/>
            <w:rFonts w:cstheme="minorHAnsi"/>
          </w:rPr>
          <w:t>https://doi.org/10.1016/j.landusepol.2012.06.011</w:t>
        </w:r>
      </w:hyperlink>
      <w:r w:rsidR="001618D9">
        <w:rPr>
          <w:rFonts w:cstheme="minorHAnsi"/>
        </w:rPr>
        <w:t xml:space="preserve"> </w:t>
      </w:r>
    </w:p>
    <w:p w14:paraId="32A1CB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rocházka F. (2000). </w:t>
      </w:r>
      <w:r w:rsidRPr="00D36414">
        <w:rPr>
          <w:rFonts w:cstheme="minorHAnsi"/>
          <w:i/>
          <w:iCs/>
        </w:rPr>
        <w:t>Cerný a cervený seznam cévnatých rostlin Ceské republiky [Black and Red lists of Vascular Plants of the Czech Republic]</w:t>
      </w:r>
      <w:r w:rsidRPr="00D36414">
        <w:rPr>
          <w:rFonts w:cstheme="minorHAnsi"/>
        </w:rPr>
        <w:t>. Praha, Czech Republic: Príroda.</w:t>
      </w:r>
    </w:p>
    <w:p w14:paraId="040448D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Program</w:t>
      </w:r>
      <w:r w:rsidRPr="00D36414">
        <w:rPr>
          <w:rFonts w:cstheme="minorHAnsi"/>
          <w:lang w:val="ru-RU"/>
        </w:rPr>
        <w:t xml:space="preserve"> </w:t>
      </w:r>
      <w:r w:rsidRPr="00D36414">
        <w:rPr>
          <w:rFonts w:cstheme="minorHAnsi"/>
          <w:lang w:val="en-CA"/>
        </w:rPr>
        <w:t>and</w:t>
      </w:r>
      <w:r w:rsidRPr="00D36414">
        <w:rPr>
          <w:rFonts w:cstheme="minorHAnsi"/>
          <w:lang w:val="ru-RU"/>
        </w:rPr>
        <w:t xml:space="preserve"> </w:t>
      </w:r>
      <w:r w:rsidRPr="00D36414">
        <w:rPr>
          <w:rFonts w:cstheme="minorHAnsi"/>
          <w:lang w:val="en-CA"/>
        </w:rPr>
        <w:t>Action</w:t>
      </w:r>
      <w:r w:rsidRPr="00D36414">
        <w:rPr>
          <w:rFonts w:cstheme="minorHAnsi"/>
          <w:lang w:val="ru-RU"/>
        </w:rPr>
        <w:t xml:space="preserve"> </w:t>
      </w:r>
      <w:r w:rsidRPr="00D36414">
        <w:rPr>
          <w:rFonts w:cstheme="minorHAnsi"/>
          <w:lang w:val="en-CA"/>
        </w:rPr>
        <w:t>Plan [</w:t>
      </w:r>
      <w:r w:rsidRPr="00D36414">
        <w:rPr>
          <w:rFonts w:cstheme="minorHAnsi"/>
          <w:lang w:val="ru-RU"/>
        </w:rPr>
        <w:t>Программа и план действий</w:t>
      </w:r>
      <w:r w:rsidRPr="00D36414">
        <w:rPr>
          <w:rFonts w:cstheme="minorHAnsi"/>
          <w:lang w:val="en-CA"/>
        </w:rPr>
        <w:t>].</w:t>
      </w:r>
      <w:r w:rsidRPr="00D36414">
        <w:rPr>
          <w:rFonts w:cstheme="minorHAnsi"/>
          <w:lang w:val="ru-RU"/>
        </w:rPr>
        <w:t xml:space="preserve"> (2015). </w:t>
      </w:r>
      <w:r w:rsidRPr="00D36414">
        <w:rPr>
          <w:rFonts w:cstheme="minorHAnsi"/>
          <w:i/>
          <w:lang w:val="ru-RU"/>
        </w:rPr>
        <w:t xml:space="preserve">Программа и план действий по адаптации к изменению климата сектора “Лес и биоразнообразие» на 2015-2017 гг. </w:t>
      </w:r>
      <w:r w:rsidRPr="00D36414">
        <w:rPr>
          <w:rFonts w:cstheme="minorHAnsi"/>
          <w:i/>
          <w:lang w:val="en-CA"/>
        </w:rPr>
        <w:t xml:space="preserve">[Program and Action Plan on adaptation to climate change in sector “Forest and Biodiversity” on </w:t>
      </w:r>
      <w:r w:rsidRPr="00D36414">
        <w:rPr>
          <w:rFonts w:cstheme="minorHAnsi"/>
          <w:i/>
          <w:lang w:val="en-CA"/>
        </w:rPr>
        <w:lastRenderedPageBreak/>
        <w:t>2015-2017].</w:t>
      </w:r>
      <w:r w:rsidRPr="00D36414">
        <w:rPr>
          <w:rFonts w:cstheme="minorHAnsi"/>
          <w:lang w:val="en-CA"/>
        </w:rPr>
        <w:t xml:space="preserve"> Bishkek, The Kyrgyz Republic: State Agency on Nature Protection and Forestry under Government of the Kyrgyz Republic.</w:t>
      </w:r>
    </w:p>
    <w:p w14:paraId="336A481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rop, J., Aars, J., Bårdsen, B.-J., Hanssen, S. A., Bech, C., Bourgeon, S., </w:t>
      </w:r>
      <w:r w:rsidRPr="00D36414">
        <w:rPr>
          <w:rFonts w:cstheme="minorHAnsi"/>
          <w:iCs/>
        </w:rPr>
        <w:t xml:space="preserve">de Fouw, J., Gabrielsen, G. W., Lang, J., Noreen, E., Oudman, T., Sittler, B., Stempniewicz, L., Tombre, I., Wolters, E. </w:t>
      </w:r>
      <w:r w:rsidRPr="00D36414">
        <w:rPr>
          <w:rFonts w:cstheme="minorHAnsi"/>
        </w:rPr>
        <w:t xml:space="preserve">&amp; Moe, B. (2015). Climate change and the increasing impact of polar bears on bird populations. </w:t>
      </w:r>
      <w:r w:rsidRPr="00D36414">
        <w:rPr>
          <w:rFonts w:cstheme="minorHAnsi"/>
          <w:i/>
          <w:iCs/>
        </w:rPr>
        <w:t>Frontiers in Ecology and Evolution</w:t>
      </w:r>
      <w:r w:rsidRPr="00D36414">
        <w:rPr>
          <w:rFonts w:cstheme="minorHAnsi"/>
        </w:rPr>
        <w:t xml:space="preserve">, </w:t>
      </w:r>
      <w:r w:rsidRPr="00D36414">
        <w:rPr>
          <w:rFonts w:cstheme="minorHAnsi"/>
          <w:i/>
          <w:iCs/>
        </w:rPr>
        <w:t>3</w:t>
      </w:r>
      <w:r w:rsidRPr="00D36414">
        <w:rPr>
          <w:rFonts w:cstheme="minorHAnsi"/>
        </w:rPr>
        <w:t xml:space="preserve">, 33. </w:t>
      </w:r>
      <w:hyperlink r:id="rId1749" w:history="1">
        <w:r w:rsidRPr="00D36414">
          <w:rPr>
            <w:rStyle w:val="Hyperlink"/>
            <w:rFonts w:cstheme="minorHAnsi"/>
          </w:rPr>
          <w:t>https://doi.org/10.3389/fevo.2015.00033</w:t>
        </w:r>
      </w:hyperlink>
    </w:p>
    <w:p w14:paraId="0F5BEC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uig, P., Canals, M., Company, J. B., Martín, J., Amblas, D., Lastras, G., Palanques, A., &amp; Calafat, A. M. (2012). Ploughing the deep sea floor. </w:t>
      </w:r>
      <w:r w:rsidRPr="00D36414">
        <w:rPr>
          <w:rFonts w:cstheme="minorHAnsi"/>
          <w:i/>
        </w:rPr>
        <w:t>Nature, 489</w:t>
      </w:r>
      <w:r w:rsidRPr="00D36414">
        <w:rPr>
          <w:rFonts w:cstheme="minorHAnsi"/>
        </w:rPr>
        <w:t xml:space="preserve">, 286-289. </w:t>
      </w:r>
      <w:hyperlink r:id="rId1750" w:history="1">
        <w:r w:rsidRPr="00D36414">
          <w:rPr>
            <w:rStyle w:val="Hyperlink"/>
            <w:rFonts w:cstheme="minorHAnsi"/>
          </w:rPr>
          <w:t>https://doi.org/10.1038/nature11410</w:t>
        </w:r>
      </w:hyperlink>
    </w:p>
    <w:p w14:paraId="547B7ED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urvis, O. W. (2015). Lichens on Betula in the Ural Mountains; relationships with bark acidity and element concentrations as indicators of geology and anthropogenic influences. </w:t>
      </w:r>
      <w:r w:rsidRPr="00D36414">
        <w:rPr>
          <w:rFonts w:cstheme="minorHAnsi"/>
          <w:i/>
          <w:iCs/>
        </w:rPr>
        <w:t>British Lichen Society Bulletin</w:t>
      </w:r>
      <w:r w:rsidRPr="00D36414">
        <w:rPr>
          <w:rFonts w:cstheme="minorHAnsi"/>
        </w:rPr>
        <w:t xml:space="preserve">, </w:t>
      </w:r>
      <w:r w:rsidRPr="00D36414">
        <w:rPr>
          <w:rFonts w:cstheme="minorHAnsi"/>
          <w:i/>
          <w:iCs/>
        </w:rPr>
        <w:t>117</w:t>
      </w:r>
      <w:r w:rsidRPr="00D36414">
        <w:rPr>
          <w:rFonts w:cstheme="minorHAnsi"/>
        </w:rPr>
        <w:t>, 15–28.</w:t>
      </w:r>
    </w:p>
    <w:p w14:paraId="20BD1E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urvis, O. W., Tittley, I., Chimonides, P. D. J., Bamber, R., Hayes, P. A., James, P. W., Rumsey, F. J., &amp; Read, H. (2010). Long-term biomonitoring of lichen and bryophyte biodiversity at Burnham Beeches SAC and global environmental change. </w:t>
      </w:r>
      <w:r w:rsidRPr="00D36414">
        <w:rPr>
          <w:rFonts w:cstheme="minorHAnsi"/>
          <w:i/>
          <w:iCs/>
        </w:rPr>
        <w:t>Systematics and Biodiversity</w:t>
      </w:r>
      <w:r w:rsidRPr="00D36414">
        <w:rPr>
          <w:rFonts w:cstheme="minorHAnsi"/>
        </w:rPr>
        <w:t xml:space="preserve">, </w:t>
      </w:r>
      <w:r w:rsidRPr="00D36414">
        <w:rPr>
          <w:rFonts w:cstheme="minorHAnsi"/>
          <w:i/>
          <w:iCs/>
        </w:rPr>
        <w:t>8</w:t>
      </w:r>
      <w:r w:rsidRPr="00D36414">
        <w:rPr>
          <w:rFonts w:cstheme="minorHAnsi"/>
        </w:rPr>
        <w:t xml:space="preserve">(2), 193–208. </w:t>
      </w:r>
      <w:hyperlink r:id="rId1751" w:history="1">
        <w:r w:rsidRPr="00D36414">
          <w:rPr>
            <w:rStyle w:val="Hyperlink"/>
            <w:rFonts w:cstheme="minorHAnsi"/>
          </w:rPr>
          <w:t>https://doi.org/10.1080/14772001003782088</w:t>
        </w:r>
      </w:hyperlink>
    </w:p>
    <w:p w14:paraId="125350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ykälä, J. (2003) Effects of restoration with cattle grazing on plant species composition and richness of semi-natural grasslands. </w:t>
      </w:r>
      <w:r w:rsidRPr="00D36414">
        <w:rPr>
          <w:rFonts w:cstheme="minorHAnsi"/>
          <w:i/>
        </w:rPr>
        <w:t>Biodiversity &amp; Conservation 12,</w:t>
      </w:r>
      <w:r w:rsidRPr="00D36414">
        <w:rPr>
          <w:rFonts w:cstheme="minorHAnsi"/>
        </w:rPr>
        <w:t xml:space="preserve"> 2211-2226. </w:t>
      </w:r>
      <w:hyperlink r:id="rId1752" w:history="1">
        <w:r w:rsidRPr="00D36414">
          <w:rPr>
            <w:rStyle w:val="Hyperlink"/>
            <w:rFonts w:cstheme="minorHAnsi"/>
          </w:rPr>
          <w:t>https://doi.org/10.1023/A:1024558617080</w:t>
        </w:r>
      </w:hyperlink>
    </w:p>
    <w:p w14:paraId="2136AC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Pyšek, P., Křivánek, M., &amp; Jarošík, V. (2009). Planting intensity, residence time, and species traits determine invasion success of alien woody species. </w:t>
      </w:r>
      <w:r w:rsidRPr="00D36414">
        <w:rPr>
          <w:rFonts w:cstheme="minorHAnsi"/>
          <w:i/>
          <w:iCs/>
        </w:rPr>
        <w:t>Ecology</w:t>
      </w:r>
      <w:r w:rsidRPr="00D36414">
        <w:rPr>
          <w:rFonts w:cstheme="minorHAnsi"/>
        </w:rPr>
        <w:t xml:space="preserve">, </w:t>
      </w:r>
      <w:r w:rsidRPr="00D36414">
        <w:rPr>
          <w:rFonts w:cstheme="minorHAnsi"/>
          <w:i/>
          <w:iCs/>
        </w:rPr>
        <w:t>90</w:t>
      </w:r>
      <w:r w:rsidRPr="00D36414">
        <w:rPr>
          <w:rFonts w:cstheme="minorHAnsi"/>
        </w:rPr>
        <w:t xml:space="preserve">(10), 2734–2744. </w:t>
      </w:r>
      <w:hyperlink r:id="rId1753" w:history="1">
        <w:r w:rsidRPr="00D36414">
          <w:rPr>
            <w:rStyle w:val="Hyperlink"/>
            <w:rFonts w:cstheme="minorHAnsi"/>
          </w:rPr>
          <w:t>https://doi.org/10.1890/08-0857.1</w:t>
        </w:r>
      </w:hyperlink>
    </w:p>
    <w:p w14:paraId="49735E4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Quaas, M. F., Reusch, T. B. H., Schmidt, J. O., Tahvonen, O., &amp; Voss, R. (2016). It is the economy, stupid! Projecting the fate of fish populations using ecological-economic modeling.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1), 264–270. </w:t>
      </w:r>
      <w:hyperlink r:id="rId1754" w:history="1">
        <w:r w:rsidRPr="00D36414">
          <w:rPr>
            <w:rStyle w:val="Hyperlink"/>
            <w:rFonts w:cstheme="minorHAnsi"/>
          </w:rPr>
          <w:t>https://doi.org/10.1111/gcb.13060</w:t>
        </w:r>
      </w:hyperlink>
    </w:p>
    <w:p w14:paraId="69F528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Quézel, P., &amp; Médail, F. (2003). </w:t>
      </w:r>
      <w:r w:rsidRPr="00D36414">
        <w:rPr>
          <w:rFonts w:cstheme="minorHAnsi"/>
          <w:i/>
        </w:rPr>
        <w:t>Ecologie et biogéographie des forêts du Bassin Méditerranéen [Ecology and biogeography of the forests of the Mediterranean basin].</w:t>
      </w:r>
      <w:r w:rsidRPr="00D36414">
        <w:rPr>
          <w:rFonts w:cstheme="minorHAnsi"/>
        </w:rPr>
        <w:t xml:space="preserve"> Paris, France: Elsevier. </w:t>
      </w:r>
    </w:p>
    <w:p w14:paraId="7D1ECA3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balais, N. N., Díaz, R. J., Levin, L. A., Turner, R. E., Gilbert, D., &amp; Zhang, J. (2010). Dynamics and distribution of natural and human-caused hypoxia. </w:t>
      </w:r>
      <w:r w:rsidRPr="00D36414">
        <w:rPr>
          <w:rFonts w:cstheme="minorHAnsi"/>
          <w:i/>
          <w:iCs/>
        </w:rPr>
        <w:t>Biogeosciences</w:t>
      </w:r>
      <w:r w:rsidRPr="00D36414">
        <w:rPr>
          <w:rFonts w:cstheme="minorHAnsi"/>
        </w:rPr>
        <w:t xml:space="preserve">, </w:t>
      </w:r>
      <w:r w:rsidRPr="00D36414">
        <w:rPr>
          <w:rFonts w:cstheme="minorHAnsi"/>
          <w:i/>
          <w:iCs/>
        </w:rPr>
        <w:t>7</w:t>
      </w:r>
      <w:r w:rsidRPr="00D36414">
        <w:rPr>
          <w:rFonts w:cstheme="minorHAnsi"/>
        </w:rPr>
        <w:t xml:space="preserve">, 585–619. </w:t>
      </w:r>
      <w:hyperlink r:id="rId1755" w:history="1">
        <w:r w:rsidRPr="00D36414">
          <w:rPr>
            <w:rStyle w:val="Hyperlink"/>
            <w:rFonts w:cstheme="minorHAnsi"/>
          </w:rPr>
          <w:t>https://doi.org/10.5194/bg-7-585-2010</w:t>
        </w:r>
      </w:hyperlink>
    </w:p>
    <w:p w14:paraId="2141013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chkovskaya, E. I., &amp; Bragina, T. M. (2012). Steppes of Kazakhstan: Diversity and present state. In M. J. A., Werger &amp; M. A. van Staalduinen (Eds.), </w:t>
      </w:r>
      <w:r w:rsidRPr="00D36414">
        <w:rPr>
          <w:rFonts w:cstheme="minorHAnsi"/>
          <w:i/>
          <w:iCs/>
        </w:rPr>
        <w:t>Eurasian steppes. Ecological problems and livelihoods in a changing world</w:t>
      </w:r>
      <w:r w:rsidRPr="00D36414">
        <w:rPr>
          <w:rFonts w:cstheme="minorHAnsi"/>
        </w:rPr>
        <w:t xml:space="preserve"> (pp. 103–148). Dordrecht, The Netherlands: Springer. </w:t>
      </w:r>
      <w:hyperlink r:id="rId1756" w:history="1">
        <w:r w:rsidRPr="00D36414">
          <w:rPr>
            <w:rStyle w:val="Hyperlink"/>
            <w:rFonts w:cstheme="minorHAnsi"/>
          </w:rPr>
          <w:t>https://doi.org/10.1007/978-94-007-3886-7_3</w:t>
        </w:r>
      </w:hyperlink>
    </w:p>
    <w:p w14:paraId="55D875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du, G., &amp; Anton, E. (2014). Impact of turbot fishery on cetaceans in the Romanian Black Sea area. </w:t>
      </w:r>
      <w:r w:rsidRPr="00D36414">
        <w:rPr>
          <w:rFonts w:cstheme="minorHAnsi"/>
          <w:i/>
          <w:iCs/>
        </w:rPr>
        <w:t>Scientia Marina</w:t>
      </w:r>
      <w:r w:rsidRPr="00D36414">
        <w:rPr>
          <w:rFonts w:cstheme="minorHAnsi"/>
        </w:rPr>
        <w:t xml:space="preserve">, </w:t>
      </w:r>
      <w:r w:rsidRPr="00D36414">
        <w:rPr>
          <w:rFonts w:cstheme="minorHAnsi"/>
          <w:i/>
          <w:iCs/>
        </w:rPr>
        <w:t>78</w:t>
      </w:r>
      <w:r w:rsidRPr="00D36414">
        <w:rPr>
          <w:rFonts w:cstheme="minorHAnsi"/>
        </w:rPr>
        <w:t xml:space="preserve">(S1), 103–109. </w:t>
      </w:r>
      <w:hyperlink r:id="rId1757" w:history="1">
        <w:r w:rsidRPr="00D36414">
          <w:rPr>
            <w:rStyle w:val="Hyperlink"/>
            <w:rFonts w:cstheme="minorHAnsi"/>
          </w:rPr>
          <w:t>https://doi.org/10.3989/scimar.04029.27A</w:t>
        </w:r>
      </w:hyperlink>
    </w:p>
    <w:p w14:paraId="6C1D6CE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konczay, Z. (1989). </w:t>
      </w:r>
      <w:r w:rsidRPr="00D36414">
        <w:rPr>
          <w:rFonts w:cstheme="minorHAnsi"/>
          <w:i/>
          <w:iCs/>
        </w:rPr>
        <w:t>Red data book on mosses, vascular plants and animals (invertebrates and vertebrates)</w:t>
      </w:r>
      <w:r w:rsidRPr="00D36414">
        <w:rPr>
          <w:rFonts w:cstheme="minorHAnsi"/>
        </w:rPr>
        <w:t>. Budapest, Hungary: Vörös Könyv. Akadémiai Kiado.</w:t>
      </w:r>
    </w:p>
    <w:p w14:paraId="3FE89EE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m, D., Axelsson, A.-L., Green, M., Smith, H. G., &amp; Lindström, Å. (2017). What drives current population trends in forest birds – forest quantity, quality or climate? A large-scale analysis from northern Europe. </w:t>
      </w:r>
      <w:r w:rsidRPr="00D36414">
        <w:rPr>
          <w:rFonts w:cstheme="minorHAnsi"/>
          <w:i/>
          <w:iCs/>
        </w:rPr>
        <w:t>Forest Ecology and Management</w:t>
      </w:r>
      <w:r w:rsidRPr="00D36414">
        <w:rPr>
          <w:rFonts w:cstheme="minorHAnsi"/>
        </w:rPr>
        <w:t xml:space="preserve">, </w:t>
      </w:r>
      <w:r w:rsidRPr="00D36414">
        <w:rPr>
          <w:rFonts w:cstheme="minorHAnsi"/>
          <w:i/>
          <w:iCs/>
        </w:rPr>
        <w:t>385</w:t>
      </w:r>
      <w:r w:rsidRPr="00D36414">
        <w:rPr>
          <w:rFonts w:cstheme="minorHAnsi"/>
        </w:rPr>
        <w:t xml:space="preserve">, 177–188. </w:t>
      </w:r>
      <w:hyperlink r:id="rId1758" w:history="1">
        <w:r w:rsidRPr="00D36414">
          <w:rPr>
            <w:rStyle w:val="Hyperlink"/>
            <w:rFonts w:cstheme="minorHAnsi"/>
          </w:rPr>
          <w:t>https://doi.org/10.1016/j.foreco.2016.11.013</w:t>
        </w:r>
      </w:hyperlink>
    </w:p>
    <w:p w14:paraId="5A241566"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lastRenderedPageBreak/>
        <w:t xml:space="preserve">Ramirez-Llodra, E., Tyler, P. A., Baker, M. C., Bergstad, O. A., Clark, M. R., Escobar, E., Levin, L. A., Menot, L., Rowden, A. A., Smith, C. R., &amp; Van Dover, C. L. (2011). Man and the last great wilderness: Human impact on the deep sea.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6</w:t>
      </w:r>
      <w:r w:rsidRPr="00D36414">
        <w:rPr>
          <w:rFonts w:cstheme="minorHAnsi"/>
          <w:lang w:val="es-ES"/>
        </w:rPr>
        <w:t xml:space="preserve">(8), e22588. </w:t>
      </w:r>
      <w:hyperlink r:id="rId1759" w:history="1">
        <w:r w:rsidRPr="00D36414">
          <w:rPr>
            <w:rStyle w:val="Hyperlink"/>
            <w:rFonts w:cstheme="minorHAnsi"/>
            <w:lang w:val="es-ES"/>
          </w:rPr>
          <w:t>https://doi.org/10.1371/journal.pone.0022588</w:t>
        </w:r>
      </w:hyperlink>
    </w:p>
    <w:p w14:paraId="3555C6F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Ramsar. (2015a). </w:t>
      </w:r>
      <w:r w:rsidRPr="00D36414">
        <w:rPr>
          <w:rFonts w:cstheme="minorHAnsi"/>
          <w:i/>
        </w:rPr>
        <w:t>COP 12 Doc. 11: Regional overview of the implementation of the Convention and its Strategic Plan in Europe.</w:t>
      </w:r>
    </w:p>
    <w:p w14:paraId="36BED49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msar. (2015b). </w:t>
      </w:r>
      <w:r w:rsidRPr="00D36414">
        <w:rPr>
          <w:rFonts w:cstheme="minorHAnsi"/>
          <w:i/>
        </w:rPr>
        <w:t>COP 12 Doc. 12: Regional overview of the implementation of the Convention and its Strategic Plan in Asia.</w:t>
      </w:r>
    </w:p>
    <w:p w14:paraId="51ED623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msar. (n.d.). </w:t>
      </w:r>
      <w:r w:rsidRPr="00D36414">
        <w:rPr>
          <w:rFonts w:cstheme="minorHAnsi"/>
          <w:i/>
        </w:rPr>
        <w:t>Ramsar Sites Information Service</w:t>
      </w:r>
      <w:r w:rsidRPr="00D36414">
        <w:rPr>
          <w:rFonts w:cstheme="minorHAnsi"/>
        </w:rPr>
        <w:t xml:space="preserve">. Retrieved from </w:t>
      </w:r>
      <w:hyperlink r:id="rId1760" w:history="1">
        <w:r w:rsidRPr="00D36414">
          <w:rPr>
            <w:rStyle w:val="Hyperlink"/>
            <w:rFonts w:cstheme="minorHAnsi"/>
          </w:rPr>
          <w:t>https://rsis.ramsar.org/</w:t>
        </w:r>
      </w:hyperlink>
    </w:p>
    <w:p w14:paraId="1ADCCF6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ndi, E. (2008). Detecting hybridization between wild species and their domesticated relatives. </w:t>
      </w:r>
      <w:r w:rsidRPr="00D36414">
        <w:rPr>
          <w:rFonts w:cstheme="minorHAnsi"/>
          <w:i/>
          <w:iCs/>
        </w:rPr>
        <w:t>Molecular Ecology</w:t>
      </w:r>
      <w:r w:rsidRPr="00D36414">
        <w:rPr>
          <w:rFonts w:cstheme="minorHAnsi"/>
        </w:rPr>
        <w:t xml:space="preserve">, </w:t>
      </w:r>
      <w:r w:rsidRPr="00D36414">
        <w:rPr>
          <w:rFonts w:cstheme="minorHAnsi"/>
          <w:i/>
          <w:iCs/>
        </w:rPr>
        <w:t>17</w:t>
      </w:r>
      <w:r w:rsidRPr="00D36414">
        <w:rPr>
          <w:rFonts w:cstheme="minorHAnsi"/>
        </w:rPr>
        <w:t xml:space="preserve">(1), 285–293. </w:t>
      </w:r>
      <w:hyperlink r:id="rId1761" w:history="1">
        <w:r w:rsidRPr="00D36414">
          <w:rPr>
            <w:rStyle w:val="Hyperlink"/>
            <w:rFonts w:cstheme="minorHAnsi"/>
          </w:rPr>
          <w:t>https://doi.org/10.1111/j.1365-294X.2007.03417.x</w:t>
        </w:r>
      </w:hyperlink>
    </w:p>
    <w:p w14:paraId="240CDD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ndin, C. F., Engler, R., Normand, S., Zappa, M., Zimmermann, N. E., Pearman, P. B., Vittoz, P., Thuiller, W., &amp; Guisan, A. (2009). Climate change and plant distribution: Local models predict high-elevation persistence. </w:t>
      </w:r>
      <w:r w:rsidRPr="00D36414">
        <w:rPr>
          <w:rFonts w:cstheme="minorHAnsi"/>
          <w:i/>
          <w:iCs/>
        </w:rPr>
        <w:t>Global Change Biology</w:t>
      </w:r>
      <w:r w:rsidRPr="00D36414">
        <w:rPr>
          <w:rFonts w:cstheme="minorHAnsi"/>
        </w:rPr>
        <w:t xml:space="preserve">, </w:t>
      </w:r>
      <w:r w:rsidRPr="00D36414">
        <w:rPr>
          <w:rFonts w:cstheme="minorHAnsi"/>
          <w:i/>
          <w:iCs/>
        </w:rPr>
        <w:t>15</w:t>
      </w:r>
      <w:r w:rsidRPr="00D36414">
        <w:rPr>
          <w:rFonts w:cstheme="minorHAnsi"/>
        </w:rPr>
        <w:t xml:space="preserve">(6), 1557–1569. </w:t>
      </w:r>
      <w:hyperlink r:id="rId1762" w:history="1">
        <w:r w:rsidRPr="00D36414">
          <w:rPr>
            <w:rStyle w:val="Hyperlink"/>
            <w:rFonts w:cstheme="minorHAnsi"/>
          </w:rPr>
          <w:t>https://doi.org/10.1111/j.1365-2486.2008.01766.x</w:t>
        </w:r>
      </w:hyperlink>
    </w:p>
    <w:p w14:paraId="1CA5332D"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Randlane, T., Juriado, I., Suija, A., Lohmus, P., &amp; Leppik, E. (2008). Lichens in the new red list of Estonia. </w:t>
      </w:r>
      <w:r w:rsidRPr="00D36414">
        <w:rPr>
          <w:rFonts w:cstheme="minorHAnsi"/>
          <w:i/>
          <w:iCs/>
          <w:lang w:val="es-ES"/>
        </w:rPr>
        <w:t>Folia Cryptogamica Estonica</w:t>
      </w:r>
      <w:r w:rsidRPr="00D36414">
        <w:rPr>
          <w:rFonts w:cstheme="minorHAnsi"/>
          <w:i/>
          <w:lang w:val="es-ES"/>
        </w:rPr>
        <w:t xml:space="preserve">, </w:t>
      </w:r>
      <w:r w:rsidRPr="00D36414">
        <w:rPr>
          <w:rFonts w:cstheme="minorHAnsi"/>
          <w:i/>
          <w:iCs/>
          <w:lang w:val="es-ES"/>
        </w:rPr>
        <w:t>44</w:t>
      </w:r>
      <w:r w:rsidRPr="00D36414">
        <w:rPr>
          <w:rFonts w:cstheme="minorHAnsi"/>
          <w:i/>
          <w:lang w:val="es-ES"/>
        </w:rPr>
        <w:t>,</w:t>
      </w:r>
      <w:r w:rsidRPr="00D36414">
        <w:rPr>
          <w:rFonts w:cstheme="minorHAnsi"/>
          <w:lang w:val="es-ES"/>
        </w:rPr>
        <w:t xml:space="preserve"> 113–120.</w:t>
      </w:r>
    </w:p>
    <w:p w14:paraId="08A8FFF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Rangwala, I., Sinsky, E., &amp; Miller, J. R. (2013). </w:t>
      </w:r>
      <w:r w:rsidRPr="00D36414">
        <w:rPr>
          <w:rFonts w:cstheme="minorHAnsi"/>
        </w:rPr>
        <w:t xml:space="preserve">Amplified warming projections for high altitude regions of the northern hemisphere mid-latitudes from CMIP5 models. </w:t>
      </w:r>
      <w:r w:rsidRPr="00D36414">
        <w:rPr>
          <w:rFonts w:cstheme="minorHAnsi"/>
          <w:i/>
          <w:iCs/>
        </w:rPr>
        <w:t>Environmental Research Letters</w:t>
      </w:r>
      <w:r w:rsidRPr="00D36414">
        <w:rPr>
          <w:rFonts w:cstheme="minorHAnsi"/>
        </w:rPr>
        <w:t xml:space="preserve">, </w:t>
      </w:r>
      <w:r w:rsidRPr="00D36414">
        <w:rPr>
          <w:rFonts w:cstheme="minorHAnsi"/>
          <w:i/>
          <w:iCs/>
        </w:rPr>
        <w:t>8</w:t>
      </w:r>
      <w:r w:rsidRPr="00D36414">
        <w:rPr>
          <w:rFonts w:cstheme="minorHAnsi"/>
        </w:rPr>
        <w:t xml:space="preserve">(2), 24040. </w:t>
      </w:r>
      <w:hyperlink r:id="rId1763" w:history="1">
        <w:r w:rsidRPr="00D36414">
          <w:rPr>
            <w:rStyle w:val="Hyperlink"/>
            <w:rFonts w:cstheme="minorHAnsi"/>
          </w:rPr>
          <w:t>https://doi.org/10.1088/1748-9326/8/2/024040</w:t>
        </w:r>
      </w:hyperlink>
    </w:p>
    <w:p w14:paraId="566F9C0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ssi, P., Hyvärinen, E., Juslén, A., &amp; Mannerkoski, I. (2010). </w:t>
      </w:r>
      <w:r w:rsidRPr="00D36414">
        <w:rPr>
          <w:rFonts w:cstheme="minorHAnsi"/>
          <w:i/>
          <w:iCs/>
        </w:rPr>
        <w:t>The 2010 red list of Finnish species.</w:t>
      </w:r>
      <w:r w:rsidRPr="00D36414">
        <w:rPr>
          <w:rFonts w:cstheme="minorHAnsi"/>
        </w:rPr>
        <w:t xml:space="preserve"> Helsinki, Finland: </w:t>
      </w:r>
      <w:r w:rsidRPr="00D36414">
        <w:rPr>
          <w:rFonts w:cstheme="minorHAnsi"/>
          <w:iCs/>
        </w:rPr>
        <w:t>Ympäristöministeriö &amp; Suomen ympäristökeskus</w:t>
      </w:r>
      <w:r w:rsidRPr="00D36414">
        <w:rPr>
          <w:rFonts w:cstheme="minorHAnsi"/>
        </w:rPr>
        <w:t>.</w:t>
      </w:r>
    </w:p>
    <w:p w14:paraId="12C1FD2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ybaud, V., Beaugrand, G., Dewarumez, J. M., &amp; Luczak, C. (2014). Climate-induced range shifts of the American jackknife clam </w:t>
      </w:r>
      <w:r w:rsidRPr="00D36414">
        <w:rPr>
          <w:rFonts w:cstheme="minorHAnsi"/>
          <w:i/>
        </w:rPr>
        <w:t>Ensis directus</w:t>
      </w:r>
      <w:r w:rsidRPr="00D36414">
        <w:rPr>
          <w:rFonts w:cstheme="minorHAnsi"/>
        </w:rPr>
        <w:t xml:space="preserve"> in Europe. </w:t>
      </w:r>
      <w:r w:rsidRPr="00D36414">
        <w:rPr>
          <w:rFonts w:cstheme="minorHAnsi"/>
          <w:i/>
          <w:iCs/>
        </w:rPr>
        <w:t>Biological Invasions</w:t>
      </w:r>
      <w:r w:rsidRPr="00D36414">
        <w:rPr>
          <w:rFonts w:cstheme="minorHAnsi"/>
        </w:rPr>
        <w:t xml:space="preserve">, </w:t>
      </w:r>
      <w:r w:rsidRPr="00D36414">
        <w:rPr>
          <w:rFonts w:cstheme="minorHAnsi"/>
          <w:i/>
          <w:iCs/>
        </w:rPr>
        <w:t>17</w:t>
      </w:r>
      <w:r w:rsidRPr="00D36414">
        <w:rPr>
          <w:rFonts w:cstheme="minorHAnsi"/>
        </w:rPr>
        <w:t xml:space="preserve">(2), 725–741. </w:t>
      </w:r>
      <w:hyperlink r:id="rId1764" w:history="1">
        <w:r w:rsidRPr="00D36414">
          <w:rPr>
            <w:rStyle w:val="Hyperlink"/>
            <w:rFonts w:cstheme="minorHAnsi"/>
          </w:rPr>
          <w:t>https://doi.org/10.1007/s10530-014-0764-4</w:t>
        </w:r>
      </w:hyperlink>
    </w:p>
    <w:p w14:paraId="3719B2F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aynolds, M. K., Walker, D. A., &amp; Maier, H. A. (2006). NDVI patterns and phytomass distribution in the circumpolar Arctic. </w:t>
      </w:r>
      <w:r w:rsidRPr="00D36414">
        <w:rPr>
          <w:rFonts w:cstheme="minorHAnsi"/>
          <w:i/>
          <w:iCs/>
        </w:rPr>
        <w:t>Remote Sensing of Environment</w:t>
      </w:r>
      <w:r w:rsidRPr="00D36414">
        <w:rPr>
          <w:rFonts w:cstheme="minorHAnsi"/>
        </w:rPr>
        <w:t xml:space="preserve">, </w:t>
      </w:r>
      <w:r w:rsidRPr="00D36414">
        <w:rPr>
          <w:rFonts w:cstheme="minorHAnsi"/>
          <w:i/>
          <w:iCs/>
        </w:rPr>
        <w:t>102</w:t>
      </w:r>
      <w:r w:rsidRPr="00D36414">
        <w:rPr>
          <w:rFonts w:cstheme="minorHAnsi"/>
        </w:rPr>
        <w:t xml:space="preserve">(3–4), 271–281. </w:t>
      </w:r>
      <w:hyperlink r:id="rId1765" w:history="1">
        <w:r w:rsidRPr="00D36414">
          <w:rPr>
            <w:rStyle w:val="Hyperlink"/>
            <w:rFonts w:cstheme="minorHAnsi"/>
          </w:rPr>
          <w:t>http://doi.org/10.1016/j.rse.2006.02.016</w:t>
        </w:r>
      </w:hyperlink>
    </w:p>
    <w:p w14:paraId="6FF444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eading, C. J., Luiselli, L.M., Akani, G.C., Bonnet, X., Amori, G., Ballouard, J.M., Filippi, E., Naulleau, G., Pearson, D., &amp; Rugiero, L. (2010). Are snake populations in widespread decline? </w:t>
      </w:r>
      <w:r w:rsidRPr="00D36414">
        <w:rPr>
          <w:rFonts w:cstheme="minorHAnsi"/>
          <w:i/>
          <w:iCs/>
        </w:rPr>
        <w:t>Biology Letters</w:t>
      </w:r>
      <w:r w:rsidRPr="00D36414">
        <w:rPr>
          <w:rFonts w:cstheme="minorHAnsi"/>
        </w:rPr>
        <w:t xml:space="preserve">, </w:t>
      </w:r>
      <w:r w:rsidRPr="00D36414">
        <w:rPr>
          <w:rFonts w:cstheme="minorHAnsi"/>
          <w:i/>
          <w:iCs/>
        </w:rPr>
        <w:t>6</w:t>
      </w:r>
      <w:r w:rsidRPr="00D36414">
        <w:rPr>
          <w:rFonts w:cstheme="minorHAnsi"/>
        </w:rPr>
        <w:t xml:space="preserve">, 777–780. </w:t>
      </w:r>
      <w:hyperlink r:id="rId1766" w:history="1">
        <w:r w:rsidRPr="00D36414">
          <w:rPr>
            <w:rStyle w:val="Hyperlink"/>
            <w:rFonts w:cstheme="minorHAnsi"/>
          </w:rPr>
          <w:t>http://doi.org/10.1098/rsbl.2010.0373</w:t>
        </w:r>
      </w:hyperlink>
    </w:p>
    <w:p w14:paraId="08E2187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eif, J., Voříšek, P., Šťastný, K., Bejček, V., &amp; Petr, J. (2008). Agricultural intensification and farmland birds: New insights from a Central European country. </w:t>
      </w:r>
      <w:r w:rsidRPr="00D36414">
        <w:rPr>
          <w:rFonts w:cstheme="minorHAnsi"/>
          <w:i/>
          <w:iCs/>
        </w:rPr>
        <w:t>Ibis</w:t>
      </w:r>
      <w:r w:rsidRPr="00D36414">
        <w:rPr>
          <w:rFonts w:cstheme="minorHAnsi"/>
        </w:rPr>
        <w:t xml:space="preserve">, </w:t>
      </w:r>
      <w:r w:rsidRPr="00D36414">
        <w:rPr>
          <w:rFonts w:cstheme="minorHAnsi"/>
          <w:i/>
          <w:iCs/>
        </w:rPr>
        <w:t>150</w:t>
      </w:r>
      <w:r w:rsidRPr="00D36414">
        <w:rPr>
          <w:rFonts w:cstheme="minorHAnsi"/>
        </w:rPr>
        <w:t xml:space="preserve">(3), 596–605. </w:t>
      </w:r>
      <w:hyperlink r:id="rId1767" w:history="1">
        <w:r w:rsidRPr="00D36414">
          <w:rPr>
            <w:rStyle w:val="Hyperlink"/>
            <w:rFonts w:cstheme="minorHAnsi"/>
          </w:rPr>
          <w:t>https://doi.org/10.1111/j.1474-919X.2008.00829.x</w:t>
        </w:r>
      </w:hyperlink>
    </w:p>
    <w:p w14:paraId="64D1139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eimers, E., Miller, F. L., Eftestøl, S., Colman, J. E., &amp; Dahle, B. (2006). Flight by feral reindeer </w:t>
      </w:r>
      <w:r w:rsidRPr="00D36414">
        <w:rPr>
          <w:rFonts w:cstheme="minorHAnsi"/>
          <w:i/>
        </w:rPr>
        <w:t>Rangifer tarandus tarandus</w:t>
      </w:r>
      <w:r w:rsidRPr="00D36414">
        <w:rPr>
          <w:rFonts w:cstheme="minorHAnsi"/>
        </w:rPr>
        <w:t xml:space="preserve"> in response to a directly approaching human on foot or on skis. </w:t>
      </w:r>
      <w:r w:rsidRPr="00D36414">
        <w:rPr>
          <w:rFonts w:cstheme="minorHAnsi"/>
          <w:i/>
        </w:rPr>
        <w:t>Wildlife Biology, 12</w:t>
      </w:r>
      <w:r w:rsidRPr="00D36414">
        <w:rPr>
          <w:rFonts w:cstheme="minorHAnsi"/>
        </w:rPr>
        <w:t xml:space="preserve">(4), 403-413. </w:t>
      </w:r>
      <w:hyperlink r:id="rId1768" w:history="1">
        <w:r w:rsidRPr="00D36414">
          <w:rPr>
            <w:rStyle w:val="Hyperlink"/>
            <w:rFonts w:cstheme="minorHAnsi"/>
          </w:rPr>
          <w:t>https://doi.org/10.2981/0909-6396(2006)12[403:FBFRRT]2.0.CO;2</w:t>
        </w:r>
      </w:hyperlink>
    </w:p>
    <w:p w14:paraId="43E9BF4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einecke, J., Klemm, G., &amp; Heinken, T. (2014). Vegetation change and homogenization of species composition in temperate nutrient deficient Scots pine forests after 45 yr. </w:t>
      </w:r>
      <w:r w:rsidRPr="00D36414">
        <w:rPr>
          <w:rFonts w:cstheme="minorHAnsi"/>
          <w:i/>
          <w:iCs/>
        </w:rPr>
        <w:t>Journal of Vegetation Science</w:t>
      </w:r>
      <w:r w:rsidRPr="00D36414">
        <w:rPr>
          <w:rFonts w:cstheme="minorHAnsi"/>
        </w:rPr>
        <w:t xml:space="preserve">, </w:t>
      </w:r>
      <w:r w:rsidRPr="00D36414">
        <w:rPr>
          <w:rFonts w:cstheme="minorHAnsi"/>
          <w:i/>
          <w:iCs/>
        </w:rPr>
        <w:t>25</w:t>
      </w:r>
      <w:r w:rsidRPr="00D36414">
        <w:rPr>
          <w:rFonts w:cstheme="minorHAnsi"/>
        </w:rPr>
        <w:t xml:space="preserve">(1), 113–121. </w:t>
      </w:r>
      <w:hyperlink r:id="rId1769" w:history="1">
        <w:r w:rsidRPr="00D36414">
          <w:rPr>
            <w:rStyle w:val="Hyperlink"/>
            <w:rFonts w:cstheme="minorHAnsi"/>
          </w:rPr>
          <w:t>https://doi.org/10.1111/jvs.12069</w:t>
        </w:r>
      </w:hyperlink>
    </w:p>
    <w:p w14:paraId="795BF9C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enaud, P. E., Sejr, M. K., Bluhm, B. A., Sirenko, B., &amp; Ellingsen, I. H. (2015). The future of Arctic benthos: Expansion, invasion, and biodiversity. </w:t>
      </w:r>
      <w:r w:rsidRPr="00D36414">
        <w:rPr>
          <w:rFonts w:cstheme="minorHAnsi"/>
          <w:i/>
          <w:iCs/>
        </w:rPr>
        <w:t>Progress in Oceanography</w:t>
      </w:r>
      <w:r w:rsidRPr="00D36414">
        <w:rPr>
          <w:rFonts w:cstheme="minorHAnsi"/>
        </w:rPr>
        <w:t xml:space="preserve">, </w:t>
      </w:r>
      <w:r w:rsidRPr="00D36414">
        <w:rPr>
          <w:rFonts w:cstheme="minorHAnsi"/>
          <w:i/>
          <w:iCs/>
        </w:rPr>
        <w:t>139</w:t>
      </w:r>
      <w:r w:rsidRPr="00D36414">
        <w:rPr>
          <w:rFonts w:cstheme="minorHAnsi"/>
        </w:rPr>
        <w:t xml:space="preserve">, 244–257. </w:t>
      </w:r>
      <w:hyperlink r:id="rId1770" w:history="1">
        <w:r w:rsidRPr="00D36414">
          <w:rPr>
            <w:rStyle w:val="Hyperlink"/>
            <w:rFonts w:cstheme="minorHAnsi"/>
          </w:rPr>
          <w:t>https://doi.org/10.1016/j.pocean.2015.07.007</w:t>
        </w:r>
      </w:hyperlink>
    </w:p>
    <w:p w14:paraId="588B4D1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hymer, J. M., &amp; Simberloff, D. (1996). Extinction by hybridization and introgression. </w:t>
      </w:r>
      <w:r w:rsidRPr="00D36414">
        <w:rPr>
          <w:rFonts w:cstheme="minorHAnsi"/>
          <w:i/>
          <w:iCs/>
        </w:rPr>
        <w:t>Annual Review of Ecology and Systematics</w:t>
      </w:r>
      <w:r w:rsidRPr="00D36414">
        <w:rPr>
          <w:rFonts w:cstheme="minorHAnsi"/>
        </w:rPr>
        <w:t xml:space="preserve">, </w:t>
      </w:r>
      <w:r w:rsidRPr="00D36414">
        <w:rPr>
          <w:rFonts w:cstheme="minorHAnsi"/>
          <w:i/>
          <w:iCs/>
        </w:rPr>
        <w:t>27</w:t>
      </w:r>
      <w:r w:rsidRPr="00D36414">
        <w:rPr>
          <w:rFonts w:cstheme="minorHAnsi"/>
        </w:rPr>
        <w:t xml:space="preserve">(1), 83–109. </w:t>
      </w:r>
      <w:hyperlink r:id="rId1771" w:history="1">
        <w:r w:rsidRPr="00D36414">
          <w:rPr>
            <w:rStyle w:val="Hyperlink"/>
            <w:rFonts w:cstheme="minorHAnsi"/>
          </w:rPr>
          <w:t>https://doi.org/10.1146/annurev.ecolsys.27.1.83</w:t>
        </w:r>
      </w:hyperlink>
    </w:p>
    <w:p w14:paraId="7318817B" w14:textId="2FEF5162"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Rice, J., Arvanitidis, C., Boicenco, L., Kasapidis, P., Mahon, R., Malone, T., Montevecchi, W., Coll Monton, M., Moretzsohn, F., Ouellet, P., Oxenford, H., Smith, T., Tunnell, J. W., Vanaverbeke, J., &amp; Van Gaever, S. (2016). Chapter 36A. North Atlantic Ocea</w:t>
      </w:r>
      <w:r w:rsidR="00EB0D0D">
        <w:rPr>
          <w:rFonts w:cstheme="minorHAnsi"/>
        </w:rPr>
        <w:t>n</w:t>
      </w:r>
      <w:r w:rsidRPr="00D36414">
        <w:rPr>
          <w:rFonts w:cstheme="minorHAnsi"/>
        </w:rPr>
        <w:t xml:space="preserve">. In </w:t>
      </w:r>
      <w:r w:rsidRPr="00D36414">
        <w:rPr>
          <w:rFonts w:cstheme="minorHAnsi"/>
          <w:i/>
          <w:iCs/>
        </w:rPr>
        <w:t>The first global integrated marine assessment - World ocean assessment I</w:t>
      </w:r>
      <w:r w:rsidRPr="00D36414">
        <w:rPr>
          <w:rFonts w:cstheme="minorHAnsi"/>
        </w:rPr>
        <w:t>. New York, USA: United Nations.</w:t>
      </w:r>
    </w:p>
    <w:p w14:paraId="0E2C32A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ichardson, D. M., &amp; Pysek, P. (2006). Plant invasions: merging the concepts of species invasiveness and community invasibility. </w:t>
      </w:r>
      <w:r w:rsidRPr="00D36414">
        <w:rPr>
          <w:rFonts w:cstheme="minorHAnsi"/>
          <w:i/>
          <w:iCs/>
        </w:rPr>
        <w:t>Progress in Physical Geography</w:t>
      </w:r>
      <w:r w:rsidRPr="00D36414">
        <w:rPr>
          <w:rFonts w:cstheme="minorHAnsi"/>
        </w:rPr>
        <w:t xml:space="preserve">, </w:t>
      </w:r>
      <w:r w:rsidRPr="00D36414">
        <w:rPr>
          <w:rFonts w:cstheme="minorHAnsi"/>
          <w:i/>
          <w:iCs/>
        </w:rPr>
        <w:t>30</w:t>
      </w:r>
      <w:r w:rsidRPr="00D36414">
        <w:rPr>
          <w:rFonts w:cstheme="minorHAnsi"/>
        </w:rPr>
        <w:t xml:space="preserve">(3), 409–431. </w:t>
      </w:r>
      <w:hyperlink r:id="rId1772" w:history="1">
        <w:r w:rsidRPr="00D36414">
          <w:rPr>
            <w:rStyle w:val="Hyperlink"/>
            <w:rFonts w:cstheme="minorHAnsi"/>
          </w:rPr>
          <w:t>https://doi.org/10.1191/0309133306pp490pr</w:t>
        </w:r>
      </w:hyperlink>
      <w:r w:rsidRPr="00D36414">
        <w:rPr>
          <w:rFonts w:cstheme="minorHAnsi"/>
        </w:rPr>
        <w:t xml:space="preserve"> </w:t>
      </w:r>
    </w:p>
    <w:p w14:paraId="509F60DE" w14:textId="77777777" w:rsidR="00ED7B7A" w:rsidRPr="00D36414" w:rsidRDefault="00ED7B7A" w:rsidP="00ED7B7A">
      <w:pPr>
        <w:widowControl w:val="0"/>
        <w:autoSpaceDE w:val="0"/>
        <w:autoSpaceDN w:val="0"/>
        <w:adjustRightInd w:val="0"/>
        <w:spacing w:before="120"/>
        <w:ind w:left="480" w:hanging="480"/>
        <w:rPr>
          <w:rFonts w:cstheme="minorHAnsi"/>
          <w:iCs/>
          <w:lang w:val="pt-PT"/>
        </w:rPr>
      </w:pPr>
      <w:r w:rsidRPr="00D36414">
        <w:rPr>
          <w:rFonts w:cstheme="minorHAnsi"/>
          <w:iCs/>
        </w:rPr>
        <w:t xml:space="preserve">Richman, N. I., (2015). </w:t>
      </w:r>
      <w:r w:rsidRPr="00D36414">
        <w:rPr>
          <w:rFonts w:cstheme="minorHAnsi"/>
          <w:iCs/>
          <w:lang w:val="pt-PT"/>
        </w:rPr>
        <w:t xml:space="preserve">Multiple drivers of decline in the global status of freshwater crayfish (Decapoda: Astacidea). </w:t>
      </w:r>
      <w:r w:rsidRPr="00D36414">
        <w:rPr>
          <w:rFonts w:cstheme="minorHAnsi"/>
          <w:iCs/>
        </w:rPr>
        <w:t xml:space="preserve">Böhm, M., Adams, S. B., Alvarez, F., Bergey, E. A., Bunn, J. J. S., Burnham, Q., Cordeiro, J., Coughran, J., Crandall, K. A., Dawkins, K. L., DiStefano, R. J., Doran, N. E., Edsman, L., Eversole, A. G., Füreder, L, Furse, J. M., Gherardi, F., Hamr, P., Holdich, D. M., Horwitz, P., Johnston, K., Jones, C. M., Jones, J. P. G., Jones, R. L., Jones, T. G., Kawai, T., Lawler, S., López-Mejıa, M., Miller, R. M., Pedraza-Lara, C., Reynolds, J. D., Richardson, A. M. M., Schultz, M. B., Schuster, G. A., Sibley, P. J., Souty-Grosset, C., Taylor, C. A, Thoma, R. F., Walls, J., Walsh, T. S., &amp; Collen, B. </w:t>
      </w:r>
      <w:r w:rsidRPr="00D36414">
        <w:rPr>
          <w:rFonts w:cstheme="minorHAnsi"/>
          <w:i/>
          <w:iCs/>
          <w:lang w:val="pt-PT"/>
        </w:rPr>
        <w:t>Philosophical Transactions of the Royal Society B: Biological Sciences, 370,</w:t>
      </w:r>
      <w:r w:rsidRPr="00D36414">
        <w:rPr>
          <w:rFonts w:cstheme="minorHAnsi"/>
          <w:iCs/>
          <w:lang w:val="pt-PT"/>
        </w:rPr>
        <w:t xml:space="preserve"> 20140060. </w:t>
      </w:r>
      <w:hyperlink r:id="rId1773" w:history="1">
        <w:r w:rsidRPr="00D36414">
          <w:rPr>
            <w:rStyle w:val="Hyperlink"/>
            <w:rFonts w:cstheme="minorHAnsi"/>
            <w:iCs/>
            <w:lang w:val="pt-PT"/>
          </w:rPr>
          <w:t>http://dx.doi.org/10.1098/rstb.2014.0060</w:t>
        </w:r>
      </w:hyperlink>
      <w:r w:rsidRPr="00D36414">
        <w:rPr>
          <w:rFonts w:cstheme="minorHAnsi"/>
          <w:iCs/>
          <w:lang w:val="pt-PT"/>
        </w:rPr>
        <w:t xml:space="preserve"> </w:t>
      </w:r>
    </w:p>
    <w:p w14:paraId="0D5413B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ichner, N., Holderegger, R., Linder, H. P., &amp; Walter, T. (2015). Reviewing change in the arable flora of Europe: A meta-analysis. </w:t>
      </w:r>
      <w:r w:rsidRPr="00D36414">
        <w:rPr>
          <w:rFonts w:cstheme="minorHAnsi"/>
          <w:i/>
          <w:iCs/>
        </w:rPr>
        <w:t>Weed Research</w:t>
      </w:r>
      <w:r w:rsidRPr="00D36414">
        <w:rPr>
          <w:rFonts w:cstheme="minorHAnsi"/>
        </w:rPr>
        <w:t xml:space="preserve">, </w:t>
      </w:r>
      <w:r w:rsidRPr="00D36414">
        <w:rPr>
          <w:rFonts w:cstheme="minorHAnsi"/>
          <w:i/>
          <w:iCs/>
        </w:rPr>
        <w:t>55</w:t>
      </w:r>
      <w:r w:rsidRPr="00D36414">
        <w:rPr>
          <w:rFonts w:cstheme="minorHAnsi"/>
        </w:rPr>
        <w:t xml:space="preserve">(1), 1–13. </w:t>
      </w:r>
      <w:hyperlink r:id="rId1774" w:history="1">
        <w:r w:rsidRPr="00D36414">
          <w:rPr>
            <w:rStyle w:val="Hyperlink"/>
            <w:rFonts w:cstheme="minorHAnsi"/>
          </w:rPr>
          <w:t>https://doi.org/10.1111/wre.12123</w:t>
        </w:r>
      </w:hyperlink>
    </w:p>
    <w:p w14:paraId="6D844E7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igling, D., Hilfiker, S., Schöbel, C., Meier, F., Engesser, R., Scheidegger, C., … Queloz, V. (2016). Das Eschentriebsterben Biologie, Krankheitssymptome und Handlungsempfehlungen [Ash die-back biology, disease symptoms and recommendations for action]. </w:t>
      </w:r>
      <w:r w:rsidRPr="00D36414">
        <w:rPr>
          <w:rFonts w:cstheme="minorHAnsi"/>
          <w:i/>
          <w:iCs/>
        </w:rPr>
        <w:t>Merkblatt Für Die Praxis [Fact Sheet for Practice]</w:t>
      </w:r>
      <w:r w:rsidRPr="00D36414">
        <w:rPr>
          <w:rFonts w:cstheme="minorHAnsi"/>
        </w:rPr>
        <w:t xml:space="preserve">, </w:t>
      </w:r>
      <w:r w:rsidRPr="00D36414">
        <w:rPr>
          <w:rFonts w:cstheme="minorHAnsi"/>
          <w:i/>
          <w:iCs/>
        </w:rPr>
        <w:t>57</w:t>
      </w:r>
      <w:r w:rsidRPr="00D36414">
        <w:rPr>
          <w:rFonts w:cstheme="minorHAnsi"/>
        </w:rPr>
        <w:t xml:space="preserve">, 1–8. Retrieved from </w:t>
      </w:r>
      <w:hyperlink r:id="rId1775" w:history="1">
        <w:r w:rsidRPr="00D36414">
          <w:rPr>
            <w:rStyle w:val="Hyperlink"/>
            <w:rFonts w:cstheme="minorHAnsi"/>
          </w:rPr>
          <w:t>www.wsl.ch/publikationen</w:t>
        </w:r>
      </w:hyperlink>
    </w:p>
    <w:p w14:paraId="07C3B51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Rintelen, T., &amp; Van Damme, D. (2011). </w:t>
      </w:r>
      <w:r w:rsidRPr="00D36414">
        <w:rPr>
          <w:rFonts w:cstheme="minorHAnsi"/>
          <w:i/>
        </w:rPr>
        <w:t>Dreissena caspia</w:t>
      </w:r>
      <w:r w:rsidRPr="00D36414">
        <w:rPr>
          <w:rFonts w:cstheme="minorHAnsi"/>
        </w:rPr>
        <w:t xml:space="preserve">. The IUCN Red List of Threatened Species. </w:t>
      </w:r>
      <w:hyperlink r:id="rId1776" w:history="1">
        <w:r w:rsidRPr="00D36414">
          <w:rPr>
            <w:rStyle w:val="Hyperlink"/>
            <w:rFonts w:cstheme="minorHAnsi"/>
          </w:rPr>
          <w:t>http://dx.doi.org/10.2305/IUCN.UK.2011-2.RLTS.T188971A8669278.en</w:t>
        </w:r>
      </w:hyperlink>
    </w:p>
    <w:p w14:paraId="7A06856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berge, J. M., Lämås, T., Lundmark, T., Ranius, T., Felton, A., &amp; Nordin, A. (2015). Relative contributions of set-asides and tree retention to the long-term availability of key forest biodiversity structures at the landscape scale. </w:t>
      </w:r>
      <w:r w:rsidRPr="00D36414">
        <w:rPr>
          <w:rFonts w:cstheme="minorHAnsi"/>
          <w:i/>
          <w:iCs/>
        </w:rPr>
        <w:t>Journal of Environmental Management</w:t>
      </w:r>
      <w:r w:rsidRPr="00D36414">
        <w:rPr>
          <w:rFonts w:cstheme="minorHAnsi"/>
        </w:rPr>
        <w:t xml:space="preserve">, </w:t>
      </w:r>
      <w:r w:rsidRPr="00D36414">
        <w:rPr>
          <w:rFonts w:cstheme="minorHAnsi"/>
          <w:i/>
          <w:iCs/>
        </w:rPr>
        <w:t>154</w:t>
      </w:r>
      <w:r w:rsidRPr="00D36414">
        <w:rPr>
          <w:rFonts w:cstheme="minorHAnsi"/>
        </w:rPr>
        <w:t xml:space="preserve">, 284–292. </w:t>
      </w:r>
      <w:hyperlink r:id="rId1777" w:history="1">
        <w:r w:rsidRPr="00D36414">
          <w:rPr>
            <w:rStyle w:val="Hyperlink"/>
            <w:rFonts w:cstheme="minorHAnsi"/>
          </w:rPr>
          <w:t>https://doi.org/10.1016/j.jenvman.2015.02.040</w:t>
        </w:r>
      </w:hyperlink>
    </w:p>
    <w:p w14:paraId="6739732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binson, R., &amp; Sutherland, W. (2002). Post-war changes in arable farming and biodiversity in Great Britain. </w:t>
      </w:r>
      <w:r w:rsidRPr="00D36414">
        <w:rPr>
          <w:rFonts w:cstheme="minorHAnsi"/>
          <w:i/>
          <w:iCs/>
        </w:rPr>
        <w:t>Journal of Applied Ecology</w:t>
      </w:r>
      <w:r w:rsidRPr="00D36414">
        <w:rPr>
          <w:rFonts w:cstheme="minorHAnsi"/>
        </w:rPr>
        <w:t xml:space="preserve">, </w:t>
      </w:r>
      <w:r w:rsidRPr="00D36414">
        <w:rPr>
          <w:rFonts w:cstheme="minorHAnsi"/>
          <w:i/>
          <w:iCs/>
        </w:rPr>
        <w:t>39</w:t>
      </w:r>
      <w:r w:rsidRPr="00D36414">
        <w:rPr>
          <w:rFonts w:cstheme="minorHAnsi"/>
          <w:i/>
        </w:rPr>
        <w:t>,</w:t>
      </w:r>
      <w:r w:rsidRPr="00D36414">
        <w:rPr>
          <w:rFonts w:cstheme="minorHAnsi"/>
        </w:rPr>
        <w:t xml:space="preserve"> 157–176. </w:t>
      </w:r>
      <w:hyperlink r:id="rId1778" w:history="1">
        <w:r w:rsidRPr="00D36414">
          <w:rPr>
            <w:rStyle w:val="Hyperlink"/>
            <w:rFonts w:cstheme="minorHAnsi"/>
          </w:rPr>
          <w:t>https://doi.org/10.1046/j.1365-2664.2002.00695.x</w:t>
        </w:r>
      </w:hyperlink>
      <w:r w:rsidRPr="00D36414">
        <w:rPr>
          <w:rFonts w:cstheme="minorHAnsi"/>
        </w:rPr>
        <w:t xml:space="preserve"> </w:t>
      </w:r>
    </w:p>
    <w:p w14:paraId="2204516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drigues, A. S. L., Brooks, T. M., Butchart, S. H. M., Chanson, J., Cox, N., Hoffmann, M., &amp; Stuart, S. N. (2014). Spatially explicit trends in the global conservation status of vertebrates. </w:t>
      </w:r>
      <w:r w:rsidRPr="00D36414">
        <w:rPr>
          <w:rFonts w:cstheme="minorHAnsi"/>
          <w:i/>
        </w:rPr>
        <w:t>PLoS ONE 9</w:t>
      </w:r>
      <w:r w:rsidRPr="00D36414">
        <w:rPr>
          <w:rFonts w:cstheme="minorHAnsi"/>
        </w:rPr>
        <w:t xml:space="preserve">(11), e113934. </w:t>
      </w:r>
      <w:hyperlink r:id="rId1779" w:history="1">
        <w:r w:rsidRPr="00D36414">
          <w:rPr>
            <w:rStyle w:val="Hyperlink"/>
            <w:rFonts w:cstheme="minorHAnsi"/>
          </w:rPr>
          <w:t>https://doi.org/10.1371/journal.pone.0113934</w:t>
        </w:r>
      </w:hyperlink>
    </w:p>
    <w:p w14:paraId="1AB39DE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gers, A. D., Brierley, A., Croot, P., Cunha, M. R., Danovaro, R., Devey, C., Hoel, A. H., Ruhl., H. A., Sarradin, P-M., Trevisanut, S., van den Hove, S., Vieira, H., &amp; Visbeck, M. (2015) </w:t>
      </w:r>
      <w:r w:rsidRPr="00D36414">
        <w:rPr>
          <w:rFonts w:cstheme="minorHAnsi"/>
          <w:i/>
        </w:rPr>
        <w:t>Delving deeper: critical challenges for 21st century deep-sea research.</w:t>
      </w:r>
      <w:r w:rsidRPr="00D36414">
        <w:rPr>
          <w:rFonts w:cstheme="minorHAnsi"/>
        </w:rPr>
        <w:t xml:space="preserve"> K. E. Larkin, K. Donaldson, &amp; N. McDonough. (Eds.). Ostend, Belgium: European Marine Board.</w:t>
      </w:r>
    </w:p>
    <w:p w14:paraId="77BD9DAD" w14:textId="44EA4020" w:rsidR="00ED7B7A" w:rsidRPr="006826C3"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gers, A. D., Tyler, P. A., Connelly, D. P., Copley, J. T., James, R., Larter, R. D., </w:t>
      </w:r>
      <w:r w:rsidR="00EB0D0D" w:rsidRPr="00EB0D0D">
        <w:rPr>
          <w:rFonts w:cstheme="minorHAnsi"/>
        </w:rPr>
        <w:t>Linse, K., Mills, R. A., Garabato, A. N., Pancost, R. D., Pearce, D. A., Polunin, N. V. C., German, C. R., Shank, T., Boersch-</w:t>
      </w:r>
      <w:r w:rsidR="00EB0D0D" w:rsidRPr="00EB0D0D">
        <w:rPr>
          <w:rFonts w:cstheme="minorHAnsi"/>
        </w:rPr>
        <w:lastRenderedPageBreak/>
        <w:t xml:space="preserve">Supan, P. H., Alker, B. J., Aquilina, A., Bennett, S. A., Clarke, A., Dinley, R. J. J., Graham, A. G. C., Green, D. R. H., Hawkes, J. A., Hepburn, L., Hilario, A., Huvenne, V. A. I., Marsh, L., Ramirez-Llodra, E., Reid, W. D. K., Roterman, C. N., Sweeting, C. J., Thatje, Sven, &amp; </w:t>
      </w:r>
      <w:r w:rsidRPr="00D36414">
        <w:rPr>
          <w:rFonts w:cstheme="minorHAnsi"/>
        </w:rPr>
        <w:t xml:space="preserve">Zwirglmaier, K. (2012). The discovery of new deep-sea hydrothermal vent communities in the Southern Ocean and implications for biogeography. </w:t>
      </w:r>
      <w:r w:rsidRPr="006826C3">
        <w:rPr>
          <w:rFonts w:cstheme="minorHAnsi"/>
          <w:i/>
          <w:iCs/>
        </w:rPr>
        <w:t>PLoS Biology</w:t>
      </w:r>
      <w:r w:rsidRPr="006826C3">
        <w:rPr>
          <w:rFonts w:cstheme="minorHAnsi"/>
        </w:rPr>
        <w:t xml:space="preserve">, </w:t>
      </w:r>
      <w:r w:rsidRPr="006826C3">
        <w:rPr>
          <w:rFonts w:cstheme="minorHAnsi"/>
          <w:i/>
          <w:iCs/>
        </w:rPr>
        <w:t>10</w:t>
      </w:r>
      <w:r w:rsidRPr="006826C3">
        <w:rPr>
          <w:rFonts w:cstheme="minorHAnsi"/>
        </w:rPr>
        <w:t xml:space="preserve">(1), e1001234. </w:t>
      </w:r>
      <w:hyperlink r:id="rId1780" w:history="1">
        <w:r w:rsidRPr="006826C3">
          <w:rPr>
            <w:rStyle w:val="Hyperlink"/>
            <w:rFonts w:cstheme="minorHAnsi"/>
          </w:rPr>
          <w:t>https://doi.org/10.1371/journal.pbio.1001234</w:t>
        </w:r>
      </w:hyperlink>
    </w:p>
    <w:p w14:paraId="5EAA82D5" w14:textId="7826F888" w:rsidR="00D35437" w:rsidRPr="00D35437" w:rsidRDefault="00D35437" w:rsidP="00ED7B7A">
      <w:pPr>
        <w:widowControl w:val="0"/>
        <w:autoSpaceDE w:val="0"/>
        <w:autoSpaceDN w:val="0"/>
        <w:adjustRightInd w:val="0"/>
        <w:spacing w:before="120"/>
        <w:ind w:left="480" w:hanging="480"/>
        <w:rPr>
          <w:rFonts w:cstheme="minorHAnsi"/>
        </w:rPr>
      </w:pPr>
      <w:r w:rsidRPr="006826C3">
        <w:rPr>
          <w:rFonts w:eastAsia="Times New Roman" w:cstheme="minorHAnsi"/>
        </w:rPr>
        <w:t xml:space="preserve">Roll, U., Feldman, A., Novosolov, M., Allison, A., Bauer, A.M., Bernard, R., Böhm, M., Castro-Herrera, F., Chirio, L., Collen, B., Colli, G.R., Dabool, L., Das, I., Doan, T.M., Grismer, L.L., Hoogmoed, M., Itescu, Y., Kraus, F., LeBreton, M., Lewin, A., Martins, M., Maza, E., Meirte, D., Nagy, Z.T., Nogueira, C.C., Pauwels, O.S.G., Pincheira-Donoso, D., Powney, G., Sindaco, R., Tallowin, O., Torres-Carvajal, O., Trape, J.-F., Vidan, E., Uetz, P., Wagner, P., Wang, Y., Orme, C.D.L., Grenyer, R., &amp; Meiri, S. (2017). </w:t>
      </w:r>
      <w:r w:rsidRPr="00586535">
        <w:rPr>
          <w:rFonts w:eastAsia="Times New Roman" w:cstheme="minorHAnsi"/>
        </w:rPr>
        <w:t xml:space="preserve">The global distribution of tetrapods reveals a need for targeted reptile conservation. </w:t>
      </w:r>
      <w:r w:rsidRPr="00586535">
        <w:rPr>
          <w:rFonts w:eastAsia="Times New Roman" w:cstheme="minorHAnsi"/>
          <w:i/>
        </w:rPr>
        <w:t>Nature Ecology &amp; Evolution 1,</w:t>
      </w:r>
      <w:r w:rsidRPr="00586535">
        <w:rPr>
          <w:rFonts w:eastAsia="Times New Roman" w:cstheme="minorHAnsi"/>
        </w:rPr>
        <w:t xml:space="preserve"> 1677-1682. </w:t>
      </w:r>
      <w:hyperlink r:id="rId1781" w:history="1">
        <w:r w:rsidRPr="00BC5F9F">
          <w:rPr>
            <w:rStyle w:val="Hyperlink"/>
            <w:rFonts w:eastAsia="Times New Roman" w:cstheme="minorHAnsi"/>
          </w:rPr>
          <w:t>https://doi.org/10.1038/s41559-017-0332-2</w:t>
        </w:r>
      </w:hyperlink>
    </w:p>
    <w:p w14:paraId="4056F23B" w14:textId="7B0DE22B" w:rsidR="00ED7B7A" w:rsidRPr="00D36414" w:rsidRDefault="00ED7B7A" w:rsidP="00ED7B7A">
      <w:pPr>
        <w:widowControl w:val="0"/>
        <w:autoSpaceDE w:val="0"/>
        <w:autoSpaceDN w:val="0"/>
        <w:adjustRightInd w:val="0"/>
        <w:spacing w:before="120"/>
        <w:ind w:left="480" w:hanging="480"/>
        <w:rPr>
          <w:rFonts w:cstheme="minorHAnsi"/>
        </w:rPr>
      </w:pPr>
      <w:r w:rsidRPr="00D35437">
        <w:rPr>
          <w:rFonts w:cstheme="minorHAnsi"/>
        </w:rPr>
        <w:t xml:space="preserve">Rondinini, C., &amp; Visconti, P. (2015). </w:t>
      </w:r>
      <w:r w:rsidRPr="00D36414">
        <w:rPr>
          <w:rFonts w:cstheme="minorHAnsi"/>
        </w:rPr>
        <w:t>Scenarios of large mammal loss in Europe for the 21</w:t>
      </w:r>
      <w:r w:rsidRPr="00D36414">
        <w:rPr>
          <w:rFonts w:cstheme="minorHAnsi"/>
          <w:vertAlign w:val="superscript"/>
        </w:rPr>
        <w:t>st</w:t>
      </w:r>
      <w:r w:rsidRPr="00D36414">
        <w:rPr>
          <w:rFonts w:cstheme="minorHAnsi"/>
        </w:rPr>
        <w:t xml:space="preserve"> century.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1028-1036. </w:t>
      </w:r>
      <w:hyperlink r:id="rId1782" w:history="1">
        <w:r w:rsidRPr="00D36414">
          <w:rPr>
            <w:rStyle w:val="Hyperlink"/>
            <w:rFonts w:cstheme="minorHAnsi"/>
          </w:rPr>
          <w:t>https://doi.org/10.1111/cobi.12532</w:t>
        </w:r>
      </w:hyperlink>
    </w:p>
    <w:p w14:paraId="629788F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Rönkkönen, S., Ojaveer, E., Raid, T., &amp; Viitasalo, M. (2004). Long-term changes in Baltic herring (</w:t>
      </w:r>
      <w:r w:rsidRPr="00D36414">
        <w:rPr>
          <w:rFonts w:cstheme="minorHAnsi"/>
          <w:i/>
        </w:rPr>
        <w:t>Clupea harengus membras</w:t>
      </w:r>
      <w:r w:rsidRPr="00D36414">
        <w:rPr>
          <w:rFonts w:cstheme="minorHAnsi"/>
        </w:rPr>
        <w:t xml:space="preserve">) growth in the Gulf of Finland. </w:t>
      </w:r>
      <w:r w:rsidRPr="00D36414">
        <w:rPr>
          <w:rFonts w:cstheme="minorHAnsi"/>
          <w:i/>
          <w:iCs/>
        </w:rPr>
        <w:t>Canadian Journal of Fisheries and Aquatic Sciences</w:t>
      </w:r>
      <w:r w:rsidRPr="00D36414">
        <w:rPr>
          <w:rFonts w:cstheme="minorHAnsi"/>
        </w:rPr>
        <w:t xml:space="preserve">, </w:t>
      </w:r>
      <w:r w:rsidRPr="00D36414">
        <w:rPr>
          <w:rFonts w:cstheme="minorHAnsi"/>
          <w:i/>
          <w:iCs/>
        </w:rPr>
        <w:t>61</w:t>
      </w:r>
      <w:r w:rsidRPr="00D36414">
        <w:rPr>
          <w:rFonts w:cstheme="minorHAnsi"/>
        </w:rPr>
        <w:t xml:space="preserve">(2), 219–229. </w:t>
      </w:r>
      <w:hyperlink r:id="rId1783" w:history="1">
        <w:r w:rsidRPr="00D36414">
          <w:rPr>
            <w:rStyle w:val="Hyperlink"/>
            <w:rFonts w:cstheme="minorHAnsi"/>
          </w:rPr>
          <w:t>https://doi.org/10.1139/f03-167</w:t>
        </w:r>
      </w:hyperlink>
    </w:p>
    <w:p w14:paraId="6A6F3D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ques, A., Rabitsch, W., Rasplus, J., Lopez-Vaamonde, C., Nentwig, W., &amp; Kenis, M. (2009). Alien terrestrial invertebrates of Europe. In DAISIE, </w:t>
      </w:r>
      <w:r w:rsidRPr="00D36414">
        <w:rPr>
          <w:rFonts w:cstheme="minorHAnsi"/>
          <w:i/>
          <w:iCs/>
        </w:rPr>
        <w:t>Handbook of alien species in Europe</w:t>
      </w:r>
      <w:r w:rsidRPr="00D36414">
        <w:rPr>
          <w:rFonts w:cstheme="minorHAnsi"/>
        </w:rPr>
        <w:t xml:space="preserve"> (pp. 63–79). Dordrecht, The Netherlands: Springer.</w:t>
      </w:r>
    </w:p>
    <w:p w14:paraId="489D378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sa García, R., Fraser, M. D., Celaya, R., Ferreira, L. M. M., García, U., &amp; Osoro, K. (2013). Grazing land management and biodiversity in the Atlantic European heathlands: a review. </w:t>
      </w:r>
      <w:r w:rsidRPr="00D36414">
        <w:rPr>
          <w:rFonts w:cstheme="minorHAnsi"/>
          <w:i/>
          <w:iCs/>
        </w:rPr>
        <w:t>Agroforestry Systems</w:t>
      </w:r>
      <w:r w:rsidRPr="00D36414">
        <w:rPr>
          <w:rFonts w:cstheme="minorHAnsi"/>
        </w:rPr>
        <w:t xml:space="preserve">, </w:t>
      </w:r>
      <w:r w:rsidRPr="00D36414">
        <w:rPr>
          <w:rFonts w:cstheme="minorHAnsi"/>
          <w:i/>
          <w:iCs/>
        </w:rPr>
        <w:t>87</w:t>
      </w:r>
      <w:r w:rsidRPr="00D36414">
        <w:rPr>
          <w:rFonts w:cstheme="minorHAnsi"/>
        </w:rPr>
        <w:t xml:space="preserve">(1), 19–43. </w:t>
      </w:r>
      <w:hyperlink r:id="rId1784" w:history="1">
        <w:r w:rsidRPr="00D36414">
          <w:rPr>
            <w:rStyle w:val="Hyperlink"/>
            <w:rFonts w:cstheme="minorHAnsi"/>
          </w:rPr>
          <w:t>http://doi.org/10.1007/s10457-012-9519-3</w:t>
        </w:r>
      </w:hyperlink>
      <w:r w:rsidRPr="00D36414">
        <w:rPr>
          <w:rFonts w:cstheme="minorHAnsi"/>
        </w:rPr>
        <w:t xml:space="preserve"> </w:t>
      </w:r>
    </w:p>
    <w:p w14:paraId="5267827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sen Michel, T., &amp; Röttger, C. (2014). </w:t>
      </w:r>
      <w:r w:rsidRPr="00D36414">
        <w:rPr>
          <w:rFonts w:cstheme="minorHAnsi"/>
          <w:i/>
          <w:iCs/>
        </w:rPr>
        <w:t>Central Asian mammals initiative: Saving the last migrations</w:t>
      </w:r>
      <w:r w:rsidRPr="00D36414">
        <w:rPr>
          <w:rFonts w:cstheme="minorHAnsi"/>
        </w:rPr>
        <w:t>. D. Mallon, S. Michel, R. Vagg, &amp; P. Zahler (Eds.). Bonn, Germany: UNEP / CMS Secretariat.</w:t>
      </w:r>
    </w:p>
    <w:p w14:paraId="6805F6CF" w14:textId="4533E4F0" w:rsidR="00ED7B7A"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shydromet [Росгидромет]. (2014). </w:t>
      </w:r>
      <w:r w:rsidRPr="00D36414">
        <w:rPr>
          <w:rFonts w:cstheme="minorHAnsi"/>
          <w:i/>
        </w:rPr>
        <w:t>Second assessment report on climate change and its consequences in Russian Federation. [Второй оценочный доклад Росгидромета об изменениях климата и их последствиях на территории Российской Федерации]</w:t>
      </w:r>
      <w:r w:rsidRPr="00D36414">
        <w:rPr>
          <w:rFonts w:cstheme="minorHAnsi"/>
        </w:rPr>
        <w:t xml:space="preserve">. Retrieved from </w:t>
      </w:r>
      <w:hyperlink r:id="rId1785" w:history="1">
        <w:r w:rsidRPr="00D36414">
          <w:rPr>
            <w:rStyle w:val="Hyperlink"/>
            <w:rFonts w:cstheme="minorHAnsi"/>
          </w:rPr>
          <w:t>http://downloads.igce.ru/publications/OD_2_2014/v2014/htm/1.htm</w:t>
        </w:r>
      </w:hyperlink>
      <w:r w:rsidRPr="00D36414">
        <w:rPr>
          <w:rFonts w:cstheme="minorHAnsi"/>
        </w:rPr>
        <w:t xml:space="preserve"> </w:t>
      </w:r>
    </w:p>
    <w:p w14:paraId="72E2AA58" w14:textId="085CF898" w:rsidR="00511B12" w:rsidRPr="00511B12" w:rsidRDefault="00511B12" w:rsidP="00511B12">
      <w:pPr>
        <w:widowControl w:val="0"/>
        <w:autoSpaceDE w:val="0"/>
        <w:autoSpaceDN w:val="0"/>
        <w:adjustRightInd w:val="0"/>
        <w:spacing w:before="120"/>
        <w:ind w:left="480" w:hanging="480"/>
        <w:rPr>
          <w:rFonts w:cstheme="minorHAnsi"/>
        </w:rPr>
      </w:pPr>
      <w:r>
        <w:rPr>
          <w:rFonts w:cstheme="minorHAnsi"/>
        </w:rPr>
        <w:t>Rosstat</w:t>
      </w:r>
      <w:r w:rsidR="00DF622A">
        <w:rPr>
          <w:rFonts w:cstheme="minorHAnsi"/>
        </w:rPr>
        <w:t xml:space="preserve"> [</w:t>
      </w:r>
      <w:r w:rsidR="00DF622A" w:rsidRPr="00DF622A">
        <w:rPr>
          <w:rFonts w:cstheme="minorHAnsi"/>
        </w:rPr>
        <w:t>Росстат</w:t>
      </w:r>
      <w:r w:rsidR="00DF622A">
        <w:rPr>
          <w:rFonts w:cstheme="minorHAnsi"/>
        </w:rPr>
        <w:t>]</w:t>
      </w:r>
      <w:r>
        <w:rPr>
          <w:rFonts w:cstheme="minorHAnsi"/>
        </w:rPr>
        <w:t xml:space="preserve">. (2015). </w:t>
      </w:r>
      <w:r w:rsidR="00DF622A" w:rsidRPr="00DF622A">
        <w:rPr>
          <w:rFonts w:cstheme="minorHAnsi"/>
        </w:rPr>
        <w:t>Сельское хозяйство, охота и охотничье хозяйство, лесоводство в России. Стат.сб./Росстат. Mосква. 201 c.</w:t>
      </w:r>
      <w:r w:rsidR="00DF622A">
        <w:rPr>
          <w:rFonts w:cstheme="minorHAnsi"/>
          <w:i/>
        </w:rPr>
        <w:t xml:space="preserve"> </w:t>
      </w:r>
      <w:r w:rsidR="00DF622A">
        <w:rPr>
          <w:rFonts w:cstheme="minorHAnsi"/>
        </w:rPr>
        <w:t>[</w:t>
      </w:r>
      <w:r w:rsidRPr="00DF622A">
        <w:rPr>
          <w:rFonts w:cstheme="minorHAnsi"/>
          <w:i/>
        </w:rPr>
        <w:t>Agriculture, hunting and wildlife management, and forestry in Russia. Statistical Compendium, Moscow. 201 pp.</w:t>
      </w:r>
      <w:r w:rsidR="00DF622A">
        <w:rPr>
          <w:rFonts w:cstheme="minorHAnsi"/>
        </w:rPr>
        <w:t>]</w:t>
      </w:r>
      <w:r w:rsidRPr="00511B12">
        <w:rPr>
          <w:rFonts w:cstheme="minorHAnsi"/>
        </w:rPr>
        <w:t xml:space="preserve"> </w:t>
      </w:r>
      <w:r>
        <w:rPr>
          <w:rFonts w:cstheme="minorHAnsi"/>
        </w:rPr>
        <w:t xml:space="preserve">Retrieved from </w:t>
      </w:r>
      <w:hyperlink r:id="rId1786" w:history="1">
        <w:r w:rsidRPr="003A7DA1">
          <w:rPr>
            <w:rStyle w:val="Hyperlink"/>
            <w:rFonts w:cstheme="minorHAnsi"/>
          </w:rPr>
          <w:t>http://www.gks.ru/free_doc/doc_2015/selhoz15.pdf</w:t>
        </w:r>
      </w:hyperlink>
      <w:r>
        <w:rPr>
          <w:rFonts w:cstheme="minorHAnsi"/>
        </w:rPr>
        <w:t xml:space="preserve"> </w:t>
      </w:r>
    </w:p>
    <w:p w14:paraId="1E60EC6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oué, M., &amp; Molnár, Z. (Eds.). (2017). </w:t>
      </w:r>
      <w:r w:rsidRPr="00D36414">
        <w:rPr>
          <w:rFonts w:cstheme="minorHAnsi"/>
          <w:i/>
          <w:lang w:val="pt-PT"/>
        </w:rPr>
        <w:t xml:space="preserve">Knowing our lands and resources: </w:t>
      </w:r>
      <w:r w:rsidRPr="00D36414">
        <w:rPr>
          <w:rFonts w:cstheme="minorHAnsi"/>
          <w:i/>
        </w:rPr>
        <w:t>Indigenous and local knowledge of biodiversity and ecosystem services in Europe and Central Asia</w:t>
      </w:r>
      <w:r w:rsidRPr="00D36414">
        <w:rPr>
          <w:rFonts w:cstheme="minorHAnsi"/>
        </w:rPr>
        <w:t>. Paris, France: UNESCO.</w:t>
      </w:r>
    </w:p>
    <w:p w14:paraId="0759B2E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undlöf, M., &amp; Smith, H. G. (2006). The effect of organic farming on butterfly diversity depends on landscape context. </w:t>
      </w:r>
      <w:r w:rsidRPr="00D36414">
        <w:rPr>
          <w:rFonts w:cstheme="minorHAnsi"/>
          <w:i/>
          <w:iCs/>
        </w:rPr>
        <w:t>Journal of Applied Ecology</w:t>
      </w:r>
      <w:r w:rsidRPr="00D36414">
        <w:rPr>
          <w:rFonts w:cstheme="minorHAnsi"/>
        </w:rPr>
        <w:t xml:space="preserve">, </w:t>
      </w:r>
      <w:r w:rsidRPr="00D36414">
        <w:rPr>
          <w:rFonts w:cstheme="minorHAnsi"/>
          <w:i/>
          <w:iCs/>
        </w:rPr>
        <w:t>43</w:t>
      </w:r>
      <w:r w:rsidRPr="00D36414">
        <w:rPr>
          <w:rFonts w:cstheme="minorHAnsi"/>
        </w:rPr>
        <w:t xml:space="preserve">(6), 1121–1127. </w:t>
      </w:r>
      <w:hyperlink r:id="rId1787" w:history="1">
        <w:r w:rsidRPr="00D36414">
          <w:rPr>
            <w:rStyle w:val="Hyperlink"/>
            <w:rFonts w:cstheme="minorHAnsi"/>
          </w:rPr>
          <w:t>http://doi.org/10.1111/j.1365-2664.2006.01233.x</w:t>
        </w:r>
      </w:hyperlink>
    </w:p>
    <w:p w14:paraId="173174C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uiz-Labourdette, D., Nogués-Bravo, D., Ollero, H. S., Schmitz, M. F., &amp; Pineda, F. D. (2012). Forest composition in Mediterranean mountains is projected to shift along the entire elevational </w:t>
      </w:r>
      <w:r w:rsidRPr="00D36414">
        <w:rPr>
          <w:rFonts w:cstheme="minorHAnsi"/>
        </w:rPr>
        <w:lastRenderedPageBreak/>
        <w:t xml:space="preserve">gradient under climate change. </w:t>
      </w:r>
      <w:r w:rsidRPr="00D36414">
        <w:rPr>
          <w:rFonts w:cstheme="minorHAnsi"/>
          <w:i/>
          <w:iCs/>
        </w:rPr>
        <w:t>Journal of Biogeography</w:t>
      </w:r>
      <w:r w:rsidRPr="00D36414">
        <w:rPr>
          <w:rFonts w:cstheme="minorHAnsi"/>
        </w:rPr>
        <w:t xml:space="preserve">, </w:t>
      </w:r>
      <w:r w:rsidRPr="00D36414">
        <w:rPr>
          <w:rFonts w:cstheme="minorHAnsi"/>
          <w:i/>
          <w:iCs/>
        </w:rPr>
        <w:t>39</w:t>
      </w:r>
      <w:r w:rsidRPr="00D36414">
        <w:rPr>
          <w:rFonts w:cstheme="minorHAnsi"/>
        </w:rPr>
        <w:t xml:space="preserve">(1), 162–176. </w:t>
      </w:r>
      <w:hyperlink r:id="rId1788" w:history="1">
        <w:r w:rsidRPr="00D36414">
          <w:rPr>
            <w:rStyle w:val="Hyperlink"/>
            <w:rFonts w:cstheme="minorHAnsi"/>
          </w:rPr>
          <w:t>https://doi.org/10.1111/j.1365-2699.2011.02592.x</w:t>
        </w:r>
      </w:hyperlink>
    </w:p>
    <w:p w14:paraId="5F59D1D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ussell, D. J. F., Wanless, S., Collingham, Y. C., Huntley, B., &amp; Hamer, K. C. (2015). Predicting future European breeding distributions of British seabird species under climate change and unlimited/no dispersal scenarios. </w:t>
      </w:r>
      <w:r w:rsidRPr="00D36414">
        <w:rPr>
          <w:rFonts w:cstheme="minorHAnsi"/>
          <w:i/>
          <w:iCs/>
        </w:rPr>
        <w:t>Diversity</w:t>
      </w:r>
      <w:r w:rsidRPr="00D36414">
        <w:rPr>
          <w:rFonts w:cstheme="minorHAnsi"/>
        </w:rPr>
        <w:t xml:space="preserve">, </w:t>
      </w:r>
      <w:r w:rsidRPr="00D36414">
        <w:rPr>
          <w:rFonts w:cstheme="minorHAnsi"/>
          <w:i/>
          <w:iCs/>
        </w:rPr>
        <w:t>7</w:t>
      </w:r>
      <w:r w:rsidRPr="00D36414">
        <w:rPr>
          <w:rFonts w:cstheme="minorHAnsi"/>
        </w:rPr>
        <w:t xml:space="preserve">(4), 342–359. </w:t>
      </w:r>
      <w:hyperlink r:id="rId1789" w:history="1">
        <w:r w:rsidRPr="00D36414">
          <w:rPr>
            <w:rStyle w:val="Hyperlink"/>
            <w:rFonts w:cstheme="minorHAnsi"/>
          </w:rPr>
          <w:t>https://doi.org/10.3390/d7040342</w:t>
        </w:r>
      </w:hyperlink>
    </w:p>
    <w:p w14:paraId="13D4970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ussian Academy of Sciences. (2008). </w:t>
      </w:r>
      <w:r w:rsidRPr="00D36414">
        <w:rPr>
          <w:rFonts w:cstheme="minorHAnsi"/>
          <w:lang w:val="ru-RU"/>
        </w:rPr>
        <w:t xml:space="preserve">Фундаментальные и прикладные проблемы ботаники в начале </w:t>
      </w:r>
      <w:r w:rsidRPr="00D36414">
        <w:rPr>
          <w:rFonts w:cstheme="minorHAnsi"/>
        </w:rPr>
        <w:t>XXI</w:t>
      </w:r>
      <w:r w:rsidRPr="00D36414">
        <w:rPr>
          <w:rFonts w:cstheme="minorHAnsi"/>
          <w:lang w:val="ru-RU"/>
        </w:rPr>
        <w:t xml:space="preserve"> века: Материалы всероссийской конференции (Петрозаводск, 22–27 сентября 2008 г.). </w:t>
      </w:r>
      <w:r w:rsidRPr="00D36414">
        <w:rPr>
          <w:rFonts w:cstheme="minorHAnsi"/>
        </w:rPr>
        <w:t xml:space="preserve">Часть 2: Альгология. Микология. Лихенология. Бриология. [Fundamental and applied problems of botany at the beginning of the XXI century: Materials of all-Russian conference (Petrozavodsk, 22-27 September 2008) Part 2: Algology. Mycology. Lichenology. Bryology]. Petrozavodsk, Russian Federation: Karelian research centre of the Russian Academy of Sciences. </w:t>
      </w:r>
    </w:p>
    <w:p w14:paraId="5DB395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Russian Forest Protection Centre [Российского центра защиты леса]. (n.d.). Огнёвка самшитовая - 3 года на Российском Кавказе [The box tree moth (</w:t>
      </w:r>
      <w:r w:rsidRPr="00EB0D0D">
        <w:rPr>
          <w:rFonts w:cstheme="minorHAnsi"/>
          <w:i/>
        </w:rPr>
        <w:t>Cydalima perspectalis</w:t>
      </w:r>
      <w:r w:rsidRPr="00D36414">
        <w:rPr>
          <w:rFonts w:cstheme="minorHAnsi"/>
        </w:rPr>
        <w:t xml:space="preserve">) - 3 years in the Russian Caucasus]. Retrieved December 8, 2016, from </w:t>
      </w:r>
      <w:hyperlink r:id="rId1790" w:history="1">
        <w:r w:rsidRPr="00D36414">
          <w:rPr>
            <w:rStyle w:val="Hyperlink"/>
            <w:rFonts w:cstheme="minorHAnsi"/>
          </w:rPr>
          <w:t>http://rcfh.ru/23_09_2014_de743.html</w:t>
        </w:r>
      </w:hyperlink>
    </w:p>
    <w:p w14:paraId="4D6A10E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usso, D. (2007). </w:t>
      </w:r>
      <w:r w:rsidRPr="00D36414">
        <w:rPr>
          <w:rFonts w:cstheme="minorHAnsi"/>
          <w:i/>
        </w:rPr>
        <w:t>The effects of land abandonment on animal species in Europe: conservation and management implications.</w:t>
      </w:r>
    </w:p>
    <w:p w14:paraId="791841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Rydin, H., &amp; Jeglum, J. K. (2013). </w:t>
      </w:r>
      <w:r w:rsidRPr="00D36414">
        <w:rPr>
          <w:rFonts w:cstheme="minorHAnsi"/>
          <w:i/>
          <w:iCs/>
        </w:rPr>
        <w:t>The biology of peatlands</w:t>
      </w:r>
      <w:r w:rsidRPr="00D36414">
        <w:rPr>
          <w:rFonts w:cstheme="minorHAnsi"/>
          <w:i/>
        </w:rPr>
        <w:t xml:space="preserve"> (2nd edition)</w:t>
      </w:r>
      <w:r w:rsidRPr="00D36414">
        <w:rPr>
          <w:rFonts w:cstheme="minorHAnsi"/>
        </w:rPr>
        <w:t>. Oxford, UK: Oxford University Press.</w:t>
      </w:r>
    </w:p>
    <w:p w14:paraId="32A69F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bovljevit, M., Ganeva, A., Tsakiri, E., &amp; Stefanut, S. (2001). Bryology and bryophyte protection in south-eastern Europe. </w:t>
      </w:r>
      <w:r w:rsidRPr="00D36414">
        <w:rPr>
          <w:rFonts w:cstheme="minorHAnsi"/>
          <w:i/>
          <w:iCs/>
        </w:rPr>
        <w:t>Biological Conservation</w:t>
      </w:r>
      <w:r w:rsidRPr="00D36414">
        <w:rPr>
          <w:rFonts w:cstheme="minorHAnsi"/>
        </w:rPr>
        <w:t xml:space="preserve">, </w:t>
      </w:r>
      <w:r w:rsidRPr="00D36414">
        <w:rPr>
          <w:rFonts w:cstheme="minorHAnsi"/>
          <w:i/>
          <w:iCs/>
        </w:rPr>
        <w:t>101</w:t>
      </w:r>
      <w:r w:rsidRPr="00D36414">
        <w:rPr>
          <w:rFonts w:cstheme="minorHAnsi"/>
        </w:rPr>
        <w:t xml:space="preserve">(1), 73–84. </w:t>
      </w:r>
      <w:hyperlink r:id="rId1791" w:history="1">
        <w:r w:rsidRPr="00D36414">
          <w:rPr>
            <w:rStyle w:val="Hyperlink"/>
            <w:rFonts w:cstheme="minorHAnsi"/>
          </w:rPr>
          <w:t>https://doi.org/10.1016/S0006-3207(01)00043-X</w:t>
        </w:r>
      </w:hyperlink>
    </w:p>
    <w:p w14:paraId="3D3B3F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dygov, T. N. [Садыгов, Т. Н.]. (2012). Концепция возобновления Прикуринских тугайных лесов [The concept of Pikulinski tugai forests restoration]. </w:t>
      </w:r>
      <w:r w:rsidRPr="00D36414">
        <w:rPr>
          <w:rFonts w:cstheme="minorHAnsi"/>
          <w:i/>
          <w:iCs/>
        </w:rPr>
        <w:t>Научные Труды АГАУ [Scientific Proceedings of ASAU]</w:t>
      </w:r>
      <w:r w:rsidRPr="00D36414">
        <w:rPr>
          <w:rFonts w:cstheme="minorHAnsi"/>
          <w:i/>
        </w:rPr>
        <w:t>, 2,</w:t>
      </w:r>
      <w:r w:rsidRPr="00D36414">
        <w:rPr>
          <w:rFonts w:cstheme="minorHAnsi"/>
        </w:rPr>
        <w:t xml:space="preserve"> 56–59.</w:t>
      </w:r>
    </w:p>
    <w:p w14:paraId="24F4274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farov, I. S. [Сафаров, И. С.]. (1979). </w:t>
      </w:r>
      <w:r w:rsidRPr="00D36414">
        <w:rPr>
          <w:rFonts w:cstheme="minorHAnsi"/>
          <w:i/>
          <w:iCs/>
        </w:rPr>
        <w:t>Субтропические леса Талыша [Subtropical forests of Tallish]</w:t>
      </w:r>
      <w:r w:rsidRPr="00D36414">
        <w:rPr>
          <w:rFonts w:cstheme="minorHAnsi"/>
        </w:rPr>
        <w:t xml:space="preserve">. Baku, Azerbaijan: Elm. </w:t>
      </w:r>
    </w:p>
    <w:p w14:paraId="4594690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farov, H. (2009). Rare and endangered plant species in Hirkan National Park and its environs. In N. Zazanashvili &amp; D. Mallon (Eds.), </w:t>
      </w:r>
      <w:r w:rsidRPr="00D36414">
        <w:rPr>
          <w:rFonts w:cstheme="minorHAnsi"/>
          <w:i/>
          <w:iCs/>
        </w:rPr>
        <w:t>Status and protection of globally threatened species in the Caucasus</w:t>
      </w:r>
      <w:r w:rsidRPr="00D36414">
        <w:rPr>
          <w:rFonts w:cstheme="minorHAnsi"/>
        </w:rPr>
        <w:t xml:space="preserve"> (pp. 193-198). Tbilisi, Georgia: CEPF, WWF.</w:t>
      </w:r>
    </w:p>
    <w:p w14:paraId="698ED46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hlén, G., Bernard, R., A., C. R., Ketelaar, R., &amp; Suhling, F. (2004). Critical species of Odonata in Europe. </w:t>
      </w:r>
      <w:r w:rsidRPr="00D36414">
        <w:rPr>
          <w:rFonts w:cstheme="minorHAnsi"/>
          <w:i/>
          <w:iCs/>
        </w:rPr>
        <w:t>International Journal of Odonatology</w:t>
      </w:r>
      <w:r w:rsidRPr="00D36414">
        <w:rPr>
          <w:rFonts w:cstheme="minorHAnsi"/>
        </w:rPr>
        <w:t xml:space="preserve">, </w:t>
      </w:r>
      <w:r w:rsidRPr="00D36414">
        <w:rPr>
          <w:rFonts w:cstheme="minorHAnsi"/>
          <w:i/>
          <w:iCs/>
        </w:rPr>
        <w:t>7</w:t>
      </w:r>
      <w:r w:rsidRPr="00D36414">
        <w:rPr>
          <w:rFonts w:cstheme="minorHAnsi"/>
        </w:rPr>
        <w:t xml:space="preserve">, 385–398. </w:t>
      </w:r>
      <w:hyperlink r:id="rId1792" w:history="1">
        <w:r w:rsidRPr="00D36414">
          <w:rPr>
            <w:rStyle w:val="Hyperlink"/>
            <w:rFonts w:cstheme="minorHAnsi"/>
          </w:rPr>
          <w:t>https://doi.org/10.1080/13887890.2004.9748223</w:t>
        </w:r>
      </w:hyperlink>
    </w:p>
    <w:p w14:paraId="2777C5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la, E., Kizilkaya, Z., Yildirim, D., &amp; Ballesteros, E. (2011). Alien marine fishes deplete algal biomass in the Eastern Mediterranean. </w:t>
      </w:r>
      <w:r w:rsidRPr="00D36414">
        <w:rPr>
          <w:rFonts w:cstheme="minorHAnsi"/>
          <w:i/>
          <w:iCs/>
        </w:rPr>
        <w:t>PLoS ONE</w:t>
      </w:r>
      <w:r w:rsidRPr="00D36414">
        <w:rPr>
          <w:rFonts w:cstheme="minorHAnsi"/>
        </w:rPr>
        <w:t xml:space="preserve">, </w:t>
      </w:r>
      <w:r w:rsidRPr="00D36414">
        <w:rPr>
          <w:rFonts w:cstheme="minorHAnsi"/>
          <w:i/>
          <w:iCs/>
        </w:rPr>
        <w:t>6</w:t>
      </w:r>
      <w:r w:rsidRPr="00D36414">
        <w:rPr>
          <w:rFonts w:cstheme="minorHAnsi"/>
        </w:rPr>
        <w:t xml:space="preserve">(2), 1–5. </w:t>
      </w:r>
      <w:hyperlink r:id="rId1793" w:history="1">
        <w:r w:rsidRPr="00D36414">
          <w:rPr>
            <w:rStyle w:val="Hyperlink"/>
            <w:rFonts w:cstheme="minorHAnsi"/>
          </w:rPr>
          <w:t>https://doi.org/10.1371/journal.pone.0017356</w:t>
        </w:r>
      </w:hyperlink>
    </w:p>
    <w:p w14:paraId="38D89F7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ltankin, V. P. (2012). Russian water reservoirs. In: L. Bengtsson, R. W. Herschy, &amp; R. W. Fairbridge (Eds.), </w:t>
      </w:r>
      <w:r w:rsidRPr="00D36414">
        <w:rPr>
          <w:rFonts w:cstheme="minorHAnsi"/>
          <w:i/>
        </w:rPr>
        <w:t>Encyclopedia of lakes and reservoirs. Encyclopedia of earth sciences series</w:t>
      </w:r>
      <w:r w:rsidRPr="00D36414">
        <w:rPr>
          <w:rFonts w:cstheme="minorHAnsi"/>
        </w:rPr>
        <w:t xml:space="preserve"> (pp. 691–697). Dordrecht, The Netherlands: Springer. </w:t>
      </w:r>
      <w:hyperlink r:id="rId1794" w:history="1">
        <w:r w:rsidRPr="00D36414">
          <w:rPr>
            <w:rStyle w:val="Hyperlink"/>
            <w:rFonts w:cstheme="minorHAnsi"/>
          </w:rPr>
          <w:t>https://doi.org/10.1007/978-1-4020-4410-6_250</w:t>
        </w:r>
      </w:hyperlink>
    </w:p>
    <w:p w14:paraId="696A94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Saltré, F., Duputié, A., Gaucherel, C., &amp; Chuine, I. (2015). </w:t>
      </w:r>
      <w:r w:rsidRPr="00D36414">
        <w:rPr>
          <w:rFonts w:cstheme="minorHAnsi"/>
        </w:rPr>
        <w:t xml:space="preserve">How climate, migration ability and habitat fragmentation affect the projected future distribution of European beech.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2), 897–910. </w:t>
      </w:r>
      <w:hyperlink r:id="rId1795" w:history="1">
        <w:r w:rsidRPr="00D36414">
          <w:rPr>
            <w:rStyle w:val="Hyperlink"/>
            <w:rFonts w:cstheme="minorHAnsi"/>
          </w:rPr>
          <w:t>https://doi.org/10.1111/gcb.12771</w:t>
        </w:r>
      </w:hyperlink>
    </w:p>
    <w:p w14:paraId="38D132B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ndrea, R., &amp; Sandrea, I. (2010). Deepwater crude oil output: How large will the uptick be? </w:t>
      </w:r>
      <w:r w:rsidRPr="00D36414">
        <w:rPr>
          <w:rFonts w:cstheme="minorHAnsi"/>
          <w:i/>
          <w:iCs/>
        </w:rPr>
        <w:t>Oil and Gas Journal</w:t>
      </w:r>
      <w:r w:rsidRPr="00D36414">
        <w:rPr>
          <w:rFonts w:cstheme="minorHAnsi"/>
        </w:rPr>
        <w:t xml:space="preserve">, </w:t>
      </w:r>
      <w:r w:rsidRPr="00D36414">
        <w:rPr>
          <w:rFonts w:cstheme="minorHAnsi"/>
          <w:i/>
          <w:iCs/>
        </w:rPr>
        <w:t>108</w:t>
      </w:r>
      <w:r w:rsidRPr="00D36414">
        <w:rPr>
          <w:rFonts w:cstheme="minorHAnsi"/>
        </w:rPr>
        <w:t xml:space="preserve">(41), 48–53. Retrieved from </w:t>
      </w:r>
      <w:hyperlink r:id="rId1796" w:history="1">
        <w:r w:rsidRPr="00D36414">
          <w:rPr>
            <w:rStyle w:val="Hyperlink"/>
            <w:rFonts w:cstheme="minorHAnsi"/>
          </w:rPr>
          <w:t>https://www.ogj.com/articles/print/volume-</w:t>
        </w:r>
        <w:r w:rsidRPr="00D36414">
          <w:rPr>
            <w:rStyle w:val="Hyperlink"/>
            <w:rFonts w:cstheme="minorHAnsi"/>
          </w:rPr>
          <w:lastRenderedPageBreak/>
          <w:t>108/issue-41/exploration-development/deepwater-crude-oil-output-how-large.html</w:t>
        </w:r>
      </w:hyperlink>
    </w:p>
    <w:p w14:paraId="4C93ACB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Santini, A., Ghelardini, L., De Pace, C., Desprez-Loustau, M. L., Capretti, P., Chandelier, A., </w:t>
      </w:r>
      <w:r w:rsidRPr="00D36414">
        <w:rPr>
          <w:rFonts w:cstheme="minorHAnsi"/>
        </w:rPr>
        <w:t xml:space="preserve">Cech, T., Chira, D., Diamandis, S., Gaitniekis, T., Hantula, J., Holdenrieder, O., Jankovsky, L., Jung, T., Jurc, D., Kirisits, T., Kunca, A., Lygis, V., Malecka, M., Marcais, B., Schmitz, S., Schumacher, J., Solheim, H., Solla, A., Szabò, I., Tsopelas, P., Vannini, A., Vettraino, A. M., Webber, J., Woodward, S., &amp; Stenlid, J. (2013). Biogeographical patterns and determinants of invasion by forest pathogens in Europe. </w:t>
      </w:r>
      <w:r w:rsidRPr="00D36414">
        <w:rPr>
          <w:rFonts w:cstheme="minorHAnsi"/>
          <w:i/>
          <w:iCs/>
        </w:rPr>
        <w:t>New Phytologist</w:t>
      </w:r>
      <w:r w:rsidRPr="00D36414">
        <w:rPr>
          <w:rFonts w:cstheme="minorHAnsi"/>
        </w:rPr>
        <w:t xml:space="preserve">, </w:t>
      </w:r>
      <w:r w:rsidRPr="00D36414">
        <w:rPr>
          <w:rFonts w:cstheme="minorHAnsi"/>
          <w:i/>
          <w:iCs/>
        </w:rPr>
        <w:t>197</w:t>
      </w:r>
      <w:r w:rsidRPr="00D36414">
        <w:rPr>
          <w:rFonts w:cstheme="minorHAnsi"/>
        </w:rPr>
        <w:t xml:space="preserve">(1), 238–250. </w:t>
      </w:r>
      <w:hyperlink r:id="rId1797" w:history="1">
        <w:r w:rsidRPr="00D36414">
          <w:rPr>
            <w:rStyle w:val="Hyperlink"/>
            <w:rFonts w:cstheme="minorHAnsi"/>
          </w:rPr>
          <w:t>https://doi.org/10.1111/j.1469-8137.2012.04364.x</w:t>
        </w:r>
      </w:hyperlink>
    </w:p>
    <w:p w14:paraId="5855A3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uer, J., Domisch, S., Nowak, C., &amp; Haase, P. (2011). Low mountain ranges: summit traps for montane freshwater species under climate change. </w:t>
      </w:r>
      <w:r w:rsidRPr="00D36414">
        <w:rPr>
          <w:rFonts w:cstheme="minorHAnsi"/>
          <w:i/>
          <w:iCs/>
        </w:rPr>
        <w:t>Biodiversity and Conservation</w:t>
      </w:r>
      <w:r w:rsidRPr="00D36414">
        <w:rPr>
          <w:rFonts w:cstheme="minorHAnsi"/>
        </w:rPr>
        <w:t xml:space="preserve">, </w:t>
      </w:r>
      <w:r w:rsidRPr="00D36414">
        <w:rPr>
          <w:rFonts w:cstheme="minorHAnsi"/>
          <w:i/>
          <w:iCs/>
        </w:rPr>
        <w:t>20</w:t>
      </w:r>
      <w:r w:rsidRPr="00D36414">
        <w:rPr>
          <w:rFonts w:cstheme="minorHAnsi"/>
        </w:rPr>
        <w:t xml:space="preserve">, 3133–3146. </w:t>
      </w:r>
      <w:hyperlink r:id="rId1798" w:history="1">
        <w:r w:rsidRPr="00D36414">
          <w:rPr>
            <w:rStyle w:val="Hyperlink"/>
            <w:rFonts w:cstheme="minorHAnsi"/>
          </w:rPr>
          <w:t>https://doi.org/10.1007/s10531-011-0140-y</w:t>
        </w:r>
      </w:hyperlink>
    </w:p>
    <w:p w14:paraId="6863AB2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avvaitova, K. A., &amp; Petr, T. (1999). Fish and fisheries in Lake Issyk-Kul (Tien Shan), River Chu and Pamir Lakes. In T. Petr (Ed.), </w:t>
      </w:r>
      <w:r w:rsidRPr="00D36414">
        <w:rPr>
          <w:rFonts w:cstheme="minorHAnsi"/>
          <w:i/>
          <w:iCs/>
        </w:rPr>
        <w:t>Fish and Fisheries at Higher Altitudes: Asia</w:t>
      </w:r>
      <w:r w:rsidRPr="00D36414">
        <w:rPr>
          <w:rFonts w:cstheme="minorHAnsi"/>
        </w:rPr>
        <w:t xml:space="preserve"> (pp. 168–187). Rome, Italy: FAO.</w:t>
      </w:r>
    </w:p>
    <w:p w14:paraId="52A900A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atz, B. &amp; Dounias, E. (2016). Pollination: Threats and opportunities in European beekeeping. In S. Thiébault &amp; J.-P. Moatti (Eds.), </w:t>
      </w:r>
      <w:r w:rsidRPr="00D36414">
        <w:rPr>
          <w:rFonts w:cstheme="minorHAnsi"/>
          <w:i/>
        </w:rPr>
        <w:t xml:space="preserve">The Mediterranean region under climate change: a scientific update (COP 22 UN FCCC, Marrakech (MAR), </w:t>
      </w:r>
      <w:r w:rsidRPr="00D36414">
        <w:rPr>
          <w:rFonts w:cstheme="minorHAnsi"/>
          <w:bCs/>
          <w:i/>
        </w:rPr>
        <w:t>2016</w:t>
      </w:r>
      <w:r w:rsidRPr="00D36414">
        <w:rPr>
          <w:rFonts w:cstheme="minorHAnsi"/>
          <w:i/>
        </w:rPr>
        <w:t>/11/7-18), pp. 551-558</w:t>
      </w:r>
      <w:r w:rsidRPr="00D36414">
        <w:rPr>
          <w:rFonts w:cstheme="minorHAnsi"/>
        </w:rPr>
        <w:t xml:space="preserve">. Marseille, France: IRD </w:t>
      </w:r>
    </w:p>
    <w:p w14:paraId="388A13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eidegger, C., Bilovitz, P. O., Werth, S., Widmer, I., &amp; Mayrhofer, H. (2012). Hitchhiking with forests: Population genetics of the epiphytic lichen </w:t>
      </w:r>
      <w:r w:rsidRPr="00D36414">
        <w:rPr>
          <w:rFonts w:cstheme="minorHAnsi"/>
          <w:i/>
        </w:rPr>
        <w:t>Lobaria pulmonaria</w:t>
      </w:r>
      <w:r w:rsidRPr="00D36414">
        <w:rPr>
          <w:rFonts w:cstheme="minorHAnsi"/>
        </w:rPr>
        <w:t xml:space="preserve"> in primeval and managed forests in southeastern Europe. </w:t>
      </w:r>
      <w:r w:rsidRPr="00D36414">
        <w:rPr>
          <w:rFonts w:cstheme="minorHAnsi"/>
          <w:i/>
          <w:iCs/>
        </w:rPr>
        <w:t>Ecology and Evolution</w:t>
      </w:r>
      <w:r w:rsidRPr="00D36414">
        <w:rPr>
          <w:rFonts w:cstheme="minorHAnsi"/>
        </w:rPr>
        <w:t xml:space="preserve">, </w:t>
      </w:r>
      <w:r w:rsidRPr="00D36414">
        <w:rPr>
          <w:rFonts w:cstheme="minorHAnsi"/>
          <w:i/>
          <w:iCs/>
        </w:rPr>
        <w:t>2</w:t>
      </w:r>
      <w:r w:rsidRPr="00D36414">
        <w:rPr>
          <w:rFonts w:cstheme="minorHAnsi"/>
        </w:rPr>
        <w:t xml:space="preserve">(9), 2223–2240. </w:t>
      </w:r>
      <w:hyperlink r:id="rId1799" w:history="1">
        <w:r w:rsidRPr="00D36414">
          <w:rPr>
            <w:rStyle w:val="Hyperlink"/>
            <w:rFonts w:cstheme="minorHAnsi"/>
          </w:rPr>
          <w:t>https://doi.org/10.1002/ece3.341</w:t>
        </w:r>
      </w:hyperlink>
    </w:p>
    <w:p w14:paraId="2409CF8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eidegger, C., &amp; Clerc, P. (2002). </w:t>
      </w:r>
      <w:r w:rsidRPr="00D36414">
        <w:rPr>
          <w:rFonts w:cstheme="minorHAnsi"/>
          <w:i/>
          <w:iCs/>
        </w:rPr>
        <w:t>Rote Liste der gefährdeten Arten der Schweiz: Baum- und erdbewohnende Flechten [Red list of endangered species in Switzerland: Tree and Erdbewohnende lichen].</w:t>
      </w:r>
      <w:r w:rsidRPr="00D36414">
        <w:rPr>
          <w:rFonts w:cstheme="minorHAnsi"/>
        </w:rPr>
        <w:t xml:space="preserve"> Bern, Switzerland: Bundesamt für Umwelt, Wald und Landschaft BUWAL.</w:t>
      </w:r>
    </w:p>
    <w:p w14:paraId="276A9CB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eidegger, C., &amp; Werth, S. (2009). Conservation strategies for lichens: insights from population biology. </w:t>
      </w:r>
      <w:r w:rsidRPr="00D36414">
        <w:rPr>
          <w:rFonts w:cstheme="minorHAnsi"/>
          <w:i/>
          <w:iCs/>
        </w:rPr>
        <w:t>Fungal Biology Reviews</w:t>
      </w:r>
      <w:r w:rsidRPr="00D36414">
        <w:rPr>
          <w:rFonts w:cstheme="minorHAnsi"/>
        </w:rPr>
        <w:t xml:space="preserve">, </w:t>
      </w:r>
      <w:r w:rsidRPr="00D36414">
        <w:rPr>
          <w:rFonts w:cstheme="minorHAnsi"/>
          <w:i/>
          <w:iCs/>
        </w:rPr>
        <w:t>23</w:t>
      </w:r>
      <w:r w:rsidRPr="00D36414">
        <w:rPr>
          <w:rFonts w:cstheme="minorHAnsi"/>
        </w:rPr>
        <w:t xml:space="preserve">(3), 55–66. </w:t>
      </w:r>
      <w:hyperlink r:id="rId1800" w:history="1">
        <w:r w:rsidRPr="00D36414">
          <w:rPr>
            <w:rStyle w:val="Hyperlink"/>
            <w:rFonts w:cstheme="minorHAnsi"/>
          </w:rPr>
          <w:t>https://doi.org/10.1016/j.fbr.2009.10.003</w:t>
        </w:r>
      </w:hyperlink>
    </w:p>
    <w:p w14:paraId="400C22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errer, D., &amp; Körner, C. (2011). Topographically controlled thermal-habitat differentiation buffers alpine plant diversity against climate warming. </w:t>
      </w:r>
      <w:r w:rsidRPr="00D36414">
        <w:rPr>
          <w:rFonts w:cstheme="minorHAnsi"/>
          <w:i/>
          <w:iCs/>
        </w:rPr>
        <w:t>Journal of Biogeography</w:t>
      </w:r>
      <w:r w:rsidRPr="00D36414">
        <w:rPr>
          <w:rFonts w:cstheme="minorHAnsi"/>
        </w:rPr>
        <w:t xml:space="preserve">, </w:t>
      </w:r>
      <w:r w:rsidRPr="00D36414">
        <w:rPr>
          <w:rFonts w:cstheme="minorHAnsi"/>
          <w:i/>
          <w:iCs/>
        </w:rPr>
        <w:t>38</w:t>
      </w:r>
      <w:r w:rsidRPr="00D36414">
        <w:rPr>
          <w:rFonts w:cstheme="minorHAnsi"/>
        </w:rPr>
        <w:t xml:space="preserve">(2), 406–416. </w:t>
      </w:r>
      <w:hyperlink r:id="rId1801" w:history="1">
        <w:r w:rsidRPr="00D36414">
          <w:rPr>
            <w:rStyle w:val="Hyperlink"/>
            <w:rFonts w:cstheme="minorHAnsi"/>
          </w:rPr>
          <w:t>https://doi.org/10.1111/j.1365-2699.2010.02407.x</w:t>
        </w:r>
      </w:hyperlink>
      <w:r w:rsidRPr="00D36414">
        <w:rPr>
          <w:rFonts w:cstheme="minorHAnsi"/>
        </w:rPr>
        <w:t xml:space="preserve"> </w:t>
      </w:r>
    </w:p>
    <w:p w14:paraId="2C87190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mid B. (2002). The species richness-productivity controversy. </w:t>
      </w:r>
      <w:r w:rsidRPr="00D36414">
        <w:rPr>
          <w:rFonts w:cstheme="minorHAnsi"/>
          <w:i/>
        </w:rPr>
        <w:t>Trends in Ecology and Evolution, 17</w:t>
      </w:r>
      <w:r w:rsidRPr="00D36414">
        <w:rPr>
          <w:rFonts w:cstheme="minorHAnsi"/>
        </w:rPr>
        <w:t xml:space="preserve">(3), 113–114. </w:t>
      </w:r>
      <w:hyperlink r:id="rId1802" w:history="1">
        <w:r w:rsidRPr="00D36414">
          <w:rPr>
            <w:rStyle w:val="Hyperlink"/>
            <w:rFonts w:cstheme="minorHAnsi"/>
          </w:rPr>
          <w:t>http://doi.org/10.1016/S0169-5347(01)02422-3</w:t>
        </w:r>
      </w:hyperlink>
    </w:p>
    <w:p w14:paraId="55D8A3E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midt, N. M., Ims, R. A., Høye, T. T., Gilg, O., Hansen, L. H., Hansen, J., Lund, M., Fuglei, E., Forchhammer, M. C., &amp; Sittler, B. (2012). Response of arctic predator guilds to collapsing lemming cycle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9</w:t>
      </w:r>
      <w:r w:rsidRPr="00D36414">
        <w:rPr>
          <w:rFonts w:cstheme="minorHAnsi"/>
          <w:iCs/>
        </w:rPr>
        <w:t>(1746)</w:t>
      </w:r>
      <w:r w:rsidRPr="00D36414">
        <w:rPr>
          <w:rFonts w:cstheme="minorHAnsi"/>
        </w:rPr>
        <w:t xml:space="preserve">, 4417–4422. </w:t>
      </w:r>
      <w:hyperlink r:id="rId1803" w:history="1">
        <w:r w:rsidRPr="00D36414">
          <w:rPr>
            <w:rStyle w:val="Hyperlink"/>
            <w:rFonts w:cstheme="minorHAnsi"/>
          </w:rPr>
          <w:t>https://doi.org/10.1098/rspb.2012.1490</w:t>
        </w:r>
      </w:hyperlink>
    </w:p>
    <w:p w14:paraId="73146D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neider-Binder, E. (2007). Xerophilous and xero-mesophilous grasslands on slumping hills around the Saxon villages Apold and Saschiz (Transylvania, Romania). </w:t>
      </w:r>
      <w:r w:rsidRPr="00D36414">
        <w:rPr>
          <w:rFonts w:cstheme="minorHAnsi"/>
          <w:i/>
          <w:iCs/>
        </w:rPr>
        <w:t>Transylvanian Review of Systematical and Ecological Research</w:t>
      </w:r>
      <w:r w:rsidRPr="00D36414">
        <w:rPr>
          <w:rFonts w:cstheme="minorHAnsi"/>
        </w:rPr>
        <w:t xml:space="preserve">, </w:t>
      </w:r>
      <w:r w:rsidRPr="00D36414">
        <w:rPr>
          <w:rFonts w:cstheme="minorHAnsi"/>
          <w:i/>
          <w:iCs/>
        </w:rPr>
        <w:t>4</w:t>
      </w:r>
      <w:r w:rsidRPr="00D36414">
        <w:rPr>
          <w:rFonts w:cstheme="minorHAnsi"/>
        </w:rPr>
        <w:t xml:space="preserve">, 55–64. Retrieved from </w:t>
      </w:r>
      <w:hyperlink r:id="rId1804" w:history="1">
        <w:r w:rsidRPr="00D36414">
          <w:rPr>
            <w:rStyle w:val="Hyperlink"/>
            <w:rFonts w:cstheme="minorHAnsi"/>
          </w:rPr>
          <w:t>https://search.proquest.com/openview/00559c262e577f36a9987e28a286449e/1?pq-origsite=gscholar&amp;cbl=54813</w:t>
        </w:r>
      </w:hyperlink>
    </w:p>
    <w:p w14:paraId="71B68A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Schneider, M. K., Lüscher, G., Jeanneret, P., Arndorfer, M., Ammari, Y., Bailey, D., Balázs, K., Báldi, A., Choisis, J.-P., Dennis, P., Eiter, S., Fjellstad, W., Fraser, M. D., Frank, T., Friedel, J. K., Garchi, S., Geijzendorffer, I. R., Gomiero, T., Gonzalez-Bornay, G., Hector, A., Jerkovich, G., Jongman, R. H. G., Kakudidi, E., Kainz, M., Kovács-Hostyánszki, A., Moreno, G., Nkwiine, C., Opio, J., Oschatz, M.-</w:t>
      </w:r>
      <w:r w:rsidRPr="00D36414">
        <w:rPr>
          <w:rFonts w:cstheme="minorHAnsi"/>
        </w:rPr>
        <w:lastRenderedPageBreak/>
        <w:t xml:space="preserve">L., Paoletti, M. G., Pointereau, P., Pulido, F. J., Sarthou, J., Siebrecht, N., Sommaggio, D., Turnbull, L. A, Wolfrum, S., &amp; Herzog, F. (2014). Gains to species diversity in organically farmed fields are not propagated at the farm level. </w:t>
      </w:r>
      <w:r w:rsidRPr="00D36414">
        <w:rPr>
          <w:rFonts w:cstheme="minorHAnsi"/>
          <w:i/>
          <w:iCs/>
        </w:rPr>
        <w:t>Nature Communications</w:t>
      </w:r>
      <w:r w:rsidRPr="00D36414">
        <w:rPr>
          <w:rFonts w:cstheme="minorHAnsi"/>
          <w:i/>
        </w:rPr>
        <w:t xml:space="preserve">, </w:t>
      </w:r>
      <w:r w:rsidRPr="00D36414">
        <w:rPr>
          <w:rFonts w:cstheme="minorHAnsi"/>
          <w:i/>
          <w:iCs/>
        </w:rPr>
        <w:t>5</w:t>
      </w:r>
      <w:r w:rsidRPr="00D36414">
        <w:rPr>
          <w:rFonts w:cstheme="minorHAnsi"/>
          <w:i/>
        </w:rPr>
        <w:t>,</w:t>
      </w:r>
      <w:r w:rsidRPr="00D36414">
        <w:rPr>
          <w:rFonts w:cstheme="minorHAnsi"/>
        </w:rPr>
        <w:t xml:space="preserve"> 4151. </w:t>
      </w:r>
      <w:hyperlink r:id="rId1805" w:history="1">
        <w:r w:rsidRPr="00D36414">
          <w:rPr>
            <w:rStyle w:val="Hyperlink"/>
            <w:rFonts w:cstheme="minorHAnsi"/>
          </w:rPr>
          <w:t>http://doi.org/10.1038/ncomms5151</w:t>
        </w:r>
      </w:hyperlink>
    </w:p>
    <w:p w14:paraId="02FC4CB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olefield, P., Firbank, L., Butler, S., Norris, K., Jones, L. M., &amp; Petit, S. (2011). Modelling the European farmland bird indicator in response to forecast land-use change in Europe. </w:t>
      </w:r>
      <w:r w:rsidRPr="00D36414">
        <w:rPr>
          <w:rFonts w:cstheme="minorHAnsi"/>
          <w:i/>
          <w:iCs/>
        </w:rPr>
        <w:t>Ecological Indicators</w:t>
      </w:r>
      <w:r w:rsidRPr="00D36414">
        <w:rPr>
          <w:rFonts w:cstheme="minorHAnsi"/>
        </w:rPr>
        <w:t xml:space="preserve">, </w:t>
      </w:r>
      <w:r w:rsidRPr="00D36414">
        <w:rPr>
          <w:rFonts w:cstheme="minorHAnsi"/>
          <w:i/>
          <w:iCs/>
        </w:rPr>
        <w:t>11</w:t>
      </w:r>
      <w:r w:rsidRPr="00D36414">
        <w:rPr>
          <w:rFonts w:cstheme="minorHAnsi"/>
        </w:rPr>
        <w:t xml:space="preserve">(1), 46–51. </w:t>
      </w:r>
      <w:hyperlink r:id="rId1806" w:history="1">
        <w:r w:rsidRPr="00D36414">
          <w:rPr>
            <w:rStyle w:val="Hyperlink"/>
            <w:rFonts w:cstheme="minorHAnsi"/>
          </w:rPr>
          <w:t>https://doi.org/10.1016/j.ecolind.2009.09.008</w:t>
        </w:r>
      </w:hyperlink>
    </w:p>
    <w:p w14:paraId="2416C46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warz, U. (2012). </w:t>
      </w:r>
      <w:r w:rsidRPr="00D36414">
        <w:rPr>
          <w:rFonts w:cstheme="minorHAnsi"/>
          <w:i/>
        </w:rPr>
        <w:t>Hydropower projects in protected areas on the Balkans.</w:t>
      </w:r>
    </w:p>
    <w:p w14:paraId="187922F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hwörer, C., Henne, P. D., &amp; Tinner, W. (2014). A model-data comparison of Holocene timberline changes in the Swiss Alps reveals past and future drivers of mountain forest dynamics. </w:t>
      </w:r>
      <w:r w:rsidRPr="00D36414">
        <w:rPr>
          <w:rFonts w:cstheme="minorHAnsi"/>
          <w:i/>
          <w:iCs/>
        </w:rPr>
        <w:t>Global Change Biology</w:t>
      </w:r>
      <w:r w:rsidRPr="00D36414">
        <w:rPr>
          <w:rFonts w:cstheme="minorHAnsi"/>
        </w:rPr>
        <w:t xml:space="preserve">, </w:t>
      </w:r>
      <w:r w:rsidRPr="00D36414">
        <w:rPr>
          <w:rFonts w:cstheme="minorHAnsi"/>
          <w:i/>
          <w:iCs/>
        </w:rPr>
        <w:t>20</w:t>
      </w:r>
      <w:r w:rsidRPr="00D36414">
        <w:rPr>
          <w:rFonts w:cstheme="minorHAnsi"/>
        </w:rPr>
        <w:t xml:space="preserve">(5), 1512–1526. </w:t>
      </w:r>
      <w:hyperlink r:id="rId1807" w:history="1">
        <w:r w:rsidRPr="00D36414">
          <w:rPr>
            <w:rStyle w:val="Hyperlink"/>
            <w:rFonts w:cstheme="minorHAnsi"/>
          </w:rPr>
          <w:t>https://doi.org/10.1111/gcb.12456</w:t>
        </w:r>
      </w:hyperlink>
    </w:p>
    <w:p w14:paraId="7A3F717C" w14:textId="3156B5EB"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ience for Environment Policy. (2015). </w:t>
      </w:r>
      <w:r w:rsidRPr="00D36414">
        <w:rPr>
          <w:rFonts w:cstheme="minorHAnsi"/>
          <w:i/>
        </w:rPr>
        <w:t>Ecosystem services and biodiversity. In-depth report 11.</w:t>
      </w:r>
      <w:r w:rsidRPr="00D36414">
        <w:rPr>
          <w:rFonts w:cstheme="minorHAnsi"/>
        </w:rPr>
        <w:t xml:space="preserve"> Bristol, UK: UWE. </w:t>
      </w:r>
      <w:hyperlink r:id="rId1808" w:history="1">
        <w:r w:rsidRPr="00D36414">
          <w:rPr>
            <w:rStyle w:val="Hyperlink"/>
            <w:rFonts w:cstheme="minorHAnsi"/>
          </w:rPr>
          <w:t>http://ec.europa.eu/science-environment-policy</w:t>
        </w:r>
      </w:hyperlink>
    </w:p>
    <w:p w14:paraId="6EF1A9B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ciberras, M., Jenkins, S. R., Mant, R., Kaiser, M. J., Hawkins, S. J., &amp; Pullin, A. S. (2015). Evaluating the relative conservation value of fully and partially protected marine areas. </w:t>
      </w:r>
      <w:r w:rsidRPr="00D36414">
        <w:rPr>
          <w:rFonts w:cstheme="minorHAnsi"/>
          <w:i/>
          <w:iCs/>
        </w:rPr>
        <w:t>Fish and Fisheries</w:t>
      </w:r>
      <w:r w:rsidRPr="00D36414">
        <w:rPr>
          <w:rFonts w:cstheme="minorHAnsi"/>
        </w:rPr>
        <w:t xml:space="preserve">, </w:t>
      </w:r>
      <w:r w:rsidRPr="00D36414">
        <w:rPr>
          <w:rFonts w:cstheme="minorHAnsi"/>
          <w:i/>
          <w:iCs/>
        </w:rPr>
        <w:t>16</w:t>
      </w:r>
      <w:r w:rsidRPr="00D36414">
        <w:rPr>
          <w:rFonts w:cstheme="minorHAnsi"/>
        </w:rPr>
        <w:t xml:space="preserve">(1), 58–77. </w:t>
      </w:r>
      <w:hyperlink r:id="rId1809" w:history="1">
        <w:r w:rsidRPr="00D36414">
          <w:rPr>
            <w:rStyle w:val="Hyperlink"/>
            <w:rFonts w:cstheme="minorHAnsi"/>
          </w:rPr>
          <w:t>https://doi.org/10.1111/faf.12044</w:t>
        </w:r>
      </w:hyperlink>
    </w:p>
    <w:p w14:paraId="4809B61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eaward, M. (2008). Environmental role of lichens. In T. H. Nash (Ed.), </w:t>
      </w:r>
      <w:r w:rsidRPr="00D36414">
        <w:rPr>
          <w:rFonts w:cstheme="minorHAnsi"/>
          <w:i/>
          <w:iCs/>
        </w:rPr>
        <w:t>Lichen Biology, 2</w:t>
      </w:r>
      <w:r w:rsidRPr="00D36414">
        <w:rPr>
          <w:rFonts w:cstheme="minorHAnsi"/>
          <w:i/>
          <w:iCs/>
          <w:vertAlign w:val="superscript"/>
        </w:rPr>
        <w:t>nd</w:t>
      </w:r>
      <w:r w:rsidRPr="00D36414">
        <w:rPr>
          <w:rFonts w:cstheme="minorHAnsi"/>
          <w:i/>
          <w:iCs/>
        </w:rPr>
        <w:t xml:space="preserve"> edition</w:t>
      </w:r>
      <w:r w:rsidRPr="00D36414">
        <w:rPr>
          <w:rFonts w:cstheme="minorHAnsi"/>
        </w:rPr>
        <w:t xml:space="preserve"> (pp. 274–298). Cambridge, UK: Cambridge University Press.</w:t>
      </w:r>
    </w:p>
    <w:p w14:paraId="379A6E2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Šebesta, J., Šamonil, P., Lacina, J., Oulehle, F., Houška, J., &amp; Buček, A. (2011). Acidification of primeval forests in the Ukraine Carpathians: Vegetation and soil changes over six decades. </w:t>
      </w:r>
      <w:r w:rsidRPr="00D36414">
        <w:rPr>
          <w:rFonts w:cstheme="minorHAnsi"/>
          <w:i/>
          <w:iCs/>
        </w:rPr>
        <w:t>Forest Ecology and Management</w:t>
      </w:r>
      <w:r w:rsidRPr="00D36414">
        <w:rPr>
          <w:rFonts w:cstheme="minorHAnsi"/>
        </w:rPr>
        <w:t xml:space="preserve">, </w:t>
      </w:r>
      <w:r w:rsidRPr="00D36414">
        <w:rPr>
          <w:rFonts w:cstheme="minorHAnsi"/>
          <w:i/>
          <w:iCs/>
        </w:rPr>
        <w:t>262</w:t>
      </w:r>
      <w:r w:rsidRPr="00D36414">
        <w:rPr>
          <w:rFonts w:cstheme="minorHAnsi"/>
        </w:rPr>
        <w:t xml:space="preserve">(7), 1265–1279. </w:t>
      </w:r>
      <w:hyperlink r:id="rId1810" w:history="1">
        <w:r w:rsidRPr="00D36414">
          <w:rPr>
            <w:rStyle w:val="Hyperlink"/>
            <w:rFonts w:cstheme="minorHAnsi"/>
          </w:rPr>
          <w:t>https://doi.org/10.1016/j.foreco.2011.06.024</w:t>
        </w:r>
      </w:hyperlink>
    </w:p>
    <w:p w14:paraId="3A8004E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edelnikova, N. V. (1988). Lichens. In </w:t>
      </w:r>
      <w:r w:rsidRPr="00D36414">
        <w:rPr>
          <w:rFonts w:cstheme="minorHAnsi"/>
          <w:i/>
          <w:iCs/>
        </w:rPr>
        <w:t>Red Book of Novosibirsk Oblast: Plants</w:t>
      </w:r>
      <w:r w:rsidRPr="00D36414">
        <w:rPr>
          <w:rFonts w:cstheme="minorHAnsi"/>
        </w:rPr>
        <w:t xml:space="preserve"> (pp. 123–129). Novosibirsk, USSR: Nauka.</w:t>
      </w:r>
    </w:p>
    <w:p w14:paraId="5C485F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eebens, H., Blackburn, T. M., Dyer, E. E., Genovesi, P., Hulme, P. E., Jeschke, J. M., Pagad, S., Pyšek, P., Winter, M., Arianoutsou, M., Bacher, S., Blasius, B., Brundu, G., Capinha, C., Celesti-Grapow, L., Dawson, W., Dullinger, S., Fuentes, N., Jäger, H., Kartesz, J., Kenis, M., Kreft, H., Kühn, I., Lenzner, B., Liebhold, A., Mosena, A., Moser, D., Nishino, M., Pearman, D., Pergl, J., Rabitsch, W., Rojas-Sandoval, J., Roques, A., Rorke, S., Rossinelli, S., Roy, H. E., Scalera, R., Schindler, S., Štajerová, K., Tokarska-Guzik, B., van Kleunen, M., Walker, K., Weigelt, P., Yamanaka, T., &amp; Essl, F. (2017). No saturation in the accumulation of alien species worldwide. </w:t>
      </w:r>
      <w:r w:rsidRPr="00D36414">
        <w:rPr>
          <w:rFonts w:cstheme="minorHAnsi"/>
          <w:i/>
          <w:iCs/>
        </w:rPr>
        <w:t>Nature Communications</w:t>
      </w:r>
      <w:r w:rsidRPr="00D36414">
        <w:rPr>
          <w:rFonts w:cstheme="minorHAnsi"/>
        </w:rPr>
        <w:t xml:space="preserve">, </w:t>
      </w:r>
      <w:r w:rsidRPr="00D36414">
        <w:rPr>
          <w:rFonts w:cstheme="minorHAnsi"/>
          <w:i/>
          <w:iCs/>
        </w:rPr>
        <w:t>8</w:t>
      </w:r>
      <w:r w:rsidRPr="00D36414">
        <w:rPr>
          <w:rFonts w:cstheme="minorHAnsi"/>
        </w:rPr>
        <w:t xml:space="preserve">, 14435. </w:t>
      </w:r>
      <w:hyperlink r:id="rId1811" w:history="1">
        <w:r w:rsidRPr="00D36414">
          <w:rPr>
            <w:rStyle w:val="Hyperlink"/>
            <w:rFonts w:cstheme="minorHAnsi"/>
          </w:rPr>
          <w:t>https://doi.org/10.1038/ncomms14435</w:t>
        </w:r>
      </w:hyperlink>
    </w:p>
    <w:p w14:paraId="5F95747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Šefferová Stanová, V., Šeffer, J., &amp; Janák, M. (2008). </w:t>
      </w:r>
      <w:r w:rsidRPr="00D36414">
        <w:rPr>
          <w:rFonts w:cstheme="minorHAnsi"/>
          <w:i/>
          <w:iCs/>
        </w:rPr>
        <w:t>Management of Natura 2000 habitats. Alkaline fens.</w:t>
      </w:r>
    </w:p>
    <w:p w14:paraId="03A20A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egerstråle, S. G. (1957). Baltic sea. </w:t>
      </w:r>
      <w:r w:rsidRPr="00D36414">
        <w:rPr>
          <w:rFonts w:cstheme="minorHAnsi"/>
          <w:i/>
          <w:iCs/>
        </w:rPr>
        <w:t>Geological Society of America Memoirs</w:t>
      </w:r>
      <w:r w:rsidRPr="00D36414">
        <w:rPr>
          <w:rFonts w:cstheme="minorHAnsi"/>
        </w:rPr>
        <w:t xml:space="preserve">, </w:t>
      </w:r>
      <w:r w:rsidRPr="00D36414">
        <w:rPr>
          <w:rFonts w:cstheme="minorHAnsi"/>
          <w:i/>
          <w:iCs/>
        </w:rPr>
        <w:t>67</w:t>
      </w:r>
      <w:r w:rsidRPr="00D36414">
        <w:rPr>
          <w:rFonts w:cstheme="minorHAnsi"/>
        </w:rPr>
        <w:t>, 751–800.</w:t>
      </w:r>
    </w:p>
    <w:p w14:paraId="7A6ECC06" w14:textId="77777777" w:rsidR="00ED7B7A" w:rsidRPr="00D36414" w:rsidRDefault="00ED7B7A" w:rsidP="00ED7B7A">
      <w:pPr>
        <w:widowControl w:val="0"/>
        <w:autoSpaceDE w:val="0"/>
        <w:autoSpaceDN w:val="0"/>
        <w:adjustRightInd w:val="0"/>
        <w:spacing w:before="120"/>
        <w:ind w:left="480" w:hanging="480"/>
        <w:rPr>
          <w:rFonts w:cstheme="minorHAnsi"/>
        </w:rPr>
      </w:pPr>
      <w:bookmarkStart w:id="1112" w:name="baep-author-id4"/>
      <w:r w:rsidRPr="00D36414">
        <w:rPr>
          <w:rFonts w:cstheme="minorHAnsi"/>
        </w:rPr>
        <w:t xml:space="preserve">Şekercioğlu, C. H., </w:t>
      </w:r>
      <w:bookmarkStart w:id="1113" w:name="baep-author-id5"/>
      <w:bookmarkEnd w:id="1112"/>
      <w:r w:rsidRPr="00D36414">
        <w:rPr>
          <w:rFonts w:cstheme="minorHAnsi"/>
        </w:rPr>
        <w:t xml:space="preserve">Anderson, S., </w:t>
      </w:r>
      <w:bookmarkStart w:id="1114" w:name="baep-author-id6"/>
      <w:bookmarkEnd w:id="1113"/>
      <w:r w:rsidRPr="00D36414">
        <w:rPr>
          <w:rFonts w:cstheme="minorHAnsi"/>
        </w:rPr>
        <w:t>Akçay, E</w:t>
      </w:r>
      <w:bookmarkStart w:id="1115" w:name="baep-author-id7"/>
      <w:bookmarkEnd w:id="1114"/>
      <w:r w:rsidRPr="00D36414">
        <w:rPr>
          <w:rFonts w:cstheme="minorHAnsi"/>
        </w:rPr>
        <w:t>., Bilgin, R</w:t>
      </w:r>
      <w:bookmarkStart w:id="1116" w:name="baep-author-id8"/>
      <w:bookmarkEnd w:id="1115"/>
      <w:r w:rsidRPr="00D36414">
        <w:rPr>
          <w:rFonts w:cstheme="minorHAnsi"/>
        </w:rPr>
        <w:t>., EmreCanf</w:t>
      </w:r>
      <w:bookmarkStart w:id="1117" w:name="baep-author-id9"/>
      <w:bookmarkEnd w:id="1116"/>
      <w:r w:rsidRPr="00D36414">
        <w:rPr>
          <w:rFonts w:cstheme="minorHAnsi"/>
        </w:rPr>
        <w:t>, Ö., Semiz, G.,</w:t>
      </w:r>
      <w:bookmarkStart w:id="1118" w:name="baep-author-id10"/>
      <w:bookmarkEnd w:id="1117"/>
      <w:r w:rsidRPr="00D36414">
        <w:rPr>
          <w:rFonts w:cstheme="minorHAnsi"/>
        </w:rPr>
        <w:t xml:space="preserve"> Tavşanoğlu, C., </w:t>
      </w:r>
      <w:bookmarkStart w:id="1119" w:name="baep-author-id11"/>
      <w:bookmarkEnd w:id="1118"/>
      <w:r w:rsidRPr="00D36414">
        <w:rPr>
          <w:rFonts w:cstheme="minorHAnsi"/>
        </w:rPr>
        <w:t xml:space="preserve">BakiYokeş, M., </w:t>
      </w:r>
      <w:bookmarkStart w:id="1120" w:name="baep-author-id12"/>
      <w:bookmarkEnd w:id="1119"/>
      <w:r w:rsidRPr="00D36414">
        <w:rPr>
          <w:rFonts w:cstheme="minorHAnsi"/>
        </w:rPr>
        <w:t xml:space="preserve">Soyumert, A., </w:t>
      </w:r>
      <w:bookmarkStart w:id="1121" w:name="baep-author-id13"/>
      <w:bookmarkEnd w:id="1120"/>
      <w:r w:rsidRPr="00D36414">
        <w:rPr>
          <w:rFonts w:cstheme="minorHAnsi"/>
        </w:rPr>
        <w:t xml:space="preserve">İpekdal, K., </w:t>
      </w:r>
      <w:bookmarkStart w:id="1122" w:name="baep-author-id14"/>
      <w:bookmarkEnd w:id="1121"/>
      <w:r w:rsidRPr="00D36414">
        <w:rPr>
          <w:rFonts w:cstheme="minorHAnsi"/>
        </w:rPr>
        <w:t xml:space="preserve">Sağlam, I. K., </w:t>
      </w:r>
      <w:bookmarkStart w:id="1123" w:name="baep-author-id15"/>
      <w:bookmarkEnd w:id="1122"/>
      <w:r w:rsidRPr="00D36414">
        <w:rPr>
          <w:rFonts w:cstheme="minorHAnsi"/>
        </w:rPr>
        <w:t xml:space="preserve">Yücel, M., </w:t>
      </w:r>
      <w:bookmarkStart w:id="1124" w:name="baep-author-id16"/>
      <w:bookmarkEnd w:id="1123"/>
      <w:r w:rsidRPr="00D36414">
        <w:rPr>
          <w:rFonts w:cstheme="minorHAnsi"/>
        </w:rPr>
        <w:t>&amp; Nüzhet Dalfes</w:t>
      </w:r>
      <w:bookmarkEnd w:id="1124"/>
      <w:r w:rsidRPr="00D36414">
        <w:rPr>
          <w:rFonts w:cstheme="minorHAnsi"/>
        </w:rPr>
        <w:t xml:space="preserve">, J. (2011). Turkey’s globally important biodiversity in crisis. </w:t>
      </w:r>
      <w:r w:rsidRPr="00D36414">
        <w:rPr>
          <w:rFonts w:cstheme="minorHAnsi"/>
          <w:i/>
          <w:iCs/>
        </w:rPr>
        <w:t>Biological Conservation</w:t>
      </w:r>
      <w:r w:rsidRPr="00D36414">
        <w:rPr>
          <w:rFonts w:cstheme="minorHAnsi"/>
        </w:rPr>
        <w:t xml:space="preserve">, </w:t>
      </w:r>
      <w:r w:rsidRPr="00D36414">
        <w:rPr>
          <w:rFonts w:cstheme="minorHAnsi"/>
          <w:i/>
          <w:iCs/>
        </w:rPr>
        <w:t>144</w:t>
      </w:r>
      <w:r w:rsidRPr="00D36414">
        <w:rPr>
          <w:rFonts w:cstheme="minorHAnsi"/>
        </w:rPr>
        <w:t xml:space="preserve">(12), 2752–2769. </w:t>
      </w:r>
      <w:hyperlink r:id="rId1812" w:history="1">
        <w:r w:rsidRPr="00D36414">
          <w:rPr>
            <w:rStyle w:val="Hyperlink"/>
            <w:rFonts w:cstheme="minorHAnsi"/>
          </w:rPr>
          <w:t>https://doi.org/10.1016/j.biocon.2011.06.025</w:t>
        </w:r>
      </w:hyperlink>
      <w:r w:rsidRPr="00D36414">
        <w:rPr>
          <w:rFonts w:cstheme="minorHAnsi"/>
        </w:rPr>
        <w:t xml:space="preserve"> </w:t>
      </w:r>
    </w:p>
    <w:p w14:paraId="0795FF8A" w14:textId="747A40EC"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elvi, F., Carrari, E., &amp; Coppi, A. (2016). Impact of pine invasion on the taxonomic and phylogenetic diversity of a relict Mediterranean forest ecosystem. </w:t>
      </w:r>
      <w:r w:rsidRPr="00D36414">
        <w:rPr>
          <w:rFonts w:cstheme="minorHAnsi"/>
          <w:i/>
          <w:iCs/>
        </w:rPr>
        <w:t>Forest Ecology and Management</w:t>
      </w:r>
      <w:r w:rsidRPr="00D36414">
        <w:rPr>
          <w:rFonts w:cstheme="minorHAnsi"/>
        </w:rPr>
        <w:t xml:space="preserve">, </w:t>
      </w:r>
      <w:r w:rsidRPr="00D36414">
        <w:rPr>
          <w:rFonts w:cstheme="minorHAnsi"/>
          <w:i/>
          <w:iCs/>
        </w:rPr>
        <w:t>367</w:t>
      </w:r>
      <w:r w:rsidRPr="00D36414">
        <w:rPr>
          <w:rFonts w:cstheme="minorHAnsi"/>
        </w:rPr>
        <w:t xml:space="preserve">, 1–11. </w:t>
      </w:r>
      <w:hyperlink r:id="rId1813" w:history="1">
        <w:r w:rsidR="001618D9" w:rsidRPr="00166038">
          <w:rPr>
            <w:rStyle w:val="Hyperlink"/>
            <w:rFonts w:cstheme="minorHAnsi"/>
          </w:rPr>
          <w:t>http://doi.org/10.1016/j.foreco.2016.02.013</w:t>
        </w:r>
      </w:hyperlink>
      <w:r w:rsidR="001618D9">
        <w:rPr>
          <w:rFonts w:cstheme="minorHAnsi"/>
        </w:rPr>
        <w:t xml:space="preserve"> </w:t>
      </w:r>
    </w:p>
    <w:p w14:paraId="2079004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enn-irlet, B., Heilmann-Clausen, J., Genney, D., &amp; Dahlberg, A. (2007). Guidance for Conservation of </w:t>
      </w:r>
      <w:r w:rsidRPr="00D36414">
        <w:rPr>
          <w:rFonts w:cstheme="minorHAnsi"/>
        </w:rPr>
        <w:lastRenderedPageBreak/>
        <w:t xml:space="preserve">Macrofungi in Europe. </w:t>
      </w:r>
      <w:r w:rsidRPr="00D36414">
        <w:rPr>
          <w:rFonts w:cstheme="minorHAnsi"/>
          <w:iCs/>
        </w:rPr>
        <w:t xml:space="preserve">Retrieved from </w:t>
      </w:r>
      <w:hyperlink r:id="rId1814" w:history="1">
        <w:r w:rsidRPr="00D36414">
          <w:rPr>
            <w:rStyle w:val="Hyperlink"/>
            <w:rFonts w:cstheme="minorHAnsi"/>
            <w:iCs/>
          </w:rPr>
          <w:t>https://www.wsl.ch/eccf/Guidance_Fungi.pdf</w:t>
        </w:r>
      </w:hyperlink>
      <w:r w:rsidRPr="00D36414">
        <w:rPr>
          <w:rFonts w:cstheme="minorHAnsi"/>
          <w:iCs/>
        </w:rPr>
        <w:t xml:space="preserve"> </w:t>
      </w:r>
    </w:p>
    <w:p w14:paraId="5D0BEDD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Serusiaux, E. (1989). </w:t>
      </w:r>
      <w:r w:rsidRPr="00D36414">
        <w:rPr>
          <w:rFonts w:cstheme="minorHAnsi"/>
          <w:i/>
          <w:iCs/>
          <w:lang w:val="fr-CH"/>
        </w:rPr>
        <w:t>Liste rouge des Macrilichens dans la communaute Europeenne [Red list of Macrilichens in the European Community]</w:t>
      </w:r>
      <w:r w:rsidRPr="00D36414">
        <w:rPr>
          <w:rFonts w:cstheme="minorHAnsi"/>
          <w:lang w:val="fr-CH"/>
        </w:rPr>
        <w:t xml:space="preserve">. </w:t>
      </w:r>
      <w:r w:rsidRPr="00D36414">
        <w:rPr>
          <w:rFonts w:cstheme="minorHAnsi"/>
        </w:rPr>
        <w:t xml:space="preserve">Liège, Belgium: Université de Liège. Retrieved from </w:t>
      </w:r>
      <w:hyperlink r:id="rId1815" w:history="1">
        <w:r w:rsidRPr="00D36414">
          <w:rPr>
            <w:rStyle w:val="Hyperlink"/>
            <w:rFonts w:cstheme="minorHAnsi"/>
          </w:rPr>
          <w:t>http://hdl.handle.net/2268/138066</w:t>
        </w:r>
      </w:hyperlink>
    </w:p>
    <w:p w14:paraId="2DB059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eldon, R. D., Kamp, J., Koshkin, M., Urazaliev, R., Iskakov, T., Field, R., Salemgareev, A. R., Khrokov, V. V., Zhuly, V. A. Skylarenko, S. L., &amp; Donald, P. F. (2013). Breeding ecology of the globally threatened sociable lapwing </w:t>
      </w:r>
      <w:r w:rsidRPr="00D36414">
        <w:rPr>
          <w:rFonts w:cstheme="minorHAnsi"/>
          <w:i/>
        </w:rPr>
        <w:t>Vanellus gregarius</w:t>
      </w:r>
      <w:r w:rsidRPr="00D36414">
        <w:rPr>
          <w:rFonts w:cstheme="minorHAnsi"/>
        </w:rPr>
        <w:t xml:space="preserve"> and the demographic drivers of recent declines. </w:t>
      </w:r>
      <w:r w:rsidRPr="00D36414">
        <w:rPr>
          <w:rFonts w:cstheme="minorHAnsi"/>
          <w:i/>
          <w:iCs/>
        </w:rPr>
        <w:t>Journal of Ornithology</w:t>
      </w:r>
      <w:r w:rsidRPr="00D36414">
        <w:rPr>
          <w:rFonts w:cstheme="minorHAnsi"/>
        </w:rPr>
        <w:t xml:space="preserve">, </w:t>
      </w:r>
      <w:r w:rsidRPr="00D36414">
        <w:rPr>
          <w:rFonts w:cstheme="minorHAnsi"/>
          <w:i/>
          <w:iCs/>
        </w:rPr>
        <w:t>154</w:t>
      </w:r>
      <w:r w:rsidRPr="00D36414">
        <w:rPr>
          <w:rFonts w:cstheme="minorHAnsi"/>
        </w:rPr>
        <w:t xml:space="preserve">, 501–516. </w:t>
      </w:r>
      <w:hyperlink r:id="rId1816" w:history="1">
        <w:r w:rsidRPr="00D36414">
          <w:rPr>
            <w:rStyle w:val="Hyperlink"/>
            <w:rFonts w:cstheme="minorHAnsi"/>
          </w:rPr>
          <w:t>https://doi.org/10.1007/s10336-012-0921-4</w:t>
        </w:r>
      </w:hyperlink>
    </w:p>
    <w:p w14:paraId="616E06E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elyak-Sosonka, Y. R. (1996). </w:t>
      </w:r>
      <w:r w:rsidRPr="00D36414">
        <w:rPr>
          <w:rFonts w:cstheme="minorHAnsi"/>
          <w:i/>
          <w:iCs/>
        </w:rPr>
        <w:t>Chervona Kniga Ukrainy - Roslinniy Svit [Red Data Book of Ukraine - Plant Kingdom]</w:t>
      </w:r>
      <w:r w:rsidRPr="00D36414">
        <w:rPr>
          <w:rFonts w:cstheme="minorHAnsi"/>
        </w:rPr>
        <w:t>. Kiev, Ukraine: Ukrainskaya Enciklopedia.</w:t>
      </w:r>
    </w:p>
    <w:p w14:paraId="550B0A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evchenko, V. V., &amp; Datsky, A. V. (2014). </w:t>
      </w:r>
      <w:r w:rsidRPr="00D36414">
        <w:rPr>
          <w:rFonts w:cstheme="minorHAnsi"/>
          <w:i/>
          <w:iCs/>
        </w:rPr>
        <w:t>Биоэкономика использования промысловых ресурсов минтая Северной Пацифики [Bioeconomics of Alaska Pollack fishery resources using in North Pacific]</w:t>
      </w:r>
      <w:r w:rsidRPr="00D36414">
        <w:rPr>
          <w:rFonts w:cstheme="minorHAnsi"/>
        </w:rPr>
        <w:t>. Moscow, Russian Federation: Publishing House VNIRO.</w:t>
      </w:r>
    </w:p>
    <w:p w14:paraId="23A4A0D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iganova, T. A. [Шиганова, Т. А.]. (2000). Некоторые итоги изучения биологии вселенца </w:t>
      </w:r>
      <w:r w:rsidRPr="00D36414">
        <w:rPr>
          <w:rFonts w:cstheme="minorHAnsi"/>
          <w:i/>
        </w:rPr>
        <w:t>M. leidyi</w:t>
      </w:r>
      <w:r w:rsidRPr="00D36414">
        <w:rPr>
          <w:rFonts w:cstheme="minorHAnsi"/>
        </w:rPr>
        <w:t xml:space="preserve"> (A. Agassiz) в Черном море [Some results of studying the biology of the invader </w:t>
      </w:r>
      <w:r w:rsidRPr="00D36414">
        <w:rPr>
          <w:rFonts w:cstheme="minorHAnsi"/>
          <w:i/>
        </w:rPr>
        <w:t>M. leidyi</w:t>
      </w:r>
      <w:r w:rsidRPr="00D36414">
        <w:rPr>
          <w:rFonts w:cstheme="minorHAnsi"/>
        </w:rPr>
        <w:t xml:space="preserve"> (A. Agassiz) in the Black Sea]. In S. P. Volovik (Ed.), </w:t>
      </w:r>
      <w:r w:rsidRPr="00D36414">
        <w:rPr>
          <w:rFonts w:cstheme="minorHAnsi"/>
          <w:i/>
          <w:iCs/>
        </w:rPr>
        <w:t>Гребневик Mnemiopsis leidyi (A. Agassiz) в Азовском и Черном морях и последствия его вселения [Ctenophore Mnemiopsis leidyi (A. Agassiz) in the Azov and Black seas and the consequences of its invasion]</w:t>
      </w:r>
      <w:r w:rsidRPr="00D36414">
        <w:rPr>
          <w:rFonts w:cstheme="minorHAnsi"/>
        </w:rPr>
        <w:t xml:space="preserve"> (pp. 33–75). Rostov-on-Don, Russian Federation: </w:t>
      </w:r>
      <w:r w:rsidRPr="00D36414">
        <w:rPr>
          <w:rFonts w:cstheme="minorHAnsi"/>
          <w:lang w:val="ru-RU"/>
        </w:rPr>
        <w:t xml:space="preserve">БКИ </w:t>
      </w:r>
      <w:r w:rsidRPr="00D36414">
        <w:rPr>
          <w:rFonts w:cstheme="minorHAnsi"/>
        </w:rPr>
        <w:t xml:space="preserve">[BKI]. </w:t>
      </w:r>
    </w:p>
    <w:p w14:paraId="7DBBB28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iganova, T. A., Bulgakova, Y. V., Sorokin, P. Y., &amp; Lukashev, Y. F. [Шиганова, Т. А., Булгакова, Ю. В., Сорокин, П. Ю., &amp; Лукашев, Ю. Ф.]. (2000). Результаты исследований нового вселенца Beroe ovata в Черном море [Investigation of a new settler </w:t>
      </w:r>
      <w:r w:rsidRPr="00D36414">
        <w:rPr>
          <w:rFonts w:cstheme="minorHAnsi"/>
          <w:i/>
        </w:rPr>
        <w:t>Beroe ovata</w:t>
      </w:r>
      <w:r w:rsidRPr="00D36414">
        <w:rPr>
          <w:rFonts w:cstheme="minorHAnsi"/>
        </w:rPr>
        <w:t xml:space="preserve"> in the Black Sea]. </w:t>
      </w:r>
      <w:r w:rsidRPr="00D36414">
        <w:rPr>
          <w:rFonts w:cstheme="minorHAnsi"/>
          <w:i/>
        </w:rPr>
        <w:t>Известия Академии Наук, Серия Биологическая [Proceedings of the Academy of Sciences, Biological Series], 2,</w:t>
      </w:r>
      <w:r w:rsidRPr="00D36414">
        <w:rPr>
          <w:rFonts w:cstheme="minorHAnsi"/>
        </w:rPr>
        <w:t xml:space="preserve"> 247–256.</w:t>
      </w:r>
    </w:p>
    <w:p w14:paraId="24BC84AA" w14:textId="77777777" w:rsidR="00ED7B7A" w:rsidRPr="00D36414" w:rsidRDefault="00ED7B7A" w:rsidP="00ED7B7A">
      <w:pPr>
        <w:spacing w:before="120"/>
        <w:ind w:left="567" w:hanging="567"/>
        <w:rPr>
          <w:rFonts w:cstheme="minorHAnsi"/>
        </w:rPr>
      </w:pPr>
      <w:r w:rsidRPr="00D36414">
        <w:rPr>
          <w:rFonts w:cstheme="minorHAnsi"/>
        </w:rPr>
        <w:t xml:space="preserve">Shore, R. F., Fletcher, M. R., &amp; Walker, L. A. (2003). Agricultural pesticides and mammals in Britain. In: F. Tattersall &amp; W. Manley (Eds.), </w:t>
      </w:r>
      <w:r w:rsidRPr="00D36414">
        <w:rPr>
          <w:rFonts w:cstheme="minorHAnsi"/>
          <w:i/>
        </w:rPr>
        <w:t xml:space="preserve">Conservation and conflict. Mammals and farming in </w:t>
      </w:r>
      <w:r w:rsidRPr="00D36414">
        <w:rPr>
          <w:rFonts w:cstheme="minorHAnsi"/>
        </w:rPr>
        <w:t>Britain (pp. 37–50). Otley, UK: Westbury Publishing.</w:t>
      </w:r>
    </w:p>
    <w:p w14:paraId="6F3A3A68" w14:textId="77777777" w:rsidR="00ED7B7A" w:rsidRPr="00D36414" w:rsidRDefault="00ED7B7A" w:rsidP="00ED7B7A">
      <w:pPr>
        <w:spacing w:before="120"/>
        <w:ind w:left="567" w:hanging="567"/>
        <w:rPr>
          <w:rFonts w:cstheme="minorHAnsi"/>
        </w:rPr>
      </w:pPr>
      <w:r w:rsidRPr="00D36414">
        <w:rPr>
          <w:rFonts w:cstheme="minorHAnsi"/>
        </w:rPr>
        <w:t xml:space="preserve">Shukurov, E. Dj. [Шукуров, Э. Дж.]. (2007). </w:t>
      </w:r>
      <w:r w:rsidRPr="00D36414">
        <w:rPr>
          <w:rFonts w:cstheme="minorHAnsi"/>
          <w:i/>
          <w:iCs/>
        </w:rPr>
        <w:t>Сочинения [Compositions]</w:t>
      </w:r>
      <w:r w:rsidRPr="00D36414">
        <w:rPr>
          <w:rFonts w:cstheme="minorHAnsi"/>
        </w:rPr>
        <w:t xml:space="preserve">. Bishkek, </w:t>
      </w:r>
      <w:r w:rsidRPr="00D36414">
        <w:rPr>
          <w:rFonts w:cstheme="minorHAnsi"/>
          <w:bCs/>
        </w:rPr>
        <w:t>Kyrgyzstan</w:t>
      </w:r>
      <w:r w:rsidRPr="00D36414">
        <w:rPr>
          <w:rFonts w:cstheme="minorHAnsi"/>
        </w:rPr>
        <w:t xml:space="preserve">: БИОМ [BIOM]. Retrieved from </w:t>
      </w:r>
      <w:hyperlink r:id="rId1817" w:history="1">
        <w:r w:rsidRPr="00D36414">
          <w:rPr>
            <w:rStyle w:val="Hyperlink"/>
            <w:rFonts w:cstheme="minorHAnsi"/>
          </w:rPr>
          <w:t>https://s3.eu-central-1.amazonaws.com/biom/lib/book/shukurov_compositions.pdf</w:t>
        </w:r>
      </w:hyperlink>
    </w:p>
    <w:p w14:paraId="27DFA104" w14:textId="77777777" w:rsidR="00ED7B7A" w:rsidRPr="00D36414" w:rsidRDefault="00ED7B7A" w:rsidP="00ED7B7A">
      <w:pPr>
        <w:spacing w:before="120"/>
        <w:ind w:left="567" w:hanging="567"/>
        <w:rPr>
          <w:rFonts w:cstheme="minorHAnsi"/>
        </w:rPr>
      </w:pPr>
      <w:r w:rsidRPr="00D36414">
        <w:rPr>
          <w:rFonts w:cstheme="minorHAnsi"/>
        </w:rPr>
        <w:t xml:space="preserve">Shukurov, E. Dj. [Шукуров, Э. Дж.]. (2009). </w:t>
      </w:r>
      <w:r w:rsidRPr="00D36414">
        <w:rPr>
          <w:rFonts w:cstheme="minorHAnsi"/>
          <w:i/>
          <w:iCs/>
        </w:rPr>
        <w:t>Природные основы устойчивого развития Кыргызстана [Natural basis of sustainable development in Kyrgyzstan]</w:t>
      </w:r>
      <w:r w:rsidRPr="00D36414">
        <w:rPr>
          <w:rFonts w:cstheme="minorHAnsi"/>
        </w:rPr>
        <w:t xml:space="preserve">. Bishkek, </w:t>
      </w:r>
      <w:r w:rsidRPr="00D36414">
        <w:rPr>
          <w:rFonts w:cstheme="minorHAnsi"/>
          <w:bCs/>
        </w:rPr>
        <w:t>Kyrgyzstan</w:t>
      </w:r>
      <w:r w:rsidRPr="00D36414">
        <w:rPr>
          <w:rFonts w:cstheme="minorHAnsi"/>
        </w:rPr>
        <w:t>: Regional Expert Centre on education for sustainable development.</w:t>
      </w:r>
    </w:p>
    <w:p w14:paraId="4930EC65" w14:textId="77777777" w:rsidR="00ED7B7A" w:rsidRPr="00D36414" w:rsidRDefault="00ED7B7A" w:rsidP="00ED7B7A">
      <w:pPr>
        <w:spacing w:before="120"/>
        <w:ind w:left="567" w:hanging="567"/>
        <w:rPr>
          <w:rFonts w:cstheme="minorHAnsi"/>
        </w:rPr>
      </w:pPr>
      <w:r w:rsidRPr="00D36414">
        <w:rPr>
          <w:rFonts w:cstheme="minorHAnsi"/>
        </w:rPr>
        <w:t xml:space="preserve">Shukurov, E. Dj, Mitropolsky, O. V., Talskykh, V. N., Zhodubaeva, L. Y., &amp; Shevchenko, V. V. [Шукуров, Э. Дж., Митропольский, О. В., Тальских, В. Н., Жолдубаева, Л. Ы., &amp; Шевченко, В. В.]. (2005). </w:t>
      </w:r>
      <w:r w:rsidRPr="00D36414">
        <w:rPr>
          <w:rFonts w:cstheme="minorHAnsi"/>
          <w:i/>
          <w:iCs/>
        </w:rPr>
        <w:t>Атлас биологического разнообразия Западного-Тянь-Шаня [Atlas of biological diversity of western Tien Shan]</w:t>
      </w:r>
      <w:r w:rsidRPr="00D36414">
        <w:rPr>
          <w:rFonts w:cstheme="minorHAnsi"/>
        </w:rPr>
        <w:t>. Bishkek, Kyrgyzstan: ОсОО «Бисмарк»</w:t>
      </w:r>
      <w:r w:rsidRPr="00D36414" w:rsidDel="00502A14">
        <w:rPr>
          <w:rFonts w:cstheme="minorHAnsi"/>
        </w:rPr>
        <w:t xml:space="preserve"> </w:t>
      </w:r>
      <w:r w:rsidRPr="00D36414">
        <w:rPr>
          <w:rFonts w:cstheme="minorHAnsi"/>
        </w:rPr>
        <w:t xml:space="preserve">[LLC "Bismark”]. Retrieved from </w:t>
      </w:r>
      <w:hyperlink r:id="rId1818" w:history="1">
        <w:r w:rsidRPr="00D36414">
          <w:rPr>
            <w:rStyle w:val="Hyperlink"/>
            <w:rFonts w:cstheme="minorHAnsi"/>
          </w:rPr>
          <w:t>https://s3.eu-central-1.amazonaws.com/biom/lib/book/atlas_biodiv_west_tian_shan.pdf</w:t>
        </w:r>
      </w:hyperlink>
    </w:p>
    <w:p w14:paraId="74E9C5A4" w14:textId="77777777" w:rsidR="00ED7B7A" w:rsidRPr="00D36414" w:rsidRDefault="00ED7B7A" w:rsidP="00ED7B7A">
      <w:pPr>
        <w:spacing w:before="120"/>
        <w:ind w:left="567" w:hanging="567"/>
        <w:rPr>
          <w:rFonts w:cstheme="minorHAnsi"/>
        </w:rPr>
      </w:pPr>
      <w:r w:rsidRPr="00D36414">
        <w:rPr>
          <w:rFonts w:cstheme="minorHAnsi"/>
        </w:rPr>
        <w:t xml:space="preserve">Shukurov, E. Dj., Korotenko, V. A., Kirilenko, V. A., Vashneva, N. S., &amp; Domashov, I. A. [Шукуров, Э. Дж., Коротенко, В. А., Кириленко, В. А., Вашнева, Н. С., &amp; Домашов, И. А.]. (2015). Экологическая безопасность в контексте устойчивого развития Кыргызстана [Environmental safety of Kyrgyzstan in the context of sustainable development]. Bishkek, </w:t>
      </w:r>
      <w:r w:rsidRPr="00D36414">
        <w:rPr>
          <w:rFonts w:cstheme="minorHAnsi"/>
          <w:bCs/>
        </w:rPr>
        <w:t>Kyrgyzstan: БИОМ [BIOM].</w:t>
      </w:r>
    </w:p>
    <w:p w14:paraId="4750147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ukurov, E. Dj. [Шукуров, Э. Дж.]. (2016). </w:t>
      </w:r>
      <w:r w:rsidRPr="00D36414">
        <w:rPr>
          <w:rFonts w:cstheme="minorHAnsi"/>
          <w:i/>
          <w:iCs/>
        </w:rPr>
        <w:t xml:space="preserve">Зоогеография Кыргызстана [Zoogeography of </w:t>
      </w:r>
      <w:r w:rsidRPr="00D36414">
        <w:rPr>
          <w:rFonts w:cstheme="minorHAnsi"/>
          <w:i/>
          <w:iCs/>
        </w:rPr>
        <w:lastRenderedPageBreak/>
        <w:t>Kyrgyzstan]</w:t>
      </w:r>
      <w:r w:rsidRPr="00D36414">
        <w:rPr>
          <w:rFonts w:cstheme="minorHAnsi"/>
        </w:rPr>
        <w:t xml:space="preserve">. Bishkek, </w:t>
      </w:r>
      <w:r w:rsidRPr="00D36414">
        <w:rPr>
          <w:rFonts w:cstheme="minorHAnsi"/>
          <w:iCs/>
        </w:rPr>
        <w:t>Kyrgyzstan</w:t>
      </w:r>
      <w:r w:rsidRPr="00D36414">
        <w:rPr>
          <w:rFonts w:cstheme="minorHAnsi"/>
        </w:rPr>
        <w:t xml:space="preserve">: БИОМ [BIOM]. Retrieved from </w:t>
      </w:r>
      <w:hyperlink r:id="rId1819" w:history="1">
        <w:r w:rsidRPr="00D36414">
          <w:rPr>
            <w:rStyle w:val="Hyperlink"/>
            <w:rFonts w:cstheme="minorHAnsi"/>
          </w:rPr>
          <w:t>https://s3.eu-central-1.amazonaws.com/biom/work/pub/zoogeo.pdf</w:t>
        </w:r>
      </w:hyperlink>
      <w:r w:rsidRPr="00D36414">
        <w:rPr>
          <w:rFonts w:cstheme="minorHAnsi"/>
        </w:rPr>
        <w:t xml:space="preserve"> </w:t>
      </w:r>
    </w:p>
    <w:p w14:paraId="662D3A9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uman, J. K., &amp; Shugart, H. H. (2009). Evaluating the sensitivity of Eurasian forest biomass to climate change using a dynamic vegetation model. </w:t>
      </w:r>
      <w:r w:rsidRPr="00D36414">
        <w:rPr>
          <w:rFonts w:cstheme="minorHAnsi"/>
          <w:i/>
          <w:iCs/>
        </w:rPr>
        <w:t>Environmental Research Letters</w:t>
      </w:r>
      <w:r w:rsidRPr="00D36414">
        <w:rPr>
          <w:rFonts w:cstheme="minorHAnsi"/>
        </w:rPr>
        <w:t xml:space="preserve">, </w:t>
      </w:r>
      <w:r w:rsidRPr="00D36414">
        <w:rPr>
          <w:rFonts w:cstheme="minorHAnsi"/>
          <w:i/>
          <w:iCs/>
        </w:rPr>
        <w:t>4</w:t>
      </w:r>
      <w:r w:rsidRPr="00D36414">
        <w:rPr>
          <w:rFonts w:cstheme="minorHAnsi"/>
        </w:rPr>
        <w:t xml:space="preserve">(4), 45024. </w:t>
      </w:r>
      <w:hyperlink r:id="rId1820" w:history="1">
        <w:r w:rsidRPr="00D36414">
          <w:rPr>
            <w:rStyle w:val="Hyperlink"/>
            <w:rFonts w:cstheme="minorHAnsi"/>
          </w:rPr>
          <w:t>https://doi.org/10.1088/1748-9326/4/4/045024</w:t>
        </w:r>
      </w:hyperlink>
      <w:r w:rsidRPr="00D36414">
        <w:rPr>
          <w:rFonts w:cstheme="minorHAnsi"/>
        </w:rPr>
        <w:t xml:space="preserve"> </w:t>
      </w:r>
    </w:p>
    <w:p w14:paraId="702DC9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Shuntov, V. P., &amp; Temnykh, O. S. [</w:t>
      </w:r>
      <w:r w:rsidRPr="00D36414">
        <w:rPr>
          <w:rFonts w:cstheme="minorHAnsi"/>
          <w:lang w:val="ru-RU"/>
        </w:rPr>
        <w:t>Шунтов</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П</w:t>
      </w:r>
      <w:r w:rsidRPr="00D36414">
        <w:rPr>
          <w:rFonts w:cstheme="minorHAnsi"/>
        </w:rPr>
        <w:t xml:space="preserve">., &amp; </w:t>
      </w:r>
      <w:r w:rsidRPr="00D36414">
        <w:rPr>
          <w:rFonts w:cstheme="minorHAnsi"/>
          <w:lang w:val="ru-RU"/>
        </w:rPr>
        <w:t>Темных</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С</w:t>
      </w:r>
      <w:r w:rsidRPr="00D36414">
        <w:rPr>
          <w:rFonts w:cstheme="minorHAnsi"/>
        </w:rPr>
        <w:t xml:space="preserve">.]. (2013). Иллюзии и реалии экосистемного подхода к изучению и управлению морскими и океаническими биологическими ресурсами [Illusions and realities of the ecosystem approach to the study and management of marine and oceanic biological resources]. </w:t>
      </w:r>
      <w:r w:rsidRPr="00D36414">
        <w:rPr>
          <w:rFonts w:cstheme="minorHAnsi"/>
          <w:i/>
          <w:iCs/>
        </w:rPr>
        <w:t>Известия ТИНРО [Izvestiya TINRO]</w:t>
      </w:r>
      <w:r w:rsidRPr="00D36414">
        <w:rPr>
          <w:rFonts w:cstheme="minorHAnsi"/>
        </w:rPr>
        <w:t xml:space="preserve">, </w:t>
      </w:r>
      <w:r w:rsidRPr="00D36414">
        <w:rPr>
          <w:rFonts w:cstheme="minorHAnsi"/>
          <w:i/>
          <w:iCs/>
        </w:rPr>
        <w:t>173</w:t>
      </w:r>
      <w:r w:rsidRPr="00D36414">
        <w:rPr>
          <w:rFonts w:cstheme="minorHAnsi"/>
        </w:rPr>
        <w:t xml:space="preserve">, 3–29. </w:t>
      </w:r>
    </w:p>
    <w:p w14:paraId="279C513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hurin, J. B., Winder, M., Adrian, R., Keller, W. B., Matthews, B., Paterson, A. M., Paterson, M. J., Pinel-Alloul, B., Rusak, J. A., &amp; Yan, N. D. (2010). Environmental stability and lake zooplankton diversity - contrasting effects of chemical and thermal variability. </w:t>
      </w:r>
      <w:r w:rsidRPr="00D36414">
        <w:rPr>
          <w:rFonts w:cstheme="minorHAnsi"/>
          <w:i/>
          <w:iCs/>
        </w:rPr>
        <w:t>Ecology Letters</w:t>
      </w:r>
      <w:r w:rsidRPr="00D36414">
        <w:rPr>
          <w:rFonts w:cstheme="minorHAnsi"/>
        </w:rPr>
        <w:t xml:space="preserve">, </w:t>
      </w:r>
      <w:r w:rsidRPr="00D36414">
        <w:rPr>
          <w:rFonts w:cstheme="minorHAnsi"/>
          <w:i/>
          <w:iCs/>
        </w:rPr>
        <w:t>13</w:t>
      </w:r>
      <w:r w:rsidRPr="00D36414">
        <w:rPr>
          <w:rFonts w:cstheme="minorHAnsi"/>
        </w:rPr>
        <w:t xml:space="preserve">(4), 453–463. </w:t>
      </w:r>
      <w:hyperlink r:id="rId1821" w:history="1">
        <w:r w:rsidRPr="00D36414">
          <w:rPr>
            <w:rStyle w:val="Hyperlink"/>
            <w:rFonts w:cstheme="minorHAnsi"/>
          </w:rPr>
          <w:t>https://doi.org/10.1111/j.1461-0248.2009.01438.x</w:t>
        </w:r>
      </w:hyperlink>
    </w:p>
    <w:p w14:paraId="32E3B7D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Shustov, M. V. [</w:t>
      </w:r>
      <w:r w:rsidRPr="00D36414">
        <w:rPr>
          <w:rFonts w:cstheme="minorHAnsi"/>
          <w:lang w:val="ru-RU"/>
        </w:rPr>
        <w:t>Шустов</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В</w:t>
      </w:r>
      <w:r w:rsidRPr="00D36414">
        <w:rPr>
          <w:rFonts w:cstheme="minorHAnsi"/>
        </w:rPr>
        <w:t xml:space="preserve">.]. (2015). </w:t>
      </w:r>
      <w:r w:rsidRPr="00D36414">
        <w:rPr>
          <w:rFonts w:cstheme="minorHAnsi"/>
          <w:lang w:val="ru-RU"/>
        </w:rPr>
        <w:t>Лишайники</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Красных</w:t>
      </w:r>
      <w:r w:rsidRPr="00D36414">
        <w:rPr>
          <w:rFonts w:cstheme="minorHAnsi"/>
        </w:rPr>
        <w:t xml:space="preserve"> </w:t>
      </w:r>
      <w:r w:rsidRPr="00D36414">
        <w:rPr>
          <w:rFonts w:cstheme="minorHAnsi"/>
          <w:lang w:val="ru-RU"/>
        </w:rPr>
        <w:t>книгах</w:t>
      </w:r>
      <w:r w:rsidRPr="00D36414">
        <w:rPr>
          <w:rFonts w:cstheme="minorHAnsi"/>
        </w:rPr>
        <w:t xml:space="preserve"> </w:t>
      </w:r>
      <w:r w:rsidRPr="00D36414">
        <w:rPr>
          <w:rFonts w:cstheme="minorHAnsi"/>
          <w:lang w:val="ru-RU"/>
        </w:rPr>
        <w:t>Ульяновской</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Самарской</w:t>
      </w:r>
      <w:r w:rsidRPr="00D36414">
        <w:rPr>
          <w:rFonts w:cstheme="minorHAnsi"/>
        </w:rPr>
        <w:t xml:space="preserve"> </w:t>
      </w:r>
      <w:r w:rsidRPr="00D36414">
        <w:rPr>
          <w:rFonts w:cstheme="minorHAnsi"/>
          <w:lang w:val="ru-RU"/>
        </w:rPr>
        <w:t>областей</w:t>
      </w:r>
      <w:r w:rsidRPr="00D36414">
        <w:rPr>
          <w:rFonts w:cstheme="minorHAnsi"/>
        </w:rPr>
        <w:t xml:space="preserve"> [Red List of lichens in the Uliyanovsk and the Samara region].</w:t>
      </w:r>
      <w:r w:rsidRPr="00D36414">
        <w:rPr>
          <w:rFonts w:cstheme="minorHAnsi"/>
          <w:i/>
        </w:rPr>
        <w:t xml:space="preserve"> </w:t>
      </w:r>
      <w:r w:rsidRPr="00D36414">
        <w:rPr>
          <w:rFonts w:cstheme="minorHAnsi"/>
          <w:i/>
          <w:lang w:val="ru-RU"/>
        </w:rPr>
        <w:t>Известия</w:t>
      </w:r>
      <w:r w:rsidRPr="00D36414">
        <w:rPr>
          <w:rFonts w:cstheme="minorHAnsi"/>
          <w:i/>
        </w:rPr>
        <w:t xml:space="preserve"> </w:t>
      </w:r>
      <w:r w:rsidRPr="00D36414">
        <w:rPr>
          <w:rFonts w:cstheme="minorHAnsi"/>
          <w:i/>
          <w:lang w:val="ru-RU"/>
        </w:rPr>
        <w:t>Самарского</w:t>
      </w:r>
      <w:r w:rsidRPr="00D36414">
        <w:rPr>
          <w:rFonts w:cstheme="minorHAnsi"/>
          <w:i/>
        </w:rPr>
        <w:t xml:space="preserve"> </w:t>
      </w:r>
      <w:r w:rsidRPr="00D36414">
        <w:rPr>
          <w:rFonts w:cstheme="minorHAnsi"/>
          <w:i/>
          <w:lang w:val="ru-RU"/>
        </w:rPr>
        <w:t>научного</w:t>
      </w:r>
      <w:r w:rsidRPr="00D36414">
        <w:rPr>
          <w:rFonts w:cstheme="minorHAnsi"/>
          <w:i/>
        </w:rPr>
        <w:t xml:space="preserve"> </w:t>
      </w:r>
      <w:r w:rsidRPr="00D36414">
        <w:rPr>
          <w:rFonts w:cstheme="minorHAnsi"/>
          <w:i/>
          <w:lang w:val="ru-RU"/>
        </w:rPr>
        <w:t>центра</w:t>
      </w:r>
      <w:r w:rsidRPr="00D36414">
        <w:rPr>
          <w:rFonts w:cstheme="minorHAnsi"/>
          <w:i/>
        </w:rPr>
        <w:t xml:space="preserve"> </w:t>
      </w:r>
      <w:r w:rsidRPr="00D36414">
        <w:rPr>
          <w:rFonts w:cstheme="minorHAnsi"/>
          <w:i/>
          <w:lang w:val="ru-RU"/>
        </w:rPr>
        <w:t>Российской</w:t>
      </w:r>
      <w:r w:rsidRPr="00D36414">
        <w:rPr>
          <w:rFonts w:cstheme="minorHAnsi"/>
          <w:i/>
        </w:rPr>
        <w:t xml:space="preserve"> </w:t>
      </w:r>
      <w:r w:rsidRPr="00D36414">
        <w:rPr>
          <w:rFonts w:cstheme="minorHAnsi"/>
          <w:i/>
          <w:lang w:val="ru-RU"/>
        </w:rPr>
        <w:t>академии</w:t>
      </w:r>
      <w:r w:rsidRPr="00D36414">
        <w:rPr>
          <w:rFonts w:cstheme="minorHAnsi"/>
          <w:i/>
        </w:rPr>
        <w:t xml:space="preserve"> </w:t>
      </w:r>
      <w:r w:rsidRPr="00D36414">
        <w:rPr>
          <w:rFonts w:cstheme="minorHAnsi"/>
          <w:i/>
          <w:lang w:val="ru-RU"/>
        </w:rPr>
        <w:t>наук</w:t>
      </w:r>
      <w:r w:rsidRPr="00D36414">
        <w:rPr>
          <w:rFonts w:cstheme="minorHAnsi"/>
          <w:i/>
        </w:rPr>
        <w:t xml:space="preserve"> [News of Samara Scientific Center of the Russian Academy of Sciences]. 17(6), 322-325.</w:t>
      </w:r>
    </w:p>
    <w:p w14:paraId="650F9FCB"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ieber, </w:t>
      </w:r>
      <w:r w:rsidRPr="00D36414">
        <w:rPr>
          <w:rFonts w:cstheme="minorHAnsi"/>
          <w:lang w:val="pt-PT"/>
        </w:rPr>
        <w:t xml:space="preserve">A., Uvarov N. V., Baskin, L. M., Radeloff, V. C., Bateman, B. L., Pankov, A. B., Kuemmerle, T. </w:t>
      </w:r>
      <w:r w:rsidRPr="00D36414">
        <w:rPr>
          <w:rFonts w:cstheme="minorHAnsi"/>
        </w:rPr>
        <w:t xml:space="preserve">(2015). </w:t>
      </w:r>
      <w:r w:rsidRPr="00D36414">
        <w:rPr>
          <w:rFonts w:cstheme="minorHAnsi"/>
          <w:lang w:val="pt-PT"/>
        </w:rPr>
        <w:t xml:space="preserve">Post-Soviet land-use change effects on large mammals' habitat in European Russia. </w:t>
      </w:r>
      <w:r w:rsidRPr="00D36414">
        <w:rPr>
          <w:rFonts w:cstheme="minorHAnsi"/>
          <w:i/>
        </w:rPr>
        <w:t>Biological Conservation 191,</w:t>
      </w:r>
      <w:r w:rsidRPr="00D36414">
        <w:rPr>
          <w:rFonts w:cstheme="minorHAnsi"/>
        </w:rPr>
        <w:t xml:space="preserve"> 567–576. </w:t>
      </w:r>
      <w:hyperlink r:id="rId1822" w:history="1">
        <w:r w:rsidRPr="00D36414">
          <w:rPr>
            <w:rStyle w:val="Hyperlink"/>
            <w:rFonts w:cstheme="minorHAnsi"/>
            <w:lang w:val="pt-PT"/>
          </w:rPr>
          <w:t>http://dx.doi.org/10.1016/j.biocon.2015.07.041</w:t>
        </w:r>
      </w:hyperlink>
      <w:r w:rsidRPr="00D36414">
        <w:rPr>
          <w:rFonts w:cstheme="minorHAnsi"/>
          <w:lang w:val="pt-PT"/>
        </w:rPr>
        <w:t xml:space="preserve"> </w:t>
      </w:r>
    </w:p>
    <w:p w14:paraId="23722AE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iedentop, S., &amp; Fina, S. (2012). Who sprawls most? Exploring the patterns of urban growth across 26 European countries. </w:t>
      </w:r>
      <w:r w:rsidRPr="00D36414">
        <w:rPr>
          <w:rFonts w:cstheme="minorHAnsi"/>
          <w:i/>
          <w:iCs/>
        </w:rPr>
        <w:t>Environment and Planning A: Economy and Space</w:t>
      </w:r>
      <w:r w:rsidRPr="00D36414">
        <w:rPr>
          <w:rFonts w:cstheme="minorHAnsi"/>
        </w:rPr>
        <w:t xml:space="preserve">, </w:t>
      </w:r>
      <w:r w:rsidRPr="00D36414">
        <w:rPr>
          <w:rFonts w:cstheme="minorHAnsi"/>
          <w:i/>
          <w:iCs/>
        </w:rPr>
        <w:t>44</w:t>
      </w:r>
      <w:r w:rsidRPr="00D36414">
        <w:rPr>
          <w:rFonts w:cstheme="minorHAnsi"/>
        </w:rPr>
        <w:t xml:space="preserve">(11), 2765–2784. </w:t>
      </w:r>
      <w:hyperlink r:id="rId1823" w:history="1">
        <w:r w:rsidRPr="00D36414">
          <w:rPr>
            <w:rStyle w:val="Hyperlink"/>
            <w:rFonts w:cstheme="minorHAnsi"/>
          </w:rPr>
          <w:t>https://doi.org/10.1068/a4580</w:t>
        </w:r>
      </w:hyperlink>
    </w:p>
    <w:p w14:paraId="6DE4B8E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ilic, C. (1996). </w:t>
      </w:r>
      <w:r w:rsidRPr="00D36414">
        <w:rPr>
          <w:rFonts w:cstheme="minorHAnsi"/>
          <w:i/>
          <w:iCs/>
        </w:rPr>
        <w:t>Spisak biljnih vrsta (Pteridohpyta i Spermatophyta) za crvenu knjigu Bosne i Hercegovine [List of plant species (Pteridohpyta and Spermatophyta) for the red book of Bosnia and Herzegovina]</w:t>
      </w:r>
      <w:r w:rsidRPr="00D36414">
        <w:rPr>
          <w:rFonts w:cstheme="minorHAnsi"/>
        </w:rPr>
        <w:t>.</w:t>
      </w:r>
    </w:p>
    <w:p w14:paraId="14229FB3" w14:textId="4FCA11C0" w:rsidR="00D35437" w:rsidRDefault="00D35437" w:rsidP="00ED7B7A">
      <w:pPr>
        <w:widowControl w:val="0"/>
        <w:autoSpaceDE w:val="0"/>
        <w:autoSpaceDN w:val="0"/>
        <w:adjustRightInd w:val="0"/>
        <w:spacing w:before="120"/>
        <w:ind w:left="480" w:hanging="480"/>
        <w:rPr>
          <w:rFonts w:cstheme="minorHAnsi"/>
        </w:rPr>
      </w:pPr>
      <w:r w:rsidRPr="00BC5F9F">
        <w:rPr>
          <w:rFonts w:eastAsia="Times New Roman" w:cstheme="minorHAnsi"/>
        </w:rPr>
        <w:t xml:space="preserve">Sillero, N., Campos, J., Bonardi, A., Corti, C., Creemers, R., Crochet, P.-A., Crnobrnja-Isailovic, J., Denoël, M., Ficetola, G.F., Gonçalves, J., Kuzmin, S., Lymerakis, P., de Pous, P., Rodríguez, A., Sindaco, R., Speybroeck, J., Toxopeus, B., Vieites, D.R., </w:t>
      </w:r>
      <w:r w:rsidRPr="00586535">
        <w:rPr>
          <w:rFonts w:eastAsia="Times New Roman" w:cstheme="minorHAnsi"/>
        </w:rPr>
        <w:t xml:space="preserve">&amp; Vences, M. (2014). Updated distribution and biogeography of amphibians and reptiles of Europe. </w:t>
      </w:r>
      <w:r w:rsidRPr="00586535">
        <w:rPr>
          <w:rFonts w:eastAsia="Times New Roman" w:cstheme="minorHAnsi"/>
          <w:i/>
        </w:rPr>
        <w:t>Amphibia-Reptilia 35,</w:t>
      </w:r>
      <w:r w:rsidRPr="00586535">
        <w:rPr>
          <w:rFonts w:eastAsia="Times New Roman" w:cstheme="minorHAnsi"/>
        </w:rPr>
        <w:t xml:space="preserve"> 1-31. </w:t>
      </w:r>
      <w:hyperlink r:id="rId1824" w:history="1">
        <w:r w:rsidRPr="00BC5F9F">
          <w:rPr>
            <w:rStyle w:val="Hyperlink"/>
            <w:rFonts w:cstheme="minorHAnsi"/>
          </w:rPr>
          <w:t>https://doi.org/</w:t>
        </w:r>
        <w:r w:rsidRPr="00BC5F9F">
          <w:rPr>
            <w:rStyle w:val="Hyperlink"/>
            <w:rFonts w:eastAsia="Times New Roman" w:cstheme="minorHAnsi"/>
          </w:rPr>
          <w:t>10.1163/15685381-00002935</w:t>
        </w:r>
      </w:hyperlink>
    </w:p>
    <w:p w14:paraId="7A977A91" w14:textId="7D9D3C63"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irami, C., Nespoulous, A., Cheylan, J. P., Marty, P., Hvenegaard, G. T., Geniez, P., Schatz, B., &amp; Martin, J. L. (2010). Long-term anthropogenic and ecological dynamics of a Mediterranean landscape: Impacts on multiple taxa. </w:t>
      </w:r>
      <w:r w:rsidRPr="00D36414">
        <w:rPr>
          <w:rFonts w:cstheme="minorHAnsi"/>
          <w:i/>
          <w:iCs/>
        </w:rPr>
        <w:t>Landscape and Urban Planning</w:t>
      </w:r>
      <w:r w:rsidRPr="00D36414">
        <w:rPr>
          <w:rFonts w:cstheme="minorHAnsi"/>
        </w:rPr>
        <w:t xml:space="preserve">, </w:t>
      </w:r>
      <w:r w:rsidRPr="00D36414">
        <w:rPr>
          <w:rFonts w:cstheme="minorHAnsi"/>
          <w:i/>
          <w:iCs/>
        </w:rPr>
        <w:t>96</w:t>
      </w:r>
      <w:r w:rsidRPr="00D36414">
        <w:rPr>
          <w:rFonts w:cstheme="minorHAnsi"/>
        </w:rPr>
        <w:t xml:space="preserve">(4), 214–223. </w:t>
      </w:r>
      <w:hyperlink r:id="rId1825" w:history="1">
        <w:r w:rsidRPr="00D36414">
          <w:rPr>
            <w:rStyle w:val="Hyperlink"/>
            <w:rFonts w:cstheme="minorHAnsi"/>
          </w:rPr>
          <w:t>http://doi.org/10.1016/j.landurbplan.2010.03.007</w:t>
        </w:r>
      </w:hyperlink>
    </w:p>
    <w:p w14:paraId="204613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ilva, J., Toland, J., Jones, W., Elridge, J., Thorpe, E., Campbell, M., &amp; O’Hara, E. (2008). </w:t>
      </w:r>
      <w:r w:rsidRPr="00D36414">
        <w:rPr>
          <w:rFonts w:cstheme="minorHAnsi"/>
          <w:i/>
          <w:iCs/>
        </w:rPr>
        <w:t>LIFE and endangered plants. Conserving Europe’s threatened flora.</w:t>
      </w:r>
      <w:r w:rsidRPr="00D36414">
        <w:rPr>
          <w:rFonts w:cstheme="minorHAnsi"/>
        </w:rPr>
        <w:t xml:space="preserve"> Luxembourg: Office for Official Publications of the </w:t>
      </w:r>
      <w:r w:rsidRPr="00D36414">
        <w:rPr>
          <w:rFonts w:cstheme="minorHAnsi"/>
          <w:iCs/>
        </w:rPr>
        <w:t>European Union</w:t>
      </w:r>
      <w:r w:rsidRPr="00D36414">
        <w:rPr>
          <w:rFonts w:cstheme="minorHAnsi"/>
        </w:rPr>
        <w:t xml:space="preserve">. </w:t>
      </w:r>
      <w:hyperlink r:id="rId1826" w:history="1">
        <w:r w:rsidRPr="00D36414">
          <w:rPr>
            <w:rStyle w:val="Hyperlink"/>
            <w:rFonts w:cstheme="minorHAnsi"/>
          </w:rPr>
          <w:t>https://doi.org/10.2779/99297</w:t>
        </w:r>
      </w:hyperlink>
    </w:p>
    <w:p w14:paraId="3B65DA1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impson, M., &amp; Prots, B. (2013). Predicting the distribution of invasive plants in the Ukrainian Carpathians under climatic change and intensification of anthropogenic disturbances: implications for biodiversity conservation. </w:t>
      </w:r>
      <w:r w:rsidRPr="00D36414">
        <w:rPr>
          <w:rFonts w:cstheme="minorHAnsi"/>
          <w:i/>
          <w:iCs/>
        </w:rPr>
        <w:t>Environmental Conservation</w:t>
      </w:r>
      <w:r w:rsidRPr="00D36414">
        <w:rPr>
          <w:rFonts w:cstheme="minorHAnsi"/>
        </w:rPr>
        <w:t xml:space="preserve">, </w:t>
      </w:r>
      <w:r w:rsidRPr="00D36414">
        <w:rPr>
          <w:rFonts w:cstheme="minorHAnsi"/>
          <w:i/>
          <w:iCs/>
        </w:rPr>
        <w:t>40</w:t>
      </w:r>
      <w:r w:rsidRPr="00D36414">
        <w:rPr>
          <w:rFonts w:cstheme="minorHAnsi"/>
        </w:rPr>
        <w:t xml:space="preserve">(2), 167–181. </w:t>
      </w:r>
      <w:hyperlink r:id="rId1827" w:history="1">
        <w:r w:rsidRPr="00D36414">
          <w:rPr>
            <w:rStyle w:val="Hyperlink"/>
            <w:rFonts w:cstheme="minorHAnsi"/>
          </w:rPr>
          <w:t>https://doi.org/10.1017/s037689291200032x</w:t>
        </w:r>
      </w:hyperlink>
    </w:p>
    <w:p w14:paraId="4D6D0CC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Sirenko, B. I., &amp; Gagaev, S. Y. (2007). Unusual abundance of macrobenthos and biological invasions in the Chukchi Sea. </w:t>
      </w:r>
      <w:r w:rsidRPr="00D36414">
        <w:rPr>
          <w:rFonts w:cstheme="minorHAnsi"/>
          <w:i/>
          <w:iCs/>
        </w:rPr>
        <w:t>Russian Journal of Marine Biology</w:t>
      </w:r>
      <w:r w:rsidRPr="00D36414">
        <w:rPr>
          <w:rFonts w:cstheme="minorHAnsi"/>
        </w:rPr>
        <w:t xml:space="preserve">, </w:t>
      </w:r>
      <w:r w:rsidRPr="00D36414">
        <w:rPr>
          <w:rFonts w:cstheme="minorHAnsi"/>
          <w:i/>
          <w:iCs/>
        </w:rPr>
        <w:t>33</w:t>
      </w:r>
      <w:r w:rsidRPr="00D36414">
        <w:rPr>
          <w:rFonts w:cstheme="minorHAnsi"/>
        </w:rPr>
        <w:t xml:space="preserve">(6), 355–364. </w:t>
      </w:r>
      <w:hyperlink r:id="rId1828" w:history="1">
        <w:r w:rsidRPr="00D36414">
          <w:rPr>
            <w:rStyle w:val="Hyperlink"/>
            <w:rFonts w:cstheme="minorHAnsi"/>
          </w:rPr>
          <w:t>https://doi.org/10.1134/S1063074007060016</w:t>
        </w:r>
      </w:hyperlink>
    </w:p>
    <w:p w14:paraId="6B903FBA" w14:textId="41FD8B0E"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Sirenko, B. I. [</w:t>
      </w:r>
      <w:r w:rsidRPr="00D36414">
        <w:rPr>
          <w:rFonts w:cstheme="minorHAnsi"/>
          <w:lang w:val="ru-RU"/>
        </w:rPr>
        <w:t>Сиренко</w:t>
      </w:r>
      <w:r w:rsidRPr="00D36414">
        <w:rPr>
          <w:rFonts w:cstheme="minorHAnsi"/>
        </w:rPr>
        <w:t xml:space="preserve">, </w:t>
      </w:r>
      <w:r w:rsidRPr="00D36414">
        <w:rPr>
          <w:rFonts w:cstheme="minorHAnsi"/>
          <w:lang w:val="ru-RU"/>
        </w:rPr>
        <w:t>Б</w:t>
      </w:r>
      <w:r w:rsidRPr="00D36414">
        <w:rPr>
          <w:rFonts w:cstheme="minorHAnsi"/>
        </w:rPr>
        <w:t xml:space="preserve">. </w:t>
      </w:r>
      <w:r w:rsidRPr="00D36414">
        <w:rPr>
          <w:rFonts w:cstheme="minorHAnsi"/>
          <w:lang w:val="ru-RU"/>
        </w:rPr>
        <w:t>И</w:t>
      </w:r>
      <w:r w:rsidRPr="00D36414">
        <w:rPr>
          <w:rFonts w:cstheme="minorHAnsi"/>
        </w:rPr>
        <w:t xml:space="preserve">.]. (2009). The present state of investigations of the Chukchi Sea fauna. In B. I. Sirenko </w:t>
      </w:r>
      <w:r w:rsidRPr="00D36414">
        <w:rPr>
          <w:rFonts w:cstheme="minorHAnsi"/>
          <w:lang w:val="ru-RU"/>
        </w:rPr>
        <w:t>[Б. И.</w:t>
      </w:r>
      <w:r w:rsidRPr="00D36414">
        <w:rPr>
          <w:rFonts w:cstheme="minorHAnsi"/>
        </w:rPr>
        <w:t xml:space="preserve"> </w:t>
      </w:r>
      <w:r w:rsidRPr="00D36414">
        <w:rPr>
          <w:rFonts w:cstheme="minorHAnsi"/>
          <w:lang w:val="ru-RU"/>
        </w:rPr>
        <w:t xml:space="preserve">Сиренко] </w:t>
      </w:r>
      <w:r w:rsidRPr="00D36414">
        <w:rPr>
          <w:rFonts w:cstheme="minorHAnsi"/>
        </w:rPr>
        <w:t xml:space="preserve">(Ed.), </w:t>
      </w:r>
      <w:r w:rsidRPr="00D36414">
        <w:rPr>
          <w:rFonts w:cstheme="minorHAnsi"/>
          <w:i/>
          <w:iCs/>
          <w:lang w:val="ru-RU"/>
        </w:rPr>
        <w:t>Экосистемы и биоресурсы Чукотского моря и сопредельных акваторий. Исследования</w:t>
      </w:r>
      <w:r w:rsidRPr="00D36414">
        <w:rPr>
          <w:rFonts w:cstheme="minorHAnsi"/>
          <w:i/>
          <w:iCs/>
        </w:rPr>
        <w:t xml:space="preserve"> </w:t>
      </w:r>
      <w:r w:rsidRPr="00D36414">
        <w:rPr>
          <w:rFonts w:cstheme="minorHAnsi"/>
          <w:i/>
          <w:iCs/>
          <w:lang w:val="ru-RU"/>
        </w:rPr>
        <w:t>фауны</w:t>
      </w:r>
      <w:r w:rsidRPr="00D36414">
        <w:rPr>
          <w:rFonts w:cstheme="minorHAnsi"/>
          <w:i/>
          <w:iCs/>
        </w:rPr>
        <w:t xml:space="preserve"> </w:t>
      </w:r>
      <w:r w:rsidRPr="00D36414">
        <w:rPr>
          <w:rFonts w:cstheme="minorHAnsi"/>
          <w:i/>
          <w:iCs/>
          <w:lang w:val="ru-RU"/>
        </w:rPr>
        <w:t>морей</w:t>
      </w:r>
      <w:r w:rsidRPr="00D36414">
        <w:rPr>
          <w:rFonts w:cstheme="minorHAnsi"/>
          <w:i/>
        </w:rPr>
        <w:t xml:space="preserve"> [</w:t>
      </w:r>
      <w:r w:rsidRPr="00D36414">
        <w:rPr>
          <w:rFonts w:cstheme="minorHAnsi"/>
          <w:i/>
          <w:iCs/>
        </w:rPr>
        <w:t xml:space="preserve">Ecosystems and biological resources of the Chukchi Sea and adjacent areas. Explorations of the Fauna of the Seas] </w:t>
      </w:r>
      <w:r w:rsidRPr="00D36414">
        <w:rPr>
          <w:rFonts w:cstheme="minorHAnsi"/>
        </w:rPr>
        <w:t xml:space="preserve">(pp. 8-31). Saint-Petersburg, Russian Federation: </w:t>
      </w:r>
      <w:r w:rsidRPr="00D36414">
        <w:rPr>
          <w:rFonts w:cstheme="minorHAnsi"/>
          <w:lang w:val="ru-RU"/>
        </w:rPr>
        <w:t>Зоологический</w:t>
      </w:r>
      <w:r w:rsidRPr="00D36414">
        <w:rPr>
          <w:rFonts w:cstheme="minorHAnsi"/>
        </w:rPr>
        <w:t xml:space="preserve"> </w:t>
      </w:r>
      <w:r w:rsidRPr="00D36414">
        <w:rPr>
          <w:rFonts w:cstheme="minorHAnsi"/>
          <w:lang w:val="ru-RU"/>
        </w:rPr>
        <w:t>институт</w:t>
      </w:r>
      <w:r w:rsidRPr="00D36414">
        <w:rPr>
          <w:rFonts w:cstheme="minorHAnsi"/>
        </w:rPr>
        <w:t xml:space="preserve"> </w:t>
      </w:r>
      <w:r w:rsidRPr="00D36414">
        <w:rPr>
          <w:rFonts w:cstheme="minorHAnsi"/>
          <w:lang w:val="ru-RU"/>
        </w:rPr>
        <w:t>Российской</w:t>
      </w:r>
      <w:r w:rsidRPr="00D36414">
        <w:rPr>
          <w:rFonts w:cstheme="minorHAnsi"/>
        </w:rPr>
        <w:t xml:space="preserve"> </w:t>
      </w:r>
      <w:r w:rsidRPr="00D36414">
        <w:rPr>
          <w:rFonts w:cstheme="minorHAnsi"/>
          <w:lang w:val="ru-RU"/>
        </w:rPr>
        <w:t>Академии</w:t>
      </w:r>
      <w:r w:rsidRPr="00D36414">
        <w:rPr>
          <w:rFonts w:cstheme="minorHAnsi"/>
        </w:rPr>
        <w:t xml:space="preserve"> </w:t>
      </w:r>
      <w:r w:rsidRPr="00D36414">
        <w:rPr>
          <w:rFonts w:cstheme="minorHAnsi"/>
          <w:lang w:val="ru-RU"/>
        </w:rPr>
        <w:t>Наук</w:t>
      </w:r>
      <w:r w:rsidRPr="00D36414">
        <w:rPr>
          <w:rFonts w:cstheme="minorHAnsi"/>
        </w:rPr>
        <w:t xml:space="preserve"> [Zoological Institute of RAS]. </w:t>
      </w:r>
    </w:p>
    <w:p w14:paraId="17E9B211" w14:textId="77777777" w:rsidR="00ED7B7A" w:rsidRPr="00D36414" w:rsidRDefault="00ED7B7A" w:rsidP="00ED7B7A">
      <w:pPr>
        <w:spacing w:before="120"/>
        <w:ind w:left="567" w:hanging="567"/>
        <w:rPr>
          <w:rFonts w:cstheme="minorHAnsi"/>
        </w:rPr>
      </w:pPr>
      <w:r w:rsidRPr="00D36414">
        <w:rPr>
          <w:rFonts w:cstheme="minorHAnsi"/>
        </w:rPr>
        <w:t xml:space="preserve">Sirin, A., Minayeva, T., Ilyasov, D., Suvorov, G., Martynenko, V., Fedotov, Yu., </w:t>
      </w:r>
      <w:r w:rsidRPr="00D36414">
        <w:rPr>
          <w:rFonts w:cstheme="minorHAnsi"/>
          <w:lang w:val="pt-PT"/>
        </w:rPr>
        <w:t xml:space="preserve">Glukhova, T., Valyaeva, N., Tsuganova, O., Maslov, A., Muldashev, A., Shirokikh, P., &amp; </w:t>
      </w:r>
      <w:r w:rsidRPr="00D36414">
        <w:rPr>
          <w:rFonts w:cstheme="minorHAnsi"/>
        </w:rPr>
        <w:t xml:space="preserve">Kuznetsov, E. (2016). Peatlands in sub humid regions under changing climate and human activities. In </w:t>
      </w:r>
      <w:r w:rsidRPr="00D36414">
        <w:rPr>
          <w:rFonts w:cstheme="minorHAnsi"/>
          <w:i/>
          <w:iCs/>
        </w:rPr>
        <w:t>Proceedings 15th International Peat Congress 2016 “Peatlands in Harmony”. Kuching, Sarawak, Malaysia, 14-16 August 2016</w:t>
      </w:r>
      <w:r w:rsidRPr="00D36414">
        <w:rPr>
          <w:rFonts w:cstheme="minorHAnsi"/>
        </w:rPr>
        <w:t xml:space="preserve"> (pp. 409–413). </w:t>
      </w:r>
    </w:p>
    <w:p w14:paraId="7B60F47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Sirin, A., Minayeva, T., Vozbrannaya, A., &amp; Bartalev, S. (2011). </w:t>
      </w:r>
      <w:r w:rsidRPr="00D36414">
        <w:rPr>
          <w:rFonts w:cstheme="minorHAnsi"/>
        </w:rPr>
        <w:t xml:space="preserve">How to avoid peat fires? </w:t>
      </w:r>
      <w:r w:rsidRPr="00D36414">
        <w:rPr>
          <w:rFonts w:cstheme="minorHAnsi"/>
          <w:i/>
          <w:iCs/>
        </w:rPr>
        <w:t>Science in Russia</w:t>
      </w:r>
      <w:r w:rsidRPr="00D36414">
        <w:rPr>
          <w:rFonts w:cstheme="minorHAnsi"/>
        </w:rPr>
        <w:t>, (2), 13–21.</w:t>
      </w:r>
    </w:p>
    <w:p w14:paraId="518E6AB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irkiä, S., Lindén, A., Helle, P., Nikula, A., Knape, J., &amp; Lindén, H. (2010). Are the declining trends in forest grouse populations due to changes in the forest age structure? A case study of Capercaillie in Finland. </w:t>
      </w:r>
      <w:r w:rsidRPr="00D36414">
        <w:rPr>
          <w:rFonts w:cstheme="minorHAnsi"/>
          <w:i/>
          <w:iCs/>
        </w:rPr>
        <w:t>Biological Conservation</w:t>
      </w:r>
      <w:r w:rsidRPr="00D36414">
        <w:rPr>
          <w:rFonts w:cstheme="minorHAnsi"/>
        </w:rPr>
        <w:t xml:space="preserve">, </w:t>
      </w:r>
      <w:r w:rsidRPr="00D36414">
        <w:rPr>
          <w:rFonts w:cstheme="minorHAnsi"/>
          <w:i/>
          <w:iCs/>
        </w:rPr>
        <w:t>143</w:t>
      </w:r>
      <w:r w:rsidRPr="00D36414">
        <w:rPr>
          <w:rFonts w:cstheme="minorHAnsi"/>
        </w:rPr>
        <w:t xml:space="preserve">(6), 1540–1548. </w:t>
      </w:r>
      <w:hyperlink r:id="rId1829" w:history="1">
        <w:r w:rsidRPr="00D36414">
          <w:rPr>
            <w:rStyle w:val="Hyperlink"/>
            <w:rFonts w:cstheme="minorHAnsi"/>
          </w:rPr>
          <w:t>https://doi.org/10.1016/j.biocon.2010.03.038</w:t>
        </w:r>
      </w:hyperlink>
      <w:r w:rsidRPr="00D36414">
        <w:rPr>
          <w:rFonts w:cstheme="minorHAnsi"/>
        </w:rPr>
        <w:t xml:space="preserve"> </w:t>
      </w:r>
    </w:p>
    <w:p w14:paraId="5FA0DC6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Sitzia, T., Semenzato, P., &amp; Trentanovi, G. (2010). </w:t>
      </w:r>
      <w:r w:rsidRPr="00D36414">
        <w:rPr>
          <w:rFonts w:cstheme="minorHAnsi"/>
        </w:rPr>
        <w:t xml:space="preserve">Natural reforestation is changing spatial patterns of rural mountain and hill landscapes: A global overview. </w:t>
      </w:r>
      <w:r w:rsidRPr="00D36414">
        <w:rPr>
          <w:rFonts w:cstheme="minorHAnsi"/>
          <w:i/>
        </w:rPr>
        <w:t>Forest Ecology and Management, 259</w:t>
      </w:r>
      <w:r w:rsidRPr="00D36414">
        <w:rPr>
          <w:rFonts w:cstheme="minorHAnsi"/>
        </w:rPr>
        <w:t xml:space="preserve">(8), 1354-1362. </w:t>
      </w:r>
      <w:hyperlink r:id="rId1830" w:tgtFrame="_blank" w:tooltip="Persistent link using digital object identifier" w:history="1">
        <w:r w:rsidRPr="00D36414">
          <w:rPr>
            <w:rStyle w:val="Hyperlink"/>
            <w:rFonts w:cstheme="minorHAnsi"/>
          </w:rPr>
          <w:t>https://doi.org/10.1016/j.foreco.2010.01.048</w:t>
        </w:r>
      </w:hyperlink>
    </w:p>
    <w:p w14:paraId="393420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ket, B. (1999). The nature of biodiversity in hypogean waters and how it is endangered. </w:t>
      </w:r>
      <w:r w:rsidRPr="00D36414">
        <w:rPr>
          <w:rFonts w:cstheme="minorHAnsi"/>
          <w:i/>
          <w:iCs/>
        </w:rPr>
        <w:t>Biodiversity and Conservation</w:t>
      </w:r>
      <w:r w:rsidRPr="00D36414">
        <w:rPr>
          <w:rFonts w:cstheme="minorHAnsi"/>
        </w:rPr>
        <w:t xml:space="preserve">, </w:t>
      </w:r>
      <w:r w:rsidRPr="00D36414">
        <w:rPr>
          <w:rFonts w:cstheme="minorHAnsi"/>
          <w:i/>
          <w:iCs/>
        </w:rPr>
        <w:t>8</w:t>
      </w:r>
      <w:r w:rsidRPr="00D36414">
        <w:rPr>
          <w:rFonts w:cstheme="minorHAnsi"/>
        </w:rPr>
        <w:t xml:space="preserve">(10), 1319–1338. </w:t>
      </w:r>
      <w:hyperlink r:id="rId1831" w:history="1">
        <w:r w:rsidRPr="00D36414">
          <w:rPr>
            <w:rStyle w:val="Hyperlink"/>
            <w:rFonts w:cstheme="minorHAnsi"/>
          </w:rPr>
          <w:t>https://doi.org/doi:10.1023/A:1008916601121</w:t>
        </w:r>
      </w:hyperlink>
    </w:p>
    <w:p w14:paraId="1FDB39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ket, B. (2012a). Dinaric karst, diversity in. In W. B. White. &amp; D. C. Culver (Eds.), </w:t>
      </w:r>
      <w:r w:rsidRPr="00D36414">
        <w:rPr>
          <w:rFonts w:cstheme="minorHAnsi"/>
          <w:i/>
          <w:iCs/>
        </w:rPr>
        <w:t>Encyclopedia of caves. Second edition</w:t>
      </w:r>
      <w:r w:rsidRPr="00D36414">
        <w:rPr>
          <w:rFonts w:cstheme="minorHAnsi"/>
        </w:rPr>
        <w:t xml:space="preserve"> (pp. 158–165). Amsterdam, The Netherlands: Elsevier Academic Press.</w:t>
      </w:r>
    </w:p>
    <w:p w14:paraId="384B2B8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ket, B. (2012b). Diversity patterns in Dinaric karst. In W. B. White &amp; D. C. Culver (Eds.), </w:t>
      </w:r>
      <w:r w:rsidRPr="00D36414">
        <w:rPr>
          <w:rFonts w:cstheme="minorHAnsi"/>
          <w:i/>
          <w:iCs/>
        </w:rPr>
        <w:t>Encyclopedia of caves. Second edition</w:t>
      </w:r>
      <w:r w:rsidRPr="00D36414">
        <w:rPr>
          <w:rFonts w:cstheme="minorHAnsi"/>
        </w:rPr>
        <w:t xml:space="preserve"> (pp. 228–238). Amsterdam, The Netherlands: Elsevier Academic Press.</w:t>
      </w:r>
    </w:p>
    <w:p w14:paraId="36D24E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ket, B., Paragamian, K., &amp; Trontelj, P. (2004). A census of obligate subterranean fauna of the Balkan Penninsula. In I. Griffiths, B. Kryštufek, &amp; J. M. Reed (Eds.), </w:t>
      </w:r>
      <w:r w:rsidRPr="00D36414">
        <w:rPr>
          <w:rFonts w:cstheme="minorHAnsi"/>
          <w:i/>
          <w:iCs/>
        </w:rPr>
        <w:t>Balkan biodiversity: pattern and process in the European hotspot</w:t>
      </w:r>
      <w:r w:rsidRPr="00D36414">
        <w:rPr>
          <w:rFonts w:cstheme="minorHAnsi"/>
        </w:rPr>
        <w:t xml:space="preserve"> (pp. 309–323). Dordrecht, The Netherlands: Kluwer Academic.</w:t>
      </w:r>
    </w:p>
    <w:p w14:paraId="3D1BABD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korka, P., Lenda, M., &amp; Tryjanowski, P. (2010). Invasive alien goldenrods negatively affect grassland bird communities in Eastern Europe. </w:t>
      </w:r>
      <w:r w:rsidRPr="00D36414">
        <w:rPr>
          <w:rFonts w:cstheme="minorHAnsi"/>
          <w:i/>
          <w:iCs/>
        </w:rPr>
        <w:t>Biological Conservation</w:t>
      </w:r>
      <w:r w:rsidRPr="00D36414">
        <w:rPr>
          <w:rFonts w:cstheme="minorHAnsi"/>
        </w:rPr>
        <w:t xml:space="preserve">, </w:t>
      </w:r>
      <w:r w:rsidRPr="00D36414">
        <w:rPr>
          <w:rFonts w:cstheme="minorHAnsi"/>
          <w:i/>
          <w:iCs/>
        </w:rPr>
        <w:t>143</w:t>
      </w:r>
      <w:r w:rsidRPr="00D36414">
        <w:rPr>
          <w:rFonts w:cstheme="minorHAnsi"/>
        </w:rPr>
        <w:t xml:space="preserve">(4), 856–861. </w:t>
      </w:r>
      <w:hyperlink r:id="rId1832" w:history="1">
        <w:r w:rsidRPr="00D36414">
          <w:rPr>
            <w:rStyle w:val="Hyperlink"/>
            <w:rFonts w:cstheme="minorHAnsi"/>
          </w:rPr>
          <w:t>https://doi.org/10.1016/j.biocon.2009.12.030</w:t>
        </w:r>
      </w:hyperlink>
    </w:p>
    <w:p w14:paraId="699C61A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lingenberg, A., Braat, L., Windt, H. Van Der, Rademaekers, K., Eichler, L., &amp; Turner, K. (2009). </w:t>
      </w:r>
      <w:r w:rsidRPr="00D36414">
        <w:rPr>
          <w:rFonts w:cstheme="minorHAnsi"/>
          <w:i/>
        </w:rPr>
        <w:t>Study on understanding the causes of biodiversity loss and the policy assessment framework.</w:t>
      </w:r>
    </w:p>
    <w:p w14:paraId="2F5AF18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male, D. A., Burrows, M. T., Moore, P., O’Connor, N., &amp; Hawkins, S. J. (2013). Threats and knowledge gaps for ecosystem services provided by kelp forests: A northeast Atlantic perspective. </w:t>
      </w:r>
      <w:r w:rsidRPr="00D36414">
        <w:rPr>
          <w:rFonts w:cstheme="minorHAnsi"/>
          <w:i/>
          <w:iCs/>
        </w:rPr>
        <w:t>Ecology and Evolution</w:t>
      </w:r>
      <w:r w:rsidRPr="00D36414">
        <w:rPr>
          <w:rFonts w:cstheme="minorHAnsi"/>
        </w:rPr>
        <w:t xml:space="preserve">, </w:t>
      </w:r>
      <w:r w:rsidRPr="00D36414">
        <w:rPr>
          <w:rFonts w:cstheme="minorHAnsi"/>
          <w:i/>
          <w:iCs/>
        </w:rPr>
        <w:t>3</w:t>
      </w:r>
      <w:r w:rsidRPr="00D36414">
        <w:rPr>
          <w:rFonts w:cstheme="minorHAnsi"/>
        </w:rPr>
        <w:t xml:space="preserve">(11), 4016–4038. </w:t>
      </w:r>
      <w:hyperlink r:id="rId1833" w:history="1">
        <w:r w:rsidRPr="00D36414">
          <w:rPr>
            <w:rStyle w:val="Hyperlink"/>
            <w:rFonts w:cstheme="minorHAnsi"/>
          </w:rPr>
          <w:t>https://doi.org/10.1002/ece3.774</w:t>
        </w:r>
      </w:hyperlink>
    </w:p>
    <w:p w14:paraId="4EF081D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maliychuk, A., Müller, D., Prishchepov, A. V., Levers, C., Kruhlov, I., &amp; Kuemmerle, T. (2016). Recultivation of abandoned agricultural lands in Ukraine: Patterns and drivers. </w:t>
      </w:r>
      <w:r w:rsidRPr="00D36414">
        <w:rPr>
          <w:rFonts w:cstheme="minorHAnsi"/>
          <w:i/>
          <w:iCs/>
          <w:lang w:val="fr-CH"/>
        </w:rPr>
        <w:t>Global Environmental Change</w:t>
      </w:r>
      <w:r w:rsidRPr="00D36414">
        <w:rPr>
          <w:rFonts w:cstheme="minorHAnsi"/>
          <w:lang w:val="fr-CH"/>
        </w:rPr>
        <w:t xml:space="preserve">, </w:t>
      </w:r>
      <w:r w:rsidRPr="00D36414">
        <w:rPr>
          <w:rFonts w:cstheme="minorHAnsi"/>
          <w:i/>
          <w:iCs/>
          <w:lang w:val="fr-CH"/>
        </w:rPr>
        <w:t>38</w:t>
      </w:r>
      <w:r w:rsidRPr="00D36414">
        <w:rPr>
          <w:rFonts w:cstheme="minorHAnsi"/>
          <w:lang w:val="fr-CH"/>
        </w:rPr>
        <w:t xml:space="preserve">, 70–81. </w:t>
      </w:r>
      <w:hyperlink r:id="rId1834" w:history="1">
        <w:r w:rsidRPr="00D36414">
          <w:rPr>
            <w:rStyle w:val="Hyperlink"/>
            <w:rFonts w:cstheme="minorHAnsi"/>
            <w:lang w:val="fr-CH"/>
          </w:rPr>
          <w:t>https://doi.org/10.1016/j.gloenvcha.2016.02.009</w:t>
        </w:r>
      </w:hyperlink>
    </w:p>
    <w:p w14:paraId="7BB0E41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lastRenderedPageBreak/>
        <w:t xml:space="preserve">Smelansky, I. E. (2003). </w:t>
      </w:r>
      <w:r w:rsidRPr="00D36414">
        <w:rPr>
          <w:rFonts w:cstheme="minorHAnsi"/>
          <w:i/>
          <w:iCs/>
        </w:rPr>
        <w:t>Biodiversity of agricultural lands in Russia: current state and trends</w:t>
      </w:r>
      <w:r w:rsidRPr="00D36414">
        <w:rPr>
          <w:rFonts w:cstheme="minorHAnsi"/>
        </w:rPr>
        <w:t>. Moscow, Russian Federation: IUCN.</w:t>
      </w:r>
    </w:p>
    <w:p w14:paraId="4C2C781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melansky, I. E., &amp; Tishkov, A. A. (2012). The steppe biome in Russia: Ecosystem services, conservation status, and actual challenges. In M. J. A. Werger &amp; M. van Staalduinen (Eds.), </w:t>
      </w:r>
      <w:r w:rsidRPr="00D36414">
        <w:rPr>
          <w:rFonts w:cstheme="minorHAnsi"/>
          <w:i/>
          <w:iCs/>
        </w:rPr>
        <w:t>Eurasian steppes: ecological problems and livelihoods in a changing world</w:t>
      </w:r>
      <w:r w:rsidRPr="00D36414">
        <w:rPr>
          <w:rFonts w:cstheme="minorHAnsi"/>
        </w:rPr>
        <w:t xml:space="preserve"> (pp. 45–101). Dordrecht, The Netherlands: Springer. </w:t>
      </w:r>
      <w:hyperlink r:id="rId1835" w:history="1">
        <w:r w:rsidRPr="00D36414">
          <w:rPr>
            <w:rStyle w:val="Hyperlink"/>
            <w:rFonts w:cstheme="minorHAnsi"/>
          </w:rPr>
          <w:t>https://doi.org/10.1007/978-94-007-3886-7</w:t>
        </w:r>
      </w:hyperlink>
    </w:p>
    <w:p w14:paraId="6108DE4E" w14:textId="39F8DD74"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melansky, I., &amp; Simonov, E. (2008). Temperate grassland region: Russian steppes. In B. Peart (Ed.), </w:t>
      </w:r>
      <w:r w:rsidRPr="00D36414">
        <w:rPr>
          <w:rFonts w:cstheme="minorHAnsi"/>
          <w:i/>
          <w:iCs/>
        </w:rPr>
        <w:t>Compendium of regional templates on the status of temperate grasslands conservation and protection</w:t>
      </w:r>
      <w:r w:rsidRPr="00D36414">
        <w:rPr>
          <w:rFonts w:cstheme="minorHAnsi"/>
        </w:rPr>
        <w:t xml:space="preserve"> (pp. 87–99). Vancouver, Canada: IUCN World Commission on Protected Areas.</w:t>
      </w:r>
    </w:p>
    <w:p w14:paraId="2C45342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Smelyansky, I., Elizarov, A., Sobolev, N., &amp; Blagovidov, A. [</w:t>
      </w:r>
      <w:r w:rsidRPr="00D36414">
        <w:rPr>
          <w:rFonts w:cstheme="minorHAnsi"/>
          <w:lang w:val="ru-RU"/>
        </w:rPr>
        <w:t>Смелянский</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Елизар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Соболев</w:t>
      </w:r>
      <w:r w:rsidRPr="00D36414">
        <w:rPr>
          <w:rFonts w:cstheme="minorHAnsi"/>
        </w:rPr>
        <w:t xml:space="preserve">, </w:t>
      </w:r>
      <w:r w:rsidRPr="00D36414">
        <w:rPr>
          <w:rFonts w:cstheme="minorHAnsi"/>
          <w:lang w:val="ru-RU"/>
        </w:rPr>
        <w:t>Н</w:t>
      </w:r>
      <w:r w:rsidRPr="00D36414">
        <w:rPr>
          <w:rFonts w:cstheme="minorHAnsi"/>
        </w:rPr>
        <w:t xml:space="preserve">., &amp; </w:t>
      </w:r>
      <w:r w:rsidRPr="00D36414">
        <w:rPr>
          <w:rFonts w:cstheme="minorHAnsi"/>
          <w:lang w:val="ru-RU"/>
        </w:rPr>
        <w:t>Благовидов</w:t>
      </w:r>
      <w:r w:rsidRPr="00D36414">
        <w:rPr>
          <w:rFonts w:cstheme="minorHAnsi"/>
        </w:rPr>
        <w:t xml:space="preserve">, </w:t>
      </w:r>
      <w:r w:rsidRPr="00D36414">
        <w:rPr>
          <w:rFonts w:cstheme="minorHAnsi"/>
          <w:lang w:val="ru-RU"/>
        </w:rPr>
        <w:t>А</w:t>
      </w:r>
      <w:r w:rsidRPr="00D36414">
        <w:rPr>
          <w:rFonts w:cstheme="minorHAnsi"/>
        </w:rPr>
        <w:t xml:space="preserve">.]. (2006). </w:t>
      </w:r>
      <w:r w:rsidRPr="00D36414">
        <w:rPr>
          <w:rFonts w:cstheme="minorHAnsi"/>
          <w:lang w:val="ru-RU"/>
        </w:rPr>
        <w:t>Стратегия сохранения</w:t>
      </w:r>
      <w:r w:rsidRPr="00D36414">
        <w:rPr>
          <w:rFonts w:cstheme="minorHAnsi"/>
          <w:b/>
          <w:bCs/>
          <w:lang w:val="ru-RU"/>
        </w:rPr>
        <w:t xml:space="preserve"> </w:t>
      </w:r>
      <w:hyperlink r:id="rId1836" w:tooltip="Степи России" w:history="1">
        <w:r w:rsidRPr="00D36414">
          <w:rPr>
            <w:rFonts w:cstheme="minorHAnsi"/>
            <w:lang w:val="ru-RU"/>
          </w:rPr>
          <w:t>степей России</w:t>
        </w:r>
      </w:hyperlink>
      <w:r w:rsidRPr="00D36414">
        <w:rPr>
          <w:rFonts w:cstheme="minorHAnsi"/>
          <w:lang w:val="ru-RU"/>
        </w:rPr>
        <w:t>: позиция неправительственных организаций</w:t>
      </w:r>
      <w:r w:rsidRPr="00D36414">
        <w:rPr>
          <w:rFonts w:cstheme="minorHAnsi"/>
          <w:i/>
          <w:iCs/>
          <w:lang w:val="ru-RU"/>
        </w:rPr>
        <w:t xml:space="preserve"> [</w:t>
      </w:r>
      <w:r w:rsidRPr="00D36414">
        <w:rPr>
          <w:rFonts w:cstheme="minorHAnsi"/>
          <w:i/>
          <w:iCs/>
        </w:rPr>
        <w:t>Russian Steppe Conservation Strategy: NGOs position</w:t>
      </w:r>
      <w:r w:rsidRPr="00D36414">
        <w:rPr>
          <w:rFonts w:cstheme="minorHAnsi"/>
        </w:rPr>
        <w:t>. Moscow, Russian Federation: Изд</w:t>
      </w:r>
      <w:r w:rsidRPr="00D36414">
        <w:rPr>
          <w:rFonts w:cstheme="minorHAnsi"/>
          <w:lang w:val="ru-RU"/>
        </w:rPr>
        <w:t>ательство</w:t>
      </w:r>
      <w:r w:rsidRPr="00D36414">
        <w:rPr>
          <w:rFonts w:cstheme="minorHAnsi"/>
        </w:rPr>
        <w:t>во Центра охраны дикой природы [Publishing House of Biodiversity Conservation Center]. Previous “author” was the strategy</w:t>
      </w:r>
    </w:p>
    <w:p w14:paraId="75EE592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Smelansky, I. E., Buivolov, J. A., Bazhenov, Y. A., Bakirova, R. T., Borovik, L. P., Borodin, A. P., Bykova, E. P., Vlasov, A. A., Gavrilenko, V. S., Goroshko, O. A., Gribkov, A.V., Kirilyuk, V. E., Korsun, O. V., Kreindlin, M. L., Kuksin, G. V., Lysenko, G. N., Polchaninova, N. Yu, Pulyaev, A. I., Ryzhkov, O. V., Ryabinina, Z. N., &amp; Tkachuk T. E. [</w:t>
      </w:r>
      <w:r w:rsidRPr="00D36414">
        <w:rPr>
          <w:rFonts w:cstheme="minorHAnsi"/>
          <w:lang w:val="ru-RU"/>
        </w:rPr>
        <w:t>Смелянский</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Э</w:t>
      </w:r>
      <w:r w:rsidRPr="00D36414">
        <w:rPr>
          <w:rFonts w:cstheme="minorHAnsi"/>
        </w:rPr>
        <w:t xml:space="preserve">., </w:t>
      </w:r>
      <w:r w:rsidRPr="00D36414">
        <w:rPr>
          <w:rFonts w:cstheme="minorHAnsi"/>
          <w:lang w:val="ru-RU"/>
        </w:rPr>
        <w:t>Буйволов</w:t>
      </w:r>
      <w:r w:rsidRPr="00D36414">
        <w:rPr>
          <w:rFonts w:cstheme="minorHAnsi"/>
        </w:rPr>
        <w:t xml:space="preserve">, </w:t>
      </w:r>
      <w:r w:rsidRPr="00D36414">
        <w:rPr>
          <w:rFonts w:cstheme="minorHAnsi"/>
          <w:lang w:val="ru-RU"/>
        </w:rPr>
        <w:t>Ю</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Баженов</w:t>
      </w:r>
      <w:r w:rsidRPr="00D36414">
        <w:rPr>
          <w:rFonts w:cstheme="minorHAnsi"/>
        </w:rPr>
        <w:t xml:space="preserve">, </w:t>
      </w:r>
      <w:r w:rsidRPr="00D36414">
        <w:rPr>
          <w:rFonts w:cstheme="minorHAnsi"/>
          <w:lang w:val="ru-RU"/>
        </w:rPr>
        <w:t>Ю</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Бакирова</w:t>
      </w:r>
      <w:r w:rsidRPr="00D36414">
        <w:rPr>
          <w:rFonts w:cstheme="minorHAnsi"/>
        </w:rPr>
        <w:t xml:space="preserve">, </w:t>
      </w:r>
      <w:r w:rsidRPr="00D36414">
        <w:rPr>
          <w:rFonts w:cstheme="minorHAnsi"/>
          <w:lang w:val="ru-RU"/>
        </w:rPr>
        <w:t>Р</w:t>
      </w:r>
      <w:r w:rsidRPr="00D36414">
        <w:rPr>
          <w:rFonts w:cstheme="minorHAnsi"/>
        </w:rPr>
        <w:t xml:space="preserve">. </w:t>
      </w:r>
      <w:r w:rsidRPr="00D36414">
        <w:rPr>
          <w:rFonts w:cstheme="minorHAnsi"/>
          <w:lang w:val="ru-RU"/>
        </w:rPr>
        <w:t>Т</w:t>
      </w:r>
      <w:r w:rsidRPr="00D36414">
        <w:rPr>
          <w:rFonts w:cstheme="minorHAnsi"/>
        </w:rPr>
        <w:t xml:space="preserve">., </w:t>
      </w:r>
      <w:r w:rsidRPr="00D36414">
        <w:rPr>
          <w:rFonts w:cstheme="minorHAnsi"/>
          <w:lang w:val="ru-RU"/>
        </w:rPr>
        <w:t>Боровик</w:t>
      </w:r>
      <w:r w:rsidRPr="00D36414">
        <w:rPr>
          <w:rFonts w:cstheme="minorHAnsi"/>
        </w:rPr>
        <w:t xml:space="preserve">, </w:t>
      </w:r>
      <w:r w:rsidRPr="00D36414">
        <w:rPr>
          <w:rFonts w:cstheme="minorHAnsi"/>
          <w:lang w:val="ru-RU"/>
        </w:rPr>
        <w:t>Л</w:t>
      </w:r>
      <w:r w:rsidRPr="00D36414">
        <w:rPr>
          <w:rFonts w:cstheme="minorHAnsi"/>
        </w:rPr>
        <w:t xml:space="preserve">. </w:t>
      </w:r>
      <w:r w:rsidRPr="00D36414">
        <w:rPr>
          <w:rFonts w:cstheme="minorHAnsi"/>
          <w:lang w:val="ru-RU"/>
        </w:rPr>
        <w:t>П</w:t>
      </w:r>
      <w:r w:rsidRPr="00D36414">
        <w:rPr>
          <w:rFonts w:cstheme="minorHAnsi"/>
        </w:rPr>
        <w:t xml:space="preserve">., </w:t>
      </w:r>
      <w:r w:rsidRPr="00D36414">
        <w:rPr>
          <w:rFonts w:cstheme="minorHAnsi"/>
          <w:lang w:val="ru-RU"/>
        </w:rPr>
        <w:t>Бородин</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П</w:t>
      </w:r>
      <w:r w:rsidRPr="00D36414">
        <w:rPr>
          <w:rFonts w:cstheme="minorHAnsi"/>
        </w:rPr>
        <w:t xml:space="preserve">., </w:t>
      </w:r>
      <w:r w:rsidRPr="00D36414">
        <w:rPr>
          <w:rFonts w:cstheme="minorHAnsi"/>
          <w:lang w:val="ru-RU"/>
        </w:rPr>
        <w:t>Быкова</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П</w:t>
      </w:r>
      <w:r w:rsidRPr="00D36414">
        <w:rPr>
          <w:rFonts w:cstheme="minorHAnsi"/>
        </w:rPr>
        <w:t xml:space="preserve">., </w:t>
      </w:r>
      <w:r w:rsidRPr="00D36414">
        <w:rPr>
          <w:rFonts w:cstheme="minorHAnsi"/>
          <w:lang w:val="ru-RU"/>
        </w:rPr>
        <w:t>Влас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Гавриленко</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С</w:t>
      </w:r>
      <w:r w:rsidRPr="00D36414">
        <w:rPr>
          <w:rFonts w:cstheme="minorHAnsi"/>
        </w:rPr>
        <w:t xml:space="preserve">., </w:t>
      </w:r>
      <w:r w:rsidRPr="00D36414">
        <w:rPr>
          <w:rFonts w:cstheme="minorHAnsi"/>
          <w:lang w:val="ru-RU"/>
        </w:rPr>
        <w:t>Горошко</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Грибко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Кирилюк</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Корсун</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Крейндлин</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Л</w:t>
      </w:r>
      <w:r w:rsidRPr="00D36414">
        <w:rPr>
          <w:rFonts w:cstheme="minorHAnsi"/>
        </w:rPr>
        <w:t xml:space="preserve">., </w:t>
      </w:r>
      <w:r w:rsidRPr="00D36414">
        <w:rPr>
          <w:rFonts w:cstheme="minorHAnsi"/>
          <w:lang w:val="ru-RU"/>
        </w:rPr>
        <w:t>Куксин</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Лысенко</w:t>
      </w:r>
      <w:r w:rsidRPr="00D36414">
        <w:rPr>
          <w:rFonts w:cstheme="minorHAnsi"/>
        </w:rPr>
        <w:t xml:space="preserve">, </w:t>
      </w:r>
      <w:r w:rsidRPr="00D36414">
        <w:rPr>
          <w:rFonts w:cstheme="minorHAnsi"/>
          <w:lang w:val="ru-RU"/>
        </w:rPr>
        <w:t>Г</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Полчанинова</w:t>
      </w:r>
      <w:r w:rsidRPr="00D36414">
        <w:rPr>
          <w:rFonts w:cstheme="minorHAnsi"/>
        </w:rPr>
        <w:t xml:space="preserve">, </w:t>
      </w:r>
      <w:r w:rsidRPr="00D36414">
        <w:rPr>
          <w:rFonts w:cstheme="minorHAnsi"/>
          <w:lang w:val="ru-RU"/>
        </w:rPr>
        <w:t>Н</w:t>
      </w:r>
      <w:r w:rsidRPr="00D36414">
        <w:rPr>
          <w:rFonts w:cstheme="minorHAnsi"/>
        </w:rPr>
        <w:t xml:space="preserve">. </w:t>
      </w:r>
      <w:r w:rsidRPr="00D36414">
        <w:rPr>
          <w:rFonts w:cstheme="minorHAnsi"/>
          <w:lang w:val="ru-RU"/>
        </w:rPr>
        <w:t>Ю</w:t>
      </w:r>
      <w:r w:rsidRPr="00D36414">
        <w:rPr>
          <w:rFonts w:cstheme="minorHAnsi"/>
        </w:rPr>
        <w:t xml:space="preserve">., </w:t>
      </w:r>
      <w:r w:rsidRPr="00D36414">
        <w:rPr>
          <w:rFonts w:cstheme="minorHAnsi"/>
          <w:lang w:val="ru-RU"/>
        </w:rPr>
        <w:t>Пуляев</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Рыжков</w:t>
      </w:r>
      <w:r w:rsidRPr="00D36414">
        <w:rPr>
          <w:rFonts w:cstheme="minorHAnsi"/>
        </w:rPr>
        <w:t xml:space="preserve">, </w:t>
      </w:r>
      <w:r w:rsidRPr="00D36414">
        <w:rPr>
          <w:rFonts w:cstheme="minorHAnsi"/>
          <w:lang w:val="ru-RU"/>
        </w:rPr>
        <w:t>О</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Рябинина</w:t>
      </w:r>
      <w:r w:rsidRPr="00D36414">
        <w:rPr>
          <w:rFonts w:cstheme="minorHAnsi"/>
        </w:rPr>
        <w:t xml:space="preserve">, </w:t>
      </w:r>
      <w:r w:rsidRPr="00D36414">
        <w:rPr>
          <w:rFonts w:cstheme="minorHAnsi"/>
          <w:lang w:val="ru-RU"/>
        </w:rPr>
        <w:t>З</w:t>
      </w:r>
      <w:r w:rsidRPr="00D36414">
        <w:rPr>
          <w:rFonts w:cstheme="minorHAnsi"/>
        </w:rPr>
        <w:t xml:space="preserve">. </w:t>
      </w:r>
      <w:r w:rsidRPr="00D36414">
        <w:rPr>
          <w:rFonts w:cstheme="minorHAnsi"/>
          <w:lang w:val="ru-RU"/>
        </w:rPr>
        <w:t>Н</w:t>
      </w:r>
      <w:r w:rsidRPr="00D36414">
        <w:rPr>
          <w:rFonts w:cstheme="minorHAnsi"/>
        </w:rPr>
        <w:t xml:space="preserve">., &amp; </w:t>
      </w:r>
      <w:r w:rsidRPr="00D36414">
        <w:rPr>
          <w:rFonts w:cstheme="minorHAnsi"/>
          <w:lang w:val="ru-RU"/>
        </w:rPr>
        <w:t>Ткачук</w:t>
      </w:r>
      <w:r w:rsidRPr="00D36414">
        <w:rPr>
          <w:rFonts w:cstheme="minorHAnsi"/>
        </w:rPr>
        <w:t xml:space="preserve">, </w:t>
      </w:r>
      <w:r w:rsidRPr="00D36414">
        <w:rPr>
          <w:rFonts w:cstheme="minorHAnsi"/>
          <w:lang w:val="ru-RU"/>
        </w:rPr>
        <w:t>Т</w:t>
      </w:r>
      <w:r w:rsidRPr="00D36414">
        <w:rPr>
          <w:rFonts w:cstheme="minorHAnsi"/>
        </w:rPr>
        <w:t xml:space="preserve">. </w:t>
      </w:r>
      <w:r w:rsidRPr="00D36414">
        <w:rPr>
          <w:rFonts w:cstheme="minorHAnsi"/>
          <w:lang w:val="ru-RU"/>
        </w:rPr>
        <w:t>Е</w:t>
      </w:r>
      <w:r w:rsidRPr="00D36414">
        <w:rPr>
          <w:rFonts w:cstheme="minorHAnsi"/>
        </w:rPr>
        <w:t xml:space="preserve">.]. </w:t>
      </w:r>
      <w:r w:rsidRPr="00D36414">
        <w:rPr>
          <w:rFonts w:cstheme="minorHAnsi"/>
          <w:lang w:val="ru-RU"/>
        </w:rPr>
        <w:t xml:space="preserve">(2015) </w:t>
      </w:r>
      <w:r w:rsidRPr="00D36414">
        <w:rPr>
          <w:rFonts w:cstheme="minorHAnsi"/>
          <w:i/>
          <w:lang w:val="ru-RU"/>
        </w:rPr>
        <w:t xml:space="preserve">Степные пожары и управление пожарной ситуацией в степных ООПТ: экологические и природоохранные аспекты. </w:t>
      </w:r>
      <w:r w:rsidRPr="00D36414">
        <w:rPr>
          <w:rFonts w:cstheme="minorHAnsi"/>
          <w:i/>
        </w:rPr>
        <w:t>Аналитический обзор</w:t>
      </w:r>
      <w:r w:rsidRPr="00D36414">
        <w:rPr>
          <w:rFonts w:cstheme="minorHAnsi"/>
        </w:rPr>
        <w:t xml:space="preserve"> </w:t>
      </w:r>
      <w:r w:rsidRPr="00D36414">
        <w:rPr>
          <w:rFonts w:cstheme="minorHAnsi"/>
          <w:i/>
          <w:iCs/>
        </w:rPr>
        <w:t>[Steppe fires and fire management in steppe protected areas: Environmental and conservation aspects. Analytical survey]</w:t>
      </w:r>
      <w:r w:rsidRPr="00D36414">
        <w:rPr>
          <w:rFonts w:cstheme="minorHAnsi"/>
        </w:rPr>
        <w:t xml:space="preserve">. Moscow, Russian Federation: </w:t>
      </w:r>
      <w:r w:rsidRPr="00D36414">
        <w:rPr>
          <w:rFonts w:cstheme="minorHAnsi"/>
          <w:lang w:val="ru-RU"/>
        </w:rPr>
        <w:t>Издательство</w:t>
      </w:r>
      <w:r w:rsidRPr="00D36414">
        <w:rPr>
          <w:rFonts w:cstheme="minorHAnsi"/>
        </w:rPr>
        <w:t xml:space="preserve"> </w:t>
      </w:r>
      <w:r w:rsidRPr="00D36414">
        <w:rPr>
          <w:rFonts w:cstheme="minorHAnsi"/>
          <w:lang w:val="ru-RU"/>
        </w:rPr>
        <w:t>Центра</w:t>
      </w:r>
      <w:r w:rsidRPr="00D36414">
        <w:rPr>
          <w:rFonts w:cstheme="minorHAnsi"/>
        </w:rPr>
        <w:t xml:space="preserve"> </w:t>
      </w:r>
      <w:r w:rsidRPr="00D36414">
        <w:rPr>
          <w:rFonts w:cstheme="minorHAnsi"/>
          <w:lang w:val="ru-RU"/>
        </w:rPr>
        <w:t>охраны</w:t>
      </w:r>
      <w:r w:rsidRPr="00D36414">
        <w:rPr>
          <w:rFonts w:cstheme="minorHAnsi"/>
        </w:rPr>
        <w:t xml:space="preserve"> </w:t>
      </w:r>
      <w:r w:rsidRPr="00D36414">
        <w:rPr>
          <w:rFonts w:cstheme="minorHAnsi"/>
          <w:lang w:val="ru-RU"/>
        </w:rPr>
        <w:t>дикой</w:t>
      </w:r>
      <w:r w:rsidRPr="00D36414">
        <w:rPr>
          <w:rFonts w:cstheme="minorHAnsi"/>
        </w:rPr>
        <w:t xml:space="preserve"> </w:t>
      </w:r>
      <w:r w:rsidRPr="00D36414">
        <w:rPr>
          <w:rFonts w:cstheme="minorHAnsi"/>
          <w:lang w:val="ru-RU"/>
        </w:rPr>
        <w:t>природы</w:t>
      </w:r>
      <w:r w:rsidRPr="00D36414">
        <w:rPr>
          <w:rFonts w:cstheme="minorHAnsi"/>
        </w:rPr>
        <w:t xml:space="preserve"> [Biodiversity Conservation Center Press]. </w:t>
      </w:r>
    </w:p>
    <w:p w14:paraId="53DF856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mith, G. F., Gittings, T., Wilson, M., French, L., Oxbrough, A., O’Donoghue, S., O’Halloran, S., Kelly, D. L., Mitchell, S. J. G., Kelly, T., Iremonger, S., Mckee, A. M., &amp; Giller, P. (2008). Identifying practical indicators of biodiversity for stand-level management of plantation forests. </w:t>
      </w:r>
      <w:r w:rsidRPr="00D36414">
        <w:rPr>
          <w:rFonts w:cstheme="minorHAnsi"/>
          <w:i/>
          <w:iCs/>
        </w:rPr>
        <w:t>Biodiversity and Conservation</w:t>
      </w:r>
      <w:r w:rsidRPr="00D36414">
        <w:rPr>
          <w:rFonts w:cstheme="minorHAnsi"/>
        </w:rPr>
        <w:t xml:space="preserve">, </w:t>
      </w:r>
      <w:r w:rsidRPr="00D36414">
        <w:rPr>
          <w:rFonts w:cstheme="minorHAnsi"/>
          <w:i/>
          <w:iCs/>
        </w:rPr>
        <w:t>17</w:t>
      </w:r>
      <w:r w:rsidRPr="00D36414">
        <w:rPr>
          <w:rFonts w:cstheme="minorHAnsi"/>
        </w:rPr>
        <w:t xml:space="preserve">(5), 991–1015. </w:t>
      </w:r>
      <w:hyperlink r:id="rId1837" w:history="1">
        <w:r w:rsidRPr="00D36414">
          <w:rPr>
            <w:rStyle w:val="Hyperlink"/>
            <w:rFonts w:cstheme="minorHAnsi"/>
          </w:rPr>
          <w:t>https://doi.org/10.1007/s10531-007-9274-3</w:t>
        </w:r>
      </w:hyperlink>
    </w:p>
    <w:p w14:paraId="410DEF6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nickars, M., Weigel, B., &amp; Bonsdorff, E. (2015). Impact of eutrophication and climate change on fish and zoobenthos in coastal waters of the Baltic Sea. </w:t>
      </w:r>
      <w:r w:rsidRPr="00D36414">
        <w:rPr>
          <w:rFonts w:cstheme="minorHAnsi"/>
          <w:i/>
          <w:iCs/>
        </w:rPr>
        <w:t>Marine Biology</w:t>
      </w:r>
      <w:r w:rsidRPr="00D36414">
        <w:rPr>
          <w:rFonts w:cstheme="minorHAnsi"/>
        </w:rPr>
        <w:t xml:space="preserve">, </w:t>
      </w:r>
      <w:r w:rsidRPr="00D36414">
        <w:rPr>
          <w:rFonts w:cstheme="minorHAnsi"/>
          <w:i/>
          <w:iCs/>
        </w:rPr>
        <w:t>162</w:t>
      </w:r>
      <w:r w:rsidRPr="00D36414">
        <w:rPr>
          <w:rFonts w:cstheme="minorHAnsi"/>
        </w:rPr>
        <w:t xml:space="preserve">(1), 141–151. </w:t>
      </w:r>
      <w:hyperlink r:id="rId1838" w:history="1">
        <w:r w:rsidRPr="00D36414">
          <w:rPr>
            <w:rStyle w:val="Hyperlink"/>
            <w:rFonts w:cstheme="minorHAnsi"/>
          </w:rPr>
          <w:t>https://doi.org/10.1007/s00227-014-2579-3</w:t>
        </w:r>
      </w:hyperlink>
    </w:p>
    <w:p w14:paraId="4EA514B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kolov, V. E. [Соколов, В. Е.]. (1986). </w:t>
      </w:r>
      <w:r w:rsidRPr="00D36414">
        <w:rPr>
          <w:rFonts w:cstheme="minorHAnsi"/>
          <w:i/>
          <w:iCs/>
        </w:rPr>
        <w:t>Редкие и исчезающие животные. Млекопитающие [Rare and endangered animals. Mammals]</w:t>
      </w:r>
      <w:r w:rsidRPr="00D36414">
        <w:rPr>
          <w:rFonts w:cstheme="minorHAnsi"/>
        </w:rPr>
        <w:t>. Moscow, USSR: Высшая школа [Higher School].</w:t>
      </w:r>
    </w:p>
    <w:p w14:paraId="2E1948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kos, C. K., Birtsas, P. K., Connelly, J. W., &amp; Papaspyropoulos, K. G. (2013). Hunting of migratory birds: disturbance intolerant or harvest tolerant? </w:t>
      </w:r>
      <w:r w:rsidRPr="00D36414">
        <w:rPr>
          <w:rFonts w:cstheme="minorHAnsi"/>
          <w:i/>
          <w:iCs/>
        </w:rPr>
        <w:t>Wildlife Biology</w:t>
      </w:r>
      <w:r w:rsidRPr="00D36414">
        <w:rPr>
          <w:rFonts w:cstheme="minorHAnsi"/>
        </w:rPr>
        <w:t xml:space="preserve">, </w:t>
      </w:r>
      <w:r w:rsidRPr="00D36414">
        <w:rPr>
          <w:rFonts w:cstheme="minorHAnsi"/>
          <w:i/>
          <w:iCs/>
        </w:rPr>
        <w:t>19</w:t>
      </w:r>
      <w:r w:rsidRPr="00D36414">
        <w:rPr>
          <w:rFonts w:cstheme="minorHAnsi"/>
        </w:rPr>
        <w:t xml:space="preserve">(2), 113–125. </w:t>
      </w:r>
      <w:hyperlink r:id="rId1839" w:history="1">
        <w:r w:rsidRPr="00D36414">
          <w:rPr>
            <w:rStyle w:val="Hyperlink"/>
            <w:rFonts w:cstheme="minorHAnsi"/>
          </w:rPr>
          <w:t>https://doi.org/10.2981/12-032</w:t>
        </w:r>
      </w:hyperlink>
    </w:p>
    <w:p w14:paraId="1AFEB53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kratov, S. A., Seliverstov, Y. G., &amp; Shnyparkov, A. L. (2014). Assessment of the economic risk for the ski resorts of changes in snow cover duration. </w:t>
      </w:r>
      <w:r w:rsidRPr="00D36414">
        <w:rPr>
          <w:rFonts w:cstheme="minorHAnsi"/>
          <w:i/>
        </w:rPr>
        <w:t>Ice and Snow, 54</w:t>
      </w:r>
      <w:r w:rsidRPr="00D36414">
        <w:rPr>
          <w:rFonts w:cstheme="minorHAnsi"/>
        </w:rPr>
        <w:t>(3), 100-106.</w:t>
      </w:r>
    </w:p>
    <w:p w14:paraId="387B7FC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liveres, S., Manning, P., Prati, D., Gossner, M. M., Alt, F., Arndt, H., Baumgartner, V., Binkenstein, J., Birkhofer, K., Blaser, S., Blüthgen, N., Boch, S., Böhm, S., Börschig, C., Buscot, F., Diekötter, T., Heinze, J., Hölzel, N., Jung, K., Klaus, V. H., Klein, A.-M., Kleinebecker, T., Klemmer, S., Krauss, J., Lange, M., Morris, E. K., Müller, J., Oelmann, Y., Overmann, J., Pašalić, E., Renner, S. C., Rillig, M. </w:t>
      </w:r>
      <w:r w:rsidRPr="00D36414">
        <w:rPr>
          <w:rFonts w:cstheme="minorHAnsi"/>
        </w:rPr>
        <w:lastRenderedPageBreak/>
        <w:t xml:space="preserve">C., Schaefer, H. M., Schloter, M., Schmitt, B., Schöning, I., Schrumpf, M., Sikorski, J., Socher, S. A., Solly, E. F., Sonnemann, I., Sorkau, E., Steckel, J., Steffan-Dewenter, I., Stempfhuber, B., Tschapka, M., Türke, M., Venter, P., Weiner, C. N., Weisser, W. W., Werner, M., Westphal, C., Wilcke, W., Wolters, V., Wubet, T., Wurst, S., Fischer, M., &amp; Allan, E. (2016a). Locally rare species influence grassland ecosystem multifunctionality. </w:t>
      </w:r>
      <w:r w:rsidRPr="00D36414">
        <w:rPr>
          <w:rFonts w:cstheme="minorHAnsi"/>
          <w:i/>
        </w:rPr>
        <w:t>Philosophical Transactions of the Royal Society B: Biological Sciences, 371</w:t>
      </w:r>
      <w:r w:rsidRPr="00D36414">
        <w:rPr>
          <w:rFonts w:cstheme="minorHAnsi"/>
        </w:rPr>
        <w:t xml:space="preserve">(1694), 20150269. </w:t>
      </w:r>
      <w:hyperlink r:id="rId1840" w:history="1">
        <w:r w:rsidRPr="00D36414">
          <w:rPr>
            <w:rStyle w:val="Hyperlink"/>
            <w:rFonts w:cstheme="minorHAnsi"/>
          </w:rPr>
          <w:t>https://doi.org/10.1098/rstb.2015.0269</w:t>
        </w:r>
      </w:hyperlink>
    </w:p>
    <w:p w14:paraId="74E121D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liveres, S., Van der Plas, F., Manning, P., Prati, D., Gossner, M., Renner, S., Alt, F., Arndt, H., Baumgartner, V., Binkenstein, J., Birkhofer, K., Blaser, S., Blüthgen, N., Boch, S., Böhm, S., Börschig, C., Buscot, F., Diekötter, T., Heinze, J., Hölzel, N., Jung, K., Klaus, V.H., Kleinebecker, T., Klemmer, S., Krauss, J., Lange, M., Morris, E.K., Müller, J., Oelmann, Y., Overmann, J., Pašalić, E., Rillig, M.C., Schaefer, H.M., Schloter, M., Schmitt, B., Schöning, I., Schrumpf, M., Sikorski, J., Socher, S.A., Solly, E.F., Sonnemann, I., Sorkau, E., Steckel, J., Steffan-Dewenter, I., Stempfhuber, B., Tschapka, M., Türke, M., Venter, P.C., Weiner, C.N., Weisser, W.W., Werner, M., Westphal, C., Wilcke, W., Wolters, V., Wubet, T., Wurst, S., Fischer, M., Allan, E. (2016b). Biodiversity at multiple trophic levels is needed for ecosystem multifunctionality. </w:t>
      </w:r>
      <w:r w:rsidRPr="00D36414">
        <w:rPr>
          <w:rFonts w:cstheme="minorHAnsi"/>
          <w:i/>
          <w:lang w:val="de-CH"/>
        </w:rPr>
        <w:t>Nature, 536,</w:t>
      </w:r>
      <w:r w:rsidRPr="00D36414">
        <w:rPr>
          <w:rFonts w:cstheme="minorHAnsi"/>
          <w:lang w:val="de-CH"/>
        </w:rPr>
        <w:t xml:space="preserve"> 456-459. </w:t>
      </w:r>
      <w:hyperlink r:id="rId1841" w:history="1">
        <w:r w:rsidRPr="00D36414">
          <w:rPr>
            <w:rStyle w:val="Hyperlink"/>
            <w:rFonts w:cstheme="minorHAnsi"/>
          </w:rPr>
          <w:t>https://doi.org/</w:t>
        </w:r>
        <w:r w:rsidRPr="00D36414">
          <w:rPr>
            <w:rStyle w:val="Hyperlink"/>
            <w:rFonts w:cstheme="minorHAnsi"/>
            <w:lang w:val="de-CH"/>
          </w:rPr>
          <w:t>10.1038/nature19092</w:t>
        </w:r>
      </w:hyperlink>
    </w:p>
    <w:p w14:paraId="7BDB682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lomon, J., Shulkina, T., &amp; Schatz, G. E. (2014). </w:t>
      </w:r>
      <w:r w:rsidRPr="00D36414">
        <w:rPr>
          <w:rFonts w:cstheme="minorHAnsi"/>
          <w:i/>
          <w:iCs/>
        </w:rPr>
        <w:t>Red list of endemic plants of the Caucasus: Armenia, Azerbaidjan, Georgia, Iran, Russia, and Turkey</w:t>
      </w:r>
      <w:r w:rsidRPr="00D36414">
        <w:rPr>
          <w:rFonts w:cstheme="minorHAnsi"/>
        </w:rPr>
        <w:t>. St. Louis, USA: Missouri Botanical Garden Press.</w:t>
      </w:r>
    </w:p>
    <w:p w14:paraId="2B378B8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ós, Á., Papp, L., &amp; Oosterbroek, P. (1992). </w:t>
      </w:r>
      <w:r w:rsidRPr="00D36414">
        <w:rPr>
          <w:rFonts w:cstheme="minorHAnsi"/>
          <w:i/>
          <w:iCs/>
        </w:rPr>
        <w:t>Catalogue of palaearctic diptera vol 1.</w:t>
      </w:r>
      <w:r w:rsidRPr="00D36414">
        <w:rPr>
          <w:rFonts w:cstheme="minorHAnsi"/>
        </w:rPr>
        <w:t xml:space="preserve"> Budapest, Hungary: Hungarian Natural History Museum.</w:t>
      </w:r>
    </w:p>
    <w:p w14:paraId="0CF1123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rokin, Y. I. (2002). </w:t>
      </w:r>
      <w:r w:rsidRPr="00D36414">
        <w:rPr>
          <w:rFonts w:cstheme="minorHAnsi"/>
          <w:i/>
          <w:iCs/>
        </w:rPr>
        <w:t>Black Sea ecology and oceanography</w:t>
      </w:r>
      <w:r w:rsidRPr="00D36414">
        <w:rPr>
          <w:rFonts w:cstheme="minorHAnsi"/>
        </w:rPr>
        <w:t>. Leiden, The Netherlands: Backhuys Publishers.</w:t>
      </w:r>
    </w:p>
    <w:p w14:paraId="17547CB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rokovikova, L. M., Popovskaya, G. I., Tomberg, I. V., Sinyukovich, V. N., Kravchenko, O. S., Marinaite, I. I., Bashenkhaeva, N. V., &amp; Khodzher, T. V. (2013). The Selenga River water quality on the border with Mongolia at the beginning of the 21st century. </w:t>
      </w:r>
      <w:r w:rsidRPr="00D36414">
        <w:rPr>
          <w:rFonts w:cstheme="minorHAnsi"/>
          <w:i/>
          <w:iCs/>
        </w:rPr>
        <w:t>Russian Meteorology and Hydrology</w:t>
      </w:r>
      <w:r w:rsidRPr="00D36414">
        <w:rPr>
          <w:rFonts w:cstheme="minorHAnsi"/>
        </w:rPr>
        <w:t xml:space="preserve">, </w:t>
      </w:r>
      <w:r w:rsidRPr="00D36414">
        <w:rPr>
          <w:rFonts w:cstheme="minorHAnsi"/>
          <w:i/>
          <w:iCs/>
        </w:rPr>
        <w:t>38</w:t>
      </w:r>
      <w:r w:rsidRPr="00D36414">
        <w:rPr>
          <w:rFonts w:cstheme="minorHAnsi"/>
        </w:rPr>
        <w:t xml:space="preserve">(2), 126–133. </w:t>
      </w:r>
      <w:hyperlink r:id="rId1842" w:history="1">
        <w:r w:rsidRPr="00D36414">
          <w:rPr>
            <w:rStyle w:val="Hyperlink"/>
            <w:rFonts w:cstheme="minorHAnsi"/>
          </w:rPr>
          <w:t>https://doi.org/10.3103/S1068373913020106</w:t>
        </w:r>
      </w:hyperlink>
    </w:p>
    <w:p w14:paraId="1F41E6F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oto, C. G. (2001). The potential impacts of global climate change on marine protected areas. </w:t>
      </w:r>
      <w:r w:rsidRPr="00D36414">
        <w:rPr>
          <w:rFonts w:cstheme="minorHAnsi"/>
          <w:i/>
          <w:iCs/>
        </w:rPr>
        <w:t>Reviews in Fish Biology and Fisheries</w:t>
      </w:r>
      <w:r w:rsidRPr="00D36414">
        <w:rPr>
          <w:rFonts w:cstheme="minorHAnsi"/>
        </w:rPr>
        <w:t xml:space="preserve">, </w:t>
      </w:r>
      <w:r w:rsidRPr="00D36414">
        <w:rPr>
          <w:rFonts w:cstheme="minorHAnsi"/>
          <w:i/>
          <w:iCs/>
        </w:rPr>
        <w:t>11</w:t>
      </w:r>
      <w:r w:rsidRPr="00D36414">
        <w:rPr>
          <w:rFonts w:cstheme="minorHAnsi"/>
        </w:rPr>
        <w:t xml:space="preserve">(3), 181–195. </w:t>
      </w:r>
      <w:hyperlink r:id="rId1843" w:history="1">
        <w:r w:rsidRPr="00D36414">
          <w:rPr>
            <w:rStyle w:val="Hyperlink"/>
            <w:rFonts w:cstheme="minorHAnsi"/>
          </w:rPr>
          <w:t>https://doi.org/10.1023/a:1020364409616</w:t>
        </w:r>
      </w:hyperlink>
    </w:p>
    <w:p w14:paraId="3E46E4E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palding, M. D., Fox, H. E., Allen, G. R., Davidson, N., Ferdaña, Z. A., Finlayson, M., Halpern, B. S., Jorge, M. A., Lombana, A., Lourie, S. A., Martin, K. D., Mcmanus, E., Molnar, J., Recchia, C. A., &amp; Robertson, J. (2007). Marine ecoregions of the world: A bioregionalization of coastal and shelf areas. </w:t>
      </w:r>
      <w:r w:rsidRPr="00D36414">
        <w:rPr>
          <w:rFonts w:cstheme="minorHAnsi"/>
          <w:i/>
          <w:iCs/>
        </w:rPr>
        <w:t>BioScience</w:t>
      </w:r>
      <w:r w:rsidRPr="00D36414">
        <w:rPr>
          <w:rFonts w:cstheme="minorHAnsi"/>
        </w:rPr>
        <w:t xml:space="preserve">, </w:t>
      </w:r>
      <w:r w:rsidRPr="00D36414">
        <w:rPr>
          <w:rFonts w:cstheme="minorHAnsi"/>
          <w:i/>
          <w:iCs/>
        </w:rPr>
        <w:t>57</w:t>
      </w:r>
      <w:r w:rsidRPr="00D36414">
        <w:rPr>
          <w:rFonts w:cstheme="minorHAnsi"/>
        </w:rPr>
        <w:t xml:space="preserve">(7), 573. </w:t>
      </w:r>
      <w:hyperlink r:id="rId1844" w:history="1">
        <w:r w:rsidRPr="00D36414">
          <w:rPr>
            <w:rStyle w:val="Hyperlink"/>
            <w:rFonts w:cstheme="minorHAnsi"/>
          </w:rPr>
          <w:t>http://doi.org/10.1641/B570707</w:t>
        </w:r>
      </w:hyperlink>
    </w:p>
    <w:p w14:paraId="40C7605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parrius, L. B., &amp; Kooijman, A. M. (2011). Invasiveness of </w:t>
      </w:r>
      <w:r w:rsidRPr="00D36414">
        <w:rPr>
          <w:rFonts w:cstheme="minorHAnsi"/>
          <w:i/>
        </w:rPr>
        <w:t>Campylopus introflexus</w:t>
      </w:r>
      <w:r w:rsidRPr="00D36414">
        <w:rPr>
          <w:rFonts w:cstheme="minorHAnsi"/>
        </w:rPr>
        <w:t xml:space="preserve"> in drift sands depends on nitrogen deposition and soil organic matter. </w:t>
      </w:r>
      <w:r w:rsidRPr="00D36414">
        <w:rPr>
          <w:rFonts w:cstheme="minorHAnsi"/>
          <w:i/>
          <w:iCs/>
        </w:rPr>
        <w:t>Applied Vegetation Science</w:t>
      </w:r>
      <w:r w:rsidRPr="00D36414">
        <w:rPr>
          <w:rFonts w:cstheme="minorHAnsi"/>
        </w:rPr>
        <w:t xml:space="preserve">, </w:t>
      </w:r>
      <w:r w:rsidRPr="00D36414">
        <w:rPr>
          <w:rFonts w:cstheme="minorHAnsi"/>
          <w:i/>
          <w:iCs/>
        </w:rPr>
        <w:t>14</w:t>
      </w:r>
      <w:r w:rsidRPr="00D36414">
        <w:rPr>
          <w:rFonts w:cstheme="minorHAnsi"/>
        </w:rPr>
        <w:t xml:space="preserve">(2), 221–229. </w:t>
      </w:r>
      <w:hyperlink r:id="rId1845" w:history="1">
        <w:r w:rsidRPr="00D36414">
          <w:rPr>
            <w:rStyle w:val="Hyperlink"/>
            <w:rFonts w:cstheme="minorHAnsi"/>
          </w:rPr>
          <w:t>https://doi.org/10.1111/j.1654-109X.2010.01120.x</w:t>
        </w:r>
      </w:hyperlink>
    </w:p>
    <w:p w14:paraId="3BC7797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tanners, D., &amp; Bourdeau, P. (Eds.). (1995). </w:t>
      </w:r>
      <w:r w:rsidRPr="00D36414">
        <w:rPr>
          <w:rFonts w:cstheme="minorHAnsi"/>
          <w:i/>
          <w:iCs/>
        </w:rPr>
        <w:t>Europe’s Environment: The Dobris Assessment</w:t>
      </w:r>
      <w:r w:rsidRPr="00D36414">
        <w:rPr>
          <w:rFonts w:cstheme="minorHAnsi"/>
        </w:rPr>
        <w:t>. Copenhagen, Denmark: European Environment Agency.</w:t>
      </w:r>
    </w:p>
    <w:p w14:paraId="6E8C9DBA"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Št’astný, K., Červený, J., Řezáč, M., Kurka, A., Veselý, P., Kadlec, T., </w:t>
      </w:r>
      <w:r w:rsidRPr="00D36414">
        <w:rPr>
          <w:rFonts w:cstheme="minorHAnsi"/>
          <w:bCs/>
          <w:lang w:val="pt-PT"/>
        </w:rPr>
        <w:t>Konvička, M., Juřičková, L., Harabiš</w:t>
      </w:r>
      <w:r w:rsidRPr="00D36414">
        <w:rPr>
          <w:rFonts w:cstheme="minorHAnsi"/>
          <w:lang w:val="pt-PT"/>
        </w:rPr>
        <w:t xml:space="preserve">, F., &amp; </w:t>
      </w:r>
      <w:r w:rsidRPr="00D36414">
        <w:rPr>
          <w:rFonts w:cstheme="minorHAnsi"/>
        </w:rPr>
        <w:t xml:space="preserve">Marhoul, P. (2015). Prague. In J. Kelcey (Ed.), </w:t>
      </w:r>
      <w:r w:rsidRPr="00D36414">
        <w:rPr>
          <w:rFonts w:cstheme="minorHAnsi"/>
          <w:i/>
          <w:iCs/>
        </w:rPr>
        <w:t>Vertebrates and invertebrates of European cities: Selected non-avian fauna</w:t>
      </w:r>
      <w:r w:rsidRPr="00D36414">
        <w:rPr>
          <w:rFonts w:cstheme="minorHAnsi"/>
        </w:rPr>
        <w:t xml:space="preserve"> (pp. 379–451). New York, USA: Springer Science+Business Media. </w:t>
      </w:r>
      <w:hyperlink r:id="rId1846" w:history="1">
        <w:r w:rsidRPr="00D36414">
          <w:rPr>
            <w:rStyle w:val="Hyperlink"/>
            <w:rFonts w:cstheme="minorHAnsi"/>
          </w:rPr>
          <w:t>https://doi.org/10.1007/978-1-4939-1698-6</w:t>
        </w:r>
      </w:hyperlink>
    </w:p>
    <w:p w14:paraId="238BE94D"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lang w:val="pt-PT"/>
        </w:rPr>
        <w:t xml:space="preserve">Št’astný, K., Červený, J., Rom, J., Solský, M., Hanel, L., Andreska, J., Vojar, J., &amp; Kerouš, K. (2015). </w:t>
      </w:r>
      <w:r w:rsidRPr="00D36414">
        <w:rPr>
          <w:rFonts w:cstheme="minorHAnsi"/>
        </w:rPr>
        <w:t xml:space="preserve">Prague. In J. Kelcey (Ed.), </w:t>
      </w:r>
      <w:r w:rsidRPr="00D36414">
        <w:rPr>
          <w:rFonts w:cstheme="minorHAnsi"/>
          <w:i/>
          <w:iCs/>
        </w:rPr>
        <w:t>Vertebrates and invertebrates of European cities: Selected non-avian fauna</w:t>
      </w:r>
      <w:r w:rsidRPr="00D36414">
        <w:rPr>
          <w:rFonts w:cstheme="minorHAnsi"/>
        </w:rPr>
        <w:t xml:space="preserve"> (pp. </w:t>
      </w:r>
      <w:r w:rsidRPr="00D36414">
        <w:rPr>
          <w:rFonts w:cstheme="minorHAnsi"/>
        </w:rPr>
        <w:lastRenderedPageBreak/>
        <w:t xml:space="preserve">119–153). New York, USA: Springer Science+Business Media. </w:t>
      </w:r>
      <w:hyperlink r:id="rId1847" w:history="1">
        <w:r w:rsidRPr="00D36414">
          <w:rPr>
            <w:rStyle w:val="Hyperlink"/>
            <w:rFonts w:cstheme="minorHAnsi"/>
          </w:rPr>
          <w:t>https://doi.org/10.1007/978-1-4939-1698-6</w:t>
        </w:r>
      </w:hyperlink>
    </w:p>
    <w:p w14:paraId="4981E4D9"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lang w:val="pt-PT"/>
        </w:rPr>
        <w:t>Stelmakh, L. V., &amp; Mansurova, I. M., [</w:t>
      </w:r>
      <w:r w:rsidRPr="00D36414">
        <w:rPr>
          <w:rFonts w:cstheme="minorHAnsi"/>
        </w:rPr>
        <w:t>Стельмах</w:t>
      </w:r>
      <w:r w:rsidRPr="00D36414">
        <w:rPr>
          <w:rFonts w:cstheme="minorHAnsi"/>
          <w:lang w:val="pt-PT"/>
        </w:rPr>
        <w:t xml:space="preserve">, </w:t>
      </w:r>
      <w:r w:rsidRPr="00D36414">
        <w:rPr>
          <w:rFonts w:cstheme="minorHAnsi"/>
        </w:rPr>
        <w:t>Л</w:t>
      </w:r>
      <w:r w:rsidRPr="00D36414">
        <w:rPr>
          <w:rFonts w:cstheme="minorHAnsi"/>
          <w:lang w:val="pt-PT"/>
        </w:rPr>
        <w:t xml:space="preserve">. </w:t>
      </w:r>
      <w:r w:rsidRPr="00D36414">
        <w:rPr>
          <w:rFonts w:cstheme="minorHAnsi"/>
        </w:rPr>
        <w:t>В</w:t>
      </w:r>
      <w:r w:rsidRPr="00D36414">
        <w:rPr>
          <w:rFonts w:cstheme="minorHAnsi"/>
          <w:lang w:val="pt-PT"/>
        </w:rPr>
        <w:t xml:space="preserve">., &amp; </w:t>
      </w:r>
      <w:r w:rsidRPr="00D36414">
        <w:rPr>
          <w:rFonts w:cstheme="minorHAnsi"/>
        </w:rPr>
        <w:t>Мансурова</w:t>
      </w:r>
      <w:r w:rsidRPr="00D36414">
        <w:rPr>
          <w:rFonts w:cstheme="minorHAnsi"/>
          <w:lang w:val="pt-PT"/>
        </w:rPr>
        <w:t xml:space="preserve">, </w:t>
      </w:r>
      <w:r w:rsidRPr="00D36414">
        <w:rPr>
          <w:rFonts w:cstheme="minorHAnsi"/>
        </w:rPr>
        <w:t>И</w:t>
      </w:r>
      <w:r w:rsidRPr="00D36414">
        <w:rPr>
          <w:rFonts w:cstheme="minorHAnsi"/>
          <w:lang w:val="pt-PT"/>
        </w:rPr>
        <w:t xml:space="preserve">. </w:t>
      </w:r>
      <w:r w:rsidRPr="00D36414">
        <w:rPr>
          <w:rFonts w:cstheme="minorHAnsi"/>
        </w:rPr>
        <w:t>М</w:t>
      </w:r>
      <w:r w:rsidRPr="00D36414">
        <w:rPr>
          <w:rFonts w:cstheme="minorHAnsi"/>
          <w:lang w:val="pt-PT"/>
        </w:rPr>
        <w:t xml:space="preserve">.]. (2012). </w:t>
      </w:r>
      <w:r w:rsidRPr="00D36414">
        <w:rPr>
          <w:rFonts w:cstheme="minorHAnsi"/>
        </w:rPr>
        <w:t>Эколого</w:t>
      </w:r>
      <w:r w:rsidRPr="00D36414">
        <w:rPr>
          <w:rFonts w:cstheme="minorHAnsi"/>
          <w:lang w:val="pt-PT"/>
        </w:rPr>
        <w:t>-</w:t>
      </w:r>
      <w:r w:rsidRPr="00D36414">
        <w:rPr>
          <w:rFonts w:cstheme="minorHAnsi"/>
        </w:rPr>
        <w:t>физиологические</w:t>
      </w:r>
      <w:r w:rsidRPr="00D36414">
        <w:rPr>
          <w:rFonts w:cstheme="minorHAnsi"/>
          <w:lang w:val="pt-PT"/>
        </w:rPr>
        <w:t xml:space="preserve"> </w:t>
      </w:r>
      <w:r w:rsidRPr="00D36414">
        <w:rPr>
          <w:rFonts w:cstheme="minorHAnsi"/>
        </w:rPr>
        <w:t>основы</w:t>
      </w:r>
      <w:r w:rsidRPr="00D36414">
        <w:rPr>
          <w:rFonts w:cstheme="minorHAnsi"/>
          <w:lang w:val="pt-PT"/>
        </w:rPr>
        <w:t xml:space="preserve"> </w:t>
      </w:r>
      <w:r w:rsidRPr="00D36414">
        <w:rPr>
          <w:rFonts w:cstheme="minorHAnsi"/>
        </w:rPr>
        <w:t>биоразнообразия</w:t>
      </w:r>
      <w:r w:rsidRPr="00D36414">
        <w:rPr>
          <w:rFonts w:cstheme="minorHAnsi"/>
          <w:lang w:val="pt-PT"/>
        </w:rPr>
        <w:t xml:space="preserve"> </w:t>
      </w:r>
      <w:r w:rsidRPr="00D36414">
        <w:rPr>
          <w:rFonts w:cstheme="minorHAnsi"/>
        </w:rPr>
        <w:t>фитопланктона</w:t>
      </w:r>
      <w:r w:rsidRPr="00D36414">
        <w:rPr>
          <w:rFonts w:cstheme="minorHAnsi"/>
          <w:lang w:val="pt-PT"/>
        </w:rPr>
        <w:t xml:space="preserve"> </w:t>
      </w:r>
      <w:r w:rsidRPr="00D36414">
        <w:rPr>
          <w:rFonts w:cstheme="minorHAnsi"/>
        </w:rPr>
        <w:t>Черного</w:t>
      </w:r>
      <w:r w:rsidRPr="00D36414">
        <w:rPr>
          <w:rFonts w:cstheme="minorHAnsi"/>
          <w:lang w:val="pt-PT"/>
        </w:rPr>
        <w:t xml:space="preserve"> </w:t>
      </w:r>
      <w:r w:rsidRPr="00D36414">
        <w:rPr>
          <w:rFonts w:cstheme="minorHAnsi"/>
        </w:rPr>
        <w:t>моря</w:t>
      </w:r>
      <w:r w:rsidRPr="00D36414">
        <w:rPr>
          <w:rFonts w:cstheme="minorHAnsi"/>
          <w:lang w:val="pt-PT"/>
        </w:rPr>
        <w:t xml:space="preserve"> [Ecological and physiological basis of phytoplankton biodiversity in the Black Sea]. </w:t>
      </w:r>
      <w:r w:rsidRPr="00D36414">
        <w:rPr>
          <w:rFonts w:cstheme="minorHAnsi"/>
          <w:i/>
          <w:iCs/>
        </w:rPr>
        <w:t>Экосистемы [Ecosystems]</w:t>
      </w:r>
      <w:r w:rsidRPr="00D36414">
        <w:rPr>
          <w:rFonts w:cstheme="minorHAnsi"/>
          <w:i/>
        </w:rPr>
        <w:t>, 7,</w:t>
      </w:r>
      <w:r w:rsidRPr="00D36414">
        <w:rPr>
          <w:rFonts w:cstheme="minorHAnsi"/>
        </w:rPr>
        <w:t xml:space="preserve"> 149–158.</w:t>
      </w:r>
    </w:p>
    <w:p w14:paraId="17352350"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tendera, S., Adrian, R., Bonada, N., Cañedo-Argüelles, M., Hugueny, B., Januschke, K., Pletterbauer, F., &amp; Hering, D. (2012). Drivers and stressors of freshwater biodiversity patterns across different ecosystems and scales: A review. </w:t>
      </w:r>
      <w:r w:rsidRPr="00D36414">
        <w:rPr>
          <w:rFonts w:cstheme="minorHAnsi"/>
          <w:i/>
          <w:iCs/>
        </w:rPr>
        <w:t>Hydrobiologia</w:t>
      </w:r>
      <w:r w:rsidRPr="00D36414">
        <w:rPr>
          <w:rFonts w:cstheme="minorHAnsi"/>
        </w:rPr>
        <w:t xml:space="preserve">, </w:t>
      </w:r>
      <w:r w:rsidRPr="00D36414">
        <w:rPr>
          <w:rFonts w:cstheme="minorHAnsi"/>
          <w:i/>
          <w:iCs/>
        </w:rPr>
        <w:t>696</w:t>
      </w:r>
      <w:r w:rsidRPr="00D36414">
        <w:rPr>
          <w:rFonts w:cstheme="minorHAnsi"/>
        </w:rPr>
        <w:t xml:space="preserve">(1), 1–28. </w:t>
      </w:r>
      <w:hyperlink r:id="rId1848" w:history="1">
        <w:r w:rsidRPr="00D36414">
          <w:rPr>
            <w:rStyle w:val="Hyperlink"/>
            <w:rFonts w:cstheme="minorHAnsi"/>
          </w:rPr>
          <w:t>https://doi.org/10.1007/s10750-012-1183-0</w:t>
        </w:r>
      </w:hyperlink>
    </w:p>
    <w:p w14:paraId="6C987CAA"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tenger-Kovács, C., Lengyel, E., Buczkó, K., Tóth, F., Crossetti, L., Pellinger, A., Doma, Z. Z., &amp; Padisák, J. (2014). Vanishing world: alkaline, saline lakes in Central Europe and their diatom assemblages. </w:t>
      </w:r>
      <w:r w:rsidRPr="00D36414">
        <w:rPr>
          <w:rFonts w:cstheme="minorHAnsi"/>
          <w:i/>
          <w:iCs/>
        </w:rPr>
        <w:t>Inland Waters</w:t>
      </w:r>
      <w:r w:rsidRPr="00D36414">
        <w:rPr>
          <w:rFonts w:cstheme="minorHAnsi"/>
        </w:rPr>
        <w:t xml:space="preserve">, (4(4)), 383–396. </w:t>
      </w:r>
      <w:hyperlink r:id="rId1849" w:history="1">
        <w:r w:rsidRPr="00D36414">
          <w:rPr>
            <w:rStyle w:val="Hyperlink"/>
            <w:rFonts w:cstheme="minorHAnsi"/>
          </w:rPr>
          <w:t>https://doi.org/10.5268/IW-4.4.722</w:t>
        </w:r>
      </w:hyperlink>
    </w:p>
    <w:p w14:paraId="30F38656"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TOA. (2013). </w:t>
      </w:r>
      <w:r w:rsidRPr="00D36414">
        <w:rPr>
          <w:rFonts w:cstheme="minorHAnsi"/>
          <w:i/>
          <w:iCs/>
        </w:rPr>
        <w:t>Technology options for feeding 10 billion people - Interactions between climate change &amp; agriculture and between biodiversity &amp; agriculture</w:t>
      </w:r>
      <w:r w:rsidRPr="00D36414">
        <w:rPr>
          <w:rFonts w:cstheme="minorHAnsi"/>
        </w:rPr>
        <w:t xml:space="preserve">. </w:t>
      </w:r>
      <w:hyperlink r:id="rId1850" w:history="1">
        <w:r w:rsidRPr="00D36414">
          <w:rPr>
            <w:rStyle w:val="Hyperlink"/>
            <w:rFonts w:cstheme="minorHAnsi"/>
          </w:rPr>
          <w:t>https://doi.org/10.2861/43440</w:t>
        </w:r>
      </w:hyperlink>
    </w:p>
    <w:p w14:paraId="09755F65"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toate, C., Báldi, A., Beja, P., Boatman, N. D., Herzon, I., van Doorn, A., de Snoo, G. R., Rakosy, L., &amp; Ramwell, C. (2009). Ecological impacts of early 21st century agricultural change in Europe – A review. </w:t>
      </w:r>
      <w:r w:rsidRPr="00D36414">
        <w:rPr>
          <w:rFonts w:cstheme="minorHAnsi"/>
          <w:i/>
        </w:rPr>
        <w:t xml:space="preserve">Journal of Environmental Management 91, </w:t>
      </w:r>
      <w:r w:rsidRPr="00D36414">
        <w:rPr>
          <w:rFonts w:cstheme="minorHAnsi"/>
        </w:rPr>
        <w:t xml:space="preserve">22–46. </w:t>
      </w:r>
      <w:hyperlink r:id="rId1851" w:history="1">
        <w:r w:rsidRPr="00D36414">
          <w:rPr>
            <w:rStyle w:val="Hyperlink"/>
            <w:rFonts w:cstheme="minorHAnsi"/>
          </w:rPr>
          <w:t>https://doi.org/10.1016/j.jenvman.2009.07.005</w:t>
        </w:r>
      </w:hyperlink>
    </w:p>
    <w:p w14:paraId="76D96A79"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toate, C., Boatman, N. D., Borralho, R. J., Carvalho, C. R., de Snoo, G. R., &amp; Eden, P. (2001). Ecological impacts of arable intensification in Europe. </w:t>
      </w:r>
      <w:r w:rsidRPr="00D36414">
        <w:rPr>
          <w:rFonts w:cstheme="minorHAnsi"/>
          <w:i/>
          <w:iCs/>
        </w:rPr>
        <w:t>Journal of Environmental Management</w:t>
      </w:r>
      <w:r w:rsidRPr="00D36414">
        <w:rPr>
          <w:rFonts w:cstheme="minorHAnsi"/>
        </w:rPr>
        <w:t xml:space="preserve">, </w:t>
      </w:r>
      <w:r w:rsidRPr="00D36414">
        <w:rPr>
          <w:rFonts w:cstheme="minorHAnsi"/>
          <w:i/>
          <w:iCs/>
        </w:rPr>
        <w:t>63</w:t>
      </w:r>
      <w:r w:rsidRPr="00D36414">
        <w:rPr>
          <w:rFonts w:cstheme="minorHAnsi"/>
        </w:rPr>
        <w:t xml:space="preserve">(4), 337–365. </w:t>
      </w:r>
      <w:hyperlink r:id="rId1852" w:history="1">
        <w:r w:rsidRPr="00D36414">
          <w:rPr>
            <w:rStyle w:val="Hyperlink"/>
            <w:rFonts w:cstheme="minorHAnsi"/>
          </w:rPr>
          <w:t>https://doi.org/10.1006/jema.2001.0473</w:t>
        </w:r>
      </w:hyperlink>
    </w:p>
    <w:p w14:paraId="0DD69A6C"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Stöcklin, J., Bosshard, A., Klaus, G., Rudmann-Maurer, K., &amp; Fischer, M. (2007). </w:t>
      </w:r>
      <w:r w:rsidRPr="00D36414">
        <w:rPr>
          <w:rFonts w:cstheme="minorHAnsi"/>
          <w:i/>
          <w:iCs/>
        </w:rPr>
        <w:t>Landnutzung und biologische Vielfalt in den Alpen – Fakten, Perspektiven, Empfehlungen [Land use and biodiversity in the Alps – facts, perspectives, recommendations]</w:t>
      </w:r>
      <w:r w:rsidRPr="00D36414">
        <w:rPr>
          <w:rFonts w:cstheme="minorHAnsi"/>
        </w:rPr>
        <w:t>. Zürich, Switzerland: VDF.</w:t>
      </w:r>
    </w:p>
    <w:p w14:paraId="7CEEDB7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tofer, S., Bergamini, A., Aragón, G., Carvalho, P., Coppins, B. J., Davey, S., Dietrich, M., Farkas, E., Kärkkäinen, K., Keller, C., Lökös, L., Lommi, S., Máguas, C., Mitchell, R., Pinho, P., Rico, V. J., Truscott, A.-M., Wolseley, P. A., Watt, A., &amp; Scheidegger, C. (2006). Species richness of lichen functional groups in relation to land use intensity. </w:t>
      </w:r>
      <w:r w:rsidRPr="00D36414">
        <w:rPr>
          <w:rFonts w:cstheme="minorHAnsi"/>
          <w:i/>
          <w:iCs/>
        </w:rPr>
        <w:t>The Lichenologist</w:t>
      </w:r>
      <w:r w:rsidRPr="00D36414">
        <w:rPr>
          <w:rFonts w:cstheme="minorHAnsi"/>
        </w:rPr>
        <w:t xml:space="preserve">, </w:t>
      </w:r>
      <w:r w:rsidRPr="00D36414">
        <w:rPr>
          <w:rFonts w:cstheme="minorHAnsi"/>
          <w:i/>
          <w:iCs/>
        </w:rPr>
        <w:t>38</w:t>
      </w:r>
      <w:r w:rsidRPr="00D36414">
        <w:rPr>
          <w:rFonts w:cstheme="minorHAnsi"/>
        </w:rPr>
        <w:t xml:space="preserve">(4), 331. </w:t>
      </w:r>
      <w:hyperlink r:id="rId1853" w:history="1">
        <w:r w:rsidRPr="00D36414">
          <w:rPr>
            <w:rStyle w:val="Hyperlink"/>
            <w:rFonts w:cstheme="minorHAnsi"/>
          </w:rPr>
          <w:t>https://doi.org/10.1017/S0024282906006207</w:t>
        </w:r>
      </w:hyperlink>
    </w:p>
    <w:p w14:paraId="7265D02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tokland, J. N., Siitonen, J., &amp; Jonsson, B. G. (2012). </w:t>
      </w:r>
      <w:r w:rsidRPr="00D36414">
        <w:rPr>
          <w:rFonts w:cstheme="minorHAnsi"/>
          <w:i/>
          <w:iCs/>
        </w:rPr>
        <w:t>Biodiversity in dead wood</w:t>
      </w:r>
      <w:r w:rsidRPr="00D36414">
        <w:rPr>
          <w:rFonts w:cstheme="minorHAnsi"/>
        </w:rPr>
        <w:t xml:space="preserve">. Cambridge, UK: Cambridge University Press. </w:t>
      </w:r>
      <w:hyperlink r:id="rId1854" w:history="1">
        <w:r w:rsidRPr="00D36414">
          <w:rPr>
            <w:rStyle w:val="Hyperlink"/>
            <w:rFonts w:cstheme="minorHAnsi"/>
          </w:rPr>
          <w:t>https://doi.org/10.1017/CBO9781139025843</w:t>
        </w:r>
      </w:hyperlink>
    </w:p>
    <w:p w14:paraId="46EF27E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tone, R. (2008). A new great lake - or dead sea? </w:t>
      </w:r>
      <w:r w:rsidRPr="00D36414">
        <w:rPr>
          <w:rFonts w:cstheme="minorHAnsi"/>
          <w:i/>
          <w:iCs/>
        </w:rPr>
        <w:t>Science</w:t>
      </w:r>
      <w:r w:rsidRPr="00D36414">
        <w:rPr>
          <w:rFonts w:cstheme="minorHAnsi"/>
        </w:rPr>
        <w:t xml:space="preserve">, </w:t>
      </w:r>
      <w:r w:rsidRPr="00D36414">
        <w:rPr>
          <w:rFonts w:cstheme="minorHAnsi"/>
          <w:i/>
          <w:iCs/>
        </w:rPr>
        <w:t>320</w:t>
      </w:r>
      <w:r w:rsidRPr="00D36414">
        <w:rPr>
          <w:rFonts w:cstheme="minorHAnsi"/>
        </w:rPr>
        <w:t xml:space="preserve">(5879), 1002–1005. </w:t>
      </w:r>
      <w:hyperlink r:id="rId1855" w:history="1">
        <w:r w:rsidRPr="00D36414">
          <w:rPr>
            <w:rStyle w:val="Hyperlink"/>
            <w:rFonts w:cstheme="minorHAnsi"/>
          </w:rPr>
          <w:t>https://doi.org/10.1126/science.320.5879.1002</w:t>
        </w:r>
      </w:hyperlink>
    </w:p>
    <w:p w14:paraId="5FDBC5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trayer, D. L., &amp; Dudgeon, D. (2010). Freshwater biodiversity conservation: recent progress and future challenges. </w:t>
      </w:r>
      <w:r w:rsidRPr="00D36414">
        <w:rPr>
          <w:rFonts w:cstheme="minorHAnsi"/>
          <w:i/>
          <w:iCs/>
        </w:rPr>
        <w:t>Journal of the North American Benthological Society</w:t>
      </w:r>
      <w:r w:rsidRPr="00D36414">
        <w:rPr>
          <w:rFonts w:cstheme="minorHAnsi"/>
        </w:rPr>
        <w:t xml:space="preserve">, </w:t>
      </w:r>
      <w:r w:rsidRPr="00D36414">
        <w:rPr>
          <w:rFonts w:cstheme="minorHAnsi"/>
          <w:i/>
          <w:iCs/>
        </w:rPr>
        <w:t>29</w:t>
      </w:r>
      <w:r w:rsidRPr="00D36414">
        <w:rPr>
          <w:rFonts w:cstheme="minorHAnsi"/>
        </w:rPr>
        <w:t xml:space="preserve">(1), 344–358. </w:t>
      </w:r>
      <w:hyperlink r:id="rId1856" w:history="1">
        <w:r w:rsidRPr="00D36414">
          <w:rPr>
            <w:rStyle w:val="Hyperlink"/>
            <w:rFonts w:cstheme="minorHAnsi"/>
          </w:rPr>
          <w:t>https://doi.org/10.1899/08-171.1</w:t>
        </w:r>
      </w:hyperlink>
    </w:p>
    <w:p w14:paraId="0D33C85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tuart-Smith, S. J., &amp; Jepson, P. D. (2017). Persistent threats need persistent counteraction: Responding to PCB pollution in marine mammals. </w:t>
      </w:r>
      <w:r w:rsidRPr="00D36414">
        <w:rPr>
          <w:rFonts w:cstheme="minorHAnsi"/>
          <w:i/>
          <w:iCs/>
        </w:rPr>
        <w:t>Marine Policy</w:t>
      </w:r>
      <w:r w:rsidRPr="00D36414">
        <w:rPr>
          <w:rFonts w:cstheme="minorHAnsi"/>
        </w:rPr>
        <w:t xml:space="preserve">, </w:t>
      </w:r>
      <w:r w:rsidRPr="00D36414">
        <w:rPr>
          <w:rFonts w:cstheme="minorHAnsi"/>
          <w:i/>
          <w:iCs/>
        </w:rPr>
        <w:t>84</w:t>
      </w:r>
      <w:r w:rsidRPr="00D36414">
        <w:rPr>
          <w:rFonts w:cstheme="minorHAnsi"/>
          <w:i/>
        </w:rPr>
        <w:t>,</w:t>
      </w:r>
      <w:r w:rsidRPr="00D36414">
        <w:rPr>
          <w:rFonts w:cstheme="minorHAnsi"/>
        </w:rPr>
        <w:t xml:space="preserve"> 69–75. </w:t>
      </w:r>
      <w:hyperlink r:id="rId1857" w:history="1">
        <w:r w:rsidRPr="00D36414">
          <w:rPr>
            <w:rStyle w:val="Hyperlink"/>
            <w:rFonts w:cstheme="minorHAnsi"/>
          </w:rPr>
          <w:t>https://doi.org/10.1016/j.marpol.2017.06.033</w:t>
        </w:r>
      </w:hyperlink>
    </w:p>
    <w:p w14:paraId="169A78F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uccow, M., &amp; Uppenbrink, M. (Eds.). (2009). </w:t>
      </w:r>
      <w:r w:rsidRPr="00D36414">
        <w:rPr>
          <w:rFonts w:cstheme="minorHAnsi"/>
          <w:i/>
          <w:iCs/>
        </w:rPr>
        <w:t>Potential analysis for further nature conservation in Azerbaijan: A spatial and political investment strategy</w:t>
      </w:r>
      <w:r w:rsidRPr="00D36414">
        <w:rPr>
          <w:rFonts w:cstheme="minorHAnsi"/>
        </w:rPr>
        <w:t xml:space="preserve">. Greifswald, Germany: Michael Succow Foundation. Retrieved from </w:t>
      </w:r>
      <w:hyperlink r:id="rId1858" w:anchor="v=onepage&amp;q&amp;f=false" w:history="1">
        <w:r w:rsidRPr="00D36414">
          <w:rPr>
            <w:rStyle w:val="Hyperlink"/>
            <w:rFonts w:cstheme="minorHAnsi"/>
          </w:rPr>
          <w:t>https://books.google.ru/books?id=qR3dlbuBkYgC&amp;printsec=frontcover&amp;hl=ru&amp;source=gbs_ge_summary_r&amp;cad=0#v=onepage&amp;q&amp;f=false</w:t>
        </w:r>
      </w:hyperlink>
    </w:p>
    <w:p w14:paraId="3F1F8C2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ugar, I. (1994). </w:t>
      </w:r>
      <w:r w:rsidRPr="00D36414">
        <w:rPr>
          <w:rFonts w:cstheme="minorHAnsi"/>
          <w:i/>
          <w:iCs/>
        </w:rPr>
        <w:t>Crvena knjiga biljnih vrstva Republike Hrvatske [Red list of plant species of Croatia]</w:t>
      </w:r>
      <w:r w:rsidRPr="00D36414">
        <w:rPr>
          <w:rFonts w:cstheme="minorHAnsi"/>
        </w:rPr>
        <w:t>. Zagreb, Croatia: Ministarstvo graditeljstva i zastite okolisa, Zavod za zastitu prirode.</w:t>
      </w:r>
    </w:p>
    <w:p w14:paraId="384F6CC9" w14:textId="77777777" w:rsidR="00ED7B7A" w:rsidRPr="00D36414" w:rsidRDefault="00ED7B7A" w:rsidP="00ED7B7A">
      <w:pPr>
        <w:widowControl w:val="0"/>
        <w:autoSpaceDE w:val="0"/>
        <w:autoSpaceDN w:val="0"/>
        <w:adjustRightInd w:val="0"/>
        <w:spacing w:before="120"/>
        <w:ind w:left="480" w:hanging="480"/>
        <w:rPr>
          <w:rFonts w:cstheme="minorHAnsi"/>
          <w:lang w:val="de-CH"/>
        </w:rPr>
      </w:pPr>
      <w:r w:rsidRPr="00D36414">
        <w:rPr>
          <w:rFonts w:cstheme="minorHAnsi"/>
        </w:rPr>
        <w:t xml:space="preserve">Sutton, M. A., Mason, K. E., Sheppard, L. J., Sverdrup, H., Heuber, R., &amp; Hicks, W. K. (2014). </w:t>
      </w:r>
      <w:r w:rsidRPr="00D36414">
        <w:rPr>
          <w:rFonts w:cstheme="minorHAnsi"/>
          <w:i/>
          <w:iCs/>
        </w:rPr>
        <w:t>Nitrogen Deposition, Critical Loads and Biodiversity</w:t>
      </w:r>
      <w:r w:rsidRPr="00D36414">
        <w:rPr>
          <w:rFonts w:cstheme="minorHAnsi"/>
        </w:rPr>
        <w:t>. Dordrecht, The Netherlands: Springer.</w:t>
      </w:r>
    </w:p>
    <w:p w14:paraId="5A0D279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Svendsen, L. M., Pyhälä, M., Gustafsson, B., Sonesten, L., &amp; Knuuttila, S. (2015). </w:t>
      </w:r>
      <w:r w:rsidRPr="00D36414">
        <w:rPr>
          <w:rFonts w:cstheme="minorHAnsi"/>
          <w:i/>
          <w:iCs/>
        </w:rPr>
        <w:t>Inputs of nitrogen and phosphorus to the Baltic Sea. HELCOM core indicator report</w:t>
      </w:r>
      <w:r w:rsidRPr="00D36414">
        <w:rPr>
          <w:rFonts w:cstheme="minorHAnsi"/>
        </w:rPr>
        <w:t>.</w:t>
      </w:r>
    </w:p>
    <w:p w14:paraId="45B4E47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vetasheva, T. (2017). Fungal conservation in Russia: an update. In </w:t>
      </w:r>
      <w:r w:rsidRPr="00D36414">
        <w:rPr>
          <w:rFonts w:cstheme="minorHAnsi"/>
          <w:i/>
          <w:iCs/>
        </w:rPr>
        <w:t>Fungal Conservation in a Changing Europe</w:t>
      </w:r>
      <w:r w:rsidRPr="00D36414">
        <w:rPr>
          <w:rFonts w:cstheme="minorHAnsi"/>
        </w:rPr>
        <w:t>.</w:t>
      </w:r>
    </w:p>
    <w:p w14:paraId="47AE42F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vetasheva, T. 2015. (2015). </w:t>
      </w:r>
      <w:r w:rsidRPr="00D36414">
        <w:rPr>
          <w:rFonts w:cstheme="minorHAnsi"/>
          <w:i/>
        </w:rPr>
        <w:t>Armillaria ectypa</w:t>
      </w:r>
      <w:r w:rsidRPr="00D36414">
        <w:rPr>
          <w:rFonts w:cstheme="minorHAnsi"/>
        </w:rPr>
        <w:t xml:space="preserve">. The IUCN Red List of Threatened Species. </w:t>
      </w:r>
      <w:hyperlink r:id="rId1859" w:history="1">
        <w:r w:rsidRPr="00D36414">
          <w:rPr>
            <w:rStyle w:val="Hyperlink"/>
            <w:rFonts w:cstheme="minorHAnsi"/>
          </w:rPr>
          <w:t>http://dx.doi.org/10.2305/IUCN.UK.2015-%0A4.RLTS.T75097245A75098379.en%0A%0A</w:t>
        </w:r>
      </w:hyperlink>
    </w:p>
    <w:p w14:paraId="034BB0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ynnes, M. (2007). Bioprospecting of organisms from the deep sea: scientific and environmental aspects. </w:t>
      </w:r>
      <w:r w:rsidRPr="00D36414">
        <w:rPr>
          <w:rFonts w:cstheme="minorHAnsi"/>
          <w:i/>
          <w:iCs/>
        </w:rPr>
        <w:t>Clean Technologies and Environmental Policy</w:t>
      </w:r>
      <w:r w:rsidRPr="00D36414">
        <w:rPr>
          <w:rFonts w:cstheme="minorHAnsi"/>
        </w:rPr>
        <w:t xml:space="preserve">, </w:t>
      </w:r>
      <w:r w:rsidRPr="00D36414">
        <w:rPr>
          <w:rFonts w:cstheme="minorHAnsi"/>
          <w:i/>
          <w:iCs/>
        </w:rPr>
        <w:t>9</w:t>
      </w:r>
      <w:r w:rsidRPr="00D36414">
        <w:rPr>
          <w:rFonts w:cstheme="minorHAnsi"/>
        </w:rPr>
        <w:t xml:space="preserve">(1), 53–59. </w:t>
      </w:r>
      <w:hyperlink r:id="rId1860" w:history="1">
        <w:r w:rsidRPr="00D36414">
          <w:rPr>
            <w:rStyle w:val="Hyperlink"/>
            <w:rFonts w:cstheme="minorHAnsi"/>
          </w:rPr>
          <w:t>https://doi.org/10.1007/s10098-006-0062-7</w:t>
        </w:r>
      </w:hyperlink>
    </w:p>
    <w:p w14:paraId="09AC120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Szabó, P. (2013). The end of common uses and traditional management in a Central European wood. In I. D. Rotherham (Ed.), </w:t>
      </w:r>
      <w:r w:rsidRPr="00D36414">
        <w:rPr>
          <w:rFonts w:cstheme="minorHAnsi"/>
          <w:i/>
          <w:iCs/>
        </w:rPr>
        <w:t>Cultural severance and the environment: The ending of traditional and customary practice on commons and landscapes managed in common</w:t>
      </w:r>
      <w:r w:rsidRPr="00D36414">
        <w:rPr>
          <w:rFonts w:cstheme="minorHAnsi"/>
        </w:rPr>
        <w:t xml:space="preserve"> (pp. 205–213). Dordrecht, The Netherlands: Springer. </w:t>
      </w:r>
      <w:hyperlink r:id="rId1861" w:history="1">
        <w:r w:rsidRPr="00D36414">
          <w:rPr>
            <w:rStyle w:val="Hyperlink"/>
            <w:rFonts w:cstheme="minorHAnsi"/>
          </w:rPr>
          <w:t>https://doi.org/10.1007/978-94-007-6159-9</w:t>
        </w:r>
      </w:hyperlink>
    </w:p>
    <w:p w14:paraId="293B323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akala, T., Kouki, J., &amp; Tahvanainen, T. (2014). Bryophytes and their microhabitats in coniferous forest pastures: should they be considered in the pasture management? </w:t>
      </w:r>
      <w:r w:rsidRPr="00D36414">
        <w:rPr>
          <w:rFonts w:cstheme="minorHAnsi"/>
          <w:i/>
          <w:iCs/>
        </w:rPr>
        <w:t>Biodiversity and Conservation</w:t>
      </w:r>
      <w:r w:rsidRPr="00D36414">
        <w:rPr>
          <w:rFonts w:cstheme="minorHAnsi"/>
        </w:rPr>
        <w:t xml:space="preserve">, </w:t>
      </w:r>
      <w:r w:rsidRPr="00D36414">
        <w:rPr>
          <w:rFonts w:cstheme="minorHAnsi"/>
          <w:i/>
          <w:iCs/>
        </w:rPr>
        <w:t>23</w:t>
      </w:r>
      <w:r w:rsidRPr="00D36414">
        <w:rPr>
          <w:rFonts w:cstheme="minorHAnsi"/>
        </w:rPr>
        <w:t xml:space="preserve">(12), 3127–3142. </w:t>
      </w:r>
      <w:hyperlink r:id="rId1862" w:history="1">
        <w:r w:rsidRPr="00D36414">
          <w:rPr>
            <w:rStyle w:val="Hyperlink"/>
            <w:rFonts w:cstheme="minorHAnsi"/>
          </w:rPr>
          <w:t>https://doi.org/10.1007/s10531-014-0769-4</w:t>
        </w:r>
      </w:hyperlink>
    </w:p>
    <w:p w14:paraId="5F032D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akala, T., Tahvanainen, T., &amp; Kouki, J. (2012). Can re-establishment of cattle grazing restore bryophyte diversity in abandoned mesic semi-natural grasslands? </w:t>
      </w:r>
      <w:r w:rsidRPr="00D36414">
        <w:rPr>
          <w:rFonts w:cstheme="minorHAnsi"/>
          <w:i/>
          <w:iCs/>
        </w:rPr>
        <w:t>Biodiversity and Conservation</w:t>
      </w:r>
      <w:r w:rsidRPr="00D36414">
        <w:rPr>
          <w:rFonts w:cstheme="minorHAnsi"/>
        </w:rPr>
        <w:t xml:space="preserve">, </w:t>
      </w:r>
      <w:r w:rsidRPr="00D36414">
        <w:rPr>
          <w:rFonts w:cstheme="minorHAnsi"/>
          <w:i/>
          <w:iCs/>
        </w:rPr>
        <w:t>21</w:t>
      </w:r>
      <w:r w:rsidRPr="00D36414">
        <w:rPr>
          <w:rFonts w:cstheme="minorHAnsi"/>
        </w:rPr>
        <w:t xml:space="preserve">(4), 981–992. </w:t>
      </w:r>
      <w:hyperlink r:id="rId1863" w:history="1">
        <w:r w:rsidRPr="00D36414">
          <w:rPr>
            <w:rStyle w:val="Hyperlink"/>
            <w:rFonts w:cstheme="minorHAnsi"/>
          </w:rPr>
          <w:t>https://doi.org/10.1007/s10531-012-0234-1</w:t>
        </w:r>
      </w:hyperlink>
    </w:p>
    <w:p w14:paraId="17F0F46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akhtadzhyan, A. L. [Тахтаджян, А. Л.]. (1978). </w:t>
      </w:r>
      <w:r w:rsidRPr="00D36414">
        <w:rPr>
          <w:rFonts w:cstheme="minorHAnsi"/>
          <w:i/>
          <w:iCs/>
        </w:rPr>
        <w:t>Флористические области земли [The floristic regions of the world]</w:t>
      </w:r>
      <w:r w:rsidRPr="00D36414">
        <w:rPr>
          <w:rFonts w:cstheme="minorHAnsi"/>
        </w:rPr>
        <w:t>. Leningrad, USSR: Nauka.</w:t>
      </w:r>
    </w:p>
    <w:p w14:paraId="11DC4BCA" w14:textId="334628C1"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askavak, E., Atatür, M.K., Ghaffari, H., Meylan, P.A., (2016). </w:t>
      </w:r>
      <w:r w:rsidRPr="00D36414">
        <w:rPr>
          <w:rFonts w:cstheme="minorHAnsi"/>
          <w:i/>
        </w:rPr>
        <w:t>Rafetus euphraticus</w:t>
      </w:r>
      <w:r w:rsidRPr="00D36414">
        <w:rPr>
          <w:rFonts w:cstheme="minorHAnsi"/>
        </w:rPr>
        <w:t xml:space="preserve"> (Daudin 1801) – Euphrates softshell turtle. In A. G. J. Rhodin, J. B. Iverson, P. P. van Dijk, R A. Saumure, K A. Buhlmann, P. C. H. Pritchard, &amp; R. A. Mittermeier (Eds.), </w:t>
      </w:r>
      <w:r w:rsidRPr="00D36414">
        <w:rPr>
          <w:rFonts w:cstheme="minorHAnsi"/>
          <w:i/>
          <w:iCs/>
        </w:rPr>
        <w:t>Conservation biology of freshwater turtles and tortoises: A compilation project of the IUCN/SSC tortoise and freshwater turtle specialist group.</w:t>
      </w:r>
    </w:p>
    <w:p w14:paraId="4B5445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Taubmann, J., Theissinger, K., Feldheim, K. A., Laube, I., Graf, W., Haase, P., Johannesen, J., &amp; Pauls, S. U. (2011). </w:t>
      </w:r>
      <w:r w:rsidRPr="00D36414">
        <w:rPr>
          <w:rFonts w:cstheme="minorHAnsi"/>
        </w:rPr>
        <w:t>Modelling range shifts and assessing genetic diversity distribution of the montane aquatic mayfly </w:t>
      </w:r>
      <w:r w:rsidRPr="00D36414">
        <w:rPr>
          <w:rFonts w:cstheme="minorHAnsi"/>
          <w:i/>
          <w:iCs/>
        </w:rPr>
        <w:t>Ameletus inopinatus</w:t>
      </w:r>
      <w:r w:rsidRPr="00D36414">
        <w:rPr>
          <w:rFonts w:cstheme="minorHAnsi"/>
        </w:rPr>
        <w:t> in Europe under climate change scenarios.</w:t>
      </w:r>
      <w:r w:rsidRPr="00D36414">
        <w:rPr>
          <w:rFonts w:cstheme="minorHAnsi"/>
          <w:i/>
        </w:rPr>
        <w:t xml:space="preserve"> Conservation Genetics, 12, </w:t>
      </w:r>
      <w:r w:rsidRPr="00D36414">
        <w:rPr>
          <w:rFonts w:cstheme="minorHAnsi"/>
        </w:rPr>
        <w:t xml:space="preserve">503–515. </w:t>
      </w:r>
      <w:hyperlink r:id="rId1864" w:history="1">
        <w:r w:rsidRPr="00D36414">
          <w:rPr>
            <w:rStyle w:val="Hyperlink"/>
            <w:rFonts w:cstheme="minorHAnsi"/>
          </w:rPr>
          <w:t>https://doi.org/10.1007/s10592-010-0157-x</w:t>
        </w:r>
      </w:hyperlink>
    </w:p>
    <w:p w14:paraId="7AF52D50"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Taylor, M. L., &amp; Roterman, C. N. (2017). Invertebrate population genetics across Earth’s largest habitat: The deep-sea floor. </w:t>
      </w:r>
      <w:r w:rsidRPr="00D36414">
        <w:rPr>
          <w:rFonts w:cstheme="minorHAnsi"/>
          <w:i/>
          <w:iCs/>
          <w:lang w:val="es-ES"/>
        </w:rPr>
        <w:t>Molecular Ecology</w:t>
      </w:r>
      <w:r w:rsidRPr="00D36414">
        <w:rPr>
          <w:rFonts w:cstheme="minorHAnsi"/>
          <w:i/>
          <w:lang w:val="es-ES"/>
        </w:rPr>
        <w:t>, 26</w:t>
      </w:r>
      <w:r w:rsidRPr="00D36414">
        <w:rPr>
          <w:rFonts w:cstheme="minorHAnsi"/>
          <w:lang w:val="es-ES"/>
        </w:rPr>
        <w:t xml:space="preserve">(19),4872-4896. </w:t>
      </w:r>
      <w:hyperlink r:id="rId1865" w:history="1">
        <w:r w:rsidRPr="00D36414">
          <w:rPr>
            <w:rStyle w:val="Hyperlink"/>
            <w:rFonts w:cstheme="minorHAnsi"/>
            <w:lang w:val="es-ES"/>
          </w:rPr>
          <w:t>https://doi.org/10.1111/mec.14237</w:t>
        </w:r>
      </w:hyperlink>
    </w:p>
    <w:p w14:paraId="2AD848E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Temple, H. J., &amp; Cox, N. A. (2009). </w:t>
      </w:r>
      <w:r w:rsidRPr="00D36414">
        <w:rPr>
          <w:rFonts w:cstheme="minorHAnsi"/>
          <w:i/>
          <w:iCs/>
        </w:rPr>
        <w:t>European red list of amphibians</w:t>
      </w:r>
      <w:r w:rsidRPr="00D36414">
        <w:rPr>
          <w:rFonts w:cstheme="minorHAnsi"/>
        </w:rPr>
        <w:t xml:space="preserve">. Luxembourg: Office for Official Publications of the European Communities. </w:t>
      </w:r>
      <w:hyperlink r:id="rId1866" w:history="1">
        <w:r w:rsidRPr="00D36414">
          <w:rPr>
            <w:rStyle w:val="Hyperlink"/>
            <w:rFonts w:cstheme="minorHAnsi"/>
          </w:rPr>
          <w:t>https://doi.org/10.2779/73661</w:t>
        </w:r>
      </w:hyperlink>
    </w:p>
    <w:p w14:paraId="4672977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erraube, J., Arroyo, B.E., Madders, M. &amp; Mougeot, F. (2011). Diet specialisation and foraging efficiency under fluctuating food abundance in sympatric avian predators. </w:t>
      </w:r>
      <w:r w:rsidRPr="00D36414">
        <w:rPr>
          <w:rFonts w:cstheme="minorHAnsi"/>
          <w:i/>
          <w:iCs/>
        </w:rPr>
        <w:t>Oikos,</w:t>
      </w:r>
      <w:r w:rsidRPr="00D36414">
        <w:rPr>
          <w:rFonts w:cstheme="minorHAnsi"/>
          <w:i/>
        </w:rPr>
        <w:t xml:space="preserve"> 120,</w:t>
      </w:r>
      <w:r w:rsidRPr="00D36414">
        <w:rPr>
          <w:rFonts w:cstheme="minorHAnsi"/>
        </w:rPr>
        <w:t xml:space="preserve"> 234–44. </w:t>
      </w:r>
      <w:hyperlink r:id="rId1867" w:history="1">
        <w:r w:rsidRPr="00D36414">
          <w:rPr>
            <w:rStyle w:val="Hyperlink"/>
            <w:rFonts w:cstheme="minorHAnsi"/>
          </w:rPr>
          <w:t>https://doi.org/10.1111/j.1600-0706.2010.18554.x</w:t>
        </w:r>
      </w:hyperlink>
    </w:p>
    <w:p w14:paraId="3529BB9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erraube, J., Arroyo, B. E., Bragin, A., Bragin, E. &amp; Mougeot, F. (2012). Ecological factors influencing the breeding distribution and success of a nomadic, specialist predator. </w:t>
      </w:r>
      <w:r w:rsidRPr="00D36414">
        <w:rPr>
          <w:rFonts w:cstheme="minorHAnsi"/>
          <w:i/>
          <w:iCs/>
        </w:rPr>
        <w:t>Biodiversity and Conservation,</w:t>
      </w:r>
      <w:r w:rsidRPr="00D36414">
        <w:rPr>
          <w:rFonts w:cstheme="minorHAnsi"/>
          <w:i/>
        </w:rPr>
        <w:t xml:space="preserve"> 21,</w:t>
      </w:r>
      <w:r w:rsidRPr="00D36414">
        <w:rPr>
          <w:rFonts w:cstheme="minorHAnsi"/>
        </w:rPr>
        <w:t xml:space="preserve"> 1835–52. </w:t>
      </w:r>
      <w:hyperlink r:id="rId1868" w:history="1">
        <w:r w:rsidRPr="00D36414">
          <w:rPr>
            <w:rStyle w:val="Hyperlink"/>
            <w:rFonts w:cstheme="minorHAnsi"/>
          </w:rPr>
          <w:t>https://doi.org/10.1007/s10531-012-0282-6</w:t>
        </w:r>
      </w:hyperlink>
    </w:p>
    <w:p w14:paraId="1D0EB0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erlizzi, A., Felline, S., Lionetto, M. G., Caricato, R., Perfetti, V., Cutignano, A., &amp; Mollo, E. (2011). Detrimental physiological effects of the invasive alga </w:t>
      </w:r>
      <w:r w:rsidRPr="00D36414">
        <w:rPr>
          <w:rFonts w:cstheme="minorHAnsi"/>
          <w:i/>
        </w:rPr>
        <w:t>Caulerpa racemosa</w:t>
      </w:r>
      <w:r w:rsidRPr="00D36414">
        <w:rPr>
          <w:rFonts w:cstheme="minorHAnsi"/>
        </w:rPr>
        <w:t xml:space="preserve"> on the Mediterranean white seabream </w:t>
      </w:r>
      <w:r w:rsidRPr="00D36414">
        <w:rPr>
          <w:rFonts w:cstheme="minorHAnsi"/>
          <w:i/>
        </w:rPr>
        <w:t>Diplodus sargus</w:t>
      </w:r>
      <w:r w:rsidRPr="00D36414">
        <w:rPr>
          <w:rFonts w:cstheme="minorHAnsi"/>
        </w:rPr>
        <w:t xml:space="preserve">. </w:t>
      </w:r>
      <w:r w:rsidRPr="00D36414">
        <w:rPr>
          <w:rFonts w:cstheme="minorHAnsi"/>
          <w:i/>
          <w:iCs/>
        </w:rPr>
        <w:t>Aquatic Biology</w:t>
      </w:r>
      <w:r w:rsidRPr="00D36414">
        <w:rPr>
          <w:rFonts w:cstheme="minorHAnsi"/>
        </w:rPr>
        <w:t xml:space="preserve">, </w:t>
      </w:r>
      <w:r w:rsidRPr="00D36414">
        <w:rPr>
          <w:rFonts w:cstheme="minorHAnsi"/>
          <w:i/>
          <w:iCs/>
        </w:rPr>
        <w:t>12</w:t>
      </w:r>
      <w:r w:rsidRPr="00D36414">
        <w:rPr>
          <w:rFonts w:cstheme="minorHAnsi"/>
        </w:rPr>
        <w:t xml:space="preserve">(2), 109–117. </w:t>
      </w:r>
      <w:hyperlink r:id="rId1869" w:history="1">
        <w:r w:rsidRPr="00D36414">
          <w:rPr>
            <w:rStyle w:val="Hyperlink"/>
            <w:rFonts w:cstheme="minorHAnsi"/>
          </w:rPr>
          <w:t>https://doi.org/10.3354/ab00330</w:t>
        </w:r>
      </w:hyperlink>
    </w:p>
    <w:p w14:paraId="579EA8B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ackeray, S. J., Sparks, T. H., Frederiksen, M., Burthe, S., Bacon, P. J., Bell, J. R., Botham, M. S., Brereton, T. M., Bright, P. W., Carvalho, L., Clutton-Brock, T., Dawson, A., Edwards, M., Elliott, J. M., Harrington, R., Johns, D., Jones, I. D., Jones, J. T., Leech, D. I., Roy, D. B., Scott, W. A., Smith, M., Smithers, R. J., Winfield, I. J., &amp; Wanless, S. (2010). Trophic level asynchrony in rates of phenological change for marine, freshwater and terrestrial environments. </w:t>
      </w:r>
      <w:r w:rsidRPr="00D36414">
        <w:rPr>
          <w:rFonts w:cstheme="minorHAnsi"/>
          <w:i/>
          <w:iCs/>
        </w:rPr>
        <w:t>Global Change Biology</w:t>
      </w:r>
      <w:r w:rsidRPr="00D36414">
        <w:rPr>
          <w:rFonts w:cstheme="minorHAnsi"/>
        </w:rPr>
        <w:t xml:space="preserve">, </w:t>
      </w:r>
      <w:r w:rsidRPr="00D36414">
        <w:rPr>
          <w:rFonts w:cstheme="minorHAnsi"/>
          <w:i/>
          <w:iCs/>
        </w:rPr>
        <w:t>16</w:t>
      </w:r>
      <w:r w:rsidRPr="00D36414">
        <w:rPr>
          <w:rFonts w:cstheme="minorHAnsi"/>
        </w:rPr>
        <w:t xml:space="preserve">(12), 3304–3313. </w:t>
      </w:r>
      <w:hyperlink r:id="rId1870" w:history="1">
        <w:r w:rsidRPr="00D36414">
          <w:rPr>
            <w:rStyle w:val="Hyperlink"/>
            <w:rFonts w:cstheme="minorHAnsi"/>
          </w:rPr>
          <w:t>https://doi.org/10.1111/j.1365-2486.2010.02165.x</w:t>
        </w:r>
      </w:hyperlink>
    </w:p>
    <w:p w14:paraId="7CBC13F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e Russian Academy of Sciences. (2014). </w:t>
      </w:r>
      <w:r w:rsidRPr="00D36414">
        <w:rPr>
          <w:rFonts w:cstheme="minorHAnsi"/>
          <w:i/>
        </w:rPr>
        <w:t>The second international conference "Lichenology in Russia: Problems and perspectives", dedicated to the 300th anniversary of the Komarov Botanical Institute RAS and the 100th anniversary of the Institute of Сryptogamic Plants, Saint Petersburg, November 5–8, 2014. Programme and proceedings.</w:t>
      </w:r>
      <w:r w:rsidRPr="00D36414">
        <w:rPr>
          <w:rFonts w:cstheme="minorHAnsi"/>
        </w:rPr>
        <w:t xml:space="preserve"> M. P. Andreev, D. E. Himelbrant, E. S. Kuznetsova, &amp; I. S. Stepanchikova (Eds.). Saint Petersburg, Russian Federation: Publishing house of the StPtbSETU “LETI”. Retrieved from </w:t>
      </w:r>
      <w:hyperlink r:id="rId1871" w:history="1">
        <w:r w:rsidRPr="00D36414">
          <w:rPr>
            <w:rStyle w:val="Hyperlink"/>
            <w:rFonts w:cstheme="minorHAnsi"/>
          </w:rPr>
          <w:t>https://www.binran.ru/files/publications/Proceedings/Proceedings_Lichenology_in_Russia_2014/Lichenology_in_Russia_2014_Proceedings.pdf</w:t>
        </w:r>
      </w:hyperlink>
    </w:p>
    <w:p w14:paraId="56575C4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eurillat, J. P., &amp; Guisan, A. (2001). Potential impact of climate change on vegetation in the European alps: A review. </w:t>
      </w:r>
      <w:r w:rsidRPr="00D36414">
        <w:rPr>
          <w:rFonts w:cstheme="minorHAnsi"/>
          <w:i/>
          <w:iCs/>
        </w:rPr>
        <w:t>Climatic Change</w:t>
      </w:r>
      <w:r w:rsidRPr="00D36414">
        <w:rPr>
          <w:rFonts w:cstheme="minorHAnsi"/>
        </w:rPr>
        <w:t xml:space="preserve">, </w:t>
      </w:r>
      <w:r w:rsidRPr="00D36414">
        <w:rPr>
          <w:rFonts w:cstheme="minorHAnsi"/>
          <w:i/>
          <w:iCs/>
        </w:rPr>
        <w:t>50</w:t>
      </w:r>
      <w:r w:rsidRPr="00D36414">
        <w:rPr>
          <w:rFonts w:cstheme="minorHAnsi"/>
        </w:rPr>
        <w:t xml:space="preserve">(1–2), 77–109. </w:t>
      </w:r>
      <w:hyperlink r:id="rId1872" w:history="1">
        <w:r w:rsidRPr="00D36414">
          <w:rPr>
            <w:rStyle w:val="Hyperlink"/>
            <w:rFonts w:cstheme="minorHAnsi"/>
          </w:rPr>
          <w:t>https://doi.org/10.1023/A:1010632015572</w:t>
        </w:r>
      </w:hyperlink>
    </w:p>
    <w:p w14:paraId="707CC0D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omas, J. A., Simcox, D. J., &amp; Clarke, R. T. (2008). Successful conservation of a threatened </w:t>
      </w:r>
      <w:r w:rsidRPr="00D36414">
        <w:rPr>
          <w:rFonts w:cstheme="minorHAnsi"/>
          <w:i/>
        </w:rPr>
        <w:t>Maculinea</w:t>
      </w:r>
      <w:r w:rsidRPr="00D36414">
        <w:rPr>
          <w:rFonts w:cstheme="minorHAnsi"/>
        </w:rPr>
        <w:t xml:space="preserve"> Butterfly. </w:t>
      </w:r>
      <w:r w:rsidRPr="00D36414">
        <w:rPr>
          <w:rFonts w:cstheme="minorHAnsi"/>
          <w:i/>
        </w:rPr>
        <w:t>Science, 325</w:t>
      </w:r>
      <w:r w:rsidRPr="00D36414">
        <w:rPr>
          <w:rFonts w:cstheme="minorHAnsi"/>
        </w:rPr>
        <w:t xml:space="preserve">(5936), 80-83. </w:t>
      </w:r>
      <w:hyperlink r:id="rId1873" w:history="1">
        <w:r w:rsidRPr="00D36414">
          <w:rPr>
            <w:rStyle w:val="Hyperlink"/>
            <w:rFonts w:cstheme="minorHAnsi"/>
          </w:rPr>
          <w:t>https://doi.org/10.1126/science.1175726</w:t>
        </w:r>
      </w:hyperlink>
    </w:p>
    <w:p w14:paraId="7CFE4A1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Thomas, Y., Pouvreau, S., Alunno-Bruscia, M., Barillé, L., Gohin, F., Bryère, P., &amp; Gernez, P. (2016). </w:t>
      </w:r>
      <w:r w:rsidRPr="00D36414">
        <w:rPr>
          <w:rFonts w:cstheme="minorHAnsi"/>
        </w:rPr>
        <w:t>Global change and climate-driven invasion of the Pacific oyster (</w:t>
      </w:r>
      <w:r w:rsidRPr="00D36414">
        <w:rPr>
          <w:rFonts w:cstheme="minorHAnsi"/>
          <w:i/>
        </w:rPr>
        <w:t>Crassostrea gigas</w:t>
      </w:r>
      <w:r w:rsidRPr="00D36414">
        <w:rPr>
          <w:rFonts w:cstheme="minorHAnsi"/>
        </w:rPr>
        <w:t xml:space="preserve">) along European coasts: A bioenergetics modelling approach. </w:t>
      </w:r>
      <w:r w:rsidRPr="00D36414">
        <w:rPr>
          <w:rFonts w:cstheme="minorHAnsi"/>
          <w:i/>
          <w:iCs/>
        </w:rPr>
        <w:t>Journal of Biogeography</w:t>
      </w:r>
      <w:r w:rsidRPr="00D36414">
        <w:rPr>
          <w:rFonts w:cstheme="minorHAnsi"/>
        </w:rPr>
        <w:t xml:space="preserve">, </w:t>
      </w:r>
      <w:r w:rsidRPr="00D36414">
        <w:rPr>
          <w:rFonts w:cstheme="minorHAnsi"/>
          <w:i/>
          <w:iCs/>
        </w:rPr>
        <w:t>43</w:t>
      </w:r>
      <w:r w:rsidRPr="00D36414">
        <w:rPr>
          <w:rFonts w:cstheme="minorHAnsi"/>
        </w:rPr>
        <w:t xml:space="preserve">(3), 568–579. </w:t>
      </w:r>
      <w:hyperlink r:id="rId1874" w:history="1">
        <w:r w:rsidRPr="00D36414">
          <w:rPr>
            <w:rStyle w:val="Hyperlink"/>
            <w:rFonts w:cstheme="minorHAnsi"/>
          </w:rPr>
          <w:t>https://doi.org/10.1111/jbi.12665</w:t>
        </w:r>
      </w:hyperlink>
    </w:p>
    <w:p w14:paraId="426D8D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lang w:val="de-DE"/>
        </w:rPr>
        <w:t xml:space="preserve">Thompson, I.D., Ferreira, J., Gardner, T., Guariguata, M., Pin Koh, L., Okabe, K., Pan, Y., Schmitt, C.B., Tylianakis, J., Barlow, J., Kapos, V., Kurz, W.A., Parrotta, J.A., Spalding, M.D. &amp; van Vliet, N. (2012). </w:t>
      </w:r>
      <w:r w:rsidRPr="00D36414">
        <w:rPr>
          <w:rFonts w:cstheme="minorHAnsi"/>
          <w:color w:val="000000" w:themeColor="text1"/>
        </w:rPr>
        <w:t xml:space="preserve">Forest biodiversity, carbon and other ecosystem services: relationships and impacts of deforestation and forest degradation. In A. John, C. W. Parrotta, &amp; S. Mansourian (Eds.), </w:t>
      </w:r>
      <w:r w:rsidRPr="00D36414">
        <w:rPr>
          <w:rFonts w:cstheme="minorHAnsi"/>
          <w:i/>
          <w:color w:val="000000" w:themeColor="text1"/>
        </w:rPr>
        <w:t>Understanding relationships between biodiversity, carbon, forests and people: the key to achieving REDD+ objectives</w:t>
      </w:r>
      <w:r w:rsidRPr="00D36414">
        <w:rPr>
          <w:rFonts w:cstheme="minorHAnsi"/>
          <w:color w:val="000000" w:themeColor="text1"/>
        </w:rPr>
        <w:t xml:space="preserve"> (pp. 21–50). Vienna, Austria: IUFRO.</w:t>
      </w:r>
    </w:p>
    <w:p w14:paraId="7FCEE1E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orpe, A., Whitmarsh, D., Drakeford, B., Reid, C., Karimov, B., Timirkhanov, S., Satybekov, K., &amp; Van Anrooy, R. (2011). </w:t>
      </w:r>
      <w:r w:rsidRPr="00D36414">
        <w:rPr>
          <w:rFonts w:cstheme="minorHAnsi"/>
          <w:i/>
          <w:iCs/>
        </w:rPr>
        <w:t>Feasibility of stocking and culture-based fisheries in Central Asia</w:t>
      </w:r>
      <w:r w:rsidRPr="00D36414">
        <w:rPr>
          <w:rFonts w:cstheme="minorHAnsi"/>
        </w:rPr>
        <w:t xml:space="preserve">. Ankara, Turkey: </w:t>
      </w:r>
      <w:r w:rsidRPr="00D36414">
        <w:rPr>
          <w:rFonts w:cstheme="minorHAnsi"/>
          <w:iCs/>
        </w:rPr>
        <w:t>FAO</w:t>
      </w:r>
      <w:r w:rsidRPr="00D36414">
        <w:rPr>
          <w:rFonts w:cstheme="minorHAnsi"/>
        </w:rPr>
        <w:t>.</w:t>
      </w:r>
    </w:p>
    <w:p w14:paraId="3EBE19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uiller, W., Guéguen, M., Georges, D., Bonet, R., Chalmandrier, L., Garraud, L., Renaud, J., Roquet, C., Van Es, J., Zimmermann, N. E., &amp; Lavergne, S. (2014a). Are different facets of plant diversity well protected against climate and land cover changes? A test study in the French Alps. </w:t>
      </w:r>
      <w:r w:rsidRPr="00D36414">
        <w:rPr>
          <w:rFonts w:cstheme="minorHAnsi"/>
          <w:i/>
          <w:iCs/>
        </w:rPr>
        <w:t>Ecography</w:t>
      </w:r>
      <w:r w:rsidRPr="00D36414">
        <w:rPr>
          <w:rFonts w:cstheme="minorHAnsi"/>
        </w:rPr>
        <w:t xml:space="preserve">, </w:t>
      </w:r>
      <w:r w:rsidRPr="00D36414">
        <w:rPr>
          <w:rFonts w:cstheme="minorHAnsi"/>
          <w:i/>
          <w:iCs/>
        </w:rPr>
        <w:t>37</w:t>
      </w:r>
      <w:r w:rsidRPr="00D36414">
        <w:rPr>
          <w:rFonts w:cstheme="minorHAnsi"/>
        </w:rPr>
        <w:t xml:space="preserve">(12), 1254–1266. </w:t>
      </w:r>
      <w:hyperlink r:id="rId1875" w:history="1">
        <w:r w:rsidRPr="00D36414">
          <w:rPr>
            <w:rStyle w:val="Hyperlink"/>
            <w:rFonts w:cstheme="minorHAnsi"/>
          </w:rPr>
          <w:t>https://doi.org/10.1111/ecog.00670</w:t>
        </w:r>
      </w:hyperlink>
    </w:p>
    <w:p w14:paraId="1DDFDD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Thuiller, W., Pironon, S., Psomas, A., Barbet-Massin, M., Jiguet, F., Lavergne, S., Pearman, P. B., Renaud, J., Zupan, L., &amp; Zimmermann, N. E.</w:t>
      </w:r>
      <w:r w:rsidRPr="00D36414">
        <w:rPr>
          <w:rFonts w:cstheme="minorHAnsi"/>
          <w:color w:val="000000" w:themeColor="text1"/>
        </w:rPr>
        <w:t xml:space="preserve"> (2014</w:t>
      </w:r>
      <w:r w:rsidRPr="00D36414">
        <w:rPr>
          <w:rFonts w:cstheme="minorHAnsi"/>
        </w:rPr>
        <w:t>b</w:t>
      </w:r>
      <w:r w:rsidRPr="00D36414">
        <w:rPr>
          <w:rFonts w:cstheme="minorHAnsi"/>
          <w:color w:val="000000" w:themeColor="text1"/>
        </w:rPr>
        <w:t xml:space="preserve">). The European functional tree of bird life in the face of global change. </w:t>
      </w:r>
      <w:r w:rsidRPr="00D36414">
        <w:rPr>
          <w:rFonts w:cstheme="minorHAnsi"/>
          <w:i/>
        </w:rPr>
        <w:t>Nature Communications,</w:t>
      </w:r>
      <w:r w:rsidRPr="00D36414">
        <w:rPr>
          <w:rFonts w:cstheme="minorHAnsi"/>
          <w:i/>
          <w:color w:val="000000" w:themeColor="text1"/>
        </w:rPr>
        <w:t xml:space="preserve"> 5, </w:t>
      </w:r>
      <w:r w:rsidRPr="00D36414">
        <w:rPr>
          <w:rFonts w:cstheme="minorHAnsi"/>
          <w:color w:val="000000" w:themeColor="text1"/>
        </w:rPr>
        <w:t xml:space="preserve">3118. </w:t>
      </w:r>
      <w:hyperlink r:id="rId1876" w:history="1">
        <w:r w:rsidRPr="00D36414">
          <w:rPr>
            <w:rStyle w:val="Hyperlink"/>
            <w:rFonts w:cstheme="minorHAnsi"/>
          </w:rPr>
          <w:t>https://doi.org/10.1038/ncomms4118</w:t>
        </w:r>
      </w:hyperlink>
    </w:p>
    <w:p w14:paraId="3049F35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Thuiller, W., Lavergne, S., Roquet, C., Boulangeat, I., Lafourcade, B., &amp; Araujo, M. (2011). </w:t>
      </w:r>
      <w:r w:rsidRPr="00D36414">
        <w:rPr>
          <w:rFonts w:cstheme="minorHAnsi"/>
        </w:rPr>
        <w:t xml:space="preserve">Consequences of climate change on the tree of life in Europe. </w:t>
      </w:r>
      <w:r w:rsidRPr="00D36414">
        <w:rPr>
          <w:rFonts w:cstheme="minorHAnsi"/>
          <w:i/>
          <w:iCs/>
          <w:lang w:val="fr-CH"/>
        </w:rPr>
        <w:t>Nature</w:t>
      </w:r>
      <w:r w:rsidRPr="00D36414">
        <w:rPr>
          <w:rFonts w:cstheme="minorHAnsi"/>
          <w:lang w:val="fr-CH"/>
        </w:rPr>
        <w:t xml:space="preserve">, </w:t>
      </w:r>
      <w:r w:rsidRPr="00D36414">
        <w:rPr>
          <w:rFonts w:cstheme="minorHAnsi"/>
          <w:i/>
          <w:iCs/>
          <w:lang w:val="fr-CH"/>
        </w:rPr>
        <w:t>470</w:t>
      </w:r>
      <w:r w:rsidRPr="00D36414">
        <w:rPr>
          <w:rFonts w:cstheme="minorHAnsi"/>
          <w:lang w:val="fr-CH"/>
        </w:rPr>
        <w:t xml:space="preserve">(7335), 531–534. </w:t>
      </w:r>
      <w:hyperlink r:id="rId1877" w:history="1">
        <w:r w:rsidRPr="00D36414">
          <w:rPr>
            <w:rStyle w:val="Hyperlink"/>
            <w:rFonts w:cstheme="minorHAnsi"/>
            <w:lang w:val="fr-CH"/>
          </w:rPr>
          <w:t>https://doi.org/10.1038/nature09705</w:t>
        </w:r>
      </w:hyperlink>
    </w:p>
    <w:p w14:paraId="200981D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Thuiller, W., Lavorel, S., Araujo, M. B., Sykes, M. T., &amp; Prentice, I. C. (2005). </w:t>
      </w:r>
      <w:r w:rsidRPr="00D36414">
        <w:rPr>
          <w:rFonts w:cstheme="minorHAnsi"/>
        </w:rPr>
        <w:t xml:space="preserve">Climate change threats to plant diversity in Europ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2</w:t>
      </w:r>
      <w:r w:rsidRPr="00D36414">
        <w:rPr>
          <w:rFonts w:cstheme="minorHAnsi"/>
        </w:rPr>
        <w:t xml:space="preserve">(23), 8245–8250. </w:t>
      </w:r>
      <w:hyperlink r:id="rId1878" w:history="1">
        <w:r w:rsidRPr="00D36414">
          <w:rPr>
            <w:rStyle w:val="Hyperlink"/>
            <w:rFonts w:cstheme="minorHAnsi"/>
          </w:rPr>
          <w:t>https://doi.org/10.1073/pnas.0409902102</w:t>
        </w:r>
      </w:hyperlink>
    </w:p>
    <w:p w14:paraId="27C5D2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hurber, A. R., Sweetman, A. K., Narayanaswamy, B. E., Jones, D. O. B., Ingels, J., &amp; Hansman, R. L. (2014). Ecosystem function and services provided by the deep sea, </w:t>
      </w:r>
      <w:r w:rsidRPr="00D36414">
        <w:rPr>
          <w:rFonts w:cstheme="minorHAnsi"/>
          <w:i/>
          <w:iCs/>
        </w:rPr>
        <w:t>11</w:t>
      </w:r>
      <w:r w:rsidRPr="00D36414">
        <w:rPr>
          <w:rFonts w:cstheme="minorHAnsi"/>
        </w:rPr>
        <w:t xml:space="preserve">(14), 3941–3963. </w:t>
      </w:r>
      <w:hyperlink r:id="rId1879" w:history="1">
        <w:r w:rsidRPr="00D36414">
          <w:rPr>
            <w:rStyle w:val="Hyperlink"/>
            <w:rFonts w:cstheme="minorHAnsi"/>
          </w:rPr>
          <w:t>https://doi.org/10.5194/bg-11-3941-2014</w:t>
        </w:r>
      </w:hyperlink>
    </w:p>
    <w:p w14:paraId="6B2156E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ilman, D., Isbell, F., &amp; Cowles, J. M. (2014). Biodiversity and ecosystem functioning. </w:t>
      </w:r>
      <w:r w:rsidRPr="00D36414">
        <w:rPr>
          <w:rFonts w:cstheme="minorHAnsi"/>
          <w:bCs/>
          <w:i/>
        </w:rPr>
        <w:t>Annual Review of Ecology, Evolution, and Systematics</w:t>
      </w:r>
      <w:r w:rsidRPr="00D36414">
        <w:rPr>
          <w:rFonts w:cstheme="minorHAnsi"/>
          <w:i/>
        </w:rPr>
        <w:t xml:space="preserve">, 45, </w:t>
      </w:r>
      <w:r w:rsidRPr="00D36414">
        <w:rPr>
          <w:rFonts w:cstheme="minorHAnsi"/>
        </w:rPr>
        <w:t xml:space="preserve">471–493. </w:t>
      </w:r>
      <w:hyperlink r:id="rId1880" w:history="1">
        <w:r w:rsidRPr="00D36414">
          <w:rPr>
            <w:rStyle w:val="Hyperlink"/>
            <w:rFonts w:cstheme="minorHAnsi"/>
          </w:rPr>
          <w:t>https://doi:10.1146/annurev-ecolsys-120213-091917</w:t>
        </w:r>
      </w:hyperlink>
    </w:p>
    <w:p w14:paraId="790F6C4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Tilman, D., Reich, P. B., &amp; Isbell, F. (2012) Biodiversity impacts ecosystem productivity as much as resources, disturbance, or herbivory. </w:t>
      </w:r>
      <w:r w:rsidRPr="00D36414">
        <w:rPr>
          <w:rFonts w:cstheme="minorHAnsi"/>
          <w:i/>
          <w:color w:val="000000" w:themeColor="text1"/>
        </w:rPr>
        <w:t xml:space="preserve">Proceedings of the National Academy of Sciences of the United States of America, 109, </w:t>
      </w:r>
      <w:r w:rsidRPr="00D36414">
        <w:rPr>
          <w:rFonts w:cstheme="minorHAnsi"/>
          <w:color w:val="000000" w:themeColor="text1"/>
        </w:rPr>
        <w:t xml:space="preserve">10394–10397. </w:t>
      </w:r>
      <w:hyperlink r:id="rId1881" w:history="1">
        <w:r w:rsidRPr="00D36414">
          <w:rPr>
            <w:rStyle w:val="Hyperlink"/>
            <w:rFonts w:cstheme="minorHAnsi"/>
          </w:rPr>
          <w:t>https://doi:10.1073/pnas.1208240109</w:t>
        </w:r>
      </w:hyperlink>
    </w:p>
    <w:p w14:paraId="5FB8C42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imdal, E. (2015). </w:t>
      </w:r>
      <w:r w:rsidRPr="00D36414">
        <w:rPr>
          <w:rFonts w:cstheme="minorHAnsi"/>
          <w:i/>
        </w:rPr>
        <w:t>Norsk rødliste for arter 2015 [Norwegian red list of species 2015]</w:t>
      </w:r>
      <w:r w:rsidRPr="00D36414">
        <w:rPr>
          <w:rFonts w:cstheme="minorHAnsi"/>
        </w:rPr>
        <w:t xml:space="preserve">. Retrieved January 17, 2017, from </w:t>
      </w:r>
      <w:hyperlink r:id="rId1882" w:history="1">
        <w:r w:rsidRPr="00D36414">
          <w:rPr>
            <w:rStyle w:val="Hyperlink"/>
            <w:rFonts w:cstheme="minorHAnsi"/>
          </w:rPr>
          <w:t>http://www.artsdatabanken.no/Rodliste/Artsgruppene/Lav</w:t>
        </w:r>
      </w:hyperlink>
    </w:p>
    <w:p w14:paraId="4E4A754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ingstad, L., Gjerde, I., Dahlberg, A., &amp; Grytnes, J. A. (2017). The influence of spatial scales on red list composition: Forest species in Fennoscandia. </w:t>
      </w:r>
      <w:r w:rsidRPr="00D36414">
        <w:rPr>
          <w:rFonts w:cstheme="minorHAnsi"/>
          <w:i/>
          <w:iCs/>
        </w:rPr>
        <w:t>Global Ecology and Conservation</w:t>
      </w:r>
      <w:r w:rsidRPr="00D36414">
        <w:rPr>
          <w:rFonts w:cstheme="minorHAnsi"/>
        </w:rPr>
        <w:t xml:space="preserve">, </w:t>
      </w:r>
      <w:r w:rsidRPr="00D36414">
        <w:rPr>
          <w:rFonts w:cstheme="minorHAnsi"/>
          <w:i/>
          <w:iCs/>
        </w:rPr>
        <w:t>11</w:t>
      </w:r>
      <w:r w:rsidRPr="00D36414">
        <w:rPr>
          <w:rFonts w:cstheme="minorHAnsi"/>
        </w:rPr>
        <w:t xml:space="preserve">, 247–297. </w:t>
      </w:r>
      <w:hyperlink r:id="rId1883" w:history="1">
        <w:r w:rsidRPr="00D36414">
          <w:rPr>
            <w:rStyle w:val="Hyperlink"/>
            <w:rFonts w:cstheme="minorHAnsi"/>
          </w:rPr>
          <w:t>https://doi.org/10.1016/j.gecco.2017.07.005</w:t>
        </w:r>
      </w:hyperlink>
    </w:p>
    <w:p w14:paraId="1981B52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ishkov, A. A. (2005). Managing conservation of the biota and ecosystems in the steppe zone. </w:t>
      </w:r>
      <w:r w:rsidRPr="00D36414">
        <w:rPr>
          <w:rFonts w:cstheme="minorHAnsi"/>
          <w:i/>
          <w:iCs/>
        </w:rPr>
        <w:t>Issues of Steppe Science</w:t>
      </w:r>
      <w:r w:rsidRPr="00D36414">
        <w:rPr>
          <w:rFonts w:cstheme="minorHAnsi"/>
          <w:i/>
        </w:rPr>
        <w:t>, 6,</w:t>
      </w:r>
      <w:r w:rsidRPr="00D36414">
        <w:rPr>
          <w:rFonts w:cstheme="minorHAnsi"/>
        </w:rPr>
        <w:t xml:space="preserve"> 47–58.</w:t>
      </w:r>
    </w:p>
    <w:p w14:paraId="200E7D6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ishkov, A.A. [Тишков, А. А.]. (2009). </w:t>
      </w:r>
      <w:r w:rsidRPr="00D36414">
        <w:rPr>
          <w:rFonts w:cstheme="minorHAnsi"/>
          <w:i/>
          <w:iCs/>
        </w:rPr>
        <w:t>”Четвертый национальный доклад «Сохранение биоразнообразия в Российской Федерации» [Fourth national report “Biodiversity Conservation in the Russian Federation]</w:t>
      </w:r>
      <w:r w:rsidRPr="00D36414">
        <w:rPr>
          <w:rFonts w:cstheme="minorHAnsi"/>
        </w:rPr>
        <w:t>. Moscow, Russian Federation: Ministry of Natural Resources of Russian Federation.</w:t>
      </w:r>
    </w:p>
    <w:p w14:paraId="66ED4D5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ockner, K., Robinson, C. &amp; Uehlinger, U. (2008). </w:t>
      </w:r>
      <w:r w:rsidRPr="00D36414">
        <w:rPr>
          <w:rFonts w:cstheme="minorHAnsi"/>
          <w:i/>
          <w:iCs/>
        </w:rPr>
        <w:t>Rivers of Europe.</w:t>
      </w:r>
      <w:r w:rsidRPr="00D36414">
        <w:rPr>
          <w:rFonts w:cstheme="minorHAnsi"/>
        </w:rPr>
        <w:t xml:space="preserve"> London, UK: Elsevier.</w:t>
      </w:r>
    </w:p>
    <w:p w14:paraId="38BC6DD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ockner, K., Pusch, M., Gessner, J., &amp; Wolter, C. (2011). Domesticated ecosystems and novel communities: challenges for the management of large rivers. </w:t>
      </w:r>
      <w:r w:rsidRPr="00D36414">
        <w:rPr>
          <w:rFonts w:cstheme="minorHAnsi"/>
          <w:i/>
          <w:iCs/>
        </w:rPr>
        <w:t>Ecohydrology &amp; Hydrobiology</w:t>
      </w:r>
      <w:r w:rsidRPr="00D36414">
        <w:rPr>
          <w:rFonts w:cstheme="minorHAnsi"/>
        </w:rPr>
        <w:t xml:space="preserve">, </w:t>
      </w:r>
      <w:r w:rsidRPr="00D36414">
        <w:rPr>
          <w:rFonts w:cstheme="minorHAnsi"/>
          <w:i/>
          <w:iCs/>
        </w:rPr>
        <w:t>11</w:t>
      </w:r>
      <w:r w:rsidRPr="00D36414">
        <w:rPr>
          <w:rFonts w:cstheme="minorHAnsi"/>
        </w:rPr>
        <w:t xml:space="preserve">(3–4), 167–174. </w:t>
      </w:r>
      <w:hyperlink r:id="rId1884" w:history="1">
        <w:r w:rsidRPr="00D36414">
          <w:rPr>
            <w:rStyle w:val="Hyperlink"/>
            <w:rFonts w:cstheme="minorHAnsi"/>
          </w:rPr>
          <w:t>https://doi.org/10.2478/v10104-011-0045-0</w:t>
        </w:r>
      </w:hyperlink>
    </w:p>
    <w:p w14:paraId="2FCF11F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okarev, Y., &amp; Shulman, G. (2007). Biodiversity in the Black Sea: effects of climate and anthropogenic factors. </w:t>
      </w:r>
      <w:r w:rsidRPr="00D36414">
        <w:rPr>
          <w:rFonts w:cstheme="minorHAnsi"/>
          <w:i/>
          <w:iCs/>
        </w:rPr>
        <w:t>Hydrobiologia</w:t>
      </w:r>
      <w:r w:rsidRPr="00D36414">
        <w:rPr>
          <w:rFonts w:cstheme="minorHAnsi"/>
        </w:rPr>
        <w:t xml:space="preserve">, </w:t>
      </w:r>
      <w:r w:rsidRPr="00D36414">
        <w:rPr>
          <w:rFonts w:cstheme="minorHAnsi"/>
          <w:i/>
          <w:iCs/>
        </w:rPr>
        <w:t>580</w:t>
      </w:r>
      <w:r w:rsidRPr="00D36414">
        <w:rPr>
          <w:rFonts w:cstheme="minorHAnsi"/>
        </w:rPr>
        <w:t xml:space="preserve">(1), 23–33. </w:t>
      </w:r>
      <w:hyperlink r:id="rId1885" w:history="1">
        <w:r w:rsidRPr="00D36414">
          <w:rPr>
            <w:rStyle w:val="Hyperlink"/>
            <w:rFonts w:cstheme="minorHAnsi"/>
          </w:rPr>
          <w:t>https://doi.org/10.1007/s10750-006-0468-6</w:t>
        </w:r>
      </w:hyperlink>
    </w:p>
    <w:p w14:paraId="35F145C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örök, P., Ambarlı, D., Kamp, J., Wesche, K., &amp; Dengler, J. (2016). Step(pe) up! Raising the profile of the Palaearctic natural grasslands. </w:t>
      </w:r>
      <w:r w:rsidRPr="00D36414">
        <w:rPr>
          <w:rFonts w:cstheme="minorHAnsi"/>
          <w:i/>
          <w:iCs/>
        </w:rPr>
        <w:t>Biodiversity and Conservation</w:t>
      </w:r>
      <w:r w:rsidRPr="00D36414">
        <w:rPr>
          <w:rFonts w:cstheme="minorHAnsi"/>
        </w:rPr>
        <w:t xml:space="preserve">, </w:t>
      </w:r>
      <w:r w:rsidRPr="00D36414">
        <w:rPr>
          <w:rFonts w:cstheme="minorHAnsi"/>
          <w:i/>
          <w:iCs/>
        </w:rPr>
        <w:t>25</w:t>
      </w:r>
      <w:r w:rsidRPr="00D36414">
        <w:rPr>
          <w:rFonts w:cstheme="minorHAnsi"/>
        </w:rPr>
        <w:t xml:space="preserve">(12), 2187–2195. </w:t>
      </w:r>
      <w:hyperlink r:id="rId1886" w:history="1">
        <w:r w:rsidRPr="00D36414">
          <w:rPr>
            <w:rStyle w:val="Hyperlink"/>
            <w:rFonts w:cstheme="minorHAnsi"/>
          </w:rPr>
          <w:t>https://doi.org/10.1007/s10531-016-1187-6</w:t>
        </w:r>
      </w:hyperlink>
    </w:p>
    <w:p w14:paraId="040E2E8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osun, M. S. (2011). </w:t>
      </w:r>
      <w:r w:rsidRPr="00D36414">
        <w:rPr>
          <w:rFonts w:cstheme="minorHAnsi"/>
          <w:i/>
        </w:rPr>
        <w:t>Demographic divide and labor migration in the Euro-Mediterranean region</w:t>
      </w:r>
      <w:r w:rsidRPr="00D36414">
        <w:rPr>
          <w:rFonts w:cstheme="minorHAnsi"/>
        </w:rPr>
        <w:t>.</w:t>
      </w:r>
    </w:p>
    <w:p w14:paraId="2F1C6922"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Tóth-Ronkay, M., Bajor, Z., Bárány, A., Földvári, G., Görföl, T., Halpern, B., </w:t>
      </w:r>
      <w:r w:rsidRPr="00D36414">
        <w:rPr>
          <w:rFonts w:cstheme="minorHAnsi"/>
          <w:lang w:val="pt-PT"/>
        </w:rPr>
        <w:t xml:space="preserve">Leél-Őssy, S., Mészáros, R., LPéntek, A., L. Tóth, B., Tóth, Z., &amp; </w:t>
      </w:r>
      <w:r w:rsidRPr="00D36414">
        <w:rPr>
          <w:rFonts w:cstheme="minorHAnsi"/>
        </w:rPr>
        <w:t xml:space="preserve">Vörös, J. (2015). Budapest. In J. Kelcey (Ed.), </w:t>
      </w:r>
      <w:r w:rsidRPr="00D36414">
        <w:rPr>
          <w:rFonts w:cstheme="minorHAnsi"/>
          <w:i/>
          <w:iCs/>
        </w:rPr>
        <w:t>Vertebrates and invertebrates of European cities: Selected non-avian fauna</w:t>
      </w:r>
      <w:r w:rsidRPr="00D36414">
        <w:rPr>
          <w:rFonts w:cstheme="minorHAnsi"/>
        </w:rPr>
        <w:t xml:space="preserve"> (pp. 27–73). New York, USA: Springer </w:t>
      </w:r>
      <w:r w:rsidRPr="00D36414">
        <w:rPr>
          <w:rFonts w:cstheme="minorHAnsi"/>
        </w:rPr>
        <w:lastRenderedPageBreak/>
        <w:t xml:space="preserve">Science+Business Media. </w:t>
      </w:r>
      <w:hyperlink r:id="rId1887" w:history="1">
        <w:r w:rsidRPr="00D36414">
          <w:rPr>
            <w:rStyle w:val="Hyperlink"/>
            <w:rFonts w:cstheme="minorHAnsi"/>
          </w:rPr>
          <w:t>https://doi.org/10.1007/978-1-4939-1698-6</w:t>
        </w:r>
      </w:hyperlink>
    </w:p>
    <w:p w14:paraId="6FFA00A2"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color w:val="000000" w:themeColor="text1"/>
        </w:rPr>
        <w:t xml:space="preserve">Treshkin, S. Y., Kamalov, S. K., Bachiev, A., Mamutov, N., Gladishevand, A. I., &amp; Aimbetov, I. (1998). Present status of the Tugai Forests in the lower Amu-Dar’ya basin and problems of their protection and restoration. In </w:t>
      </w:r>
      <w:r w:rsidRPr="00D36414">
        <w:rPr>
          <w:rFonts w:cstheme="minorHAnsi"/>
          <w:i/>
          <w:iCs/>
          <w:color w:val="000000" w:themeColor="text1"/>
        </w:rPr>
        <w:t>Ecological research and monitoring of the Aral Sea deltas</w:t>
      </w:r>
      <w:r w:rsidRPr="00D36414">
        <w:rPr>
          <w:rFonts w:cstheme="minorHAnsi"/>
          <w:color w:val="000000" w:themeColor="text1"/>
        </w:rPr>
        <w:t xml:space="preserve"> (pp. 43–55). Paris, France: UNESCO.</w:t>
      </w:r>
    </w:p>
    <w:p w14:paraId="64F74B6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Treshkin, S. (2001). The Tugai forests of floodplain of the Amudarya River: Ecology, dynamics and their conservation. In </w:t>
      </w:r>
      <w:r w:rsidRPr="00D36414">
        <w:rPr>
          <w:rFonts w:cstheme="minorHAnsi"/>
          <w:i/>
          <w:iCs/>
          <w:color w:val="000000" w:themeColor="text1"/>
        </w:rPr>
        <w:t>Sustainable land use in deserts</w:t>
      </w:r>
      <w:r w:rsidRPr="00D36414">
        <w:rPr>
          <w:rFonts w:cstheme="minorHAnsi"/>
          <w:color w:val="000000" w:themeColor="text1"/>
        </w:rPr>
        <w:t xml:space="preserve"> (pp. 95–102). Berlin, Germany: Springer. </w:t>
      </w:r>
      <w:hyperlink r:id="rId1888" w:history="1">
        <w:r w:rsidRPr="00D36414">
          <w:rPr>
            <w:rStyle w:val="Hyperlink"/>
            <w:rFonts w:cstheme="minorHAnsi"/>
          </w:rPr>
          <w:t>http://doi.org/10.1007/978-3-642-59560-8_9</w:t>
        </w:r>
      </w:hyperlink>
    </w:p>
    <w:p w14:paraId="7E146E5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rewick, S. (2017). Plate tectonics in biogeography. </w:t>
      </w:r>
      <w:r w:rsidRPr="00D36414">
        <w:rPr>
          <w:rFonts w:cstheme="minorHAnsi"/>
          <w:i/>
          <w:iCs/>
        </w:rPr>
        <w:t>International encyclopedia of geography: People, the earth, environment and technology</w:t>
      </w:r>
      <w:r w:rsidRPr="00D36414">
        <w:rPr>
          <w:rFonts w:cstheme="minorHAnsi"/>
        </w:rPr>
        <w:t xml:space="preserve">. </w:t>
      </w:r>
      <w:hyperlink r:id="rId1889" w:history="1">
        <w:r w:rsidRPr="00D36414">
          <w:rPr>
            <w:rStyle w:val="Hyperlink"/>
            <w:rFonts w:cstheme="minorHAnsi"/>
          </w:rPr>
          <w:t>https://doi.org/10.1002/9781118786352.wbieg0638</w:t>
        </w:r>
      </w:hyperlink>
    </w:p>
    <w:p w14:paraId="70D98A6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rivedi, M. R., Berry, P. M., Morecroft, M. D., &amp; Dawson, T. P. (2008). Spatial scale affects bioclimate model projections of climate change impacts on mountain plants. </w:t>
      </w:r>
      <w:r w:rsidRPr="00D36414">
        <w:rPr>
          <w:rFonts w:cstheme="minorHAnsi"/>
          <w:i/>
          <w:iCs/>
        </w:rPr>
        <w:t>Global Change Biology</w:t>
      </w:r>
      <w:r w:rsidRPr="00D36414">
        <w:rPr>
          <w:rFonts w:cstheme="minorHAnsi"/>
        </w:rPr>
        <w:t xml:space="preserve">, </w:t>
      </w:r>
      <w:r w:rsidRPr="00D36414">
        <w:rPr>
          <w:rFonts w:cstheme="minorHAnsi"/>
          <w:i/>
          <w:iCs/>
        </w:rPr>
        <w:t>14</w:t>
      </w:r>
      <w:r w:rsidRPr="00D36414">
        <w:rPr>
          <w:rFonts w:cstheme="minorHAnsi"/>
        </w:rPr>
        <w:t xml:space="preserve">(5), 1089–1103. </w:t>
      </w:r>
      <w:hyperlink r:id="rId1890" w:history="1">
        <w:r w:rsidRPr="00D36414">
          <w:rPr>
            <w:rStyle w:val="Hyperlink"/>
            <w:rFonts w:cstheme="minorHAnsi"/>
          </w:rPr>
          <w:t>https://doi.org/10.1111/j.1365-2486.2008.01553.x</w:t>
        </w:r>
      </w:hyperlink>
    </w:p>
    <w:p w14:paraId="649F248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rontelj, P., Douady, C. J., Fišer, C., Gibert, J., Gorički, Š., Lefébure, T., Sket, B., &amp; Zakšek, V. (2009). A molecular test for cryptic diversity in ground water: How large are the ranges of macro-stygobionts? </w:t>
      </w:r>
      <w:r w:rsidRPr="00D36414">
        <w:rPr>
          <w:rFonts w:cstheme="minorHAnsi"/>
          <w:i/>
          <w:iCs/>
        </w:rPr>
        <w:t>Freshwater Biology</w:t>
      </w:r>
      <w:r w:rsidRPr="00D36414">
        <w:rPr>
          <w:rFonts w:cstheme="minorHAnsi"/>
        </w:rPr>
        <w:t xml:space="preserve">, </w:t>
      </w:r>
      <w:r w:rsidRPr="00D36414">
        <w:rPr>
          <w:rFonts w:cstheme="minorHAnsi"/>
          <w:i/>
          <w:iCs/>
        </w:rPr>
        <w:t>54</w:t>
      </w:r>
      <w:r w:rsidRPr="00D36414">
        <w:rPr>
          <w:rFonts w:cstheme="minorHAnsi"/>
        </w:rPr>
        <w:t xml:space="preserve">(4), 727–744. </w:t>
      </w:r>
      <w:hyperlink r:id="rId1891" w:history="1">
        <w:r w:rsidRPr="00D36414">
          <w:rPr>
            <w:rStyle w:val="Hyperlink"/>
            <w:rFonts w:cstheme="minorHAnsi"/>
          </w:rPr>
          <w:t>https://doi.org/10.1111/j.1365-2427.2007.01877.x</w:t>
        </w:r>
      </w:hyperlink>
    </w:p>
    <w:p w14:paraId="48490ECF"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Trontelj, P., &amp; Zakšek, V. (2016). Genetic monitoring of iProteus/i populations. </w:t>
      </w:r>
      <w:r w:rsidRPr="00D36414">
        <w:rPr>
          <w:rFonts w:cstheme="minorHAnsi"/>
          <w:i/>
          <w:iCs/>
          <w:lang w:val="es-ES"/>
        </w:rPr>
        <w:t>Natura Sloveniae</w:t>
      </w:r>
      <w:r w:rsidRPr="00D36414">
        <w:rPr>
          <w:rFonts w:cstheme="minorHAnsi"/>
          <w:lang w:val="es-ES"/>
        </w:rPr>
        <w:t xml:space="preserve">, </w:t>
      </w:r>
      <w:r w:rsidRPr="00D36414">
        <w:rPr>
          <w:rFonts w:cstheme="minorHAnsi"/>
          <w:i/>
          <w:iCs/>
          <w:lang w:val="es-ES"/>
        </w:rPr>
        <w:t>18</w:t>
      </w:r>
      <w:r w:rsidRPr="00D36414">
        <w:rPr>
          <w:rFonts w:cstheme="minorHAnsi"/>
          <w:lang w:val="es-ES"/>
        </w:rPr>
        <w:t>(1), 53–54.</w:t>
      </w:r>
    </w:p>
    <w:p w14:paraId="35C9E4C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Tsikliras, A. C., Dinouli, A., Tsiros, V.-Z., &amp; Tsalkou, E. (2015). </w:t>
      </w:r>
      <w:r w:rsidRPr="00D36414">
        <w:rPr>
          <w:rFonts w:cstheme="minorHAnsi"/>
        </w:rPr>
        <w:t xml:space="preserve">The Mediterranean and Black Sea fisheries at risk from overexploitation. </w:t>
      </w:r>
      <w:r w:rsidRPr="00D36414">
        <w:rPr>
          <w:rFonts w:cstheme="minorHAnsi"/>
          <w:i/>
          <w:iCs/>
        </w:rPr>
        <w:t>PloS One</w:t>
      </w:r>
      <w:r w:rsidRPr="00D36414">
        <w:rPr>
          <w:rFonts w:cstheme="minorHAnsi"/>
        </w:rPr>
        <w:t xml:space="preserve">, </w:t>
      </w:r>
      <w:r w:rsidRPr="00D36414">
        <w:rPr>
          <w:rFonts w:cstheme="minorHAnsi"/>
          <w:i/>
          <w:iCs/>
        </w:rPr>
        <w:t>10</w:t>
      </w:r>
      <w:r w:rsidRPr="00D36414">
        <w:rPr>
          <w:rFonts w:cstheme="minorHAnsi"/>
        </w:rPr>
        <w:t xml:space="preserve">(3), e0121188. </w:t>
      </w:r>
      <w:hyperlink r:id="rId1892" w:history="1">
        <w:r w:rsidRPr="00D36414">
          <w:rPr>
            <w:rStyle w:val="Hyperlink"/>
            <w:rFonts w:cstheme="minorHAnsi"/>
          </w:rPr>
          <w:t>https://doi.org/10.1371/journal.pone.0121188</w:t>
        </w:r>
      </w:hyperlink>
      <w:r w:rsidRPr="00D36414">
        <w:rPr>
          <w:rFonts w:cstheme="minorHAnsi"/>
        </w:rPr>
        <w:t xml:space="preserve"> </w:t>
      </w:r>
    </w:p>
    <w:p w14:paraId="1D5A8E5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Tuck, S. L., Winqvist, C., Mota, F., Ahnström, J., Turnbull, L. A., &amp; Bengtsson, J. (2014). Land-use intensity and the effects of organic farming on biodiversity: A hierarchical meta-analysis. </w:t>
      </w:r>
      <w:r w:rsidRPr="00D36414">
        <w:rPr>
          <w:rFonts w:cstheme="minorHAnsi"/>
          <w:i/>
          <w:iCs/>
          <w:color w:val="000000" w:themeColor="text1"/>
        </w:rPr>
        <w:t>Journal of Applied Ecology</w:t>
      </w:r>
      <w:r w:rsidRPr="00D36414">
        <w:rPr>
          <w:rFonts w:cstheme="minorHAnsi"/>
          <w:color w:val="000000" w:themeColor="text1"/>
        </w:rPr>
        <w:t xml:space="preserve">, </w:t>
      </w:r>
      <w:r w:rsidRPr="00D36414">
        <w:rPr>
          <w:rFonts w:cstheme="minorHAnsi"/>
          <w:i/>
          <w:iCs/>
          <w:color w:val="000000" w:themeColor="text1"/>
        </w:rPr>
        <w:t>51</w:t>
      </w:r>
      <w:r w:rsidRPr="00D36414">
        <w:rPr>
          <w:rFonts w:cstheme="minorHAnsi"/>
          <w:color w:val="000000" w:themeColor="text1"/>
        </w:rPr>
        <w:t xml:space="preserve">(3), 746–755. </w:t>
      </w:r>
      <w:hyperlink r:id="rId1893" w:history="1">
        <w:r w:rsidRPr="00D36414">
          <w:rPr>
            <w:rStyle w:val="Hyperlink"/>
            <w:rFonts w:cstheme="minorHAnsi"/>
          </w:rPr>
          <w:t>http://doi.org/10.1111/1365-2664.12219</w:t>
        </w:r>
      </w:hyperlink>
    </w:p>
    <w:p w14:paraId="3614917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uniyev, B. S. (1990). On the independence of the Colchis center of amphibian and reptile speciation. </w:t>
      </w:r>
      <w:r w:rsidRPr="00D36414">
        <w:rPr>
          <w:rFonts w:cstheme="minorHAnsi"/>
          <w:i/>
          <w:iCs/>
        </w:rPr>
        <w:t>Asiatic Herpetological Research</w:t>
      </w:r>
      <w:r w:rsidRPr="00D36414">
        <w:rPr>
          <w:rFonts w:cstheme="minorHAnsi"/>
        </w:rPr>
        <w:t xml:space="preserve">, </w:t>
      </w:r>
      <w:r w:rsidRPr="00D36414">
        <w:rPr>
          <w:rFonts w:cstheme="minorHAnsi"/>
          <w:i/>
          <w:iCs/>
        </w:rPr>
        <w:t>3</w:t>
      </w:r>
      <w:r w:rsidRPr="00D36414">
        <w:rPr>
          <w:rFonts w:cstheme="minorHAnsi"/>
        </w:rPr>
        <w:t>, 67–84.</w:t>
      </w:r>
    </w:p>
    <w:p w14:paraId="4E1CD8C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uniyev, B. S. (1995). On the Mediterranean influence on the formation of herpetofauna of the Caucasian Isthmus and its main xerophylous refugia. </w:t>
      </w:r>
      <w:r w:rsidRPr="00D36414">
        <w:rPr>
          <w:rFonts w:cstheme="minorHAnsi"/>
          <w:i/>
          <w:iCs/>
        </w:rPr>
        <w:t>Russian Journal of Herpetology</w:t>
      </w:r>
      <w:r w:rsidRPr="00D36414">
        <w:rPr>
          <w:rFonts w:cstheme="minorHAnsi"/>
        </w:rPr>
        <w:t xml:space="preserve">, </w:t>
      </w:r>
      <w:r w:rsidRPr="00D36414">
        <w:rPr>
          <w:rFonts w:cstheme="minorHAnsi"/>
          <w:i/>
          <w:iCs/>
        </w:rPr>
        <w:t>2</w:t>
      </w:r>
      <w:r w:rsidRPr="00D36414">
        <w:rPr>
          <w:rFonts w:cstheme="minorHAnsi"/>
        </w:rPr>
        <w:t>, 95–119.</w:t>
      </w:r>
    </w:p>
    <w:p w14:paraId="43B5D2C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uniyev, B. S. (1997). About exact borders of the Colchis biogeographical province. </w:t>
      </w:r>
      <w:r w:rsidRPr="00D36414">
        <w:rPr>
          <w:rFonts w:cstheme="minorHAnsi"/>
          <w:i/>
          <w:iCs/>
        </w:rPr>
        <w:t>Russian Journal of Herpetology</w:t>
      </w:r>
      <w:r w:rsidRPr="00D36414">
        <w:rPr>
          <w:rFonts w:cstheme="minorHAnsi"/>
        </w:rPr>
        <w:t xml:space="preserve">, </w:t>
      </w:r>
      <w:r w:rsidRPr="00D36414">
        <w:rPr>
          <w:rFonts w:cstheme="minorHAnsi"/>
          <w:i/>
          <w:iCs/>
        </w:rPr>
        <w:t>4</w:t>
      </w:r>
      <w:r w:rsidRPr="00D36414">
        <w:rPr>
          <w:rFonts w:cstheme="minorHAnsi"/>
        </w:rPr>
        <w:t>, 182–185.</w:t>
      </w:r>
    </w:p>
    <w:p w14:paraId="3164709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uniyev, B. S. (2012). First consequences of climate variation and use of natural resources in the biota of the West Caucasus In V. V. Snakin (Ed.), </w:t>
      </w:r>
      <w:r w:rsidRPr="00D36414">
        <w:rPr>
          <w:rFonts w:cstheme="minorHAnsi"/>
          <w:i/>
          <w:iCs/>
        </w:rPr>
        <w:t>Global environmental processes. Proceedings of International Scientific Conference (Moscow, October 2–4, 2012).</w:t>
      </w:r>
      <w:r w:rsidRPr="00D36414">
        <w:rPr>
          <w:rFonts w:cstheme="minorHAnsi"/>
        </w:rPr>
        <w:t xml:space="preserve"> Retrieved from </w:t>
      </w:r>
      <w:hyperlink r:id="rId1894" w:history="1">
        <w:r w:rsidRPr="00D36414">
          <w:rPr>
            <w:rStyle w:val="Hyperlink"/>
            <w:rFonts w:cstheme="minorHAnsi"/>
          </w:rPr>
          <w:t>http://knigi.konflib.ru/8mehanika/146003-1-globalnie-ekologicheskie-processi-materiali-mezhdunarodnoy-nauchnoy-konferencii-moskva-2-4-oktyabrya-2012-g-mosk.php</w:t>
        </w:r>
      </w:hyperlink>
    </w:p>
    <w:p w14:paraId="753F34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uniyev, B. S. (2016). Rare species of shield-head vipers in the Caucasus. </w:t>
      </w:r>
      <w:r w:rsidRPr="00D36414">
        <w:rPr>
          <w:rFonts w:cstheme="minorHAnsi"/>
          <w:i/>
          <w:iCs/>
        </w:rPr>
        <w:t>Nature Conservation Research</w:t>
      </w:r>
      <w:r w:rsidRPr="00D36414">
        <w:rPr>
          <w:rFonts w:cstheme="minorHAnsi"/>
        </w:rPr>
        <w:t xml:space="preserve">, </w:t>
      </w:r>
      <w:r w:rsidRPr="00D36414">
        <w:rPr>
          <w:rFonts w:cstheme="minorHAnsi"/>
          <w:i/>
          <w:iCs/>
        </w:rPr>
        <w:t>1</w:t>
      </w:r>
      <w:r w:rsidRPr="00D36414">
        <w:rPr>
          <w:rFonts w:cstheme="minorHAnsi"/>
        </w:rPr>
        <w:t>, 11–25.</w:t>
      </w:r>
    </w:p>
    <w:p w14:paraId="14D5C8E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uniyev, B., Ananjeva, N.B., Agasyan, A., Orlov, N.L., &amp; Tuniyev, S., B. (2009). </w:t>
      </w:r>
      <w:r w:rsidRPr="00D36414">
        <w:rPr>
          <w:rFonts w:cstheme="minorHAnsi"/>
          <w:i/>
        </w:rPr>
        <w:t>Eremias pleskei</w:t>
      </w:r>
      <w:r w:rsidRPr="00D36414">
        <w:rPr>
          <w:rFonts w:cstheme="minorHAnsi"/>
        </w:rPr>
        <w:t xml:space="preserve">. (errata version published in 2017). </w:t>
      </w:r>
      <w:r w:rsidRPr="00D36414">
        <w:rPr>
          <w:rFonts w:cstheme="minorHAnsi"/>
          <w:i/>
          <w:iCs/>
        </w:rPr>
        <w:t>The IUCN Red List of Threatened Species</w:t>
      </w:r>
      <w:r w:rsidRPr="00D36414">
        <w:rPr>
          <w:rFonts w:cstheme="minorHAnsi"/>
        </w:rPr>
        <w:t xml:space="preserve">. </w:t>
      </w:r>
      <w:hyperlink r:id="rId1895" w:history="1">
        <w:r w:rsidRPr="00D36414">
          <w:rPr>
            <w:rStyle w:val="Hyperlink"/>
            <w:rFonts w:cstheme="minorHAnsi"/>
          </w:rPr>
          <w:t>https://doi.org/10.2305/IUCN.UK.2009.RLTS.T164583A5910262.en</w:t>
        </w:r>
      </w:hyperlink>
    </w:p>
    <w:p w14:paraId="688985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Turdakov, F. A. [</w:t>
      </w:r>
      <w:r w:rsidRPr="00D36414">
        <w:rPr>
          <w:rFonts w:cstheme="minorHAnsi"/>
          <w:lang w:val="ru-RU"/>
        </w:rPr>
        <w:t>Тудаков</w:t>
      </w:r>
      <w:r w:rsidRPr="00D36414">
        <w:rPr>
          <w:rFonts w:cstheme="minorHAnsi"/>
        </w:rPr>
        <w:t xml:space="preserve">, </w:t>
      </w:r>
      <w:r w:rsidRPr="00D36414">
        <w:rPr>
          <w:rFonts w:cstheme="minorHAnsi"/>
          <w:lang w:val="ru-RU"/>
        </w:rPr>
        <w:t>Ф</w:t>
      </w:r>
      <w:r w:rsidRPr="00D36414">
        <w:rPr>
          <w:rFonts w:cstheme="minorHAnsi"/>
        </w:rPr>
        <w:t xml:space="preserve">. </w:t>
      </w:r>
      <w:r w:rsidRPr="00D36414">
        <w:rPr>
          <w:rFonts w:cstheme="minorHAnsi"/>
          <w:lang w:val="ru-RU"/>
        </w:rPr>
        <w:t>А</w:t>
      </w:r>
      <w:r w:rsidRPr="00D36414">
        <w:rPr>
          <w:rFonts w:cstheme="minorHAnsi"/>
        </w:rPr>
        <w:t xml:space="preserve">.]. (1963). </w:t>
      </w:r>
      <w:r w:rsidRPr="00D36414">
        <w:rPr>
          <w:rFonts w:cstheme="minorHAnsi"/>
          <w:i/>
          <w:iCs/>
        </w:rPr>
        <w:t>Fishes of Kirghizia [</w:t>
      </w:r>
      <w:r w:rsidRPr="00D36414">
        <w:rPr>
          <w:rFonts w:cstheme="minorHAnsi"/>
          <w:i/>
          <w:iCs/>
          <w:lang w:val="ru-RU"/>
        </w:rPr>
        <w:t>Рыбы</w:t>
      </w:r>
      <w:r w:rsidRPr="00D36414">
        <w:rPr>
          <w:rFonts w:cstheme="minorHAnsi"/>
          <w:i/>
          <w:iCs/>
        </w:rPr>
        <w:t xml:space="preserve"> </w:t>
      </w:r>
      <w:r w:rsidRPr="00D36414">
        <w:rPr>
          <w:rFonts w:cstheme="minorHAnsi"/>
          <w:i/>
          <w:iCs/>
          <w:lang w:val="ru-RU"/>
        </w:rPr>
        <w:t>Киргизии</w:t>
      </w:r>
      <w:r w:rsidRPr="00D36414">
        <w:rPr>
          <w:rFonts w:cstheme="minorHAnsi"/>
          <w:i/>
          <w:iCs/>
        </w:rPr>
        <w:t>]</w:t>
      </w:r>
      <w:r w:rsidRPr="00D36414">
        <w:rPr>
          <w:rFonts w:cstheme="minorHAnsi"/>
        </w:rPr>
        <w:t xml:space="preserve">. Frunze, USSR: Publishing </w:t>
      </w:r>
      <w:r w:rsidRPr="00D36414">
        <w:rPr>
          <w:rFonts w:cstheme="minorHAnsi"/>
        </w:rPr>
        <w:lastRenderedPageBreak/>
        <w:t>House of KirgizSSR Academy of Science.</w:t>
      </w:r>
    </w:p>
    <w:p w14:paraId="7ED9774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Turdiboeva, M. U. [Турдибоева, М. У.]. (2015). О дергадации земель в Центральной Азии [About Land Degradation in Central Asia]. </w:t>
      </w:r>
      <w:r w:rsidRPr="00D36414">
        <w:rPr>
          <w:rFonts w:cstheme="minorHAnsi"/>
          <w:i/>
          <w:iCs/>
          <w:color w:val="000000" w:themeColor="text1"/>
        </w:rPr>
        <w:t>Молодой Ученый [Young Scientist]</w:t>
      </w:r>
      <w:r w:rsidRPr="00D36414">
        <w:rPr>
          <w:rFonts w:cstheme="minorHAnsi"/>
          <w:color w:val="000000" w:themeColor="text1"/>
        </w:rPr>
        <w:t xml:space="preserve">, </w:t>
      </w:r>
      <w:r w:rsidRPr="00D36414">
        <w:rPr>
          <w:rFonts w:cstheme="minorHAnsi"/>
          <w:i/>
          <w:iCs/>
          <w:color w:val="000000" w:themeColor="text1"/>
        </w:rPr>
        <w:t>9</w:t>
      </w:r>
      <w:r w:rsidRPr="00D36414">
        <w:rPr>
          <w:rFonts w:cstheme="minorHAnsi"/>
          <w:color w:val="000000" w:themeColor="text1"/>
        </w:rPr>
        <w:t>, 780–783.</w:t>
      </w:r>
    </w:p>
    <w:p w14:paraId="77C1417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Turdieva, M., Aleksandrovskiy, E., Kayimov, A., Djumabaeva, S., Mukanov, B., Saparmyradov, A., &amp; Akmadov, K. (2007). Forests in Central Asia: current status and constraints. In R. Lal, M. Suleimenov, B. A. Stewart, D. O. Hansen, &amp; P. Doraiswamy (Eds.), </w:t>
      </w:r>
      <w:r w:rsidRPr="00D36414">
        <w:rPr>
          <w:rFonts w:cstheme="minorHAnsi"/>
          <w:i/>
          <w:iCs/>
          <w:color w:val="000000" w:themeColor="text1"/>
        </w:rPr>
        <w:t>Climate change and terrestrial carbon sequestration in Central Asia</w:t>
      </w:r>
      <w:r w:rsidRPr="00D36414">
        <w:rPr>
          <w:rFonts w:cstheme="minorHAnsi"/>
          <w:color w:val="000000" w:themeColor="text1"/>
        </w:rPr>
        <w:t xml:space="preserve"> (pp. 25–32). London, UK: Taylor &amp; Francis.</w:t>
      </w:r>
    </w:p>
    <w:p w14:paraId="4BFA7E3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Türk, R., &amp; Hafellner, J. (1999). Rote Liste gefährdeter Flechten (Lichenes) Österreichs [Red list of endangered lichens of Austria]. In H. Niklfeld (Ed.), </w:t>
      </w:r>
      <w:r w:rsidRPr="00D36414">
        <w:rPr>
          <w:rFonts w:cstheme="minorHAnsi"/>
          <w:i/>
          <w:iCs/>
        </w:rPr>
        <w:t>Rote Listen gefährdeter Pflanzen Österreichs [Red list of endangered plants of Austria]</w:t>
      </w:r>
      <w:r w:rsidRPr="00D36414">
        <w:rPr>
          <w:rFonts w:cstheme="minorHAnsi"/>
        </w:rPr>
        <w:t xml:space="preserve"> (pp. 187–228).</w:t>
      </w:r>
    </w:p>
    <w:p w14:paraId="63C94FD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Tutayuk, V. Kh. (1975). Древесные реликты Талыша [Tree relicts of Talish]. Baku, Azerbaijan: Elm.</w:t>
      </w:r>
    </w:p>
    <w:p w14:paraId="3D098E2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Uetz, P. (2017). </w:t>
      </w:r>
      <w:r w:rsidRPr="00D36414">
        <w:rPr>
          <w:rFonts w:cstheme="minorHAnsi"/>
          <w:i/>
        </w:rPr>
        <w:t>The Reptile Database</w:t>
      </w:r>
      <w:r w:rsidRPr="00D36414">
        <w:rPr>
          <w:rFonts w:cstheme="minorHAnsi"/>
        </w:rPr>
        <w:t xml:space="preserve">. Retrieved from </w:t>
      </w:r>
      <w:hyperlink r:id="rId1896" w:history="1">
        <w:r w:rsidRPr="00D36414">
          <w:rPr>
            <w:rStyle w:val="Hyperlink"/>
            <w:rFonts w:cstheme="minorHAnsi"/>
          </w:rPr>
          <w:t>http://www.reptile-database.org</w:t>
        </w:r>
      </w:hyperlink>
    </w:p>
    <w:p w14:paraId="329E4E5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Ulicsni, V., Svanberg, I., &amp; Molnár, Z. (2016). Folk knowledge of invertebrates in Central Europe - folk taxonomy, nomenclature, medicinal and other uses, folklore, and nature conservation. </w:t>
      </w:r>
      <w:r w:rsidRPr="00D36414">
        <w:rPr>
          <w:rFonts w:cstheme="minorHAnsi"/>
          <w:i/>
          <w:iCs/>
        </w:rPr>
        <w:t>Journal of Ethnobiology and Ethnomedicine</w:t>
      </w:r>
      <w:r w:rsidRPr="00D36414">
        <w:rPr>
          <w:rFonts w:cstheme="minorHAnsi"/>
        </w:rPr>
        <w:t xml:space="preserve">, </w:t>
      </w:r>
      <w:r w:rsidRPr="00D36414">
        <w:rPr>
          <w:rFonts w:cstheme="minorHAnsi"/>
          <w:i/>
          <w:iCs/>
        </w:rPr>
        <w:t>12</w:t>
      </w:r>
      <w:r w:rsidRPr="00D36414">
        <w:rPr>
          <w:rFonts w:cstheme="minorHAnsi"/>
        </w:rPr>
        <w:t xml:space="preserve">(1), 47. </w:t>
      </w:r>
      <w:hyperlink r:id="rId1897" w:history="1">
        <w:r w:rsidRPr="00D36414">
          <w:rPr>
            <w:rStyle w:val="Hyperlink"/>
            <w:rFonts w:cstheme="minorHAnsi"/>
          </w:rPr>
          <w:t>https://doi.org/10.1186/s13002-016-0118-7</w:t>
        </w:r>
      </w:hyperlink>
    </w:p>
    <w:p w14:paraId="7E30754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iCs/>
        </w:rPr>
        <w:t>Urbanavichus, G.</w:t>
      </w:r>
      <w:r w:rsidRPr="00D36414">
        <w:rPr>
          <w:rFonts w:cstheme="minorHAnsi"/>
          <w:b/>
          <w:iCs/>
        </w:rPr>
        <w:t xml:space="preserve"> </w:t>
      </w:r>
      <w:r w:rsidRPr="00D36414">
        <w:rPr>
          <w:rFonts w:cstheme="minorHAnsi"/>
        </w:rPr>
        <w:t xml:space="preserve">P. [Урбанавичюс, Г. П.]. (2010). </w:t>
      </w:r>
      <w:r w:rsidRPr="00D36414">
        <w:rPr>
          <w:rFonts w:cstheme="minorHAnsi"/>
          <w:i/>
          <w:iCs/>
        </w:rPr>
        <w:t>A checklist of the lichen flora of Russia [</w:t>
      </w:r>
      <w:r w:rsidRPr="00D36414">
        <w:rPr>
          <w:rFonts w:cstheme="minorHAnsi"/>
          <w:i/>
          <w:iCs/>
          <w:lang w:val="ru-RU"/>
        </w:rPr>
        <w:t>Список</w:t>
      </w:r>
      <w:r w:rsidRPr="00D36414">
        <w:rPr>
          <w:rFonts w:cstheme="minorHAnsi"/>
          <w:i/>
          <w:iCs/>
        </w:rPr>
        <w:t xml:space="preserve"> </w:t>
      </w:r>
      <w:r w:rsidRPr="00D36414">
        <w:rPr>
          <w:rFonts w:cstheme="minorHAnsi"/>
          <w:i/>
          <w:iCs/>
          <w:lang w:val="ru-RU"/>
        </w:rPr>
        <w:t>лихенофлоры</w:t>
      </w:r>
      <w:r w:rsidRPr="00D36414">
        <w:rPr>
          <w:rFonts w:cstheme="minorHAnsi"/>
          <w:i/>
          <w:iCs/>
        </w:rPr>
        <w:t xml:space="preserve"> </w:t>
      </w:r>
      <w:r w:rsidRPr="00D36414">
        <w:rPr>
          <w:rFonts w:cstheme="minorHAnsi"/>
          <w:i/>
          <w:iCs/>
          <w:lang w:val="ru-RU"/>
        </w:rPr>
        <w:t>России</w:t>
      </w:r>
      <w:r w:rsidRPr="00D36414">
        <w:rPr>
          <w:rFonts w:cstheme="minorHAnsi"/>
          <w:i/>
          <w:iCs/>
        </w:rPr>
        <w:t>]</w:t>
      </w:r>
      <w:r w:rsidRPr="00D36414">
        <w:rPr>
          <w:rFonts w:cstheme="minorHAnsi"/>
        </w:rPr>
        <w:t>. M. P. Andreev (Ed.). St. Petersburg, Russian Federation: Nauka.</w:t>
      </w:r>
    </w:p>
    <w:p w14:paraId="241154C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UNDP. (2015). Work for human development. (n.d.). Retrieved from </w:t>
      </w:r>
      <w:hyperlink r:id="rId1898" w:history="1">
        <w:r w:rsidRPr="00D36414">
          <w:rPr>
            <w:rStyle w:val="Hyperlink"/>
            <w:rFonts w:cstheme="minorHAnsi"/>
          </w:rPr>
          <w:t>www.undp.org</w:t>
        </w:r>
      </w:hyperlink>
      <w:r w:rsidRPr="00D36414">
        <w:rPr>
          <w:rFonts w:cstheme="minorHAnsi"/>
        </w:rPr>
        <w:t xml:space="preserve"> </w:t>
      </w:r>
    </w:p>
    <w:p w14:paraId="47ED5019" w14:textId="77777777" w:rsidR="00ED7B7A" w:rsidRPr="00D36414" w:rsidRDefault="00ED7B7A" w:rsidP="00ED7B7A">
      <w:pPr>
        <w:spacing w:before="120"/>
        <w:ind w:left="567" w:hanging="567"/>
        <w:rPr>
          <w:rFonts w:cstheme="minorHAnsi"/>
          <w:color w:val="000000" w:themeColor="text1"/>
        </w:rPr>
      </w:pPr>
      <w:r w:rsidRPr="00D36414">
        <w:rPr>
          <w:rFonts w:cstheme="minorHAnsi"/>
          <w:color w:val="000000" w:themeColor="text1"/>
        </w:rPr>
        <w:t xml:space="preserve">UNECE, &amp; CAREC. (2011). </w:t>
      </w:r>
      <w:r w:rsidRPr="00D36414">
        <w:rPr>
          <w:rFonts w:cstheme="minorHAnsi"/>
          <w:i/>
          <w:iCs/>
          <w:color w:val="000000" w:themeColor="text1"/>
        </w:rPr>
        <w:t>Development of regional cooperation to ensure water quality in Central Asia. Diagnostic Report and Cooperation Development Plan</w:t>
      </w:r>
      <w:r w:rsidRPr="00D36414">
        <w:rPr>
          <w:rFonts w:cstheme="minorHAnsi"/>
          <w:color w:val="000000" w:themeColor="text1"/>
        </w:rPr>
        <w:t>.</w:t>
      </w:r>
    </w:p>
    <w:p w14:paraId="76269CB4" w14:textId="77777777" w:rsidR="00ED7B7A" w:rsidRPr="00D36414" w:rsidRDefault="00ED7B7A" w:rsidP="00ED7B7A">
      <w:pPr>
        <w:spacing w:before="120"/>
        <w:ind w:left="567" w:hanging="567"/>
        <w:rPr>
          <w:rFonts w:cstheme="minorHAnsi"/>
          <w:color w:val="000000" w:themeColor="text1"/>
        </w:rPr>
      </w:pPr>
      <w:r w:rsidRPr="00D36414">
        <w:rPr>
          <w:rFonts w:cstheme="minorHAnsi"/>
        </w:rPr>
        <w:t xml:space="preserve">UNEP. (2007). Deep-sea biodiversity and ecosystems. Retrieved from </w:t>
      </w:r>
      <w:hyperlink r:id="rId1899" w:anchor="/summary" w:history="1">
        <w:r w:rsidRPr="00D36414">
          <w:rPr>
            <w:rStyle w:val="Hyperlink"/>
            <w:rFonts w:cstheme="minorHAnsi"/>
          </w:rPr>
          <w:t>https://www.biodiversitylibrary.org/bibliography/57961#/summary</w:t>
        </w:r>
      </w:hyperlink>
      <w:r w:rsidRPr="00D36414">
        <w:rPr>
          <w:rFonts w:cstheme="minorHAnsi"/>
        </w:rPr>
        <w:t xml:space="preserve"> </w:t>
      </w:r>
    </w:p>
    <w:p w14:paraId="1223FE12" w14:textId="489DB868" w:rsidR="00ED7B7A"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UNEP, FAO, &amp; UNFF. (2009). </w:t>
      </w:r>
      <w:r w:rsidRPr="00D36414">
        <w:rPr>
          <w:rFonts w:cstheme="minorHAnsi"/>
          <w:i/>
          <w:iCs/>
        </w:rPr>
        <w:t>Vital Forest graphics</w:t>
      </w:r>
      <w:r w:rsidRPr="00D36414">
        <w:rPr>
          <w:rFonts w:cstheme="minorHAnsi"/>
        </w:rPr>
        <w:t>.</w:t>
      </w:r>
    </w:p>
    <w:p w14:paraId="520DE239" w14:textId="77777777" w:rsidR="00BC1D00" w:rsidRPr="00D36414" w:rsidRDefault="00BC1D00" w:rsidP="00BC1D00">
      <w:pPr>
        <w:spacing w:before="120"/>
        <w:ind w:left="567" w:hanging="567"/>
        <w:rPr>
          <w:rFonts w:cstheme="minorHAnsi"/>
          <w:color w:val="000000" w:themeColor="text1"/>
        </w:rPr>
      </w:pPr>
      <w:r w:rsidRPr="00D36414">
        <w:rPr>
          <w:rFonts w:cstheme="minorHAnsi"/>
          <w:color w:val="000000" w:themeColor="text1"/>
        </w:rPr>
        <w:t xml:space="preserve">UNEP-WGMS. (2008). </w:t>
      </w:r>
      <w:r w:rsidRPr="00D36414">
        <w:rPr>
          <w:rFonts w:cstheme="minorHAnsi"/>
          <w:i/>
          <w:color w:val="000000" w:themeColor="text1"/>
        </w:rPr>
        <w:t>Global Glacier Changes: facts and figures.</w:t>
      </w:r>
    </w:p>
    <w:p w14:paraId="09D6B70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UNESCO. (2009). Global open oceans and deep seabed (GOODS) - biogeographic classification. </w:t>
      </w:r>
      <w:r w:rsidRPr="00D36414">
        <w:rPr>
          <w:rFonts w:cstheme="minorHAnsi"/>
          <w:i/>
          <w:iCs/>
        </w:rPr>
        <w:t>IOC technical series</w:t>
      </w:r>
      <w:r w:rsidRPr="00D36414">
        <w:rPr>
          <w:rFonts w:cstheme="minorHAnsi"/>
        </w:rPr>
        <w:t xml:space="preserve">, </w:t>
      </w:r>
      <w:r w:rsidRPr="00D36414">
        <w:rPr>
          <w:rFonts w:cstheme="minorHAnsi"/>
          <w:i/>
          <w:iCs/>
        </w:rPr>
        <w:t>84</w:t>
      </w:r>
      <w:r w:rsidRPr="00D36414">
        <w:rPr>
          <w:rFonts w:cstheme="minorHAnsi"/>
        </w:rPr>
        <w:t xml:space="preserve">. Retrieved from </w:t>
      </w:r>
      <w:hyperlink r:id="rId1900" w:history="1">
        <w:r w:rsidRPr="00D36414">
          <w:rPr>
            <w:rStyle w:val="Hyperlink"/>
            <w:rFonts w:cstheme="minorHAnsi"/>
          </w:rPr>
          <w:t>http://www.citeulike.org/user/LNCScatalogo/article/10352567?updated=1336273165&amp;rejected</w:t>
        </w:r>
      </w:hyperlink>
      <w:r w:rsidRPr="00D36414">
        <w:rPr>
          <w:rFonts w:cstheme="minorHAnsi"/>
        </w:rPr>
        <w:t>=</w:t>
      </w:r>
    </w:p>
    <w:p w14:paraId="0D38741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United Nations. (2016). </w:t>
      </w:r>
      <w:r w:rsidRPr="00D36414">
        <w:rPr>
          <w:rFonts w:cstheme="minorHAnsi"/>
          <w:i/>
          <w:iCs/>
        </w:rPr>
        <w:t>The first global integrated marine assessment - World ocean assessment I</w:t>
      </w:r>
      <w:r w:rsidRPr="00D36414">
        <w:rPr>
          <w:rFonts w:cstheme="minorHAnsi"/>
        </w:rPr>
        <w:t>. New York, USA.: United Nations.</w:t>
      </w:r>
    </w:p>
    <w:p w14:paraId="49CB5DF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äinölä, R., Witt, J. D. S., Grabowski, M., Bradbury, J. H., Jazdzewski, K., &amp; Sket, B. (2008). Global diversity of amphipods (Amphipoda; Crustacea) in freshwater. </w:t>
      </w:r>
      <w:r w:rsidRPr="00D36414">
        <w:rPr>
          <w:rFonts w:cstheme="minorHAnsi"/>
          <w:i/>
          <w:iCs/>
        </w:rPr>
        <w:t>Hydrobiologia</w:t>
      </w:r>
      <w:r w:rsidRPr="00D36414">
        <w:rPr>
          <w:rFonts w:cstheme="minorHAnsi"/>
        </w:rPr>
        <w:t xml:space="preserve">, </w:t>
      </w:r>
      <w:r w:rsidRPr="00D36414">
        <w:rPr>
          <w:rFonts w:cstheme="minorHAnsi"/>
          <w:i/>
          <w:iCs/>
        </w:rPr>
        <w:t>595</w:t>
      </w:r>
      <w:r w:rsidRPr="00D36414">
        <w:rPr>
          <w:rFonts w:cstheme="minorHAnsi"/>
        </w:rPr>
        <w:t xml:space="preserve">(1), 241–255. </w:t>
      </w:r>
      <w:hyperlink r:id="rId1901" w:history="1">
        <w:r w:rsidRPr="00D36414">
          <w:rPr>
            <w:rStyle w:val="Hyperlink"/>
            <w:rFonts w:cstheme="minorHAnsi"/>
          </w:rPr>
          <w:t>https://doi.org/10.1007/s10750-007-9020-6</w:t>
        </w:r>
      </w:hyperlink>
    </w:p>
    <w:p w14:paraId="19DFC57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lkó, O., Deák, B., Török, P., Kelemen, A., Miglécz, T., Tóth, K., &amp; Tóthmérész, B. (2016). Abandonment of croplands: problem or chance for grassland restoration? Case studies from Hungary. </w:t>
      </w:r>
      <w:r w:rsidRPr="00D36414">
        <w:rPr>
          <w:rFonts w:cstheme="minorHAnsi"/>
          <w:i/>
          <w:iCs/>
        </w:rPr>
        <w:t>Ecosystem Health and Sustainability</w:t>
      </w:r>
      <w:r w:rsidRPr="00D36414">
        <w:rPr>
          <w:rFonts w:cstheme="minorHAnsi"/>
        </w:rPr>
        <w:t xml:space="preserve">, </w:t>
      </w:r>
      <w:r w:rsidRPr="00D36414">
        <w:rPr>
          <w:rFonts w:cstheme="minorHAnsi"/>
          <w:i/>
          <w:iCs/>
        </w:rPr>
        <w:t>2</w:t>
      </w:r>
      <w:r w:rsidRPr="00D36414">
        <w:rPr>
          <w:rFonts w:cstheme="minorHAnsi"/>
        </w:rPr>
        <w:t xml:space="preserve">(2), e0128. </w:t>
      </w:r>
      <w:hyperlink r:id="rId1902" w:history="1">
        <w:r w:rsidRPr="00D36414">
          <w:rPr>
            <w:rStyle w:val="Hyperlink"/>
            <w:rFonts w:cstheme="minorHAnsi"/>
          </w:rPr>
          <w:t>https://doi.org/10.1002/ehs2.1208</w:t>
        </w:r>
      </w:hyperlink>
    </w:p>
    <w:p w14:paraId="38A805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Cauwenberghe, L., Vanreusel, A., Mees, J., &amp; Janssen, C. R. (2013). </w:t>
      </w:r>
      <w:r w:rsidRPr="00D36414">
        <w:rPr>
          <w:rFonts w:cstheme="minorHAnsi"/>
          <w:lang w:val="fr-CH"/>
        </w:rPr>
        <w:t xml:space="preserve">Microplastic pollution in deep-sea sediments. </w:t>
      </w:r>
      <w:r w:rsidRPr="00D36414">
        <w:rPr>
          <w:rFonts w:cstheme="minorHAnsi"/>
          <w:i/>
          <w:iCs/>
          <w:lang w:val="fr-CH"/>
        </w:rPr>
        <w:t>Environmental Pollution</w:t>
      </w:r>
      <w:r w:rsidRPr="00D36414">
        <w:rPr>
          <w:rFonts w:cstheme="minorHAnsi"/>
          <w:lang w:val="fr-CH"/>
        </w:rPr>
        <w:t xml:space="preserve">, </w:t>
      </w:r>
      <w:r w:rsidRPr="00D36414">
        <w:rPr>
          <w:rFonts w:cstheme="minorHAnsi"/>
          <w:i/>
          <w:iCs/>
          <w:lang w:val="fr-CH"/>
        </w:rPr>
        <w:t>182</w:t>
      </w:r>
      <w:r w:rsidRPr="00D36414">
        <w:rPr>
          <w:rFonts w:cstheme="minorHAnsi"/>
          <w:lang w:val="fr-CH"/>
        </w:rPr>
        <w:t xml:space="preserve">, 495–499. </w:t>
      </w:r>
      <w:hyperlink r:id="rId1903" w:history="1">
        <w:r w:rsidRPr="00D36414">
          <w:rPr>
            <w:rStyle w:val="Hyperlink"/>
            <w:rFonts w:cstheme="minorHAnsi"/>
            <w:lang w:val="fr-CH"/>
          </w:rPr>
          <w:t>https://doi.org/10.1016/j.envpol.2013.08.013</w:t>
        </w:r>
      </w:hyperlink>
    </w:p>
    <w:p w14:paraId="20DC8F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Van de Poel, J. L., De Baerdmaeker, A., Bakker, G., Moerland, W., &amp; De Zwarte, N. (2015). </w:t>
      </w:r>
      <w:r w:rsidRPr="00D36414">
        <w:rPr>
          <w:rFonts w:cstheme="minorHAnsi"/>
        </w:rPr>
        <w:t xml:space="preserve">Rotterdam. </w:t>
      </w:r>
      <w:r w:rsidRPr="00D36414">
        <w:rPr>
          <w:rFonts w:cstheme="minorHAnsi"/>
        </w:rPr>
        <w:lastRenderedPageBreak/>
        <w:t xml:space="preserve">In J. Kelcey (Ed.), </w:t>
      </w:r>
      <w:r w:rsidRPr="00D36414">
        <w:rPr>
          <w:rFonts w:cstheme="minorHAnsi"/>
          <w:i/>
          <w:iCs/>
        </w:rPr>
        <w:t>Vertebrates and invertebrates of European cities: Selected non-avian fauna</w:t>
      </w:r>
      <w:r w:rsidRPr="00D36414">
        <w:rPr>
          <w:rFonts w:cstheme="minorHAnsi"/>
        </w:rPr>
        <w:t xml:space="preserve"> (pp. 155–178). New York, USA: Springer Science+Business Media. </w:t>
      </w:r>
      <w:hyperlink r:id="rId1904" w:history="1">
        <w:r w:rsidRPr="00D36414">
          <w:rPr>
            <w:rStyle w:val="Hyperlink"/>
            <w:rFonts w:cstheme="minorHAnsi"/>
          </w:rPr>
          <w:t>https://doi.org/10.1007/978-1-4939-1698-6</w:t>
        </w:r>
      </w:hyperlink>
    </w:p>
    <w:p w14:paraId="488B6B5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van de Wouw, M., van Hintum, T., Kik, C., van Treuren, R., &amp; Visser, B. (2010). </w:t>
      </w:r>
      <w:r w:rsidRPr="00D36414">
        <w:rPr>
          <w:rFonts w:cstheme="minorHAnsi"/>
        </w:rPr>
        <w:t xml:space="preserve">Genetic diversity trends in twentieth century crop cultivars: A meta analysis. </w:t>
      </w:r>
      <w:r w:rsidRPr="00D36414">
        <w:rPr>
          <w:rFonts w:cstheme="minorHAnsi"/>
          <w:i/>
          <w:iCs/>
        </w:rPr>
        <w:t>Theoretical and Applied Genetics</w:t>
      </w:r>
      <w:r w:rsidRPr="00D36414">
        <w:rPr>
          <w:rFonts w:cstheme="minorHAnsi"/>
        </w:rPr>
        <w:t xml:space="preserve">, </w:t>
      </w:r>
      <w:r w:rsidRPr="00D36414">
        <w:rPr>
          <w:rFonts w:cstheme="minorHAnsi"/>
          <w:i/>
          <w:iCs/>
        </w:rPr>
        <w:t>120</w:t>
      </w:r>
      <w:r w:rsidRPr="00D36414">
        <w:rPr>
          <w:rFonts w:cstheme="minorHAnsi"/>
        </w:rPr>
        <w:t xml:space="preserve">(6), 1241–1252. </w:t>
      </w:r>
      <w:hyperlink r:id="rId1905" w:history="1">
        <w:r w:rsidRPr="00D36414">
          <w:rPr>
            <w:rStyle w:val="Hyperlink"/>
            <w:rFonts w:cstheme="minorHAnsi"/>
          </w:rPr>
          <w:t>https://doi.org/10.1007/s00122-009-1252-6</w:t>
        </w:r>
      </w:hyperlink>
    </w:p>
    <w:p w14:paraId="27A1D16F" w14:textId="183EC6B5"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der Plas, F., Manning, P., Soliveres, S., Allan, E., Scherer-Lorenzen, M., Verheyen, K., Wirth, C., Zavala, M. A., Ampoorter, E., Baeten, L., Barbaro, L., Bauhus, J., Benavides, R., Benneter, A., Bonal, D., Bouriaud, O., Bruelheide, H., Bussotti, F., Carnol, M., Castagneyrol, B., Charbonnier, Y., Coomes, D. A., Coppi, A., Bastias, C. C., Dawud, S. M., De Wandeler, H., Domisch, T., Finér, L., Gessler, A., Granier, A., Grossiord, C., Guyot, V., Hättenschwiler, S., Jactel, H., Jaroszewicz, B., Joly, F., Jucker, T., Koricheva, J., Milligan, H., Mueller, S., Muys, B., Nguyen, D., Pollastrini, M., Ratcliffe, S., Raulund-Rasmussen, L., Selvi, F., Stenlid, J., Valladares, F., Vesterdal, L., Zielínski, D., Fischer, M. (2016a). Biotic homogenization can decrease landscape-scale forest multifunctionality. </w:t>
      </w:r>
      <w:r w:rsidR="00EB0D0D">
        <w:rPr>
          <w:rFonts w:cstheme="minorHAnsi"/>
          <w:i/>
        </w:rPr>
        <w:t>Proceedings of the National Aca</w:t>
      </w:r>
      <w:r w:rsidRPr="00D36414">
        <w:rPr>
          <w:rFonts w:cstheme="minorHAnsi"/>
          <w:i/>
        </w:rPr>
        <w:t>demy of Sciences of the United States of America, 113</w:t>
      </w:r>
      <w:r w:rsidRPr="00D36414">
        <w:rPr>
          <w:rFonts w:cstheme="minorHAnsi"/>
        </w:rPr>
        <w:t xml:space="preserve">(13), 3557-3562. </w:t>
      </w:r>
      <w:hyperlink r:id="rId1906" w:history="1">
        <w:r w:rsidRPr="00D36414">
          <w:rPr>
            <w:rStyle w:val="Hyperlink"/>
            <w:rFonts w:cstheme="minorHAnsi"/>
          </w:rPr>
          <w:t>https://doi.org/10.1073/pnas.1517903113</w:t>
        </w:r>
      </w:hyperlink>
    </w:p>
    <w:p w14:paraId="05EC473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der Plas, F., Manning, P., Soliveres, S., Allan, E., Scherer-Lorenzen, M., Verheyen, K., Wirth, C., Zavala, M. A., Hector, A., Ampoorter, E., Baeten, L., Barbaro, L., Bauhus, J., Benavides, R., Benneter, A., Berthold, F., Bonal, D., Bouriaud, O., Bruelheide, H., Bussotti, F., Carnol, M., Castagneyrol, B., Charbonnier, Y., Coomes, D. A., Coppi, A., Bastias, C. C., Dawud, S. M., De Wandeler, H., Domisch, T., Finér, L., Gessler, A., Granier, A., Grossiord, C., Guyot, V., Hättenschwiler, S., Jactel, H., Jaroszewicz, B., Joly, F., Jucker, T., Koricheva, J., Milligan, H., Mueller, S., Muys, B., Nguyen, D., Pollastrini, M., Raulund-Rasmussen, L., Selvi, F., Stenlid, J., Valladares, F., Vesterdal, L., Zielínski, D., Fischer, M. (2016b). </w:t>
      </w:r>
      <w:r w:rsidRPr="00D36414">
        <w:rPr>
          <w:rFonts w:cstheme="minorHAnsi"/>
        </w:rPr>
        <w:softHyphen/>
        <w:t xml:space="preserve">Jack-of-all-trades effects drive biodiversity–ecosystem multifunctionality relationships in European forests. </w:t>
      </w:r>
      <w:r w:rsidRPr="00D36414">
        <w:rPr>
          <w:rFonts w:cstheme="minorHAnsi"/>
          <w:i/>
        </w:rPr>
        <w:t>Nature Communications, 7,</w:t>
      </w:r>
      <w:r w:rsidRPr="00D36414">
        <w:rPr>
          <w:rFonts w:cstheme="minorHAnsi"/>
        </w:rPr>
        <w:t xml:space="preserve"> 11109. </w:t>
      </w:r>
      <w:hyperlink r:id="rId1907" w:history="1">
        <w:r w:rsidRPr="00D36414">
          <w:rPr>
            <w:rStyle w:val="Hyperlink"/>
            <w:rFonts w:cstheme="minorHAnsi"/>
          </w:rPr>
          <w:t>https://doi.org/10.1038/ncomms11109</w:t>
        </w:r>
      </w:hyperlink>
    </w:p>
    <w:p w14:paraId="54751C8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Der Wal, R., Pearce, I. S. K., &amp; Brooker, R. W. (2005). Mosses and the struggle for light in a nitrogen-polluted world. </w:t>
      </w:r>
      <w:r w:rsidRPr="00D36414">
        <w:rPr>
          <w:rFonts w:cstheme="minorHAnsi"/>
          <w:i/>
          <w:iCs/>
        </w:rPr>
        <w:t>Oecologia</w:t>
      </w:r>
      <w:r w:rsidRPr="00D36414">
        <w:rPr>
          <w:rFonts w:cstheme="minorHAnsi"/>
        </w:rPr>
        <w:t xml:space="preserve">, </w:t>
      </w:r>
      <w:r w:rsidRPr="00D36414">
        <w:rPr>
          <w:rFonts w:cstheme="minorHAnsi"/>
          <w:i/>
          <w:iCs/>
        </w:rPr>
        <w:t>142</w:t>
      </w:r>
      <w:r w:rsidRPr="00D36414">
        <w:rPr>
          <w:rFonts w:cstheme="minorHAnsi"/>
        </w:rPr>
        <w:t xml:space="preserve">(2), 159–168. </w:t>
      </w:r>
      <w:hyperlink r:id="rId1908" w:history="1">
        <w:r w:rsidRPr="00D36414">
          <w:rPr>
            <w:rStyle w:val="Hyperlink"/>
            <w:rFonts w:cstheme="minorHAnsi"/>
          </w:rPr>
          <w:t>https://doi.org/10.1007/s00442-004-1706-0</w:t>
        </w:r>
      </w:hyperlink>
    </w:p>
    <w:p w14:paraId="2BD3C06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Dover, C. L., Ardron, J. A., Escobar, E., Gianni, M., Gjerde, K. M., Jaeckel, A., Jones, D. O. B., Levin, L. A., Niner, H. J., Pendleton, L., Smith, C. R., Thiele, T., Turner, P. J., Watling, L., &amp; Weaver, P. P. E. (2017). Biodiversity loss from deep-sea mining. </w:t>
      </w:r>
      <w:r w:rsidRPr="00D36414">
        <w:rPr>
          <w:rFonts w:cstheme="minorHAnsi"/>
          <w:i/>
          <w:iCs/>
        </w:rPr>
        <w:t>Nature Geoscience</w:t>
      </w:r>
      <w:r w:rsidRPr="00D36414">
        <w:rPr>
          <w:rFonts w:cstheme="minorHAnsi"/>
        </w:rPr>
        <w:t xml:space="preserve">, </w:t>
      </w:r>
      <w:r w:rsidRPr="00D36414">
        <w:rPr>
          <w:rFonts w:cstheme="minorHAnsi"/>
          <w:i/>
          <w:iCs/>
        </w:rPr>
        <w:t>10</w:t>
      </w:r>
      <w:r w:rsidRPr="00D36414">
        <w:rPr>
          <w:rFonts w:cstheme="minorHAnsi"/>
        </w:rPr>
        <w:t xml:space="preserve">(7), 464–465. </w:t>
      </w:r>
      <w:hyperlink r:id="rId1909" w:history="1">
        <w:r w:rsidRPr="00D36414">
          <w:rPr>
            <w:rStyle w:val="Hyperlink"/>
            <w:rFonts w:cstheme="minorHAnsi"/>
          </w:rPr>
          <w:t>https://doi.org/10.1038/ngeo2983</w:t>
        </w:r>
      </w:hyperlink>
    </w:p>
    <w:p w14:paraId="75882D9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Herk, C. M. (2001). Bark pH and susceptibility to toxic air pollutants as independent causes of changes in epiphytic lichen composition in space and time. </w:t>
      </w:r>
      <w:r w:rsidRPr="00D36414">
        <w:rPr>
          <w:rFonts w:cstheme="minorHAnsi"/>
          <w:i/>
          <w:iCs/>
        </w:rPr>
        <w:t>Lichenologist</w:t>
      </w:r>
      <w:r w:rsidRPr="00D36414">
        <w:rPr>
          <w:rFonts w:cstheme="minorHAnsi"/>
        </w:rPr>
        <w:t xml:space="preserve">, </w:t>
      </w:r>
      <w:r w:rsidRPr="00D36414">
        <w:rPr>
          <w:rFonts w:cstheme="minorHAnsi"/>
          <w:i/>
          <w:iCs/>
        </w:rPr>
        <w:t>33</w:t>
      </w:r>
      <w:r w:rsidRPr="00D36414">
        <w:rPr>
          <w:rFonts w:cstheme="minorHAnsi"/>
        </w:rPr>
        <w:t xml:space="preserve">(5), 419–441. </w:t>
      </w:r>
      <w:hyperlink r:id="rId1910" w:history="1">
        <w:r w:rsidRPr="00D36414">
          <w:rPr>
            <w:rStyle w:val="Hyperlink"/>
            <w:rFonts w:cstheme="minorHAnsi"/>
          </w:rPr>
          <w:t>https://doi.org/10.1006/lich.2001.0337</w:t>
        </w:r>
      </w:hyperlink>
      <w:r w:rsidRPr="00D36414">
        <w:rPr>
          <w:rFonts w:cstheme="minorHAnsi"/>
        </w:rPr>
        <w:t xml:space="preserve"> </w:t>
      </w:r>
    </w:p>
    <w:p w14:paraId="0448F5D6" w14:textId="2BE58E38"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Swaay </w:t>
      </w:r>
      <w:r w:rsidR="00D35437" w:rsidRPr="00BC5F9F">
        <w:rPr>
          <w:rFonts w:cstheme="minorHAnsi"/>
        </w:rPr>
        <w:t>, C. A. M., Van Strien, A. J., Aghababyan, K., Åström, S., Botham, M., Brereton, T. Carlisle, B., Chambers, P., Collins, S., Dopagne, C., Escobés, R., Feldmann, R., Fernández-García, J. M., Fontaine, B., Goloshchapova, S., Gracianteparaluceta, A., Harpke, A., Heliölä, J., Khanamirian, G., Komac, B., Kühn, E., Lang, A., Leopold, P., Maes, D., Mestdagh, X., Monasterio, Y., Munguira</w:t>
      </w:r>
      <w:r w:rsidR="00D35437" w:rsidRPr="00586535">
        <w:rPr>
          <w:rFonts w:cstheme="minorHAnsi"/>
        </w:rPr>
        <w:t xml:space="preserve">, M. L., Murray, T., Musche, M., Õunap, E., Pettersson, L. B., Piqueray, J., Popoff, S., Prokofev, I., Roth, T., Roy, D. B., Schmucki, R., Settele, J., Stefanescu, C., Švitra, G., Teixeira, S. M., Tiitsaar, A., Verovnik, R., &amp; Warren, M. S. (2017). </w:t>
      </w:r>
      <w:r w:rsidR="00D35437" w:rsidRPr="00586535">
        <w:rPr>
          <w:rFonts w:cstheme="minorHAnsi"/>
          <w:i/>
          <w:iCs/>
        </w:rPr>
        <w:t>The European butterfly indicator for grassland species 1990-2015.</w:t>
      </w:r>
    </w:p>
    <w:p w14:paraId="7E0BC46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Swaay, C., Cuttelod, A., Collins, S., Maes, D., Munguira, M. L., Šašić, M., Settele, J., Verovnik, R., Verstrael, T., Warren, M., Wiemers, M., &amp; Wynhoff, I. (2010). </w:t>
      </w:r>
      <w:r w:rsidRPr="00D36414">
        <w:rPr>
          <w:rFonts w:cstheme="minorHAnsi"/>
          <w:i/>
          <w:iCs/>
        </w:rPr>
        <w:t>European red list of butterflies</w:t>
      </w:r>
      <w:r w:rsidRPr="00D36414">
        <w:rPr>
          <w:rFonts w:cstheme="minorHAnsi"/>
        </w:rPr>
        <w:t xml:space="preserve">. </w:t>
      </w:r>
      <w:r w:rsidRPr="00D36414">
        <w:rPr>
          <w:rFonts w:cstheme="minorHAnsi"/>
        </w:rPr>
        <w:lastRenderedPageBreak/>
        <w:t xml:space="preserve">Luxembourg: Publications Office of the European Union. </w:t>
      </w:r>
      <w:hyperlink r:id="rId1911" w:history="1">
        <w:r w:rsidRPr="00D36414">
          <w:rPr>
            <w:rStyle w:val="Hyperlink"/>
            <w:rFonts w:cstheme="minorHAnsi"/>
          </w:rPr>
          <w:t>https://doi.org/doi:10.2779/83897</w:t>
        </w:r>
      </w:hyperlink>
    </w:p>
    <w:p w14:paraId="247B271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 Swaay, C., van Strien, A., Harpke, A., Fontaine, B., Stefanescu, C., Roy, D., Maes, D., Kühn, E., Õunap, E., Regan, E., Švitra, G., Prokofev, I., Heliölä, J., Settele, J., Pettersson, L., Botham, M., Musche, M., Titeux, N., Cornish, N., Leopold, P., &amp; Julliard, R. (2015). </w:t>
      </w:r>
      <w:r w:rsidRPr="00D36414">
        <w:rPr>
          <w:rFonts w:cstheme="minorHAnsi"/>
          <w:i/>
          <w:iCs/>
        </w:rPr>
        <w:t>The European Butterfly Indicator for Grassland species: 1990-2013</w:t>
      </w:r>
      <w:r w:rsidRPr="00D36414">
        <w:rPr>
          <w:rFonts w:cstheme="minorHAnsi"/>
        </w:rPr>
        <w:t>. Copenhagen, Denmark: European Environment Agency.</w:t>
      </w:r>
    </w:p>
    <w:p w14:paraId="2398999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derpoorten, A., Engels, P., &amp; Sotiaux, A. (2004). Trends in diversity and abundance of obligate epiphytic bryophytes in a highly managed landscape. </w:t>
      </w:r>
      <w:r w:rsidRPr="00D36414">
        <w:rPr>
          <w:rFonts w:cstheme="minorHAnsi"/>
          <w:i/>
          <w:iCs/>
        </w:rPr>
        <w:t>Ecography</w:t>
      </w:r>
      <w:r w:rsidRPr="00D36414">
        <w:rPr>
          <w:rFonts w:cstheme="minorHAnsi"/>
        </w:rPr>
        <w:t xml:space="preserve">, </w:t>
      </w:r>
      <w:r w:rsidRPr="00D36414">
        <w:rPr>
          <w:rFonts w:cstheme="minorHAnsi"/>
          <w:i/>
          <w:iCs/>
        </w:rPr>
        <w:t>27</w:t>
      </w:r>
      <w:r w:rsidRPr="00D36414">
        <w:rPr>
          <w:rFonts w:cstheme="minorHAnsi"/>
        </w:rPr>
        <w:t xml:space="preserve">(5), 567–576. </w:t>
      </w:r>
      <w:hyperlink r:id="rId1912" w:history="1">
        <w:r w:rsidRPr="00D36414">
          <w:rPr>
            <w:rStyle w:val="Hyperlink"/>
            <w:rFonts w:cstheme="minorHAnsi"/>
          </w:rPr>
          <w:t>https://doi.org/10.1111/j.0906-7590.2004.03890.x</w:t>
        </w:r>
      </w:hyperlink>
    </w:p>
    <w:p w14:paraId="304A15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dvik, V., Topper, J. P., Cook, Z., Daws, M. I., Heegaard, E., Maren, I. E., &amp; Velle, L. G. (2014). Management-driven evolution in a domesticated ecosystem. </w:t>
      </w:r>
      <w:r w:rsidRPr="00D36414">
        <w:rPr>
          <w:rFonts w:cstheme="minorHAnsi"/>
          <w:i/>
          <w:iCs/>
        </w:rPr>
        <w:t>Biology Letters</w:t>
      </w:r>
      <w:r w:rsidRPr="00D36414">
        <w:rPr>
          <w:rFonts w:cstheme="minorHAnsi"/>
        </w:rPr>
        <w:t xml:space="preserve">, </w:t>
      </w:r>
      <w:r w:rsidRPr="00D36414">
        <w:rPr>
          <w:rFonts w:cstheme="minorHAnsi"/>
          <w:i/>
          <w:iCs/>
        </w:rPr>
        <w:t>10</w:t>
      </w:r>
      <w:r w:rsidRPr="00D36414">
        <w:rPr>
          <w:rFonts w:cstheme="minorHAnsi"/>
        </w:rPr>
        <w:t xml:space="preserve">(2), 20131082–20131082. </w:t>
      </w:r>
      <w:hyperlink r:id="rId1913" w:history="1">
        <w:r w:rsidRPr="00D36414">
          <w:rPr>
            <w:rStyle w:val="Hyperlink"/>
            <w:rFonts w:cstheme="minorHAnsi"/>
          </w:rPr>
          <w:t>http://doi.org/10.1098/rsbl.2013.1082</w:t>
        </w:r>
      </w:hyperlink>
    </w:p>
    <w:p w14:paraId="252A4D5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dvik, V., Heegaard, E., Måren, I. E., &amp; Aarrestad, P. A. (2005). Managing heterogeneity: the importance of grazing and environmental variation on post-fire succession in heathlands. </w:t>
      </w:r>
      <w:r w:rsidRPr="00D36414">
        <w:rPr>
          <w:rFonts w:cstheme="minorHAnsi"/>
          <w:i/>
          <w:iCs/>
        </w:rPr>
        <w:t>Journal of Applied Ecology</w:t>
      </w:r>
      <w:r w:rsidRPr="00D36414">
        <w:rPr>
          <w:rFonts w:cstheme="minorHAnsi"/>
        </w:rPr>
        <w:t xml:space="preserve">, </w:t>
      </w:r>
      <w:r w:rsidRPr="00D36414">
        <w:rPr>
          <w:rFonts w:cstheme="minorHAnsi"/>
          <w:i/>
          <w:iCs/>
        </w:rPr>
        <w:t>42</w:t>
      </w:r>
      <w:r w:rsidRPr="00D36414">
        <w:rPr>
          <w:rFonts w:cstheme="minorHAnsi"/>
        </w:rPr>
        <w:t xml:space="preserve">(1), 139–149. </w:t>
      </w:r>
      <w:hyperlink r:id="rId1914" w:history="1">
        <w:r w:rsidRPr="00D36414">
          <w:rPr>
            <w:rStyle w:val="Hyperlink"/>
            <w:rFonts w:cstheme="minorHAnsi"/>
          </w:rPr>
          <w:t>http://doi.org/10.1111/j.1365-2664.2005.00982.x</w:t>
        </w:r>
      </w:hyperlink>
    </w:p>
    <w:p w14:paraId="62E5F17F" w14:textId="7EFFD195"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gjeli, J., Ruci, B., &amp; Mullaj, A. (1995). </w:t>
      </w:r>
      <w:r w:rsidR="001618D9" w:rsidRPr="00586535">
        <w:rPr>
          <w:rFonts w:cstheme="minorHAnsi"/>
          <w:i/>
          <w:iCs/>
        </w:rPr>
        <w:t>Libri i kuq</w:t>
      </w:r>
      <w:r w:rsidR="001618D9" w:rsidRPr="00586535">
        <w:rPr>
          <w:rFonts w:cstheme="minorHAnsi"/>
          <w:i/>
        </w:rPr>
        <w:t>. (bimët e kërcënuara dhe të rralla të shqipërisë) [Red book of threatened and rare species of flora and fauna of Albania].</w:t>
      </w:r>
      <w:r w:rsidR="001618D9" w:rsidRPr="00586535">
        <w:rPr>
          <w:rFonts w:cstheme="minorHAnsi"/>
        </w:rPr>
        <w:t xml:space="preserve"> Tirana, Albania: Institute of Biological Research, Academy of Science.</w:t>
      </w:r>
    </w:p>
    <w:p w14:paraId="2A6E8EBF" w14:textId="3D27F572" w:rsidR="00ED7B7A" w:rsidRPr="006826C3" w:rsidRDefault="00ED7B7A" w:rsidP="00ED7B7A">
      <w:pPr>
        <w:widowControl w:val="0"/>
        <w:autoSpaceDE w:val="0"/>
        <w:autoSpaceDN w:val="0"/>
        <w:adjustRightInd w:val="0"/>
        <w:spacing w:before="120"/>
        <w:ind w:left="480" w:hanging="480"/>
        <w:rPr>
          <w:rFonts w:cstheme="minorHAnsi"/>
          <w:lang w:val="es-ES"/>
        </w:rPr>
      </w:pPr>
      <w:r w:rsidRPr="006826C3">
        <w:rPr>
          <w:rFonts w:cstheme="minorHAnsi"/>
        </w:rPr>
        <w:t xml:space="preserve">Vangjeli, J., Ruci, P., &amp; Hoda, P. (1997). </w:t>
      </w:r>
      <w:r w:rsidR="001618D9" w:rsidRPr="006826C3">
        <w:rPr>
          <w:rFonts w:cstheme="minorHAnsi"/>
          <w:i/>
          <w:iCs/>
        </w:rPr>
        <w:t>Libri i Kuq (bimë, shoqerimë bimore dhe kafshë të rrëzikuara)</w:t>
      </w:r>
      <w:r w:rsidR="001618D9" w:rsidRPr="006826C3">
        <w:rPr>
          <w:rFonts w:cstheme="minorHAnsi"/>
          <w:i/>
        </w:rPr>
        <w:t xml:space="preserve">. </w:t>
      </w:r>
      <w:r w:rsidR="001618D9" w:rsidRPr="00586535">
        <w:rPr>
          <w:rFonts w:cstheme="minorHAnsi"/>
          <w:i/>
        </w:rPr>
        <w:t>[Red book of threatened and rare species of flora and fauna of Albania].</w:t>
      </w:r>
      <w:r w:rsidR="001618D9" w:rsidRPr="00586535">
        <w:rPr>
          <w:rFonts w:cstheme="minorHAnsi"/>
        </w:rPr>
        <w:t xml:space="preserve"> </w:t>
      </w:r>
      <w:r w:rsidR="001618D9" w:rsidRPr="006826C3">
        <w:rPr>
          <w:rFonts w:cstheme="minorHAnsi"/>
          <w:lang w:val="es-ES"/>
        </w:rPr>
        <w:t>Tirana, Albania: Regional Environmental Center for Central and Eastern Europe.</w:t>
      </w:r>
    </w:p>
    <w:p w14:paraId="6E6707A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Vanhatalo, J., Vetemaa, M., Herrero, A., Aho, T., &amp; Tiilikainen, R. (2014). </w:t>
      </w:r>
      <w:r w:rsidRPr="00D36414">
        <w:rPr>
          <w:rFonts w:cstheme="minorHAnsi"/>
        </w:rPr>
        <w:t>By-catch of grey seals (</w:t>
      </w:r>
      <w:r w:rsidRPr="00D36414">
        <w:rPr>
          <w:rFonts w:cstheme="minorHAnsi"/>
          <w:i/>
        </w:rPr>
        <w:t>Halichoerus grypus</w:t>
      </w:r>
      <w:r w:rsidRPr="00D36414">
        <w:rPr>
          <w:rFonts w:cstheme="minorHAnsi"/>
        </w:rPr>
        <w:t xml:space="preserve">) in Baltic fisheries - a Bayesian analysis of interview survey.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11), e113836. </w:t>
      </w:r>
      <w:hyperlink r:id="rId1915" w:history="1">
        <w:r w:rsidRPr="00D36414">
          <w:rPr>
            <w:rStyle w:val="Hyperlink"/>
            <w:rFonts w:cstheme="minorHAnsi"/>
          </w:rPr>
          <w:t>https://doi.org/10.1371/journal.pone.0113836</w:t>
        </w:r>
      </w:hyperlink>
    </w:p>
    <w:p w14:paraId="019DA2C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nreusel, A., Hilario, A., Ribeiro, P. A., Menot, L., &amp; Arbizu, P. M. (2016). Threatened by mining, polymetallic nodules are required to preserve abyssal epifauna.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rPr>
        <w:t xml:space="preserve">(1), 26808. </w:t>
      </w:r>
      <w:hyperlink r:id="rId1916" w:history="1">
        <w:r w:rsidRPr="00D36414">
          <w:rPr>
            <w:rStyle w:val="Hyperlink"/>
            <w:rFonts w:cstheme="minorHAnsi"/>
          </w:rPr>
          <w:t>https://doi.org/10.1038/srep26808</w:t>
        </w:r>
      </w:hyperlink>
      <w:r w:rsidRPr="00D36414">
        <w:rPr>
          <w:rFonts w:cstheme="minorHAnsi"/>
        </w:rPr>
        <w:t xml:space="preserve"> </w:t>
      </w:r>
    </w:p>
    <w:p w14:paraId="177B8C8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äre, H., Lampinen, R., Humphries, C., &amp; Williams, P. (2003). Taxonomic diversity of vascular plants in the European alpine areas. In L. Nagy, G. Grabherr, C. Körner, &amp; D. B. A. Thompson (Eds.), </w:t>
      </w:r>
      <w:r w:rsidRPr="00D36414">
        <w:rPr>
          <w:rFonts w:cstheme="minorHAnsi"/>
          <w:i/>
          <w:iCs/>
        </w:rPr>
        <w:t>Alpine biodiversity in Europe</w:t>
      </w:r>
      <w:r w:rsidRPr="00D36414">
        <w:rPr>
          <w:rFonts w:cstheme="minorHAnsi"/>
        </w:rPr>
        <w:t xml:space="preserve"> (pp. 133–148). Berlin, Germany: Springer.</w:t>
      </w:r>
    </w:p>
    <w:p w14:paraId="79CB131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arga, A. &amp; Molnár, Z. (2014). The role of traditional ecological knowledge in managing wood- pastures. In T. Hartel &amp; T. Plieninger (Eds.), </w:t>
      </w:r>
      <w:r w:rsidRPr="00D36414">
        <w:rPr>
          <w:rFonts w:cstheme="minorHAnsi"/>
          <w:i/>
        </w:rPr>
        <w:t>European wood-pastures in transition</w:t>
      </w:r>
      <w:r w:rsidRPr="00D36414">
        <w:rPr>
          <w:rFonts w:cstheme="minorHAnsi"/>
        </w:rPr>
        <w:t xml:space="preserve"> (pp. 187-202). London, UK: Routledge.</w:t>
      </w:r>
    </w:p>
    <w:p w14:paraId="7EA9902B"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Vasilakopoulos, P., Maravelias, C. D., &amp; Tserpes, G. (2014). The alarming decline of Mediterranean fish stocks. </w:t>
      </w:r>
      <w:r w:rsidRPr="00D36414">
        <w:rPr>
          <w:rFonts w:cstheme="minorHAnsi"/>
          <w:i/>
          <w:iCs/>
          <w:lang w:val="es-ES"/>
        </w:rPr>
        <w:t>Current Biology</w:t>
      </w:r>
      <w:r w:rsidRPr="00D36414">
        <w:rPr>
          <w:rFonts w:cstheme="minorHAnsi"/>
          <w:lang w:val="es-ES"/>
        </w:rPr>
        <w:t xml:space="preserve">, </w:t>
      </w:r>
      <w:r w:rsidRPr="00D36414">
        <w:rPr>
          <w:rFonts w:cstheme="minorHAnsi"/>
          <w:i/>
          <w:iCs/>
          <w:lang w:val="es-ES"/>
        </w:rPr>
        <w:t>24</w:t>
      </w:r>
      <w:r w:rsidRPr="00D36414">
        <w:rPr>
          <w:rFonts w:cstheme="minorHAnsi"/>
          <w:lang w:val="es-ES"/>
        </w:rPr>
        <w:t xml:space="preserve">(14), 1643–1648. </w:t>
      </w:r>
      <w:hyperlink r:id="rId1917" w:history="1">
        <w:r w:rsidRPr="00D36414">
          <w:rPr>
            <w:rStyle w:val="Hyperlink"/>
            <w:rFonts w:cstheme="minorHAnsi"/>
            <w:lang w:val="es-ES"/>
          </w:rPr>
          <w:t>https://doi.org/10.1016/j.cub.2014.05.070</w:t>
        </w:r>
      </w:hyperlink>
    </w:p>
    <w:p w14:paraId="4A0CCC9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Vasiliev, Ya. Ya., Gorodkov, B. N., Ilinckiy, A. Ya., Lavrenko, E. M., Leskov, A. I., &amp; Maleev, V. Ya. [</w:t>
      </w:r>
      <w:r w:rsidRPr="00D36414">
        <w:rPr>
          <w:rFonts w:cstheme="minorHAnsi"/>
        </w:rPr>
        <w:t>Васильев</w:t>
      </w:r>
      <w:r w:rsidRPr="00D36414">
        <w:rPr>
          <w:rFonts w:cstheme="minorHAnsi"/>
          <w:lang w:val="es-ES"/>
        </w:rPr>
        <w:t xml:space="preserve">, </w:t>
      </w:r>
      <w:r w:rsidRPr="00D36414">
        <w:rPr>
          <w:rFonts w:cstheme="minorHAnsi"/>
        </w:rPr>
        <w:t>Я</w:t>
      </w:r>
      <w:r w:rsidRPr="00D36414">
        <w:rPr>
          <w:rFonts w:cstheme="minorHAnsi"/>
          <w:lang w:val="es-ES"/>
        </w:rPr>
        <w:t xml:space="preserve">. </w:t>
      </w:r>
      <w:r w:rsidRPr="00D36414">
        <w:rPr>
          <w:rFonts w:cstheme="minorHAnsi"/>
        </w:rPr>
        <w:t>Я</w:t>
      </w:r>
      <w:r w:rsidRPr="00D36414">
        <w:rPr>
          <w:rFonts w:cstheme="minorHAnsi"/>
          <w:lang w:val="es-ES"/>
        </w:rPr>
        <w:t xml:space="preserve">., </w:t>
      </w:r>
      <w:r w:rsidRPr="00D36414">
        <w:rPr>
          <w:rFonts w:cstheme="minorHAnsi"/>
        </w:rPr>
        <w:t>Городков</w:t>
      </w:r>
      <w:r w:rsidRPr="00D36414">
        <w:rPr>
          <w:rFonts w:cstheme="minorHAnsi"/>
          <w:lang w:val="es-ES"/>
        </w:rPr>
        <w:t xml:space="preserve">, </w:t>
      </w:r>
      <w:r w:rsidRPr="00D36414">
        <w:rPr>
          <w:rFonts w:cstheme="minorHAnsi"/>
        </w:rPr>
        <w:t>Б</w:t>
      </w:r>
      <w:r w:rsidRPr="00D36414">
        <w:rPr>
          <w:rFonts w:cstheme="minorHAnsi"/>
          <w:lang w:val="es-ES"/>
        </w:rPr>
        <w:t xml:space="preserve">. </w:t>
      </w:r>
      <w:r w:rsidRPr="00D36414">
        <w:rPr>
          <w:rFonts w:cstheme="minorHAnsi"/>
        </w:rPr>
        <w:t>Н</w:t>
      </w:r>
      <w:r w:rsidRPr="00D36414">
        <w:rPr>
          <w:rFonts w:cstheme="minorHAnsi"/>
          <w:lang w:val="es-ES"/>
        </w:rPr>
        <w:t xml:space="preserve">., </w:t>
      </w:r>
      <w:r w:rsidRPr="00D36414">
        <w:rPr>
          <w:rFonts w:cstheme="minorHAnsi"/>
        </w:rPr>
        <w:t>Ильинский</w:t>
      </w:r>
      <w:r w:rsidRPr="00D36414">
        <w:rPr>
          <w:rFonts w:cstheme="minorHAnsi"/>
          <w:lang w:val="es-ES"/>
        </w:rPr>
        <w:t xml:space="preserve">, </w:t>
      </w:r>
      <w:r w:rsidRPr="00D36414">
        <w:rPr>
          <w:rFonts w:cstheme="minorHAnsi"/>
        </w:rPr>
        <w:t>А</w:t>
      </w:r>
      <w:r w:rsidRPr="00D36414">
        <w:rPr>
          <w:rFonts w:cstheme="minorHAnsi"/>
          <w:lang w:val="es-ES"/>
        </w:rPr>
        <w:t xml:space="preserve">. </w:t>
      </w:r>
      <w:r w:rsidRPr="00D36414">
        <w:rPr>
          <w:rFonts w:cstheme="minorHAnsi"/>
        </w:rPr>
        <w:t>Я</w:t>
      </w:r>
      <w:r w:rsidRPr="00D36414">
        <w:rPr>
          <w:rFonts w:cstheme="minorHAnsi"/>
          <w:lang w:val="es-ES"/>
        </w:rPr>
        <w:t xml:space="preserve">., </w:t>
      </w:r>
      <w:r w:rsidRPr="00D36414">
        <w:rPr>
          <w:rFonts w:cstheme="minorHAnsi"/>
        </w:rPr>
        <w:t>Лавренко</w:t>
      </w:r>
      <w:r w:rsidRPr="00D36414">
        <w:rPr>
          <w:rFonts w:cstheme="minorHAnsi"/>
          <w:lang w:val="es-ES"/>
        </w:rPr>
        <w:t xml:space="preserve">, </w:t>
      </w:r>
      <w:r w:rsidRPr="00D36414">
        <w:rPr>
          <w:rFonts w:cstheme="minorHAnsi"/>
        </w:rPr>
        <w:t>Е</w:t>
      </w:r>
      <w:r w:rsidRPr="00D36414">
        <w:rPr>
          <w:rFonts w:cstheme="minorHAnsi"/>
          <w:lang w:val="es-ES"/>
        </w:rPr>
        <w:t xml:space="preserve">. </w:t>
      </w:r>
      <w:r w:rsidRPr="00D36414">
        <w:rPr>
          <w:rFonts w:cstheme="minorHAnsi"/>
        </w:rPr>
        <w:t>М</w:t>
      </w:r>
      <w:r w:rsidRPr="00D36414">
        <w:rPr>
          <w:rFonts w:cstheme="minorHAnsi"/>
          <w:lang w:val="es-ES"/>
        </w:rPr>
        <w:t xml:space="preserve">., </w:t>
      </w:r>
      <w:r w:rsidRPr="00D36414">
        <w:rPr>
          <w:rFonts w:cstheme="minorHAnsi"/>
        </w:rPr>
        <w:t>Лесков</w:t>
      </w:r>
      <w:r w:rsidRPr="00D36414">
        <w:rPr>
          <w:rFonts w:cstheme="minorHAnsi"/>
          <w:lang w:val="es-ES"/>
        </w:rPr>
        <w:t xml:space="preserve">, </w:t>
      </w:r>
      <w:r w:rsidRPr="00D36414">
        <w:rPr>
          <w:rFonts w:cstheme="minorHAnsi"/>
        </w:rPr>
        <w:t>А</w:t>
      </w:r>
      <w:r w:rsidRPr="00D36414">
        <w:rPr>
          <w:rFonts w:cstheme="minorHAnsi"/>
          <w:lang w:val="es-ES"/>
        </w:rPr>
        <w:t xml:space="preserve">. </w:t>
      </w:r>
      <w:r w:rsidRPr="00D36414">
        <w:rPr>
          <w:rFonts w:cstheme="minorHAnsi"/>
        </w:rPr>
        <w:t>И</w:t>
      </w:r>
      <w:r w:rsidRPr="00D36414">
        <w:rPr>
          <w:rFonts w:cstheme="minorHAnsi"/>
          <w:lang w:val="es-ES"/>
        </w:rPr>
        <w:t xml:space="preserve">., &amp; </w:t>
      </w:r>
      <w:r w:rsidRPr="00D36414">
        <w:rPr>
          <w:rFonts w:cstheme="minorHAnsi"/>
        </w:rPr>
        <w:t>Малеев</w:t>
      </w:r>
      <w:r w:rsidRPr="00D36414">
        <w:rPr>
          <w:rFonts w:cstheme="minorHAnsi"/>
          <w:lang w:val="es-ES"/>
        </w:rPr>
        <w:t xml:space="preserve">, </w:t>
      </w:r>
      <w:r w:rsidRPr="00D36414">
        <w:rPr>
          <w:rFonts w:cstheme="minorHAnsi"/>
        </w:rPr>
        <w:t>В</w:t>
      </w:r>
      <w:r w:rsidRPr="00D36414">
        <w:rPr>
          <w:rFonts w:cstheme="minorHAnsi"/>
          <w:lang w:val="es-ES"/>
        </w:rPr>
        <w:t xml:space="preserve">. </w:t>
      </w:r>
      <w:r w:rsidRPr="00D36414">
        <w:rPr>
          <w:rFonts w:cstheme="minorHAnsi"/>
        </w:rPr>
        <w:t>Я</w:t>
      </w:r>
      <w:r w:rsidRPr="00D36414">
        <w:rPr>
          <w:rFonts w:cstheme="minorHAnsi"/>
          <w:lang w:val="es-ES"/>
        </w:rPr>
        <w:t xml:space="preserve">.]. </w:t>
      </w:r>
      <w:r w:rsidRPr="00D36414">
        <w:rPr>
          <w:rFonts w:cstheme="minorHAnsi"/>
        </w:rPr>
        <w:t xml:space="preserve">(1941). </w:t>
      </w:r>
      <w:r w:rsidRPr="00D36414">
        <w:rPr>
          <w:rFonts w:cstheme="minorHAnsi"/>
          <w:i/>
        </w:rPr>
        <w:t>Пояснительный текст к карте растительности СССР в масштабе 1:5 000 000 [The explanatory text to the vegetation map of the USSR in scale 1:5 000 000].</w:t>
      </w:r>
    </w:p>
    <w:p w14:paraId="68127AC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Vasiluk, A. V., Parnikoza, I. Y., &amp; Shevchenko, M. S. [</w:t>
      </w:r>
      <w:r w:rsidRPr="00D36414">
        <w:rPr>
          <w:rFonts w:cstheme="minorHAnsi"/>
          <w:lang w:val="ru-RU"/>
        </w:rPr>
        <w:t>Василюк</w:t>
      </w:r>
      <w:r w:rsidRPr="00D36414">
        <w:rPr>
          <w:rFonts w:cstheme="minorHAnsi"/>
        </w:rPr>
        <w:t xml:space="preserve">, </w:t>
      </w:r>
      <w:r w:rsidRPr="00D36414">
        <w:rPr>
          <w:rFonts w:cstheme="minorHAnsi"/>
          <w:lang w:val="ru-RU"/>
        </w:rPr>
        <w:t>А</w:t>
      </w:r>
      <w:r w:rsidRPr="00D36414">
        <w:rPr>
          <w:rFonts w:cstheme="minorHAnsi"/>
        </w:rPr>
        <w:t xml:space="preserve">. </w:t>
      </w:r>
      <w:r w:rsidRPr="00D36414">
        <w:rPr>
          <w:rFonts w:cstheme="minorHAnsi"/>
          <w:lang w:val="ru-RU"/>
        </w:rPr>
        <w:t>В</w:t>
      </w:r>
      <w:r w:rsidRPr="00D36414">
        <w:rPr>
          <w:rFonts w:cstheme="minorHAnsi"/>
        </w:rPr>
        <w:t xml:space="preserve">., </w:t>
      </w:r>
      <w:r w:rsidRPr="00D36414">
        <w:rPr>
          <w:rFonts w:cstheme="minorHAnsi"/>
          <w:lang w:val="ru-RU"/>
        </w:rPr>
        <w:t>Парникоза</w:t>
      </w:r>
      <w:r w:rsidRPr="00D36414">
        <w:rPr>
          <w:rFonts w:cstheme="minorHAnsi"/>
        </w:rPr>
        <w:t xml:space="preserve">, </w:t>
      </w:r>
      <w:r w:rsidRPr="00D36414">
        <w:rPr>
          <w:rFonts w:cstheme="minorHAnsi"/>
          <w:lang w:val="ru-RU"/>
        </w:rPr>
        <w:t>И</w:t>
      </w:r>
      <w:r w:rsidRPr="00D36414">
        <w:rPr>
          <w:rFonts w:cstheme="minorHAnsi"/>
        </w:rPr>
        <w:t xml:space="preserve">. </w:t>
      </w:r>
      <w:r w:rsidRPr="00D36414">
        <w:rPr>
          <w:rFonts w:cstheme="minorHAnsi"/>
          <w:lang w:val="ru-RU"/>
        </w:rPr>
        <w:t>Ю</w:t>
      </w:r>
      <w:r w:rsidRPr="00D36414">
        <w:rPr>
          <w:rFonts w:cstheme="minorHAnsi"/>
        </w:rPr>
        <w:t xml:space="preserve">., &amp; </w:t>
      </w:r>
      <w:r w:rsidRPr="00D36414">
        <w:rPr>
          <w:rFonts w:cstheme="minorHAnsi"/>
          <w:lang w:val="ru-RU"/>
        </w:rPr>
        <w:t>Шевченко</w:t>
      </w:r>
      <w:r w:rsidRPr="00D36414">
        <w:rPr>
          <w:rFonts w:cstheme="minorHAnsi"/>
        </w:rPr>
        <w:t xml:space="preserve">, </w:t>
      </w:r>
      <w:r w:rsidRPr="00D36414">
        <w:rPr>
          <w:rFonts w:cstheme="minorHAnsi"/>
          <w:lang w:val="ru-RU"/>
        </w:rPr>
        <w:t>М</w:t>
      </w:r>
      <w:r w:rsidRPr="00D36414">
        <w:rPr>
          <w:rFonts w:cstheme="minorHAnsi"/>
        </w:rPr>
        <w:t xml:space="preserve">. </w:t>
      </w:r>
      <w:r w:rsidRPr="00D36414">
        <w:rPr>
          <w:rFonts w:cstheme="minorHAnsi"/>
          <w:lang w:val="ru-RU"/>
        </w:rPr>
        <w:t>С</w:t>
      </w:r>
      <w:r w:rsidRPr="00D36414">
        <w:rPr>
          <w:rFonts w:cstheme="minorHAnsi"/>
        </w:rPr>
        <w:t xml:space="preserve">.]. (2010). Биоразнообразие степей под охраной Красной и Зеленой книг Украины [Biodiversity of steppes under protection of red book and green book of Ukraine]. </w:t>
      </w:r>
      <w:r w:rsidRPr="00D36414">
        <w:rPr>
          <w:rFonts w:cstheme="minorHAnsi"/>
          <w:i/>
          <w:lang w:val="ru-RU"/>
        </w:rPr>
        <w:t>Степной</w:t>
      </w:r>
      <w:r w:rsidRPr="00D36414">
        <w:rPr>
          <w:rFonts w:cstheme="minorHAnsi"/>
          <w:i/>
        </w:rPr>
        <w:t xml:space="preserve"> </w:t>
      </w:r>
      <w:r w:rsidRPr="00D36414">
        <w:rPr>
          <w:rFonts w:cstheme="minorHAnsi"/>
          <w:i/>
          <w:lang w:val="ru-RU"/>
        </w:rPr>
        <w:t>бюлеттень</w:t>
      </w:r>
      <w:r w:rsidRPr="00D36414">
        <w:rPr>
          <w:rFonts w:cstheme="minorHAnsi"/>
        </w:rPr>
        <w:t xml:space="preserve"> </w:t>
      </w:r>
      <w:r w:rsidRPr="00D36414">
        <w:rPr>
          <w:rFonts w:cstheme="minorHAnsi"/>
          <w:i/>
        </w:rPr>
        <w:t>[</w:t>
      </w:r>
      <w:r w:rsidRPr="00D36414">
        <w:rPr>
          <w:rFonts w:cstheme="minorHAnsi"/>
          <w:i/>
          <w:iCs/>
        </w:rPr>
        <w:t>Steppe Bulletin]</w:t>
      </w:r>
      <w:r w:rsidRPr="00D36414">
        <w:rPr>
          <w:rFonts w:cstheme="minorHAnsi"/>
        </w:rPr>
        <w:t xml:space="preserve">, </w:t>
      </w:r>
      <w:r w:rsidRPr="00D36414">
        <w:rPr>
          <w:rFonts w:cstheme="minorHAnsi"/>
          <w:i/>
          <w:iCs/>
        </w:rPr>
        <w:t>29</w:t>
      </w:r>
      <w:r w:rsidRPr="00D36414">
        <w:rPr>
          <w:rFonts w:cstheme="minorHAnsi"/>
          <w:i/>
        </w:rPr>
        <w:t>,</w:t>
      </w:r>
      <w:r w:rsidRPr="00D36414">
        <w:rPr>
          <w:rFonts w:cstheme="minorHAnsi"/>
        </w:rPr>
        <w:t xml:space="preserve"> 33–36. </w:t>
      </w:r>
    </w:p>
    <w:p w14:paraId="27FCF2A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Veen, P., Jefferson, R., Smidt, J., &amp; Straaten, J. (2009). </w:t>
      </w:r>
      <w:r w:rsidRPr="00D36414">
        <w:rPr>
          <w:rFonts w:cstheme="minorHAnsi"/>
          <w:i/>
          <w:iCs/>
        </w:rPr>
        <w:t>Grasslands in Europe of high nature value</w:t>
      </w:r>
      <w:r w:rsidRPr="00D36414">
        <w:rPr>
          <w:rFonts w:cstheme="minorHAnsi"/>
        </w:rPr>
        <w:t>. Zeist, The Netherlands: KNNV Publishing.</w:t>
      </w:r>
    </w:p>
    <w:p w14:paraId="2DF663D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isov, S.K., Khamraev, G.O., &amp; Akyniyazov, A.D. [Вейсов, С. К., Хамраев, Г. О., &amp; Акыниязов, А. Д.]. (2008). Динамика барханного рельефа Западного Туркменистана [The dynamics of Barkhan relief of the western Turkmenistan]. </w:t>
      </w:r>
      <w:r w:rsidRPr="00D36414">
        <w:rPr>
          <w:rFonts w:cstheme="minorHAnsi"/>
          <w:i/>
          <w:iCs/>
        </w:rPr>
        <w:t>Проблемы Освоения Пустынь [Problems of Desert Development]</w:t>
      </w:r>
      <w:r w:rsidRPr="00D36414">
        <w:rPr>
          <w:rFonts w:cstheme="minorHAnsi"/>
          <w:i/>
        </w:rPr>
        <w:t>, 4,</w:t>
      </w:r>
      <w:r w:rsidRPr="00D36414">
        <w:rPr>
          <w:rFonts w:cstheme="minorHAnsi"/>
        </w:rPr>
        <w:t xml:space="preserve"> 16–19.</w:t>
      </w:r>
    </w:p>
    <w:p w14:paraId="605FE64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lchev V. (Ed.). (1984). </w:t>
      </w:r>
      <w:r w:rsidRPr="00D36414">
        <w:rPr>
          <w:rFonts w:cstheme="minorHAnsi"/>
          <w:i/>
          <w:iCs/>
        </w:rPr>
        <w:t>Red data book of the People’s Republic of Bulgaria. Volume 1. Plants</w:t>
      </w:r>
      <w:r w:rsidRPr="00D36414">
        <w:rPr>
          <w:rFonts w:cstheme="minorHAnsi"/>
        </w:rPr>
        <w:t>. Sofia, Bulgaria: Bulgarian Academy of Sciences.</w:t>
      </w:r>
    </w:p>
    <w:p w14:paraId="5A12D33D" w14:textId="77777777" w:rsidR="00ED7B7A" w:rsidRPr="00D36414" w:rsidRDefault="00ED7B7A" w:rsidP="00ED7B7A">
      <w:pPr>
        <w:spacing w:before="120"/>
        <w:ind w:left="567" w:hanging="567"/>
        <w:rPr>
          <w:rFonts w:cstheme="minorHAnsi"/>
        </w:rPr>
      </w:pPr>
      <w:r w:rsidRPr="00D36414">
        <w:rPr>
          <w:rFonts w:cstheme="minorHAnsi"/>
        </w:rPr>
        <w:t xml:space="preserve">Velle, L. G., Nilsen, L. S., Norderhaug, A., &amp; Vandvik, V. (2014). Does prescribed burning result in biotic homogenization of coastal heathlands? </w:t>
      </w:r>
      <w:r w:rsidRPr="00D36414">
        <w:rPr>
          <w:rFonts w:cstheme="minorHAnsi"/>
          <w:i/>
          <w:iCs/>
        </w:rPr>
        <w:t>Global Change Biology</w:t>
      </w:r>
      <w:r w:rsidRPr="00D36414">
        <w:rPr>
          <w:rFonts w:cstheme="minorHAnsi"/>
        </w:rPr>
        <w:t xml:space="preserve">, </w:t>
      </w:r>
      <w:r w:rsidRPr="00D36414">
        <w:rPr>
          <w:rFonts w:cstheme="minorHAnsi"/>
          <w:i/>
          <w:iCs/>
        </w:rPr>
        <w:t>20</w:t>
      </w:r>
      <w:r w:rsidRPr="00D36414">
        <w:rPr>
          <w:rFonts w:cstheme="minorHAnsi"/>
        </w:rPr>
        <w:t xml:space="preserve">(5), 1429–1440. </w:t>
      </w:r>
      <w:hyperlink r:id="rId1918" w:history="1">
        <w:r w:rsidRPr="00D36414">
          <w:rPr>
            <w:rStyle w:val="Hyperlink"/>
            <w:rFonts w:cstheme="minorHAnsi"/>
          </w:rPr>
          <w:t>http://doi.org/10.1111/gcb.12448</w:t>
        </w:r>
      </w:hyperlink>
    </w:p>
    <w:p w14:paraId="1F3EBF00" w14:textId="77777777" w:rsidR="00ED7B7A" w:rsidRPr="00D36414" w:rsidRDefault="00ED7B7A" w:rsidP="00ED7B7A">
      <w:pPr>
        <w:spacing w:before="120"/>
        <w:ind w:left="567" w:hanging="567"/>
        <w:rPr>
          <w:rFonts w:cstheme="minorHAnsi"/>
          <w:color w:val="000000" w:themeColor="text1"/>
        </w:rPr>
      </w:pPr>
      <w:r w:rsidRPr="00D36414">
        <w:rPr>
          <w:rFonts w:cstheme="minorHAnsi"/>
        </w:rPr>
        <w:t>Vellend, M.</w:t>
      </w:r>
      <w:r w:rsidRPr="00D36414">
        <w:rPr>
          <w:rFonts w:cstheme="minorHAnsi"/>
          <w:color w:val="000000" w:themeColor="text1"/>
        </w:rPr>
        <w:t>, </w:t>
      </w:r>
      <w:r w:rsidRPr="00D36414">
        <w:rPr>
          <w:rFonts w:cstheme="minorHAnsi"/>
        </w:rPr>
        <w:t>Baeten, L.</w:t>
      </w:r>
      <w:r w:rsidRPr="00D36414">
        <w:rPr>
          <w:rFonts w:cstheme="minorHAnsi"/>
          <w:color w:val="000000" w:themeColor="text1"/>
        </w:rPr>
        <w:t>, </w:t>
      </w:r>
      <w:r w:rsidRPr="00D36414">
        <w:rPr>
          <w:rFonts w:cstheme="minorHAnsi"/>
        </w:rPr>
        <w:t>Myers-Smith, I. H.</w:t>
      </w:r>
      <w:r w:rsidRPr="00D36414">
        <w:rPr>
          <w:rFonts w:cstheme="minorHAnsi"/>
          <w:color w:val="000000" w:themeColor="text1"/>
        </w:rPr>
        <w:t xml:space="preserve">, Elmendorf, S. C., Beauséjour, R., Brown, C. D., De Frenne, P., Verheyen, K., &amp; Wipf, S. (2013). Global meta-analysis reveals no net change in local-scale plant biodiversity over time. </w:t>
      </w:r>
      <w:r w:rsidRPr="00D36414">
        <w:rPr>
          <w:rFonts w:cstheme="minorHAnsi"/>
          <w:i/>
          <w:color w:val="000000" w:themeColor="text1"/>
        </w:rPr>
        <w:t>Proceedings of the National Academy of Sciences of the United States of America, 110</w:t>
      </w:r>
      <w:r w:rsidRPr="00D36414">
        <w:rPr>
          <w:rFonts w:cstheme="minorHAnsi"/>
          <w:color w:val="000000" w:themeColor="text1"/>
        </w:rPr>
        <w:t xml:space="preserve">(48), 19456-19459. </w:t>
      </w:r>
      <w:hyperlink r:id="rId1919" w:history="1">
        <w:r w:rsidRPr="00D36414">
          <w:rPr>
            <w:rStyle w:val="Hyperlink"/>
            <w:rFonts w:cstheme="minorHAnsi"/>
          </w:rPr>
          <w:t>http://doi.org/10.1073/pnas.1312779110</w:t>
        </w:r>
      </w:hyperlink>
    </w:p>
    <w:p w14:paraId="453235CC" w14:textId="77777777" w:rsidR="00ED7B7A" w:rsidRPr="00D36414" w:rsidRDefault="00ED7B7A" w:rsidP="00ED7B7A">
      <w:pPr>
        <w:spacing w:before="120"/>
        <w:ind w:left="567" w:hanging="567"/>
        <w:rPr>
          <w:rFonts w:cstheme="minorHAnsi"/>
        </w:rPr>
      </w:pPr>
      <w:r w:rsidRPr="00D36414">
        <w:rPr>
          <w:rFonts w:cstheme="minorHAnsi"/>
          <w:color w:val="000000" w:themeColor="text1"/>
        </w:rPr>
        <w:t xml:space="preserve">Venglovsky, B. I. [Венгловский, Б. И.]. (2006). </w:t>
      </w:r>
      <w:r w:rsidRPr="00D36414">
        <w:rPr>
          <w:rFonts w:cstheme="minorHAnsi"/>
          <w:i/>
          <w:iCs/>
          <w:color w:val="000000" w:themeColor="text1"/>
        </w:rPr>
        <w:t>Биоэкологические особенности восстановления и развития ореховых лесов Кыргызстана [Bioecological features of the restoration and growing of walnut forests of Kyrgyzstan]</w:t>
      </w:r>
      <w:r w:rsidRPr="00D36414">
        <w:rPr>
          <w:rFonts w:cstheme="minorHAnsi"/>
          <w:color w:val="000000" w:themeColor="text1"/>
        </w:rPr>
        <w:t xml:space="preserve">. Bishkek, Kyrgyzstan: The National Academy of Sciences of the Kyrgyz Republic. </w:t>
      </w:r>
    </w:p>
    <w:p w14:paraId="3246A1E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nn, S., Schulman, H., Törrönen, S., Salla, A., Pajunen, T., Kerppola, S., Paukkunen, J., Nieminen, M., Vilisics, F., &amp; Karjalainen, S. (2015). </w:t>
      </w:r>
      <w:r w:rsidRPr="00D36414">
        <w:rPr>
          <w:rFonts w:cstheme="minorHAnsi"/>
          <w:iCs/>
        </w:rPr>
        <w:t>Helsinki</w:t>
      </w:r>
      <w:r w:rsidRPr="00D36414">
        <w:rPr>
          <w:rFonts w:cstheme="minorHAnsi"/>
        </w:rPr>
        <w:t xml:space="preserve">. In J. Kelcey (Ed.), </w:t>
      </w:r>
      <w:r w:rsidRPr="00D36414">
        <w:rPr>
          <w:rFonts w:cstheme="minorHAnsi"/>
          <w:i/>
          <w:iCs/>
        </w:rPr>
        <w:t xml:space="preserve">Vertebrates and invertebrates of European cities: Selected non-avian fauna </w:t>
      </w:r>
      <w:r w:rsidRPr="00D36414">
        <w:rPr>
          <w:rFonts w:cstheme="minorHAnsi"/>
          <w:iCs/>
        </w:rPr>
        <w:t>(pp. 323-377)</w:t>
      </w:r>
      <w:r w:rsidRPr="00D36414">
        <w:rPr>
          <w:rFonts w:cstheme="minorHAnsi"/>
        </w:rPr>
        <w:t xml:space="preserve">. New York, USA: Springer Science+Business Media. </w:t>
      </w:r>
      <w:hyperlink r:id="rId1920" w:history="1">
        <w:r w:rsidRPr="00D36414">
          <w:rPr>
            <w:rStyle w:val="Hyperlink"/>
            <w:rFonts w:cstheme="minorHAnsi"/>
          </w:rPr>
          <w:t>https://doi.org/10.1007/978-1-4939-1698-6_10</w:t>
        </w:r>
      </w:hyperlink>
    </w:p>
    <w:p w14:paraId="5ABF2A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Ventosa, A., &amp; Arahal, D. R. (2009). </w:t>
      </w:r>
      <w:r w:rsidRPr="00D36414">
        <w:rPr>
          <w:rFonts w:cstheme="minorHAnsi"/>
        </w:rPr>
        <w:t xml:space="preserve">Physico-chemical characteristics of hypersaline environments and their biodiversity. </w:t>
      </w:r>
      <w:r w:rsidRPr="00D36414">
        <w:rPr>
          <w:rFonts w:cstheme="minorHAnsi"/>
          <w:lang w:val="de-CH"/>
        </w:rPr>
        <w:t xml:space="preserve">In </w:t>
      </w:r>
      <w:r w:rsidRPr="00D36414">
        <w:rPr>
          <w:rFonts w:cstheme="minorHAnsi"/>
        </w:rPr>
        <w:t xml:space="preserve">C. Gerday (Ed.), </w:t>
      </w:r>
      <w:r w:rsidRPr="00D36414">
        <w:rPr>
          <w:rFonts w:cstheme="minorHAnsi"/>
          <w:i/>
          <w:iCs/>
          <w:lang w:val="de-CH"/>
        </w:rPr>
        <w:t>Extremophiles</w:t>
      </w:r>
      <w:r w:rsidRPr="00D36414">
        <w:rPr>
          <w:rFonts w:cstheme="minorHAnsi"/>
          <w:lang w:val="de-CH"/>
        </w:rPr>
        <w:t xml:space="preserve"> (pp. 247–262). Oxford, UK: EOLSS Publications.</w:t>
      </w:r>
    </w:p>
    <w:p w14:paraId="72DFF0BD"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lang w:val="de-CH"/>
        </w:rPr>
        <w:t xml:space="preserve">Verboom, J., Alkemade, R., Klijn, J., Metzger, M. J., &amp; Reijnen, R. (2007). </w:t>
      </w:r>
      <w:r w:rsidRPr="00D36414">
        <w:rPr>
          <w:rFonts w:cstheme="minorHAnsi"/>
        </w:rPr>
        <w:t xml:space="preserve">Combining biodiversity modeling with political and economic development scenarios for 25 EU countries. </w:t>
      </w:r>
      <w:r w:rsidRPr="00D36414">
        <w:rPr>
          <w:rFonts w:cstheme="minorHAnsi"/>
          <w:i/>
          <w:iCs/>
          <w:lang w:val="es-ES"/>
        </w:rPr>
        <w:t>Ecological Economics, 62</w:t>
      </w:r>
      <w:r w:rsidRPr="00D36414">
        <w:rPr>
          <w:rFonts w:cstheme="minorHAnsi"/>
          <w:iCs/>
          <w:lang w:val="es-ES"/>
        </w:rPr>
        <w:t>(2), 267-276</w:t>
      </w:r>
      <w:r w:rsidRPr="00D36414">
        <w:rPr>
          <w:rFonts w:cstheme="minorHAnsi"/>
          <w:lang w:val="es-ES"/>
        </w:rPr>
        <w:t xml:space="preserve">. </w:t>
      </w:r>
      <w:hyperlink r:id="rId1921" w:history="1">
        <w:r w:rsidRPr="00D36414">
          <w:rPr>
            <w:rStyle w:val="Hyperlink"/>
            <w:rFonts w:cstheme="minorHAnsi"/>
            <w:lang w:val="es-ES"/>
          </w:rPr>
          <w:t>https://doi.org/10.1016/j.ecolecon.2006.04.009</w:t>
        </w:r>
      </w:hyperlink>
    </w:p>
    <w:p w14:paraId="1423668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Vergés, A., Tomas, F., Cebrian, E., Ballesteros, E., Kizilkaya, Z., Dendrinos, P., Karamanlidis, A. A., Spiegel, D., &amp; Sala, E. (2014). </w:t>
      </w:r>
      <w:r w:rsidRPr="00D36414">
        <w:rPr>
          <w:rFonts w:cstheme="minorHAnsi"/>
        </w:rPr>
        <w:t xml:space="preserve">Tropical rabbitfish and the deforestation of a warming temperate sea. </w:t>
      </w:r>
      <w:r w:rsidRPr="00D36414">
        <w:rPr>
          <w:rFonts w:cstheme="minorHAnsi"/>
          <w:i/>
          <w:iCs/>
        </w:rPr>
        <w:t>Journal of Ecology</w:t>
      </w:r>
      <w:r w:rsidRPr="00D36414">
        <w:rPr>
          <w:rFonts w:cstheme="minorHAnsi"/>
        </w:rPr>
        <w:t xml:space="preserve">, </w:t>
      </w:r>
      <w:r w:rsidRPr="00D36414">
        <w:rPr>
          <w:rFonts w:cstheme="minorHAnsi"/>
          <w:i/>
          <w:iCs/>
        </w:rPr>
        <w:t>102</w:t>
      </w:r>
      <w:r w:rsidRPr="00D36414">
        <w:rPr>
          <w:rFonts w:cstheme="minorHAnsi"/>
        </w:rPr>
        <w:t xml:space="preserve">(6), 1518–1527. </w:t>
      </w:r>
      <w:hyperlink r:id="rId1922" w:history="1">
        <w:r w:rsidRPr="00D36414">
          <w:rPr>
            <w:rStyle w:val="Hyperlink"/>
            <w:rFonts w:cstheme="minorHAnsi"/>
          </w:rPr>
          <w:t>https://doi.org/10.1111/1365-2745.12324</w:t>
        </w:r>
      </w:hyperlink>
    </w:p>
    <w:p w14:paraId="2D219A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Verheye, W. H. (Ed.). (2009). Volume V: Dry lands and desertification. In </w:t>
      </w:r>
      <w:r w:rsidRPr="00D36414">
        <w:rPr>
          <w:rFonts w:cstheme="minorHAnsi"/>
          <w:i/>
          <w:iCs/>
          <w:color w:val="000000" w:themeColor="text1"/>
        </w:rPr>
        <w:t>Encyclopedia of Life Support Systems</w:t>
      </w:r>
      <w:r w:rsidRPr="00D36414">
        <w:rPr>
          <w:rFonts w:cstheme="minorHAnsi"/>
          <w:color w:val="000000" w:themeColor="text1"/>
        </w:rPr>
        <w:t xml:space="preserve"> (pp. 1–40). Paris, France: UNESCO.</w:t>
      </w:r>
    </w:p>
    <w:p w14:paraId="7D40FA9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rheyen, K., Baeten, L., De Frenne, P., Bernhardt-Römermann, M., Brunet, J., Cornelis, J., Decocq, G., Dierschke, H., Eriksson, O., Hédl, R., Heinken, T., Hermy, M., Hommel, P., Kirby, K., Naaf, T., Peterken, G., Petřík, P., Pfadenhauer, J., Van Calster, H., Walther, G. R., Wulf, M., &amp; Verstraeten, G. (2012). Driving factors behind the eutrophication signal in understorey plant communities of deciduous temperate forests. </w:t>
      </w:r>
      <w:r w:rsidRPr="00D36414">
        <w:rPr>
          <w:rFonts w:cstheme="minorHAnsi"/>
          <w:i/>
          <w:iCs/>
        </w:rPr>
        <w:t>Journal of Ecology</w:t>
      </w:r>
      <w:r w:rsidRPr="00D36414">
        <w:rPr>
          <w:rFonts w:cstheme="minorHAnsi"/>
        </w:rPr>
        <w:t xml:space="preserve">, </w:t>
      </w:r>
      <w:r w:rsidRPr="00D36414">
        <w:rPr>
          <w:rFonts w:cstheme="minorHAnsi"/>
          <w:i/>
          <w:iCs/>
        </w:rPr>
        <w:t>100</w:t>
      </w:r>
      <w:r w:rsidRPr="00D36414">
        <w:rPr>
          <w:rFonts w:cstheme="minorHAnsi"/>
        </w:rPr>
        <w:t xml:space="preserve">(2), 352–365. </w:t>
      </w:r>
      <w:hyperlink r:id="rId1923" w:history="1">
        <w:r w:rsidRPr="00D36414">
          <w:rPr>
            <w:rStyle w:val="Hyperlink"/>
            <w:rFonts w:cstheme="minorHAnsi"/>
          </w:rPr>
          <w:t>https://doi.org/10.1111/j.1365-2745.2011.01928.x</w:t>
        </w:r>
      </w:hyperlink>
    </w:p>
    <w:p w14:paraId="40DA6F2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rshinin, A. [Вершинин А.]. (2003). </w:t>
      </w:r>
      <w:r w:rsidRPr="00D36414">
        <w:rPr>
          <w:rFonts w:cstheme="minorHAnsi"/>
          <w:i/>
          <w:iCs/>
        </w:rPr>
        <w:t>Жизнь Черного Моря [The life of the Black Sea]</w:t>
      </w:r>
      <w:r w:rsidRPr="00D36414">
        <w:rPr>
          <w:rFonts w:cstheme="minorHAnsi"/>
        </w:rPr>
        <w:t>. Moscow, Rusian Federation: MacCentr.</w:t>
      </w:r>
    </w:p>
    <w:p w14:paraId="16E75EE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rshinin, A. [Вершинин А.]. (2016). </w:t>
      </w:r>
      <w:r w:rsidRPr="00D36414">
        <w:rPr>
          <w:rFonts w:cstheme="minorHAnsi"/>
          <w:i/>
          <w:iCs/>
        </w:rPr>
        <w:t>Живое Черное Море [The living Black Sea]</w:t>
      </w:r>
      <w:r w:rsidRPr="00D36414">
        <w:rPr>
          <w:rFonts w:cstheme="minorHAnsi"/>
        </w:rPr>
        <w:t xml:space="preserve">. Moscow, Russian </w:t>
      </w:r>
      <w:r w:rsidRPr="00D36414">
        <w:rPr>
          <w:rFonts w:cstheme="minorHAnsi"/>
        </w:rPr>
        <w:lastRenderedPageBreak/>
        <w:t>Federation: Kovcheg.</w:t>
      </w:r>
    </w:p>
    <w:p w14:paraId="4531543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rshinin, V. L., Vershinina, S. D., Berzin, D. L., &amp; Zmeeva, D. V. (2015). Long-term observation of amphibian populations inhabiting urban and forested areas in Yekatarinburg, Russia. </w:t>
      </w:r>
      <w:r w:rsidRPr="00D36414">
        <w:rPr>
          <w:rFonts w:cstheme="minorHAnsi"/>
          <w:i/>
          <w:iCs/>
        </w:rPr>
        <w:t>Scientific Data</w:t>
      </w:r>
      <w:r w:rsidRPr="00D36414">
        <w:rPr>
          <w:rFonts w:cstheme="minorHAnsi"/>
        </w:rPr>
        <w:t xml:space="preserve">, </w:t>
      </w:r>
      <w:r w:rsidRPr="00D36414">
        <w:rPr>
          <w:rFonts w:cstheme="minorHAnsi"/>
          <w:i/>
          <w:iCs/>
        </w:rPr>
        <w:t>2</w:t>
      </w:r>
      <w:r w:rsidRPr="00D36414">
        <w:rPr>
          <w:rFonts w:cstheme="minorHAnsi"/>
        </w:rPr>
        <w:t xml:space="preserve">, 1–11. </w:t>
      </w:r>
      <w:hyperlink r:id="rId1924" w:history="1">
        <w:r w:rsidRPr="00D36414">
          <w:rPr>
            <w:rStyle w:val="Hyperlink"/>
            <w:rFonts w:cstheme="minorHAnsi"/>
          </w:rPr>
          <w:t>https://doi.org/10.1038/sdata.2015.18</w:t>
        </w:r>
      </w:hyperlink>
    </w:p>
    <w:p w14:paraId="1078523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etrov, A. A., &amp; Romankevich, E. A. (2011). Primary production and fluxes of organic carbon to the seabed in the Russian Arctic seas as a response to the recent warming. </w:t>
      </w:r>
      <w:r w:rsidRPr="00D36414">
        <w:rPr>
          <w:rFonts w:cstheme="minorHAnsi"/>
          <w:i/>
          <w:iCs/>
        </w:rPr>
        <w:t>Oceanology</w:t>
      </w:r>
      <w:r w:rsidRPr="00D36414">
        <w:rPr>
          <w:rFonts w:cstheme="minorHAnsi"/>
        </w:rPr>
        <w:t xml:space="preserve">, </w:t>
      </w:r>
      <w:r w:rsidRPr="00D36414">
        <w:rPr>
          <w:rFonts w:cstheme="minorHAnsi"/>
          <w:i/>
          <w:iCs/>
        </w:rPr>
        <w:t>51</w:t>
      </w:r>
      <w:r w:rsidRPr="00D36414">
        <w:rPr>
          <w:rFonts w:cstheme="minorHAnsi"/>
        </w:rPr>
        <w:t xml:space="preserve">(2), 255–266. </w:t>
      </w:r>
      <w:hyperlink r:id="rId1925" w:history="1">
        <w:r w:rsidRPr="00D36414">
          <w:rPr>
            <w:rStyle w:val="Hyperlink"/>
            <w:rFonts w:cstheme="minorHAnsi"/>
          </w:rPr>
          <w:t>https://doi.org/10.1134/S0001437011020196</w:t>
        </w:r>
      </w:hyperlink>
    </w:p>
    <w:p w14:paraId="72F7D7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ězda, A. (1983). Foliicole Flechten aus der Kolchis (West-Transkaukasien, UdSSR) [Foliicole lichen from the Colchis (West Transcaucasia, USSR)]. </w:t>
      </w:r>
      <w:r w:rsidRPr="00D36414">
        <w:rPr>
          <w:rFonts w:cstheme="minorHAnsi"/>
          <w:i/>
          <w:iCs/>
        </w:rPr>
        <w:t>Folia Geobotanica &amp; Phytotaxonomica</w:t>
      </w:r>
      <w:r w:rsidRPr="00D36414">
        <w:rPr>
          <w:rFonts w:cstheme="minorHAnsi"/>
        </w:rPr>
        <w:t xml:space="preserve">, </w:t>
      </w:r>
      <w:r w:rsidRPr="00D36414">
        <w:rPr>
          <w:rFonts w:cstheme="minorHAnsi"/>
          <w:i/>
          <w:iCs/>
        </w:rPr>
        <w:t>18</w:t>
      </w:r>
      <w:r w:rsidRPr="00D36414">
        <w:rPr>
          <w:rFonts w:cstheme="minorHAnsi"/>
        </w:rPr>
        <w:t>(1), 45–70.</w:t>
      </w:r>
    </w:p>
    <w:p w14:paraId="2924BE21"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Vickery, J. A., Ewing, S. R., Smith, K. W., Pain, D. J., Bairlein, F., Škorpilová, J., &amp; Gregory, R. D. (2014). The decline of Afro-Palaearctic migrants and an assessment of potential causes. </w:t>
      </w:r>
      <w:r w:rsidRPr="00D36414">
        <w:rPr>
          <w:rFonts w:cstheme="minorHAnsi"/>
          <w:i/>
          <w:iCs/>
          <w:lang w:val="es-ES"/>
        </w:rPr>
        <w:t>Ibis</w:t>
      </w:r>
      <w:r w:rsidRPr="00D36414">
        <w:rPr>
          <w:rFonts w:cstheme="minorHAnsi"/>
          <w:lang w:val="es-ES"/>
        </w:rPr>
        <w:t xml:space="preserve">, </w:t>
      </w:r>
      <w:r w:rsidRPr="00D36414">
        <w:rPr>
          <w:rFonts w:cstheme="minorHAnsi"/>
          <w:i/>
          <w:iCs/>
          <w:lang w:val="es-ES"/>
        </w:rPr>
        <w:t>156</w:t>
      </w:r>
      <w:r w:rsidRPr="00D36414">
        <w:rPr>
          <w:rFonts w:cstheme="minorHAnsi"/>
          <w:lang w:val="es-ES"/>
        </w:rPr>
        <w:t xml:space="preserve">(1), 1–22. </w:t>
      </w:r>
      <w:hyperlink r:id="rId1926" w:history="1">
        <w:r w:rsidRPr="00D36414">
          <w:rPr>
            <w:rStyle w:val="Hyperlink"/>
            <w:rFonts w:cstheme="minorHAnsi"/>
            <w:lang w:val="es-ES"/>
          </w:rPr>
          <w:t>https://doi.org/10.1111/ibi.12118</w:t>
        </w:r>
      </w:hyperlink>
    </w:p>
    <w:p w14:paraId="019EAFAA" w14:textId="77777777" w:rsidR="00ED7B7A" w:rsidRPr="00D36414" w:rsidRDefault="00ED7B7A" w:rsidP="00ED7B7A">
      <w:pPr>
        <w:widowControl w:val="0"/>
        <w:autoSpaceDE w:val="0"/>
        <w:autoSpaceDN w:val="0"/>
        <w:adjustRightInd w:val="0"/>
        <w:spacing w:before="120"/>
        <w:ind w:left="480" w:hanging="480"/>
        <w:rPr>
          <w:rFonts w:ascii="Calibri" w:hAnsi="Calibri" w:cs="Calibri"/>
        </w:rPr>
      </w:pPr>
      <w:r w:rsidRPr="00D36414">
        <w:rPr>
          <w:rFonts w:ascii="Calibri" w:hAnsi="Calibri" w:cs="Calibri"/>
          <w:lang w:val="de-DE"/>
        </w:rPr>
        <w:t>Vilà, M., Carrillo-Gavilán, A., Vayreda, J., Bugmann, H., Fridman, J., Grodzki, W., Haase, J., Kunstler, G., Schelhaas, M., &amp; Trasobares, A. (2013). Disentangling biodiversity and climatic determinants of wood production. </w:t>
      </w:r>
      <w:r w:rsidRPr="00D36414">
        <w:rPr>
          <w:rFonts w:ascii="Calibri" w:hAnsi="Calibri" w:cs="Calibri"/>
          <w:i/>
          <w:iCs/>
          <w:lang w:val="de-DE"/>
        </w:rPr>
        <w:t>PLoS ONE</w:t>
      </w:r>
      <w:r w:rsidRPr="00D36414">
        <w:rPr>
          <w:rFonts w:ascii="Calibri" w:hAnsi="Calibri" w:cs="Calibri"/>
          <w:lang w:val="de-DE"/>
        </w:rPr>
        <w:t>, </w:t>
      </w:r>
      <w:r w:rsidRPr="00D36414">
        <w:rPr>
          <w:rFonts w:ascii="Calibri" w:hAnsi="Calibri" w:cs="Calibri"/>
          <w:i/>
          <w:iCs/>
          <w:lang w:val="de-DE"/>
        </w:rPr>
        <w:t>8</w:t>
      </w:r>
      <w:r w:rsidRPr="00D36414">
        <w:rPr>
          <w:rFonts w:ascii="Calibri" w:hAnsi="Calibri" w:cs="Calibri"/>
          <w:lang w:val="de-DE"/>
        </w:rPr>
        <w:t xml:space="preserve">(2), </w:t>
      </w:r>
      <w:r w:rsidRPr="00D36414">
        <w:rPr>
          <w:rFonts w:ascii="Calibri" w:hAnsi="Calibri" w:cs="Calibri"/>
        </w:rPr>
        <w:t>e53530</w:t>
      </w:r>
      <w:r w:rsidRPr="00D36414">
        <w:rPr>
          <w:rFonts w:ascii="Calibri" w:hAnsi="Calibri" w:cs="Calibri"/>
          <w:lang w:val="de-DE"/>
        </w:rPr>
        <w:t>. </w:t>
      </w:r>
      <w:hyperlink r:id="rId1927" w:history="1">
        <w:r w:rsidRPr="00D36414">
          <w:rPr>
            <w:rStyle w:val="Hyperlink"/>
            <w:rFonts w:ascii="Calibri" w:hAnsi="Calibri" w:cs="Calibri"/>
            <w:lang w:val="de-DE"/>
          </w:rPr>
          <w:t>https://doi.org/10.1371/journal.pone.0053530</w:t>
        </w:r>
      </w:hyperlink>
      <w:r w:rsidRPr="00D36414">
        <w:rPr>
          <w:rFonts w:ascii="Calibri" w:hAnsi="Calibri" w:cs="Calibri"/>
          <w:u w:val="single"/>
          <w:lang w:val="de-DE"/>
        </w:rPr>
        <w:t xml:space="preserve"> </w:t>
      </w:r>
    </w:p>
    <w:p w14:paraId="3FC5BE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là, M., &amp; Hulme, P. E. (Eds.). (2017). </w:t>
      </w:r>
      <w:r w:rsidRPr="00D36414">
        <w:rPr>
          <w:rFonts w:cstheme="minorHAnsi"/>
          <w:i/>
          <w:iCs/>
        </w:rPr>
        <w:t>Impact of Biological Invasions on Ecosystem Services</w:t>
      </w:r>
      <w:r w:rsidRPr="00D36414">
        <w:rPr>
          <w:rFonts w:cstheme="minorHAnsi"/>
        </w:rPr>
        <w:t xml:space="preserve">. Cham, Switzerland: Springer </w:t>
      </w:r>
      <w:r w:rsidRPr="00D36414">
        <w:rPr>
          <w:rFonts w:cstheme="minorHAnsi"/>
          <w:lang w:val="pt-PT"/>
        </w:rPr>
        <w:t>International Publishing</w:t>
      </w:r>
    </w:p>
    <w:p w14:paraId="2030323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lkov, E. V. (2013). Population trends in regular migrants as the basis for a prediction model for conservation of the birds of Eurasia. </w:t>
      </w:r>
      <w:r w:rsidRPr="00D36414">
        <w:rPr>
          <w:rFonts w:cstheme="minorHAnsi"/>
          <w:i/>
          <w:iCs/>
        </w:rPr>
        <w:t>Russian Journal of Ecology</w:t>
      </w:r>
      <w:r w:rsidRPr="00D36414">
        <w:rPr>
          <w:rFonts w:cstheme="minorHAnsi"/>
        </w:rPr>
        <w:t xml:space="preserve">, </w:t>
      </w:r>
      <w:r w:rsidRPr="00D36414">
        <w:rPr>
          <w:rFonts w:cstheme="minorHAnsi"/>
          <w:i/>
          <w:iCs/>
        </w:rPr>
        <w:t>44</w:t>
      </w:r>
      <w:r w:rsidRPr="00D36414">
        <w:rPr>
          <w:rFonts w:cstheme="minorHAnsi"/>
        </w:rPr>
        <w:t xml:space="preserve">(2), 142–157. </w:t>
      </w:r>
      <w:hyperlink r:id="rId1928" w:history="1">
        <w:r w:rsidRPr="00D36414">
          <w:rPr>
            <w:rStyle w:val="Hyperlink"/>
            <w:rFonts w:cstheme="minorHAnsi"/>
          </w:rPr>
          <w:t>https://doi.org/10.1134/S106741361301013X</w:t>
        </w:r>
      </w:hyperlink>
    </w:p>
    <w:p w14:paraId="740223B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lléger, S., Grenouillet, G., &amp; Brosse, S. (2014). Functional homogenization exceeds taxonomic homogenization among European fish assemblages. </w:t>
      </w:r>
      <w:r w:rsidRPr="00D36414">
        <w:rPr>
          <w:rFonts w:cstheme="minorHAnsi"/>
          <w:i/>
        </w:rPr>
        <w:t>Global Ecology and Biogeography, 23</w:t>
      </w:r>
      <w:r w:rsidRPr="00D36414">
        <w:rPr>
          <w:rFonts w:cstheme="minorHAnsi"/>
        </w:rPr>
        <w:t xml:space="preserve">(12), 1450-1460. </w:t>
      </w:r>
      <w:hyperlink r:id="rId1929" w:history="1">
        <w:r w:rsidRPr="00D36414">
          <w:rPr>
            <w:rStyle w:val="Hyperlink"/>
            <w:rFonts w:cstheme="minorHAnsi"/>
          </w:rPr>
          <w:t>https://doi.org/10.1111/geb.12226</w:t>
        </w:r>
      </w:hyperlink>
    </w:p>
    <w:p w14:paraId="112214BB" w14:textId="77777777" w:rsidR="00ED7B7A" w:rsidRPr="00D36414" w:rsidRDefault="00ED7B7A" w:rsidP="00ED7B7A">
      <w:pPr>
        <w:widowControl w:val="0"/>
        <w:autoSpaceDE w:val="0"/>
        <w:autoSpaceDN w:val="0"/>
        <w:adjustRightInd w:val="0"/>
        <w:spacing w:before="120"/>
        <w:ind w:left="480" w:hanging="480"/>
        <w:rPr>
          <w:rFonts w:cstheme="minorHAnsi"/>
          <w:lang w:val="es-ES"/>
        </w:rPr>
      </w:pPr>
      <w:r w:rsidRPr="00D36414">
        <w:rPr>
          <w:rFonts w:cstheme="minorHAnsi"/>
        </w:rPr>
        <w:t xml:space="preserve">Villnäs, A., Norkko, J., Lukkari, K., Hewitt, J., &amp; Norkko, A. (2012). Consequences of increasing hypoxic disturbance on benthic communities and ecosystem functioning.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7</w:t>
      </w:r>
      <w:r w:rsidRPr="00D36414">
        <w:rPr>
          <w:rFonts w:cstheme="minorHAnsi"/>
          <w:lang w:val="es-ES"/>
        </w:rPr>
        <w:t xml:space="preserve">(10), e44920. </w:t>
      </w:r>
      <w:hyperlink r:id="rId1930" w:history="1">
        <w:r w:rsidRPr="00D36414">
          <w:rPr>
            <w:rStyle w:val="Hyperlink"/>
            <w:rFonts w:cstheme="minorHAnsi"/>
            <w:lang w:val="es-ES"/>
          </w:rPr>
          <w:t>https://doi.org/10.1371/journal.pone.0044920</w:t>
        </w:r>
      </w:hyperlink>
    </w:p>
    <w:p w14:paraId="638202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Vinogradov, K. A. [</w:t>
      </w:r>
      <w:r w:rsidRPr="00D36414">
        <w:rPr>
          <w:rFonts w:cstheme="minorHAnsi"/>
        </w:rPr>
        <w:t>Виноградов</w:t>
      </w:r>
      <w:r w:rsidRPr="00D36414">
        <w:rPr>
          <w:rFonts w:cstheme="minorHAnsi"/>
          <w:lang w:val="es-ES"/>
        </w:rPr>
        <w:t xml:space="preserve">, </w:t>
      </w:r>
      <w:r w:rsidRPr="00D36414">
        <w:rPr>
          <w:rFonts w:cstheme="minorHAnsi"/>
        </w:rPr>
        <w:t>К</w:t>
      </w:r>
      <w:r w:rsidRPr="00D36414">
        <w:rPr>
          <w:rFonts w:cstheme="minorHAnsi"/>
          <w:lang w:val="es-ES"/>
        </w:rPr>
        <w:t xml:space="preserve">. </w:t>
      </w:r>
      <w:r w:rsidRPr="00D36414">
        <w:rPr>
          <w:rFonts w:cstheme="minorHAnsi"/>
        </w:rPr>
        <w:t>А</w:t>
      </w:r>
      <w:r w:rsidRPr="00D36414">
        <w:rPr>
          <w:rFonts w:cstheme="minorHAnsi"/>
          <w:lang w:val="es-ES"/>
        </w:rPr>
        <w:t xml:space="preserve">.]. (1958). </w:t>
      </w:r>
      <w:r w:rsidRPr="00D36414">
        <w:rPr>
          <w:rFonts w:cstheme="minorHAnsi"/>
          <w:i/>
          <w:iCs/>
        </w:rPr>
        <w:t>Очерки</w:t>
      </w:r>
      <w:r w:rsidRPr="00D36414">
        <w:rPr>
          <w:rFonts w:cstheme="minorHAnsi"/>
          <w:i/>
          <w:iCs/>
          <w:lang w:val="es-ES"/>
        </w:rPr>
        <w:t xml:space="preserve"> </w:t>
      </w:r>
      <w:r w:rsidRPr="00D36414">
        <w:rPr>
          <w:rFonts w:cstheme="minorHAnsi"/>
          <w:i/>
          <w:iCs/>
        </w:rPr>
        <w:t>по</w:t>
      </w:r>
      <w:r w:rsidRPr="00D36414">
        <w:rPr>
          <w:rFonts w:cstheme="minorHAnsi"/>
          <w:i/>
          <w:iCs/>
          <w:lang w:val="es-ES"/>
        </w:rPr>
        <w:t xml:space="preserve"> </w:t>
      </w:r>
      <w:r w:rsidRPr="00D36414">
        <w:rPr>
          <w:rFonts w:cstheme="minorHAnsi"/>
          <w:i/>
          <w:iCs/>
        </w:rPr>
        <w:t>истории</w:t>
      </w:r>
      <w:r w:rsidRPr="00D36414">
        <w:rPr>
          <w:rFonts w:cstheme="minorHAnsi"/>
          <w:i/>
          <w:iCs/>
          <w:lang w:val="es-ES"/>
        </w:rPr>
        <w:t xml:space="preserve"> </w:t>
      </w:r>
      <w:r w:rsidRPr="00D36414">
        <w:rPr>
          <w:rFonts w:cstheme="minorHAnsi"/>
          <w:i/>
          <w:iCs/>
        </w:rPr>
        <w:t>отечественных</w:t>
      </w:r>
      <w:r w:rsidRPr="00D36414">
        <w:rPr>
          <w:rFonts w:cstheme="minorHAnsi"/>
          <w:i/>
          <w:iCs/>
          <w:lang w:val="es-ES"/>
        </w:rPr>
        <w:t xml:space="preserve"> </w:t>
      </w:r>
      <w:r w:rsidRPr="00D36414">
        <w:rPr>
          <w:rFonts w:cstheme="minorHAnsi"/>
          <w:i/>
          <w:iCs/>
        </w:rPr>
        <w:t>гидробиологических</w:t>
      </w:r>
      <w:r w:rsidRPr="00D36414">
        <w:rPr>
          <w:rFonts w:cstheme="minorHAnsi"/>
          <w:i/>
          <w:iCs/>
          <w:lang w:val="es-ES"/>
        </w:rPr>
        <w:t xml:space="preserve"> </w:t>
      </w:r>
      <w:r w:rsidRPr="00D36414">
        <w:rPr>
          <w:rFonts w:cstheme="minorHAnsi"/>
          <w:i/>
          <w:iCs/>
        </w:rPr>
        <w:t>исследований</w:t>
      </w:r>
      <w:r w:rsidRPr="00D36414">
        <w:rPr>
          <w:rFonts w:cstheme="minorHAnsi"/>
          <w:i/>
          <w:iCs/>
          <w:lang w:val="es-ES"/>
        </w:rPr>
        <w:t xml:space="preserve"> </w:t>
      </w:r>
      <w:r w:rsidRPr="00D36414">
        <w:rPr>
          <w:rFonts w:cstheme="minorHAnsi"/>
          <w:i/>
          <w:iCs/>
        </w:rPr>
        <w:t>на</w:t>
      </w:r>
      <w:r w:rsidRPr="00D36414">
        <w:rPr>
          <w:rFonts w:cstheme="minorHAnsi"/>
          <w:i/>
          <w:iCs/>
          <w:lang w:val="es-ES"/>
        </w:rPr>
        <w:t xml:space="preserve"> </w:t>
      </w:r>
      <w:r w:rsidRPr="00D36414">
        <w:rPr>
          <w:rFonts w:cstheme="minorHAnsi"/>
          <w:i/>
          <w:iCs/>
        </w:rPr>
        <w:t>Черном</w:t>
      </w:r>
      <w:r w:rsidRPr="00D36414">
        <w:rPr>
          <w:rFonts w:cstheme="minorHAnsi"/>
          <w:i/>
          <w:iCs/>
          <w:lang w:val="es-ES"/>
        </w:rPr>
        <w:t xml:space="preserve"> </w:t>
      </w:r>
      <w:r w:rsidRPr="00D36414">
        <w:rPr>
          <w:rFonts w:cstheme="minorHAnsi"/>
          <w:i/>
          <w:iCs/>
        </w:rPr>
        <w:t>море</w:t>
      </w:r>
      <w:r w:rsidRPr="00D36414">
        <w:rPr>
          <w:rFonts w:cstheme="minorHAnsi"/>
          <w:i/>
          <w:iCs/>
          <w:lang w:val="es-ES"/>
        </w:rPr>
        <w:t xml:space="preserve"> [Essays on the history of the National hydrobiological studies in the Black Sea]</w:t>
      </w:r>
      <w:r w:rsidRPr="00D36414">
        <w:rPr>
          <w:rFonts w:cstheme="minorHAnsi"/>
          <w:lang w:val="es-ES"/>
        </w:rPr>
        <w:t xml:space="preserve">. </w:t>
      </w:r>
      <w:r w:rsidRPr="00D36414">
        <w:rPr>
          <w:rFonts w:cstheme="minorHAnsi"/>
        </w:rPr>
        <w:t>Kiev, USSR: Publishing house of the Academy of Sciences of the Ukrainian SSR.</w:t>
      </w:r>
    </w:p>
    <w:p w14:paraId="0D9B6E8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nogradov, M. E., Shiganova, T. A., &amp; Khoroshilov, V. S. (1995). The status of the main components of the zooplankton community in the Black Sea in 1993. </w:t>
      </w:r>
      <w:r w:rsidRPr="00D36414">
        <w:rPr>
          <w:rFonts w:cstheme="minorHAnsi"/>
          <w:i/>
          <w:iCs/>
        </w:rPr>
        <w:t>Oceanology</w:t>
      </w:r>
      <w:r w:rsidRPr="00D36414">
        <w:rPr>
          <w:rFonts w:cstheme="minorHAnsi"/>
        </w:rPr>
        <w:t xml:space="preserve">, </w:t>
      </w:r>
      <w:r w:rsidRPr="00D36414">
        <w:rPr>
          <w:rFonts w:cstheme="minorHAnsi"/>
          <w:i/>
          <w:iCs/>
        </w:rPr>
        <w:t>35</w:t>
      </w:r>
      <w:r w:rsidRPr="00D36414">
        <w:rPr>
          <w:rFonts w:cstheme="minorHAnsi"/>
        </w:rPr>
        <w:t>(3), 418–421.</w:t>
      </w:r>
    </w:p>
    <w:p w14:paraId="1EEC825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Vinogradov, V. N. [Виноградов, В. Н.]. (1977). Лес и проблемы пустынь [The forest and problems of deserts]. </w:t>
      </w:r>
      <w:r w:rsidRPr="00D36414">
        <w:rPr>
          <w:rFonts w:cstheme="minorHAnsi"/>
          <w:i/>
          <w:iCs/>
          <w:color w:val="000000" w:themeColor="text1"/>
        </w:rPr>
        <w:t>Лесное Хозяйство [Forestry]</w:t>
      </w:r>
      <w:r w:rsidRPr="00D36414">
        <w:rPr>
          <w:rFonts w:cstheme="minorHAnsi"/>
          <w:i/>
          <w:color w:val="000000" w:themeColor="text1"/>
        </w:rPr>
        <w:t xml:space="preserve">, 9, </w:t>
      </w:r>
      <w:r w:rsidRPr="00D36414">
        <w:rPr>
          <w:rFonts w:cstheme="minorHAnsi"/>
          <w:color w:val="000000" w:themeColor="text1"/>
        </w:rPr>
        <w:t>55–60.</w:t>
      </w:r>
    </w:p>
    <w:p w14:paraId="725043A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rkkala, R., Heikkinen, R. K., Leikola, N., &amp; Luoto, M. (2008). Projected large-scale range reductions of northern-boreal land bird species due to climate change. </w:t>
      </w:r>
      <w:r w:rsidRPr="00D36414">
        <w:rPr>
          <w:rFonts w:cstheme="minorHAnsi"/>
          <w:i/>
          <w:iCs/>
        </w:rPr>
        <w:t>Biological Conservation</w:t>
      </w:r>
      <w:r w:rsidRPr="00D36414">
        <w:rPr>
          <w:rFonts w:cstheme="minorHAnsi"/>
        </w:rPr>
        <w:t xml:space="preserve">, </w:t>
      </w:r>
      <w:r w:rsidRPr="00D36414">
        <w:rPr>
          <w:rFonts w:cstheme="minorHAnsi"/>
          <w:i/>
          <w:iCs/>
        </w:rPr>
        <w:t>141</w:t>
      </w:r>
      <w:r w:rsidRPr="00D36414">
        <w:rPr>
          <w:rFonts w:cstheme="minorHAnsi"/>
        </w:rPr>
        <w:t xml:space="preserve">(5), 1343–1353. </w:t>
      </w:r>
      <w:hyperlink r:id="rId1931" w:history="1">
        <w:r w:rsidRPr="00D36414">
          <w:rPr>
            <w:rStyle w:val="Hyperlink"/>
            <w:rFonts w:cstheme="minorHAnsi"/>
          </w:rPr>
          <w:t>https://doi.org/10.1016/j.biocon.2008.03.007</w:t>
        </w:r>
      </w:hyperlink>
    </w:p>
    <w:p w14:paraId="0C3F480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rtanen, R., Grytnes, J. A., Lenoir, J., Luoto, M., Oksanen, J., Oksanen, L., &amp; Svenning, J. C. (2013). Productivity-diversity patterns in arctic tundra vegetation. </w:t>
      </w:r>
      <w:r w:rsidRPr="00D36414">
        <w:rPr>
          <w:rFonts w:cstheme="minorHAnsi"/>
          <w:i/>
          <w:iCs/>
        </w:rPr>
        <w:t>Ecography</w:t>
      </w:r>
      <w:r w:rsidRPr="00D36414">
        <w:rPr>
          <w:rFonts w:cstheme="minorHAnsi"/>
        </w:rPr>
        <w:t xml:space="preserve">, </w:t>
      </w:r>
      <w:r w:rsidRPr="00D36414">
        <w:rPr>
          <w:rFonts w:cstheme="minorHAnsi"/>
          <w:i/>
          <w:iCs/>
        </w:rPr>
        <w:t>36</w:t>
      </w:r>
      <w:r w:rsidRPr="00D36414">
        <w:rPr>
          <w:rFonts w:cstheme="minorHAnsi"/>
        </w:rPr>
        <w:t xml:space="preserve">(3), 331–341. </w:t>
      </w:r>
      <w:hyperlink r:id="rId1932" w:history="1">
        <w:r w:rsidRPr="00D36414">
          <w:rPr>
            <w:rStyle w:val="Hyperlink"/>
            <w:rFonts w:cstheme="minorHAnsi"/>
          </w:rPr>
          <w:t>https://doi.org/10.1111/j.1600-0587.2012.07903.x</w:t>
        </w:r>
      </w:hyperlink>
    </w:p>
    <w:p w14:paraId="72BB654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rtanen, R., Johnston, A. E., Crawley, M. J., &amp; Edwards, G. R. (2000). Bryophyte biomass and species richness on the park grass experiment, Rothamsted, UK. </w:t>
      </w:r>
      <w:r w:rsidRPr="00D36414">
        <w:rPr>
          <w:rFonts w:cstheme="minorHAnsi"/>
          <w:i/>
          <w:iCs/>
        </w:rPr>
        <w:t>Plant Ecology</w:t>
      </w:r>
      <w:r w:rsidRPr="00D36414">
        <w:rPr>
          <w:rFonts w:cstheme="minorHAnsi"/>
        </w:rPr>
        <w:t xml:space="preserve">, </w:t>
      </w:r>
      <w:r w:rsidRPr="00D36414">
        <w:rPr>
          <w:rFonts w:cstheme="minorHAnsi"/>
          <w:i/>
          <w:iCs/>
        </w:rPr>
        <w:t>151</w:t>
      </w:r>
      <w:r w:rsidRPr="00D36414">
        <w:rPr>
          <w:rFonts w:cstheme="minorHAnsi"/>
        </w:rPr>
        <w:t xml:space="preserve">(2), 129–141. </w:t>
      </w:r>
      <w:hyperlink r:id="rId1933" w:history="1">
        <w:r w:rsidRPr="00D36414">
          <w:rPr>
            <w:rStyle w:val="Hyperlink"/>
            <w:rFonts w:cstheme="minorHAnsi"/>
          </w:rPr>
          <w:t>https://doi.org/10.1023/A:1026533418357</w:t>
        </w:r>
      </w:hyperlink>
    </w:p>
    <w:p w14:paraId="1A2A014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rtanen, T., Mikkola, K., Patova, E., &amp; Nikula, A. (2002). Satellite image analysis of human caused changes in the tundra vegetation around the city of Vorkuta, north-European Russia. </w:t>
      </w:r>
      <w:r w:rsidRPr="00D36414">
        <w:rPr>
          <w:rFonts w:cstheme="minorHAnsi"/>
          <w:i/>
          <w:iCs/>
        </w:rPr>
        <w:t>Environmental Pollution</w:t>
      </w:r>
      <w:r w:rsidRPr="00D36414">
        <w:rPr>
          <w:rFonts w:cstheme="minorHAnsi"/>
        </w:rPr>
        <w:t xml:space="preserve">, </w:t>
      </w:r>
      <w:r w:rsidRPr="00D36414">
        <w:rPr>
          <w:rFonts w:cstheme="minorHAnsi"/>
          <w:i/>
          <w:iCs/>
        </w:rPr>
        <w:t>120</w:t>
      </w:r>
      <w:r w:rsidRPr="00D36414">
        <w:rPr>
          <w:rFonts w:cstheme="minorHAnsi"/>
        </w:rPr>
        <w:t xml:space="preserve">(3), 647–658. </w:t>
      </w:r>
      <w:hyperlink r:id="rId1934" w:history="1">
        <w:r w:rsidRPr="00D36414">
          <w:rPr>
            <w:rStyle w:val="Hyperlink"/>
            <w:rFonts w:cstheme="minorHAnsi"/>
          </w:rPr>
          <w:t>https://doi.org/10.1016/S0269-7491(02)00186-0</w:t>
        </w:r>
      </w:hyperlink>
    </w:p>
    <w:p w14:paraId="587F032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isconti, P., Bakkenes, M., Baisero, D., Brooks, T., Butchart, S. H. M., Joppa, L., Alkemade, R., Marco, M. Di, Santini, L., Hoffmann, M., Maiorano, L., Pressey, R. L., Arponen, A., Boitani, L., Reside, A. E., Vuuren, D. van, &amp; Rondinini, C. (2016). Projecting global biodiversity indicators under future development scenarios. </w:t>
      </w:r>
      <w:r w:rsidRPr="00D36414">
        <w:rPr>
          <w:rFonts w:cstheme="minorHAnsi"/>
          <w:i/>
          <w:iCs/>
          <w:lang w:val="de-CH"/>
        </w:rPr>
        <w:t>Conservation Letters</w:t>
      </w:r>
      <w:r w:rsidRPr="00D36414">
        <w:rPr>
          <w:rFonts w:cstheme="minorHAnsi"/>
          <w:lang w:val="de-CH"/>
        </w:rPr>
        <w:t xml:space="preserve">, </w:t>
      </w:r>
      <w:r w:rsidRPr="00D36414">
        <w:rPr>
          <w:rFonts w:cstheme="minorHAnsi"/>
          <w:i/>
          <w:iCs/>
          <w:lang w:val="de-CH"/>
        </w:rPr>
        <w:t>9</w:t>
      </w:r>
      <w:r w:rsidRPr="00D36414">
        <w:rPr>
          <w:rFonts w:cstheme="minorHAnsi"/>
          <w:lang w:val="de-CH"/>
        </w:rPr>
        <w:t xml:space="preserve">(1), 5–13. </w:t>
      </w:r>
      <w:hyperlink r:id="rId1935" w:history="1">
        <w:r w:rsidRPr="00D36414">
          <w:rPr>
            <w:rStyle w:val="Hyperlink"/>
            <w:rFonts w:cstheme="minorHAnsi"/>
            <w:lang w:val="de-CH"/>
          </w:rPr>
          <w:t>https://doi.org/10.1111/conl.12159</w:t>
        </w:r>
      </w:hyperlink>
    </w:p>
    <w:p w14:paraId="1BA83E7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Vitasse, Y., Hoch, G., Randin, C. F., Lenz, A., Kollas, C., &amp; Körner, C. (2012). </w:t>
      </w:r>
      <w:r w:rsidRPr="00D36414">
        <w:rPr>
          <w:rFonts w:cstheme="minorHAnsi"/>
        </w:rPr>
        <w:t xml:space="preserve">Tree recruitment of European tree species at their current upper elevational limits in the Swiss Alps. </w:t>
      </w:r>
      <w:r w:rsidRPr="00D36414">
        <w:rPr>
          <w:rFonts w:cstheme="minorHAnsi"/>
          <w:i/>
          <w:iCs/>
        </w:rPr>
        <w:t>Journal of Biogeography</w:t>
      </w:r>
      <w:r w:rsidRPr="00D36414">
        <w:rPr>
          <w:rFonts w:cstheme="minorHAnsi"/>
        </w:rPr>
        <w:t xml:space="preserve">, </w:t>
      </w:r>
      <w:r w:rsidRPr="00D36414">
        <w:rPr>
          <w:rFonts w:cstheme="minorHAnsi"/>
          <w:i/>
          <w:iCs/>
        </w:rPr>
        <w:t>39</w:t>
      </w:r>
      <w:r w:rsidRPr="00D36414">
        <w:rPr>
          <w:rFonts w:cstheme="minorHAnsi"/>
        </w:rPr>
        <w:t xml:space="preserve">(8), 1439–1449. </w:t>
      </w:r>
      <w:hyperlink r:id="rId1936" w:history="1">
        <w:r w:rsidRPr="00D36414">
          <w:rPr>
            <w:rStyle w:val="Hyperlink"/>
            <w:rFonts w:cstheme="minorHAnsi"/>
          </w:rPr>
          <w:t>https://doi.org/10.1111/j.1365-2699.2012.02697.x</w:t>
        </w:r>
      </w:hyperlink>
    </w:p>
    <w:p w14:paraId="2071328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oigt, C. C., Popa-Lisseanu, A. G., Niermann, I., &amp; Kramer-Schadt, S. (2012). The catchment area of wind farms for European bats: A plea for international regulations. </w:t>
      </w:r>
      <w:r w:rsidRPr="00D36414">
        <w:rPr>
          <w:rFonts w:cstheme="minorHAnsi"/>
          <w:i/>
          <w:iCs/>
        </w:rPr>
        <w:t>Biological Conservation</w:t>
      </w:r>
      <w:r w:rsidRPr="00D36414">
        <w:rPr>
          <w:rFonts w:cstheme="minorHAnsi"/>
        </w:rPr>
        <w:t xml:space="preserve">, </w:t>
      </w:r>
      <w:r w:rsidRPr="00D36414">
        <w:rPr>
          <w:rFonts w:cstheme="minorHAnsi"/>
          <w:i/>
          <w:iCs/>
        </w:rPr>
        <w:t>153</w:t>
      </w:r>
      <w:r w:rsidRPr="00D36414">
        <w:rPr>
          <w:rFonts w:cstheme="minorHAnsi"/>
        </w:rPr>
        <w:t xml:space="preserve">, 80–86. </w:t>
      </w:r>
      <w:hyperlink r:id="rId1937" w:history="1">
        <w:r w:rsidRPr="00D36414">
          <w:rPr>
            <w:rStyle w:val="Hyperlink"/>
            <w:rFonts w:cstheme="minorHAnsi"/>
          </w:rPr>
          <w:t>https://doi.org/10.1016/j.biocon.2012.04.027</w:t>
        </w:r>
      </w:hyperlink>
    </w:p>
    <w:p w14:paraId="31AC099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Vompersky, S. E., Ivanov, A. I., Tsyganova, O. P., Valyaeva, N. A., Glukhova, T. V., Dubinin, A. I., Glukhov, A. I., &amp; Markelova, L. G. (1996). Bog organic soils and bogs of Russia and the carbon pool of their peat. </w:t>
      </w:r>
      <w:r w:rsidRPr="00D36414">
        <w:rPr>
          <w:rFonts w:cstheme="minorHAnsi"/>
          <w:i/>
          <w:iCs/>
          <w:color w:val="000000" w:themeColor="text1"/>
        </w:rPr>
        <w:t>Eurasian Soil Science</w:t>
      </w:r>
      <w:r w:rsidRPr="00D36414">
        <w:rPr>
          <w:rFonts w:cstheme="minorHAnsi"/>
          <w:color w:val="000000" w:themeColor="text1"/>
        </w:rPr>
        <w:t>, (28), 91–105.</w:t>
      </w:r>
    </w:p>
    <w:p w14:paraId="2FF971BA" w14:textId="77777777" w:rsidR="00ED7B7A" w:rsidRPr="00D36414" w:rsidRDefault="00ED7B7A" w:rsidP="00ED7B7A">
      <w:pPr>
        <w:spacing w:before="120"/>
        <w:ind w:left="567" w:hanging="567"/>
        <w:rPr>
          <w:rFonts w:cstheme="minorHAnsi"/>
          <w:color w:val="000000" w:themeColor="text1"/>
        </w:rPr>
      </w:pPr>
      <w:r w:rsidRPr="00D36414">
        <w:rPr>
          <w:rFonts w:cstheme="minorHAnsi"/>
          <w:color w:val="000000" w:themeColor="text1"/>
        </w:rPr>
        <w:t xml:space="preserve">Vompersky, S. E., Sirin, A. A., Sal’nikov, A. A., Tsyganova, O. P., &amp; Valyaeva, N. A. (2011). Estimation of forest cover extent over peatlands and paludified shallow-peat lands in Russia. </w:t>
      </w:r>
      <w:r w:rsidRPr="00D36414">
        <w:rPr>
          <w:rFonts w:cstheme="minorHAnsi"/>
          <w:i/>
          <w:iCs/>
          <w:color w:val="000000" w:themeColor="text1"/>
        </w:rPr>
        <w:t>Contemporary Problems of Ecology</w:t>
      </w:r>
      <w:r w:rsidRPr="00D36414">
        <w:rPr>
          <w:rFonts w:cstheme="minorHAnsi"/>
          <w:color w:val="000000" w:themeColor="text1"/>
        </w:rPr>
        <w:t xml:space="preserve">, </w:t>
      </w:r>
      <w:r w:rsidRPr="00D36414">
        <w:rPr>
          <w:rFonts w:cstheme="minorHAnsi"/>
          <w:i/>
          <w:iCs/>
          <w:color w:val="000000" w:themeColor="text1"/>
        </w:rPr>
        <w:t>4</w:t>
      </w:r>
      <w:r w:rsidRPr="00D36414">
        <w:rPr>
          <w:rFonts w:cstheme="minorHAnsi"/>
          <w:color w:val="000000" w:themeColor="text1"/>
        </w:rPr>
        <w:t xml:space="preserve">(7), 734–741. </w:t>
      </w:r>
      <w:hyperlink r:id="rId1938" w:history="1">
        <w:r w:rsidRPr="00D36414">
          <w:rPr>
            <w:rStyle w:val="Hyperlink"/>
            <w:rFonts w:cstheme="minorHAnsi"/>
          </w:rPr>
          <w:t>http://doi.org/10.1134/S1995425511070058</w:t>
        </w:r>
      </w:hyperlink>
    </w:p>
    <w:p w14:paraId="0F8CAE10" w14:textId="77777777" w:rsidR="00ED7B7A" w:rsidRPr="00D36414" w:rsidRDefault="00ED7B7A" w:rsidP="00ED7B7A">
      <w:pPr>
        <w:spacing w:before="120"/>
        <w:ind w:left="567" w:hanging="567"/>
        <w:rPr>
          <w:rFonts w:cstheme="minorHAnsi"/>
          <w:color w:val="000000" w:themeColor="text1"/>
        </w:rPr>
      </w:pPr>
      <w:r w:rsidRPr="00D36414">
        <w:rPr>
          <w:rFonts w:cstheme="minorHAnsi"/>
          <w:color w:val="000000" w:themeColor="text1"/>
        </w:rPr>
        <w:t xml:space="preserve">Vompersky, S. E., Sirin, A. A., Tsyganova, O. P., Valyaeva, N. A., &amp; Maykov, D. A. (2005). Mires and paludified lands of Russia: an attempt to analyse the spatial distribution and diversity. </w:t>
      </w:r>
      <w:r w:rsidRPr="00D36414">
        <w:rPr>
          <w:rFonts w:cstheme="minorHAnsi"/>
          <w:i/>
          <w:iCs/>
          <w:color w:val="000000" w:themeColor="text1"/>
        </w:rPr>
        <w:t>Izvestiya RAN, Seriya Geografi Cheskaya</w:t>
      </w:r>
      <w:r w:rsidRPr="00D36414">
        <w:rPr>
          <w:rFonts w:cstheme="minorHAnsi"/>
          <w:i/>
          <w:color w:val="000000" w:themeColor="text1"/>
        </w:rPr>
        <w:t>, 5,</w:t>
      </w:r>
      <w:r w:rsidRPr="00D36414">
        <w:rPr>
          <w:rFonts w:cstheme="minorHAnsi"/>
          <w:color w:val="000000" w:themeColor="text1"/>
        </w:rPr>
        <w:t xml:space="preserve"> 21–33.</w:t>
      </w:r>
    </w:p>
    <w:p w14:paraId="22FE45D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olvenko, I. V. (2014). The new large database of the Russian bottom trawl surveys in the far eastern seas and the North Pacific Ocean in 1977-2010. </w:t>
      </w:r>
      <w:r w:rsidRPr="00D36414">
        <w:rPr>
          <w:rFonts w:cstheme="minorHAnsi"/>
          <w:i/>
          <w:iCs/>
        </w:rPr>
        <w:t>International Journal of Environmental Monitoring and Analysis</w:t>
      </w:r>
      <w:r w:rsidRPr="00D36414">
        <w:rPr>
          <w:rFonts w:cstheme="minorHAnsi"/>
        </w:rPr>
        <w:t xml:space="preserve">, </w:t>
      </w:r>
      <w:r w:rsidRPr="00D36414">
        <w:rPr>
          <w:rFonts w:cstheme="minorHAnsi"/>
          <w:i/>
          <w:iCs/>
        </w:rPr>
        <w:t>2</w:t>
      </w:r>
      <w:r w:rsidRPr="00D36414">
        <w:rPr>
          <w:rFonts w:cstheme="minorHAnsi"/>
        </w:rPr>
        <w:t xml:space="preserve">(6), 302–312. </w:t>
      </w:r>
      <w:hyperlink r:id="rId1939" w:history="1">
        <w:r w:rsidRPr="00D36414">
          <w:rPr>
            <w:rStyle w:val="Hyperlink"/>
            <w:rFonts w:cstheme="minorHAnsi"/>
          </w:rPr>
          <w:t>https://doi.org/10.11648/j.ijema.20140206.12</w:t>
        </w:r>
      </w:hyperlink>
    </w:p>
    <w:p w14:paraId="0FCA6BD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lang w:val="de-CH"/>
        </w:rPr>
        <w:t xml:space="preserve">von Hertzen L, Hanski I, &amp; Haahtela T. 2011. </w:t>
      </w:r>
      <w:r w:rsidRPr="00D36414">
        <w:rPr>
          <w:rFonts w:cstheme="minorHAnsi"/>
          <w:color w:val="000000" w:themeColor="text1"/>
        </w:rPr>
        <w:t xml:space="preserve">Natural immunity: Biodiversity loss and inflammatory diseases are two global megatrends that might be related. </w:t>
      </w:r>
      <w:r w:rsidRPr="00D36414">
        <w:rPr>
          <w:rFonts w:cstheme="minorHAnsi"/>
          <w:i/>
          <w:color w:val="000000" w:themeColor="text1"/>
        </w:rPr>
        <w:t>EMBO Reports, 12,</w:t>
      </w:r>
      <w:r w:rsidRPr="00D36414">
        <w:rPr>
          <w:rFonts w:cstheme="minorHAnsi"/>
          <w:color w:val="000000" w:themeColor="text1"/>
        </w:rPr>
        <w:t xml:space="preserve"> 1089–1093. </w:t>
      </w:r>
      <w:hyperlink r:id="rId1940" w:history="1">
        <w:r w:rsidRPr="00D36414">
          <w:rPr>
            <w:rStyle w:val="Hyperlink"/>
            <w:rFonts w:cstheme="minorHAnsi"/>
            <w:bCs/>
          </w:rPr>
          <w:t>https://doi.org/10.1038/embor.2011.195</w:t>
        </w:r>
      </w:hyperlink>
    </w:p>
    <w:p w14:paraId="639851C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örösmarty, C. J., McIntyre, P. B., Gessner, M. O., Dudgeon, D., Prusevich, A., Green, P., Glidden, S., Bunn, S. E., Sullivan, C. A, Liermann, C. R., &amp; Davies, P. M. (2010). Global threats to human water security and river biodiversity. </w:t>
      </w:r>
      <w:r w:rsidRPr="00D36414">
        <w:rPr>
          <w:rFonts w:cstheme="minorHAnsi"/>
          <w:i/>
          <w:iCs/>
        </w:rPr>
        <w:t>Nature</w:t>
      </w:r>
      <w:r w:rsidRPr="00D36414">
        <w:rPr>
          <w:rFonts w:cstheme="minorHAnsi"/>
        </w:rPr>
        <w:t xml:space="preserve">, </w:t>
      </w:r>
      <w:r w:rsidRPr="00D36414">
        <w:rPr>
          <w:rFonts w:cstheme="minorHAnsi"/>
          <w:i/>
          <w:iCs/>
        </w:rPr>
        <w:t>467</w:t>
      </w:r>
      <w:r w:rsidRPr="00D36414">
        <w:rPr>
          <w:rFonts w:cstheme="minorHAnsi"/>
        </w:rPr>
        <w:t xml:space="preserve">(7315), 555–561. </w:t>
      </w:r>
      <w:hyperlink r:id="rId1941" w:history="1">
        <w:r w:rsidRPr="00D36414">
          <w:rPr>
            <w:rStyle w:val="Hyperlink"/>
            <w:rFonts w:cstheme="minorHAnsi"/>
          </w:rPr>
          <w:t>https://doi.org/10.1038/nature09549</w:t>
        </w:r>
      </w:hyperlink>
    </w:p>
    <w:p w14:paraId="65851E7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rahnakis, M., Janišová, M., Rūsiņa, S., Török, P., Venn, S., &amp; Dengler, J. (2013). The European dry grassland group (EDGG): stewarding Europe’s most diverse habitat type. In </w:t>
      </w:r>
      <w:r w:rsidRPr="00D36414">
        <w:rPr>
          <w:rFonts w:cstheme="minorHAnsi"/>
          <w:i/>
          <w:iCs/>
        </w:rPr>
        <w:t>Steppenlebensräume Europas–Gefährdung, Erhaltungsmaßnahmen und Schutz [Europe's steppe habitats – threats, conservation measures and protection]</w:t>
      </w:r>
      <w:r w:rsidRPr="00D36414">
        <w:rPr>
          <w:rFonts w:cstheme="minorHAnsi"/>
        </w:rPr>
        <w:t xml:space="preserve"> (pp. 417–434). </w:t>
      </w:r>
    </w:p>
    <w:p w14:paraId="3EEFCF9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Vyaznikova, K. S. [Вязникова, К.С.]. (2014). Влияние хозяйств марикультуры приморского гребешка на химико-экологическое состояние прибрежных акваторий [The impact of mariculture scallop farming on the chemical and ecological status of coastal waters]. In G. N. Kim, I. N. Kim, N. V. Dementyev, V. V. Barinov, E. N. Baklanov, &amp; S. G. Volodina [Г. Н. Ким, И. Н. Ким, Н. В. Дементьева, В. В. Баринов, Е. Н. Бакланов, &amp; С. Г. Володина] (Eds.), </w:t>
      </w:r>
      <w:r w:rsidRPr="00D36414">
        <w:rPr>
          <w:rFonts w:cstheme="minorHAnsi"/>
          <w:i/>
          <w:iCs/>
          <w:lang w:val="ru-RU"/>
        </w:rPr>
        <w:t xml:space="preserve">Актуальные проблемы освоения биологических ресурсов Мирового океана. Материалы III Международной </w:t>
      </w:r>
      <w:r w:rsidRPr="00D36414">
        <w:rPr>
          <w:rFonts w:cstheme="minorHAnsi"/>
          <w:i/>
          <w:iCs/>
          <w:lang w:val="ru-RU"/>
        </w:rPr>
        <w:lastRenderedPageBreak/>
        <w:t>научно-технической конференции (Владивосток, 27-29 мая 2014 года) [</w:t>
      </w:r>
      <w:r w:rsidRPr="00D36414">
        <w:rPr>
          <w:rFonts w:cstheme="minorHAnsi"/>
          <w:i/>
          <w:iCs/>
        </w:rPr>
        <w:t>Actual</w:t>
      </w:r>
      <w:r w:rsidRPr="00D36414">
        <w:rPr>
          <w:rFonts w:cstheme="minorHAnsi"/>
          <w:i/>
          <w:iCs/>
          <w:lang w:val="ru-RU"/>
        </w:rPr>
        <w:t xml:space="preserve"> </w:t>
      </w:r>
      <w:r w:rsidRPr="00D36414">
        <w:rPr>
          <w:rFonts w:cstheme="minorHAnsi"/>
          <w:i/>
          <w:iCs/>
        </w:rPr>
        <w:t>problems</w:t>
      </w:r>
      <w:r w:rsidRPr="00D36414">
        <w:rPr>
          <w:rFonts w:cstheme="minorHAnsi"/>
          <w:i/>
          <w:iCs/>
          <w:lang w:val="ru-RU"/>
        </w:rPr>
        <w:t xml:space="preserve"> </w:t>
      </w:r>
      <w:r w:rsidRPr="00D36414">
        <w:rPr>
          <w:rFonts w:cstheme="minorHAnsi"/>
          <w:i/>
          <w:iCs/>
        </w:rPr>
        <w:t>of</w:t>
      </w:r>
      <w:r w:rsidRPr="00D36414">
        <w:rPr>
          <w:rFonts w:cstheme="minorHAnsi"/>
          <w:i/>
          <w:iCs/>
          <w:lang w:val="ru-RU"/>
        </w:rPr>
        <w:t xml:space="preserve"> </w:t>
      </w:r>
      <w:r w:rsidRPr="00D36414">
        <w:rPr>
          <w:rFonts w:cstheme="minorHAnsi"/>
          <w:i/>
          <w:iCs/>
        </w:rPr>
        <w:t>the</w:t>
      </w:r>
      <w:r w:rsidRPr="00D36414">
        <w:rPr>
          <w:rFonts w:cstheme="minorHAnsi"/>
          <w:i/>
          <w:iCs/>
          <w:lang w:val="ru-RU"/>
        </w:rPr>
        <w:t xml:space="preserve"> </w:t>
      </w:r>
      <w:r w:rsidRPr="00D36414">
        <w:rPr>
          <w:rFonts w:cstheme="minorHAnsi"/>
          <w:i/>
          <w:iCs/>
        </w:rPr>
        <w:t>world</w:t>
      </w:r>
      <w:r w:rsidRPr="00D36414">
        <w:rPr>
          <w:rFonts w:cstheme="minorHAnsi"/>
          <w:i/>
          <w:iCs/>
          <w:lang w:val="ru-RU"/>
        </w:rPr>
        <w:t xml:space="preserve"> </w:t>
      </w:r>
      <w:r w:rsidRPr="00D36414">
        <w:rPr>
          <w:rFonts w:cstheme="minorHAnsi"/>
          <w:i/>
          <w:iCs/>
        </w:rPr>
        <w:t>ocean</w:t>
      </w:r>
      <w:r w:rsidRPr="00D36414">
        <w:rPr>
          <w:rFonts w:cstheme="minorHAnsi"/>
          <w:i/>
          <w:iCs/>
          <w:lang w:val="ru-RU"/>
        </w:rPr>
        <w:t xml:space="preserve"> </w:t>
      </w:r>
      <w:r w:rsidRPr="00D36414">
        <w:rPr>
          <w:rFonts w:cstheme="minorHAnsi"/>
          <w:i/>
          <w:iCs/>
        </w:rPr>
        <w:t>biological</w:t>
      </w:r>
      <w:r w:rsidRPr="00D36414">
        <w:rPr>
          <w:rFonts w:cstheme="minorHAnsi"/>
          <w:i/>
          <w:iCs/>
          <w:lang w:val="ru-RU"/>
        </w:rPr>
        <w:t xml:space="preserve"> </w:t>
      </w:r>
      <w:r w:rsidRPr="00D36414">
        <w:rPr>
          <w:rFonts w:cstheme="minorHAnsi"/>
          <w:i/>
          <w:iCs/>
        </w:rPr>
        <w:t>resource</w:t>
      </w:r>
      <w:r w:rsidRPr="00D36414">
        <w:rPr>
          <w:rFonts w:cstheme="minorHAnsi"/>
          <w:i/>
          <w:iCs/>
          <w:lang w:val="ru-RU"/>
        </w:rPr>
        <w:t xml:space="preserve"> </w:t>
      </w:r>
      <w:r w:rsidRPr="00D36414">
        <w:rPr>
          <w:rFonts w:cstheme="minorHAnsi"/>
          <w:i/>
          <w:iCs/>
        </w:rPr>
        <w:t>use</w:t>
      </w:r>
      <w:r w:rsidRPr="00D36414">
        <w:rPr>
          <w:rFonts w:cstheme="minorHAnsi"/>
          <w:i/>
          <w:iCs/>
          <w:lang w:val="ru-RU"/>
        </w:rPr>
        <w:t xml:space="preserve">. </w:t>
      </w:r>
      <w:r w:rsidRPr="00D36414">
        <w:rPr>
          <w:rFonts w:cstheme="minorHAnsi"/>
          <w:i/>
          <w:iCs/>
        </w:rPr>
        <w:t>Proceedings of the 3rd International Scientific and Technical Conference (Vladivostok, 27-29 May, 2014)]</w:t>
      </w:r>
      <w:r w:rsidRPr="00D36414">
        <w:rPr>
          <w:rFonts w:cstheme="minorHAnsi"/>
        </w:rPr>
        <w:t xml:space="preserve"> (pp. 65–67). Vladivostok, Russian Federation: Far Eastern State Technical Fisheries University.</w:t>
      </w:r>
    </w:p>
    <w:p w14:paraId="10FCC64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gner, C., &amp; Adrian, R. (2011). Consequences of changes in thermal regime for plankton diversity and trait composition in a polymictic lake: A matter of temporal scale. </w:t>
      </w:r>
      <w:r w:rsidRPr="00D36414">
        <w:rPr>
          <w:rFonts w:cstheme="minorHAnsi"/>
          <w:i/>
          <w:iCs/>
        </w:rPr>
        <w:t>Freshwater Biology</w:t>
      </w:r>
      <w:r w:rsidRPr="00D36414">
        <w:rPr>
          <w:rFonts w:cstheme="minorHAnsi"/>
        </w:rPr>
        <w:t xml:space="preserve">, </w:t>
      </w:r>
      <w:r w:rsidRPr="00D36414">
        <w:rPr>
          <w:rFonts w:cstheme="minorHAnsi"/>
          <w:i/>
          <w:iCs/>
        </w:rPr>
        <w:t>56</w:t>
      </w:r>
      <w:r w:rsidRPr="00D36414">
        <w:rPr>
          <w:rFonts w:cstheme="minorHAnsi"/>
        </w:rPr>
        <w:t xml:space="preserve">(10), 1949–1961. </w:t>
      </w:r>
      <w:hyperlink r:id="rId1942" w:history="1">
        <w:r w:rsidRPr="00D36414">
          <w:rPr>
            <w:rStyle w:val="Hyperlink"/>
            <w:rFonts w:cstheme="minorHAnsi"/>
          </w:rPr>
          <w:t>https://doi.org/10.1111/j.1365-2427.2011.02623.x</w:t>
        </w:r>
      </w:hyperlink>
    </w:p>
    <w:p w14:paraId="4C50530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gner, N., Mingo, V., Schulte, U., &amp; Lötters, S. (2015). Risk evaluation of pesticide use to protected European reptile species. </w:t>
      </w:r>
      <w:r w:rsidRPr="00D36414">
        <w:rPr>
          <w:rFonts w:cstheme="minorHAnsi"/>
          <w:i/>
          <w:iCs/>
        </w:rPr>
        <w:t>Biological Conservation</w:t>
      </w:r>
      <w:r w:rsidRPr="00D36414">
        <w:rPr>
          <w:rFonts w:cstheme="minorHAnsi"/>
        </w:rPr>
        <w:t xml:space="preserve">, </w:t>
      </w:r>
      <w:r w:rsidRPr="00D36414">
        <w:rPr>
          <w:rFonts w:cstheme="minorHAnsi"/>
          <w:i/>
          <w:iCs/>
        </w:rPr>
        <w:t>191</w:t>
      </w:r>
      <w:r w:rsidRPr="00D36414">
        <w:rPr>
          <w:rFonts w:cstheme="minorHAnsi"/>
        </w:rPr>
        <w:t xml:space="preserve">, 667–673. </w:t>
      </w:r>
      <w:hyperlink r:id="rId1943" w:history="1">
        <w:r w:rsidRPr="00D36414">
          <w:rPr>
            <w:rStyle w:val="Hyperlink"/>
            <w:rFonts w:cstheme="minorHAnsi"/>
          </w:rPr>
          <w:t>https://doi.org/10.1016/j.biocon.2015.08.002</w:t>
        </w:r>
      </w:hyperlink>
    </w:p>
    <w:p w14:paraId="408D682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Walker, D. A., Raynolds, M. K., Daniëls, F. J. A., Einarsson, E., Elvebakk, A., Gould, W., Katenin, A. E., Kholod, S. S., Markon, C. J., Melnikov, E. S., Moskalenko, N. G., Talbot, S. S., &amp; Yurtsev, B. A. (2005). The Circumpolar Arctic vegetation map. </w:t>
      </w:r>
      <w:r w:rsidRPr="00D36414">
        <w:rPr>
          <w:rFonts w:cstheme="minorHAnsi"/>
          <w:i/>
          <w:color w:val="000000" w:themeColor="text1"/>
        </w:rPr>
        <w:t>Journal of Vegetation Science, 16</w:t>
      </w:r>
      <w:r w:rsidRPr="00D36414">
        <w:rPr>
          <w:rFonts w:cstheme="minorHAnsi"/>
          <w:color w:val="000000" w:themeColor="text1"/>
        </w:rPr>
        <w:t xml:space="preserve">(3), 267-282. </w:t>
      </w:r>
      <w:hyperlink r:id="rId1944" w:history="1">
        <w:r w:rsidRPr="00D36414">
          <w:rPr>
            <w:rStyle w:val="Hyperlink"/>
            <w:rFonts w:cstheme="minorHAnsi"/>
          </w:rPr>
          <w:t>https://doi.org/10.1111/j.1654-1103.2005.tb02365.x</w:t>
        </w:r>
      </w:hyperlink>
    </w:p>
    <w:p w14:paraId="0BE1F77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lker, M. D., Wahren, H. C., Hollister, R. D., Henry, G. H. R., Ahlquist, L. E., Alatalo, J. M., Bret-Harte, M. S., Calef, M. P., Callaghan, T. V., Carroll, A. B., Epstein, H. E., Jonsdottir, I. S., Klein, J. A., Manusson, B., Molau, U., Oberbaur, S. F., Rewa, S. P., Robinson, C. H., Shaver, G. R., Suding, K. N., Thompson, C. C., Tolvanen, A., Totland, O., Turner, P. L., Tweedie, C. E., Webber, P. J., &amp; Wookey, P. A. (2006). Plant community responses to experimental warming across the tundra biom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3</w:t>
      </w:r>
      <w:r w:rsidRPr="00D36414">
        <w:rPr>
          <w:rFonts w:cstheme="minorHAnsi"/>
        </w:rPr>
        <w:t xml:space="preserve">(5), 1342–1346. </w:t>
      </w:r>
      <w:hyperlink r:id="rId1945" w:history="1">
        <w:r w:rsidRPr="00D36414">
          <w:rPr>
            <w:rStyle w:val="Hyperlink"/>
            <w:rFonts w:cstheme="minorHAnsi"/>
          </w:rPr>
          <w:t>https://doi.org/10.1073/pnas.0503198103</w:t>
        </w:r>
      </w:hyperlink>
    </w:p>
    <w:p w14:paraId="76DE57E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WallisDeVries, M. F., Noordijk, J., Colijn, E. O., Smit, J. T., &amp; Veling, K. (2016). Contrasting responses of insect communities to grazing intensity in lowland heathlands. </w:t>
      </w:r>
      <w:r w:rsidRPr="00D36414">
        <w:rPr>
          <w:rFonts w:cstheme="minorHAnsi"/>
          <w:i/>
          <w:iCs/>
          <w:color w:val="000000" w:themeColor="text1"/>
          <w:lang w:val="ru-RU"/>
        </w:rPr>
        <w:t>Agriculture, Ecosystems &amp; Environment</w:t>
      </w:r>
      <w:r w:rsidRPr="00D36414">
        <w:rPr>
          <w:rFonts w:cstheme="minorHAnsi"/>
          <w:color w:val="000000" w:themeColor="text1"/>
          <w:lang w:val="ru-RU"/>
        </w:rPr>
        <w:t xml:space="preserve">, </w:t>
      </w:r>
      <w:r w:rsidRPr="00D36414">
        <w:rPr>
          <w:rFonts w:cstheme="minorHAnsi"/>
          <w:i/>
          <w:iCs/>
          <w:color w:val="000000" w:themeColor="text1"/>
          <w:lang w:val="ru-RU"/>
        </w:rPr>
        <w:t>234</w:t>
      </w:r>
      <w:r w:rsidRPr="00D36414">
        <w:rPr>
          <w:rFonts w:cstheme="minorHAnsi"/>
          <w:color w:val="000000" w:themeColor="text1"/>
          <w:lang w:val="ru-RU"/>
        </w:rPr>
        <w:t xml:space="preserve">, 72–80. </w:t>
      </w:r>
      <w:hyperlink r:id="rId1946" w:history="1">
        <w:r w:rsidRPr="00D36414">
          <w:rPr>
            <w:rStyle w:val="Hyperlink"/>
            <w:rFonts w:cstheme="minorHAnsi"/>
            <w:lang w:val="ru-RU"/>
          </w:rPr>
          <w:t>http://doi.org/10.1016/j.agee.2016.04.012</w:t>
        </w:r>
      </w:hyperlink>
    </w:p>
    <w:p w14:paraId="4ADF3F6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smund, N., Göbel, J., &amp; Bodungen, B. v. (2008). 100-years-changes in the phytoplankton community of Kiel Bight (Baltic Sea). </w:t>
      </w:r>
      <w:r w:rsidRPr="00D36414">
        <w:rPr>
          <w:rFonts w:cstheme="minorHAnsi"/>
          <w:i/>
          <w:iCs/>
        </w:rPr>
        <w:t>Journal of Marine Systems</w:t>
      </w:r>
      <w:r w:rsidRPr="00D36414">
        <w:rPr>
          <w:rFonts w:cstheme="minorHAnsi"/>
        </w:rPr>
        <w:t xml:space="preserve">, </w:t>
      </w:r>
      <w:r w:rsidRPr="00D36414">
        <w:rPr>
          <w:rFonts w:cstheme="minorHAnsi"/>
          <w:i/>
          <w:iCs/>
        </w:rPr>
        <w:t>73</w:t>
      </w:r>
      <w:r w:rsidRPr="00D36414">
        <w:rPr>
          <w:rFonts w:cstheme="minorHAnsi"/>
        </w:rPr>
        <w:t xml:space="preserve">(3–4), 300–322. </w:t>
      </w:r>
      <w:hyperlink r:id="rId1947" w:history="1">
        <w:r w:rsidRPr="00D36414">
          <w:rPr>
            <w:rStyle w:val="Hyperlink"/>
            <w:rFonts w:cstheme="minorHAnsi"/>
          </w:rPr>
          <w:t>https://doi.org/10.1016/j.jmarsys.2006.09.009</w:t>
        </w:r>
      </w:hyperlink>
      <w:r w:rsidRPr="00D36414">
        <w:rPr>
          <w:rFonts w:cstheme="minorHAnsi"/>
        </w:rPr>
        <w:t xml:space="preserve"> </w:t>
      </w:r>
    </w:p>
    <w:p w14:paraId="7190A12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ssmann, P., Duarte, C. M., Agusti, S., &amp; Sejr, M. K. (2011). Footprints of climate change in the Arctic marine ecosystem. </w:t>
      </w:r>
      <w:r w:rsidRPr="00D36414">
        <w:rPr>
          <w:rFonts w:cstheme="minorHAnsi"/>
          <w:i/>
          <w:iCs/>
        </w:rPr>
        <w:t>Global Change Biology</w:t>
      </w:r>
      <w:r w:rsidRPr="00D36414">
        <w:rPr>
          <w:rFonts w:cstheme="minorHAnsi"/>
        </w:rPr>
        <w:t xml:space="preserve">, </w:t>
      </w:r>
      <w:r w:rsidRPr="00D36414">
        <w:rPr>
          <w:rFonts w:cstheme="minorHAnsi"/>
          <w:i/>
          <w:iCs/>
        </w:rPr>
        <w:t>17</w:t>
      </w:r>
      <w:r w:rsidRPr="00D36414">
        <w:rPr>
          <w:rFonts w:cstheme="minorHAnsi"/>
        </w:rPr>
        <w:t xml:space="preserve">(2), 1235–1249. </w:t>
      </w:r>
      <w:hyperlink r:id="rId1948" w:history="1">
        <w:r w:rsidRPr="00D36414">
          <w:rPr>
            <w:rStyle w:val="Hyperlink"/>
            <w:rFonts w:cstheme="minorHAnsi"/>
          </w:rPr>
          <w:t>https://doi.org/10.1111/j.1365-2486.2010.02311.x</w:t>
        </w:r>
      </w:hyperlink>
    </w:p>
    <w:p w14:paraId="5482E7E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Wassmann, P., Kosobokova, K. N., Slagstad, D., Drinkwater, K. F., Hopcroft, R. R., Moore, S. E., </w:t>
      </w:r>
      <w:r w:rsidRPr="00D36414">
        <w:rPr>
          <w:rFonts w:cstheme="minorHAnsi"/>
        </w:rPr>
        <w:t xml:space="preserve">Ellingsen, I., Nelson, R. J., Carmack, E., Popova, E., &amp; Berge, J. (2015). The contiguous domains of Arctic Ocean advection: Trails of life and death. </w:t>
      </w:r>
      <w:r w:rsidRPr="00D36414">
        <w:rPr>
          <w:rFonts w:cstheme="minorHAnsi"/>
          <w:i/>
          <w:iCs/>
        </w:rPr>
        <w:t>Progress in Oceanography</w:t>
      </w:r>
      <w:r w:rsidRPr="00D36414">
        <w:rPr>
          <w:rFonts w:cstheme="minorHAnsi"/>
        </w:rPr>
        <w:t xml:space="preserve">, </w:t>
      </w:r>
      <w:r w:rsidRPr="00D36414">
        <w:rPr>
          <w:rFonts w:cstheme="minorHAnsi"/>
          <w:i/>
          <w:iCs/>
        </w:rPr>
        <w:t>139</w:t>
      </w:r>
      <w:r w:rsidRPr="00D36414">
        <w:rPr>
          <w:rFonts w:cstheme="minorHAnsi"/>
        </w:rPr>
        <w:t xml:space="preserve">, 42–65. </w:t>
      </w:r>
      <w:hyperlink r:id="rId1949" w:history="1">
        <w:r w:rsidRPr="00D36414">
          <w:rPr>
            <w:rStyle w:val="Hyperlink"/>
            <w:rFonts w:cstheme="minorHAnsi"/>
          </w:rPr>
          <w:t>https://doi.org/10.1016/j.pocean.2015.06.011</w:t>
        </w:r>
      </w:hyperlink>
    </w:p>
    <w:p w14:paraId="3D074C4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tson, M., Wilson, J. M., Koshkin, M., Sherbakov, B., Karpov, F., &amp; Gavrilov, A. (2006). Nest survival and productivity of the critically endangered sociable lapwing </w:t>
      </w:r>
      <w:r w:rsidRPr="00D36414">
        <w:rPr>
          <w:rFonts w:cstheme="minorHAnsi"/>
          <w:i/>
        </w:rPr>
        <w:t>Vanellus gregarious</w:t>
      </w:r>
      <w:r w:rsidRPr="00D36414">
        <w:rPr>
          <w:rFonts w:cstheme="minorHAnsi"/>
        </w:rPr>
        <w:t xml:space="preserve">. </w:t>
      </w:r>
      <w:r w:rsidRPr="00D36414">
        <w:rPr>
          <w:rFonts w:cstheme="minorHAnsi"/>
          <w:i/>
        </w:rPr>
        <w:t>Ibis, 148</w:t>
      </w:r>
      <w:r w:rsidRPr="00D36414">
        <w:rPr>
          <w:rFonts w:cstheme="minorHAnsi"/>
        </w:rPr>
        <w:t xml:space="preserve">(3), 489–502. </w:t>
      </w:r>
      <w:hyperlink r:id="rId1950" w:history="1">
        <w:r w:rsidRPr="00D36414">
          <w:rPr>
            <w:rStyle w:val="Hyperlink"/>
            <w:rFonts w:cstheme="minorHAnsi"/>
          </w:rPr>
          <w:t>https://doi.org/10.1111/j.1474-919X.2006.00555.x</w:t>
        </w:r>
      </w:hyperlink>
    </w:p>
    <w:p w14:paraId="5C0624F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atson, R. A., &amp; Morato, T. (2013). Fishing down the deep: Accounting for within-species changes in depth of fishing. </w:t>
      </w:r>
      <w:r w:rsidRPr="00D36414">
        <w:rPr>
          <w:rFonts w:cstheme="minorHAnsi"/>
          <w:i/>
          <w:iCs/>
        </w:rPr>
        <w:t>Fisheries Research</w:t>
      </w:r>
      <w:r w:rsidRPr="00D36414">
        <w:rPr>
          <w:rFonts w:cstheme="minorHAnsi"/>
        </w:rPr>
        <w:t xml:space="preserve">, </w:t>
      </w:r>
      <w:r w:rsidRPr="00D36414">
        <w:rPr>
          <w:rFonts w:cstheme="minorHAnsi"/>
          <w:i/>
          <w:iCs/>
        </w:rPr>
        <w:t>140</w:t>
      </w:r>
      <w:r w:rsidRPr="00D36414">
        <w:rPr>
          <w:rFonts w:cstheme="minorHAnsi"/>
        </w:rPr>
        <w:t xml:space="preserve">, 63–65. </w:t>
      </w:r>
      <w:hyperlink r:id="rId1951" w:history="1">
        <w:r w:rsidRPr="00D36414">
          <w:rPr>
            <w:rStyle w:val="Hyperlink"/>
            <w:rFonts w:cstheme="minorHAnsi"/>
          </w:rPr>
          <w:t>https://doi.org/10.1016/j.fishres.2012.12.004</w:t>
        </w:r>
      </w:hyperlink>
    </w:p>
    <w:p w14:paraId="72C439F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Webb, N. R. (1986). </w:t>
      </w:r>
      <w:r w:rsidRPr="00D36414">
        <w:rPr>
          <w:rFonts w:cstheme="minorHAnsi"/>
          <w:i/>
          <w:iCs/>
          <w:color w:val="000000" w:themeColor="text1"/>
        </w:rPr>
        <w:t>Heathlands</w:t>
      </w:r>
      <w:r w:rsidRPr="00D36414">
        <w:rPr>
          <w:rFonts w:cstheme="minorHAnsi"/>
          <w:color w:val="000000" w:themeColor="text1"/>
        </w:rPr>
        <w:t>. London, UK: Collins.</w:t>
      </w:r>
    </w:p>
    <w:p w14:paraId="6CF1BC8F" w14:textId="77777777" w:rsidR="00ED7B7A" w:rsidRPr="00D36414" w:rsidRDefault="00ED7B7A" w:rsidP="00ED7B7A">
      <w:pPr>
        <w:spacing w:before="120"/>
        <w:ind w:left="567" w:hanging="567"/>
        <w:rPr>
          <w:rFonts w:cstheme="minorHAnsi"/>
          <w:i/>
          <w:iCs/>
        </w:rPr>
      </w:pPr>
      <w:r w:rsidRPr="00D36414">
        <w:rPr>
          <w:rFonts w:cstheme="minorHAnsi"/>
          <w:iCs/>
        </w:rPr>
        <w:t xml:space="preserve">Webb, N. R. (1998). History and ecology of European heathlands. </w:t>
      </w:r>
      <w:r w:rsidRPr="00D36414">
        <w:rPr>
          <w:rFonts w:cstheme="minorHAnsi"/>
          <w:i/>
          <w:iCs/>
        </w:rPr>
        <w:t>Transactions of the Suffolk Naturalists Society, 34.</w:t>
      </w:r>
    </w:p>
    <w:p w14:paraId="10DB9A63" w14:textId="77777777" w:rsidR="00ED7B7A" w:rsidRPr="00D36414" w:rsidRDefault="00ED7B7A" w:rsidP="00ED7B7A">
      <w:pPr>
        <w:spacing w:before="120"/>
        <w:ind w:left="567" w:hanging="567"/>
        <w:rPr>
          <w:rFonts w:cstheme="minorHAnsi"/>
        </w:rPr>
      </w:pPr>
      <w:r w:rsidRPr="00D36414">
        <w:rPr>
          <w:rFonts w:cstheme="minorHAnsi"/>
          <w:color w:val="000000" w:themeColor="text1"/>
        </w:rPr>
        <w:lastRenderedPageBreak/>
        <w:t xml:space="preserve">Webb, J. R., Drewitt, A. L., &amp; Measures, G. H. (2010). </w:t>
      </w:r>
      <w:r w:rsidRPr="00D36414">
        <w:rPr>
          <w:rFonts w:cstheme="minorHAnsi"/>
          <w:i/>
          <w:iCs/>
          <w:color w:val="000000" w:themeColor="text1"/>
        </w:rPr>
        <w:t>Managing for species: Integrating the needs of England’s priority species into habitat management. Part 1 Report. Natural England Research Reports, Number 024.</w:t>
      </w:r>
      <w:r w:rsidRPr="00D36414">
        <w:rPr>
          <w:rFonts w:cstheme="minorHAnsi"/>
          <w:color w:val="000000" w:themeColor="text1"/>
        </w:rPr>
        <w:t xml:space="preserve"> Sheffield, UK: Natural England. Retrieved from </w:t>
      </w:r>
      <w:hyperlink r:id="rId1952" w:history="1">
        <w:r w:rsidRPr="00D36414">
          <w:rPr>
            <w:rStyle w:val="Hyperlink"/>
            <w:rFonts w:cstheme="minorHAnsi"/>
          </w:rPr>
          <w:t>http://publications.naturalengland.org.uk/file/61078</w:t>
        </w:r>
      </w:hyperlink>
    </w:p>
    <w:p w14:paraId="53BE72BF" w14:textId="77777777" w:rsidR="00ED7B7A" w:rsidRPr="00D36414" w:rsidRDefault="00ED7B7A" w:rsidP="00ED7B7A">
      <w:pPr>
        <w:spacing w:before="120"/>
        <w:ind w:left="567" w:hanging="567"/>
        <w:rPr>
          <w:rFonts w:cstheme="minorHAnsi"/>
        </w:rPr>
      </w:pPr>
      <w:r w:rsidRPr="00D36414">
        <w:rPr>
          <w:rFonts w:cstheme="minorHAnsi"/>
        </w:rPr>
        <w:t xml:space="preserve">Wedding, L. M., Reiter, S. M., Smith, C. R., Gjerde, K. M., Kittinger, J. N., Friedlander, A. M., Gaines, S. D., Clark, M. R., Thurnherr, A. M., Hardy, S. M., &amp; Crowder, L. B. (2015). Managing mining of the deep seabed. </w:t>
      </w:r>
      <w:r w:rsidRPr="00D36414">
        <w:rPr>
          <w:rFonts w:cstheme="minorHAnsi"/>
          <w:i/>
          <w:iCs/>
        </w:rPr>
        <w:t>Science</w:t>
      </w:r>
      <w:r w:rsidRPr="00D36414">
        <w:rPr>
          <w:rFonts w:cstheme="minorHAnsi"/>
        </w:rPr>
        <w:t xml:space="preserve">, </w:t>
      </w:r>
      <w:r w:rsidRPr="00D36414">
        <w:rPr>
          <w:rFonts w:cstheme="minorHAnsi"/>
          <w:i/>
          <w:iCs/>
        </w:rPr>
        <w:t>349</w:t>
      </w:r>
      <w:r w:rsidRPr="00D36414">
        <w:rPr>
          <w:rFonts w:cstheme="minorHAnsi"/>
        </w:rPr>
        <w:t xml:space="preserve">(6244), 144–145. </w:t>
      </w:r>
      <w:hyperlink r:id="rId1953" w:history="1">
        <w:r w:rsidRPr="00D36414">
          <w:rPr>
            <w:rStyle w:val="Hyperlink"/>
            <w:rFonts w:cstheme="minorHAnsi"/>
          </w:rPr>
          <w:t>https://doi.org/10.1126/science.aac6647</w:t>
        </w:r>
      </w:hyperlink>
    </w:p>
    <w:p w14:paraId="4C44FEB9" w14:textId="77777777" w:rsidR="00ED7B7A" w:rsidRPr="00D36414" w:rsidRDefault="00ED7B7A" w:rsidP="00ED7B7A">
      <w:pPr>
        <w:spacing w:before="120"/>
        <w:ind w:left="567" w:hanging="567"/>
        <w:rPr>
          <w:rFonts w:cstheme="minorHAnsi"/>
        </w:rPr>
      </w:pPr>
      <w:r w:rsidRPr="00D36414">
        <w:rPr>
          <w:rFonts w:cstheme="minorHAnsi"/>
          <w:lang w:val="es-ES"/>
        </w:rPr>
        <w:t xml:space="preserve">Weeda E. J., Van Der Meijden, R., &amp; Bakker, P. A. (1990). </w:t>
      </w:r>
      <w:r w:rsidRPr="00D36414">
        <w:rPr>
          <w:rFonts w:cstheme="minorHAnsi"/>
          <w:i/>
          <w:iCs/>
        </w:rPr>
        <w:t>Floron red data list 1990. Red data list of extinct, endangered and vunerable plants in Netherlands in the period 1980 -1990</w:t>
      </w:r>
      <w:r w:rsidRPr="00D36414">
        <w:rPr>
          <w:rFonts w:cstheme="minorHAnsi"/>
        </w:rPr>
        <w:t xml:space="preserve">. </w:t>
      </w:r>
      <w:r w:rsidRPr="00D36414">
        <w:rPr>
          <w:rFonts w:cstheme="minorHAnsi"/>
          <w:i/>
        </w:rPr>
        <w:t>Gorteria: Tijdschrift voor Onderzoek aan de Wilde Flora. 16,</w:t>
      </w:r>
      <w:r w:rsidRPr="00D36414">
        <w:rPr>
          <w:rFonts w:cstheme="minorHAnsi"/>
        </w:rPr>
        <w:t xml:space="preserve"> 1-26.</w:t>
      </w:r>
    </w:p>
    <w:p w14:paraId="0DECEA4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Wegner, P., Kleinstäuber, G., Baum, F., &amp; Schilling, F. (2005). Long-term investigation of the degree of exposure of German peregrine falcons (</w:t>
      </w:r>
      <w:r w:rsidRPr="00D36414">
        <w:rPr>
          <w:rFonts w:cstheme="minorHAnsi"/>
          <w:i/>
        </w:rPr>
        <w:t>Falco peregrinus</w:t>
      </w:r>
      <w:r w:rsidRPr="00D36414">
        <w:rPr>
          <w:rFonts w:cstheme="minorHAnsi"/>
        </w:rPr>
        <w:t xml:space="preserve">) to damaging chemicals from the environment. </w:t>
      </w:r>
      <w:r w:rsidRPr="00D36414">
        <w:rPr>
          <w:rFonts w:cstheme="minorHAnsi"/>
          <w:i/>
          <w:iCs/>
        </w:rPr>
        <w:t>Journal of Ornithology</w:t>
      </w:r>
      <w:r w:rsidRPr="00D36414">
        <w:rPr>
          <w:rFonts w:cstheme="minorHAnsi"/>
        </w:rPr>
        <w:t xml:space="preserve">, </w:t>
      </w:r>
      <w:r w:rsidRPr="00D36414">
        <w:rPr>
          <w:rFonts w:cstheme="minorHAnsi"/>
          <w:i/>
          <w:iCs/>
        </w:rPr>
        <w:t>146</w:t>
      </w:r>
      <w:r w:rsidRPr="00D36414">
        <w:rPr>
          <w:rFonts w:cstheme="minorHAnsi"/>
          <w:i/>
        </w:rPr>
        <w:t>,</w:t>
      </w:r>
      <w:r w:rsidRPr="00D36414">
        <w:rPr>
          <w:rFonts w:cstheme="minorHAnsi"/>
        </w:rPr>
        <w:t xml:space="preserve"> 34–54. </w:t>
      </w:r>
      <w:hyperlink r:id="rId1954" w:history="1">
        <w:r w:rsidRPr="00D36414">
          <w:rPr>
            <w:rStyle w:val="Hyperlink"/>
            <w:rFonts w:cstheme="minorHAnsi"/>
          </w:rPr>
          <w:t>https://doi.org/10.1007/s10336-004-0053-6</w:t>
        </w:r>
      </w:hyperlink>
    </w:p>
    <w:p w14:paraId="54E4954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hn, S., Lundemo, S., &amp; Holten, J. I. (2014). Alpine vegetation along multiple environmental gradients and possible consequences of climate change. </w:t>
      </w:r>
      <w:r w:rsidRPr="00D36414">
        <w:rPr>
          <w:rFonts w:cstheme="minorHAnsi"/>
          <w:i/>
          <w:iCs/>
        </w:rPr>
        <w:t>Alpine Botany</w:t>
      </w:r>
      <w:r w:rsidRPr="00D36414">
        <w:rPr>
          <w:rFonts w:cstheme="minorHAnsi"/>
        </w:rPr>
        <w:t xml:space="preserve">, </w:t>
      </w:r>
      <w:r w:rsidRPr="00D36414">
        <w:rPr>
          <w:rFonts w:cstheme="minorHAnsi"/>
          <w:i/>
          <w:iCs/>
        </w:rPr>
        <w:t>124</w:t>
      </w:r>
      <w:r w:rsidRPr="00D36414">
        <w:rPr>
          <w:rFonts w:cstheme="minorHAnsi"/>
        </w:rPr>
        <w:t xml:space="preserve">(2), 155–164. </w:t>
      </w:r>
      <w:hyperlink r:id="rId1955" w:history="1">
        <w:r w:rsidRPr="00D36414">
          <w:rPr>
            <w:rStyle w:val="Hyperlink"/>
            <w:rFonts w:cstheme="minorHAnsi"/>
          </w:rPr>
          <w:t>https://doi.org/10.1007/s00035-014-0136-9</w:t>
        </w:r>
      </w:hyperlink>
      <w:r w:rsidRPr="00D36414">
        <w:rPr>
          <w:rFonts w:cstheme="minorHAnsi"/>
        </w:rPr>
        <w:t xml:space="preserve"> </w:t>
      </w:r>
    </w:p>
    <w:p w14:paraId="603FF62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inert, M., Mathis, M., Kröncke, I., Neumann, H., Pohlmann, T., &amp; Reiss, H. (2016). Modelling climate change effects on benthos: Distributional shifts in the North Sea from 2001 to 2099. </w:t>
      </w:r>
      <w:r w:rsidRPr="00D36414">
        <w:rPr>
          <w:rFonts w:cstheme="minorHAnsi"/>
          <w:i/>
          <w:iCs/>
        </w:rPr>
        <w:t>Estuarine, Coastal and Shelf Science</w:t>
      </w:r>
      <w:r w:rsidRPr="00D36414">
        <w:rPr>
          <w:rFonts w:cstheme="minorHAnsi"/>
        </w:rPr>
        <w:t xml:space="preserve">, </w:t>
      </w:r>
      <w:r w:rsidRPr="00D36414">
        <w:rPr>
          <w:rFonts w:cstheme="minorHAnsi"/>
          <w:i/>
          <w:iCs/>
        </w:rPr>
        <w:t>175</w:t>
      </w:r>
      <w:r w:rsidRPr="00D36414">
        <w:rPr>
          <w:rFonts w:cstheme="minorHAnsi"/>
        </w:rPr>
        <w:t xml:space="preserve">, 157–168. </w:t>
      </w:r>
      <w:hyperlink r:id="rId1956" w:history="1">
        <w:r w:rsidRPr="00D36414">
          <w:rPr>
            <w:rStyle w:val="Hyperlink"/>
            <w:rFonts w:cstheme="minorHAnsi"/>
          </w:rPr>
          <w:t>https://doi.org/10.1016/j.ecss.2016.03.024</w:t>
        </w:r>
      </w:hyperlink>
    </w:p>
    <w:p w14:paraId="10D2E7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Wennersten, L., &amp; Forsman, A. 2012. Population-level consequences of polymorphism, plasticity and randomized phenotype switching: a review of predictions. </w:t>
      </w:r>
      <w:r w:rsidRPr="00D36414">
        <w:rPr>
          <w:rFonts w:cstheme="minorHAnsi"/>
          <w:i/>
          <w:color w:val="000000" w:themeColor="text1"/>
        </w:rPr>
        <w:t>Biological Reviews, 87,</w:t>
      </w:r>
      <w:r w:rsidRPr="00D36414">
        <w:rPr>
          <w:rFonts w:cstheme="minorHAnsi"/>
          <w:color w:val="000000" w:themeColor="text1"/>
        </w:rPr>
        <w:t xml:space="preserve"> 756–767. </w:t>
      </w:r>
      <w:hyperlink r:id="rId1957" w:history="1">
        <w:r w:rsidRPr="00D36414">
          <w:rPr>
            <w:rStyle w:val="Hyperlink"/>
            <w:rFonts w:cstheme="minorHAnsi"/>
          </w:rPr>
          <w:t>https://doi.org/10.1111/j.1469-185X.2012.00231.x</w:t>
        </w:r>
      </w:hyperlink>
    </w:p>
    <w:p w14:paraId="0606D45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rger, M. J. A., &amp; van Staalduinen, M. A. (Eds.). (2012). </w:t>
      </w:r>
      <w:r w:rsidRPr="00D36414">
        <w:rPr>
          <w:rFonts w:cstheme="minorHAnsi"/>
          <w:i/>
          <w:iCs/>
        </w:rPr>
        <w:t>Eurasian Steppes: ecological problems and livelihoods in a changing world</w:t>
      </w:r>
      <w:r w:rsidRPr="00D36414">
        <w:rPr>
          <w:rFonts w:cstheme="minorHAnsi"/>
        </w:rPr>
        <w:t>. Dordrecht, The Netherlands: Springer.</w:t>
      </w:r>
    </w:p>
    <w:p w14:paraId="4F0DD19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rner, Y., Disi, M., &amp; Mousa Disi, A. M.. (2006). </w:t>
      </w:r>
      <w:r w:rsidRPr="00D36414">
        <w:rPr>
          <w:rFonts w:cstheme="minorHAnsi"/>
          <w:i/>
        </w:rPr>
        <w:t>Acanthodactylus beershebensis</w:t>
      </w:r>
      <w:r w:rsidRPr="00D36414">
        <w:rPr>
          <w:rFonts w:cstheme="minorHAnsi"/>
        </w:rPr>
        <w:t xml:space="preserve">. </w:t>
      </w:r>
      <w:r w:rsidRPr="00D36414">
        <w:rPr>
          <w:rFonts w:cstheme="minorHAnsi"/>
          <w:iCs/>
        </w:rPr>
        <w:t>The IUCN Red List of Threatened Species</w:t>
      </w:r>
      <w:r w:rsidRPr="00D36414">
        <w:rPr>
          <w:rFonts w:cstheme="minorHAnsi"/>
        </w:rPr>
        <w:t xml:space="preserve">. </w:t>
      </w:r>
      <w:hyperlink r:id="rId1958" w:history="1">
        <w:r w:rsidRPr="00D36414">
          <w:rPr>
            <w:rStyle w:val="Hyperlink"/>
            <w:rFonts w:cstheme="minorHAnsi"/>
          </w:rPr>
          <w:t>https://doi.org/10.2305/IUCN.UK.2006.RLTS.T61454A12488658.en</w:t>
        </w:r>
      </w:hyperlink>
    </w:p>
    <w:p w14:paraId="602E9DF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sche, K., Ambarlı, D., Kamp, J., Török, P., Treiber, J., &amp; Dengler, J. (2016). The Palaearctic steppe biome: a new synthesis. </w:t>
      </w:r>
      <w:r w:rsidRPr="00D36414">
        <w:rPr>
          <w:rFonts w:cstheme="minorHAnsi"/>
          <w:i/>
          <w:iCs/>
        </w:rPr>
        <w:t>Biodiversity and Conservation</w:t>
      </w:r>
      <w:r w:rsidRPr="00D36414">
        <w:rPr>
          <w:rFonts w:cstheme="minorHAnsi"/>
        </w:rPr>
        <w:t xml:space="preserve">, </w:t>
      </w:r>
      <w:r w:rsidRPr="00D36414">
        <w:rPr>
          <w:rFonts w:cstheme="minorHAnsi"/>
          <w:i/>
          <w:iCs/>
        </w:rPr>
        <w:t>25</w:t>
      </w:r>
      <w:r w:rsidRPr="00D36414">
        <w:rPr>
          <w:rFonts w:cstheme="minorHAnsi"/>
        </w:rPr>
        <w:t xml:space="preserve">(12), 2197–2231. </w:t>
      </w:r>
      <w:hyperlink r:id="rId1959" w:history="1">
        <w:r w:rsidRPr="00D36414">
          <w:rPr>
            <w:rStyle w:val="Hyperlink"/>
            <w:rFonts w:cstheme="minorHAnsi"/>
          </w:rPr>
          <w:t>https://doi.org/10.1007/s10531-016-1214-7</w:t>
        </w:r>
      </w:hyperlink>
    </w:p>
    <w:p w14:paraId="776E0BB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sterbom, M., Kilpi, M., &amp; Mustonen, O. (2002). Blue mussels, </w:t>
      </w:r>
      <w:r w:rsidRPr="00D36414">
        <w:rPr>
          <w:rFonts w:cstheme="minorHAnsi"/>
          <w:i/>
        </w:rPr>
        <w:t>Mytilus edulis</w:t>
      </w:r>
      <w:r w:rsidRPr="00D36414">
        <w:rPr>
          <w:rFonts w:cstheme="minorHAnsi"/>
        </w:rPr>
        <w:t xml:space="preserve"> at the edge of the range: population structure, growth and biomass along a salinity gradient in the north-eastern Baltic Sea. </w:t>
      </w:r>
      <w:r w:rsidRPr="00D36414">
        <w:rPr>
          <w:rFonts w:cstheme="minorHAnsi"/>
          <w:i/>
          <w:iCs/>
        </w:rPr>
        <w:t>Marine Biology</w:t>
      </w:r>
      <w:r w:rsidRPr="00D36414">
        <w:rPr>
          <w:rFonts w:cstheme="minorHAnsi"/>
        </w:rPr>
        <w:t xml:space="preserve">, </w:t>
      </w:r>
      <w:r w:rsidRPr="00D36414">
        <w:rPr>
          <w:rFonts w:cstheme="minorHAnsi"/>
          <w:i/>
          <w:iCs/>
        </w:rPr>
        <w:t>140</w:t>
      </w:r>
      <w:r w:rsidRPr="00D36414">
        <w:rPr>
          <w:rFonts w:cstheme="minorHAnsi"/>
        </w:rPr>
        <w:t xml:space="preserve">(5), 991–999. </w:t>
      </w:r>
      <w:hyperlink r:id="rId1960" w:history="1">
        <w:r w:rsidRPr="00D36414">
          <w:rPr>
            <w:rStyle w:val="Hyperlink"/>
            <w:rFonts w:cstheme="minorHAnsi"/>
          </w:rPr>
          <w:t>https://doi.org/10.1007/s00227-001-0765-6</w:t>
        </w:r>
      </w:hyperlink>
    </w:p>
    <w:p w14:paraId="53C3DA7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estling, A. (2015). </w:t>
      </w:r>
      <w:r w:rsidRPr="00D36414">
        <w:rPr>
          <w:rFonts w:cstheme="minorHAnsi"/>
          <w:i/>
          <w:iCs/>
        </w:rPr>
        <w:t>Rödlistade arter i Sverige 2015 [Red list species of Sweden 2015]</w:t>
      </w:r>
      <w:r w:rsidRPr="00D36414">
        <w:rPr>
          <w:rFonts w:cstheme="minorHAnsi"/>
        </w:rPr>
        <w:t>.</w:t>
      </w:r>
    </w:p>
    <w:p w14:paraId="1BA124F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elgolaski, F E. (1972). Vegetation types and plant biomass in tundra. </w:t>
      </w:r>
      <w:r w:rsidRPr="00D36414">
        <w:rPr>
          <w:rFonts w:cstheme="minorHAnsi"/>
          <w:i/>
        </w:rPr>
        <w:t>Arctic and Alpine Research, 4</w:t>
      </w:r>
      <w:r w:rsidRPr="00D36414">
        <w:rPr>
          <w:rFonts w:cstheme="minorHAnsi"/>
        </w:rPr>
        <w:t>(4), 291-305.</w:t>
      </w:r>
    </w:p>
    <w:p w14:paraId="10138C0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edmann, M., Aschan, M., Certain, G., Dolgov, A., Greenacre, M., Johannesen, E., Planque, B., &amp; Primicerio, R. (2014). Functional diversity of the Barents Sea fish community. </w:t>
      </w:r>
      <w:r w:rsidRPr="00D36414">
        <w:rPr>
          <w:rFonts w:cstheme="minorHAnsi"/>
          <w:i/>
          <w:iCs/>
        </w:rPr>
        <w:t>Marine Ecology Progress Series</w:t>
      </w:r>
      <w:r w:rsidRPr="00D36414">
        <w:rPr>
          <w:rFonts w:cstheme="minorHAnsi"/>
        </w:rPr>
        <w:t xml:space="preserve">, </w:t>
      </w:r>
      <w:r w:rsidRPr="00D36414">
        <w:rPr>
          <w:rFonts w:cstheme="minorHAnsi"/>
          <w:i/>
          <w:iCs/>
        </w:rPr>
        <w:t>495</w:t>
      </w:r>
      <w:r w:rsidRPr="00D36414">
        <w:rPr>
          <w:rFonts w:cstheme="minorHAnsi"/>
        </w:rPr>
        <w:t xml:space="preserve">, 205–218. </w:t>
      </w:r>
      <w:hyperlink r:id="rId1961" w:history="1">
        <w:r w:rsidRPr="00D36414">
          <w:rPr>
            <w:rStyle w:val="Hyperlink"/>
            <w:rFonts w:cstheme="minorHAnsi"/>
          </w:rPr>
          <w:t>https://doi.org/10.3354/meps10558</w:t>
        </w:r>
      </w:hyperlink>
    </w:p>
    <w:p w14:paraId="58F04EF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ens, J. J. (2016). Climate-related local extinctions are already widespread among plant and animal species. </w:t>
      </w:r>
      <w:r w:rsidRPr="00D36414">
        <w:rPr>
          <w:rFonts w:cstheme="minorHAnsi"/>
          <w:i/>
          <w:iCs/>
        </w:rPr>
        <w:t>PLoS Biology</w:t>
      </w:r>
      <w:r w:rsidRPr="00D36414">
        <w:rPr>
          <w:rFonts w:cstheme="minorHAnsi"/>
        </w:rPr>
        <w:t xml:space="preserve">, </w:t>
      </w:r>
      <w:r w:rsidRPr="00D36414">
        <w:rPr>
          <w:rFonts w:cstheme="minorHAnsi"/>
          <w:i/>
          <w:iCs/>
        </w:rPr>
        <w:t>14</w:t>
      </w:r>
      <w:r w:rsidRPr="00D36414">
        <w:rPr>
          <w:rFonts w:cstheme="minorHAnsi"/>
        </w:rPr>
        <w:t xml:space="preserve">(12), e2001104. </w:t>
      </w:r>
      <w:hyperlink r:id="rId1962" w:history="1">
        <w:r w:rsidRPr="00D36414">
          <w:rPr>
            <w:rStyle w:val="Hyperlink"/>
            <w:rFonts w:cstheme="minorHAnsi"/>
          </w:rPr>
          <w:t>https://doi.org/10.1371/journal.pbio.2001104</w:t>
        </w:r>
      </w:hyperlink>
    </w:p>
    <w:p w14:paraId="161188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ig, Ø., Amstrup, S., Atwood, T., Laidre, K., Lunn, N., Obbard, M., Regehr, E., &amp; Thiemann, G. (2015), </w:t>
      </w:r>
      <w:r w:rsidRPr="00D36414">
        <w:rPr>
          <w:rFonts w:cstheme="minorHAnsi"/>
          <w:i/>
        </w:rPr>
        <w:t>Ursus maritimus</w:t>
      </w:r>
      <w:r w:rsidRPr="00D36414">
        <w:rPr>
          <w:rFonts w:cstheme="minorHAnsi"/>
        </w:rPr>
        <w:t xml:space="preserve">. The IUCN Red List of Threatened Species. </w:t>
      </w:r>
      <w:hyperlink r:id="rId1963" w:history="1">
        <w:r w:rsidRPr="00D36414">
          <w:rPr>
            <w:rStyle w:val="Hyperlink"/>
            <w:rFonts w:cstheme="minorHAnsi"/>
          </w:rPr>
          <w:t>http://dx.doi.org/10.2305/IUCN.UK.2015-4.RLTS.T22823A14871490.en</w:t>
        </w:r>
      </w:hyperlink>
    </w:p>
    <w:p w14:paraId="39B480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lliams, W. (1981). Inland salt lakes: An introduction. </w:t>
      </w:r>
      <w:r w:rsidRPr="00D36414">
        <w:rPr>
          <w:rFonts w:cstheme="minorHAnsi"/>
          <w:i/>
          <w:iCs/>
        </w:rPr>
        <w:t>Hydrobiologia</w:t>
      </w:r>
      <w:r w:rsidRPr="00D36414">
        <w:rPr>
          <w:rFonts w:cstheme="minorHAnsi"/>
          <w:i/>
        </w:rPr>
        <w:t>, 81–82,</w:t>
      </w:r>
      <w:r w:rsidRPr="00D36414">
        <w:rPr>
          <w:rFonts w:cstheme="minorHAnsi"/>
        </w:rPr>
        <w:t xml:space="preserve"> 1–14. </w:t>
      </w:r>
      <w:hyperlink r:id="rId1964" w:history="1">
        <w:r w:rsidRPr="00D36414">
          <w:rPr>
            <w:rStyle w:val="Hyperlink"/>
            <w:rFonts w:cstheme="minorHAnsi"/>
          </w:rPr>
          <w:t>https://doi.org/10.1007/BF00048701</w:t>
        </w:r>
      </w:hyperlink>
    </w:p>
    <w:p w14:paraId="5CBA53E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lson, J. B., Peet, R. K., Dengler, J., &amp; Pärtel, M. (2012). Plant species richness: The world records. </w:t>
      </w:r>
      <w:r w:rsidRPr="00D36414">
        <w:rPr>
          <w:rFonts w:cstheme="minorHAnsi"/>
          <w:i/>
          <w:iCs/>
        </w:rPr>
        <w:t>Journal of Vegetation Science</w:t>
      </w:r>
      <w:r w:rsidRPr="00D36414">
        <w:rPr>
          <w:rFonts w:cstheme="minorHAnsi"/>
        </w:rPr>
        <w:t xml:space="preserve">, </w:t>
      </w:r>
      <w:r w:rsidRPr="00D36414">
        <w:rPr>
          <w:rFonts w:cstheme="minorHAnsi"/>
          <w:i/>
          <w:iCs/>
        </w:rPr>
        <w:t>23</w:t>
      </w:r>
      <w:r w:rsidRPr="00D36414">
        <w:rPr>
          <w:rFonts w:cstheme="minorHAnsi"/>
        </w:rPr>
        <w:t xml:space="preserve">(4), 796–802. </w:t>
      </w:r>
      <w:hyperlink r:id="rId1965" w:history="1">
        <w:r w:rsidRPr="00D36414">
          <w:rPr>
            <w:rStyle w:val="Hyperlink"/>
            <w:rFonts w:cstheme="minorHAnsi"/>
          </w:rPr>
          <w:t>https://doi.org/10.1111/j.1654-1103.2012.01400.x</w:t>
        </w:r>
      </w:hyperlink>
    </w:p>
    <w:p w14:paraId="7331AEF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ngfield, M. J., Brockerhoff, E. G., Wingfield, B. D., &amp; Slippers, B. (2015). Planted forest health: The need for a global strategy. </w:t>
      </w:r>
      <w:r w:rsidRPr="00D36414">
        <w:rPr>
          <w:rFonts w:cstheme="minorHAnsi"/>
          <w:i/>
          <w:iCs/>
        </w:rPr>
        <w:t>Science</w:t>
      </w:r>
      <w:r w:rsidRPr="00D36414">
        <w:rPr>
          <w:rFonts w:cstheme="minorHAnsi"/>
        </w:rPr>
        <w:t xml:space="preserve">, </w:t>
      </w:r>
      <w:r w:rsidRPr="00D36414">
        <w:rPr>
          <w:rFonts w:cstheme="minorHAnsi"/>
          <w:i/>
          <w:iCs/>
        </w:rPr>
        <w:t>349</w:t>
      </w:r>
      <w:r w:rsidRPr="00D36414">
        <w:rPr>
          <w:rFonts w:cstheme="minorHAnsi"/>
        </w:rPr>
        <w:t xml:space="preserve">(6250), 832–836. </w:t>
      </w:r>
      <w:hyperlink r:id="rId1966" w:history="1">
        <w:r w:rsidRPr="00D36414">
          <w:rPr>
            <w:rStyle w:val="Hyperlink"/>
            <w:rFonts w:cstheme="minorHAnsi"/>
          </w:rPr>
          <w:t>https://doi.org/10.1126/science.aac6674</w:t>
        </w:r>
      </w:hyperlink>
    </w:p>
    <w:p w14:paraId="54112E3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pf, S., Stöckli, V., Herz, K., &amp; Rixen, C. (2013). The oldest monitoring site of the Alps revisited: accelerated increase in plant species richness on Piz Linard summit since 1835. </w:t>
      </w:r>
      <w:r w:rsidRPr="00D36414">
        <w:rPr>
          <w:rFonts w:cstheme="minorHAnsi"/>
          <w:i/>
          <w:iCs/>
        </w:rPr>
        <w:t>Plant Ecology and Diversity</w:t>
      </w:r>
      <w:r w:rsidRPr="00D36414">
        <w:rPr>
          <w:rFonts w:cstheme="minorHAnsi"/>
        </w:rPr>
        <w:t xml:space="preserve">, </w:t>
      </w:r>
      <w:r w:rsidRPr="00D36414">
        <w:rPr>
          <w:rFonts w:cstheme="minorHAnsi"/>
          <w:i/>
          <w:iCs/>
        </w:rPr>
        <w:t>6</w:t>
      </w:r>
      <w:r w:rsidRPr="00D36414">
        <w:rPr>
          <w:rFonts w:cstheme="minorHAnsi"/>
        </w:rPr>
        <w:t xml:space="preserve">(3–4), 447–455. </w:t>
      </w:r>
      <w:hyperlink r:id="rId1967" w:history="1">
        <w:r w:rsidRPr="00D36414">
          <w:rPr>
            <w:rStyle w:val="Hyperlink"/>
            <w:rFonts w:cstheme="minorHAnsi"/>
          </w:rPr>
          <w:t>https://doi.org/10.1080/17550874.2013.764943</w:t>
        </w:r>
      </w:hyperlink>
    </w:p>
    <w:p w14:paraId="3226C5B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rth, V, Hauck M, S. M. (2013). </w:t>
      </w:r>
      <w:r w:rsidRPr="00D36414">
        <w:rPr>
          <w:rFonts w:cstheme="minorHAnsi"/>
          <w:i/>
          <w:iCs/>
        </w:rPr>
        <w:t>Die Flechten Deutschlands</w:t>
      </w:r>
      <w:r w:rsidRPr="00D36414">
        <w:rPr>
          <w:rFonts w:cstheme="minorHAnsi"/>
          <w:i/>
        </w:rPr>
        <w:t xml:space="preserve"> (Vol. 1 and 2) [The lichens of Germany (Vol. 1 and 2)]</w:t>
      </w:r>
      <w:r w:rsidRPr="00D36414">
        <w:rPr>
          <w:rFonts w:cstheme="minorHAnsi"/>
        </w:rPr>
        <w:t>. Stuttgart, Germany: Eugen Ulmer.</w:t>
      </w:r>
    </w:p>
    <w:p w14:paraId="147C50E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irth, V., Hauck, M., Von Brackel, W., Cezanne, R., De Bruyn, U., Dürhammer, O., … Heinrich, D. (2011). </w:t>
      </w:r>
      <w:r w:rsidRPr="00D36414">
        <w:rPr>
          <w:rFonts w:cstheme="minorHAnsi"/>
          <w:i/>
          <w:iCs/>
        </w:rPr>
        <w:t>Rote Liste und Artenverzeichnis der Flechten und flechtenbewohnenden Pilze Deutschlands</w:t>
      </w:r>
      <w:r w:rsidRPr="00D36414">
        <w:rPr>
          <w:rFonts w:cstheme="minorHAnsi"/>
        </w:rPr>
        <w:t xml:space="preserve"> </w:t>
      </w:r>
      <w:r w:rsidRPr="00D36414">
        <w:rPr>
          <w:rFonts w:cstheme="minorHAnsi"/>
          <w:i/>
        </w:rPr>
        <w:t xml:space="preserve">(Vol. 70) [Red List and species index of lichen and lichen-inhabited mushrooms of Germany (Vol. 70)]. </w:t>
      </w:r>
      <w:r w:rsidRPr="00D36414">
        <w:rPr>
          <w:rFonts w:cstheme="minorHAnsi"/>
        </w:rPr>
        <w:t>Naturschutz und Biologische Vielfalt.</w:t>
      </w:r>
    </w:p>
    <w:p w14:paraId="003984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olf, A., Callaghan, T. V., &amp; Larson, K. (2008). Future changes in vegetation and ecosystem function of the Barents Region. </w:t>
      </w:r>
      <w:r w:rsidRPr="00D36414">
        <w:rPr>
          <w:rFonts w:cstheme="minorHAnsi"/>
          <w:i/>
          <w:iCs/>
        </w:rPr>
        <w:t>Climatic Change</w:t>
      </w:r>
      <w:r w:rsidRPr="00D36414">
        <w:rPr>
          <w:rFonts w:cstheme="minorHAnsi"/>
        </w:rPr>
        <w:t xml:space="preserve">, </w:t>
      </w:r>
      <w:r w:rsidRPr="00D36414">
        <w:rPr>
          <w:rFonts w:cstheme="minorHAnsi"/>
          <w:i/>
          <w:iCs/>
        </w:rPr>
        <w:t>87</w:t>
      </w:r>
      <w:r w:rsidRPr="00D36414">
        <w:rPr>
          <w:rFonts w:cstheme="minorHAnsi"/>
        </w:rPr>
        <w:t xml:space="preserve">(1–2), 51–73. </w:t>
      </w:r>
      <w:hyperlink r:id="rId1968" w:history="1">
        <w:r w:rsidRPr="00D36414">
          <w:rPr>
            <w:rStyle w:val="Hyperlink"/>
            <w:rFonts w:cstheme="minorHAnsi"/>
          </w:rPr>
          <w:t>http://doi.org/10.1007/s10584-007-9342-4</w:t>
        </w:r>
      </w:hyperlink>
    </w:p>
    <w:p w14:paraId="399F7AC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olf, A., Lazzarotto, P., &amp; Bugmann, H. (2012). The relative importance of land use and climatic change in Alpine catchments. </w:t>
      </w:r>
      <w:r w:rsidRPr="00D36414">
        <w:rPr>
          <w:rFonts w:cstheme="minorHAnsi"/>
          <w:i/>
          <w:iCs/>
        </w:rPr>
        <w:t>Climatic Change</w:t>
      </w:r>
      <w:r w:rsidRPr="00D36414">
        <w:rPr>
          <w:rFonts w:cstheme="minorHAnsi"/>
        </w:rPr>
        <w:t xml:space="preserve">, </w:t>
      </w:r>
      <w:r w:rsidRPr="00D36414">
        <w:rPr>
          <w:rFonts w:cstheme="minorHAnsi"/>
          <w:i/>
          <w:iCs/>
        </w:rPr>
        <w:t>111</w:t>
      </w:r>
      <w:r w:rsidRPr="00D36414">
        <w:rPr>
          <w:rFonts w:cstheme="minorHAnsi"/>
        </w:rPr>
        <w:t xml:space="preserve">(2), 279–300. </w:t>
      </w:r>
      <w:hyperlink r:id="rId1969" w:history="1">
        <w:r w:rsidRPr="00D36414">
          <w:rPr>
            <w:rStyle w:val="Hyperlink"/>
            <w:rFonts w:cstheme="minorHAnsi"/>
          </w:rPr>
          <w:t>https://doi.org/10.1007/s10584-011-0209-3</w:t>
        </w:r>
      </w:hyperlink>
    </w:p>
    <w:p w14:paraId="3636F94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olseley, P. A. (1995). A global perspective on the status of lichens and their conservation. </w:t>
      </w:r>
      <w:r w:rsidRPr="00D36414">
        <w:rPr>
          <w:rFonts w:cstheme="minorHAnsi"/>
          <w:i/>
          <w:iCs/>
        </w:rPr>
        <w:t>Mitteilungen Der Eidgenössischen Forschungsanstalt Für Wald, Schnee Und Landschaft</w:t>
      </w:r>
      <w:r w:rsidRPr="00D36414">
        <w:rPr>
          <w:rFonts w:cstheme="minorHAnsi"/>
        </w:rPr>
        <w:t xml:space="preserve">, </w:t>
      </w:r>
      <w:r w:rsidRPr="00D36414">
        <w:rPr>
          <w:rFonts w:cstheme="minorHAnsi"/>
          <w:i/>
          <w:iCs/>
        </w:rPr>
        <w:t>70</w:t>
      </w:r>
      <w:r w:rsidRPr="00D36414">
        <w:rPr>
          <w:rFonts w:cstheme="minorHAnsi"/>
        </w:rPr>
        <w:t>, 11–27.</w:t>
      </w:r>
    </w:p>
    <w:p w14:paraId="76068CE8" w14:textId="77777777" w:rsidR="00ED7B7A" w:rsidRPr="00D36414" w:rsidRDefault="00ED7B7A" w:rsidP="00ED7B7A">
      <w:pPr>
        <w:widowControl w:val="0"/>
        <w:autoSpaceDE w:val="0"/>
        <w:autoSpaceDN w:val="0"/>
        <w:adjustRightInd w:val="0"/>
        <w:spacing w:before="120"/>
        <w:ind w:left="480" w:hanging="480"/>
        <w:rPr>
          <w:rFonts w:cstheme="minorHAnsi"/>
          <w:lang w:val="pt-PT"/>
        </w:rPr>
      </w:pPr>
      <w:r w:rsidRPr="00D36414">
        <w:rPr>
          <w:rFonts w:cstheme="minorHAnsi"/>
        </w:rPr>
        <w:t xml:space="preserve">Woods, R. G., &amp; Coppins, B. J. (2012). </w:t>
      </w:r>
      <w:r w:rsidRPr="00D36414">
        <w:rPr>
          <w:rFonts w:cstheme="minorHAnsi"/>
          <w:i/>
        </w:rPr>
        <w:t>A conservation evaluation of British lichens and lichenicolous fungi. Species status 13</w:t>
      </w:r>
      <w:r w:rsidRPr="00D36414">
        <w:rPr>
          <w:rFonts w:cstheme="minorHAnsi"/>
        </w:rPr>
        <w:t xml:space="preserve">. Peterborough, UK: </w:t>
      </w:r>
      <w:r w:rsidRPr="00D36414">
        <w:rPr>
          <w:rFonts w:cstheme="minorHAnsi"/>
          <w:lang w:val="pt-PT"/>
        </w:rPr>
        <w:t>Joint Nature Conservation Committee.</w:t>
      </w:r>
    </w:p>
    <w:p w14:paraId="7458983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orld Ocean Review. (2014). </w:t>
      </w:r>
      <w:r w:rsidRPr="00D36414">
        <w:rPr>
          <w:rFonts w:cstheme="minorHAnsi"/>
          <w:i/>
        </w:rPr>
        <w:t xml:space="preserve">Mineral resources. </w:t>
      </w:r>
      <w:hyperlink r:id="rId1970" w:history="1">
        <w:r w:rsidRPr="00D36414">
          <w:rPr>
            <w:rStyle w:val="Hyperlink"/>
            <w:rFonts w:cstheme="minorHAnsi"/>
          </w:rPr>
          <w:t>http://worldoceanreview.com/en/wor-3/mineral-resources/</w:t>
        </w:r>
      </w:hyperlink>
    </w:p>
    <w:p w14:paraId="05D5550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Worm, B., Barbier, E. B., Beaumont, N., Duffy, J. E., Folke, C., Halpern, B. S., </w:t>
      </w:r>
      <w:r w:rsidRPr="00D36414">
        <w:rPr>
          <w:rFonts w:cstheme="minorHAnsi"/>
          <w:bCs/>
        </w:rPr>
        <w:t xml:space="preserve">Jackson, J. B. C., Lotze, H. K., Micheli, F., Palumbi, S. R., Sala, E., Selkoe, K. A., Stachowicz, J. J., &amp; </w:t>
      </w:r>
      <w:r w:rsidRPr="00D36414">
        <w:rPr>
          <w:rFonts w:cstheme="minorHAnsi"/>
        </w:rPr>
        <w:t xml:space="preserve">Watson, R. (2006). Impacts of biodiversity loss on ocean ecosystem services. </w:t>
      </w:r>
      <w:r w:rsidRPr="00D36414">
        <w:rPr>
          <w:rFonts w:cstheme="minorHAnsi"/>
          <w:i/>
          <w:iCs/>
        </w:rPr>
        <w:t>Science</w:t>
      </w:r>
      <w:r w:rsidRPr="00D36414">
        <w:rPr>
          <w:rFonts w:cstheme="minorHAnsi"/>
        </w:rPr>
        <w:t xml:space="preserve">, </w:t>
      </w:r>
      <w:r w:rsidRPr="00D36414">
        <w:rPr>
          <w:rFonts w:cstheme="minorHAnsi"/>
          <w:i/>
          <w:iCs/>
        </w:rPr>
        <w:t>314</w:t>
      </w:r>
      <w:r w:rsidRPr="00D36414">
        <w:rPr>
          <w:rFonts w:cstheme="minorHAnsi"/>
        </w:rPr>
        <w:t xml:space="preserve">(5800), 787–90. </w:t>
      </w:r>
      <w:hyperlink r:id="rId1971" w:history="1">
        <w:r w:rsidRPr="00D36414">
          <w:rPr>
            <w:rStyle w:val="Hyperlink"/>
            <w:rFonts w:cstheme="minorHAnsi"/>
          </w:rPr>
          <w:t>https://doi.org/10.1126/science.1132294</w:t>
        </w:r>
      </w:hyperlink>
    </w:p>
    <w:p w14:paraId="642B7A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raber T., Skoberne, P., &amp; Watton, I.. (1989). </w:t>
      </w:r>
      <w:r w:rsidRPr="00D36414">
        <w:rPr>
          <w:rFonts w:cstheme="minorHAnsi"/>
          <w:i/>
          <w:iCs/>
        </w:rPr>
        <w:t>Rdeci seznam ogrozenih praprotnic in semenk SR Slovenije [The Red Data List of Threatened Vascular Plants in Socialist Republic of Slovenia]</w:t>
      </w:r>
      <w:r w:rsidRPr="00D36414">
        <w:rPr>
          <w:rFonts w:cstheme="minorHAnsi"/>
        </w:rPr>
        <w:t>.</w:t>
      </w:r>
    </w:p>
    <w:p w14:paraId="72FC117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right, H. L., Lake, I. R., &amp; Dolman, P. M. (2012). Agriculture-a key element for conservation in the developing world. </w:t>
      </w:r>
      <w:r w:rsidRPr="00D36414">
        <w:rPr>
          <w:rFonts w:cstheme="minorHAnsi"/>
          <w:i/>
          <w:iCs/>
        </w:rPr>
        <w:t>Conservation Letters</w:t>
      </w:r>
      <w:r w:rsidRPr="00D36414">
        <w:rPr>
          <w:rFonts w:cstheme="minorHAnsi"/>
        </w:rPr>
        <w:t xml:space="preserve">, </w:t>
      </w:r>
      <w:r w:rsidRPr="00D36414">
        <w:rPr>
          <w:rFonts w:cstheme="minorHAnsi"/>
          <w:i/>
          <w:iCs/>
        </w:rPr>
        <w:t>5</w:t>
      </w:r>
      <w:r w:rsidRPr="00D36414">
        <w:rPr>
          <w:rFonts w:cstheme="minorHAnsi"/>
        </w:rPr>
        <w:t xml:space="preserve">(1), 11–19. </w:t>
      </w:r>
      <w:hyperlink r:id="rId1972" w:history="1">
        <w:r w:rsidRPr="00D36414">
          <w:rPr>
            <w:rStyle w:val="Hyperlink"/>
            <w:rFonts w:cstheme="minorHAnsi"/>
          </w:rPr>
          <w:t>https://doi.org/10.1111/j.1755-263X.2011.00208.x</w:t>
        </w:r>
      </w:hyperlink>
    </w:p>
    <w:p w14:paraId="4B376770"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n-CA"/>
        </w:rPr>
        <w:t xml:space="preserve">WWF. (2006). </w:t>
      </w:r>
      <w:r w:rsidRPr="00D36414">
        <w:rPr>
          <w:rFonts w:cstheme="minorHAnsi"/>
          <w:i/>
          <w:lang w:val="en-CA"/>
        </w:rPr>
        <w:t>An ecoregional conservation action plan for the Caucasus. (Second edition).</w:t>
      </w:r>
    </w:p>
    <w:p w14:paraId="2787FFB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lastRenderedPageBreak/>
        <w:t xml:space="preserve">WWF. (2015). </w:t>
      </w:r>
      <w:r w:rsidRPr="00D36414">
        <w:rPr>
          <w:rFonts w:cstheme="minorHAnsi"/>
          <w:i/>
        </w:rPr>
        <w:t>Intact forest landscapes in Russia: current condition and losses over the last 13 years</w:t>
      </w:r>
      <w:r w:rsidRPr="00D36414">
        <w:rPr>
          <w:rFonts w:cstheme="minorHAnsi"/>
        </w:rPr>
        <w:t>.</w:t>
      </w:r>
    </w:p>
    <w:p w14:paraId="276ADD8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WWF &amp; TNC. (2017). </w:t>
      </w:r>
      <w:r w:rsidRPr="00D36414">
        <w:rPr>
          <w:rFonts w:cstheme="minorHAnsi"/>
          <w:i/>
        </w:rPr>
        <w:t>Freshwater ecoregions of the World</w:t>
      </w:r>
      <w:r w:rsidRPr="00D36414">
        <w:rPr>
          <w:rFonts w:cstheme="minorHAnsi"/>
        </w:rPr>
        <w:t>. Retrieved from </w:t>
      </w:r>
      <w:hyperlink r:id="rId1973" w:history="1">
        <w:r w:rsidRPr="00D36414">
          <w:rPr>
            <w:rStyle w:val="Hyperlink"/>
            <w:rFonts w:cstheme="minorHAnsi"/>
          </w:rPr>
          <w:t>www.feow.org</w:t>
        </w:r>
      </w:hyperlink>
    </w:p>
    <w:p w14:paraId="49C0BAFD" w14:textId="3D43FD72"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Xu, L., Myneni, R. B., Chapin III, F. S., Callaghan, T. V., Pinzon, J. E., Tucker, C. J., Zhu, Z., Bi, J., Ciais, P., Tømmervik, H., Euskirchen, E. S., Forbes, B. C., Piao, S. L., Anderson, B. T., Ganguly, S., Nemani, R. R., Goetz, S. J., Beck, P. S. a., Bunn, a. G., Cao, C., &amp; Stroeve, J. C. (2013). Temperature and vegetation seasonality diminishment over northern lands. </w:t>
      </w:r>
      <w:r w:rsidRPr="00D36414">
        <w:rPr>
          <w:rFonts w:cstheme="minorHAnsi"/>
          <w:i/>
          <w:iCs/>
        </w:rPr>
        <w:t>Nature Climate Change</w:t>
      </w:r>
      <w:r w:rsidRPr="00D36414">
        <w:rPr>
          <w:rFonts w:cstheme="minorHAnsi"/>
        </w:rPr>
        <w:t xml:space="preserve">, </w:t>
      </w:r>
      <w:r w:rsidRPr="00D36414">
        <w:rPr>
          <w:rFonts w:cstheme="minorHAnsi"/>
          <w:i/>
          <w:iCs/>
        </w:rPr>
        <w:t>3</w:t>
      </w:r>
      <w:r w:rsidRPr="00D36414">
        <w:rPr>
          <w:rFonts w:cstheme="minorHAnsi"/>
        </w:rPr>
        <w:t xml:space="preserve">(3), 581–586. </w:t>
      </w:r>
      <w:hyperlink r:id="rId1974" w:history="1">
        <w:r w:rsidRPr="00D36414">
          <w:rPr>
            <w:rStyle w:val="Hyperlink"/>
            <w:rFonts w:cstheme="minorHAnsi"/>
          </w:rPr>
          <w:t>http://doi.org/10.1038/nclimate1836</w:t>
        </w:r>
      </w:hyperlink>
    </w:p>
    <w:p w14:paraId="01D251E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ablokov, A. V., Belkovich, V. M., &amp; Borisov, V. I., [Яблоков, А. В., Белькович, В. М., &amp; Борисов, В. И.]. (1972). </w:t>
      </w:r>
      <w:r w:rsidRPr="00D36414">
        <w:rPr>
          <w:rFonts w:cstheme="minorHAnsi"/>
          <w:i/>
          <w:iCs/>
        </w:rPr>
        <w:t>Киты и дельфины [Whales and dolphins]</w:t>
      </w:r>
      <w:r w:rsidRPr="00D36414">
        <w:rPr>
          <w:rFonts w:cstheme="minorHAnsi"/>
        </w:rPr>
        <w:t>. Moscow, USSR: Наука [Science].</w:t>
      </w:r>
    </w:p>
    <w:p w14:paraId="7C9DDF0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ablokov, A. V., Koltsov, N. K., Levchenko, V. F., Sechenov, I. M., &amp; Kerzhentsev, A. S. [Яблоков, А. В. Кольцов, Н. К., Левченко В. Ф., Сеченов И. М., &amp; Керженцев, А. С.]. (2014). Переход к управляемой эволюции биосферы - выход из глобального экологического кризиса [The transition to a managed evolution of biosphere - the way out of the global environmental crisis]. </w:t>
      </w:r>
      <w:r w:rsidRPr="00D36414">
        <w:rPr>
          <w:rFonts w:cstheme="minorHAnsi"/>
          <w:i/>
          <w:iCs/>
        </w:rPr>
        <w:t>Астраханский Вестник Экологического Образования [Astrakhan Herald of Ecological Education]</w:t>
      </w:r>
      <w:r w:rsidRPr="00D36414">
        <w:rPr>
          <w:rFonts w:cstheme="minorHAnsi"/>
        </w:rPr>
        <w:t xml:space="preserve">, (3(29)), 28–37. </w:t>
      </w:r>
    </w:p>
    <w:p w14:paraId="4F81883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akubov, Kh.E., Yakubov, M.A., &amp; Yakubov, S.Kh. [Якубов, Х. Э., Якубов, М. А., &amp; Якубов, С. Х.]. (2011). </w:t>
      </w:r>
      <w:r w:rsidRPr="00D36414">
        <w:rPr>
          <w:rFonts w:cstheme="minorHAnsi"/>
          <w:i/>
          <w:iCs/>
        </w:rPr>
        <w:t>Коллекторно-дренажный сток Центральной Азии и оценка его использования на орошение [Collector-drainage waters in Central Asia and estimation of their use for irrigation]</w:t>
      </w:r>
      <w:r w:rsidRPr="00D36414">
        <w:rPr>
          <w:rFonts w:cstheme="minorHAnsi"/>
        </w:rPr>
        <w:t>.</w:t>
      </w:r>
    </w:p>
    <w:p w14:paraId="37530516" w14:textId="77777777" w:rsidR="00ED7B7A" w:rsidRPr="00D36414" w:rsidRDefault="00ED7B7A" w:rsidP="00ED7B7A">
      <w:pPr>
        <w:widowControl w:val="0"/>
        <w:autoSpaceDE w:val="0"/>
        <w:autoSpaceDN w:val="0"/>
        <w:adjustRightInd w:val="0"/>
        <w:spacing w:before="120"/>
        <w:ind w:left="480" w:hanging="480"/>
        <w:rPr>
          <w:rFonts w:cstheme="minorHAnsi"/>
          <w:i/>
          <w:iCs/>
        </w:rPr>
      </w:pPr>
      <w:r w:rsidRPr="00D36414">
        <w:rPr>
          <w:rFonts w:cstheme="minorHAnsi"/>
        </w:rPr>
        <w:t>Yakushev, E. V. (1999). An approach to modelling anoxic conditions in the Black Sea. In S. T. Besiktepe,‎ Ü. Ünlüata,‎ &amp; A. S. Bologa (Eds.), </w:t>
      </w:r>
      <w:r w:rsidRPr="00D36414">
        <w:rPr>
          <w:rFonts w:cstheme="minorHAnsi"/>
          <w:i/>
          <w:iCs/>
        </w:rPr>
        <w:t>Environmental degradation of the Black Sea: Challenges and remedies: Proceedings of the NATO advanced research workshop (Nato science partnership subseries: 2</w:t>
      </w:r>
      <w:r w:rsidRPr="00D36414">
        <w:rPr>
          <w:rFonts w:cstheme="minorHAnsi"/>
        </w:rPr>
        <w:t xml:space="preserve"> (pp. 93–108).</w:t>
      </w:r>
    </w:p>
    <w:p w14:paraId="06F700C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ankova, M., Pavlov, D., Ivanova, P., Karpova, E., Boltachev, A., Öztürk, B., Bat, L., Oral, M., &amp; Mgeladze, M. (2014). Marine fishes in the Black Sea: Recent conservation status. </w:t>
      </w:r>
      <w:r w:rsidRPr="00D36414">
        <w:rPr>
          <w:rFonts w:cstheme="minorHAnsi"/>
          <w:i/>
          <w:iCs/>
        </w:rPr>
        <w:t>Mediterranean Marine Science</w:t>
      </w:r>
      <w:r w:rsidRPr="00D36414">
        <w:rPr>
          <w:rFonts w:cstheme="minorHAnsi"/>
        </w:rPr>
        <w:t xml:space="preserve">, </w:t>
      </w:r>
      <w:r w:rsidRPr="00D36414">
        <w:rPr>
          <w:rFonts w:cstheme="minorHAnsi"/>
          <w:i/>
          <w:iCs/>
        </w:rPr>
        <w:t>15</w:t>
      </w:r>
      <w:r w:rsidRPr="00D36414">
        <w:rPr>
          <w:rFonts w:cstheme="minorHAnsi"/>
        </w:rPr>
        <w:t>(2), 366–379. https://doi.org/10.12681/mms.700</w:t>
      </w:r>
    </w:p>
    <w:p w14:paraId="4CE669D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es-ES"/>
        </w:rPr>
        <w:t xml:space="preserve">Yoccoz, N. G., Delestrade, A., &amp; Loison, A. (2010). </w:t>
      </w:r>
      <w:r w:rsidRPr="00D36414">
        <w:rPr>
          <w:rFonts w:cstheme="minorHAnsi"/>
        </w:rPr>
        <w:t xml:space="preserve">Impact of climatic change on alpine ecosystems: inference and prediction. </w:t>
      </w:r>
      <w:r w:rsidRPr="00D36414">
        <w:rPr>
          <w:rFonts w:cstheme="minorHAnsi"/>
          <w:i/>
          <w:iCs/>
        </w:rPr>
        <w:t>Revue de Géographie Alpine</w:t>
      </w:r>
      <w:r w:rsidRPr="00D36414">
        <w:rPr>
          <w:rFonts w:cstheme="minorHAnsi"/>
        </w:rPr>
        <w:t xml:space="preserve">, </w:t>
      </w:r>
      <w:r w:rsidRPr="00D36414">
        <w:rPr>
          <w:rFonts w:cstheme="minorHAnsi"/>
          <w:i/>
          <w:iCs/>
        </w:rPr>
        <w:t>98</w:t>
      </w:r>
      <w:r w:rsidRPr="00D36414">
        <w:rPr>
          <w:rFonts w:cstheme="minorHAnsi"/>
        </w:rPr>
        <w:t xml:space="preserve">(4), 355-366. Retrieved from: </w:t>
      </w:r>
      <w:hyperlink r:id="rId1975" w:history="1">
        <w:r w:rsidRPr="00D36414">
          <w:rPr>
            <w:rStyle w:val="Hyperlink"/>
            <w:rFonts w:cstheme="minorHAnsi"/>
          </w:rPr>
          <w:t>https://journals.openedition.org/rga/1293</w:t>
        </w:r>
      </w:hyperlink>
    </w:p>
    <w:p w14:paraId="3E779E92"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okes, A., &amp; Baki, M. (2012). </w:t>
      </w:r>
      <w:r w:rsidRPr="00D36414">
        <w:rPr>
          <w:rFonts w:cstheme="minorHAnsi"/>
          <w:i/>
        </w:rPr>
        <w:t xml:space="preserve">Alien opisthobranchs from Turkish coasts: first record of </w:t>
      </w:r>
      <w:r w:rsidRPr="00D36414">
        <w:rPr>
          <w:rFonts w:cstheme="minorHAnsi"/>
        </w:rPr>
        <w:t>Plocamopherus</w:t>
      </w:r>
      <w:r w:rsidRPr="00D36414">
        <w:rPr>
          <w:rFonts w:cstheme="minorHAnsi"/>
          <w:i/>
        </w:rPr>
        <w:t xml:space="preserve"> </w:t>
      </w:r>
      <w:r w:rsidRPr="00D36414">
        <w:rPr>
          <w:rFonts w:cstheme="minorHAnsi"/>
        </w:rPr>
        <w:t>tilesii</w:t>
      </w:r>
      <w:r w:rsidRPr="00D36414">
        <w:rPr>
          <w:rFonts w:cstheme="minorHAnsi"/>
          <w:i/>
        </w:rPr>
        <w:t xml:space="preserve"> Bergh, 1877 from the Mediterranean.</w:t>
      </w:r>
    </w:p>
    <w:p w14:paraId="0E0B20B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om-Tov, Y. (2003). Poaching of Israeli wildlife by guest workers. </w:t>
      </w:r>
      <w:r w:rsidRPr="00D36414">
        <w:rPr>
          <w:rFonts w:cstheme="minorHAnsi"/>
          <w:i/>
          <w:iCs/>
          <w:lang w:val="fr-CH"/>
        </w:rPr>
        <w:t>Biological Conservation</w:t>
      </w:r>
      <w:r w:rsidRPr="00D36414">
        <w:rPr>
          <w:rFonts w:cstheme="minorHAnsi"/>
          <w:lang w:val="fr-CH"/>
        </w:rPr>
        <w:t xml:space="preserve">, </w:t>
      </w:r>
      <w:r w:rsidRPr="00D36414">
        <w:rPr>
          <w:rFonts w:cstheme="minorHAnsi"/>
          <w:i/>
          <w:iCs/>
          <w:lang w:val="fr-CH"/>
        </w:rPr>
        <w:t>110</w:t>
      </w:r>
      <w:r w:rsidRPr="00D36414">
        <w:rPr>
          <w:rFonts w:cstheme="minorHAnsi"/>
          <w:lang w:val="fr-CH"/>
        </w:rPr>
        <w:t xml:space="preserve">, 11–20. </w:t>
      </w:r>
      <w:hyperlink r:id="rId1976" w:history="1">
        <w:r w:rsidRPr="00D36414">
          <w:rPr>
            <w:rStyle w:val="Hyperlink"/>
            <w:rFonts w:cstheme="minorHAnsi"/>
          </w:rPr>
          <w:t>https://doi.org/10.1016/S0006-3207(02)00169-6</w:t>
        </w:r>
      </w:hyperlink>
    </w:p>
    <w:p w14:paraId="5BF369A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Yusifov, E. F., &amp; Hajiyev, V. J. (2004). </w:t>
      </w:r>
      <w:r w:rsidRPr="00D36414">
        <w:rPr>
          <w:rFonts w:cstheme="minorHAnsi"/>
          <w:i/>
          <w:iCs/>
        </w:rPr>
        <w:t>Hyrkan Biospher reservation</w:t>
      </w:r>
      <w:r w:rsidRPr="00D36414">
        <w:rPr>
          <w:rFonts w:cstheme="minorHAnsi"/>
        </w:rPr>
        <w:t>. Baku, Azerbaijan: Elm.</w:t>
      </w:r>
    </w:p>
    <w:p w14:paraId="2429A6C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fr-CH"/>
        </w:rPr>
        <w:t xml:space="preserve">Zacharias, I., Dimitriou, E., Dekker, A., &amp; Dorsman, E. (2007). </w:t>
      </w:r>
      <w:r w:rsidRPr="00D36414">
        <w:rPr>
          <w:rFonts w:cstheme="minorHAnsi"/>
        </w:rPr>
        <w:t xml:space="preserve">Overview of temporary ponds in the Mediterranean region: Threats, management and conservation issues </w:t>
      </w:r>
      <w:r w:rsidRPr="00D36414">
        <w:rPr>
          <w:rFonts w:cstheme="minorHAnsi"/>
          <w:i/>
        </w:rPr>
        <w:t>Journal of Environmental Biology,</w:t>
      </w:r>
      <w:r w:rsidRPr="00D36414">
        <w:rPr>
          <w:rFonts w:cstheme="minorHAnsi"/>
        </w:rPr>
        <w:t xml:space="preserve"> </w:t>
      </w:r>
      <w:r w:rsidRPr="00D36414">
        <w:rPr>
          <w:rFonts w:cstheme="minorHAnsi"/>
          <w:i/>
          <w:iCs/>
        </w:rPr>
        <w:t>28</w:t>
      </w:r>
      <w:r w:rsidRPr="00D36414">
        <w:rPr>
          <w:rFonts w:cstheme="minorHAnsi"/>
        </w:rPr>
        <w:t>(1), 1–9.</w:t>
      </w:r>
    </w:p>
    <w:p w14:paraId="6CEF079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lang w:val="de-CH"/>
        </w:rPr>
        <w:t xml:space="preserve">Zagmajster, M., Culver, D. C., &amp; Sket, B. (2008). </w:t>
      </w:r>
      <w:r w:rsidRPr="00D36414">
        <w:rPr>
          <w:rFonts w:cstheme="minorHAnsi"/>
        </w:rPr>
        <w:t xml:space="preserve">Species richness patterns of obligate subterranean beetles (Insecta: Coleoptera) in a global biodiversity hotspot - Effect of scale and sampling intensity. </w:t>
      </w:r>
      <w:r w:rsidRPr="00D36414">
        <w:rPr>
          <w:rFonts w:cstheme="minorHAnsi"/>
          <w:i/>
          <w:iCs/>
        </w:rPr>
        <w:t>Diversity and Distributions, 14</w:t>
      </w:r>
      <w:r w:rsidRPr="00D36414">
        <w:rPr>
          <w:rFonts w:cstheme="minorHAnsi"/>
          <w:iCs/>
        </w:rPr>
        <w:t>(1), 95-105</w:t>
      </w:r>
      <w:r w:rsidRPr="00D36414">
        <w:rPr>
          <w:rFonts w:cstheme="minorHAnsi"/>
        </w:rPr>
        <w:t xml:space="preserve">. </w:t>
      </w:r>
      <w:hyperlink r:id="rId1977" w:history="1">
        <w:r w:rsidRPr="00D36414">
          <w:rPr>
            <w:rStyle w:val="Hyperlink"/>
            <w:rFonts w:cstheme="minorHAnsi"/>
          </w:rPr>
          <w:t>https://doi.org/10.1111/j.1472-4642.2007.00423.x</w:t>
        </w:r>
      </w:hyperlink>
    </w:p>
    <w:p w14:paraId="2902FEA7"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aharia, T., Maximov, V., Radu, G., Anton, E., Spinu, A., &amp; Nenciu, M. (2014). Reconciling fisheries and habitat protection in Romanian coastal marine protected areas. </w:t>
      </w:r>
      <w:r w:rsidRPr="00D36414">
        <w:rPr>
          <w:rFonts w:cstheme="minorHAnsi"/>
          <w:i/>
          <w:iCs/>
        </w:rPr>
        <w:t>Scientia Marina</w:t>
      </w:r>
      <w:r w:rsidRPr="00D36414">
        <w:rPr>
          <w:rFonts w:cstheme="minorHAnsi"/>
        </w:rPr>
        <w:t xml:space="preserve">, </w:t>
      </w:r>
      <w:r w:rsidRPr="00D36414">
        <w:rPr>
          <w:rFonts w:cstheme="minorHAnsi"/>
          <w:i/>
          <w:iCs/>
        </w:rPr>
        <w:t>78</w:t>
      </w:r>
      <w:r w:rsidRPr="00D36414">
        <w:rPr>
          <w:rFonts w:cstheme="minorHAnsi"/>
        </w:rPr>
        <w:t xml:space="preserve">(S1), 95–101. </w:t>
      </w:r>
      <w:hyperlink r:id="rId1978" w:history="1">
        <w:r w:rsidRPr="00D36414">
          <w:rPr>
            <w:rStyle w:val="Hyperlink"/>
            <w:rFonts w:cstheme="minorHAnsi"/>
          </w:rPr>
          <w:t>https://doi.org/10.3989/scimar.04028.25B</w:t>
        </w:r>
      </w:hyperlink>
    </w:p>
    <w:p w14:paraId="72F01B91"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aitsev, Y., &amp; Mamaev, V. (1997). </w:t>
      </w:r>
      <w:r w:rsidRPr="00D36414">
        <w:rPr>
          <w:rFonts w:cstheme="minorHAnsi"/>
          <w:i/>
          <w:iCs/>
        </w:rPr>
        <w:t>Marine biological diversity in the Black Sea: a study of change and decline</w:t>
      </w:r>
      <w:r w:rsidRPr="00D36414">
        <w:rPr>
          <w:rFonts w:cstheme="minorHAnsi"/>
        </w:rPr>
        <w:t>. New York, USA: GEF BSEP United Nations Publications.</w:t>
      </w:r>
    </w:p>
    <w:p w14:paraId="005E6DC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alota, A. K., &amp; Spiridonov, V. A. (2015). Understanding and forecasting invasive marine decapods distribution in the waters of Northern Eurasia. In </w:t>
      </w:r>
      <w:r w:rsidRPr="00D36414">
        <w:rPr>
          <w:rFonts w:cstheme="minorHAnsi"/>
          <w:i/>
          <w:iCs/>
        </w:rPr>
        <w:t>Abstracts of the 50th European Marine Biological Symposium 21-25 September</w:t>
      </w:r>
      <w:r w:rsidRPr="00D36414">
        <w:rPr>
          <w:rFonts w:cstheme="minorHAnsi"/>
        </w:rPr>
        <w:t xml:space="preserve"> (pp. 23-23).</w:t>
      </w:r>
    </w:p>
    <w:p w14:paraId="41A65EE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amin, T. J., Baillie, J. E. M., Miller, R. M., Rodríguez, J. P., Ardid, A., &amp; Collen, B. (2010). National red listing beyond the 2010 target. </w:t>
      </w:r>
      <w:r w:rsidRPr="00D36414">
        <w:rPr>
          <w:rFonts w:cstheme="minorHAnsi"/>
          <w:i/>
          <w:iCs/>
        </w:rPr>
        <w:t>Conservation Biology</w:t>
      </w:r>
      <w:r w:rsidRPr="00D36414">
        <w:rPr>
          <w:rFonts w:cstheme="minorHAnsi"/>
        </w:rPr>
        <w:t xml:space="preserve">, </w:t>
      </w:r>
      <w:r w:rsidRPr="00D36414">
        <w:rPr>
          <w:rFonts w:cstheme="minorHAnsi"/>
          <w:i/>
          <w:iCs/>
        </w:rPr>
        <w:t>24</w:t>
      </w:r>
      <w:r w:rsidRPr="00D36414">
        <w:rPr>
          <w:rFonts w:cstheme="minorHAnsi"/>
        </w:rPr>
        <w:t xml:space="preserve">(4), 1012–1020. </w:t>
      </w:r>
      <w:hyperlink r:id="rId1979" w:history="1">
        <w:r w:rsidRPr="00D36414">
          <w:rPr>
            <w:rStyle w:val="Hyperlink"/>
            <w:rFonts w:cstheme="minorHAnsi"/>
          </w:rPr>
          <w:t>https://doi.org/10.1111/j.1523-1739.2010.01492.x</w:t>
        </w:r>
      </w:hyperlink>
    </w:p>
    <w:p w14:paraId="2693CE8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arfl, C., Lumsdon, A. E., &amp; Tockner, K. (2015). A global boom in hydropower dam construction. </w:t>
      </w:r>
      <w:r w:rsidRPr="00D36414">
        <w:rPr>
          <w:rFonts w:cstheme="minorHAnsi"/>
          <w:i/>
          <w:iCs/>
        </w:rPr>
        <w:t>Aquatic Sciences</w:t>
      </w:r>
      <w:r w:rsidRPr="00D36414">
        <w:rPr>
          <w:rFonts w:cstheme="minorHAnsi"/>
        </w:rPr>
        <w:t xml:space="preserve">, </w:t>
      </w:r>
      <w:r w:rsidRPr="00D36414">
        <w:rPr>
          <w:rFonts w:cstheme="minorHAnsi"/>
          <w:i/>
          <w:iCs/>
        </w:rPr>
        <w:t>77</w:t>
      </w:r>
      <w:r w:rsidRPr="00D36414">
        <w:rPr>
          <w:rFonts w:cstheme="minorHAnsi"/>
        </w:rPr>
        <w:t xml:space="preserve">, 161–170. </w:t>
      </w:r>
      <w:hyperlink r:id="rId1980" w:history="1">
        <w:r w:rsidRPr="00D36414">
          <w:rPr>
            <w:rStyle w:val="Hyperlink"/>
            <w:rFonts w:cstheme="minorHAnsi"/>
          </w:rPr>
          <w:t>https://doi.org/10.1007/s00027-014-0377-0</w:t>
        </w:r>
      </w:hyperlink>
    </w:p>
    <w:p w14:paraId="0F674759" w14:textId="2E7E7818" w:rsidR="00ED7B7A" w:rsidRPr="00D36414" w:rsidRDefault="00DA615D" w:rsidP="00ED7B7A">
      <w:pPr>
        <w:widowControl w:val="0"/>
        <w:autoSpaceDE w:val="0"/>
        <w:autoSpaceDN w:val="0"/>
        <w:adjustRightInd w:val="0"/>
        <w:spacing w:before="120"/>
        <w:ind w:left="480" w:hanging="480"/>
        <w:rPr>
          <w:rFonts w:cstheme="minorHAnsi"/>
        </w:rPr>
      </w:pPr>
      <w:r w:rsidRPr="00486A56">
        <w:rPr>
          <w:rFonts w:cstheme="minorHAnsi"/>
        </w:rPr>
        <w:t xml:space="preserve">Zarzycki, K., &amp; Kaźmierczakowa, R. (Eds.). (2001). </w:t>
      </w:r>
      <w:r w:rsidRPr="00486A56">
        <w:rPr>
          <w:rFonts w:cstheme="minorHAnsi"/>
          <w:i/>
          <w:iCs/>
        </w:rPr>
        <w:t xml:space="preserve">Polska </w:t>
      </w:r>
      <w:r w:rsidRPr="00DA615D">
        <w:rPr>
          <w:rFonts w:cstheme="minorHAnsi"/>
          <w:i/>
        </w:rPr>
        <w:t xml:space="preserve">czerwona </w:t>
      </w:r>
      <w:r w:rsidRPr="00486A56">
        <w:rPr>
          <w:rFonts w:cstheme="minorHAnsi"/>
          <w:i/>
        </w:rPr>
        <w:t xml:space="preserve">księga </w:t>
      </w:r>
      <w:r w:rsidRPr="00DA615D">
        <w:rPr>
          <w:rFonts w:cstheme="minorHAnsi"/>
          <w:i/>
        </w:rPr>
        <w:t>roślin. Paprotniki i rośliny kwiatowe [</w:t>
      </w:r>
      <w:r w:rsidRPr="00486A56">
        <w:rPr>
          <w:rFonts w:cstheme="minorHAnsi"/>
          <w:i/>
        </w:rPr>
        <w:t>Polish red b</w:t>
      </w:r>
      <w:r w:rsidRPr="00DA615D">
        <w:rPr>
          <w:rFonts w:cstheme="minorHAnsi"/>
          <w:i/>
        </w:rPr>
        <w:t>ook of</w:t>
      </w:r>
      <w:r w:rsidRPr="00486A56">
        <w:rPr>
          <w:rFonts w:cstheme="minorHAnsi"/>
          <w:i/>
        </w:rPr>
        <w:t xml:space="preserve"> p</w:t>
      </w:r>
      <w:r w:rsidRPr="00DA615D">
        <w:rPr>
          <w:rFonts w:cstheme="minorHAnsi"/>
          <w:i/>
        </w:rPr>
        <w:t xml:space="preserve">lants. </w:t>
      </w:r>
      <w:r w:rsidRPr="00486A56">
        <w:rPr>
          <w:rFonts w:cstheme="minorHAnsi"/>
          <w:i/>
        </w:rPr>
        <w:t>Pteridophytes and flowering p</w:t>
      </w:r>
      <w:r w:rsidRPr="00DA615D">
        <w:rPr>
          <w:rFonts w:cstheme="minorHAnsi"/>
          <w:i/>
        </w:rPr>
        <w:t>lants].</w:t>
      </w:r>
      <w:r w:rsidRPr="00486A56">
        <w:rPr>
          <w:rFonts w:cstheme="minorHAnsi"/>
        </w:rPr>
        <w:t xml:space="preserve"> Cracow, Poland: W. Szafer Institute of Botany</w:t>
      </w:r>
      <w:r w:rsidR="00ED7B7A" w:rsidRPr="00D36414">
        <w:rPr>
          <w:rFonts w:cstheme="minorHAnsi"/>
        </w:rPr>
        <w:t>.</w:t>
      </w:r>
    </w:p>
    <w:p w14:paraId="0828D230" w14:textId="77777777" w:rsidR="00ED7B7A" w:rsidRPr="00D36414" w:rsidRDefault="00ED7B7A" w:rsidP="00ED7B7A">
      <w:pPr>
        <w:widowControl w:val="0"/>
        <w:autoSpaceDE w:val="0"/>
        <w:autoSpaceDN w:val="0"/>
        <w:adjustRightInd w:val="0"/>
        <w:spacing w:before="120"/>
        <w:ind w:left="480" w:hanging="480"/>
        <w:rPr>
          <w:rFonts w:cstheme="minorHAnsi"/>
        </w:rPr>
      </w:pPr>
      <w:r w:rsidRPr="00066BDD">
        <w:rPr>
          <w:rFonts w:cstheme="minorHAnsi"/>
          <w:lang w:val="es-ES"/>
        </w:rPr>
        <w:t xml:space="preserve">Zavaleta, E. S., Pasari, J. R., Hulvey, K. B., &amp; Tilman, G. D. (2010). </w:t>
      </w:r>
      <w:r w:rsidRPr="00D36414">
        <w:rPr>
          <w:rFonts w:cstheme="minorHAnsi"/>
        </w:rPr>
        <w:t xml:space="preserve">Sustaining multiple ecosystem functions in grassland communities requires higher biodiversity. </w:t>
      </w:r>
      <w:r w:rsidRPr="00D36414">
        <w:rPr>
          <w:rFonts w:cstheme="minorHAnsi"/>
          <w:i/>
        </w:rPr>
        <w:t>Proceedings of the National Academy of Sciences of the United States of America, 107</w:t>
      </w:r>
      <w:r w:rsidRPr="00D36414">
        <w:rPr>
          <w:rFonts w:cstheme="minorHAnsi"/>
        </w:rPr>
        <w:t xml:space="preserve">(4), 1443–1446. </w:t>
      </w:r>
      <w:hyperlink r:id="rId1981" w:history="1">
        <w:r w:rsidRPr="00D36414">
          <w:rPr>
            <w:rStyle w:val="Hyperlink"/>
            <w:rFonts w:cstheme="minorHAnsi"/>
          </w:rPr>
          <w:t>https://doi.org/10.1073/pnas.0906829107</w:t>
        </w:r>
      </w:hyperlink>
    </w:p>
    <w:p w14:paraId="21143F66"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avialov, P. O. (2005). </w:t>
      </w:r>
      <w:r w:rsidRPr="00D36414">
        <w:rPr>
          <w:rFonts w:cstheme="minorHAnsi"/>
          <w:i/>
          <w:iCs/>
        </w:rPr>
        <w:t>Physical oceanography of the dying Aral Sea</w:t>
      </w:r>
      <w:r w:rsidRPr="00D36414">
        <w:rPr>
          <w:rFonts w:cstheme="minorHAnsi"/>
        </w:rPr>
        <w:t xml:space="preserve">. Berlin, Germany: Springer. </w:t>
      </w:r>
      <w:hyperlink r:id="rId1982" w:history="1">
        <w:r w:rsidRPr="00D36414">
          <w:rPr>
            <w:rStyle w:val="Hyperlink"/>
            <w:rFonts w:cstheme="minorHAnsi"/>
          </w:rPr>
          <w:t>https://doi.org/10.1007/3-540-27234-8_1</w:t>
        </w:r>
      </w:hyperlink>
    </w:p>
    <w:p w14:paraId="20D0FC3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Zazanashvili, N., &amp; Mallon, D. (2009). </w:t>
      </w:r>
      <w:r w:rsidRPr="00D36414">
        <w:rPr>
          <w:rFonts w:cstheme="minorHAnsi"/>
          <w:i/>
          <w:iCs/>
          <w:color w:val="000000" w:themeColor="text1"/>
        </w:rPr>
        <w:t>Status and protection of globally threatened species in the Caucasus</w:t>
      </w:r>
      <w:r w:rsidRPr="00D36414">
        <w:rPr>
          <w:rFonts w:cstheme="minorHAnsi"/>
          <w:color w:val="000000" w:themeColor="text1"/>
        </w:rPr>
        <w:t>. Tbilisi, Georgia: CEPF, WWF.</w:t>
      </w:r>
    </w:p>
    <w:p w14:paraId="0C69248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echmeister, H. G., &amp; Moser, D. (2001). The influence of agricultural land-use intensity on bryophyte species richness. </w:t>
      </w:r>
      <w:r w:rsidRPr="00D36414">
        <w:rPr>
          <w:rFonts w:cstheme="minorHAnsi"/>
          <w:i/>
          <w:iCs/>
        </w:rPr>
        <w:t>Biodiversity and Conservation</w:t>
      </w:r>
      <w:r w:rsidRPr="00D36414">
        <w:rPr>
          <w:rFonts w:cstheme="minorHAnsi"/>
        </w:rPr>
        <w:t xml:space="preserve">, </w:t>
      </w:r>
      <w:r w:rsidRPr="00D36414">
        <w:rPr>
          <w:rFonts w:cstheme="minorHAnsi"/>
          <w:i/>
          <w:iCs/>
        </w:rPr>
        <w:t>10</w:t>
      </w:r>
      <w:r w:rsidRPr="00D36414">
        <w:rPr>
          <w:rFonts w:cstheme="minorHAnsi"/>
        </w:rPr>
        <w:t xml:space="preserve">(10), 1609–1625. </w:t>
      </w:r>
      <w:hyperlink r:id="rId1983" w:history="1">
        <w:r w:rsidRPr="00D36414">
          <w:rPr>
            <w:rStyle w:val="Hyperlink"/>
            <w:rFonts w:cstheme="minorHAnsi"/>
          </w:rPr>
          <w:t>https://doi.org/10.1023/a:1012008828522</w:t>
        </w:r>
      </w:hyperlink>
    </w:p>
    <w:p w14:paraId="38ABE2C8"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ektser, I. S. (2000). </w:t>
      </w:r>
      <w:r w:rsidRPr="00D36414">
        <w:rPr>
          <w:rFonts w:cstheme="minorHAnsi"/>
          <w:i/>
          <w:iCs/>
        </w:rPr>
        <w:t>Groundwater and the environment: Applications for the global community</w:t>
      </w:r>
      <w:r w:rsidRPr="00D36414">
        <w:rPr>
          <w:rFonts w:cstheme="minorHAnsi"/>
        </w:rPr>
        <w:t xml:space="preserve">. Boca Raton, USA: CRC Press. Retrieved from </w:t>
      </w:r>
      <w:hyperlink r:id="rId1984" w:anchor="v=onepage&amp;q=Zektser%20I.S.%25&amp;f=false" w:history="1">
        <w:r w:rsidRPr="00D36414">
          <w:rPr>
            <w:rStyle w:val="Hyperlink"/>
            <w:rFonts w:cstheme="minorHAnsi"/>
          </w:rPr>
          <w:t>https://books.google.ru/books?hl=ru&amp;lr=&amp;id=V1g5SWyevXUC&amp;oi=fnd&amp;pg=PP1&amp;dq=Zektser+I.S.,+Everett+L.G.+Groundwater+and+the+Environment:+Applications+for+the+Global+Community&amp;ots=ZIsiUrsneX&amp;sig=SzFGIJ7AdJjO-NzpTZsPeTaumuM&amp;redir_esc=y#v=onepage&amp;q=Zektser%20I.S.%25&amp;f=false</w:t>
        </w:r>
      </w:hyperlink>
      <w:r w:rsidRPr="00D36414">
        <w:rPr>
          <w:rFonts w:cstheme="minorHAnsi"/>
        </w:rPr>
        <w:t xml:space="preserve"> </w:t>
      </w:r>
    </w:p>
    <w:p w14:paraId="3527D6EB"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Zemp, M., Haeberli, W., Hoelzle, M., &amp; Paul, F. (2006). Alpine glaciers to disappear within decades? </w:t>
      </w:r>
      <w:r w:rsidRPr="00D36414">
        <w:rPr>
          <w:rFonts w:cstheme="minorHAnsi"/>
          <w:i/>
          <w:color w:val="000000" w:themeColor="text1"/>
        </w:rPr>
        <w:t>Geophysical Research Letters, 33</w:t>
      </w:r>
      <w:r w:rsidRPr="00D36414">
        <w:rPr>
          <w:rFonts w:cstheme="minorHAnsi"/>
          <w:color w:val="000000" w:themeColor="text1"/>
        </w:rPr>
        <w:t xml:space="preserve">(13), L13504. </w:t>
      </w:r>
      <w:hyperlink r:id="rId1985" w:history="1">
        <w:r w:rsidRPr="00D36414">
          <w:rPr>
            <w:rStyle w:val="Hyperlink"/>
            <w:rFonts w:cstheme="minorHAnsi"/>
          </w:rPr>
          <w:t>https://doi.org/10.1029/2006GL026319</w:t>
        </w:r>
      </w:hyperlink>
      <w:r w:rsidRPr="00D36414">
        <w:rPr>
          <w:rFonts w:cstheme="minorHAnsi"/>
        </w:rPr>
        <w:t xml:space="preserve"> </w:t>
      </w:r>
    </w:p>
    <w:p w14:paraId="546CBB0E"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hakova, L. V. [Жакова, Л. В.]. (2013). О влиянии многолетних изменений солености Аральского моря на динамику сообществ макрофитов [Effect of long-term changes of the salinity on the water flora composition and distribution of macrophytes in Aral]. </w:t>
      </w:r>
      <w:r w:rsidRPr="00D36414">
        <w:rPr>
          <w:rFonts w:cstheme="minorHAnsi"/>
          <w:i/>
          <w:iCs/>
        </w:rPr>
        <w:t>Труды Зоологического Института РАН [Proceedings of the Zoological Institute of the Russian Academy of Sciences]</w:t>
      </w:r>
      <w:r w:rsidRPr="00D36414">
        <w:rPr>
          <w:rFonts w:cstheme="minorHAnsi"/>
        </w:rPr>
        <w:t xml:space="preserve">, (Annex 3), 113–119. Retrieved from </w:t>
      </w:r>
      <w:hyperlink r:id="rId1986" w:history="1">
        <w:r w:rsidRPr="00D36414">
          <w:rPr>
            <w:rStyle w:val="Hyperlink"/>
            <w:rFonts w:cstheme="minorHAnsi"/>
          </w:rPr>
          <w:t>https://www.zin.ru/journals/trudyzin/doc/vol_317_s2/TZ_317_2_Supplement_Zhakova.pdf</w:t>
        </w:r>
      </w:hyperlink>
    </w:p>
    <w:p w14:paraId="6A50DF13"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imina, O. L., Lyubin, P. A., Jørgensen, L. L., Zakharov, D. V., &amp; Lyubina, O. S. (2015). Decapod crustaceans of the Barents Sea and adjacent waters: species composition and peculiarities of distribution. </w:t>
      </w:r>
      <w:r w:rsidRPr="00D36414">
        <w:rPr>
          <w:rFonts w:cstheme="minorHAnsi"/>
          <w:i/>
          <w:iCs/>
        </w:rPr>
        <w:t>Arthropoda Selecta</w:t>
      </w:r>
      <w:r w:rsidRPr="00D36414">
        <w:rPr>
          <w:rFonts w:cstheme="minorHAnsi"/>
        </w:rPr>
        <w:t xml:space="preserve">, </w:t>
      </w:r>
      <w:r w:rsidRPr="00D36414">
        <w:rPr>
          <w:rFonts w:cstheme="minorHAnsi"/>
          <w:i/>
          <w:iCs/>
        </w:rPr>
        <w:t>24</w:t>
      </w:r>
      <w:r w:rsidRPr="00D36414">
        <w:rPr>
          <w:rFonts w:cstheme="minorHAnsi"/>
        </w:rPr>
        <w:t>(3), 417–428.</w:t>
      </w:r>
    </w:p>
    <w:p w14:paraId="3B8AD7AF"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lang w:val="de-DE"/>
        </w:rPr>
        <w:lastRenderedPageBreak/>
        <w:t>Zimnitskiy, A. V., Efremov, Yu. V., &amp; Ilyichev, Yu. G. [</w:t>
      </w:r>
      <w:r w:rsidRPr="00D36414">
        <w:rPr>
          <w:rFonts w:cstheme="minorHAnsi"/>
          <w:color w:val="000000" w:themeColor="text1"/>
        </w:rPr>
        <w:t>Зимницкий,</w:t>
      </w:r>
      <w:r w:rsidRPr="00D36414">
        <w:rPr>
          <w:rFonts w:cstheme="minorHAnsi"/>
          <w:color w:val="000000" w:themeColor="text1"/>
          <w:lang w:val="de-DE"/>
        </w:rPr>
        <w:t xml:space="preserve"> </w:t>
      </w:r>
      <w:r w:rsidRPr="00D36414">
        <w:rPr>
          <w:rFonts w:cstheme="minorHAnsi"/>
          <w:color w:val="000000" w:themeColor="text1"/>
        </w:rPr>
        <w:t>А</w:t>
      </w:r>
      <w:r w:rsidRPr="00D36414">
        <w:rPr>
          <w:rFonts w:cstheme="minorHAnsi"/>
          <w:color w:val="000000" w:themeColor="text1"/>
          <w:lang w:val="de-DE"/>
        </w:rPr>
        <w:t xml:space="preserve">. </w:t>
      </w:r>
      <w:r w:rsidRPr="00D36414">
        <w:rPr>
          <w:rFonts w:cstheme="minorHAnsi"/>
          <w:color w:val="000000" w:themeColor="text1"/>
        </w:rPr>
        <w:t>В</w:t>
      </w:r>
      <w:r w:rsidRPr="00D36414">
        <w:rPr>
          <w:rFonts w:cstheme="minorHAnsi"/>
          <w:color w:val="000000" w:themeColor="text1"/>
          <w:lang w:val="de-DE"/>
        </w:rPr>
        <w:t xml:space="preserve">., </w:t>
      </w:r>
      <w:r w:rsidRPr="00D36414">
        <w:rPr>
          <w:rFonts w:cstheme="minorHAnsi"/>
          <w:color w:val="000000" w:themeColor="text1"/>
        </w:rPr>
        <w:t>Ефремов,</w:t>
      </w:r>
      <w:r w:rsidRPr="00D36414">
        <w:rPr>
          <w:rFonts w:cstheme="minorHAnsi"/>
          <w:color w:val="000000" w:themeColor="text1"/>
          <w:lang w:val="de-DE"/>
        </w:rPr>
        <w:t xml:space="preserve"> </w:t>
      </w:r>
      <w:r w:rsidRPr="00D36414">
        <w:rPr>
          <w:rFonts w:cstheme="minorHAnsi"/>
          <w:color w:val="000000" w:themeColor="text1"/>
        </w:rPr>
        <w:t>Ю</w:t>
      </w:r>
      <w:r w:rsidRPr="00D36414">
        <w:rPr>
          <w:rFonts w:cstheme="minorHAnsi"/>
          <w:color w:val="000000" w:themeColor="text1"/>
          <w:lang w:val="de-DE"/>
        </w:rPr>
        <w:t xml:space="preserve">. </w:t>
      </w:r>
      <w:r w:rsidRPr="00D36414">
        <w:rPr>
          <w:rFonts w:cstheme="minorHAnsi"/>
          <w:color w:val="000000" w:themeColor="text1"/>
        </w:rPr>
        <w:t>В</w:t>
      </w:r>
      <w:r w:rsidRPr="00D36414">
        <w:rPr>
          <w:rFonts w:cstheme="minorHAnsi"/>
          <w:color w:val="000000" w:themeColor="text1"/>
          <w:lang w:val="de-DE"/>
        </w:rPr>
        <w:t xml:space="preserve">., &amp; </w:t>
      </w:r>
      <w:r w:rsidRPr="00D36414">
        <w:rPr>
          <w:rFonts w:cstheme="minorHAnsi"/>
          <w:color w:val="000000" w:themeColor="text1"/>
        </w:rPr>
        <w:t>Ильичев,</w:t>
      </w:r>
      <w:r w:rsidRPr="00D36414">
        <w:rPr>
          <w:rFonts w:cstheme="minorHAnsi"/>
          <w:color w:val="000000" w:themeColor="text1"/>
          <w:lang w:val="de-DE"/>
        </w:rPr>
        <w:t xml:space="preserve"> </w:t>
      </w:r>
      <w:r w:rsidRPr="00D36414">
        <w:rPr>
          <w:rFonts w:cstheme="minorHAnsi"/>
          <w:color w:val="000000" w:themeColor="text1"/>
        </w:rPr>
        <w:t>Ю</w:t>
      </w:r>
      <w:r w:rsidRPr="00D36414">
        <w:rPr>
          <w:rFonts w:cstheme="minorHAnsi"/>
          <w:color w:val="000000" w:themeColor="text1"/>
          <w:lang w:val="de-DE"/>
        </w:rPr>
        <w:t xml:space="preserve">. </w:t>
      </w:r>
      <w:r w:rsidRPr="00D36414">
        <w:rPr>
          <w:rFonts w:cstheme="minorHAnsi"/>
          <w:color w:val="000000" w:themeColor="text1"/>
        </w:rPr>
        <w:t>Г</w:t>
      </w:r>
      <w:r w:rsidRPr="00D36414">
        <w:rPr>
          <w:rFonts w:cstheme="minorHAnsi"/>
          <w:color w:val="000000" w:themeColor="text1"/>
          <w:lang w:val="de-DE"/>
        </w:rPr>
        <w:t xml:space="preserve">.]. </w:t>
      </w:r>
      <w:r w:rsidRPr="00D36414">
        <w:rPr>
          <w:rFonts w:cstheme="minorHAnsi"/>
          <w:color w:val="000000" w:themeColor="text1"/>
        </w:rPr>
        <w:t xml:space="preserve">(2015). Современное оледенение Передней Азии (в границах Турции) [Present-day glaciation of Western Asia (on the Turkey territory)]. </w:t>
      </w:r>
      <w:r w:rsidRPr="00D36414">
        <w:rPr>
          <w:rFonts w:cstheme="minorHAnsi"/>
          <w:i/>
        </w:rPr>
        <w:t>Лед и снег [Ice and snow], 55</w:t>
      </w:r>
      <w:r w:rsidRPr="00D36414">
        <w:rPr>
          <w:rFonts w:cstheme="minorHAnsi"/>
        </w:rPr>
        <w:t>(4), 50-60.</w:t>
      </w:r>
    </w:p>
    <w:p w14:paraId="5881311C" w14:textId="77777777" w:rsidR="00ED7B7A" w:rsidRPr="00D36414" w:rsidRDefault="00ED7B7A" w:rsidP="00ED7B7A">
      <w:pPr>
        <w:widowControl w:val="0"/>
        <w:autoSpaceDE w:val="0"/>
        <w:autoSpaceDN w:val="0"/>
        <w:adjustRightInd w:val="0"/>
        <w:spacing w:before="120"/>
        <w:ind w:left="480" w:hanging="480"/>
        <w:rPr>
          <w:rFonts w:cstheme="minorHAnsi"/>
          <w:color w:val="000000" w:themeColor="text1"/>
        </w:rPr>
      </w:pPr>
      <w:r w:rsidRPr="00D36414">
        <w:rPr>
          <w:rFonts w:cstheme="minorHAnsi"/>
          <w:color w:val="000000" w:themeColor="text1"/>
        </w:rPr>
        <w:t xml:space="preserve">Ziv, B., Saaroni, H., Pargament, R., Harpaz, T., &amp; Alpert, P. (2014). Trends in rainfall regime over Israel, 1975-2010, and their relationship to large-scale variability. </w:t>
      </w:r>
      <w:r w:rsidRPr="00D36414">
        <w:rPr>
          <w:rFonts w:cstheme="minorHAnsi"/>
          <w:i/>
          <w:color w:val="000000" w:themeColor="text1"/>
        </w:rPr>
        <w:t>Regional Environmental Change, 14</w:t>
      </w:r>
      <w:r w:rsidRPr="00D36414">
        <w:rPr>
          <w:rFonts w:cstheme="minorHAnsi"/>
          <w:color w:val="000000" w:themeColor="text1"/>
        </w:rPr>
        <w:t xml:space="preserve">(5), 1751-1764. </w:t>
      </w:r>
      <w:hyperlink r:id="rId1987" w:history="1">
        <w:r w:rsidRPr="00D36414">
          <w:rPr>
            <w:rStyle w:val="Hyperlink"/>
            <w:rFonts w:cstheme="minorHAnsi"/>
          </w:rPr>
          <w:t>https://doi.org/10.1007/s10113-013-0414-x</w:t>
        </w:r>
      </w:hyperlink>
      <w:r w:rsidRPr="00D36414">
        <w:rPr>
          <w:rFonts w:cstheme="minorHAnsi"/>
          <w:color w:val="000000" w:themeColor="text1"/>
        </w:rPr>
        <w:t xml:space="preserve"> </w:t>
      </w:r>
    </w:p>
    <w:p w14:paraId="6F45E585"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Zoï</w:t>
      </w:r>
      <w:r w:rsidRPr="00D36414">
        <w:rPr>
          <w:rFonts w:cstheme="minorHAnsi"/>
        </w:rPr>
        <w:t xml:space="preserve">. (2009). </w:t>
      </w:r>
      <w:r w:rsidRPr="00D36414">
        <w:rPr>
          <w:rFonts w:cstheme="minorHAnsi"/>
          <w:i/>
        </w:rPr>
        <w:t>Climate change in Central Asia by Zoi environment - issuu</w:t>
      </w:r>
      <w:r w:rsidRPr="00D36414">
        <w:rPr>
          <w:rFonts w:cstheme="minorHAnsi"/>
        </w:rPr>
        <w:t xml:space="preserve">. Retrieved September 20, 2017, from </w:t>
      </w:r>
      <w:hyperlink r:id="rId1988" w:history="1">
        <w:r w:rsidRPr="00D36414">
          <w:rPr>
            <w:rStyle w:val="Hyperlink"/>
            <w:rFonts w:cstheme="minorHAnsi"/>
          </w:rPr>
          <w:t>https://issuu.com/zoienvironment/docs/climate_change</w:t>
        </w:r>
      </w:hyperlink>
    </w:p>
    <w:p w14:paraId="6783242A"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color w:val="000000" w:themeColor="text1"/>
        </w:rPr>
        <w:t xml:space="preserve">Zoï. (2011). </w:t>
      </w:r>
      <w:r w:rsidRPr="00D36414">
        <w:rPr>
          <w:rFonts w:cstheme="minorHAnsi"/>
          <w:i/>
          <w:iCs/>
          <w:color w:val="000000" w:themeColor="text1"/>
        </w:rPr>
        <w:t>Biodiversity in Central Asia. A visual synthesis</w:t>
      </w:r>
      <w:r w:rsidRPr="00D36414">
        <w:rPr>
          <w:rFonts w:cstheme="minorHAnsi"/>
          <w:color w:val="000000" w:themeColor="text1"/>
        </w:rPr>
        <w:t xml:space="preserve">. Retrieved from </w:t>
      </w:r>
      <w:hyperlink r:id="rId1989" w:history="1">
        <w:r w:rsidRPr="00D36414">
          <w:rPr>
            <w:rStyle w:val="Hyperlink"/>
            <w:rFonts w:cstheme="minorHAnsi"/>
          </w:rPr>
          <w:t>http://www.zoinet.org/web/sites/default/files/publications/Biodiversity-CA-EN.pdf</w:t>
        </w:r>
      </w:hyperlink>
    </w:p>
    <w:p w14:paraId="2D0F3B0C"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oï. (2012). </w:t>
      </w:r>
      <w:r w:rsidRPr="00D36414">
        <w:rPr>
          <w:rFonts w:cstheme="minorHAnsi"/>
          <w:i/>
          <w:iCs/>
        </w:rPr>
        <w:t>Vital Caspian graphics 2 - Opportunities, aspirations and challenges</w:t>
      </w:r>
      <w:r w:rsidRPr="00D36414">
        <w:rPr>
          <w:rFonts w:cstheme="minorHAnsi"/>
        </w:rPr>
        <w:t xml:space="preserve">. Retrieved from </w:t>
      </w:r>
      <w:hyperlink r:id="rId1990" w:history="1">
        <w:r w:rsidRPr="00D36414">
          <w:rPr>
            <w:rStyle w:val="Hyperlink"/>
            <w:rFonts w:cstheme="minorHAnsi"/>
          </w:rPr>
          <w:t>http://www.grida.no/publications/vg/caspian2/</w:t>
        </w:r>
      </w:hyperlink>
    </w:p>
    <w:p w14:paraId="3C59026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onn, I. S., Glantz, M. H., Kostianoy, A. G., &amp; Kosarev, A. N. (2009). </w:t>
      </w:r>
      <w:r w:rsidRPr="00D36414">
        <w:rPr>
          <w:rFonts w:cstheme="minorHAnsi"/>
          <w:i/>
          <w:iCs/>
        </w:rPr>
        <w:t>The Aral Sea encyclopedia</w:t>
      </w:r>
      <w:r w:rsidRPr="00D36414">
        <w:rPr>
          <w:rFonts w:cstheme="minorHAnsi"/>
        </w:rPr>
        <w:t xml:space="preserve">. Berlin, Germany: Springer-Verlag. </w:t>
      </w:r>
      <w:hyperlink r:id="rId1991" w:history="1">
        <w:r w:rsidRPr="00D36414">
          <w:rPr>
            <w:rStyle w:val="Hyperlink"/>
            <w:rFonts w:cstheme="minorHAnsi"/>
          </w:rPr>
          <w:t>https://doi.org/10.1007/978-3-540-85088-5_10</w:t>
        </w:r>
      </w:hyperlink>
    </w:p>
    <w:p w14:paraId="3DBD97A9"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otz, G., &amp; Bader, M. Y. (2009). Epiphytic plants in a changing world-global: Change effects on vascular and non-vascular epiphytes. In U. Lüttge, W. Beyschlag, B. Büdel, &amp; D. Francis (Eds.), </w:t>
      </w:r>
      <w:r w:rsidRPr="00D36414">
        <w:rPr>
          <w:rFonts w:cstheme="minorHAnsi"/>
          <w:i/>
          <w:iCs/>
        </w:rPr>
        <w:t>Progress in Botany 70</w:t>
      </w:r>
      <w:r w:rsidRPr="00D36414">
        <w:rPr>
          <w:rFonts w:cstheme="minorHAnsi"/>
        </w:rPr>
        <w:t xml:space="preserve"> (pp. 147–170). Berlin, Germany: Springer. </w:t>
      </w:r>
      <w:hyperlink r:id="rId1992" w:history="1">
        <w:r w:rsidRPr="00D36414">
          <w:rPr>
            <w:rStyle w:val="Hyperlink"/>
            <w:rFonts w:cstheme="minorHAnsi"/>
          </w:rPr>
          <w:t>https://doi.org/10.1007/978-3-540-68421-3</w:t>
        </w:r>
      </w:hyperlink>
    </w:p>
    <w:p w14:paraId="2D70065D"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vereva, E. L., &amp; Kozlov, M. V. (2011). Impacts of industrial polluters on bryophytes: A meta-analysis of observational studies. </w:t>
      </w:r>
      <w:r w:rsidRPr="00D36414">
        <w:rPr>
          <w:rFonts w:cstheme="minorHAnsi"/>
          <w:i/>
          <w:iCs/>
        </w:rPr>
        <w:t>Water, Air, and Soil Pollution</w:t>
      </w:r>
      <w:r w:rsidRPr="00D36414">
        <w:rPr>
          <w:rFonts w:cstheme="minorHAnsi"/>
        </w:rPr>
        <w:t xml:space="preserve">, </w:t>
      </w:r>
      <w:r w:rsidRPr="00D36414">
        <w:rPr>
          <w:rFonts w:cstheme="minorHAnsi"/>
          <w:i/>
          <w:iCs/>
        </w:rPr>
        <w:t>218</w:t>
      </w:r>
      <w:r w:rsidRPr="00D36414">
        <w:rPr>
          <w:rFonts w:cstheme="minorHAnsi"/>
        </w:rPr>
        <w:t xml:space="preserve">(1–4), 573–586. </w:t>
      </w:r>
      <w:hyperlink r:id="rId1993" w:history="1">
        <w:r w:rsidRPr="00D36414">
          <w:rPr>
            <w:rStyle w:val="Hyperlink"/>
            <w:rFonts w:cstheme="minorHAnsi"/>
          </w:rPr>
          <w:t>https://doi.org/10.1007/s11270-010-0669-5</w:t>
        </w:r>
      </w:hyperlink>
      <w:r w:rsidRPr="00D36414">
        <w:rPr>
          <w:rFonts w:cstheme="minorHAnsi"/>
        </w:rPr>
        <w:t xml:space="preserve"> </w:t>
      </w:r>
    </w:p>
    <w:p w14:paraId="3DB0DAB4" w14:textId="77777777" w:rsidR="00ED7B7A" w:rsidRPr="00D36414" w:rsidRDefault="00ED7B7A" w:rsidP="00ED7B7A">
      <w:pPr>
        <w:widowControl w:val="0"/>
        <w:autoSpaceDE w:val="0"/>
        <w:autoSpaceDN w:val="0"/>
        <w:adjustRightInd w:val="0"/>
        <w:spacing w:before="120"/>
        <w:ind w:left="480" w:hanging="480"/>
        <w:rPr>
          <w:rFonts w:cstheme="minorHAnsi"/>
        </w:rPr>
      </w:pPr>
      <w:r w:rsidRPr="00D36414">
        <w:rPr>
          <w:rFonts w:cstheme="minorHAnsi"/>
        </w:rPr>
        <w:t xml:space="preserve">Zwick, P. (2004). Key to the West Paleartic genera of stoneflies (Plecoptera) in the larval stage. </w:t>
      </w:r>
      <w:r w:rsidRPr="00D36414">
        <w:rPr>
          <w:rFonts w:cstheme="minorHAnsi"/>
          <w:i/>
          <w:iCs/>
        </w:rPr>
        <w:t>Limnologica - Ecology and Management of Inland Waters</w:t>
      </w:r>
      <w:r w:rsidRPr="00D36414">
        <w:rPr>
          <w:rFonts w:cstheme="minorHAnsi"/>
        </w:rPr>
        <w:t xml:space="preserve">, </w:t>
      </w:r>
      <w:r w:rsidRPr="00D36414">
        <w:rPr>
          <w:rFonts w:cstheme="minorHAnsi"/>
          <w:i/>
          <w:iCs/>
        </w:rPr>
        <w:t>34</w:t>
      </w:r>
      <w:r w:rsidRPr="00D36414">
        <w:rPr>
          <w:rFonts w:cstheme="minorHAnsi"/>
        </w:rPr>
        <w:t>, 315–348.</w:t>
      </w:r>
    </w:p>
    <w:p w14:paraId="69ABB189" w14:textId="1220BCF5" w:rsidR="0048205B" w:rsidRPr="000C414B" w:rsidRDefault="0048205B" w:rsidP="00AE389F"/>
    <w:p w14:paraId="041B9AE5" w14:textId="7E6FA87B" w:rsidR="001E43D4" w:rsidRPr="00946649" w:rsidRDefault="001E43D4" w:rsidP="001E43D4">
      <w:pPr>
        <w:widowControl w:val="0"/>
        <w:autoSpaceDE w:val="0"/>
        <w:autoSpaceDN w:val="0"/>
        <w:adjustRightInd w:val="0"/>
        <w:spacing w:line="240" w:lineRule="auto"/>
        <w:ind w:left="480" w:hanging="480"/>
        <w:rPr>
          <w:lang w:val="en-US"/>
        </w:rPr>
      </w:pPr>
    </w:p>
    <w:p w14:paraId="2E5C190A" w14:textId="77777777" w:rsidR="0048205B" w:rsidRDefault="0048205B" w:rsidP="00513B19">
      <w:pPr>
        <w:sectPr w:rsidR="0048205B" w:rsidSect="001F79DE">
          <w:headerReference w:type="default" r:id="rId1994"/>
          <w:pgSz w:w="11906" w:h="16838"/>
          <w:pgMar w:top="1418" w:right="1418" w:bottom="1418" w:left="1418" w:header="709" w:footer="709" w:gutter="0"/>
          <w:cols w:space="708"/>
          <w:docGrid w:linePitch="360"/>
        </w:sectPr>
      </w:pPr>
    </w:p>
    <w:p w14:paraId="0E7BC168" w14:textId="77777777" w:rsidR="0048205B" w:rsidRPr="000C1F38" w:rsidRDefault="0048205B" w:rsidP="0054279D">
      <w:pPr>
        <w:pStyle w:val="Heading1"/>
      </w:pPr>
      <w:bookmarkStart w:id="1125" w:name="_Toc370204122"/>
      <w:bookmarkStart w:id="1126" w:name="_Toc500146640"/>
      <w:bookmarkStart w:id="1127" w:name="_Toc502837404"/>
      <w:bookmarkStart w:id="1128" w:name="_Toc504380656"/>
      <w:bookmarkStart w:id="1129" w:name="_Toc519514597"/>
      <w:bookmarkStart w:id="1130" w:name="_Toc519514709"/>
      <w:bookmarkStart w:id="1131" w:name="_Toc343903866"/>
      <w:bookmarkStart w:id="1132" w:name="_Toc477938297"/>
      <w:bookmarkStart w:id="1133" w:name="_Toc479152625"/>
      <w:bookmarkStart w:id="1134" w:name="ach4"/>
      <w:r w:rsidRPr="000C1F38">
        <w:lastRenderedPageBreak/>
        <w:t>Chapter 4: Direct and indirect drivers of change in biodiversity and nature’s contributions to people</w:t>
      </w:r>
      <w:bookmarkEnd w:id="1125"/>
      <w:bookmarkEnd w:id="1126"/>
      <w:bookmarkEnd w:id="1127"/>
      <w:bookmarkEnd w:id="1128"/>
      <w:bookmarkEnd w:id="1129"/>
      <w:bookmarkEnd w:id="1130"/>
    </w:p>
    <w:bookmarkEnd w:id="1131"/>
    <w:bookmarkEnd w:id="1132"/>
    <w:bookmarkEnd w:id="1133"/>
    <w:p w14:paraId="3CB76476" w14:textId="77777777" w:rsidR="0048205B" w:rsidRPr="00E13B98" w:rsidRDefault="0048205B" w:rsidP="00AE389F"/>
    <w:p w14:paraId="6295C6C0" w14:textId="2ED76E57" w:rsidR="0048205B" w:rsidRPr="00377121" w:rsidRDefault="0048205B" w:rsidP="00AE389F">
      <w:pPr>
        <w:rPr>
          <w:b/>
        </w:rPr>
      </w:pPr>
      <w:r w:rsidRPr="00377121">
        <w:rPr>
          <w:b/>
        </w:rPr>
        <w:t>Coordinating Lead Authors</w:t>
      </w:r>
      <w:r w:rsidR="0016503A">
        <w:rPr>
          <w:b/>
        </w:rPr>
        <w:t>:</w:t>
      </w:r>
    </w:p>
    <w:p w14:paraId="26F6A352" w14:textId="77777777" w:rsidR="0048205B" w:rsidRPr="00E13B98" w:rsidRDefault="0048205B" w:rsidP="00AE389F">
      <w:r w:rsidRPr="00E13B98">
        <w:t>Marine Elbakidze (Ukraine/Sweden), Thomas Hahn (Sweden), Niklaus E. Zimmermann (Switzerland)</w:t>
      </w:r>
    </w:p>
    <w:p w14:paraId="5EE44605" w14:textId="77777777" w:rsidR="0048205B" w:rsidRPr="00E13B98" w:rsidRDefault="0048205B" w:rsidP="00AE389F"/>
    <w:p w14:paraId="765F27B9" w14:textId="30789ACD" w:rsidR="0048205B" w:rsidRPr="00232B3F" w:rsidRDefault="0048205B" w:rsidP="00AE389F">
      <w:pPr>
        <w:rPr>
          <w:b/>
        </w:rPr>
      </w:pPr>
      <w:r w:rsidRPr="00232B3F">
        <w:rPr>
          <w:b/>
        </w:rPr>
        <w:t>Lead Authors</w:t>
      </w:r>
      <w:r w:rsidR="0016503A">
        <w:rPr>
          <w:b/>
        </w:rPr>
        <w:t>:</w:t>
      </w:r>
    </w:p>
    <w:p w14:paraId="3B83D25A" w14:textId="3E60146A" w:rsidR="0048205B" w:rsidRDefault="0048205B" w:rsidP="00AE389F">
      <w:r w:rsidRPr="00E13B98">
        <w:t>Pavel Cudl</w:t>
      </w:r>
      <w:r w:rsidR="003226D1">
        <w:t>í</w:t>
      </w:r>
      <w:r w:rsidRPr="00E13B98">
        <w:t>n (Czech Republic), Nikolai Friberg (Norway), Piero Genovesi (Italy), Riccardo Guarino (Italy), Aveliina Helm (Estonia), Bengt-Gunnar Jonsson (Sweden), Szabolcs Lengyel (Hungary), Boris Leroy (France), Tommaso Luzzati (Italy), Ann Milbau (Belgium), Ángel Pérez-Ruzafa (Spain), Philip Roche (France), Helen Roy (United Kingdom</w:t>
      </w:r>
      <w:r>
        <w:t xml:space="preserve"> of Great Britain and Northern Ireland</w:t>
      </w:r>
      <w:r w:rsidRPr="00E13B98">
        <w:t>), Adam Vanbergen (United Kingdom</w:t>
      </w:r>
      <w:r>
        <w:t xml:space="preserve"> of Great Britain and Northern Ireland</w:t>
      </w:r>
      <w:r w:rsidRPr="00E13B98">
        <w:t>), Vigdis Vandvik (Norway)</w:t>
      </w:r>
    </w:p>
    <w:p w14:paraId="4B29A122" w14:textId="77777777" w:rsidR="0048205B" w:rsidRDefault="0048205B" w:rsidP="00AE389F">
      <w:pPr>
        <w:rPr>
          <w:b/>
        </w:rPr>
      </w:pPr>
    </w:p>
    <w:p w14:paraId="17177869" w14:textId="78625FAC" w:rsidR="0048205B" w:rsidRPr="00232B3F" w:rsidRDefault="0048205B" w:rsidP="00AE389F">
      <w:pPr>
        <w:rPr>
          <w:b/>
        </w:rPr>
      </w:pPr>
      <w:r w:rsidRPr="00232B3F">
        <w:rPr>
          <w:b/>
        </w:rPr>
        <w:t>Fellow</w:t>
      </w:r>
      <w:r w:rsidR="0016503A">
        <w:rPr>
          <w:b/>
        </w:rPr>
        <w:t>:</w:t>
      </w:r>
    </w:p>
    <w:p w14:paraId="7A730C90" w14:textId="77777777" w:rsidR="0048205B" w:rsidRPr="00E13B98" w:rsidRDefault="0048205B" w:rsidP="00AE389F">
      <w:r w:rsidRPr="00E13B98">
        <w:t>Rahat Sabyrbekov (Kyrgyzstan)</w:t>
      </w:r>
    </w:p>
    <w:p w14:paraId="2AB5E7E6" w14:textId="77777777" w:rsidR="0048205B" w:rsidRPr="00E13B98" w:rsidRDefault="0048205B" w:rsidP="00AE389F"/>
    <w:p w14:paraId="1F8E3880" w14:textId="0E8DECC8" w:rsidR="0048205B" w:rsidRPr="00232B3F" w:rsidRDefault="0048205B" w:rsidP="00AE389F">
      <w:pPr>
        <w:rPr>
          <w:b/>
        </w:rPr>
      </w:pPr>
      <w:r w:rsidRPr="00232B3F">
        <w:rPr>
          <w:b/>
        </w:rPr>
        <w:t>Contributing Authors</w:t>
      </w:r>
      <w:r w:rsidR="0016503A">
        <w:rPr>
          <w:b/>
        </w:rPr>
        <w:t>:</w:t>
      </w:r>
      <w:r w:rsidRPr="00232B3F">
        <w:rPr>
          <w:b/>
        </w:rPr>
        <w:t xml:space="preserve"> </w:t>
      </w:r>
    </w:p>
    <w:p w14:paraId="2E1A4717" w14:textId="1EA961E2" w:rsidR="0048205B" w:rsidRPr="00E13B98" w:rsidRDefault="0048205B" w:rsidP="00AE389F">
      <w:r w:rsidRPr="00E13B98">
        <w:t>Lucas Dawson (</w:t>
      </w:r>
      <w:r w:rsidR="00600AC0">
        <w:t>Australia/</w:t>
      </w:r>
      <w:r w:rsidRPr="00E13B98">
        <w:t xml:space="preserve">Sweden), Jesper H. Andersen (Denmark), </w:t>
      </w:r>
      <w:r w:rsidR="00010517">
        <w:rPr>
          <w:rFonts w:eastAsia="Times New Roman"/>
        </w:rPr>
        <w:t>Alexei</w:t>
      </w:r>
      <w:r w:rsidRPr="00E13B98">
        <w:t xml:space="preserve"> Andreev (</w:t>
      </w:r>
      <w:r w:rsidR="00010517">
        <w:t xml:space="preserve">Republic of </w:t>
      </w:r>
      <w:r w:rsidRPr="00E13B98">
        <w:t xml:space="preserve">Moldova), Per Angelstam (Sweden), Sakina-Dorothée Ayata (France), Clémentine Azam (France), Grégory Beaugrand (France), Fjoralba Begeja (Albania), </w:t>
      </w:r>
      <w:r>
        <w:t xml:space="preserve">Céline Bellard (France), </w:t>
      </w:r>
      <w:r w:rsidRPr="00E13B98">
        <w:t xml:space="preserve">Elisabeth Conrad (Malta), Cédric Cotté (France), Nicolas Dubos (France), Victoria Elias (Russian Federation), </w:t>
      </w:r>
      <w:r w:rsidR="00612024" w:rsidRPr="00612024">
        <w:t>Amy Elizabeth</w:t>
      </w:r>
      <w:r w:rsidRPr="00E13B98">
        <w:t xml:space="preserve"> Eycott (</w:t>
      </w:r>
      <w:r w:rsidR="00612024" w:rsidRPr="00E13B98">
        <w:t>United Kingdom</w:t>
      </w:r>
      <w:r w:rsidR="00612024">
        <w:t xml:space="preserve"> of Great Britain and Northern Ireland/</w:t>
      </w:r>
      <w:r w:rsidRPr="00E13B98">
        <w:t>Norway), Martin Forsius (Finland), Lucy Frances (Ireland), Bella Galil (Israel), Mariana Garc</w:t>
      </w:r>
      <w:r w:rsidR="008E0436">
        <w:t>í</w:t>
      </w:r>
      <w:r w:rsidRPr="00E13B98">
        <w:t xml:space="preserve">a </w:t>
      </w:r>
      <w:r w:rsidR="008E0436">
        <w:t xml:space="preserve">Criado </w:t>
      </w:r>
      <w:r w:rsidRPr="00E13B98">
        <w:t>(</w:t>
      </w:r>
      <w:r>
        <w:t>Spain</w:t>
      </w:r>
      <w:r w:rsidRPr="00E13B98">
        <w:t xml:space="preserve">), Marine Herrmann (France), </w:t>
      </w:r>
      <w:r w:rsidR="009D3025">
        <w:t xml:space="preserve">R. </w:t>
      </w:r>
      <w:r w:rsidRPr="00E13B98">
        <w:t>Justin Irvine (United Kingdom</w:t>
      </w:r>
      <w:r>
        <w:t xml:space="preserve"> of Great Britain and Northern Ireland</w:t>
      </w:r>
      <w:r w:rsidRPr="00E13B98">
        <w:t>), Steffen Kal</w:t>
      </w:r>
      <w:r w:rsidR="00ED1DCE">
        <w:t>l</w:t>
      </w:r>
      <w:r w:rsidRPr="00E13B98">
        <w:t>bekken (Norway), Konstantin Kobyakov (Russia</w:t>
      </w:r>
      <w:r>
        <w:t>n Federation</w:t>
      </w:r>
      <w:r w:rsidRPr="00E13B98">
        <w:t xml:space="preserve">), </w:t>
      </w:r>
      <w:r w:rsidR="00F86DC9" w:rsidRPr="00F86DC9">
        <w:t>Zheenbek Kulenbekov</w:t>
      </w:r>
      <w:r w:rsidR="00F86DC9">
        <w:t xml:space="preserve"> (</w:t>
      </w:r>
      <w:r w:rsidR="00F86DC9" w:rsidRPr="00E13B98">
        <w:t>Kyrgyzstan</w:t>
      </w:r>
      <w:r w:rsidR="00F86DC9">
        <w:t>),</w:t>
      </w:r>
      <w:r w:rsidR="00F86DC9" w:rsidRPr="00E13B98">
        <w:t xml:space="preserve"> </w:t>
      </w:r>
      <w:r w:rsidRPr="00E13B98">
        <w:t>Edward Lewis (United Kingdom</w:t>
      </w:r>
      <w:r>
        <w:t xml:space="preserve"> of Great Britain and Northern Ireland</w:t>
      </w:r>
      <w:r w:rsidRPr="00E13B98">
        <w:t xml:space="preserve">), </w:t>
      </w:r>
      <w:r w:rsidR="009B2DDD">
        <w:t xml:space="preserve">Anne Lyche Solheim (Norway), </w:t>
      </w:r>
      <w:r w:rsidRPr="00E13B98">
        <w:t>Mikael Malmaeus (Sweden), Concepción Marcos (Spain), Dan Minchin (Ireland), Zsolt Moln</w:t>
      </w:r>
      <w:r w:rsidR="00DF2B2E">
        <w:t>á</w:t>
      </w:r>
      <w:r w:rsidRPr="00E13B98">
        <w:t>r (Hungary), Jan Mulder (Norway), Olga Murashko (Russian Federation), Ana Nieto (</w:t>
      </w:r>
      <w:r>
        <w:t>Spain</w:t>
      </w:r>
      <w:r w:rsidRPr="00E13B98">
        <w:t>), Geert Jan van Oldenborgh (The Netherlands), Alexander Prishchepov (</w:t>
      </w:r>
      <w:r w:rsidR="00FC31B1">
        <w:t>Russian Federation/</w:t>
      </w:r>
      <w:r w:rsidRPr="00E13B98">
        <w:t>Denmark),</w:t>
      </w:r>
      <w:r>
        <w:t xml:space="preserve"> </w:t>
      </w:r>
      <w:r w:rsidRPr="00E13B98">
        <w:t>Bohdan Prots (Ukraine), Gilles R</w:t>
      </w:r>
      <w:r w:rsidR="00F3128C">
        <w:t>e</w:t>
      </w:r>
      <w:r w:rsidRPr="00E13B98">
        <w:t>verdin (France), Aibek Samakov (Kyrgyzstan), Hanno Seebens (Germany), Nikolay Shmatkov (Russia</w:t>
      </w:r>
      <w:r>
        <w:t>n Federation</w:t>
      </w:r>
      <w:r w:rsidRPr="00E13B98">
        <w:t>), Ilya Smelansky (Russian Federation), Isabel Sousa Pinto (Portugal),</w:t>
      </w:r>
      <w:r>
        <w:t xml:space="preserve"> </w:t>
      </w:r>
      <w:r w:rsidR="004144BB" w:rsidRPr="004144BB">
        <w:t>Yuliia</w:t>
      </w:r>
      <w:r w:rsidRPr="00E13B98">
        <w:t xml:space="preserve"> Spinova (Ukraine), Kanat Sultanaliev (Kyrgyzstan), </w:t>
      </w:r>
      <w:r w:rsidR="00B90E40">
        <w:rPr>
          <w:rFonts w:ascii="Calibri" w:hAnsi="Calibri" w:cs="Calibri"/>
          <w:color w:val="000000"/>
          <w:lang w:val="en-US"/>
        </w:rPr>
        <w:t xml:space="preserve">Anne Sverdrup-Thygeson (Norway), </w:t>
      </w:r>
      <w:r w:rsidRPr="00E13B98">
        <w:t>Oleksiy Vasyliuk (Ukraine), Piero Visconti (</w:t>
      </w:r>
      <w:r>
        <w:t>Italy/</w:t>
      </w:r>
      <w:r w:rsidRPr="00E13B98">
        <w:t>United Kingdom</w:t>
      </w:r>
      <w:r>
        <w:t xml:space="preserve"> of Great Britain and Northern Ireland</w:t>
      </w:r>
      <w:r w:rsidRPr="00E13B98">
        <w:t xml:space="preserve">), </w:t>
      </w:r>
      <w:r>
        <w:t xml:space="preserve">Marten Winter (Germany), </w:t>
      </w:r>
      <w:r w:rsidRPr="00E13B98">
        <w:t>Rafael Wüest (Switzerland), Taras Yamelynets (Ukraine), Alexey Zimenko (Russian Federation)</w:t>
      </w:r>
    </w:p>
    <w:p w14:paraId="412606DC" w14:textId="77777777" w:rsidR="0048205B" w:rsidRPr="00E13B98" w:rsidRDefault="0048205B" w:rsidP="00AE389F"/>
    <w:p w14:paraId="6AE20707" w14:textId="4709D456" w:rsidR="0048205B" w:rsidRPr="00232B3F" w:rsidRDefault="0048205B" w:rsidP="00AE389F">
      <w:pPr>
        <w:rPr>
          <w:b/>
        </w:rPr>
      </w:pPr>
      <w:r w:rsidRPr="00232B3F">
        <w:rPr>
          <w:b/>
        </w:rPr>
        <w:t>Review editors</w:t>
      </w:r>
      <w:r w:rsidR="0016503A">
        <w:rPr>
          <w:b/>
        </w:rPr>
        <w:t>:</w:t>
      </w:r>
    </w:p>
    <w:p w14:paraId="5758E317" w14:textId="77777777" w:rsidR="0016503A" w:rsidRDefault="0048205B" w:rsidP="00AE389F">
      <w:r w:rsidRPr="00E13B98">
        <w:t>Heli Saarikoski (Finland), Theo van der Sluis (The Netherlands)</w:t>
      </w:r>
    </w:p>
    <w:p w14:paraId="1033734B" w14:textId="77777777" w:rsidR="0016503A" w:rsidRDefault="0016503A" w:rsidP="00AE389F"/>
    <w:p w14:paraId="6B6452AD" w14:textId="77777777" w:rsidR="00535228" w:rsidRDefault="00535228" w:rsidP="00AE389F">
      <w:pPr>
        <w:rPr>
          <w:b/>
        </w:rPr>
      </w:pPr>
    </w:p>
    <w:p w14:paraId="1B1A7047" w14:textId="1CEDD72B" w:rsidR="0016503A" w:rsidRDefault="0016503A" w:rsidP="00AE389F">
      <w:pPr>
        <w:rPr>
          <w:b/>
        </w:rPr>
      </w:pPr>
      <w:r w:rsidRPr="00503ECC">
        <w:rPr>
          <w:b/>
        </w:rPr>
        <w:lastRenderedPageBreak/>
        <w:t>This chapter should be cited as:</w:t>
      </w:r>
    </w:p>
    <w:p w14:paraId="7C3480F7" w14:textId="04B33F2A" w:rsidR="0048205B" w:rsidRPr="00E13B98" w:rsidRDefault="00BA2672" w:rsidP="00AE389F">
      <w:r>
        <w:rPr>
          <w:rFonts w:eastAsia="Times New Roman"/>
        </w:rPr>
        <w:t xml:space="preserve">Elbakidze, M., Hahn, T., Zimmermann N. E., Cudlín, P., Friberg, N., Genovesi, P., Guarino, R., Helm, A., Jonsson, B., Lengyel, S., Leroy, B., Luzzati, T., Milbau, A., Pérez-Ruzafa, A., Roche, P., Roy, H., </w:t>
      </w:r>
      <w:r w:rsidRPr="00E13B98">
        <w:t>Sabyrbekov</w:t>
      </w:r>
      <w:r>
        <w:t>, R.,</w:t>
      </w:r>
      <w:r>
        <w:rPr>
          <w:rFonts w:eastAsia="Times New Roman"/>
        </w:rPr>
        <w:t xml:space="preserve"> Vanbergen, A. and Vandvik, V.</w:t>
      </w:r>
      <w:r w:rsidRPr="002F5720">
        <w:rPr>
          <w:rFonts w:eastAsia="Times New Roman"/>
        </w:rPr>
        <w:t xml:space="preserve"> Chapter </w:t>
      </w:r>
      <w:r>
        <w:rPr>
          <w:rFonts w:eastAsia="Times New Roman"/>
        </w:rPr>
        <w:t>4</w:t>
      </w:r>
      <w:r w:rsidRPr="002F5720">
        <w:rPr>
          <w:rFonts w:eastAsia="Times New Roman"/>
        </w:rPr>
        <w:t xml:space="preserve">: </w:t>
      </w:r>
      <w:r>
        <w:rPr>
          <w:rFonts w:eastAsia="Times New Roman"/>
        </w:rPr>
        <w:t>Direct and indirect drivers of change in biodiversity and nature’s contributions to people</w:t>
      </w:r>
      <w:r w:rsidRPr="002F5720">
        <w:rPr>
          <w:rFonts w:eastAsia="Times New Roman"/>
        </w:rPr>
        <w:t>. In IPBES (2018): The IPBES regional assessment report on biodiversity and ecosystem services for Europe and Central Asia. Rounsevell, M., Fischer, M., Torre-Marin Rando, A. and Mader, A. (eds.). Secretariat of the Intergovernmental Science-Policy Platform on Biodiversity and Ecosystem services, Bonn, Germany, pp. xx-xx.</w:t>
      </w:r>
      <w:r w:rsidR="0048205B" w:rsidRPr="00E13B98">
        <w:br w:type="page"/>
      </w:r>
    </w:p>
    <w:p w14:paraId="3F2FDB8C" w14:textId="045AEE22" w:rsidR="00770B29" w:rsidRPr="00770B29" w:rsidRDefault="00770B29">
      <w:pPr>
        <w:pStyle w:val="TOC1"/>
        <w:tabs>
          <w:tab w:val="left" w:pos="440"/>
          <w:tab w:val="right" w:leader="dot" w:pos="9060"/>
        </w:tabs>
        <w:rPr>
          <w:b/>
          <w:sz w:val="28"/>
          <w:szCs w:val="28"/>
        </w:rPr>
      </w:pPr>
      <w:bookmarkStart w:id="1135" w:name="_Toc502837406"/>
      <w:r w:rsidRPr="00770B29">
        <w:rPr>
          <w:b/>
          <w:sz w:val="28"/>
          <w:szCs w:val="28"/>
        </w:rPr>
        <w:lastRenderedPageBreak/>
        <w:t>Table of contents</w:t>
      </w:r>
    </w:p>
    <w:p w14:paraId="0482390E" w14:textId="21A35185" w:rsidR="00E04B6A" w:rsidRDefault="00770B29">
      <w:pPr>
        <w:pStyle w:val="TOC1"/>
        <w:tabs>
          <w:tab w:val="left" w:pos="440"/>
          <w:tab w:val="right" w:leader="dot" w:pos="9060"/>
        </w:tabs>
        <w:rPr>
          <w:rFonts w:eastAsiaTheme="minorEastAsia"/>
          <w:lang w:eastAsia="en-GB"/>
        </w:rPr>
      </w:pPr>
      <w:r>
        <w:fldChar w:fldCharType="begin"/>
      </w:r>
      <w:r>
        <w:instrText xml:space="preserve"> TOC \b ach4 \* MERGEFORMAT </w:instrText>
      </w:r>
      <w:r>
        <w:fldChar w:fldCharType="separate"/>
      </w:r>
      <w:r w:rsidR="00E04B6A">
        <w:t>4</w:t>
      </w:r>
      <w:r w:rsidR="00E04B6A">
        <w:rPr>
          <w:rFonts w:eastAsiaTheme="minorEastAsia"/>
          <w:lang w:eastAsia="en-GB"/>
        </w:rPr>
        <w:tab/>
      </w:r>
      <w:r w:rsidR="00E04B6A">
        <w:t>Chapter 4: Direct and indirect drivers of change in biodiversity and nature’s contributions to people</w:t>
      </w:r>
      <w:r w:rsidR="00E04B6A">
        <w:tab/>
      </w:r>
      <w:r w:rsidR="00E04B6A">
        <w:fldChar w:fldCharType="begin"/>
      </w:r>
      <w:r w:rsidR="00E04B6A">
        <w:instrText xml:space="preserve"> PAGEREF _Toc519514709 \h </w:instrText>
      </w:r>
      <w:r w:rsidR="00E04B6A">
        <w:fldChar w:fldCharType="separate"/>
      </w:r>
      <w:r w:rsidR="00E04B6A">
        <w:t>549</w:t>
      </w:r>
      <w:r w:rsidR="00E04B6A">
        <w:fldChar w:fldCharType="end"/>
      </w:r>
    </w:p>
    <w:p w14:paraId="12D39173" w14:textId="59A3FFE5" w:rsidR="00E04B6A" w:rsidRDefault="00E04B6A">
      <w:pPr>
        <w:pStyle w:val="TOC2"/>
        <w:tabs>
          <w:tab w:val="right" w:leader="dot" w:pos="9060"/>
        </w:tabs>
        <w:rPr>
          <w:rFonts w:eastAsiaTheme="minorEastAsia"/>
          <w:lang w:eastAsia="en-GB"/>
        </w:rPr>
      </w:pPr>
      <w:r>
        <w:rPr>
          <w:lang w:bidi="en-US"/>
        </w:rPr>
        <w:t>Executive Summary</w:t>
      </w:r>
      <w:r>
        <w:tab/>
      </w:r>
      <w:r>
        <w:fldChar w:fldCharType="begin"/>
      </w:r>
      <w:r>
        <w:instrText xml:space="preserve"> PAGEREF _Toc519514710 \h </w:instrText>
      </w:r>
      <w:r>
        <w:fldChar w:fldCharType="separate"/>
      </w:r>
      <w:r>
        <w:t>555</w:t>
      </w:r>
      <w:r>
        <w:fldChar w:fldCharType="end"/>
      </w:r>
    </w:p>
    <w:p w14:paraId="597FA791" w14:textId="20CC5D3C" w:rsidR="00E04B6A" w:rsidRDefault="00E04B6A">
      <w:pPr>
        <w:pStyle w:val="TOC2"/>
        <w:tabs>
          <w:tab w:val="left" w:pos="720"/>
          <w:tab w:val="right" w:leader="dot" w:pos="9060"/>
        </w:tabs>
        <w:rPr>
          <w:rFonts w:eastAsiaTheme="minorEastAsia"/>
          <w:lang w:eastAsia="en-GB"/>
        </w:rPr>
      </w:pPr>
      <w:r>
        <w:rPr>
          <w:lang w:bidi="en-US"/>
        </w:rPr>
        <w:t>4.1</w:t>
      </w:r>
      <w:r>
        <w:rPr>
          <w:rFonts w:eastAsiaTheme="minorEastAsia"/>
          <w:lang w:eastAsia="en-GB"/>
        </w:rPr>
        <w:tab/>
      </w:r>
      <w:r>
        <w:rPr>
          <w:lang w:bidi="en-US"/>
        </w:rPr>
        <w:t>Introduction</w:t>
      </w:r>
      <w:r>
        <w:tab/>
      </w:r>
      <w:r>
        <w:fldChar w:fldCharType="begin"/>
      </w:r>
      <w:r>
        <w:instrText xml:space="preserve"> PAGEREF _Toc519514711 \h </w:instrText>
      </w:r>
      <w:r>
        <w:fldChar w:fldCharType="separate"/>
      </w:r>
      <w:r>
        <w:t>561</w:t>
      </w:r>
      <w:r>
        <w:fldChar w:fldCharType="end"/>
      </w:r>
    </w:p>
    <w:p w14:paraId="114C47C3" w14:textId="0EAD9B31" w:rsidR="00E04B6A" w:rsidRDefault="00E04B6A">
      <w:pPr>
        <w:pStyle w:val="TOC3"/>
        <w:tabs>
          <w:tab w:val="left" w:pos="1200"/>
          <w:tab w:val="right" w:leader="dot" w:pos="9060"/>
        </w:tabs>
        <w:rPr>
          <w:rFonts w:eastAsiaTheme="minorEastAsia"/>
          <w:lang w:eastAsia="en-GB"/>
        </w:rPr>
      </w:pPr>
      <w:r>
        <w:t>4.1.1</w:t>
      </w:r>
      <w:r>
        <w:rPr>
          <w:rFonts w:eastAsiaTheme="minorEastAsia"/>
          <w:lang w:eastAsia="en-GB"/>
        </w:rPr>
        <w:tab/>
      </w:r>
      <w:r>
        <w:t>Aim of the chapter</w:t>
      </w:r>
      <w:r>
        <w:tab/>
      </w:r>
      <w:r>
        <w:fldChar w:fldCharType="begin"/>
      </w:r>
      <w:r>
        <w:instrText xml:space="preserve"> PAGEREF _Toc519514712 \h </w:instrText>
      </w:r>
      <w:r>
        <w:fldChar w:fldCharType="separate"/>
      </w:r>
      <w:r>
        <w:t>561</w:t>
      </w:r>
      <w:r>
        <w:fldChar w:fldCharType="end"/>
      </w:r>
    </w:p>
    <w:p w14:paraId="3669AE66" w14:textId="4B62094C" w:rsidR="00E04B6A" w:rsidRDefault="00E04B6A">
      <w:pPr>
        <w:pStyle w:val="TOC3"/>
        <w:tabs>
          <w:tab w:val="left" w:pos="1200"/>
          <w:tab w:val="right" w:leader="dot" w:pos="9060"/>
        </w:tabs>
        <w:rPr>
          <w:rFonts w:eastAsiaTheme="minorEastAsia"/>
          <w:lang w:eastAsia="en-GB"/>
        </w:rPr>
      </w:pPr>
      <w:r>
        <w:t>4.1.2</w:t>
      </w:r>
      <w:r>
        <w:rPr>
          <w:rFonts w:eastAsiaTheme="minorEastAsia"/>
          <w:lang w:eastAsia="en-GB"/>
        </w:rPr>
        <w:tab/>
      </w:r>
      <w:r>
        <w:t>Scope and organization of the chapter</w:t>
      </w:r>
      <w:r>
        <w:tab/>
      </w:r>
      <w:r>
        <w:fldChar w:fldCharType="begin"/>
      </w:r>
      <w:r>
        <w:instrText xml:space="preserve"> PAGEREF _Toc519514713 \h </w:instrText>
      </w:r>
      <w:r>
        <w:fldChar w:fldCharType="separate"/>
      </w:r>
      <w:r>
        <w:t>561</w:t>
      </w:r>
      <w:r>
        <w:fldChar w:fldCharType="end"/>
      </w:r>
    </w:p>
    <w:p w14:paraId="0F545F7E" w14:textId="68ACE97A" w:rsidR="00E04B6A" w:rsidRDefault="00E04B6A">
      <w:pPr>
        <w:pStyle w:val="TOC3"/>
        <w:tabs>
          <w:tab w:val="left" w:pos="1200"/>
          <w:tab w:val="right" w:leader="dot" w:pos="9060"/>
        </w:tabs>
        <w:rPr>
          <w:rFonts w:eastAsiaTheme="minorEastAsia"/>
          <w:lang w:eastAsia="en-GB"/>
        </w:rPr>
      </w:pPr>
      <w:r>
        <w:t>4.1.3</w:t>
      </w:r>
      <w:r>
        <w:rPr>
          <w:rFonts w:eastAsiaTheme="minorEastAsia"/>
          <w:lang w:eastAsia="en-GB"/>
        </w:rPr>
        <w:tab/>
      </w:r>
      <w:r>
        <w:t>Driver as a concept</w:t>
      </w:r>
      <w:r>
        <w:tab/>
      </w:r>
      <w:r>
        <w:fldChar w:fldCharType="begin"/>
      </w:r>
      <w:r>
        <w:instrText xml:space="preserve"> PAGEREF _Toc519514714 \h </w:instrText>
      </w:r>
      <w:r>
        <w:fldChar w:fldCharType="separate"/>
      </w:r>
      <w:r>
        <w:t>562</w:t>
      </w:r>
      <w:r>
        <w:fldChar w:fldCharType="end"/>
      </w:r>
    </w:p>
    <w:p w14:paraId="32E00F7C" w14:textId="032F0A99" w:rsidR="00E04B6A" w:rsidRDefault="00E04B6A">
      <w:pPr>
        <w:pStyle w:val="TOC3"/>
        <w:tabs>
          <w:tab w:val="left" w:pos="1200"/>
          <w:tab w:val="right" w:leader="dot" w:pos="9060"/>
        </w:tabs>
        <w:rPr>
          <w:rFonts w:eastAsiaTheme="minorEastAsia"/>
          <w:lang w:eastAsia="en-GB"/>
        </w:rPr>
      </w:pPr>
      <w:r>
        <w:t>4.1.4</w:t>
      </w:r>
      <w:r>
        <w:rPr>
          <w:rFonts w:eastAsiaTheme="minorEastAsia"/>
          <w:lang w:eastAsia="en-GB"/>
        </w:rPr>
        <w:tab/>
      </w:r>
      <w:r>
        <w:t>Natural and anthropogenic drivers</w:t>
      </w:r>
      <w:r>
        <w:tab/>
      </w:r>
      <w:r>
        <w:fldChar w:fldCharType="begin"/>
      </w:r>
      <w:r>
        <w:instrText xml:space="preserve"> PAGEREF _Toc519514715 \h </w:instrText>
      </w:r>
      <w:r>
        <w:fldChar w:fldCharType="separate"/>
      </w:r>
      <w:r>
        <w:t>562</w:t>
      </w:r>
      <w:r>
        <w:fldChar w:fldCharType="end"/>
      </w:r>
    </w:p>
    <w:p w14:paraId="58BED00D" w14:textId="38F9282E" w:rsidR="00E04B6A" w:rsidRDefault="00E04B6A">
      <w:pPr>
        <w:pStyle w:val="TOC2"/>
        <w:tabs>
          <w:tab w:val="left" w:pos="720"/>
          <w:tab w:val="right" w:leader="dot" w:pos="9060"/>
        </w:tabs>
        <w:rPr>
          <w:rFonts w:eastAsiaTheme="minorEastAsia"/>
          <w:lang w:eastAsia="en-GB"/>
        </w:rPr>
      </w:pPr>
      <w:r>
        <w:rPr>
          <w:lang w:bidi="en-US"/>
        </w:rPr>
        <w:t>4.2</w:t>
      </w:r>
      <w:r>
        <w:rPr>
          <w:rFonts w:eastAsiaTheme="minorEastAsia"/>
          <w:lang w:eastAsia="en-GB"/>
        </w:rPr>
        <w:tab/>
      </w:r>
      <w:r>
        <w:rPr>
          <w:lang w:eastAsia="de-DE" w:bidi="en-US"/>
        </w:rPr>
        <w:t>Drivers of change in biodiversity and nature’s contributions to people</w:t>
      </w:r>
      <w:r>
        <w:tab/>
      </w:r>
      <w:r>
        <w:fldChar w:fldCharType="begin"/>
      </w:r>
      <w:r>
        <w:instrText xml:space="preserve"> PAGEREF _Toc519514716 \h </w:instrText>
      </w:r>
      <w:r>
        <w:fldChar w:fldCharType="separate"/>
      </w:r>
      <w:r>
        <w:t>563</w:t>
      </w:r>
      <w:r>
        <w:fldChar w:fldCharType="end"/>
      </w:r>
    </w:p>
    <w:p w14:paraId="2B4071EB" w14:textId="37503932" w:rsidR="00E04B6A" w:rsidRDefault="00E04B6A">
      <w:pPr>
        <w:pStyle w:val="TOC3"/>
        <w:tabs>
          <w:tab w:val="left" w:pos="1200"/>
          <w:tab w:val="right" w:leader="dot" w:pos="9060"/>
        </w:tabs>
        <w:rPr>
          <w:rFonts w:eastAsiaTheme="minorEastAsia"/>
          <w:lang w:eastAsia="en-GB"/>
        </w:rPr>
      </w:pPr>
      <w:r>
        <w:t>4.2.1</w:t>
      </w:r>
      <w:r>
        <w:rPr>
          <w:rFonts w:eastAsiaTheme="minorEastAsia"/>
          <w:lang w:eastAsia="en-GB"/>
        </w:rPr>
        <w:tab/>
      </w:r>
      <w:r>
        <w:t>Direct drivers</w:t>
      </w:r>
      <w:r>
        <w:tab/>
      </w:r>
      <w:r>
        <w:fldChar w:fldCharType="begin"/>
      </w:r>
      <w:r>
        <w:instrText xml:space="preserve"> PAGEREF _Toc519514717 \h </w:instrText>
      </w:r>
      <w:r>
        <w:fldChar w:fldCharType="separate"/>
      </w:r>
      <w:r>
        <w:t>563</w:t>
      </w:r>
      <w:r>
        <w:fldChar w:fldCharType="end"/>
      </w:r>
    </w:p>
    <w:p w14:paraId="625F0D20" w14:textId="5864A3BC" w:rsidR="00E04B6A" w:rsidRDefault="00E04B6A">
      <w:pPr>
        <w:pStyle w:val="TOC3"/>
        <w:tabs>
          <w:tab w:val="left" w:pos="1200"/>
          <w:tab w:val="right" w:leader="dot" w:pos="9060"/>
        </w:tabs>
        <w:rPr>
          <w:rFonts w:eastAsiaTheme="minorEastAsia"/>
          <w:lang w:eastAsia="en-GB"/>
        </w:rPr>
      </w:pPr>
      <w:r>
        <w:t>4.2.2</w:t>
      </w:r>
      <w:r>
        <w:rPr>
          <w:rFonts w:eastAsiaTheme="minorEastAsia"/>
          <w:lang w:eastAsia="en-GB"/>
        </w:rPr>
        <w:tab/>
      </w:r>
      <w:r>
        <w:t>Indirect drivers</w:t>
      </w:r>
      <w:r>
        <w:tab/>
      </w:r>
      <w:r>
        <w:fldChar w:fldCharType="begin"/>
      </w:r>
      <w:r>
        <w:instrText xml:space="preserve"> PAGEREF _Toc519514718 \h </w:instrText>
      </w:r>
      <w:r>
        <w:fldChar w:fldCharType="separate"/>
      </w:r>
      <w:r>
        <w:t>565</w:t>
      </w:r>
      <w:r>
        <w:fldChar w:fldCharType="end"/>
      </w:r>
    </w:p>
    <w:p w14:paraId="73876CC6" w14:textId="440EC3B5" w:rsidR="00E04B6A" w:rsidRDefault="00E04B6A">
      <w:pPr>
        <w:pStyle w:val="TOC3"/>
        <w:tabs>
          <w:tab w:val="left" w:pos="1200"/>
          <w:tab w:val="right" w:leader="dot" w:pos="9060"/>
        </w:tabs>
        <w:rPr>
          <w:rFonts w:eastAsiaTheme="minorEastAsia"/>
          <w:lang w:eastAsia="en-GB"/>
        </w:rPr>
      </w:pPr>
      <w:r>
        <w:t>4.2.3</w:t>
      </w:r>
      <w:r>
        <w:rPr>
          <w:rFonts w:eastAsiaTheme="minorEastAsia"/>
          <w:lang w:eastAsia="en-GB"/>
        </w:rPr>
        <w:tab/>
      </w:r>
      <w:r>
        <w:t>Relationship between indirect and direct drivers</w:t>
      </w:r>
      <w:r>
        <w:tab/>
      </w:r>
      <w:r>
        <w:fldChar w:fldCharType="begin"/>
      </w:r>
      <w:r>
        <w:instrText xml:space="preserve"> PAGEREF _Toc519514719 \h </w:instrText>
      </w:r>
      <w:r>
        <w:fldChar w:fldCharType="separate"/>
      </w:r>
      <w:r>
        <w:t>567</w:t>
      </w:r>
      <w:r>
        <w:fldChar w:fldCharType="end"/>
      </w:r>
    </w:p>
    <w:p w14:paraId="2D64D434" w14:textId="5F8EBBE5" w:rsidR="00E04B6A" w:rsidRDefault="00E04B6A">
      <w:pPr>
        <w:pStyle w:val="TOC3"/>
        <w:tabs>
          <w:tab w:val="left" w:pos="1200"/>
          <w:tab w:val="right" w:leader="dot" w:pos="9060"/>
        </w:tabs>
        <w:rPr>
          <w:rFonts w:eastAsiaTheme="minorEastAsia"/>
          <w:lang w:eastAsia="en-GB"/>
        </w:rPr>
      </w:pPr>
      <w:r>
        <w:t>4.2.4</w:t>
      </w:r>
      <w:r>
        <w:rPr>
          <w:rFonts w:eastAsiaTheme="minorEastAsia"/>
          <w:lang w:eastAsia="en-GB"/>
        </w:rPr>
        <w:tab/>
      </w:r>
      <w:r>
        <w:t>Spatial and temporal variability</w:t>
      </w:r>
      <w:r>
        <w:tab/>
      </w:r>
      <w:r>
        <w:fldChar w:fldCharType="begin"/>
      </w:r>
      <w:r>
        <w:instrText xml:space="preserve"> PAGEREF _Toc519514720 \h </w:instrText>
      </w:r>
      <w:r>
        <w:fldChar w:fldCharType="separate"/>
      </w:r>
      <w:r>
        <w:t>568</w:t>
      </w:r>
      <w:r>
        <w:fldChar w:fldCharType="end"/>
      </w:r>
    </w:p>
    <w:p w14:paraId="102D9481" w14:textId="192EEE79" w:rsidR="00E04B6A" w:rsidRDefault="00E04B6A">
      <w:pPr>
        <w:pStyle w:val="TOC3"/>
        <w:tabs>
          <w:tab w:val="left" w:pos="1200"/>
          <w:tab w:val="right" w:leader="dot" w:pos="9060"/>
        </w:tabs>
        <w:rPr>
          <w:rFonts w:eastAsiaTheme="minorEastAsia"/>
          <w:lang w:eastAsia="en-GB"/>
        </w:rPr>
      </w:pPr>
      <w:r>
        <w:t>4.2.5</w:t>
      </w:r>
      <w:r>
        <w:rPr>
          <w:rFonts w:eastAsiaTheme="minorEastAsia"/>
          <w:lang w:eastAsia="en-GB"/>
        </w:rPr>
        <w:tab/>
      </w:r>
      <w:r>
        <w:t>Interregional flows</w:t>
      </w:r>
      <w:r>
        <w:tab/>
      </w:r>
      <w:r>
        <w:fldChar w:fldCharType="begin"/>
      </w:r>
      <w:r>
        <w:instrText xml:space="preserve"> PAGEREF _Toc519514721 \h </w:instrText>
      </w:r>
      <w:r>
        <w:fldChar w:fldCharType="separate"/>
      </w:r>
      <w:r>
        <w:t>569</w:t>
      </w:r>
      <w:r>
        <w:fldChar w:fldCharType="end"/>
      </w:r>
    </w:p>
    <w:p w14:paraId="3FA6C286" w14:textId="4096C7F8" w:rsidR="00E04B6A" w:rsidRDefault="00E04B6A">
      <w:pPr>
        <w:pStyle w:val="TOC3"/>
        <w:tabs>
          <w:tab w:val="left" w:pos="1200"/>
          <w:tab w:val="right" w:leader="dot" w:pos="9060"/>
        </w:tabs>
        <w:rPr>
          <w:rFonts w:eastAsiaTheme="minorEastAsia"/>
          <w:lang w:eastAsia="en-GB"/>
        </w:rPr>
      </w:pPr>
      <w:r>
        <w:t>4.2.6</w:t>
      </w:r>
      <w:r>
        <w:rPr>
          <w:rFonts w:eastAsiaTheme="minorEastAsia"/>
          <w:lang w:eastAsia="en-GB"/>
        </w:rPr>
        <w:tab/>
      </w:r>
      <w:r>
        <w:t>Methodological approach</w:t>
      </w:r>
      <w:r>
        <w:tab/>
      </w:r>
      <w:r>
        <w:fldChar w:fldCharType="begin"/>
      </w:r>
      <w:r>
        <w:instrText xml:space="preserve"> PAGEREF _Toc519514722 \h </w:instrText>
      </w:r>
      <w:r>
        <w:fldChar w:fldCharType="separate"/>
      </w:r>
      <w:r>
        <w:t>570</w:t>
      </w:r>
      <w:r>
        <w:fldChar w:fldCharType="end"/>
      </w:r>
    </w:p>
    <w:p w14:paraId="7B816837" w14:textId="1FCC5A3C" w:rsidR="00E04B6A" w:rsidRDefault="00E04B6A">
      <w:pPr>
        <w:pStyle w:val="TOC4"/>
        <w:tabs>
          <w:tab w:val="left" w:pos="1680"/>
          <w:tab w:val="right" w:leader="dot" w:pos="9060"/>
        </w:tabs>
        <w:rPr>
          <w:noProof/>
          <w:sz w:val="22"/>
          <w:szCs w:val="22"/>
          <w:lang w:val="en-GB" w:eastAsia="en-GB"/>
        </w:rPr>
      </w:pPr>
      <w:r>
        <w:rPr>
          <w:noProof/>
        </w:rPr>
        <w:t>4.2.6.1</w:t>
      </w:r>
      <w:r>
        <w:rPr>
          <w:noProof/>
          <w:sz w:val="22"/>
          <w:szCs w:val="22"/>
          <w:lang w:val="en-GB" w:eastAsia="en-GB"/>
        </w:rPr>
        <w:tab/>
      </w:r>
      <w:r>
        <w:rPr>
          <w:noProof/>
        </w:rPr>
        <w:t>Effects of, and trends in, direct drivers</w:t>
      </w:r>
      <w:r>
        <w:rPr>
          <w:noProof/>
        </w:rPr>
        <w:tab/>
      </w:r>
      <w:r>
        <w:rPr>
          <w:noProof/>
        </w:rPr>
        <w:fldChar w:fldCharType="begin"/>
      </w:r>
      <w:r>
        <w:rPr>
          <w:noProof/>
        </w:rPr>
        <w:instrText xml:space="preserve"> PAGEREF _Toc519514723 \h </w:instrText>
      </w:r>
      <w:r>
        <w:rPr>
          <w:noProof/>
        </w:rPr>
      </w:r>
      <w:r>
        <w:rPr>
          <w:noProof/>
        </w:rPr>
        <w:fldChar w:fldCharType="separate"/>
      </w:r>
      <w:r>
        <w:rPr>
          <w:noProof/>
        </w:rPr>
        <w:t>570</w:t>
      </w:r>
      <w:r>
        <w:rPr>
          <w:noProof/>
        </w:rPr>
        <w:fldChar w:fldCharType="end"/>
      </w:r>
    </w:p>
    <w:p w14:paraId="2E880882" w14:textId="4D04C2E9" w:rsidR="00E04B6A" w:rsidRDefault="00E04B6A">
      <w:pPr>
        <w:pStyle w:val="TOC4"/>
        <w:tabs>
          <w:tab w:val="left" w:pos="1680"/>
          <w:tab w:val="right" w:leader="dot" w:pos="9060"/>
        </w:tabs>
        <w:rPr>
          <w:noProof/>
          <w:sz w:val="22"/>
          <w:szCs w:val="22"/>
          <w:lang w:val="en-GB" w:eastAsia="en-GB"/>
        </w:rPr>
      </w:pPr>
      <w:r>
        <w:rPr>
          <w:noProof/>
        </w:rPr>
        <w:t>4.2.6.2</w:t>
      </w:r>
      <w:r>
        <w:rPr>
          <w:noProof/>
          <w:sz w:val="22"/>
          <w:szCs w:val="22"/>
          <w:lang w:val="en-GB" w:eastAsia="en-GB"/>
        </w:rPr>
        <w:tab/>
      </w:r>
      <w:r>
        <w:rPr>
          <w:noProof/>
        </w:rPr>
        <w:t>Indirect drivers</w:t>
      </w:r>
      <w:r>
        <w:rPr>
          <w:noProof/>
        </w:rPr>
        <w:tab/>
      </w:r>
      <w:r>
        <w:rPr>
          <w:noProof/>
        </w:rPr>
        <w:fldChar w:fldCharType="begin"/>
      </w:r>
      <w:r>
        <w:rPr>
          <w:noProof/>
        </w:rPr>
        <w:instrText xml:space="preserve"> PAGEREF _Toc519514724 \h </w:instrText>
      </w:r>
      <w:r>
        <w:rPr>
          <w:noProof/>
        </w:rPr>
      </w:r>
      <w:r>
        <w:rPr>
          <w:noProof/>
        </w:rPr>
        <w:fldChar w:fldCharType="separate"/>
      </w:r>
      <w:r>
        <w:rPr>
          <w:noProof/>
        </w:rPr>
        <w:t>573</w:t>
      </w:r>
      <w:r>
        <w:rPr>
          <w:noProof/>
        </w:rPr>
        <w:fldChar w:fldCharType="end"/>
      </w:r>
    </w:p>
    <w:p w14:paraId="33BB26E3" w14:textId="32F250F1" w:rsidR="00E04B6A" w:rsidRDefault="00E04B6A">
      <w:pPr>
        <w:pStyle w:val="TOC2"/>
        <w:tabs>
          <w:tab w:val="left" w:pos="720"/>
          <w:tab w:val="right" w:leader="dot" w:pos="9060"/>
        </w:tabs>
        <w:rPr>
          <w:rFonts w:eastAsiaTheme="minorEastAsia"/>
          <w:lang w:eastAsia="en-GB"/>
        </w:rPr>
      </w:pPr>
      <w:r>
        <w:rPr>
          <w:lang w:bidi="en-US"/>
        </w:rPr>
        <w:t>4.3</w:t>
      </w:r>
      <w:r>
        <w:rPr>
          <w:rFonts w:eastAsiaTheme="minorEastAsia"/>
          <w:lang w:eastAsia="en-GB"/>
        </w:rPr>
        <w:tab/>
      </w:r>
      <w:r>
        <w:rPr>
          <w:lang w:bidi="en-US"/>
        </w:rPr>
        <w:t>General trends in indirect drivers in Europe and Central Asia</w:t>
      </w:r>
      <w:r>
        <w:tab/>
      </w:r>
      <w:r>
        <w:fldChar w:fldCharType="begin"/>
      </w:r>
      <w:r>
        <w:instrText xml:space="preserve"> PAGEREF _Toc519514725 \h </w:instrText>
      </w:r>
      <w:r>
        <w:fldChar w:fldCharType="separate"/>
      </w:r>
      <w:r>
        <w:t>574</w:t>
      </w:r>
      <w:r>
        <w:fldChar w:fldCharType="end"/>
      </w:r>
    </w:p>
    <w:p w14:paraId="2DCFAD21" w14:textId="5C3314D9" w:rsidR="00E04B6A" w:rsidRDefault="00E04B6A">
      <w:pPr>
        <w:pStyle w:val="TOC3"/>
        <w:tabs>
          <w:tab w:val="left" w:pos="1200"/>
          <w:tab w:val="right" w:leader="dot" w:pos="9060"/>
        </w:tabs>
        <w:rPr>
          <w:rFonts w:eastAsiaTheme="minorEastAsia"/>
          <w:lang w:eastAsia="en-GB"/>
        </w:rPr>
      </w:pPr>
      <w:r>
        <w:t>4.3.1</w:t>
      </w:r>
      <w:r>
        <w:rPr>
          <w:rFonts w:eastAsiaTheme="minorEastAsia"/>
          <w:lang w:eastAsia="en-GB"/>
        </w:rPr>
        <w:tab/>
      </w:r>
      <w:r>
        <w:t>Institutional drivers</w:t>
      </w:r>
      <w:r>
        <w:tab/>
      </w:r>
      <w:r>
        <w:fldChar w:fldCharType="begin"/>
      </w:r>
      <w:r>
        <w:instrText xml:space="preserve"> PAGEREF _Toc519514726 \h </w:instrText>
      </w:r>
      <w:r>
        <w:fldChar w:fldCharType="separate"/>
      </w:r>
      <w:r>
        <w:t>574</w:t>
      </w:r>
      <w:r>
        <w:fldChar w:fldCharType="end"/>
      </w:r>
    </w:p>
    <w:p w14:paraId="13319C97" w14:textId="0354FD3A" w:rsidR="00E04B6A" w:rsidRDefault="00E04B6A">
      <w:pPr>
        <w:pStyle w:val="TOC3"/>
        <w:tabs>
          <w:tab w:val="left" w:pos="1200"/>
          <w:tab w:val="right" w:leader="dot" w:pos="9060"/>
        </w:tabs>
        <w:rPr>
          <w:rFonts w:eastAsiaTheme="minorEastAsia"/>
          <w:lang w:eastAsia="en-GB"/>
        </w:rPr>
      </w:pPr>
      <w:r>
        <w:t>4.3.2</w:t>
      </w:r>
      <w:r>
        <w:rPr>
          <w:rFonts w:eastAsiaTheme="minorEastAsia"/>
          <w:lang w:eastAsia="en-GB"/>
        </w:rPr>
        <w:tab/>
      </w:r>
      <w:r>
        <w:t>Economic drivers</w:t>
      </w:r>
      <w:r>
        <w:tab/>
      </w:r>
      <w:r>
        <w:fldChar w:fldCharType="begin"/>
      </w:r>
      <w:r>
        <w:instrText xml:space="preserve"> PAGEREF _Toc519514727 \h </w:instrText>
      </w:r>
      <w:r>
        <w:fldChar w:fldCharType="separate"/>
      </w:r>
      <w:r>
        <w:t>575</w:t>
      </w:r>
      <w:r>
        <w:fldChar w:fldCharType="end"/>
      </w:r>
    </w:p>
    <w:p w14:paraId="7150F8E9" w14:textId="1E56A652" w:rsidR="00E04B6A" w:rsidRDefault="00E04B6A">
      <w:pPr>
        <w:pStyle w:val="TOC3"/>
        <w:tabs>
          <w:tab w:val="left" w:pos="1200"/>
          <w:tab w:val="right" w:leader="dot" w:pos="9060"/>
        </w:tabs>
        <w:rPr>
          <w:rFonts w:eastAsiaTheme="minorEastAsia"/>
          <w:lang w:eastAsia="en-GB"/>
        </w:rPr>
      </w:pPr>
      <w:r>
        <w:t>4.3.3</w:t>
      </w:r>
      <w:r>
        <w:rPr>
          <w:rFonts w:eastAsiaTheme="minorEastAsia"/>
          <w:lang w:eastAsia="en-GB"/>
        </w:rPr>
        <w:tab/>
      </w:r>
      <w:r>
        <w:t>Demographic drivers</w:t>
      </w:r>
      <w:r>
        <w:tab/>
      </w:r>
      <w:r>
        <w:fldChar w:fldCharType="begin"/>
      </w:r>
      <w:r>
        <w:instrText xml:space="preserve"> PAGEREF _Toc519514728 \h </w:instrText>
      </w:r>
      <w:r>
        <w:fldChar w:fldCharType="separate"/>
      </w:r>
      <w:r>
        <w:t>577</w:t>
      </w:r>
      <w:r>
        <w:fldChar w:fldCharType="end"/>
      </w:r>
    </w:p>
    <w:p w14:paraId="4A69FB5B" w14:textId="7DEF308C" w:rsidR="00E04B6A" w:rsidRDefault="00E04B6A">
      <w:pPr>
        <w:pStyle w:val="TOC3"/>
        <w:tabs>
          <w:tab w:val="left" w:pos="1200"/>
          <w:tab w:val="right" w:leader="dot" w:pos="9060"/>
        </w:tabs>
        <w:rPr>
          <w:rFonts w:eastAsiaTheme="minorEastAsia"/>
          <w:lang w:eastAsia="en-GB"/>
        </w:rPr>
      </w:pPr>
      <w:r>
        <w:t>4.3.4</w:t>
      </w:r>
      <w:r>
        <w:rPr>
          <w:rFonts w:eastAsiaTheme="minorEastAsia"/>
          <w:lang w:eastAsia="en-GB"/>
        </w:rPr>
        <w:tab/>
      </w:r>
      <w:r>
        <w:t>Cultural and religious drivers</w:t>
      </w:r>
      <w:r>
        <w:tab/>
      </w:r>
      <w:r>
        <w:fldChar w:fldCharType="begin"/>
      </w:r>
      <w:r>
        <w:instrText xml:space="preserve"> PAGEREF _Toc519514729 \h </w:instrText>
      </w:r>
      <w:r>
        <w:fldChar w:fldCharType="separate"/>
      </w:r>
      <w:r>
        <w:t>578</w:t>
      </w:r>
      <w:r>
        <w:fldChar w:fldCharType="end"/>
      </w:r>
    </w:p>
    <w:p w14:paraId="5EDC9D83" w14:textId="1E3AAAFB" w:rsidR="00E04B6A" w:rsidRDefault="00E04B6A">
      <w:pPr>
        <w:pStyle w:val="TOC3"/>
        <w:tabs>
          <w:tab w:val="left" w:pos="1200"/>
          <w:tab w:val="right" w:leader="dot" w:pos="9060"/>
        </w:tabs>
        <w:rPr>
          <w:rFonts w:eastAsiaTheme="minorEastAsia"/>
          <w:lang w:eastAsia="en-GB"/>
        </w:rPr>
      </w:pPr>
      <w:r>
        <w:t>4.3.5</w:t>
      </w:r>
      <w:r>
        <w:rPr>
          <w:rFonts w:eastAsiaTheme="minorEastAsia"/>
          <w:lang w:eastAsia="en-GB"/>
        </w:rPr>
        <w:tab/>
      </w:r>
      <w:r>
        <w:t>Scientific and technological drivers</w:t>
      </w:r>
      <w:r>
        <w:tab/>
      </w:r>
      <w:r>
        <w:fldChar w:fldCharType="begin"/>
      </w:r>
      <w:r>
        <w:instrText xml:space="preserve"> PAGEREF _Toc519514730 \h </w:instrText>
      </w:r>
      <w:r>
        <w:fldChar w:fldCharType="separate"/>
      </w:r>
      <w:r>
        <w:t>578</w:t>
      </w:r>
      <w:r>
        <w:fldChar w:fldCharType="end"/>
      </w:r>
    </w:p>
    <w:p w14:paraId="5093810E" w14:textId="1534D58E" w:rsidR="00E04B6A" w:rsidRDefault="00E04B6A">
      <w:pPr>
        <w:pStyle w:val="TOC2"/>
        <w:tabs>
          <w:tab w:val="left" w:pos="720"/>
          <w:tab w:val="right" w:leader="dot" w:pos="9060"/>
        </w:tabs>
        <w:rPr>
          <w:rFonts w:eastAsiaTheme="minorEastAsia"/>
          <w:lang w:eastAsia="en-GB"/>
        </w:rPr>
      </w:pPr>
      <w:r>
        <w:rPr>
          <w:lang w:bidi="en-US"/>
        </w:rPr>
        <w:t>4.4</w:t>
      </w:r>
      <w:r>
        <w:rPr>
          <w:rFonts w:eastAsiaTheme="minorEastAsia"/>
          <w:lang w:eastAsia="en-GB"/>
        </w:rPr>
        <w:tab/>
      </w:r>
      <w:r>
        <w:rPr>
          <w:lang w:bidi="en-US"/>
        </w:rPr>
        <w:t>Drivers of natural resource extraction and its effects on biodiversity and nature’s contributions to people</w:t>
      </w:r>
      <w:r>
        <w:tab/>
      </w:r>
      <w:r>
        <w:fldChar w:fldCharType="begin"/>
      </w:r>
      <w:r>
        <w:instrText xml:space="preserve"> PAGEREF _Toc519514731 \h </w:instrText>
      </w:r>
      <w:r>
        <w:fldChar w:fldCharType="separate"/>
      </w:r>
      <w:r>
        <w:t>579</w:t>
      </w:r>
      <w:r>
        <w:fldChar w:fldCharType="end"/>
      </w:r>
    </w:p>
    <w:p w14:paraId="45CAE774" w14:textId="45A9B93B" w:rsidR="00E04B6A" w:rsidRDefault="00E04B6A">
      <w:pPr>
        <w:pStyle w:val="TOC3"/>
        <w:tabs>
          <w:tab w:val="left" w:pos="1200"/>
          <w:tab w:val="right" w:leader="dot" w:pos="9060"/>
        </w:tabs>
        <w:rPr>
          <w:rFonts w:eastAsiaTheme="minorEastAsia"/>
          <w:lang w:eastAsia="en-GB"/>
        </w:rPr>
      </w:pPr>
      <w:r>
        <w:t>4.4.1</w:t>
      </w:r>
      <w:r>
        <w:rPr>
          <w:rFonts w:eastAsiaTheme="minorEastAsia"/>
          <w:lang w:eastAsia="en-GB"/>
        </w:rPr>
        <w:tab/>
      </w:r>
      <w:r>
        <w:t>Fishing</w:t>
      </w:r>
      <w:r>
        <w:tab/>
      </w:r>
      <w:r>
        <w:fldChar w:fldCharType="begin"/>
      </w:r>
      <w:r>
        <w:instrText xml:space="preserve"> PAGEREF _Toc519514732 \h </w:instrText>
      </w:r>
      <w:r>
        <w:fldChar w:fldCharType="separate"/>
      </w:r>
      <w:r>
        <w:t>579</w:t>
      </w:r>
      <w:r>
        <w:fldChar w:fldCharType="end"/>
      </w:r>
    </w:p>
    <w:p w14:paraId="141E202A" w14:textId="501E15C6" w:rsidR="00E04B6A" w:rsidRDefault="00E04B6A">
      <w:pPr>
        <w:pStyle w:val="TOC4"/>
        <w:tabs>
          <w:tab w:val="left" w:pos="1680"/>
          <w:tab w:val="right" w:leader="dot" w:pos="9060"/>
        </w:tabs>
        <w:rPr>
          <w:noProof/>
          <w:sz w:val="22"/>
          <w:szCs w:val="22"/>
          <w:lang w:val="en-GB" w:eastAsia="en-GB"/>
        </w:rPr>
      </w:pPr>
      <w:r>
        <w:rPr>
          <w:noProof/>
        </w:rPr>
        <w:t>4.4.1.1</w:t>
      </w:r>
      <w:r>
        <w:rPr>
          <w:noProof/>
          <w:sz w:val="22"/>
          <w:szCs w:val="22"/>
          <w:lang w:val="en-GB" w:eastAsia="en-GB"/>
        </w:rPr>
        <w:tab/>
      </w:r>
      <w:r>
        <w:rPr>
          <w:noProof/>
        </w:rPr>
        <w:t>Effects of fishing on biodiversity and nature’s contributions to people</w:t>
      </w:r>
      <w:r>
        <w:rPr>
          <w:noProof/>
        </w:rPr>
        <w:tab/>
      </w:r>
      <w:r>
        <w:rPr>
          <w:noProof/>
        </w:rPr>
        <w:fldChar w:fldCharType="begin"/>
      </w:r>
      <w:r>
        <w:rPr>
          <w:noProof/>
        </w:rPr>
        <w:instrText xml:space="preserve"> PAGEREF _Toc519514733 \h </w:instrText>
      </w:r>
      <w:r>
        <w:rPr>
          <w:noProof/>
        </w:rPr>
      </w:r>
      <w:r>
        <w:rPr>
          <w:noProof/>
        </w:rPr>
        <w:fldChar w:fldCharType="separate"/>
      </w:r>
      <w:r>
        <w:rPr>
          <w:noProof/>
        </w:rPr>
        <w:t>579</w:t>
      </w:r>
      <w:r>
        <w:rPr>
          <w:noProof/>
        </w:rPr>
        <w:fldChar w:fldCharType="end"/>
      </w:r>
    </w:p>
    <w:p w14:paraId="62C4A89F" w14:textId="77D79733" w:rsidR="00E04B6A" w:rsidRDefault="00E04B6A">
      <w:pPr>
        <w:pStyle w:val="TOC4"/>
        <w:tabs>
          <w:tab w:val="left" w:pos="1680"/>
          <w:tab w:val="right" w:leader="dot" w:pos="9060"/>
        </w:tabs>
        <w:rPr>
          <w:noProof/>
          <w:sz w:val="22"/>
          <w:szCs w:val="22"/>
          <w:lang w:val="en-GB" w:eastAsia="en-GB"/>
        </w:rPr>
      </w:pPr>
      <w:r>
        <w:rPr>
          <w:noProof/>
        </w:rPr>
        <w:t>4.4.1.2</w:t>
      </w:r>
      <w:r>
        <w:rPr>
          <w:noProof/>
          <w:sz w:val="22"/>
          <w:szCs w:val="22"/>
          <w:lang w:val="en-GB" w:eastAsia="en-GB"/>
        </w:rPr>
        <w:tab/>
      </w:r>
      <w:r>
        <w:rPr>
          <w:noProof/>
        </w:rPr>
        <w:t>Trends in fishing</w:t>
      </w:r>
      <w:r>
        <w:rPr>
          <w:noProof/>
        </w:rPr>
        <w:tab/>
      </w:r>
      <w:r>
        <w:rPr>
          <w:noProof/>
        </w:rPr>
        <w:fldChar w:fldCharType="begin"/>
      </w:r>
      <w:r>
        <w:rPr>
          <w:noProof/>
        </w:rPr>
        <w:instrText xml:space="preserve"> PAGEREF _Toc519514734 \h </w:instrText>
      </w:r>
      <w:r>
        <w:rPr>
          <w:noProof/>
        </w:rPr>
      </w:r>
      <w:r>
        <w:rPr>
          <w:noProof/>
        </w:rPr>
        <w:fldChar w:fldCharType="separate"/>
      </w:r>
      <w:r>
        <w:rPr>
          <w:noProof/>
        </w:rPr>
        <w:t>580</w:t>
      </w:r>
      <w:r>
        <w:rPr>
          <w:noProof/>
        </w:rPr>
        <w:fldChar w:fldCharType="end"/>
      </w:r>
    </w:p>
    <w:p w14:paraId="2D85D2E6" w14:textId="1DB51BB9" w:rsidR="00E04B6A" w:rsidRDefault="00E04B6A">
      <w:pPr>
        <w:pStyle w:val="TOC4"/>
        <w:tabs>
          <w:tab w:val="left" w:pos="1680"/>
          <w:tab w:val="right" w:leader="dot" w:pos="9060"/>
        </w:tabs>
        <w:rPr>
          <w:noProof/>
          <w:sz w:val="22"/>
          <w:szCs w:val="22"/>
          <w:lang w:val="en-GB" w:eastAsia="en-GB"/>
        </w:rPr>
      </w:pPr>
      <w:r>
        <w:rPr>
          <w:noProof/>
        </w:rPr>
        <w:t>4.4.1.3</w:t>
      </w:r>
      <w:r>
        <w:rPr>
          <w:noProof/>
          <w:sz w:val="22"/>
          <w:szCs w:val="22"/>
          <w:lang w:val="en-GB" w:eastAsia="en-GB"/>
        </w:rPr>
        <w:tab/>
      </w:r>
      <w:r>
        <w:rPr>
          <w:noProof/>
        </w:rPr>
        <w:t>Drivers of fishing</w:t>
      </w:r>
      <w:r>
        <w:rPr>
          <w:noProof/>
        </w:rPr>
        <w:tab/>
      </w:r>
      <w:r>
        <w:rPr>
          <w:noProof/>
        </w:rPr>
        <w:fldChar w:fldCharType="begin"/>
      </w:r>
      <w:r>
        <w:rPr>
          <w:noProof/>
        </w:rPr>
        <w:instrText xml:space="preserve"> PAGEREF _Toc519514735 \h </w:instrText>
      </w:r>
      <w:r>
        <w:rPr>
          <w:noProof/>
        </w:rPr>
      </w:r>
      <w:r>
        <w:rPr>
          <w:noProof/>
        </w:rPr>
        <w:fldChar w:fldCharType="separate"/>
      </w:r>
      <w:r>
        <w:rPr>
          <w:noProof/>
        </w:rPr>
        <w:t>581</w:t>
      </w:r>
      <w:r>
        <w:rPr>
          <w:noProof/>
        </w:rPr>
        <w:fldChar w:fldCharType="end"/>
      </w:r>
    </w:p>
    <w:p w14:paraId="01F8940E" w14:textId="709AFE06" w:rsidR="00E04B6A" w:rsidRDefault="00E04B6A">
      <w:pPr>
        <w:pStyle w:val="TOC3"/>
        <w:tabs>
          <w:tab w:val="left" w:pos="1200"/>
          <w:tab w:val="right" w:leader="dot" w:pos="9060"/>
        </w:tabs>
        <w:rPr>
          <w:rFonts w:eastAsiaTheme="minorEastAsia"/>
          <w:lang w:eastAsia="en-GB"/>
        </w:rPr>
      </w:pPr>
      <w:r>
        <w:t>4.4.2</w:t>
      </w:r>
      <w:r>
        <w:rPr>
          <w:rFonts w:eastAsiaTheme="minorEastAsia"/>
          <w:lang w:eastAsia="en-GB"/>
        </w:rPr>
        <w:tab/>
      </w:r>
      <w:r>
        <w:t>Hunting</w:t>
      </w:r>
      <w:r>
        <w:tab/>
      </w:r>
      <w:r>
        <w:fldChar w:fldCharType="begin"/>
      </w:r>
      <w:r>
        <w:instrText xml:space="preserve"> PAGEREF _Toc519514736 \h </w:instrText>
      </w:r>
      <w:r>
        <w:fldChar w:fldCharType="separate"/>
      </w:r>
      <w:r>
        <w:t>582</w:t>
      </w:r>
      <w:r>
        <w:fldChar w:fldCharType="end"/>
      </w:r>
    </w:p>
    <w:p w14:paraId="3854900A" w14:textId="0CC68B84" w:rsidR="00E04B6A" w:rsidRDefault="00E04B6A">
      <w:pPr>
        <w:pStyle w:val="TOC4"/>
        <w:tabs>
          <w:tab w:val="left" w:pos="1680"/>
          <w:tab w:val="right" w:leader="dot" w:pos="9060"/>
        </w:tabs>
        <w:rPr>
          <w:noProof/>
          <w:sz w:val="22"/>
          <w:szCs w:val="22"/>
          <w:lang w:val="en-GB" w:eastAsia="en-GB"/>
        </w:rPr>
      </w:pPr>
      <w:r>
        <w:rPr>
          <w:noProof/>
        </w:rPr>
        <w:t>4.4.2.1</w:t>
      </w:r>
      <w:r>
        <w:rPr>
          <w:noProof/>
          <w:sz w:val="22"/>
          <w:szCs w:val="22"/>
          <w:lang w:val="en-GB" w:eastAsia="en-GB"/>
        </w:rPr>
        <w:tab/>
      </w:r>
      <w:r>
        <w:rPr>
          <w:noProof/>
        </w:rPr>
        <w:t>Effects of hunting on biodiversity and nature’s contributions to people</w:t>
      </w:r>
      <w:r>
        <w:rPr>
          <w:noProof/>
        </w:rPr>
        <w:tab/>
      </w:r>
      <w:r>
        <w:rPr>
          <w:noProof/>
        </w:rPr>
        <w:fldChar w:fldCharType="begin"/>
      </w:r>
      <w:r>
        <w:rPr>
          <w:noProof/>
        </w:rPr>
        <w:instrText xml:space="preserve"> PAGEREF _Toc519514737 \h </w:instrText>
      </w:r>
      <w:r>
        <w:rPr>
          <w:noProof/>
        </w:rPr>
      </w:r>
      <w:r>
        <w:rPr>
          <w:noProof/>
        </w:rPr>
        <w:fldChar w:fldCharType="separate"/>
      </w:r>
      <w:r>
        <w:rPr>
          <w:noProof/>
        </w:rPr>
        <w:t>582</w:t>
      </w:r>
      <w:r>
        <w:rPr>
          <w:noProof/>
        </w:rPr>
        <w:fldChar w:fldCharType="end"/>
      </w:r>
    </w:p>
    <w:p w14:paraId="1F2696E5" w14:textId="04A998B9" w:rsidR="00E04B6A" w:rsidRDefault="00E04B6A">
      <w:pPr>
        <w:pStyle w:val="TOC4"/>
        <w:tabs>
          <w:tab w:val="left" w:pos="1680"/>
          <w:tab w:val="right" w:leader="dot" w:pos="9060"/>
        </w:tabs>
        <w:rPr>
          <w:noProof/>
          <w:sz w:val="22"/>
          <w:szCs w:val="22"/>
          <w:lang w:val="en-GB" w:eastAsia="en-GB"/>
        </w:rPr>
      </w:pPr>
      <w:r>
        <w:rPr>
          <w:noProof/>
        </w:rPr>
        <w:t>4.4.2.2</w:t>
      </w:r>
      <w:r>
        <w:rPr>
          <w:noProof/>
          <w:sz w:val="22"/>
          <w:szCs w:val="22"/>
          <w:lang w:val="en-GB" w:eastAsia="en-GB"/>
        </w:rPr>
        <w:tab/>
      </w:r>
      <w:r>
        <w:rPr>
          <w:noProof/>
        </w:rPr>
        <w:t>Trends in hunting</w:t>
      </w:r>
      <w:r>
        <w:rPr>
          <w:noProof/>
        </w:rPr>
        <w:tab/>
      </w:r>
      <w:r>
        <w:rPr>
          <w:noProof/>
        </w:rPr>
        <w:fldChar w:fldCharType="begin"/>
      </w:r>
      <w:r>
        <w:rPr>
          <w:noProof/>
        </w:rPr>
        <w:instrText xml:space="preserve"> PAGEREF _Toc519514738 \h </w:instrText>
      </w:r>
      <w:r>
        <w:rPr>
          <w:noProof/>
        </w:rPr>
      </w:r>
      <w:r>
        <w:rPr>
          <w:noProof/>
        </w:rPr>
        <w:fldChar w:fldCharType="separate"/>
      </w:r>
      <w:r>
        <w:rPr>
          <w:noProof/>
        </w:rPr>
        <w:t>583</w:t>
      </w:r>
      <w:r>
        <w:rPr>
          <w:noProof/>
        </w:rPr>
        <w:fldChar w:fldCharType="end"/>
      </w:r>
    </w:p>
    <w:p w14:paraId="26778FB5" w14:textId="31746BA5" w:rsidR="00E04B6A" w:rsidRDefault="00E04B6A">
      <w:pPr>
        <w:pStyle w:val="TOC4"/>
        <w:tabs>
          <w:tab w:val="left" w:pos="1680"/>
          <w:tab w:val="right" w:leader="dot" w:pos="9060"/>
        </w:tabs>
        <w:rPr>
          <w:noProof/>
          <w:sz w:val="22"/>
          <w:szCs w:val="22"/>
          <w:lang w:val="en-GB" w:eastAsia="en-GB"/>
        </w:rPr>
      </w:pPr>
      <w:r>
        <w:rPr>
          <w:noProof/>
        </w:rPr>
        <w:t>4.4.2.3</w:t>
      </w:r>
      <w:r>
        <w:rPr>
          <w:noProof/>
          <w:sz w:val="22"/>
          <w:szCs w:val="22"/>
          <w:lang w:val="en-GB" w:eastAsia="en-GB"/>
        </w:rPr>
        <w:tab/>
      </w:r>
      <w:r>
        <w:rPr>
          <w:noProof/>
        </w:rPr>
        <w:t>Drivers of hunting</w:t>
      </w:r>
      <w:r>
        <w:rPr>
          <w:noProof/>
        </w:rPr>
        <w:tab/>
      </w:r>
      <w:r>
        <w:rPr>
          <w:noProof/>
        </w:rPr>
        <w:fldChar w:fldCharType="begin"/>
      </w:r>
      <w:r>
        <w:rPr>
          <w:noProof/>
        </w:rPr>
        <w:instrText xml:space="preserve"> PAGEREF _Toc519514739 \h </w:instrText>
      </w:r>
      <w:r>
        <w:rPr>
          <w:noProof/>
        </w:rPr>
      </w:r>
      <w:r>
        <w:rPr>
          <w:noProof/>
        </w:rPr>
        <w:fldChar w:fldCharType="separate"/>
      </w:r>
      <w:r>
        <w:rPr>
          <w:noProof/>
        </w:rPr>
        <w:t>583</w:t>
      </w:r>
      <w:r>
        <w:rPr>
          <w:noProof/>
        </w:rPr>
        <w:fldChar w:fldCharType="end"/>
      </w:r>
    </w:p>
    <w:p w14:paraId="53D0D54A" w14:textId="17624E2A" w:rsidR="00E04B6A" w:rsidRDefault="00E04B6A">
      <w:pPr>
        <w:pStyle w:val="TOC3"/>
        <w:tabs>
          <w:tab w:val="left" w:pos="1200"/>
          <w:tab w:val="right" w:leader="dot" w:pos="9060"/>
        </w:tabs>
        <w:rPr>
          <w:rFonts w:eastAsiaTheme="minorEastAsia"/>
          <w:lang w:eastAsia="en-GB"/>
        </w:rPr>
      </w:pPr>
      <w:r>
        <w:t>4.4.3</w:t>
      </w:r>
      <w:r>
        <w:rPr>
          <w:rFonts w:eastAsiaTheme="minorEastAsia"/>
          <w:lang w:eastAsia="en-GB"/>
        </w:rPr>
        <w:tab/>
      </w:r>
      <w:r>
        <w:t>Water use and desalination</w:t>
      </w:r>
      <w:r>
        <w:tab/>
      </w:r>
      <w:r>
        <w:fldChar w:fldCharType="begin"/>
      </w:r>
      <w:r>
        <w:instrText xml:space="preserve"> PAGEREF _Toc519514740 \h </w:instrText>
      </w:r>
      <w:r>
        <w:fldChar w:fldCharType="separate"/>
      </w:r>
      <w:r>
        <w:t>584</w:t>
      </w:r>
      <w:r>
        <w:fldChar w:fldCharType="end"/>
      </w:r>
    </w:p>
    <w:p w14:paraId="0D935D1D" w14:textId="60250C37" w:rsidR="00E04B6A" w:rsidRDefault="00E04B6A">
      <w:pPr>
        <w:pStyle w:val="TOC4"/>
        <w:tabs>
          <w:tab w:val="left" w:pos="1680"/>
          <w:tab w:val="right" w:leader="dot" w:pos="9060"/>
        </w:tabs>
        <w:rPr>
          <w:noProof/>
          <w:sz w:val="22"/>
          <w:szCs w:val="22"/>
          <w:lang w:val="en-GB" w:eastAsia="en-GB"/>
        </w:rPr>
      </w:pPr>
      <w:r>
        <w:rPr>
          <w:noProof/>
        </w:rPr>
        <w:t>4.4.3.1</w:t>
      </w:r>
      <w:r>
        <w:rPr>
          <w:noProof/>
          <w:sz w:val="22"/>
          <w:szCs w:val="22"/>
          <w:lang w:val="en-GB" w:eastAsia="en-GB"/>
        </w:rPr>
        <w:tab/>
      </w:r>
      <w:r>
        <w:rPr>
          <w:noProof/>
        </w:rPr>
        <w:t>Effects on water use and desalination on biodiversity and nature’s contributions to people</w:t>
      </w:r>
      <w:r>
        <w:rPr>
          <w:noProof/>
        </w:rPr>
        <w:tab/>
      </w:r>
      <w:r>
        <w:rPr>
          <w:noProof/>
        </w:rPr>
        <w:tab/>
      </w:r>
      <w:r>
        <w:rPr>
          <w:noProof/>
        </w:rPr>
        <w:tab/>
      </w:r>
      <w:r>
        <w:rPr>
          <w:noProof/>
        </w:rPr>
        <w:fldChar w:fldCharType="begin"/>
      </w:r>
      <w:r>
        <w:rPr>
          <w:noProof/>
        </w:rPr>
        <w:instrText xml:space="preserve"> PAGEREF _Toc519514741 \h </w:instrText>
      </w:r>
      <w:r>
        <w:rPr>
          <w:noProof/>
        </w:rPr>
      </w:r>
      <w:r>
        <w:rPr>
          <w:noProof/>
        </w:rPr>
        <w:fldChar w:fldCharType="separate"/>
      </w:r>
      <w:r>
        <w:rPr>
          <w:noProof/>
        </w:rPr>
        <w:t>584</w:t>
      </w:r>
      <w:r>
        <w:rPr>
          <w:noProof/>
        </w:rPr>
        <w:fldChar w:fldCharType="end"/>
      </w:r>
    </w:p>
    <w:p w14:paraId="6967E438" w14:textId="5938E5D8" w:rsidR="00E04B6A" w:rsidRDefault="00E04B6A">
      <w:pPr>
        <w:pStyle w:val="TOC4"/>
        <w:tabs>
          <w:tab w:val="left" w:pos="1680"/>
          <w:tab w:val="right" w:leader="dot" w:pos="9060"/>
        </w:tabs>
        <w:rPr>
          <w:noProof/>
          <w:sz w:val="22"/>
          <w:szCs w:val="22"/>
          <w:lang w:val="en-GB" w:eastAsia="en-GB"/>
        </w:rPr>
      </w:pPr>
      <w:r>
        <w:rPr>
          <w:noProof/>
        </w:rPr>
        <w:t>4.4.3.2</w:t>
      </w:r>
      <w:r>
        <w:rPr>
          <w:noProof/>
          <w:sz w:val="22"/>
          <w:szCs w:val="22"/>
          <w:lang w:val="en-GB" w:eastAsia="en-GB"/>
        </w:rPr>
        <w:tab/>
      </w:r>
      <w:r>
        <w:rPr>
          <w:noProof/>
        </w:rPr>
        <w:t>Trends in water use and desalination</w:t>
      </w:r>
      <w:r>
        <w:rPr>
          <w:noProof/>
        </w:rPr>
        <w:tab/>
      </w:r>
      <w:r>
        <w:rPr>
          <w:noProof/>
        </w:rPr>
        <w:fldChar w:fldCharType="begin"/>
      </w:r>
      <w:r>
        <w:rPr>
          <w:noProof/>
        </w:rPr>
        <w:instrText xml:space="preserve"> PAGEREF _Toc519514742 \h </w:instrText>
      </w:r>
      <w:r>
        <w:rPr>
          <w:noProof/>
        </w:rPr>
      </w:r>
      <w:r>
        <w:rPr>
          <w:noProof/>
        </w:rPr>
        <w:fldChar w:fldCharType="separate"/>
      </w:r>
      <w:r>
        <w:rPr>
          <w:noProof/>
        </w:rPr>
        <w:t>584</w:t>
      </w:r>
      <w:r>
        <w:rPr>
          <w:noProof/>
        </w:rPr>
        <w:fldChar w:fldCharType="end"/>
      </w:r>
    </w:p>
    <w:p w14:paraId="51AB2B82" w14:textId="007B4DD1" w:rsidR="00E04B6A" w:rsidRDefault="00E04B6A">
      <w:pPr>
        <w:pStyle w:val="TOC4"/>
        <w:tabs>
          <w:tab w:val="left" w:pos="1680"/>
          <w:tab w:val="right" w:leader="dot" w:pos="9060"/>
        </w:tabs>
        <w:rPr>
          <w:noProof/>
          <w:sz w:val="22"/>
          <w:szCs w:val="22"/>
          <w:lang w:val="en-GB" w:eastAsia="en-GB"/>
        </w:rPr>
      </w:pPr>
      <w:r>
        <w:rPr>
          <w:noProof/>
        </w:rPr>
        <w:lastRenderedPageBreak/>
        <w:t>4.4.3.3</w:t>
      </w:r>
      <w:r>
        <w:rPr>
          <w:noProof/>
          <w:sz w:val="22"/>
          <w:szCs w:val="22"/>
          <w:lang w:val="en-GB" w:eastAsia="en-GB"/>
        </w:rPr>
        <w:tab/>
      </w:r>
      <w:r>
        <w:rPr>
          <w:noProof/>
        </w:rPr>
        <w:t>Drivers of water use and desalination</w:t>
      </w:r>
      <w:r>
        <w:rPr>
          <w:noProof/>
        </w:rPr>
        <w:tab/>
      </w:r>
      <w:r>
        <w:rPr>
          <w:noProof/>
        </w:rPr>
        <w:fldChar w:fldCharType="begin"/>
      </w:r>
      <w:r>
        <w:rPr>
          <w:noProof/>
        </w:rPr>
        <w:instrText xml:space="preserve"> PAGEREF _Toc519514743 \h </w:instrText>
      </w:r>
      <w:r>
        <w:rPr>
          <w:noProof/>
        </w:rPr>
      </w:r>
      <w:r>
        <w:rPr>
          <w:noProof/>
        </w:rPr>
        <w:fldChar w:fldCharType="separate"/>
      </w:r>
      <w:r>
        <w:rPr>
          <w:noProof/>
        </w:rPr>
        <w:t>585</w:t>
      </w:r>
      <w:r>
        <w:rPr>
          <w:noProof/>
        </w:rPr>
        <w:fldChar w:fldCharType="end"/>
      </w:r>
    </w:p>
    <w:p w14:paraId="2EB0FB09" w14:textId="79EB969A" w:rsidR="00E04B6A" w:rsidRDefault="00E04B6A">
      <w:pPr>
        <w:pStyle w:val="TOC3"/>
        <w:tabs>
          <w:tab w:val="left" w:pos="1200"/>
          <w:tab w:val="right" w:leader="dot" w:pos="9060"/>
        </w:tabs>
        <w:rPr>
          <w:rFonts w:eastAsiaTheme="minorEastAsia"/>
          <w:lang w:eastAsia="en-GB"/>
        </w:rPr>
      </w:pPr>
      <w:r>
        <w:t>4.4.4</w:t>
      </w:r>
      <w:r>
        <w:rPr>
          <w:rFonts w:eastAsiaTheme="minorEastAsia"/>
          <w:lang w:eastAsia="en-GB"/>
        </w:rPr>
        <w:tab/>
      </w:r>
      <w:r>
        <w:t>Mineral and fossil fuel extraction</w:t>
      </w:r>
      <w:r>
        <w:tab/>
      </w:r>
      <w:r>
        <w:fldChar w:fldCharType="begin"/>
      </w:r>
      <w:r>
        <w:instrText xml:space="preserve"> PAGEREF _Toc519514744 \h </w:instrText>
      </w:r>
      <w:r>
        <w:fldChar w:fldCharType="separate"/>
      </w:r>
      <w:r>
        <w:t>585</w:t>
      </w:r>
      <w:r>
        <w:fldChar w:fldCharType="end"/>
      </w:r>
    </w:p>
    <w:p w14:paraId="569B55D2" w14:textId="28D3ABE1" w:rsidR="00E04B6A" w:rsidRDefault="00E04B6A">
      <w:pPr>
        <w:pStyle w:val="TOC4"/>
        <w:tabs>
          <w:tab w:val="left" w:pos="1680"/>
          <w:tab w:val="right" w:leader="dot" w:pos="9060"/>
        </w:tabs>
        <w:rPr>
          <w:noProof/>
          <w:sz w:val="22"/>
          <w:szCs w:val="22"/>
          <w:lang w:val="en-GB" w:eastAsia="en-GB"/>
        </w:rPr>
      </w:pPr>
      <w:r>
        <w:rPr>
          <w:noProof/>
        </w:rPr>
        <w:t>4.4.4.1</w:t>
      </w:r>
      <w:r>
        <w:rPr>
          <w:noProof/>
          <w:sz w:val="22"/>
          <w:szCs w:val="22"/>
          <w:lang w:val="en-GB" w:eastAsia="en-GB"/>
        </w:rPr>
        <w:tab/>
      </w:r>
      <w:r>
        <w:rPr>
          <w:noProof/>
        </w:rPr>
        <w:t>Effects on biodiversity and nature’s contributions to people</w:t>
      </w:r>
      <w:r>
        <w:rPr>
          <w:noProof/>
        </w:rPr>
        <w:tab/>
      </w:r>
      <w:r>
        <w:rPr>
          <w:noProof/>
        </w:rPr>
        <w:fldChar w:fldCharType="begin"/>
      </w:r>
      <w:r>
        <w:rPr>
          <w:noProof/>
        </w:rPr>
        <w:instrText xml:space="preserve"> PAGEREF _Toc519514745 \h </w:instrText>
      </w:r>
      <w:r>
        <w:rPr>
          <w:noProof/>
        </w:rPr>
      </w:r>
      <w:r>
        <w:rPr>
          <w:noProof/>
        </w:rPr>
        <w:fldChar w:fldCharType="separate"/>
      </w:r>
      <w:r>
        <w:rPr>
          <w:noProof/>
        </w:rPr>
        <w:t>585</w:t>
      </w:r>
      <w:r>
        <w:rPr>
          <w:noProof/>
        </w:rPr>
        <w:fldChar w:fldCharType="end"/>
      </w:r>
    </w:p>
    <w:p w14:paraId="2038330E" w14:textId="2775E72A" w:rsidR="00E04B6A" w:rsidRDefault="00E04B6A">
      <w:pPr>
        <w:pStyle w:val="TOC4"/>
        <w:tabs>
          <w:tab w:val="left" w:pos="1680"/>
          <w:tab w:val="right" w:leader="dot" w:pos="9060"/>
        </w:tabs>
        <w:rPr>
          <w:noProof/>
          <w:sz w:val="22"/>
          <w:szCs w:val="22"/>
          <w:lang w:val="en-GB" w:eastAsia="en-GB"/>
        </w:rPr>
      </w:pPr>
      <w:r>
        <w:rPr>
          <w:noProof/>
        </w:rPr>
        <w:t>4.4.4.2</w:t>
      </w:r>
      <w:r>
        <w:rPr>
          <w:noProof/>
          <w:sz w:val="22"/>
          <w:szCs w:val="22"/>
          <w:lang w:val="en-GB" w:eastAsia="en-GB"/>
        </w:rPr>
        <w:tab/>
      </w:r>
      <w:r>
        <w:rPr>
          <w:noProof/>
        </w:rPr>
        <w:t>Trends in mineral and fossil fuel extraction</w:t>
      </w:r>
      <w:r>
        <w:rPr>
          <w:noProof/>
        </w:rPr>
        <w:tab/>
      </w:r>
      <w:r>
        <w:rPr>
          <w:noProof/>
        </w:rPr>
        <w:fldChar w:fldCharType="begin"/>
      </w:r>
      <w:r>
        <w:rPr>
          <w:noProof/>
        </w:rPr>
        <w:instrText xml:space="preserve"> PAGEREF _Toc519514746 \h </w:instrText>
      </w:r>
      <w:r>
        <w:rPr>
          <w:noProof/>
        </w:rPr>
      </w:r>
      <w:r>
        <w:rPr>
          <w:noProof/>
        </w:rPr>
        <w:fldChar w:fldCharType="separate"/>
      </w:r>
      <w:r>
        <w:rPr>
          <w:noProof/>
        </w:rPr>
        <w:t>586</w:t>
      </w:r>
      <w:r>
        <w:rPr>
          <w:noProof/>
        </w:rPr>
        <w:fldChar w:fldCharType="end"/>
      </w:r>
    </w:p>
    <w:p w14:paraId="270B6ACB" w14:textId="6EE452FE" w:rsidR="00E04B6A" w:rsidRDefault="00E04B6A">
      <w:pPr>
        <w:pStyle w:val="TOC4"/>
        <w:tabs>
          <w:tab w:val="left" w:pos="1680"/>
          <w:tab w:val="right" w:leader="dot" w:pos="9060"/>
        </w:tabs>
        <w:rPr>
          <w:noProof/>
          <w:sz w:val="22"/>
          <w:szCs w:val="22"/>
          <w:lang w:val="en-GB" w:eastAsia="en-GB"/>
        </w:rPr>
      </w:pPr>
      <w:r>
        <w:rPr>
          <w:noProof/>
        </w:rPr>
        <w:t>4.4.4.3</w:t>
      </w:r>
      <w:r>
        <w:rPr>
          <w:noProof/>
          <w:sz w:val="22"/>
          <w:szCs w:val="22"/>
          <w:lang w:val="en-GB" w:eastAsia="en-GB"/>
        </w:rPr>
        <w:tab/>
      </w:r>
      <w:r>
        <w:rPr>
          <w:noProof/>
        </w:rPr>
        <w:t>Drivers of mineral and fossil fuel extraction</w:t>
      </w:r>
      <w:r>
        <w:rPr>
          <w:noProof/>
        </w:rPr>
        <w:tab/>
      </w:r>
      <w:r>
        <w:rPr>
          <w:noProof/>
        </w:rPr>
        <w:fldChar w:fldCharType="begin"/>
      </w:r>
      <w:r>
        <w:rPr>
          <w:noProof/>
        </w:rPr>
        <w:instrText xml:space="preserve"> PAGEREF _Toc519514747 \h </w:instrText>
      </w:r>
      <w:r>
        <w:rPr>
          <w:noProof/>
        </w:rPr>
      </w:r>
      <w:r>
        <w:rPr>
          <w:noProof/>
        </w:rPr>
        <w:fldChar w:fldCharType="separate"/>
      </w:r>
      <w:r>
        <w:rPr>
          <w:noProof/>
        </w:rPr>
        <w:t>587</w:t>
      </w:r>
      <w:r>
        <w:rPr>
          <w:noProof/>
        </w:rPr>
        <w:fldChar w:fldCharType="end"/>
      </w:r>
    </w:p>
    <w:p w14:paraId="7C0CA4E4" w14:textId="597EAE8B" w:rsidR="00E04B6A" w:rsidRDefault="00E04B6A">
      <w:pPr>
        <w:pStyle w:val="TOC3"/>
        <w:tabs>
          <w:tab w:val="left" w:pos="1200"/>
          <w:tab w:val="right" w:leader="dot" w:pos="9060"/>
        </w:tabs>
        <w:rPr>
          <w:rFonts w:eastAsiaTheme="minorEastAsia"/>
          <w:lang w:eastAsia="en-GB"/>
        </w:rPr>
      </w:pPr>
      <w:r>
        <w:t>4.4.5</w:t>
      </w:r>
      <w:r>
        <w:rPr>
          <w:rFonts w:eastAsiaTheme="minorEastAsia"/>
          <w:lang w:eastAsia="en-GB"/>
        </w:rPr>
        <w:tab/>
      </w:r>
      <w:r>
        <w:t>Drivers of natural resource extraction</w:t>
      </w:r>
      <w:r>
        <w:tab/>
      </w:r>
      <w:r>
        <w:fldChar w:fldCharType="begin"/>
      </w:r>
      <w:r>
        <w:instrText xml:space="preserve"> PAGEREF _Toc519514748 \h </w:instrText>
      </w:r>
      <w:r>
        <w:fldChar w:fldCharType="separate"/>
      </w:r>
      <w:r>
        <w:t>588</w:t>
      </w:r>
      <w:r>
        <w:fldChar w:fldCharType="end"/>
      </w:r>
    </w:p>
    <w:p w14:paraId="0C1EB30C" w14:textId="0BB72AD0" w:rsidR="00E04B6A" w:rsidRDefault="00E04B6A">
      <w:pPr>
        <w:pStyle w:val="TOC2"/>
        <w:tabs>
          <w:tab w:val="left" w:pos="720"/>
          <w:tab w:val="right" w:leader="dot" w:pos="9060"/>
        </w:tabs>
        <w:rPr>
          <w:rFonts w:eastAsiaTheme="minorEastAsia"/>
          <w:lang w:eastAsia="en-GB"/>
        </w:rPr>
      </w:pPr>
      <w:r>
        <w:rPr>
          <w:lang w:eastAsia="de-DE" w:bidi="en-US"/>
        </w:rPr>
        <w:t>4.5</w:t>
      </w:r>
      <w:r>
        <w:rPr>
          <w:rFonts w:eastAsiaTheme="minorEastAsia"/>
          <w:lang w:eastAsia="en-GB"/>
        </w:rPr>
        <w:tab/>
      </w:r>
      <w:r>
        <w:rPr>
          <w:lang w:eastAsia="de-DE" w:bidi="en-US"/>
        </w:rPr>
        <w:t>Drivers and effects of land-use change</w:t>
      </w:r>
      <w:r>
        <w:tab/>
      </w:r>
      <w:r>
        <w:fldChar w:fldCharType="begin"/>
      </w:r>
      <w:r>
        <w:instrText xml:space="preserve"> PAGEREF _Toc519514749 \h </w:instrText>
      </w:r>
      <w:r>
        <w:fldChar w:fldCharType="separate"/>
      </w:r>
      <w:r>
        <w:t>590</w:t>
      </w:r>
      <w:r>
        <w:fldChar w:fldCharType="end"/>
      </w:r>
    </w:p>
    <w:p w14:paraId="10C77C59" w14:textId="171C34B5" w:rsidR="00E04B6A" w:rsidRDefault="00E04B6A">
      <w:pPr>
        <w:pStyle w:val="TOC3"/>
        <w:tabs>
          <w:tab w:val="left" w:pos="1200"/>
          <w:tab w:val="right" w:leader="dot" w:pos="9060"/>
        </w:tabs>
        <w:rPr>
          <w:rFonts w:eastAsiaTheme="minorEastAsia"/>
          <w:lang w:eastAsia="en-GB"/>
        </w:rPr>
      </w:pPr>
      <w:r>
        <w:t>4.5.1</w:t>
      </w:r>
      <w:r>
        <w:rPr>
          <w:rFonts w:eastAsiaTheme="minorEastAsia"/>
          <w:lang w:eastAsia="en-GB"/>
        </w:rPr>
        <w:tab/>
      </w:r>
      <w:r>
        <w:t>Effects of land-use change on biodiversity and nature’s contributions to people</w:t>
      </w:r>
      <w:r>
        <w:tab/>
      </w:r>
      <w:r>
        <w:fldChar w:fldCharType="begin"/>
      </w:r>
      <w:r>
        <w:instrText xml:space="preserve"> PAGEREF _Toc519514750 \h </w:instrText>
      </w:r>
      <w:r>
        <w:fldChar w:fldCharType="separate"/>
      </w:r>
      <w:r>
        <w:t>590</w:t>
      </w:r>
      <w:r>
        <w:fldChar w:fldCharType="end"/>
      </w:r>
    </w:p>
    <w:p w14:paraId="4FFA2385" w14:textId="69DA1514" w:rsidR="00E04B6A" w:rsidRDefault="00E04B6A">
      <w:pPr>
        <w:pStyle w:val="TOC4"/>
        <w:tabs>
          <w:tab w:val="left" w:pos="1680"/>
          <w:tab w:val="right" w:leader="dot" w:pos="9060"/>
        </w:tabs>
        <w:rPr>
          <w:noProof/>
          <w:sz w:val="22"/>
          <w:szCs w:val="22"/>
          <w:lang w:val="en-GB" w:eastAsia="en-GB"/>
        </w:rPr>
      </w:pPr>
      <w:r>
        <w:rPr>
          <w:noProof/>
        </w:rPr>
        <w:t>4.5.1.1</w:t>
      </w:r>
      <w:r>
        <w:rPr>
          <w:noProof/>
          <w:sz w:val="22"/>
          <w:szCs w:val="22"/>
          <w:lang w:val="en-GB" w:eastAsia="en-GB"/>
        </w:rPr>
        <w:tab/>
      </w:r>
      <w:r>
        <w:rPr>
          <w:noProof/>
        </w:rPr>
        <w:t>Effects of conventional agricultural intensification</w:t>
      </w:r>
      <w:r>
        <w:rPr>
          <w:noProof/>
        </w:rPr>
        <w:tab/>
      </w:r>
      <w:r>
        <w:rPr>
          <w:noProof/>
        </w:rPr>
        <w:fldChar w:fldCharType="begin"/>
      </w:r>
      <w:r>
        <w:rPr>
          <w:noProof/>
        </w:rPr>
        <w:instrText xml:space="preserve"> PAGEREF _Toc519514751 \h </w:instrText>
      </w:r>
      <w:r>
        <w:rPr>
          <w:noProof/>
        </w:rPr>
      </w:r>
      <w:r>
        <w:rPr>
          <w:noProof/>
        </w:rPr>
        <w:fldChar w:fldCharType="separate"/>
      </w:r>
      <w:r>
        <w:rPr>
          <w:noProof/>
        </w:rPr>
        <w:t>590</w:t>
      </w:r>
      <w:r>
        <w:rPr>
          <w:noProof/>
        </w:rPr>
        <w:fldChar w:fldCharType="end"/>
      </w:r>
    </w:p>
    <w:p w14:paraId="4A318034" w14:textId="06F5017D" w:rsidR="00E04B6A" w:rsidRDefault="00E04B6A">
      <w:pPr>
        <w:pStyle w:val="TOC4"/>
        <w:tabs>
          <w:tab w:val="left" w:pos="1680"/>
          <w:tab w:val="right" w:leader="dot" w:pos="9060"/>
        </w:tabs>
        <w:rPr>
          <w:noProof/>
          <w:sz w:val="22"/>
          <w:szCs w:val="22"/>
          <w:lang w:val="en-GB" w:eastAsia="en-GB"/>
        </w:rPr>
      </w:pPr>
      <w:r>
        <w:rPr>
          <w:noProof/>
        </w:rPr>
        <w:t>4.5.1.2</w:t>
      </w:r>
      <w:r>
        <w:rPr>
          <w:noProof/>
          <w:sz w:val="22"/>
          <w:szCs w:val="22"/>
          <w:lang w:val="en-GB" w:eastAsia="en-GB"/>
        </w:rPr>
        <w:tab/>
      </w:r>
      <w:r>
        <w:rPr>
          <w:noProof/>
        </w:rPr>
        <w:t>Effects of agri-environment schemes</w:t>
      </w:r>
      <w:r>
        <w:rPr>
          <w:noProof/>
        </w:rPr>
        <w:tab/>
      </w:r>
      <w:r>
        <w:rPr>
          <w:noProof/>
        </w:rPr>
        <w:fldChar w:fldCharType="begin"/>
      </w:r>
      <w:r>
        <w:rPr>
          <w:noProof/>
        </w:rPr>
        <w:instrText xml:space="preserve"> PAGEREF _Toc519514752 \h </w:instrText>
      </w:r>
      <w:r>
        <w:rPr>
          <w:noProof/>
        </w:rPr>
      </w:r>
      <w:r>
        <w:rPr>
          <w:noProof/>
        </w:rPr>
        <w:fldChar w:fldCharType="separate"/>
      </w:r>
      <w:r>
        <w:rPr>
          <w:noProof/>
        </w:rPr>
        <w:t>591</w:t>
      </w:r>
      <w:r>
        <w:rPr>
          <w:noProof/>
        </w:rPr>
        <w:fldChar w:fldCharType="end"/>
      </w:r>
    </w:p>
    <w:p w14:paraId="68103164" w14:textId="7A8A4388" w:rsidR="00E04B6A" w:rsidRDefault="00E04B6A">
      <w:pPr>
        <w:pStyle w:val="TOC4"/>
        <w:tabs>
          <w:tab w:val="left" w:pos="1680"/>
          <w:tab w:val="right" w:leader="dot" w:pos="9060"/>
        </w:tabs>
        <w:rPr>
          <w:noProof/>
          <w:sz w:val="22"/>
          <w:szCs w:val="22"/>
          <w:lang w:val="en-GB" w:eastAsia="en-GB"/>
        </w:rPr>
      </w:pPr>
      <w:r>
        <w:rPr>
          <w:noProof/>
        </w:rPr>
        <w:t>4.5.1.3</w:t>
      </w:r>
      <w:r>
        <w:rPr>
          <w:noProof/>
          <w:sz w:val="22"/>
          <w:szCs w:val="22"/>
          <w:lang w:val="en-GB" w:eastAsia="en-GB"/>
        </w:rPr>
        <w:tab/>
      </w:r>
      <w:r>
        <w:rPr>
          <w:noProof/>
        </w:rPr>
        <w:t>Effects of increasing intensity of management on forest land</w:t>
      </w:r>
      <w:r>
        <w:rPr>
          <w:noProof/>
        </w:rPr>
        <w:tab/>
      </w:r>
      <w:r>
        <w:rPr>
          <w:noProof/>
        </w:rPr>
        <w:fldChar w:fldCharType="begin"/>
      </w:r>
      <w:r>
        <w:rPr>
          <w:noProof/>
        </w:rPr>
        <w:instrText xml:space="preserve"> PAGEREF _Toc519514753 \h </w:instrText>
      </w:r>
      <w:r>
        <w:rPr>
          <w:noProof/>
        </w:rPr>
      </w:r>
      <w:r>
        <w:rPr>
          <w:noProof/>
        </w:rPr>
        <w:fldChar w:fldCharType="separate"/>
      </w:r>
      <w:r>
        <w:rPr>
          <w:noProof/>
        </w:rPr>
        <w:t>592</w:t>
      </w:r>
      <w:r>
        <w:rPr>
          <w:noProof/>
        </w:rPr>
        <w:fldChar w:fldCharType="end"/>
      </w:r>
    </w:p>
    <w:p w14:paraId="5043B5C0" w14:textId="6934EC70" w:rsidR="00E04B6A" w:rsidRDefault="00E04B6A">
      <w:pPr>
        <w:pStyle w:val="TOC4"/>
        <w:tabs>
          <w:tab w:val="left" w:pos="1680"/>
          <w:tab w:val="right" w:leader="dot" w:pos="9060"/>
        </w:tabs>
        <w:rPr>
          <w:noProof/>
          <w:sz w:val="22"/>
          <w:szCs w:val="22"/>
          <w:lang w:val="en-GB" w:eastAsia="en-GB"/>
        </w:rPr>
      </w:pPr>
      <w:r>
        <w:rPr>
          <w:noProof/>
        </w:rPr>
        <w:t>4.5.1.4</w:t>
      </w:r>
      <w:r>
        <w:rPr>
          <w:noProof/>
          <w:sz w:val="22"/>
          <w:szCs w:val="22"/>
          <w:lang w:val="en-GB" w:eastAsia="en-GB"/>
        </w:rPr>
        <w:tab/>
      </w:r>
      <w:r>
        <w:rPr>
          <w:noProof/>
        </w:rPr>
        <w:t>Effects of decrease in land area with traditional land use and loss of traditional ecological knowledge</w:t>
      </w:r>
      <w:r>
        <w:rPr>
          <w:noProof/>
        </w:rPr>
        <w:tab/>
      </w:r>
      <w:r>
        <w:rPr>
          <w:noProof/>
        </w:rPr>
        <w:tab/>
      </w:r>
      <w:r>
        <w:rPr>
          <w:noProof/>
        </w:rPr>
        <w:fldChar w:fldCharType="begin"/>
      </w:r>
      <w:r>
        <w:rPr>
          <w:noProof/>
        </w:rPr>
        <w:instrText xml:space="preserve"> PAGEREF _Toc519514754 \h </w:instrText>
      </w:r>
      <w:r>
        <w:rPr>
          <w:noProof/>
        </w:rPr>
      </w:r>
      <w:r>
        <w:rPr>
          <w:noProof/>
        </w:rPr>
        <w:fldChar w:fldCharType="separate"/>
      </w:r>
      <w:r>
        <w:rPr>
          <w:noProof/>
        </w:rPr>
        <w:t>594</w:t>
      </w:r>
      <w:r>
        <w:rPr>
          <w:noProof/>
        </w:rPr>
        <w:fldChar w:fldCharType="end"/>
      </w:r>
    </w:p>
    <w:p w14:paraId="50A05A38" w14:textId="11CB3968" w:rsidR="00E04B6A" w:rsidRDefault="00E04B6A">
      <w:pPr>
        <w:pStyle w:val="TOC4"/>
        <w:tabs>
          <w:tab w:val="left" w:pos="1680"/>
          <w:tab w:val="right" w:leader="dot" w:pos="9060"/>
        </w:tabs>
        <w:rPr>
          <w:noProof/>
          <w:sz w:val="22"/>
          <w:szCs w:val="22"/>
          <w:lang w:val="en-GB" w:eastAsia="en-GB"/>
        </w:rPr>
      </w:pPr>
      <w:r>
        <w:rPr>
          <w:noProof/>
        </w:rPr>
        <w:t>4.5.1.5</w:t>
      </w:r>
      <w:r>
        <w:rPr>
          <w:noProof/>
          <w:sz w:val="22"/>
          <w:szCs w:val="22"/>
          <w:lang w:val="en-GB" w:eastAsia="en-GB"/>
        </w:rPr>
        <w:tab/>
      </w:r>
      <w:r>
        <w:rPr>
          <w:noProof/>
        </w:rPr>
        <w:t>Effects of urban development</w:t>
      </w:r>
      <w:r>
        <w:rPr>
          <w:noProof/>
        </w:rPr>
        <w:tab/>
      </w:r>
      <w:r>
        <w:rPr>
          <w:noProof/>
        </w:rPr>
        <w:fldChar w:fldCharType="begin"/>
      </w:r>
      <w:r>
        <w:rPr>
          <w:noProof/>
        </w:rPr>
        <w:instrText xml:space="preserve"> PAGEREF _Toc519514755 \h </w:instrText>
      </w:r>
      <w:r>
        <w:rPr>
          <w:noProof/>
        </w:rPr>
      </w:r>
      <w:r>
        <w:rPr>
          <w:noProof/>
        </w:rPr>
        <w:fldChar w:fldCharType="separate"/>
      </w:r>
      <w:r>
        <w:rPr>
          <w:noProof/>
        </w:rPr>
        <w:t>595</w:t>
      </w:r>
      <w:r>
        <w:rPr>
          <w:noProof/>
        </w:rPr>
        <w:fldChar w:fldCharType="end"/>
      </w:r>
    </w:p>
    <w:p w14:paraId="32B1FD85" w14:textId="36AE6AF5" w:rsidR="00E04B6A" w:rsidRDefault="00E04B6A">
      <w:pPr>
        <w:pStyle w:val="TOC4"/>
        <w:tabs>
          <w:tab w:val="left" w:pos="1680"/>
          <w:tab w:val="right" w:leader="dot" w:pos="9060"/>
        </w:tabs>
        <w:rPr>
          <w:noProof/>
          <w:sz w:val="22"/>
          <w:szCs w:val="22"/>
          <w:lang w:val="en-GB" w:eastAsia="en-GB"/>
        </w:rPr>
      </w:pPr>
      <w:r>
        <w:rPr>
          <w:noProof/>
        </w:rPr>
        <w:t>4.5.1.6</w:t>
      </w:r>
      <w:r>
        <w:rPr>
          <w:noProof/>
          <w:sz w:val="22"/>
          <w:szCs w:val="22"/>
          <w:lang w:val="en-GB" w:eastAsia="en-GB"/>
        </w:rPr>
        <w:tab/>
      </w:r>
      <w:r>
        <w:rPr>
          <w:noProof/>
        </w:rPr>
        <w:t>Effectiveness of landscape and habitat restoration</w:t>
      </w:r>
      <w:r>
        <w:rPr>
          <w:noProof/>
        </w:rPr>
        <w:tab/>
      </w:r>
      <w:r>
        <w:rPr>
          <w:noProof/>
        </w:rPr>
        <w:fldChar w:fldCharType="begin"/>
      </w:r>
      <w:r>
        <w:rPr>
          <w:noProof/>
        </w:rPr>
        <w:instrText xml:space="preserve"> PAGEREF _Toc519514756 \h </w:instrText>
      </w:r>
      <w:r>
        <w:rPr>
          <w:noProof/>
        </w:rPr>
      </w:r>
      <w:r>
        <w:rPr>
          <w:noProof/>
        </w:rPr>
        <w:fldChar w:fldCharType="separate"/>
      </w:r>
      <w:r>
        <w:rPr>
          <w:noProof/>
        </w:rPr>
        <w:t>595</w:t>
      </w:r>
      <w:r>
        <w:rPr>
          <w:noProof/>
        </w:rPr>
        <w:fldChar w:fldCharType="end"/>
      </w:r>
    </w:p>
    <w:p w14:paraId="7157B5B9" w14:textId="2E03E6A9" w:rsidR="00E04B6A" w:rsidRDefault="00E04B6A">
      <w:pPr>
        <w:pStyle w:val="TOC4"/>
        <w:tabs>
          <w:tab w:val="left" w:pos="1680"/>
          <w:tab w:val="right" w:leader="dot" w:pos="9060"/>
        </w:tabs>
        <w:rPr>
          <w:noProof/>
          <w:sz w:val="22"/>
          <w:szCs w:val="22"/>
          <w:lang w:val="en-GB" w:eastAsia="en-GB"/>
        </w:rPr>
      </w:pPr>
      <w:r>
        <w:rPr>
          <w:noProof/>
        </w:rPr>
        <w:t>4.5.1.7</w:t>
      </w:r>
      <w:r>
        <w:rPr>
          <w:noProof/>
          <w:sz w:val="22"/>
          <w:szCs w:val="22"/>
          <w:lang w:val="en-GB" w:eastAsia="en-GB"/>
        </w:rPr>
        <w:tab/>
      </w:r>
      <w:r>
        <w:rPr>
          <w:noProof/>
        </w:rPr>
        <w:t>Effectiveness of protected areas</w:t>
      </w:r>
      <w:r>
        <w:rPr>
          <w:noProof/>
        </w:rPr>
        <w:tab/>
      </w:r>
      <w:r>
        <w:rPr>
          <w:noProof/>
        </w:rPr>
        <w:fldChar w:fldCharType="begin"/>
      </w:r>
      <w:r>
        <w:rPr>
          <w:noProof/>
        </w:rPr>
        <w:instrText xml:space="preserve"> PAGEREF _Toc519514757 \h </w:instrText>
      </w:r>
      <w:r>
        <w:rPr>
          <w:noProof/>
        </w:rPr>
      </w:r>
      <w:r>
        <w:rPr>
          <w:noProof/>
        </w:rPr>
        <w:fldChar w:fldCharType="separate"/>
      </w:r>
      <w:r>
        <w:rPr>
          <w:noProof/>
        </w:rPr>
        <w:t>596</w:t>
      </w:r>
      <w:r>
        <w:rPr>
          <w:noProof/>
        </w:rPr>
        <w:fldChar w:fldCharType="end"/>
      </w:r>
    </w:p>
    <w:p w14:paraId="4CE37550" w14:textId="3E5D84F1" w:rsidR="00E04B6A" w:rsidRDefault="00E04B6A">
      <w:pPr>
        <w:pStyle w:val="TOC3"/>
        <w:tabs>
          <w:tab w:val="left" w:pos="1200"/>
          <w:tab w:val="right" w:leader="dot" w:pos="9060"/>
        </w:tabs>
        <w:rPr>
          <w:rFonts w:eastAsiaTheme="minorEastAsia"/>
          <w:lang w:eastAsia="en-GB"/>
        </w:rPr>
      </w:pPr>
      <w:r>
        <w:t>4.5.2</w:t>
      </w:r>
      <w:r>
        <w:rPr>
          <w:rFonts w:eastAsiaTheme="minorEastAsia"/>
          <w:lang w:eastAsia="en-GB"/>
        </w:rPr>
        <w:tab/>
      </w:r>
      <w:r>
        <w:t>Trends and indirect drivers of changes in agricultural land use</w:t>
      </w:r>
      <w:r>
        <w:tab/>
      </w:r>
      <w:r>
        <w:fldChar w:fldCharType="begin"/>
      </w:r>
      <w:r>
        <w:instrText xml:space="preserve"> PAGEREF _Toc519514758 \h </w:instrText>
      </w:r>
      <w:r>
        <w:fldChar w:fldCharType="separate"/>
      </w:r>
      <w:r>
        <w:t>598</w:t>
      </w:r>
      <w:r>
        <w:fldChar w:fldCharType="end"/>
      </w:r>
    </w:p>
    <w:p w14:paraId="4D1868AF" w14:textId="2D81BF30" w:rsidR="00E04B6A" w:rsidRDefault="00E04B6A">
      <w:pPr>
        <w:pStyle w:val="TOC4"/>
        <w:tabs>
          <w:tab w:val="left" w:pos="1680"/>
          <w:tab w:val="right" w:leader="dot" w:pos="9060"/>
        </w:tabs>
        <w:rPr>
          <w:noProof/>
          <w:sz w:val="22"/>
          <w:szCs w:val="22"/>
          <w:lang w:val="en-GB" w:eastAsia="en-GB"/>
        </w:rPr>
      </w:pPr>
      <w:r>
        <w:rPr>
          <w:noProof/>
        </w:rPr>
        <w:t>4.5.2.1</w:t>
      </w:r>
      <w:r>
        <w:rPr>
          <w:noProof/>
          <w:sz w:val="22"/>
          <w:szCs w:val="22"/>
          <w:lang w:val="en-GB" w:eastAsia="en-GB"/>
        </w:rPr>
        <w:tab/>
      </w:r>
      <w:r>
        <w:rPr>
          <w:noProof/>
        </w:rPr>
        <w:t>Trends in agricultural land use</w:t>
      </w:r>
      <w:r>
        <w:rPr>
          <w:noProof/>
        </w:rPr>
        <w:tab/>
      </w:r>
      <w:r>
        <w:rPr>
          <w:noProof/>
        </w:rPr>
        <w:fldChar w:fldCharType="begin"/>
      </w:r>
      <w:r>
        <w:rPr>
          <w:noProof/>
        </w:rPr>
        <w:instrText xml:space="preserve"> PAGEREF _Toc519514759 \h </w:instrText>
      </w:r>
      <w:r>
        <w:rPr>
          <w:noProof/>
        </w:rPr>
      </w:r>
      <w:r>
        <w:rPr>
          <w:noProof/>
        </w:rPr>
        <w:fldChar w:fldCharType="separate"/>
      </w:r>
      <w:r>
        <w:rPr>
          <w:noProof/>
        </w:rPr>
        <w:t>598</w:t>
      </w:r>
      <w:r>
        <w:rPr>
          <w:noProof/>
        </w:rPr>
        <w:fldChar w:fldCharType="end"/>
      </w:r>
    </w:p>
    <w:p w14:paraId="3C74ED9F" w14:textId="4C1D308E" w:rsidR="00E04B6A" w:rsidRDefault="00E04B6A">
      <w:pPr>
        <w:pStyle w:val="TOC4"/>
        <w:tabs>
          <w:tab w:val="left" w:pos="1680"/>
          <w:tab w:val="right" w:leader="dot" w:pos="9060"/>
        </w:tabs>
        <w:rPr>
          <w:noProof/>
          <w:sz w:val="22"/>
          <w:szCs w:val="22"/>
          <w:lang w:val="en-GB" w:eastAsia="en-GB"/>
        </w:rPr>
      </w:pPr>
      <w:r>
        <w:rPr>
          <w:noProof/>
        </w:rPr>
        <w:t>4.5.2.2</w:t>
      </w:r>
      <w:r>
        <w:rPr>
          <w:noProof/>
          <w:sz w:val="22"/>
          <w:szCs w:val="22"/>
          <w:lang w:val="en-GB" w:eastAsia="en-GB"/>
        </w:rPr>
        <w:tab/>
      </w:r>
      <w:r>
        <w:rPr>
          <w:noProof/>
        </w:rPr>
        <w:t>Indirect drivers of trends in agricultural land use</w:t>
      </w:r>
      <w:r>
        <w:rPr>
          <w:noProof/>
        </w:rPr>
        <w:tab/>
      </w:r>
      <w:r>
        <w:rPr>
          <w:noProof/>
        </w:rPr>
        <w:fldChar w:fldCharType="begin"/>
      </w:r>
      <w:r>
        <w:rPr>
          <w:noProof/>
        </w:rPr>
        <w:instrText xml:space="preserve"> PAGEREF _Toc519514760 \h </w:instrText>
      </w:r>
      <w:r>
        <w:rPr>
          <w:noProof/>
        </w:rPr>
      </w:r>
      <w:r>
        <w:rPr>
          <w:noProof/>
        </w:rPr>
        <w:fldChar w:fldCharType="separate"/>
      </w:r>
      <w:r>
        <w:rPr>
          <w:noProof/>
        </w:rPr>
        <w:t>601</w:t>
      </w:r>
      <w:r>
        <w:rPr>
          <w:noProof/>
        </w:rPr>
        <w:fldChar w:fldCharType="end"/>
      </w:r>
    </w:p>
    <w:p w14:paraId="6CCCC3C0" w14:textId="16A477FC" w:rsidR="00E04B6A" w:rsidRDefault="00E04B6A">
      <w:pPr>
        <w:pStyle w:val="TOC5"/>
        <w:tabs>
          <w:tab w:val="left" w:pos="1920"/>
          <w:tab w:val="right" w:leader="dot" w:pos="9060"/>
        </w:tabs>
        <w:rPr>
          <w:noProof/>
          <w:sz w:val="22"/>
          <w:szCs w:val="22"/>
          <w:lang w:val="en-GB" w:eastAsia="en-GB"/>
        </w:rPr>
      </w:pPr>
      <w:r>
        <w:rPr>
          <w:noProof/>
          <w:lang w:bidi="en-US"/>
        </w:rPr>
        <w:t>4.5.2.2.1</w:t>
      </w:r>
      <w:r>
        <w:rPr>
          <w:noProof/>
          <w:sz w:val="22"/>
          <w:szCs w:val="22"/>
          <w:lang w:val="en-GB" w:eastAsia="en-GB"/>
        </w:rPr>
        <w:tab/>
      </w:r>
      <w:r>
        <w:rPr>
          <w:noProof/>
          <w:lang w:bidi="en-US"/>
        </w:rPr>
        <w:t>Institutional drivers of trends in agricultural land use</w:t>
      </w:r>
      <w:r>
        <w:rPr>
          <w:noProof/>
        </w:rPr>
        <w:tab/>
      </w:r>
      <w:r>
        <w:rPr>
          <w:noProof/>
        </w:rPr>
        <w:fldChar w:fldCharType="begin"/>
      </w:r>
      <w:r>
        <w:rPr>
          <w:noProof/>
        </w:rPr>
        <w:instrText xml:space="preserve"> PAGEREF _Toc519514761 \h </w:instrText>
      </w:r>
      <w:r>
        <w:rPr>
          <w:noProof/>
        </w:rPr>
      </w:r>
      <w:r>
        <w:rPr>
          <w:noProof/>
        </w:rPr>
        <w:fldChar w:fldCharType="separate"/>
      </w:r>
      <w:r>
        <w:rPr>
          <w:noProof/>
        </w:rPr>
        <w:t>602</w:t>
      </w:r>
      <w:r>
        <w:rPr>
          <w:noProof/>
        </w:rPr>
        <w:fldChar w:fldCharType="end"/>
      </w:r>
    </w:p>
    <w:p w14:paraId="067E9889" w14:textId="5EB78633" w:rsidR="00E04B6A" w:rsidRDefault="00E04B6A">
      <w:pPr>
        <w:pStyle w:val="TOC5"/>
        <w:tabs>
          <w:tab w:val="left" w:pos="1920"/>
          <w:tab w:val="right" w:leader="dot" w:pos="9060"/>
        </w:tabs>
        <w:rPr>
          <w:noProof/>
          <w:sz w:val="22"/>
          <w:szCs w:val="22"/>
          <w:lang w:val="en-GB" w:eastAsia="en-GB"/>
        </w:rPr>
      </w:pPr>
      <w:r>
        <w:rPr>
          <w:noProof/>
          <w:lang w:bidi="en-US"/>
        </w:rPr>
        <w:t>4.5.2.2.2</w:t>
      </w:r>
      <w:r>
        <w:rPr>
          <w:noProof/>
          <w:sz w:val="22"/>
          <w:szCs w:val="22"/>
          <w:lang w:val="en-GB" w:eastAsia="en-GB"/>
        </w:rPr>
        <w:tab/>
      </w:r>
      <w:r>
        <w:rPr>
          <w:noProof/>
          <w:lang w:bidi="en-US"/>
        </w:rPr>
        <w:t>Economic drivers of trends in agricultural land use</w:t>
      </w:r>
      <w:r>
        <w:rPr>
          <w:noProof/>
        </w:rPr>
        <w:tab/>
      </w:r>
      <w:r>
        <w:rPr>
          <w:noProof/>
        </w:rPr>
        <w:fldChar w:fldCharType="begin"/>
      </w:r>
      <w:r>
        <w:rPr>
          <w:noProof/>
        </w:rPr>
        <w:instrText xml:space="preserve"> PAGEREF _Toc519514762 \h </w:instrText>
      </w:r>
      <w:r>
        <w:rPr>
          <w:noProof/>
        </w:rPr>
      </w:r>
      <w:r>
        <w:rPr>
          <w:noProof/>
        </w:rPr>
        <w:fldChar w:fldCharType="separate"/>
      </w:r>
      <w:r>
        <w:rPr>
          <w:noProof/>
        </w:rPr>
        <w:t>605</w:t>
      </w:r>
      <w:r>
        <w:rPr>
          <w:noProof/>
        </w:rPr>
        <w:fldChar w:fldCharType="end"/>
      </w:r>
    </w:p>
    <w:p w14:paraId="41AE75F1" w14:textId="27D3BAAF" w:rsidR="00E04B6A" w:rsidRDefault="00E04B6A">
      <w:pPr>
        <w:pStyle w:val="TOC5"/>
        <w:tabs>
          <w:tab w:val="left" w:pos="1920"/>
          <w:tab w:val="right" w:leader="dot" w:pos="9060"/>
        </w:tabs>
        <w:rPr>
          <w:noProof/>
          <w:sz w:val="22"/>
          <w:szCs w:val="22"/>
          <w:lang w:val="en-GB" w:eastAsia="en-GB"/>
        </w:rPr>
      </w:pPr>
      <w:r>
        <w:rPr>
          <w:noProof/>
          <w:lang w:bidi="en-US"/>
        </w:rPr>
        <w:t>4.5.2.2.3</w:t>
      </w:r>
      <w:r>
        <w:rPr>
          <w:noProof/>
          <w:sz w:val="22"/>
          <w:szCs w:val="22"/>
          <w:lang w:val="en-GB" w:eastAsia="en-GB"/>
        </w:rPr>
        <w:tab/>
      </w:r>
      <w:r>
        <w:rPr>
          <w:noProof/>
          <w:lang w:bidi="en-US"/>
        </w:rPr>
        <w:t>Cultural drivers of trends in agricultural land use</w:t>
      </w:r>
      <w:r>
        <w:rPr>
          <w:noProof/>
        </w:rPr>
        <w:tab/>
      </w:r>
      <w:r>
        <w:rPr>
          <w:noProof/>
        </w:rPr>
        <w:fldChar w:fldCharType="begin"/>
      </w:r>
      <w:r>
        <w:rPr>
          <w:noProof/>
        </w:rPr>
        <w:instrText xml:space="preserve"> PAGEREF _Toc519514763 \h </w:instrText>
      </w:r>
      <w:r>
        <w:rPr>
          <w:noProof/>
        </w:rPr>
      </w:r>
      <w:r>
        <w:rPr>
          <w:noProof/>
        </w:rPr>
        <w:fldChar w:fldCharType="separate"/>
      </w:r>
      <w:r>
        <w:rPr>
          <w:noProof/>
        </w:rPr>
        <w:t>606</w:t>
      </w:r>
      <w:r>
        <w:rPr>
          <w:noProof/>
        </w:rPr>
        <w:fldChar w:fldCharType="end"/>
      </w:r>
    </w:p>
    <w:p w14:paraId="5CEF84E7" w14:textId="6BF3840D" w:rsidR="00E04B6A" w:rsidRDefault="00E04B6A">
      <w:pPr>
        <w:pStyle w:val="TOC5"/>
        <w:tabs>
          <w:tab w:val="left" w:pos="1920"/>
          <w:tab w:val="right" w:leader="dot" w:pos="9060"/>
        </w:tabs>
        <w:rPr>
          <w:noProof/>
          <w:sz w:val="22"/>
          <w:szCs w:val="22"/>
          <w:lang w:val="en-GB" w:eastAsia="en-GB"/>
        </w:rPr>
      </w:pPr>
      <w:r>
        <w:rPr>
          <w:noProof/>
          <w:lang w:bidi="en-US"/>
        </w:rPr>
        <w:t>4.5.2.2.4</w:t>
      </w:r>
      <w:r>
        <w:rPr>
          <w:noProof/>
          <w:sz w:val="22"/>
          <w:szCs w:val="22"/>
          <w:lang w:val="en-GB" w:eastAsia="en-GB"/>
        </w:rPr>
        <w:tab/>
      </w:r>
      <w:r>
        <w:rPr>
          <w:noProof/>
          <w:lang w:bidi="en-US"/>
        </w:rPr>
        <w:t>Technological drivers of trends in agricultural land use</w:t>
      </w:r>
      <w:r>
        <w:rPr>
          <w:noProof/>
        </w:rPr>
        <w:tab/>
      </w:r>
      <w:r>
        <w:rPr>
          <w:noProof/>
        </w:rPr>
        <w:fldChar w:fldCharType="begin"/>
      </w:r>
      <w:r>
        <w:rPr>
          <w:noProof/>
        </w:rPr>
        <w:instrText xml:space="preserve"> PAGEREF _Toc519514764 \h </w:instrText>
      </w:r>
      <w:r>
        <w:rPr>
          <w:noProof/>
        </w:rPr>
      </w:r>
      <w:r>
        <w:rPr>
          <w:noProof/>
        </w:rPr>
        <w:fldChar w:fldCharType="separate"/>
      </w:r>
      <w:r>
        <w:rPr>
          <w:noProof/>
        </w:rPr>
        <w:t>608</w:t>
      </w:r>
      <w:r>
        <w:rPr>
          <w:noProof/>
        </w:rPr>
        <w:fldChar w:fldCharType="end"/>
      </w:r>
    </w:p>
    <w:p w14:paraId="6BCA7066" w14:textId="5817AFC3" w:rsidR="00E04B6A" w:rsidRDefault="00E04B6A">
      <w:pPr>
        <w:pStyle w:val="TOC3"/>
        <w:tabs>
          <w:tab w:val="left" w:pos="1200"/>
          <w:tab w:val="right" w:leader="dot" w:pos="9060"/>
        </w:tabs>
        <w:rPr>
          <w:rFonts w:eastAsiaTheme="minorEastAsia"/>
          <w:lang w:eastAsia="en-GB"/>
        </w:rPr>
      </w:pPr>
      <w:r>
        <w:t>4.5.3</w:t>
      </w:r>
      <w:r>
        <w:rPr>
          <w:rFonts w:eastAsiaTheme="minorEastAsia"/>
          <w:lang w:eastAsia="en-GB"/>
        </w:rPr>
        <w:tab/>
      </w:r>
      <w:r>
        <w:t>Trends and indirect drivers of changes in forestry</w:t>
      </w:r>
      <w:r>
        <w:tab/>
      </w:r>
      <w:r>
        <w:fldChar w:fldCharType="begin"/>
      </w:r>
      <w:r>
        <w:instrText xml:space="preserve"> PAGEREF _Toc519514765 \h </w:instrText>
      </w:r>
      <w:r>
        <w:fldChar w:fldCharType="separate"/>
      </w:r>
      <w:r>
        <w:t>608</w:t>
      </w:r>
      <w:r>
        <w:fldChar w:fldCharType="end"/>
      </w:r>
    </w:p>
    <w:p w14:paraId="5046FB21" w14:textId="1B6DB0F2" w:rsidR="00E04B6A" w:rsidRDefault="00E04B6A">
      <w:pPr>
        <w:pStyle w:val="TOC4"/>
        <w:tabs>
          <w:tab w:val="left" w:pos="1680"/>
          <w:tab w:val="right" w:leader="dot" w:pos="9060"/>
        </w:tabs>
        <w:rPr>
          <w:noProof/>
          <w:sz w:val="22"/>
          <w:szCs w:val="22"/>
          <w:lang w:val="en-GB" w:eastAsia="en-GB"/>
        </w:rPr>
      </w:pPr>
      <w:r>
        <w:rPr>
          <w:noProof/>
        </w:rPr>
        <w:t>4.5.3.1</w:t>
      </w:r>
      <w:r>
        <w:rPr>
          <w:noProof/>
          <w:sz w:val="22"/>
          <w:szCs w:val="22"/>
          <w:lang w:val="en-GB" w:eastAsia="en-GB"/>
        </w:rPr>
        <w:tab/>
      </w:r>
      <w:r>
        <w:rPr>
          <w:noProof/>
        </w:rPr>
        <w:t>Trends in forestry</w:t>
      </w:r>
      <w:r>
        <w:rPr>
          <w:noProof/>
        </w:rPr>
        <w:tab/>
      </w:r>
      <w:r>
        <w:rPr>
          <w:noProof/>
        </w:rPr>
        <w:fldChar w:fldCharType="begin"/>
      </w:r>
      <w:r>
        <w:rPr>
          <w:noProof/>
        </w:rPr>
        <w:instrText xml:space="preserve"> PAGEREF _Toc519514766 \h </w:instrText>
      </w:r>
      <w:r>
        <w:rPr>
          <w:noProof/>
        </w:rPr>
      </w:r>
      <w:r>
        <w:rPr>
          <w:noProof/>
        </w:rPr>
        <w:fldChar w:fldCharType="separate"/>
      </w:r>
      <w:r>
        <w:rPr>
          <w:noProof/>
        </w:rPr>
        <w:t>608</w:t>
      </w:r>
      <w:r>
        <w:rPr>
          <w:noProof/>
        </w:rPr>
        <w:fldChar w:fldCharType="end"/>
      </w:r>
    </w:p>
    <w:p w14:paraId="4E1D076A" w14:textId="39C68765" w:rsidR="00E04B6A" w:rsidRDefault="00E04B6A">
      <w:pPr>
        <w:pStyle w:val="TOC4"/>
        <w:tabs>
          <w:tab w:val="left" w:pos="1680"/>
          <w:tab w:val="right" w:leader="dot" w:pos="9060"/>
        </w:tabs>
        <w:rPr>
          <w:noProof/>
          <w:sz w:val="22"/>
          <w:szCs w:val="22"/>
          <w:lang w:val="en-GB" w:eastAsia="en-GB"/>
        </w:rPr>
      </w:pPr>
      <w:r>
        <w:rPr>
          <w:noProof/>
        </w:rPr>
        <w:t>4.5.3.2</w:t>
      </w:r>
      <w:r>
        <w:rPr>
          <w:noProof/>
          <w:sz w:val="22"/>
          <w:szCs w:val="22"/>
          <w:lang w:val="en-GB" w:eastAsia="en-GB"/>
        </w:rPr>
        <w:tab/>
      </w:r>
      <w:r>
        <w:rPr>
          <w:noProof/>
        </w:rPr>
        <w:t>Drivers of trends in forestry</w:t>
      </w:r>
      <w:r>
        <w:rPr>
          <w:noProof/>
        </w:rPr>
        <w:tab/>
      </w:r>
      <w:r>
        <w:rPr>
          <w:noProof/>
        </w:rPr>
        <w:fldChar w:fldCharType="begin"/>
      </w:r>
      <w:r>
        <w:rPr>
          <w:noProof/>
        </w:rPr>
        <w:instrText xml:space="preserve"> PAGEREF _Toc519514767 \h </w:instrText>
      </w:r>
      <w:r>
        <w:rPr>
          <w:noProof/>
        </w:rPr>
      </w:r>
      <w:r>
        <w:rPr>
          <w:noProof/>
        </w:rPr>
        <w:fldChar w:fldCharType="separate"/>
      </w:r>
      <w:r>
        <w:rPr>
          <w:noProof/>
        </w:rPr>
        <w:t>614</w:t>
      </w:r>
      <w:r>
        <w:rPr>
          <w:noProof/>
        </w:rPr>
        <w:fldChar w:fldCharType="end"/>
      </w:r>
    </w:p>
    <w:p w14:paraId="4AB252F6" w14:textId="5F9D5698" w:rsidR="00E04B6A" w:rsidRDefault="00E04B6A">
      <w:pPr>
        <w:pStyle w:val="TOC5"/>
        <w:tabs>
          <w:tab w:val="left" w:pos="1920"/>
          <w:tab w:val="right" w:leader="dot" w:pos="9060"/>
        </w:tabs>
        <w:rPr>
          <w:noProof/>
          <w:sz w:val="22"/>
          <w:szCs w:val="22"/>
          <w:lang w:val="en-GB" w:eastAsia="en-GB"/>
        </w:rPr>
      </w:pPr>
      <w:r>
        <w:rPr>
          <w:noProof/>
          <w:lang w:bidi="en-US"/>
        </w:rPr>
        <w:t>4.5.3.2.1</w:t>
      </w:r>
      <w:r>
        <w:rPr>
          <w:noProof/>
          <w:sz w:val="22"/>
          <w:szCs w:val="22"/>
          <w:lang w:val="en-GB" w:eastAsia="en-GB"/>
        </w:rPr>
        <w:tab/>
      </w:r>
      <w:r>
        <w:rPr>
          <w:noProof/>
          <w:lang w:bidi="en-US"/>
        </w:rPr>
        <w:t>Legal frameworks</w:t>
      </w:r>
      <w:r>
        <w:rPr>
          <w:noProof/>
        </w:rPr>
        <w:tab/>
      </w:r>
      <w:r>
        <w:rPr>
          <w:noProof/>
        </w:rPr>
        <w:fldChar w:fldCharType="begin"/>
      </w:r>
      <w:r>
        <w:rPr>
          <w:noProof/>
        </w:rPr>
        <w:instrText xml:space="preserve"> PAGEREF _Toc519514768 \h </w:instrText>
      </w:r>
      <w:r>
        <w:rPr>
          <w:noProof/>
        </w:rPr>
      </w:r>
      <w:r>
        <w:rPr>
          <w:noProof/>
        </w:rPr>
        <w:fldChar w:fldCharType="separate"/>
      </w:r>
      <w:r>
        <w:rPr>
          <w:noProof/>
        </w:rPr>
        <w:t>615</w:t>
      </w:r>
      <w:r>
        <w:rPr>
          <w:noProof/>
        </w:rPr>
        <w:fldChar w:fldCharType="end"/>
      </w:r>
    </w:p>
    <w:p w14:paraId="36257EF6" w14:textId="229F1D61" w:rsidR="00E04B6A" w:rsidRDefault="00E04B6A">
      <w:pPr>
        <w:pStyle w:val="TOC5"/>
        <w:tabs>
          <w:tab w:val="left" w:pos="1920"/>
          <w:tab w:val="right" w:leader="dot" w:pos="9060"/>
        </w:tabs>
        <w:rPr>
          <w:noProof/>
          <w:sz w:val="22"/>
          <w:szCs w:val="22"/>
          <w:lang w:val="en-GB" w:eastAsia="en-GB"/>
        </w:rPr>
      </w:pPr>
      <w:r>
        <w:rPr>
          <w:noProof/>
          <w:lang w:bidi="en-US"/>
        </w:rPr>
        <w:t>4.5.3.2.2</w:t>
      </w:r>
      <w:r>
        <w:rPr>
          <w:noProof/>
          <w:sz w:val="22"/>
          <w:szCs w:val="22"/>
          <w:lang w:val="en-GB" w:eastAsia="en-GB"/>
        </w:rPr>
        <w:tab/>
      </w:r>
      <w:r>
        <w:rPr>
          <w:noProof/>
          <w:lang w:bidi="en-US"/>
        </w:rPr>
        <w:t>Forest certification</w:t>
      </w:r>
      <w:r>
        <w:rPr>
          <w:noProof/>
        </w:rPr>
        <w:tab/>
      </w:r>
      <w:r>
        <w:rPr>
          <w:noProof/>
        </w:rPr>
        <w:fldChar w:fldCharType="begin"/>
      </w:r>
      <w:r>
        <w:rPr>
          <w:noProof/>
        </w:rPr>
        <w:instrText xml:space="preserve"> PAGEREF _Toc519514769 \h </w:instrText>
      </w:r>
      <w:r>
        <w:rPr>
          <w:noProof/>
        </w:rPr>
      </w:r>
      <w:r>
        <w:rPr>
          <w:noProof/>
        </w:rPr>
        <w:fldChar w:fldCharType="separate"/>
      </w:r>
      <w:r>
        <w:rPr>
          <w:noProof/>
        </w:rPr>
        <w:t>618</w:t>
      </w:r>
      <w:r>
        <w:rPr>
          <w:noProof/>
        </w:rPr>
        <w:fldChar w:fldCharType="end"/>
      </w:r>
    </w:p>
    <w:p w14:paraId="578463CE" w14:textId="782BC51B" w:rsidR="00E04B6A" w:rsidRDefault="00E04B6A">
      <w:pPr>
        <w:pStyle w:val="TOC5"/>
        <w:tabs>
          <w:tab w:val="left" w:pos="1920"/>
          <w:tab w:val="right" w:leader="dot" w:pos="9060"/>
        </w:tabs>
        <w:rPr>
          <w:noProof/>
          <w:sz w:val="22"/>
          <w:szCs w:val="22"/>
          <w:lang w:val="en-GB" w:eastAsia="en-GB"/>
        </w:rPr>
      </w:pPr>
      <w:r>
        <w:rPr>
          <w:noProof/>
          <w:lang w:bidi="en-US"/>
        </w:rPr>
        <w:t>4.5.3.2.3</w:t>
      </w:r>
      <w:r>
        <w:rPr>
          <w:noProof/>
          <w:sz w:val="22"/>
          <w:szCs w:val="22"/>
          <w:lang w:val="en-GB" w:eastAsia="en-GB"/>
        </w:rPr>
        <w:tab/>
      </w:r>
      <w:r>
        <w:rPr>
          <w:noProof/>
          <w:lang w:bidi="en-US"/>
        </w:rPr>
        <w:t>Markets of non-timber products</w:t>
      </w:r>
      <w:r>
        <w:rPr>
          <w:noProof/>
        </w:rPr>
        <w:tab/>
      </w:r>
      <w:r>
        <w:rPr>
          <w:noProof/>
        </w:rPr>
        <w:fldChar w:fldCharType="begin"/>
      </w:r>
      <w:r>
        <w:rPr>
          <w:noProof/>
        </w:rPr>
        <w:instrText xml:space="preserve"> PAGEREF _Toc519514770 \h </w:instrText>
      </w:r>
      <w:r>
        <w:rPr>
          <w:noProof/>
        </w:rPr>
      </w:r>
      <w:r>
        <w:rPr>
          <w:noProof/>
        </w:rPr>
        <w:fldChar w:fldCharType="separate"/>
      </w:r>
      <w:r>
        <w:rPr>
          <w:noProof/>
        </w:rPr>
        <w:t>619</w:t>
      </w:r>
      <w:r>
        <w:rPr>
          <w:noProof/>
        </w:rPr>
        <w:fldChar w:fldCharType="end"/>
      </w:r>
    </w:p>
    <w:p w14:paraId="0CF5B7C5" w14:textId="34CA68C9" w:rsidR="00E04B6A" w:rsidRDefault="00E04B6A">
      <w:pPr>
        <w:pStyle w:val="TOC5"/>
        <w:tabs>
          <w:tab w:val="left" w:pos="1920"/>
          <w:tab w:val="right" w:leader="dot" w:pos="9060"/>
        </w:tabs>
        <w:rPr>
          <w:noProof/>
          <w:sz w:val="22"/>
          <w:szCs w:val="22"/>
          <w:lang w:val="en-GB" w:eastAsia="en-GB"/>
        </w:rPr>
      </w:pPr>
      <w:r>
        <w:rPr>
          <w:noProof/>
          <w:lang w:bidi="en-US"/>
        </w:rPr>
        <w:t>4.5.3.2.4</w:t>
      </w:r>
      <w:r>
        <w:rPr>
          <w:noProof/>
          <w:sz w:val="22"/>
          <w:szCs w:val="22"/>
          <w:lang w:val="en-GB" w:eastAsia="en-GB"/>
        </w:rPr>
        <w:tab/>
      </w:r>
      <w:r>
        <w:rPr>
          <w:noProof/>
          <w:lang w:bidi="en-US"/>
        </w:rPr>
        <w:t>Forest ownership</w:t>
      </w:r>
      <w:r>
        <w:rPr>
          <w:noProof/>
        </w:rPr>
        <w:tab/>
      </w:r>
      <w:r>
        <w:rPr>
          <w:noProof/>
        </w:rPr>
        <w:fldChar w:fldCharType="begin"/>
      </w:r>
      <w:r>
        <w:rPr>
          <w:noProof/>
        </w:rPr>
        <w:instrText xml:space="preserve"> PAGEREF _Toc519514771 \h </w:instrText>
      </w:r>
      <w:r>
        <w:rPr>
          <w:noProof/>
        </w:rPr>
      </w:r>
      <w:r>
        <w:rPr>
          <w:noProof/>
        </w:rPr>
        <w:fldChar w:fldCharType="separate"/>
      </w:r>
      <w:r>
        <w:rPr>
          <w:noProof/>
        </w:rPr>
        <w:t>619</w:t>
      </w:r>
      <w:r>
        <w:rPr>
          <w:noProof/>
        </w:rPr>
        <w:fldChar w:fldCharType="end"/>
      </w:r>
    </w:p>
    <w:p w14:paraId="4997C38D" w14:textId="5531C504" w:rsidR="00E04B6A" w:rsidRDefault="00E04B6A">
      <w:pPr>
        <w:pStyle w:val="TOC5"/>
        <w:tabs>
          <w:tab w:val="left" w:pos="1920"/>
          <w:tab w:val="right" w:leader="dot" w:pos="9060"/>
        </w:tabs>
        <w:rPr>
          <w:noProof/>
          <w:sz w:val="22"/>
          <w:szCs w:val="22"/>
          <w:lang w:val="en-GB" w:eastAsia="en-GB"/>
        </w:rPr>
      </w:pPr>
      <w:r>
        <w:rPr>
          <w:noProof/>
          <w:lang w:bidi="en-US"/>
        </w:rPr>
        <w:t>4.5.3.2.5</w:t>
      </w:r>
      <w:r>
        <w:rPr>
          <w:noProof/>
          <w:sz w:val="22"/>
          <w:szCs w:val="22"/>
          <w:lang w:val="en-GB" w:eastAsia="en-GB"/>
        </w:rPr>
        <w:tab/>
      </w:r>
      <w:r>
        <w:rPr>
          <w:noProof/>
          <w:lang w:bidi="en-US"/>
        </w:rPr>
        <w:t>Urban development</w:t>
      </w:r>
      <w:r>
        <w:rPr>
          <w:noProof/>
        </w:rPr>
        <w:tab/>
      </w:r>
      <w:r>
        <w:rPr>
          <w:noProof/>
        </w:rPr>
        <w:fldChar w:fldCharType="begin"/>
      </w:r>
      <w:r>
        <w:rPr>
          <w:noProof/>
        </w:rPr>
        <w:instrText xml:space="preserve"> PAGEREF _Toc519514772 \h </w:instrText>
      </w:r>
      <w:r>
        <w:rPr>
          <w:noProof/>
        </w:rPr>
      </w:r>
      <w:r>
        <w:rPr>
          <w:noProof/>
        </w:rPr>
        <w:fldChar w:fldCharType="separate"/>
      </w:r>
      <w:r>
        <w:rPr>
          <w:noProof/>
        </w:rPr>
        <w:t>620</w:t>
      </w:r>
      <w:r>
        <w:rPr>
          <w:noProof/>
        </w:rPr>
        <w:fldChar w:fldCharType="end"/>
      </w:r>
    </w:p>
    <w:p w14:paraId="5E35E0E5" w14:textId="15CC572F" w:rsidR="00E04B6A" w:rsidRDefault="00E04B6A">
      <w:pPr>
        <w:pStyle w:val="TOC5"/>
        <w:tabs>
          <w:tab w:val="left" w:pos="1920"/>
          <w:tab w:val="right" w:leader="dot" w:pos="9060"/>
        </w:tabs>
        <w:rPr>
          <w:noProof/>
          <w:sz w:val="22"/>
          <w:szCs w:val="22"/>
          <w:lang w:val="en-GB" w:eastAsia="en-GB"/>
        </w:rPr>
      </w:pPr>
      <w:r>
        <w:rPr>
          <w:noProof/>
          <w:lang w:bidi="en-US"/>
        </w:rPr>
        <w:t>4.5.3.2.6</w:t>
      </w:r>
      <w:r>
        <w:rPr>
          <w:noProof/>
          <w:sz w:val="22"/>
          <w:szCs w:val="22"/>
          <w:lang w:val="en-GB" w:eastAsia="en-GB"/>
        </w:rPr>
        <w:tab/>
      </w:r>
      <w:r>
        <w:rPr>
          <w:noProof/>
          <w:lang w:bidi="en-US"/>
        </w:rPr>
        <w:t>Radical changes in political, economic and social contexts as triggers of changes in forestry</w:t>
      </w:r>
      <w:r>
        <w:rPr>
          <w:noProof/>
        </w:rPr>
        <w:tab/>
      </w:r>
      <w:r>
        <w:rPr>
          <w:noProof/>
        </w:rPr>
        <w:tab/>
      </w:r>
      <w:r>
        <w:rPr>
          <w:noProof/>
        </w:rPr>
        <w:fldChar w:fldCharType="begin"/>
      </w:r>
      <w:r>
        <w:rPr>
          <w:noProof/>
        </w:rPr>
        <w:instrText xml:space="preserve"> PAGEREF _Toc519514773 \h </w:instrText>
      </w:r>
      <w:r>
        <w:rPr>
          <w:noProof/>
        </w:rPr>
      </w:r>
      <w:r>
        <w:rPr>
          <w:noProof/>
        </w:rPr>
        <w:fldChar w:fldCharType="separate"/>
      </w:r>
      <w:r>
        <w:rPr>
          <w:noProof/>
        </w:rPr>
        <w:t>621</w:t>
      </w:r>
      <w:r>
        <w:rPr>
          <w:noProof/>
        </w:rPr>
        <w:fldChar w:fldCharType="end"/>
      </w:r>
    </w:p>
    <w:p w14:paraId="5401A7E0" w14:textId="5DA5B27E" w:rsidR="00E04B6A" w:rsidRDefault="00E04B6A">
      <w:pPr>
        <w:pStyle w:val="TOC3"/>
        <w:tabs>
          <w:tab w:val="left" w:pos="1200"/>
          <w:tab w:val="right" w:leader="dot" w:pos="9060"/>
        </w:tabs>
        <w:rPr>
          <w:rFonts w:eastAsiaTheme="minorEastAsia"/>
          <w:lang w:eastAsia="en-GB"/>
        </w:rPr>
      </w:pPr>
      <w:r>
        <w:t>4.5.4</w:t>
      </w:r>
      <w:r>
        <w:rPr>
          <w:rFonts w:eastAsiaTheme="minorEastAsia"/>
          <w:lang w:eastAsia="en-GB"/>
        </w:rPr>
        <w:tab/>
      </w:r>
      <w:r>
        <w:t>Trends and indirect drivers of changes in protected area development</w:t>
      </w:r>
      <w:r>
        <w:tab/>
      </w:r>
      <w:r>
        <w:fldChar w:fldCharType="begin"/>
      </w:r>
      <w:r>
        <w:instrText xml:space="preserve"> PAGEREF _Toc519514774 \h </w:instrText>
      </w:r>
      <w:r>
        <w:fldChar w:fldCharType="separate"/>
      </w:r>
      <w:r>
        <w:t>622</w:t>
      </w:r>
      <w:r>
        <w:fldChar w:fldCharType="end"/>
      </w:r>
    </w:p>
    <w:p w14:paraId="5E9231C9" w14:textId="0929DEA2" w:rsidR="00E04B6A" w:rsidRDefault="00E04B6A">
      <w:pPr>
        <w:pStyle w:val="TOC4"/>
        <w:tabs>
          <w:tab w:val="left" w:pos="1680"/>
          <w:tab w:val="right" w:leader="dot" w:pos="9060"/>
        </w:tabs>
        <w:rPr>
          <w:noProof/>
          <w:sz w:val="22"/>
          <w:szCs w:val="22"/>
          <w:lang w:val="en-GB" w:eastAsia="en-GB"/>
        </w:rPr>
      </w:pPr>
      <w:r>
        <w:rPr>
          <w:noProof/>
        </w:rPr>
        <w:t>4.5.4.1</w:t>
      </w:r>
      <w:r>
        <w:rPr>
          <w:noProof/>
          <w:sz w:val="22"/>
          <w:szCs w:val="22"/>
          <w:lang w:val="en-GB" w:eastAsia="en-GB"/>
        </w:rPr>
        <w:tab/>
      </w:r>
      <w:r>
        <w:rPr>
          <w:noProof/>
        </w:rPr>
        <w:t>Trends in protected area development</w:t>
      </w:r>
      <w:r>
        <w:rPr>
          <w:noProof/>
        </w:rPr>
        <w:tab/>
      </w:r>
      <w:r>
        <w:rPr>
          <w:noProof/>
        </w:rPr>
        <w:fldChar w:fldCharType="begin"/>
      </w:r>
      <w:r>
        <w:rPr>
          <w:noProof/>
        </w:rPr>
        <w:instrText xml:space="preserve"> PAGEREF _Toc519514775 \h </w:instrText>
      </w:r>
      <w:r>
        <w:rPr>
          <w:noProof/>
        </w:rPr>
      </w:r>
      <w:r>
        <w:rPr>
          <w:noProof/>
        </w:rPr>
        <w:fldChar w:fldCharType="separate"/>
      </w:r>
      <w:r>
        <w:rPr>
          <w:noProof/>
        </w:rPr>
        <w:t>622</w:t>
      </w:r>
      <w:r>
        <w:rPr>
          <w:noProof/>
        </w:rPr>
        <w:fldChar w:fldCharType="end"/>
      </w:r>
    </w:p>
    <w:p w14:paraId="298CDE10" w14:textId="7804581D" w:rsidR="00E04B6A" w:rsidRDefault="00E04B6A">
      <w:pPr>
        <w:pStyle w:val="TOC4"/>
        <w:tabs>
          <w:tab w:val="left" w:pos="1680"/>
          <w:tab w:val="right" w:leader="dot" w:pos="9060"/>
        </w:tabs>
        <w:rPr>
          <w:noProof/>
          <w:sz w:val="22"/>
          <w:szCs w:val="22"/>
          <w:lang w:val="en-GB" w:eastAsia="en-GB"/>
        </w:rPr>
      </w:pPr>
      <w:r>
        <w:rPr>
          <w:noProof/>
        </w:rPr>
        <w:t>4.5.4.2</w:t>
      </w:r>
      <w:r>
        <w:rPr>
          <w:noProof/>
          <w:sz w:val="22"/>
          <w:szCs w:val="22"/>
          <w:lang w:val="en-GB" w:eastAsia="en-GB"/>
        </w:rPr>
        <w:tab/>
      </w:r>
      <w:r>
        <w:rPr>
          <w:noProof/>
        </w:rPr>
        <w:t>Indirect drivers of trends in protected area development</w:t>
      </w:r>
      <w:r>
        <w:rPr>
          <w:noProof/>
        </w:rPr>
        <w:tab/>
      </w:r>
      <w:r>
        <w:rPr>
          <w:noProof/>
        </w:rPr>
        <w:fldChar w:fldCharType="begin"/>
      </w:r>
      <w:r>
        <w:rPr>
          <w:noProof/>
        </w:rPr>
        <w:instrText xml:space="preserve"> PAGEREF _Toc519514776 \h </w:instrText>
      </w:r>
      <w:r>
        <w:rPr>
          <w:noProof/>
        </w:rPr>
      </w:r>
      <w:r>
        <w:rPr>
          <w:noProof/>
        </w:rPr>
        <w:fldChar w:fldCharType="separate"/>
      </w:r>
      <w:r>
        <w:rPr>
          <w:noProof/>
        </w:rPr>
        <w:t>628</w:t>
      </w:r>
      <w:r>
        <w:rPr>
          <w:noProof/>
        </w:rPr>
        <w:fldChar w:fldCharType="end"/>
      </w:r>
    </w:p>
    <w:p w14:paraId="1C2FD0D3" w14:textId="21E94792" w:rsidR="00E04B6A" w:rsidRDefault="00E04B6A">
      <w:pPr>
        <w:pStyle w:val="TOC5"/>
        <w:tabs>
          <w:tab w:val="left" w:pos="1920"/>
          <w:tab w:val="right" w:leader="dot" w:pos="9060"/>
        </w:tabs>
        <w:rPr>
          <w:noProof/>
          <w:sz w:val="22"/>
          <w:szCs w:val="22"/>
          <w:lang w:val="en-GB" w:eastAsia="en-GB"/>
        </w:rPr>
      </w:pPr>
      <w:r>
        <w:rPr>
          <w:noProof/>
          <w:lang w:bidi="en-US"/>
        </w:rPr>
        <w:t>4.5.4.2.1</w:t>
      </w:r>
      <w:r>
        <w:rPr>
          <w:noProof/>
          <w:sz w:val="22"/>
          <w:szCs w:val="22"/>
          <w:lang w:val="en-GB" w:eastAsia="en-GB"/>
        </w:rPr>
        <w:tab/>
      </w:r>
      <w:r>
        <w:rPr>
          <w:noProof/>
          <w:lang w:bidi="en-US"/>
        </w:rPr>
        <w:t>Legal frameworks</w:t>
      </w:r>
      <w:r>
        <w:rPr>
          <w:noProof/>
        </w:rPr>
        <w:tab/>
      </w:r>
      <w:r>
        <w:rPr>
          <w:noProof/>
        </w:rPr>
        <w:fldChar w:fldCharType="begin"/>
      </w:r>
      <w:r>
        <w:rPr>
          <w:noProof/>
        </w:rPr>
        <w:instrText xml:space="preserve"> PAGEREF _Toc519514777 \h </w:instrText>
      </w:r>
      <w:r>
        <w:rPr>
          <w:noProof/>
        </w:rPr>
      </w:r>
      <w:r>
        <w:rPr>
          <w:noProof/>
        </w:rPr>
        <w:fldChar w:fldCharType="separate"/>
      </w:r>
      <w:r>
        <w:rPr>
          <w:noProof/>
        </w:rPr>
        <w:t>629</w:t>
      </w:r>
      <w:r>
        <w:rPr>
          <w:noProof/>
        </w:rPr>
        <w:fldChar w:fldCharType="end"/>
      </w:r>
    </w:p>
    <w:p w14:paraId="716AED4A" w14:textId="074E1DB0" w:rsidR="00E04B6A" w:rsidRDefault="00E04B6A">
      <w:pPr>
        <w:pStyle w:val="TOC5"/>
        <w:tabs>
          <w:tab w:val="left" w:pos="1920"/>
          <w:tab w:val="right" w:leader="dot" w:pos="9060"/>
        </w:tabs>
        <w:rPr>
          <w:noProof/>
          <w:sz w:val="22"/>
          <w:szCs w:val="22"/>
          <w:lang w:val="en-GB" w:eastAsia="en-GB"/>
        </w:rPr>
      </w:pPr>
      <w:r>
        <w:rPr>
          <w:noProof/>
          <w:lang w:bidi="en-US"/>
        </w:rPr>
        <w:t>4.5.4.2.2</w:t>
      </w:r>
      <w:r>
        <w:rPr>
          <w:noProof/>
          <w:sz w:val="22"/>
          <w:szCs w:val="22"/>
          <w:lang w:val="en-GB" w:eastAsia="en-GB"/>
        </w:rPr>
        <w:tab/>
      </w:r>
      <w:r>
        <w:rPr>
          <w:noProof/>
          <w:lang w:bidi="en-US"/>
        </w:rPr>
        <w:t>Forest certification</w:t>
      </w:r>
      <w:r>
        <w:rPr>
          <w:noProof/>
        </w:rPr>
        <w:tab/>
      </w:r>
      <w:r>
        <w:rPr>
          <w:noProof/>
        </w:rPr>
        <w:fldChar w:fldCharType="begin"/>
      </w:r>
      <w:r>
        <w:rPr>
          <w:noProof/>
        </w:rPr>
        <w:instrText xml:space="preserve"> PAGEREF _Toc519514778 \h </w:instrText>
      </w:r>
      <w:r>
        <w:rPr>
          <w:noProof/>
        </w:rPr>
      </w:r>
      <w:r>
        <w:rPr>
          <w:noProof/>
        </w:rPr>
        <w:fldChar w:fldCharType="separate"/>
      </w:r>
      <w:r>
        <w:rPr>
          <w:noProof/>
        </w:rPr>
        <w:t>631</w:t>
      </w:r>
      <w:r>
        <w:rPr>
          <w:noProof/>
        </w:rPr>
        <w:fldChar w:fldCharType="end"/>
      </w:r>
    </w:p>
    <w:p w14:paraId="2E1E2A64" w14:textId="5C1D29BA" w:rsidR="00E04B6A" w:rsidRDefault="00E04B6A">
      <w:pPr>
        <w:pStyle w:val="TOC5"/>
        <w:tabs>
          <w:tab w:val="left" w:pos="1920"/>
          <w:tab w:val="right" w:leader="dot" w:pos="9060"/>
        </w:tabs>
        <w:rPr>
          <w:noProof/>
          <w:sz w:val="22"/>
          <w:szCs w:val="22"/>
          <w:lang w:val="en-GB" w:eastAsia="en-GB"/>
        </w:rPr>
      </w:pPr>
      <w:r>
        <w:rPr>
          <w:noProof/>
          <w:lang w:bidi="en-US"/>
        </w:rPr>
        <w:t>4.5.4.2.3</w:t>
      </w:r>
      <w:r>
        <w:rPr>
          <w:noProof/>
          <w:sz w:val="22"/>
          <w:szCs w:val="22"/>
          <w:lang w:val="en-GB" w:eastAsia="en-GB"/>
        </w:rPr>
        <w:tab/>
      </w:r>
      <w:r>
        <w:rPr>
          <w:noProof/>
          <w:lang w:bidi="en-US"/>
        </w:rPr>
        <w:t>Activity of environmental non-governmental organizations</w:t>
      </w:r>
      <w:r>
        <w:rPr>
          <w:noProof/>
        </w:rPr>
        <w:tab/>
      </w:r>
      <w:r>
        <w:rPr>
          <w:noProof/>
        </w:rPr>
        <w:fldChar w:fldCharType="begin"/>
      </w:r>
      <w:r>
        <w:rPr>
          <w:noProof/>
        </w:rPr>
        <w:instrText xml:space="preserve"> PAGEREF _Toc519514779 \h </w:instrText>
      </w:r>
      <w:r>
        <w:rPr>
          <w:noProof/>
        </w:rPr>
      </w:r>
      <w:r>
        <w:rPr>
          <w:noProof/>
        </w:rPr>
        <w:fldChar w:fldCharType="separate"/>
      </w:r>
      <w:r>
        <w:rPr>
          <w:noProof/>
        </w:rPr>
        <w:t>632</w:t>
      </w:r>
      <w:r>
        <w:rPr>
          <w:noProof/>
        </w:rPr>
        <w:fldChar w:fldCharType="end"/>
      </w:r>
    </w:p>
    <w:p w14:paraId="564D1791" w14:textId="5E020F65" w:rsidR="00E04B6A" w:rsidRDefault="00E04B6A">
      <w:pPr>
        <w:pStyle w:val="TOC5"/>
        <w:tabs>
          <w:tab w:val="left" w:pos="1920"/>
          <w:tab w:val="right" w:leader="dot" w:pos="9060"/>
        </w:tabs>
        <w:rPr>
          <w:noProof/>
          <w:sz w:val="22"/>
          <w:szCs w:val="22"/>
          <w:lang w:val="en-GB" w:eastAsia="en-GB"/>
        </w:rPr>
      </w:pPr>
      <w:r>
        <w:rPr>
          <w:noProof/>
          <w:lang w:bidi="en-US"/>
        </w:rPr>
        <w:t>4.5.4.2.4</w:t>
      </w:r>
      <w:r>
        <w:rPr>
          <w:noProof/>
          <w:sz w:val="22"/>
          <w:szCs w:val="22"/>
          <w:lang w:val="en-GB" w:eastAsia="en-GB"/>
        </w:rPr>
        <w:tab/>
      </w:r>
      <w:r>
        <w:rPr>
          <w:noProof/>
          <w:lang w:bidi="en-US"/>
        </w:rPr>
        <w:t>Adequacy of management resources for protected areas</w:t>
      </w:r>
      <w:r>
        <w:rPr>
          <w:noProof/>
        </w:rPr>
        <w:tab/>
      </w:r>
      <w:r>
        <w:rPr>
          <w:noProof/>
        </w:rPr>
        <w:fldChar w:fldCharType="begin"/>
      </w:r>
      <w:r>
        <w:rPr>
          <w:noProof/>
        </w:rPr>
        <w:instrText xml:space="preserve"> PAGEREF _Toc519514780 \h </w:instrText>
      </w:r>
      <w:r>
        <w:rPr>
          <w:noProof/>
        </w:rPr>
      </w:r>
      <w:r>
        <w:rPr>
          <w:noProof/>
        </w:rPr>
        <w:fldChar w:fldCharType="separate"/>
      </w:r>
      <w:r>
        <w:rPr>
          <w:noProof/>
        </w:rPr>
        <w:t>633</w:t>
      </w:r>
      <w:r>
        <w:rPr>
          <w:noProof/>
        </w:rPr>
        <w:fldChar w:fldCharType="end"/>
      </w:r>
    </w:p>
    <w:p w14:paraId="668DFC53" w14:textId="2C464EC9" w:rsidR="00E04B6A" w:rsidRDefault="00E04B6A">
      <w:pPr>
        <w:pStyle w:val="TOC5"/>
        <w:tabs>
          <w:tab w:val="left" w:pos="1920"/>
          <w:tab w:val="right" w:leader="dot" w:pos="9060"/>
        </w:tabs>
        <w:rPr>
          <w:noProof/>
          <w:sz w:val="22"/>
          <w:szCs w:val="22"/>
          <w:lang w:val="en-GB" w:eastAsia="en-GB"/>
        </w:rPr>
      </w:pPr>
      <w:r>
        <w:rPr>
          <w:noProof/>
          <w:lang w:bidi="en-US"/>
        </w:rPr>
        <w:lastRenderedPageBreak/>
        <w:t>4.5.4.2.5</w:t>
      </w:r>
      <w:r>
        <w:rPr>
          <w:noProof/>
          <w:sz w:val="22"/>
          <w:szCs w:val="22"/>
          <w:lang w:val="en-GB" w:eastAsia="en-GB"/>
        </w:rPr>
        <w:tab/>
      </w:r>
      <w:r>
        <w:rPr>
          <w:noProof/>
          <w:lang w:bidi="en-US"/>
        </w:rPr>
        <w:t>Local resistance</w:t>
      </w:r>
      <w:r>
        <w:rPr>
          <w:noProof/>
        </w:rPr>
        <w:tab/>
      </w:r>
      <w:r>
        <w:rPr>
          <w:noProof/>
        </w:rPr>
        <w:fldChar w:fldCharType="begin"/>
      </w:r>
      <w:r>
        <w:rPr>
          <w:noProof/>
        </w:rPr>
        <w:instrText xml:space="preserve"> PAGEREF _Toc519514781 \h </w:instrText>
      </w:r>
      <w:r>
        <w:rPr>
          <w:noProof/>
        </w:rPr>
      </w:r>
      <w:r>
        <w:rPr>
          <w:noProof/>
        </w:rPr>
        <w:fldChar w:fldCharType="separate"/>
      </w:r>
      <w:r>
        <w:rPr>
          <w:noProof/>
        </w:rPr>
        <w:t>635</w:t>
      </w:r>
      <w:r>
        <w:rPr>
          <w:noProof/>
        </w:rPr>
        <w:fldChar w:fldCharType="end"/>
      </w:r>
    </w:p>
    <w:p w14:paraId="7015F682" w14:textId="324EE72D" w:rsidR="00E04B6A" w:rsidRDefault="00E04B6A">
      <w:pPr>
        <w:pStyle w:val="TOC5"/>
        <w:tabs>
          <w:tab w:val="left" w:pos="1920"/>
          <w:tab w:val="right" w:leader="dot" w:pos="9060"/>
        </w:tabs>
        <w:rPr>
          <w:noProof/>
          <w:sz w:val="22"/>
          <w:szCs w:val="22"/>
          <w:lang w:val="en-GB" w:eastAsia="en-GB"/>
        </w:rPr>
      </w:pPr>
      <w:r>
        <w:rPr>
          <w:noProof/>
          <w:lang w:bidi="en-US"/>
        </w:rPr>
        <w:t>4.5.4.2.6</w:t>
      </w:r>
      <w:r>
        <w:rPr>
          <w:noProof/>
          <w:sz w:val="22"/>
          <w:szCs w:val="22"/>
          <w:lang w:val="en-GB" w:eastAsia="en-GB"/>
        </w:rPr>
        <w:tab/>
      </w:r>
      <w:r>
        <w:rPr>
          <w:noProof/>
          <w:lang w:bidi="en-US"/>
        </w:rPr>
        <w:t>Armed conflicts</w:t>
      </w:r>
      <w:r>
        <w:rPr>
          <w:noProof/>
        </w:rPr>
        <w:tab/>
      </w:r>
      <w:r>
        <w:rPr>
          <w:noProof/>
        </w:rPr>
        <w:fldChar w:fldCharType="begin"/>
      </w:r>
      <w:r>
        <w:rPr>
          <w:noProof/>
        </w:rPr>
        <w:instrText xml:space="preserve"> PAGEREF _Toc519514782 \h </w:instrText>
      </w:r>
      <w:r>
        <w:rPr>
          <w:noProof/>
        </w:rPr>
      </w:r>
      <w:r>
        <w:rPr>
          <w:noProof/>
        </w:rPr>
        <w:fldChar w:fldCharType="separate"/>
      </w:r>
      <w:r>
        <w:rPr>
          <w:noProof/>
        </w:rPr>
        <w:t>636</w:t>
      </w:r>
      <w:r>
        <w:rPr>
          <w:noProof/>
        </w:rPr>
        <w:fldChar w:fldCharType="end"/>
      </w:r>
    </w:p>
    <w:p w14:paraId="159ECAD2" w14:textId="3A094A66" w:rsidR="00E04B6A" w:rsidRDefault="00E04B6A">
      <w:pPr>
        <w:pStyle w:val="TOC5"/>
        <w:tabs>
          <w:tab w:val="left" w:pos="1920"/>
          <w:tab w:val="right" w:leader="dot" w:pos="9060"/>
        </w:tabs>
        <w:rPr>
          <w:noProof/>
          <w:sz w:val="22"/>
          <w:szCs w:val="22"/>
          <w:lang w:val="en-GB" w:eastAsia="en-GB"/>
        </w:rPr>
      </w:pPr>
      <w:r>
        <w:rPr>
          <w:noProof/>
          <w:lang w:bidi="en-US"/>
        </w:rPr>
        <w:t>4.5.4.2.7</w:t>
      </w:r>
      <w:r>
        <w:rPr>
          <w:noProof/>
          <w:sz w:val="22"/>
          <w:szCs w:val="22"/>
          <w:lang w:val="en-GB" w:eastAsia="en-GB"/>
        </w:rPr>
        <w:tab/>
      </w:r>
      <w:r>
        <w:rPr>
          <w:noProof/>
          <w:lang w:bidi="en-US"/>
        </w:rPr>
        <w:t>Landscape and habitat restoration</w:t>
      </w:r>
      <w:r>
        <w:rPr>
          <w:noProof/>
        </w:rPr>
        <w:tab/>
      </w:r>
      <w:r>
        <w:rPr>
          <w:noProof/>
        </w:rPr>
        <w:fldChar w:fldCharType="begin"/>
      </w:r>
      <w:r>
        <w:rPr>
          <w:noProof/>
        </w:rPr>
        <w:instrText xml:space="preserve"> PAGEREF _Toc519514783 \h </w:instrText>
      </w:r>
      <w:r>
        <w:rPr>
          <w:noProof/>
        </w:rPr>
      </w:r>
      <w:r>
        <w:rPr>
          <w:noProof/>
        </w:rPr>
        <w:fldChar w:fldCharType="separate"/>
      </w:r>
      <w:r>
        <w:rPr>
          <w:noProof/>
        </w:rPr>
        <w:t>638</w:t>
      </w:r>
      <w:r>
        <w:rPr>
          <w:noProof/>
        </w:rPr>
        <w:fldChar w:fldCharType="end"/>
      </w:r>
    </w:p>
    <w:p w14:paraId="07D79BDB" w14:textId="5C09D2BD" w:rsidR="00E04B6A" w:rsidRDefault="00E04B6A">
      <w:pPr>
        <w:pStyle w:val="TOC5"/>
        <w:tabs>
          <w:tab w:val="left" w:pos="1920"/>
          <w:tab w:val="right" w:leader="dot" w:pos="9060"/>
        </w:tabs>
        <w:rPr>
          <w:noProof/>
          <w:sz w:val="22"/>
          <w:szCs w:val="22"/>
          <w:lang w:val="en-GB" w:eastAsia="en-GB"/>
        </w:rPr>
      </w:pPr>
      <w:r>
        <w:rPr>
          <w:noProof/>
          <w:lang w:bidi="en-US"/>
        </w:rPr>
        <w:t>4.5.4.2.8</w:t>
      </w:r>
      <w:r>
        <w:rPr>
          <w:noProof/>
          <w:sz w:val="22"/>
          <w:szCs w:val="22"/>
          <w:lang w:val="en-GB" w:eastAsia="en-GB"/>
        </w:rPr>
        <w:tab/>
      </w:r>
      <w:r>
        <w:rPr>
          <w:noProof/>
          <w:lang w:bidi="en-US"/>
        </w:rPr>
        <w:t>Tourism</w:t>
      </w:r>
      <w:r>
        <w:rPr>
          <w:noProof/>
        </w:rPr>
        <w:tab/>
      </w:r>
      <w:r>
        <w:rPr>
          <w:noProof/>
        </w:rPr>
        <w:fldChar w:fldCharType="begin"/>
      </w:r>
      <w:r>
        <w:rPr>
          <w:noProof/>
        </w:rPr>
        <w:instrText xml:space="preserve"> PAGEREF _Toc519514784 \h </w:instrText>
      </w:r>
      <w:r>
        <w:rPr>
          <w:noProof/>
        </w:rPr>
      </w:r>
      <w:r>
        <w:rPr>
          <w:noProof/>
        </w:rPr>
        <w:fldChar w:fldCharType="separate"/>
      </w:r>
      <w:r>
        <w:rPr>
          <w:noProof/>
        </w:rPr>
        <w:t>639</w:t>
      </w:r>
      <w:r>
        <w:rPr>
          <w:noProof/>
        </w:rPr>
        <w:fldChar w:fldCharType="end"/>
      </w:r>
    </w:p>
    <w:p w14:paraId="7582D18F" w14:textId="6DA8CBBA" w:rsidR="00E04B6A" w:rsidRDefault="00E04B6A">
      <w:pPr>
        <w:pStyle w:val="TOC3"/>
        <w:tabs>
          <w:tab w:val="left" w:pos="1200"/>
          <w:tab w:val="right" w:leader="dot" w:pos="9060"/>
        </w:tabs>
        <w:rPr>
          <w:rFonts w:eastAsiaTheme="minorEastAsia"/>
          <w:lang w:eastAsia="en-GB"/>
        </w:rPr>
      </w:pPr>
      <w:r>
        <w:t>4.5.5</w:t>
      </w:r>
      <w:r>
        <w:rPr>
          <w:rFonts w:eastAsiaTheme="minorEastAsia"/>
          <w:lang w:eastAsia="en-GB"/>
        </w:rPr>
        <w:tab/>
      </w:r>
      <w:r>
        <w:t>Trends and indirect drivers of changes in traditional land use</w:t>
      </w:r>
      <w:r>
        <w:tab/>
      </w:r>
      <w:r>
        <w:fldChar w:fldCharType="begin"/>
      </w:r>
      <w:r>
        <w:instrText xml:space="preserve"> PAGEREF _Toc519514785 \h </w:instrText>
      </w:r>
      <w:r>
        <w:fldChar w:fldCharType="separate"/>
      </w:r>
      <w:r>
        <w:t>641</w:t>
      </w:r>
      <w:r>
        <w:fldChar w:fldCharType="end"/>
      </w:r>
    </w:p>
    <w:p w14:paraId="36AE5336" w14:textId="24DFE43F" w:rsidR="00E04B6A" w:rsidRDefault="00E04B6A">
      <w:pPr>
        <w:pStyle w:val="TOC4"/>
        <w:tabs>
          <w:tab w:val="left" w:pos="1680"/>
          <w:tab w:val="right" w:leader="dot" w:pos="9060"/>
        </w:tabs>
        <w:rPr>
          <w:noProof/>
          <w:sz w:val="22"/>
          <w:szCs w:val="22"/>
          <w:lang w:val="en-GB" w:eastAsia="en-GB"/>
        </w:rPr>
      </w:pPr>
      <w:r>
        <w:rPr>
          <w:noProof/>
        </w:rPr>
        <w:t>4.5.5.1</w:t>
      </w:r>
      <w:r>
        <w:rPr>
          <w:noProof/>
          <w:sz w:val="22"/>
          <w:szCs w:val="22"/>
          <w:lang w:val="en-GB" w:eastAsia="en-GB"/>
        </w:rPr>
        <w:tab/>
      </w:r>
      <w:r>
        <w:rPr>
          <w:noProof/>
        </w:rPr>
        <w:t>Trends in traditional land use</w:t>
      </w:r>
      <w:r>
        <w:rPr>
          <w:noProof/>
        </w:rPr>
        <w:tab/>
      </w:r>
      <w:r>
        <w:rPr>
          <w:noProof/>
        </w:rPr>
        <w:fldChar w:fldCharType="begin"/>
      </w:r>
      <w:r>
        <w:rPr>
          <w:noProof/>
        </w:rPr>
        <w:instrText xml:space="preserve"> PAGEREF _Toc519514786 \h </w:instrText>
      </w:r>
      <w:r>
        <w:rPr>
          <w:noProof/>
        </w:rPr>
      </w:r>
      <w:r>
        <w:rPr>
          <w:noProof/>
        </w:rPr>
        <w:fldChar w:fldCharType="separate"/>
      </w:r>
      <w:r>
        <w:rPr>
          <w:noProof/>
        </w:rPr>
        <w:t>641</w:t>
      </w:r>
      <w:r>
        <w:rPr>
          <w:noProof/>
        </w:rPr>
        <w:fldChar w:fldCharType="end"/>
      </w:r>
    </w:p>
    <w:p w14:paraId="58BB069F" w14:textId="654BBA45" w:rsidR="00E04B6A" w:rsidRDefault="00E04B6A">
      <w:pPr>
        <w:pStyle w:val="TOC4"/>
        <w:tabs>
          <w:tab w:val="left" w:pos="1680"/>
          <w:tab w:val="right" w:leader="dot" w:pos="9060"/>
        </w:tabs>
        <w:rPr>
          <w:noProof/>
          <w:sz w:val="22"/>
          <w:szCs w:val="22"/>
          <w:lang w:val="en-GB" w:eastAsia="en-GB"/>
        </w:rPr>
      </w:pPr>
      <w:r>
        <w:rPr>
          <w:noProof/>
        </w:rPr>
        <w:t>4.5.5.2</w:t>
      </w:r>
      <w:r>
        <w:rPr>
          <w:noProof/>
          <w:sz w:val="22"/>
          <w:szCs w:val="22"/>
          <w:lang w:val="en-GB" w:eastAsia="en-GB"/>
        </w:rPr>
        <w:tab/>
      </w:r>
      <w:r>
        <w:rPr>
          <w:noProof/>
        </w:rPr>
        <w:t>Drivers of trends in traditional land use</w:t>
      </w:r>
      <w:r>
        <w:rPr>
          <w:noProof/>
        </w:rPr>
        <w:tab/>
      </w:r>
      <w:r>
        <w:rPr>
          <w:noProof/>
        </w:rPr>
        <w:fldChar w:fldCharType="begin"/>
      </w:r>
      <w:r>
        <w:rPr>
          <w:noProof/>
        </w:rPr>
        <w:instrText xml:space="preserve"> PAGEREF _Toc519514787 \h </w:instrText>
      </w:r>
      <w:r>
        <w:rPr>
          <w:noProof/>
        </w:rPr>
      </w:r>
      <w:r>
        <w:rPr>
          <w:noProof/>
        </w:rPr>
        <w:fldChar w:fldCharType="separate"/>
      </w:r>
      <w:r>
        <w:rPr>
          <w:noProof/>
        </w:rPr>
        <w:t>644</w:t>
      </w:r>
      <w:r>
        <w:rPr>
          <w:noProof/>
        </w:rPr>
        <w:fldChar w:fldCharType="end"/>
      </w:r>
    </w:p>
    <w:p w14:paraId="19F9F0F5" w14:textId="6FD630C8" w:rsidR="00E04B6A" w:rsidRDefault="00E04B6A">
      <w:pPr>
        <w:pStyle w:val="TOC5"/>
        <w:tabs>
          <w:tab w:val="left" w:pos="1920"/>
          <w:tab w:val="right" w:leader="dot" w:pos="9060"/>
        </w:tabs>
        <w:rPr>
          <w:noProof/>
          <w:sz w:val="22"/>
          <w:szCs w:val="22"/>
          <w:lang w:val="en-GB" w:eastAsia="en-GB"/>
        </w:rPr>
      </w:pPr>
      <w:r>
        <w:rPr>
          <w:noProof/>
          <w:lang w:bidi="en-US"/>
        </w:rPr>
        <w:t>4.5.5.2.1</w:t>
      </w:r>
      <w:r>
        <w:rPr>
          <w:noProof/>
          <w:sz w:val="22"/>
          <w:szCs w:val="22"/>
          <w:lang w:val="en-GB" w:eastAsia="en-GB"/>
        </w:rPr>
        <w:tab/>
      </w:r>
      <w:r>
        <w:rPr>
          <w:noProof/>
          <w:lang w:bidi="en-US"/>
        </w:rPr>
        <w:t>Institutional drivers of trends in traditional land use</w:t>
      </w:r>
      <w:r>
        <w:rPr>
          <w:noProof/>
        </w:rPr>
        <w:tab/>
      </w:r>
      <w:r>
        <w:rPr>
          <w:noProof/>
        </w:rPr>
        <w:fldChar w:fldCharType="begin"/>
      </w:r>
      <w:r>
        <w:rPr>
          <w:noProof/>
        </w:rPr>
        <w:instrText xml:space="preserve"> PAGEREF _Toc519514788 \h </w:instrText>
      </w:r>
      <w:r>
        <w:rPr>
          <w:noProof/>
        </w:rPr>
      </w:r>
      <w:r>
        <w:rPr>
          <w:noProof/>
        </w:rPr>
        <w:fldChar w:fldCharType="separate"/>
      </w:r>
      <w:r>
        <w:rPr>
          <w:noProof/>
        </w:rPr>
        <w:t>645</w:t>
      </w:r>
      <w:r>
        <w:rPr>
          <w:noProof/>
        </w:rPr>
        <w:fldChar w:fldCharType="end"/>
      </w:r>
    </w:p>
    <w:p w14:paraId="249DAFC3" w14:textId="59B10B4E" w:rsidR="00E04B6A" w:rsidRDefault="00E04B6A">
      <w:pPr>
        <w:pStyle w:val="TOC5"/>
        <w:tabs>
          <w:tab w:val="left" w:pos="1920"/>
          <w:tab w:val="right" w:leader="dot" w:pos="9060"/>
        </w:tabs>
        <w:rPr>
          <w:noProof/>
          <w:sz w:val="22"/>
          <w:szCs w:val="22"/>
          <w:lang w:val="en-GB" w:eastAsia="en-GB"/>
        </w:rPr>
      </w:pPr>
      <w:r>
        <w:rPr>
          <w:noProof/>
          <w:lang w:bidi="en-US"/>
        </w:rPr>
        <w:t>4.5.5.2.2</w:t>
      </w:r>
      <w:r>
        <w:rPr>
          <w:noProof/>
          <w:sz w:val="22"/>
          <w:szCs w:val="22"/>
          <w:lang w:val="en-GB" w:eastAsia="en-GB"/>
        </w:rPr>
        <w:tab/>
      </w:r>
      <w:r>
        <w:rPr>
          <w:noProof/>
          <w:lang w:bidi="en-US"/>
        </w:rPr>
        <w:t>Economic drivers of trends in traditional land use</w:t>
      </w:r>
      <w:r>
        <w:rPr>
          <w:noProof/>
        </w:rPr>
        <w:tab/>
      </w:r>
      <w:r>
        <w:rPr>
          <w:noProof/>
        </w:rPr>
        <w:fldChar w:fldCharType="begin"/>
      </w:r>
      <w:r>
        <w:rPr>
          <w:noProof/>
        </w:rPr>
        <w:instrText xml:space="preserve"> PAGEREF _Toc519514789 \h </w:instrText>
      </w:r>
      <w:r>
        <w:rPr>
          <w:noProof/>
        </w:rPr>
      </w:r>
      <w:r>
        <w:rPr>
          <w:noProof/>
        </w:rPr>
        <w:fldChar w:fldCharType="separate"/>
      </w:r>
      <w:r>
        <w:rPr>
          <w:noProof/>
        </w:rPr>
        <w:t>646</w:t>
      </w:r>
      <w:r>
        <w:rPr>
          <w:noProof/>
        </w:rPr>
        <w:fldChar w:fldCharType="end"/>
      </w:r>
    </w:p>
    <w:p w14:paraId="506C8DA0" w14:textId="349AA1B0" w:rsidR="00E04B6A" w:rsidRDefault="00E04B6A">
      <w:pPr>
        <w:pStyle w:val="TOC5"/>
        <w:tabs>
          <w:tab w:val="left" w:pos="1920"/>
          <w:tab w:val="right" w:leader="dot" w:pos="9060"/>
        </w:tabs>
        <w:rPr>
          <w:noProof/>
          <w:sz w:val="22"/>
          <w:szCs w:val="22"/>
          <w:lang w:val="en-GB" w:eastAsia="en-GB"/>
        </w:rPr>
      </w:pPr>
      <w:r>
        <w:rPr>
          <w:noProof/>
          <w:lang w:bidi="en-US"/>
        </w:rPr>
        <w:t>4.5.5.2.3</w:t>
      </w:r>
      <w:r>
        <w:rPr>
          <w:noProof/>
          <w:sz w:val="22"/>
          <w:szCs w:val="22"/>
          <w:lang w:val="en-GB" w:eastAsia="en-GB"/>
        </w:rPr>
        <w:tab/>
      </w:r>
      <w:r>
        <w:rPr>
          <w:noProof/>
          <w:lang w:bidi="en-US"/>
        </w:rPr>
        <w:t>Social drivers of trends in traditional land use</w:t>
      </w:r>
      <w:r>
        <w:rPr>
          <w:noProof/>
        </w:rPr>
        <w:tab/>
      </w:r>
      <w:r>
        <w:rPr>
          <w:noProof/>
        </w:rPr>
        <w:fldChar w:fldCharType="begin"/>
      </w:r>
      <w:r>
        <w:rPr>
          <w:noProof/>
        </w:rPr>
        <w:instrText xml:space="preserve"> PAGEREF _Toc519514790 \h </w:instrText>
      </w:r>
      <w:r>
        <w:rPr>
          <w:noProof/>
        </w:rPr>
      </w:r>
      <w:r>
        <w:rPr>
          <w:noProof/>
        </w:rPr>
        <w:fldChar w:fldCharType="separate"/>
      </w:r>
      <w:r>
        <w:rPr>
          <w:noProof/>
        </w:rPr>
        <w:t>648</w:t>
      </w:r>
      <w:r>
        <w:rPr>
          <w:noProof/>
        </w:rPr>
        <w:fldChar w:fldCharType="end"/>
      </w:r>
    </w:p>
    <w:p w14:paraId="6F821F65" w14:textId="060EB44F" w:rsidR="00E04B6A" w:rsidRDefault="00E04B6A">
      <w:pPr>
        <w:pStyle w:val="TOC3"/>
        <w:tabs>
          <w:tab w:val="left" w:pos="1200"/>
          <w:tab w:val="right" w:leader="dot" w:pos="9060"/>
        </w:tabs>
        <w:rPr>
          <w:rFonts w:eastAsiaTheme="minorEastAsia"/>
          <w:lang w:eastAsia="en-GB"/>
        </w:rPr>
      </w:pPr>
      <w:r>
        <w:t>4.5.6</w:t>
      </w:r>
      <w:r>
        <w:rPr>
          <w:rFonts w:eastAsiaTheme="minorEastAsia"/>
          <w:lang w:eastAsia="en-GB"/>
        </w:rPr>
        <w:tab/>
      </w:r>
      <w:r>
        <w:t>Trends in urban development</w:t>
      </w:r>
      <w:r>
        <w:tab/>
      </w:r>
      <w:r>
        <w:fldChar w:fldCharType="begin"/>
      </w:r>
      <w:r>
        <w:instrText xml:space="preserve"> PAGEREF _Toc519514791 \h </w:instrText>
      </w:r>
      <w:r>
        <w:fldChar w:fldCharType="separate"/>
      </w:r>
      <w:r>
        <w:t>649</w:t>
      </w:r>
      <w:r>
        <w:fldChar w:fldCharType="end"/>
      </w:r>
    </w:p>
    <w:p w14:paraId="6DFB5196" w14:textId="5E49152E" w:rsidR="00E04B6A" w:rsidRDefault="00E04B6A">
      <w:pPr>
        <w:pStyle w:val="TOC2"/>
        <w:tabs>
          <w:tab w:val="left" w:pos="720"/>
          <w:tab w:val="right" w:leader="dot" w:pos="9060"/>
        </w:tabs>
        <w:rPr>
          <w:rFonts w:eastAsiaTheme="minorEastAsia"/>
          <w:lang w:eastAsia="en-GB"/>
        </w:rPr>
      </w:pPr>
      <w:r>
        <w:rPr>
          <w:lang w:bidi="en-US"/>
        </w:rPr>
        <w:t>4.6</w:t>
      </w:r>
      <w:r>
        <w:rPr>
          <w:rFonts w:eastAsiaTheme="minorEastAsia"/>
          <w:lang w:eastAsia="en-GB"/>
        </w:rPr>
        <w:tab/>
      </w:r>
      <w:r>
        <w:rPr>
          <w:lang w:bidi="en-US"/>
        </w:rPr>
        <w:t>Drivers and effects of pollution</w:t>
      </w:r>
      <w:r>
        <w:tab/>
      </w:r>
      <w:r>
        <w:fldChar w:fldCharType="begin"/>
      </w:r>
      <w:r>
        <w:instrText xml:space="preserve"> PAGEREF _Toc519514792 \h </w:instrText>
      </w:r>
      <w:r>
        <w:fldChar w:fldCharType="separate"/>
      </w:r>
      <w:r>
        <w:t>650</w:t>
      </w:r>
      <w:r>
        <w:fldChar w:fldCharType="end"/>
      </w:r>
    </w:p>
    <w:p w14:paraId="5D75D6E9" w14:textId="133A741F" w:rsidR="00E04B6A" w:rsidRDefault="00E04B6A">
      <w:pPr>
        <w:pStyle w:val="TOC3"/>
        <w:tabs>
          <w:tab w:val="left" w:pos="1200"/>
          <w:tab w:val="right" w:leader="dot" w:pos="9060"/>
        </w:tabs>
        <w:rPr>
          <w:rFonts w:eastAsiaTheme="minorEastAsia"/>
          <w:lang w:eastAsia="en-GB"/>
        </w:rPr>
      </w:pPr>
      <w:r>
        <w:t>4.6.1</w:t>
      </w:r>
      <w:r>
        <w:rPr>
          <w:rFonts w:eastAsiaTheme="minorEastAsia"/>
          <w:lang w:eastAsia="en-GB"/>
        </w:rPr>
        <w:tab/>
      </w:r>
      <w:r>
        <w:t>Nutrient pollution</w:t>
      </w:r>
      <w:r>
        <w:tab/>
      </w:r>
      <w:r>
        <w:fldChar w:fldCharType="begin"/>
      </w:r>
      <w:r>
        <w:instrText xml:space="preserve"> PAGEREF _Toc519514793 \h </w:instrText>
      </w:r>
      <w:r>
        <w:fldChar w:fldCharType="separate"/>
      </w:r>
      <w:r>
        <w:t>651</w:t>
      </w:r>
      <w:r>
        <w:fldChar w:fldCharType="end"/>
      </w:r>
    </w:p>
    <w:p w14:paraId="0CC28662" w14:textId="78FC3F33" w:rsidR="00E04B6A" w:rsidRDefault="00E04B6A">
      <w:pPr>
        <w:pStyle w:val="TOC4"/>
        <w:tabs>
          <w:tab w:val="left" w:pos="1680"/>
          <w:tab w:val="right" w:leader="dot" w:pos="9060"/>
        </w:tabs>
        <w:rPr>
          <w:noProof/>
          <w:sz w:val="22"/>
          <w:szCs w:val="22"/>
          <w:lang w:val="en-GB" w:eastAsia="en-GB"/>
        </w:rPr>
      </w:pPr>
      <w:r>
        <w:rPr>
          <w:noProof/>
        </w:rPr>
        <w:t>4.6.1.1</w:t>
      </w:r>
      <w:r>
        <w:rPr>
          <w:noProof/>
          <w:sz w:val="22"/>
          <w:szCs w:val="22"/>
          <w:lang w:val="en-GB" w:eastAsia="en-GB"/>
        </w:rPr>
        <w:tab/>
      </w:r>
      <w:r>
        <w:rPr>
          <w:noProof/>
        </w:rPr>
        <w:t>Effects of nutrient pollution on biodiversity and nature’s contributions to people</w:t>
      </w:r>
      <w:r>
        <w:rPr>
          <w:noProof/>
        </w:rPr>
        <w:tab/>
      </w:r>
      <w:r>
        <w:rPr>
          <w:noProof/>
        </w:rPr>
        <w:fldChar w:fldCharType="begin"/>
      </w:r>
      <w:r>
        <w:rPr>
          <w:noProof/>
        </w:rPr>
        <w:instrText xml:space="preserve"> PAGEREF _Toc519514794 \h </w:instrText>
      </w:r>
      <w:r>
        <w:rPr>
          <w:noProof/>
        </w:rPr>
      </w:r>
      <w:r>
        <w:rPr>
          <w:noProof/>
        </w:rPr>
        <w:fldChar w:fldCharType="separate"/>
      </w:r>
      <w:r>
        <w:rPr>
          <w:noProof/>
        </w:rPr>
        <w:t>651</w:t>
      </w:r>
      <w:r>
        <w:rPr>
          <w:noProof/>
        </w:rPr>
        <w:fldChar w:fldCharType="end"/>
      </w:r>
    </w:p>
    <w:p w14:paraId="1DAA19FF" w14:textId="796EB521" w:rsidR="00E04B6A" w:rsidRDefault="00E04B6A">
      <w:pPr>
        <w:pStyle w:val="TOC4"/>
        <w:tabs>
          <w:tab w:val="left" w:pos="1680"/>
          <w:tab w:val="right" w:leader="dot" w:pos="9060"/>
        </w:tabs>
        <w:rPr>
          <w:noProof/>
          <w:sz w:val="22"/>
          <w:szCs w:val="22"/>
          <w:lang w:val="en-GB" w:eastAsia="en-GB"/>
        </w:rPr>
      </w:pPr>
      <w:r>
        <w:rPr>
          <w:noProof/>
        </w:rPr>
        <w:t>4.6.1.2</w:t>
      </w:r>
      <w:r>
        <w:rPr>
          <w:noProof/>
          <w:sz w:val="22"/>
          <w:szCs w:val="22"/>
          <w:lang w:val="en-GB" w:eastAsia="en-GB"/>
        </w:rPr>
        <w:tab/>
      </w:r>
      <w:r>
        <w:rPr>
          <w:noProof/>
        </w:rPr>
        <w:t>Trends in nutrient pollution</w:t>
      </w:r>
      <w:r>
        <w:rPr>
          <w:noProof/>
        </w:rPr>
        <w:tab/>
      </w:r>
      <w:r>
        <w:rPr>
          <w:noProof/>
        </w:rPr>
        <w:fldChar w:fldCharType="begin"/>
      </w:r>
      <w:r>
        <w:rPr>
          <w:noProof/>
        </w:rPr>
        <w:instrText xml:space="preserve"> PAGEREF _Toc519514795 \h </w:instrText>
      </w:r>
      <w:r>
        <w:rPr>
          <w:noProof/>
        </w:rPr>
      </w:r>
      <w:r>
        <w:rPr>
          <w:noProof/>
        </w:rPr>
        <w:fldChar w:fldCharType="separate"/>
      </w:r>
      <w:r>
        <w:rPr>
          <w:noProof/>
        </w:rPr>
        <w:t>654</w:t>
      </w:r>
      <w:r>
        <w:rPr>
          <w:noProof/>
        </w:rPr>
        <w:fldChar w:fldCharType="end"/>
      </w:r>
    </w:p>
    <w:p w14:paraId="21B40E8D" w14:textId="17A9FC18" w:rsidR="00E04B6A" w:rsidRDefault="00E04B6A">
      <w:pPr>
        <w:pStyle w:val="TOC4"/>
        <w:tabs>
          <w:tab w:val="left" w:pos="1680"/>
          <w:tab w:val="right" w:leader="dot" w:pos="9060"/>
        </w:tabs>
        <w:rPr>
          <w:noProof/>
          <w:sz w:val="22"/>
          <w:szCs w:val="22"/>
          <w:lang w:val="en-GB" w:eastAsia="en-GB"/>
        </w:rPr>
      </w:pPr>
      <w:r>
        <w:rPr>
          <w:noProof/>
        </w:rPr>
        <w:t>4.6.1.3</w:t>
      </w:r>
      <w:r>
        <w:rPr>
          <w:noProof/>
          <w:sz w:val="22"/>
          <w:szCs w:val="22"/>
          <w:lang w:val="en-GB" w:eastAsia="en-GB"/>
        </w:rPr>
        <w:tab/>
      </w:r>
      <w:r>
        <w:rPr>
          <w:noProof/>
        </w:rPr>
        <w:t>Drivers of nutrient pollution</w:t>
      </w:r>
      <w:r>
        <w:rPr>
          <w:noProof/>
        </w:rPr>
        <w:tab/>
      </w:r>
      <w:r>
        <w:rPr>
          <w:noProof/>
        </w:rPr>
        <w:fldChar w:fldCharType="begin"/>
      </w:r>
      <w:r>
        <w:rPr>
          <w:noProof/>
        </w:rPr>
        <w:instrText xml:space="preserve"> PAGEREF _Toc519514796 \h </w:instrText>
      </w:r>
      <w:r>
        <w:rPr>
          <w:noProof/>
        </w:rPr>
      </w:r>
      <w:r>
        <w:rPr>
          <w:noProof/>
        </w:rPr>
        <w:fldChar w:fldCharType="separate"/>
      </w:r>
      <w:r>
        <w:rPr>
          <w:noProof/>
        </w:rPr>
        <w:t>655</w:t>
      </w:r>
      <w:r>
        <w:rPr>
          <w:noProof/>
        </w:rPr>
        <w:fldChar w:fldCharType="end"/>
      </w:r>
    </w:p>
    <w:p w14:paraId="139EF292" w14:textId="4471957C" w:rsidR="00E04B6A" w:rsidRDefault="00E04B6A">
      <w:pPr>
        <w:pStyle w:val="TOC3"/>
        <w:tabs>
          <w:tab w:val="left" w:pos="1200"/>
          <w:tab w:val="right" w:leader="dot" w:pos="9060"/>
        </w:tabs>
        <w:rPr>
          <w:rFonts w:eastAsiaTheme="minorEastAsia"/>
          <w:lang w:eastAsia="en-GB"/>
        </w:rPr>
      </w:pPr>
      <w:r>
        <w:t>4.6.2</w:t>
      </w:r>
      <w:r>
        <w:rPr>
          <w:rFonts w:eastAsiaTheme="minorEastAsia"/>
          <w:lang w:eastAsia="en-GB"/>
        </w:rPr>
        <w:tab/>
      </w:r>
      <w:r>
        <w:t>Organic pollution</w:t>
      </w:r>
      <w:r>
        <w:tab/>
      </w:r>
      <w:r>
        <w:fldChar w:fldCharType="begin"/>
      </w:r>
      <w:r>
        <w:instrText xml:space="preserve"> PAGEREF _Toc519514797 \h </w:instrText>
      </w:r>
      <w:r>
        <w:fldChar w:fldCharType="separate"/>
      </w:r>
      <w:r>
        <w:t>656</w:t>
      </w:r>
      <w:r>
        <w:fldChar w:fldCharType="end"/>
      </w:r>
    </w:p>
    <w:p w14:paraId="53CC791E" w14:textId="3EABB6AC" w:rsidR="00E04B6A" w:rsidRDefault="00E04B6A">
      <w:pPr>
        <w:pStyle w:val="TOC4"/>
        <w:tabs>
          <w:tab w:val="left" w:pos="1680"/>
          <w:tab w:val="right" w:leader="dot" w:pos="9060"/>
        </w:tabs>
        <w:rPr>
          <w:noProof/>
          <w:sz w:val="22"/>
          <w:szCs w:val="22"/>
          <w:lang w:val="en-GB" w:eastAsia="en-GB"/>
        </w:rPr>
      </w:pPr>
      <w:r>
        <w:rPr>
          <w:noProof/>
        </w:rPr>
        <w:t>4.6.2.1</w:t>
      </w:r>
      <w:r>
        <w:rPr>
          <w:noProof/>
          <w:sz w:val="22"/>
          <w:szCs w:val="22"/>
          <w:lang w:val="en-GB" w:eastAsia="en-GB"/>
        </w:rPr>
        <w:tab/>
      </w:r>
      <w:r>
        <w:rPr>
          <w:noProof/>
        </w:rPr>
        <w:t>Effects of organic pollution on biodiversity and nature’s contributions to people</w:t>
      </w:r>
      <w:r>
        <w:rPr>
          <w:noProof/>
        </w:rPr>
        <w:tab/>
      </w:r>
      <w:r>
        <w:rPr>
          <w:noProof/>
        </w:rPr>
        <w:fldChar w:fldCharType="begin"/>
      </w:r>
      <w:r>
        <w:rPr>
          <w:noProof/>
        </w:rPr>
        <w:instrText xml:space="preserve"> PAGEREF _Toc519514798 \h </w:instrText>
      </w:r>
      <w:r>
        <w:rPr>
          <w:noProof/>
        </w:rPr>
      </w:r>
      <w:r>
        <w:rPr>
          <w:noProof/>
        </w:rPr>
        <w:fldChar w:fldCharType="separate"/>
      </w:r>
      <w:r>
        <w:rPr>
          <w:noProof/>
        </w:rPr>
        <w:t>656</w:t>
      </w:r>
      <w:r>
        <w:rPr>
          <w:noProof/>
        </w:rPr>
        <w:fldChar w:fldCharType="end"/>
      </w:r>
    </w:p>
    <w:p w14:paraId="664F68EF" w14:textId="46105DCF" w:rsidR="00E04B6A" w:rsidRDefault="00E04B6A">
      <w:pPr>
        <w:pStyle w:val="TOC4"/>
        <w:tabs>
          <w:tab w:val="left" w:pos="1680"/>
          <w:tab w:val="right" w:leader="dot" w:pos="9060"/>
        </w:tabs>
        <w:rPr>
          <w:noProof/>
          <w:sz w:val="22"/>
          <w:szCs w:val="22"/>
          <w:lang w:val="en-GB" w:eastAsia="en-GB"/>
        </w:rPr>
      </w:pPr>
      <w:r>
        <w:rPr>
          <w:noProof/>
        </w:rPr>
        <w:t>4.6.2.2</w:t>
      </w:r>
      <w:r>
        <w:rPr>
          <w:noProof/>
          <w:sz w:val="22"/>
          <w:szCs w:val="22"/>
          <w:lang w:val="en-GB" w:eastAsia="en-GB"/>
        </w:rPr>
        <w:tab/>
      </w:r>
      <w:r>
        <w:rPr>
          <w:noProof/>
        </w:rPr>
        <w:t>Trends in organic pollution</w:t>
      </w:r>
      <w:r>
        <w:rPr>
          <w:noProof/>
        </w:rPr>
        <w:tab/>
      </w:r>
      <w:r>
        <w:rPr>
          <w:noProof/>
        </w:rPr>
        <w:fldChar w:fldCharType="begin"/>
      </w:r>
      <w:r>
        <w:rPr>
          <w:noProof/>
        </w:rPr>
        <w:instrText xml:space="preserve"> PAGEREF _Toc519514799 \h </w:instrText>
      </w:r>
      <w:r>
        <w:rPr>
          <w:noProof/>
        </w:rPr>
      </w:r>
      <w:r>
        <w:rPr>
          <w:noProof/>
        </w:rPr>
        <w:fldChar w:fldCharType="separate"/>
      </w:r>
      <w:r>
        <w:rPr>
          <w:noProof/>
        </w:rPr>
        <w:t>657</w:t>
      </w:r>
      <w:r>
        <w:rPr>
          <w:noProof/>
        </w:rPr>
        <w:fldChar w:fldCharType="end"/>
      </w:r>
    </w:p>
    <w:p w14:paraId="0F798E64" w14:textId="7BAB1B6D" w:rsidR="00E04B6A" w:rsidRDefault="00E04B6A">
      <w:pPr>
        <w:pStyle w:val="TOC4"/>
        <w:tabs>
          <w:tab w:val="left" w:pos="1680"/>
          <w:tab w:val="right" w:leader="dot" w:pos="9060"/>
        </w:tabs>
        <w:rPr>
          <w:noProof/>
          <w:sz w:val="22"/>
          <w:szCs w:val="22"/>
          <w:lang w:val="en-GB" w:eastAsia="en-GB"/>
        </w:rPr>
      </w:pPr>
      <w:r>
        <w:rPr>
          <w:noProof/>
        </w:rPr>
        <w:t>4.6.2.3</w:t>
      </w:r>
      <w:r>
        <w:rPr>
          <w:noProof/>
          <w:sz w:val="22"/>
          <w:szCs w:val="22"/>
          <w:lang w:val="en-GB" w:eastAsia="en-GB"/>
        </w:rPr>
        <w:tab/>
      </w:r>
      <w:r>
        <w:rPr>
          <w:noProof/>
        </w:rPr>
        <w:t>Drivers of organic pollution</w:t>
      </w:r>
      <w:r>
        <w:rPr>
          <w:noProof/>
        </w:rPr>
        <w:tab/>
      </w:r>
      <w:r>
        <w:rPr>
          <w:noProof/>
        </w:rPr>
        <w:fldChar w:fldCharType="begin"/>
      </w:r>
      <w:r>
        <w:rPr>
          <w:noProof/>
        </w:rPr>
        <w:instrText xml:space="preserve"> PAGEREF _Toc519514800 \h </w:instrText>
      </w:r>
      <w:r>
        <w:rPr>
          <w:noProof/>
        </w:rPr>
      </w:r>
      <w:r>
        <w:rPr>
          <w:noProof/>
        </w:rPr>
        <w:fldChar w:fldCharType="separate"/>
      </w:r>
      <w:r>
        <w:rPr>
          <w:noProof/>
        </w:rPr>
        <w:t>657</w:t>
      </w:r>
      <w:r>
        <w:rPr>
          <w:noProof/>
        </w:rPr>
        <w:fldChar w:fldCharType="end"/>
      </w:r>
    </w:p>
    <w:p w14:paraId="45584594" w14:textId="1D82A619" w:rsidR="00E04B6A" w:rsidRDefault="00E04B6A">
      <w:pPr>
        <w:pStyle w:val="TOC3"/>
        <w:tabs>
          <w:tab w:val="left" w:pos="1200"/>
          <w:tab w:val="right" w:leader="dot" w:pos="9060"/>
        </w:tabs>
        <w:rPr>
          <w:rFonts w:eastAsiaTheme="minorEastAsia"/>
          <w:lang w:eastAsia="en-GB"/>
        </w:rPr>
      </w:pPr>
      <w:r>
        <w:t>4.6.3</w:t>
      </w:r>
      <w:r>
        <w:rPr>
          <w:rFonts w:eastAsiaTheme="minorEastAsia"/>
          <w:lang w:eastAsia="en-GB"/>
        </w:rPr>
        <w:tab/>
      </w:r>
      <w:r>
        <w:t>Acidification</w:t>
      </w:r>
      <w:r>
        <w:tab/>
      </w:r>
      <w:r>
        <w:fldChar w:fldCharType="begin"/>
      </w:r>
      <w:r>
        <w:instrText xml:space="preserve"> PAGEREF _Toc519514801 \h </w:instrText>
      </w:r>
      <w:r>
        <w:fldChar w:fldCharType="separate"/>
      </w:r>
      <w:r>
        <w:t>658</w:t>
      </w:r>
      <w:r>
        <w:fldChar w:fldCharType="end"/>
      </w:r>
    </w:p>
    <w:p w14:paraId="667221E5" w14:textId="59C60B82" w:rsidR="00E04B6A" w:rsidRDefault="00E04B6A">
      <w:pPr>
        <w:pStyle w:val="TOC4"/>
        <w:tabs>
          <w:tab w:val="left" w:pos="1680"/>
          <w:tab w:val="right" w:leader="dot" w:pos="9060"/>
        </w:tabs>
        <w:rPr>
          <w:noProof/>
          <w:sz w:val="22"/>
          <w:szCs w:val="22"/>
          <w:lang w:val="en-GB" w:eastAsia="en-GB"/>
        </w:rPr>
      </w:pPr>
      <w:r>
        <w:rPr>
          <w:noProof/>
        </w:rPr>
        <w:t>4.6.3.1</w:t>
      </w:r>
      <w:r>
        <w:rPr>
          <w:noProof/>
          <w:sz w:val="22"/>
          <w:szCs w:val="22"/>
          <w:lang w:val="en-GB" w:eastAsia="en-GB"/>
        </w:rPr>
        <w:tab/>
      </w:r>
      <w:r>
        <w:rPr>
          <w:noProof/>
        </w:rPr>
        <w:t>Effects of acidification on biodiversity and nature’s contributions to people</w:t>
      </w:r>
      <w:r>
        <w:rPr>
          <w:noProof/>
        </w:rPr>
        <w:tab/>
      </w:r>
      <w:r>
        <w:rPr>
          <w:noProof/>
        </w:rPr>
        <w:fldChar w:fldCharType="begin"/>
      </w:r>
      <w:r>
        <w:rPr>
          <w:noProof/>
        </w:rPr>
        <w:instrText xml:space="preserve"> PAGEREF _Toc519514802 \h </w:instrText>
      </w:r>
      <w:r>
        <w:rPr>
          <w:noProof/>
        </w:rPr>
      </w:r>
      <w:r>
        <w:rPr>
          <w:noProof/>
        </w:rPr>
        <w:fldChar w:fldCharType="separate"/>
      </w:r>
      <w:r>
        <w:rPr>
          <w:noProof/>
        </w:rPr>
        <w:t>658</w:t>
      </w:r>
      <w:r>
        <w:rPr>
          <w:noProof/>
        </w:rPr>
        <w:fldChar w:fldCharType="end"/>
      </w:r>
    </w:p>
    <w:p w14:paraId="438B33F2" w14:textId="16F86EFB" w:rsidR="00E04B6A" w:rsidRDefault="00E04B6A">
      <w:pPr>
        <w:pStyle w:val="TOC4"/>
        <w:tabs>
          <w:tab w:val="left" w:pos="1680"/>
          <w:tab w:val="right" w:leader="dot" w:pos="9060"/>
        </w:tabs>
        <w:rPr>
          <w:noProof/>
          <w:sz w:val="22"/>
          <w:szCs w:val="22"/>
          <w:lang w:val="en-GB" w:eastAsia="en-GB"/>
        </w:rPr>
      </w:pPr>
      <w:r>
        <w:rPr>
          <w:noProof/>
        </w:rPr>
        <w:t>4.6.3.2</w:t>
      </w:r>
      <w:r>
        <w:rPr>
          <w:noProof/>
          <w:sz w:val="22"/>
          <w:szCs w:val="22"/>
          <w:lang w:val="en-GB" w:eastAsia="en-GB"/>
        </w:rPr>
        <w:tab/>
      </w:r>
      <w:r>
        <w:rPr>
          <w:noProof/>
        </w:rPr>
        <w:t>Trends in acidification</w:t>
      </w:r>
      <w:r>
        <w:rPr>
          <w:noProof/>
        </w:rPr>
        <w:tab/>
      </w:r>
      <w:r>
        <w:rPr>
          <w:noProof/>
        </w:rPr>
        <w:fldChar w:fldCharType="begin"/>
      </w:r>
      <w:r>
        <w:rPr>
          <w:noProof/>
        </w:rPr>
        <w:instrText xml:space="preserve"> PAGEREF _Toc519514803 \h </w:instrText>
      </w:r>
      <w:r>
        <w:rPr>
          <w:noProof/>
        </w:rPr>
      </w:r>
      <w:r>
        <w:rPr>
          <w:noProof/>
        </w:rPr>
        <w:fldChar w:fldCharType="separate"/>
      </w:r>
      <w:r>
        <w:rPr>
          <w:noProof/>
        </w:rPr>
        <w:t>658</w:t>
      </w:r>
      <w:r>
        <w:rPr>
          <w:noProof/>
        </w:rPr>
        <w:fldChar w:fldCharType="end"/>
      </w:r>
    </w:p>
    <w:p w14:paraId="4E549804" w14:textId="6C558A43" w:rsidR="00E04B6A" w:rsidRDefault="00E04B6A">
      <w:pPr>
        <w:pStyle w:val="TOC4"/>
        <w:tabs>
          <w:tab w:val="left" w:pos="1680"/>
          <w:tab w:val="right" w:leader="dot" w:pos="9060"/>
        </w:tabs>
        <w:rPr>
          <w:noProof/>
          <w:sz w:val="22"/>
          <w:szCs w:val="22"/>
          <w:lang w:val="en-GB" w:eastAsia="en-GB"/>
        </w:rPr>
      </w:pPr>
      <w:r>
        <w:rPr>
          <w:noProof/>
        </w:rPr>
        <w:t>4.6.3.3</w:t>
      </w:r>
      <w:r>
        <w:rPr>
          <w:noProof/>
          <w:sz w:val="22"/>
          <w:szCs w:val="22"/>
          <w:lang w:val="en-GB" w:eastAsia="en-GB"/>
        </w:rPr>
        <w:tab/>
      </w:r>
      <w:r>
        <w:rPr>
          <w:noProof/>
        </w:rPr>
        <w:t>Drivers of acidification</w:t>
      </w:r>
      <w:r>
        <w:rPr>
          <w:noProof/>
        </w:rPr>
        <w:tab/>
      </w:r>
      <w:r>
        <w:rPr>
          <w:noProof/>
        </w:rPr>
        <w:fldChar w:fldCharType="begin"/>
      </w:r>
      <w:r>
        <w:rPr>
          <w:noProof/>
        </w:rPr>
        <w:instrText xml:space="preserve"> PAGEREF _Toc519514804 \h </w:instrText>
      </w:r>
      <w:r>
        <w:rPr>
          <w:noProof/>
        </w:rPr>
      </w:r>
      <w:r>
        <w:rPr>
          <w:noProof/>
        </w:rPr>
        <w:fldChar w:fldCharType="separate"/>
      </w:r>
      <w:r>
        <w:rPr>
          <w:noProof/>
        </w:rPr>
        <w:t>660</w:t>
      </w:r>
      <w:r>
        <w:rPr>
          <w:noProof/>
        </w:rPr>
        <w:fldChar w:fldCharType="end"/>
      </w:r>
    </w:p>
    <w:p w14:paraId="1E58A7C6" w14:textId="117F3821" w:rsidR="00E04B6A" w:rsidRDefault="00E04B6A">
      <w:pPr>
        <w:pStyle w:val="TOC3"/>
        <w:tabs>
          <w:tab w:val="left" w:pos="1200"/>
          <w:tab w:val="right" w:leader="dot" w:pos="9060"/>
        </w:tabs>
        <w:rPr>
          <w:rFonts w:eastAsiaTheme="minorEastAsia"/>
          <w:lang w:eastAsia="en-GB"/>
        </w:rPr>
      </w:pPr>
      <w:r>
        <w:t>4.6.4</w:t>
      </w:r>
      <w:r>
        <w:rPr>
          <w:rFonts w:eastAsiaTheme="minorEastAsia"/>
          <w:lang w:eastAsia="en-GB"/>
        </w:rPr>
        <w:tab/>
      </w:r>
      <w:r>
        <w:t>Xenochemical and heavy metal pollution</w:t>
      </w:r>
      <w:r>
        <w:tab/>
      </w:r>
      <w:r>
        <w:fldChar w:fldCharType="begin"/>
      </w:r>
      <w:r>
        <w:instrText xml:space="preserve"> PAGEREF _Toc519514805 \h </w:instrText>
      </w:r>
      <w:r>
        <w:fldChar w:fldCharType="separate"/>
      </w:r>
      <w:r>
        <w:t>660</w:t>
      </w:r>
      <w:r>
        <w:fldChar w:fldCharType="end"/>
      </w:r>
    </w:p>
    <w:p w14:paraId="4A2913FF" w14:textId="315E2E04" w:rsidR="00E04B6A" w:rsidRDefault="00E04B6A">
      <w:pPr>
        <w:pStyle w:val="TOC4"/>
        <w:tabs>
          <w:tab w:val="left" w:pos="1680"/>
          <w:tab w:val="right" w:leader="dot" w:pos="9060"/>
        </w:tabs>
        <w:rPr>
          <w:noProof/>
          <w:sz w:val="22"/>
          <w:szCs w:val="22"/>
          <w:lang w:val="en-GB" w:eastAsia="en-GB"/>
        </w:rPr>
      </w:pPr>
      <w:r>
        <w:rPr>
          <w:noProof/>
        </w:rPr>
        <w:t>4.6.4.1</w:t>
      </w:r>
      <w:r>
        <w:rPr>
          <w:noProof/>
          <w:sz w:val="22"/>
          <w:szCs w:val="22"/>
          <w:lang w:val="en-GB" w:eastAsia="en-GB"/>
        </w:rPr>
        <w:tab/>
      </w:r>
      <w:r>
        <w:rPr>
          <w:noProof/>
        </w:rPr>
        <w:t>Effects of xenochemicals and heavy metals on biodiversity and nature’s contributions to people</w:t>
      </w:r>
      <w:r>
        <w:rPr>
          <w:noProof/>
        </w:rPr>
        <w:tab/>
      </w:r>
      <w:r>
        <w:rPr>
          <w:noProof/>
        </w:rPr>
        <w:tab/>
      </w:r>
      <w:r>
        <w:rPr>
          <w:noProof/>
        </w:rPr>
        <w:fldChar w:fldCharType="begin"/>
      </w:r>
      <w:r>
        <w:rPr>
          <w:noProof/>
        </w:rPr>
        <w:instrText xml:space="preserve"> PAGEREF _Toc519514806 \h </w:instrText>
      </w:r>
      <w:r>
        <w:rPr>
          <w:noProof/>
        </w:rPr>
      </w:r>
      <w:r>
        <w:rPr>
          <w:noProof/>
        </w:rPr>
        <w:fldChar w:fldCharType="separate"/>
      </w:r>
      <w:r>
        <w:rPr>
          <w:noProof/>
        </w:rPr>
        <w:t>660</w:t>
      </w:r>
      <w:r>
        <w:rPr>
          <w:noProof/>
        </w:rPr>
        <w:fldChar w:fldCharType="end"/>
      </w:r>
    </w:p>
    <w:p w14:paraId="24F0F8E7" w14:textId="7EED2A3C" w:rsidR="00E04B6A" w:rsidRDefault="00E04B6A">
      <w:pPr>
        <w:pStyle w:val="TOC4"/>
        <w:tabs>
          <w:tab w:val="left" w:pos="1680"/>
          <w:tab w:val="right" w:leader="dot" w:pos="9060"/>
        </w:tabs>
        <w:rPr>
          <w:noProof/>
          <w:sz w:val="22"/>
          <w:szCs w:val="22"/>
          <w:lang w:val="en-GB" w:eastAsia="en-GB"/>
        </w:rPr>
      </w:pPr>
      <w:r>
        <w:rPr>
          <w:noProof/>
        </w:rPr>
        <w:t>4.6.4.2</w:t>
      </w:r>
      <w:r>
        <w:rPr>
          <w:noProof/>
          <w:sz w:val="22"/>
          <w:szCs w:val="22"/>
          <w:lang w:val="en-GB" w:eastAsia="en-GB"/>
        </w:rPr>
        <w:tab/>
      </w:r>
      <w:r>
        <w:rPr>
          <w:noProof/>
        </w:rPr>
        <w:t>Trends in xenochemical and heavy metal pollution</w:t>
      </w:r>
      <w:r>
        <w:rPr>
          <w:noProof/>
        </w:rPr>
        <w:tab/>
      </w:r>
      <w:r>
        <w:rPr>
          <w:noProof/>
        </w:rPr>
        <w:fldChar w:fldCharType="begin"/>
      </w:r>
      <w:r>
        <w:rPr>
          <w:noProof/>
        </w:rPr>
        <w:instrText xml:space="preserve"> PAGEREF _Toc519514807 \h </w:instrText>
      </w:r>
      <w:r>
        <w:rPr>
          <w:noProof/>
        </w:rPr>
      </w:r>
      <w:r>
        <w:rPr>
          <w:noProof/>
        </w:rPr>
        <w:fldChar w:fldCharType="separate"/>
      </w:r>
      <w:r>
        <w:rPr>
          <w:noProof/>
        </w:rPr>
        <w:t>661</w:t>
      </w:r>
      <w:r>
        <w:rPr>
          <w:noProof/>
        </w:rPr>
        <w:fldChar w:fldCharType="end"/>
      </w:r>
    </w:p>
    <w:p w14:paraId="4B897289" w14:textId="43F09897" w:rsidR="00E04B6A" w:rsidRDefault="00E04B6A">
      <w:pPr>
        <w:pStyle w:val="TOC4"/>
        <w:tabs>
          <w:tab w:val="left" w:pos="1680"/>
          <w:tab w:val="right" w:leader="dot" w:pos="9060"/>
        </w:tabs>
        <w:rPr>
          <w:noProof/>
          <w:sz w:val="22"/>
          <w:szCs w:val="22"/>
          <w:lang w:val="en-GB" w:eastAsia="en-GB"/>
        </w:rPr>
      </w:pPr>
      <w:r>
        <w:rPr>
          <w:noProof/>
        </w:rPr>
        <w:t>4.6.4.3</w:t>
      </w:r>
      <w:r>
        <w:rPr>
          <w:noProof/>
          <w:sz w:val="22"/>
          <w:szCs w:val="22"/>
          <w:lang w:val="en-GB" w:eastAsia="en-GB"/>
        </w:rPr>
        <w:tab/>
      </w:r>
      <w:r>
        <w:rPr>
          <w:noProof/>
        </w:rPr>
        <w:t>Drivers of xenochemical and heavy metal pollution</w:t>
      </w:r>
      <w:r>
        <w:rPr>
          <w:noProof/>
        </w:rPr>
        <w:tab/>
      </w:r>
      <w:r>
        <w:rPr>
          <w:noProof/>
        </w:rPr>
        <w:fldChar w:fldCharType="begin"/>
      </w:r>
      <w:r>
        <w:rPr>
          <w:noProof/>
        </w:rPr>
        <w:instrText xml:space="preserve"> PAGEREF _Toc519514808 \h </w:instrText>
      </w:r>
      <w:r>
        <w:rPr>
          <w:noProof/>
        </w:rPr>
      </w:r>
      <w:r>
        <w:rPr>
          <w:noProof/>
        </w:rPr>
        <w:fldChar w:fldCharType="separate"/>
      </w:r>
      <w:r>
        <w:rPr>
          <w:noProof/>
        </w:rPr>
        <w:t>661</w:t>
      </w:r>
      <w:r>
        <w:rPr>
          <w:noProof/>
        </w:rPr>
        <w:fldChar w:fldCharType="end"/>
      </w:r>
    </w:p>
    <w:p w14:paraId="72FBC995" w14:textId="69D7999C" w:rsidR="00E04B6A" w:rsidRDefault="00E04B6A">
      <w:pPr>
        <w:pStyle w:val="TOC3"/>
        <w:tabs>
          <w:tab w:val="left" w:pos="1200"/>
          <w:tab w:val="right" w:leader="dot" w:pos="9060"/>
        </w:tabs>
        <w:rPr>
          <w:rFonts w:eastAsiaTheme="minorEastAsia"/>
          <w:lang w:eastAsia="en-GB"/>
        </w:rPr>
      </w:pPr>
      <w:r>
        <w:t>4.6.5</w:t>
      </w:r>
      <w:r>
        <w:rPr>
          <w:rFonts w:eastAsiaTheme="minorEastAsia"/>
          <w:lang w:eastAsia="en-GB"/>
        </w:rPr>
        <w:tab/>
      </w:r>
      <w:r>
        <w:t>Other pollution</w:t>
      </w:r>
      <w:r>
        <w:tab/>
      </w:r>
      <w:r>
        <w:fldChar w:fldCharType="begin"/>
      </w:r>
      <w:r>
        <w:instrText xml:space="preserve"> PAGEREF _Toc519514809 \h </w:instrText>
      </w:r>
      <w:r>
        <w:fldChar w:fldCharType="separate"/>
      </w:r>
      <w:r>
        <w:t>661</w:t>
      </w:r>
      <w:r>
        <w:fldChar w:fldCharType="end"/>
      </w:r>
    </w:p>
    <w:p w14:paraId="407154D6" w14:textId="12CED61E" w:rsidR="00E04B6A" w:rsidRDefault="00E04B6A">
      <w:pPr>
        <w:pStyle w:val="TOC4"/>
        <w:tabs>
          <w:tab w:val="left" w:pos="1680"/>
          <w:tab w:val="right" w:leader="dot" w:pos="9060"/>
        </w:tabs>
        <w:rPr>
          <w:noProof/>
          <w:sz w:val="22"/>
          <w:szCs w:val="22"/>
          <w:lang w:val="en-GB" w:eastAsia="en-GB"/>
        </w:rPr>
      </w:pPr>
      <w:r>
        <w:rPr>
          <w:noProof/>
        </w:rPr>
        <w:t>4.6.5.1</w:t>
      </w:r>
      <w:r>
        <w:rPr>
          <w:noProof/>
          <w:sz w:val="22"/>
          <w:szCs w:val="22"/>
          <w:lang w:val="en-GB" w:eastAsia="en-GB"/>
        </w:rPr>
        <w:tab/>
      </w:r>
      <w:r>
        <w:rPr>
          <w:noProof/>
        </w:rPr>
        <w:t>Ground-level ozone</w:t>
      </w:r>
      <w:r>
        <w:rPr>
          <w:noProof/>
        </w:rPr>
        <w:tab/>
      </w:r>
      <w:r>
        <w:rPr>
          <w:noProof/>
        </w:rPr>
        <w:fldChar w:fldCharType="begin"/>
      </w:r>
      <w:r>
        <w:rPr>
          <w:noProof/>
        </w:rPr>
        <w:instrText xml:space="preserve"> PAGEREF _Toc519514810 \h </w:instrText>
      </w:r>
      <w:r>
        <w:rPr>
          <w:noProof/>
        </w:rPr>
      </w:r>
      <w:r>
        <w:rPr>
          <w:noProof/>
        </w:rPr>
        <w:fldChar w:fldCharType="separate"/>
      </w:r>
      <w:r>
        <w:rPr>
          <w:noProof/>
        </w:rPr>
        <w:t>661</w:t>
      </w:r>
      <w:r>
        <w:rPr>
          <w:noProof/>
        </w:rPr>
        <w:fldChar w:fldCharType="end"/>
      </w:r>
    </w:p>
    <w:p w14:paraId="56D06B62" w14:textId="66072F38" w:rsidR="00E04B6A" w:rsidRDefault="00E04B6A">
      <w:pPr>
        <w:pStyle w:val="TOC4"/>
        <w:tabs>
          <w:tab w:val="left" w:pos="1680"/>
          <w:tab w:val="right" w:leader="dot" w:pos="9060"/>
        </w:tabs>
        <w:rPr>
          <w:noProof/>
          <w:sz w:val="22"/>
          <w:szCs w:val="22"/>
          <w:lang w:val="en-GB" w:eastAsia="en-GB"/>
        </w:rPr>
      </w:pPr>
      <w:r>
        <w:rPr>
          <w:noProof/>
        </w:rPr>
        <w:t>4.6.5.2</w:t>
      </w:r>
      <w:r>
        <w:rPr>
          <w:noProof/>
          <w:sz w:val="22"/>
          <w:szCs w:val="22"/>
          <w:lang w:val="en-GB" w:eastAsia="en-GB"/>
        </w:rPr>
        <w:tab/>
      </w:r>
      <w:r>
        <w:rPr>
          <w:noProof/>
        </w:rPr>
        <w:t>Light pollution</w:t>
      </w:r>
      <w:r>
        <w:rPr>
          <w:noProof/>
        </w:rPr>
        <w:tab/>
      </w:r>
      <w:r>
        <w:rPr>
          <w:noProof/>
        </w:rPr>
        <w:fldChar w:fldCharType="begin"/>
      </w:r>
      <w:r>
        <w:rPr>
          <w:noProof/>
        </w:rPr>
        <w:instrText xml:space="preserve"> PAGEREF _Toc519514811 \h </w:instrText>
      </w:r>
      <w:r>
        <w:rPr>
          <w:noProof/>
        </w:rPr>
      </w:r>
      <w:r>
        <w:rPr>
          <w:noProof/>
        </w:rPr>
        <w:fldChar w:fldCharType="separate"/>
      </w:r>
      <w:r>
        <w:rPr>
          <w:noProof/>
        </w:rPr>
        <w:t>661</w:t>
      </w:r>
      <w:r>
        <w:rPr>
          <w:noProof/>
        </w:rPr>
        <w:fldChar w:fldCharType="end"/>
      </w:r>
    </w:p>
    <w:p w14:paraId="14B4800C" w14:textId="3EF90394" w:rsidR="00E04B6A" w:rsidRDefault="00E04B6A">
      <w:pPr>
        <w:pStyle w:val="TOC4"/>
        <w:tabs>
          <w:tab w:val="left" w:pos="1680"/>
          <w:tab w:val="right" w:leader="dot" w:pos="9060"/>
        </w:tabs>
        <w:rPr>
          <w:noProof/>
          <w:sz w:val="22"/>
          <w:szCs w:val="22"/>
          <w:lang w:val="en-GB" w:eastAsia="en-GB"/>
        </w:rPr>
      </w:pPr>
      <w:r>
        <w:rPr>
          <w:noProof/>
        </w:rPr>
        <w:t>4.6.5.3</w:t>
      </w:r>
      <w:r>
        <w:rPr>
          <w:noProof/>
          <w:sz w:val="22"/>
          <w:szCs w:val="22"/>
          <w:lang w:val="en-GB" w:eastAsia="en-GB"/>
        </w:rPr>
        <w:tab/>
      </w:r>
      <w:r>
        <w:rPr>
          <w:noProof/>
        </w:rPr>
        <w:t>Marine and beach plastic debris</w:t>
      </w:r>
      <w:r>
        <w:rPr>
          <w:noProof/>
        </w:rPr>
        <w:tab/>
      </w:r>
      <w:r>
        <w:rPr>
          <w:noProof/>
        </w:rPr>
        <w:fldChar w:fldCharType="begin"/>
      </w:r>
      <w:r>
        <w:rPr>
          <w:noProof/>
        </w:rPr>
        <w:instrText xml:space="preserve"> PAGEREF _Toc519514812 \h </w:instrText>
      </w:r>
      <w:r>
        <w:rPr>
          <w:noProof/>
        </w:rPr>
      </w:r>
      <w:r>
        <w:rPr>
          <w:noProof/>
        </w:rPr>
        <w:fldChar w:fldCharType="separate"/>
      </w:r>
      <w:r>
        <w:rPr>
          <w:noProof/>
        </w:rPr>
        <w:t>662</w:t>
      </w:r>
      <w:r>
        <w:rPr>
          <w:noProof/>
        </w:rPr>
        <w:fldChar w:fldCharType="end"/>
      </w:r>
    </w:p>
    <w:p w14:paraId="6BA0FFFC" w14:textId="2A7C3BA7" w:rsidR="00E04B6A" w:rsidRDefault="00E04B6A">
      <w:pPr>
        <w:pStyle w:val="TOC3"/>
        <w:tabs>
          <w:tab w:val="left" w:pos="1200"/>
          <w:tab w:val="right" w:leader="dot" w:pos="9060"/>
        </w:tabs>
        <w:rPr>
          <w:rFonts w:eastAsiaTheme="minorEastAsia"/>
          <w:lang w:eastAsia="en-GB"/>
        </w:rPr>
      </w:pPr>
      <w:r>
        <w:t>4.6.6</w:t>
      </w:r>
      <w:r>
        <w:rPr>
          <w:rFonts w:eastAsiaTheme="minorEastAsia"/>
          <w:lang w:eastAsia="en-GB"/>
        </w:rPr>
        <w:tab/>
      </w:r>
      <w:r>
        <w:t>Synthesizing drivers of pollution</w:t>
      </w:r>
      <w:r>
        <w:tab/>
      </w:r>
      <w:r>
        <w:fldChar w:fldCharType="begin"/>
      </w:r>
      <w:r>
        <w:instrText xml:space="preserve"> PAGEREF _Toc519514813 \h </w:instrText>
      </w:r>
      <w:r>
        <w:fldChar w:fldCharType="separate"/>
      </w:r>
      <w:r>
        <w:t>662</w:t>
      </w:r>
      <w:r>
        <w:fldChar w:fldCharType="end"/>
      </w:r>
    </w:p>
    <w:p w14:paraId="1A894628" w14:textId="366F6E4D" w:rsidR="00E04B6A" w:rsidRDefault="00E04B6A">
      <w:pPr>
        <w:pStyle w:val="TOC2"/>
        <w:tabs>
          <w:tab w:val="left" w:pos="720"/>
          <w:tab w:val="right" w:leader="dot" w:pos="9060"/>
        </w:tabs>
        <w:rPr>
          <w:rFonts w:eastAsiaTheme="minorEastAsia"/>
          <w:lang w:eastAsia="en-GB"/>
        </w:rPr>
      </w:pPr>
      <w:r>
        <w:rPr>
          <w:lang w:bidi="en-US"/>
        </w:rPr>
        <w:t>4.7</w:t>
      </w:r>
      <w:r>
        <w:rPr>
          <w:rFonts w:eastAsiaTheme="minorEastAsia"/>
          <w:lang w:eastAsia="en-GB"/>
        </w:rPr>
        <w:tab/>
      </w:r>
      <w:r>
        <w:rPr>
          <w:lang w:bidi="en-US"/>
        </w:rPr>
        <w:t>Drivers and effects of climate change</w:t>
      </w:r>
      <w:r>
        <w:tab/>
      </w:r>
      <w:r>
        <w:fldChar w:fldCharType="begin"/>
      </w:r>
      <w:r>
        <w:instrText xml:space="preserve"> PAGEREF _Toc519514814 \h </w:instrText>
      </w:r>
      <w:r>
        <w:fldChar w:fldCharType="separate"/>
      </w:r>
      <w:r>
        <w:t>664</w:t>
      </w:r>
      <w:r>
        <w:fldChar w:fldCharType="end"/>
      </w:r>
    </w:p>
    <w:p w14:paraId="1F553DAE" w14:textId="213E7F87" w:rsidR="00E04B6A" w:rsidRDefault="00E04B6A">
      <w:pPr>
        <w:pStyle w:val="TOC3"/>
        <w:tabs>
          <w:tab w:val="left" w:pos="1200"/>
          <w:tab w:val="right" w:leader="dot" w:pos="9060"/>
        </w:tabs>
        <w:rPr>
          <w:rFonts w:eastAsiaTheme="minorEastAsia"/>
          <w:lang w:eastAsia="en-GB"/>
        </w:rPr>
      </w:pPr>
      <w:r>
        <w:t>4.7.1</w:t>
      </w:r>
      <w:r>
        <w:rPr>
          <w:rFonts w:eastAsiaTheme="minorEastAsia"/>
          <w:lang w:eastAsia="en-GB"/>
        </w:rPr>
        <w:tab/>
      </w:r>
      <w:r>
        <w:t>Effects of climate change on biodiversity</w:t>
      </w:r>
      <w:r>
        <w:tab/>
      </w:r>
      <w:r>
        <w:fldChar w:fldCharType="begin"/>
      </w:r>
      <w:r>
        <w:instrText xml:space="preserve"> PAGEREF _Toc519514815 \h </w:instrText>
      </w:r>
      <w:r>
        <w:fldChar w:fldCharType="separate"/>
      </w:r>
      <w:r>
        <w:t>664</w:t>
      </w:r>
      <w:r>
        <w:fldChar w:fldCharType="end"/>
      </w:r>
    </w:p>
    <w:p w14:paraId="242C0B30" w14:textId="7F96F97D" w:rsidR="00E04B6A" w:rsidRDefault="00E04B6A">
      <w:pPr>
        <w:pStyle w:val="TOC4"/>
        <w:tabs>
          <w:tab w:val="left" w:pos="1680"/>
          <w:tab w:val="right" w:leader="dot" w:pos="9060"/>
        </w:tabs>
        <w:rPr>
          <w:noProof/>
          <w:sz w:val="22"/>
          <w:szCs w:val="22"/>
          <w:lang w:val="en-GB" w:eastAsia="en-GB"/>
        </w:rPr>
      </w:pPr>
      <w:r>
        <w:rPr>
          <w:noProof/>
        </w:rPr>
        <w:t>4.7.1.1</w:t>
      </w:r>
      <w:r>
        <w:rPr>
          <w:noProof/>
          <w:sz w:val="22"/>
          <w:szCs w:val="22"/>
          <w:lang w:val="en-GB" w:eastAsia="en-GB"/>
        </w:rPr>
        <w:tab/>
      </w:r>
      <w:r>
        <w:rPr>
          <w:noProof/>
        </w:rPr>
        <w:t>Effects of gradual climate change</w:t>
      </w:r>
      <w:r>
        <w:rPr>
          <w:noProof/>
        </w:rPr>
        <w:tab/>
      </w:r>
      <w:r>
        <w:rPr>
          <w:noProof/>
        </w:rPr>
        <w:fldChar w:fldCharType="begin"/>
      </w:r>
      <w:r>
        <w:rPr>
          <w:noProof/>
        </w:rPr>
        <w:instrText xml:space="preserve"> PAGEREF _Toc519514816 \h </w:instrText>
      </w:r>
      <w:r>
        <w:rPr>
          <w:noProof/>
        </w:rPr>
      </w:r>
      <w:r>
        <w:rPr>
          <w:noProof/>
        </w:rPr>
        <w:fldChar w:fldCharType="separate"/>
      </w:r>
      <w:r>
        <w:rPr>
          <w:noProof/>
        </w:rPr>
        <w:t>665</w:t>
      </w:r>
      <w:r>
        <w:rPr>
          <w:noProof/>
        </w:rPr>
        <w:fldChar w:fldCharType="end"/>
      </w:r>
    </w:p>
    <w:p w14:paraId="48B5F526" w14:textId="2FDBCE7B" w:rsidR="00E04B6A" w:rsidRDefault="00E04B6A">
      <w:pPr>
        <w:pStyle w:val="TOC5"/>
        <w:tabs>
          <w:tab w:val="left" w:pos="1920"/>
          <w:tab w:val="right" w:leader="dot" w:pos="9060"/>
        </w:tabs>
        <w:rPr>
          <w:noProof/>
          <w:sz w:val="22"/>
          <w:szCs w:val="22"/>
          <w:lang w:val="en-GB" w:eastAsia="en-GB"/>
        </w:rPr>
      </w:pPr>
      <w:r>
        <w:rPr>
          <w:noProof/>
          <w:lang w:bidi="en-US"/>
        </w:rPr>
        <w:t>4.7.1.1.1</w:t>
      </w:r>
      <w:r>
        <w:rPr>
          <w:noProof/>
          <w:sz w:val="22"/>
          <w:szCs w:val="22"/>
          <w:lang w:val="en-GB" w:eastAsia="en-GB"/>
        </w:rPr>
        <w:tab/>
      </w:r>
      <w:r>
        <w:rPr>
          <w:noProof/>
          <w:lang w:bidi="en-US"/>
        </w:rPr>
        <w:t>Effects on phenology, growth and fitness</w:t>
      </w:r>
      <w:r>
        <w:rPr>
          <w:noProof/>
        </w:rPr>
        <w:tab/>
      </w:r>
      <w:r>
        <w:rPr>
          <w:noProof/>
        </w:rPr>
        <w:fldChar w:fldCharType="begin"/>
      </w:r>
      <w:r>
        <w:rPr>
          <w:noProof/>
        </w:rPr>
        <w:instrText xml:space="preserve"> PAGEREF _Toc519514817 \h </w:instrText>
      </w:r>
      <w:r>
        <w:rPr>
          <w:noProof/>
        </w:rPr>
      </w:r>
      <w:r>
        <w:rPr>
          <w:noProof/>
        </w:rPr>
        <w:fldChar w:fldCharType="separate"/>
      </w:r>
      <w:r>
        <w:rPr>
          <w:noProof/>
        </w:rPr>
        <w:t>665</w:t>
      </w:r>
      <w:r>
        <w:rPr>
          <w:noProof/>
        </w:rPr>
        <w:fldChar w:fldCharType="end"/>
      </w:r>
    </w:p>
    <w:p w14:paraId="078A7BF0" w14:textId="19C7A7AC" w:rsidR="00E04B6A" w:rsidRDefault="00E04B6A">
      <w:pPr>
        <w:pStyle w:val="TOC5"/>
        <w:tabs>
          <w:tab w:val="left" w:pos="1920"/>
          <w:tab w:val="right" w:leader="dot" w:pos="9060"/>
        </w:tabs>
        <w:rPr>
          <w:noProof/>
          <w:sz w:val="22"/>
          <w:szCs w:val="22"/>
          <w:lang w:val="en-GB" w:eastAsia="en-GB"/>
        </w:rPr>
      </w:pPr>
      <w:r>
        <w:rPr>
          <w:noProof/>
          <w:lang w:bidi="en-US"/>
        </w:rPr>
        <w:t>4.7.1.1.2</w:t>
      </w:r>
      <w:r>
        <w:rPr>
          <w:noProof/>
          <w:sz w:val="22"/>
          <w:szCs w:val="22"/>
          <w:lang w:val="en-GB" w:eastAsia="en-GB"/>
        </w:rPr>
        <w:tab/>
      </w:r>
      <w:r>
        <w:rPr>
          <w:noProof/>
          <w:lang w:bidi="en-US"/>
        </w:rPr>
        <w:t>Effects on biodiversity and community dynamics</w:t>
      </w:r>
      <w:r>
        <w:rPr>
          <w:noProof/>
        </w:rPr>
        <w:tab/>
      </w:r>
      <w:r>
        <w:rPr>
          <w:noProof/>
        </w:rPr>
        <w:fldChar w:fldCharType="begin"/>
      </w:r>
      <w:r>
        <w:rPr>
          <w:noProof/>
        </w:rPr>
        <w:instrText xml:space="preserve"> PAGEREF _Toc519514818 \h </w:instrText>
      </w:r>
      <w:r>
        <w:rPr>
          <w:noProof/>
        </w:rPr>
      </w:r>
      <w:r>
        <w:rPr>
          <w:noProof/>
        </w:rPr>
        <w:fldChar w:fldCharType="separate"/>
      </w:r>
      <w:r>
        <w:rPr>
          <w:noProof/>
        </w:rPr>
        <w:t>666</w:t>
      </w:r>
      <w:r>
        <w:rPr>
          <w:noProof/>
        </w:rPr>
        <w:fldChar w:fldCharType="end"/>
      </w:r>
    </w:p>
    <w:p w14:paraId="66C16473" w14:textId="600676F3" w:rsidR="00E04B6A" w:rsidRDefault="00E04B6A">
      <w:pPr>
        <w:pStyle w:val="TOC5"/>
        <w:tabs>
          <w:tab w:val="left" w:pos="1920"/>
          <w:tab w:val="right" w:leader="dot" w:pos="9060"/>
        </w:tabs>
        <w:rPr>
          <w:noProof/>
          <w:sz w:val="22"/>
          <w:szCs w:val="22"/>
          <w:lang w:val="en-GB" w:eastAsia="en-GB"/>
        </w:rPr>
      </w:pPr>
      <w:r>
        <w:rPr>
          <w:noProof/>
          <w:lang w:bidi="en-US"/>
        </w:rPr>
        <w:t>4.7.1.1.3</w:t>
      </w:r>
      <w:r>
        <w:rPr>
          <w:noProof/>
          <w:sz w:val="22"/>
          <w:szCs w:val="22"/>
          <w:lang w:val="en-GB" w:eastAsia="en-GB"/>
        </w:rPr>
        <w:tab/>
      </w:r>
      <w:r>
        <w:rPr>
          <w:noProof/>
          <w:lang w:bidi="en-US"/>
        </w:rPr>
        <w:t>Effects on ecological processes and ecosystem functioning</w:t>
      </w:r>
      <w:r>
        <w:rPr>
          <w:noProof/>
        </w:rPr>
        <w:tab/>
      </w:r>
      <w:r>
        <w:rPr>
          <w:noProof/>
        </w:rPr>
        <w:fldChar w:fldCharType="begin"/>
      </w:r>
      <w:r>
        <w:rPr>
          <w:noProof/>
        </w:rPr>
        <w:instrText xml:space="preserve"> PAGEREF _Toc519514819 \h </w:instrText>
      </w:r>
      <w:r>
        <w:rPr>
          <w:noProof/>
        </w:rPr>
      </w:r>
      <w:r>
        <w:rPr>
          <w:noProof/>
        </w:rPr>
        <w:fldChar w:fldCharType="separate"/>
      </w:r>
      <w:r>
        <w:rPr>
          <w:noProof/>
        </w:rPr>
        <w:t>667</w:t>
      </w:r>
      <w:r>
        <w:rPr>
          <w:noProof/>
        </w:rPr>
        <w:fldChar w:fldCharType="end"/>
      </w:r>
    </w:p>
    <w:p w14:paraId="24378DCF" w14:textId="4837FA28" w:rsidR="00E04B6A" w:rsidRDefault="00E04B6A">
      <w:pPr>
        <w:pStyle w:val="TOC4"/>
        <w:tabs>
          <w:tab w:val="left" w:pos="1680"/>
          <w:tab w:val="right" w:leader="dot" w:pos="9060"/>
        </w:tabs>
        <w:rPr>
          <w:noProof/>
          <w:sz w:val="22"/>
          <w:szCs w:val="22"/>
          <w:lang w:val="en-GB" w:eastAsia="en-GB"/>
        </w:rPr>
      </w:pPr>
      <w:r>
        <w:rPr>
          <w:noProof/>
        </w:rPr>
        <w:lastRenderedPageBreak/>
        <w:t>4.7.1.2</w:t>
      </w:r>
      <w:r>
        <w:rPr>
          <w:noProof/>
          <w:sz w:val="22"/>
          <w:szCs w:val="22"/>
          <w:lang w:val="en-GB" w:eastAsia="en-GB"/>
        </w:rPr>
        <w:tab/>
      </w:r>
      <w:r>
        <w:rPr>
          <w:noProof/>
        </w:rPr>
        <w:t>Effects of extreme events on biodiversity</w:t>
      </w:r>
      <w:r>
        <w:rPr>
          <w:noProof/>
        </w:rPr>
        <w:tab/>
      </w:r>
      <w:r>
        <w:rPr>
          <w:noProof/>
        </w:rPr>
        <w:fldChar w:fldCharType="begin"/>
      </w:r>
      <w:r>
        <w:rPr>
          <w:noProof/>
        </w:rPr>
        <w:instrText xml:space="preserve"> PAGEREF _Toc519514820 \h </w:instrText>
      </w:r>
      <w:r>
        <w:rPr>
          <w:noProof/>
        </w:rPr>
      </w:r>
      <w:r>
        <w:rPr>
          <w:noProof/>
        </w:rPr>
        <w:fldChar w:fldCharType="separate"/>
      </w:r>
      <w:r>
        <w:rPr>
          <w:noProof/>
        </w:rPr>
        <w:t>668</w:t>
      </w:r>
      <w:r>
        <w:rPr>
          <w:noProof/>
        </w:rPr>
        <w:fldChar w:fldCharType="end"/>
      </w:r>
    </w:p>
    <w:p w14:paraId="0248059C" w14:textId="52799AE2" w:rsidR="00E04B6A" w:rsidRDefault="00E04B6A">
      <w:pPr>
        <w:pStyle w:val="TOC4"/>
        <w:tabs>
          <w:tab w:val="left" w:pos="1680"/>
          <w:tab w:val="right" w:leader="dot" w:pos="9060"/>
        </w:tabs>
        <w:rPr>
          <w:noProof/>
          <w:sz w:val="22"/>
          <w:szCs w:val="22"/>
          <w:lang w:val="en-GB" w:eastAsia="en-GB"/>
        </w:rPr>
      </w:pPr>
      <w:r>
        <w:rPr>
          <w:noProof/>
        </w:rPr>
        <w:t>4.7.1.3</w:t>
      </w:r>
      <w:r>
        <w:rPr>
          <w:noProof/>
          <w:sz w:val="22"/>
          <w:szCs w:val="22"/>
          <w:lang w:val="en-GB" w:eastAsia="en-GB"/>
        </w:rPr>
        <w:tab/>
      </w:r>
      <w:r>
        <w:rPr>
          <w:noProof/>
        </w:rPr>
        <w:t>Secondary climate effects</w:t>
      </w:r>
      <w:r>
        <w:rPr>
          <w:noProof/>
        </w:rPr>
        <w:tab/>
      </w:r>
      <w:r>
        <w:rPr>
          <w:noProof/>
        </w:rPr>
        <w:fldChar w:fldCharType="begin"/>
      </w:r>
      <w:r>
        <w:rPr>
          <w:noProof/>
        </w:rPr>
        <w:instrText xml:space="preserve"> PAGEREF _Toc519514821 \h </w:instrText>
      </w:r>
      <w:r>
        <w:rPr>
          <w:noProof/>
        </w:rPr>
      </w:r>
      <w:r>
        <w:rPr>
          <w:noProof/>
        </w:rPr>
        <w:fldChar w:fldCharType="separate"/>
      </w:r>
      <w:r>
        <w:rPr>
          <w:noProof/>
        </w:rPr>
        <w:t>670</w:t>
      </w:r>
      <w:r>
        <w:rPr>
          <w:noProof/>
        </w:rPr>
        <w:fldChar w:fldCharType="end"/>
      </w:r>
    </w:p>
    <w:p w14:paraId="200BE91F" w14:textId="181B5329" w:rsidR="00E04B6A" w:rsidRDefault="00E04B6A">
      <w:pPr>
        <w:pStyle w:val="TOC3"/>
        <w:tabs>
          <w:tab w:val="left" w:pos="1200"/>
          <w:tab w:val="right" w:leader="dot" w:pos="9060"/>
        </w:tabs>
        <w:rPr>
          <w:rFonts w:eastAsiaTheme="minorEastAsia"/>
          <w:lang w:eastAsia="en-GB"/>
        </w:rPr>
      </w:pPr>
      <w:r>
        <w:t>4.7.2</w:t>
      </w:r>
      <w:r>
        <w:rPr>
          <w:rFonts w:eastAsiaTheme="minorEastAsia"/>
          <w:lang w:eastAsia="en-GB"/>
        </w:rPr>
        <w:tab/>
      </w:r>
      <w:r>
        <w:t>Trends in climate change</w:t>
      </w:r>
      <w:r>
        <w:tab/>
      </w:r>
      <w:r>
        <w:fldChar w:fldCharType="begin"/>
      </w:r>
      <w:r>
        <w:instrText xml:space="preserve"> PAGEREF _Toc519514822 \h </w:instrText>
      </w:r>
      <w:r>
        <w:fldChar w:fldCharType="separate"/>
      </w:r>
      <w:r>
        <w:t>671</w:t>
      </w:r>
      <w:r>
        <w:fldChar w:fldCharType="end"/>
      </w:r>
    </w:p>
    <w:p w14:paraId="03FB0DA1" w14:textId="7F4FF3CF" w:rsidR="00E04B6A" w:rsidRDefault="00E04B6A">
      <w:pPr>
        <w:pStyle w:val="TOC4"/>
        <w:tabs>
          <w:tab w:val="left" w:pos="1680"/>
          <w:tab w:val="right" w:leader="dot" w:pos="9060"/>
        </w:tabs>
        <w:rPr>
          <w:noProof/>
          <w:sz w:val="22"/>
          <w:szCs w:val="22"/>
          <w:lang w:val="en-GB" w:eastAsia="en-GB"/>
        </w:rPr>
      </w:pPr>
      <w:r>
        <w:rPr>
          <w:noProof/>
        </w:rPr>
        <w:t>4.7.2.1</w:t>
      </w:r>
      <w:r>
        <w:rPr>
          <w:noProof/>
          <w:sz w:val="22"/>
          <w:szCs w:val="22"/>
          <w:lang w:val="en-GB" w:eastAsia="en-GB"/>
        </w:rPr>
        <w:tab/>
      </w:r>
      <w:r>
        <w:rPr>
          <w:noProof/>
        </w:rPr>
        <w:t>Temperature change</w:t>
      </w:r>
      <w:r>
        <w:rPr>
          <w:noProof/>
        </w:rPr>
        <w:tab/>
      </w:r>
      <w:r>
        <w:rPr>
          <w:noProof/>
        </w:rPr>
        <w:fldChar w:fldCharType="begin"/>
      </w:r>
      <w:r>
        <w:rPr>
          <w:noProof/>
        </w:rPr>
        <w:instrText xml:space="preserve"> PAGEREF _Toc519514823 \h </w:instrText>
      </w:r>
      <w:r>
        <w:rPr>
          <w:noProof/>
        </w:rPr>
      </w:r>
      <w:r>
        <w:rPr>
          <w:noProof/>
        </w:rPr>
        <w:fldChar w:fldCharType="separate"/>
      </w:r>
      <w:r>
        <w:rPr>
          <w:noProof/>
        </w:rPr>
        <w:t>671</w:t>
      </w:r>
      <w:r>
        <w:rPr>
          <w:noProof/>
        </w:rPr>
        <w:fldChar w:fldCharType="end"/>
      </w:r>
    </w:p>
    <w:p w14:paraId="514688EB" w14:textId="0361EA9A" w:rsidR="00E04B6A" w:rsidRDefault="00E04B6A">
      <w:pPr>
        <w:pStyle w:val="TOC4"/>
        <w:tabs>
          <w:tab w:val="left" w:pos="1680"/>
          <w:tab w:val="right" w:leader="dot" w:pos="9060"/>
        </w:tabs>
        <w:rPr>
          <w:noProof/>
          <w:sz w:val="22"/>
          <w:szCs w:val="22"/>
          <w:lang w:val="en-GB" w:eastAsia="en-GB"/>
        </w:rPr>
      </w:pPr>
      <w:r>
        <w:rPr>
          <w:noProof/>
        </w:rPr>
        <w:t>4.7.2.2</w:t>
      </w:r>
      <w:r>
        <w:rPr>
          <w:noProof/>
          <w:sz w:val="22"/>
          <w:szCs w:val="22"/>
          <w:lang w:val="en-GB" w:eastAsia="en-GB"/>
        </w:rPr>
        <w:tab/>
      </w:r>
      <w:r>
        <w:rPr>
          <w:noProof/>
        </w:rPr>
        <w:t>Precipitation change</w:t>
      </w:r>
      <w:r>
        <w:rPr>
          <w:noProof/>
        </w:rPr>
        <w:tab/>
      </w:r>
      <w:r>
        <w:rPr>
          <w:noProof/>
        </w:rPr>
        <w:fldChar w:fldCharType="begin"/>
      </w:r>
      <w:r>
        <w:rPr>
          <w:noProof/>
        </w:rPr>
        <w:instrText xml:space="preserve"> PAGEREF _Toc519514824 \h </w:instrText>
      </w:r>
      <w:r>
        <w:rPr>
          <w:noProof/>
        </w:rPr>
      </w:r>
      <w:r>
        <w:rPr>
          <w:noProof/>
        </w:rPr>
        <w:fldChar w:fldCharType="separate"/>
      </w:r>
      <w:r>
        <w:rPr>
          <w:noProof/>
        </w:rPr>
        <w:t>679</w:t>
      </w:r>
      <w:r>
        <w:rPr>
          <w:noProof/>
        </w:rPr>
        <w:fldChar w:fldCharType="end"/>
      </w:r>
    </w:p>
    <w:p w14:paraId="19FF7863" w14:textId="1430C032" w:rsidR="00E04B6A" w:rsidRDefault="00E04B6A">
      <w:pPr>
        <w:pStyle w:val="TOC4"/>
        <w:tabs>
          <w:tab w:val="left" w:pos="1680"/>
          <w:tab w:val="right" w:leader="dot" w:pos="9060"/>
        </w:tabs>
        <w:rPr>
          <w:noProof/>
          <w:sz w:val="22"/>
          <w:szCs w:val="22"/>
          <w:lang w:val="en-GB" w:eastAsia="en-GB"/>
        </w:rPr>
      </w:pPr>
      <w:r>
        <w:rPr>
          <w:noProof/>
        </w:rPr>
        <w:t>4.7.2.3</w:t>
      </w:r>
      <w:r>
        <w:rPr>
          <w:noProof/>
          <w:sz w:val="22"/>
          <w:szCs w:val="22"/>
          <w:lang w:val="en-GB" w:eastAsia="en-GB"/>
        </w:rPr>
        <w:tab/>
      </w:r>
      <w:r>
        <w:rPr>
          <w:noProof/>
        </w:rPr>
        <w:t>Sea-level change</w:t>
      </w:r>
      <w:r>
        <w:rPr>
          <w:noProof/>
        </w:rPr>
        <w:tab/>
      </w:r>
      <w:r>
        <w:rPr>
          <w:noProof/>
        </w:rPr>
        <w:fldChar w:fldCharType="begin"/>
      </w:r>
      <w:r>
        <w:rPr>
          <w:noProof/>
        </w:rPr>
        <w:instrText xml:space="preserve"> PAGEREF _Toc519514825 \h </w:instrText>
      </w:r>
      <w:r>
        <w:rPr>
          <w:noProof/>
        </w:rPr>
      </w:r>
      <w:r>
        <w:rPr>
          <w:noProof/>
        </w:rPr>
        <w:fldChar w:fldCharType="separate"/>
      </w:r>
      <w:r>
        <w:rPr>
          <w:noProof/>
        </w:rPr>
        <w:t>687</w:t>
      </w:r>
      <w:r>
        <w:rPr>
          <w:noProof/>
        </w:rPr>
        <w:fldChar w:fldCharType="end"/>
      </w:r>
    </w:p>
    <w:p w14:paraId="78BA3FB5" w14:textId="542C2D40" w:rsidR="00E04B6A" w:rsidRDefault="00E04B6A">
      <w:pPr>
        <w:pStyle w:val="TOC4"/>
        <w:tabs>
          <w:tab w:val="left" w:pos="1680"/>
          <w:tab w:val="right" w:leader="dot" w:pos="9060"/>
        </w:tabs>
        <w:rPr>
          <w:noProof/>
          <w:sz w:val="22"/>
          <w:szCs w:val="22"/>
          <w:lang w:val="en-GB" w:eastAsia="en-GB"/>
        </w:rPr>
      </w:pPr>
      <w:r>
        <w:rPr>
          <w:noProof/>
        </w:rPr>
        <w:t>4.7.2.4</w:t>
      </w:r>
      <w:r>
        <w:rPr>
          <w:noProof/>
          <w:sz w:val="22"/>
          <w:szCs w:val="22"/>
          <w:lang w:val="en-GB" w:eastAsia="en-GB"/>
        </w:rPr>
        <w:tab/>
      </w:r>
      <w:r>
        <w:rPr>
          <w:noProof/>
        </w:rPr>
        <w:t>Trends in glaciers and permafrost</w:t>
      </w:r>
      <w:r>
        <w:rPr>
          <w:noProof/>
        </w:rPr>
        <w:tab/>
      </w:r>
      <w:r>
        <w:rPr>
          <w:noProof/>
        </w:rPr>
        <w:fldChar w:fldCharType="begin"/>
      </w:r>
      <w:r>
        <w:rPr>
          <w:noProof/>
        </w:rPr>
        <w:instrText xml:space="preserve"> PAGEREF _Toc519514826 \h </w:instrText>
      </w:r>
      <w:r>
        <w:rPr>
          <w:noProof/>
        </w:rPr>
      </w:r>
      <w:r>
        <w:rPr>
          <w:noProof/>
        </w:rPr>
        <w:fldChar w:fldCharType="separate"/>
      </w:r>
      <w:r>
        <w:rPr>
          <w:noProof/>
        </w:rPr>
        <w:t>688</w:t>
      </w:r>
      <w:r>
        <w:rPr>
          <w:noProof/>
        </w:rPr>
        <w:fldChar w:fldCharType="end"/>
      </w:r>
    </w:p>
    <w:p w14:paraId="1C2B097A" w14:textId="3E1F33EF" w:rsidR="00E04B6A" w:rsidRDefault="00E04B6A">
      <w:pPr>
        <w:pStyle w:val="TOC5"/>
        <w:tabs>
          <w:tab w:val="left" w:pos="1920"/>
          <w:tab w:val="right" w:leader="dot" w:pos="9060"/>
        </w:tabs>
        <w:rPr>
          <w:noProof/>
          <w:sz w:val="22"/>
          <w:szCs w:val="22"/>
          <w:lang w:val="en-GB" w:eastAsia="en-GB"/>
        </w:rPr>
      </w:pPr>
      <w:r>
        <w:rPr>
          <w:noProof/>
          <w:lang w:bidi="en-US"/>
        </w:rPr>
        <w:t>4.7.2.4.1</w:t>
      </w:r>
      <w:r>
        <w:rPr>
          <w:noProof/>
          <w:sz w:val="22"/>
          <w:szCs w:val="22"/>
          <w:lang w:val="en-GB" w:eastAsia="en-GB"/>
        </w:rPr>
        <w:tab/>
      </w:r>
      <w:r>
        <w:rPr>
          <w:noProof/>
          <w:lang w:bidi="en-US"/>
        </w:rPr>
        <w:t>Glacier melting</w:t>
      </w:r>
      <w:r>
        <w:rPr>
          <w:noProof/>
        </w:rPr>
        <w:tab/>
      </w:r>
      <w:r>
        <w:rPr>
          <w:noProof/>
        </w:rPr>
        <w:fldChar w:fldCharType="begin"/>
      </w:r>
      <w:r>
        <w:rPr>
          <w:noProof/>
        </w:rPr>
        <w:instrText xml:space="preserve"> PAGEREF _Toc519514827 \h </w:instrText>
      </w:r>
      <w:r>
        <w:rPr>
          <w:noProof/>
        </w:rPr>
      </w:r>
      <w:r>
        <w:rPr>
          <w:noProof/>
        </w:rPr>
        <w:fldChar w:fldCharType="separate"/>
      </w:r>
      <w:r>
        <w:rPr>
          <w:noProof/>
        </w:rPr>
        <w:t>688</w:t>
      </w:r>
      <w:r>
        <w:rPr>
          <w:noProof/>
        </w:rPr>
        <w:fldChar w:fldCharType="end"/>
      </w:r>
    </w:p>
    <w:p w14:paraId="3A175793" w14:textId="1EB1F04D" w:rsidR="00E04B6A" w:rsidRDefault="00E04B6A">
      <w:pPr>
        <w:pStyle w:val="TOC5"/>
        <w:tabs>
          <w:tab w:val="left" w:pos="1920"/>
          <w:tab w:val="right" w:leader="dot" w:pos="9060"/>
        </w:tabs>
        <w:rPr>
          <w:noProof/>
          <w:sz w:val="22"/>
          <w:szCs w:val="22"/>
          <w:lang w:val="en-GB" w:eastAsia="en-GB"/>
        </w:rPr>
      </w:pPr>
      <w:r>
        <w:rPr>
          <w:noProof/>
          <w:lang w:bidi="en-US"/>
        </w:rPr>
        <w:t>4.7.2.4.2</w:t>
      </w:r>
      <w:r>
        <w:rPr>
          <w:noProof/>
          <w:sz w:val="22"/>
          <w:szCs w:val="22"/>
          <w:lang w:val="en-GB" w:eastAsia="en-GB"/>
        </w:rPr>
        <w:tab/>
      </w:r>
      <w:r>
        <w:rPr>
          <w:noProof/>
          <w:lang w:bidi="en-US"/>
        </w:rPr>
        <w:t>Permafrost thawing</w:t>
      </w:r>
      <w:r>
        <w:rPr>
          <w:noProof/>
        </w:rPr>
        <w:tab/>
      </w:r>
      <w:r>
        <w:rPr>
          <w:noProof/>
        </w:rPr>
        <w:fldChar w:fldCharType="begin"/>
      </w:r>
      <w:r>
        <w:rPr>
          <w:noProof/>
        </w:rPr>
        <w:instrText xml:space="preserve"> PAGEREF _Toc519514828 \h </w:instrText>
      </w:r>
      <w:r>
        <w:rPr>
          <w:noProof/>
        </w:rPr>
      </w:r>
      <w:r>
        <w:rPr>
          <w:noProof/>
        </w:rPr>
        <w:fldChar w:fldCharType="separate"/>
      </w:r>
      <w:r>
        <w:rPr>
          <w:noProof/>
        </w:rPr>
        <w:t>689</w:t>
      </w:r>
      <w:r>
        <w:rPr>
          <w:noProof/>
        </w:rPr>
        <w:fldChar w:fldCharType="end"/>
      </w:r>
    </w:p>
    <w:p w14:paraId="2C877C78" w14:textId="03DC44E5" w:rsidR="00E04B6A" w:rsidRDefault="00E04B6A">
      <w:pPr>
        <w:pStyle w:val="TOC4"/>
        <w:tabs>
          <w:tab w:val="left" w:pos="1680"/>
          <w:tab w:val="right" w:leader="dot" w:pos="9060"/>
        </w:tabs>
        <w:rPr>
          <w:noProof/>
          <w:sz w:val="22"/>
          <w:szCs w:val="22"/>
          <w:lang w:val="en-GB" w:eastAsia="en-GB"/>
        </w:rPr>
      </w:pPr>
      <w:r>
        <w:rPr>
          <w:noProof/>
        </w:rPr>
        <w:t>4.7.2.5</w:t>
      </w:r>
      <w:r>
        <w:rPr>
          <w:noProof/>
          <w:sz w:val="22"/>
          <w:szCs w:val="22"/>
          <w:lang w:val="en-GB" w:eastAsia="en-GB"/>
        </w:rPr>
        <w:tab/>
      </w:r>
      <w:r>
        <w:rPr>
          <w:noProof/>
        </w:rPr>
        <w:t>Trends in extreme events</w:t>
      </w:r>
      <w:r>
        <w:rPr>
          <w:noProof/>
        </w:rPr>
        <w:tab/>
      </w:r>
      <w:r>
        <w:rPr>
          <w:noProof/>
        </w:rPr>
        <w:fldChar w:fldCharType="begin"/>
      </w:r>
      <w:r>
        <w:rPr>
          <w:noProof/>
        </w:rPr>
        <w:instrText xml:space="preserve"> PAGEREF _Toc519514829 \h </w:instrText>
      </w:r>
      <w:r>
        <w:rPr>
          <w:noProof/>
        </w:rPr>
      </w:r>
      <w:r>
        <w:rPr>
          <w:noProof/>
        </w:rPr>
        <w:fldChar w:fldCharType="separate"/>
      </w:r>
      <w:r>
        <w:rPr>
          <w:noProof/>
        </w:rPr>
        <w:t>689</w:t>
      </w:r>
      <w:r>
        <w:rPr>
          <w:noProof/>
        </w:rPr>
        <w:fldChar w:fldCharType="end"/>
      </w:r>
    </w:p>
    <w:p w14:paraId="64BEC7CE" w14:textId="0F044DAE" w:rsidR="00E04B6A" w:rsidRDefault="00E04B6A">
      <w:pPr>
        <w:pStyle w:val="TOC5"/>
        <w:tabs>
          <w:tab w:val="left" w:pos="1920"/>
          <w:tab w:val="right" w:leader="dot" w:pos="9060"/>
        </w:tabs>
        <w:rPr>
          <w:noProof/>
          <w:sz w:val="22"/>
          <w:szCs w:val="22"/>
          <w:lang w:val="en-GB" w:eastAsia="en-GB"/>
        </w:rPr>
      </w:pPr>
      <w:r>
        <w:rPr>
          <w:noProof/>
          <w:lang w:bidi="en-US"/>
        </w:rPr>
        <w:t>4.7.2.5.1</w:t>
      </w:r>
      <w:r>
        <w:rPr>
          <w:noProof/>
          <w:sz w:val="22"/>
          <w:szCs w:val="22"/>
          <w:lang w:val="en-GB" w:eastAsia="en-GB"/>
        </w:rPr>
        <w:tab/>
      </w:r>
      <w:r>
        <w:rPr>
          <w:noProof/>
          <w:lang w:bidi="en-US"/>
        </w:rPr>
        <w:t>Drought and temperature extremes</w:t>
      </w:r>
      <w:r>
        <w:rPr>
          <w:noProof/>
        </w:rPr>
        <w:tab/>
      </w:r>
      <w:r>
        <w:rPr>
          <w:noProof/>
        </w:rPr>
        <w:fldChar w:fldCharType="begin"/>
      </w:r>
      <w:r>
        <w:rPr>
          <w:noProof/>
        </w:rPr>
        <w:instrText xml:space="preserve"> PAGEREF _Toc519514830 \h </w:instrText>
      </w:r>
      <w:r>
        <w:rPr>
          <w:noProof/>
        </w:rPr>
      </w:r>
      <w:r>
        <w:rPr>
          <w:noProof/>
        </w:rPr>
        <w:fldChar w:fldCharType="separate"/>
      </w:r>
      <w:r>
        <w:rPr>
          <w:noProof/>
        </w:rPr>
        <w:t>689</w:t>
      </w:r>
      <w:r>
        <w:rPr>
          <w:noProof/>
        </w:rPr>
        <w:fldChar w:fldCharType="end"/>
      </w:r>
    </w:p>
    <w:p w14:paraId="06041D3B" w14:textId="1B9C02BF" w:rsidR="00E04B6A" w:rsidRDefault="00E04B6A">
      <w:pPr>
        <w:pStyle w:val="TOC5"/>
        <w:tabs>
          <w:tab w:val="left" w:pos="1920"/>
          <w:tab w:val="right" w:leader="dot" w:pos="9060"/>
        </w:tabs>
        <w:rPr>
          <w:noProof/>
          <w:sz w:val="22"/>
          <w:szCs w:val="22"/>
          <w:lang w:val="en-GB" w:eastAsia="en-GB"/>
        </w:rPr>
      </w:pPr>
      <w:r>
        <w:rPr>
          <w:noProof/>
          <w:lang w:bidi="en-US"/>
        </w:rPr>
        <w:t>4.7.2.5.2</w:t>
      </w:r>
      <w:r>
        <w:rPr>
          <w:noProof/>
          <w:sz w:val="22"/>
          <w:szCs w:val="22"/>
          <w:lang w:val="en-GB" w:eastAsia="en-GB"/>
        </w:rPr>
        <w:tab/>
      </w:r>
      <w:r>
        <w:rPr>
          <w:noProof/>
          <w:lang w:bidi="en-US"/>
        </w:rPr>
        <w:t>Floods</w:t>
      </w:r>
      <w:r>
        <w:rPr>
          <w:noProof/>
        </w:rPr>
        <w:tab/>
      </w:r>
      <w:r>
        <w:rPr>
          <w:noProof/>
        </w:rPr>
        <w:fldChar w:fldCharType="begin"/>
      </w:r>
      <w:r>
        <w:rPr>
          <w:noProof/>
        </w:rPr>
        <w:instrText xml:space="preserve"> PAGEREF _Toc519514831 \h </w:instrText>
      </w:r>
      <w:r>
        <w:rPr>
          <w:noProof/>
        </w:rPr>
      </w:r>
      <w:r>
        <w:rPr>
          <w:noProof/>
        </w:rPr>
        <w:fldChar w:fldCharType="separate"/>
      </w:r>
      <w:r>
        <w:rPr>
          <w:noProof/>
        </w:rPr>
        <w:t>690</w:t>
      </w:r>
      <w:r>
        <w:rPr>
          <w:noProof/>
        </w:rPr>
        <w:fldChar w:fldCharType="end"/>
      </w:r>
    </w:p>
    <w:p w14:paraId="66E2096B" w14:textId="5E7059CB" w:rsidR="00E04B6A" w:rsidRDefault="00E04B6A">
      <w:pPr>
        <w:pStyle w:val="TOC5"/>
        <w:tabs>
          <w:tab w:val="left" w:pos="1920"/>
          <w:tab w:val="right" w:leader="dot" w:pos="9060"/>
        </w:tabs>
        <w:rPr>
          <w:noProof/>
          <w:sz w:val="22"/>
          <w:szCs w:val="22"/>
          <w:lang w:val="en-GB" w:eastAsia="en-GB"/>
        </w:rPr>
      </w:pPr>
      <w:r>
        <w:rPr>
          <w:noProof/>
          <w:lang w:bidi="en-US"/>
        </w:rPr>
        <w:t>4.7.2.5.3</w:t>
      </w:r>
      <w:r>
        <w:rPr>
          <w:noProof/>
          <w:sz w:val="22"/>
          <w:szCs w:val="22"/>
          <w:lang w:val="en-GB" w:eastAsia="en-GB"/>
        </w:rPr>
        <w:tab/>
      </w:r>
      <w:r>
        <w:rPr>
          <w:noProof/>
          <w:lang w:bidi="en-US"/>
        </w:rPr>
        <w:t>Fire</w:t>
      </w:r>
      <w:r>
        <w:rPr>
          <w:noProof/>
        </w:rPr>
        <w:tab/>
      </w:r>
      <w:r>
        <w:rPr>
          <w:noProof/>
        </w:rPr>
        <w:fldChar w:fldCharType="begin"/>
      </w:r>
      <w:r>
        <w:rPr>
          <w:noProof/>
        </w:rPr>
        <w:instrText xml:space="preserve"> PAGEREF _Toc519514832 \h </w:instrText>
      </w:r>
      <w:r>
        <w:rPr>
          <w:noProof/>
        </w:rPr>
      </w:r>
      <w:r>
        <w:rPr>
          <w:noProof/>
        </w:rPr>
        <w:fldChar w:fldCharType="separate"/>
      </w:r>
      <w:r>
        <w:rPr>
          <w:noProof/>
        </w:rPr>
        <w:t>691</w:t>
      </w:r>
      <w:r>
        <w:rPr>
          <w:noProof/>
        </w:rPr>
        <w:fldChar w:fldCharType="end"/>
      </w:r>
    </w:p>
    <w:p w14:paraId="0890356D" w14:textId="60888558" w:rsidR="00E04B6A" w:rsidRDefault="00E04B6A">
      <w:pPr>
        <w:pStyle w:val="TOC5"/>
        <w:tabs>
          <w:tab w:val="left" w:pos="1920"/>
          <w:tab w:val="right" w:leader="dot" w:pos="9060"/>
        </w:tabs>
        <w:rPr>
          <w:noProof/>
          <w:sz w:val="22"/>
          <w:szCs w:val="22"/>
          <w:lang w:val="en-GB" w:eastAsia="en-GB"/>
        </w:rPr>
      </w:pPr>
      <w:r>
        <w:rPr>
          <w:noProof/>
          <w:lang w:bidi="en-US"/>
        </w:rPr>
        <w:t>4.7.2.5.4</w:t>
      </w:r>
      <w:r>
        <w:rPr>
          <w:noProof/>
          <w:sz w:val="22"/>
          <w:szCs w:val="22"/>
          <w:lang w:val="en-GB" w:eastAsia="en-GB"/>
        </w:rPr>
        <w:tab/>
      </w:r>
      <w:r>
        <w:rPr>
          <w:noProof/>
          <w:lang w:bidi="en-US"/>
        </w:rPr>
        <w:t>Windthrow</w:t>
      </w:r>
      <w:r>
        <w:rPr>
          <w:noProof/>
        </w:rPr>
        <w:tab/>
      </w:r>
      <w:r>
        <w:rPr>
          <w:noProof/>
        </w:rPr>
        <w:fldChar w:fldCharType="begin"/>
      </w:r>
      <w:r>
        <w:rPr>
          <w:noProof/>
        </w:rPr>
        <w:instrText xml:space="preserve"> PAGEREF _Toc519514833 \h </w:instrText>
      </w:r>
      <w:r>
        <w:rPr>
          <w:noProof/>
        </w:rPr>
      </w:r>
      <w:r>
        <w:rPr>
          <w:noProof/>
        </w:rPr>
        <w:fldChar w:fldCharType="separate"/>
      </w:r>
      <w:r>
        <w:rPr>
          <w:noProof/>
        </w:rPr>
        <w:t>691</w:t>
      </w:r>
      <w:r>
        <w:rPr>
          <w:noProof/>
        </w:rPr>
        <w:fldChar w:fldCharType="end"/>
      </w:r>
    </w:p>
    <w:p w14:paraId="1F5E4B20" w14:textId="36D044E0" w:rsidR="00E04B6A" w:rsidRDefault="00E04B6A">
      <w:pPr>
        <w:pStyle w:val="TOC5"/>
        <w:tabs>
          <w:tab w:val="left" w:pos="1920"/>
          <w:tab w:val="right" w:leader="dot" w:pos="9060"/>
        </w:tabs>
        <w:rPr>
          <w:noProof/>
          <w:sz w:val="22"/>
          <w:szCs w:val="22"/>
          <w:lang w:val="en-GB" w:eastAsia="en-GB"/>
        </w:rPr>
      </w:pPr>
      <w:r>
        <w:rPr>
          <w:noProof/>
          <w:lang w:bidi="en-US"/>
        </w:rPr>
        <w:t>4.7.2.5.5</w:t>
      </w:r>
      <w:r>
        <w:rPr>
          <w:noProof/>
          <w:sz w:val="22"/>
          <w:szCs w:val="22"/>
          <w:lang w:val="en-GB" w:eastAsia="en-GB"/>
        </w:rPr>
        <w:tab/>
      </w:r>
      <w:r>
        <w:rPr>
          <w:noProof/>
          <w:lang w:bidi="en-US"/>
        </w:rPr>
        <w:t>Trends in marine circulation and deoxygenation</w:t>
      </w:r>
      <w:r>
        <w:rPr>
          <w:noProof/>
        </w:rPr>
        <w:tab/>
      </w:r>
      <w:r>
        <w:rPr>
          <w:noProof/>
        </w:rPr>
        <w:fldChar w:fldCharType="begin"/>
      </w:r>
      <w:r>
        <w:rPr>
          <w:noProof/>
        </w:rPr>
        <w:instrText xml:space="preserve"> PAGEREF _Toc519514834 \h </w:instrText>
      </w:r>
      <w:r>
        <w:rPr>
          <w:noProof/>
        </w:rPr>
      </w:r>
      <w:r>
        <w:rPr>
          <w:noProof/>
        </w:rPr>
        <w:fldChar w:fldCharType="separate"/>
      </w:r>
      <w:r>
        <w:rPr>
          <w:noProof/>
        </w:rPr>
        <w:t>692</w:t>
      </w:r>
      <w:r>
        <w:rPr>
          <w:noProof/>
        </w:rPr>
        <w:fldChar w:fldCharType="end"/>
      </w:r>
    </w:p>
    <w:p w14:paraId="7F74CAC3" w14:textId="4B5E6EDB" w:rsidR="00E04B6A" w:rsidRDefault="00E04B6A">
      <w:pPr>
        <w:pStyle w:val="TOC5"/>
        <w:tabs>
          <w:tab w:val="left" w:pos="1920"/>
          <w:tab w:val="right" w:leader="dot" w:pos="9060"/>
        </w:tabs>
        <w:rPr>
          <w:noProof/>
          <w:sz w:val="22"/>
          <w:szCs w:val="22"/>
          <w:lang w:val="en-GB" w:eastAsia="en-GB"/>
        </w:rPr>
      </w:pPr>
      <w:r>
        <w:rPr>
          <w:noProof/>
          <w:lang w:bidi="en-US"/>
        </w:rPr>
        <w:t>4.7.2.5.6</w:t>
      </w:r>
      <w:r>
        <w:rPr>
          <w:noProof/>
          <w:sz w:val="22"/>
          <w:szCs w:val="22"/>
          <w:lang w:val="en-GB" w:eastAsia="en-GB"/>
        </w:rPr>
        <w:tab/>
      </w:r>
      <w:r>
        <w:rPr>
          <w:noProof/>
          <w:lang w:bidi="en-US"/>
        </w:rPr>
        <w:t>Ocean warming</w:t>
      </w:r>
      <w:r>
        <w:rPr>
          <w:noProof/>
        </w:rPr>
        <w:tab/>
      </w:r>
      <w:r>
        <w:rPr>
          <w:noProof/>
        </w:rPr>
        <w:fldChar w:fldCharType="begin"/>
      </w:r>
      <w:r>
        <w:rPr>
          <w:noProof/>
        </w:rPr>
        <w:instrText xml:space="preserve"> PAGEREF _Toc519514835 \h </w:instrText>
      </w:r>
      <w:r>
        <w:rPr>
          <w:noProof/>
        </w:rPr>
      </w:r>
      <w:r>
        <w:rPr>
          <w:noProof/>
        </w:rPr>
        <w:fldChar w:fldCharType="separate"/>
      </w:r>
      <w:r>
        <w:rPr>
          <w:noProof/>
        </w:rPr>
        <w:t>692</w:t>
      </w:r>
      <w:r>
        <w:rPr>
          <w:noProof/>
        </w:rPr>
        <w:fldChar w:fldCharType="end"/>
      </w:r>
    </w:p>
    <w:p w14:paraId="3E938743" w14:textId="65171E6A" w:rsidR="00E04B6A" w:rsidRDefault="00E04B6A">
      <w:pPr>
        <w:pStyle w:val="TOC5"/>
        <w:tabs>
          <w:tab w:val="left" w:pos="1920"/>
          <w:tab w:val="right" w:leader="dot" w:pos="9060"/>
        </w:tabs>
        <w:rPr>
          <w:noProof/>
          <w:sz w:val="22"/>
          <w:szCs w:val="22"/>
          <w:lang w:val="en-GB" w:eastAsia="en-GB"/>
        </w:rPr>
      </w:pPr>
      <w:r>
        <w:rPr>
          <w:noProof/>
          <w:lang w:bidi="en-US"/>
        </w:rPr>
        <w:t>4.7.2.5.7</w:t>
      </w:r>
      <w:r>
        <w:rPr>
          <w:noProof/>
          <w:sz w:val="22"/>
          <w:szCs w:val="22"/>
          <w:lang w:val="en-GB" w:eastAsia="en-GB"/>
        </w:rPr>
        <w:tab/>
      </w:r>
      <w:r>
        <w:rPr>
          <w:noProof/>
          <w:lang w:bidi="en-US"/>
        </w:rPr>
        <w:t>Water masses and horizontal circulation</w:t>
      </w:r>
      <w:r>
        <w:rPr>
          <w:noProof/>
        </w:rPr>
        <w:tab/>
      </w:r>
      <w:r>
        <w:rPr>
          <w:noProof/>
        </w:rPr>
        <w:fldChar w:fldCharType="begin"/>
      </w:r>
      <w:r>
        <w:rPr>
          <w:noProof/>
        </w:rPr>
        <w:instrText xml:space="preserve"> PAGEREF _Toc519514836 \h </w:instrText>
      </w:r>
      <w:r>
        <w:rPr>
          <w:noProof/>
        </w:rPr>
      </w:r>
      <w:r>
        <w:rPr>
          <w:noProof/>
        </w:rPr>
        <w:fldChar w:fldCharType="separate"/>
      </w:r>
      <w:r>
        <w:rPr>
          <w:noProof/>
        </w:rPr>
        <w:t>692</w:t>
      </w:r>
      <w:r>
        <w:rPr>
          <w:noProof/>
        </w:rPr>
        <w:fldChar w:fldCharType="end"/>
      </w:r>
    </w:p>
    <w:p w14:paraId="3CB8E8E3" w14:textId="1D149A41" w:rsidR="00E04B6A" w:rsidRDefault="00E04B6A">
      <w:pPr>
        <w:pStyle w:val="TOC5"/>
        <w:tabs>
          <w:tab w:val="left" w:pos="1920"/>
          <w:tab w:val="right" w:leader="dot" w:pos="9060"/>
        </w:tabs>
        <w:rPr>
          <w:noProof/>
          <w:sz w:val="22"/>
          <w:szCs w:val="22"/>
          <w:lang w:val="en-GB" w:eastAsia="en-GB"/>
        </w:rPr>
      </w:pPr>
      <w:r>
        <w:rPr>
          <w:noProof/>
          <w:lang w:bidi="en-US"/>
        </w:rPr>
        <w:t>4.7.2.5.8</w:t>
      </w:r>
      <w:r>
        <w:rPr>
          <w:noProof/>
          <w:sz w:val="22"/>
          <w:szCs w:val="22"/>
          <w:lang w:val="en-GB" w:eastAsia="en-GB"/>
        </w:rPr>
        <w:tab/>
      </w:r>
      <w:r>
        <w:rPr>
          <w:noProof/>
          <w:lang w:bidi="en-US"/>
        </w:rPr>
        <w:t>Vertical circulation and mixing</w:t>
      </w:r>
      <w:r>
        <w:rPr>
          <w:noProof/>
        </w:rPr>
        <w:tab/>
      </w:r>
      <w:r>
        <w:rPr>
          <w:noProof/>
        </w:rPr>
        <w:fldChar w:fldCharType="begin"/>
      </w:r>
      <w:r>
        <w:rPr>
          <w:noProof/>
        </w:rPr>
        <w:instrText xml:space="preserve"> PAGEREF _Toc519514837 \h </w:instrText>
      </w:r>
      <w:r>
        <w:rPr>
          <w:noProof/>
        </w:rPr>
      </w:r>
      <w:r>
        <w:rPr>
          <w:noProof/>
        </w:rPr>
        <w:fldChar w:fldCharType="separate"/>
      </w:r>
      <w:r>
        <w:rPr>
          <w:noProof/>
        </w:rPr>
        <w:t>692</w:t>
      </w:r>
      <w:r>
        <w:rPr>
          <w:noProof/>
        </w:rPr>
        <w:fldChar w:fldCharType="end"/>
      </w:r>
    </w:p>
    <w:p w14:paraId="1CCB1440" w14:textId="6D6B424E" w:rsidR="00E04B6A" w:rsidRDefault="00E04B6A">
      <w:pPr>
        <w:pStyle w:val="TOC5"/>
        <w:tabs>
          <w:tab w:val="left" w:pos="1920"/>
          <w:tab w:val="right" w:leader="dot" w:pos="9060"/>
        </w:tabs>
        <w:rPr>
          <w:noProof/>
          <w:sz w:val="22"/>
          <w:szCs w:val="22"/>
          <w:lang w:val="en-GB" w:eastAsia="en-GB"/>
        </w:rPr>
      </w:pPr>
      <w:r>
        <w:rPr>
          <w:noProof/>
          <w:lang w:bidi="en-US"/>
        </w:rPr>
        <w:t>4.7.2.5.9</w:t>
      </w:r>
      <w:r>
        <w:rPr>
          <w:noProof/>
          <w:sz w:val="22"/>
          <w:szCs w:val="22"/>
          <w:lang w:val="en-GB" w:eastAsia="en-GB"/>
        </w:rPr>
        <w:tab/>
      </w:r>
      <w:r>
        <w:rPr>
          <w:noProof/>
          <w:lang w:bidi="en-US"/>
        </w:rPr>
        <w:t>Ocean acidification</w:t>
      </w:r>
      <w:r>
        <w:rPr>
          <w:noProof/>
        </w:rPr>
        <w:tab/>
      </w:r>
      <w:r>
        <w:rPr>
          <w:noProof/>
        </w:rPr>
        <w:fldChar w:fldCharType="begin"/>
      </w:r>
      <w:r>
        <w:rPr>
          <w:noProof/>
        </w:rPr>
        <w:instrText xml:space="preserve"> PAGEREF _Toc519514838 \h </w:instrText>
      </w:r>
      <w:r>
        <w:rPr>
          <w:noProof/>
        </w:rPr>
      </w:r>
      <w:r>
        <w:rPr>
          <w:noProof/>
        </w:rPr>
        <w:fldChar w:fldCharType="separate"/>
      </w:r>
      <w:r>
        <w:rPr>
          <w:noProof/>
        </w:rPr>
        <w:t>693</w:t>
      </w:r>
      <w:r>
        <w:rPr>
          <w:noProof/>
        </w:rPr>
        <w:fldChar w:fldCharType="end"/>
      </w:r>
    </w:p>
    <w:p w14:paraId="35D48F2D" w14:textId="008ADB0E" w:rsidR="00E04B6A" w:rsidRDefault="00E04B6A">
      <w:pPr>
        <w:pStyle w:val="TOC4"/>
        <w:tabs>
          <w:tab w:val="left" w:pos="1680"/>
          <w:tab w:val="right" w:leader="dot" w:pos="9060"/>
        </w:tabs>
        <w:rPr>
          <w:noProof/>
          <w:sz w:val="22"/>
          <w:szCs w:val="22"/>
          <w:lang w:val="en-GB" w:eastAsia="en-GB"/>
        </w:rPr>
      </w:pPr>
      <w:r>
        <w:rPr>
          <w:noProof/>
        </w:rPr>
        <w:t>4.7.2.6</w:t>
      </w:r>
      <w:r>
        <w:rPr>
          <w:noProof/>
          <w:sz w:val="22"/>
          <w:szCs w:val="22"/>
          <w:lang w:val="en-GB" w:eastAsia="en-GB"/>
        </w:rPr>
        <w:tab/>
      </w:r>
      <w:r>
        <w:rPr>
          <w:noProof/>
        </w:rPr>
        <w:t>Trends in atmospheric CO</w:t>
      </w:r>
      <w:r w:rsidRPr="0011061A">
        <w:rPr>
          <w:noProof/>
          <w:vertAlign w:val="subscript"/>
        </w:rPr>
        <w:t>2</w:t>
      </w:r>
      <w:r>
        <w:rPr>
          <w:noProof/>
        </w:rPr>
        <w:t xml:space="preserve"> concentration</w:t>
      </w:r>
      <w:r>
        <w:rPr>
          <w:noProof/>
        </w:rPr>
        <w:tab/>
      </w:r>
      <w:r>
        <w:rPr>
          <w:noProof/>
        </w:rPr>
        <w:fldChar w:fldCharType="begin"/>
      </w:r>
      <w:r>
        <w:rPr>
          <w:noProof/>
        </w:rPr>
        <w:instrText xml:space="preserve"> PAGEREF _Toc519514839 \h </w:instrText>
      </w:r>
      <w:r>
        <w:rPr>
          <w:noProof/>
        </w:rPr>
      </w:r>
      <w:r>
        <w:rPr>
          <w:noProof/>
        </w:rPr>
        <w:fldChar w:fldCharType="separate"/>
      </w:r>
      <w:r>
        <w:rPr>
          <w:noProof/>
        </w:rPr>
        <w:t>693</w:t>
      </w:r>
      <w:r>
        <w:rPr>
          <w:noProof/>
        </w:rPr>
        <w:fldChar w:fldCharType="end"/>
      </w:r>
    </w:p>
    <w:p w14:paraId="36858678" w14:textId="3253E849" w:rsidR="00E04B6A" w:rsidRDefault="00E04B6A">
      <w:pPr>
        <w:pStyle w:val="TOC3"/>
        <w:tabs>
          <w:tab w:val="left" w:pos="1200"/>
          <w:tab w:val="right" w:leader="dot" w:pos="9060"/>
        </w:tabs>
        <w:rPr>
          <w:rFonts w:eastAsiaTheme="minorEastAsia"/>
          <w:lang w:eastAsia="en-GB"/>
        </w:rPr>
      </w:pPr>
      <w:r>
        <w:t>4.7.3</w:t>
      </w:r>
      <w:r>
        <w:rPr>
          <w:rFonts w:eastAsiaTheme="minorEastAsia"/>
          <w:lang w:eastAsia="en-GB"/>
        </w:rPr>
        <w:tab/>
      </w:r>
      <w:r>
        <w:t>Indirect drivers influencing climate change</w:t>
      </w:r>
      <w:r>
        <w:tab/>
      </w:r>
      <w:r>
        <w:fldChar w:fldCharType="begin"/>
      </w:r>
      <w:r>
        <w:instrText xml:space="preserve"> PAGEREF _Toc519514840 \h </w:instrText>
      </w:r>
      <w:r>
        <w:fldChar w:fldCharType="separate"/>
      </w:r>
      <w:r>
        <w:t>695</w:t>
      </w:r>
      <w:r>
        <w:fldChar w:fldCharType="end"/>
      </w:r>
    </w:p>
    <w:p w14:paraId="3B846A42" w14:textId="675152E8" w:rsidR="00E04B6A" w:rsidRDefault="00E04B6A">
      <w:pPr>
        <w:pStyle w:val="TOC2"/>
        <w:tabs>
          <w:tab w:val="left" w:pos="720"/>
          <w:tab w:val="right" w:leader="dot" w:pos="9060"/>
        </w:tabs>
        <w:rPr>
          <w:rFonts w:eastAsiaTheme="minorEastAsia"/>
          <w:lang w:eastAsia="en-GB"/>
        </w:rPr>
      </w:pPr>
      <w:r>
        <w:rPr>
          <w:lang w:bidi="en-US"/>
        </w:rPr>
        <w:t>4.8</w:t>
      </w:r>
      <w:r>
        <w:rPr>
          <w:rFonts w:eastAsiaTheme="minorEastAsia"/>
          <w:lang w:eastAsia="en-GB"/>
        </w:rPr>
        <w:tab/>
      </w:r>
      <w:r>
        <w:rPr>
          <w:lang w:bidi="en-US"/>
        </w:rPr>
        <w:t>Drivers and effects of invasive alien species</w:t>
      </w:r>
      <w:r>
        <w:tab/>
      </w:r>
      <w:r>
        <w:fldChar w:fldCharType="begin"/>
      </w:r>
      <w:r>
        <w:instrText xml:space="preserve"> PAGEREF _Toc519514841 \h </w:instrText>
      </w:r>
      <w:r>
        <w:fldChar w:fldCharType="separate"/>
      </w:r>
      <w:r>
        <w:t>699</w:t>
      </w:r>
      <w:r>
        <w:fldChar w:fldCharType="end"/>
      </w:r>
    </w:p>
    <w:p w14:paraId="61ED3673" w14:textId="7ED0623B" w:rsidR="00E04B6A" w:rsidRDefault="00E04B6A">
      <w:pPr>
        <w:pStyle w:val="TOC3"/>
        <w:tabs>
          <w:tab w:val="left" w:pos="1200"/>
          <w:tab w:val="right" w:leader="dot" w:pos="9060"/>
        </w:tabs>
        <w:rPr>
          <w:rFonts w:eastAsiaTheme="minorEastAsia"/>
          <w:lang w:eastAsia="en-GB"/>
        </w:rPr>
      </w:pPr>
      <w:r>
        <w:t>4.8.1</w:t>
      </w:r>
      <w:r>
        <w:rPr>
          <w:rFonts w:eastAsiaTheme="minorEastAsia"/>
          <w:lang w:eastAsia="en-GB"/>
        </w:rPr>
        <w:tab/>
      </w:r>
      <w:r>
        <w:t>Effects of invasive alien species on biodiversity and nature’s contributions to people</w:t>
      </w:r>
      <w:r>
        <w:tab/>
      </w:r>
      <w:r>
        <w:fldChar w:fldCharType="begin"/>
      </w:r>
      <w:r>
        <w:instrText xml:space="preserve"> PAGEREF _Toc519514842 \h </w:instrText>
      </w:r>
      <w:r>
        <w:fldChar w:fldCharType="separate"/>
      </w:r>
      <w:r>
        <w:t>699</w:t>
      </w:r>
      <w:r>
        <w:fldChar w:fldCharType="end"/>
      </w:r>
    </w:p>
    <w:p w14:paraId="644EB6C3" w14:textId="415F11BF" w:rsidR="00E04B6A" w:rsidRDefault="00E04B6A">
      <w:pPr>
        <w:pStyle w:val="TOC3"/>
        <w:tabs>
          <w:tab w:val="left" w:pos="1200"/>
          <w:tab w:val="right" w:leader="dot" w:pos="9060"/>
        </w:tabs>
        <w:rPr>
          <w:rFonts w:eastAsiaTheme="minorEastAsia"/>
          <w:lang w:eastAsia="en-GB"/>
        </w:rPr>
      </w:pPr>
      <w:r>
        <w:t>4.8.2</w:t>
      </w:r>
      <w:r>
        <w:rPr>
          <w:rFonts w:eastAsiaTheme="minorEastAsia"/>
          <w:lang w:eastAsia="en-GB"/>
        </w:rPr>
        <w:tab/>
      </w:r>
      <w:r>
        <w:t>Trends in invasive alien species</w:t>
      </w:r>
      <w:r>
        <w:tab/>
      </w:r>
      <w:r>
        <w:fldChar w:fldCharType="begin"/>
      </w:r>
      <w:r>
        <w:instrText xml:space="preserve"> PAGEREF _Toc519514843 \h </w:instrText>
      </w:r>
      <w:r>
        <w:fldChar w:fldCharType="separate"/>
      </w:r>
      <w:r>
        <w:t>701</w:t>
      </w:r>
      <w:r>
        <w:fldChar w:fldCharType="end"/>
      </w:r>
    </w:p>
    <w:p w14:paraId="3AC640A4" w14:textId="28B1C6AF" w:rsidR="00E04B6A" w:rsidRDefault="00E04B6A">
      <w:pPr>
        <w:pStyle w:val="TOC4"/>
        <w:tabs>
          <w:tab w:val="left" w:pos="1680"/>
          <w:tab w:val="right" w:leader="dot" w:pos="9060"/>
        </w:tabs>
        <w:rPr>
          <w:noProof/>
          <w:sz w:val="22"/>
          <w:szCs w:val="22"/>
          <w:lang w:val="en-GB" w:eastAsia="en-GB"/>
        </w:rPr>
      </w:pPr>
      <w:r>
        <w:rPr>
          <w:noProof/>
        </w:rPr>
        <w:t>4.8.2.1</w:t>
      </w:r>
      <w:r>
        <w:rPr>
          <w:noProof/>
          <w:sz w:val="22"/>
          <w:szCs w:val="22"/>
          <w:lang w:val="en-GB" w:eastAsia="en-GB"/>
        </w:rPr>
        <w:tab/>
      </w:r>
      <w:r>
        <w:rPr>
          <w:noProof/>
        </w:rPr>
        <w:t>Recent trends</w:t>
      </w:r>
      <w:r>
        <w:rPr>
          <w:noProof/>
        </w:rPr>
        <w:tab/>
      </w:r>
      <w:r>
        <w:rPr>
          <w:noProof/>
        </w:rPr>
        <w:fldChar w:fldCharType="begin"/>
      </w:r>
      <w:r>
        <w:rPr>
          <w:noProof/>
        </w:rPr>
        <w:instrText xml:space="preserve"> PAGEREF _Toc519514844 \h </w:instrText>
      </w:r>
      <w:r>
        <w:rPr>
          <w:noProof/>
        </w:rPr>
      </w:r>
      <w:r>
        <w:rPr>
          <w:noProof/>
        </w:rPr>
        <w:fldChar w:fldCharType="separate"/>
      </w:r>
      <w:r>
        <w:rPr>
          <w:noProof/>
        </w:rPr>
        <w:t>701</w:t>
      </w:r>
      <w:r>
        <w:rPr>
          <w:noProof/>
        </w:rPr>
        <w:fldChar w:fldCharType="end"/>
      </w:r>
    </w:p>
    <w:p w14:paraId="62AA9956" w14:textId="0964FA53" w:rsidR="00E04B6A" w:rsidRDefault="00E04B6A">
      <w:pPr>
        <w:pStyle w:val="TOC4"/>
        <w:tabs>
          <w:tab w:val="left" w:pos="1680"/>
          <w:tab w:val="right" w:leader="dot" w:pos="9060"/>
        </w:tabs>
        <w:rPr>
          <w:noProof/>
          <w:sz w:val="22"/>
          <w:szCs w:val="22"/>
          <w:lang w:val="en-GB" w:eastAsia="en-GB"/>
        </w:rPr>
      </w:pPr>
      <w:r>
        <w:rPr>
          <w:noProof/>
        </w:rPr>
        <w:t>4.8.2.2</w:t>
      </w:r>
      <w:r>
        <w:rPr>
          <w:noProof/>
          <w:sz w:val="22"/>
          <w:szCs w:val="22"/>
          <w:lang w:val="en-GB" w:eastAsia="en-GB"/>
        </w:rPr>
        <w:tab/>
      </w:r>
      <w:r>
        <w:rPr>
          <w:noProof/>
        </w:rPr>
        <w:t>Projected future trends</w:t>
      </w:r>
      <w:r>
        <w:rPr>
          <w:noProof/>
        </w:rPr>
        <w:tab/>
      </w:r>
      <w:r>
        <w:rPr>
          <w:noProof/>
        </w:rPr>
        <w:fldChar w:fldCharType="begin"/>
      </w:r>
      <w:r>
        <w:rPr>
          <w:noProof/>
        </w:rPr>
        <w:instrText xml:space="preserve"> PAGEREF _Toc519514845 \h </w:instrText>
      </w:r>
      <w:r>
        <w:rPr>
          <w:noProof/>
        </w:rPr>
      </w:r>
      <w:r>
        <w:rPr>
          <w:noProof/>
        </w:rPr>
        <w:fldChar w:fldCharType="separate"/>
      </w:r>
      <w:r>
        <w:rPr>
          <w:noProof/>
        </w:rPr>
        <w:t>702</w:t>
      </w:r>
      <w:r>
        <w:rPr>
          <w:noProof/>
        </w:rPr>
        <w:fldChar w:fldCharType="end"/>
      </w:r>
    </w:p>
    <w:p w14:paraId="45C95634" w14:textId="787A9469" w:rsidR="00E04B6A" w:rsidRDefault="00E04B6A">
      <w:pPr>
        <w:pStyle w:val="TOC3"/>
        <w:tabs>
          <w:tab w:val="left" w:pos="1200"/>
          <w:tab w:val="right" w:leader="dot" w:pos="9060"/>
        </w:tabs>
        <w:rPr>
          <w:rFonts w:eastAsiaTheme="minorEastAsia"/>
          <w:lang w:eastAsia="en-GB"/>
        </w:rPr>
      </w:pPr>
      <w:r>
        <w:t>4.8.3</w:t>
      </w:r>
      <w:r>
        <w:rPr>
          <w:rFonts w:eastAsiaTheme="minorEastAsia"/>
          <w:lang w:eastAsia="en-GB"/>
        </w:rPr>
        <w:tab/>
      </w:r>
      <w:r>
        <w:t>Indirect drivers influencing invasive alien species</w:t>
      </w:r>
      <w:r>
        <w:tab/>
      </w:r>
      <w:r>
        <w:fldChar w:fldCharType="begin"/>
      </w:r>
      <w:r>
        <w:instrText xml:space="preserve"> PAGEREF _Toc519514846 \h </w:instrText>
      </w:r>
      <w:r>
        <w:fldChar w:fldCharType="separate"/>
      </w:r>
      <w:r>
        <w:t>704</w:t>
      </w:r>
      <w:r>
        <w:fldChar w:fldCharType="end"/>
      </w:r>
    </w:p>
    <w:p w14:paraId="57FCDA30" w14:textId="5BDC8A9C" w:rsidR="00E04B6A" w:rsidRDefault="00E04B6A">
      <w:pPr>
        <w:pStyle w:val="TOC2"/>
        <w:tabs>
          <w:tab w:val="left" w:pos="720"/>
          <w:tab w:val="right" w:leader="dot" w:pos="9060"/>
        </w:tabs>
        <w:rPr>
          <w:rFonts w:eastAsiaTheme="minorEastAsia"/>
          <w:lang w:eastAsia="en-GB"/>
        </w:rPr>
      </w:pPr>
      <w:r>
        <w:rPr>
          <w:lang w:bidi="en-US"/>
        </w:rPr>
        <w:t>4.9</w:t>
      </w:r>
      <w:r>
        <w:rPr>
          <w:rFonts w:eastAsiaTheme="minorEastAsia"/>
          <w:lang w:eastAsia="en-GB"/>
        </w:rPr>
        <w:tab/>
      </w:r>
      <w:r>
        <w:rPr>
          <w:lang w:bidi="en-US"/>
        </w:rPr>
        <w:t>Synthesis of direct driver trends and impacts in Europe and Central Asia</w:t>
      </w:r>
      <w:r>
        <w:tab/>
      </w:r>
      <w:r>
        <w:fldChar w:fldCharType="begin"/>
      </w:r>
      <w:r>
        <w:instrText xml:space="preserve"> PAGEREF _Toc519514847 \h </w:instrText>
      </w:r>
      <w:r>
        <w:fldChar w:fldCharType="separate"/>
      </w:r>
      <w:r>
        <w:t>711</w:t>
      </w:r>
      <w:r>
        <w:fldChar w:fldCharType="end"/>
      </w:r>
    </w:p>
    <w:p w14:paraId="1A4B405A" w14:textId="75CB58B4" w:rsidR="00E04B6A" w:rsidRDefault="00E04B6A">
      <w:pPr>
        <w:pStyle w:val="TOC3"/>
        <w:tabs>
          <w:tab w:val="left" w:pos="1200"/>
          <w:tab w:val="right" w:leader="dot" w:pos="9060"/>
        </w:tabs>
        <w:rPr>
          <w:rFonts w:eastAsiaTheme="minorEastAsia"/>
          <w:lang w:eastAsia="en-GB"/>
        </w:rPr>
      </w:pPr>
      <w:r>
        <w:t>4.9.1</w:t>
      </w:r>
      <w:r>
        <w:rPr>
          <w:rFonts w:eastAsiaTheme="minorEastAsia"/>
          <w:lang w:eastAsia="en-GB"/>
        </w:rPr>
        <w:tab/>
      </w:r>
      <w:r>
        <w:t>Interaction among direct drivers and time-lagged effects on biodiversity and nature’s contributions to people</w:t>
      </w:r>
      <w:r>
        <w:tab/>
      </w:r>
      <w:r>
        <w:fldChar w:fldCharType="begin"/>
      </w:r>
      <w:r>
        <w:instrText xml:space="preserve"> PAGEREF _Toc519514848 \h </w:instrText>
      </w:r>
      <w:r>
        <w:fldChar w:fldCharType="separate"/>
      </w:r>
      <w:r>
        <w:t>711</w:t>
      </w:r>
      <w:r>
        <w:fldChar w:fldCharType="end"/>
      </w:r>
    </w:p>
    <w:p w14:paraId="53F07929" w14:textId="4AA9C1C2" w:rsidR="00E04B6A" w:rsidRDefault="00E04B6A">
      <w:pPr>
        <w:pStyle w:val="TOC3"/>
        <w:tabs>
          <w:tab w:val="left" w:pos="1200"/>
          <w:tab w:val="right" w:leader="dot" w:pos="9060"/>
        </w:tabs>
        <w:rPr>
          <w:rFonts w:eastAsiaTheme="minorEastAsia"/>
          <w:lang w:eastAsia="en-GB"/>
        </w:rPr>
      </w:pPr>
      <w:r>
        <w:t>4.9.2</w:t>
      </w:r>
      <w:r>
        <w:rPr>
          <w:rFonts w:eastAsiaTheme="minorEastAsia"/>
          <w:lang w:eastAsia="en-GB"/>
        </w:rPr>
        <w:tab/>
      </w:r>
      <w:r>
        <w:t>Synthesis of direct driver trends and impacts</w:t>
      </w:r>
      <w:r>
        <w:tab/>
      </w:r>
      <w:r>
        <w:fldChar w:fldCharType="begin"/>
      </w:r>
      <w:r>
        <w:instrText xml:space="preserve"> PAGEREF _Toc519514849 \h </w:instrText>
      </w:r>
      <w:r>
        <w:fldChar w:fldCharType="separate"/>
      </w:r>
      <w:r>
        <w:t>713</w:t>
      </w:r>
      <w:r>
        <w:fldChar w:fldCharType="end"/>
      </w:r>
    </w:p>
    <w:p w14:paraId="4B650A23" w14:textId="33FBCD6F" w:rsidR="00E04B6A" w:rsidRDefault="00E04B6A">
      <w:pPr>
        <w:pStyle w:val="TOC4"/>
        <w:tabs>
          <w:tab w:val="left" w:pos="1680"/>
          <w:tab w:val="right" w:leader="dot" w:pos="9060"/>
        </w:tabs>
        <w:rPr>
          <w:noProof/>
          <w:sz w:val="22"/>
          <w:szCs w:val="22"/>
          <w:lang w:val="en-GB" w:eastAsia="en-GB"/>
        </w:rPr>
      </w:pPr>
      <w:r>
        <w:rPr>
          <w:noProof/>
        </w:rPr>
        <w:t>4.9.2.1</w:t>
      </w:r>
      <w:r>
        <w:rPr>
          <w:noProof/>
          <w:sz w:val="22"/>
          <w:szCs w:val="22"/>
          <w:lang w:val="en-GB" w:eastAsia="en-GB"/>
        </w:rPr>
        <w:tab/>
      </w:r>
      <w:r>
        <w:rPr>
          <w:noProof/>
        </w:rPr>
        <w:t>Recent trends in direct drivers and their impact</w:t>
      </w:r>
      <w:r>
        <w:rPr>
          <w:noProof/>
        </w:rPr>
        <w:tab/>
      </w:r>
      <w:r>
        <w:rPr>
          <w:noProof/>
        </w:rPr>
        <w:fldChar w:fldCharType="begin"/>
      </w:r>
      <w:r>
        <w:rPr>
          <w:noProof/>
        </w:rPr>
        <w:instrText xml:space="preserve"> PAGEREF _Toc519514850 \h </w:instrText>
      </w:r>
      <w:r>
        <w:rPr>
          <w:noProof/>
        </w:rPr>
      </w:r>
      <w:r>
        <w:rPr>
          <w:noProof/>
        </w:rPr>
        <w:fldChar w:fldCharType="separate"/>
      </w:r>
      <w:r>
        <w:rPr>
          <w:noProof/>
        </w:rPr>
        <w:t>714</w:t>
      </w:r>
      <w:r>
        <w:rPr>
          <w:noProof/>
        </w:rPr>
        <w:fldChar w:fldCharType="end"/>
      </w:r>
    </w:p>
    <w:p w14:paraId="7E42BE4C" w14:textId="15462EA5" w:rsidR="00E04B6A" w:rsidRDefault="00E04B6A">
      <w:pPr>
        <w:pStyle w:val="TOC4"/>
        <w:tabs>
          <w:tab w:val="left" w:pos="1680"/>
          <w:tab w:val="right" w:leader="dot" w:pos="9060"/>
        </w:tabs>
        <w:rPr>
          <w:noProof/>
          <w:sz w:val="22"/>
          <w:szCs w:val="22"/>
          <w:lang w:val="en-GB" w:eastAsia="en-GB"/>
        </w:rPr>
      </w:pPr>
      <w:r>
        <w:rPr>
          <w:noProof/>
        </w:rPr>
        <w:t>4.9.2.2</w:t>
      </w:r>
      <w:r>
        <w:rPr>
          <w:noProof/>
          <w:sz w:val="22"/>
          <w:szCs w:val="22"/>
          <w:lang w:val="en-GB" w:eastAsia="en-GB"/>
        </w:rPr>
        <w:tab/>
      </w:r>
      <w:r>
        <w:rPr>
          <w:noProof/>
        </w:rPr>
        <w:t>Projected future trends in direct drivers and their impact</w:t>
      </w:r>
      <w:r>
        <w:rPr>
          <w:noProof/>
        </w:rPr>
        <w:tab/>
      </w:r>
      <w:r>
        <w:rPr>
          <w:noProof/>
        </w:rPr>
        <w:fldChar w:fldCharType="begin"/>
      </w:r>
      <w:r>
        <w:rPr>
          <w:noProof/>
        </w:rPr>
        <w:instrText xml:space="preserve"> PAGEREF _Toc519514851 \h </w:instrText>
      </w:r>
      <w:r>
        <w:rPr>
          <w:noProof/>
        </w:rPr>
      </w:r>
      <w:r>
        <w:rPr>
          <w:noProof/>
        </w:rPr>
        <w:fldChar w:fldCharType="separate"/>
      </w:r>
      <w:r>
        <w:rPr>
          <w:noProof/>
        </w:rPr>
        <w:t>715</w:t>
      </w:r>
      <w:r>
        <w:rPr>
          <w:noProof/>
        </w:rPr>
        <w:fldChar w:fldCharType="end"/>
      </w:r>
    </w:p>
    <w:p w14:paraId="618B64CA" w14:textId="283C76D3" w:rsidR="00E04B6A" w:rsidRDefault="00E04B6A">
      <w:pPr>
        <w:pStyle w:val="TOC3"/>
        <w:tabs>
          <w:tab w:val="left" w:pos="1200"/>
          <w:tab w:val="right" w:leader="dot" w:pos="9060"/>
        </w:tabs>
        <w:rPr>
          <w:rFonts w:eastAsiaTheme="minorEastAsia"/>
          <w:lang w:eastAsia="en-GB"/>
        </w:rPr>
      </w:pPr>
      <w:r>
        <w:t>4.9.3</w:t>
      </w:r>
      <w:r>
        <w:rPr>
          <w:rFonts w:eastAsiaTheme="minorEastAsia"/>
          <w:lang w:eastAsia="en-GB"/>
        </w:rPr>
        <w:tab/>
      </w:r>
      <w:r>
        <w:t>Synthesis of indirect drivers</w:t>
      </w:r>
      <w:r>
        <w:tab/>
      </w:r>
      <w:r>
        <w:fldChar w:fldCharType="begin"/>
      </w:r>
      <w:r>
        <w:instrText xml:space="preserve"> PAGEREF _Toc519514852 \h </w:instrText>
      </w:r>
      <w:r>
        <w:fldChar w:fldCharType="separate"/>
      </w:r>
      <w:r>
        <w:t>717</w:t>
      </w:r>
      <w:r>
        <w:fldChar w:fldCharType="end"/>
      </w:r>
    </w:p>
    <w:p w14:paraId="3BA68AE6" w14:textId="55EFEA6E" w:rsidR="00E04B6A" w:rsidRDefault="00E04B6A">
      <w:pPr>
        <w:pStyle w:val="TOC2"/>
        <w:tabs>
          <w:tab w:val="left" w:pos="960"/>
          <w:tab w:val="right" w:leader="dot" w:pos="9060"/>
        </w:tabs>
        <w:rPr>
          <w:rFonts w:eastAsiaTheme="minorEastAsia"/>
          <w:lang w:eastAsia="en-GB"/>
        </w:rPr>
      </w:pPr>
      <w:r>
        <w:rPr>
          <w:lang w:eastAsia="de-DE" w:bidi="en-US"/>
        </w:rPr>
        <w:t>4.10</w:t>
      </w:r>
      <w:r>
        <w:rPr>
          <w:rFonts w:eastAsiaTheme="minorEastAsia"/>
          <w:lang w:eastAsia="en-GB"/>
        </w:rPr>
        <w:tab/>
      </w:r>
      <w:r>
        <w:rPr>
          <w:lang w:eastAsia="de-DE" w:bidi="en-US"/>
        </w:rPr>
        <w:t>References</w:t>
      </w:r>
      <w:r>
        <w:tab/>
      </w:r>
      <w:r>
        <w:fldChar w:fldCharType="begin"/>
      </w:r>
      <w:r>
        <w:instrText xml:space="preserve"> PAGEREF _Toc519514853 \h </w:instrText>
      </w:r>
      <w:r>
        <w:fldChar w:fldCharType="separate"/>
      </w:r>
      <w:r>
        <w:t>719</w:t>
      </w:r>
      <w:r>
        <w:fldChar w:fldCharType="end"/>
      </w:r>
    </w:p>
    <w:p w14:paraId="43561C97" w14:textId="0892D857" w:rsidR="00770B29" w:rsidRDefault="00770B29" w:rsidP="00770B29">
      <w:r>
        <w:fldChar w:fldCharType="end"/>
      </w:r>
      <w:r>
        <w:br w:type="page"/>
      </w:r>
    </w:p>
    <w:p w14:paraId="76B2F62C" w14:textId="54C5CCFE" w:rsidR="0048205B" w:rsidRPr="000C1F38" w:rsidRDefault="0048205B" w:rsidP="00AD46BC">
      <w:pPr>
        <w:pStyle w:val="Heading2"/>
        <w:numPr>
          <w:ilvl w:val="0"/>
          <w:numId w:val="0"/>
        </w:numPr>
        <w:ind w:left="576" w:hanging="576"/>
      </w:pPr>
      <w:bookmarkStart w:id="1136" w:name="_Toc504380657"/>
      <w:bookmarkStart w:id="1137" w:name="_Toc519514710"/>
      <w:r w:rsidRPr="000C1F38">
        <w:lastRenderedPageBreak/>
        <w:t>Executive Summary</w:t>
      </w:r>
      <w:bookmarkEnd w:id="1135"/>
      <w:bookmarkEnd w:id="1136"/>
      <w:bookmarkEnd w:id="1137"/>
    </w:p>
    <w:p w14:paraId="4A9AE720" w14:textId="77777777" w:rsidR="0048205B" w:rsidRPr="00E13B98" w:rsidRDefault="0048205B" w:rsidP="00AE389F">
      <w:r w:rsidRPr="003254B7">
        <w:rPr>
          <w:b/>
        </w:rPr>
        <w:t>The major direct anthropogenic drivers – natural resource extraction, land</w:t>
      </w:r>
      <w:r>
        <w:rPr>
          <w:b/>
        </w:rPr>
        <w:t>-</w:t>
      </w:r>
      <w:r w:rsidRPr="003254B7">
        <w:rPr>
          <w:b/>
        </w:rPr>
        <w:t>use change, pollution, climate change and invasive alien species – all strongly impact on biodiversity and nature’s contributions to people in Europe and Central Asia, posing substantial risks for nature and human well-being (</w:t>
      </w:r>
      <w:r w:rsidRPr="003254B7">
        <w:rPr>
          <w:b/>
          <w:i/>
        </w:rPr>
        <w:t>well established</w:t>
      </w:r>
      <w:r w:rsidRPr="003254B7">
        <w:rPr>
          <w:b/>
        </w:rPr>
        <w:t xml:space="preserve">) </w:t>
      </w:r>
      <w:r>
        <w:rPr>
          <w:b/>
        </w:rPr>
        <w:t>(</w:t>
      </w:r>
      <w:r w:rsidRPr="003254B7">
        <w:rPr>
          <w:b/>
        </w:rPr>
        <w:t>4.2.1</w:t>
      </w:r>
      <w:r>
        <w:rPr>
          <w:b/>
        </w:rPr>
        <w:t>)</w:t>
      </w:r>
      <w:r w:rsidRPr="003254B7">
        <w:rPr>
          <w:b/>
        </w:rPr>
        <w:t>.</w:t>
      </w:r>
      <w:r w:rsidRPr="00E13B98">
        <w:t xml:space="preserve"> Direct drivers act independently and in combination, amplifying and altering their context-specific individual and combined effects on biodiversity and nature’s contributions to people (</w:t>
      </w:r>
      <w:r w:rsidRPr="00E13B98">
        <w:rPr>
          <w:i/>
        </w:rPr>
        <w:t>well established</w:t>
      </w:r>
      <w:r w:rsidRPr="00E13B98">
        <w:t xml:space="preserve">) </w:t>
      </w:r>
      <w:r>
        <w:t>(</w:t>
      </w:r>
      <w:r w:rsidRPr="00E13B98">
        <w:t>4.2.3, 4.9.1</w:t>
      </w:r>
      <w:r>
        <w:t>)</w:t>
      </w:r>
      <w:r w:rsidRPr="00E13B98">
        <w:t xml:space="preserve">. For example, the impacts of climate change are considerably exacerbated by adverse land-use changes. Direct drivers also impact each other through different feedback systems and alter driver trends </w:t>
      </w:r>
      <w:r>
        <w:t>(</w:t>
      </w:r>
      <w:r w:rsidRPr="00E13B98">
        <w:rPr>
          <w:i/>
        </w:rPr>
        <w:t>established but incomplete</w:t>
      </w:r>
      <w:r>
        <w:t>)</w:t>
      </w:r>
      <w:r w:rsidRPr="00E13B98">
        <w:t xml:space="preserve"> </w:t>
      </w:r>
      <w:r>
        <w:t>(</w:t>
      </w:r>
      <w:r w:rsidRPr="00E13B98">
        <w:t>4.9.1</w:t>
      </w:r>
      <w:r>
        <w:t>)</w:t>
      </w:r>
      <w:r w:rsidRPr="00E13B98">
        <w:t>. Indirect drivers – institutional, economic, demographic, cultural &amp; religious and scientific &amp; technological – interactively determine the trends and impacts of direct drivers (</w:t>
      </w:r>
      <w:r w:rsidRPr="00E13B98">
        <w:rPr>
          <w:i/>
        </w:rPr>
        <w:t>well established</w:t>
      </w:r>
      <w:r w:rsidRPr="00E13B98">
        <w:t xml:space="preserve">) </w:t>
      </w:r>
      <w:r>
        <w:t>(</w:t>
      </w:r>
      <w:r w:rsidRPr="00E13B98">
        <w:t>4.2.3</w:t>
      </w:r>
      <w:r>
        <w:t>)</w:t>
      </w:r>
      <w:r w:rsidRPr="00E13B98">
        <w:t>.</w:t>
      </w:r>
    </w:p>
    <w:p w14:paraId="33A19B41" w14:textId="42D756DC" w:rsidR="0048205B" w:rsidRPr="00E13B98" w:rsidRDefault="0048205B" w:rsidP="00AE389F">
      <w:pPr>
        <w:rPr>
          <w:lang w:eastAsia="de-CH"/>
        </w:rPr>
      </w:pPr>
      <w:r w:rsidRPr="003254B7">
        <w:rPr>
          <w:b/>
          <w:lang w:eastAsia="de-CH"/>
        </w:rPr>
        <w:t xml:space="preserve">The belief that further GDP growth will facilitate sustainable development is a deeply rooted cultural driver, especially evident in Western and Central Europe, calling for smart, inclusive and sustainable growth. However, this requires </w:t>
      </w:r>
      <w:r w:rsidRPr="001D561C">
        <w:rPr>
          <w:b/>
          <w:lang w:eastAsia="de-CH"/>
        </w:rPr>
        <w:t>an absolute decoupling between GDP growth and degradation of biodiversity and nature’s contributions to people which has not generally been observed (</w:t>
      </w:r>
      <w:r w:rsidRPr="001D561C">
        <w:rPr>
          <w:b/>
          <w:i/>
          <w:lang w:eastAsia="de-CH"/>
        </w:rPr>
        <w:t>established but incomplete</w:t>
      </w:r>
      <w:r w:rsidRPr="001D561C">
        <w:rPr>
          <w:b/>
          <w:lang w:eastAsia="de-CH"/>
        </w:rPr>
        <w:t>).</w:t>
      </w:r>
      <w:r w:rsidRPr="00E13B98">
        <w:rPr>
          <w:lang w:eastAsia="de-CH"/>
        </w:rPr>
        <w:t xml:space="preserve"> Such decoupling is theoretically possible but would require a radical change in policies and tax reforms at the global and national levels</w:t>
      </w:r>
      <w:r w:rsidRPr="00E13B98" w:rsidDel="006B247C">
        <w:rPr>
          <w:lang w:eastAsia="de-CH"/>
        </w:rPr>
        <w:t xml:space="preserve"> </w:t>
      </w:r>
      <w:r>
        <w:rPr>
          <w:rFonts w:cstheme="minorHAnsi"/>
        </w:rPr>
        <w:t>(</w:t>
      </w:r>
      <w:r w:rsidRPr="00E13B98">
        <w:rPr>
          <w:rFonts w:cstheme="minorHAnsi"/>
        </w:rPr>
        <w:t>4.3.1, 4.3.2, 4.3.4</w:t>
      </w:r>
      <w:r>
        <w:rPr>
          <w:rFonts w:cstheme="minorHAnsi"/>
        </w:rPr>
        <w:t>)</w:t>
      </w:r>
      <w:r w:rsidRPr="00E13B98">
        <w:rPr>
          <w:rFonts w:cstheme="minorHAnsi"/>
        </w:rPr>
        <w:t xml:space="preserve">. </w:t>
      </w:r>
      <w:r w:rsidRPr="00E13B98">
        <w:t xml:space="preserve">Domestic material consumption has increased in almost all </w:t>
      </w:r>
      <w:r>
        <w:t xml:space="preserve">European Union </w:t>
      </w:r>
      <w:r w:rsidRPr="00E13B98">
        <w:t xml:space="preserve">countries since the year 2000 (except for the economic contraction following the financial crisis in 2008), supported by growth-oriented policies </w:t>
      </w:r>
      <w:r>
        <w:rPr>
          <w:rFonts w:cstheme="minorHAnsi"/>
        </w:rPr>
        <w:t>(</w:t>
      </w:r>
      <w:r w:rsidRPr="00E13B98">
        <w:rPr>
          <w:rFonts w:cstheme="minorHAnsi"/>
        </w:rPr>
        <w:t>4.4.4.2</w:t>
      </w:r>
      <w:r>
        <w:rPr>
          <w:rFonts w:cstheme="minorHAnsi"/>
        </w:rPr>
        <w:t>)</w:t>
      </w:r>
      <w:r w:rsidRPr="00E13B98">
        <w:rPr>
          <w:rFonts w:cstheme="minorHAnsi"/>
        </w:rPr>
        <w:t>. There is some evidence that human well</w:t>
      </w:r>
      <w:r w:rsidR="005F5A69">
        <w:rPr>
          <w:rFonts w:cstheme="minorHAnsi"/>
        </w:rPr>
        <w:t>-</w:t>
      </w:r>
      <w:r w:rsidRPr="00E13B98">
        <w:rPr>
          <w:rFonts w:cstheme="minorHAnsi"/>
        </w:rPr>
        <w:t>being does not increase further once a</w:t>
      </w:r>
      <w:r>
        <w:rPr>
          <w:rFonts w:cstheme="minorHAnsi"/>
        </w:rPr>
        <w:t xml:space="preserve"> certain</w:t>
      </w:r>
      <w:r w:rsidRPr="00E13B98">
        <w:rPr>
          <w:rFonts w:cstheme="minorHAnsi"/>
        </w:rPr>
        <w:t xml:space="preserve"> income threshold has been reached. Indeed, the sustainability challenge is to decouple quality of life (well</w:t>
      </w:r>
      <w:r w:rsidR="005F5A69">
        <w:rPr>
          <w:rFonts w:cstheme="minorHAnsi"/>
        </w:rPr>
        <w:t>-</w:t>
      </w:r>
      <w:r w:rsidRPr="00E13B98">
        <w:rPr>
          <w:rFonts w:cstheme="minorHAnsi"/>
        </w:rPr>
        <w:t>being) from environmental degradation and pay less attention to GDP (</w:t>
      </w:r>
      <w:r w:rsidRPr="00E13B98">
        <w:rPr>
          <w:rFonts w:cstheme="minorHAnsi"/>
          <w:i/>
        </w:rPr>
        <w:t>unresolved</w:t>
      </w:r>
      <w:r w:rsidRPr="00E13B98">
        <w:rPr>
          <w:rFonts w:cstheme="minorHAnsi"/>
        </w:rPr>
        <w:t xml:space="preserve">) </w:t>
      </w:r>
      <w:r>
        <w:rPr>
          <w:rFonts w:cstheme="minorHAnsi"/>
        </w:rPr>
        <w:t>(</w:t>
      </w:r>
      <w:r w:rsidRPr="00E13B98">
        <w:rPr>
          <w:rFonts w:cstheme="minorHAnsi"/>
        </w:rPr>
        <w:t>4.3.2, 4.3.4</w:t>
      </w:r>
      <w:r>
        <w:rPr>
          <w:rFonts w:cstheme="minorHAnsi"/>
        </w:rPr>
        <w:t>)</w:t>
      </w:r>
      <w:r w:rsidRPr="00E13B98">
        <w:rPr>
          <w:rFonts w:cstheme="minorHAnsi"/>
        </w:rPr>
        <w:t xml:space="preserve">. </w:t>
      </w:r>
      <w:r w:rsidR="00D71EAB" w:rsidRPr="00D71EAB">
        <w:rPr>
          <w:rFonts w:cstheme="minorHAnsi"/>
        </w:rPr>
        <w:t xml:space="preserve">Such decoupling would require new indicators on well-being, equity, environmental quality, biodiversity conservation and nature’s ability to contribute to people. </w:t>
      </w:r>
      <w:r w:rsidRPr="00E13B98">
        <w:rPr>
          <w:lang w:eastAsia="de-CH"/>
        </w:rPr>
        <w:t>Policies for resource efficiency have been implemented, but the tax system continues to impede recirculation and resource efficiency and hence transitions towards a “green economy”. For example, the total revenue from environmental taxes in the EU-28 in 2014 was only 2.5% of GDP, or 6.3% of the total revenues derived from all taxes and social contributions. These proportions have decreased since 2002, from 2.6 % and 6.8 %, respectively (</w:t>
      </w:r>
      <w:r w:rsidRPr="00E13B98">
        <w:rPr>
          <w:i/>
          <w:lang w:eastAsia="de-CH"/>
        </w:rPr>
        <w:t>well established</w:t>
      </w:r>
      <w:r w:rsidRPr="00E13B98">
        <w:rPr>
          <w:lang w:eastAsia="de-CH"/>
        </w:rPr>
        <w:t xml:space="preserve">) </w:t>
      </w:r>
      <w:r>
        <w:rPr>
          <w:lang w:eastAsia="de-CH"/>
        </w:rPr>
        <w:t>(</w:t>
      </w:r>
      <w:r w:rsidRPr="00E13B98">
        <w:rPr>
          <w:lang w:eastAsia="de-CH"/>
        </w:rPr>
        <w:t>4.3.2</w:t>
      </w:r>
      <w:r>
        <w:rPr>
          <w:lang w:eastAsia="de-CH"/>
        </w:rPr>
        <w:t>)</w:t>
      </w:r>
      <w:r w:rsidRPr="00E13B98">
        <w:rPr>
          <w:lang w:eastAsia="de-CH"/>
        </w:rPr>
        <w:t>.</w:t>
      </w:r>
    </w:p>
    <w:p w14:paraId="59CDE447" w14:textId="77777777" w:rsidR="0048205B" w:rsidRPr="00E13B98" w:rsidRDefault="0048205B" w:rsidP="00AE389F">
      <w:r w:rsidRPr="001D561C">
        <w:rPr>
          <w:b/>
        </w:rPr>
        <w:t>Demography as an indirect driver varies significantly between the subregions, with a dramatic population decrease projected for Central Europe (</w:t>
      </w:r>
      <w:r w:rsidRPr="001D561C">
        <w:rPr>
          <w:b/>
          <w:i/>
        </w:rPr>
        <w:t>established but incomplete</w:t>
      </w:r>
      <w:r w:rsidRPr="001D561C">
        <w:rPr>
          <w:b/>
        </w:rPr>
        <w:t xml:space="preserve">). </w:t>
      </w:r>
      <w:r w:rsidRPr="001D561C">
        <w:rPr>
          <w:rFonts w:cstheme="minorHAnsi"/>
          <w:b/>
        </w:rPr>
        <w:t>Urban development will continue to affect natural and semi-natural rural land in large parts of Europe</w:t>
      </w:r>
      <w:r>
        <w:rPr>
          <w:rFonts w:cstheme="minorHAnsi"/>
          <w:b/>
        </w:rPr>
        <w:t xml:space="preserve"> and Central Asia</w:t>
      </w:r>
      <w:r w:rsidRPr="00851471">
        <w:rPr>
          <w:rFonts w:cstheme="minorHAnsi"/>
          <w:b/>
        </w:rPr>
        <w:t xml:space="preserve">. </w:t>
      </w:r>
      <w:r w:rsidRPr="00E13B98">
        <w:t xml:space="preserve">The population of Europe and Central Asia, 910 million, is stable, but a dramatic population decrease in Central Europe (excluding Turkey) is projected until 2050, from 123 to 104 million, due to currently low fertility rates and high emigration rates </w:t>
      </w:r>
      <w:r>
        <w:rPr>
          <w:rFonts w:cstheme="minorHAnsi"/>
        </w:rPr>
        <w:t>(</w:t>
      </w:r>
      <w:r w:rsidRPr="00E13B98">
        <w:rPr>
          <w:rFonts w:cstheme="minorHAnsi"/>
        </w:rPr>
        <w:t>4.3.3</w:t>
      </w:r>
      <w:r>
        <w:rPr>
          <w:rFonts w:cstheme="minorHAnsi"/>
        </w:rPr>
        <w:t>)</w:t>
      </w:r>
      <w:r w:rsidRPr="00E13B98">
        <w:t xml:space="preserve">. On-going rapid urbanization </w:t>
      </w:r>
      <w:r>
        <w:t xml:space="preserve">as </w:t>
      </w:r>
      <w:r w:rsidRPr="00E13B98">
        <w:t>peopl</w:t>
      </w:r>
      <w:r>
        <w:t xml:space="preserve">e </w:t>
      </w:r>
      <w:r w:rsidRPr="00E13B98">
        <w:t xml:space="preserve">move </w:t>
      </w:r>
      <w:r>
        <w:t xml:space="preserve">from rural areas into cities </w:t>
      </w:r>
      <w:r w:rsidRPr="00E13B98">
        <w:t xml:space="preserve">in Central and Eastern Europe and in Central Asia is fuelled by the deterioration of livelihoods in rural areas </w:t>
      </w:r>
      <w:r>
        <w:rPr>
          <w:rFonts w:cstheme="minorHAnsi"/>
        </w:rPr>
        <w:t xml:space="preserve">(4.3.3 and </w:t>
      </w:r>
      <w:r w:rsidRPr="00E13B98">
        <w:rPr>
          <w:rFonts w:cstheme="minorHAnsi"/>
        </w:rPr>
        <w:t>4.5.</w:t>
      </w:r>
      <w:r>
        <w:rPr>
          <w:rFonts w:cstheme="minorHAnsi"/>
        </w:rPr>
        <w:t>6)</w:t>
      </w:r>
      <w:r w:rsidRPr="00E13B98">
        <w:t xml:space="preserve">. </w:t>
      </w:r>
      <w:r>
        <w:t xml:space="preserve">The consequent </w:t>
      </w:r>
      <w:r>
        <w:rPr>
          <w:rFonts w:cstheme="minorHAnsi"/>
        </w:rPr>
        <w:t>u</w:t>
      </w:r>
      <w:r w:rsidRPr="00E13B98">
        <w:rPr>
          <w:rFonts w:cstheme="minorHAnsi"/>
        </w:rPr>
        <w:t>rban development results in both urban sprawl</w:t>
      </w:r>
      <w:r>
        <w:rPr>
          <w:rFonts w:cstheme="minorHAnsi"/>
        </w:rPr>
        <w:t xml:space="preserve"> </w:t>
      </w:r>
      <w:r w:rsidRPr="00E13B98">
        <w:rPr>
          <w:rFonts w:cstheme="minorHAnsi"/>
        </w:rPr>
        <w:t xml:space="preserve">and rural land abandonment. </w:t>
      </w:r>
      <w:r w:rsidRPr="00E13B98">
        <w:t>In Western Europe, urbani</w:t>
      </w:r>
      <w:r>
        <w:t>z</w:t>
      </w:r>
      <w:r w:rsidRPr="00E13B98">
        <w:t>ation occur</w:t>
      </w:r>
      <w:r>
        <w:t xml:space="preserve">s </w:t>
      </w:r>
      <w:r w:rsidRPr="00E13B98">
        <w:t>increasing</w:t>
      </w:r>
      <w:r>
        <w:t>ly as people move</w:t>
      </w:r>
      <w:r w:rsidRPr="00E13B98">
        <w:t xml:space="preserve"> from inland areas to coastal cities, which puts further pressure on estuaries and other coastal ecosystems (</w:t>
      </w:r>
      <w:r w:rsidRPr="00E13B98">
        <w:rPr>
          <w:i/>
        </w:rPr>
        <w:t>well established</w:t>
      </w:r>
      <w:r w:rsidRPr="00E13B98">
        <w:t xml:space="preserve">). There is a high potential for migration from Turkey and Central Asia to Eastern and Central Europe in the coming decades. </w:t>
      </w:r>
      <w:r>
        <w:t>Armed c</w:t>
      </w:r>
      <w:r w:rsidRPr="00E13B98">
        <w:t>onflicts have profound effects on migration</w:t>
      </w:r>
      <w:r>
        <w:t>;</w:t>
      </w:r>
      <w:r w:rsidRPr="00E13B98">
        <w:t xml:space="preserve"> for example, Turkey recently received (by March 2016) over 3 million refugees from Syria, Iraq and Afghanistan. These large migrations may have important effects on</w:t>
      </w:r>
      <w:r>
        <w:t xml:space="preserve"> </w:t>
      </w:r>
      <w:r w:rsidRPr="00E13B98">
        <w:t>other drivers of biodiversity change (</w:t>
      </w:r>
      <w:r w:rsidRPr="00E13B98">
        <w:rPr>
          <w:i/>
        </w:rPr>
        <w:t>established but incomplete</w:t>
      </w:r>
      <w:r w:rsidRPr="00E13B98">
        <w:t xml:space="preserve">) </w:t>
      </w:r>
      <w:r>
        <w:rPr>
          <w:rFonts w:cstheme="minorHAnsi"/>
        </w:rPr>
        <w:t>(</w:t>
      </w:r>
      <w:r w:rsidRPr="00E13B98">
        <w:rPr>
          <w:rFonts w:cstheme="minorHAnsi"/>
        </w:rPr>
        <w:t>4.3.3</w:t>
      </w:r>
      <w:r>
        <w:rPr>
          <w:rFonts w:cstheme="minorHAnsi"/>
        </w:rPr>
        <w:t>)</w:t>
      </w:r>
      <w:r w:rsidRPr="00E13B98">
        <w:t>.</w:t>
      </w:r>
    </w:p>
    <w:p w14:paraId="4ABB6590" w14:textId="77777777" w:rsidR="0048205B" w:rsidRPr="00E13B98" w:rsidRDefault="0048205B" w:rsidP="00AE389F">
      <w:r w:rsidRPr="001D561C">
        <w:rPr>
          <w:b/>
        </w:rPr>
        <w:lastRenderedPageBreak/>
        <w:t>Conventional intensification of agriculture and forestry has resulted in habitat loss, fragmentation, and degradation and has negative impacts on biodiversity and nature’s contributions to people (</w:t>
      </w:r>
      <w:r w:rsidRPr="001D561C">
        <w:rPr>
          <w:b/>
          <w:i/>
        </w:rPr>
        <w:t>well established</w:t>
      </w:r>
      <w:r w:rsidRPr="001D561C">
        <w:rPr>
          <w:b/>
        </w:rPr>
        <w:t xml:space="preserve">) </w:t>
      </w:r>
      <w:r>
        <w:rPr>
          <w:b/>
        </w:rPr>
        <w:t>(</w:t>
      </w:r>
      <w:r w:rsidRPr="001D561C">
        <w:rPr>
          <w:b/>
        </w:rPr>
        <w:t>4.5.1, 4.5.2, 4.5.3</w:t>
      </w:r>
      <w:r>
        <w:rPr>
          <w:b/>
        </w:rPr>
        <w:t>)</w:t>
      </w:r>
      <w:r w:rsidRPr="001D561C">
        <w:rPr>
          <w:b/>
        </w:rPr>
        <w:t>.</w:t>
      </w:r>
      <w:r w:rsidRPr="00E13B98">
        <w:t xml:space="preserve"> I</w:t>
      </w:r>
      <w:r w:rsidRPr="00E13B98">
        <w:rPr>
          <w:color w:val="000000"/>
          <w:shd w:val="clear" w:color="auto" w:fill="FFFFFF"/>
        </w:rPr>
        <w:t xml:space="preserve">ntensification of agriculture has resulted in conversion of natural and semi-natural habitats on fertile landscapes, with severe negative impacts on biodiversity </w:t>
      </w:r>
      <w:r w:rsidRPr="00E13B98">
        <w:t>(</w:t>
      </w:r>
      <w:r w:rsidRPr="00E13B98">
        <w:rPr>
          <w:i/>
        </w:rPr>
        <w:t>well established</w:t>
      </w:r>
      <w:r w:rsidRPr="00E13B98">
        <w:t xml:space="preserve">) </w:t>
      </w:r>
      <w:r>
        <w:t>(</w:t>
      </w:r>
      <w:r w:rsidRPr="00E13B98">
        <w:t>4.5.1, 4.5.2, 4.5.3</w:t>
      </w:r>
      <w:r>
        <w:t>)</w:t>
      </w:r>
      <w:r w:rsidRPr="00E13B98">
        <w:t>.</w:t>
      </w:r>
      <w:r w:rsidRPr="00E13B98">
        <w:rPr>
          <w:color w:val="000000"/>
          <w:shd w:val="clear" w:color="auto" w:fill="FFFFFF"/>
        </w:rPr>
        <w:t xml:space="preserve"> </w:t>
      </w:r>
      <w:r w:rsidRPr="00E13B98">
        <w:t xml:space="preserve">In marginal lands, </w:t>
      </w:r>
      <w:r>
        <w:t xml:space="preserve">the </w:t>
      </w:r>
      <w:r w:rsidRPr="00E13B98">
        <w:t xml:space="preserve">side-effect of agricultural intensification has been the degradation and abandonment of traditionally managed semi-natural habitats and </w:t>
      </w:r>
      <w:r>
        <w:t xml:space="preserve">cultural </w:t>
      </w:r>
      <w:r w:rsidRPr="00E13B98">
        <w:t xml:space="preserve">landscapes that support high biodiversity and provide </w:t>
      </w:r>
      <w:r>
        <w:t xml:space="preserve">the </w:t>
      </w:r>
      <w:r w:rsidRPr="00E13B98">
        <w:t>magnitude of nature’s contributions to people (</w:t>
      </w:r>
      <w:r w:rsidRPr="00E13B98">
        <w:rPr>
          <w:i/>
        </w:rPr>
        <w:t>well established</w:t>
      </w:r>
      <w:r w:rsidRPr="00E13B98">
        <w:t xml:space="preserve">) </w:t>
      </w:r>
      <w:r>
        <w:t>(</w:t>
      </w:r>
      <w:r w:rsidRPr="00E13B98">
        <w:t>4.5.1, 4.5.2, 4.5.5</w:t>
      </w:r>
      <w:r>
        <w:t>)</w:t>
      </w:r>
      <w:r w:rsidRPr="00E13B98">
        <w:t>. Despite agri-environmental schemes and other mitigation measures, conventional intensive agriculture is jeopardizing sustainable land management, biodiversity, and food production (</w:t>
      </w:r>
      <w:r w:rsidRPr="00E13B98">
        <w:rPr>
          <w:i/>
        </w:rPr>
        <w:t>established but incomplete</w:t>
      </w:r>
      <w:r w:rsidRPr="00E13B98">
        <w:t xml:space="preserve">) </w:t>
      </w:r>
      <w:r>
        <w:t>(</w:t>
      </w:r>
      <w:r w:rsidRPr="00E13B98">
        <w:t>4.5.1, 4.5.2</w:t>
      </w:r>
      <w:r>
        <w:t>)</w:t>
      </w:r>
      <w:r w:rsidRPr="00E13B98">
        <w:t>. Measures including ecological restoration, sustainable approaches to agriculture</w:t>
      </w:r>
      <w:r>
        <w:t xml:space="preserve">, </w:t>
      </w:r>
      <w:r w:rsidRPr="00E13B98">
        <w:t xml:space="preserve">e.g. ecological </w:t>
      </w:r>
      <w:r>
        <w:t>infrastruture</w:t>
      </w:r>
      <w:r w:rsidRPr="00E13B98">
        <w:t xml:space="preserve"> that harness nature’s contributions to people and inclusion of indigenous and local knowledge</w:t>
      </w:r>
      <w:r>
        <w:t>,</w:t>
      </w:r>
      <w:r w:rsidRPr="00E13B98">
        <w:t xml:space="preserve"> have mitigated some of the adverse effects of intensive agriculture and represent opportunities to simultaneously secure diverse nature’s contributions to people and conservation of biodiversity (</w:t>
      </w:r>
      <w:r w:rsidRPr="00E13B98">
        <w:rPr>
          <w:i/>
        </w:rPr>
        <w:t>established but incomplete</w:t>
      </w:r>
      <w:r w:rsidRPr="00E13B98">
        <w:t xml:space="preserve">) </w:t>
      </w:r>
      <w:r>
        <w:t>(</w:t>
      </w:r>
      <w:r w:rsidRPr="00E13B98">
        <w:t>4.5.1, 4.5.2</w:t>
      </w:r>
      <w:r>
        <w:t>)</w:t>
      </w:r>
      <w:r w:rsidRPr="00E13B98">
        <w:t xml:space="preserve">. </w:t>
      </w:r>
    </w:p>
    <w:p w14:paraId="12342320" w14:textId="77777777" w:rsidR="0048205B" w:rsidRPr="00E13B98" w:rsidRDefault="0048205B" w:rsidP="00AE389F">
      <w:r w:rsidRPr="00E13B98">
        <w:t>Production of forest biomass for energy purposes and intensification of forest management have negative impacts on biodiversity and soil quality, as well as an array of material and non-material contributions from nature. The trade-offs between increasing intensity of forestry and delivery of diverse nature’s contributions to people are recognized as a major challenge for forestry</w:t>
      </w:r>
      <w:r>
        <w:t xml:space="preserve"> in Europe and Central Asia</w:t>
      </w:r>
      <w:r w:rsidRPr="00E13B98">
        <w:t>. Additional</w:t>
      </w:r>
      <w:r>
        <w:t>ly</w:t>
      </w:r>
      <w:r w:rsidRPr="00E13B98">
        <w:t xml:space="preserve">, there is continuous logging in intact forest landscapes across the </w:t>
      </w:r>
      <w:r w:rsidRPr="006226EB">
        <w:t>region (</w:t>
      </w:r>
      <w:r w:rsidRPr="00E13B98">
        <w:rPr>
          <w:i/>
        </w:rPr>
        <w:t>established but incomplete</w:t>
      </w:r>
      <w:r w:rsidRPr="006226EB">
        <w:t>)</w:t>
      </w:r>
      <w:r w:rsidRPr="00E13B98">
        <w:rPr>
          <w:i/>
        </w:rPr>
        <w:t xml:space="preserve"> </w:t>
      </w:r>
      <w:r>
        <w:t>(</w:t>
      </w:r>
      <w:r w:rsidRPr="00E13B98">
        <w:t>4.5.3</w:t>
      </w:r>
      <w:r>
        <w:t>)</w:t>
      </w:r>
      <w:r w:rsidRPr="00E13B98">
        <w:rPr>
          <w:i/>
        </w:rPr>
        <w:t>.</w:t>
      </w:r>
      <w:r w:rsidRPr="00E13B98">
        <w:t xml:space="preserve"> Environmental NGOs have played</w:t>
      </w:r>
      <w:r w:rsidRPr="00E13B98">
        <w:rPr>
          <w:rStyle w:val="CommentReference"/>
          <w:rFonts w:cstheme="minorHAnsi"/>
        </w:rPr>
        <w:t xml:space="preserve"> </w:t>
      </w:r>
      <w:r w:rsidRPr="00E13B98">
        <w:t>a key role in the adoption of forest certification schemes, which have reduced “wood mining” of remaining intact forests and have led to the inclusion of biodiversity conservation criteria and indicators in intensive forest management systems (</w:t>
      </w:r>
      <w:r w:rsidRPr="00E13B98">
        <w:rPr>
          <w:i/>
        </w:rPr>
        <w:t>well established</w:t>
      </w:r>
      <w:r w:rsidRPr="00E13B98">
        <w:t xml:space="preserve">) </w:t>
      </w:r>
      <w:r>
        <w:t>(</w:t>
      </w:r>
      <w:r w:rsidRPr="00E13B98">
        <w:t>4.5.2, 4.5.3</w:t>
      </w:r>
      <w:r>
        <w:t>)</w:t>
      </w:r>
      <w:r w:rsidRPr="00E13B98">
        <w:t>.</w:t>
      </w:r>
    </w:p>
    <w:p w14:paraId="753445FC" w14:textId="77777777" w:rsidR="0048205B" w:rsidRPr="00E13B98" w:rsidRDefault="0048205B" w:rsidP="00AE389F">
      <w:r w:rsidRPr="0037693B">
        <w:rPr>
          <w:b/>
        </w:rPr>
        <w:t>Abandonment of intensively managed agricultural land has been widespread across Europe and Central Asia (</w:t>
      </w:r>
      <w:r w:rsidRPr="0037693B">
        <w:rPr>
          <w:b/>
          <w:i/>
        </w:rPr>
        <w:t>well established</w:t>
      </w:r>
      <w:r w:rsidRPr="0037693B">
        <w:rPr>
          <w:b/>
        </w:rPr>
        <w:t>). However, a comprehensive assessment of the effects of this process on biodiversity and nature’s contributions to people is limited by knowledge gaps</w:t>
      </w:r>
      <w:r w:rsidRPr="0037693B">
        <w:rPr>
          <w:b/>
          <w:i/>
        </w:rPr>
        <w:t>.</w:t>
      </w:r>
      <w:r w:rsidRPr="0037693B">
        <w:rPr>
          <w:b/>
        </w:rPr>
        <w:t xml:space="preserve"> </w:t>
      </w:r>
      <w:r w:rsidRPr="00E13B98">
        <w:t xml:space="preserve">In the </w:t>
      </w:r>
      <w:r>
        <w:t>European Union</w:t>
      </w:r>
      <w:r w:rsidRPr="00E13B98">
        <w:t xml:space="preserve">, cropland area has decreased by almost 1.2 million hectares in recent decades and largely been replaced by forested and urban areas </w:t>
      </w:r>
      <w:r>
        <w:t>(</w:t>
      </w:r>
      <w:r w:rsidRPr="00E13B98">
        <w:t>4.5.2</w:t>
      </w:r>
      <w:r>
        <w:t>,</w:t>
      </w:r>
      <w:r w:rsidRPr="00E13B98">
        <w:t xml:space="preserve"> 4.5.4</w:t>
      </w:r>
      <w:r>
        <w:t>)</w:t>
      </w:r>
      <w:r w:rsidRPr="00E13B98">
        <w:t xml:space="preserve">. Enlargement of the </w:t>
      </w:r>
      <w:r>
        <w:t xml:space="preserve">European Union </w:t>
      </w:r>
      <w:r w:rsidRPr="00E13B98">
        <w:t xml:space="preserve">to Central Europe and implementation of the </w:t>
      </w:r>
      <w:r>
        <w:t xml:space="preserve">European Union </w:t>
      </w:r>
      <w:r w:rsidRPr="00E13B98">
        <w:t>Common Agricultural Policy in new member States ha</w:t>
      </w:r>
      <w:r>
        <w:t>ve</w:t>
      </w:r>
      <w:r w:rsidRPr="00E13B98">
        <w:t xml:space="preserve"> resulted in the reconversion of some of this abandoned farmland to intensive agriculture – a trend that is likely to continue. Eastern Europe and Central Asia are and will remain hotspots of agricultural land abandonment </w:t>
      </w:r>
      <w:r w:rsidRPr="006226EB">
        <w:t>(</w:t>
      </w:r>
      <w:r w:rsidRPr="00E13B98">
        <w:rPr>
          <w:i/>
        </w:rPr>
        <w:t>well established</w:t>
      </w:r>
      <w:r w:rsidRPr="006226EB">
        <w:t>)</w:t>
      </w:r>
      <w:r w:rsidRPr="00E13B98">
        <w:t xml:space="preserve"> </w:t>
      </w:r>
      <w:r>
        <w:t>(</w:t>
      </w:r>
      <w:r w:rsidRPr="00E13B98">
        <w:t>4.5.2</w:t>
      </w:r>
      <w:r>
        <w:t>)</w:t>
      </w:r>
      <w:r w:rsidRPr="00E13B98">
        <w:t xml:space="preserve">. This has resulted in substantial reduction in livestock, and decline in crop production in these subregions. With the economic recovery and increasing domestic and foreign investments in agriculture after the year 2000, re-cultivation of some abandoned croplands began, particularly in the agriculturally favourable black soil regions in the south of European Russia, Ukraine and northern Kazakhstan </w:t>
      </w:r>
      <w:r>
        <w:t>(</w:t>
      </w:r>
      <w:r w:rsidRPr="00E13B98">
        <w:t>4.5.2, 4.5.3</w:t>
      </w:r>
      <w:r>
        <w:t>)</w:t>
      </w:r>
      <w:r w:rsidRPr="00E13B98">
        <w:t>.</w:t>
      </w:r>
    </w:p>
    <w:p w14:paraId="716DB9B3" w14:textId="77777777" w:rsidR="0048205B" w:rsidRPr="00E13B98" w:rsidRDefault="0048205B" w:rsidP="00AE389F">
      <w:r w:rsidRPr="0037693B">
        <w:rPr>
          <w:b/>
        </w:rPr>
        <w:t>Abandonment of extensively managed traditional land-use systems, and loss of associated indigenous and local knowledge and practices, has been widespread in Europe and Central Asia</w:t>
      </w:r>
      <w:r w:rsidRPr="0037693B">
        <w:rPr>
          <w:b/>
          <w:i/>
        </w:rPr>
        <w:t xml:space="preserve"> </w:t>
      </w:r>
      <w:r w:rsidRPr="00851471">
        <w:rPr>
          <w:b/>
        </w:rPr>
        <w:t>(</w:t>
      </w:r>
      <w:r w:rsidRPr="00851471">
        <w:rPr>
          <w:b/>
          <w:i/>
        </w:rPr>
        <w:t>well established</w:t>
      </w:r>
      <w:r w:rsidRPr="00851471">
        <w:rPr>
          <w:b/>
        </w:rPr>
        <w:t xml:space="preserve">) </w:t>
      </w:r>
      <w:r>
        <w:rPr>
          <w:b/>
        </w:rPr>
        <w:t>(</w:t>
      </w:r>
      <w:r w:rsidRPr="00851471">
        <w:rPr>
          <w:b/>
        </w:rPr>
        <w:t>4.5.5</w:t>
      </w:r>
      <w:r>
        <w:rPr>
          <w:b/>
        </w:rPr>
        <w:t>)</w:t>
      </w:r>
      <w:r w:rsidRPr="00851471">
        <w:rPr>
          <w:b/>
          <w:i/>
        </w:rPr>
        <w:t>.</w:t>
      </w:r>
      <w:r w:rsidRPr="00851471">
        <w:rPr>
          <w:b/>
        </w:rPr>
        <w:t xml:space="preserve"> Cessation of traditional land</w:t>
      </w:r>
      <w:r>
        <w:rPr>
          <w:b/>
        </w:rPr>
        <w:t xml:space="preserve"> </w:t>
      </w:r>
      <w:r w:rsidRPr="00851471">
        <w:rPr>
          <w:b/>
        </w:rPr>
        <w:t>use has led to loss of semi-natural habitats which support biodiversity of high conservation value (</w:t>
      </w:r>
      <w:r w:rsidRPr="00851471">
        <w:rPr>
          <w:b/>
          <w:i/>
        </w:rPr>
        <w:t>well established</w:t>
      </w:r>
      <w:r w:rsidRPr="00851471">
        <w:rPr>
          <w:b/>
        </w:rPr>
        <w:t xml:space="preserve">) </w:t>
      </w:r>
      <w:r>
        <w:rPr>
          <w:b/>
        </w:rPr>
        <w:t>(</w:t>
      </w:r>
      <w:r w:rsidRPr="00851471">
        <w:rPr>
          <w:b/>
        </w:rPr>
        <w:t>4.5.1</w:t>
      </w:r>
      <w:r>
        <w:rPr>
          <w:b/>
        </w:rPr>
        <w:t>)</w:t>
      </w:r>
      <w:r w:rsidRPr="00851471">
        <w:rPr>
          <w:b/>
        </w:rPr>
        <w:t>.</w:t>
      </w:r>
      <w:r w:rsidRPr="00E13B98">
        <w:t xml:space="preserve"> Loss of traditionally managed semi-natural habitats, especially grasslands, has resulted in decline and loss of associated biodiversity and ecosystem functions. Demographic trends, including urbani</w:t>
      </w:r>
      <w:r>
        <w:t>z</w:t>
      </w:r>
      <w:r w:rsidRPr="00E13B98">
        <w:t xml:space="preserve">ation, continue to diminish indigenous and local populations, with concomitant negative impacts on traditional land-use knowledge, culture and identities </w:t>
      </w:r>
      <w:r w:rsidRPr="006226EB">
        <w:t>(</w:t>
      </w:r>
      <w:r w:rsidRPr="00E13B98">
        <w:rPr>
          <w:i/>
        </w:rPr>
        <w:t>established but incomplete</w:t>
      </w:r>
      <w:r w:rsidRPr="006226EB">
        <w:t>)</w:t>
      </w:r>
      <w:r w:rsidRPr="00E13B98">
        <w:rPr>
          <w:i/>
        </w:rPr>
        <w:t xml:space="preserve"> </w:t>
      </w:r>
      <w:r>
        <w:t>(</w:t>
      </w:r>
      <w:r w:rsidRPr="00E13B98">
        <w:t>4.5.5</w:t>
      </w:r>
      <w:r>
        <w:t>)</w:t>
      </w:r>
      <w:r w:rsidRPr="00E13B98">
        <w:t xml:space="preserve">. In </w:t>
      </w:r>
      <w:r>
        <w:t>Europe and Central Asia</w:t>
      </w:r>
      <w:r w:rsidRPr="00E13B98">
        <w:t>, production-based subsidies driving growth in agricultural, forestry and natural resource extraction sectors tend to exacerbate conflicting land</w:t>
      </w:r>
      <w:r>
        <w:t>-</w:t>
      </w:r>
      <w:r w:rsidRPr="00E13B98">
        <w:t xml:space="preserve">use issues, often impinging on available territory for </w:t>
      </w:r>
      <w:r w:rsidRPr="00E13B98">
        <w:lastRenderedPageBreak/>
        <w:t xml:space="preserve">traditional users </w:t>
      </w:r>
      <w:r w:rsidRPr="006226EB">
        <w:t>(</w:t>
      </w:r>
      <w:r w:rsidRPr="00E13B98">
        <w:rPr>
          <w:i/>
        </w:rPr>
        <w:t>established but incomplete</w:t>
      </w:r>
      <w:r w:rsidRPr="006226EB">
        <w:t>)</w:t>
      </w:r>
      <w:r w:rsidRPr="00E13B98">
        <w:rPr>
          <w:i/>
        </w:rPr>
        <w:t xml:space="preserve"> </w:t>
      </w:r>
      <w:r>
        <w:t>(</w:t>
      </w:r>
      <w:r w:rsidRPr="00E13B98">
        <w:t>4.5.5</w:t>
      </w:r>
      <w:r>
        <w:t>)</w:t>
      </w:r>
      <w:r w:rsidRPr="00E13B98">
        <w:t xml:space="preserve">. In some </w:t>
      </w:r>
      <w:r>
        <w:t>areas,</w:t>
      </w:r>
      <w:r w:rsidRPr="00E13B98" w:rsidDel="00F531DF">
        <w:t xml:space="preserve"> </w:t>
      </w:r>
      <w:r w:rsidRPr="00E13B98">
        <w:t xml:space="preserve">traditional practices are maintained to a certain extent, and traditional ecological knowledge is adapting to new ecological and socioeconomic conditions. Maintenance of traditional land use and lifestyles in Europe and Central Asia is strongly related to institutional adequacy and economic viability. Traditional land uses and knowledge are becoming increasingly recognized for their value in solving problems related to biodiversity conservation and the sustainable use of natural </w:t>
      </w:r>
      <w:r>
        <w:t xml:space="preserve">resources and </w:t>
      </w:r>
      <w:r w:rsidRPr="00E13B98">
        <w:t xml:space="preserve">ecosystems </w:t>
      </w:r>
      <w:r w:rsidRPr="006226EB">
        <w:t>(</w:t>
      </w:r>
      <w:r w:rsidRPr="00E13B98">
        <w:rPr>
          <w:i/>
        </w:rPr>
        <w:t>established but incomplete</w:t>
      </w:r>
      <w:r w:rsidRPr="006226EB">
        <w:t>)</w:t>
      </w:r>
      <w:r w:rsidRPr="00E13B98">
        <w:t xml:space="preserve"> </w:t>
      </w:r>
      <w:r>
        <w:t>(</w:t>
      </w:r>
      <w:r w:rsidRPr="00E13B98">
        <w:t>4.5.5</w:t>
      </w:r>
      <w:r>
        <w:t>)</w:t>
      </w:r>
      <w:r w:rsidRPr="00E13B98">
        <w:t xml:space="preserve">. The growth of green tourism and demand for products derived from traditional practices and the availability of subsidies for traditional land uses are important factors in ensuring the economic viability of indigenous peoples and local communities </w:t>
      </w:r>
      <w:r w:rsidRPr="006226EB">
        <w:t>(</w:t>
      </w:r>
      <w:r w:rsidRPr="00E13B98">
        <w:rPr>
          <w:i/>
        </w:rPr>
        <w:t>well established</w:t>
      </w:r>
      <w:r w:rsidRPr="006226EB">
        <w:t>)</w:t>
      </w:r>
      <w:r w:rsidRPr="00E13B98">
        <w:t xml:space="preserve"> </w:t>
      </w:r>
      <w:r>
        <w:t>(</w:t>
      </w:r>
      <w:r w:rsidRPr="00E13B98">
        <w:t>4.5.5</w:t>
      </w:r>
      <w:r>
        <w:t>)</w:t>
      </w:r>
      <w:r w:rsidRPr="00E13B98">
        <w:t>.</w:t>
      </w:r>
    </w:p>
    <w:p w14:paraId="1979EA43" w14:textId="77777777" w:rsidR="0048205B" w:rsidRPr="00E13B98" w:rsidRDefault="0048205B" w:rsidP="00AE389F">
      <w:r w:rsidRPr="00851471">
        <w:rPr>
          <w:b/>
        </w:rPr>
        <w:t>Protected areas have enormous importance for biodiversity conservation, and the area under protection has been constantly expanding during recent decades across the region (</w:t>
      </w:r>
      <w:r w:rsidRPr="00851471">
        <w:rPr>
          <w:b/>
          <w:i/>
        </w:rPr>
        <w:t>well established</w:t>
      </w:r>
      <w:r w:rsidRPr="00851471">
        <w:rPr>
          <w:b/>
        </w:rPr>
        <w:t>)</w:t>
      </w:r>
      <w:r>
        <w:rPr>
          <w:b/>
        </w:rPr>
        <w:t xml:space="preserve"> (4.5.4)</w:t>
      </w:r>
      <w:r w:rsidRPr="00851471">
        <w:rPr>
          <w:b/>
        </w:rPr>
        <w:t>.</w:t>
      </w:r>
      <w:r w:rsidRPr="00E13B98">
        <w:t xml:space="preserve"> In Europe and Central Asia, the total coverage of </w:t>
      </w:r>
      <w:r>
        <w:t xml:space="preserve">areas declared as protected </w:t>
      </w:r>
      <w:r w:rsidRPr="00E13B98">
        <w:t xml:space="preserve">is 10.2%, with 13.5% of the terrestrial area and 5.2% of the marine area being protected. Natura 2000 in the </w:t>
      </w:r>
      <w:r>
        <w:t xml:space="preserve">European Union </w:t>
      </w:r>
      <w:r w:rsidRPr="00E13B98">
        <w:t>represents a systematic effort to develop new protected areas</w:t>
      </w:r>
      <w:r>
        <w:t xml:space="preserve"> (4.5.4)</w:t>
      </w:r>
      <w:r w:rsidRPr="00E13B98">
        <w:t>. Measures to improve environmental status within conservation areas combined with landscape-scale approaches that improve matrix quality for native biodiversity are needed (</w:t>
      </w:r>
      <w:r w:rsidRPr="006226EB">
        <w:rPr>
          <w:i/>
        </w:rPr>
        <w:t>established but incomplete</w:t>
      </w:r>
      <w:r w:rsidRPr="00E13B98">
        <w:t>)</w:t>
      </w:r>
      <w:r>
        <w:t xml:space="preserve"> (4.5.1.7)</w:t>
      </w:r>
      <w:r w:rsidRPr="00E13B98">
        <w:t>. The prioriti</w:t>
      </w:r>
      <w:r>
        <w:t>z</w:t>
      </w:r>
      <w:r w:rsidRPr="00E13B98">
        <w:t>ation and implementation of adequate legal frameworks for protected area development has largely been driven by the adoption of international agreements, as well as increasing public environmental awareness. The perceived trade-offs with economic development goals, however, ha</w:t>
      </w:r>
      <w:r>
        <w:t>ve</w:t>
      </w:r>
      <w:r w:rsidRPr="00E13B98">
        <w:t xml:space="preserve"> in many cases delayed the development of, or weakened, adequate nature conservation policies. The inadequacy of institutions in</w:t>
      </w:r>
      <w:r>
        <w:t xml:space="preserve"> </w:t>
      </w:r>
      <w:r w:rsidRPr="00E13B98">
        <w:t>navigating local resistance to protected areas and regulating the negative impacts of conflicting land uses outside of protected areas poses important problems for biodiversity conservation. Environmental NGOs have had an important impact in building public awareness of the role of nature protection, leading to shifts in consumer preferences and political priorities. Additionally, Europe and Central Asia is unfortunately the arena for a number of recent and current armed conflicts. Armed conflict has many deleterious effects on protected areas, including multiple direct and indirect environmental impacts, diversion of economic resources from protected area budgets, loss of institutions and human resources, and interruption of long-term monitoring. There is considerable evidence that protected areas alone cannot prevent global biodiversity loss (</w:t>
      </w:r>
      <w:r w:rsidRPr="00851471">
        <w:rPr>
          <w:i/>
        </w:rPr>
        <w:t>well established</w:t>
      </w:r>
      <w:r w:rsidRPr="00E13B98">
        <w:t>)</w:t>
      </w:r>
      <w:r>
        <w:t xml:space="preserve"> (4.5.4)</w:t>
      </w:r>
      <w:r w:rsidRPr="00E13B98">
        <w:t xml:space="preserve">. </w:t>
      </w:r>
    </w:p>
    <w:p w14:paraId="751CC4E8" w14:textId="24E6CF07" w:rsidR="0048205B" w:rsidRDefault="0048205B" w:rsidP="00AE389F">
      <w:pPr>
        <w:rPr>
          <w:rFonts w:ascii="Times New Roman" w:hAnsi="Times New Roman"/>
          <w:sz w:val="24"/>
        </w:rPr>
      </w:pPr>
      <w:r w:rsidRPr="00851471">
        <w:rPr>
          <w:b/>
        </w:rPr>
        <w:t>Within the present institutional framework, fishing, hunting, and mining pose considerable threats to biodiversity (</w:t>
      </w:r>
      <w:r w:rsidRPr="00851471">
        <w:rPr>
          <w:b/>
          <w:i/>
          <w:iCs/>
        </w:rPr>
        <w:t>well established</w:t>
      </w:r>
      <w:r w:rsidRPr="00851471">
        <w:rPr>
          <w:b/>
        </w:rPr>
        <w:t>). Depletion of local mineral and fish stocks are disguised by global trade</w:t>
      </w:r>
      <w:r>
        <w:rPr>
          <w:b/>
        </w:rPr>
        <w:t>,</w:t>
      </w:r>
      <w:r w:rsidRPr="00851471">
        <w:rPr>
          <w:b/>
        </w:rPr>
        <w:t xml:space="preserve"> which delays effective responses</w:t>
      </w:r>
      <w:r>
        <w:rPr>
          <w:b/>
        </w:rPr>
        <w:t>,</w:t>
      </w:r>
      <w:r w:rsidRPr="00851471">
        <w:rPr>
          <w:b/>
        </w:rPr>
        <w:t xml:space="preserve"> and harmful subsidies exacerbat</w:t>
      </w:r>
      <w:r>
        <w:rPr>
          <w:b/>
        </w:rPr>
        <w:t>ing</w:t>
      </w:r>
      <w:r w:rsidRPr="00851471">
        <w:rPr>
          <w:b/>
        </w:rPr>
        <w:t xml:space="preserve"> unsustainable extraction levels (</w:t>
      </w:r>
      <w:r w:rsidRPr="00851471">
        <w:rPr>
          <w:b/>
          <w:i/>
        </w:rPr>
        <w:t>established but incomplete</w:t>
      </w:r>
      <w:r w:rsidRPr="00851471">
        <w:rPr>
          <w:b/>
        </w:rPr>
        <w:t>).</w:t>
      </w:r>
      <w:r w:rsidRPr="00E13B98">
        <w:t xml:space="preserve"> Fossil fuels and rare earth minerals are the largest contributors to GDP in Central Asia and the volume of coal mined has doubled in the last decade. The mineral extraction industry in Central Asia has been driven by trade liberali</w:t>
      </w:r>
      <w:r>
        <w:t>z</w:t>
      </w:r>
      <w:r w:rsidRPr="00E13B98">
        <w:t xml:space="preserve">ation and increasing world market prices </w:t>
      </w:r>
      <w:r w:rsidRPr="006226EB">
        <w:t>(</w:t>
      </w:r>
      <w:r w:rsidRPr="00E13B98">
        <w:rPr>
          <w:i/>
        </w:rPr>
        <w:t>well established</w:t>
      </w:r>
      <w:r w:rsidRPr="006226EB">
        <w:t>)</w:t>
      </w:r>
      <w:r w:rsidRPr="00E13B98">
        <w:rPr>
          <w:i/>
        </w:rPr>
        <w:t xml:space="preserve"> </w:t>
      </w:r>
      <w:r>
        <w:t>(</w:t>
      </w:r>
      <w:r w:rsidRPr="00E13B98">
        <w:t>4.4.4.2</w:t>
      </w:r>
      <w:r>
        <w:t>)</w:t>
      </w:r>
      <w:r w:rsidRPr="00E13B98">
        <w:t xml:space="preserve">. Demand for fish in the </w:t>
      </w:r>
      <w:r>
        <w:t>European Union</w:t>
      </w:r>
      <w:r w:rsidRPr="00E13B98">
        <w:t xml:space="preserve"> continues to exceed the sustainable yield and an increasing proportion of fish is imported. In a closed market economy, the local shortage of material contributions to people due to excessive use would increase prices, drawing attention to the shortage and the reasons for it. However, in a global economy these feedbacks (price signals and awareness) are often masked by substitution. For example, the shortage of cod in Europe has partly been substituted by cod and other white fish from other regions </w:t>
      </w:r>
      <w:r>
        <w:t>(</w:t>
      </w:r>
      <w:r w:rsidRPr="00E13B98">
        <w:t>4.4.1</w:t>
      </w:r>
      <w:r>
        <w:t>)</w:t>
      </w:r>
      <w:r w:rsidRPr="00E13B98">
        <w:t>. The more successful globalization and substitution becomes, the longer the delays between declining material contributions to people, e.g. fish stocks, within one region, and policy responses in this region to correct that decline (</w:t>
      </w:r>
      <w:r w:rsidRPr="00E13B98">
        <w:rPr>
          <w:i/>
          <w:iCs/>
        </w:rPr>
        <w:t>established but incomplete</w:t>
      </w:r>
      <w:r w:rsidRPr="00E13B98">
        <w:t xml:space="preserve">) </w:t>
      </w:r>
      <w:r>
        <w:rPr>
          <w:rFonts w:cstheme="minorHAnsi"/>
        </w:rPr>
        <w:t>(</w:t>
      </w:r>
      <w:r w:rsidRPr="00E13B98">
        <w:rPr>
          <w:rFonts w:cstheme="minorHAnsi"/>
        </w:rPr>
        <w:t>4.2.5, 4.4.1</w:t>
      </w:r>
      <w:r>
        <w:rPr>
          <w:rFonts w:cstheme="minorHAnsi"/>
        </w:rPr>
        <w:t>)</w:t>
      </w:r>
      <w:r w:rsidRPr="00E13B98">
        <w:rPr>
          <w:rFonts w:cstheme="minorHAnsi"/>
        </w:rPr>
        <w:t xml:space="preserve">. </w:t>
      </w:r>
      <w:r w:rsidRPr="00E13B98">
        <w:t xml:space="preserve">Institutional drivers have changed, e.g. </w:t>
      </w:r>
      <w:r w:rsidRPr="00E13B98">
        <w:rPr>
          <w:rFonts w:ascii="Calibri" w:hAnsi="Calibri"/>
        </w:rPr>
        <w:t xml:space="preserve">the </w:t>
      </w:r>
      <w:r>
        <w:t>European Union’</w:t>
      </w:r>
      <w:r w:rsidRPr="00E13B98">
        <w:t>s Common Fisheries Policy, but economic drivers have not</w:t>
      </w:r>
      <w:r w:rsidRPr="00E13B98">
        <w:rPr>
          <w:rFonts w:cstheme="minorHAnsi"/>
        </w:rPr>
        <w:t xml:space="preserve"> </w:t>
      </w:r>
      <w:r>
        <w:rPr>
          <w:rFonts w:cstheme="minorHAnsi"/>
        </w:rPr>
        <w:t>(</w:t>
      </w:r>
      <w:r w:rsidRPr="00E13B98">
        <w:rPr>
          <w:rFonts w:cstheme="minorHAnsi"/>
        </w:rPr>
        <w:t>4.3.1, 4.3.2, 4.4.1.3</w:t>
      </w:r>
      <w:r>
        <w:rPr>
          <w:rFonts w:cstheme="minorHAnsi"/>
        </w:rPr>
        <w:t>)</w:t>
      </w:r>
      <w:r w:rsidRPr="00E13B98">
        <w:rPr>
          <w:rFonts w:cstheme="minorHAnsi"/>
        </w:rPr>
        <w:t>.</w:t>
      </w:r>
      <w:r w:rsidRPr="00E13B98">
        <w:t xml:space="preserve"> Inefficiently low prices of fish are further lowered by harmful subsidies and technological drivers, which </w:t>
      </w:r>
      <w:r w:rsidRPr="00E13B98">
        <w:lastRenderedPageBreak/>
        <w:t xml:space="preserve">result in high harvest levels despite declining stock. Europe, mainly the </w:t>
      </w:r>
      <w:r>
        <w:t xml:space="preserve">European Union </w:t>
      </w:r>
      <w:r w:rsidRPr="00E13B98">
        <w:t>and Russia, continue to pay about 6 billion USD annually in capacity-enhancing (harmful) fishing subsidies (</w:t>
      </w:r>
      <w:r w:rsidRPr="00E13B98">
        <w:rPr>
          <w:i/>
          <w:iCs/>
        </w:rPr>
        <w:t>well established</w:t>
      </w:r>
      <w:r w:rsidRPr="00E13B98">
        <w:t xml:space="preserve">) </w:t>
      </w:r>
      <w:r>
        <w:t>(</w:t>
      </w:r>
      <w:r w:rsidRPr="00E13B98">
        <w:t>4.4.1.3</w:t>
      </w:r>
      <w:r>
        <w:t>)</w:t>
      </w:r>
      <w:r w:rsidRPr="00E13B98">
        <w:t>.</w:t>
      </w:r>
    </w:p>
    <w:p w14:paraId="6BBAFDCD" w14:textId="77777777" w:rsidR="0048205B" w:rsidRPr="00851471" w:rsidRDefault="0048205B" w:rsidP="00AE389F">
      <w:pPr>
        <w:spacing w:after="200"/>
        <w:rPr>
          <w:lang w:eastAsia="en-GB"/>
        </w:rPr>
      </w:pPr>
      <w:r w:rsidRPr="00D658F4">
        <w:rPr>
          <w:b/>
        </w:rPr>
        <w:t>Despite effective regulations for some forms of pollution, this direct driver still poses major threats to biodiversity, nature’s contributions to people and human health</w:t>
      </w:r>
      <w:r>
        <w:rPr>
          <w:b/>
        </w:rPr>
        <w:t xml:space="preserve"> </w:t>
      </w:r>
      <w:r w:rsidRPr="00851471">
        <w:rPr>
          <w:b/>
          <w:i/>
        </w:rPr>
        <w:t>(well established)</w:t>
      </w:r>
      <w:r w:rsidRPr="00851471">
        <w:rPr>
          <w:b/>
        </w:rPr>
        <w:t xml:space="preserve">. The </w:t>
      </w:r>
      <w:r w:rsidRPr="00851471">
        <w:rPr>
          <w:b/>
          <w:lang w:eastAsia="de-DE"/>
        </w:rPr>
        <w:t xml:space="preserve">drivers of pollution are mainly economic, i.e. effects of industrialization and globalization, including conventional intensive agriculture and increases in transportation </w:t>
      </w:r>
      <w:r w:rsidRPr="0077710E">
        <w:rPr>
          <w:b/>
          <w:lang w:eastAsia="de-DE"/>
        </w:rPr>
        <w:t>(</w:t>
      </w:r>
      <w:r w:rsidRPr="0077710E">
        <w:rPr>
          <w:b/>
          <w:i/>
          <w:lang w:eastAsia="de-DE"/>
        </w:rPr>
        <w:t>well established</w:t>
      </w:r>
      <w:r w:rsidRPr="0077710E">
        <w:rPr>
          <w:b/>
          <w:lang w:eastAsia="de-DE"/>
        </w:rPr>
        <w:t xml:space="preserve">). </w:t>
      </w:r>
      <w:r w:rsidRPr="00E13B98">
        <w:rPr>
          <w:lang w:eastAsia="de-DE"/>
        </w:rPr>
        <w:t>Pollution is also increased by institutional drivers that foster adverse technological development and the cultural belief that a prosperous life must entail more material consumption (</w:t>
      </w:r>
      <w:r w:rsidRPr="00E13B98">
        <w:rPr>
          <w:i/>
          <w:lang w:eastAsia="de-DE"/>
        </w:rPr>
        <w:t>unresolved</w:t>
      </w:r>
      <w:r w:rsidRPr="00E13B98">
        <w:rPr>
          <w:lang w:eastAsia="de-DE"/>
        </w:rPr>
        <w:t xml:space="preserve">). </w:t>
      </w:r>
      <w:r w:rsidRPr="00E13B98">
        <w:t xml:space="preserve">Pollution is a function of the industrial development model </w:t>
      </w:r>
      <w:r>
        <w:t>(</w:t>
      </w:r>
      <w:r w:rsidRPr="00E13B98">
        <w:t>4.6.6</w:t>
      </w:r>
      <w:r>
        <w:t>)</w:t>
      </w:r>
      <w:r w:rsidRPr="00E13B98">
        <w:t xml:space="preserve"> and </w:t>
      </w:r>
      <w:r>
        <w:t xml:space="preserve">in general </w:t>
      </w:r>
      <w:r w:rsidRPr="00E13B98">
        <w:t xml:space="preserve">correlated to GDP </w:t>
      </w:r>
      <w:r>
        <w:t>(</w:t>
      </w:r>
      <w:r w:rsidRPr="00E13B98">
        <w:t>4.3.2</w:t>
      </w:r>
      <w:r>
        <w:t xml:space="preserve">) </w:t>
      </w:r>
      <w:r w:rsidRPr="00851471">
        <w:rPr>
          <w:i/>
        </w:rPr>
        <w:t>(</w:t>
      </w:r>
      <w:r w:rsidRPr="00851471">
        <w:rPr>
          <w:i/>
          <w:lang w:eastAsia="en-GB"/>
        </w:rPr>
        <w:t>established but incomplete)</w:t>
      </w:r>
      <w:r w:rsidRPr="00E13B98">
        <w:t>. However, s</w:t>
      </w:r>
      <w:r w:rsidRPr="00E13B98">
        <w:rPr>
          <w:lang w:eastAsia="de-DE"/>
        </w:rPr>
        <w:t xml:space="preserve">ome pollution problems such as </w:t>
      </w:r>
      <w:r w:rsidRPr="00E13B98">
        <w:t>acidification and eutrophication of terrestrial ecosystems have been decreasing in Western and Central Europe since 1990, from 30% and 78%, respectively, of areas exceeding critical pollutant loads of sensitive ecosystems, to 3% and 55%, respectively. This has mainly been accomplished by regulations (</w:t>
      </w:r>
      <w:r w:rsidRPr="00E13B98">
        <w:rPr>
          <w:i/>
        </w:rPr>
        <w:t>well established</w:t>
      </w:r>
      <w:r w:rsidRPr="00E13B98">
        <w:t xml:space="preserve">) </w:t>
      </w:r>
      <w:r>
        <w:t>(</w:t>
      </w:r>
      <w:r w:rsidRPr="00E13B98">
        <w:t>4.6.1, 4.6.3</w:t>
      </w:r>
      <w:r>
        <w:t>)</w:t>
      </w:r>
      <w:r w:rsidRPr="00E13B98">
        <w:t>. Phosphorous and nitrogen (except ammonia) pollution is decreasing in Europe but, partly due to time lags, many terrestrial systems and a large proportion of lakes and rivers in Western and Central Europe continue to be negatively affected (</w:t>
      </w:r>
      <w:r w:rsidRPr="00E13B98">
        <w:rPr>
          <w:i/>
        </w:rPr>
        <w:t>well established</w:t>
      </w:r>
      <w:r w:rsidRPr="00E13B98">
        <w:t xml:space="preserve">) </w:t>
      </w:r>
      <w:r>
        <w:t>(</w:t>
      </w:r>
      <w:r w:rsidRPr="00E13B98">
        <w:t>4.6.1, 4.6.2</w:t>
      </w:r>
      <w:r>
        <w:t>)</w:t>
      </w:r>
      <w:r w:rsidRPr="00E13B98">
        <w:t>. Although marine and coastal eutrophication has decreased, the number of marine dead zones due to oxygen depletion resulting from nutrient and organic pollutants has increased markedly (</w:t>
      </w:r>
      <w:r w:rsidRPr="00E13B98">
        <w:rPr>
          <w:i/>
        </w:rPr>
        <w:t>established but incomplete</w:t>
      </w:r>
      <w:r w:rsidRPr="00E13B98">
        <w:t xml:space="preserve">) </w:t>
      </w:r>
      <w:r>
        <w:t>(</w:t>
      </w:r>
      <w:r w:rsidRPr="00E13B98">
        <w:t>4.6.1, 4.6.2</w:t>
      </w:r>
      <w:r>
        <w:t>)</w:t>
      </w:r>
      <w:r w:rsidRPr="00E13B98">
        <w:t>. Overall, t</w:t>
      </w:r>
      <w:r w:rsidRPr="00E13B98">
        <w:rPr>
          <w:lang w:eastAsia="de-DE"/>
        </w:rPr>
        <w:t>here is evidence that pollution particularly negatively affects freshwater and marine biodiversity and water quality across Europe and Central Asia (</w:t>
      </w:r>
      <w:r w:rsidRPr="00E13B98">
        <w:rPr>
          <w:i/>
          <w:lang w:eastAsia="de-DE"/>
        </w:rPr>
        <w:t>well established</w:t>
      </w:r>
      <w:r w:rsidRPr="00E13B98">
        <w:rPr>
          <w:lang w:eastAsia="de-DE"/>
        </w:rPr>
        <w:t xml:space="preserve">). </w:t>
      </w:r>
      <w:r w:rsidRPr="00E13B98">
        <w:t>Global sales by the chemical industry doubled between 2000 and 2009 and continue to increase. Due to synergistic or “cocktail” effects, substances present in concentrations below recogni</w:t>
      </w:r>
      <w:r>
        <w:t>z</w:t>
      </w:r>
      <w:r w:rsidRPr="00E13B98">
        <w:t>ed health threshold values can still be toxic, leading, for example, to human hormone disruption (</w:t>
      </w:r>
      <w:r w:rsidRPr="00E13B98">
        <w:rPr>
          <w:i/>
        </w:rPr>
        <w:t>well established</w:t>
      </w:r>
      <w:r w:rsidRPr="00E13B98">
        <w:t xml:space="preserve">) </w:t>
      </w:r>
      <w:r>
        <w:t>(</w:t>
      </w:r>
      <w:r w:rsidRPr="00E13B98">
        <w:t>4.6.4</w:t>
      </w:r>
      <w:r>
        <w:t>)</w:t>
      </w:r>
      <w:r w:rsidRPr="00E13B98">
        <w:t xml:space="preserve">. Two kinds of pollution are increasing rapidly: plastic debris and </w:t>
      </w:r>
      <w:r w:rsidRPr="00E13B98">
        <w:rPr>
          <w:bCs/>
        </w:rPr>
        <w:t>microplastics affecting a wide array of marine organisms;</w:t>
      </w:r>
      <w:r w:rsidRPr="00E13B98">
        <w:t xml:space="preserve"> and artificial light at night affecting terrestrial, aquatic and marine ecosystems (</w:t>
      </w:r>
      <w:r w:rsidRPr="00E13B98">
        <w:rPr>
          <w:i/>
        </w:rPr>
        <w:t>established but incomplete</w:t>
      </w:r>
      <w:r w:rsidRPr="00E13B98">
        <w:t xml:space="preserve">) </w:t>
      </w:r>
      <w:r>
        <w:t>(</w:t>
      </w:r>
      <w:r w:rsidRPr="00E13B98">
        <w:t>4.6.5</w:t>
      </w:r>
      <w:r>
        <w:t>)</w:t>
      </w:r>
      <w:r w:rsidRPr="00E13B98">
        <w:t xml:space="preserve">. </w:t>
      </w:r>
    </w:p>
    <w:p w14:paraId="7FA795AF" w14:textId="77777777" w:rsidR="0048205B" w:rsidRPr="00E13B98" w:rsidRDefault="0048205B" w:rsidP="00AE389F">
      <w:pPr>
        <w:rPr>
          <w:rFonts w:ascii="Times New Roman" w:hAnsi="Times New Roman"/>
          <w:sz w:val="24"/>
        </w:rPr>
      </w:pPr>
      <w:r w:rsidRPr="00851471">
        <w:rPr>
          <w:b/>
        </w:rPr>
        <w:t>There is strong evidence that the climate of Europe and Central Asia is changing towards warmer temperatures and regionally changed precipitation (</w:t>
      </w:r>
      <w:r w:rsidRPr="00851471">
        <w:rPr>
          <w:b/>
          <w:i/>
        </w:rPr>
        <w:t>well established</w:t>
      </w:r>
      <w:r w:rsidRPr="00851471">
        <w:rPr>
          <w:b/>
        </w:rPr>
        <w:t>)</w:t>
      </w:r>
      <w:r w:rsidRPr="00851471" w:rsidDel="006258D4">
        <w:rPr>
          <w:b/>
        </w:rPr>
        <w:t xml:space="preserve"> </w:t>
      </w:r>
      <w:r>
        <w:rPr>
          <w:b/>
        </w:rPr>
        <w:t>(</w:t>
      </w:r>
      <w:r w:rsidRPr="00851471">
        <w:rPr>
          <w:b/>
        </w:rPr>
        <w:t>4.7.2.1, 4.7.2.2</w:t>
      </w:r>
      <w:r>
        <w:rPr>
          <w:b/>
        </w:rPr>
        <w:t>)</w:t>
      </w:r>
      <w:r w:rsidRPr="00851471">
        <w:rPr>
          <w:b/>
        </w:rPr>
        <w:t>, with generally drier summers in the southern and wetter winters in the northern parts of the region and increasing risk and amplitude of extreme climatic events such as droughts and storms (</w:t>
      </w:r>
      <w:r w:rsidRPr="00851471">
        <w:rPr>
          <w:b/>
          <w:i/>
        </w:rPr>
        <w:t>established but incomplete</w:t>
      </w:r>
      <w:r w:rsidRPr="00851471">
        <w:rPr>
          <w:b/>
        </w:rPr>
        <w:t>)</w:t>
      </w:r>
      <w:r w:rsidRPr="00851471" w:rsidDel="006258D4">
        <w:rPr>
          <w:b/>
        </w:rPr>
        <w:t xml:space="preserve"> </w:t>
      </w:r>
      <w:r>
        <w:rPr>
          <w:b/>
        </w:rPr>
        <w:t>(</w:t>
      </w:r>
      <w:r w:rsidRPr="00851471">
        <w:rPr>
          <w:b/>
        </w:rPr>
        <w:t>4.7.2.2, 4.7.2.5</w:t>
      </w:r>
      <w:r>
        <w:rPr>
          <w:b/>
        </w:rPr>
        <w:t>)</w:t>
      </w:r>
      <w:r w:rsidRPr="00851471">
        <w:rPr>
          <w:b/>
        </w:rPr>
        <w:t>.</w:t>
      </w:r>
      <w:r w:rsidRPr="00E13B98">
        <w:t xml:space="preserve"> Evidence that climate change impacts biodiversity and nature’s contributions to people is emerging rapidly</w:t>
      </w:r>
      <w:r>
        <w:t>,</w:t>
      </w:r>
      <w:r w:rsidRPr="00E13B98">
        <w:t xml:space="preserve"> and climate change is likely to become one of the most important drivers in the future, especially in combination with other drivers (</w:t>
      </w:r>
      <w:r w:rsidRPr="00E13B98">
        <w:rPr>
          <w:i/>
        </w:rPr>
        <w:t>established but incomplete</w:t>
      </w:r>
      <w:r w:rsidRPr="00E13B98">
        <w:t>)</w:t>
      </w:r>
      <w:r>
        <w:t xml:space="preserve"> (4.9.2.2)</w:t>
      </w:r>
      <w:r w:rsidRPr="00E13B98">
        <w:t xml:space="preserve">. The temperature will increase in the next decades and most units of analysis (biomes and land cover types) will experience an average warming between 1 and 3 °C by 2041-2060 relative to 1986-2005, with larger increases for northernmost biomes such as snow and ice </w:t>
      </w:r>
      <w:r>
        <w:t xml:space="preserve">dominated ones </w:t>
      </w:r>
      <w:r w:rsidRPr="00E13B98">
        <w:t>and tundras (</w:t>
      </w:r>
      <w:r w:rsidRPr="00E13B98">
        <w:rPr>
          <w:i/>
        </w:rPr>
        <w:t>well established</w:t>
      </w:r>
      <w:r w:rsidRPr="00E13B98">
        <w:t xml:space="preserve">) </w:t>
      </w:r>
      <w:r>
        <w:t>(</w:t>
      </w:r>
      <w:r w:rsidRPr="00E13B98">
        <w:t>4.7.1.2</w:t>
      </w:r>
      <w:r>
        <w:t>)</w:t>
      </w:r>
      <w:r w:rsidRPr="00E13B98">
        <w:t xml:space="preserve">. Precipitation patterns are projected to change across Western and Central Europe: drier climates and increased drought risk in </w:t>
      </w:r>
      <w:r>
        <w:t>their s</w:t>
      </w:r>
      <w:r w:rsidRPr="00E13B98">
        <w:t>outh-</w:t>
      </w:r>
      <w:r>
        <w:t>w</w:t>
      </w:r>
      <w:r w:rsidRPr="00E13B98">
        <w:t xml:space="preserve">est, no change or increased precipitation in </w:t>
      </w:r>
      <w:r>
        <w:t>their n</w:t>
      </w:r>
      <w:r w:rsidRPr="00E13B98">
        <w:t>orth-</w:t>
      </w:r>
      <w:r>
        <w:t>w</w:t>
      </w:r>
      <w:r w:rsidRPr="00E13B98">
        <w:t>est, while trends for Eastern Europe and Central Asia are ambiguous (</w:t>
      </w:r>
      <w:r w:rsidRPr="00E13B98">
        <w:rPr>
          <w:i/>
        </w:rPr>
        <w:t>established but incomplete</w:t>
      </w:r>
      <w:r w:rsidRPr="00E13B98">
        <w:t>)</w:t>
      </w:r>
      <w:r>
        <w:t xml:space="preserve"> (</w:t>
      </w:r>
      <w:r w:rsidRPr="00F8614E">
        <w:t>4.7.</w:t>
      </w:r>
      <w:r>
        <w:t>2.2)</w:t>
      </w:r>
      <w:r w:rsidRPr="00E13B98">
        <w:t>. Effects on biodiversity and nature’s contributions to people vary according to the ecosystem itself, in particular depending on whether productivity is precipitation-, radiation- or temperature-limited. Climatic warming and precipitation change</w:t>
      </w:r>
      <w:r w:rsidRPr="00E13B98">
        <w:rPr>
          <w:rFonts w:cstheme="minorHAnsi"/>
          <w:color w:val="000000" w:themeColor="text1"/>
        </w:rPr>
        <w:t xml:space="preserve"> are driving shifts in seasonal timing, growth and productivity, species ranges and habitat occupancy with impacts on biodiversity, agriculture, forestry, and fisheries (</w:t>
      </w:r>
      <w:r w:rsidRPr="00E13B98">
        <w:rPr>
          <w:rFonts w:cstheme="minorHAnsi"/>
          <w:i/>
          <w:color w:val="000000" w:themeColor="text1"/>
        </w:rPr>
        <w:t>well established</w:t>
      </w:r>
      <w:r w:rsidRPr="00E13B98">
        <w:rPr>
          <w:rFonts w:cstheme="minorHAnsi"/>
          <w:color w:val="000000" w:themeColor="text1"/>
        </w:rPr>
        <w:t xml:space="preserve">) </w:t>
      </w:r>
      <w:r>
        <w:rPr>
          <w:rFonts w:cstheme="minorHAnsi"/>
          <w:color w:val="000000" w:themeColor="text1"/>
        </w:rPr>
        <w:t>(</w:t>
      </w:r>
      <w:r w:rsidRPr="00E13B98">
        <w:rPr>
          <w:rFonts w:cstheme="minorHAnsi"/>
          <w:color w:val="000000" w:themeColor="text1"/>
        </w:rPr>
        <w:t>4.7.1.1</w:t>
      </w:r>
      <w:r>
        <w:rPr>
          <w:rFonts w:cstheme="minorHAnsi"/>
          <w:color w:val="000000" w:themeColor="text1"/>
        </w:rPr>
        <w:t>)</w:t>
      </w:r>
      <w:r w:rsidRPr="00E13B98">
        <w:rPr>
          <w:rFonts w:cstheme="minorHAnsi"/>
          <w:color w:val="000000" w:themeColor="text1"/>
        </w:rPr>
        <w:t xml:space="preserve">. Knowledge of the underlying processes and mechanisms suggests that many species will not be able to respond, migrate or adapt fast enough to keep pace with the projected rates of change in mean climate </w:t>
      </w:r>
      <w:r w:rsidRPr="00E13B98">
        <w:rPr>
          <w:rFonts w:cstheme="minorHAnsi"/>
          <w:color w:val="000000" w:themeColor="text1"/>
        </w:rPr>
        <w:lastRenderedPageBreak/>
        <w:t>conditions, threatening ecosystem functioning and livelihoods (</w:t>
      </w:r>
      <w:r w:rsidRPr="00ED4ECF">
        <w:rPr>
          <w:rFonts w:cstheme="minorHAnsi"/>
          <w:i/>
          <w:color w:val="000000" w:themeColor="text1"/>
        </w:rPr>
        <w:t>established but incomplete</w:t>
      </w:r>
      <w:r w:rsidRPr="00E13B98">
        <w:rPr>
          <w:rFonts w:cstheme="minorHAnsi"/>
          <w:color w:val="000000" w:themeColor="text1"/>
        </w:rPr>
        <w:t>)</w:t>
      </w:r>
      <w:r>
        <w:rPr>
          <w:rFonts w:cstheme="minorHAnsi"/>
          <w:color w:val="000000" w:themeColor="text1"/>
        </w:rPr>
        <w:t xml:space="preserve"> (4.7.1.1.2)</w:t>
      </w:r>
      <w:r w:rsidRPr="00E13B98">
        <w:t>. Across Europe and Central Asia, increased drought results in decreased primary productivity, increased net carbon flux to the atmosphere, nutrient leaching from terrestrial systems and algal blooms, biodiversity loss, and decreased water quality in aquatic systems (</w:t>
      </w:r>
      <w:r w:rsidRPr="00ED4ECF">
        <w:rPr>
          <w:i/>
        </w:rPr>
        <w:t>established but incomplete</w:t>
      </w:r>
      <w:r w:rsidRPr="00E13B98">
        <w:t>)</w:t>
      </w:r>
      <w:r w:rsidRPr="009663CD">
        <w:t xml:space="preserve"> </w:t>
      </w:r>
      <w:r>
        <w:t>(</w:t>
      </w:r>
      <w:r w:rsidRPr="00F8614E">
        <w:t>4.7.</w:t>
      </w:r>
      <w:r>
        <w:t>1.1)</w:t>
      </w:r>
      <w:r w:rsidRPr="00E13B98">
        <w:t>. The fifth assessment report of the Intergovernmental Panel on Climate Change established that economic growth is the main driver of greenhouse gas emissions and hence climate change in Europe and Central Asia (</w:t>
      </w:r>
      <w:r>
        <w:rPr>
          <w:i/>
        </w:rPr>
        <w:t xml:space="preserve">well </w:t>
      </w:r>
      <w:r w:rsidRPr="00E13B98">
        <w:rPr>
          <w:i/>
        </w:rPr>
        <w:t>established</w:t>
      </w:r>
      <w:r w:rsidRPr="00E13B98">
        <w:t xml:space="preserve">) </w:t>
      </w:r>
      <w:r>
        <w:t>(</w:t>
      </w:r>
      <w:r w:rsidRPr="00E13B98">
        <w:t>4.7.3</w:t>
      </w:r>
      <w:r>
        <w:t>)</w:t>
      </w:r>
      <w:r w:rsidRPr="00E13B98">
        <w:t>. From 1970–2010, economic growth has been only partially offset by improvements in the energy intensity of the economy and the emissions intensity of energy production, and policies have proved insufficient in influencing infrastructure, technological, or behavioural choices at a scale that curbs the upward greenhouse gas emissions trends (</w:t>
      </w:r>
      <w:r>
        <w:rPr>
          <w:i/>
        </w:rPr>
        <w:t xml:space="preserve">well </w:t>
      </w:r>
      <w:r w:rsidRPr="00E13B98">
        <w:rPr>
          <w:i/>
        </w:rPr>
        <w:t>established</w:t>
      </w:r>
      <w:r w:rsidRPr="00E13B98">
        <w:t xml:space="preserve">) </w:t>
      </w:r>
      <w:r>
        <w:t>(</w:t>
      </w:r>
      <w:r w:rsidRPr="00E13B98">
        <w:t>4.7.3</w:t>
      </w:r>
      <w:r>
        <w:t>)</w:t>
      </w:r>
      <w:r w:rsidRPr="00E13B98">
        <w:t>. Per capita emissions vary widely, depending on geography, income, lifestyle, and the available energy resources and technologies, leading to differences in climate footprints within Europe and Central Asia (</w:t>
      </w:r>
      <w:r w:rsidRPr="006226EB">
        <w:rPr>
          <w:i/>
        </w:rPr>
        <w:t>established but incomplete</w:t>
      </w:r>
      <w:r w:rsidRPr="00E13B98">
        <w:t>)</w:t>
      </w:r>
      <w:r w:rsidRPr="00E13B98" w:rsidDel="006258D4">
        <w:t xml:space="preserve"> </w:t>
      </w:r>
      <w:r>
        <w:t>(</w:t>
      </w:r>
      <w:r w:rsidRPr="00E13B98">
        <w:t>4.7.3</w:t>
      </w:r>
      <w:r>
        <w:t>)</w:t>
      </w:r>
      <w:r w:rsidRPr="00E13B98">
        <w:t>.</w:t>
      </w:r>
    </w:p>
    <w:p w14:paraId="5B265049" w14:textId="77777777" w:rsidR="0048205B" w:rsidRDefault="0048205B" w:rsidP="00AE389F">
      <w:pPr>
        <w:rPr>
          <w:b/>
        </w:rPr>
      </w:pPr>
      <w:r w:rsidRPr="00851471">
        <w:rPr>
          <w:b/>
        </w:rPr>
        <w:t>Evidence is emerging that indirect climate change effects, such as increased fire and flood risks and loss of permafrost are affecting biodiversity and nature’s contributions to people in Europe and Central Asia (</w:t>
      </w:r>
      <w:r w:rsidRPr="00851471">
        <w:rPr>
          <w:b/>
          <w:i/>
        </w:rPr>
        <w:t>well established</w:t>
      </w:r>
      <w:r w:rsidRPr="00851471">
        <w:rPr>
          <w:b/>
        </w:rPr>
        <w:t>)</w:t>
      </w:r>
      <w:r w:rsidRPr="00851471" w:rsidDel="006258D4">
        <w:rPr>
          <w:b/>
        </w:rPr>
        <w:t xml:space="preserve"> </w:t>
      </w:r>
      <w:r>
        <w:rPr>
          <w:b/>
        </w:rPr>
        <w:t>(</w:t>
      </w:r>
      <w:r w:rsidRPr="00851471">
        <w:rPr>
          <w:b/>
        </w:rPr>
        <w:t>4.7.1.3</w:t>
      </w:r>
      <w:r>
        <w:rPr>
          <w:b/>
        </w:rPr>
        <w:t>)</w:t>
      </w:r>
      <w:r w:rsidRPr="00851471">
        <w:rPr>
          <w:b/>
        </w:rPr>
        <w:t>.</w:t>
      </w:r>
      <w:r w:rsidRPr="00E13B98">
        <w:t xml:space="preserve"> Increased precipitation, especially in winter, will result in increased flood risk in the northern parts of Western and Central Europe (</w:t>
      </w:r>
      <w:r w:rsidRPr="00E13B98">
        <w:rPr>
          <w:i/>
        </w:rPr>
        <w:t>established but incomplete</w:t>
      </w:r>
      <w:r w:rsidRPr="00E13B98">
        <w:t xml:space="preserve">) </w:t>
      </w:r>
      <w:r>
        <w:t>(</w:t>
      </w:r>
      <w:r w:rsidRPr="00E13B98">
        <w:t>4.7.2.1</w:t>
      </w:r>
      <w:r>
        <w:t>)</w:t>
      </w:r>
      <w:r w:rsidRPr="00E13B98">
        <w:t>. Floods are a serious hazard to people, and increase erosion, water turbidity and eutrophication, impacting freshwater provisioning (</w:t>
      </w:r>
      <w:r w:rsidRPr="00E13B98">
        <w:rPr>
          <w:i/>
        </w:rPr>
        <w:t>established but incomplete</w:t>
      </w:r>
      <w:r w:rsidRPr="00E13B98">
        <w:t>)</w:t>
      </w:r>
      <w:r w:rsidRPr="00E13B98" w:rsidDel="006258D4">
        <w:t xml:space="preserve"> </w:t>
      </w:r>
      <w:r>
        <w:t>(</w:t>
      </w:r>
      <w:r w:rsidRPr="00E13B98">
        <w:t>4.7.1.2</w:t>
      </w:r>
      <w:r>
        <w:t>)</w:t>
      </w:r>
      <w:r w:rsidRPr="00E13B98">
        <w:t>. Increased fire risk is projected across large parts of Western and Central Europe (</w:t>
      </w:r>
      <w:r w:rsidRPr="00851471">
        <w:rPr>
          <w:i/>
        </w:rPr>
        <w:t>established but incomplete</w:t>
      </w:r>
      <w:r w:rsidRPr="00E13B98">
        <w:t>), while projected increases in fire danger for Eastern Europe and Central Asia are uncertain. Near-surface permafrost extent at high northern latitudes is projected to decrease by between 37% (RCP2.6) and 81% (RCP8.5) by the end of the 21</w:t>
      </w:r>
      <w:r w:rsidRPr="00503C3C">
        <w:t>st</w:t>
      </w:r>
      <w:r w:rsidRPr="00E13B98">
        <w:t xml:space="preserve"> century, (</w:t>
      </w:r>
      <w:r w:rsidRPr="00E13B98">
        <w:rPr>
          <w:i/>
        </w:rPr>
        <w:t>established but incomplete</w:t>
      </w:r>
      <w:r w:rsidRPr="00E13B98">
        <w:t>). In Arctic and alpine regions, permafrost melting may lead to large greenhouse gas emissions, and short-term heat waves negatively impact productivity and may result in reduced food availability for wildlife and livestock (</w:t>
      </w:r>
      <w:r w:rsidRPr="00E13B98">
        <w:rPr>
          <w:i/>
        </w:rPr>
        <w:t>unresolved</w:t>
      </w:r>
      <w:r w:rsidRPr="00E13B98">
        <w:t>). Climate change further leads to ocean acidification, sea level rise and changes in ocean stratification, generally resulting in biodiversity loss, reduced growth and productivity and hence impaired fisheries and increased release of CO</w:t>
      </w:r>
      <w:r w:rsidRPr="00DD2BF6">
        <w:rPr>
          <w:vertAlign w:val="subscript"/>
        </w:rPr>
        <w:t>2</w:t>
      </w:r>
      <w:r w:rsidRPr="00E13B98">
        <w:t xml:space="preserve"> to the atmosphere (</w:t>
      </w:r>
      <w:r w:rsidRPr="00E13B98">
        <w:rPr>
          <w:i/>
        </w:rPr>
        <w:t>established but incomplete)</w:t>
      </w:r>
      <w:r w:rsidRPr="00E13B98">
        <w:t xml:space="preserve"> </w:t>
      </w:r>
      <w:r>
        <w:t>(</w:t>
      </w:r>
      <w:r w:rsidRPr="00E13B98">
        <w:t>4.7.1.3</w:t>
      </w:r>
      <w:r>
        <w:t>)</w:t>
      </w:r>
      <w:r w:rsidRPr="00E13B98">
        <w:t>.</w:t>
      </w:r>
    </w:p>
    <w:p w14:paraId="67E2E825" w14:textId="43CDE6D9" w:rsidR="0048205B" w:rsidRPr="00E13B98" w:rsidRDefault="0048205B" w:rsidP="00AE389F">
      <w:pPr>
        <w:rPr>
          <w:rFonts w:ascii="Times New Roman" w:hAnsi="Times New Roman"/>
          <w:sz w:val="24"/>
        </w:rPr>
      </w:pPr>
      <w:r w:rsidRPr="00851471">
        <w:rPr>
          <w:b/>
        </w:rPr>
        <w:t>Invasive alien species have increased in number and for all taxonomic groups across all subregions of Europe and Central Asia and this has severe effects on biodiversity and nature’s contribution to people (</w:t>
      </w:r>
      <w:r w:rsidRPr="00851471">
        <w:rPr>
          <w:b/>
          <w:i/>
        </w:rPr>
        <w:t>well established</w:t>
      </w:r>
      <w:r w:rsidRPr="00851471">
        <w:rPr>
          <w:b/>
        </w:rPr>
        <w:t>). For Eastern Europe and Central Asia, the rate of invasion has been less severe than in Western and Central Europe, but is expected to increase at a rate that strongly depends on GDP development (</w:t>
      </w:r>
      <w:r w:rsidRPr="00851471">
        <w:rPr>
          <w:b/>
          <w:i/>
        </w:rPr>
        <w:t>established but incomplete</w:t>
      </w:r>
      <w:r w:rsidRPr="00851471">
        <w:rPr>
          <w:b/>
        </w:rPr>
        <w:t>)</w:t>
      </w:r>
      <w:r w:rsidRPr="00851471" w:rsidDel="006258D4">
        <w:rPr>
          <w:b/>
        </w:rPr>
        <w:t xml:space="preserve"> </w:t>
      </w:r>
      <w:r>
        <w:rPr>
          <w:b/>
        </w:rPr>
        <w:t>(</w:t>
      </w:r>
      <w:r w:rsidRPr="00851471">
        <w:rPr>
          <w:b/>
        </w:rPr>
        <w:t>4.8.1, 4.8.2</w:t>
      </w:r>
      <w:r>
        <w:rPr>
          <w:b/>
        </w:rPr>
        <w:t>)</w:t>
      </w:r>
      <w:r w:rsidRPr="00851471">
        <w:rPr>
          <w:b/>
        </w:rPr>
        <w:t>.</w:t>
      </w:r>
      <w:r w:rsidRPr="00E13B98">
        <w:t xml:space="preserve"> </w:t>
      </w:r>
      <w:r>
        <w:t>Rates of increase in numbers of i</w:t>
      </w:r>
      <w:r w:rsidRPr="00E13B98">
        <w:t>nvasi</w:t>
      </w:r>
      <w:r>
        <w:t>ve alien species</w:t>
      </w:r>
      <w:r w:rsidRPr="00E13B98">
        <w:t xml:space="preserve"> are strongly correlated with introduction rates. Introduction rates of alien species are strongly related to trade networks and have increased dramatically </w:t>
      </w:r>
      <w:r>
        <w:t>over the last 200 years</w:t>
      </w:r>
      <w:r w:rsidRPr="00757F63">
        <w:t xml:space="preserve"> in all environments (terrestrial, freshwater and marine), with </w:t>
      </w:r>
      <w:r>
        <w:t>37% of first records reported from 1970-2014 (</w:t>
      </w:r>
      <w:r w:rsidRPr="00E13B98">
        <w:rPr>
          <w:i/>
        </w:rPr>
        <w:t>well established</w:t>
      </w:r>
      <w:r>
        <w:t>)</w:t>
      </w:r>
      <w:r w:rsidRPr="00E13B98">
        <w:t>. Invasive alien species are affected by interactions with other drivers of change such as land</w:t>
      </w:r>
      <w:r>
        <w:t>-</w:t>
      </w:r>
      <w:r w:rsidRPr="00E13B98">
        <w:t>use change and climate change (</w:t>
      </w:r>
      <w:r w:rsidRPr="006226EB">
        <w:rPr>
          <w:i/>
        </w:rPr>
        <w:t>established but incomplete</w:t>
      </w:r>
      <w:r w:rsidRPr="00E13B98">
        <w:t xml:space="preserve">). The invasion process (transportation, introduction, establishment and spread) is influenced by economic factors. Major pathways of introduction in Europe and Central Asia include horticulture and ornamental trade, accidental transportation, creation of commercial paths such as canals, and tourism </w:t>
      </w:r>
      <w:r w:rsidRPr="006226EB">
        <w:t>(</w:t>
      </w:r>
      <w:r w:rsidRPr="00E13B98">
        <w:rPr>
          <w:i/>
        </w:rPr>
        <w:t>well established</w:t>
      </w:r>
      <w:r w:rsidRPr="006226EB">
        <w:t>)</w:t>
      </w:r>
      <w:r w:rsidRPr="00E13B98">
        <w:rPr>
          <w:i/>
        </w:rPr>
        <w:t>.</w:t>
      </w:r>
      <w:r w:rsidRPr="00E13B98">
        <w:t xml:space="preserve"> International, national and sub-national legal instruments targeting invasive and alien species have been developed in Western and Central Europe but are currently lacking in Eastern Europe and Central Asia. In addition, proactive educational outreach program</w:t>
      </w:r>
      <w:r w:rsidR="00041CA6">
        <w:t>me</w:t>
      </w:r>
      <w:r w:rsidRPr="00E13B98">
        <w:t>s as well as trans-boundary legal instruments targeting major introduction pathways have shown promising potential for improved prevention and earlier detection of invasive alien species (</w:t>
      </w:r>
      <w:r w:rsidRPr="00E13B98">
        <w:rPr>
          <w:i/>
        </w:rPr>
        <w:t>well established</w:t>
      </w:r>
      <w:r w:rsidRPr="00E13B98">
        <w:t xml:space="preserve">). </w:t>
      </w:r>
      <w:r>
        <w:t xml:space="preserve">However, </w:t>
      </w:r>
      <w:r w:rsidRPr="00E13B98">
        <w:t xml:space="preserve">Aichi </w:t>
      </w:r>
      <w:r w:rsidRPr="00E13B98">
        <w:lastRenderedPageBreak/>
        <w:t>Biodiversity Targets 5 and 9 are unlikely to be achieved for Europe and Central Asia</w:t>
      </w:r>
      <w:r>
        <w:t xml:space="preserve"> because of ongoing habitat conversion and fragmentation (Target 5) and because invasive alien species are not adequately controlled and are still increasing in numbers (Target 9)</w:t>
      </w:r>
      <w:r w:rsidRPr="00E13B98">
        <w:t xml:space="preserve"> (</w:t>
      </w:r>
      <w:r w:rsidRPr="00E13B98">
        <w:rPr>
          <w:i/>
        </w:rPr>
        <w:t>established but incomplete</w:t>
      </w:r>
      <w:r w:rsidRPr="00E13B98">
        <w:t>)</w:t>
      </w:r>
      <w:r>
        <w:t xml:space="preserve"> (4.5.1, 4.8.2)</w:t>
      </w:r>
      <w:r w:rsidRPr="00E13B98">
        <w:t>.</w:t>
      </w:r>
      <w:r>
        <w:t xml:space="preserve"> </w:t>
      </w:r>
      <w:r w:rsidRPr="00E13B98">
        <w:t xml:space="preserve">Invasive alien species </w:t>
      </w:r>
      <w:r>
        <w:t xml:space="preserve">generally </w:t>
      </w:r>
      <w:r w:rsidRPr="00E13B98">
        <w:t>tend to have negative effects on biodiversity</w:t>
      </w:r>
      <w:r>
        <w:t xml:space="preserve"> and nature’s contributions to people</w:t>
      </w:r>
      <w:r w:rsidRPr="00E13B98">
        <w:t xml:space="preserve">. However, their magnitude and direction vary </w:t>
      </w:r>
      <w:r>
        <w:t>among</w:t>
      </w:r>
      <w:r w:rsidRPr="00E13B98">
        <w:t xml:space="preserve"> types of impact, taxa and environments</w:t>
      </w:r>
      <w:r>
        <w:t xml:space="preserve"> (</w:t>
      </w:r>
      <w:r w:rsidRPr="006226EB">
        <w:rPr>
          <w:i/>
        </w:rPr>
        <w:t>well established</w:t>
      </w:r>
      <w:r>
        <w:t>) (4.8.1).</w:t>
      </w:r>
    </w:p>
    <w:p w14:paraId="06F0B54D" w14:textId="77777777" w:rsidR="0048205B" w:rsidRPr="00E13B98" w:rsidRDefault="0048205B" w:rsidP="00AE389F">
      <w:pPr>
        <w:rPr>
          <w:rFonts w:ascii="Times New Roman" w:hAnsi="Times New Roman"/>
          <w:sz w:val="24"/>
        </w:rPr>
      </w:pPr>
      <w:r w:rsidRPr="00B5583D">
        <w:rPr>
          <w:b/>
        </w:rPr>
        <w:t>In addition to immediate effects, the individual and combined effects of natural resource extraction, land-use change, climate change, diffuse pollution and invasive alien species can have chronic, prolonged and delayed impacts on biodiversity and the provision of nature’s contributions to people, due to considerable time-lags in the response of ecological systems (e.g. extinction debt, coloni</w:t>
      </w:r>
      <w:r>
        <w:rPr>
          <w:b/>
        </w:rPr>
        <w:t>z</w:t>
      </w:r>
      <w:r w:rsidRPr="00B5583D">
        <w:rPr>
          <w:b/>
        </w:rPr>
        <w:t xml:space="preserve">ation time-lags) </w:t>
      </w:r>
      <w:r>
        <w:rPr>
          <w:b/>
        </w:rPr>
        <w:t>(</w:t>
      </w:r>
      <w:r w:rsidRPr="00B5583D">
        <w:rPr>
          <w:b/>
          <w:i/>
        </w:rPr>
        <w:t>well established</w:t>
      </w:r>
      <w:r>
        <w:rPr>
          <w:b/>
        </w:rPr>
        <w:t>)</w:t>
      </w:r>
      <w:r w:rsidRPr="00B5583D">
        <w:rPr>
          <w:b/>
        </w:rPr>
        <w:t xml:space="preserve"> </w:t>
      </w:r>
      <w:r>
        <w:rPr>
          <w:b/>
        </w:rPr>
        <w:t>(</w:t>
      </w:r>
      <w:r w:rsidRPr="00B5583D">
        <w:rPr>
          <w:b/>
        </w:rPr>
        <w:t>4.9.1</w:t>
      </w:r>
      <w:r>
        <w:rPr>
          <w:b/>
        </w:rPr>
        <w:t>)</w:t>
      </w:r>
      <w:r w:rsidRPr="00B5583D">
        <w:rPr>
          <w:b/>
        </w:rPr>
        <w:t>.</w:t>
      </w:r>
      <w:r w:rsidRPr="00E13B98">
        <w:t xml:space="preserve"> For example, species extinctions due to habitat area loss and increasing fragmentation can take decades or centuries due to the slow intrinsic dynamics of populations of many species (</w:t>
      </w:r>
      <w:r w:rsidRPr="00E13B98">
        <w:rPr>
          <w:i/>
        </w:rPr>
        <w:t>well established</w:t>
      </w:r>
      <w:r w:rsidRPr="00E13B98">
        <w:t xml:space="preserve">) </w:t>
      </w:r>
      <w:r>
        <w:t>(</w:t>
      </w:r>
      <w:r w:rsidRPr="00E13B98">
        <w:t>4.5.1, 4.9.1</w:t>
      </w:r>
      <w:r>
        <w:t>)</w:t>
      </w:r>
      <w:r w:rsidRPr="00E13B98">
        <w:t>. Climate change can have delayed effects on change in species distribution patterns and development of species assemblages under new conditions</w:t>
      </w:r>
      <w:r>
        <w:t xml:space="preserve"> because of time lags in population response and migrational lags</w:t>
      </w:r>
      <w:r w:rsidRPr="00E13B98">
        <w:t xml:space="preserve"> (</w:t>
      </w:r>
      <w:r w:rsidRPr="00E13B98">
        <w:rPr>
          <w:i/>
        </w:rPr>
        <w:t>established but incomplete</w:t>
      </w:r>
      <w:r w:rsidRPr="00E13B98">
        <w:t xml:space="preserve">) </w:t>
      </w:r>
      <w:r>
        <w:t>(</w:t>
      </w:r>
      <w:r>
        <w:rPr>
          <w:rFonts w:cstheme="minorHAnsi"/>
        </w:rPr>
        <w:t>4.7.1.1.2</w:t>
      </w:r>
      <w:r w:rsidRPr="00E13B98">
        <w:t>, 4.9.1</w:t>
      </w:r>
      <w:r>
        <w:t>)</w:t>
      </w:r>
      <w:r w:rsidRPr="00E13B98">
        <w:t>. Nutrient pollution continues to influence terrestrial and aquatic ecosystems for decades after external inputs are reduced (</w:t>
      </w:r>
      <w:r w:rsidRPr="00E13B98">
        <w:rPr>
          <w:i/>
        </w:rPr>
        <w:t>well established</w:t>
      </w:r>
      <w:r w:rsidRPr="00E13B98">
        <w:t xml:space="preserve">) </w:t>
      </w:r>
      <w:r>
        <w:t>(</w:t>
      </w:r>
      <w:r w:rsidRPr="00E13B98">
        <w:t>4.6.1</w:t>
      </w:r>
      <w:r>
        <w:t>)</w:t>
      </w:r>
      <w:r w:rsidRPr="00E13B98">
        <w:t>. Considerable delays occur between the initial introduction of alien species and their possible spread as invasive alien species (</w:t>
      </w:r>
      <w:r w:rsidRPr="00E13B98">
        <w:rPr>
          <w:i/>
        </w:rPr>
        <w:t>well established</w:t>
      </w:r>
      <w:r w:rsidRPr="00E13B98">
        <w:t xml:space="preserve">) </w:t>
      </w:r>
      <w:r>
        <w:t>(</w:t>
      </w:r>
      <w:r w:rsidRPr="00E13B98">
        <w:t>4.8.1</w:t>
      </w:r>
      <w:r>
        <w:t>)</w:t>
      </w:r>
      <w:r w:rsidRPr="00E13B98">
        <w:t xml:space="preserve">. Such time-lags introduce uncertainty and can lead to serious underestimation of the effects of current direct drivers on biodiversity and nature’s contributions to people. Decisive and proactive policies would avoid future loss of species and </w:t>
      </w:r>
      <w:r>
        <w:t>nature´s contributions to people</w:t>
      </w:r>
      <w:r w:rsidRPr="00E13B98">
        <w:t xml:space="preserve"> (</w:t>
      </w:r>
      <w:r w:rsidRPr="00E13B98">
        <w:rPr>
          <w:i/>
        </w:rPr>
        <w:t>established but incomplete</w:t>
      </w:r>
      <w:r w:rsidRPr="00E13B98">
        <w:t xml:space="preserve">) </w:t>
      </w:r>
      <w:r>
        <w:t>(</w:t>
      </w:r>
      <w:r w:rsidRPr="00E13B98">
        <w:t>4.5.1, 4.6.1, 4.7.1, 4.8.1, 4.9.1</w:t>
      </w:r>
      <w:r>
        <w:t>)</w:t>
      </w:r>
      <w:r w:rsidRPr="00E13B98">
        <w:t>.</w:t>
      </w:r>
    </w:p>
    <w:p w14:paraId="5B6806FD" w14:textId="77777777" w:rsidR="0048205B" w:rsidRDefault="0048205B" w:rsidP="00AE389F">
      <w:pPr>
        <w:rPr>
          <w:rFonts w:asciiTheme="majorHAnsi" w:eastAsiaTheme="majorEastAsia" w:hAnsiTheme="majorHAnsi" w:cstheme="majorBidi"/>
          <w:color w:val="5B9BD5" w:themeColor="accent1"/>
          <w:sz w:val="26"/>
          <w:szCs w:val="26"/>
        </w:rPr>
      </w:pPr>
      <w:bookmarkStart w:id="1138" w:name="_Toc450554864"/>
      <w:bookmarkStart w:id="1139" w:name="_Toc343903867"/>
      <w:bookmarkStart w:id="1140" w:name="_Toc477938298"/>
      <w:bookmarkStart w:id="1141" w:name="_Toc479152627"/>
      <w:r>
        <w:br w:type="page"/>
      </w:r>
    </w:p>
    <w:p w14:paraId="40E104B5" w14:textId="77777777" w:rsidR="0048205B" w:rsidRPr="00E13B98" w:rsidRDefault="0048205B" w:rsidP="007A3472">
      <w:pPr>
        <w:pStyle w:val="Heading2"/>
      </w:pPr>
      <w:bookmarkStart w:id="1142" w:name="_Toc502837407"/>
      <w:bookmarkStart w:id="1143" w:name="_Toc504380658"/>
      <w:bookmarkStart w:id="1144" w:name="_Toc519514711"/>
      <w:r w:rsidRPr="00E13B98">
        <w:lastRenderedPageBreak/>
        <w:t>Introduction</w:t>
      </w:r>
      <w:bookmarkEnd w:id="1138"/>
      <w:bookmarkEnd w:id="1139"/>
      <w:bookmarkEnd w:id="1140"/>
      <w:bookmarkEnd w:id="1141"/>
      <w:bookmarkEnd w:id="1142"/>
      <w:bookmarkEnd w:id="1143"/>
      <w:bookmarkEnd w:id="1144"/>
      <w:r w:rsidRPr="00E13B98">
        <w:t xml:space="preserve"> </w:t>
      </w:r>
    </w:p>
    <w:p w14:paraId="137E63B5" w14:textId="77777777" w:rsidR="0048205B" w:rsidRPr="00E13B98" w:rsidRDefault="0048205B" w:rsidP="00147745">
      <w:pPr>
        <w:pStyle w:val="Heading3"/>
      </w:pPr>
      <w:bookmarkStart w:id="1145" w:name="_Toc477938299"/>
      <w:bookmarkStart w:id="1146" w:name="_Toc479152628"/>
      <w:bookmarkStart w:id="1147" w:name="_Toc502837408"/>
      <w:bookmarkStart w:id="1148" w:name="_Toc504380659"/>
      <w:bookmarkStart w:id="1149" w:name="_Toc519514712"/>
      <w:r w:rsidRPr="00E13B98">
        <w:t>Aim of the chapter</w:t>
      </w:r>
      <w:bookmarkEnd w:id="1145"/>
      <w:bookmarkEnd w:id="1146"/>
      <w:bookmarkEnd w:id="1147"/>
      <w:bookmarkEnd w:id="1148"/>
      <w:bookmarkEnd w:id="1149"/>
    </w:p>
    <w:p w14:paraId="72C3C2F5" w14:textId="77777777" w:rsidR="0048205B" w:rsidRDefault="0048205B" w:rsidP="00AE389F">
      <w:r w:rsidRPr="00E13B98">
        <w:t xml:space="preserve">The aim of this chapter is to assess evidence of the status and trends of the drivers that affect biodiversity and nature’s contributions to people. There are three wider categories of nature’s contributions to people: regulating, material and non-material contributions, </w:t>
      </w:r>
      <w:r>
        <w:t xml:space="preserve">that are </w:t>
      </w:r>
      <w:r w:rsidRPr="00E13B98">
        <w:t xml:space="preserve">similar </w:t>
      </w:r>
      <w:r>
        <w:t xml:space="preserve">to, </w:t>
      </w:r>
      <w:r w:rsidRPr="00E13B98">
        <w:t xml:space="preserve">but not identical to classifications of ecosystem services (see </w:t>
      </w:r>
      <w:r>
        <w:t>C</w:t>
      </w:r>
      <w:r w:rsidRPr="00E13B98">
        <w:t xml:space="preserve">hapter 1). Ecosystems are dynamic interacting networks of animals, plants, fungi, and microorganisms, above and below ground and water-surfaces. These biodiverse networks of interacting organisms respond to a set of environmental factors such as climate, soil, or water conditions. Social-ecological systems also include human activities (direct drivers) that modify almost all of these ecosystem interactions and environmental factors, and the underlying </w:t>
      </w:r>
      <w:r>
        <w:t xml:space="preserve">societal </w:t>
      </w:r>
      <w:r w:rsidRPr="00E13B98">
        <w:t xml:space="preserve">(indirect) drivers of these activities. It is thus important to understand the status and trends of the direct and indirect drivers that affect biodiversity, including ecosystems and, thereby, affect nature’s contributions to people. </w:t>
      </w:r>
    </w:p>
    <w:p w14:paraId="5B1B37A6" w14:textId="77777777" w:rsidR="0048205B" w:rsidRPr="00E13B98" w:rsidRDefault="0048205B" w:rsidP="00AE389F"/>
    <w:p w14:paraId="3E32C4E1" w14:textId="77777777" w:rsidR="0048205B" w:rsidRPr="00E13B98" w:rsidRDefault="0048205B" w:rsidP="00147745">
      <w:pPr>
        <w:pStyle w:val="Heading3"/>
      </w:pPr>
      <w:bookmarkStart w:id="1150" w:name="_Ref477152995"/>
      <w:bookmarkStart w:id="1151" w:name="_Toc477938300"/>
      <w:bookmarkStart w:id="1152" w:name="_Toc479152629"/>
      <w:bookmarkStart w:id="1153" w:name="_Toc502837409"/>
      <w:bookmarkStart w:id="1154" w:name="_Toc504380660"/>
      <w:bookmarkStart w:id="1155" w:name="_Toc519514713"/>
      <w:r w:rsidRPr="00E13B98">
        <w:t>Scope and organi</w:t>
      </w:r>
      <w:r>
        <w:t>z</w:t>
      </w:r>
      <w:r w:rsidRPr="00E13B98">
        <w:t>ation of the chapter</w:t>
      </w:r>
      <w:bookmarkEnd w:id="1150"/>
      <w:bookmarkEnd w:id="1151"/>
      <w:bookmarkEnd w:id="1152"/>
      <w:bookmarkEnd w:id="1153"/>
      <w:bookmarkEnd w:id="1154"/>
      <w:bookmarkEnd w:id="1155"/>
    </w:p>
    <w:p w14:paraId="3CB7C2F5" w14:textId="77777777" w:rsidR="0048205B" w:rsidRPr="00E13B98" w:rsidRDefault="0048205B" w:rsidP="00AE389F">
      <w:pPr>
        <w:rPr>
          <w:rFonts w:ascii="Calibri" w:hAnsi="Calibri"/>
        </w:rPr>
      </w:pPr>
      <w:r w:rsidRPr="00E13B98">
        <w:t xml:space="preserve">This chapter focuses on the effects of drivers on biodiversity and nature’s contributions to people and thereby only indirectly on quality of life, which is dealt with in greater detail in </w:t>
      </w:r>
      <w:r>
        <w:t>C</w:t>
      </w:r>
      <w:r w:rsidRPr="00E13B98">
        <w:t xml:space="preserve">hapter 2. Section 4.1 describes the scope of the chapter, the role of drivers in the IPBES conceptual framework, and methodological approaches. Section </w:t>
      </w:r>
      <w:r>
        <w:t>4.2</w:t>
      </w:r>
      <w:r w:rsidRPr="00E13B98">
        <w:t xml:space="preserve"> explains which system of “drivers of change” is addressed in this assessment. We compare and specify concepts which have been used in earlier assessments to justify the choice of direct and indirect drivers, including their sub-categories. The section also discusses the importance of the temporal and spatial variability of drivers and interregional flows. </w:t>
      </w:r>
      <w:r w:rsidRPr="00E13B98">
        <w:rPr>
          <w:rFonts w:ascii="Calibri" w:hAnsi="Calibri"/>
        </w:rPr>
        <w:t xml:space="preserve">Section 4.3 assesses major trends in the five individual indirect drivers in Europe and Central Asia. Indirect drivers are then assessed for each direct driver in the subsequent sections. </w:t>
      </w:r>
    </w:p>
    <w:p w14:paraId="70BEF4F6" w14:textId="77777777" w:rsidR="0048205B" w:rsidRPr="00E13B98" w:rsidRDefault="0048205B" w:rsidP="00AE389F">
      <w:r w:rsidRPr="00E13B98">
        <w:t>Chapters 2 and 3 of the IPBES Regional Assessment for Europe and Central Asia identified strong evidence that biodiversity and nature’s contributions to people are declining, and that natural resource extraction, land</w:t>
      </w:r>
      <w:r>
        <w:t>-</w:t>
      </w:r>
      <w:r w:rsidRPr="00E13B98">
        <w:t xml:space="preserve">use change, pollution, climate change, and invasive alien species are the main direct drivers of these changes. Sections 4.4 to 4.8 assess five direct drivers, one in each </w:t>
      </w:r>
      <w:r>
        <w:t>section</w:t>
      </w:r>
      <w:r w:rsidRPr="00E13B98">
        <w:t>. We first assess the overall effects of the direct drivers on biodiversity and nature’s contributions to people in Europe and Central Asia (</w:t>
      </w:r>
      <w:r>
        <w:t xml:space="preserve">please note that </w:t>
      </w:r>
      <w:r w:rsidRPr="00E13B98">
        <w:t xml:space="preserve">the specific effects </w:t>
      </w:r>
      <w:r>
        <w:t xml:space="preserve">of direct drivers </w:t>
      </w:r>
      <w:r w:rsidRPr="00E13B98">
        <w:t xml:space="preserve">on specific taxa and each unit of analysis </w:t>
      </w:r>
      <w:r>
        <w:t>(</w:t>
      </w:r>
      <w:r w:rsidRPr="00E13B98">
        <w:t xml:space="preserve">i.e. </w:t>
      </w:r>
      <w:r>
        <w:t>types of ecosystems, see C</w:t>
      </w:r>
      <w:r w:rsidRPr="00E13B98">
        <w:t>hapter 1</w:t>
      </w:r>
      <w:r>
        <w:t>)</w:t>
      </w:r>
      <w:r w:rsidRPr="00E13B98">
        <w:t xml:space="preserve"> are the </w:t>
      </w:r>
      <w:r>
        <w:t>subject</w:t>
      </w:r>
      <w:r w:rsidRPr="00E13B98">
        <w:t xml:space="preserve"> of Chapter 3). </w:t>
      </w:r>
      <w:r>
        <w:t xml:space="preserve">After establishing the general effects of the direct drivers, we provide </w:t>
      </w:r>
      <w:r w:rsidRPr="00E13B98">
        <w:t xml:space="preserve">an assessment of the trends in each direct driver and sub-categories of the drivers within the different regions and units of analysis over the recent past (20-40 years) and projected into the future (50-85 years). We use the word “projected” rather than “predicted” because in the medium long run, </w:t>
      </w:r>
      <w:r>
        <w:t>predictions of the future are not possible</w:t>
      </w:r>
      <w:r w:rsidRPr="00E13B98">
        <w:t>. Then we assess the indirect drivers that underpin the direct drivers of changes in biodiversity and nature’s contributions to people. As described below, the indirect drivers interact considerably and are often context specific, and therefore they should not be assessed in isolation. We use causal loop diagrams (CLDs) to illustrate some of the complex interactions and causal relationships affecting each driver.</w:t>
      </w:r>
    </w:p>
    <w:p w14:paraId="68C877E7" w14:textId="77777777" w:rsidR="0048205B" w:rsidRDefault="0048205B" w:rsidP="00AE389F">
      <w:r w:rsidRPr="00E13B98">
        <w:t>Section 4.9 synthesizes the main findings for the overall trends in</w:t>
      </w:r>
      <w:r>
        <w:t>,</w:t>
      </w:r>
      <w:r w:rsidRPr="00E13B98">
        <w:t xml:space="preserve"> and impacts of</w:t>
      </w:r>
      <w:r>
        <w:t>,</w:t>
      </w:r>
      <w:r w:rsidRPr="00E13B98">
        <w:t xml:space="preserve"> drivers on biodiversity and nature’s contributions to people across subregions and biomes (the unit of analysis) in the past and projected into the future. For direct drivers, this synthesis is based on an assessment of all sub-categories of drivers and their compound impacts. For indirect drivers, the synthesis in 4.9.3 is based on the empirical sections.</w:t>
      </w:r>
    </w:p>
    <w:p w14:paraId="6DACC08B" w14:textId="77777777" w:rsidR="0048205B" w:rsidRDefault="0048205B" w:rsidP="00AE389F"/>
    <w:p w14:paraId="1763765B" w14:textId="77777777" w:rsidR="0048205B" w:rsidRPr="00E13B98" w:rsidRDefault="0048205B" w:rsidP="00147745">
      <w:pPr>
        <w:pStyle w:val="Heading3"/>
      </w:pPr>
      <w:bookmarkStart w:id="1156" w:name="_Toc450554867"/>
      <w:bookmarkStart w:id="1157" w:name="_Ref343862674"/>
      <w:bookmarkStart w:id="1158" w:name="_Toc477938301"/>
      <w:bookmarkStart w:id="1159" w:name="_Toc479152630"/>
      <w:bookmarkStart w:id="1160" w:name="_Toc502837410"/>
      <w:bookmarkStart w:id="1161" w:name="_Toc504380661"/>
      <w:bookmarkStart w:id="1162" w:name="_Toc519514714"/>
      <w:bookmarkEnd w:id="1156"/>
      <w:r w:rsidRPr="00E13B98">
        <w:t>Driver as a concept</w:t>
      </w:r>
      <w:bookmarkEnd w:id="1157"/>
      <w:bookmarkEnd w:id="1158"/>
      <w:bookmarkEnd w:id="1159"/>
      <w:bookmarkEnd w:id="1160"/>
      <w:bookmarkEnd w:id="1161"/>
      <w:bookmarkEnd w:id="1162"/>
      <w:r w:rsidRPr="00E13B98">
        <w:t xml:space="preserve"> </w:t>
      </w:r>
    </w:p>
    <w:p w14:paraId="5DC03D39" w14:textId="238847A7" w:rsidR="0048205B" w:rsidRDefault="0048205B" w:rsidP="00AE389F">
      <w:r w:rsidRPr="00E13B98">
        <w:t xml:space="preserve">The distinction between “indirect” and “direct” drivers was popularized by the Millennium Ecosystem Assessment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mendeley" : { "formattedCitation" : "(MA, 2005b)", "plainTextFormattedCitation" : "(MA, 2005b)", "previouslyFormattedCitation" : "(MA, 2005b)" }, "properties" : {  }, "schema" : "https://github.com/citation-style-language/schema/raw/master/csl-citation.json" }</w:instrText>
      </w:r>
      <w:r w:rsidRPr="00E13B98">
        <w:fldChar w:fldCharType="separate"/>
      </w:r>
      <w:r w:rsidRPr="00FD2C8B">
        <w:t>(M</w:t>
      </w:r>
      <w:r w:rsidR="00911C04">
        <w:t>E</w:t>
      </w:r>
      <w:r w:rsidRPr="00FD2C8B">
        <w:t>A, 2005b)</w:t>
      </w:r>
      <w:r w:rsidRPr="00E13B98">
        <w:fldChar w:fldCharType="end"/>
      </w:r>
      <w:r w:rsidRPr="00E13B98">
        <w:t xml:space="preserve"> and this classification still dominates the debate on ecosystem change </w:t>
      </w:r>
      <w:r w:rsidRPr="00E13B98">
        <w:fldChar w:fldCharType="begin" w:fldLock="1"/>
      </w:r>
      <w:r>
        <w:instrText>ADDIN CSL_CITATION { "citationItems" : [ { "id" : "ITEM-1", "itemData" : { "DOI" : "10.1126/science.1196624", "ISBN" : "0036-8075", "ISSN" : "0036-8075", "PMID" : "20978282", "abstract" : "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 "author" : [ { "dropping-particle" : "", "family" : "Pereira", "given" : "Henrique M.", "non-dropping-particle" : "", "parse-names" : false, "suffix" : "" }, { "dropping-particle" : "", "family" : "Leadley", "given" : "Paul W", "non-dropping-particle" : "", "parse-names" : false, "suffix" : "" }, { "dropping-particle" : "", "family" : "Proenca", "given" : "V.", "non-dropping-particle" : "", "parse-names" : false, "suffix" : "" }, { "dropping-particle" : "", "family" : "Alkemade", "given" : "Rob", "non-dropping-particle" : "", "parse-names" : false, "suffix" : "" }, { "dropping-particle" : "", "family" : "Scharlemann", "given" : "J\u00f6rn P W", "non-dropping-particle" : "", "parse-names" : false, "suffix" : "" }, { "dropping-particle" : "", "family" : "Fernandez-Manjarres", "given" : "J. F.", "non-dropping-particle" : "", "parse-names" : false, "suffix" : "" }, { "dropping-particle" : "", "family" : "Araujo", "given" : "M. B.", "non-dropping-particle" : "", "parse-names" : false, "suffix" : "" }, { "dropping-particle" : "", "family" : "Balvanera", "given" : "Patricia", "non-dropping-particle" : "", "parse-names" : false, "suffix" : "" }, { "dropping-particle" : "", "family" : "Biggs", "given" : "Reinette", "non-dropping-particle" : "", "parse-names" : false, "suffix" : "" }, { "dropping-particle" : "", "family" : "Cheung", "given" : "William W L", "non-dropping-particle" : "", "parse-names" : false, "suffix" : "" }, { "dropping-particle" : "", "family" : "Chini", "given" : "Louise", "non-dropping-particle" : "", "parse-names" : false, "suffix" : "" }, { "dropping-particle" : "", "family" : "Cooper", "given" : "H David", "non-dropping-particle" : "", "parse-names" : false, "suffix" : "" }, { "dropping-particle" : "", "family" : "Gilman", "given" : "Eric L", "non-dropping-particle" : "", "parse-names" : false, "suffix" : "" }, { "dropping-particle" : "", "family" : "Guenette", "given" : "S.", "non-dropping-particle" : "", "parse-names" : false, "suffix" : "" }, { "dropping-particle" : "", "family" : "Hurtt", "given" : "George C", "non-dropping-particle" : "", "parse-names" : false, "suffix" : "" }, { "dropping-particle" : "", "family" : "Huntington", "given" : "Henry P", "non-dropping-particle" : "", "parse-names" : false, "suffix" : "" }, { "dropping-particle" : "", "family" : "Mace", "given" : "Georgina M",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Rodrigues", "given" : "Patr\u00edcia", "non-dropping-particle" : "", "parse-names" : false, "suffix" : "" }, { "dropping-particle" : "", "family" : "Scholes", "given" : "Robert J", "non-dropping-particle" : "", "parse-names" : false, "suffix" : "" }, { "dropping-particle" : "", "family" : "Sumaila", "given" : "Ussif Rashid", "non-dropping-particle" : "", "parse-names" : false, "suffix" : "" }, { "dropping-particle" : "", "family" : "Walpole", "given" : "Matt", "non-dropping-particle" : "", "parse-names" : false, "suffix" : "" } ], "container-title" : "Science", "id" : "ITEM-1", "issue" : "6010", "issued" : { "date-parts" : [ [ "2010", "12", "10" ] ] }, "page" : "1496-1501", "title" : "Scenarios for Global Biodiversity in the 21st Century", "type" : "article-journal", "volume" : "330" }, "prefix" : "e.g. ", "uris" : [ "http://www.mendeley.com/documents/?uuid=710fe4b2-623c-488a-8a58-989e5dc6f675" ] } ], "mendeley" : { "formattedCitation" : "(e.g. Henrique M. Pereira et al., 2010)", "plainTextFormattedCitation" : "(e.g. Henrique M. Pereira et al., 2010)", "previouslyFormattedCitation" : "(e.g. Henrique M. Pereira et al., 2010)" }, "properties" : {  }, "schema" : "https://github.com/citation-style-language/schema/raw/master/csl-citation.json" }</w:instrText>
      </w:r>
      <w:r w:rsidRPr="00E13B98">
        <w:fldChar w:fldCharType="separate"/>
      </w:r>
      <w:r w:rsidRPr="00220C92">
        <w:t xml:space="preserve">(e.g. Pereira </w:t>
      </w:r>
      <w:r w:rsidR="00301BD0" w:rsidRPr="00301BD0">
        <w:rPr>
          <w:i/>
        </w:rPr>
        <w:t>et al.</w:t>
      </w:r>
      <w:r w:rsidRPr="00220C92">
        <w:t>, 2010)</w:t>
      </w:r>
      <w:r w:rsidRPr="00E13B98">
        <w:fldChar w:fldCharType="end"/>
      </w:r>
      <w:r w:rsidRPr="00E13B98">
        <w:t xml:space="preserve">. The older </w:t>
      </w:r>
      <w:r w:rsidRPr="00E13B98">
        <w:rPr>
          <w:rFonts w:ascii="Calibri" w:hAnsi="Calibri"/>
        </w:rPr>
        <w:t xml:space="preserve">DPSIR </w:t>
      </w:r>
      <w:r w:rsidRPr="00E13B98">
        <w:t xml:space="preserve">terminology </w:t>
      </w:r>
      <w:r w:rsidRPr="00E13B98">
        <w:rPr>
          <w:rFonts w:ascii="Calibri" w:hAnsi="Calibri"/>
        </w:rPr>
        <w:t>(drivers, pressures, states, impacts, responses)</w:t>
      </w:r>
      <w:r w:rsidRPr="00E13B98">
        <w:t xml:space="preserve">, popular in Western Europe </w:t>
      </w:r>
      <w:r w:rsidRPr="00E13B98">
        <w:fldChar w:fldCharType="begin" w:fldLock="1"/>
      </w:r>
      <w:r>
        <w:instrText>ADDIN CSL_CITATION { "citationItems" : [ { "id" : "ITEM-1", "itemData" : { "author" : [ { "dropping-particle" : "", "family" : "EEA", "given" : "", "non-dropping-particle" : "", "parse-names" : false, "suffix" : "" } ], "id" : "ITEM-1", "issued" : { "date-parts" : [ [ "1995" ] ] }, "publisher-place" : "Copenhagen, Denmark", "title" : "Europe\u2019s Environment: the Dobris Assessment", "type" : "report" }, "uris" : [ "http://www.mendeley.com/documents/?uuid=998af032-9bb4-49f8-9116-1c2ccc327a84" ] } ], "mendeley" : { "formattedCitation" : "(EEA, 1995)", "plainTextFormattedCitation" : "(EEA, 1995)", "previouslyFormattedCitation" : "(EEA, 1995)" }, "properties" : {  }, "schema" : "https://github.com/citation-style-language/schema/raw/master/csl-citation.json" }</w:instrText>
      </w:r>
      <w:r w:rsidRPr="00E13B98">
        <w:fldChar w:fldCharType="separate"/>
      </w:r>
      <w:r w:rsidRPr="00E13B98">
        <w:t>(</w:t>
      </w:r>
      <w:r w:rsidR="00BC1F98">
        <w:t>Stanners &amp; Bourdeau</w:t>
      </w:r>
      <w:r w:rsidRPr="00E13B98">
        <w:t>, 1995)</w:t>
      </w:r>
      <w:r w:rsidRPr="00E13B98">
        <w:fldChar w:fldCharType="end"/>
      </w:r>
      <w:r w:rsidRPr="00E13B98">
        <w:t xml:space="preserve">, divided drivers into “driving forces” and “pressures”, with the former corresponding to indirect drivers and the latter corresponding to direct drivers of the Millennium Ecosystem Assessment </w:t>
      </w:r>
      <w:r w:rsidRPr="00E13B98">
        <w:fldChar w:fldCharType="begin" w:fldLock="1"/>
      </w:r>
      <w:r>
        <w:instrText>ADDIN CSL_CITATION { "citationItems" : [ { "id" : "ITEM-1", "itemData" : { "DOI" : "10.1016/j.gloenvcha.2012.09.002", "ISBN" : "0959-3780", "ISSN" : "09593780", "abstract" : "The development of effective environmental management plans and policies requires a sound understanding of the driving forces involved in shaping and altering the structure and function of ecosystems. However, driving forces, especially anthropogenic ones, are defined and operate at multiple administrative levels, which do not always match ecological scales. This paper presents an innovative methodology of analysing drivers of change by developing a typology of scale sensitivity of drivers that classifies and describes the way they operate across multiple administrative levels. Scale sensitivity varies considerably among drivers, which can be classified into five broad categories depending on the response of 'evenness' and 'intensity change' when moving across administrative levels. Indirect drivers tend to show low scale sensitivity, whereas direct drivers show high scale sensitivity, as they operate in a non-linear way across the administrative scale. Thus policies addressing direct drivers of change, in particular, need to take scale into consideration during their formulation. Moreover, such policies must have a strong spatial focus, which can be achieved either by encouraging local-regional policy making or by introducing high flexibility in (inter)national policies to accommodate increased differentiation at lower administrative levels. High quality data is available for several drivers, however, the availability of consistent data at all levels for non-anthropogenic drivers is a major constraint to mapping and assessing their scale sensitivity. This lack of data may hinder effective policy making for environmental management, since it restricts the ability to fully account for scale sensitivity of natural drivers in policy design. ?? 2012 Elsevier Ltd.", "author" : [ { "dropping-particle" : "", "family" : "Tzanopoulos", "given" : "J.", "non-dropping-particle" : "", "parse-names" : false, "suffix" : "" }, { "dropping-particle" : "", "family" : "Mouttet", "given" : "R.", "non-dropping-particle" : "", "parse-names" : false, "suffix" : "" }, { "dropping-particle" : "", "family" : "Letourneau", "given" : "A.", "non-dropping-particle" : "", "parse-names" : false, "suffix" : "" }, { "dropping-particle" : "", "family" : "Vogiatzakis", "given" : "I. N.", "non-dropping-particle" : "", "parse-names" : false, "suffix" : "" }, { "dropping-particle" : "", "family" : "Potts", "given" : "S. G.", "non-dropping-particle" : "", "parse-names" : false, "suffix" : "" }, { "dropping-particle" : "", "family" : "Henle", "given" : "K.", "non-dropping-particle" : "", "parse-names" : false, "suffix" : "" }, { "dropping-particle" : "", "family" : "Mathevet", "given" : "R.", "non-dropping-particle" : "", "parse-names" : false, "suffix" : "" }, { "dropping-particle" : "", "family" : "Marty", "given" : "P.", "non-dropping-particle" : "", "parse-names" : false, "suffix" : "" } ], "container-title" : "Global Environmental Change", "id" : "ITEM-1", "issue" : "1", "issued" : { "date-parts" : [ [ "2013" ] ] }, "page" : "167-178", "publisher" : "Elsevier Ltd", "title" : "Scale sensitivity of drivers of environmental change across Europe", "type" : "article-journal", "volume" : "23" }, "uris" : [ "http://www.mendeley.com/documents/?uuid=541cdf42-1504-43f7-8394-7979beddd82b" ] } ], "mendeley" : { "formattedCitation" : "(Tzanopoulos et al., 2013)", "plainTextFormattedCitation" : "(Tzanopoulos et al., 2013)", "previouslyFormattedCitation" : "(Tzanopoulos et al., 2013)" }, "properties" : {  }, "schema" : "https://github.com/citation-style-language/schema/raw/master/csl-citation.json" }</w:instrText>
      </w:r>
      <w:r w:rsidRPr="00E13B98">
        <w:fldChar w:fldCharType="separate"/>
      </w:r>
      <w:r w:rsidRPr="00E13B98">
        <w:t xml:space="preserve">(Tzanopoulos </w:t>
      </w:r>
      <w:r w:rsidR="00301BD0" w:rsidRPr="00301BD0">
        <w:rPr>
          <w:i/>
        </w:rPr>
        <w:t>et al.</w:t>
      </w:r>
      <w:r w:rsidRPr="00E13B98">
        <w:t>, 2013)</w:t>
      </w:r>
      <w:r w:rsidRPr="00E13B98">
        <w:fldChar w:fldCharType="end"/>
      </w:r>
      <w:r w:rsidRPr="00E13B98">
        <w:t xml:space="preserve">. </w:t>
      </w:r>
    </w:p>
    <w:p w14:paraId="32F9AE71" w14:textId="77777777" w:rsidR="0048205B" w:rsidRPr="00E13B98" w:rsidRDefault="0048205B" w:rsidP="00AE389F"/>
    <w:p w14:paraId="2FA5ECC2" w14:textId="77777777" w:rsidR="0048205B" w:rsidRPr="00E13B98" w:rsidRDefault="0048205B" w:rsidP="00147745">
      <w:pPr>
        <w:pStyle w:val="Heading3"/>
      </w:pPr>
      <w:bookmarkStart w:id="1163" w:name="_Toc450554868"/>
      <w:bookmarkStart w:id="1164" w:name="_Ref343862906"/>
      <w:bookmarkStart w:id="1165" w:name="_Ref343862912"/>
      <w:bookmarkStart w:id="1166" w:name="_Toc477938302"/>
      <w:bookmarkStart w:id="1167" w:name="_Toc479152631"/>
      <w:bookmarkStart w:id="1168" w:name="_Toc502837411"/>
      <w:bookmarkStart w:id="1169" w:name="_Toc504380662"/>
      <w:bookmarkStart w:id="1170" w:name="_Toc519514715"/>
      <w:r w:rsidRPr="00E13B98">
        <w:t>Natural and anthropogenic drivers</w:t>
      </w:r>
      <w:bookmarkEnd w:id="1163"/>
      <w:bookmarkEnd w:id="1164"/>
      <w:bookmarkEnd w:id="1165"/>
      <w:bookmarkEnd w:id="1166"/>
      <w:bookmarkEnd w:id="1167"/>
      <w:bookmarkEnd w:id="1168"/>
      <w:bookmarkEnd w:id="1169"/>
      <w:bookmarkEnd w:id="1170"/>
      <w:r w:rsidRPr="00E13B98">
        <w:t xml:space="preserve"> </w:t>
      </w:r>
    </w:p>
    <w:p w14:paraId="0B78A1CD" w14:textId="77777777" w:rsidR="0048205B" w:rsidRPr="00E13B98" w:rsidRDefault="0048205B" w:rsidP="00AE389F">
      <w:bookmarkStart w:id="1171" w:name="_Ref323742386"/>
      <w:r w:rsidRPr="00E13B98">
        <w:t>Analytically it is sometimes difficult to distinguish whether an element (process, factor, driver) belongs to the natural or the human system. Biogeophysical processes and factors such as volcanic eruptions, tsunamis, El Nino, solar radiation, or storms, are natural and they influence all elements of life on earth. These “natural drivers” and extreme events are not assessed in this chapter. Our analysis is limited to drivers linked to human activities, and are therefore considered anthropogenic or at least anthropogenically</w:t>
      </w:r>
      <w:r>
        <w:t xml:space="preserve"> </w:t>
      </w:r>
      <w:r w:rsidRPr="00E13B98">
        <w:t>influenced drivers. In this context, direct drivers are the result of human interactions with natural processes that directly act upon biodiversity, including ecosystems, by altering natural processes, while indirect drivers are structures and processes governing the human interactions, thereby influencing direct drivers. So, while we would consider climate and weather, habitats, and species’ dispersal and range dynamics to be natural processes, anthropogenic climate change, land-use change and invas</w:t>
      </w:r>
      <w:r>
        <w:t>ion by</w:t>
      </w:r>
      <w:r w:rsidRPr="00E13B98">
        <w:t xml:space="preserve"> alien species reflect the human influence on climate, land use and biodiversity dynamics, respectively.</w:t>
      </w:r>
    </w:p>
    <w:p w14:paraId="2DE3E85A" w14:textId="000E434E" w:rsidR="0048205B" w:rsidRPr="00E13B98" w:rsidRDefault="0048205B" w:rsidP="00AE389F">
      <w:r w:rsidRPr="00E13B98">
        <w:t xml:space="preserve">However, to unequivocally disentangle natural variability from anthropogenic drivers is often difficult. Human impacts now affect more than half of the Earth’s ice-free terrestrial surface </w:t>
      </w:r>
      <w:r w:rsidRPr="00E13B98">
        <w:fldChar w:fldCharType="begin" w:fldLock="1"/>
      </w:r>
      <w:r>
        <w:instrText>ADDIN CSL_CITATION { "citationItems" : [ { "id" : "ITEM-1", "itemData" : { "DOI" : "10.1111/j.1466-8238.2010.00540.x", "ISSN" : "1466822X", "author" : [ { "dropping-particle" : "", "family" : "Ellis", "given" : "Erle C.", "non-dropping-particle" : "", "parse-names" : false, "suffix" : "" }, { "dropping-particle" : "", "family" : "Klein Goldewijk", "given" : "Kees", "non-dropping-particle" : "", "parse-names" : false, "suffix" : "" }, { "dropping-particle" : "", "family" : "Siebert", "given" : "Stefan", "non-dropping-particle" : "", "parse-names" : false, "suffix" : "" }, { "dropping-particle" : "", "family" : "Lightman", "given" : "Deborah", "non-dropping-particle" : "", "parse-names" : false, "suffix" : "" }, { "dropping-particle" : "", "family" : "Ramankutty", "given" : "Navin", "non-dropping-particle" : "", "parse-names" : false, "suffix" : "" } ], "container-title" : "Global Ecology and Biogeography", "id" : "ITEM-1", "issued" : { "date-parts" : [ [ "2010", "6" ] ] }, "page" : "no-no", "title" : "Anthropogenic transformation of the biomes, 1700 to 2000", "type" : "article-journal" }, "uris" : [ "http://www.mendeley.com/documents/?uuid=c9116568-aa7a-4626-8d13-070858fd188e" ] } ], "mendeley" : { "formattedCitation" : "(Ellis, Klein Goldewijk, Siebert, Lightman, &amp; Ramankutty, 2010)", "plainTextFormattedCitation" : "(Ellis, Klein Goldewijk, Siebert, Lightman, &amp; Ramankutty, 2010)", "previouslyFormattedCitation" : "(Ellis, Klein Goldewijk, Siebert, Lightman, &amp; Ramankutty, 2010)" }, "properties" : {  }, "schema" : "https://github.com/citation-style-language/schema/raw/master/csl-citation.json" }</w:instrText>
      </w:r>
      <w:r w:rsidRPr="00E13B98">
        <w:fldChar w:fldCharType="separate"/>
      </w:r>
      <w:r w:rsidRPr="00E13B98">
        <w:t>(Ellis</w:t>
      </w:r>
      <w:r w:rsidR="00BC1F98">
        <w:rPr>
          <w:i/>
        </w:rPr>
        <w:t xml:space="preserve"> et al.</w:t>
      </w:r>
      <w:r w:rsidRPr="00E13B98">
        <w:t>, 2010)</w:t>
      </w:r>
      <w:r w:rsidRPr="00E13B98">
        <w:fldChar w:fldCharType="end"/>
      </w:r>
      <w:r w:rsidRPr="00E13B98">
        <w:t xml:space="preserve"> and humans now exert a dominant influence on key Earth system processes and on ecosystem change and biodiversity loss </w:t>
      </w:r>
      <w:r w:rsidRPr="00E13B98">
        <w:fldChar w:fldCharType="begin" w:fldLock="1"/>
      </w:r>
      <w:r>
        <w:instrText>ADDIN CSL_CITATION { "citationItems" : [ { "id" : "ITEM-1", "itemData" : { "DOI" : "10.1579/0044-7447(2007)36[614:TAAHNO]2.0.CO;2", "abstract" : "Abstract We explore the development of the Anthropocene, the current epoch in which humans and our societies have become a global geophysical force. The Anthropocene began around 1800 with the onset of industrialization, the central feature of which was the enormous expansion in the use of fossil fuels. We use atmospheric carbon dioxide concentration as a single, simple indicator to track the progression of the Anthropocene. From a preindustrial value of 270\u2013275 ppm, atmospheric carbon dioxide had risen to about 310 ppm by 1950. Since then the human enterprise has experienced a remarkable explosion, the Great Acceleration, with significant consequences for Earth System functioning. Atmospheric CO2 concentration has risen from 310 to 380 ppm since 1950, with about half of the total rise since the preindustrial era occurring in just the last 30 years. The Great Acceleration is reaching criticality. Whatever unfolds, the next few decades will surely be a tipping point in the evolution of the Anthropocene.", "author" : [ { "dropping-particle" : "", "family" : "Steffen", "given" : "Will", "non-dropping-particle" : "", "parse-names" : false, "suffix" : "" }, { "dropping-particle" : "", "family" : "Crutzen", "given" : "Paul J.", "non-dropping-particle" : "", "parse-names" : false, "suffix" : "" }, { "dropping-particle" : "", "family" : "McNeill", "given" : "John R.", "non-dropping-particle" : "", "parse-names" : false, "suffix" : "" } ], "container-title" : "Ambio", "id" : "ITEM-1", "issue" : "8", "issued" : { "date-parts" : [ [ "2007", "1", "16" ] ] }, "page" : "614-621", "publisher" : "The Royal Swedish Academy of Sciences", "title" : "The Anthropocene: Are Humans Now Overwhelming the Great Forces of Nature", "type" : "article-journal", "volume" : "36" }, "uris" : [ "http://www.mendeley.com/documents/?uuid=d809be35-f354-3dbb-a8cf-8330143dd064" ] }, { "id" : "ITEM-2", "itemData" : { "DOI" : "10.1038/nature14324", "ISSN" : "0028-0836", "author" : [ { "dropping-particle" : "", "family" : "Newbold", "given" : "Tim", "non-dropping-particle" : "", "parse-names" : false, "suffix" : "" }, { "dropping-particle" : "", "family" : "Hudson", "given" : "Lawrence N.", "non-dropping-particle" : "", "parse-names" : false, "suffix" : "" }, { "dropping-particle" : "", "family" : "Hill", "given" : "Samantha 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0eda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 W.", "non-dropping-particle" : "", "parse-names" : false, "suffix" : "" }, { "dropping-particle" : "", "family" : "Purvis", "given" : "Andy", "non-dropping-particle" : "", "parse-names" : false, "suffix" : "" } ], "container-title" : "Nature", "id" : "ITEM-2", "issue" : "7545", "issued" : { "date-parts" : [ [ "2015", "4", "1" ] ] }, "page" : "45-50", "title" : "Global effects of land use on local terrestrial biodiversity", "type" : "article-journal", "volume" : "520" }, "uris" : [ "http://www.mendeley.com/documents/?uuid=8a9874ca-99bb-4c61-90b0-d9e1f7b09843" ] }, { "id" : "ITEM-3", "itemData" : { "DOI" : "10.1126/science.aaf2201", "ISSN" : "0036-8075", "author" : [ { "dropping-particle" : "", "family" : "Newbold", "given" : "Tim", "non-dropping-particle" : "", "parse-names" : false, "suffix" : "" }, { "dropping-particle" : "", "family" : "Hudson", "given" : "Lawrence N.", "non-dropping-particle" : "", "parse-names" : false, "suffix" : "" }, { "dropping-particle" : "", "family" : "Arnell", "given" : "Andrew P.", "non-dropping-particle" : "", "parse-names" : false, "suffix" : "" }, { "dropping-particle" : "", "family" : "Contu", "given" : "Sara", "non-dropping-particle" : "", "parse-names" : false, "suffix" : "" }, { "dropping-particle" : "", "family" : "Palma", "given" : "Adriana", "non-dropping-particle" : "De", "parse-names" : false, "suffix" : "" }, { "dropping-particle" : "", "family" : "Ferrier", "given" : "Simon", "non-dropping-particle" : "", "parse-names" : false, "suffix" : "" }, { "dropping-particle" : "", "family" : "Hill", "given" : "Samantha L. L.", "non-dropping-particle" : "", "parse-names" : false, "suffix" : "" }, { "dropping-particle" : "", "family" : "Hoskins", "given" : "Andrew J.", "non-dropping-particle" : "", "parse-names" : false, "suffix" : "" }, { "dropping-particle" : "", "family" : "Lysenko", "given" : "Igor", "non-dropping-particle" : "", "parse-names" : false, "suffix" : "" }, { "dropping-particle" : "", "family" : "Phillips", "given" : "Helen R. P.", "non-dropping-particle" : "", "parse-names" : false, "suffix" : "" }, { "dropping-particle" : "", "family" : "Burton", "given" : "Victoria J.", "non-dropping-particle" : "", "parse-names" : false, "suffix" : "" }, { "dropping-particle" : "", "family" : "Chng", "given" : "Charlotte W. T.", "non-dropping-particle" : "", "parse-names" : false, "suffix" : "" }, { "dropping-particle" : "", "family" : "Emerson", "given" : "Susan", "non-dropping-particle" : "", "parse-names" : false, "suffix" : "" }, { "dropping-particle" : "", "family" : "Gao", "given" : "Di", "non-dropping-particle" : "", "parse-names" : false, "suffix" : "" }, { "dropping-particle" : "", "family" : "Pask-Hale", "given" : "Gwilym", "non-dropping-particle" : "", "parse-names" : false, "suffix" : "" }, { "dropping-particle" : "", "family" : "Hutton", "given" : "Jon", "non-dropping-particle" : "", "parse-names" : false, "suffix" : "" }, { "dropping-particle" : "", "family" : "Jung", "given" : "Martin", "non-dropping-particle" : "", "parse-names" : false, "suffix" : "" }, { "dropping-particle" : "", "family" : "Sanchez-Ortiz", "given" : "Katia", "non-dropping-particle" : "", "parse-names" : false, "suffix" : "" }, { "dropping-particle" : "", "family" : "Simmons", "given" : "Benno I.", "non-dropping-particle" : "", "parse-names" : false, "suffix" : "" }, { "dropping-particle" : "", "family" : "Whitmee", "given" : "Sarah", "non-dropping-particle" : "", "parse-names" : false, "suffix" : "" }, { "dropping-particle" : "", "family" : "Zhang", "given" : "Hanbin", "non-dropping-particle" : "", "parse-names" : false, "suffix" : "" }, { "dropping-particle" : "", "family" : "Scharlemann", "given" : "J\u00f6rn P. W.", "non-dropping-particle" : "", "parse-names" : false, "suffix" : "" }, { "dropping-particle" : "", "family" : "Purvis", "given" : "Andy", "non-dropping-particle" : "", "parse-names" : false, "suffix" : "" } ], "container-title" : "Science", "id" : "ITEM-3", "issue" : "6296", "issued" : { "date-parts" : [ [ "2016", "7", "15" ] ] }, "page" : "288-291", "title" : "Has land use pushed terrestrial biodiversity beyond the planetary boundary? A global assessment", "type" : "article-journal", "volume" : "353" }, "uris" : [ "http://www.mendeley.com/documents/?uuid=ef654b1d-ab01-4be1-abcf-d50adc08da61" ] } ], "mendeley" : { "formattedCitation" : "(Newbold et al., 2015, 2016; Steffen, Crutzen, &amp; McNeill, 2007)", "plainTextFormattedCitation" : "(Newbold et al., 2015, 2016; Steffen, Crutzen, &amp; McNeill, 2007)", "previouslyFormattedCitation" : "(Newbold et al., 2015, 2016; Steffen, Crutzen, &amp; McNeill, 2007)" }, "properties" : {  }, "schema" : "https://github.com/citation-style-language/schema/raw/master/csl-citation.json" }</w:instrText>
      </w:r>
      <w:r w:rsidRPr="00E13B98">
        <w:fldChar w:fldCharType="separate"/>
      </w:r>
      <w:r w:rsidRPr="00E13B98">
        <w:t xml:space="preserve">(Newbold </w:t>
      </w:r>
      <w:r w:rsidR="00301BD0" w:rsidRPr="00301BD0">
        <w:rPr>
          <w:i/>
        </w:rPr>
        <w:t>et al.</w:t>
      </w:r>
      <w:r w:rsidRPr="00E13B98">
        <w:t>, 2015, 2016; Steffen</w:t>
      </w:r>
      <w:r w:rsidR="00BC1F98">
        <w:rPr>
          <w:i/>
        </w:rPr>
        <w:t xml:space="preserve"> et al.</w:t>
      </w:r>
      <w:r w:rsidRPr="00E13B98">
        <w:t>, 2007)</w:t>
      </w:r>
      <w:r w:rsidRPr="00E13B98">
        <w:fldChar w:fldCharType="end"/>
      </w:r>
      <w:r w:rsidRPr="00E13B98">
        <w:t>. This has led to the coining of a new geological epoche, the “Anthropocene</w:t>
      </w:r>
      <w:r w:rsidRPr="009F37FD">
        <w:t>”</w:t>
      </w:r>
      <w:r w:rsidRPr="00944A2F">
        <w:t xml:space="preserve"> </w:t>
      </w:r>
      <w:r w:rsidRPr="002C56D6">
        <w:fldChar w:fldCharType="begin" w:fldLock="1"/>
      </w:r>
      <w:r>
        <w:instrText>ADDIN CSL_CITATION { "citationItems" : [ { "id" : "ITEM-1", "itemData" : { "DOI" : "10.1038/415023a", "ISSN" : "0028-0836", "author" : [ { "dropping-particle" : "", "family" : "Crutzen", "given" : "Paul J.", "non-dropping-particle" : "", "parse-names" : false, "suffix" : "" } ], "container-title" : "Nature", "id" : "ITEM-1", "issue" : "6867", "issued" : { "date-parts" : [ [ "2002", "1", "3" ] ] }, "page" : "23-23", "title" : "Geology of mankind", "type" : "article-journal", "volume" : "415" }, "prefix" : "see ", "uris" : [ "http://www.mendeley.com/documents/?uuid=47c32a98-4a41-419a-a291-45ea7a1c9085" ] } ], "mendeley" : { "formattedCitation" : "(see Crutzen, 2002)", "plainTextFormattedCitation" : "(see Crutzen, 2002)", "previouslyFormattedCitation" : "(see Crutzen, 2002)" }, "properties" : {  }, "schema" : "https://github.com/citation-style-language/schema/raw/master/csl-citation.json" }</w:instrText>
      </w:r>
      <w:r w:rsidRPr="002C56D6">
        <w:fldChar w:fldCharType="separate"/>
      </w:r>
      <w:r w:rsidRPr="002C56D6">
        <w:t>(see Crutzen, 2002)</w:t>
      </w:r>
      <w:r w:rsidRPr="002C56D6">
        <w:fldChar w:fldCharType="end"/>
      </w:r>
      <w:r w:rsidRPr="009F37FD">
        <w:t>.</w:t>
      </w:r>
      <w:r w:rsidRPr="00E13B98">
        <w:t xml:space="preserve"> While there is debate over when, exactly, the transition from the Holocene to the Anthropocene occurred, it is often set to when human impacts took over as a dominating influence on the earth system processes, early in the 20</w:t>
      </w:r>
      <w:r w:rsidRPr="00E34DEF">
        <w:t>th</w:t>
      </w:r>
      <w:r w:rsidRPr="00E13B98">
        <w:t xml:space="preserve"> century </w:t>
      </w:r>
      <w:r w:rsidRPr="00E13B98">
        <w:fldChar w:fldCharType="begin" w:fldLock="1"/>
      </w:r>
      <w:r>
        <w:instrText>ADDIN CSL_CITATION { "citationItems" : [ { "id" : "ITEM-1", "itemData" : { "DOI" : "10.1579/0044-7447(2007)36[614:TAAHNO]2.0.CO;2", "abstract" : "Abstract We explore the development of the Anthropocene, the current epoch in which humans and our societies have become a global geophysical force. The Anthropocene began around 1800 with the onset of industrialization, the central feature of which was the enormous expansion in the use of fossil fuels. We use atmospheric carbon dioxide concentration as a single, simple indicator to track the progression of the Anthropocene. From a preindustrial value of 270\u2013275 ppm, atmospheric carbon dioxide had risen to about 310 ppm by 1950. Since then the human enterprise has experienced a remarkable explosion, the Great Acceleration, with significant consequences for Earth System functioning. Atmospheric CO2 concentration has risen from 310 to 380 ppm since 1950, with about half of the total rise since the preindustrial era occurring in just the last 30 years. The Great Acceleration is reaching criticality. Whatever unfolds, the next few decades will surely be a tipping point in the evolution of the Anthropocene.", "author" : [ { "dropping-particle" : "", "family" : "Steffen", "given" : "Will", "non-dropping-particle" : "", "parse-names" : false, "suffix" : "" }, { "dropping-particle" : "", "family" : "Crutzen", "given" : "Paul J.", "non-dropping-particle" : "", "parse-names" : false, "suffix" : "" }, { "dropping-particle" : "", "family" : "McNeill", "given" : "John R.", "non-dropping-particle" : "", "parse-names" : false, "suffix" : "" } ], "container-title" : "Ambio", "id" : "ITEM-1", "issue" : "8", "issued" : { "date-parts" : [ [ "2007", "1", "16" ] ] }, "page" : "614-621", "publisher" : "The Royal Swedish Academy of Sciences", "title" : "The Anthropocene: Are Humans Now Overwhelming the Great Forces of Nature", "type" : "article-journal", "volume" : "36" }, "prefix" : "see ", "uris" : [ "http://www.mendeley.com/documents/?uuid=d809be35-f354-3dbb-a8cf-8330143dd064" ] } ], "mendeley" : { "formattedCitation" : "(see Steffen et al., 2007)", "plainTextFormattedCitation" : "(see Steffen et al., 2007)", "previouslyFormattedCitation" : "(see Steffen et al., 2007)" }, "properties" : {  }, "schema" : "https://github.com/citation-style-language/schema/raw/master/csl-citation.json" }</w:instrText>
      </w:r>
      <w:r w:rsidRPr="00E13B98">
        <w:fldChar w:fldCharType="separate"/>
      </w:r>
      <w:r w:rsidRPr="00E13B98">
        <w:t xml:space="preserve">(see Steffen </w:t>
      </w:r>
      <w:r w:rsidR="00301BD0" w:rsidRPr="00301BD0">
        <w:rPr>
          <w:i/>
        </w:rPr>
        <w:t>et al.</w:t>
      </w:r>
      <w:r w:rsidRPr="00E13B98">
        <w:t>, 2007)</w:t>
      </w:r>
      <w:r w:rsidRPr="00E13B98">
        <w:fldChar w:fldCharType="end"/>
      </w:r>
      <w:r w:rsidRPr="00E13B98">
        <w:t xml:space="preserve">. Human influences were also present prior to this transition, and the nature and magnitude of the impacts through time and especially in the more distant past 3,000-8,000 years ago, are still debated </w:t>
      </w:r>
      <w:r w:rsidRPr="00E13B98">
        <w:fldChar w:fldCharType="begin" w:fldLock="1"/>
      </w:r>
      <w:r>
        <w:instrText>ADDIN CSL_CITATION { "citationItems" : [ { "id" : "ITEM-1", "itemData" : { "DOI" : "10.1146/annurev-earth-050212-123944", "ISSN" : "0084-6597", "author" : [ { "dropping-particle" : "", "family" : "Ruddiman", "given" : "William F.", "non-dropping-particle" : "", "parse-names" : false, "suffix" : "" } ], "container-title" : "Annual Review of Earth and Planetary Sciences", "id" : "ITEM-1", "issue" : "1", "issued" : { "date-parts" : [ [ "2013", "5", "30" ] ] }, "page" : "45-68", "title" : "The Anthropocene", "type" : "article-journal", "volume" : "41" }, "uris" : [ "http://www.mendeley.com/documents/?uuid=48456eeb-5779-4683-95bb-7b12666c2e75" ] }, { "id" : "ITEM-2", "itemData" : { "author" : [ { "dropping-particle" : "", "family" : "Scott", "given" : "A. C.", "non-dropping-particle" : "", "parse-names" : false, "suffix" : "" }, { "dropping-particle" : "", "family" : "Bowman", "given" : "D. M. J. S.", "non-dropping-particle" : "", "parse-names" : false, "suffix" : "" }, { "dropping-particle" : "", "family" : "Bond", "given" : "W. J.", "non-dropping-particle" : "", "parse-names" : false, "suffix" : "" }, { "dropping-particle" : "", "family" : "Pyne", "given" : "S. J.", "non-dropping-particle" : "", "parse-names" : false, "suffix" : "" }, { "dropping-particle" : "", "family" : "Alexander", "given" : "M. E.", "non-dropping-particle" : "", "parse-names" : false, "suffix" : "" } ], "id" : "ITEM-2", "issued" : { "date-parts" : [ [ "2014" ] ] }, "publisher" : "Wiley-Blackwell publisher", "title" : "Fire on earth: an introduction", "type" : "book" }, "uris" : [ "http://www.mendeley.com/documents/?uuid=15b6d5a7-b5d2-4411-8747-25dc2e2712de" ] } ], "mendeley" : { "formattedCitation" : "(Ruddiman, 2013; Scott, Bowman, Bond, Pyne, &amp; Alexander, 2014)", "plainTextFormattedCitation" : "(Ruddiman, 2013; Scott, Bowman, Bond, Pyne, &amp; Alexander, 2014)", "previouslyFormattedCitation" : "(Ruddiman, 2013; Scott, Bowman, Bond, Pyne, &amp; Alexander, 2014)" }, "properties" : {  }, "schema" : "https://github.com/citation-style-language/schema/raw/master/csl-citation.json" }</w:instrText>
      </w:r>
      <w:r w:rsidRPr="00E13B98">
        <w:fldChar w:fldCharType="separate"/>
      </w:r>
      <w:r w:rsidRPr="00E13B98">
        <w:t>(Ruddiman, 2013; Scott</w:t>
      </w:r>
      <w:r w:rsidR="00BC1F98">
        <w:rPr>
          <w:i/>
        </w:rPr>
        <w:t xml:space="preserve"> et al.</w:t>
      </w:r>
      <w:r w:rsidRPr="00E13B98">
        <w:t>, 2014)</w:t>
      </w:r>
      <w:r w:rsidRPr="00E13B98">
        <w:fldChar w:fldCharType="end"/>
      </w:r>
      <w:r w:rsidRPr="00E13B98">
        <w:t xml:space="preserve">. This assessment takes a pragmatic approach to this challenge, focusing on assessing the impacts of major modern (i.e., post-industrial) anthropogenic drivers relative to the more-or-less human affected pre-industrial landscapes </w:t>
      </w:r>
      <w:r w:rsidRPr="00E13B98">
        <w:fldChar w:fldCharType="begin" w:fldLock="1"/>
      </w:r>
      <w:r>
        <w:instrText>ADDIN CSL_CITATION { "citationItems" : [ { "id" : "ITEM-1", "itemData" : { "author" : [ { "dropping-particle" : "", "family" : "Nyb\u00f8", "given" : "S.", "non-dropping-particle" : "", "parse-names" : false, "suffix" : "" }, { "dropping-particle" : "", "family" : "Arneberg", "given" : "P.", "non-dropping-particle" : "", "parse-names" : false, "suffix" : "" }, { "dropping-particle" : "", "family" : "Framstad", "given" : "E.", "non-dropping-particle" : "", "parse-names" : false, "suffix" : "" }, { "dropping-particle" : "", "family" : "Ims", "given" : "R.", "non-dropping-particle" : "", "parse-names" : false, "suffix" : "" }, { "dropping-particle" : "", "family" : "Lyngstad", "given" : "A.", "non-dropping-particle" : "", "parse-names" : false, "suffix" : "" }, { "dropping-particle" : "", "family" : "Schartau", "given" : "A.-K.", "non-dropping-particle" : "", "parse-names" : false, "suffix" : "" }, { "dropping-particle" : "", "family" : "Sickel", "given" : "H.", "non-dropping-particle" : "", "parse-names" : false, "suffix" : "" }, { "dropping-particle" : "", "family" : "Sverdrup-Thygeson", "given" : "A.", "non-dropping-particle" : "", "parse-names" : false, "suffix" : "" }, { "dropping-particle" : "", "family" : "Vandvik", "given" : "V.", "non-dropping-particle" : "", "parse-names" : false, "suffix" : "" } ], "container-title" : "Fagsystem for fastsetting av god \u00f8kologisk tilstand. Forslag fra et ekspertr\u00e5d. [Science-based system for assessing good ecological condition. Guidance from an expert panel]", "editor" : [ { "dropping-particle" : "", "family" : "Nyb\u00f8", "given" : "S.", "non-dropping-particle" : "", "parse-names" : false, "suffix" : "" }, { "dropping-particle" : "", "family" : "Evju", "given" : "M.", "non-dropping-particle" : "", "parse-names" : false, "suffix" : "" } ], "id" : "ITEM-1", "issued" : { "date-parts" : [ [ "2017" ] ] }, "title" : "Helhetlig fagsystem for vurdering av god \u00f8kologisk tilstand [Holistic science-based system for assessment og good ecologicla condition]", "type" : "chapter" }, "prefix" : "see also ", "uris" : [ "http://www.mendeley.com/documents/?uuid=c816fae0-6602-4fc9-bd2f-0e2116e2222c" ] } ], "mendeley" : { "formattedCitation" : "(see also Nyb\u00f8 et al., 2017)", "plainTextFormattedCitation" : "(see also Nyb\u00f8 et al., 2017)", "previouslyFormattedCitation" : "(see also Nyb\u00f8 et al., 2017)" }, "properties" : {  }, "schema" : "https://github.com/citation-style-language/schema/raw/master/csl-citation.json" }</w:instrText>
      </w:r>
      <w:r w:rsidRPr="00E13B98">
        <w:fldChar w:fldCharType="separate"/>
      </w:r>
      <w:r w:rsidRPr="00E13B98">
        <w:t xml:space="preserve">(see also Nybø </w:t>
      </w:r>
      <w:r w:rsidR="00301BD0" w:rsidRPr="00301BD0">
        <w:rPr>
          <w:i/>
        </w:rPr>
        <w:t>et al.</w:t>
      </w:r>
      <w:r w:rsidRPr="00E13B98">
        <w:t>, 2017)</w:t>
      </w:r>
      <w:r w:rsidRPr="00E13B98">
        <w:fldChar w:fldCharType="end"/>
      </w:r>
      <w:r w:rsidRPr="00E13B98">
        <w:t xml:space="preserve">. </w:t>
      </w:r>
      <w:r w:rsidR="00B61A52" w:rsidRPr="00B61A52">
        <w:rPr>
          <w:b/>
        </w:rPr>
        <w:t>Box 4.1</w:t>
      </w:r>
      <w:r>
        <w:t xml:space="preserve"> </w:t>
      </w:r>
      <w:r w:rsidRPr="00E13B98">
        <w:t xml:space="preserve">exemplifies the analytical challenges in distinguishing between “natural” or “anthropogenic” factors in the past through the example of forest fires. </w:t>
      </w:r>
    </w:p>
    <w:p w14:paraId="1B5584FD" w14:textId="0596A6BA" w:rsidR="0048205B" w:rsidRDefault="0048205B" w:rsidP="000226B2">
      <w:pPr>
        <w:pStyle w:val="Caption"/>
      </w:pPr>
      <w:bookmarkStart w:id="1172" w:name="_Ref500495554"/>
      <w:bookmarkEnd w:id="1171"/>
      <w:r w:rsidRPr="000032F4">
        <w:t xml:space="preserve">Box </w:t>
      </w:r>
      <w:r>
        <w:rPr>
          <w:noProof w:val="0"/>
        </w:rPr>
        <w:fldChar w:fldCharType="begin"/>
      </w:r>
      <w:r>
        <w:instrText xml:space="preserve"> STYLEREF 1 \s </w:instrText>
      </w:r>
      <w:r>
        <w:rPr>
          <w:noProof w:val="0"/>
        </w:rPr>
        <w:fldChar w:fldCharType="separate"/>
      </w:r>
      <w:r w:rsidR="00B40E12">
        <w:t>4</w:t>
      </w:r>
      <w:r>
        <w:fldChar w:fldCharType="end"/>
      </w:r>
      <w:r>
        <w:t>.</w:t>
      </w:r>
      <w:r>
        <w:rPr>
          <w:noProof w:val="0"/>
        </w:rPr>
        <w:fldChar w:fldCharType="begin"/>
      </w:r>
      <w:r>
        <w:instrText xml:space="preserve"> SEQ Box \* ARABIC \s 1 </w:instrText>
      </w:r>
      <w:r>
        <w:rPr>
          <w:noProof w:val="0"/>
        </w:rPr>
        <w:fldChar w:fldCharType="separate"/>
      </w:r>
      <w:r w:rsidR="00B40E12">
        <w:t>1</w:t>
      </w:r>
      <w:r>
        <w:fldChar w:fldCharType="end"/>
      </w:r>
      <w:bookmarkEnd w:id="1172"/>
      <w:r w:rsidRPr="000C1F38">
        <w:t>: Natural or human control over forest fires in northern Europe?</w:t>
      </w:r>
    </w:p>
    <w:p w14:paraId="3ADB8B8B" w14:textId="37C68EF3" w:rsidR="0048205B" w:rsidRPr="000C1F38" w:rsidRDefault="0048205B" w:rsidP="00AE389F">
      <w:pPr>
        <w:rPr>
          <w:sz w:val="20"/>
          <w:szCs w:val="20"/>
        </w:rPr>
      </w:pPr>
      <w:r w:rsidRPr="000C1F38">
        <w:rPr>
          <w:sz w:val="20"/>
          <w:szCs w:val="20"/>
        </w:rPr>
        <w:t>It is sometimes difficult to clearly separate natural (Earth system) and anthropogenic (human activities) drivers and land</w:t>
      </w:r>
      <w:r>
        <w:rPr>
          <w:sz w:val="20"/>
          <w:szCs w:val="20"/>
        </w:rPr>
        <w:t xml:space="preserve"> </w:t>
      </w:r>
      <w:r w:rsidRPr="000C1F38">
        <w:rPr>
          <w:sz w:val="20"/>
          <w:szCs w:val="20"/>
        </w:rPr>
        <w:t>use often interacts with natural processes. A typical example is the occurrence of forest fires in the northern boreal forests of Europe and Central Asia</w:t>
      </w:r>
      <w:r>
        <w:rPr>
          <w:sz w:val="20"/>
          <w:szCs w:val="20"/>
        </w:rPr>
        <w:t>.</w:t>
      </w:r>
      <w:r w:rsidRPr="000C1F38">
        <w:rPr>
          <w:sz w:val="20"/>
          <w:szCs w:val="20"/>
        </w:rPr>
        <w:t xml:space="preserve"> </w:t>
      </w:r>
    </w:p>
    <w:p w14:paraId="13851EBA" w14:textId="74FA62B8" w:rsidR="0048205B" w:rsidRPr="000C1F38" w:rsidRDefault="0048205B" w:rsidP="00AE389F">
      <w:pPr>
        <w:rPr>
          <w:sz w:val="20"/>
          <w:szCs w:val="20"/>
        </w:rPr>
      </w:pPr>
      <w:r w:rsidRPr="000C1F38">
        <w:rPr>
          <w:sz w:val="20"/>
          <w:szCs w:val="20"/>
        </w:rPr>
        <w:t xml:space="preserve">Long term chronologies based on charcoal in sediments, covering 10,000 years after the last glaciation (Holocene), suggest climate has been the main governing factor for fire regimes </w:t>
      </w:r>
      <w:r w:rsidRPr="000C1F38">
        <w:rPr>
          <w:sz w:val="20"/>
          <w:szCs w:val="20"/>
        </w:rPr>
        <w:fldChar w:fldCharType="begin" w:fldLock="1"/>
      </w:r>
      <w:r w:rsidRPr="000C1F38">
        <w:rPr>
          <w:sz w:val="20"/>
          <w:szCs w:val="20"/>
        </w:rPr>
        <w:instrText>ADDIN CSL_CITATION { "citationItems" : [ { "id" : "ITEM-1", "itemData" : { "DOI" : "10.1890/0012-9658(2007)88[465:LFFNLT]2.0.CO;2", "ISBN" : "0012-9658", "ISSN" : "00129658", "PMID" : "17479764", "abstract" : "Knowledge of past fire regimes is crucial for understanding the changes in fire frequency that are likely to occur during the coming decades as a result of global warming and land-use change. This is a key issue for the sustainable management of forest biodiversity because fire regimes may be controlled by vegetation, human activities, and/or climate. The present paper aims to reconstruct the pattern of fire frequency over the Holocene at three sites located in the same region in the northern Swedish boreal forest. The fire regime is reconstructed from sedimentary charcoal analysis of small lakes or ponds. This method allows fire events to be characterized, after detrending the charcoal influx series, and allows estimation of the time elapsed between fires. The long-term fire regime, in terms of fire-free intervals, can thus be elucidated. At the three sites, the mean fire-free intervals through the Holocene were long and of similar magnitude (approximately 320 years). This similarity suggests that the ecological processes controlling fire ignition and spread were the same. At the three sites, the intervals were shorter before 8600 cal yr BP (calibrated years before present), between 7500 and 4500 cal yr BP, and after 2500 cal yr BP. Geomorphological and vegetation factors cannot explain the observed change, because the three sites are located in the same large ecological region characterized by Pinus sylvestris-Ericaceae mesic forests, established on morainic deposits at the same elevation. Archaeological chronologies also do not match the fire chronologies. A climatic interpretation is therefore the most likely explanation of the long-term regional pattern of fire. Although recent human activities between the 18th and the 20th centuries have clearly affected the fire regime, the dominant factor controlling it for 10000 years in northern Sweden has probably been climatic.", "author" : [ { "dropping-particle" : "", "family" : "Carcaillet", "given" : "Christopher", "non-dropping-particle" : "", "parse-names" : false, "suffix" : "" }, { "dropping-particle" : "", "family" : "Bergman", "given" : "Ingela", "non-dropping-particle" : "", "parse-names" : false, "suffix" : "" }, { "dropping-particle" : "", "family" : "Delorme", "given" : "S\u00e9verine", "non-dropping-particle" : "", "parse-names" : false, "suffix" : "" }, { "dropping-particle" : "", "family" : "Hornberg", "given" : "Greger", "non-dropping-particle" : "", "parse-names" : false, "suffix" : "" }, { "dropping-particle" : "", "family" : "Zackrisson", "given" : "Olle", "non-dropping-particle" : "", "parse-names" : false, "suffix" : "" } ], "container-title" : "Ecology", "id" : "ITEM-1", "issue" : "2", "issued" : { "date-parts" : [ [ "2007" ] ] }, "page" : "465-477", "title" : "Long-term fire frequency not linked to prehistoric occupations in northern Swedish boreal forest", "type" : "article-journal", "volume" : "88" }, "uris" : [ "http://www.mendeley.com/documents/?uuid=20c709a4-0b49-4d6c-aad9-f32ffafd32f9" ] } ], "mendeley" : { "formattedCitation" : "(Carcaillet, Bergman, Delorme, Hornberg, &amp; Zackrisson, 2007)", "plainTextFormattedCitation" : "(Carcaillet, Bergman, Delorme, Hornberg, &amp; Zackrisson, 2007)", "previouslyFormattedCitation" : "(Carcaillet, Bergman, Delorme, Hornberg, &amp; Zackrisson, 2007)" }, "properties" : {  }, "schema" : "https://github.com/citation-style-language/schema/raw/master/csl-citation.json" }</w:instrText>
      </w:r>
      <w:r w:rsidRPr="000C1F38">
        <w:rPr>
          <w:sz w:val="20"/>
          <w:szCs w:val="20"/>
        </w:rPr>
        <w:fldChar w:fldCharType="separate"/>
      </w:r>
      <w:r w:rsidRPr="000C1F38">
        <w:rPr>
          <w:sz w:val="20"/>
          <w:szCs w:val="20"/>
        </w:rPr>
        <w:t>(Carcaillet</w:t>
      </w:r>
      <w:r w:rsidR="00BC1F98">
        <w:rPr>
          <w:i/>
          <w:sz w:val="20"/>
          <w:szCs w:val="20"/>
        </w:rPr>
        <w:t xml:space="preserve"> et al.</w:t>
      </w:r>
      <w:r w:rsidRPr="000C1F38">
        <w:rPr>
          <w:sz w:val="20"/>
          <w:szCs w:val="20"/>
        </w:rPr>
        <w:t>, 2007)</w:t>
      </w:r>
      <w:r w:rsidRPr="000C1F38">
        <w:rPr>
          <w:sz w:val="20"/>
          <w:szCs w:val="20"/>
        </w:rPr>
        <w:fldChar w:fldCharType="end"/>
      </w:r>
      <w:r w:rsidRPr="000C1F38">
        <w:rPr>
          <w:sz w:val="20"/>
          <w:szCs w:val="20"/>
        </w:rPr>
        <w:t xml:space="preserve">. Although humans have been present during most of the Holocene (based on </w:t>
      </w:r>
      <w:r>
        <w:rPr>
          <w:sz w:val="20"/>
          <w:szCs w:val="20"/>
        </w:rPr>
        <w:t>carbon-</w:t>
      </w:r>
      <w:r w:rsidRPr="000C1F38">
        <w:rPr>
          <w:sz w:val="20"/>
          <w:szCs w:val="20"/>
        </w:rPr>
        <w:t xml:space="preserve">14 dated archaeological features) on millennial scales, fire history does not show any relationship to human presence in these remote landscapes. </w:t>
      </w:r>
      <w:r w:rsidRPr="000C1F38">
        <w:rPr>
          <w:sz w:val="20"/>
          <w:szCs w:val="20"/>
        </w:rPr>
        <w:lastRenderedPageBreak/>
        <w:t xml:space="preserve">Hence, Carcaillet </w:t>
      </w:r>
      <w:r w:rsidR="00301BD0" w:rsidRPr="00301BD0">
        <w:rPr>
          <w:i/>
          <w:sz w:val="20"/>
          <w:szCs w:val="20"/>
        </w:rPr>
        <w:t>et al.</w:t>
      </w:r>
      <w:r w:rsidRPr="000C1F38">
        <w:rPr>
          <w:sz w:val="20"/>
          <w:szCs w:val="20"/>
        </w:rPr>
        <w:t xml:space="preserve"> </w:t>
      </w:r>
      <w:r w:rsidRPr="000C1F38">
        <w:rPr>
          <w:sz w:val="20"/>
          <w:szCs w:val="20"/>
        </w:rPr>
        <w:fldChar w:fldCharType="begin" w:fldLock="1"/>
      </w:r>
      <w:r w:rsidRPr="000C1F38">
        <w:rPr>
          <w:sz w:val="20"/>
          <w:szCs w:val="20"/>
        </w:rPr>
        <w:instrText>ADDIN CSL_CITATION { "citationItems" : [ { "id" : "ITEM-1", "itemData" : { "DOI" : "10.1890/0012-9658(2007)88[465:LFFNLT]2.0.CO;2", "ISBN" : "0012-9658", "ISSN" : "00129658", "PMID" : "17479764", "abstract" : "Knowledge of past fire regimes is crucial for understanding the changes in fire frequency that are likely to occur during the coming decades as a result of global warming and land-use change. This is a key issue for the sustainable management of forest biodiversity because fire regimes may be controlled by vegetation, human activities, and/or climate. The present paper aims to reconstruct the pattern of fire frequency over the Holocene at three sites located in the same region in the northern Swedish boreal forest. The fire regime is reconstructed from sedimentary charcoal analysis of small lakes or ponds. This method allows fire events to be characterized, after detrending the charcoal influx series, and allows estimation of the time elapsed between fires. The long-term fire regime, in terms of fire-free intervals, can thus be elucidated. At the three sites, the mean fire-free intervals through the Holocene were long and of similar magnitude (approximately 320 years). This similarity suggests that the ecological processes controlling fire ignition and spread were the same. At the three sites, the intervals were shorter before 8600 cal yr BP (calibrated years before present), between 7500 and 4500 cal yr BP, and after 2500 cal yr BP. Geomorphological and vegetation factors cannot explain the observed change, because the three sites are located in the same large ecological region characterized by Pinus sylvestris-Ericaceae mesic forests, established on morainic deposits at the same elevation. Archaeological chronologies also do not match the fire chronologies. A climatic interpretation is therefore the most likely explanation of the long-term regional pattern of fire. Although recent human activities between the 18th and the 20th centuries have clearly affected the fire regime, the dominant factor controlling it for 10000 years in northern Sweden has probably been climatic.", "author" : [ { "dropping-particle" : "", "family" : "Carcaillet", "given" : "Christopher", "non-dropping-particle" : "", "parse-names" : false, "suffix" : "" }, { "dropping-particle" : "", "family" : "Bergman", "given" : "Ingela", "non-dropping-particle" : "", "parse-names" : false, "suffix" : "" }, { "dropping-particle" : "", "family" : "Delorme", "given" : "S\u00e9verine", "non-dropping-particle" : "", "parse-names" : false, "suffix" : "" }, { "dropping-particle" : "", "family" : "Hornberg", "given" : "Greger", "non-dropping-particle" : "", "parse-names" : false, "suffix" : "" }, { "dropping-particle" : "", "family" : "Zackrisson", "given" : "Olle", "non-dropping-particle" : "", "parse-names" : false, "suffix" : "" } ], "container-title" : "Ecology", "id" : "ITEM-1", "issue" : "2", "issued" : { "date-parts" : [ [ "2007" ] ] }, "page" : "465-477", "title" : "Long-term fire frequency not linked to prehistoric occupations in northern Swedish boreal forest", "type" : "article-journal", "volume" : "88" }, "suppress-author" : 1, "uris" : [ "http://www.mendeley.com/documents/?uuid=20c709a4-0b49-4d6c-aad9-f32ffafd32f9" ] } ], "mendeley" : { "formattedCitation" : "(2007)", "plainTextFormattedCitation" : "(2007)", "previouslyFormattedCitation" : "(2007)" }, "properties" : {  }, "schema" : "https://github.com/citation-style-language/schema/raw/master/csl-citation.json" }</w:instrText>
      </w:r>
      <w:r w:rsidRPr="000C1F38">
        <w:rPr>
          <w:sz w:val="20"/>
          <w:szCs w:val="20"/>
        </w:rPr>
        <w:fldChar w:fldCharType="separate"/>
      </w:r>
      <w:r w:rsidRPr="000C1F38">
        <w:rPr>
          <w:sz w:val="20"/>
          <w:szCs w:val="20"/>
        </w:rPr>
        <w:t>(2007)</w:t>
      </w:r>
      <w:r w:rsidRPr="000C1F38">
        <w:rPr>
          <w:sz w:val="20"/>
          <w:szCs w:val="20"/>
        </w:rPr>
        <w:fldChar w:fldCharType="end"/>
      </w:r>
      <w:r w:rsidRPr="000C1F38">
        <w:rPr>
          <w:sz w:val="20"/>
          <w:szCs w:val="20"/>
        </w:rPr>
        <w:t xml:space="preserve"> suggest that natural processes have been decisive for the long-term fire pattern. It has also been argued, based on dendrochronological (tree-ring based) reconstructions that years with many large fires may be controlled by the climate </w:t>
      </w:r>
      <w:r w:rsidRPr="000C1F38">
        <w:rPr>
          <w:sz w:val="20"/>
          <w:szCs w:val="20"/>
        </w:rPr>
        <w:fldChar w:fldCharType="begin" w:fldLock="1"/>
      </w:r>
      <w:r w:rsidRPr="000C1F38">
        <w:rPr>
          <w:sz w:val="20"/>
          <w:szCs w:val="20"/>
        </w:rPr>
        <w:instrText>ADDIN CSL_CITATION { "citationItems" : [ { "id" : "ITEM-1", "itemData" : { "DOI" : "10.1002/jqs.2765", "ISSN" : "10991417", "abstract" : "Years with Climatically Mediated Increases in Boreal Forest Fire Activity, referred to as Large Fire Years (Lfys), Contribute to a Disproportionally Large portion of the Burned Area Over Centuries, and Are Important Drivers of ecosystem Processes by Affecting Forest Structure, Biodiversity, and Carbon ...", "author" : [ { "dropping-particle" : "", "family" : "Drobyshev", "given" : "Igor", "non-dropping-particle" : "", "parse-names" : false, "suffix" : "" }, { "dropping-particle" : "", "family" : "Bergeron", "given" : "Yves", "non-dropping-particle" : "", "parse-names" : false, "suffix" : "" }, { "dropping-particle" : "", "family" : "Linderholm", "given" : "Hans W.", "non-dropping-particle" : "", "parse-names" : false, "suffix" : "" }, { "dropping-particle" : "", "family" : "Granstr\u00f6m", "given" : "Anders", "non-dropping-particle" : "", "parse-names" : false, "suffix" : "" }, { "dropping-particle" : "", "family" : "Niklasson", "given" : "Mats", "non-dropping-particle" : "", "parse-names" : false, "suffix" : "" } ], "container-title" : "Journal of Quaternary Science", "id" : "ITEM-1", "issue" : "3", "issued" : { "date-parts" : [ [ "2015" ] ] }, "page" : "211-221", "title" : "A 700-year record of large fire years in northern Scandinavia shows large variability and increased frequency during the 1800s", "type" : "article-journal", "volume" : "30" }, "uris" : [ "http://www.mendeley.com/documents/?uuid=4183dad3-2a7a-407a-966a-780d3e00b819" ] } ], "mendeley" : { "formattedCitation" : "(Drobyshev, Bergeron, Linderholm, Granstr\u00f6m, &amp; Niklasson, 2015)", "plainTextFormattedCitation" : "(Drobyshev, Bergeron, Linderholm, Granstr\u00f6m, &amp; Niklasson, 2015)", "previouslyFormattedCitation" : "(Drobyshev, Bergeron, Linderholm, Granstr\u00f6m, &amp; Niklasson, 2015)" }, "properties" : {  }, "schema" : "https://github.com/citation-style-language/schema/raw/master/csl-citation.json" }</w:instrText>
      </w:r>
      <w:r w:rsidRPr="000C1F38">
        <w:rPr>
          <w:sz w:val="20"/>
          <w:szCs w:val="20"/>
        </w:rPr>
        <w:fldChar w:fldCharType="separate"/>
      </w:r>
      <w:r w:rsidRPr="000C1F38">
        <w:rPr>
          <w:sz w:val="20"/>
          <w:szCs w:val="20"/>
        </w:rPr>
        <w:t>(Drobyshev</w:t>
      </w:r>
      <w:r w:rsidR="00BC1F98">
        <w:rPr>
          <w:i/>
          <w:sz w:val="20"/>
          <w:szCs w:val="20"/>
        </w:rPr>
        <w:t>et al.</w:t>
      </w:r>
      <w:r w:rsidRPr="000C1F38">
        <w:rPr>
          <w:sz w:val="20"/>
          <w:szCs w:val="20"/>
        </w:rPr>
        <w:t>, 2015)</w:t>
      </w:r>
      <w:r w:rsidRPr="000C1F38">
        <w:rPr>
          <w:sz w:val="20"/>
          <w:szCs w:val="20"/>
        </w:rPr>
        <w:fldChar w:fldCharType="end"/>
      </w:r>
      <w:r w:rsidRPr="000C1F38">
        <w:rPr>
          <w:sz w:val="20"/>
          <w:szCs w:val="20"/>
        </w:rPr>
        <w:t>.</w:t>
      </w:r>
    </w:p>
    <w:p w14:paraId="74F88721" w14:textId="2B6E5B37" w:rsidR="0048205B" w:rsidRPr="000C1F38" w:rsidRDefault="0048205B" w:rsidP="00AE389F">
      <w:pPr>
        <w:rPr>
          <w:sz w:val="20"/>
          <w:szCs w:val="20"/>
        </w:rPr>
      </w:pPr>
      <w:r w:rsidRPr="000C1F38">
        <w:rPr>
          <w:sz w:val="20"/>
          <w:szCs w:val="20"/>
        </w:rPr>
        <w:t xml:space="preserve">However, several dendrochronological reconstructions (with high temporal resolution) show clear links between fire patterns and human presence in the landscape during most of the last millennium </w:t>
      </w:r>
      <w:r w:rsidRPr="000C1F38">
        <w:rPr>
          <w:sz w:val="20"/>
          <w:szCs w:val="20"/>
        </w:rPr>
        <w:fldChar w:fldCharType="begin" w:fldLock="1"/>
      </w:r>
      <w:r w:rsidRPr="000C1F38">
        <w:rPr>
          <w:sz w:val="20"/>
          <w:szCs w:val="20"/>
        </w:rPr>
        <w:instrText>ADDIN CSL_CITATION { "citationItems" : [ { "id" : "ITEM-1", "itemData" : { "DOI" : "10.1139/x04-023", "ISSN" : "0045-5067", "abstract" : "A wildfire area in a boreal forest landscape dominated by Pinus sylvestris L., in the Vienansalo wilderness area in eastern Fennoscandia, was examined for its spatial characteristics and fire history. The boundaries of the 360-ha fire that occurred in 1969 were mapped, and the vegetation types of burnt and unburnt areas were inventoried. Fire history was investigated in 40 study plots, and fire scars, tree ages, and charcoal in peat or soil were used for evidence of past fires. The complex shape of the 1969 fire and the detected small-scale variation in past fire frequencies were concordant with the existing small-scale variation in site moisture and vegetation characteristics in the area. Moist depressions, swamps, and more fertile forest patches dominated by Picea abies (L.) Karst. often did not burn when the nearby dryish forest type did. There was also temporal variability in fire frequency. An abrupt increase in the number of fires occurred in the late 17th century. In the mid-19th century, both the ...", "author" : [ { "dropping-particle" : "", "family" : "Wallenius", "given" : "T.", "non-dropping-particle" : "", "parse-names" : false, "suffix" : "" }, { "dropping-particle" : "", "family" : "Kuuluvainen", "given" : "Timo", "non-dropping-particle" : "", "parse-names" : false, "suffix" : "" }, { "dropping-particle" : "", "family" : "Vanha-Majamaa", "given" : "Ilkka", "non-dropping-particle" : "", "parse-names" : false, "suffix" : "" } ], "container-title" : "Canadian Journal of Forest Research", "id" : "ITEM-1", "issue" : "7", "issued" : { "date-parts" : [ [ "2004", "7", "9" ] ] }, "language" : "en", "page" : "1400-1409", "publisher" : "NRC Research Press Ottawa, Canada", "title" : "Fire history in relation to site type and vegetation in Vienansalo wilderness in eastern Fennoscandia, Russia", "type" : "article-journal", "volume" : "34" }, "uris" : [ "http://www.mendeley.com/documents/?uuid=34034d13-98e7-4fbb-8848-43eea50979a9" ] }, { "id" : "ITEM-2", "itemData" : { "DOI" : "10.1098/rstb.2007.2205", "ISBN" : "0962-8436", "ISSN" : "0962-8436", "PMID" : "18006412", "abstract" : "Fire, being both a natural and cultural phenomenon, presents problems in disentangling the historical effect of humans from that of climate change. Here, we investigate the potential impact of humans on boreal fire regimes from a perspective of fuels, ignitions and culture. Two ways for a low technology culture to impact the fire regime are as follows: (i) by altering the number of ignitions and their spatial distribution and timing and (ii) by hindering fire spread. Different cultures should be expected to have quite different impacts on the fire regimes. In northern Fennoscandia, there is evidence for fire regime changes associated with the following: a reindeer herding culture associated with few ignitions above the natural; an era of cattle husbandry with dramatically increased ignitions and somewhat higher fire frequency; and a timber exploitation era with decreasing fire sizes and diminishing fire frequency. In other regions of the boreal zone, such schemes can look quite different, but we suggest that a close look at the resource extraction and land use of different cultures should be part of any analysis of past fire regimes.", "author" : [ { "dropping-particle" : "", "family" : "Granstr\u00f6m", "given" : "Anders", "non-dropping-particle" : "", "parse-names" : false, "suffix" : "" }, { "dropping-particle" : "", "family" : "Niklasson", "given" : "Mats", "non-dropping-particle" : "", "parse-names" : false, "suffix" : "" } ], "container-title" : "Philosophical transactions of the Royal Society of London. Series B, Biological sciences", "id" : "ITEM-2", "issue" : "1501", "issued" : { "date-parts" : [ [ "2008" ] ] }, "page" : "2353-2358", "title" : "Potentials and limitations for human control over historic fire regimes in the boreal forest.", "type" : "article-journal", "volume" : "363" }, "uris" : [ "http://www.mendeley.com/documents/?uuid=4d43fa71-1faf-4c0e-af20-e316b8f82237" ] } ], "mendeley" : { "formattedCitation" : "(Granstr\u00f6m &amp; Niklasson, 2008; Wallenius, Kuuluvainen, &amp; Vanha-Majamaa, 2004)", "plainTextFormattedCitation" : "(Granstr\u00f6m &amp; Niklasson, 2008; Wallenius, Kuuluvainen, &amp; Vanha-Majamaa, 2004)", "previouslyFormattedCitation" : "(Granstr\u00f6m &amp; Niklasson, 2008; Wallenius, Kuuluvainen, &amp; Vanha-Majamaa, 2004)" }, "properties" : {  }, "schema" : "https://github.com/citation-style-language/schema/raw/master/csl-citation.json" }</w:instrText>
      </w:r>
      <w:r w:rsidRPr="000C1F38">
        <w:rPr>
          <w:sz w:val="20"/>
          <w:szCs w:val="20"/>
        </w:rPr>
        <w:fldChar w:fldCharType="separate"/>
      </w:r>
      <w:r w:rsidRPr="000C1F38">
        <w:rPr>
          <w:sz w:val="20"/>
          <w:szCs w:val="20"/>
          <w:lang w:val="sv-SE"/>
        </w:rPr>
        <w:t>(Granström &amp; Niklasson, 2008; Wallenius</w:t>
      </w:r>
      <w:r w:rsidR="00BC1F98">
        <w:rPr>
          <w:i/>
          <w:sz w:val="20"/>
          <w:szCs w:val="20"/>
          <w:lang w:val="sv-SE"/>
        </w:rPr>
        <w:t>et al.</w:t>
      </w:r>
      <w:r w:rsidRPr="000C1F38">
        <w:rPr>
          <w:sz w:val="20"/>
          <w:szCs w:val="20"/>
          <w:lang w:val="sv-SE"/>
        </w:rPr>
        <w:t>, 2004)</w:t>
      </w:r>
      <w:r w:rsidRPr="000C1F38">
        <w:rPr>
          <w:sz w:val="20"/>
          <w:szCs w:val="20"/>
        </w:rPr>
        <w:fldChar w:fldCharType="end"/>
      </w:r>
      <w:r w:rsidRPr="000C1F38">
        <w:rPr>
          <w:sz w:val="20"/>
          <w:szCs w:val="20"/>
          <w:lang w:val="sv-SE"/>
        </w:rPr>
        <w:t xml:space="preserve">. Granström and Niklasson </w:t>
      </w:r>
      <w:r w:rsidRPr="000C1F38">
        <w:rPr>
          <w:sz w:val="20"/>
          <w:szCs w:val="20"/>
        </w:rPr>
        <w:fldChar w:fldCharType="begin" w:fldLock="1"/>
      </w:r>
      <w:r w:rsidRPr="000C1F38">
        <w:rPr>
          <w:sz w:val="20"/>
          <w:szCs w:val="20"/>
          <w:lang w:val="sv-SE"/>
        </w:rPr>
        <w:instrText>ADDIN CSL_CITATION { "citationItems" : [ { "id" : "ITEM-1", "itemData" : { "DOI" : "10.1098/rstb.2007.2205", "ISBN" : "0962-8436", "ISSN" : "0962-8436", "PMID" : "18006412", "abstract" : "Fire, being both a natural and cultural phenomenon, presents problems in disentangling the historical effect of humans from that of climate change. Here, we investigate the potential impact of humans on boreal fire regimes from a perspective of fuels, ignitions and culture. Two ways for a low technology culture to impact the fire regime are as follows: (i) by altering the number of ignitions and their spatial distribution and timing and (ii) by hindering fire spread. Different cultures should be expected to have quite different impacts on the fire regimes. In northern Fennoscandia, there is evidence for fire regime changes associated with the following: a reindeer herding culture associated with few ignitions above the natural; an era of cattle husbandry with dramatically increased ignitions and somewhat higher fire frequency; and a timber exploitation era with decreasing fire sizes and diminishing fire frequency. In other regions of the boreal zone, such schemes can look quite different, but we suggest that a close look at the resource extraction and land use of different cultures should be part of any analysis of past fire regimes.", "author" : [ { "dropping-particle" : "", "family" : "Granstr\u00f6m", "given" : "Anders", "non-dropping-particle" : "", "parse-names" : false, "suffix" : "" }, { "dropping-particle" : "", "family" : "Niklasson", "given" : "Mats", "non-dropping-particle" : "", "parse-names" : false, "suffix" : "" } ], "container-title" : "Philosophical transactions of the Royal Society of London. Series B, Biological sciences", "id" : "ITEM-1", "issue" : "1501", "issued" : { "date-parts" : [ [ "2008" ] ] }, "page" : "2353-2358", "title" : "Potentials and limitations for human control over historic fire regimes in the boreal forest.", "type" : "article-journal", "volume" : "363" }, "suppress-author" : 1, "uris" : [ "http://www.mendeley.com/documents/?uuid=4d43fa71-1faf-4c0e-af20-e316b8f82237" ] } ], "mendeley" : { "formattedCitation" : "(2008)", "plainTextFormattedCitation" : "(2008)", "previouslyFormattedCitation" : "(2008)" }, "properties" : {  }, "schema" : "https://github.com/citation-style-language/schema/raw/master/csl-citation.json" }</w:instrText>
      </w:r>
      <w:r w:rsidRPr="000C1F38">
        <w:rPr>
          <w:sz w:val="20"/>
          <w:szCs w:val="20"/>
        </w:rPr>
        <w:fldChar w:fldCharType="separate"/>
      </w:r>
      <w:r w:rsidRPr="000C1F38">
        <w:rPr>
          <w:sz w:val="20"/>
          <w:szCs w:val="20"/>
          <w:lang w:val="sv-SE"/>
        </w:rPr>
        <w:t>(2008)</w:t>
      </w:r>
      <w:r w:rsidRPr="000C1F38">
        <w:rPr>
          <w:sz w:val="20"/>
          <w:szCs w:val="20"/>
        </w:rPr>
        <w:fldChar w:fldCharType="end"/>
      </w:r>
      <w:r w:rsidRPr="000C1F38">
        <w:rPr>
          <w:sz w:val="20"/>
          <w:szCs w:val="20"/>
          <w:lang w:val="sv-SE"/>
        </w:rPr>
        <w:t xml:space="preserve"> depict several fairly distinct periods of human influence on forest fires. </w:t>
      </w:r>
      <w:r w:rsidRPr="000C1F38">
        <w:rPr>
          <w:sz w:val="20"/>
          <w:szCs w:val="20"/>
        </w:rPr>
        <w:t xml:space="preserve">In the earliest stage (during the millennia after the deglaciation), prehistoric moose hunters may have used fire to open the landscape in order provide better grazing conditions. </w:t>
      </w:r>
    </w:p>
    <w:p w14:paraId="7D64FAB7" w14:textId="625D085A" w:rsidR="0048205B" w:rsidRPr="000C1F38" w:rsidRDefault="0048205B" w:rsidP="00AE389F">
      <w:pPr>
        <w:rPr>
          <w:sz w:val="20"/>
          <w:szCs w:val="20"/>
        </w:rPr>
      </w:pPr>
      <w:r w:rsidRPr="000C1F38">
        <w:rPr>
          <w:sz w:val="20"/>
          <w:szCs w:val="20"/>
        </w:rPr>
        <w:t>When the Sami people in the northern parts of Europe and Central Asia began changing from hunting reindeer to reindeer husbandry in the 17</w:t>
      </w:r>
      <w:r w:rsidRPr="00E34DEF">
        <w:rPr>
          <w:sz w:val="20"/>
          <w:szCs w:val="20"/>
        </w:rPr>
        <w:t>th</w:t>
      </w:r>
      <w:r w:rsidRPr="000C1F38">
        <w:rPr>
          <w:sz w:val="20"/>
          <w:szCs w:val="20"/>
        </w:rPr>
        <w:t xml:space="preserve"> century </w:t>
      </w:r>
      <w:r w:rsidRPr="000C1F38">
        <w:rPr>
          <w:sz w:val="20"/>
          <w:szCs w:val="20"/>
        </w:rPr>
        <w:fldChar w:fldCharType="begin" w:fldLock="1"/>
      </w:r>
      <w:r w:rsidRPr="000C1F38">
        <w:rPr>
          <w:sz w:val="20"/>
          <w:szCs w:val="20"/>
        </w:rPr>
        <w:instrText>ADDIN CSL_CITATION { "citationItems" : [ { "id" : "ITEM-1", "itemData" : { "DOI" : "10.13140/RG.2.2.14661.65764", "author" : [ { "dropping-particle" : "", "family" : "Hahn", "given" : "T.", "non-dropping-particle" : "", "parse-names" : false, "suffix" : "" } ], "id" : "ITEM-1", "issued" : { "date-parts" : [ [ "2000" ] ] }, "publisher" : "PhD dissertation, Agraria 258, SLU,", "title" : "Property rights, ethics, and conflict resolution: Foundations of the Sami economy in Sweden", "type" : "thesis" }, "uris" : [ "http://www.mendeley.com/documents/?uuid=7b83ee08-352f-432c-ac32-87f5117d1b7b" ] } ], "mendeley" : { "formattedCitation" : "(T. Hahn, 2000)", "plainTextFormattedCitation" : "(T. Hahn, 2000)", "previouslyFormattedCitation" : "(T. Hahn, 2000)" }, "properties" : {  }, "schema" : "https://github.com/citation-style-language/schema/raw/master/csl-citation.json" }</w:instrText>
      </w:r>
      <w:r w:rsidRPr="000C1F38">
        <w:rPr>
          <w:sz w:val="20"/>
          <w:szCs w:val="20"/>
        </w:rPr>
        <w:fldChar w:fldCharType="separate"/>
      </w:r>
      <w:r w:rsidRPr="000C1F38">
        <w:rPr>
          <w:sz w:val="20"/>
          <w:szCs w:val="20"/>
        </w:rPr>
        <w:t>(Hahn, 2000)</w:t>
      </w:r>
      <w:r w:rsidRPr="000C1F38">
        <w:rPr>
          <w:sz w:val="20"/>
          <w:szCs w:val="20"/>
        </w:rPr>
        <w:fldChar w:fldCharType="end"/>
      </w:r>
      <w:r w:rsidRPr="000C1F38">
        <w:rPr>
          <w:sz w:val="20"/>
          <w:szCs w:val="20"/>
        </w:rPr>
        <w:t xml:space="preserve">, they had an incentive to ensure that ground vegetation conditions (lichens) were suitable for reindeer. Since only an estimated 1 % of the stands naturally burned every year </w:t>
      </w:r>
      <w:r w:rsidRPr="000C1F38">
        <w:rPr>
          <w:sz w:val="20"/>
          <w:szCs w:val="20"/>
        </w:rPr>
        <w:fldChar w:fldCharType="begin" w:fldLock="1"/>
      </w:r>
      <w:r w:rsidRPr="000C1F38">
        <w:rPr>
          <w:sz w:val="20"/>
          <w:szCs w:val="20"/>
        </w:rPr>
        <w:instrText>ADDIN CSL_CITATION { "citationItems" : [ { "id" : "ITEM-1", "itemData" : { "DOI" : "10.2307/3543289", "ISSN" : "00301299", "author" : [ { "dropping-particle" : "", "family" : "Zackrisson", "given" : "O.", "non-dropping-particle" : "", "parse-names" : false, "suffix" : "" } ], "container-title" : "Oikos", "id" : "ITEM-1", "issue" : "1", "issued" : { "date-parts" : [ [ "1977" ] ] }, "page" : "22", "title" : "Influence of Forest Fires on the North Swedish Boreal Forest", "type" : "article-journal", "volume" : "29" }, "uris" : [ "http://www.mendeley.com/documents/?uuid=dd0474a5-1f15-471e-aa21-90668d90dd52" ] } ], "mendeley" : { "formattedCitation" : "(Zackrisson, 1977)", "plainTextFormattedCitation" : "(Zackrisson, 1977)", "previouslyFormattedCitation" : "(Zackrisson, 1977)" }, "properties" : {  }, "schema" : "https://github.com/citation-style-language/schema/raw/master/csl-citation.json" }</w:instrText>
      </w:r>
      <w:r w:rsidRPr="000C1F38">
        <w:rPr>
          <w:sz w:val="20"/>
          <w:szCs w:val="20"/>
        </w:rPr>
        <w:fldChar w:fldCharType="separate"/>
      </w:r>
      <w:r w:rsidRPr="000C1F38">
        <w:rPr>
          <w:sz w:val="20"/>
          <w:szCs w:val="20"/>
        </w:rPr>
        <w:t>(Zackrisson, 1977)</w:t>
      </w:r>
      <w:r w:rsidRPr="000C1F38">
        <w:rPr>
          <w:sz w:val="20"/>
          <w:szCs w:val="20"/>
        </w:rPr>
        <w:fldChar w:fldCharType="end"/>
      </w:r>
      <w:r w:rsidRPr="000C1F38">
        <w:rPr>
          <w:sz w:val="20"/>
          <w:szCs w:val="20"/>
        </w:rPr>
        <w:t xml:space="preserve"> and the repeated burning was important to create open all-aged tree stands optimal for maintaining lichen cover on the ground </w:t>
      </w:r>
      <w:r w:rsidRPr="000C1F38">
        <w:rPr>
          <w:sz w:val="20"/>
          <w:szCs w:val="20"/>
        </w:rPr>
        <w:fldChar w:fldCharType="begin" w:fldLock="1"/>
      </w:r>
      <w:r w:rsidRPr="000C1F38">
        <w:rPr>
          <w:sz w:val="20"/>
          <w:szCs w:val="20"/>
        </w:rPr>
        <w:instrText>ADDIN CSL_CITATION { "citationItems" : [ { "id" : "ITEM-1", "itemData" : { "DOI" : "10.1016/S0378-1127(00)00470-9", "ISSN" : "03781127", "author" : [ { "dropping-particle" : "", "family" : "Axelsson", "given" : "Anna-Lena", "non-dropping-particle" : "", "parse-names" : false, "suffix" : "" }, { "dropping-particle" : "", "family" : "\u00d6stlund", "given" : "Lars", "non-dropping-particle" : "", "parse-names" : false, "suffix" : "" } ], "container-title" : "Forest Ecology and Management", "id" : "ITEM-1", "issue" : "2-3", "issued" : { "date-parts" : [ [ "2001", "6" ] ] }, "page" : "109-122", "title" : "Retrospective gap analysis in a Swedish boreal forest landscape using historical data", "type" : "article-journal", "volume" : "147" }, "uris" : [ "http://www.mendeley.com/documents/?uuid=d739d8d9-4bf8-44e0-b552-9a13ec6c93f2" ] }, { "id" : "ITEM-2", "itemData" : { "DOI" : "10.1139/x97-070", "ISSN" : "0045-5067", "author" : [ { "dropping-particle" : "", "family" : "\u00d6stlund", "given" : "L", "non-dropping-particle" : "", "parse-names" : false, "suffix" : "" }, { "dropping-particle" : "", "family" : "Zackrisson", "given" : "O", "non-dropping-particle" : "", "parse-names" : false, "suffix" : "" }, { "dropping-particle" : "", "family" : "Axelsson", "given" : "A -L", "non-dropping-particle" : "", "parse-names" : false, "suffix" : "" } ], "container-title" : "Canadian Journal of Forest Research", "id" : "ITEM-2", "issue" : "8", "issued" : { "date-parts" : [ [ "1997", "8" ] ] }, "page" : "1198-1206", "title" : "The history and transformation of a Scandinavian boreal forest landscape since the 19th century", "type" : "article-journal", "volume" : "27" }, "uris" : [ "http://www.mendeley.com/documents/?uuid=e00cc969-3709-36d5-b85a-d2f1d533719d" ] }, { "id" : "ITEM-3", "itemData" : { "DOI" : "10.1016/j.foreco.2008.06.003", "ISSN" : "03781127", "author" : [ { "dropping-particle" : "", "family" : "Berg", "given" : "Anna", "non-dropping-particle" : "", "parse-names" : false, "suffix" : "" }, { "dropping-particle" : "", "family" : "\u00d6stlund", "given" : "Lars", "non-dropping-particle" : "", "parse-names" : false, "suffix" : "" }, { "dropping-particle" : "", "family" : "Moen", "given" : "Jon", "non-dropping-particle" : "", "parse-names" : false, "suffix" : "" }, { "dropping-particle" : "", "family" : "Olofsson", "given" : "Johan", "non-dropping-particle" : "", "parse-names" : false, "suffix" : "" } ], "container-title" : "Forest Ecology and Management", "id" : "ITEM-3", "issue" : "5", "issued" : { "date-parts" : [ [ "2008", "8" ] ] }, "page" : "1009-1020", "title" : "A century of logging and forestry in a reindeer herding area in northern Sweden", "type" : "article-journal", "volume" : "256" }, "uris" : [ "http://www.mendeley.com/documents/?uuid=e6965262-1ab2-42f1-8216-71872ede069c" ] } ], "mendeley" : { "formattedCitation" : "(A.-L. Axelsson &amp; \u00d6stlund, 2001; Berg, \u00d6stlund, Moen, &amp; Olofsson, 2008; \u00d6stlund, Zackrisson, &amp; Axelsson, 1997)", "plainTextFormattedCitation" : "(A.-L. Axelsson &amp; \u00d6stlund, 2001; Berg, \u00d6stlund, Moen, &amp; Olofsson, 2008; \u00d6stlund, Zackrisson, &amp; Axelsson, 1997)", "previouslyFormattedCitation" : "(A.-L. Axelsson &amp; \u00d6stlund, 2001; Berg, \u00d6stlund, Moen, &amp; Olofsson, 2008; \u00d6stlund, Zackrisson, &amp; Axelsson, 1997)" }, "properties" : {  }, "schema" : "https://github.com/citation-style-language/schema/raw/master/csl-citation.json" }</w:instrText>
      </w:r>
      <w:r w:rsidRPr="000C1F38">
        <w:rPr>
          <w:sz w:val="20"/>
          <w:szCs w:val="20"/>
        </w:rPr>
        <w:fldChar w:fldCharType="separate"/>
      </w:r>
      <w:r w:rsidRPr="000C1F38">
        <w:rPr>
          <w:sz w:val="20"/>
          <w:szCs w:val="20"/>
        </w:rPr>
        <w:t>(Axelsson &amp; Östlund, 2001; Berg</w:t>
      </w:r>
      <w:r w:rsidR="00BC1F98">
        <w:rPr>
          <w:i/>
          <w:sz w:val="20"/>
          <w:szCs w:val="20"/>
        </w:rPr>
        <w:t xml:space="preserve"> et al.</w:t>
      </w:r>
      <w:r w:rsidRPr="000C1F38">
        <w:rPr>
          <w:sz w:val="20"/>
          <w:szCs w:val="20"/>
        </w:rPr>
        <w:t>, 2008; Östlund</w:t>
      </w:r>
      <w:r w:rsidR="00BC1F98">
        <w:rPr>
          <w:i/>
          <w:sz w:val="20"/>
          <w:szCs w:val="20"/>
        </w:rPr>
        <w:t xml:space="preserve"> et al.</w:t>
      </w:r>
      <w:r w:rsidRPr="000C1F38">
        <w:rPr>
          <w:sz w:val="20"/>
          <w:szCs w:val="20"/>
        </w:rPr>
        <w:t>, 1997)</w:t>
      </w:r>
      <w:r w:rsidRPr="000C1F38">
        <w:rPr>
          <w:sz w:val="20"/>
          <w:szCs w:val="20"/>
        </w:rPr>
        <w:fldChar w:fldCharType="end"/>
      </w:r>
      <w:r w:rsidRPr="000C1F38">
        <w:rPr>
          <w:sz w:val="20"/>
          <w:szCs w:val="20"/>
        </w:rPr>
        <w:t xml:space="preserve">, fires were probably an important management practice also for the early forms of reindeer husbandry. When commercial forestry was established from the mid-1800s, it resulted in increasingly effective fire suppression. Dense monoculture forests and lack of fires have reduced the extent of lichen covered areas in Sweden by 70 % since 1955 </w:t>
      </w:r>
      <w:r w:rsidRPr="000C1F38">
        <w:rPr>
          <w:sz w:val="20"/>
          <w:szCs w:val="20"/>
        </w:rPr>
        <w:fldChar w:fldCharType="begin" w:fldLock="1"/>
      </w:r>
      <w:r w:rsidRPr="000C1F38">
        <w:rPr>
          <w:sz w:val="20"/>
          <w:szCs w:val="20"/>
        </w:rPr>
        <w:instrText>ADDIN CSL_CITATION { "citationItems" : [ { "id" : "ITEM-1", "itemData" : { "DOI" : "10.1007/s13280-015-0759-0", "ISSN" : "0044-7447", "author" : [ { "dropping-particle" : "", "family" : "Sandstr\u00f6m", "given" : "Per", "non-dropping-particle" : "", "parse-names" : false, "suffix" : "" }, { "dropping-particle" : "", "family" : "Cory", "given" : "Neil", "non-dropping-particle" : "", "parse-names" : false, "suffix" : "" }, { "dropping-particle" : "", "family" : "Svensson", "given" : "Johan", "non-dropping-particle" : "", "parse-names" : false, "suffix" : "" }, { "dropping-particle" : "", "family" : "Heden\u00e5s", "given" : "Henrik", "non-dropping-particle" : "", "parse-names" : false, "suffix" : "" }, { "dropping-particle" : "", "family" : "Jougda", "given" : "Leif", "non-dropping-particle" : "", "parse-names" : false, "suffix" : "" }, { "dropping-particle" : "", "family" : "Borchert", "given" : "Nanna", "non-dropping-particle" : "", "parse-names" : false, "suffix" : "" } ], "container-title" : "Ambio", "id" : "ITEM-1", "issue" : "4", "issued" : { "date-parts" : [ [ "2016", "5", "11" ] ] }, "page" : "415-429", "title" : "On the decline of ground lichen forests in the Swedish boreal landscape: Implications for reindeer husbandry and sustainable forest management", "type" : "article-journal", "volume" : "45" }, "uris" : [ "http://www.mendeley.com/documents/?uuid=2ff6000e-1431-4fe3-a6d8-33dcd6a83354" ] } ], "mendeley" : { "formattedCitation" : "(P. Sandstr\u00f6m et al., 2016)", "plainTextFormattedCitation" : "(P. Sandstr\u00f6m et al., 2016)", "previouslyFormattedCitation" : "(P. Sandstr\u00f6m et al., 2016)" }, "properties" : {  }, "schema" : "https://github.com/citation-style-language/schema/raw/master/csl-citation.json" }</w:instrText>
      </w:r>
      <w:r w:rsidRPr="000C1F38">
        <w:rPr>
          <w:sz w:val="20"/>
          <w:szCs w:val="20"/>
        </w:rPr>
        <w:fldChar w:fldCharType="separate"/>
      </w:r>
      <w:r w:rsidRPr="000C1F38">
        <w:rPr>
          <w:sz w:val="20"/>
          <w:szCs w:val="20"/>
        </w:rPr>
        <w:t xml:space="preserve">(Sandström </w:t>
      </w:r>
      <w:r w:rsidR="00301BD0" w:rsidRPr="00301BD0">
        <w:rPr>
          <w:i/>
          <w:sz w:val="20"/>
          <w:szCs w:val="20"/>
        </w:rPr>
        <w:t>et al.</w:t>
      </w:r>
      <w:r w:rsidRPr="000C1F38">
        <w:rPr>
          <w:sz w:val="20"/>
          <w:szCs w:val="20"/>
        </w:rPr>
        <w:t>, 2016)</w:t>
      </w:r>
      <w:r w:rsidRPr="000C1F38">
        <w:rPr>
          <w:sz w:val="20"/>
          <w:szCs w:val="20"/>
        </w:rPr>
        <w:fldChar w:fldCharType="end"/>
      </w:r>
      <w:r w:rsidRPr="000C1F38">
        <w:rPr>
          <w:sz w:val="20"/>
          <w:szCs w:val="20"/>
        </w:rPr>
        <w:t xml:space="preserve">. </w:t>
      </w:r>
    </w:p>
    <w:p w14:paraId="25F336E4" w14:textId="6E755BB3" w:rsidR="0048205B" w:rsidRPr="000C1F38" w:rsidRDefault="0048205B" w:rsidP="00AE389F">
      <w:pPr>
        <w:rPr>
          <w:sz w:val="20"/>
          <w:szCs w:val="20"/>
        </w:rPr>
      </w:pPr>
      <w:r w:rsidRPr="000C1F38">
        <w:rPr>
          <w:sz w:val="20"/>
          <w:szCs w:val="20"/>
        </w:rPr>
        <w:t xml:space="preserve">On the border between current Finland and Russia there is an apparent mismatch between predicted lightning ignition frequency and observed fire history, suggesting that as far back as a millennium ago, a very small human population may have played a role in the fire history of remote boreal forests </w:t>
      </w:r>
      <w:r w:rsidRPr="000C1F38">
        <w:rPr>
          <w:sz w:val="20"/>
          <w:szCs w:val="20"/>
        </w:rPr>
        <w:fldChar w:fldCharType="begin" w:fldLock="1"/>
      </w:r>
      <w:r w:rsidRPr="000C1F38">
        <w:rPr>
          <w:sz w:val="20"/>
          <w:szCs w:val="20"/>
        </w:rPr>
        <w:instrText>ADDIN CSL_CITATION { "citationItems" : [ { "id" : "ITEM-1", "itemData" : { "DOI" : "10.1139/x10-144", "ISBN" : "0045-5067", "ISSN" : "1208-6037", "abstract" : "Knowledge of past forest fire regimes is important for developing management plans for conservation areas and for predicting the probable effects of forest management and climate change on the structure and dynamics of forests. In this study, fire scars on living and dead trees were systematically sampled on 256 study plots in three landscapes in northeastern Finland dominated by Scots pine (Pinus sylvestris L.). A total of 1030 disks or partial cross sections from different trees, including scars from 98 distinct forest fires, were dendrochronologically dated with an accuracy of 1 year or better. The extraordinarily well-preserved old Pinus snags and stumps allowed us to reconstruct annual tree-ring and fire chronologies beginning from the year AD 653. The fire cycles in the studied landscapes were exceptionally long for a boreal region dominated by Pinus, on average 350 years during the last millennium. This demonstrates that the fire regimes of poorly studied remote regions cannot be extrapolated from fire regimes of sites examined in more detail. Based on statistics on lightning-ignition densities, we suggest that most of the fires detected in this study were ignited by humans. The reconstructed past fire cycles were probably shortened by human influence.", "author" : [ { "dropping-particle" : "", "family" : "Wallenius", "given" : "T.", "non-dropping-particle" : "", "parse-names" : false, "suffix" : "" }, { "dropping-particle" : "", "family" : "Kauhanen", "given" : "H.", "non-dropping-particle" : "", "parse-names" : false, "suffix" : "" }, { "dropping-particle" : "", "family" : "Herva", "given" : "H.", "non-dropping-particle" : "", "parse-names" : false, "suffix" : "" }, { "dropping-particle" : "", "family" : "Pennanen", "given" : "J.", "non-dropping-particle" : "", "parse-names" : false, "suffix" : "" } ], "container-title" : "Canadian Journal of Forest Research", "id" : "ITEM-1", "issue" : "10", "issued" : { "date-parts" : [ [ "2010" ] ] }, "page" : "2027-2035", "title" : "Long fire cycle in northern boreal Pinus forests in Finnish Lapland", "type" : "article-journal", "volume" : "40" }, "uris" : [ "http://www.mendeley.com/documents/?uuid=331077e4-43bf-4dc5-a161-cfe001093948" ] } ], "mendeley" : { "formattedCitation" : "(Wallenius, Kauhanen, Herva, &amp; Pennanen, 2010)", "plainTextFormattedCitation" : "(Wallenius, Kauhanen, Herva, &amp; Pennanen, 2010)", "previouslyFormattedCitation" : "(Wallenius, Kauhanen, Herva, &amp; Pennanen, 2010)" }, "properties" : {  }, "schema" : "https://github.com/citation-style-language/schema/raw/master/csl-citation.json" }</w:instrText>
      </w:r>
      <w:r w:rsidRPr="000C1F38">
        <w:rPr>
          <w:sz w:val="20"/>
          <w:szCs w:val="20"/>
        </w:rPr>
        <w:fldChar w:fldCharType="separate"/>
      </w:r>
      <w:r w:rsidRPr="000C1F38">
        <w:rPr>
          <w:sz w:val="20"/>
          <w:szCs w:val="20"/>
        </w:rPr>
        <w:t>(Wallenius</w:t>
      </w:r>
      <w:r w:rsidR="009A48FE">
        <w:rPr>
          <w:i/>
          <w:sz w:val="20"/>
          <w:szCs w:val="20"/>
        </w:rPr>
        <w:t xml:space="preserve"> et al.</w:t>
      </w:r>
      <w:r w:rsidRPr="000C1F38">
        <w:rPr>
          <w:sz w:val="20"/>
          <w:szCs w:val="20"/>
        </w:rPr>
        <w:t>, 2010</w:t>
      </w:r>
      <w:r w:rsidR="009A48FE">
        <w:rPr>
          <w:sz w:val="20"/>
          <w:szCs w:val="20"/>
        </w:rPr>
        <w:t>a</w:t>
      </w:r>
      <w:r w:rsidRPr="000C1F38">
        <w:rPr>
          <w:sz w:val="20"/>
          <w:szCs w:val="20"/>
        </w:rPr>
        <w:t>)</w:t>
      </w:r>
      <w:r w:rsidRPr="000C1F38">
        <w:rPr>
          <w:sz w:val="20"/>
          <w:szCs w:val="20"/>
        </w:rPr>
        <w:fldChar w:fldCharType="end"/>
      </w:r>
      <w:r w:rsidRPr="000C1F38">
        <w:rPr>
          <w:sz w:val="20"/>
          <w:szCs w:val="20"/>
        </w:rPr>
        <w:t>. This leads to the conclusion that potentially the boreal forests that developed after the glaciation have to quite some extent been formed by human presence in the landscape.</w:t>
      </w:r>
    </w:p>
    <w:p w14:paraId="7E8D9EC4" w14:textId="77777777" w:rsidR="0048205B" w:rsidRPr="000C1F38" w:rsidRDefault="0048205B" w:rsidP="00AE389F">
      <w:pPr>
        <w:rPr>
          <w:b/>
          <w:sz w:val="20"/>
          <w:szCs w:val="20"/>
        </w:rPr>
      </w:pPr>
      <w:r w:rsidRPr="000C1F38">
        <w:rPr>
          <w:b/>
          <w:sz w:val="20"/>
          <w:szCs w:val="20"/>
        </w:rPr>
        <w:t>End of Box 4.1</w:t>
      </w:r>
    </w:p>
    <w:p w14:paraId="1A10D285" w14:textId="77777777" w:rsidR="0048205B" w:rsidRDefault="0048205B" w:rsidP="00AE389F">
      <w:pPr>
        <w:rPr>
          <w:rFonts w:asciiTheme="majorHAnsi" w:eastAsiaTheme="majorEastAsia" w:hAnsiTheme="majorHAnsi" w:cstheme="majorBidi"/>
          <w:color w:val="5B9BD5" w:themeColor="accent1"/>
          <w:sz w:val="26"/>
          <w:szCs w:val="26"/>
          <w:lang w:eastAsia="de-DE"/>
        </w:rPr>
      </w:pPr>
      <w:bookmarkStart w:id="1173" w:name="_Toc450554871"/>
      <w:bookmarkStart w:id="1174" w:name="_Ref343862429"/>
      <w:bookmarkStart w:id="1175" w:name="_Ref343862562"/>
      <w:bookmarkStart w:id="1176" w:name="_Ref343862590"/>
      <w:bookmarkStart w:id="1177" w:name="_Toc477938305"/>
      <w:bookmarkStart w:id="1178" w:name="_Toc479152634"/>
      <w:bookmarkEnd w:id="1173"/>
    </w:p>
    <w:p w14:paraId="126901F9" w14:textId="77777777" w:rsidR="0048205B" w:rsidRPr="00E13B98" w:rsidRDefault="0048205B" w:rsidP="007A3472">
      <w:pPr>
        <w:pStyle w:val="Heading2"/>
      </w:pPr>
      <w:bookmarkStart w:id="1179" w:name="_Toc502837412"/>
      <w:bookmarkStart w:id="1180" w:name="_Toc504380663"/>
      <w:bookmarkStart w:id="1181" w:name="_Toc519514716"/>
      <w:r w:rsidRPr="00E13B98">
        <w:rPr>
          <w:lang w:eastAsia="de-DE"/>
        </w:rPr>
        <w:t>Drivers of change in biodiversity and nature’s contributions to people</w:t>
      </w:r>
      <w:bookmarkEnd w:id="1174"/>
      <w:bookmarkEnd w:id="1175"/>
      <w:bookmarkEnd w:id="1176"/>
      <w:bookmarkEnd w:id="1177"/>
      <w:bookmarkEnd w:id="1178"/>
      <w:bookmarkEnd w:id="1179"/>
      <w:bookmarkEnd w:id="1180"/>
      <w:bookmarkEnd w:id="1181"/>
    </w:p>
    <w:p w14:paraId="617D7623" w14:textId="77777777" w:rsidR="0048205B" w:rsidRPr="00E13B98" w:rsidRDefault="0048205B" w:rsidP="00F024DE">
      <w:pPr>
        <w:pStyle w:val="Heading3"/>
      </w:pPr>
      <w:bookmarkStart w:id="1182" w:name="_Toc450554872"/>
      <w:bookmarkStart w:id="1183" w:name="_Toc450554873"/>
      <w:bookmarkStart w:id="1184" w:name="_Toc477938306"/>
      <w:bookmarkStart w:id="1185" w:name="_Toc479152635"/>
      <w:bookmarkStart w:id="1186" w:name="_Toc502837413"/>
      <w:bookmarkStart w:id="1187" w:name="_Toc504380664"/>
      <w:bookmarkStart w:id="1188" w:name="_Toc519514717"/>
      <w:bookmarkEnd w:id="1182"/>
      <w:bookmarkEnd w:id="1183"/>
      <w:r w:rsidRPr="00E13B98">
        <w:t>Direct drivers</w:t>
      </w:r>
      <w:bookmarkEnd w:id="1184"/>
      <w:bookmarkEnd w:id="1185"/>
      <w:bookmarkEnd w:id="1186"/>
      <w:bookmarkEnd w:id="1187"/>
      <w:bookmarkEnd w:id="1188"/>
    </w:p>
    <w:p w14:paraId="2529FDE6" w14:textId="71BA9C14" w:rsidR="0048205B" w:rsidRPr="00E13B98" w:rsidRDefault="0048205B" w:rsidP="00AE389F">
      <w:r w:rsidRPr="00E13B98">
        <w:t xml:space="preserve">The Millennium Ecosystem Assessment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mendeley" : { "formattedCitation" : "(MA, 2005b)", "plainTextFormattedCitation" : "(MA, 2005b)", "previouslyFormattedCitation" : "(MA, 2005b)" }, "properties" : {  }, "schema" : "https://github.com/citation-style-language/schema/raw/master/csl-citation.json" }</w:instrText>
      </w:r>
      <w:r w:rsidRPr="00E13B98">
        <w:fldChar w:fldCharType="separate"/>
      </w:r>
      <w:r w:rsidRPr="00FD2C8B">
        <w:t>(M</w:t>
      </w:r>
      <w:r w:rsidR="009A48FE">
        <w:t>E</w:t>
      </w:r>
      <w:r w:rsidRPr="00FD2C8B">
        <w:t>A, 2005b)</w:t>
      </w:r>
      <w:r w:rsidRPr="00E13B98">
        <w:fldChar w:fldCharType="end"/>
      </w:r>
      <w:r w:rsidRPr="00E13B98">
        <w:t xml:space="preserve"> distinguished five major classes of direct drivers of biodiversity change, namely habitat change, climate change, invasive alien species, over-exploitation and pollution (mostly nitrogen and phosphorous). Here, we largely follow this classification of direct drivers, although we use “natural resource extraction” instead of “over-exploitation, to avoid using value-laden terms</w:t>
      </w:r>
      <w:r>
        <w:t xml:space="preserve"> (</w:t>
      </w:r>
      <w:r w:rsidRPr="00867B5B">
        <w:rPr>
          <w:b/>
        </w:rPr>
        <w:t>Table 4.1</w:t>
      </w:r>
      <w:r>
        <w:t>)</w:t>
      </w:r>
      <w:r w:rsidRPr="00E13B98">
        <w:t xml:space="preserve">. </w:t>
      </w:r>
      <w:r w:rsidRPr="00E13B98">
        <w:rPr>
          <w:rFonts w:ascii="Calibri" w:hAnsi="Calibri"/>
        </w:rPr>
        <w:t xml:space="preserve">However, we still use “over-fishing” since this is such an established term in contemporary global fisheries </w:t>
      </w:r>
      <w:r w:rsidRPr="00E13B98">
        <w:rPr>
          <w:rFonts w:ascii="Calibri" w:hAnsi="Calibri"/>
        </w:rPr>
        <w:fldChar w:fldCharType="begin" w:fldLock="1"/>
      </w:r>
      <w:r>
        <w:rPr>
          <w:rFonts w:ascii="Calibri" w:hAnsi="Calibri"/>
        </w:rPr>
        <w:instrText>ADDIN CSL_CITATION { "citationItems" : [ { "id" : "ITEM-1", "itemData" : { "DOI" : "10.1126/science.1132294", "ISBN" : "0036-8075", "ISSN" : "0036-8075", "PMID" : "17082450", "author" : [ { "dropping-particle" : "", "family" : "Worm", "given" : "Boris", "non-dropping-particle" : "", "parse-names" : false, "suffix" : "" }, { "dropping-particle" : "", "family" : "Barbier", "given" : "E. B.", "non-dropping-particle" : "", "parse-names" : false, "suffix" : "" }, { "dropping-particle" : "", "family" : "Beaumont", "given" : "Nicola", "non-dropping-particle" : "", "parse-names" : false, "suffix" : "" }, { "dropping-particle" : "", "family" : "Duffy", "given" : "J Emmett", "non-dropping-particle" : "", "parse-names" : false, "suffix" : "" }, { "dropping-particle" : "", "family" : "Folke", "given" : "Carl", "non-dropping-particle" : "", "parse-names" : false, "suffix" : "" }, { "dropping-particle" : "", "family" : "Halpern", "given" : "Benjamin S", "non-dropping-particle" : "", "parse-names" : false, "suffix" : "" }, { "dropping-particle" : "", "family" : "Jackson", "given" : "Jeremy B C", "non-dropping-particle" : "", "parse-names" : false, "suffix" : "" }, { "dropping-particle" : "", "family" : "Lotze", "given" : "Heike K", "non-dropping-particle" : "", "parse-names" : false, "suffix" : "" }, { "dropping-particle" : "", "family" : "Micheli", "given" : "Fiorenza", "non-dropping-particle" : "", "parse-names" : false, "suffix" : "" }, { "dropping-particle" : "", "family" : "Palumbi", "given" : "Stephen R", "non-dropping-particle" : "", "parse-names" : false, "suffix" : "" }, { "dropping-particle" : "", "family" : "Sala", "given" : "Enric", "non-dropping-particle" : "", "parse-names" : false, "suffix" : "" }, { "dropping-particle" : "", "family" : "Selkoe", "given" : "Kimberley A", "non-dropping-particle" : "", "parse-names" : false, "suffix" : "" }, { "dropping-particle" : "", "family" : "Stachowicz", "given" : "John J", "non-dropping-particle" : "", "parse-names" : false, "suffix" : "" }, { "dropping-particle" : "", "family" : "Watson", "given" : "Reg", "non-dropping-particle" : "", "parse-names" : false, "suffix" : "" } ], "container-title" : "Science", "id" : "ITEM-1", "issue" : "5800", "issued" : { "date-parts" : [ [ "2006" ] ] }, "page" : "787-790", "title" : "Impacts of Biodiversity Loss on Ocean Ecosystem Services", "type" : "article-journal", "volume" : "314" }, "uris" : [ "http://www.mendeley.com/documents/?uuid=f0133b8f-322f-43d6-972e-7d425a1e0df8" ] } ], "mendeley" : { "formattedCitation" : "(Worm et al., 2006)", "plainTextFormattedCitation" : "(Worm et al., 2006)", "previouslyFormattedCitation" : "(Worm et al., 2006)" }, "properties" : {  }, "schema" : "https://github.com/citation-style-language/schema/raw/master/csl-citation.json" }</w:instrText>
      </w:r>
      <w:r w:rsidRPr="00E13B98">
        <w:rPr>
          <w:rFonts w:ascii="Calibri" w:hAnsi="Calibri"/>
        </w:rPr>
        <w:fldChar w:fldCharType="separate"/>
      </w:r>
      <w:r w:rsidRPr="00E13B98">
        <w:rPr>
          <w:rFonts w:ascii="Calibri" w:hAnsi="Calibri"/>
        </w:rPr>
        <w:t xml:space="preserve">(Worm </w:t>
      </w:r>
      <w:r w:rsidR="00301BD0" w:rsidRPr="00301BD0">
        <w:rPr>
          <w:rFonts w:ascii="Calibri" w:hAnsi="Calibri"/>
          <w:i/>
        </w:rPr>
        <w:t>et al.</w:t>
      </w:r>
      <w:r w:rsidRPr="00E13B98">
        <w:rPr>
          <w:rFonts w:ascii="Calibri" w:hAnsi="Calibri"/>
        </w:rPr>
        <w:t>, 2006)</w:t>
      </w:r>
      <w:r w:rsidRPr="00E13B98">
        <w:rPr>
          <w:rFonts w:ascii="Calibri" w:hAnsi="Calibri"/>
        </w:rPr>
        <w:fldChar w:fldCharType="end"/>
      </w:r>
      <w:r w:rsidRPr="00E13B98">
        <w:rPr>
          <w:rFonts w:ascii="Calibri" w:hAnsi="Calibri"/>
        </w:rPr>
        <w:t xml:space="preserve">. Water extraction and fish harvesting </w:t>
      </w:r>
      <w:r w:rsidRPr="00E13B98">
        <w:t xml:space="preserve">are considered here as two sub-categories of natural resource extraction, not as two separate direct drivers as in Pereira </w:t>
      </w:r>
      <w:r w:rsidR="00301BD0" w:rsidRPr="00301BD0">
        <w:rPr>
          <w:i/>
        </w:rPr>
        <w:t>et al.</w:t>
      </w:r>
      <w:r w:rsidRPr="00E13B98">
        <w:t xml:space="preserve"> </w:t>
      </w:r>
      <w:r w:rsidRPr="00E13B98">
        <w:fldChar w:fldCharType="begin" w:fldLock="1"/>
      </w:r>
      <w:r>
        <w:instrText>ADDIN CSL_CITATION { "citationItems" : [ { "id" : "ITEM-1", "itemData" : { "DOI" : "10.1126/science.1196624", "ISBN" : "0036-8075", "ISSN" : "0036-8075", "PMID" : "20978282", "abstract" : "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 "author" : [ { "dropping-particle" : "", "family" : "Pereira", "given" : "Henrique M.", "non-dropping-particle" : "", "parse-names" : false, "suffix" : "" }, { "dropping-particle" : "", "family" : "Leadley", "given" : "Paul W", "non-dropping-particle" : "", "parse-names" : false, "suffix" : "" }, { "dropping-particle" : "", "family" : "Proenca", "given" : "V.", "non-dropping-particle" : "", "parse-names" : false, "suffix" : "" }, { "dropping-particle" : "", "family" : "Alkemade", "given" : "Rob", "non-dropping-particle" : "", "parse-names" : false, "suffix" : "" }, { "dropping-particle" : "", "family" : "Scharlemann", "given" : "J\u00f6rn P W", "non-dropping-particle" : "", "parse-names" : false, "suffix" : "" }, { "dropping-particle" : "", "family" : "Fernandez-Manjarres", "given" : "J. F.", "non-dropping-particle" : "", "parse-names" : false, "suffix" : "" }, { "dropping-particle" : "", "family" : "Araujo", "given" : "M. B.", "non-dropping-particle" : "", "parse-names" : false, "suffix" : "" }, { "dropping-particle" : "", "family" : "Balvanera", "given" : "Patricia", "non-dropping-particle" : "", "parse-names" : false, "suffix" : "" }, { "dropping-particle" : "", "family" : "Biggs", "given" : "Reinette", "non-dropping-particle" : "", "parse-names" : false, "suffix" : "" }, { "dropping-particle" : "", "family" : "Cheung", "given" : "William W L", "non-dropping-particle" : "", "parse-names" : false, "suffix" : "" }, { "dropping-particle" : "", "family" : "Chini", "given" : "Louise", "non-dropping-particle" : "", "parse-names" : false, "suffix" : "" }, { "dropping-particle" : "", "family" : "Cooper", "given" : "H David", "non-dropping-particle" : "", "parse-names" : false, "suffix" : "" }, { "dropping-particle" : "", "family" : "Gilman", "given" : "Eric L", "non-dropping-particle" : "", "parse-names" : false, "suffix" : "" }, { "dropping-particle" : "", "family" : "Guenette", "given" : "S.", "non-dropping-particle" : "", "parse-names" : false, "suffix" : "" }, { "dropping-particle" : "", "family" : "Hurtt", "given" : "George C", "non-dropping-particle" : "", "parse-names" : false, "suffix" : "" }, { "dropping-particle" : "", "family" : "Huntington", "given" : "Henry P", "non-dropping-particle" : "", "parse-names" : false, "suffix" : "" }, { "dropping-particle" : "", "family" : "Mace", "given" : "Georgina M", "non-dropping-particle" : "", "parse-names" : false, "suffix" : "" }, { "dropping-particle" : "", "family" : "Oberdorff", "given" : "Thierry", "non-dropping-particle" : "", "parse-names" : false, "suffix" : "" }, { "dropping-particle" : "", "family" : "Revenga", "given" : "Carmen", "non-dropping-particle" : "", "parse-names" : false, "suffix" : "" }, { "dropping-particle" : "", "family" : "Rodrigues", "given" : "Patr\u00edcia", "non-dropping-particle" : "", "parse-names" : false, "suffix" : "" }, { "dropping-particle" : "", "family" : "Scholes", "given" : "Robert J", "non-dropping-particle" : "", "parse-names" : false, "suffix" : "" }, { "dropping-particle" : "", "family" : "Sumaila", "given" : "Ussif Rashid", "non-dropping-particle" : "", "parse-names" : false, "suffix" : "" }, { "dropping-particle" : "", "family" : "Walpole", "given" : "Matt", "non-dropping-particle" : "", "parse-names" : false, "suffix" : "" } ], "container-title" : "Science", "id" : "ITEM-1", "issue" : "6010", "issued" : { "date-parts" : [ [ "2010", "12", "10" ] ] }, "page" : "1496-1501", "title" : "Scenarios for Global Biodiversity in the 21st Century", "type" : "article-journal", "volume" : "330" }, "suppress-author" : 1, "uris" : [ "http://www.mendeley.com/documents/?uuid=710fe4b2-623c-488a-8a58-989e5dc6f675" ] } ], "mendeley" : { "formattedCitation" : "(2010)", "plainTextFormattedCitation" : "(2010)", "previouslyFormattedCitation" : "(2010)" }, "properties" : {  }, "schema" : "https://github.com/citation-style-language/schema/raw/master/csl-citation.json" }</w:instrText>
      </w:r>
      <w:r w:rsidRPr="00E13B98">
        <w:fldChar w:fldCharType="separate"/>
      </w:r>
      <w:r w:rsidRPr="00E13B98">
        <w:t>(2010)</w:t>
      </w:r>
      <w:r w:rsidRPr="00E13B98">
        <w:fldChar w:fldCharType="end"/>
      </w:r>
      <w:r w:rsidRPr="00E13B98">
        <w:t>. Here, we briefly describe the five categories of direct drivers including sub-categories, and explain what is summarized within each of these (see</w:t>
      </w:r>
      <w:r w:rsidR="00504E28">
        <w:t xml:space="preserve"> </w:t>
      </w:r>
      <w:r w:rsidR="00504E28" w:rsidRPr="00504E28">
        <w:rPr>
          <w:b/>
        </w:rPr>
        <w:t>Table 4.1</w:t>
      </w:r>
      <w:r w:rsidRPr="00E13B98">
        <w:t xml:space="preserve"> for an overview of all classes). None of the sub-categories is uniform in its expected impacts on biodiversity and nature’s contributions to people, and we have, therefore, distinguished a number of further elements within sub-categories when analysing the available information for recent and projected future trends. </w:t>
      </w:r>
    </w:p>
    <w:p w14:paraId="56FE2A95" w14:textId="585EB56A" w:rsidR="0048205B" w:rsidRPr="000C1F38" w:rsidRDefault="0048205B" w:rsidP="000226B2">
      <w:pPr>
        <w:pStyle w:val="Caption"/>
      </w:pPr>
      <w:r w:rsidRPr="000C1F38">
        <w:t xml:space="preserve">Table </w:t>
      </w:r>
      <w:r>
        <w:rPr>
          <w:noProof w:val="0"/>
        </w:rPr>
        <w:fldChar w:fldCharType="begin"/>
      </w:r>
      <w:r>
        <w:instrText xml:space="preserve"> STYLEREF 1 \s </w:instrText>
      </w:r>
      <w:r>
        <w:rPr>
          <w:noProof w:val="0"/>
        </w:rPr>
        <w:fldChar w:fldCharType="separate"/>
      </w:r>
      <w:r w:rsidR="00B40E12">
        <w:t>4</w:t>
      </w:r>
      <w:r>
        <w:fldChar w:fldCharType="end"/>
      </w:r>
      <w:r w:rsidRPr="000C1F38">
        <w:t>.</w:t>
      </w:r>
      <w:r>
        <w:rPr>
          <w:noProof w:val="0"/>
        </w:rPr>
        <w:fldChar w:fldCharType="begin"/>
      </w:r>
      <w:r>
        <w:instrText xml:space="preserve"> SEQ Table \* ARABIC \s 1 </w:instrText>
      </w:r>
      <w:r>
        <w:rPr>
          <w:noProof w:val="0"/>
        </w:rPr>
        <w:fldChar w:fldCharType="separate"/>
      </w:r>
      <w:r w:rsidR="00B40E12">
        <w:t>1</w:t>
      </w:r>
      <w:r>
        <w:fldChar w:fldCharType="end"/>
      </w:r>
      <w:r w:rsidRPr="000C1F38">
        <w:t>: Categories of direct drivers of change in biodiversity and nature’s contributions to people. The five major categories are composed of two to six subcategories. More details for each sub-category are given in the text.</w:t>
      </w:r>
    </w:p>
    <w:p w14:paraId="53961B9F" w14:textId="77777777" w:rsidR="0048184E" w:rsidRPr="008B6441" w:rsidRDefault="0048184E" w:rsidP="0048184E">
      <w:pPr>
        <w:pStyle w:val="Tablehead"/>
        <w:framePr w:hSpace="0" w:wrap="auto" w:vAnchor="margin" w:xAlign="left" w:yAlign="inline"/>
        <w:suppressOverlap w:val="0"/>
        <w:rPr>
          <w:rFonts w:ascii="Calibri" w:hAnsi="Calibri"/>
        </w:rPr>
      </w:pPr>
      <w:r w:rsidRPr="008B6441">
        <w:t>Natural Resource Extraction</w:t>
      </w:r>
      <w:r w:rsidRPr="008B6441">
        <w:tab/>
        <w:t>Climate Change</w:t>
      </w:r>
    </w:p>
    <w:p w14:paraId="40AE9660" w14:textId="77777777" w:rsidR="0048184E" w:rsidRPr="008B6441" w:rsidRDefault="0048184E" w:rsidP="0048184E">
      <w:pPr>
        <w:pStyle w:val="Tabletext"/>
        <w:framePr w:hSpace="0" w:wrap="auto" w:vAnchor="margin" w:xAlign="left" w:yAlign="inline"/>
        <w:suppressOverlap w:val="0"/>
      </w:pPr>
      <w:r w:rsidRPr="008B6441">
        <w:t>▪ Fishing</w:t>
      </w:r>
      <w:r w:rsidRPr="008B6441">
        <w:tab/>
      </w:r>
      <w:r w:rsidRPr="008B6441">
        <w:rPr>
          <w:rFonts w:cs="Times New Roman"/>
        </w:rPr>
        <w:t>▪</w:t>
      </w:r>
      <w:r w:rsidRPr="008B6441">
        <w:t xml:space="preserve"> Temperature change </w:t>
      </w:r>
    </w:p>
    <w:p w14:paraId="04CBC522" w14:textId="77777777" w:rsidR="0048184E" w:rsidRPr="008B6441" w:rsidRDefault="0048184E" w:rsidP="0048184E">
      <w:pPr>
        <w:pStyle w:val="Tabletext"/>
        <w:framePr w:hSpace="0" w:wrap="auto" w:vAnchor="margin" w:xAlign="left" w:yAlign="inline"/>
        <w:suppressOverlap w:val="0"/>
      </w:pPr>
      <w:r w:rsidRPr="008B6441">
        <w:lastRenderedPageBreak/>
        <w:t>▪ Hunting</w:t>
      </w:r>
      <w:r w:rsidRPr="008B6441">
        <w:tab/>
        <w:t>▪ Precipitation change</w:t>
      </w:r>
    </w:p>
    <w:p w14:paraId="18565E2E" w14:textId="77777777" w:rsidR="0048184E" w:rsidRPr="008B6441" w:rsidRDefault="0048184E" w:rsidP="0048184E">
      <w:pPr>
        <w:pStyle w:val="Tabletext"/>
        <w:framePr w:hSpace="0" w:wrap="auto" w:vAnchor="margin" w:xAlign="left" w:yAlign="inline"/>
        <w:suppressOverlap w:val="0"/>
      </w:pPr>
      <w:r w:rsidRPr="008B6441">
        <w:t>▪ Water use &amp; desalination</w:t>
      </w:r>
      <w:r w:rsidRPr="008B6441">
        <w:tab/>
        <w:t>▪ Sea-Level change</w:t>
      </w:r>
    </w:p>
    <w:p w14:paraId="4467C05C" w14:textId="77777777" w:rsidR="0048184E" w:rsidRPr="00EE3D43" w:rsidRDefault="0048184E" w:rsidP="0048184E">
      <w:pPr>
        <w:pStyle w:val="Tabletext"/>
        <w:framePr w:hSpace="0" w:wrap="auto" w:vAnchor="margin" w:xAlign="left" w:yAlign="inline"/>
        <w:suppressOverlap w:val="0"/>
        <w:rPr>
          <w:lang w:val="fr-CH"/>
        </w:rPr>
      </w:pPr>
      <w:r w:rsidRPr="00EE3D43">
        <w:rPr>
          <w:lang w:val="fr-CH"/>
        </w:rPr>
        <w:t>▪ Mineral &amp; fossil fuel extraction</w:t>
      </w:r>
      <w:r w:rsidRPr="00EE3D43">
        <w:rPr>
          <w:lang w:val="fr-CH"/>
        </w:rPr>
        <w:tab/>
        <w:t>▪ Glaciers &amp; permafrost</w:t>
      </w:r>
    </w:p>
    <w:p w14:paraId="5B4B655C" w14:textId="77777777" w:rsidR="0048184E" w:rsidRPr="008B6441" w:rsidRDefault="0048184E" w:rsidP="0048184E">
      <w:pPr>
        <w:pStyle w:val="Tabletext"/>
        <w:framePr w:hSpace="0" w:wrap="auto" w:vAnchor="margin" w:xAlign="left" w:yAlign="inline"/>
        <w:suppressOverlap w:val="0"/>
      </w:pPr>
      <w:r w:rsidRPr="00EE3D43">
        <w:rPr>
          <w:lang w:val="fr-CH"/>
        </w:rPr>
        <w:tab/>
      </w:r>
      <w:r w:rsidRPr="008B6441">
        <w:t>▪ Extreme events</w:t>
      </w:r>
    </w:p>
    <w:p w14:paraId="767C4F63" w14:textId="77777777" w:rsidR="0048184E" w:rsidRPr="008B6441" w:rsidRDefault="0048184E" w:rsidP="0048184E">
      <w:pPr>
        <w:pStyle w:val="Tabletext"/>
        <w:framePr w:hSpace="0" w:wrap="auto" w:vAnchor="margin" w:xAlign="left" w:yAlign="inline"/>
        <w:suppressOverlap w:val="0"/>
      </w:pPr>
      <w:r w:rsidRPr="008B6441">
        <w:rPr>
          <w:b/>
        </w:rPr>
        <w:t>Land use change</w:t>
      </w:r>
      <w:r w:rsidRPr="008B6441">
        <w:t xml:space="preserve"> </w:t>
      </w:r>
      <w:r w:rsidRPr="008B6441">
        <w:tab/>
        <w:t xml:space="preserve">▪ </w:t>
      </w:r>
      <w:r>
        <w:rPr>
          <w:lang w:val="en-US"/>
        </w:rPr>
        <w:t>M</w:t>
      </w:r>
      <w:r w:rsidRPr="00217C4B">
        <w:rPr>
          <w:lang w:val="en-US"/>
        </w:rPr>
        <w:t xml:space="preserve">arine </w:t>
      </w:r>
      <w:r>
        <w:rPr>
          <w:lang w:val="en-US"/>
        </w:rPr>
        <w:t>c</w:t>
      </w:r>
      <w:r w:rsidRPr="00217C4B">
        <w:rPr>
          <w:lang w:val="en-US"/>
        </w:rPr>
        <w:t xml:space="preserve">irculation and </w:t>
      </w:r>
      <w:r>
        <w:rPr>
          <w:lang w:val="en-US"/>
        </w:rPr>
        <w:t>d</w:t>
      </w:r>
      <w:r w:rsidRPr="00217C4B">
        <w:rPr>
          <w:lang w:val="en-US"/>
        </w:rPr>
        <w:t>eoxygenation</w:t>
      </w:r>
    </w:p>
    <w:p w14:paraId="19FE886C" w14:textId="77777777" w:rsidR="0048184E" w:rsidRPr="008B6441" w:rsidRDefault="0048184E" w:rsidP="0048184E">
      <w:pPr>
        <w:pStyle w:val="Tabletext"/>
        <w:framePr w:hSpace="0" w:wrap="auto" w:vAnchor="margin" w:xAlign="left" w:yAlign="inline"/>
        <w:suppressOverlap w:val="0"/>
      </w:pPr>
      <w:r w:rsidRPr="008B6441">
        <w:t>▪ Changes in agriculture</w:t>
      </w:r>
      <w:r w:rsidRPr="008B6441">
        <w:tab/>
        <w:t>▪ Atmospheric CO</w:t>
      </w:r>
      <w:r w:rsidRPr="008B6441">
        <w:rPr>
          <w:vertAlign w:val="subscript"/>
        </w:rPr>
        <w:t>2</w:t>
      </w:r>
      <w:r w:rsidRPr="008B6441">
        <w:t xml:space="preserve"> concentration</w:t>
      </w:r>
    </w:p>
    <w:p w14:paraId="54C449A9" w14:textId="77777777" w:rsidR="0048184E" w:rsidRPr="004908C5" w:rsidRDefault="0048184E" w:rsidP="0048184E">
      <w:pPr>
        <w:pStyle w:val="Tablehead"/>
        <w:framePr w:hSpace="0" w:wrap="auto" w:vAnchor="margin" w:xAlign="left" w:yAlign="inline"/>
        <w:spacing w:before="0"/>
        <w:suppressOverlap w:val="0"/>
        <w:rPr>
          <w:b w:val="0"/>
        </w:rPr>
      </w:pPr>
      <w:r w:rsidRPr="004908C5">
        <w:rPr>
          <w:b w:val="0"/>
        </w:rPr>
        <w:t>▪ Changes in forestry</w:t>
      </w:r>
    </w:p>
    <w:p w14:paraId="094ABB9A" w14:textId="77777777" w:rsidR="0048184E" w:rsidRPr="008B6441" w:rsidRDefault="0048184E" w:rsidP="0048184E">
      <w:pPr>
        <w:pStyle w:val="Tablehead"/>
        <w:framePr w:hSpace="0" w:wrap="auto" w:vAnchor="margin" w:xAlign="left" w:yAlign="inline"/>
        <w:spacing w:before="0"/>
        <w:suppressOverlap w:val="0"/>
      </w:pPr>
      <w:r w:rsidRPr="008B6441">
        <w:t xml:space="preserve">▪ </w:t>
      </w:r>
      <w:r w:rsidRPr="004908C5">
        <w:rPr>
          <w:b w:val="0"/>
        </w:rPr>
        <w:t>Changes in protected areas</w:t>
      </w:r>
      <w:r w:rsidRPr="008B6441">
        <w:tab/>
        <w:t>Invasive alien species</w:t>
      </w:r>
    </w:p>
    <w:p w14:paraId="130BC94E" w14:textId="77777777" w:rsidR="0048184E" w:rsidRPr="004908C5" w:rsidRDefault="0048184E" w:rsidP="0048184E">
      <w:pPr>
        <w:pStyle w:val="Tablehead"/>
        <w:framePr w:hSpace="0" w:wrap="auto" w:vAnchor="margin" w:xAlign="left" w:yAlign="inline"/>
        <w:spacing w:before="0"/>
        <w:suppressOverlap w:val="0"/>
        <w:rPr>
          <w:b w:val="0"/>
        </w:rPr>
      </w:pPr>
      <w:r w:rsidRPr="008B6441">
        <w:t xml:space="preserve">▪ </w:t>
      </w:r>
      <w:r w:rsidRPr="004908C5">
        <w:rPr>
          <w:b w:val="0"/>
        </w:rPr>
        <w:t>Changes in traditional land use</w:t>
      </w:r>
      <w:r w:rsidRPr="004908C5">
        <w:rPr>
          <w:b w:val="0"/>
        </w:rPr>
        <w:tab/>
        <w:t>▪ Terrestrial</w:t>
      </w:r>
    </w:p>
    <w:p w14:paraId="46367E51" w14:textId="77777777" w:rsidR="0048184E" w:rsidRPr="004908C5" w:rsidRDefault="0048184E" w:rsidP="0048184E">
      <w:pPr>
        <w:pStyle w:val="Tablehead"/>
        <w:framePr w:hSpace="0" w:wrap="auto" w:vAnchor="margin" w:xAlign="left" w:yAlign="inline"/>
        <w:spacing w:before="0"/>
        <w:suppressOverlap w:val="0"/>
        <w:rPr>
          <w:b w:val="0"/>
        </w:rPr>
      </w:pPr>
      <w:r w:rsidRPr="008B6441">
        <w:t xml:space="preserve">▪ </w:t>
      </w:r>
      <w:r w:rsidRPr="004908C5">
        <w:rPr>
          <w:b w:val="0"/>
        </w:rPr>
        <w:t>Changes in urban development</w:t>
      </w:r>
      <w:r w:rsidRPr="008B6441">
        <w:tab/>
      </w:r>
      <w:r w:rsidRPr="004908C5">
        <w:rPr>
          <w:b w:val="0"/>
        </w:rPr>
        <w:t>▪ Freshwater &amp; Brackish</w:t>
      </w:r>
    </w:p>
    <w:p w14:paraId="3398C01E" w14:textId="77777777" w:rsidR="0048184E" w:rsidRPr="004908C5" w:rsidRDefault="0048184E" w:rsidP="0048184E">
      <w:pPr>
        <w:pStyle w:val="Tablehead"/>
        <w:framePr w:hSpace="0" w:wrap="auto" w:vAnchor="margin" w:xAlign="left" w:yAlign="inline"/>
        <w:spacing w:before="0"/>
        <w:suppressOverlap w:val="0"/>
        <w:rPr>
          <w:b w:val="0"/>
        </w:rPr>
      </w:pPr>
      <w:r w:rsidRPr="008B6441">
        <w:tab/>
      </w:r>
      <w:r w:rsidRPr="004908C5">
        <w:rPr>
          <w:b w:val="0"/>
        </w:rPr>
        <w:t>▪ Marine</w:t>
      </w:r>
    </w:p>
    <w:p w14:paraId="060F1ECF" w14:textId="77777777" w:rsidR="0048184E" w:rsidRPr="004908C5" w:rsidRDefault="0048184E" w:rsidP="0048184E">
      <w:pPr>
        <w:pStyle w:val="Tabletext"/>
        <w:framePr w:hSpace="0" w:wrap="auto" w:vAnchor="margin" w:xAlign="left" w:yAlign="inline"/>
        <w:suppressOverlap w:val="0"/>
        <w:rPr>
          <w:rFonts w:ascii="Calibri" w:hAnsi="Calibri"/>
          <w:b/>
        </w:rPr>
      </w:pPr>
      <w:r w:rsidRPr="004908C5">
        <w:rPr>
          <w:b/>
        </w:rPr>
        <w:t>Pollution</w:t>
      </w:r>
    </w:p>
    <w:p w14:paraId="0D1DB1DC" w14:textId="77777777" w:rsidR="0048184E" w:rsidRPr="008B6441" w:rsidRDefault="0048184E" w:rsidP="0048184E">
      <w:pPr>
        <w:pStyle w:val="Tabletext"/>
        <w:framePr w:hSpace="0" w:wrap="auto" w:vAnchor="margin" w:xAlign="left" w:yAlign="inline"/>
        <w:suppressOverlap w:val="0"/>
        <w:rPr>
          <w:rFonts w:ascii="Calibri" w:hAnsi="Calibri"/>
        </w:rPr>
      </w:pPr>
      <w:r w:rsidRPr="008B6441">
        <w:t>▪ Nutrient pollution</w:t>
      </w:r>
    </w:p>
    <w:p w14:paraId="473D0369" w14:textId="77777777" w:rsidR="0048184E" w:rsidRPr="008B6441" w:rsidRDefault="0048184E" w:rsidP="0048184E">
      <w:pPr>
        <w:pStyle w:val="Tabletext"/>
        <w:framePr w:hSpace="0" w:wrap="auto" w:vAnchor="margin" w:xAlign="left" w:yAlign="inline"/>
        <w:suppressOverlap w:val="0"/>
        <w:rPr>
          <w:rFonts w:ascii="Calibri" w:hAnsi="Calibri"/>
        </w:rPr>
      </w:pPr>
      <w:r w:rsidRPr="008B6441">
        <w:t>▪ Organic pollution</w:t>
      </w:r>
    </w:p>
    <w:p w14:paraId="0AB8BFB8" w14:textId="77777777" w:rsidR="0048184E" w:rsidRPr="008B6441" w:rsidRDefault="0048184E" w:rsidP="0048184E">
      <w:pPr>
        <w:pStyle w:val="Tabletext"/>
        <w:framePr w:hSpace="0" w:wrap="auto" w:vAnchor="margin" w:xAlign="left" w:yAlign="inline"/>
        <w:suppressOverlap w:val="0"/>
        <w:rPr>
          <w:rFonts w:ascii="Calibri" w:hAnsi="Calibri"/>
        </w:rPr>
      </w:pPr>
      <w:r w:rsidRPr="008B6441">
        <w:t>▪ Acidification</w:t>
      </w:r>
    </w:p>
    <w:p w14:paraId="6C9FB0E3" w14:textId="77777777" w:rsidR="0048184E" w:rsidRPr="00CD0F26" w:rsidRDefault="0048184E" w:rsidP="0048184E">
      <w:pPr>
        <w:pStyle w:val="Tabletext"/>
        <w:framePr w:hSpace="0" w:wrap="auto" w:vAnchor="margin" w:xAlign="left" w:yAlign="inline"/>
        <w:suppressOverlap w:val="0"/>
        <w:rPr>
          <w:b/>
        </w:rPr>
      </w:pPr>
      <w:r w:rsidRPr="008B6441">
        <w:t>▪ Xenochemical &amp; heavy metal pollution</w:t>
      </w:r>
    </w:p>
    <w:p w14:paraId="6FB481A6" w14:textId="38213719" w:rsidR="0048205B" w:rsidRPr="00E13B98" w:rsidRDefault="0048205B" w:rsidP="00AE389F"/>
    <w:p w14:paraId="7ADEB03E" w14:textId="6CF0E60A" w:rsidR="0048205B" w:rsidRPr="00E13B98" w:rsidRDefault="0048205B" w:rsidP="00AE389F">
      <w:r w:rsidRPr="00E13B98">
        <w:rPr>
          <w:u w:val="single"/>
        </w:rPr>
        <w:t>Natural Resources Extraction</w:t>
      </w:r>
      <w:r w:rsidRPr="00E13B98">
        <w:t>: For biotic resources extraction, we distinguish fishing and hunting. Logging is treated as a sub-category of land-use change and therefore not included here. Gathering of plants for human use</w:t>
      </w:r>
      <w:r>
        <w:t xml:space="preserve"> (e.g. berries, mushrooms)</w:t>
      </w:r>
      <w:r w:rsidRPr="00E13B98">
        <w:t xml:space="preserve"> is identified by IUCN as a threat to biodiversity</w:t>
      </w:r>
      <w:r>
        <w:t xml:space="preserve"> </w:t>
      </w:r>
      <w:r>
        <w:fldChar w:fldCharType="begin" w:fldLock="1"/>
      </w:r>
      <w:r>
        <w:instrText>ADDIN CSL_CITATION { "citationItems" : [ { "id" : "ITEM-1", "itemData" : { "DOI" : "10.1038/536143a", "ISSN" : "0028-0836", "author" : [ { "dropping-particle" : "", "family" : "Maxwell", "given" : "Sean L.", "non-dropping-particle" : "", "parse-names" : false, "suffix" : "" }, { "dropping-particle" : "", "family" : "Fuller", "given" : "Richard A.", "non-dropping-particle" : "", "parse-names" : false, "suffix" : "" }, { "dropping-particle" : "", "family" : "Brooks", "given" : "Thomas M.", "non-dropping-particle" : "", "parse-names" : false, "suffix" : "" }, { "dropping-particle" : "", "family" : "Watson", "given" : "James E. M.", "non-dropping-particle" : "", "parse-names" : false, "suffix" : "" } ], "container-title" : "Nature", "id" : "ITEM-1", "issue" : "7615", "issued" : { "date-parts" : [ [ "2016", "8" ] ] }, "page" : "143-145", "title" : "Biodiversity: The ravages of guns, nets and bulldozers", "type" : "article-journal", "volume" : "536" }, "uris" : [ "http://www.mendeley.com/documents/?uuid=e114f3ac-c5dd-443e-9863-060b5e6ddd80" ] } ], "mendeley" : { "formattedCitation" : "(Maxwell, Fuller, Brooks, &amp; Watson, 2016a)", "plainTextFormattedCitation" : "(Maxwell, Fuller, Brooks, &amp; Watson, 2016a)", "previouslyFormattedCitation" : "(Maxwell, Fuller, Brooks, &amp; Watson, 2016a)" }, "properties" : {  }, "schema" : "https://github.com/citation-style-language/schema/raw/master/csl-citation.json" }</w:instrText>
      </w:r>
      <w:r>
        <w:fldChar w:fldCharType="separate"/>
      </w:r>
      <w:r w:rsidRPr="00CA4068">
        <w:t>(Maxwell</w:t>
      </w:r>
      <w:r w:rsidR="009A48FE">
        <w:rPr>
          <w:i/>
        </w:rPr>
        <w:t xml:space="preserve"> et al.</w:t>
      </w:r>
      <w:r w:rsidRPr="00CA4068">
        <w:t>, 2016)</w:t>
      </w:r>
      <w:r>
        <w:fldChar w:fldCharType="end"/>
      </w:r>
      <w:r w:rsidRPr="00E13B98">
        <w:t>, but not assessed here. For the extraction of abiotic resources, we distinguish water use &amp; desalination, and mineral &amp; fossil fuel extraction.</w:t>
      </w:r>
    </w:p>
    <w:p w14:paraId="4C1C2CF0" w14:textId="77777777" w:rsidR="0048205B" w:rsidRPr="00E13B98" w:rsidRDefault="0048205B" w:rsidP="00AE389F">
      <w:pPr>
        <w:rPr>
          <w:rFonts w:ascii="Calibri" w:hAnsi="Calibri"/>
        </w:rPr>
      </w:pPr>
      <w:r w:rsidRPr="00E13B98">
        <w:rPr>
          <w:u w:val="single"/>
        </w:rPr>
        <w:t>Land-use change</w:t>
      </w:r>
      <w:r w:rsidRPr="00E13B98">
        <w:t xml:space="preserve">: </w:t>
      </w:r>
      <w:r>
        <w:t>Changes in five</w:t>
      </w:r>
      <w:r w:rsidRPr="00E13B98">
        <w:t xml:space="preserve"> major</w:t>
      </w:r>
      <w:r w:rsidRPr="00452AAC">
        <w:t xml:space="preserve"> </w:t>
      </w:r>
      <w:r>
        <w:t xml:space="preserve">land-use </w:t>
      </w:r>
      <w:r w:rsidRPr="00E13B98">
        <w:t>categories</w:t>
      </w:r>
      <w:r>
        <w:t xml:space="preserve"> </w:t>
      </w:r>
      <w:r w:rsidRPr="00E13B98">
        <w:t xml:space="preserve">are assessed, namely: changes in agriculture, forestry, protected areas, traditional land use and urban development. </w:t>
      </w:r>
    </w:p>
    <w:p w14:paraId="6FF4DB1C" w14:textId="21F604CE" w:rsidR="0048205B" w:rsidRPr="00E13B98" w:rsidRDefault="0048205B" w:rsidP="00AE389F">
      <w:pPr>
        <w:rPr>
          <w:rFonts w:ascii="Calibri" w:hAnsi="Calibri"/>
        </w:rPr>
      </w:pPr>
      <w:r w:rsidRPr="00E13B98">
        <w:rPr>
          <w:u w:val="single"/>
        </w:rPr>
        <w:t>Pollution</w:t>
      </w:r>
      <w:r w:rsidRPr="00E13B98">
        <w:t xml:space="preserve">: Past assessments focused on pollution from nitrogen and phosphorus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id" : "ITEM-2", "itemData" : { "author" : [ { "dropping-particle" : "", "family" : "MA", "given" : "", "non-dropping-particle" : "", "parse-names" : false, "suffix" : "" } ], "editor" : [ { "dropping-particle" : "", "family" : "Institute", "given" : "World Resources", "non-dropping-particle" : "", "parse-names" : false, "suffix" : "" } ], "id" : "ITEM-2", "issued" : { "date-parts" : [ [ "2005" ] ] }, "number-of-pages" : "86", "publisher" : "Island Press", "publisher-place" : "Washington DC, USA", "title" : "Millennium Ecosystem Assessment - Ecosystems and Human Well-being: Biodiversity Synthesis", "type" : "book" }, "uris" : [ "http://www.mendeley.com/documents/?uuid=706b50a2-3596-4aee-bffe-bee8690538bf" ] } ], "mendeley" : { "formattedCitation" : "(MA, 2005a, 2005b)", "plainTextFormattedCitation" : "(MA, 2005a, 2005b)", "previouslyFormattedCitation" : "(MA, 2005a, 2005b)" }, "properties" : {  }, "schema" : "https://github.com/citation-style-language/schema/raw/master/csl-citation.json" }</w:instrText>
      </w:r>
      <w:r w:rsidRPr="00E13B98">
        <w:fldChar w:fldCharType="separate"/>
      </w:r>
      <w:r w:rsidRPr="00FD2C8B">
        <w:t>(M</w:t>
      </w:r>
      <w:r w:rsidR="009A48FE">
        <w:t>E</w:t>
      </w:r>
      <w:r w:rsidRPr="00FD2C8B">
        <w:t>A, 2005a, 2005b)</w:t>
      </w:r>
      <w:r w:rsidRPr="00E13B98">
        <w:fldChar w:fldCharType="end"/>
      </w:r>
      <w:r w:rsidRPr="00E13B98">
        <w:t xml:space="preserve">. In this assessment, we distinguish five main categories of pollutants, namely: nutrient pollution, organic pollution, acidification, xenochemical and heavy metal pollution and “other” pollution (including </w:t>
      </w:r>
      <w:r w:rsidRPr="00E13B98">
        <w:rPr>
          <w:lang w:eastAsia="de-DE"/>
        </w:rPr>
        <w:t>ground-level ozone, light and plastic pollution)</w:t>
      </w:r>
      <w:r w:rsidRPr="00E13B98">
        <w:t xml:space="preserve">. </w:t>
      </w:r>
    </w:p>
    <w:p w14:paraId="1F86BEE7" w14:textId="77777777" w:rsidR="0048205B" w:rsidRPr="00E13B98" w:rsidRDefault="0048205B" w:rsidP="00AE389F">
      <w:pPr>
        <w:rPr>
          <w:rFonts w:ascii="Calibri" w:hAnsi="Calibri"/>
        </w:rPr>
      </w:pPr>
      <w:r w:rsidRPr="00E13B98">
        <w:rPr>
          <w:u w:val="single"/>
        </w:rPr>
        <w:t>Climate Change</w:t>
      </w:r>
      <w:r w:rsidRPr="00E13B98">
        <w:t xml:space="preserve">: This driver class has been studied prominently in recent IPCC reports, with regards to both its current and projected future trends, and its expected impacts on terrestrial and marine ecosystems </w:t>
      </w:r>
      <w:r w:rsidRPr="00E13B98">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id" : "ITEM-2",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2",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id" : "ITEM-3", "itemData" : { "author" : [ { "dropping-particle" : "", "family" : "IPCC", "given" : "", "non-dropping-particle" : "", "parse-names" : false, "suffix" : "" } ], "editor" : [ { "dropping-particle" : "", "family" : "Barros", "given" : "V R", "non-dropping-particle" : "", "parse-names" : false, "suffix" : "" }, { "dropping-particle" : "", "family" : "Field", "given" : "C B", "non-dropping-particle" : "", "parse-names" : false, "suffix" : "" }, { "dropping-particle" : "", "family" : "Dokken", "given" : "D J", "non-dropping-particle" : "", "parse-names" : false, "suffix" : "" }, { "dropping-particle" : "", "family" : "Mastrandrea", "given" : "M D", "non-dropping-particle" : "", "parse-names" : false, "suffix" : "" }, { "dropping-particle" : "", "family" : "Mach", "given" : "K J",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3", "issued" : { "date-parts" : [ [ "2014" ] ] }, "number-of-pages" : "688", "publisher" : "Cambridge University Press", "publisher-place" : "Cambridge, UK &amp; New York, NY, USA,", "title" : "Climate change 2014: impacts, adaptation, and vulnerability. Part B: regional aspects. Contribution of Working Group II to the Fifth Assessment Report of the", "type" : "book" }, "uris" : [ "http://www.mendeley.com/documents/?uuid=f67ee651-2a37-44ba-9117-e72343e15b87" ] } ], "mendeley" : { "formattedCitation" : "(IPCC, 2013b, 2014a, 2014b)", "plainTextFormattedCitation" : "(IPCC, 2013b, 2014a, 2014b)", "previouslyFormattedCitation" : "(IPCC, 2013b, 2014a, 2014b)" }, "properties" : {  }, "schema" : "https://github.com/citation-style-language/schema/raw/master/csl-citation.json" }</w:instrText>
      </w:r>
      <w:r w:rsidRPr="00E13B98">
        <w:fldChar w:fldCharType="separate"/>
      </w:r>
      <w:r w:rsidRPr="00FD2C8B">
        <w:t>(IPCC, 2013b, 2014a, 2014b)</w:t>
      </w:r>
      <w:r w:rsidRPr="00E13B98">
        <w:fldChar w:fldCharType="end"/>
      </w:r>
      <w:r w:rsidRPr="00E13B98">
        <w:t xml:space="preserve">. Here, we distinguish </w:t>
      </w:r>
      <w:r>
        <w:t>seven</w:t>
      </w:r>
      <w:r w:rsidRPr="00E13B98">
        <w:t xml:space="preserve"> major sub-categories, namely: changes in precipitation</w:t>
      </w:r>
      <w:r>
        <w:t>,</w:t>
      </w:r>
      <w:r w:rsidRPr="00E13B98">
        <w:t xml:space="preserve"> temperature, atmospheric CO</w:t>
      </w:r>
      <w:r w:rsidRPr="00E13B98">
        <w:rPr>
          <w:vertAlign w:val="subscript"/>
        </w:rPr>
        <w:t>2</w:t>
      </w:r>
      <w:r w:rsidRPr="00E13B98">
        <w:t xml:space="preserve"> concentrations, glacier</w:t>
      </w:r>
      <w:r>
        <w:t xml:space="preserve"> </w:t>
      </w:r>
      <w:r w:rsidRPr="00E13B98">
        <w:t>and permafrost</w:t>
      </w:r>
      <w:r>
        <w:t xml:space="preserve"> extent</w:t>
      </w:r>
      <w:r w:rsidRPr="00E13B98">
        <w:t xml:space="preserve">, sea-level, extreme events, and </w:t>
      </w:r>
      <w:r>
        <w:t xml:space="preserve">marine </w:t>
      </w:r>
      <w:r w:rsidRPr="00E13B98">
        <w:t>ocean-atmosphere interchange.</w:t>
      </w:r>
    </w:p>
    <w:p w14:paraId="0F5675F8" w14:textId="223CC401" w:rsidR="0048205B" w:rsidRDefault="0048205B" w:rsidP="00AE389F">
      <w:r w:rsidRPr="00E13B98">
        <w:rPr>
          <w:u w:val="single"/>
        </w:rPr>
        <w:t>Invasive Alien Species</w:t>
      </w:r>
      <w:r w:rsidRPr="00E13B98">
        <w:t xml:space="preserve">: An alien species (also known as an exotic or introduced species) is a species occurring in an area outside of its historically known natural range as a result of intentional or accidental dispersal by human activities </w:t>
      </w:r>
      <w:r w:rsidRPr="00E13B98">
        <w:fldChar w:fldCharType="begin" w:fldLock="1"/>
      </w:r>
      <w:r>
        <w:instrText>ADDIN CSL_CITATION { "citationItems" : [ { "id" : "ITEM-1", "itemData" : { "URL" : "https://www.cbd.int/cepa/toolkit/2008/doc/CBD-Toolkit-Glossaries.pdf", "accessed" : { "date-parts" : [ [ "2016", "10", "28" ] ] }, "author" : [ { "dropping-particle" : "", "family" : "CBD", "given" : "", "non-dropping-particle" : "", "parse-names" : false, "suffix" : "" } ], "container-title" : "Biodiversity Glossary.", "id" : "ITEM-1", "issued" : { "date-parts" : [ [ "2011" ] ] }, "note" : "NULL", "title" : "CBD Biodiversity Glossary", "type" : "webpage" }, "uris" : [ "http://www.mendeley.com/documents/?uuid=7aae4e2e-87f7-45c6-aa4a-237a9ed0a015" ] } ], "mendeley" : { "formattedCitation" : "(CBD, 2011)", "plainTextFormattedCitation" : "(CBD, 2011)", "previouslyFormattedCitation" : "(CBD, 2011)" }, "properties" : {  }, "schema" : "https://github.com/citation-style-language/schema/raw/master/csl-citation.json" }</w:instrText>
      </w:r>
      <w:r w:rsidRPr="00E13B98">
        <w:fldChar w:fldCharType="separate"/>
      </w:r>
      <w:r w:rsidRPr="00E13B98">
        <w:t>(CBD, 2011)</w:t>
      </w:r>
      <w:r w:rsidRPr="00E13B98">
        <w:fldChar w:fldCharType="end"/>
      </w:r>
      <w:r w:rsidRPr="00E13B98">
        <w:t xml:space="preserve">. Invasive alien species (IAS) are alien species whose introduction or spread threaten biological diversity or that have other negative effects on ecosystems, economy or society </w:t>
      </w:r>
      <w:r w:rsidRPr="00E13B98">
        <w:fldChar w:fldCharType="begin" w:fldLock="1"/>
      </w:r>
      <w:r>
        <w:instrText>ADDIN CSL_CITATION { "citationItems" : [ { "id" : "ITEM-1", "itemData" : { "abstract" : "Invasive alien species (IAS) are considered to be one of the greatest threats to biodiversity, particularly through their interactions with other drivers of change (MEA 2005, GBO 2011). In recent years the European Commission (EC) has intensified their commitment to provide a comprehensive, problem-oriented, well-balanced and manageable solution to IAS in Europe. The text of a European Union (EU) Regulation is expected to be adopted soon. A core component of the Regulation is a list of \u201cIAS of EU concern\u201d that will be drawn up together with European Member States (MS), based on scientifically robust risk assessments as laid down in the Regulation. Risk assessment is the technical and objective process of evaluating biological or other scientific and economic evidence to identify potentially invasive alien species and determine the level of invasion risk associated with a species or pathway and specifically whether an alien species will become invasive. An effective and robust risk assessment method is seen as an essential component of IAS management (Shine, Kettunen et al. 2010) and a fundamental element of an early warning and information system in Europe (Genovesi, Scalera et al. 2010). The purpose of this project was to provide a review of available IAS risk analysis protocols and use this, coupled with expert opinion, to inform the development of minimum standards necessary to ensure effective risk assessment methods for the EU. Additionally we considered gaps in knowledge and scope of existing risk analysis methods. Thus, we provide recommendations for developing existing risk analysis methods within a framework of minimum standards. Methods compliant with the minimum standards will be of value for supporting the development of a draft list of \u201cIAS of EU concern\u201d. Such a list should include species that are already established within the EU but also be extended to a scoping study to consider species that are not yet established but that may present a significant threat to Europe in the near future.", "author" : [ { "dropping-particle" : "", "family" : "Roy", "given" : "Helen", "non-dropping-particle" : "", "parse-names" : false, "suffix" : "" }, { "dropping-particle" : "", "family" : "Schindler", "given" : "Stefan", "non-dropping-particle" : "", "parse-names" : false, "suffix" : "" }, { "dropping-particle" : "", "family" : "Mazza", "given" : "Leonardo", "non-dropping-particle" : "", "parse-names" : false, "suffix" : "" }, { "dropping-particle" : "", "family" : "Kemp", "given" : "James", "non-dropping-particle" : "", "parse-names" : false, "suffix" : "" } ], "container-title" : "European Commission DG Environment", "id" : "ITEM-1", "issued" : { "date-parts" : [ [ "2014" ] ] }, "page" : "298", "title" : "Invasive alien species\u2014framework for the identification of invasive alien species of EU concern (ENV.B.2/ETU/2013/0026)", "type" : "article-journal" }, "uris" : [ "http://www.mendeley.com/documents/?uuid=c82550b6-fda9-4ee0-b19c-ebf54dba1ef9" ] } ], "mendeley" : { "formattedCitation" : "(H. Roy, Schindler, Mazza, &amp; Kemp, 2014)", "manualFormatting" : "(CBD, 2011; Roy et al., 2014)", "plainTextFormattedCitation" : "(H. Roy, Schindler, Mazza, &amp; Kemp, 2014)", "previouslyFormattedCitation" : "(H. Roy, Schindler, Mazza, &amp; Kemp, 2014)" }, "properties" : {  }, "schema" : "https://github.com/citation-style-language/schema/raw/master/csl-citation.json" }</w:instrText>
      </w:r>
      <w:r w:rsidRPr="00E13B98">
        <w:fldChar w:fldCharType="separate"/>
      </w:r>
      <w:r w:rsidRPr="00E13B98">
        <w:t xml:space="preserve">(CBD, 2011; Roy </w:t>
      </w:r>
      <w:r w:rsidR="00301BD0" w:rsidRPr="00301BD0">
        <w:rPr>
          <w:i/>
        </w:rPr>
        <w:t>et al.</w:t>
      </w:r>
      <w:r w:rsidRPr="00E13B98">
        <w:t>, 2014</w:t>
      </w:r>
      <w:r w:rsidR="00041421">
        <w:t>a</w:t>
      </w:r>
      <w:r w:rsidRPr="00E13B98">
        <w:t>)</w:t>
      </w:r>
      <w:r w:rsidRPr="00E13B98">
        <w:fldChar w:fldCharType="end"/>
      </w:r>
      <w:r w:rsidRPr="00E13B98">
        <w:t>. In this report, we distinguish three major categories of invasive alien species, namely: terrestrial, freshwater (including brackish waters), and marine.</w:t>
      </w:r>
    </w:p>
    <w:p w14:paraId="02F85A9A" w14:textId="77777777" w:rsidR="0048205B" w:rsidRPr="00E13B98" w:rsidRDefault="0048205B" w:rsidP="00AE389F"/>
    <w:p w14:paraId="0CB87F92" w14:textId="77777777" w:rsidR="0048205B" w:rsidRPr="00DF2442" w:rsidRDefault="0048205B" w:rsidP="00F024DE">
      <w:pPr>
        <w:pStyle w:val="Heading3"/>
      </w:pPr>
      <w:bookmarkStart w:id="1189" w:name="_Toc477938307"/>
      <w:bookmarkStart w:id="1190" w:name="_Toc479152636"/>
      <w:bookmarkStart w:id="1191" w:name="_Toc502837414"/>
      <w:bookmarkStart w:id="1192" w:name="_Toc504380665"/>
      <w:bookmarkStart w:id="1193" w:name="_Toc519514718"/>
      <w:r w:rsidRPr="00DF2442">
        <w:lastRenderedPageBreak/>
        <w:t>Indirect drivers</w:t>
      </w:r>
      <w:bookmarkEnd w:id="1189"/>
      <w:bookmarkEnd w:id="1190"/>
      <w:bookmarkEnd w:id="1191"/>
      <w:bookmarkEnd w:id="1192"/>
      <w:bookmarkEnd w:id="1193"/>
    </w:p>
    <w:p w14:paraId="1D02AB4E" w14:textId="4F454923" w:rsidR="0048205B" w:rsidRPr="00E13B98" w:rsidRDefault="0048205B" w:rsidP="00AE389F">
      <w:bookmarkStart w:id="1194" w:name="_Toc450554874"/>
      <w:bookmarkEnd w:id="1194"/>
      <w:r w:rsidRPr="00E13B98">
        <w:t xml:space="preserve">We identify five categories of indirect drivers, adapted from Hauck </w:t>
      </w:r>
      <w:r w:rsidR="00301BD0" w:rsidRPr="00301BD0">
        <w:rPr>
          <w:i/>
        </w:rPr>
        <w:t>et al.</w:t>
      </w:r>
      <w:r w:rsidRPr="00E13B98">
        <w:t xml:space="preserve"> </w:t>
      </w:r>
      <w:r w:rsidRPr="00E13B98">
        <w:fldChar w:fldCharType="begin" w:fldLock="1"/>
      </w:r>
      <w:r>
        <w:instrText>ADDIN CSL_CITATION { "citationItems" : [ { "id" : "ITEM-1", "itemData" : { "DOI" : "10.1016/j.swaqe.2015.01.003", "ISBN" : "2212-6139", "ISSN" : "22126139", "abstract" : "Environmental modelling combined with scenarios provides insights into drivers of change, potential implications of different trajectories, and options for action. So far, there has been no endeavor to assess the breadth of assumptions concerning drivers of ecosystem change on a global and European level as used in various scenario approaches. Our paper fills this gap by reviewing drivers of 27 global and European scenarios to provide an overview of extreme assumptions. Additionally, results can support quantification efforts of storylines to test environmental and ES models and to facilitate participatory scenario development to improve the usefulness of modelling approaches for stakeholders.", "author" : [ { "dropping-particle" : "", "family" : "Hauck", "given" : "Jennifer", "non-dropping-particle" : "", "parse-names" : false, "suffix" : "" }, { "dropping-particle" : "", "family" : "Winkler", "given" : "Klara J.", "non-dropping-particle" : "", "parse-names" : false, "suffix" : "" }, { "dropping-particle" : "", "family" : "Priess", "given" : "Joerg A.", "non-dropping-particle" : "", "parse-names" : false, "suffix" : "" } ], "container-title" : "Sustainability of Water Quality and Ecology", "id" : "ITEM-1", "issued" : { "date-parts" : [ [ "2015", "3" ] ] }, "page" : "9-30", "publisher" : "Elsevier B.V.", "title" : "Reviewing drivers of ecosystem change as input for environmental and ecosystem services modelling", "type" : "article-journal", "volume" : "5" }, "suppress-author" : 1, "uris" : [ "http://www.mendeley.com/documents/?uuid=93770f17-e540-45a4-8a97-8df67c2b1b9d" ] } ], "mendeley" : { "formattedCitation" : "(2015)", "plainTextFormattedCitation" : "(2015)", "previouslyFormattedCitation" : "(2015)" }, "properties" : {  }, "schema" : "https://github.com/citation-style-language/schema/raw/master/csl-citation.json" }</w:instrText>
      </w:r>
      <w:r w:rsidRPr="00E13B98">
        <w:fldChar w:fldCharType="separate"/>
      </w:r>
      <w:r w:rsidRPr="00E13B98">
        <w:t>(2015)</w:t>
      </w:r>
      <w:r w:rsidRPr="00E13B98">
        <w:fldChar w:fldCharType="end"/>
      </w:r>
      <w:r w:rsidRPr="00E13B98">
        <w:t xml:space="preserve"> building on the M</w:t>
      </w:r>
      <w:r w:rsidR="00F83B33">
        <w:t>E</w:t>
      </w:r>
      <w:r w:rsidRPr="00E13B98">
        <w:t xml:space="preserve">A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suppress-author" : 1, "uris" : [ "http://www.mendeley.com/documents/?uuid=11820373-53b0-4d58-97a1-45b6c0f65ccb" ] } ], "mendeley" : { "formattedCitation" : "(2005b)", "plainTextFormattedCitation" : "(2005b)", "previouslyFormattedCitation" : "(2005b)" }, "properties" : {  }, "schema" : "https://github.com/citation-style-language/schema/raw/master/csl-citation.json" }</w:instrText>
      </w:r>
      <w:r w:rsidRPr="00E13B98">
        <w:fldChar w:fldCharType="separate"/>
      </w:r>
      <w:r w:rsidRPr="00FD2C8B">
        <w:t>(2005b)</w:t>
      </w:r>
      <w:r w:rsidRPr="00E13B98">
        <w:fldChar w:fldCharType="end"/>
      </w:r>
      <w:r w:rsidRPr="00E13B98">
        <w:t xml:space="preserve"> framework. Some scholars call indirect drivers “underlying drivers” </w:t>
      </w:r>
      <w:r w:rsidRPr="00E13B98">
        <w:fldChar w:fldCharType="begin" w:fldLock="1"/>
      </w:r>
      <w: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1", "issued" : { "date-parts" : [ [ "2015", "1" ] ] }, "page" : "24-36", "title" : "Manifestations and underlying drivers of agricultural land use change in Europe", "type" : "article-journal", "volume" : "133" }, "uris" : [ "http://www.mendeley.com/documents/?uuid=47b9198a-9a46-4d55-a5af-07bde1e6ee3f" ] } ], "mendeley" : { "formattedCitation" : "(van Vliet, de Groot, Rietveld, &amp; Verburg, 2015)", "plainTextFormattedCitation" : "(van Vliet, de Groot, Rietveld, &amp; Verburg, 2015)", "previouslyFormattedCitation" : "(van Vliet, de Groot, Rietveld, &amp; Verburg, 2015)" }, "properties" : {  }, "schema" : "https://github.com/citation-style-language/schema/raw/master/csl-citation.json" }</w:instrText>
      </w:r>
      <w:r w:rsidRPr="00E13B98">
        <w:fldChar w:fldCharType="separate"/>
      </w:r>
      <w:r w:rsidRPr="00E13B98">
        <w:t>(van Vliet</w:t>
      </w:r>
      <w:r w:rsidR="00F83B33">
        <w:rPr>
          <w:i/>
        </w:rPr>
        <w:t xml:space="preserve"> et al.</w:t>
      </w:r>
      <w:r w:rsidRPr="00E13B98">
        <w:t>, 2015)</w:t>
      </w:r>
      <w:r w:rsidRPr="00E13B98">
        <w:fldChar w:fldCharType="end"/>
      </w:r>
      <w:r w:rsidRPr="00E13B98">
        <w:t xml:space="preserve">, “underlying causes,” “fundamental social processes” </w:t>
      </w:r>
      <w:r w:rsidRPr="00E13B98">
        <w:fldChar w:fldCharType="begin" w:fldLock="1"/>
      </w:r>
      <w:r>
        <w:instrText>ADDIN CSL_CITATION { "citationItems" : [ { "id" : "ITEM-1", "itemData" : { "DOI" : "10.1641/0006-3568(2002)052[0143:PCAUDF]2.0.CO;2", "ISSN" : "0006-3568", "author" : [ { "dropping-particle" : "", "family" : "Geist", "given" : "H J", "non-dropping-particle" : "", "parse-names" : false, "suffix" : "" }, { "dropping-particle" : "", "family" : "Lambin", "given" : "E F", "non-dropping-particle" : "", "parse-names" : false, "suffix" : "" } ], "container-title" : "BioScience", "id" : "ITEM-1", "issue" : "2", "issued" : { "date-parts" : [ [ "2002", "2", "1" ] ] }, "language" : "en", "page" : "143", "publisher" : "Oxford University Press", "title" : "Proximate Causes and Underlying Driving Forces of Tropical Deforestation", "type" : "article-journal", "volume" : "52" }, "uris" : [ "http://www.mendeley.com/documents/?uuid=71d9d02d-f0d6-48a9-8c6b-3c2fea2b184e" ] } ], "mendeley" : { "formattedCitation" : "(Geist &amp; Lambin, 2002)", "plainTextFormattedCitation" : "(Geist &amp; Lambin, 2002)", "previouslyFormattedCitation" : "(Geist &amp; Lambin, 2002)" }, "properties" : {  }, "schema" : "https://github.com/citation-style-language/schema/raw/master/csl-citation.json" }</w:instrText>
      </w:r>
      <w:r w:rsidRPr="00E13B98">
        <w:fldChar w:fldCharType="separate"/>
      </w:r>
      <w:r w:rsidRPr="00E13B98">
        <w:t>(Geist &amp; Lambin, 2002)</w:t>
      </w:r>
      <w:r w:rsidRPr="00E13B98">
        <w:fldChar w:fldCharType="end"/>
      </w:r>
      <w:r w:rsidRPr="00E13B98">
        <w:t xml:space="preserve">, “categories of origin” or “key driving forces” </w:t>
      </w:r>
      <w:r w:rsidRPr="00E13B98">
        <w:fldChar w:fldCharType="begin" w:fldLock="1"/>
      </w:r>
      <w:r>
        <w:instrText>ADDIN CSL_CITATION { "citationItems" : [ { "id" : "ITEM-1", "itemData" : { "author" : [ { "dropping-particle" : "", "family" : "Brandt", "given" : "J", "non-dropping-particle" : "", "parse-names" : false, "suffix" : "" }, { "dropping-particle" : "", "family" : "Primdahl", "given" : "J", "non-dropping-particle" : "", "parse-names" : false, "suffix" : "" }, { "dropping-particle" : "", "family" : "Reenberg", "given" : "A", "non-dropping-particle" : "", "parse-names" : false, "suffix" : "" } ], "container-title" : "MAN AND THE BIOSPHERE  \u2026", "id" : "ITEM-1", "issued" : { "date-parts" : [ [ "1999" ] ] }, "title" : "Rural Land-use and Landscape Dynamics-Analysis of'Driving Forces' in Space and Time", "type" : "article-journal" }, "uris" : [ "http://www.mendeley.com/documents/?uuid=c014ea07-705b-42cc-98ec-09f1167f260d" ] } ], "mendeley" : { "formattedCitation" : "(Brandt, Primdahl, &amp; Reenberg, 1999)", "plainTextFormattedCitation" : "(Brandt, Primdahl, &amp; Reenberg, 1999)", "previouslyFormattedCitation" : "(Brandt, Primdahl, &amp; Reenberg, 1999)" }, "properties" : {  }, "schema" : "https://github.com/citation-style-language/schema/raw/master/csl-citation.json" }</w:instrText>
      </w:r>
      <w:r w:rsidRPr="00E13B98">
        <w:fldChar w:fldCharType="separate"/>
      </w:r>
      <w:r w:rsidRPr="00E13B98">
        <w:t>(Brandt</w:t>
      </w:r>
      <w:r w:rsidR="00F83B33">
        <w:rPr>
          <w:i/>
        </w:rPr>
        <w:t xml:space="preserve"> et al.</w:t>
      </w:r>
      <w:r w:rsidRPr="00E13B98">
        <w:t>, 1999)</w:t>
      </w:r>
      <w:r w:rsidRPr="00E13B98">
        <w:fldChar w:fldCharType="end"/>
      </w:r>
      <w:r w:rsidRPr="00E13B98">
        <w:t>. Hence, there are different attempts to conceptuali</w:t>
      </w:r>
      <w:r>
        <w:t>z</w:t>
      </w:r>
      <w:r w:rsidRPr="00E13B98">
        <w:t>e indirect drivers</w:t>
      </w:r>
      <w:r>
        <w:t xml:space="preserve"> </w:t>
      </w:r>
      <w:r w:rsidRPr="00E13B98">
        <w:t>(</w:t>
      </w:r>
      <w:r w:rsidR="00AE21E3">
        <w:rPr>
          <w:b/>
        </w:rPr>
        <w:t>Table 4.2</w:t>
      </w:r>
      <w:r w:rsidRPr="00E13B98">
        <w:t>). If indirect drivers are the underlying causes of, for example, land</w:t>
      </w:r>
      <w:r>
        <w:t>-</w:t>
      </w:r>
      <w:r w:rsidRPr="00E13B98">
        <w:t xml:space="preserve">use change or pollution, then the tangible results of human activities can be seen as direct drivers, or “proximate causes”. For example, for deforestation, proximate causes can include agricultural expansion, wood extraction or </w:t>
      </w:r>
      <w:r>
        <w:t xml:space="preserve">the extension of road </w:t>
      </w:r>
      <w:r w:rsidRPr="00E13B98">
        <w:t xml:space="preserve">infrastructure </w:t>
      </w:r>
      <w:r w:rsidRPr="00E13B98">
        <w:fldChar w:fldCharType="begin" w:fldLock="1"/>
      </w:r>
      <w:r>
        <w:instrText>ADDIN CSL_CITATION { "citationItems" : [ { "id" : "ITEM-1", "itemData" : { "DOI" : "10.1641/0006-3568(2002)052[0143:PCAUDF]2.0.CO;2", "ISSN" : "0006-3568", "author" : [ { "dropping-particle" : "", "family" : "Geist", "given" : "H J", "non-dropping-particle" : "", "parse-names" : false, "suffix" : "" }, { "dropping-particle" : "", "family" : "Lambin", "given" : "E F", "non-dropping-particle" : "", "parse-names" : false, "suffix" : "" } ], "container-title" : "BioScience", "id" : "ITEM-1", "issue" : "2", "issued" : { "date-parts" : [ [ "2002", "2", "1" ] ] }, "language" : "en", "page" : "143", "publisher" : "Oxford University Press", "title" : "Proximate Causes and Underlying Driving Forces of Tropical Deforestation", "type" : "article-journal", "volume" : "52" }, "uris" : [ "http://www.mendeley.com/documents/?uuid=71d9d02d-f0d6-48a9-8c6b-3c2fea2b184e" ] } ], "mendeley" : { "formattedCitation" : "(Geist &amp; Lambin, 2002)", "plainTextFormattedCitation" : "(Geist &amp; Lambin, 2002)", "previouslyFormattedCitation" : "(Geist &amp; Lambin, 2002)" }, "properties" : {  }, "schema" : "https://github.com/citation-style-language/schema/raw/master/csl-citation.json" }</w:instrText>
      </w:r>
      <w:r w:rsidRPr="00E13B98">
        <w:fldChar w:fldCharType="separate"/>
      </w:r>
      <w:r w:rsidRPr="00E13B98">
        <w:t>(Geist &amp; Lambin, 2002)</w:t>
      </w:r>
      <w:r w:rsidRPr="00E13B98">
        <w:fldChar w:fldCharType="end"/>
      </w:r>
      <w:r w:rsidRPr="00E13B98">
        <w:t xml:space="preserve">. Indirect drivers do not directly impact biodiversity, but may have a direct impact on nature’s contributions to people, according to the IPBES conceptual framework. For example, some legal restrictions may reduce nature’s contributions to people to certain groups of people and some non-material contributions of nature are co-produced by people and nature </w:t>
      </w:r>
      <w:r>
        <w:fldChar w:fldCharType="begin" w:fldLock="1"/>
      </w:r>
      <w:r>
        <w:instrText>ADDIN CSL_CITATION { "citationItems" : [ { "id" : "ITEM-1", "itemData" : { "DOI" : "10.1016/j.cosust.2014.11.002", "ISSN" : "18773435",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9df2b20e-eb02-4538-84f9-314bb5d4e666" ] } ], "mendeley" : { "formattedCitation" : "(S. D\u00edaz et al., 2015)", "plainTextFormattedCitation" : "(S. D\u00edaz et al., 2015)", "previouslyFormattedCitation" : "(S. D\u00edaz et al., 2015)" }, "properties" : {  }, "schema" : "https://github.com/citation-style-language/schema/raw/master/csl-citation.json" }</w:instrText>
      </w:r>
      <w:r>
        <w:fldChar w:fldCharType="separate"/>
      </w:r>
      <w:r w:rsidRPr="007267F4">
        <w:t xml:space="preserve">(Díaz </w:t>
      </w:r>
      <w:r w:rsidR="00301BD0" w:rsidRPr="00301BD0">
        <w:rPr>
          <w:i/>
        </w:rPr>
        <w:t>et al.</w:t>
      </w:r>
      <w:r w:rsidRPr="007267F4">
        <w:t>, 2015)</w:t>
      </w:r>
      <w:r>
        <w:fldChar w:fldCharType="end"/>
      </w:r>
      <w:r w:rsidRPr="00E13B98">
        <w:t>.</w:t>
      </w:r>
    </w:p>
    <w:p w14:paraId="0A72A0B4" w14:textId="2B324DB1" w:rsidR="0048205B" w:rsidRPr="00E13B98" w:rsidRDefault="0048205B" w:rsidP="00AE389F">
      <w:bookmarkStart w:id="1195" w:name="_Ref477128297"/>
      <w:r w:rsidRPr="00E13B98">
        <w:t xml:space="preserve">The literature on indirect drivers often treats land-use change as the dependent variable and gives less attention to its consequences for biodiversity and ecosystem services. Van Vliet </w:t>
      </w:r>
      <w:r w:rsidR="00301BD0" w:rsidRPr="00301BD0">
        <w:rPr>
          <w:i/>
        </w:rPr>
        <w:t>et al.</w:t>
      </w:r>
      <w:r w:rsidRPr="00E13B98">
        <w:t xml:space="preserve"> </w:t>
      </w:r>
      <w:r w:rsidRPr="00E13B98">
        <w:fldChar w:fldCharType="begin" w:fldLock="1"/>
      </w:r>
      <w: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1", "issued" : { "date-parts" : [ [ "2015", "1" ] ] }, "page" : "24-36", "title" : "Manifestations and underlying drivers of agricultural land use change in Europe", "type" : "article-journal", "volume" : "133" }, "suppress-author" : 1, "uris" : [ "http://www.mendeley.com/documents/?uuid=47b9198a-9a46-4d55-a5af-07bde1e6ee3f" ] } ], "mendeley" : { "formattedCitation" : "(2015)", "plainTextFormattedCitation" : "(2015)", "previouslyFormattedCitation" : "(2015)" }, "properties" : {  }, "schema" : "https://github.com/citation-style-language/schema/raw/master/csl-citation.json" }</w:instrText>
      </w:r>
      <w:r w:rsidRPr="00E13B98">
        <w:fldChar w:fldCharType="separate"/>
      </w:r>
      <w:r w:rsidRPr="00E13B98">
        <w:t>(2015)</w:t>
      </w:r>
      <w:r w:rsidRPr="00E13B98">
        <w:fldChar w:fldCharType="end"/>
      </w:r>
      <w:r w:rsidRPr="00E13B98">
        <w:t xml:space="preserve"> include “location factors” as an underlying (indirect) driver, consisting of accessibility, climate, topography, and soil quality (“EU” in </w:t>
      </w:r>
      <w:r w:rsidR="00AE21E3">
        <w:rPr>
          <w:b/>
        </w:rPr>
        <w:t>Table 4.2</w:t>
      </w:r>
      <w:r w:rsidRPr="00E13B98">
        <w:t xml:space="preserve">). Similarly, Brandt </w:t>
      </w:r>
      <w:r w:rsidR="00301BD0" w:rsidRPr="00301BD0">
        <w:rPr>
          <w:i/>
        </w:rPr>
        <w:t>et al.</w:t>
      </w:r>
      <w:r w:rsidRPr="00E13B98">
        <w:t xml:space="preserve"> </w:t>
      </w:r>
      <w:r w:rsidRPr="00E13B98">
        <w:fldChar w:fldCharType="begin" w:fldLock="1"/>
      </w:r>
      <w:r>
        <w:instrText>ADDIN CSL_CITATION { "citationItems" : [ { "id" : "ITEM-1", "itemData" : { "author" : [ { "dropping-particle" : "", "family" : "Brandt", "given" : "J", "non-dropping-particle" : "", "parse-names" : false, "suffix" : "" }, { "dropping-particle" : "", "family" : "Primdahl", "given" : "J", "non-dropping-particle" : "", "parse-names" : false, "suffix" : "" }, { "dropping-particle" : "", "family" : "Reenberg", "given" : "A", "non-dropping-particle" : "", "parse-names" : false, "suffix" : "" } ], "container-title" : "MAN AND THE BIOSPHERE  \u2026", "id" : "ITEM-1", "issued" : { "date-parts" : [ [ "1999" ] ] }, "title" : "Rural Land-use and Landscape Dynamics-Analysis of'Driving Forces' in Space and Time", "type" : "article-journal" }, "suppress-author" : 1, "uris" : [ "http://www.mendeley.com/documents/?uuid=c014ea07-705b-42cc-98ec-09f1167f260d" ] } ], "mendeley" : { "formattedCitation" : "(1999)", "plainTextFormattedCitation" : "(1999)", "previouslyFormattedCitation" : "(1999)" }, "properties" : {  }, "schema" : "https://github.com/citation-style-language/schema/raw/master/csl-citation.json" }</w:instrText>
      </w:r>
      <w:r w:rsidRPr="00E13B98">
        <w:fldChar w:fldCharType="separate"/>
      </w:r>
      <w:r w:rsidRPr="00E13B98">
        <w:t>(1999)</w:t>
      </w:r>
      <w:r w:rsidRPr="00E13B98">
        <w:fldChar w:fldCharType="end"/>
      </w:r>
      <w:r w:rsidRPr="00E13B98">
        <w:t xml:space="preserve"> include </w:t>
      </w:r>
      <w:r>
        <w:t>“</w:t>
      </w:r>
      <w:r w:rsidRPr="00E13B98">
        <w:t>natural environment</w:t>
      </w:r>
      <w:r>
        <w:t>”</w:t>
      </w:r>
      <w:r w:rsidRPr="00E13B98">
        <w:t xml:space="preserve"> (“UNESCO” in </w:t>
      </w:r>
      <w:r w:rsidR="00AE21E3">
        <w:rPr>
          <w:b/>
        </w:rPr>
        <w:t>Table 4.2</w:t>
      </w:r>
      <w:r w:rsidRPr="00E13B98">
        <w:t xml:space="preserve">) as a key driving force, consisting of geomorphology, soil, climate and hydrology. Geist and Lambin </w:t>
      </w:r>
      <w:r w:rsidRPr="00E13B98">
        <w:fldChar w:fldCharType="begin" w:fldLock="1"/>
      </w:r>
      <w:r>
        <w:instrText>ADDIN CSL_CITATION { "citationItems" : [ { "id" : "ITEM-1", "itemData" : { "DOI" : "10.1641/0006-3568(2002)052[0143:PCAUDF]2.0.CO;2", "ISSN" : "0006-3568", "author" : [ { "dropping-particle" : "", "family" : "Geist", "given" : "H J", "non-dropping-particle" : "", "parse-names" : false, "suffix" : "" }, { "dropping-particle" : "", "family" : "Lambin", "given" : "E F", "non-dropping-particle" : "", "parse-names" : false, "suffix" : "" } ], "container-title" : "BioScience", "id" : "ITEM-1", "issue" : "2", "issued" : { "date-parts" : [ [ "2002", "2", "1" ] ] }, "language" : "en", "page" : "143", "publisher" : "Oxford University Press", "title" : "Proximate Causes and Underlying Driving Forces of Tropical Deforestation", "type" : "article-journal", "volume" : "52" }, "suppress-author" : 1, "uris" : [ "http://www.mendeley.com/documents/?uuid=71d9d02d-f0d6-48a9-8c6b-3c2fea2b184e" ] } ], "mendeley" : { "formattedCitation" : "(2002)", "plainTextFormattedCitation" : "(2002)", "previouslyFormattedCitation" : "(2002)" }, "properties" : {  }, "schema" : "https://github.com/citation-style-language/schema/raw/master/csl-citation.json" }</w:instrText>
      </w:r>
      <w:r w:rsidRPr="00E13B98">
        <w:fldChar w:fldCharType="separate"/>
      </w:r>
      <w:r w:rsidRPr="00E13B98">
        <w:t>(2002)</w:t>
      </w:r>
      <w:r w:rsidRPr="00E13B98">
        <w:fldChar w:fldCharType="end"/>
      </w:r>
      <w:r w:rsidRPr="00E13B98">
        <w:t xml:space="preserve"> also include </w:t>
      </w:r>
      <w:r>
        <w:t>“</w:t>
      </w:r>
      <w:r w:rsidRPr="00E13B98">
        <w:t>pre-disposing environmental factors</w:t>
      </w:r>
      <w:r>
        <w:t>”</w:t>
      </w:r>
      <w:r w:rsidRPr="00E13B98">
        <w:t xml:space="preserve"> such as soil, topography and fragmentation mediating the underlying drivers (“IGBP-IHDP” in </w:t>
      </w:r>
      <w:r w:rsidR="00AE21E3">
        <w:rPr>
          <w:b/>
        </w:rPr>
        <w:t>Table 4.2</w:t>
      </w:r>
      <w:r w:rsidRPr="00E13B98">
        <w:t xml:space="preserve">). Furthermore, they address biophysical and social triggers, which ecologists call </w:t>
      </w:r>
      <w:r>
        <w:t>“</w:t>
      </w:r>
      <w:r w:rsidRPr="00E13B98">
        <w:t>fast variables</w:t>
      </w:r>
      <w:r>
        <w:t>”</w:t>
      </w:r>
      <w:r w:rsidRPr="00E13B98">
        <w:t xml:space="preserve"> or </w:t>
      </w:r>
      <w:r>
        <w:t>“</w:t>
      </w:r>
      <w:r w:rsidRPr="00E13B98">
        <w:t>disturbances</w:t>
      </w:r>
      <w:r>
        <w:t>”</w:t>
      </w:r>
      <w:r w:rsidRPr="00E13B98">
        <w:t>.</w:t>
      </w:r>
    </w:p>
    <w:p w14:paraId="6A8BC7A8" w14:textId="1DFBB618" w:rsidR="0048205B" w:rsidRPr="00E13B98" w:rsidRDefault="0048205B" w:rsidP="000226B2">
      <w:pPr>
        <w:pStyle w:val="Caption"/>
      </w:pPr>
      <w:bookmarkStart w:id="1196" w:name="_Ref496464650"/>
      <w:r w:rsidRPr="00E13B98">
        <w:t xml:space="preserve">Table </w:t>
      </w:r>
      <w:r>
        <w:rPr>
          <w:noProof w:val="0"/>
        </w:rPr>
        <w:fldChar w:fldCharType="begin"/>
      </w:r>
      <w:r>
        <w:instrText xml:space="preserve"> STYLEREF 1 \s </w:instrText>
      </w:r>
      <w:r>
        <w:rPr>
          <w:noProof w:val="0"/>
        </w:rPr>
        <w:fldChar w:fldCharType="separate"/>
      </w:r>
      <w:r w:rsidR="00B40E12">
        <w:t>4</w:t>
      </w:r>
      <w:r>
        <w:fldChar w:fldCharType="end"/>
      </w:r>
      <w:r w:rsidRPr="00E13B98">
        <w:t>.</w:t>
      </w:r>
      <w:r>
        <w:rPr>
          <w:noProof w:val="0"/>
        </w:rPr>
        <w:fldChar w:fldCharType="begin"/>
      </w:r>
      <w:r>
        <w:instrText xml:space="preserve"> SEQ Table \* ARABIC \s 1 </w:instrText>
      </w:r>
      <w:r>
        <w:rPr>
          <w:noProof w:val="0"/>
        </w:rPr>
        <w:fldChar w:fldCharType="separate"/>
      </w:r>
      <w:r w:rsidR="00B40E12">
        <w:t>2</w:t>
      </w:r>
      <w:r>
        <w:fldChar w:fldCharType="end"/>
      </w:r>
      <w:bookmarkEnd w:id="1195"/>
      <w:bookmarkEnd w:id="1196"/>
      <w:r w:rsidRPr="00E13B98">
        <w:t>: Different categori</w:t>
      </w:r>
      <w:r>
        <w:t>z</w:t>
      </w:r>
      <w:r w:rsidRPr="00E13B98">
        <w:t>ations of indirect drivers</w:t>
      </w:r>
      <w:r w:rsidR="00E82DD9">
        <w:t>.</w:t>
      </w:r>
    </w:p>
    <w:tbl>
      <w:tblPr>
        <w:tblW w:w="9071" w:type="dxa"/>
        <w:tblInd w:w="109" w:type="dxa"/>
        <w:tblBorders>
          <w:top w:val="double" w:sz="4" w:space="0" w:color="00000A"/>
          <w:bottom w:val="single" w:sz="4" w:space="0" w:color="00000A"/>
          <w:insideH w:val="single" w:sz="4" w:space="0" w:color="00000A"/>
        </w:tblBorders>
        <w:tblLook w:val="04A0" w:firstRow="1" w:lastRow="0" w:firstColumn="1" w:lastColumn="0" w:noHBand="0" w:noVBand="1"/>
      </w:tblPr>
      <w:tblGrid>
        <w:gridCol w:w="1746"/>
        <w:gridCol w:w="1939"/>
        <w:gridCol w:w="1843"/>
        <w:gridCol w:w="1559"/>
        <w:gridCol w:w="1984"/>
      </w:tblGrid>
      <w:tr w:rsidR="0048205B" w:rsidRPr="00E13B98" w14:paraId="08B914C5" w14:textId="77777777" w:rsidTr="00AE389F">
        <w:tc>
          <w:tcPr>
            <w:tcW w:w="1746" w:type="dxa"/>
            <w:tcBorders>
              <w:top w:val="single" w:sz="4" w:space="0" w:color="00000A"/>
              <w:bottom w:val="single" w:sz="4" w:space="0" w:color="00000A"/>
            </w:tcBorders>
            <w:shd w:val="clear" w:color="auto" w:fill="auto"/>
          </w:tcPr>
          <w:p w14:paraId="0F776B50" w14:textId="77777777" w:rsidR="0048205B" w:rsidRPr="00E13B98" w:rsidRDefault="0048205B" w:rsidP="00AE389F">
            <w:pPr>
              <w:pStyle w:val="NoSpacing"/>
              <w:spacing w:before="60" w:after="60" w:line="23" w:lineRule="atLeast"/>
              <w:jc w:val="center"/>
              <w:rPr>
                <w:b/>
              </w:rPr>
            </w:pPr>
            <w:r>
              <w:rPr>
                <w:b/>
              </w:rPr>
              <w:t>UNESCO</w:t>
            </w:r>
            <w:r w:rsidRPr="00E13B98">
              <w:rPr>
                <w:vertAlign w:val="superscript"/>
              </w:rPr>
              <w:t>1</w:t>
            </w:r>
          </w:p>
        </w:tc>
        <w:tc>
          <w:tcPr>
            <w:tcW w:w="1939" w:type="dxa"/>
            <w:tcBorders>
              <w:top w:val="single" w:sz="4" w:space="0" w:color="00000A"/>
              <w:bottom w:val="single" w:sz="4" w:space="0" w:color="00000A"/>
            </w:tcBorders>
            <w:shd w:val="clear" w:color="auto" w:fill="auto"/>
          </w:tcPr>
          <w:p w14:paraId="735C8DD0" w14:textId="77777777" w:rsidR="0048205B" w:rsidRPr="00E13B98" w:rsidRDefault="0048205B" w:rsidP="00AE389F">
            <w:pPr>
              <w:pStyle w:val="NoSpacing"/>
              <w:spacing w:before="60" w:after="60" w:line="23" w:lineRule="atLeast"/>
              <w:jc w:val="center"/>
              <w:rPr>
                <w:b/>
              </w:rPr>
            </w:pPr>
            <w:r w:rsidRPr="00E13B98">
              <w:rPr>
                <w:b/>
              </w:rPr>
              <w:t>IGBP-IHDP</w:t>
            </w:r>
            <w:r w:rsidRPr="00E13B98">
              <w:rPr>
                <w:vertAlign w:val="superscript"/>
              </w:rPr>
              <w:t>2</w:t>
            </w:r>
          </w:p>
        </w:tc>
        <w:tc>
          <w:tcPr>
            <w:tcW w:w="1843" w:type="dxa"/>
            <w:tcBorders>
              <w:top w:val="single" w:sz="4" w:space="0" w:color="00000A"/>
              <w:bottom w:val="single" w:sz="4" w:space="0" w:color="00000A"/>
            </w:tcBorders>
            <w:shd w:val="clear" w:color="auto" w:fill="auto"/>
          </w:tcPr>
          <w:p w14:paraId="40B955C8" w14:textId="77777777" w:rsidR="0048205B" w:rsidRPr="00E13B98" w:rsidRDefault="0048205B" w:rsidP="00AE389F">
            <w:pPr>
              <w:pStyle w:val="NoSpacing"/>
              <w:spacing w:before="60" w:after="60" w:line="23" w:lineRule="atLeast"/>
              <w:jc w:val="center"/>
              <w:rPr>
                <w:b/>
              </w:rPr>
            </w:pPr>
            <w:r w:rsidRPr="00E13B98">
              <w:rPr>
                <w:b/>
              </w:rPr>
              <w:t>EU</w:t>
            </w:r>
            <w:r w:rsidRPr="00E13B98">
              <w:rPr>
                <w:vertAlign w:val="superscript"/>
              </w:rPr>
              <w:t>3</w:t>
            </w:r>
          </w:p>
        </w:tc>
        <w:tc>
          <w:tcPr>
            <w:tcW w:w="1559" w:type="dxa"/>
            <w:tcBorders>
              <w:top w:val="single" w:sz="4" w:space="0" w:color="00000A"/>
              <w:bottom w:val="single" w:sz="4" w:space="0" w:color="00000A"/>
            </w:tcBorders>
            <w:shd w:val="clear" w:color="auto" w:fill="auto"/>
          </w:tcPr>
          <w:p w14:paraId="211C9ED1" w14:textId="77777777" w:rsidR="0048205B" w:rsidRPr="00E13B98" w:rsidRDefault="0048205B" w:rsidP="00AE389F">
            <w:pPr>
              <w:pStyle w:val="NoSpacing"/>
              <w:spacing w:before="60" w:after="60" w:line="23" w:lineRule="atLeast"/>
              <w:jc w:val="center"/>
              <w:rPr>
                <w:b/>
              </w:rPr>
            </w:pPr>
            <w:r w:rsidRPr="00E13B98">
              <w:rPr>
                <w:b/>
              </w:rPr>
              <w:t>MA 2005a</w:t>
            </w:r>
          </w:p>
        </w:tc>
        <w:tc>
          <w:tcPr>
            <w:tcW w:w="1984" w:type="dxa"/>
            <w:tcBorders>
              <w:top w:val="single" w:sz="4" w:space="0" w:color="00000A"/>
              <w:bottom w:val="single" w:sz="4" w:space="0" w:color="00000A"/>
            </w:tcBorders>
            <w:shd w:val="clear" w:color="auto" w:fill="auto"/>
          </w:tcPr>
          <w:p w14:paraId="62058480" w14:textId="77777777" w:rsidR="0048205B" w:rsidRPr="00E13B98" w:rsidRDefault="0048205B" w:rsidP="00AE389F">
            <w:pPr>
              <w:pStyle w:val="NoSpacing"/>
              <w:spacing w:before="60" w:after="60" w:line="23" w:lineRule="atLeast"/>
              <w:jc w:val="center"/>
              <w:rPr>
                <w:b/>
              </w:rPr>
            </w:pPr>
            <w:r w:rsidRPr="00E13B98">
              <w:rPr>
                <w:b/>
              </w:rPr>
              <w:t>IPBES</w:t>
            </w:r>
          </w:p>
        </w:tc>
      </w:tr>
      <w:tr w:rsidR="0048205B" w:rsidRPr="00E13B98" w14:paraId="7C8A0F17" w14:textId="77777777" w:rsidTr="00AE389F">
        <w:tc>
          <w:tcPr>
            <w:tcW w:w="1746" w:type="dxa"/>
            <w:tcBorders>
              <w:top w:val="single" w:sz="4" w:space="0" w:color="00000A"/>
              <w:bottom w:val="nil"/>
            </w:tcBorders>
            <w:shd w:val="clear" w:color="auto" w:fill="auto"/>
          </w:tcPr>
          <w:p w14:paraId="3F5E7D1E" w14:textId="77777777" w:rsidR="0048205B" w:rsidRPr="00E13B98" w:rsidRDefault="0048205B" w:rsidP="00AE389F">
            <w:pPr>
              <w:pStyle w:val="NoSpacing"/>
              <w:spacing w:before="80" w:line="23" w:lineRule="atLeast"/>
              <w:jc w:val="center"/>
            </w:pPr>
            <w:r w:rsidRPr="00E13B98">
              <w:t>Socioeconomic</w:t>
            </w:r>
          </w:p>
        </w:tc>
        <w:tc>
          <w:tcPr>
            <w:tcW w:w="1939" w:type="dxa"/>
            <w:tcBorders>
              <w:top w:val="single" w:sz="4" w:space="0" w:color="00000A"/>
              <w:bottom w:val="nil"/>
            </w:tcBorders>
            <w:shd w:val="clear" w:color="auto" w:fill="auto"/>
          </w:tcPr>
          <w:p w14:paraId="26F2C08A" w14:textId="77777777" w:rsidR="0048205B" w:rsidRPr="00E13B98" w:rsidRDefault="0048205B" w:rsidP="00AE389F">
            <w:pPr>
              <w:pStyle w:val="NoSpacing"/>
              <w:spacing w:before="80" w:line="23" w:lineRule="atLeast"/>
              <w:jc w:val="center"/>
            </w:pPr>
            <w:r w:rsidRPr="00E13B98">
              <w:t>Economic</w:t>
            </w:r>
          </w:p>
        </w:tc>
        <w:tc>
          <w:tcPr>
            <w:tcW w:w="1843" w:type="dxa"/>
            <w:tcBorders>
              <w:top w:val="single" w:sz="4" w:space="0" w:color="00000A"/>
              <w:bottom w:val="nil"/>
            </w:tcBorders>
            <w:shd w:val="clear" w:color="auto" w:fill="auto"/>
          </w:tcPr>
          <w:p w14:paraId="49D14367" w14:textId="77777777" w:rsidR="0048205B" w:rsidRPr="00E13B98" w:rsidRDefault="0048205B" w:rsidP="00AE389F">
            <w:pPr>
              <w:pStyle w:val="NoSpacing"/>
              <w:spacing w:before="80" w:line="23" w:lineRule="atLeast"/>
              <w:jc w:val="center"/>
            </w:pPr>
            <w:r w:rsidRPr="00E13B98">
              <w:t>Economic</w:t>
            </w:r>
          </w:p>
        </w:tc>
        <w:tc>
          <w:tcPr>
            <w:tcW w:w="1559" w:type="dxa"/>
            <w:tcBorders>
              <w:top w:val="single" w:sz="4" w:space="0" w:color="00000A"/>
              <w:bottom w:val="nil"/>
            </w:tcBorders>
            <w:shd w:val="clear" w:color="auto" w:fill="auto"/>
          </w:tcPr>
          <w:p w14:paraId="7C139504" w14:textId="77777777" w:rsidR="0048205B" w:rsidRPr="00E13B98" w:rsidRDefault="0048205B" w:rsidP="00AE389F">
            <w:pPr>
              <w:pStyle w:val="NoSpacing"/>
              <w:spacing w:before="80" w:line="23" w:lineRule="atLeast"/>
              <w:jc w:val="center"/>
            </w:pPr>
            <w:r w:rsidRPr="00E13B98">
              <w:t>Economic</w:t>
            </w:r>
          </w:p>
        </w:tc>
        <w:tc>
          <w:tcPr>
            <w:tcW w:w="1984" w:type="dxa"/>
            <w:tcBorders>
              <w:top w:val="single" w:sz="4" w:space="0" w:color="00000A"/>
              <w:bottom w:val="nil"/>
            </w:tcBorders>
            <w:shd w:val="clear" w:color="auto" w:fill="auto"/>
          </w:tcPr>
          <w:p w14:paraId="1648A90D" w14:textId="77777777" w:rsidR="0048205B" w:rsidRPr="00E13B98" w:rsidRDefault="0048205B" w:rsidP="00AE389F">
            <w:pPr>
              <w:pStyle w:val="NoSpacing"/>
              <w:spacing w:before="80" w:line="23" w:lineRule="atLeast"/>
              <w:jc w:val="center"/>
            </w:pPr>
            <w:r w:rsidRPr="00E13B98">
              <w:t>Economic</w:t>
            </w:r>
          </w:p>
        </w:tc>
      </w:tr>
      <w:tr w:rsidR="0048205B" w:rsidRPr="00E13B98" w14:paraId="015F4700" w14:textId="77777777" w:rsidTr="00AE389F">
        <w:tc>
          <w:tcPr>
            <w:tcW w:w="1746" w:type="dxa"/>
            <w:tcBorders>
              <w:top w:val="nil"/>
              <w:bottom w:val="nil"/>
            </w:tcBorders>
            <w:shd w:val="clear" w:color="auto" w:fill="auto"/>
          </w:tcPr>
          <w:p w14:paraId="5771EE79" w14:textId="77777777" w:rsidR="0048205B" w:rsidRPr="00E13B98" w:rsidRDefault="0048205B" w:rsidP="00AE389F">
            <w:pPr>
              <w:pStyle w:val="NoSpacing"/>
              <w:spacing w:before="80" w:line="23" w:lineRule="atLeast"/>
              <w:jc w:val="center"/>
            </w:pPr>
            <w:r w:rsidRPr="00E13B98">
              <w:t>Policy</w:t>
            </w:r>
          </w:p>
        </w:tc>
        <w:tc>
          <w:tcPr>
            <w:tcW w:w="1939" w:type="dxa"/>
            <w:tcBorders>
              <w:top w:val="nil"/>
              <w:bottom w:val="nil"/>
            </w:tcBorders>
            <w:shd w:val="clear" w:color="auto" w:fill="auto"/>
          </w:tcPr>
          <w:p w14:paraId="48D68162" w14:textId="77777777" w:rsidR="0048205B" w:rsidRPr="00E13B98" w:rsidRDefault="0048205B" w:rsidP="00AE389F">
            <w:pPr>
              <w:pStyle w:val="NoSpacing"/>
              <w:spacing w:before="80" w:line="23" w:lineRule="atLeast"/>
              <w:jc w:val="center"/>
            </w:pPr>
            <w:r w:rsidRPr="00E13B98">
              <w:t>Policy/Institutional</w:t>
            </w:r>
          </w:p>
        </w:tc>
        <w:tc>
          <w:tcPr>
            <w:tcW w:w="1843" w:type="dxa"/>
            <w:tcBorders>
              <w:top w:val="nil"/>
              <w:bottom w:val="nil"/>
            </w:tcBorders>
            <w:shd w:val="clear" w:color="auto" w:fill="auto"/>
          </w:tcPr>
          <w:p w14:paraId="682E55E1" w14:textId="77777777" w:rsidR="0048205B" w:rsidRPr="00E13B98" w:rsidRDefault="0048205B" w:rsidP="00AE389F">
            <w:pPr>
              <w:pStyle w:val="NoSpacing"/>
              <w:spacing w:before="80" w:line="23" w:lineRule="atLeast"/>
              <w:jc w:val="center"/>
            </w:pPr>
            <w:r w:rsidRPr="00E13B98">
              <w:t>Institutional</w:t>
            </w:r>
          </w:p>
        </w:tc>
        <w:tc>
          <w:tcPr>
            <w:tcW w:w="1559" w:type="dxa"/>
            <w:tcBorders>
              <w:top w:val="nil"/>
              <w:bottom w:val="nil"/>
            </w:tcBorders>
            <w:shd w:val="clear" w:color="auto" w:fill="auto"/>
          </w:tcPr>
          <w:p w14:paraId="54A18B4D" w14:textId="77777777" w:rsidR="0048205B" w:rsidRPr="00E13B98" w:rsidRDefault="0048205B" w:rsidP="00AE389F">
            <w:pPr>
              <w:pStyle w:val="NoSpacing"/>
              <w:spacing w:before="80" w:line="23" w:lineRule="atLeast"/>
              <w:jc w:val="center"/>
            </w:pPr>
            <w:r w:rsidRPr="00E13B98">
              <w:t>Socio-political</w:t>
            </w:r>
          </w:p>
        </w:tc>
        <w:tc>
          <w:tcPr>
            <w:tcW w:w="1984" w:type="dxa"/>
            <w:tcBorders>
              <w:top w:val="nil"/>
              <w:bottom w:val="nil"/>
            </w:tcBorders>
            <w:shd w:val="clear" w:color="auto" w:fill="auto"/>
          </w:tcPr>
          <w:p w14:paraId="5469FEC2" w14:textId="77777777" w:rsidR="0048205B" w:rsidRPr="00E13B98" w:rsidRDefault="0048205B" w:rsidP="00AE389F">
            <w:pPr>
              <w:pStyle w:val="NoSpacing"/>
              <w:spacing w:before="80" w:line="23" w:lineRule="atLeast"/>
              <w:jc w:val="center"/>
            </w:pPr>
            <w:r w:rsidRPr="00E13B98">
              <w:t>Institutional</w:t>
            </w:r>
          </w:p>
        </w:tc>
      </w:tr>
      <w:tr w:rsidR="0048205B" w:rsidRPr="00E13B98" w14:paraId="0210DBD0" w14:textId="77777777" w:rsidTr="00AE389F">
        <w:tc>
          <w:tcPr>
            <w:tcW w:w="1746" w:type="dxa"/>
            <w:tcBorders>
              <w:top w:val="nil"/>
              <w:bottom w:val="nil"/>
            </w:tcBorders>
            <w:shd w:val="clear" w:color="auto" w:fill="auto"/>
          </w:tcPr>
          <w:p w14:paraId="3F337B67" w14:textId="77777777" w:rsidR="0048205B" w:rsidRPr="00E13B98" w:rsidRDefault="0048205B" w:rsidP="00AE389F">
            <w:pPr>
              <w:pStyle w:val="NoSpacing"/>
              <w:spacing w:before="80" w:line="23" w:lineRule="atLeast"/>
              <w:jc w:val="center"/>
            </w:pPr>
            <w:r w:rsidRPr="00E13B98">
              <w:t>Culture</w:t>
            </w:r>
          </w:p>
        </w:tc>
        <w:tc>
          <w:tcPr>
            <w:tcW w:w="1939" w:type="dxa"/>
            <w:tcBorders>
              <w:top w:val="nil"/>
              <w:bottom w:val="nil"/>
            </w:tcBorders>
            <w:shd w:val="clear" w:color="auto" w:fill="auto"/>
          </w:tcPr>
          <w:p w14:paraId="3512054C" w14:textId="77777777" w:rsidR="0048205B" w:rsidRPr="00E13B98" w:rsidRDefault="0048205B" w:rsidP="00AE389F">
            <w:pPr>
              <w:pStyle w:val="NoSpacing"/>
              <w:spacing w:before="80" w:line="23" w:lineRule="atLeast"/>
              <w:jc w:val="center"/>
            </w:pPr>
            <w:r w:rsidRPr="00E13B98">
              <w:t>Cultural</w:t>
            </w:r>
          </w:p>
        </w:tc>
        <w:tc>
          <w:tcPr>
            <w:tcW w:w="1843" w:type="dxa"/>
            <w:tcBorders>
              <w:top w:val="nil"/>
              <w:bottom w:val="nil"/>
            </w:tcBorders>
            <w:shd w:val="clear" w:color="auto" w:fill="auto"/>
          </w:tcPr>
          <w:p w14:paraId="0F62029D" w14:textId="77777777" w:rsidR="0048205B" w:rsidRPr="00E13B98" w:rsidRDefault="0048205B" w:rsidP="00AE389F">
            <w:pPr>
              <w:pStyle w:val="NoSpacing"/>
              <w:spacing w:before="80" w:line="23" w:lineRule="atLeast"/>
              <w:jc w:val="center"/>
            </w:pPr>
            <w:r w:rsidRPr="00E13B98">
              <w:t>Sociocultural</w:t>
            </w:r>
          </w:p>
        </w:tc>
        <w:tc>
          <w:tcPr>
            <w:tcW w:w="1559" w:type="dxa"/>
            <w:tcBorders>
              <w:top w:val="nil"/>
              <w:bottom w:val="nil"/>
            </w:tcBorders>
            <w:shd w:val="clear" w:color="auto" w:fill="auto"/>
          </w:tcPr>
          <w:p w14:paraId="3E0AF7E2" w14:textId="77777777" w:rsidR="0048205B" w:rsidRPr="00E13B98" w:rsidRDefault="0048205B" w:rsidP="00AE389F">
            <w:pPr>
              <w:pStyle w:val="NoSpacing"/>
              <w:spacing w:before="80" w:line="23" w:lineRule="atLeast"/>
              <w:jc w:val="center"/>
            </w:pPr>
            <w:r w:rsidRPr="00E13B98">
              <w:t>Cultural &amp;</w:t>
            </w:r>
            <w:r w:rsidRPr="00E13B98">
              <w:br/>
              <w:t>religious</w:t>
            </w:r>
          </w:p>
        </w:tc>
        <w:tc>
          <w:tcPr>
            <w:tcW w:w="1984" w:type="dxa"/>
            <w:tcBorders>
              <w:top w:val="nil"/>
              <w:bottom w:val="nil"/>
            </w:tcBorders>
            <w:shd w:val="clear" w:color="auto" w:fill="auto"/>
          </w:tcPr>
          <w:p w14:paraId="45D47171" w14:textId="77777777" w:rsidR="0048205B" w:rsidRPr="00E13B98" w:rsidRDefault="0048205B" w:rsidP="00AE389F">
            <w:pPr>
              <w:pStyle w:val="NoSpacing"/>
              <w:spacing w:before="80" w:line="23" w:lineRule="atLeast"/>
              <w:jc w:val="center"/>
            </w:pPr>
            <w:r w:rsidRPr="00E13B98">
              <w:t>Cultural &amp;</w:t>
            </w:r>
            <w:r w:rsidRPr="00E13B98">
              <w:br/>
              <w:t xml:space="preserve"> religious</w:t>
            </w:r>
          </w:p>
        </w:tc>
      </w:tr>
      <w:tr w:rsidR="0048205B" w:rsidRPr="00E13B98" w14:paraId="292D79BF" w14:textId="77777777" w:rsidTr="00AE389F">
        <w:tc>
          <w:tcPr>
            <w:tcW w:w="1746" w:type="dxa"/>
            <w:tcBorders>
              <w:top w:val="nil"/>
              <w:bottom w:val="nil"/>
            </w:tcBorders>
            <w:shd w:val="clear" w:color="auto" w:fill="auto"/>
          </w:tcPr>
          <w:p w14:paraId="5BCD7348" w14:textId="77777777" w:rsidR="0048205B" w:rsidRPr="00E13B98" w:rsidRDefault="0048205B" w:rsidP="00AE389F">
            <w:pPr>
              <w:pStyle w:val="NoSpacing"/>
              <w:spacing w:before="80" w:line="23" w:lineRule="atLeast"/>
              <w:jc w:val="center"/>
            </w:pPr>
            <w:r w:rsidRPr="00E13B98">
              <w:t>–</w:t>
            </w:r>
          </w:p>
        </w:tc>
        <w:tc>
          <w:tcPr>
            <w:tcW w:w="1939" w:type="dxa"/>
            <w:tcBorders>
              <w:top w:val="nil"/>
              <w:bottom w:val="nil"/>
            </w:tcBorders>
            <w:shd w:val="clear" w:color="auto" w:fill="auto"/>
          </w:tcPr>
          <w:p w14:paraId="73CC7E40" w14:textId="77777777" w:rsidR="0048205B" w:rsidRPr="00E13B98" w:rsidRDefault="0048205B" w:rsidP="00AE389F">
            <w:pPr>
              <w:pStyle w:val="NoSpacing"/>
              <w:spacing w:before="80" w:line="23" w:lineRule="atLeast"/>
              <w:jc w:val="center"/>
            </w:pPr>
            <w:r w:rsidRPr="00E13B98">
              <w:t>Demographic</w:t>
            </w:r>
          </w:p>
        </w:tc>
        <w:tc>
          <w:tcPr>
            <w:tcW w:w="1843" w:type="dxa"/>
            <w:tcBorders>
              <w:top w:val="nil"/>
              <w:bottom w:val="nil"/>
            </w:tcBorders>
            <w:shd w:val="clear" w:color="auto" w:fill="auto"/>
          </w:tcPr>
          <w:p w14:paraId="07146014" w14:textId="77777777" w:rsidR="0048205B" w:rsidRPr="00E13B98" w:rsidRDefault="0048205B" w:rsidP="00AE389F">
            <w:pPr>
              <w:pStyle w:val="NoSpacing"/>
              <w:spacing w:before="80" w:line="23" w:lineRule="atLeast"/>
              <w:jc w:val="center"/>
            </w:pPr>
            <w:r w:rsidRPr="00E13B98">
              <w:t>Demographic</w:t>
            </w:r>
          </w:p>
        </w:tc>
        <w:tc>
          <w:tcPr>
            <w:tcW w:w="1559" w:type="dxa"/>
            <w:tcBorders>
              <w:top w:val="nil"/>
              <w:bottom w:val="nil"/>
            </w:tcBorders>
            <w:shd w:val="clear" w:color="auto" w:fill="auto"/>
          </w:tcPr>
          <w:p w14:paraId="33B69870" w14:textId="77777777" w:rsidR="0048205B" w:rsidRPr="00E13B98" w:rsidRDefault="0048205B" w:rsidP="00AE389F">
            <w:pPr>
              <w:pStyle w:val="NoSpacing"/>
              <w:spacing w:before="80" w:line="23" w:lineRule="atLeast"/>
              <w:jc w:val="center"/>
            </w:pPr>
            <w:r w:rsidRPr="00E13B98">
              <w:t>Demographic</w:t>
            </w:r>
          </w:p>
        </w:tc>
        <w:tc>
          <w:tcPr>
            <w:tcW w:w="1984" w:type="dxa"/>
            <w:tcBorders>
              <w:top w:val="nil"/>
              <w:bottom w:val="nil"/>
            </w:tcBorders>
            <w:shd w:val="clear" w:color="auto" w:fill="auto"/>
          </w:tcPr>
          <w:p w14:paraId="7F02CADD" w14:textId="77777777" w:rsidR="0048205B" w:rsidRPr="00E13B98" w:rsidRDefault="0048205B" w:rsidP="00AE389F">
            <w:pPr>
              <w:pStyle w:val="NoSpacing"/>
              <w:spacing w:before="80" w:line="23" w:lineRule="atLeast"/>
              <w:jc w:val="center"/>
            </w:pPr>
            <w:r w:rsidRPr="00E13B98">
              <w:t>Demographic</w:t>
            </w:r>
          </w:p>
        </w:tc>
      </w:tr>
      <w:tr w:rsidR="0048205B" w:rsidRPr="00E13B98" w14:paraId="09B5D976" w14:textId="77777777" w:rsidTr="00AE389F">
        <w:tc>
          <w:tcPr>
            <w:tcW w:w="1746" w:type="dxa"/>
            <w:tcBorders>
              <w:top w:val="nil"/>
              <w:bottom w:val="nil"/>
            </w:tcBorders>
            <w:shd w:val="clear" w:color="auto" w:fill="auto"/>
          </w:tcPr>
          <w:p w14:paraId="50A458CC" w14:textId="77777777" w:rsidR="0048205B" w:rsidRPr="00E13B98" w:rsidRDefault="0048205B" w:rsidP="00AE389F">
            <w:pPr>
              <w:pStyle w:val="NoSpacing"/>
              <w:spacing w:before="80" w:line="23" w:lineRule="atLeast"/>
              <w:jc w:val="center"/>
            </w:pPr>
            <w:r w:rsidRPr="00E13B98">
              <w:t>Technology</w:t>
            </w:r>
          </w:p>
        </w:tc>
        <w:tc>
          <w:tcPr>
            <w:tcW w:w="1939" w:type="dxa"/>
            <w:tcBorders>
              <w:top w:val="nil"/>
              <w:bottom w:val="nil"/>
            </w:tcBorders>
            <w:shd w:val="clear" w:color="auto" w:fill="auto"/>
          </w:tcPr>
          <w:p w14:paraId="4BEF5DBB" w14:textId="77777777" w:rsidR="0048205B" w:rsidRPr="00E13B98" w:rsidRDefault="0048205B" w:rsidP="00AE389F">
            <w:pPr>
              <w:pStyle w:val="NoSpacing"/>
              <w:spacing w:before="80" w:line="23" w:lineRule="atLeast"/>
              <w:jc w:val="center"/>
            </w:pPr>
            <w:r w:rsidRPr="00E13B98">
              <w:t>Technological</w:t>
            </w:r>
          </w:p>
        </w:tc>
        <w:tc>
          <w:tcPr>
            <w:tcW w:w="1843" w:type="dxa"/>
            <w:tcBorders>
              <w:top w:val="nil"/>
              <w:bottom w:val="nil"/>
            </w:tcBorders>
            <w:shd w:val="clear" w:color="auto" w:fill="auto"/>
          </w:tcPr>
          <w:p w14:paraId="38EB9DAF" w14:textId="77777777" w:rsidR="0048205B" w:rsidRPr="00E13B98" w:rsidRDefault="0048205B" w:rsidP="00AE389F">
            <w:pPr>
              <w:pStyle w:val="NoSpacing"/>
              <w:spacing w:before="80" w:line="23" w:lineRule="atLeast"/>
              <w:jc w:val="center"/>
            </w:pPr>
            <w:r w:rsidRPr="00E13B98">
              <w:t>Technological</w:t>
            </w:r>
          </w:p>
        </w:tc>
        <w:tc>
          <w:tcPr>
            <w:tcW w:w="1559" w:type="dxa"/>
            <w:tcBorders>
              <w:top w:val="nil"/>
              <w:bottom w:val="nil"/>
            </w:tcBorders>
            <w:shd w:val="clear" w:color="auto" w:fill="auto"/>
          </w:tcPr>
          <w:p w14:paraId="420D18BE" w14:textId="77777777" w:rsidR="0048205B" w:rsidRPr="00E13B98" w:rsidRDefault="0048205B" w:rsidP="00AE389F">
            <w:pPr>
              <w:pStyle w:val="NoSpacing"/>
              <w:spacing w:before="80" w:line="23" w:lineRule="atLeast"/>
              <w:jc w:val="center"/>
            </w:pPr>
            <w:r w:rsidRPr="00E13B98">
              <w:t>Science &amp;</w:t>
            </w:r>
            <w:r w:rsidRPr="00E13B98">
              <w:br/>
              <w:t>Technology</w:t>
            </w:r>
          </w:p>
        </w:tc>
        <w:tc>
          <w:tcPr>
            <w:tcW w:w="1984" w:type="dxa"/>
            <w:tcBorders>
              <w:top w:val="nil"/>
              <w:bottom w:val="nil"/>
            </w:tcBorders>
            <w:shd w:val="clear" w:color="auto" w:fill="auto"/>
          </w:tcPr>
          <w:p w14:paraId="0B7B0685" w14:textId="77777777" w:rsidR="0048205B" w:rsidRPr="00E13B98" w:rsidRDefault="0048205B" w:rsidP="00AE389F">
            <w:pPr>
              <w:pStyle w:val="NoSpacing"/>
              <w:spacing w:before="80" w:line="23" w:lineRule="atLeast"/>
              <w:jc w:val="center"/>
            </w:pPr>
            <w:r w:rsidRPr="00E13B98">
              <w:t>Scientific &amp;</w:t>
            </w:r>
            <w:r w:rsidRPr="00E13B98">
              <w:br/>
              <w:t>Technological</w:t>
            </w:r>
          </w:p>
        </w:tc>
      </w:tr>
      <w:tr w:rsidR="0048205B" w:rsidRPr="00E13B98" w14:paraId="15552E00" w14:textId="77777777" w:rsidTr="00AE389F">
        <w:trPr>
          <w:trHeight w:val="638"/>
        </w:trPr>
        <w:tc>
          <w:tcPr>
            <w:tcW w:w="1746" w:type="dxa"/>
            <w:tcBorders>
              <w:top w:val="nil"/>
              <w:bottom w:val="single" w:sz="4" w:space="0" w:color="00000A"/>
            </w:tcBorders>
            <w:shd w:val="clear" w:color="auto" w:fill="auto"/>
          </w:tcPr>
          <w:p w14:paraId="20643FBD" w14:textId="77777777" w:rsidR="0048205B" w:rsidRPr="00E13B98" w:rsidRDefault="0048205B" w:rsidP="00AE389F">
            <w:pPr>
              <w:pStyle w:val="NoSpacing"/>
              <w:spacing w:before="80" w:line="23" w:lineRule="atLeast"/>
              <w:jc w:val="center"/>
            </w:pPr>
            <w:r w:rsidRPr="00E13B98">
              <w:t>Natural environment</w:t>
            </w:r>
          </w:p>
        </w:tc>
        <w:tc>
          <w:tcPr>
            <w:tcW w:w="1939" w:type="dxa"/>
            <w:tcBorders>
              <w:top w:val="nil"/>
              <w:bottom w:val="single" w:sz="4" w:space="0" w:color="00000A"/>
            </w:tcBorders>
            <w:shd w:val="clear" w:color="auto" w:fill="auto"/>
          </w:tcPr>
          <w:p w14:paraId="40EDEE28" w14:textId="77777777" w:rsidR="0048205B" w:rsidRPr="00E13B98" w:rsidRDefault="0048205B" w:rsidP="00AE389F">
            <w:pPr>
              <w:pStyle w:val="NoSpacing"/>
              <w:spacing w:before="80" w:line="23" w:lineRule="atLeast"/>
              <w:jc w:val="center"/>
            </w:pPr>
            <w:r w:rsidRPr="00E13B98">
              <w:t>(Environmental factors)</w:t>
            </w:r>
          </w:p>
        </w:tc>
        <w:tc>
          <w:tcPr>
            <w:tcW w:w="1843" w:type="dxa"/>
            <w:tcBorders>
              <w:top w:val="nil"/>
              <w:bottom w:val="single" w:sz="4" w:space="0" w:color="00000A"/>
            </w:tcBorders>
            <w:shd w:val="clear" w:color="auto" w:fill="auto"/>
          </w:tcPr>
          <w:p w14:paraId="02D64CBA" w14:textId="77777777" w:rsidR="0048205B" w:rsidRPr="00E13B98" w:rsidRDefault="0048205B" w:rsidP="00AE389F">
            <w:pPr>
              <w:pStyle w:val="NoSpacing"/>
              <w:spacing w:before="80" w:line="23" w:lineRule="atLeast"/>
              <w:jc w:val="center"/>
            </w:pPr>
            <w:r w:rsidRPr="00E13B98">
              <w:t>Location factors</w:t>
            </w:r>
          </w:p>
        </w:tc>
        <w:tc>
          <w:tcPr>
            <w:tcW w:w="1559" w:type="dxa"/>
            <w:tcBorders>
              <w:top w:val="nil"/>
              <w:bottom w:val="single" w:sz="4" w:space="0" w:color="00000A"/>
            </w:tcBorders>
            <w:shd w:val="clear" w:color="auto" w:fill="auto"/>
          </w:tcPr>
          <w:p w14:paraId="724A2707" w14:textId="77777777" w:rsidR="0048205B" w:rsidRPr="00E13B98" w:rsidRDefault="0048205B" w:rsidP="00AE389F">
            <w:pPr>
              <w:pStyle w:val="NoSpacing"/>
              <w:spacing w:before="80" w:line="23" w:lineRule="atLeast"/>
              <w:jc w:val="center"/>
            </w:pPr>
            <w:r w:rsidRPr="00E13B98">
              <w:t>–</w:t>
            </w:r>
          </w:p>
        </w:tc>
        <w:tc>
          <w:tcPr>
            <w:tcW w:w="1984" w:type="dxa"/>
            <w:tcBorders>
              <w:top w:val="nil"/>
              <w:bottom w:val="single" w:sz="4" w:space="0" w:color="00000A"/>
            </w:tcBorders>
            <w:shd w:val="clear" w:color="auto" w:fill="auto"/>
          </w:tcPr>
          <w:p w14:paraId="21C81EE0" w14:textId="77777777" w:rsidR="0048205B" w:rsidRPr="00E13B98" w:rsidRDefault="0048205B" w:rsidP="00AE389F">
            <w:pPr>
              <w:pStyle w:val="NoSpacing"/>
              <w:spacing w:before="80" w:line="23" w:lineRule="atLeast"/>
              <w:jc w:val="center"/>
            </w:pPr>
            <w:r w:rsidRPr="00E13B98">
              <w:t>–</w:t>
            </w:r>
          </w:p>
        </w:tc>
      </w:tr>
    </w:tbl>
    <w:p w14:paraId="7FD2796F" w14:textId="688C2D8D" w:rsidR="0048205B" w:rsidRPr="00E13B98" w:rsidRDefault="0048205B" w:rsidP="00AE389F">
      <w:r w:rsidRPr="000A43EF">
        <w:rPr>
          <w:vertAlign w:val="superscript"/>
          <w:lang w:val="sv-SE"/>
        </w:rPr>
        <w:t xml:space="preserve">1 </w:t>
      </w:r>
      <w:r w:rsidRPr="000A43EF">
        <w:rPr>
          <w:lang w:val="sv-SE"/>
        </w:rPr>
        <w:t xml:space="preserve">Brandt </w:t>
      </w:r>
      <w:r w:rsidR="00301BD0" w:rsidRPr="00301BD0">
        <w:rPr>
          <w:i/>
          <w:lang w:val="sv-SE"/>
        </w:rPr>
        <w:t>et al.</w:t>
      </w:r>
      <w:r w:rsidRPr="000A43EF">
        <w:rPr>
          <w:lang w:val="sv-SE"/>
        </w:rPr>
        <w:t xml:space="preserve"> </w:t>
      </w:r>
      <w:r w:rsidRPr="00E13B98">
        <w:fldChar w:fldCharType="begin" w:fldLock="1"/>
      </w:r>
      <w:r>
        <w:instrText>ADDIN CSL_CITATION { "citationItems" : [ { "id" : "ITEM-1", "itemData" : { "author" : [ { "dropping-particle" : "", "family" : "Brandt", "given" : "J", "non-dropping-particle" : "", "parse-names" : false, "suffix" : "" }, { "dropping-particle" : "", "family" : "Primdahl", "given" : "J", "non-dropping-particle" : "", "parse-names" : false, "suffix" : "" }, { "dropping-particle" : "", "family" : "Reenberg", "given" : "A", "non-dropping-particle" : "", "parse-names" : false, "suffix" : "" } ], "container-title" : "MAN AND THE BIOSPHERE  \u2026", "id" : "ITEM-1", "issued" : { "date-parts" : [ [ "1999" ] ] }, "title" : "Rural Land-use and Landscape Dynamics-Analysis of'Driving Forces' in Space and Time", "type" : "article-journal" }, "suppress-author" : 1, "uris" : [ "http://www.mendeley.com/documents/?uuid=c014ea07-705b-42cc-98ec-09f1167f260d" ] } ], "mendeley" : { "formattedCitation" : "(1999)", "plainTextFormattedCitation" : "(1999)", "previouslyFormattedCitation" : "(1999)" }, "properties" : {  }, "schema" : "https://github.com/citation-style-language/schema/raw/master/csl-citation.json" }</w:instrText>
      </w:r>
      <w:r w:rsidRPr="00E13B98">
        <w:fldChar w:fldCharType="separate"/>
      </w:r>
      <w:r w:rsidRPr="00E13B98">
        <w:t>(1999)</w:t>
      </w:r>
      <w:r w:rsidRPr="00E13B98">
        <w:fldChar w:fldCharType="end"/>
      </w:r>
      <w:r w:rsidRPr="000A43EF">
        <w:rPr>
          <w:lang w:val="sv-SE"/>
        </w:rPr>
        <w:t xml:space="preserve">; </w:t>
      </w:r>
      <w:r w:rsidRPr="000A43EF">
        <w:rPr>
          <w:vertAlign w:val="superscript"/>
          <w:lang w:val="sv-SE"/>
        </w:rPr>
        <w:t xml:space="preserve">2 </w:t>
      </w:r>
      <w:r w:rsidRPr="000A43EF">
        <w:rPr>
          <w:lang w:val="sv-SE"/>
        </w:rPr>
        <w:t xml:space="preserve">Geist and Lambin </w:t>
      </w:r>
      <w:r w:rsidRPr="00E13B98">
        <w:fldChar w:fldCharType="begin" w:fldLock="1"/>
      </w:r>
      <w:r>
        <w:instrText>ADDIN CSL_CITATION { "citationItems" : [ { "id" : "ITEM-1", "itemData" : { "DOI" : "10.1641/0006-3568(2002)052[0143:PCAUDF]2.0.CO;2", "ISSN" : "0006-3568", "author" : [ { "dropping-particle" : "", "family" : "Geist", "given" : "H J", "non-dropping-particle" : "", "parse-names" : false, "suffix" : "" }, { "dropping-particle" : "", "family" : "Lambin", "given" : "E F", "non-dropping-particle" : "", "parse-names" : false, "suffix" : "" } ], "container-title" : "BioScience", "id" : "ITEM-1", "issue" : "2", "issued" : { "date-parts" : [ [ "2002", "2", "1" ] ] }, "language" : "en", "page" : "143", "publisher" : "Oxford University Press", "title" : "Proximate Causes and Underlying Driving Forces of Tropical Deforestation", "type" : "article-journal", "volume" : "52" }, "suppress-author" : 1, "uris" : [ "http://www.mendeley.com/documents/?uuid=71d9d02d-f0d6-48a9-8c6b-3c2fea2b184e" ] } ], "mendeley" : { "formattedCitation" : "(2002)", "plainTextFormattedCitation" : "(2002)", "previouslyFormattedCitation" : "(2002)" }, "properties" : {  }, "schema" : "https://github.com/citation-style-language/schema/raw/master/csl-citation.json" }</w:instrText>
      </w:r>
      <w:r w:rsidRPr="00E13B98">
        <w:fldChar w:fldCharType="separate"/>
      </w:r>
      <w:r w:rsidRPr="00E13B98">
        <w:t>(2002)</w:t>
      </w:r>
      <w:r w:rsidRPr="00E13B98">
        <w:fldChar w:fldCharType="end"/>
      </w:r>
      <w:r w:rsidRPr="000A43EF">
        <w:rPr>
          <w:lang w:val="sv-SE"/>
        </w:rPr>
        <w:t xml:space="preserve">; </w:t>
      </w:r>
      <w:r w:rsidRPr="000A43EF">
        <w:rPr>
          <w:vertAlign w:val="superscript"/>
          <w:lang w:val="sv-SE"/>
        </w:rPr>
        <w:t xml:space="preserve">3 </w:t>
      </w:r>
      <w:r w:rsidRPr="000A43EF">
        <w:rPr>
          <w:lang w:val="sv-SE"/>
        </w:rPr>
        <w:t xml:space="preserve">van Vliet </w:t>
      </w:r>
      <w:r w:rsidR="00301BD0" w:rsidRPr="00301BD0">
        <w:rPr>
          <w:i/>
          <w:lang w:val="sv-SE"/>
        </w:rPr>
        <w:t>et al.</w:t>
      </w:r>
      <w:r w:rsidRPr="000A43EF">
        <w:rPr>
          <w:lang w:val="sv-SE"/>
        </w:rPr>
        <w:t xml:space="preserve"> </w:t>
      </w:r>
      <w:r w:rsidRPr="00E13B98">
        <w:fldChar w:fldCharType="begin" w:fldLock="1"/>
      </w:r>
      <w: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1", "issued" : { "date-parts" : [ [ "2015", "1" ] ] }, "page" : "24-36", "title" : "Manifestations and underlying drivers of agricultural land use change in Europe", "type" : "article-journal", "volume" : "133" }, "suppress-author" : 1, "uris" : [ "http://www.mendeley.com/documents/?uuid=47b9198a-9a46-4d55-a5af-07bde1e6ee3f" ] } ], "mendeley" : { "formattedCitation" : "(2015)", "plainTextFormattedCitation" : "(2015)", "previouslyFormattedCitation" : "(2015)" }, "properties" : {  }, "schema" : "https://github.com/citation-style-language/schema/raw/master/csl-citation.json" }</w:instrText>
      </w:r>
      <w:r w:rsidRPr="00E13B98">
        <w:fldChar w:fldCharType="separate"/>
      </w:r>
      <w:r w:rsidRPr="00E13B98">
        <w:t>(2015)</w:t>
      </w:r>
      <w:r w:rsidRPr="00E13B98">
        <w:fldChar w:fldCharType="end"/>
      </w:r>
    </w:p>
    <w:p w14:paraId="48898372" w14:textId="0BA78129" w:rsidR="0048205B" w:rsidRDefault="0048205B" w:rsidP="00AE389F">
      <w:r w:rsidRPr="00E13B98">
        <w:t xml:space="preserve">Based on Geist and Lambin </w:t>
      </w:r>
      <w:r w:rsidRPr="00E13B98">
        <w:fldChar w:fldCharType="begin" w:fldLock="1"/>
      </w:r>
      <w:r>
        <w:instrText>ADDIN CSL_CITATION { "citationItems" : [ { "id" : "ITEM-1", "itemData" : { "DOI" : "10.1641/0006-3568(2002)052[0143:PCAUDF]2.0.CO;2", "ISSN" : "0006-3568", "author" : [ { "dropping-particle" : "", "family" : "Geist", "given" : "H J", "non-dropping-particle" : "", "parse-names" : false, "suffix" : "" }, { "dropping-particle" : "", "family" : "Lambin", "given" : "E F", "non-dropping-particle" : "", "parse-names" : false, "suffix" : "" } ], "container-title" : "BioScience", "id" : "ITEM-1", "issue" : "2", "issued" : { "date-parts" : [ [ "2002", "2", "1" ] ] }, "language" : "en", "page" : "143", "publisher" : "Oxford University Press", "title" : "Proximate Causes and Underlying Driving Forces of Tropical Deforestation", "type" : "article-journal", "volume" : "52" }, "suppress-author" : 1, "uris" : [ "http://www.mendeley.com/documents/?uuid=71d9d02d-f0d6-48a9-8c6b-3c2fea2b184e" ] } ], "mendeley" : { "formattedCitation" : "(2002)", "plainTextFormattedCitation" : "(2002)", "previouslyFormattedCitation" : "(2002)" }, "properties" : {  }, "schema" : "https://github.com/citation-style-language/schema/raw/master/csl-citation.json" }</w:instrText>
      </w:r>
      <w:r w:rsidRPr="00E13B98">
        <w:fldChar w:fldCharType="separate"/>
      </w:r>
      <w:r w:rsidRPr="00E13B98">
        <w:t>(2002)</w:t>
      </w:r>
      <w:r w:rsidRPr="00E13B98">
        <w:fldChar w:fldCharType="end"/>
      </w:r>
      <w:r w:rsidRPr="00E13B98">
        <w:t xml:space="preserve">, we identify biophysical triggers including fires, droughts, floods and storms, and social triggers including revolution, social disorder, abrupt displacements, economic shocks, and abrupt policy shifts. These triggers emerge from indirect drivers and may have dramatic effects on direct drivers. The breakdown of the Soviet Union </w:t>
      </w:r>
      <w:r w:rsidRPr="00E13B98">
        <w:fldChar w:fldCharType="begin" w:fldLock="1"/>
      </w:r>
      <w:r>
        <w:instrText>ADDIN CSL_CITATION { "citationItems" : [ { "id" : "ITEM-1", "itemData" : { "ISSN" : "0264-8377", "abstract" : "Farmland abandonment restructures rural landscapes in many regions worldwide in response to gradual industrialization and urbanization. In contrast, the political breakdown in Eastern Europe and the former Soviet Union triggered rapid and widespread farmland abandonment, but the spatial patterns of abandonment and its drivers are not well understood. Our goal was to map post-socialist farmland abandonment in Western Ukraine using Landsat images from 1986 to 2008, and to identify spatial determinants of abandonment using a combination of best-subsets linear regression models and hierarchical partitioning. Our results suggest that farmland abandonment was widespread in the study region, with abandonment rates of up to 56%. In total, 6600 km2 (30%) of the farmland used during socialism was abandoned after 1991. Topography, soil type, and population variables were the most important predictors to explain substantial spatial variation in abandonment rates. However, many of our a priori hypotheses about the direction of variable influence were rejected. Most importantly, abandonment rates were higher in the plains and lower in marginal areas. The growing importance of subsistence farming in the transition period, as well as off-farm income and remittances likely explain these patterns. The breakdown of socialism appears to have resulted in fundamentally different abandonment patterns in the Western Ukraine, where abandonment was a result of the institutional and economic shock, compared to those in Europe's West, where abandonment resulted from long-term socio-economic transformation such as urbanization and industrialization.", "author" : [ { "dropping-particle" : "", "family" : "Baumann", "given" : "M.", "non-dropping-particle" : "", "parse-names" : false, "suffix" : "" }, { "dropping-particle" : "", "family" : "Kuemmerle", "given" : "T.", "non-dropping-particle" : "", "parse-names" : false, "suffix" : "" }, { "dropping-particle" : "", "family" : "Elbakidze", "given" : "M.", "non-dropping-particle" : "", "parse-names" : false, "suffix" : "" }, { "dropping-particle" : "", "family" : "Ozdogan", "given" : "M.", "non-dropping-particle" : "", "parse-names" : false, "suffix" : "" }, { "dropping-particle" : "", "family" : "Radeloff", "given" : "V. C.", "non-dropping-particle" : "", "parse-names" : false, "suffix" : "" }, { "dropping-particle" : "", "family" : "Keuler", "given" : "N. S.", "non-dropping-particle" : "", "parse-names" : false, "suffix" : "" }, { "dropping-particle" : "V.", "family" : "Prishchepov", "given" : "A.", "non-dropping-particle" : "", "parse-names" : false, "suffix" : "" }, { "dropping-particle" : "", "family" : "Kruhlov", "given" : "I.", "non-dropping-particle" : "", "parse-names" : false, "suffix" : "" }, { "dropping-particle" : "", "family" : "Hostert", "given" : "P.", "non-dropping-particle" : "", "parse-names" : false, "suffix" : "" } ], "container-title" : "Land Use Policy", "id" : "ITEM-1", "issue" : "3", "issued" : { "date-parts" : [ [ "2011" ] ] }, "page" : "552 - 562", "title" : "Patterns and drivers of post-socialist farmland abandonment in Western Ukraine", "type" : "article-journal", "volume" : "28" }, "uris" : [ "http://www.mendeley.com/documents/?uuid=4f4a81b4-a5f0-479b-b7c1-cf6b7ab1f7cb" ] }, { "id" : "ITEM-2", "itemData" : { "DOI" : "10.1016/j.landusepol.2012.06.011", "ISSN" : "02648377", "author" : [ { "dropping-particle" : "V.", "family" : "Prishchepov", "given" : "A.", "non-dropping-particle" : "", "parse-names" : false, "suffix" : "" }, { "dropping-particle" : "", "family" : "M\u00fcller", "given" : "D.", "non-dropping-particle" : "", "parse-names" : false, "suffix" : "" }, { "dropping-particle" : "", "family" : "Dubinin", "given" : "M.", "non-dropping-particle" : "", "parse-names" : false, "suffix" : "" }, { "dropping-particle" : "", "family" : "Baumann", "given" : "M.", "non-dropping-particle" : "", "parse-names" : false, "suffix" : "" }, { "dropping-particle" : "", "family" : "Radeloff", "given" : "V. C.", "non-dropping-particle" : "", "parse-names" : false, "suffix" : "" } ], "container-title" : "Land Use Policy", "id" : "ITEM-2", "issue" : "1", "issued" : { "date-parts" : [ [ "2013", "1" ] ] }, "language" : "en", "page" : "873-884", "title" : "Determinants of agricultural land abandonment in post-Soviet European Russia", "type" : "article-journal", "volume" : "30" }, "uris" : [ "http://www.mendeley.com/documents/?uuid=7b0d8161-daa7-45a1-b485-1a0bd57f6654" ] } ], "mendeley" : { "formattedCitation" : "(M. Baumann et al., 2011; A. V. Prishchepov, M\u00fcller, Dubinin, Baumann, &amp; Radeloff, 2013)", "plainTextFormattedCitation" : "(M. Baumann et al., 2011; A. V. Prishchepov, M\u00fcller, Dubinin, Baumann, &amp; Radeloff, 2013)", "previouslyFormattedCitation" : "(M. Baumann et al., 2011; A. V. Prishchepov, M\u00fcller, Dubinin, Baumann, &amp; Radeloff, 2013)" }, "properties" : {  }, "schema" : "https://github.com/citation-style-language/schema/raw/master/csl-citation.json" }</w:instrText>
      </w:r>
      <w:r w:rsidRPr="00E13B98">
        <w:fldChar w:fldCharType="separate"/>
      </w:r>
      <w:r w:rsidRPr="006367D3">
        <w:t xml:space="preserve">(Baumann </w:t>
      </w:r>
      <w:r w:rsidR="00301BD0" w:rsidRPr="00301BD0">
        <w:rPr>
          <w:i/>
        </w:rPr>
        <w:t>et al.</w:t>
      </w:r>
      <w:r w:rsidRPr="006367D3">
        <w:t>, 2011; Prishchepov</w:t>
      </w:r>
      <w:r w:rsidR="00F83B33">
        <w:rPr>
          <w:i/>
        </w:rPr>
        <w:t xml:space="preserve"> et al.</w:t>
      </w:r>
      <w:r w:rsidRPr="006367D3">
        <w:t>, 2013)</w:t>
      </w:r>
      <w:r w:rsidRPr="00E13B98">
        <w:fldChar w:fldCharType="end"/>
      </w:r>
      <w:r w:rsidRPr="00E13B98">
        <w:t xml:space="preserve"> and the nuclear accident of Chernobyl </w:t>
      </w:r>
      <w:r>
        <w:fldChar w:fldCharType="begin" w:fldLock="1"/>
      </w:r>
      <w:r>
        <w:instrText>ADDIN CSL_CITATION { "citationItems" : [ { "id" : "ITEM-1", "itemData" : { "DOI" : "10.1088/1748-9326/6/4/045201", "ISSN" : "1748-9326", "author" : [ { "dropping-particle" : "", "family" : "Hostert", "given" : "Patrick", "</w:instrText>
      </w:r>
      <w:r w:rsidRPr="00660248">
        <w:instrText>non-dropping-pa</w:instrText>
      </w:r>
      <w:r w:rsidRPr="00746ADE">
        <w:instrText>rticle" : "", "parse-names" : false, "suffix" : "" }, { "dropping-particle" : "", "family" : "Kuemmerle", "given" : "Tobias", "non-dropping-particle" : "", "parse-names" : false, "suffix" : "" }, { "dropping-particle" : "", "family" : "Prishchepov", "given" : "Alexander", "non-dropping-particle" : "", "parse-names" : false, "suffix" : "" }, { "dropping-particle" : "", "family" : "Sieber", "given" : "Anika", "non-dropping-particle" : "", "parse-names" : false, "suffix" : "" }, { "dropping-particle" : "", "family" : "Lambin", "given" : "Eric F", "non-dropping-particle" : "", "parse-names" : false, "suffix" : "" }, { "dropping-particle" : "", "family" : "Radeloff", "given" : "Volker C", "non-dropping-particle" : "", "parse-names" : false, "suffix" : "" } ], "container-title" : "Environmental Research Letters", "id" : "ITEM-1", "issue" : "4", "issued" : { "date-parts" : [ [ "2011", "10", "1" ] ] }, "page" : "045201", "title" : "Rapid land use change after socio-economic disturbances: the collapse of the Soviet Union versus Chernobyl", "type" : "article-journal", "volume" : "6" }, "uris" : [ "http://www.mendeley.com/documents/?uuid=ba963b24-c59b-42a4-9fe1-99eb6a1c4ffa" ] } ], "mendeley" : { "formattedCitation" : "(Hostert et al., 2011)", "plainTextFormattedCitation" : "(Hostert et al., 2011)", "previouslyFormattedCitation" : "(Hostert et al., 2011)" }, "properties" : {  }, "schema" : "https://github.com/citation-style-language/schema/raw/master/csl-citation.json" }</w:instrText>
      </w:r>
      <w:r>
        <w:fldChar w:fldCharType="separate"/>
      </w:r>
      <w:r w:rsidRPr="00746ADE">
        <w:t xml:space="preserve">(Hostert </w:t>
      </w:r>
      <w:r w:rsidR="00301BD0" w:rsidRPr="00301BD0">
        <w:rPr>
          <w:i/>
        </w:rPr>
        <w:t>et al.</w:t>
      </w:r>
      <w:r w:rsidRPr="00746ADE">
        <w:t>, 2011)</w:t>
      </w:r>
      <w:r>
        <w:fldChar w:fldCharType="end"/>
      </w:r>
      <w:r w:rsidRPr="00746ADE">
        <w:t xml:space="preserve"> </w:t>
      </w:r>
      <w:r>
        <w:t>could not be</w:t>
      </w:r>
      <w:r w:rsidRPr="00746ADE">
        <w:t xml:space="preserve"> foresee</w:t>
      </w:r>
      <w:r>
        <w:t>n</w:t>
      </w:r>
      <w:r w:rsidRPr="00746ADE">
        <w:t xml:space="preserve">, but led to widespread farmland abandonment and decreasing land-use intensity. </w:t>
      </w:r>
      <w:r w:rsidRPr="00E13B98">
        <w:t xml:space="preserve">From a policy perspective, it is important to understand both drivers and triggers, to “accept uncertainty, be prepared for change and surprise, and enhance the adaptive capacity to deal with disturbance” </w:t>
      </w:r>
      <w:r>
        <w:fldChar w:fldCharType="begin" w:fldLock="1"/>
      </w:r>
      <w:r>
        <w:instrText>ADDIN CSL_CITATION { "citationItems" : [ { "id" : "ITEM-1", "itemData" : { "DOI" : "10.1146/annurev.energy.30.050504.144511", "ISSN" : "1543-5938", "author" : [ { "dropping-particle" : "", "family" : "Folke", "given" : "Carl", "non-dropping-particle" : "", "parse-names" : false, "suffix" : "" }, { "dropping-particle" : "", "family" : "Hahn", "given" : "Thomas", "non-dropping-particle" : "", "parse-names" : false, "suffix" : "" }, { "dropping-particle" : "", "family" : "Olsson", "given" : "Per", "non-dropping-particle" : "", "parse-names" : false, "suffix" : "" }, { "dropping-particle" : "", "family" : "Norberg", "given" : "Jon", "non-dropping-particle" : "", "parse-names" : false, "suffix" : "" } ], "container-title" : "Annual Review of Environment and Resources", "id" : "ITEM-1", "issue" : "1", "issued" : { "date-parts" : [ [ "2005", "11", "21" ] ] }, "page" : "441-473", "title" : "Adaptive governance of social-ecological systems", "type" : "article-journal", "volume" : "30" }, "uris" : [ "http://www.mendeley.com/documents/?uuid=b2a2d7e7-a6ef-40da-9def-772d0b81cd73" ] } ], "mendeley" : { "formattedCitation" : "(Folke, Hahn, Olsson, &amp; Norberg, 2005)", "plainTextFormattedCitation" : "(Folke, Hahn, Olsson, &amp; Norberg, 2005)", "previouslyFormattedCitation" : "(Folke, Hahn, Olsson, &amp; Norberg, 2005)" }, "properties" : {  }, "schema" : "https://github.com/citation-style-language/schema/raw/master/csl-citation.json" }</w:instrText>
      </w:r>
      <w:r>
        <w:fldChar w:fldCharType="separate"/>
      </w:r>
      <w:r w:rsidRPr="00746ADE">
        <w:t>(Folke</w:t>
      </w:r>
      <w:r w:rsidR="00F83B33">
        <w:rPr>
          <w:i/>
        </w:rPr>
        <w:t xml:space="preserve"> et al.</w:t>
      </w:r>
      <w:r w:rsidRPr="00746ADE">
        <w:t>, 2005)</w:t>
      </w:r>
      <w:r>
        <w:fldChar w:fldCharType="end"/>
      </w:r>
      <w:r w:rsidRPr="00E13B98">
        <w:t>.</w:t>
      </w:r>
    </w:p>
    <w:p w14:paraId="5E848A73" w14:textId="4AE663D7" w:rsidR="0048205B" w:rsidRDefault="0048205B" w:rsidP="00AE389F">
      <w:r>
        <w:t>Here</w:t>
      </w:r>
      <w:r w:rsidRPr="00302E3E">
        <w:t>, we use</w:t>
      </w:r>
      <w:r>
        <w:t xml:space="preserve"> </w:t>
      </w:r>
      <w:r w:rsidRPr="00302E3E">
        <w:t xml:space="preserve">categories of indirect drivers </w:t>
      </w:r>
      <w:r>
        <w:t>similar to</w:t>
      </w:r>
      <w:r w:rsidRPr="00302E3E">
        <w:t xml:space="preserve"> previous assessments and studies</w:t>
      </w:r>
      <w:r>
        <w:t xml:space="preserve"> (</w:t>
      </w:r>
      <w:r w:rsidR="00AE21E3">
        <w:rPr>
          <w:b/>
        </w:rPr>
        <w:t>Table 4.2</w:t>
      </w:r>
      <w:r w:rsidRPr="00E13B98">
        <w:t xml:space="preserve">). However, the sub-categories of indirect drivers have been updated as outlined in </w:t>
      </w:r>
      <w:r w:rsidR="00AE21E3">
        <w:rPr>
          <w:b/>
        </w:rPr>
        <w:t>Table 4.3</w:t>
      </w:r>
      <w:r w:rsidRPr="00E13B98">
        <w:t xml:space="preserve">. </w:t>
      </w:r>
    </w:p>
    <w:p w14:paraId="1DC0360C" w14:textId="4331DFC8" w:rsidR="0048205B" w:rsidRPr="00E13B98" w:rsidRDefault="0048205B" w:rsidP="000226B2">
      <w:pPr>
        <w:pStyle w:val="Caption"/>
      </w:pPr>
      <w:bookmarkStart w:id="1197" w:name="_Ref477128324"/>
      <w:r>
        <w:lastRenderedPageBreak/>
        <w:t>T</w:t>
      </w:r>
      <w:r w:rsidRPr="00E13B98">
        <w:t xml:space="preserve">able </w:t>
      </w:r>
      <w:r>
        <w:rPr>
          <w:noProof w:val="0"/>
        </w:rPr>
        <w:fldChar w:fldCharType="begin"/>
      </w:r>
      <w:r>
        <w:instrText xml:space="preserve"> STYLEREF 1 \s </w:instrText>
      </w:r>
      <w:r>
        <w:rPr>
          <w:noProof w:val="0"/>
        </w:rPr>
        <w:fldChar w:fldCharType="separate"/>
      </w:r>
      <w:r w:rsidR="00B40E12">
        <w:t>4</w:t>
      </w:r>
      <w:r>
        <w:fldChar w:fldCharType="end"/>
      </w:r>
      <w:r w:rsidRPr="00E13B98">
        <w:t>.</w:t>
      </w:r>
      <w:r>
        <w:rPr>
          <w:noProof w:val="0"/>
        </w:rPr>
        <w:fldChar w:fldCharType="begin"/>
      </w:r>
      <w:r>
        <w:instrText xml:space="preserve"> SEQ Table \* ARABIC \s 1 </w:instrText>
      </w:r>
      <w:r>
        <w:rPr>
          <w:noProof w:val="0"/>
        </w:rPr>
        <w:fldChar w:fldCharType="separate"/>
      </w:r>
      <w:r w:rsidR="00B40E12">
        <w:t>3</w:t>
      </w:r>
      <w:r>
        <w:fldChar w:fldCharType="end"/>
      </w:r>
      <w:bookmarkEnd w:id="1197"/>
      <w:r w:rsidRPr="00E13B98">
        <w:t>: Categories of indirect drivers that underpin direct drivers of change in biodiversity and nature’s contributions to people. More detailed information about, and motivation for selecting the sub-category under each main category is given in the text.</w:t>
      </w:r>
    </w:p>
    <w:tbl>
      <w:tblPr>
        <w:tblW w:w="733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74"/>
        <w:gridCol w:w="3660"/>
      </w:tblGrid>
      <w:tr w:rsidR="0048205B" w:rsidRPr="00302E3E" w14:paraId="7DED7DB2" w14:textId="77777777" w:rsidTr="00AE389F">
        <w:trPr>
          <w:trHeight w:val="3954"/>
          <w:jc w:val="center"/>
        </w:trPr>
        <w:tc>
          <w:tcPr>
            <w:tcW w:w="3674" w:type="dxa"/>
            <w:shd w:val="clear" w:color="auto" w:fill="auto"/>
          </w:tcPr>
          <w:p w14:paraId="71E61CC9" w14:textId="77777777" w:rsidR="0048205B" w:rsidRPr="00302E3E" w:rsidRDefault="0048205B" w:rsidP="00AE389F">
            <w:pPr>
              <w:pStyle w:val="Tablehead"/>
              <w:framePr w:hSpace="0" w:wrap="auto" w:vAnchor="margin" w:xAlign="left" w:yAlign="inline"/>
              <w:suppressOverlap w:val="0"/>
            </w:pPr>
            <w:r w:rsidRPr="00302E3E">
              <w:t>Institutional</w:t>
            </w:r>
          </w:p>
          <w:p w14:paraId="23EB2E3A" w14:textId="77777777" w:rsidR="0048205B" w:rsidRPr="00302E3E" w:rsidRDefault="0048205B" w:rsidP="00AE389F">
            <w:pPr>
              <w:pStyle w:val="Tabletext"/>
              <w:framePr w:hSpace="0" w:wrap="auto" w:vAnchor="margin" w:xAlign="left" w:yAlign="inline"/>
              <w:suppressOverlap w:val="0"/>
            </w:pPr>
            <w:r w:rsidRPr="00302E3E">
              <w:t xml:space="preserve">▪ </w:t>
            </w:r>
            <w:r>
              <w:t>Regulations</w:t>
            </w:r>
          </w:p>
          <w:p w14:paraId="10592D6E" w14:textId="77777777" w:rsidR="0048205B" w:rsidRPr="00302E3E" w:rsidRDefault="0048205B" w:rsidP="00AE389F">
            <w:pPr>
              <w:pStyle w:val="Tabletext"/>
              <w:framePr w:hSpace="0" w:wrap="auto" w:vAnchor="margin" w:xAlign="left" w:yAlign="inline"/>
              <w:suppressOverlap w:val="0"/>
              <w:jc w:val="left"/>
            </w:pPr>
            <w:r w:rsidRPr="00302E3E">
              <w:t>▪</w:t>
            </w:r>
            <w:r>
              <w:t xml:space="preserve"> </w:t>
            </w:r>
            <w:r w:rsidRPr="00302E3E">
              <w:t>Institutional capacity</w:t>
            </w:r>
            <w:r w:rsidRPr="00302E3E">
              <w:br/>
              <w:t>▪ Environmental policy integration</w:t>
            </w:r>
          </w:p>
          <w:p w14:paraId="48309DF1" w14:textId="77777777" w:rsidR="0048205B" w:rsidRPr="00302E3E" w:rsidRDefault="0048205B" w:rsidP="00AE389F">
            <w:pPr>
              <w:pStyle w:val="Tabletext"/>
              <w:framePr w:hSpace="0" w:wrap="auto" w:vAnchor="margin" w:xAlign="left" w:yAlign="inline"/>
              <w:suppressOverlap w:val="0"/>
            </w:pPr>
            <w:r w:rsidRPr="00302E3E">
              <w:t>▪ Political/armed conflicts</w:t>
            </w:r>
          </w:p>
          <w:p w14:paraId="0C27FD3F" w14:textId="77777777" w:rsidR="0048205B" w:rsidRDefault="0048205B" w:rsidP="00AE389F">
            <w:pPr>
              <w:pStyle w:val="Tablehead"/>
              <w:framePr w:hSpace="0" w:wrap="auto" w:vAnchor="margin" w:xAlign="left" w:yAlign="inline"/>
              <w:spacing w:before="0"/>
              <w:suppressOverlap w:val="0"/>
            </w:pPr>
          </w:p>
          <w:p w14:paraId="752B136E" w14:textId="77777777" w:rsidR="0048205B" w:rsidRPr="00302E3E" w:rsidRDefault="0048205B" w:rsidP="00AE389F">
            <w:pPr>
              <w:pStyle w:val="Tablehead"/>
              <w:framePr w:hSpace="0" w:wrap="auto" w:vAnchor="margin" w:xAlign="left" w:yAlign="inline"/>
              <w:spacing w:before="0"/>
              <w:suppressOverlap w:val="0"/>
            </w:pPr>
            <w:r w:rsidRPr="00302E3E">
              <w:t>Demographic</w:t>
            </w:r>
          </w:p>
          <w:p w14:paraId="10954FFC" w14:textId="77777777" w:rsidR="0048205B" w:rsidRPr="00302E3E" w:rsidRDefault="0048205B" w:rsidP="00AE389F">
            <w:pPr>
              <w:pStyle w:val="Tabletext"/>
              <w:framePr w:hSpace="0" w:wrap="auto" w:vAnchor="margin" w:xAlign="left" w:yAlign="inline"/>
              <w:suppressOverlap w:val="0"/>
            </w:pPr>
            <w:r w:rsidRPr="00302E3E">
              <w:t xml:space="preserve">▪ Population growth &amp; density </w:t>
            </w:r>
          </w:p>
          <w:p w14:paraId="4B2A351D" w14:textId="77777777" w:rsidR="0048205B" w:rsidRPr="00302E3E" w:rsidRDefault="0048205B" w:rsidP="00AE389F">
            <w:pPr>
              <w:pStyle w:val="Tabletext"/>
              <w:framePr w:hSpace="0" w:wrap="auto" w:vAnchor="margin" w:xAlign="left" w:yAlign="inline"/>
              <w:suppressOverlap w:val="0"/>
            </w:pPr>
            <w:r w:rsidRPr="00302E3E">
              <w:t>▪ Urbani</w:t>
            </w:r>
            <w:r>
              <w:t>z</w:t>
            </w:r>
            <w:r w:rsidRPr="00302E3E">
              <w:t>ation</w:t>
            </w:r>
          </w:p>
          <w:p w14:paraId="2D4466B6" w14:textId="77777777" w:rsidR="0048205B" w:rsidRPr="00302E3E" w:rsidRDefault="0048205B" w:rsidP="00AE389F">
            <w:pPr>
              <w:pStyle w:val="Tabletext"/>
              <w:framePr w:hSpace="0" w:wrap="auto" w:vAnchor="margin" w:xAlign="left" w:yAlign="inline"/>
              <w:suppressOverlap w:val="0"/>
            </w:pPr>
            <w:r w:rsidRPr="00302E3E">
              <w:t>▪ Migration</w:t>
            </w:r>
          </w:p>
          <w:p w14:paraId="34253167" w14:textId="77777777" w:rsidR="0048205B" w:rsidRPr="00302E3E" w:rsidRDefault="0048205B" w:rsidP="00AE389F">
            <w:pPr>
              <w:pStyle w:val="Tabletext"/>
              <w:framePr w:hSpace="0" w:wrap="auto" w:vAnchor="margin" w:xAlign="left" w:yAlign="inline"/>
              <w:suppressOverlap w:val="0"/>
            </w:pPr>
          </w:p>
          <w:p w14:paraId="11E51BBB" w14:textId="77777777" w:rsidR="0048205B" w:rsidRPr="00302E3E" w:rsidRDefault="0048205B" w:rsidP="00AE389F">
            <w:pPr>
              <w:pStyle w:val="Tablehead"/>
              <w:framePr w:hSpace="0" w:wrap="auto" w:vAnchor="margin" w:xAlign="left" w:yAlign="inline"/>
              <w:spacing w:before="0"/>
              <w:suppressOverlap w:val="0"/>
              <w:rPr>
                <w:rFonts w:ascii="Calibri" w:hAnsi="Calibri"/>
              </w:rPr>
            </w:pPr>
            <w:r w:rsidRPr="00302E3E">
              <w:t>Scientific &amp; Technological</w:t>
            </w:r>
          </w:p>
          <w:p w14:paraId="1D658A36"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New technologies</w:t>
            </w:r>
          </w:p>
          <w:p w14:paraId="5B73F2B6"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xml:space="preserve">▪ Innovation </w:t>
            </w:r>
          </w:p>
        </w:tc>
        <w:tc>
          <w:tcPr>
            <w:tcW w:w="3660" w:type="dxa"/>
            <w:shd w:val="clear" w:color="auto" w:fill="auto"/>
          </w:tcPr>
          <w:p w14:paraId="0A3319B2" w14:textId="77777777" w:rsidR="0048205B" w:rsidRPr="00302E3E" w:rsidRDefault="0048205B" w:rsidP="00AE389F">
            <w:pPr>
              <w:pStyle w:val="Tablehead"/>
              <w:framePr w:hSpace="0" w:wrap="auto" w:vAnchor="margin" w:xAlign="left" w:yAlign="inline"/>
              <w:suppressOverlap w:val="0"/>
              <w:rPr>
                <w:rFonts w:ascii="Calibri" w:hAnsi="Calibri"/>
              </w:rPr>
            </w:pPr>
            <w:r w:rsidRPr="00302E3E">
              <w:t>Economic</w:t>
            </w:r>
          </w:p>
          <w:p w14:paraId="656D7284"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Material intensity of GDP</w:t>
            </w:r>
          </w:p>
          <w:p w14:paraId="32CF1C47" w14:textId="77777777" w:rsidR="0048205B" w:rsidRPr="00302E3E" w:rsidRDefault="0048205B" w:rsidP="00AE389F">
            <w:pPr>
              <w:pStyle w:val="Tabletext"/>
              <w:framePr w:hSpace="0" w:wrap="auto" w:vAnchor="margin" w:xAlign="left" w:yAlign="inline"/>
              <w:suppressOverlap w:val="0"/>
            </w:pPr>
            <w:r w:rsidRPr="00302E3E">
              <w:t>▪ Globali</w:t>
            </w:r>
            <w:r>
              <w:t>z</w:t>
            </w:r>
            <w:r w:rsidRPr="00302E3E">
              <w:t>ation</w:t>
            </w:r>
          </w:p>
          <w:p w14:paraId="4E7C9FF7"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Taxes and subsidies</w:t>
            </w:r>
          </w:p>
          <w:p w14:paraId="1E11AE35" w14:textId="77777777" w:rsidR="0048205B" w:rsidRPr="00374CB1" w:rsidRDefault="0048205B" w:rsidP="00AE389F">
            <w:pPr>
              <w:pStyle w:val="Tabletext"/>
              <w:framePr w:hSpace="0" w:wrap="auto" w:vAnchor="margin" w:xAlign="left" w:yAlign="inline"/>
              <w:suppressOverlap w:val="0"/>
              <w:rPr>
                <w:rFonts w:ascii="Calibri" w:hAnsi="Calibri"/>
              </w:rPr>
            </w:pPr>
            <w:r w:rsidRPr="00302E3E">
              <w:t>▪ Environmental fiscal reform</w:t>
            </w:r>
          </w:p>
          <w:p w14:paraId="2754FB2D" w14:textId="77777777" w:rsidR="0048205B" w:rsidRPr="00302E3E" w:rsidRDefault="0048205B" w:rsidP="00AE389F">
            <w:pPr>
              <w:pStyle w:val="Tabletext"/>
              <w:framePr w:hSpace="0" w:wrap="auto" w:vAnchor="margin" w:xAlign="left" w:yAlign="inline"/>
              <w:suppressOverlap w:val="0"/>
            </w:pPr>
          </w:p>
          <w:p w14:paraId="0234B19D" w14:textId="77777777" w:rsidR="0048205B" w:rsidRPr="00302E3E" w:rsidRDefault="0048205B" w:rsidP="00AE389F">
            <w:pPr>
              <w:pStyle w:val="Tablehead"/>
              <w:framePr w:hSpace="0" w:wrap="auto" w:vAnchor="margin" w:xAlign="left" w:yAlign="inline"/>
              <w:spacing w:before="0"/>
              <w:suppressOverlap w:val="0"/>
            </w:pPr>
            <w:r w:rsidRPr="00302E3E">
              <w:t xml:space="preserve">Cultural &amp; religious </w:t>
            </w:r>
          </w:p>
          <w:p w14:paraId="3A8E735B"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Public awareness, knowledge</w:t>
            </w:r>
          </w:p>
          <w:p w14:paraId="05EC410E"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Values, beliefs, social norms</w:t>
            </w:r>
          </w:p>
          <w:p w14:paraId="53887C25"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Lifestyle, consumption</w:t>
            </w:r>
          </w:p>
          <w:p w14:paraId="360F6AEA" w14:textId="77777777" w:rsidR="0048205B" w:rsidRPr="00302E3E" w:rsidRDefault="0048205B" w:rsidP="00AE389F">
            <w:pPr>
              <w:pStyle w:val="Tabletext"/>
              <w:framePr w:hSpace="0" w:wrap="auto" w:vAnchor="margin" w:xAlign="left" w:yAlign="inline"/>
              <w:suppressOverlap w:val="0"/>
              <w:rPr>
                <w:rFonts w:ascii="Calibri" w:hAnsi="Calibri"/>
              </w:rPr>
            </w:pPr>
            <w:r w:rsidRPr="00302E3E">
              <w:t>▪ Social capital</w:t>
            </w:r>
          </w:p>
          <w:p w14:paraId="088553D3" w14:textId="77777777" w:rsidR="0048205B" w:rsidRPr="00CD2EDB" w:rsidRDefault="0048205B" w:rsidP="00AE389F">
            <w:pPr>
              <w:pStyle w:val="Tabletext"/>
              <w:framePr w:hSpace="0" w:wrap="auto" w:vAnchor="margin" w:xAlign="left" w:yAlign="inline"/>
              <w:suppressOverlap w:val="0"/>
            </w:pPr>
            <w:r w:rsidRPr="00302E3E">
              <w:t xml:space="preserve">▪ </w:t>
            </w:r>
            <w:r>
              <w:t>Cultural capital</w:t>
            </w:r>
          </w:p>
        </w:tc>
      </w:tr>
    </w:tbl>
    <w:p w14:paraId="1AFC10C6" w14:textId="77777777" w:rsidR="0048205B" w:rsidRDefault="0048205B" w:rsidP="00AE389F">
      <w:pPr>
        <w:jc w:val="center"/>
      </w:pPr>
    </w:p>
    <w:p w14:paraId="531C4030" w14:textId="5EA420AD" w:rsidR="0048205B" w:rsidRPr="00E13B98" w:rsidRDefault="0048205B" w:rsidP="00AE389F">
      <w:r w:rsidRPr="00E13B98">
        <w:rPr>
          <w:u w:val="single"/>
        </w:rPr>
        <w:t>Institutional drivers</w:t>
      </w:r>
      <w:r w:rsidRPr="00E13B98">
        <w:rPr>
          <w:b/>
        </w:rPr>
        <w:t xml:space="preserve">: </w:t>
      </w:r>
      <w:r w:rsidRPr="00E13B98">
        <w:t>Legislation and regulations provide the institutional arrangements (formal institutions</w:t>
      </w:r>
      <w:r>
        <w:t>,</w:t>
      </w:r>
      <w:r w:rsidRPr="00E13B98">
        <w:t xml:space="preserve"> or legal framework) for all natural resource management. We refer to these as “regulations”, to distinguish institutional drivers from informal institutions, which are mainly social norms and therefore belong to cultural &amp; religious drivers. Some regulations promote sustainable natural resource management and governance to a greater or lesser extent. However, regulations safeguarding biodiversity and nature’s contributions to people may not be enforced or, if they are, may not be effective. This depends on the institutional capacity, or the governability of the state, for example to regulate the private/public sectors and to engage civil society</w:t>
      </w:r>
      <w:r>
        <w:t xml:space="preserve"> </w:t>
      </w:r>
      <w:r>
        <w:fldChar w:fldCharType="begin" w:fldLock="1"/>
      </w:r>
      <w:r>
        <w:instrText>ADDIN CSL_CITATION { "citationItems" : [ { "id" : "ITEM-1", "itemData" : { "DOI" : "10.1080/09644010601073838", "ISSN" : "0964-4016", "author" : [ { "dropping-particle" : "", "family" : "Breukers", "given" : "Sylvia", "non-dropping-particle" : "", "parse-names" : false, "suffix" : "" }, { "dropping-particle" : "", "family" : "Wolsink", "given" : "Maarten", "non-dropping-particle" : "", "parse-names" : false, "suffix" : "" } ], "container-title" : "Environmental Politics", "id" : "ITEM-1", "issue" : "1", "issued" : { "date-parts" : [ [ "2007", "2", "22" ] ] }, "page" : "92-112", "title" : "Wind energy policies in the Netherlands: Institutional capacity-building for ecological modernisation", "type" : "article-journal", "volume" : "16" }, "uris" : [ "http://www.mendeley.com/documents/?uuid=6cfd8a14-4a0b-4bf9-8ad7-a7bf30b85fde" ] }, { "id" : "ITEM-2", "itemData" : { "author" : [ { "dropping-particle" : "", "family" : "MA", "given" : "", "non-dropping-particle" : "", "parse-names" : false, "suffix" : "" } ], "editor" : [ { "dropping-particle" : "", "family" : "World Resources Institute", "given" : "", "non-dropping-particle" : "", "parse-names" : false, "suffix" : "" } ], "id" : "ITEM-2", "issued" : { "date-parts" : [ [ "2005" ] ] }, "number-of-pages" : "137", "publisher" : "Island Press", "publisher-place" : "Washington DC, USA", "title" : "Millennium Ecosystem Assessment - Ecosystems and Human Well-being: Synthesis", "type" : "book" }, "uris" : [ "http://www.mendeley.com/documents/?uuid=11820373-53b0-4d58-97a1-45b6c0f65ccb" ] } ], "mendeley" : { "formattedCitation" : "(Breukers &amp; Wolsink, 2007; MA, 2005b)", "plainTextFormattedCitation" : "(Breukers &amp; Wolsink, 2007; MA, 2005b)", "previouslyFormattedCitation" : "(Breukers &amp; Wolsink, 2007; MA, 2005b)" }, "properties" : {  }, "schema" : "https://github.com/citation-style-language/schema/raw/master/csl-citation.json" }</w:instrText>
      </w:r>
      <w:r>
        <w:fldChar w:fldCharType="separate"/>
      </w:r>
      <w:r w:rsidRPr="00306D37">
        <w:t>(Breukers &amp; Wolsink, 2007; M</w:t>
      </w:r>
      <w:r w:rsidR="00AA7AC7">
        <w:t>E</w:t>
      </w:r>
      <w:r w:rsidRPr="00306D37">
        <w:t>A, 2005b)</w:t>
      </w:r>
      <w:r>
        <w:fldChar w:fldCharType="end"/>
      </w:r>
      <w:r w:rsidRPr="00E13B98">
        <w:t xml:space="preserve">. Important institutional drivers are those sector regulations that impact biodiversity and nature’s contributions to people, for example, energy, mining, </w:t>
      </w:r>
      <w:r>
        <w:t xml:space="preserve">conventional </w:t>
      </w:r>
      <w:r w:rsidRPr="00E13B98">
        <w:t xml:space="preserve">agriculture and forestry, large-scale fisheries, and tourism. Improving or changing these sectoral policies to better account for biodiversity and nature’s contributions to people is sometimes called “mainstreaming” or “environmental policy integration” </w:t>
      </w:r>
      <w:r>
        <w:fldChar w:fldCharType="begin" w:fldLock="1"/>
      </w:r>
      <w:r>
        <w:instrText>ADDIN CSL_CITATION { "citationItems" : [ { "id" : "ITEM-1", "itemData" : { "DOI" : "10.1080/1523908032000171648", "ISSN" : "1523-908X", "author" : [ { "dropping-particle" : "", "family" : "Nilsson", "given" : "M.", "non-dropping-particle" : "", "parse-names" : false, "suffix" : "" }, { "dropping-particle" : "", "family" : "Persson", "given" : "A.", "non-dropping-particle" : "", "parse-names" : false, "suffix" : "" } ], "container-title" : "Journal of Environmental Policy &amp; Planning", "id" : "ITEM-1", "issue" : "4", "issued" : { "date-parts" : [ [ "2003", "12" ] ] }, "page" : "333-359", "title" : "Framework for analysing environmental policy integration", "type" : "article-journal", "volume" : "5" }, "uris" : [ "http://www.mendeley.com/documents/?uuid=0dcb38bb-3bfe-4a06-bc5e-864b11687c87" ] } ], "mendeley" : { "formattedCitation" : "(Nilsson &amp; Persson, 2003)", "plainTextFormattedCitation" : "(Nilsson &amp; Persson, 2003)", "previouslyFormattedCitation" : "(Nilsson &amp; Persson, 2003)" }, "properties" : {  }, "schema" : "https://github.com/citation-style-language/schema/raw/master/csl-citation.json" }</w:instrText>
      </w:r>
      <w:r>
        <w:fldChar w:fldCharType="separate"/>
      </w:r>
      <w:r w:rsidRPr="007F4522">
        <w:t>(Nilsson &amp; Persson, 2003)</w:t>
      </w:r>
      <w:r>
        <w:fldChar w:fldCharType="end"/>
      </w:r>
      <w:r w:rsidRPr="00E13B98">
        <w:t xml:space="preserve">, including consistent multilevel governance </w:t>
      </w:r>
      <w:r w:rsidRPr="00E13B98">
        <w:fldChar w:fldCharType="begin" w:fldLock="1"/>
      </w:r>
      <w:r>
        <w:instrText>ADDIN CSL_CITATION { "citationItems" : [ { "id" : "ITEM-1", "itemData" : { "author" : [ { "dropping-particle" : "", "family" : "Malayang III", "given" : "Ben S.", "non-dropping-particle" : "", "parse-names" : false, "suffix" : "" }, { "dropping-particle" : "", "family" : "Hahn", "given" : "Thomas", "non-dropping-particle" : "", "parse-names" : false, "suffix" : "" }, { "dropping-particle" : "", "family" : "Kumar", "given" : "Pushpam", "non-dropping-particle" : "", "parse-names" : false, "suffix" : "" } ], "container-title" : "Multiscale Assessments, Volume 4. Findings of the Sub-global Assessments Working Group", "id" : "ITEM-1", "issued" : { "date-parts" : [ [ "2006" ] ] }, "page" : "203-228", "title" : "Responses to Ecosystem Change and to Their Impacts on Human Well-Being", "type" : "chapter" }, "uris" : [ "http://www.mendeley.com/documents/?uuid=946194c1-fafe-4b8d-9761-929f43e10913" ] }, { "id" : "ITEM-2", "itemData" : { "DOI" : "10.1016/j.gloenvcha.2009.06.001", "ISSN" : "09593780", "author" : [ { "dropping-particle" : "", "family" : "Pahl-Wostl", "given" : "Claudia", "non-dropping-particle" : "", "parse-names" : false, "suffix" : "" } ], "container-title" : "Global Environmental Change", "id" : "ITEM-2", "issue" : "3", "issued" : { "date-parts" : [ [ "2009", "8", "1" ] ] }, "page" : "354-365", "publisher" : "Pergamon", "title" : "A conceptual framework for analysing adaptive capacity and multi-level learning processes in resource governance regimes", "type" : "article-journal", "volume" : "19" }, "uris" : [ "http://www.mendeley.com/documents/?uuid=2c3712f6-49ed-39ce-95d6-65ae79176edf" ] } ], "mendeley" : { "formattedCitation" : "(Malayang III, Hahn, &amp; Kumar, 2006; Pahl-Wostl, 2009)", "plainTextFormattedCitation" : "(Malayang III, Hahn, &amp; Kumar, 2006; Pahl-Wostl, 2009)", "previouslyFormattedCitation" : "(Malayang III, Hahn, &amp; Kumar, 2006; Pahl-Wostl, 2009)" }, "properties" : {  }, "schema" : "https://github.com/citation-style-language/schema/raw/master/csl-citation.json" }</w:instrText>
      </w:r>
      <w:r w:rsidRPr="00E13B98">
        <w:fldChar w:fldCharType="separate"/>
      </w:r>
      <w:r w:rsidRPr="00E13B98">
        <w:t>(Malayang III</w:t>
      </w:r>
      <w:r w:rsidR="00AA7AC7">
        <w:rPr>
          <w:i/>
        </w:rPr>
        <w:t xml:space="preserve"> et al.</w:t>
      </w:r>
      <w:r w:rsidRPr="00E13B98">
        <w:t>, 2006; Pahl-Wostl, 2009)</w:t>
      </w:r>
      <w:r w:rsidRPr="00E13B98">
        <w:fldChar w:fldCharType="end"/>
      </w:r>
      <w:r w:rsidRPr="00E13B98">
        <w:t>.</w:t>
      </w:r>
    </w:p>
    <w:p w14:paraId="7DD75D7B" w14:textId="29B3439E" w:rsidR="0048205B" w:rsidRPr="00E13B98" w:rsidRDefault="0048205B" w:rsidP="00AE389F">
      <w:r w:rsidRPr="00E13B98">
        <w:t>The international discussion has lately emphasi</w:t>
      </w:r>
      <w:r>
        <w:t>z</w:t>
      </w:r>
      <w:r w:rsidRPr="00E13B98">
        <w:t xml:space="preserve">ed the role of policy integration. For example, Strategic Goal A of the Strategic Plan for Biodiversity 2011-2020 addresses “the underlying causes of biodiversity loss by mainstreaming biodiversity across government and society” </w:t>
      </w:r>
      <w:r>
        <w:fldChar w:fldCharType="begin" w:fldLock="1"/>
      </w:r>
      <w:r>
        <w:instrText>ADDIN CSL_CITATION { "citationItems" : [ { "id" : "ITEM-1", "itemData" : { "author" : [ { "dropping-particle" : "", "family" : "CBD", "given" : "", "non-dropping-particle" : "", "parse-names" : false, "suffix" : "" } ], "id" : "ITEM-1", "issued" : { "date-parts" : [ [ "2010" ] ] }, "title" : "Decision X/2: The Strategic Plan for Biodiversity 2011-2020 and the Aichi Biodiversity Targets", "type" : "report" }, "uris" : [ "http://www.mendeley.com/documents/?uuid=885f3e3c-e65b-446d-a516-a024ca438da3" ] } ], "mendeley" : { "formattedCitation" : "(CBD, 2010a)", "plainTextFormattedCitation" : "(CBD, 2010a)", "previouslyFormattedCitation" : "(CBD, 2010a)" }, "properties" : {  }, "schema" : "https://github.com/citation-style-language/schema/raw/master/csl-citation.json" }</w:instrText>
      </w:r>
      <w:r>
        <w:fldChar w:fldCharType="separate"/>
      </w:r>
      <w:r w:rsidRPr="00750981">
        <w:t>(CBD, 2010)</w:t>
      </w:r>
      <w:r>
        <w:fldChar w:fldCharType="end"/>
      </w:r>
      <w:r w:rsidRPr="00E13B98">
        <w:t xml:space="preserve">. Hence, assessing changes in institutional drivers can be framed regarding the extent to which countries and regions have succeeded in environmental policy integration (mainstreaming). Institutional drivers are intertwined with other indirect drivers. For example, since markets are influenced by </w:t>
      </w:r>
      <w:r w:rsidRPr="007F4522">
        <w:t xml:space="preserve">legislation </w:t>
      </w:r>
      <w:r w:rsidRPr="007F4522">
        <w:fldChar w:fldCharType="begin" w:fldLock="1"/>
      </w:r>
      <w:r w:rsidRPr="007F4522">
        <w:instrText>ADDIN CSL_CITATION { "citationItems" : [ { "id" : "ITEM-1", "itemData" : { "author" : [ { "dropping-particle" : "", "family" : "Bromley", "given" : "Daniel W", "non-dropping-particle" : "", "parse-names" : false, "suffix" : "" } ], "id" : "ITEM-1", "issued" : { "date-parts" : [ [ "1991" ] ] }, "publisher" : "Basil Blackwell Ltd.", "publisher-place" : "Oxford", "title" : "Environment and economy: property rights and public policy", "type" : "book" }, "uris" : [ "http://www.mendeley.com/documents/?uuid=a4cadd70-925d-45f0-8fbc-f6865bbdeca9" ] } ], "mendeley" : { "formattedCitation" : "(Bromley, 1991)", "plainTextFormattedCitation" : "(Bromley, 1991)", "previouslyFormattedCitation" : "(Bromley, 1991)" }, "properties" : {  }, "schema" : "https://github.com/citation-style-language/schema/raw/master/csl-citation.json" }</w:instrText>
      </w:r>
      <w:r w:rsidRPr="007F4522">
        <w:fldChar w:fldCharType="separate"/>
      </w:r>
      <w:r w:rsidRPr="007F4522">
        <w:t>(Bromley, 1991)</w:t>
      </w:r>
      <w:r w:rsidRPr="007F4522">
        <w:fldChar w:fldCharType="end"/>
      </w:r>
      <w:r w:rsidRPr="007F4522">
        <w:t>, global</w:t>
      </w:r>
      <w:r>
        <w:t xml:space="preserve"> trade</w:t>
      </w:r>
      <w:r w:rsidRPr="00E13B98">
        <w:t xml:space="preserve"> as an economic driver is largely the result of trade agreements, which are not always consistent with international environmental regulations. Finally, the literature also refers to the role of international collaboration as well as political or armed conflicts.</w:t>
      </w:r>
    </w:p>
    <w:p w14:paraId="4A2A350A" w14:textId="5E92A66B" w:rsidR="0048205B" w:rsidRPr="00E13B98" w:rsidRDefault="0048205B" w:rsidP="00AE389F">
      <w:r w:rsidRPr="00E13B98">
        <w:rPr>
          <w:u w:val="single"/>
        </w:rPr>
        <w:t>Economic drivers</w:t>
      </w:r>
      <w:r w:rsidRPr="00E13B98">
        <w:t xml:space="preserve">: Global GDP is expected to increase from about 50 trillion US$ in 2005 to between 155 trillion </w:t>
      </w:r>
      <w:r>
        <w:fldChar w:fldCharType="begin" w:fldLock="1"/>
      </w:r>
      <w:r>
        <w:instrText>ADDIN CSL_CITATION { "citationItems" : [ { "id" : "ITEM-1", "itemData" : { "author" : [ { "dropping-particle" : "", "family" : "UNEP", "given" : "", "non-dropping-particle" : "", "parse-names" : false, "suffix" : "" } ], "id" : "ITEM-1", "issued" : { "date-parts" : [ [ "2012" ] ] }, "publisher" : "Progress Press Ltd.", "publisher-place" : "Valetta, Malta", "title" : "GEO-5 Global Environment Outlook: Environmental for the future we want", "type" : "book" }, "uris" : [ "http://www.mendeley.com/documents/?uuid=7ab2cbc0-91de-4ee8-bdc8-054a5f0ffca4" ] } ], "mendeley" : { "formattedCitation" : "(UNEP, 2012)", "plainTextFormattedCitation" : "(UNEP, 2012)", "previouslyFormattedCitation" : "(UNEP, 2012)" }, "properties" : {  }, "schema" : "https://github.com/citation-style-language/schema/raw/master/csl-citation.json" }</w:instrText>
      </w:r>
      <w:r>
        <w:fldChar w:fldCharType="separate"/>
      </w:r>
      <w:r w:rsidRPr="00A0222B">
        <w:t>(UNEP, 2012)</w:t>
      </w:r>
      <w:r>
        <w:fldChar w:fldCharType="end"/>
      </w:r>
      <w:r w:rsidRPr="00E13B98">
        <w:t xml:space="preserve"> and 300 trillion in 2050 (</w:t>
      </w:r>
      <w:r>
        <w:fldChar w:fldCharType="begin" w:fldLock="1"/>
      </w:r>
      <w:r>
        <w:instrText>ADDIN CSL_CITATION { "citationItems" : [ { "id" : "ITEM-1", "itemData" : { "DOI" : "10.1787/9789264188563-en", "ISBN" : "9789264186156", "abstract" : "The work of the OECD related to industrial chemicals, pesticides and biotechnology is carried out by the Joint Meeting of the Chemicals Committee and the Working Party on Chemicals, Pesticides and Biotechnology, with Secretariat support from the Environment, Health and Safety Division of the Environment Directorate. The Environment, Health and Safety Division publishes documents in several different series, including: Testing and Assessment; Good Laboratory Practice and Compliance Monitoring; Pesticides; Risk Management; Harmonization of Regulatory Oversight in Biotechnology; PRTRs (Pollutant Release and Transfer Registers); and Chemical Accidents.", "author" : [ { "dropping-particle" : "", "family" : "OECD", "given" : "", "non-dropping-particle" : "", "parse-names" : false, "suffix" : "" } ], "collection-title" : "OECD Environmental Outlook", "id" : "ITEM-1", "issued" : { "date-parts" : [ [ "2001", "4", "5" ] ] }, "number-of-pages" : "1-168", "publisher" : "OECD Publishing", "title" : "OECD Environmental Outlook for the Chemicals Industry", "type" : "book" }, "uris" : [ "http://www.mendeley.com/documents/?uuid=b80f0c42-37ac-4e98-8940-4b01d761ba1d" ] } ], "mendeley" : { "formattedCitation" : "(OECD, 2001)", "plainTextFormattedCitation" : "(OECD, 2001)", "previouslyFormattedCitation" : "(OECD, 2001)" }, "properties" : {  }, "schema" : "https://github.com/citation-style-language/schema/raw/master/csl-citation.json" }</w:instrText>
      </w:r>
      <w:r>
        <w:fldChar w:fldCharType="separate"/>
      </w:r>
      <w:r w:rsidRPr="008B606B">
        <w:t>OECD, 2001)</w:t>
      </w:r>
      <w:r>
        <w:fldChar w:fldCharType="end"/>
      </w:r>
      <w:r w:rsidRPr="00E13B98">
        <w:t>. These figures diverge considerably and provide no information about how sustainable the growth of GDP is expected to be. Hence, we see material intensity of GDP, not GDP in itself, as a driver. Global</w:t>
      </w:r>
      <w:r>
        <w:t xml:space="preserve"> trade</w:t>
      </w:r>
      <w:r w:rsidRPr="00E13B98">
        <w:t xml:space="preserve"> increases demand for many </w:t>
      </w:r>
      <w:r w:rsidRPr="00E13B98">
        <w:lastRenderedPageBreak/>
        <w:t xml:space="preserve">nature’s contributions to people and changes production and consumption patterns, and therefore ecosystem use, at local, national, and global levels. Economic drivers are strongly linked to institutional drivers, which govern production through regulations, taxes and subsidies, thereby influencing relative prices of, for example, fossil fuel versus renewable energy. Internalising external environmental costs may, however, be difficult due to its effects on global competitiveness. Hence, the environmental fiscal reforms called for by </w:t>
      </w:r>
      <w:r>
        <w:t>the United Nations Environment Programme</w:t>
      </w:r>
      <w:r w:rsidRPr="00E13B98">
        <w:t xml:space="preserve"> to make the economy more efficient, must be seen in a global context. </w:t>
      </w:r>
    </w:p>
    <w:p w14:paraId="50419620" w14:textId="636CFAEF" w:rsidR="0048205B" w:rsidRPr="00E13B98" w:rsidRDefault="0048205B" w:rsidP="00AE389F">
      <w:r w:rsidRPr="00E13B98">
        <w:rPr>
          <w:u w:val="single"/>
        </w:rPr>
        <w:t>Demographic drivers</w:t>
      </w:r>
      <w:r w:rsidRPr="00E13B98">
        <w:rPr>
          <w:b/>
        </w:rPr>
        <w:t xml:space="preserve">: </w:t>
      </w:r>
      <w:r w:rsidRPr="00E13B98">
        <w:t>This group includes population density and growth, urbanization and migration</w:t>
      </w:r>
      <w:r>
        <w:t xml:space="preserve"> as well as ageing population</w:t>
      </w:r>
      <w:r w:rsidRPr="00E13B98">
        <w:t xml:space="preserve"> </w:t>
      </w:r>
      <w:r w:rsidRPr="00E13B98">
        <w:fldChar w:fldCharType="begin" w:fldLock="1"/>
      </w:r>
      <w:r>
        <w:instrText>ADDIN CSL_CITATION { "citationItems" : [ { "id" : "ITEM-1", "itemData" : { "author" : [ { "dropping-particle" : "", "family" : "Hossman", "given" : "I", "non-dropping-particle" : "", "parse-names" : false, "suffix" : "" }, { "dropping-particle" : "", "family" : "Karsch", "given" : "M", "non-dropping-particle" : "", "parse-names" : false, "suffix" : "" }, { "dropping-particle" : "", "family" : "Klingholz", "given" : "R", "non-dropping-particle" : "", "parse-names" : false, "suffix" : "" } ], "container-title" : "Berlin Institute for  \u2026", "id" : "ITEM-1", "issued" : { "date-parts" : [ [ "2008" ] ] }, "title" : "Europe's demographic future; growing imbalances", "type" : "article-journal" }, "uris" : [ "http://www.mendeley.com/documents/?uuid=b9f46a01-1712-4ef7-bcc0-6a7858a5e83c" ] }, { "id" : "ITEM-2", "itemData" : { "DOI" : "10.1002/psp.653", "ISSN" : "15448444", "author" : [ { "dropping-particle" : "", "family" : "Kroll", "given" : "Franziska", "non-dropping-particle" : "", "parse-names" : false, "suffix" : "" }, { "dropping-particle" : "", "family" : "Kabisch", "given" : "Nadja", "non-dropping-particle" : "", "parse-names" : false, "suffix" : "" } ], "container-title" : "Population, Space and Place", "id" : "ITEM-2", "issue" : "3", "issued" : { "date-parts" : [ [ "2012", "5", "20" ] ] }, "page" : "260-276", "title" : "The Relation of Diverging Urban Growth Processes and Demographic Change along an Urban-Rural Gradient", "type" : "article-journal", "volume" : "18" }, "uris" : [ "http://www.mendeley.com/documents/?uuid=1d35bf00-ef1f-451c-984f-aae31068e411" ] } ], "mendeley" : { "formattedCitation" : "(Hossman, Karsch, &amp; Klingholz, 2008; Kroll &amp; Kabisch, 2012)", "plainTextFormattedCitation" : "(Hossman, Karsch, &amp; Klingholz, 2008; Kroll &amp; Kabisch, 2012)", "previouslyFormattedCitation" : "(Hossman, Karsch, &amp; Klingholz, 2008; Kroll &amp; Kabisch, 2012)" }, "properties" : {  }, "schema" : "https://github.com/citation-style-language/schema/raw/master/csl-citation.json" }</w:instrText>
      </w:r>
      <w:r w:rsidRPr="00E13B98">
        <w:fldChar w:fldCharType="separate"/>
      </w:r>
      <w:r w:rsidRPr="00E13B98">
        <w:t>(Hossman</w:t>
      </w:r>
      <w:r w:rsidR="00AA7AC7">
        <w:rPr>
          <w:i/>
        </w:rPr>
        <w:t xml:space="preserve"> et al.</w:t>
      </w:r>
      <w:r w:rsidRPr="00E13B98">
        <w:t>, 2008; Kroll &amp; Kabisch, 2012)</w:t>
      </w:r>
      <w:r w:rsidRPr="00E13B98">
        <w:fldChar w:fldCharType="end"/>
      </w:r>
      <w:r w:rsidRPr="00E13B98">
        <w:t xml:space="preserve">. Human population growth is one of the most fundamental reasons behind all direct drivers. </w:t>
      </w:r>
    </w:p>
    <w:p w14:paraId="7F292D20" w14:textId="2E0C2C47" w:rsidR="0048205B" w:rsidRPr="00E13B98" w:rsidRDefault="0048205B" w:rsidP="00AE389F">
      <w:r w:rsidRPr="00E13B98">
        <w:rPr>
          <w:u w:val="single"/>
        </w:rPr>
        <w:t xml:space="preserve">Cultural </w:t>
      </w:r>
      <w:r>
        <w:rPr>
          <w:u w:val="single"/>
        </w:rPr>
        <w:t>and</w:t>
      </w:r>
      <w:r w:rsidRPr="00E13B98">
        <w:rPr>
          <w:u w:val="single"/>
        </w:rPr>
        <w:t xml:space="preserve"> religious drivers</w:t>
      </w:r>
      <w:r w:rsidRPr="00E13B98">
        <w:t>: Public awareness and knowledge about environmental change are fundamental indirect drivers. Filtered by values, beliefs and social norms, public awareness exerts pressure on decision</w:t>
      </w:r>
      <w:r>
        <w:t>-</w:t>
      </w:r>
      <w:r w:rsidRPr="00E13B98">
        <w:t xml:space="preserve">making about the environment </w:t>
      </w:r>
      <w:r w:rsidRPr="00E13B98">
        <w:fldChar w:fldCharType="begin" w:fldLock="1"/>
      </w:r>
      <w:r>
        <w:instrText>ADDIN CSL_CITATION { "citationItems" : [ { "id" : "ITEM-1", "itemData" : { "author" : [ { "dropping-particle" : "", "family" : "Nelson", "given" : "Gerald C.", "non-dropping-particle" : "", "parse-names" : false, "suffix" : "" }, { "dropping-particle" : "", "family" : "Bennett", "given" : "Elena", "non-dropping-particle" : "", "parse-names" : false, "suffix" : "" }, { "dropping-particle" : "", "family" : "Berhe", "given" : "Asmeret A.", "non-dropping-particle" : "", "parse-names" : false, "suffix" : "" }, { "dropping-particle" : "", "family" : "Cassman", "given" : "Kenneth", "non-dropping-particle" : "", "parse-names" : false, "suffix" : "" }, { "dropping-particle" : "", "family" : "DeFries", "given" : "Ruth S.", "non-dropping-particle" : "", "parse-names" : false, "suffix" : "" }, { "dropping-particle" : "", "family" : "Dietz", "given" : "Thomas", "non-dropping-particle" : "", "parse-names" : false, "suffix" : "" }, { "dropping-particle" : "", "family" : "Dobermann", "given" : "Achim", "non-dropping-particle" : "", "parse-names" : false, "suffix" : "" }, { "dropping-particle" : "", "family" : "Dobson", "given" : "Andrew", "non-dropping-particle" : "", "parse-names" : false, "suffix" : "" }, { "dropping-particle" : "", "family" : "Janetos", "given" : "Anthony", "non-dropping-particle" : "", "parse-names" : false, "suffix" : "" }, { "dropping-particle" : "", "family" : "Levy", "given" : "Marc A.", "non-dropping-particle" : "", "parse-names" : false, "suffix" : "" }, { "dropping-particle" : "", "family" : "Marco", "given" : "Diana", "non-dropping-particle" : "", "parse-names" : false, "suffix" : "" }, { "dropping-particle" : "", "family" : "Nakicenovic", "given" : "Nebojsa", "non-dropping-particle" : "", "parse-names" : false, "suffix" : "" }, { "dropping-particle" : "", "family" : "O'Neill", "given" : "Brian", "non-dropping-particle" : "", "parse-names" : false, "suffix" : "" }, { "dropping-particle" : "", "family" : "Norgaard", "given" : "Richard", "non-dropping-particle" : "", "parse-names" : false, "suffix" : "" }, { "dropping-particle" : "", "family" : "Petschel-Held", "given" : "Gerhard", "non-dropping-particle" : "", "parse-names" : false, "suffix" : "" }, { "dropping-particle" : "", "family" : "Ojima", "given" : "Dennis", "non-dropping-particle" : "", "parse-names" : false, "suffix" : "" }, { "dropping-particle" : "", "family" : "Pingali", "given" : "Prabhu", "non-dropping-particle" : "", "parse-names" : false, "suffix" : "" }, { "dropping-particle" : "", "family" : "Watson", "given" : "Robert", "non-dropping-particle" : "", "parse-names" : false, "suffix" : "" }, { "dropping-particle" : "", "family" : "Zurek", "given" : "Monika", "non-dropping-particle" : "", "parse-names" : false, "suffix" : "" } ], "container-title" : "Ecology and Society", "id" : "ITEM-1", "issue" : "2", "issued" : { "date-parts" : [ [ "2006" ] ] }, "title" : "Anthropogenic Drivers of Ecosystem Change: an Overview", "type" : "article-journal", "volume" : "11" }, "uris" : [ "http://www.mendeley.com/documents/?uuid=948eda72-54b6-4f19-8bc6-6865f38b4ecd" ] } ], "mendeley" : { "formattedCitation" : "(G. C. Nelson et al., 2006)", "plainTextFormattedCitation" : "(G. C. Nelson et al., 2006)", "previouslyFormattedCitation" : "(G. C. Nelson et al., 2006)" }, "properties" : {  }, "schema" : "https://github.com/citation-style-language/schema/raw/master/csl-citation.json" }</w:instrText>
      </w:r>
      <w:r w:rsidRPr="00E13B98">
        <w:fldChar w:fldCharType="separate"/>
      </w:r>
      <w:r w:rsidRPr="005E7584">
        <w:t xml:space="preserve">(Nelson </w:t>
      </w:r>
      <w:r w:rsidR="00301BD0" w:rsidRPr="00301BD0">
        <w:rPr>
          <w:i/>
        </w:rPr>
        <w:t>et al.</w:t>
      </w:r>
      <w:r w:rsidRPr="005E7584">
        <w:t>, 2006)</w:t>
      </w:r>
      <w:r w:rsidRPr="00E13B98">
        <w:fldChar w:fldCharType="end"/>
      </w:r>
      <w:r w:rsidRPr="00E13B98">
        <w:t>. Culture conditions the individual’s perceptions of the world, influences what he or she considers important, and suggests courses of action that are appropriate and inappropriate. Although culture is most often thought of as a characteristic of national or ethnic groups, our definition emphasi</w:t>
      </w:r>
      <w:r>
        <w:t>z</w:t>
      </w:r>
      <w:r w:rsidRPr="00E13B98">
        <w:t>es the emergence of cultures within professions</w:t>
      </w:r>
      <w:r>
        <w:t>,</w:t>
      </w:r>
      <w:r w:rsidRPr="00E13B98">
        <w:t xml:space="preserve"> organizations</w:t>
      </w:r>
      <w:r>
        <w:t xml:space="preserve"> and gender</w:t>
      </w:r>
      <w:r w:rsidRPr="00E13B98">
        <w:t xml:space="preserve">, along with the possibility that an individual may be able to draw on or reconcile more than one culture </w:t>
      </w:r>
      <w:r w:rsidRPr="00E13B98">
        <w:fldChar w:fldCharType="begin" w:fldLock="1"/>
      </w:r>
      <w:r>
        <w:instrText>ADDIN CSL_CITATION { "citationItems" : [ { "id" : "ITEM-1", "itemData" : { "author" : [ { "dropping-particle" : "", "family" : "Nelson", "given" : "Gerald C.", "non-dropping-particle" : "", "parse-names" : false, "suffix" : "" }, { "dropping-particle" : "", "family" : "Bennett", "given" : "Elena", "non-dropping-particle" : "", "parse-names" : false, "suffix" : "" }, { "dropping-particle" : "", "family" : "Berhe", "given" : "Asmeret A.", "non-dropping-particle" : "", "parse-names" : false, "suffix" : "" }, { "dropping-particle" : "", "family" : "Cassman", "given" : "Kenneth", "non-dropping-particle" : "", "parse-names" : false, "suffix" : "" }, { "dropping-particle" : "", "family" : "DeFries", "given" : "Ruth S.", "non-dropping-particle" : "", "parse-names" : false, "suffix" : "" }, { "dropping-particle" : "", "family" : "Dietz", "given" : "Thomas", "non-dropping-particle" : "", "parse-names" : false, "suffix" : "" }, { "dropping-particle" : "", "family" : "Dobermann", "given" : "Achim", "non-dropping-particle" : "", "parse-names" : false, "suffix" : "" }, { "dropping-particle" : "", "family" : "Dobson", "given" : "Andrew", "non-dropping-particle" : "", "parse-names" : false, "suffix" : "" }, { "dropping-particle" : "", "family" : "Janetos", "given" : "Anthony", "non-dropping-particle" : "", "parse-names" : false, "suffix" : "" }, { "dropping-particle" : "", "family" : "Levy", "given" : "Marc A.", "non-dropping-particle" : "", "parse-names" : false, "suffix" : "" }, { "dropping-particle" : "", "family" : "Marco", "given" : "Diana", "non-dropping-particle" : "", "parse-names" : false, "suffix" : "" }, { "dropping-particle" : "", "family" : "Nakicenovic", "given" : "Nebojsa", "non-dropping-particle" : "", "parse-names" : false, "suffix" : "" }, { "dropping-particle" : "", "family" : "O'Neill", "given" : "Brian", "non-dropping-particle" : "", "parse-names" : false, "suffix" : "" }, { "dropping-particle" : "", "family" : "Norgaard", "given" : "Richard", "non-dropping-particle" : "", "parse-names" : false, "suffix" : "" }, { "dropping-particle" : "", "family" : "Petschel-Held", "given" : "Gerhard", "non-dropping-particle" : "", "parse-names" : false, "suffix" : "" }, { "dropping-particle" : "", "family" : "Ojima", "given" : "Dennis", "non-dropping-particle" : "", "parse-names" : false, "suffix" : "" }, { "dropping-particle" : "", "family" : "Pingali", "given" : "Prabhu", "non-dropping-particle" : "", "parse-names" : false, "suffix" : "" }, { "dropping-particle" : "", "family" : "Watson", "given" : "Robert", "non-dropping-particle" : "", "parse-names" : false, "suffix" : "" }, { "dropping-particle" : "", "family" : "Zurek", "given" : "Monika", "non-dropping-particle" : "", "parse-names" : false, "suffix" : "" } ], "container-title" : "Ecology and Society", "id" : "ITEM-1", "issue" : "2", "issued" : { "date-parts" : [ [ "2006" ] ] }, "title" : "Anthropogenic Drivers of Ecosystem Change: an Overview", "type" : "article-journal", "volume" : "11" }, "uris" : [ "http://www.mendeley.com/documents/?uuid=948eda72-54b6-4f19-8bc6-6865f38b4ecd" ] } ], "mendeley" : { "formattedCitation" : "(G. C. Nelson et al., 2006)", "plainTextFormattedCitation" : "(G. C. Nelson et al., 2006)", "previouslyFormattedCitation" : "(G. C. Nelson et al., 2006)" }, "properties" : {  }, "schema" : "https://github.com/citation-style-language/schema/raw/master/csl-citation.json" }</w:instrText>
      </w:r>
      <w:r w:rsidRPr="00E13B98">
        <w:fldChar w:fldCharType="separate"/>
      </w:r>
      <w:r w:rsidRPr="005E7584">
        <w:t xml:space="preserve">(Nelson </w:t>
      </w:r>
      <w:r w:rsidR="00301BD0" w:rsidRPr="00301BD0">
        <w:rPr>
          <w:i/>
        </w:rPr>
        <w:t>et al.</w:t>
      </w:r>
      <w:r w:rsidRPr="005E7584">
        <w:t>, 2006)</w:t>
      </w:r>
      <w:r w:rsidRPr="00E13B98">
        <w:fldChar w:fldCharType="end"/>
      </w:r>
      <w:r w:rsidRPr="00E13B98">
        <w:t>. Cultural values are materially manifested in lifestyles and consumption patterns. To enable transitions to sustainability, cultural drivers such as social capital may be mobilized by trust-</w:t>
      </w:r>
      <w:r w:rsidRPr="008B606B">
        <w:t xml:space="preserve">building </w:t>
      </w:r>
      <w:r w:rsidRPr="008B606B">
        <w:fldChar w:fldCharType="begin" w:fldLock="1"/>
      </w:r>
      <w:r w:rsidRPr="008B606B">
        <w:instrText>ADDIN CSL_CITATION { "citationItems" : [ { "id" : "ITEM-1", "itemData" : { "DOI" : "10.1126/science.1090847", "ISSN" : "0036-8075", "author" : [ { "dropping-particle" : "", "family" : "Pretty", "given" : "J.", "non-dropping-particle" : "", "parse-names" : false, "suffix" : "" } ], "container-title" : "Science", "id" : "ITEM-1", "issue" : "5652", "issued" : { "date-parts" : [ [ "2003", "12", "12" ] ] }, "page" : "1912-1914", "title" : "Social Capital and the Collective Management of Resources", "type" : "article-journal", "volume" : "302" }, "uris" : [ "http://www.mendeley.com/documents/?uuid=5b0350d2-dcd4-4f46-93b8-1b412daaf877" ] } ], "mendeley" : { "formattedCitation" : "(Pretty, 2003)", "plainTextFormattedCitation" : "(Pretty, 2003)", "previouslyFormattedCitation" : "(Pretty, 2003)" }, "properties" : {  }, "schema" : "https://github.com/citation-style-language/schema/raw/master/csl-citation.json" }</w:instrText>
      </w:r>
      <w:r w:rsidRPr="008B606B">
        <w:fldChar w:fldCharType="separate"/>
      </w:r>
      <w:r w:rsidRPr="008B606B">
        <w:t>(Pretty, 2003)</w:t>
      </w:r>
      <w:r w:rsidRPr="008B606B">
        <w:fldChar w:fldCharType="end"/>
      </w:r>
      <w:r w:rsidRPr="008B606B">
        <w:t>.</w:t>
      </w:r>
    </w:p>
    <w:p w14:paraId="69B52D38" w14:textId="78D2D80D" w:rsidR="0048205B" w:rsidRDefault="0048205B" w:rsidP="00AE389F">
      <w:r w:rsidRPr="00E13B98">
        <w:rPr>
          <w:u w:val="single"/>
        </w:rPr>
        <w:t>Scientific and technological drivers</w:t>
      </w:r>
      <w:r w:rsidRPr="00E13B98">
        <w:t>:</w:t>
      </w:r>
      <w:r w:rsidRPr="00E13B98">
        <w:rPr>
          <w:b/>
        </w:rPr>
        <w:t xml:space="preserve"> </w:t>
      </w:r>
      <w:r w:rsidRPr="00E13B98">
        <w:t xml:space="preserve">Technology is a major driver of economic growth, accounting for more than one third of the GDP growth in the US 1929-1980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mendeley" : { "formattedCitation" : "(MA, 2005b)", "plainTextFormattedCitation" : "(MA, 2005b)", "previouslyFormattedCitation" : "(MA, 2005b)" }, "properties" : {  }, "schema" : "https://github.com/citation-style-language/schema/raw/master/csl-citation.json" }</w:instrText>
      </w:r>
      <w:r w:rsidRPr="00E13B98">
        <w:fldChar w:fldCharType="separate"/>
      </w:r>
      <w:r w:rsidRPr="00FD2C8B">
        <w:t>(M</w:t>
      </w:r>
      <w:r w:rsidR="00AA7AC7">
        <w:t>E</w:t>
      </w:r>
      <w:r w:rsidRPr="00FD2C8B">
        <w:t>A, 2005b)</w:t>
      </w:r>
      <w:r w:rsidRPr="00E13B98">
        <w:fldChar w:fldCharType="end"/>
      </w:r>
      <w:r>
        <w:t xml:space="preserve"> and similar effects might be expected in Europe and Central Asia</w:t>
      </w:r>
      <w:r w:rsidRPr="00E13B98">
        <w:t xml:space="preserve">. Technology also directly influences direct drivers in very tangible ways, for example in forestry, agriculture and fisheries, resulting in intensification of land uses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mendeley" : { "formattedCitation" : "(MA, 2005b)", "plainTextFormattedCitation" : "(MA, 2005b)", "previouslyFormattedCitation" : "(MA, 2005b)" }, "properties" : {  }, "schema" : "https://github.com/citation-style-language/schema/raw/master/csl-citation.json" }</w:instrText>
      </w:r>
      <w:r w:rsidRPr="00E13B98">
        <w:fldChar w:fldCharType="separate"/>
      </w:r>
      <w:r w:rsidRPr="00FD2C8B">
        <w:t>(M</w:t>
      </w:r>
      <w:r w:rsidR="00AA7AC7">
        <w:t>E</w:t>
      </w:r>
      <w:r w:rsidRPr="00FD2C8B">
        <w:t>A, 2005b)</w:t>
      </w:r>
      <w:r w:rsidRPr="00E13B98">
        <w:fldChar w:fldCharType="end"/>
      </w:r>
      <w:r w:rsidRPr="00E13B98">
        <w:t xml:space="preserve">. </w:t>
      </w:r>
      <w:r w:rsidRPr="00E13B98">
        <w:rPr>
          <w:rFonts w:eastAsia="Times New Roman"/>
        </w:rPr>
        <w:t xml:space="preserve">Technology can be seen as just a “tool”, neither good nor bad. Its effects depend on how it is used and developed. For instance, new information and communication technologies might have the potential for both agricultural intensification and disintensification </w:t>
      </w:r>
      <w:r w:rsidRPr="00E13B98">
        <w:rPr>
          <w:rFonts w:eastAsia="Times New Roman"/>
        </w:rPr>
        <w:fldChar w:fldCharType="begin" w:fldLock="1"/>
      </w:r>
      <w:r>
        <w:rPr>
          <w:rFonts w:eastAsia="Times New Roman"/>
        </w:rPr>
        <w:instrText>ADDIN CSL_CITATION { "citationItems" : [ { "id" : "ITEM-1", "itemData" : { "DOI" : "10.1016/S0743-0167(99)00027-3", "ISSN" : "07430167", "abstract" : "This paper examines the prospects for rural areas within the Information Society, referring particularly to the EU experience. Among these are the diminishing effects of distance from core markets and enhancing the learning capacities of rural areas by improving access to relevant information. EU policy to date has been influenced by a strong technology dimension with an emphasis on the installation of necessary infrastructure and equipment. There is an increasing awareness, however, of the need to focus on the social dimension, as scepticism grows about wasted resources, poorly thought out projects and false expectations. Teleworking, which was widely hyped as the best prospect for rural areas, continues to be predominantly an urban or suburban phenomenon. Although the new technologies are no substitute for entrepreneurship, the potential they present, within a more enlightened policy environment, should not be underestimated.", "author" : [ { "dropping-particle" : "", "family" : "Grimes", "given" : "Seamus", "non-dropping-particle" : "", "parse-names" : false, "suffix" : "" } ], "container-title" : "Journal of Rural Studies", "id" : "ITEM-1", "issue" : "1", "issued" : { "date-parts" : [ [ "2000", "1" ] ] }, "page" : "13-21", "title" : "Rural areas in the information society: diminishing distance or increasing learning capacity?", "type" : "article-journal", "volume" : "16" }, "uris" : [ "http://www.mendeley.com/documents/?uuid=aa061ce8-5e74-468b-b04f-38739285d6ac" ] } ], "mendeley" : { "formattedCitation" : "(Grimes, 2000)", "plainTextFormattedCitation" : "(Grimes, 2000)", "previouslyFormattedCitation" : "(Grimes, 2000)" }, "properties" : {  }, "schema" : "https://github.com/citation-style-language/schema/raw/master/csl-citation.json" }</w:instrText>
      </w:r>
      <w:r w:rsidRPr="00E13B98">
        <w:rPr>
          <w:rFonts w:eastAsia="Times New Roman"/>
        </w:rPr>
        <w:fldChar w:fldCharType="separate"/>
      </w:r>
      <w:r w:rsidRPr="00E13B98">
        <w:rPr>
          <w:rFonts w:eastAsia="Times New Roman"/>
        </w:rPr>
        <w:t>(Grimes, 2000)</w:t>
      </w:r>
      <w:r w:rsidRPr="00E13B98">
        <w:rPr>
          <w:rFonts w:eastAsia="Times New Roman"/>
        </w:rPr>
        <w:fldChar w:fldCharType="end"/>
      </w:r>
      <w:r w:rsidRPr="00E13B98">
        <w:rPr>
          <w:rFonts w:eastAsia="Times New Roman"/>
        </w:rPr>
        <w:t xml:space="preserve">. At the same time, the direction of technological development is a function of price relations, which in turn are influenced by institutions. For example, the “green” revolution has promoted fossil fuel derived inputs to replace natural inputs in agriculture </w:t>
      </w:r>
      <w:r w:rsidRPr="00E13B98">
        <w:rPr>
          <w:rFonts w:eastAsia="Times New Roman"/>
        </w:rPr>
        <w:fldChar w:fldCharType="begin" w:fldLock="1"/>
      </w:r>
      <w:r>
        <w:rPr>
          <w:rFonts w:eastAsia="Times New Roman"/>
        </w:rPr>
        <w:instrText>ADDIN CSL_CITATION { "citationItems" : [ { "id" : "ITEM-1", "itemData" : { "DOI" : "10.1080/00139157.1972.9930634", "ISSN" : "0013-9157", "author" : [ { "dropping-particle" : "", "family" : "Perelman", "given" : "Michael J.", "non-dropping-particle" : "", "parse-names" : false, "suffix" : "" } ], "container-title" : "Environment: Science and Policy for Sustainable Development", "id" : "ITEM-1", "issue" : "8", "issued" : { "date-parts" : [ [ "1972", "10", "8" ] ] }, "language" : "en", "page" : "8-13", "publisher" : "Taylor &amp; Francis Group", "title" : "Farming with Petroleum", "type" : "article-journal", "volume" : "14" }, "uris" : [ "http://www.mendeley.com/documents/?uuid=2353a051-9211-4516-b4ff-c410a0eceb21" ] } ], "mendeley" : { "formattedCitation" : "(Perelman, 1972)", "plainTextFormattedCitation" : "(Perelman, 1972)", "previouslyFormattedCitation" : "(Perelman, 1972)" }, "properties" : {  }, "schema" : "https://github.com/citation-style-language/schema/raw/master/csl-citation.json" }</w:instrText>
      </w:r>
      <w:r w:rsidRPr="00E13B98">
        <w:rPr>
          <w:rFonts w:eastAsia="Times New Roman"/>
        </w:rPr>
        <w:fldChar w:fldCharType="separate"/>
      </w:r>
      <w:r w:rsidRPr="00E13B98">
        <w:rPr>
          <w:rFonts w:eastAsia="Times New Roman"/>
        </w:rPr>
        <w:t>(Perelman, 1972)</w:t>
      </w:r>
      <w:r w:rsidRPr="00E13B98">
        <w:rPr>
          <w:rFonts w:eastAsia="Times New Roman"/>
        </w:rPr>
        <w:fldChar w:fldCharType="end"/>
      </w:r>
      <w:r w:rsidRPr="00E13B98">
        <w:rPr>
          <w:rFonts w:eastAsia="Times New Roman"/>
        </w:rPr>
        <w:t>. With different institutions, t</w:t>
      </w:r>
      <w:r w:rsidRPr="00E13B98">
        <w:t xml:space="preserve">echnological innovations and development can increase resource efficiency and decoupling, being an integrated part of the transformation to a green economy and an important part of the development of the circular economy </w:t>
      </w:r>
      <w:r w:rsidRPr="00E13B98">
        <w:fldChar w:fldCharType="begin" w:fldLock="1"/>
      </w:r>
      <w:r>
        <w:instrText>ADDIN CSL_CITATION { "citationItems" : [ { "id" : "ITEM-1", "itemData" : { "author" : [ { "dropping-particle" : "", "family" : "UNEP", "given" : "", "non-dropping-particle" : "", "parse-names" : false, "suffix" : "" } ], "id" : "ITEM-1", "issued" : { "date-parts" : [ [ "2011" ] ] }, "title" : "Decoupling Natural Resource Use and Environmental Impacts from Economic Growth; A Report of the Working Group on Decoupling to the International Resource Panel", "type" : "report" }, "uris" : [ "http://www.mendeley.com/documents/?uuid=d8894f5e-4bc5-4454-a111-af7dd97ce343" ] }, { "id" : "ITEM-2", "itemData" : { "URL" : "http://www.efesme.org/europe-2020-a-strategy-for-smart-sustainable-and-inclusive-growth", "accessed" : { "date-parts" : [ [ "2017", "1", "1" ] ] }, "author" : [ { "dropping-particle" : "", "family" : "European Commission", "given" : "", "non-dropping-particle" : "", "parse-names" : false, "suffix" : "" } ], "id" : "ITEM-2", "issued" : { "date-parts" : [ [ "2017" ] ] }, "title" : "Strategy for smart sustainable and inclusive growth", "type" : "webpage" }, "uris" : [ "http://www.mendeley.com/documents/?uuid=b24c38d3-585f-4a45-978f-5ad7dbac9681" ] } ], "mendeley" : { "formattedCitation" : "(European Commission, 2017b; UNEP, 2011)", "plainTextFormattedCitation" : "(European Commission, 2017b; UNEP, 2011)", "previouslyFormattedCitation" : "(European Commission, 2017b; UNEP, 2011)" }, "properties" : {  }, "schema" : "https://github.com/citation-style-language/schema/raw/master/csl-citation.json" }</w:instrText>
      </w:r>
      <w:r w:rsidRPr="00E13B98">
        <w:fldChar w:fldCharType="separate"/>
      </w:r>
      <w:r w:rsidRPr="008B606B">
        <w:t>(European Commission, 2017b; UNEP, 2011)</w:t>
      </w:r>
      <w:r w:rsidRPr="00E13B98">
        <w:fldChar w:fldCharType="end"/>
      </w:r>
      <w:r w:rsidRPr="00E13B98">
        <w:t xml:space="preserve">. However, technological development resulting in resource efficiency may lower the price of the natural resource, which in turn may increase the consumption of this resource; this is called Jevons paradox or the rebound effect. Taxes on natural resources (e.g. an environmental fiscal reform) are needed to prevent the rebound effect </w:t>
      </w:r>
      <w:r w:rsidRPr="00E13B98">
        <w:fldChar w:fldCharType="begin" w:fldLock="1"/>
      </w:r>
      <w:r>
        <w:instrText>ADDIN CSL_CITATION { "citationItems" : [ { "id" : "ITEM-1", "itemData" : { "abstract" : "The Jevons Paradox, which was first expressed in 1865 by William Stanley Jevons in relation to use of coal, states that an increase in efficiency in using a resource leads to increased use of that resource rather than to a reduction. This has subsequently been proved to apply not just to fossil fuels, but other resource use scenarios. For example, doubling the efficiency of food production per hectare over the last 50 years (due to the Green Revolution) did not solve the problem of hunger. The increase in efficiency increased production and worsened hunger because of the resulting increase in population. The implications of this in todays world are substantial. Many scientists and policymakers argue that future technological innovations will reduce consumption of resources; the Jevons Paradox explains why this may be a false hope. This is the first book to provide a historical overview of the Jevons Paradox, provide evidence for its existence and apply it to complex systems. Written and edited by world experts in the fields of economics, ecological economics, technology and the environment, it explains the myth of efficiency and explores its implications for resource usage (particularly oil). It is a must-read for policymakers, natural resource managers, academics and students concerned with the effects of efficiency on resource use.", "author" : [ { "dropping-particle" : "", "family" : "Polimeni", "given" : "John", "non-dropping-particle" : "", "parse-names" : false, "suffix" : "" }, { "dropping-particle" : "", "family" : "Mayumi", "given" : "Kozo", "non-dropping-particle" : "", "parse-names" : false, "suffix" : "" }, { "dropping-particle" : "", "family" : "Giampietro", "given" : "Mario", "non-dropping-particle" : "", "parse-names" : false, "suffix" : "" }, { "dropping-particle" : "", "family" : "Alcott", "given" : "Blake", "non-dropping-particle" : "", "parse-names" : false, "suffix" : "" } ], "id" : "ITEM-1", "issued" : { "date-parts" : [ [ "2012" ] ] }, "number-of-pages" : "200", "publisher" : "earthscan by Routledge", "title" : "The Jevons Paradox and the Myth of Resource Efficiency Improvements", "type" : "book" }, "uris" : [ "http://www.mendeley.com/documents/?uuid=29da3a89-c8eb-45e2-9ee4-85d8672d4650" ] } ], "mendeley" : { "formattedCitation" : "(Polimeni, Mayumi, Giampietro, &amp; Alcott, 2012)", "plainTextFormattedCitation" : "(Polimeni, Mayumi, Giampietro, &amp; Alcott, 2012)", "previouslyFormattedCitation" : "(Polimeni, Mayumi, Giampietro, &amp; Alcott, 2012)" }, "properties" : {  }, "schema" : "https://github.com/citation-style-language/schema/raw/master/csl-citation.json" }</w:instrText>
      </w:r>
      <w:r w:rsidRPr="00E13B98">
        <w:fldChar w:fldCharType="separate"/>
      </w:r>
      <w:r w:rsidRPr="00E13B98">
        <w:t>(Polimeni</w:t>
      </w:r>
      <w:r w:rsidR="00AA7AC7">
        <w:rPr>
          <w:i/>
        </w:rPr>
        <w:t xml:space="preserve"> et al.</w:t>
      </w:r>
      <w:r w:rsidRPr="00E13B98">
        <w:t>, 2012)</w:t>
      </w:r>
      <w:r w:rsidRPr="00E13B98">
        <w:fldChar w:fldCharType="end"/>
      </w:r>
      <w:r w:rsidRPr="00E13B98">
        <w:t xml:space="preserve">. </w:t>
      </w:r>
    </w:p>
    <w:p w14:paraId="66949C47" w14:textId="77777777" w:rsidR="0048205B" w:rsidRPr="00E13B98" w:rsidRDefault="0048205B" w:rsidP="00AE389F"/>
    <w:p w14:paraId="6E3C2EF3" w14:textId="77777777" w:rsidR="0048205B" w:rsidRPr="00E13B98" w:rsidRDefault="0048205B" w:rsidP="00F024DE">
      <w:pPr>
        <w:pStyle w:val="Heading3"/>
      </w:pPr>
      <w:bookmarkStart w:id="1198" w:name="_Toc450554875"/>
      <w:bookmarkStart w:id="1199" w:name="_Toc477938308"/>
      <w:bookmarkStart w:id="1200" w:name="_Toc479152637"/>
      <w:bookmarkStart w:id="1201" w:name="_Toc502837415"/>
      <w:bookmarkStart w:id="1202" w:name="_Toc504380666"/>
      <w:bookmarkStart w:id="1203" w:name="_Toc519514719"/>
      <w:bookmarkEnd w:id="1198"/>
      <w:r w:rsidRPr="00E13B98">
        <w:t>Relationship between indirect and direct drivers</w:t>
      </w:r>
      <w:bookmarkEnd w:id="1199"/>
      <w:bookmarkEnd w:id="1200"/>
      <w:bookmarkEnd w:id="1201"/>
      <w:bookmarkEnd w:id="1202"/>
      <w:bookmarkEnd w:id="1203"/>
    </w:p>
    <w:p w14:paraId="5093BA08" w14:textId="1CBCA4E1" w:rsidR="0048205B" w:rsidRDefault="0048205B" w:rsidP="007571C3">
      <w:r w:rsidRPr="00E13B98">
        <w:t>The previous section suggests that indirect drivers are intertwined and in combination influence direct drivers. The interaction among indirect drivers is highly complex, i.e. they are hard to trace back to a single point of origin, and their impacts are often reciprocal and not unidirectional. Jointly, indirect drivers impact on direct drivers, which in turn also interact in the way they drive ecosystem change (</w:t>
      </w:r>
      <w:r w:rsidR="00B71742" w:rsidRPr="00B71742">
        <w:rPr>
          <w:b/>
        </w:rPr>
        <w:t>Figure 4.1</w:t>
      </w:r>
      <w:r w:rsidRPr="00E13B98">
        <w:t xml:space="preserve">). For example, climate change affects the survival of invasive alien species, and land-use change can have feedback effects on climate. Knowledge about the effects of direct drivers on </w:t>
      </w:r>
      <w:r w:rsidRPr="00E13B98">
        <w:lastRenderedPageBreak/>
        <w:t xml:space="preserve">biodiversity and nature’s contributions to people increases public awareness and feedback to the underlying indirect drivers. </w:t>
      </w:r>
    </w:p>
    <w:p w14:paraId="771F1C08" w14:textId="6F91D6C7" w:rsidR="007571C3" w:rsidRPr="007571C3" w:rsidRDefault="007571C3" w:rsidP="007571C3">
      <w:pPr>
        <w:rPr>
          <w:lang w:val="en-US"/>
        </w:rPr>
      </w:pPr>
      <w:r>
        <w:rPr>
          <w:lang w:eastAsia="en-GB"/>
        </w:rPr>
        <w:drawing>
          <wp:inline distT="0" distB="0" distL="0" distR="0" wp14:anchorId="48E98901" wp14:editId="43FE8EAF">
            <wp:extent cx="5759450" cy="44951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5"/>
                    <a:stretch>
                      <a:fillRect/>
                    </a:stretch>
                  </pic:blipFill>
                  <pic:spPr>
                    <a:xfrm>
                      <a:off x="0" y="0"/>
                      <a:ext cx="5759450" cy="4495165"/>
                    </a:xfrm>
                    <a:prstGeom prst="rect">
                      <a:avLst/>
                    </a:prstGeom>
                  </pic:spPr>
                </pic:pic>
              </a:graphicData>
            </a:graphic>
          </wp:inline>
        </w:drawing>
      </w:r>
    </w:p>
    <w:p w14:paraId="4E549F0B" w14:textId="77777777" w:rsidR="0048205B" w:rsidRPr="00B54501" w:rsidRDefault="0048205B" w:rsidP="00AE389F"/>
    <w:p w14:paraId="1F66568B" w14:textId="77777777" w:rsidR="0048205B" w:rsidRPr="00E13B98" w:rsidRDefault="0048205B" w:rsidP="00F024DE">
      <w:pPr>
        <w:pStyle w:val="Heading3"/>
      </w:pPr>
      <w:bookmarkStart w:id="1204" w:name="_Toc477938309"/>
      <w:bookmarkStart w:id="1205" w:name="_Toc479152638"/>
      <w:bookmarkStart w:id="1206" w:name="_Toc502837416"/>
      <w:bookmarkStart w:id="1207" w:name="_Toc504380667"/>
      <w:bookmarkStart w:id="1208" w:name="_Toc519514720"/>
      <w:r w:rsidRPr="00E13B98">
        <w:t>Spatial and temporal variability</w:t>
      </w:r>
      <w:bookmarkEnd w:id="1204"/>
      <w:bookmarkEnd w:id="1205"/>
      <w:bookmarkEnd w:id="1206"/>
      <w:bookmarkEnd w:id="1207"/>
      <w:bookmarkEnd w:id="1208"/>
    </w:p>
    <w:p w14:paraId="3412DB67" w14:textId="77777777" w:rsidR="0048205B" w:rsidRPr="00E13B98" w:rsidRDefault="0048205B" w:rsidP="00AE389F">
      <w:pPr>
        <w:rPr>
          <w:rFonts w:ascii="Calibri" w:hAnsi="Calibri"/>
        </w:rPr>
      </w:pPr>
      <w:r w:rsidRPr="00E13B98">
        <w:t>Even though the major direct drivers are known, their specific effects and overall trends over time are not always easy to identify, quantify and assess. This is primarily due to their high spatial and temporal variability. Some drivers are local in nature (e.g., land</w:t>
      </w:r>
      <w:r>
        <w:t>-</w:t>
      </w:r>
      <w:r w:rsidRPr="00E13B98">
        <w:t>use change and point-source pollution of heavy metals or nutrients), while others are regional (e.g., ozone or atmospheric nitrogen pollution from combustion engines) or global (e.g., atmospheric CO</w:t>
      </w:r>
      <w:r w:rsidRPr="00E13B98">
        <w:rPr>
          <w:vertAlign w:val="subscript"/>
        </w:rPr>
        <w:t>2</w:t>
      </w:r>
      <w:r w:rsidRPr="00E13B98">
        <w:t xml:space="preserve"> or sea-level rise). Some of these drivers affect all species and ecosystems more-or-less equally (e.g., radioactive pollution), while other drivers affect species and ecosystems very selectively (e.g., nitrogen deposition), and therefore often exert complex effects on biodiversity and nature’s contribution</w:t>
      </w:r>
      <w:r>
        <w:t>s</w:t>
      </w:r>
      <w:r w:rsidRPr="00E13B98">
        <w:t xml:space="preserve"> to people.</w:t>
      </w:r>
    </w:p>
    <w:p w14:paraId="5277CE24" w14:textId="479822DE" w:rsidR="0048205B" w:rsidRPr="00E13B98" w:rsidRDefault="0048205B" w:rsidP="00AE389F">
      <w:pPr>
        <w:rPr>
          <w:rFonts w:ascii="Calibri" w:hAnsi="Calibri"/>
        </w:rPr>
      </w:pPr>
      <w:r w:rsidRPr="00E13B98">
        <w:t>While the effect of some drivers is immediate (e.g. mining), others exhibit significant time lags in their effect on biodiversity and nature’s contribution</w:t>
      </w:r>
      <w:r>
        <w:t>s</w:t>
      </w:r>
      <w:r w:rsidRPr="00E13B98">
        <w:t xml:space="preserve"> to people. While climate and land</w:t>
      </w:r>
      <w:r>
        <w:t>-</w:t>
      </w:r>
      <w:r w:rsidRPr="00E13B98">
        <w:t xml:space="preserve">use change and invasions by alien species are steadily increasing, their full effect is often visible only much later, since the biodiversity and ecosystem response is slow. This has given rise to the terms invasion debt </w:t>
      </w:r>
      <w:r w:rsidRPr="00E13B98">
        <w:fldChar w:fldCharType="begin" w:fldLock="1"/>
      </w:r>
      <w:r>
        <w:instrText>ADDIN CSL_CITATION { "citationItems" : [ { "id" : "ITEM-1", "itemData" : { "DOI" : "10.1073/pnas.1011728108", "ISBN" : "1091-6490 (Electronic)\\r0027-8424 (Linking)", "ISSN" : "0027-8424", "PMID" : "21173227", "abstract" : "Globalization and economic growth are widely recognized as important drivers of biological invasions. Consequently, there is an increasing need for governments to address the role of international trade in their strategies to prevent species introductions. However, many of the most problematic alien species are not recent arrivals but were introduced several decades ago. Hence, current patterns of alien-species richness may better reflect historical rather than contemporary human activities, a phenomenon which might be called \"invasion debt.\" Here, we show that across 10 taxonomic groups (vascular plants, bryophytes, fungi, birds, mammals, reptiles, amphibians, fish, terrestrial insects, and aquatic invertebrates) in 28 European countries, current numbers of alien species established in the wild are indeed more closely related to indicators of socioeconomic activity from the year 1900 than to those from 2000, although the majority of species introductions occurred during the second half of the 20th century. The strength of the historical signal varies among taxonomic groups, with those possessing good capabilities for dispersal (birds, insects) more strongly associated with recent socioeconomic drivers. Nevertheless, our results suggest a considerable historical legacy for the majority of the taxa analyzed. The consequences of the current high levels of socioeconomic activity on the extent of biological invasions will thus probably not be completely realized until several decades into the future.", "author" : [ { "dropping-particle" : "", "family" : "Essl", "given" : "Franz", "non-dropping-particle" : "", "parse-names" : false, "suffix" : "" }, { "dropping-particle" : "", "family" : "Dullinger", "given" : "Stefan", "non-dropping-particle" : "", "parse-names" : false, "suffix" : "" }, { "dropping-particle" : "", "family" : "Rabitsch", "given" : "Wolfgang", "non-dropping-particle" : "", "parse-names" : false, "suffix" : "" }, { "dropping-particle" : "", "family" : "Hulme", "given" : "Philip E", "non-dropping-particle" : "", "parse-names" : false, "suffix" : "" }, { "dropping-particle" : "", "family" : "H\u00fclber", "given" : "Karl", "non-dropping-particle" : "", "parse-names" : false, "suffix" : "" }, { "dropping-particle" : "", "family" : "Jaro\u0161\u00edk", "given" : "Vojt\u011bch", "non-dropping-particle" : "", "parse-names" : false, "suffix" : "" }, { "dropping-particle" : "", "family" : "Kleinbauer", "given" : "Ingrid", "non-dropping-particle" : "", "parse-names" : false, "suffix" : "" }, { "dropping-particle" : "", "family" : "Krausmann", "given" : "Fridolin", "non-dropping-particle" : "", "parse-names" : false, "suffix" : "" }, { "dropping-particle" : "", "family" : "K\u00fchn", "given" : "Ingolf", "non-dropping-particle" : "", "parse-names" : false, "suffix" : "" }, { "dropping-particle" : "", "family" : "Nentwig", "given" : "Wolfgang", "non-dropping-particle" : "", "parse-names" : false, "suffix" : "" }, { "dropping-particle" : "", "family" : "Vil\u00e0", "given" : "Montserrat",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Desprez-Loustau", "given" : "Marie-Laure", "non-dropping-particle" : "", "parse-names" : false, "suffix" : "" }, { "dropping-particle" : "", "family" : "Roques", "given" : "Alain", "non-dropping-particle" : "", "parse-names" : false, "suffix" : "" }, { "dropping-particle" : "", "family" : "Py\u0161ek", "given" : "Petr", "non-dropping-particle" : "", "parse-names" : false, "suffix" : "" } ], "container-title" : "Proceedings of the National Academy of Sciences of the United States of America", "id" : "ITEM-1", "issue" : "1", "issued" : { "date-parts" : [ [ "2011" ] ] }, "page" : "203-207", "title" : "Socioeconomic legacy yields an invasion debt.", "type" : "article-journal", "volume" : "108" }, "uris" : [ "http://www.mendeley.com/documents/?uuid=d4cccc66-dd7d-4f53-9f1f-c3a26c087bb6" ] } ], "mendeley" : { "formattedCitation" : "(Essl et al., 2011)", "plainTextFormattedCitation" : "(Essl et al., 2011)", "previouslyFormattedCitation" : "(Essl et al., 2011)" }, "properties" : {  }, "schema" : "https://github.com/citation-style-language/schema/raw/master/csl-citation.json" }</w:instrText>
      </w:r>
      <w:r w:rsidRPr="00E13B98">
        <w:fldChar w:fldCharType="separate"/>
      </w:r>
      <w:r w:rsidRPr="00E13B98">
        <w:t xml:space="preserve">(Essl </w:t>
      </w:r>
      <w:r w:rsidR="00301BD0" w:rsidRPr="00301BD0">
        <w:rPr>
          <w:i/>
        </w:rPr>
        <w:t>et al.</w:t>
      </w:r>
      <w:r w:rsidRPr="00E13B98">
        <w:t>, 2011)</w:t>
      </w:r>
      <w:r w:rsidRPr="00E13B98">
        <w:fldChar w:fldCharType="end"/>
      </w:r>
      <w:r w:rsidRPr="00E13B98">
        <w:t xml:space="preserve"> or extinction debt </w:t>
      </w:r>
      <w:r w:rsidRPr="00E13B98">
        <w:fldChar w:fldCharType="begin" w:fldLock="1"/>
      </w:r>
      <w:r>
        <w:instrText>ADDIN CSL_CITATION { "citationItems" : [ { "id" : "ITEM-1", "itemData" : { "DOI" : "10.1038/nclimate1514", "ISBN" : "1758-678X", "abstract" : "Quantitative estimates of the range loss of mountain plants under climate change have so far mostly relied on static geographical projections of species' habitat shifts(1-3). Here, we use a hybrid model(4) that combines such projections with simulations of demography and seed dispersal to forecast the climate-driven spatio-temporal dynamics of 150 high-mountain plant species across the European Alps. This model predicts average range size reductions of 44-50% by the end of the twenty-first century, which is similar to projections from the most 'optimistic'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 "author" : [ { "dropping-particle" : "", "family" : "Dullinger", "given" : "S", "non-dropping-particle" : "", "parse-names" : false, "suffix" : "" }, { "dropping-particle" : "", "family" : "Gattringer", "given" : "A", "non-dropping-particle" : "", "parse-names" : false, "suffix" : "" }, { "dropping-particle" : "", "family" : "Thuiller", "given" : "W", "non-dropping-particle" : "", "parse-names" : false, "suffix" : "" }, { "dropping-particle" : "", "family" : "Moser", "given" : "D", "non-dropping-particle" : "", "parse-names" : false, "suffix" : "" }, { "dropping-particle" : "", "family" : "Zimmermann", "given" : "N E", "non-dropping-particle" : "", "parse-names" : false, "suffix" : "" }, { "dropping-particle" : "", "family" : "Guisan", "given" : "A", "non-dropping-particle" : "", "parse-names" : false, "suffix" : "" }, { "dropping-particle" : "", "family" : "Willner", "given" : "W", "non-dropping-particle" : "", "parse-names" : false, "suffix" : "" }, { "dropping-particle" : "", "family" : "Plutzar", "given" : "C", "non-dropping-particle" : "", "parse-names" : false, "suffix" : "" }, { "dropping-particle" : "", "family" : "Leitner", "given" : "M", "non-dropping-particle" : "", "parse-names" : false, "suffix" : "" }, { "dropping-particle" : "", "family" : "Mang", "given" : "T", "non-dropping-particle" : "", "parse-names" : false, "suffix" : "" }, { "dropping-particle" : "", "family" : "Caccianiga", "given" : "M", "non-dropping-particle" : "", "parse-names" : false, "suffix" : "" }, { "dropping-particle" : "", "family" : "Dirnbock", "given" : "T", "non-dropping-particle" : "", "parse-names" : false, "suffix" : "" }, { "dropping-particle" : "", "family" : "Ertl", "given" : "S", "non-dropping-particle" : "", "parse-names" : false, "suffix" : "" }, { "dropping-particle" : "", "family" : "Fischer", "given" : "A", "non-dropping-particle" : "", "parse-names" : false, "suffix" : "" }, { "dropping-particle" : "", "family" : "Lenoir", "given" : "J", "non-dropping-particle" : "", "parse-names" : false, "suffix" : "" }, { "dropping-particle" : "", "family" : "Svenning", "given" : "J C", "non-dropping-particle" : "", "parse-names" : false, "suffix" : "" }, { "dropping-particle" : "", "family" : "Psomas", "given" : "A", "non-dropping-particle" : "", "parse-names" : false, "suffix" : "" }, { "dropping-particle" : "", "family" : "Schmatz", "given" : "D R", "non-dropping-particle" : "", "parse-names" : false, "suffix" : "" }, { "dropping-particle" : "", "family" : "Silc", "given" : "U", "non-dropping-particle" : "", "parse-names" : false, "suffix" : "" }, { "dropping-particle" : "", "family" : "Vittoz", "given" : "P", "non-dropping-particle" : "", "parse-names" : false, "suffix" : "" }, { "dropping-particle" : "", "family" : "Hulber", "given" : "K", "non-dropping-particle" : "", "parse-names" : false, "suffix" : "" } ], "container-title" : "Nature Climate Change", "id" : "ITEM-1", "issue" : "8", "issued" : { "date-parts" : [ [ "2012" ] ] }, "note" : "Times Cited: 1\nCited Reference Count: 30\nDullinger, Stefan Gattringer, Andreas Thuiller, Wilfried Moser, Dietmar Zimmermann, Niklaus E. Guisan, Antoine Willner, Wolfgang Plutzar, Christoph Leitner, Michael Mang, Thomas Caccianiga, Marco Dirnboeck, Thomas Ertl, Siegrun Fischer, Anton Lenoir, Jonathan Svenning, Jens-Christian Psomas, Achilleas Schmatz, Dirk R. Silc, Urban Vittoz, Pascal Huelber, Karl", "page" : "619-622", "title" : "Extinction debt of high-mountain plants under twenty-first-century climate change", "type" : "article-journal", "volume" : "2" }, "uris" : [ "http://www.mendeley.com/documents/?uuid=afe01c19-c356-4876-bd2c-cf31770e6170" ] }, { "id" : "ITEM-2", "itemData" : { "DOI" : "10.1038/371065a0", "ISSN" : "0028-0836", "author" : [ { "dropping-particle" : "", "family" : "Tilman", "given" : "David", "non-dropping-particle" : "", "parse-names" : false, "suffix" : "" }, { "dropping-particle" : "", "family" : "May", "given" : "Robert M.", "non-dropping-particle" : "", "parse-names" : false, "suffix" : "" }, { "dropping-particle" : "", "family" : "Lehman", "given" : "Clarence L.", "non-dropping-particle" : "", "parse-names" : false, "suffix" : "" }, { "dropping-particle" : "", "family" : "Nowak", "given" : "Martin A.", "non-dropping-particle" : "", "parse-names" : false, "suffix" : "" } ], "container-title" : "Nature", "id" : "ITEM-2", "issue" : "6492", "issued" : { "date-parts" : [ [ "1994", "9", "1" ] ] }, "page" : "65-66", "title" : "Habitat destruction and the extinction debt", "type" : "article-journal", "volume" : "371" }, "uris" : [ "http://www.mendeley.com/documents/?uuid=91b4194e-c714-40c9-993e-1444347b9a82" ] } ], "mendeley" : { "formattedCitation" : "(Dullinger et al., 2012; David Tilman, May, Lehman, &amp; Nowak, 1994)", "plainTextFormattedCitation" : "(Dullinger et al., 2012; David Tilman, May, Lehman, &amp; Nowak, 1994)", "previouslyFormattedCitation" : "(Dullinger et al., 2012; David Tilman, May, Lehman, &amp; Nowak, 1994)" }, "properties" : {  }, "schema" : "https://github.com/citation-style-language/schema/raw/master/csl-citation.json" }</w:instrText>
      </w:r>
      <w:r w:rsidRPr="00E13B98">
        <w:fldChar w:fldCharType="separate"/>
      </w:r>
      <w:r w:rsidRPr="00FB767C">
        <w:t xml:space="preserve">(Dullinger </w:t>
      </w:r>
      <w:r w:rsidR="00301BD0" w:rsidRPr="00301BD0">
        <w:rPr>
          <w:i/>
        </w:rPr>
        <w:t>et al.</w:t>
      </w:r>
      <w:r w:rsidRPr="00FB767C">
        <w:t>, 2012; Tilman</w:t>
      </w:r>
      <w:r w:rsidR="000C3C98">
        <w:rPr>
          <w:i/>
        </w:rPr>
        <w:t>et al.</w:t>
      </w:r>
      <w:r w:rsidRPr="00FB767C">
        <w:t>, 1994)</w:t>
      </w:r>
      <w:r w:rsidRPr="00E13B98">
        <w:fldChar w:fldCharType="end"/>
      </w:r>
      <w:r w:rsidRPr="00E13B98">
        <w:t xml:space="preserve">, to express the expected time lags until the full effects of drivers are realized. The many facets of climate change rarely affect species and ecosystems without delay, and the climate itself also lags behind the increase in greenhouse gas concentrations </w:t>
      </w:r>
      <w:r w:rsidRPr="00E13B98">
        <w:fldChar w:fldCharType="begin" w:fldLock="1"/>
      </w:r>
      <w:r>
        <w:instrText>ADDIN CSL_CITATION { "citationItems" : [ { "id" : "ITEM-1",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1",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mendeley" : { "formattedCitation" : "(IPCC, 2014a)", "plainTextFormattedCitation" : "(IPCC, 2014a)", "previouslyFormattedCitation" : "(IPCC, 2014a)" }, "properties" : {  }, "schema" : "https://github.com/citation-style-language/schema/raw/master/csl-citation.json" }</w:instrText>
      </w:r>
      <w:r w:rsidRPr="00E13B98">
        <w:fldChar w:fldCharType="separate"/>
      </w:r>
      <w:r w:rsidRPr="00E13B98">
        <w:t>(IPCC, 2014a)</w:t>
      </w:r>
      <w:r w:rsidRPr="00E13B98">
        <w:fldChar w:fldCharType="end"/>
      </w:r>
      <w:r w:rsidRPr="00E13B98">
        <w:t>.</w:t>
      </w:r>
    </w:p>
    <w:p w14:paraId="592C1F1B" w14:textId="2EAE7EF1" w:rsidR="0048205B" w:rsidRDefault="0048205B" w:rsidP="00AE389F">
      <w:r w:rsidRPr="00E13B98">
        <w:lastRenderedPageBreak/>
        <w:t xml:space="preserve">While some effects are steadily shifting (e.g., sea-level rise), others are unstable and show high temporal variability. This is especially the case with climate, which includes changes in mean conditions, time course and extremes (such as heat-waves, drought, fire, floods or winds). The biological response can be linked to the changes in means, time courses and in extremes, and the responses can be gradual or they can be in the form of tipping points between alternative stable states </w:t>
      </w:r>
      <w:r w:rsidRPr="00E13B98">
        <w:fldChar w:fldCharType="begin" w:fldLock="1"/>
      </w:r>
      <w:r>
        <w:instrText>ADDIN CSL_CITATION { "citationItems" : [ { "id" : "ITEM-1", "itemData" : { "DOI" : "10.1038/nature11018", "ISSN" : "0028-0836", "author" : [ { "dropping-particle" : "", "family" : "Barnosky", "given" : "Anthony D.", "non-dropping-particle" : "", "parse-names" : false, "suffix" : "" }, { "dropping-particle" : "", "family" : "Hadly", "given" : "Elizabeth A.", "non-dropping-particle" : "", "parse-names" : false, "suffix" : "" }, { "dropping-particle" : "", "family" : "Bascompte", "given" : "Jordi", "non-dropping-particle" : "", "parse-names" : false, "suffix" : "" }, { "dropping-particle" : "", "family" : "Berlow", "given" : "Eric L.", "non-dropping-particle" : "", "parse-names" : false, "suffix" : "" }, { "dropping-particle" : "", "family" : "Brown", "given" : "James H.", "non-dropping-particle" : "", "parse-names" : false, "suffix" : "" }, { "dropping-particle" : "", "family" : "Fortelius", "given" : "Mikael", "non-dropping-particle" : "", "parse-names" : false, "suffix" : "" }, { "dropping-particle" : "", "family" : "Getz", "given" : "Wayne M.", "non-dropping-particle" : "", "parse-names" : false, "suffix" : "" }, { "dropping-particle" : "", "family" : "Harte", "given" : "John", "non-dropping-particle" : "", "parse-names" : false, "suffix" : "" }, { "dropping-particle" : "", "family" : "Hastings", "given" : "Alan", "non-dropping-particle" : "", "parse-names" : false, "suffix" : "" }, { "dropping-particle" : "", "family" : "Marquet", "given" : "Pablo A.", "non-dropping-particle" : "", "parse-names" : false, "suffix" : "" }, { "dropping-particle" : "", "family" : "Martinez", "given" : "Neo D.", "non-dropping-particle" : "", "parse-names" : false, "suffix" : "" }, { "dropping-particle" : "", "family" : "Mooers", "given" : "Arne", "non-dropping-particle" : "", "parse-names" : false, "suffix" : "" }, { "dropping-particle" : "", "family" : "Roopnarine", "given" : "Peter", "non-dropping-particle" : "", "parse-names" : false, "suffix" : "" }, { "dropping-particle" : "", "family" : "Vermeij", "given" : "Geerat", "non-dropping-particle" : "", "parse-names" : false, "suffix" : "" }, { "dropping-particle" : "", "family" : "Williams", "given" : "John W.", "non-dropping-particle" : "", "parse-names" : false, "suffix" : "" }, { "dropping-particle" : "", "family" : "Gillespie", "given" : "Rosemary", "non-dropping-particle" : "", "parse-names" : false, "suffix" : "" }, { "dropping-particle" : "", "family" : "Kitzes", "given" : "Justin", "non-dropping-particle" : "", "parse-names" : false, "suffix" : "" }, { "dropping-particle" : "", "family" : "Marshall", "given" : "Charles", "non-dropping-particle" : "", "parse-names" : false, "suffix" : "" }, { "dropping-particle" : "", "family" : "Matzke", "given" : "Nicholas", "non-dropping-particle" : "", "parse-names" : false, "suffix" : "" }, { "dropping-particle" : "", "family" : "Mindell", "given" : "David P.", "non-dropping-particle" : "", "parse-names" : false, "suffix" : "" }, { "dropping-particle" : "", "family" : "Revilla", "given" : "Eloy", "non-dropping-particle" : "", "parse-names" : false, "suffix" : "" }, { "dropping-particle" : "", "family" : "Smith", "given" : "Adam B.", "non-dropping-particle" : "", "parse-names" : false, "suffix" : "" } ], "container-title" : "Nature", "id" : "ITEM-1", "issue" : "7401", "issued" : { "date-parts" : [ [ "2012", "6", "6" ] ] }, "page" : "52-58", "title" : "Approaching a state shift in Earth\u2019s biosphere", "type" : "article-journal", "volume" : "486" }, "uris" : [ "http://www.mendeley.com/documents/?uuid=2ad8a607-4733-4518-9c6b-aa4db13db545" ] }, { "id" : "ITEM-2", "itemData" : { "DOI" : "10.1126/science.1152509", "ISSN" : "0036-8075", "author" : [ { "dropping-particle" : "", "family" : "Hoegh-Guldberg", "given" : "O.", "non-dropping-particle" : "", "parse-names" : false, "suffix" : "" }, { "dropping-particle" : "", "family" : "Mumby", "given" : "P. J.", "non-dropping-particle" : "", "parse-names" : false, "suffix" : "" }, { "dropping-particle" : "", "family" : "Hooten", "given" : "A. J.", "non-dropping-particle" : "", "parse-names" : false, "suffix" : "" }, { "dropping-particle" : "", "family" : "Steneck", "given" : "R. S.", "non-dropping-particle" : "", "parse-names" : false, "suffix" : "" }, { "dropping-particle" : "", "family" : "Greenfield", "given" : "P.", "non-dropping-particle" : "", "parse-names" : false, "suffix" : "" }, { "dropping-particle" : "", "family" : "Gomez", "given" : "E.", "non-dropping-particle" : "", "parse-names" : false, "suffix" : "" }, { "dropping-particle" : "", "family" : "Harvell", "given" : "C. D.", "non-dropping-particle" : "", "parse-names" : false, "suffix" : "" }, { "dropping-particle" : "", "family" : "Sale", "given" : "P. F.", "non-dropping-particle" : "", "parse-names" : false, "suffix" : "" }, { "dropping-particle" : "", "family" : "Edwards", "given" : "A. J.", "non-dropping-particle" : "", "parse-names" : false, "suffix" : "" }, { "dropping-particle" : "", "family" : "Caldeira", "given" : "K.", "non-dropping-particle" : "", "parse-names" : false, "suffix" : "" }, { "dropping-particle" : "", "family" : "Knowlton", "given" : "N.", "non-dropping-particle" : "", "parse-names" : false, "suffix" : "" }, { "dropping-particle" : "", "family" : "Eakin", "given" : "C. M.", "non-dropping-particle" : "", "parse-names" : false, "suffix" : "" }, { "dropping-particle" : "", "family" : "Iglesias-Prieto", "given" : "R.", "non-dropping-particle" : "", "parse-names" : false, "suffix" : "" }, { "dropping-particle" : "", "family" : "Muthiga", "given" : "N.", "non-dropping-particle" : "", "parse-names" : false, "suffix" : "" }, { "dropping-particle" : "", "family" : "Bradbury", "given" : "R. H.", "non-dropping-particle" : "", "parse-names" : false, "suffix" : "" }, { "dropping-particle" : "", "family" : "Dubi", "given" : "A.", "non-dropping-particle" : "", "parse-names" : false, "suffix" : "" }, { "dropping-particle" : "", "family" : "Hatziolos", "given" : "M. E.", "non-dropping-particle" : "", "parse-names" : false, "suffix" : "" } ], "container-title" : "Science", "id" : "ITEM-2", "issue" : "5857", "issued" : { "date-parts" : [ [ "2007", "12", "14" ] ] }, "page" : "1737-1742", "title" : "Coral Reefs Under Rapid Climate Change and Ocean Acidification", "type" : "article-journal", "volume" : "318" }, "uris" : [ "http://www.mendeley.com/documents/?uuid=d19d4d85-2c85-4ff2-8b7e-af1c9370082e" ] } ], "mendeley" : { "formattedCitation" : "(Barnosky et al., 2012; Hoegh-Guldberg et al., 2007)", "plainTextFormattedCitation" : "(Barnosky et al., 2012; Hoegh-Guldberg et al., 2007)", "previouslyFormattedCitation" : "(Barnosky et al., 2012; Hoegh-Guldberg et al., 2007)" }, "properties" : {  }, "schema" : "https://github.com/citation-style-language/schema/raw/master/csl-citation.json" }</w:instrText>
      </w:r>
      <w:r w:rsidRPr="00E13B98">
        <w:fldChar w:fldCharType="separate"/>
      </w:r>
      <w:r w:rsidRPr="00E13B98">
        <w:t xml:space="preserve">(Barnosky </w:t>
      </w:r>
      <w:r w:rsidR="00301BD0" w:rsidRPr="00301BD0">
        <w:rPr>
          <w:i/>
        </w:rPr>
        <w:t>et al.</w:t>
      </w:r>
      <w:r w:rsidRPr="00E13B98">
        <w:t xml:space="preserve">, 2012; Hoegh-Guldberg </w:t>
      </w:r>
      <w:r w:rsidR="00301BD0" w:rsidRPr="00301BD0">
        <w:rPr>
          <w:i/>
        </w:rPr>
        <w:t>et al.</w:t>
      </w:r>
      <w:r w:rsidRPr="00E13B98">
        <w:t>, 2007)</w:t>
      </w:r>
      <w:r w:rsidRPr="00E13B98">
        <w:fldChar w:fldCharType="end"/>
      </w:r>
      <w:r w:rsidRPr="00E13B98">
        <w:t>, which can be irreversible.</w:t>
      </w:r>
    </w:p>
    <w:p w14:paraId="0CB23B75" w14:textId="77777777" w:rsidR="0048205B" w:rsidRPr="00E13B98" w:rsidRDefault="0048205B" w:rsidP="00AE389F"/>
    <w:p w14:paraId="2C9FB984" w14:textId="77777777" w:rsidR="0048205B" w:rsidRPr="00E13B98" w:rsidRDefault="0048205B" w:rsidP="00F024DE">
      <w:pPr>
        <w:pStyle w:val="Heading3"/>
      </w:pPr>
      <w:bookmarkStart w:id="1209" w:name="_Ref496619300"/>
      <w:bookmarkStart w:id="1210" w:name="_Toc502837417"/>
      <w:bookmarkStart w:id="1211" w:name="_Toc504380668"/>
      <w:bookmarkStart w:id="1212" w:name="_Toc519514721"/>
      <w:bookmarkStart w:id="1213" w:name="_Toc496178800"/>
      <w:r w:rsidRPr="00E13B98">
        <w:t>Interregional flows</w:t>
      </w:r>
      <w:bookmarkEnd w:id="1209"/>
      <w:bookmarkEnd w:id="1210"/>
      <w:bookmarkEnd w:id="1211"/>
      <w:bookmarkEnd w:id="1212"/>
    </w:p>
    <w:bookmarkEnd w:id="1213"/>
    <w:p w14:paraId="069CD7C5" w14:textId="67ACC06C" w:rsidR="0048205B" w:rsidRPr="00E13B98" w:rsidRDefault="0048205B" w:rsidP="00AE389F">
      <w:r w:rsidRPr="00E13B98">
        <w:t xml:space="preserve">Inter-regional flows include trade in agricultural commodities, fish and wood, which can be measured as human appropriation of net primary productivity (HANPP) </w:t>
      </w:r>
      <w:r w:rsidRPr="00E13B98">
        <w:fldChar w:fldCharType="begin" w:fldLock="1"/>
      </w:r>
      <w:r>
        <w:instrText>ADDIN CSL_CITATION { "citationItems" : [ { "id" : "ITEM-1", "itemData" : { "DOI" : "10.1073/pnas.1211349110", "ISSN" : "1091-6490", "PMID" : "23733940", "abstract" : "Global increases in population, consumption, and gross domestic product raise concerns about the sustainability of the current and future use of natural resources. The human appropriation of net primary production (HANPP) provides a useful measure of human intervention into the biosphere. The productive capacity of land is appropriated by harvesting or burning biomass and by converting natural ecosystems to managed lands with lower productivity. This work analyzes trends in HANPP from 1910 to 2005 and finds that although human population has grown fourfold and economic output 17-fold, global HANPP has only doubled. Despite this increase in efficiency, HANPP has still risen from 6.9 Gt of carbon per y in 1910 to 14.8 GtC/y in 2005, i.e., from 13% to 25% of the net primary production of potential vegetation. Biomass harvested per capita and year has slightly declined despite growth in consumption because of a decline in reliance on bioenergy and higher conversion efficiencies of primary biomass to products. The rise in efficiency is overwhelmingly due to increased crop yields, albeit frequently associated with substantial ecological costs, such as fossil energy inputs, soil degradation, and biodiversity loss. If humans can maintain the past trend lines in efficiency gains, we estimate that HANPP might only grow to 27-29% by 2050, but providing large amounts of bioenergy could increase global HANPP to 44%. This result calls for caution in refocusing the energy economy on land-based resources and for strategies that foster the continuation of increases in land-use efficiency without excessively increasing ecological costs of intensification.", "author" : [ { "dropping-particle" : "", "family" : "Krausmann", "given" : "Fridolin", "non-dropping-particle" : "", "parse-names" : false, "suffix" : "" }, { "dropping-particle" : "", "family" : "Erb", "given" : "Karl-Heinz", "non-dropping-particle" : "", "parse-names" : false, "suffix" : "" }, { "dropping-particle" : "", "family" : "Gingrich", "given" : "Simone", "non-dropping-particle" : "", "parse-names" : false, "suffix" : "" }, { "dropping-particle" : "", "family" : "Haberl", "given" : "Helmut", "non-dropping-particle" : "", "parse-names" : false, "suffix" : "" }, { "dropping-particle" : "", "family" : "Bondeau", "given" : "Alberte", "non-dropping-particle" : "", "parse-names" : false, "suffix" : "" }, { "dropping-particle" : "", "family" : "Gaube", "given" : "Veronika", "non-dropping-particle" : "", "parse-names" : false, "suffix" : "" }, { "dropping-particle" : "", "family" : "Lauk", "given" : "Christian", "non-dropping-particle" : "", "parse-names" : false, "suffix" : "" }, { "dropping-particle" : "", "family" : "Plutzar", "given" : "Christoph", "non-dropping-particle" : "", "parse-names" : false, "suffix" : "" }, { "dropping-particle" : "", "family" : "Searchinger", "given" : "Timothy D", "non-dropping-particle" : "", "parse-names" : false, "suffix" : "" } ], "container-title" : "Proceedings of the National Academy of Sciences of the United States of America", "id" : "ITEM-1", "issue" : "25", "issued" : { "date-parts" : [ [ "2013", "6", "18" ] ] }, "page" : "10324-9", "title" : "Global human appropriation of net primary production doubled in the 20th century.", "type" : "article-journal", "volume" : "110" }, "uris" : [ "http://www.mendeley.com/documents/?uuid=9676df4b-0957-4f09-a790-a705055d7f57" ] } ], "mendeley" : { "formattedCitation" : "(Krausmann et al., 2013)", "plainTextFormattedCitation" : "(Krausmann et al., 2013)", "previouslyFormattedCitation" : "(Krausmann et al., 2013)" }, "properties" : {  }, "schema" : "https://github.com/citation-style-language/schema/raw/master/csl-citation.json" }</w:instrText>
      </w:r>
      <w:r w:rsidRPr="00E13B98">
        <w:fldChar w:fldCharType="separate"/>
      </w:r>
      <w:r w:rsidRPr="00E13B98">
        <w:t xml:space="preserve">(Krausmann </w:t>
      </w:r>
      <w:r w:rsidR="00301BD0" w:rsidRPr="00301BD0">
        <w:rPr>
          <w:i/>
        </w:rPr>
        <w:t>et al.</w:t>
      </w:r>
      <w:r w:rsidRPr="00E13B98">
        <w:t>, 2013)</w:t>
      </w:r>
      <w:r w:rsidRPr="00E13B98">
        <w:fldChar w:fldCharType="end"/>
      </w:r>
      <w:r w:rsidRPr="00E13B98">
        <w:t xml:space="preserve">. As a result of international and even </w:t>
      </w:r>
      <w:r>
        <w:t>interregional</w:t>
      </w:r>
      <w:r w:rsidRPr="00E13B98">
        <w:t xml:space="preserve"> trade, and with the exception of </w:t>
      </w:r>
      <w:r>
        <w:t>n</w:t>
      </w:r>
      <w:r w:rsidRPr="00E13B98">
        <w:t>orth</w:t>
      </w:r>
      <w:r>
        <w:t xml:space="preserve">ern parts of </w:t>
      </w:r>
      <w:r w:rsidRPr="00E13B98">
        <w:t>We</w:t>
      </w:r>
      <w:r>
        <w:t>s</w:t>
      </w:r>
      <w:r w:rsidRPr="00E13B98">
        <w:t>tern</w:t>
      </w:r>
      <w:r>
        <w:t xml:space="preserve"> Europe,</w:t>
      </w:r>
      <w:r w:rsidRPr="00E13B98">
        <w:t xml:space="preserve"> and Eastern Europe, Europe and Central Asia appropriates a larger amount of nature’s contributions to people than it produces. Put differently, their ecological footprints exceed their bio</w:t>
      </w:r>
      <w:r>
        <w:t>-</w:t>
      </w:r>
      <w:r w:rsidRPr="00E13B98">
        <w:t xml:space="preserve">capacity </w:t>
      </w:r>
      <w:r>
        <w:fldChar w:fldCharType="begin" w:fldLock="1"/>
      </w:r>
      <w:r>
        <w:instrText>ADDIN CSL_CITATION { "citationItems" : [ { "id" : "ITEM-1", "itemData" : { "author" : [ { "dropping-particle" : "", "family" : "Global Footprint Network", "given" : "", "non-dropping-particle" : "", "parse-names" : false, "suffix" : "" } ], "id" : "ITEM-1", "issued" : { "date-parts" : [ [ "2017" ] ] }, "title" : "Ecological wealth of nations", "type" : "article-journal" }, "uris" : [ "http://www.mendeley.com/documents/?uuid=3293d928-c31c-4218-a5ad-0ca2b6c00a95" ] } ], "mendeley" : { "formattedCitation" : "(Global Footprint Network, 2017)", "plainTextFormattedCitation" : "(Global Footprint Network, 2017)", "previouslyFormattedCitation" : "(Global Footprint Network, 2017)" }, "properties" : {  }, "schema" : "https://github.com/citation-style-language/schema/raw/master/csl-citation.json" }</w:instrText>
      </w:r>
      <w:r>
        <w:fldChar w:fldCharType="separate"/>
      </w:r>
      <w:r w:rsidRPr="008B606B">
        <w:t>(Global Footprint Network, 2017)</w:t>
      </w:r>
      <w:r>
        <w:fldChar w:fldCharType="end"/>
      </w:r>
      <w:r w:rsidRPr="00E13B98">
        <w:t xml:space="preserve">. Inter-regional trade of </w:t>
      </w:r>
      <w:r>
        <w:t xml:space="preserve">nature’s contributions to people </w:t>
      </w:r>
      <w:r w:rsidRPr="00E13B98">
        <w:t xml:space="preserve">has consequences for local ecosystems in the exporting country, but also direct global effects. For example, in 2004, the deforestation embodied in final consumption within the EU-27 was 732,000 ha, which was about 10% of the world’s annual deforestation </w:t>
      </w:r>
      <w:r w:rsidRPr="00E13B98">
        <w:fldChar w:fldCharType="begin" w:fldLock="1"/>
      </w:r>
      <w:r>
        <w:instrText>ADDIN CSL_CITATION { "citationItems" : [ { "id" : "ITEM-1", "itemData" : { "DOI" : "10.2779/822269", "ISBN" : "9789279289262", "abstract" : "Over the period 1990-2008, the EU27 imported almost 36% of all deforestation embodied in crop and livestock products traded between regions. It should be noted that worldwide only 33% of deforestation embodied in crops and only 8% of deforestation embodied in lifestock products is traded internationally. Africa and South and Central Amerika are the largest consumers of deforestation (30% of the global share each). Unlike the EU27, this deforestation is associated with commodities and products that are produced locally. The highest share of embodied deforestation was traded through international crop product trade. Consequently, the import of embodied deforestation through the import of crop products was the main cause of the strong link between the EU27 and embodied deforestation. Of the overall deforestation embodied in traded crop products over the period 1990-2008, one third was consumed by the EU economy. The analysis for the trade of embodied deforestation in livestock products consists of two different trade streams: ruminant livestock products raised on pastures in the country of origin and livestock products fed on feed crops with embodied deforestation. The EU27 imported more than one quarter of the global embodied deforestation in ruminant livestock products during the period 1990-2008.", "author" : [ { "dropping-particle" : "", "family" : "European Commission", "given" : "", "non-dropping-particle" : "", "parse-names" : false, "suffix" : "" } ], "id" : "ITEM-1", "issued" : { "date-parts" : [ [ "2013" ] ] }, "number-of-pages" : "348", "title" : "The impact of EU consumption on deforestation : Comprehensive analysis of the impact of EU consumption on deforestation", "type" : "book" }, "uris" : [ "http://www.mendeley.com/documents/?uuid=29e6d4ed-225f-4f70-bef9-d1f6d138318b" ] } ], "mendeley" : { "formattedCitation" : "(European Commission, 2013)", "plainTextFormattedCitation" : "(European Commission, 2013)", "previouslyFormattedCitation" : "(European Commission, 2013)" }, "properties" : {  }, "schema" : "https://github.com/citation-style-language/schema/raw/master/csl-citation.json" }</w:instrText>
      </w:r>
      <w:r w:rsidRPr="00E13B98">
        <w:fldChar w:fldCharType="separate"/>
      </w:r>
      <w:r w:rsidRPr="00E13B98">
        <w:t>(European Commission, 2013)</w:t>
      </w:r>
      <w:r w:rsidRPr="00E13B98">
        <w:fldChar w:fldCharType="end"/>
      </w:r>
      <w:r>
        <w:t xml:space="preserve"> (see also S</w:t>
      </w:r>
      <w:r w:rsidRPr="00E13B98">
        <w:t>ection 2.2.4 in this Volume).</w:t>
      </w:r>
    </w:p>
    <w:p w14:paraId="4A0E59BD" w14:textId="5A3F628E" w:rsidR="0048205B" w:rsidRPr="00E13B98" w:rsidRDefault="0048205B" w:rsidP="00AE389F">
      <w:r w:rsidRPr="00E13B98">
        <w:t xml:space="preserve">Besides these direct biophysical effects, </w:t>
      </w:r>
      <w:r>
        <w:t>interregional</w:t>
      </w:r>
      <w:r w:rsidRPr="00E13B98">
        <w:t xml:space="preserve"> flows of</w:t>
      </w:r>
      <w:r w:rsidRPr="000E537A">
        <w:t xml:space="preserve"> </w:t>
      </w:r>
      <w:r>
        <w:t xml:space="preserve">nature’s contributions to people </w:t>
      </w:r>
      <w:r w:rsidRPr="00E13B98">
        <w:t xml:space="preserve">also have profound effects on direct and indirect drivers of ecosystem change. First, the pressures on domestic and regional ecosystems can be reduced when </w:t>
      </w:r>
      <w:r>
        <w:t xml:space="preserve">nature’s contributions to people </w:t>
      </w:r>
      <w:r w:rsidRPr="00E13B98">
        <w:t xml:space="preserve">are imported, i.e. when natural resource extraction, pollution and land-use change are “exported”. Second, </w:t>
      </w:r>
      <w:r>
        <w:t>interregional</w:t>
      </w:r>
      <w:r w:rsidRPr="00E13B98">
        <w:t xml:space="preserve"> flows may have repercussions for other sectors, sometimes referred to as telecoupling. For example, biofuel mandates in the </w:t>
      </w:r>
      <w:r>
        <w:t>European Union</w:t>
      </w:r>
      <w:r w:rsidRPr="00E13B98">
        <w:t xml:space="preserve"> contributed to global food shortages in 2008 and subsequent civil unrest in other world regions </w:t>
      </w:r>
      <w:r w:rsidRPr="00E13B98">
        <w:fldChar w:fldCharType="begin" w:fldLock="1"/>
      </w:r>
      <w:r>
        <w:instrText>ADDIN CSL_CITATION { "citationItems" : [ { "id" : "ITEM-1", "itemData" : { "DOI" : "10.5751/ES-07868-200344", "ISSN" : "1708-3087", "author" : [ { "dropping-particle" : "", "family" : "Liu", "given" : "Jianguo", "non-dropping-particle" : "", "parse-names" : false, "suffix" : "" }, { "dropping-particle" : "", "family" : "Hull", "given" : "Vanessa", "non-dropping-particle" : "", "parse-names" : false, "suffix" : "" }, { "dropping-particle" : "", "family" : "Luo", "given" : "Junyan", "non-dropping-particle" : "", "parse-names" : false, "suffix" : "" }, { "dropping-particle" : "", "family" : "Yang", "given" : "Wu", "non-dropping-particle" : "", "parse-names" : false, "suffix" : "" }, { "dropping-particle" : "", "family" : "Liu", "given" : "Wei", "non-dropping-particle" : "", "parse-names" : false, "suffix" : "" }, { "dropping-particle" : "", "family" : "Vi\u00f1a", "given" : "Andr\u00e9s", "non-dropping-particle" : "", "parse-names" : false, "suffix" : "" }, { "dropping-particle" : "", "family" : "Vogt", "given" : "Christine", "non-dropping-particle" : "", "parse-names" : false, "suffix" : "" }, { "dropping-particle" : "", "family" : "Xu", "given" : "Zhenci", "non-dropping-particle" : "", "parse-names" : false, "suffix" : "" }, { "dropping-particle" : "", "family" : "Yang", "given" : "Hongbo", "non-dropping-particle" : "", "parse-names" : false, "suffix" : "" }, { "dropping-particle" : "", "family" : "Zhang", "given" : "Jindong", "non-dropping-particle" : "", "parse-names" : false, "suffix" : "" }, { "dropping-particle" : "", "family" : "An", "given" : "Li", "non-dropping-particle" : "", "parse-names" : false, "suffix" : "" }, { "dropping-particle" : "", "family" : "Chen", "given" : "Xiaodong", "non-dropping-particle" : "", "parse-names" : false, "suffix" : "" }, { "dropping-particle" : "", "family" : "Li", "given" : "Shuxin", "non-dropping-particle" : "", "parse-names" : false, "suffix" : "" }, { "dropping-particle" : "", "family" : "Ouyang", "given" : "Zhiyun", "non-dropping-particle" : "", "parse-names" : false, "suffix" : "" }, { "dropping-particle" : "", "family" : "Xu", "given" : "Weihua", "non-dropping-particle" : "", "parse-names" : false, "suffix" : "" }, { "dropping-particle" : "", "family" : "Zhang", "given" : "Hemin", "non-dropping-particle" : "", "parse-names" : false, "suffix" : "" } ], "container-title" : "Ecology and Society", "id" : "ITEM-1", "issue" : "3", "issued" : { "date-parts" : [ [ "2015", "9", "30" ] ] }, "page" : "art44", "publisher" : "The Resilience Alliance", "title" : "Multiple telecouplings and their complex interrelationships", "type" : "article-journal", "volume" : "20" }, "uris" : [ "http://www.mendeley.com/documents/?uuid=b360e2e0-0415-3e90-9c59-2eb43a216754" ] } ], "mendeley" : { "formattedCitation" : "(Liu et al., 2015)", "plainTextFormattedCitation" : "(Liu et al., 2015)", "previouslyFormattedCitation" : "(Liu et al., 2015)" }, "properties" : {  }, "schema" : "https://github.com/citation-style-language/schema/raw/master/csl-citation.json" }</w:instrText>
      </w:r>
      <w:r w:rsidRPr="00E13B98">
        <w:fldChar w:fldCharType="separate"/>
      </w:r>
      <w:r w:rsidRPr="00E13B98">
        <w:t xml:space="preserve">(Liu </w:t>
      </w:r>
      <w:r w:rsidR="00301BD0" w:rsidRPr="00301BD0">
        <w:rPr>
          <w:i/>
        </w:rPr>
        <w:t>et al.</w:t>
      </w:r>
      <w:r w:rsidRPr="00E13B98">
        <w:t>, 2015)</w:t>
      </w:r>
      <w:r w:rsidRPr="00E13B98">
        <w:fldChar w:fldCharType="end"/>
      </w:r>
      <w:r w:rsidRPr="00E13B98">
        <w:t>.</w:t>
      </w:r>
    </w:p>
    <w:p w14:paraId="239571D7" w14:textId="7BC3FA51" w:rsidR="0048205B" w:rsidRPr="00E13B98" w:rsidRDefault="0048205B" w:rsidP="00AE389F">
      <w:r w:rsidRPr="00E13B98">
        <w:t xml:space="preserve">Inter-regional trade is justified in terms of economic efficiency. Differences in the market price of agricultural or forestry commodities, fish, and minerals can be seen as differences in scarcity, which are levelled out by trade, resulting in increased efficiency. However, if the external costs of production and trade are not taken into account, </w:t>
      </w:r>
      <w:r>
        <w:t>interregional</w:t>
      </w:r>
      <w:r w:rsidRPr="00E13B98">
        <w:t xml:space="preserve"> trade may not enhance efficiency. Without </w:t>
      </w:r>
      <w:r>
        <w:t>interregional</w:t>
      </w:r>
      <w:r w:rsidRPr="00E13B98">
        <w:t xml:space="preserve"> trade, a region consuming more than its biocapacity (or extraction of minerals) would experience increased physical scarcity which, in a market economy, would result in increasing prices. This price signal would, in turn, drive producers and consumers to search for substitutes. It would also raise public awareness of the scarcity, which could become a pressure for institutional change. Inter-regional trade offsets this price signal and thereby inhibits the feedbacks to economic and institutional drivers. This is the purpose of trade, not a side-effect, and it would not be a problem for nature or human quality of life if trade were based on sustainable harvest and extraction levels </w:t>
      </w:r>
      <w:r>
        <w:fldChar w:fldCharType="begin" w:fldLock="1"/>
      </w:r>
      <w:r>
        <w:instrText>ADDIN CSL_CITATION { "citationItems" : [ { "id" : "ITEM-1", "itemData" : { "author" : [ { "dropping-particle" : "", "family" : "Daly", "given" : "H. E.", "non-dropping-particle" : "", "parse-names" : false, "suffix" : "" }, { "dropping-particle" : "", "family" : "Farley", "given" : "J.", "non-dropping-particle" : "", "parse-names" : false, "suffix" : "" } ], "id" : "ITEM-1", "issued" : { "date-parts" : [ [ "2011" ] ] }, "publisher" : "Island Press", "title" : "Ecological economics: principles and applications", "type" : "book" }, "uris" : [ "http://www.mendeley.com/documents/?uuid=323a3220-584f-4d35-9e89-d742433f95c2" ] } ], "mendeley" : { "formattedCitation" : "(Daly &amp; Farley, 2011)", "plainTextFormattedCitation" : "(Daly &amp; Farley, 2011)", "previouslyFormattedCitation" : "(Daly &amp; Farley, 2011)" }, "properties" : {  }, "schema" : "https://github.com/citation-style-language/schema/raw/master/csl-citation.json" }</w:instrText>
      </w:r>
      <w:r>
        <w:fldChar w:fldCharType="separate"/>
      </w:r>
      <w:r w:rsidRPr="007B5DF5">
        <w:t>(Daly &amp; Farley, 201</w:t>
      </w:r>
      <w:r w:rsidR="000C3C98">
        <w:t>4</w:t>
      </w:r>
      <w:r w:rsidRPr="007B5DF5">
        <w:t>)</w:t>
      </w:r>
      <w:r>
        <w:fldChar w:fldCharType="end"/>
      </w:r>
      <w:r w:rsidRPr="00E13B98">
        <w:t>.</w:t>
      </w:r>
    </w:p>
    <w:p w14:paraId="373D1834" w14:textId="329CF6EC" w:rsidR="0048205B" w:rsidRPr="00E13B98" w:rsidRDefault="0048205B" w:rsidP="00AE389F">
      <w:r w:rsidRPr="00E13B98">
        <w:t xml:space="preserve">However, if harvest levels or </w:t>
      </w:r>
      <w:r>
        <w:t xml:space="preserve">the </w:t>
      </w:r>
      <w:r w:rsidRPr="00E13B98">
        <w:t xml:space="preserve">production methods of these goods are not sustainable, partly because external costs are not included in their price, then inefficient and unsustainable production of material contributions of nature are exacerbated by </w:t>
      </w:r>
      <w:r>
        <w:t>interregional</w:t>
      </w:r>
      <w:r w:rsidRPr="00E13B98">
        <w:t xml:space="preserve"> trade. Policy failures such as inappropriate environmental regulations in producing countries, increase incentives to export these goods. Importing countries subsequently enjoy low prices and offsetting of scarcity. This “organi</w:t>
      </w:r>
      <w:r>
        <w:t>z</w:t>
      </w:r>
      <w:r w:rsidRPr="00E13B98">
        <w:t>ed irresponsibility</w:t>
      </w:r>
      <w:r>
        <w:t>”</w:t>
      </w:r>
      <w:r w:rsidRPr="00E13B98">
        <w:t xml:space="preserve"> </w:t>
      </w:r>
      <w:r w:rsidRPr="00E13B98">
        <w:fldChar w:fldCharType="begin" w:fldLock="1"/>
      </w:r>
      <w:r>
        <w:instrText>ADDIN CSL_CITATION { "citationItems" : [ { "id" : "ITEM-1", "itemData" : { "DOI" : "10.1007/s10767-006-9001-1", "ISBN" : "1133600412207", "ISSN" : "08914486", "abstract" : "For the confirmatory factor model a series of inequalities is given with respect to the mean square error (MSE) of three main factor score predictors. The eigenvalues of these MSE matrices are a monotonic function of the eigenvalues of the matrix \u201c p = \u00a6 1/2 \u203a p [variant prime] \u00a8 p -1 \u203a p \u00a6 1/2 . This matrix increases with the number of observable variables p . A necessary and sufficient condition for mean square convergence of predictors is divergence of the smallest eigenvalue of \u201c p or, equivalently, divergence of signal-to-noise (Schneeweiss &amp; Mathes, 1995). The same condition is necessary and sufficient for convergence to zero of the positive definite MSE differences of factor predictors, convergence to zero of the distance between factor predictors, and convergence to the unit value of the relative efficiencies of predictors. Various illustrations and examples of the convergence are given as well as explicit recommendations on the problem of choosing between the three main factor score predictors.", "author" : [ { "dropping-particle" : "", "family" : "Beck", "given" : "Ulrich", "non-dropping-particle" : "", "parse-names" : false, "suffix" : "" } ], "container-title" : "International Journal of Politics, Culture and Society", "id" : "ITEM-1", "issue" : "3-4", "issued" : { "date-parts" : [ [ "2005" ] ] }, "page" : "143-159", "title" : "The Cosmopolitan State: Redefining power in the global age", "type" : "article-journal", "volume" : "18" }, "uris" : [ "http://www.mendeley.com/documents/?uuid=77b499de-5d4f-4321-8901-1945f5b06f84" ] } ], "mendeley" : { "formattedCitation" : "(Beck, 2005)", "plainTextFormattedCitation" : "(Beck, 2005)", "previouslyFormattedCitation" : "(Beck, 2005)" }, "properties" : {  }, "schema" : "https://github.com/citation-style-language/schema/raw/master/csl-citation.json" }</w:instrText>
      </w:r>
      <w:r w:rsidRPr="00E13B98">
        <w:fldChar w:fldCharType="separate"/>
      </w:r>
      <w:r w:rsidRPr="00E13B98">
        <w:t>(Beck, 2005)</w:t>
      </w:r>
      <w:r w:rsidRPr="00E13B98">
        <w:fldChar w:fldCharType="end"/>
      </w:r>
      <w:r w:rsidRPr="00E13B98">
        <w:t xml:space="preserve"> has not emerged by accident. On the contrary, export-oriented economic growth has been a common growth strategy for many developing countries, supported by the World Bank and other international organi</w:t>
      </w:r>
      <w:r>
        <w:t>z</w:t>
      </w:r>
      <w:r w:rsidRPr="00E13B98">
        <w:t>ations. For example, unsustainab</w:t>
      </w:r>
      <w:r>
        <w:t>ly</w:t>
      </w:r>
      <w:r w:rsidRPr="00E13B98">
        <w:t xml:space="preserve"> produc</w:t>
      </w:r>
      <w:r>
        <w:t>ed</w:t>
      </w:r>
      <w:r w:rsidRPr="00E13B98">
        <w:t xml:space="preserve"> agricultural </w:t>
      </w:r>
      <w:r w:rsidRPr="00E13B98">
        <w:lastRenderedPageBreak/>
        <w:t xml:space="preserve">commodities such as soy, coffee, and palm oil have flooded the world market, resulting in low and fluctuating prices and thereby increased vulnerability in the producing countries </w:t>
      </w:r>
      <w:r w:rsidRPr="00E13B98">
        <w:fldChar w:fldCharType="begin" w:fldLock="1"/>
      </w:r>
      <w:r>
        <w:instrText>ADDIN CSL_CITATION { "citationItems" : [ { "id" : "ITEM-1", "itemData" : { "DOI" : "10.1890/070148", "ISSN" : "1540-9295", "author" : [ { "dropping-particle" : "", "family" : "Adger", "given" : "W Neil", "non-dropping-particle" : "", "parse-names" : false, "suffix" : "" }, { "dropping-particle" : "", "family" : "Eakin", "given" : "Hallie", "non-dropping-particle" : "", "parse-names" : false, "suffix" : "" }, { "dropping-particle" : "", "family" : "Winkels", "given" : "Alexandra", "non-dropping-particle" : "", "parse-names" : false, "suffix" : "" } ], "container-title" : "Frontiers in Ecology and the Environment", "id" : "ITEM-1", "issue" : "3", "issued" : { "date-parts" : [ [ "2009", "4", "1" ] ] }, "page" : "150-157", "publisher" : "Ecological Society of America", "title" : "Nested and teleconnected vulnerabilities to environmental change", "type" : "article-journal", "volume" : "7" }, "uris" : [ "http://www.mendeley.com/documents/?uuid=968dc7d3-8595-344a-b83d-f5b297349aff" ] } ], "mendeley" : { "formattedCitation" : "(Adger, Eakin, &amp; Winkels, 2009)", "plainTextFormattedCitation" : "(Adger, Eakin, &amp; Winkels, 2009)", "previouslyFormattedCitation" : "(Adger, Eakin, &amp; Winkels, 2009)" }, "properties" : {  }, "schema" : "https://github.com/citation-style-language/schema/raw/master/csl-citation.json" }</w:instrText>
      </w:r>
      <w:r w:rsidRPr="00E13B98">
        <w:fldChar w:fldCharType="separate"/>
      </w:r>
      <w:r w:rsidRPr="00E13B98">
        <w:t>(Adger</w:t>
      </w:r>
      <w:r w:rsidR="000C3C98">
        <w:rPr>
          <w:i/>
        </w:rPr>
        <w:t xml:space="preserve"> et al.</w:t>
      </w:r>
      <w:r w:rsidRPr="00E13B98">
        <w:t>, 2009)</w:t>
      </w:r>
      <w:r w:rsidRPr="00E13B98">
        <w:fldChar w:fldCharType="end"/>
      </w:r>
      <w:r w:rsidRPr="00E13B98">
        <w:t xml:space="preserve">. In this way, global drivers of market integration become drivers of both local vulnerability and global unsustainability. In a sustainable world, global trade would not be a problem. However, in the contemporary world, unsustainable production methods in the producing countries are reinforced and scaled-up by short-term profits from trade and the lack of environmental regulations in present global and bi-lateral trade institutions </w:t>
      </w:r>
      <w:r>
        <w:fldChar w:fldCharType="begin" w:fldLock="1"/>
      </w:r>
      <w:r>
        <w:instrText>ADDIN CSL_CITATION { "citationItems" : [ { "id" : "ITEM-1", "itemData" : { "author" : [ { "dropping-particle" : "", "family" : "Daly", "given" : "H. E.", "non-dropping-particle" : "", "parse-names" : false, "suffix" : "" }, { "dropping-particle" : "", "family" : "Farley", "given" : "J.", "non-dropping-particle" : "", "parse-names" : false, "suffix" : "" } ], "id" : "ITEM-1", "issued" : { "date-parts" : [ [ "2011" ] ] }, "publisher" : "Island Press", "title" : "Ecological economics: principles and applications", "type" : "book" }, "uris" : [ "http://www.mendeley.com/documents/?uuid=323a3220-584f-4d35-9e89-d742433f95c2" ] } ], "mendeley" : { "formattedCitation" : "(Daly &amp; Farley, 2011)", "plainTextFormattedCitation" : "(Daly &amp; Farley, 2011)", "previouslyFormattedCitation" : "(Daly &amp; Farley, 2011)" }, "properties" : {  }, "schema" : "https://github.com/citation-style-language/schema/raw/master/csl-citation.json" }</w:instrText>
      </w:r>
      <w:r>
        <w:fldChar w:fldCharType="separate"/>
      </w:r>
      <w:r w:rsidRPr="007B5DF5">
        <w:t>(Daly &amp; Farley, 201</w:t>
      </w:r>
      <w:r w:rsidR="000C3C98">
        <w:t>4</w:t>
      </w:r>
      <w:r w:rsidRPr="007B5DF5">
        <w:t>)</w:t>
      </w:r>
      <w:r>
        <w:fldChar w:fldCharType="end"/>
      </w:r>
      <w:r w:rsidRPr="00E13B98">
        <w:t>.</w:t>
      </w:r>
    </w:p>
    <w:p w14:paraId="3DD6473A" w14:textId="46BF9C2D" w:rsidR="0048205B" w:rsidRDefault="0048205B" w:rsidP="00AE389F">
      <w:r w:rsidRPr="00E13B98">
        <w:t xml:space="preserve">Natural resource extraction of minerals and fish are also important </w:t>
      </w:r>
      <w:r>
        <w:t>interregional</w:t>
      </w:r>
      <w:r w:rsidRPr="00E13B98">
        <w:t xml:space="preserve"> flows. Western and Central Europe import most of their mineral resources due to the depletion of their own resources, and high extraction costs partly due to environmental regulations </w:t>
      </w:r>
      <w:r>
        <w:fldChar w:fldCharType="begin" w:fldLock="1"/>
      </w:r>
      <w:r>
        <w:instrText>ADDIN CSL_CITATION { "citationItems" : [ { "id" : "ITEM-1", "itemData" : { "author" : [ { "dropping-particle" : "", "family" : "European Commission", "given" : "", "non-dropping-particle" : "", "parse-names" : false, "suffix" : "" } ], "id" : "ITEM-1", "issued" : { "date-parts" : [ [ "2014" ] ] }, "title" : "Evaluation and exchange of good practice for the sustainable supply of raw materials within the EU. Final Report.", "type" : "report" }, "uris" : [ "http://www.mendeley.com/documents/?uuid=e69bde0a-3056-4e21-95e5-5d9a40f14016" ] } ], "mendeley" : { "formattedCitation" : "(European Commission, 2014)", "plainTextFormattedCitation" : "(European Commission, 2014)", "previouslyFormattedCitation" : "(European Commission, 2014)" }, "properties" : {  }, "schema" : "https://github.com/citation-style-language/schema/raw/master/csl-citation.json" }</w:instrText>
      </w:r>
      <w:r>
        <w:fldChar w:fldCharType="separate"/>
      </w:r>
      <w:r w:rsidRPr="00FD0BB2">
        <w:t>(European Commission, 2014)</w:t>
      </w:r>
      <w:r>
        <w:fldChar w:fldCharType="end"/>
      </w:r>
      <w:r w:rsidRPr="00E13B98">
        <w:t xml:space="preserve">. Without cheap imported minerals, there would be pressure to increase recycling and substitution. However, </w:t>
      </w:r>
      <w:r>
        <w:t>interregional</w:t>
      </w:r>
      <w:r w:rsidRPr="00E13B98">
        <w:t xml:space="preserve"> trade softens and delays these economic and institutional feedbacks. Similarly, the depletion of fish stocks in Europe and Central Asia has partly been met by supply of imported fish, preventing increases in the cultural drivers of prices and awareness, respectively. Both reduce public pressure fo</w:t>
      </w:r>
      <w:r>
        <w:t>r institutional responses (see S</w:t>
      </w:r>
      <w:r w:rsidRPr="00E13B98">
        <w:t xml:space="preserve">ection </w:t>
      </w:r>
      <w:r w:rsidRPr="00E13B98">
        <w:fldChar w:fldCharType="begin"/>
      </w:r>
      <w:r w:rsidRPr="00E13B98">
        <w:instrText xml:space="preserve"> REF _Ref477184968 \r \h </w:instrText>
      </w:r>
      <w:r w:rsidRPr="00E13B98">
        <w:fldChar w:fldCharType="separate"/>
      </w:r>
      <w:r w:rsidR="00B40E12">
        <w:t>4.4.1.3</w:t>
      </w:r>
      <w:r w:rsidRPr="00E13B98">
        <w:fldChar w:fldCharType="end"/>
      </w:r>
      <w:r w:rsidRPr="00E13B98">
        <w:t>).</w:t>
      </w:r>
    </w:p>
    <w:p w14:paraId="607748B8" w14:textId="77777777" w:rsidR="0048205B" w:rsidRPr="00E13B98" w:rsidRDefault="0048205B" w:rsidP="00AE389F"/>
    <w:p w14:paraId="5B2DB414" w14:textId="77777777" w:rsidR="0048205B" w:rsidRPr="00E13B98" w:rsidRDefault="0048205B" w:rsidP="00F024DE">
      <w:pPr>
        <w:pStyle w:val="Heading3"/>
      </w:pPr>
      <w:bookmarkStart w:id="1214" w:name="_Toc477938303"/>
      <w:bookmarkStart w:id="1215" w:name="_Toc479152632"/>
      <w:bookmarkStart w:id="1216" w:name="_Toc502837418"/>
      <w:bookmarkStart w:id="1217" w:name="_Toc504380669"/>
      <w:bookmarkStart w:id="1218" w:name="_Toc519514722"/>
      <w:r w:rsidRPr="00E13B98">
        <w:t>Methodological approach</w:t>
      </w:r>
      <w:bookmarkEnd w:id="1214"/>
      <w:bookmarkEnd w:id="1215"/>
      <w:bookmarkEnd w:id="1216"/>
      <w:bookmarkEnd w:id="1217"/>
      <w:bookmarkEnd w:id="1218"/>
    </w:p>
    <w:p w14:paraId="03623910" w14:textId="6644C267" w:rsidR="0048205B" w:rsidRPr="0048184E" w:rsidRDefault="0048205B" w:rsidP="00F024DE">
      <w:pPr>
        <w:pStyle w:val="Heading4"/>
      </w:pPr>
      <w:bookmarkStart w:id="1219" w:name="_Ref500211088"/>
      <w:bookmarkStart w:id="1220" w:name="_Toc519514723"/>
      <w:r w:rsidRPr="0048184E">
        <w:t>Effects of, and trends in, direct drivers</w:t>
      </w:r>
      <w:bookmarkEnd w:id="1219"/>
      <w:bookmarkEnd w:id="1220"/>
    </w:p>
    <w:p w14:paraId="6A33CD76" w14:textId="34B9DEB1" w:rsidR="0048205B" w:rsidRPr="00E13B98" w:rsidRDefault="0048205B" w:rsidP="00AE389F">
      <w:r w:rsidRPr="00E13B98">
        <w:t>Each of the main five dir</w:t>
      </w:r>
      <w:r>
        <w:t>ect drivers (see S</w:t>
      </w:r>
      <w:r w:rsidRPr="00E13B98">
        <w:t xml:space="preserve">ection </w:t>
      </w:r>
      <w:r>
        <w:t>4.2.1</w:t>
      </w:r>
      <w:r w:rsidRPr="00E13B98">
        <w:t>) was assessed focussing on a set of sub-categories of these main driver categories. The literature was screened for effects of direct driver</w:t>
      </w:r>
      <w:r>
        <w:t>s</w:t>
      </w:r>
      <w:r w:rsidRPr="00E13B98">
        <w:t xml:space="preserve"> on biodiversity and nature’s contribution</w:t>
      </w:r>
      <w:r>
        <w:t>s</w:t>
      </w:r>
      <w:r w:rsidRPr="00E13B98">
        <w:t xml:space="preserve"> to people, and for trends of the recent past and of the projected future within Europe and Central Asia. Most weight was given to literature published after 2005, since earlier literature was largely covered by the Millennium Ecosystem Assessment. For some drivers (e.g. some aspects of natural resource </w:t>
      </w:r>
      <w:r>
        <w:t>extraction</w:t>
      </w:r>
      <w:r w:rsidRPr="00E13B98">
        <w:t>, land-use change, or biological invasions), there is less available information than for others, or it is only available for recent periods.</w:t>
      </w:r>
      <w:r>
        <w:t xml:space="preserve"> T</w:t>
      </w:r>
      <w:r w:rsidRPr="00E13B98">
        <w:t>o assess the trends in climate change drivers</w:t>
      </w:r>
      <w:r>
        <w:t xml:space="preserve">, more </w:t>
      </w:r>
      <w:r w:rsidRPr="00E13B98">
        <w:t>publications</w:t>
      </w:r>
      <w:r>
        <w:t xml:space="preserve"> are available than for the other direct drivers</w:t>
      </w:r>
      <w:r w:rsidRPr="00E13B98">
        <w:t xml:space="preserve">, </w:t>
      </w:r>
      <w:r>
        <w:t>and</w:t>
      </w:r>
      <w:r w:rsidRPr="00E13B98">
        <w:t xml:space="preserve"> also </w:t>
      </w:r>
      <w:r>
        <w:t xml:space="preserve">large </w:t>
      </w:r>
      <w:r w:rsidRPr="00E13B98">
        <w:t>database</w:t>
      </w:r>
      <w:r>
        <w:t>s</w:t>
      </w:r>
      <w:r w:rsidRPr="00E13B98">
        <w:t xml:space="preserve"> of spatial data. While we did not perform primary analyses for this assessment, we assessed climate drivers through observational data and data from the CMIP5 </w:t>
      </w:r>
      <w:r>
        <w:t>(</w:t>
      </w:r>
      <w:r w:rsidRPr="00410ADE">
        <w:t>Coupled Model Intercomparison Project Phase 5</w:t>
      </w:r>
      <w:r>
        <w:t xml:space="preserve">) </w:t>
      </w:r>
      <w:r w:rsidRPr="00E13B98">
        <w:t xml:space="preserve">climate change simulations used in the IPCC AR5 WGI reports </w:t>
      </w:r>
      <w:r w:rsidRPr="00E13B98">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id" : "ITEM-2",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2",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id" : "ITEM-3", "itemData" : { "DOI" : "10.1017/CBO9781107415324.029", "ISBN" : "ISBN 978-1-107-66182-0", "abstract" : "Ipcc; giec", "author" : [ { "dropping-particle" : "", "family" : "IPCC", "given" : "", "non-dropping-particle" : "", "parse-names" : false, "suffix" : "" } ], "editor" : [ { "dropping-particle" : "", "family" : "Oldenborgh", "given" : "G J", "non-dropping-particle" : "van", "parse-names" : false, "suffix" : "" }, { "dropping-particle" : "", "family" : "Collins", "given" : "M", "non-dropping-particle" : "", "parse-names" : false, "suffix" : "" }, { "dropping-particle" : "", "family" : "J", "given" : "Arblaster", "non-dropping-particle" : "", "parse-names" : false, "suffix" : "" }, { "dropping-particle" : "", "family" : "Hesselbjerg Christensen", "given" : "J", "non-dropping-particle" : "", "parse-names" : false, "suffix" : "" }, { "dropping-particle" : "", "family" : "Marotzke", "given" : "J", "non-dropping-particle" : "", "parse-names" : false, "suffix" : "" }, { "dropping-particle" : "", "family" : "Power", "given" : "S B", "non-dropping-particle" : "", "parse-names" : false, "suffix" : "" }, { "dropping-particle" : "", "family" : "Rummukainen", "given" : "M", "non-dropping-particle" : "", "parse-names" : false, "suffix" : "" }, { "dropping-particle" : "", "family" : "Zhou", "given" : "T J", "non-dropping-particle" : "", "parse-names" : false, "suffix" : "" } ], "id" : "ITEM-3", "issued" : { "date-parts" : [ [ "2013" ] ] }, "number-of-pages" : "1311-1394", "title" : "Atlas of Global and Regional Climate Projections", "type" : "book", "volume" : "Annexe I" }, "uris" : [ "http://www.mendeley.com/documents/?uuid=df73e868-3c8c-4502-88a6-dfd4d2303212" ] } ], "mendeley" : { "formattedCitation" : "(IPCC, 2012, 2013a, 2013b)", "plainTextFormattedCitation" : "(IPCC, 2012, 2013a, 2013b)", "previouslyFormattedCitation" : "(IPCC, 2012, 2013a, 2013b)" }, "properties" : {  }, "schema" : "https://github.com/citation-style-language/schema/raw/master/csl-citation.json" }</w:instrText>
      </w:r>
      <w:r w:rsidRPr="00E13B98">
        <w:fldChar w:fldCharType="separate"/>
      </w:r>
      <w:r w:rsidRPr="00AE10DD">
        <w:t>(IPCC, 2012, 2013a, 2013b)</w:t>
      </w:r>
      <w:r w:rsidRPr="00E13B98">
        <w:fldChar w:fldCharType="end"/>
      </w:r>
      <w:r w:rsidRPr="00E13B98">
        <w:t xml:space="preserve"> and extracted from the KNMI climate change atlas website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id" : "ITEM-2", "itemData" : { "author" : [ { "dropping-particle" : "", "family" : "Oldenborgh", "given" : "G J", "non-dropping-particle" : "van", "parse-names" : false, "suffix" : "" } ], "id" : "ITEM-2", "issued" : { "date-parts" : [ [ "2016" ] ] }, "title" : "KNMI Climate Change Atlas", "type" : "article" }, "uris" : [ "http://www.mendeley.com/documents/?uuid=3751fa29-d5d0-48b9-ae67-8a85207bbc1d" ] } ], "mendeley" : { "formattedCitation" : "(IPCC, 2012; van Oldenborgh, 2016)", "plainTextFormattedCitation" : "(IPCC, 2012; van Oldenborgh, 2016)", "previouslyFormattedCitation" : "(IPCC, 2012; van Oldenborgh, 2016)" }, "properties" : {  }, "schema" : "https://github.com/citation-style-language/schema/raw/master/csl-citation.json" }</w:instrText>
      </w:r>
      <w:r w:rsidRPr="00E13B98">
        <w:fldChar w:fldCharType="separate"/>
      </w:r>
      <w:r w:rsidRPr="00E13B98">
        <w:t>(IPCC, 2012; van Oldenborgh, 2016)</w:t>
      </w:r>
      <w:r w:rsidRPr="00E13B98">
        <w:fldChar w:fldCharType="end"/>
      </w:r>
      <w:r w:rsidRPr="00E13B98">
        <w:t xml:space="preserve">. For historical climate data we used five data sets, namely: 1) GISTEMP </w:t>
      </w:r>
      <w:r w:rsidRPr="00E13B98">
        <w:fldChar w:fldCharType="begin" w:fldLock="1"/>
      </w:r>
      <w:r>
        <w:instrText>ADDIN CSL_CITATION { "citationItems" : [ { "id" : "ITEM-1", "itemData" : { "author" : [ { "dropping-particle" : "", "family" : "GISTEMP Team", "given" : "", "non-dropping-particle" : "", "parse-names" : false, "suffix" : "" } ], "container-title" : "NASA Goddard Institute for Space Studies", "id" : "ITEM-1", "issued" : { "date-parts" : [ [ "2015" ] ] }, "title" : "GISS Surface Temperature Analysis (GISTEMP)", "type" : "webpage" }, "uris" : [ "http://www.mendeley.com/documents/?uuid=545e16d4-1679-439a-b301-466e3744ecb0" ] }, { "id" : "ITEM-2", "itemData" : { "DOI" : "10.1029/2010RG000345", "ISSN" : "8755-1209", "author" : [ { "dropping-particle" : "", "family" : "Hansen", "given" : "J.", "non-dropping-particle" : "", "parse-names" : false, "suffix" : "" }, { "dropping-particle" : "", "family" : "Ruedy", "given" : "R.", "non-dropping-particle" : "", "parse-names" : false, "suffix" : "" }, { "dropping-particle" : "", "family" : "Sato", "given" : "M.", "non-dropping-particle" : "", "parse-names" : false, "suffix" : "" }, { "dropping-particle" : "", "family" : "Lo", "given" : "K.", "non-dropping-particle" : "", "parse-names" : false, "suffix" : "" } ], "container-title" : "Reviews of Geophysics", "id" : "ITEM-2", "issue" : "4", "issued" : { "date-parts" : [ [ "2010", "12", "14" ] ] }, "page" : "RG4004", "title" : "GLOBAL SURFACE TEMPERATURE CHANGE", "type" : "article-journal", "volume" : "48" }, "uris" : [ "http://www.mendeley.com/documents/?uuid=0276fece-41b8-4e6e-b1ea-916b70868b39" ] } ], "mendeley" : { "formattedCitation" : "(GISTEMP Team, 2015; J. Hansen, Ruedy, Sato, &amp; Lo, 2010)", "plainTextFormattedCitation" : "(GISTEMP Team, 2015; J. Hansen, Ruedy, Sato, &amp; Lo, 2010)", "previouslyFormattedCitation" : "(GISTEMP Team, 2015; J. Hansen, Ruedy, Sato, &amp; Lo, 2010)" }, "properties" : {  }, "schema" : "https://github.com/citation-style-language/schema/raw/master/csl-citation.json" }</w:instrText>
      </w:r>
      <w:r w:rsidRPr="00E13B98">
        <w:fldChar w:fldCharType="separate"/>
      </w:r>
      <w:r w:rsidRPr="00E13B98">
        <w:t>(GISTEMP Team, 2015; Hansen</w:t>
      </w:r>
      <w:r w:rsidR="000C3C98">
        <w:rPr>
          <w:i/>
        </w:rPr>
        <w:t xml:space="preserve"> et al.</w:t>
      </w:r>
      <w:r w:rsidRPr="00E13B98">
        <w:t>, 2010)</w:t>
      </w:r>
      <w:r w:rsidRPr="00E13B98">
        <w:fldChar w:fldCharType="end"/>
      </w:r>
      <w:r w:rsidRPr="00E13B98">
        <w:t xml:space="preserve">; 2) HadCRUT version 4.2.0.0 </w:t>
      </w:r>
      <w:r w:rsidRPr="00E13B98">
        <w:fldChar w:fldCharType="begin" w:fldLock="1"/>
      </w:r>
      <w:r>
        <w:instrText>ADDIN CSL_CITATION { "citationItems" : [ { "id" : "ITEM-1", "itemData" : { "DOI" : "10.1029/2011JD017187", "ISSN" : "01480227", "abstract" : "Recent developments in observational near-surface air temperature and sea-surface temperature analyses are combined to produce HadCRUT4, a new data set of global and regional temperature evolution from 1850 to the present. This includes the addition of newly digitized measurement data, both over land and sea, new sea-surface temperature bias adjustments and a more comprehensive error model for describing uncertainties in sea-surface temperature measurements. An ensemble approach has been adopted to better describe complex temporal and spatial interdependencies of measurement and bias uncertainties and to allow these correlated uncertainties to be taken into account in studies that are based upon HadCRUT4. Climate diagnostics computed from the gridded data set broadly agree with those of other global near-surface temperature analyses. Fitted linear trends in temperature anomalies are approximately 0.07 \u00b0C/decade from 1901 to 2010 and 0.17 \u00b0C/decade from 1979 to 2010 globally. Northern/southern hemispheric trends are 0.08/0.07 \u00b0C/decade over 1901 to 2010 and 0.24/0.10 \u00b0C/decade over 1979 to 2010. Linear trends in other prominent near-surface temperature analyses agree well with the range of trends computed from the HadCRUT4 ensemble members.",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Jones", "given" : "Phil D.", "non-dropping-particle" : "", "parse-names" : false, "suffix" : "" } ], "container-title" : "Journal of Geophysical Research: Atmospheres", "id" : "ITEM-1", "issued" : { "date-parts" : [ [ "2012", "4", "27" ] ] }, "page" : "D08101", "title" : "Quantifying uncertainties in global and regional temperature change using an ensemble of observational estimates: The HadCRUT4 data set", "type" : "article-journal", "volume" : "117" }, "uris" : [ "http://www.mendeley.com/documents/?uuid=a3b3bc2c-2fdf-4b3e-9656-ee9bea3e4433" ] } ], "mendeley" : { "formattedCitation" : "(Morice, Kennedy, Rayner, &amp; Jones, 2012)", "plainTextFormattedCitation" : "(Morice, Kennedy, Rayner, &amp; Jones, 2012)", "previouslyFormattedCitation" : "(Morice, Kennedy, Rayner, &amp; Jones, 2012)" }, "properties" : {  }, "schema" : "https://github.com/citation-style-language/schema/raw/master/csl-citation.json" }</w:instrText>
      </w:r>
      <w:r w:rsidRPr="00E13B98">
        <w:fldChar w:fldCharType="separate"/>
      </w:r>
      <w:r w:rsidRPr="00E13B98">
        <w:t>(Morice</w:t>
      </w:r>
      <w:r w:rsidR="000C3C98">
        <w:rPr>
          <w:i/>
        </w:rPr>
        <w:t xml:space="preserve"> et al.</w:t>
      </w:r>
      <w:r w:rsidRPr="00E13B98">
        <w:t>, 2012)</w:t>
      </w:r>
      <w:r w:rsidRPr="00E13B98">
        <w:fldChar w:fldCharType="end"/>
      </w:r>
      <w:r w:rsidRPr="00E13B98">
        <w:t xml:space="preserve">; and 3) NCDC MOST </w:t>
      </w:r>
      <w:r w:rsidRPr="00E13B98">
        <w:fldChar w:fldCharType="begin" w:fldLock="1"/>
      </w:r>
      <w:r>
        <w:instrText>ADDIN CSL_CITATION { "citationItems" : [ { "id" : "ITEM-1", "itemData" : { "DOI" : "10.1175/1520-0442(2003)0162.0.CO;2", "ISSN" : "0894-8755", "abstract" : "This study is an extensive revision of the Climatic Research Unit (CRU) land station temperature database that is used to produce a gridbox dataset of 5degrees latitude x 5degrees longitude temperature anomalies. The new database comprises 5159 station records, of which 4167 have enough data for the 1961-90 period to calculate or estimate the necessary averages. Apart from the increase in station numbers compared to the earlier study in 1994, many station records have had their data replaced by newly homogenized series that have been produced by several recent studies. New versions of all the gridded datasets currently available on the CRU Web site (http:// www.cru.uea.ac.uk) have been developed. This includes combinations with marine (sea surface temperature anomalies) data over the oceans and versions with adjustment of the variance of individual gridbox series to remove the effects of changing station numbers through time.\r\nHemispheric and global temperature averages for land areas developed with the new dataset differ slightly from those developed in 1994. Possible reasons for the differences between the new and the earlier analysis and those from the National Climatic Data Center and the Goddard Institute for Space Studies are discussed. Differences are greatest over the Southern Hemisphere and at the beginnings and ends of each time series and relate to gridbox sizes and data availability. The rate of annual warming for global land areas over the 19012000 period is estimated by least squares to be 0.07degreesC decade(-1) (significant at better than the 99.9% level). Warming is not continuous but occurs principally over two periods (about 1920-45 and since 1975). Annual temperature series for the seven continents and the Arctic all show significant warming over the twentieth century, with significant (95%) warming for 1920-44 for North America, the Arctic, Africa, and South America, and all continents except Australia and the Antarctic since 1977. Cooling is significant during the intervening period (1945-76) for North America, the Arctic, and Africa.", "author" : [ { "dropping-particle" : "", "family" : "Jones", "given" : "PD", "non-dropping-particle" : "", "parse-names" : false, "suffix" : "" }, { "dropping-particle" : "", "family" : "Moberg", "given" : "A", "non-dropping-particle" : "", "parse-names" : false, "suffix" : "" } ], "container-title" : "JOURNAL OF CLIMATE", "id" : "ITEM-1", "issue" : "2", "issued" : { "date-parts" : [ [ "2003", "1" ] ] }, "page" : "206-223", "publisher" : "AMER METEOROLOGICAL SOC, 45 BEACON ST, BOSTON, MA 02108-3693 USA", "title" : "Hemispheric and large-scale surface air temperature variations: An extensive revision and an update to 2001", "type" : "article-journal", "volume" : "16" }, "uris" : [ "http://www.mendeley.com/documents/?uuid=fed3b767-fbed-4e7e-a0ce-4d1506e4fe0b" ] }, { "id" : "ITEM-2", "itemData" : { "author" : [ { "dropping-particle" : "", "family" : "Peterson", "given" : "T.C.", "non-dropping-particle" : "", "parse-names" : false, "suffix" : "" }, { "dropping-particle" : "", "family" : "Vose", "given" : "R.S.", "non-dropping-particle" : "", "parse-names" : false, "suffix" : "" } ], "container-title" : "Bulletin of the American Meteorological Society", "id" : "ITEM-2", "issued" : { "date-parts" : [ [ "1997" ] ] }, "page" : "2837\u20132849", "title" : "An Overview of the Global Historical Climatology Network Temperature Database", "type" : "article-journal", "volume" : "78" }, "uris" : [ "http://www.mendeley.com/documents/?uuid=db734ca1-02ce-48dd-be18-236b69e218fe" ] } ], "mendeley" : { "formattedCitation" : "(P. Jones &amp; Moberg, 2003; Peterson &amp; Vose, 1997)", "plainTextFormattedCitation" : "(P. Jones &amp; Moberg, 2003; Peterson &amp; Vose, 1997)", "previouslyFormattedCitation" : "(P. Jones &amp; Moberg, 2003; Peterson &amp; Vose, 1997)" }, "properties" : {  }, "schema" : "https://github.com/citation-style-language/schema/raw/master/csl-citation.json" }</w:instrText>
      </w:r>
      <w:r w:rsidRPr="00E13B98">
        <w:fldChar w:fldCharType="separate"/>
      </w:r>
      <w:r w:rsidRPr="005862C9">
        <w:t>(Jones &amp; Moberg, 2003; Peterson &amp; Vose, 1997)</w:t>
      </w:r>
      <w:r w:rsidRPr="00E13B98">
        <w:fldChar w:fldCharType="end"/>
      </w:r>
      <w:r w:rsidRPr="00E13B98">
        <w:t xml:space="preserve">; 4) CRU TS 3.24 </w:t>
      </w:r>
      <w:r w:rsidRPr="00E13B98">
        <w:fldChar w:fldCharType="begin" w:fldLock="1"/>
      </w:r>
      <w:r>
        <w:instrText>ADDIN CSL_CITATION { "citationItems" : [ { "id" : "ITEM-1", "itemData" : { "DOI" : "10.1002/joc.3711", "ISSN" : "08998418",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1", "issue" : "3", "issued" : { "date-parts" : [ [ "2014", "3", "15" ] ] }, "page" : "623-642", "title" : "Updated high-resolution grids of monthly climatic observations - the CRU TS3.10 Dataset", "type" : "article-journal", "volume" : "34" }, "uris" : [ "http://www.mendeley.com/documents/?uuid=c26ca907-7524-417d-be97-53bc70b32300" ] } ], "mendeley" : { "formattedCitation" : "(Harris, Jones, Osborn, &amp; Lister, 2014)", "plainTextFormattedCitation" : "(Harris, Jones, Osborn, &amp; Lister, 2014)", "previouslyFormattedCitation" : "(Harris, Jones, Osborn, &amp; Lister, 2014)" }, "properties" : {  }, "schema" : "https://github.com/citation-style-language/schema/raw/master/csl-citation.json" }</w:instrText>
      </w:r>
      <w:r w:rsidRPr="00E13B98">
        <w:fldChar w:fldCharType="separate"/>
      </w:r>
      <w:r w:rsidRPr="00E13B98">
        <w:t>(Harris</w:t>
      </w:r>
      <w:r w:rsidR="000C3C98">
        <w:rPr>
          <w:i/>
        </w:rPr>
        <w:t xml:space="preserve"> et al.</w:t>
      </w:r>
      <w:r w:rsidRPr="00E13B98">
        <w:t>, 2014)</w:t>
      </w:r>
      <w:r w:rsidRPr="00E13B98">
        <w:fldChar w:fldCharType="end"/>
      </w:r>
      <w:r w:rsidRPr="00E13B98">
        <w:t xml:space="preserve">; and 5) GPCC V7 </w:t>
      </w:r>
      <w:r w:rsidRPr="00E13B98">
        <w:fldChar w:fldCharType="begin" w:fldLock="1"/>
      </w:r>
      <w:r>
        <w:instrText>ADDIN CSL_CITATION { "citationItems" : [ { "id" : "ITEM-1", "itemData" : { "DOI" : "10.5676/DWD_GPCC", "author" : [ { "dropping-particle" : "", "family" : "Schneider", "given" : "U.", "non-dropping-particle" : "", "parse-names" : false, "suffix" : "" }, { "dropping-particle" : "", "family" : "Becker", "given" : "A.", "non-dropping-particle" : "", "parse-names" : false, "suffix" : "" }, { "dropping-particle" : "", "family" : "Finger", "given" : "P.", "non-dropping-particle" : "", "parse-names" : false, "suffix" : "" }, { "dropping-particle" : "", "family" : "Meyer-Christoffer", "given" : "A.", "non-dropping-particle" : "", "parse-names" : false, "suffix" : "" }, { "dropping-particle" : "", "family" : "Rudolf", "given" : "B.", "non-dropping-particle" : "", "parse-names" : false, "suffix" : "" }, { "dropping-particle" : "", "family" : "Ziese", "given" : "M.", "non-dropping-particle" : "", "parse-names" : false, "suffix" : "" } ], "id" : "ITEM-1", "issued" : { "date-parts" : [ [ "2011" ] ] }, "title" : "GPCC full data reanalysis version 6.0 at 0.5: monthly land-surface precipitation from rain-gauges built on GTS-based and historic data", "type" : "report" }, "uris" : [ "http://www.mendeley.com/documents/?uuid=8b7f19b2-ebcc-4c4e-8673-0c138fcf14bc" ] } ], "mendeley" : { "formattedCitation" : "(Schneider et al., 2011)", "plainTextFormattedCitation" : "(Schneider et al., 2011)", "previouslyFormattedCitation" : "(Schneider et al., 2011)" }, "properties" : {  }, "schema" : "https://github.com/citation-style-language/schema/raw/master/csl-citation.json" }</w:instrText>
      </w:r>
      <w:r w:rsidRPr="00E13B98">
        <w:fldChar w:fldCharType="separate"/>
      </w:r>
      <w:r w:rsidRPr="00E13B98">
        <w:t xml:space="preserve">(Schneider </w:t>
      </w:r>
      <w:r w:rsidR="00301BD0" w:rsidRPr="00301BD0">
        <w:rPr>
          <w:i/>
        </w:rPr>
        <w:t>et al.</w:t>
      </w:r>
      <w:r w:rsidRPr="00E13B98">
        <w:t>, 2011)</w:t>
      </w:r>
      <w:r w:rsidRPr="00E13B98">
        <w:fldChar w:fldCharType="end"/>
      </w:r>
      <w:r w:rsidRPr="00E13B98">
        <w:t xml:space="preserve">. For future climates, we used data used in IPCCs AR5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id" : "ITEM-2", "itemData" : { "DOI" : "10.1017/CBO9781107415324.029", "ISBN" : "ISBN 978-1-107-66182-0", "abstract" : "Ipcc; giec", "author" : [ { "dropping-particle" : "", "family" : "IPCC", "given" : "", "non-dropping-particle" : "", "parse-names" : false, "suffix" : "" } ], "editor" : [ { "dropping-particle" : "", "family" : "Oldenborgh", "given" : "G J", "non-dropping-particle" : "van", "parse-names" : false, "suffix" : "" }, { "dropping-particle" : "", "family" : "Collins", "given" : "M", "non-dropping-particle" : "", "parse-names" : false, "suffix" : "" }, { "dropping-particle" : "", "family" : "J", "given" : "Arblaster", "non-dropping-particle" : "", "parse-names" : false, "suffix" : "" }, { "dropping-particle" : "", "family" : "Hesselbjerg Christensen", "given" : "J", "non-dropping-particle" : "", "parse-names" : false, "suffix" : "" }, { "dropping-particle" : "", "family" : "Marotzke", "given" : "J", "non-dropping-particle" : "", "parse-names" : false, "suffix" : "" }, { "dropping-particle" : "", "family" : "Power", "given" : "S B", "non-dropping-particle" : "", "parse-names" : false, "suffix" : "" }, { "dropping-particle" : "", "family" : "Rummukainen", "given" : "M", "non-dropping-particle" : "", "parse-names" : false, "suffix" : "" }, { "dropping-particle" : "", "family" : "Zhou", "given" : "T J", "non-dropping-particle" : "", "parse-names" : false, "suffix" : "" } ], "id" : "ITEM-2", "issued" : { "date-parts" : [ [ "2013" ] ] }, "number-of-pages" : "1311-1394", "title" : "Atlas of Global and Regional Climate Projections", "type" : "book", "volume" : "Annexe I" }, "uris" : [ "http://www.mendeley.com/documents/?uuid=df73e868-3c8c-4502-88a6-dfd4d2303212" ] } ], "mendeley" : { "formattedCitation" : "(IPCC, 2013a, 2013b)", "plainTextFormattedCitation" : "(IPCC, 2013a, 2013b)", "previouslyFormattedCitation" : "(IPCC, 2013a, 2013b)" }, "properties" : {  }, "schema" : "https://github.com/citation-style-language/schema/raw/master/csl-citation.json" }</w:instrText>
      </w:r>
      <w:r>
        <w:fldChar w:fldCharType="separate"/>
      </w:r>
      <w:r w:rsidRPr="00AE10DD">
        <w:t>(IPCC, 2013a, 2013b)</w:t>
      </w:r>
      <w:r>
        <w:fldChar w:fldCharType="end"/>
      </w:r>
      <w:r>
        <w:t xml:space="preserve">, using all </w:t>
      </w:r>
      <w:r w:rsidRPr="00E13B98">
        <w:t>four representative concentration pathway</w:t>
      </w:r>
      <w:r>
        <w:t xml:space="preserve"> (RCP) </w:t>
      </w:r>
      <w:r w:rsidRPr="00E13B98">
        <w:t>scenarios</w:t>
      </w:r>
      <w:r>
        <w:t>, indicating levels of</w:t>
      </w:r>
      <w:r w:rsidRPr="00E13B98">
        <w:t xml:space="preserve"> radiative forcing by greenhouse gases in the atmosphere</w:t>
      </w:r>
      <w:r>
        <w:t>), namely:</w:t>
      </w:r>
      <w:r w:rsidRPr="00E13B98">
        <w:t xml:space="preserve"> RCP2.6, RCP4.5, RPC6.0, and RCP8.5. Higher numbers indicate a higher greenhouse gas effect and a higher level of change to the atmosphere and climate.</w:t>
      </w:r>
    </w:p>
    <w:p w14:paraId="605E1FFA" w14:textId="3B7B0473" w:rsidR="0048205B" w:rsidRDefault="0048205B" w:rsidP="00AE389F">
      <w:r w:rsidRPr="00E13B98">
        <w:t xml:space="preserve">Status and trends of temperature and precipitation were extracted for </w:t>
      </w:r>
      <w:r>
        <w:t xml:space="preserve">the whole region </w:t>
      </w:r>
      <w:r w:rsidRPr="00E13B98">
        <w:t>and for its four subregions. Values for time series were averaged over land grid. Average historical trend estimates and projected future anomalies were calculated for each unit of analysis within each subregion. Spatial distributions of the units of analysis were deriv</w:t>
      </w:r>
      <w:r>
        <w:t>ed from multiple datasets (see C</w:t>
      </w:r>
      <w:r w:rsidRPr="00E13B98">
        <w:t xml:space="preserve">hapters 1 and </w:t>
      </w:r>
      <w:r w:rsidRPr="00F46CD3">
        <w:t>3</w:t>
      </w:r>
      <w:r w:rsidRPr="00E13B98">
        <w:t>) (</w:t>
      </w:r>
      <w:r w:rsidR="00B71742">
        <w:rPr>
          <w:b/>
        </w:rPr>
        <w:t>Figure 4.2</w:t>
      </w:r>
      <w:r w:rsidRPr="00E13B98">
        <w:t>). Average climate values were computed by overlaying units and subregions with climate data, and calculating mean values for summer (JJA) and winter (DJF). Time series were generated for 1950-2060 as anomalies relative to 1986-2005</w:t>
      </w:r>
      <w:r w:rsidRPr="00E13B98">
        <w:rPr>
          <w:color w:val="000000" w:themeColor="text1"/>
        </w:rPr>
        <w:t xml:space="preserve">. As an indication of model uncertainty and natural variability, the time series of each individual model and scenario was included </w:t>
      </w:r>
      <w:r w:rsidRPr="00E13B98">
        <w:rPr>
          <w:color w:val="000000" w:themeColor="text1"/>
        </w:rPr>
        <w:lastRenderedPageBreak/>
        <w:t xml:space="preserve">over the analyzed period </w:t>
      </w:r>
      <w:r w:rsidRPr="00E13B98">
        <w:t xml:space="preserve">(see </w:t>
      </w:r>
      <w:r w:rsidR="00B71742">
        <w:rPr>
          <w:b/>
        </w:rPr>
        <w:t>Figure 4.3</w:t>
      </w:r>
      <w:r w:rsidRPr="00E13B98">
        <w:t xml:space="preserve"> and IPCC </w:t>
      </w:r>
      <w:r w:rsidRPr="00E13B98">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suppress-author" : 1, "uris" : [ "http://www.mendeley.com/documents/?uuid=f413e568-3c75-4a74-b948-15db43ae25cc" ] } ], "mendeley" : { "formattedCitation" : "(2013b)", "plainTextFormattedCitation" : "(2013b)", "previouslyFormattedCitation" : "(2013b)" }, "properties" : {  }, "schema" : "https://github.com/citation-style-language/schema/raw/master/csl-citation.json" }</w:instrText>
      </w:r>
      <w:r w:rsidRPr="00E13B98">
        <w:fldChar w:fldCharType="separate"/>
      </w:r>
      <w:r w:rsidRPr="00FD2C8B">
        <w:t>(2013b)</w:t>
      </w:r>
      <w:r w:rsidRPr="00E13B98">
        <w:fldChar w:fldCharType="end"/>
      </w:r>
      <w:r w:rsidRPr="00E13B98">
        <w:t xml:space="preserve"> for more info). </w:t>
      </w:r>
      <w:r w:rsidRPr="00E13B98">
        <w:rPr>
          <w:color w:val="000000" w:themeColor="text1"/>
        </w:rPr>
        <w:t>Fut</w:t>
      </w:r>
      <w:r w:rsidRPr="00E13B98">
        <w:t xml:space="preserve">ure anomalies were estimated as 20-year means for the time period 2041-2060. Maps of projected trends were generated for </w:t>
      </w:r>
      <w:r>
        <w:t>Europe and Central Asia</w:t>
      </w:r>
      <w:r w:rsidRPr="00E13B98">
        <w:t xml:space="preserve"> similarly to the IPCC AR5 WG1 Annex 1 </w:t>
      </w:r>
      <w:r w:rsidRPr="00E13B98">
        <w:fldChar w:fldCharType="begin" w:fldLock="1"/>
      </w:r>
      <w:r>
        <w:instrText>ADDIN CSL_CITATION { "citationItems" : [ { "id" : "ITEM-1", "itemData" : { "DOI" : "10.1017/CBO9781107415324.029", "ISBN" : "ISBN 978-1-107-66182-0", "abstract" : "Ipcc; giec", "author" : [ { "dropping-particle" : "", "family" : "IPCC", "given" : "", "non-dropping-particle" : "", "parse-names" : false, "suffix" : "" } ], "editor" : [ { "dropping-particle" : "", "family" : "Oldenborgh", "given" : "G J", "non-dropping-particle" : "van", "parse-names" : false, "suffix" : "" }, { "dropping-particle" : "", "family" : "Collins", "given" : "M", "non-dropping-particle" : "", "parse-names" : false, "suffix" : "" }, { "dropping-particle" : "", "family" : "J", "given" : "Arblaster", "non-dropping-particle" : "", "parse-names" : false, "suffix" : "" }, { "dropping-particle" : "", "family" : "Hesselbjerg Christensen", "given" : "J", "non-dropping-particle" : "", "parse-names" : false, "suffix" : "" }, { "dropping-particle" : "", "family" : "Marotzke", "given" : "J", "non-dropping-particle" : "", "parse-names" : false, "suffix" : "" }, { "dropping-particle" : "", "family" : "Power", "given" : "S B", "non-dropping-particle" : "", "parse-names" : false, "suffix" : "" }, { "dropping-particle" : "", "family" : "Rummukainen", "given" : "M", "non-dropping-particle" : "", "parse-names" : false, "suffix" : "" }, { "dropping-particle" : "", "family" : "Zhou", "given" : "T J", "non-dropping-particle" : "", "parse-names" : false, "suffix" : "" } ], "id" : "ITEM-1", "issued" : { "date-parts" : [ [ "2013" ] ] }, "number-of-pages" : "1311-1394", "title" : "Atlas of Global and Regional Climate Projections", "type" : "book", "volume" : "Annexe I" }, "uris" : [ "http://www.mendeley.com/documents/?uuid=df73e868-3c8c-4502-88a6-dfd4d2303212" ] } ], "mendeley" : { "formattedCitation" : "(IPCC, 2013a)", "plainTextFormattedCitation" : "(IPCC, 2013a)", "previouslyFormattedCitation" : "(IPCC, 2013a)" }, "properties" : {  }, "schema" : "https://github.com/citation-style-language/schema/raw/master/csl-citation.json" }</w:instrText>
      </w:r>
      <w:r w:rsidRPr="00E13B98">
        <w:fldChar w:fldCharType="separate"/>
      </w:r>
      <w:r w:rsidRPr="00FD2C8B">
        <w:t>(IPCC, 2013a)</w:t>
      </w:r>
      <w:r w:rsidRPr="00E13B98">
        <w:fldChar w:fldCharType="end"/>
      </w:r>
      <w:r w:rsidRPr="00E13B98">
        <w:t>, using the KNMI climate change atlas. Two repre</w:t>
      </w:r>
      <w:r>
        <w:t xml:space="preserve">sentative concentration pathway </w:t>
      </w:r>
      <w:r w:rsidRPr="00E13B98">
        <w:t xml:space="preserve">scenarios were used to generate maps: scenario RCP 4.5 and 8.5 </w:t>
      </w:r>
      <w:r w:rsidRPr="00E13B98">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rsidRPr="00E13B98">
        <w:fldChar w:fldCharType="separate"/>
      </w:r>
      <w:r w:rsidRPr="00FD2C8B">
        <w:t>(IPCC, 2013b)</w:t>
      </w:r>
      <w:r w:rsidRPr="00E13B98">
        <w:fldChar w:fldCharType="end"/>
      </w:r>
      <w:r w:rsidRPr="00E13B98">
        <w:t>.</w:t>
      </w:r>
      <w:r>
        <w:t xml:space="preserve"> Spatial averages over complex regions provide general trends, but may not explain the details for particular locations.</w:t>
      </w:r>
    </w:p>
    <w:p w14:paraId="41F63E0E" w14:textId="3AE1D20E" w:rsidR="0048205B" w:rsidRPr="00E13B98" w:rsidRDefault="007571C3" w:rsidP="00AE389F">
      <w:r>
        <w:rPr>
          <w:lang w:eastAsia="en-GB"/>
        </w:rPr>
        <w:lastRenderedPageBreak/>
        <w:drawing>
          <wp:inline distT="0" distB="0" distL="0" distR="0" wp14:anchorId="0444312A" wp14:editId="4C095241">
            <wp:extent cx="5759450" cy="8563610"/>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6"/>
                    <a:stretch>
                      <a:fillRect/>
                    </a:stretch>
                  </pic:blipFill>
                  <pic:spPr>
                    <a:xfrm>
                      <a:off x="0" y="0"/>
                      <a:ext cx="5759450" cy="8563610"/>
                    </a:xfrm>
                    <a:prstGeom prst="rect">
                      <a:avLst/>
                    </a:prstGeom>
                  </pic:spPr>
                </pic:pic>
              </a:graphicData>
            </a:graphic>
          </wp:inline>
        </w:drawing>
      </w:r>
    </w:p>
    <w:p w14:paraId="1EB7678B" w14:textId="77777777" w:rsidR="0048205B" w:rsidRDefault="0048205B" w:rsidP="00AE389F"/>
    <w:p w14:paraId="5D60E5F6" w14:textId="0281C41F" w:rsidR="007571C3" w:rsidRPr="007571C3" w:rsidRDefault="007571C3" w:rsidP="007571C3">
      <w:pPr>
        <w:rPr>
          <w:lang w:val="en-US"/>
        </w:rPr>
      </w:pPr>
      <w:r>
        <w:rPr>
          <w:lang w:eastAsia="en-GB"/>
        </w:rPr>
        <w:lastRenderedPageBreak/>
        <w:drawing>
          <wp:inline distT="0" distB="0" distL="0" distR="0" wp14:anchorId="474D90DC" wp14:editId="636381E0">
            <wp:extent cx="5759450" cy="4323715"/>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7"/>
                    <a:stretch>
                      <a:fillRect/>
                    </a:stretch>
                  </pic:blipFill>
                  <pic:spPr>
                    <a:xfrm>
                      <a:off x="0" y="0"/>
                      <a:ext cx="5759450" cy="4323715"/>
                    </a:xfrm>
                    <a:prstGeom prst="rect">
                      <a:avLst/>
                    </a:prstGeom>
                  </pic:spPr>
                </pic:pic>
              </a:graphicData>
            </a:graphic>
          </wp:inline>
        </w:drawing>
      </w:r>
    </w:p>
    <w:p w14:paraId="106A1144" w14:textId="77777777" w:rsidR="0048205B" w:rsidRPr="00EA7F40" w:rsidRDefault="0048205B" w:rsidP="00AE389F"/>
    <w:p w14:paraId="50251573" w14:textId="77777777" w:rsidR="0048205B" w:rsidRPr="00E13B98" w:rsidRDefault="0048205B" w:rsidP="001F0516">
      <w:pPr>
        <w:pStyle w:val="Heading4"/>
      </w:pPr>
      <w:bookmarkStart w:id="1221" w:name="_Toc519514724"/>
      <w:r w:rsidRPr="00E13B98">
        <w:t>Indirect drivers</w:t>
      </w:r>
      <w:bookmarkEnd w:id="1221"/>
      <w:r w:rsidRPr="00E13B98">
        <w:t xml:space="preserve"> </w:t>
      </w:r>
    </w:p>
    <w:p w14:paraId="39B4BC03" w14:textId="77777777" w:rsidR="0048205B" w:rsidRPr="00E13B98" w:rsidRDefault="0048205B" w:rsidP="00AE389F">
      <w:r w:rsidRPr="00E13B98">
        <w:t xml:space="preserve">Various methods were employed to assess indirect drivers. We used a combination of key words in English and several native languages in the </w:t>
      </w:r>
      <w:r>
        <w:t xml:space="preserve">Europe and Central Asia </w:t>
      </w:r>
      <w:r w:rsidRPr="00E13B98">
        <w:t>region (such as French, Italian, Swedish, Albanian, Russian, Ukrainian, Hungarian) to retrieve peer-reviewed articles in Scopus, e-library and Google Scholar. We also made use of the grey literature published in native languages of countries from different subregions of Europe and Central Asia. Indigenous and local knowledge and practices were assessed through analysis of traditional land uses of indigenous people</w:t>
      </w:r>
      <w:r>
        <w:t>s</w:t>
      </w:r>
      <w:r w:rsidRPr="00E13B98">
        <w:t xml:space="preserve"> and local communities and their drivers of change. </w:t>
      </w:r>
    </w:p>
    <w:p w14:paraId="659D93C2" w14:textId="2A48212E" w:rsidR="0048205B" w:rsidRPr="00E13B98" w:rsidRDefault="0048205B" w:rsidP="00AE389F">
      <w:r w:rsidRPr="00E13B98">
        <w:t xml:space="preserve">We applied qualitative systems modelling methods </w:t>
      </w:r>
      <w:r>
        <w:fldChar w:fldCharType="begin" w:fldLock="1"/>
      </w:r>
      <w:r>
        <w:instrText>ADDIN CSL_CITATION { "citationItems" : [ { "id" : "ITEM-1", "itemData" : { "DOI" : "10.2307/2581770", "ISSN" : "01605682", "author" : [ { "dropping-particle" : "", "family" : "Wolstenholme", "given" : "E. F.", "non-dropping-particle" : "", "parse-names" : false, "suffix" : "" }, { "dropping-particle" : "", "family" : "Coyle", "given" : "R. G.", "non-dropping-particle" : "", "parse-names" : false, "suffix" : "" } ], "container-title" : "The Journal of the Operational Research Society", "id" : "ITEM-1", "issue" : "7", "issued" : { "date-parts" : [ [ "1983", "7" ] ] }, "page" : "569", "title" : "The Development of System Dynamics as a Methodology for System Description and Qualitative Analysis", "type" : "article-journal", "volume" : "34" }, "prefix" : "e.g., ", "uris" : [ "http://www.mendeley.com/documents/?uuid=412d64a4-3053-4a0e-970a-23025c96468f" ] } ], "mendeley" : { "formattedCitation" : "(e.g., Wolstenholme &amp; Coyle, 1983)", "plainTextFormattedCitation" : "(e.g., Wolstenholme &amp; Coyle, 1983)", "previouslyFormattedCitation" : "(e.g., Wolstenholme &amp; Coyle, 1983)" }, "properties" : {  }, "schema" : "https://github.com/citation-style-language/schema/raw/master/csl-citation.json" }</w:instrText>
      </w:r>
      <w:r>
        <w:fldChar w:fldCharType="separate"/>
      </w:r>
      <w:r w:rsidRPr="00A27B76">
        <w:t>(e.g., Wolstenholme &amp; Coyle, 1983)</w:t>
      </w:r>
      <w:r>
        <w:fldChar w:fldCharType="end"/>
      </w:r>
      <w:r w:rsidRPr="00E13B98">
        <w:t xml:space="preserve"> using causal loop diagrams to structurally map the dynamic inter-relationships within and between indirect and direct drivers of change in biodiversity and </w:t>
      </w:r>
      <w:r>
        <w:rPr>
          <w:rFonts w:ascii="Calibri" w:hAnsi="Calibri"/>
        </w:rPr>
        <w:t>nature’s contributions to people</w:t>
      </w:r>
      <w:r w:rsidRPr="00E13B98">
        <w:t xml:space="preserve">. Causal loop diagrams provide a concise format for describing complex interconnected system structures and behavioural directionality. They use arrows to indicate direct causal relationships between independent and dependent variables. These relationships can be either in the same direction, represented by a positive (+) sign, or in the opposing direction, represented by a negative (–) sign. Thus, if independent variable A connects to dependent variable B by an arrow with a plus (+) sign, the underlying logic of the causal loop diagram is that an increase (decrease) in A’s behaviour will lead to an increase (decrease) in B’s behaviour. If the arrow connecting A to B is accompanied by a negative (–) sign then the diagram indicates that an increase (decrease) in A will lead to a decrease (increase) in B. In some cases, variable concepts have been amalgamated or broadly aggregated, or otherwise relationships between independent and dependent variables have been strongly simplified, in such a manner as to impair the clear directionality of a relationship. In these cases, arrows are not represented by a sign. For example, </w:t>
      </w:r>
      <w:r w:rsidRPr="00E13B98">
        <w:lastRenderedPageBreak/>
        <w:t xml:space="preserve">several arrows in overview causal loop diagrams do not carry directional signs, as these arrows are aggregates of multiple, variously signed, relationships. </w:t>
      </w:r>
    </w:p>
    <w:p w14:paraId="693A5D0E" w14:textId="67BB740E" w:rsidR="0048205B" w:rsidRPr="00E13B98" w:rsidRDefault="0048205B" w:rsidP="00AE389F">
      <w:r w:rsidRPr="00E13B98">
        <w:t>The causal loop diagrams (CLDs) provided in this chapter are intended to convey the major dynamic relationships identified via the literature review process. Each variable and link is thus based on explicit evidence from one, or several, references. Although expert opinion was gathered during a series of workshops to guide an iterative modelling process, no dynamics have been included in the finali</w:t>
      </w:r>
      <w:r>
        <w:t>z</w:t>
      </w:r>
      <w:r w:rsidRPr="00E13B98">
        <w:t>ed CLDs without substantiation in published materials. No representation of a fully interconnected model of all identified dynamics is provided. Such a model would be too complex, and would defeat the purpose of using CLDs as communicative devices. Rather, we present a set of nested models throughout the chapter, each providing a level of detail regarding identified trends and major driver dynamics. As such, the CLDs unpack the indirect and direct driver boxes of the IPBES conceptual framework into an overview model of indirect and direct driver categories (see</w:t>
      </w:r>
      <w:r>
        <w:t xml:space="preserve"> </w:t>
      </w:r>
      <w:r w:rsidR="00B71742" w:rsidRPr="00B71742">
        <w:rPr>
          <w:b/>
        </w:rPr>
        <w:t>Figure 4.1</w:t>
      </w:r>
      <w:r w:rsidRPr="00E13B98">
        <w:t>). This overview model is then further unpacked at a variety of levels of detail to examine the major dynamics influencing the indirect and direct driver interactions. Indirect and direct driver categories are colour-coded in each of the CLDs according to the legend. Boxes around variables are used either to signify stocks or to contain a variety of identified sub-variables within an overarching variable. Variables in bold text are used to help guide readers in linking the CLDs with the central themes discussed in respective texts. Grey diamond-shaped boxes around variables are used similarly to aid readers in locating the major trends in land-use change within the diagrams.</w:t>
      </w:r>
    </w:p>
    <w:p w14:paraId="7F10CB48" w14:textId="77777777" w:rsidR="0048205B" w:rsidRPr="00E13B98" w:rsidRDefault="0048205B" w:rsidP="00AE389F">
      <w:pPr>
        <w:rPr>
          <w:rFonts w:asciiTheme="majorHAnsi" w:eastAsiaTheme="majorEastAsia" w:hAnsiTheme="majorHAnsi" w:cstheme="majorBidi"/>
          <w:color w:val="5B9BD5" w:themeColor="accent1"/>
          <w:sz w:val="26"/>
          <w:szCs w:val="26"/>
        </w:rPr>
      </w:pPr>
      <w:bookmarkStart w:id="1222" w:name="_Toc477938310"/>
      <w:bookmarkStart w:id="1223" w:name="_Toc479152639"/>
    </w:p>
    <w:p w14:paraId="42538A42" w14:textId="77777777" w:rsidR="0048205B" w:rsidRPr="00E13B98" w:rsidRDefault="0048205B" w:rsidP="007A3472">
      <w:pPr>
        <w:pStyle w:val="Heading2"/>
      </w:pPr>
      <w:bookmarkStart w:id="1224" w:name="_Toc502837419"/>
      <w:bookmarkStart w:id="1225" w:name="_Toc504380670"/>
      <w:bookmarkStart w:id="1226" w:name="_Toc519514725"/>
      <w:r w:rsidRPr="00E13B98">
        <w:t>General trends in indirect drivers in Europe and Central Asia</w:t>
      </w:r>
      <w:bookmarkEnd w:id="1222"/>
      <w:bookmarkEnd w:id="1223"/>
      <w:bookmarkEnd w:id="1224"/>
      <w:bookmarkEnd w:id="1225"/>
      <w:bookmarkEnd w:id="1226"/>
    </w:p>
    <w:p w14:paraId="19EBDE9F" w14:textId="19A19BAA" w:rsidR="0048205B" w:rsidRDefault="0048205B" w:rsidP="00AE389F">
      <w:r>
        <w:t>As described in S</w:t>
      </w:r>
      <w:r w:rsidRPr="00E13B98">
        <w:t xml:space="preserve">ection </w:t>
      </w:r>
      <w:r w:rsidRPr="00E13B98">
        <w:fldChar w:fldCharType="begin"/>
      </w:r>
      <w:r w:rsidRPr="00E13B98">
        <w:instrText xml:space="preserve"> REF _Ref477152995 \r \h </w:instrText>
      </w:r>
      <w:r w:rsidRPr="00E13B98">
        <w:fldChar w:fldCharType="separate"/>
      </w:r>
      <w:r w:rsidR="00B40E12">
        <w:t>4.1.2</w:t>
      </w:r>
      <w:r w:rsidRPr="00E13B98">
        <w:fldChar w:fldCharType="end"/>
      </w:r>
      <w:r w:rsidRPr="00E13B98">
        <w:t>, a more specific assessment of indirect drivers in relation to each direct driver</w:t>
      </w:r>
      <w:r>
        <w:t xml:space="preserve"> is conducted in S</w:t>
      </w:r>
      <w:r w:rsidRPr="00E13B98">
        <w:t xml:space="preserve">ections </w:t>
      </w:r>
      <w:r w:rsidRPr="00E13B98">
        <w:fldChar w:fldCharType="begin"/>
      </w:r>
      <w:r w:rsidRPr="00E13B98">
        <w:instrText xml:space="preserve"> REF _Ref496618847 \r \h </w:instrText>
      </w:r>
      <w:r w:rsidRPr="00E13B98">
        <w:fldChar w:fldCharType="separate"/>
      </w:r>
      <w:r w:rsidR="00B40E12">
        <w:t>4.4</w:t>
      </w:r>
      <w:r w:rsidRPr="00E13B98">
        <w:fldChar w:fldCharType="end"/>
      </w:r>
      <w:r w:rsidRPr="00E13B98">
        <w:t>-</w:t>
      </w:r>
      <w:r w:rsidRPr="00E13B98">
        <w:fldChar w:fldCharType="begin"/>
      </w:r>
      <w:r w:rsidRPr="00E13B98">
        <w:instrText xml:space="preserve"> REF _Ref496618860 \r \h </w:instrText>
      </w:r>
      <w:r w:rsidRPr="00E13B98">
        <w:fldChar w:fldCharType="separate"/>
      </w:r>
      <w:r w:rsidR="00B40E12">
        <w:t>4.8</w:t>
      </w:r>
      <w:r w:rsidRPr="00E13B98">
        <w:fldChar w:fldCharType="end"/>
      </w:r>
      <w:r w:rsidRPr="00E13B98">
        <w:t xml:space="preserve">. General trends are assessed in this section. </w:t>
      </w:r>
    </w:p>
    <w:p w14:paraId="08C828AC" w14:textId="77777777" w:rsidR="0048205B" w:rsidRPr="00E13B98" w:rsidRDefault="0048205B" w:rsidP="00AE389F"/>
    <w:p w14:paraId="01CCF6BA" w14:textId="77777777" w:rsidR="0048205B" w:rsidRPr="00E13B98" w:rsidRDefault="0048205B" w:rsidP="00147745">
      <w:pPr>
        <w:pStyle w:val="Heading3"/>
      </w:pPr>
      <w:bookmarkStart w:id="1227" w:name="_Toc343903894"/>
      <w:bookmarkStart w:id="1228" w:name="_Toc477938311"/>
      <w:bookmarkStart w:id="1229" w:name="_Toc479152640"/>
      <w:bookmarkStart w:id="1230" w:name="_Toc502837420"/>
      <w:bookmarkStart w:id="1231" w:name="_Toc504380671"/>
      <w:bookmarkStart w:id="1232" w:name="_Toc519514726"/>
      <w:r w:rsidRPr="00E13B98">
        <w:t>Institutional drivers</w:t>
      </w:r>
      <w:bookmarkEnd w:id="1227"/>
      <w:bookmarkEnd w:id="1228"/>
      <w:bookmarkEnd w:id="1229"/>
      <w:bookmarkEnd w:id="1230"/>
      <w:bookmarkEnd w:id="1231"/>
      <w:bookmarkEnd w:id="1232"/>
    </w:p>
    <w:p w14:paraId="2F21DF70" w14:textId="1A6927E8" w:rsidR="0048205B" w:rsidRPr="00E13B98" w:rsidRDefault="0048205B" w:rsidP="00AE389F">
      <w:r w:rsidRPr="00E13B98">
        <w:t xml:space="preserve">Regulations, including legislation and detailed institutional arrangements, shape all direct drivers and also to some extent all the other indirect drivers. Regulations are the result of purposeful collective political action and reflect the power balance between conflicting interests. Therefore, political and economic conflicts (cultural and economic drivers), influence institutional drivers. Knowledge about the effects of direct drivers on biodiversity and </w:t>
      </w:r>
      <w:r>
        <w:t xml:space="preserve">nature’s contributions to people </w:t>
      </w:r>
      <w:r w:rsidRPr="00E13B98">
        <w:t>increases public awareness and the prices of material contributions from nature and thereby acts as a feedback to institutional drivers (</w:t>
      </w:r>
      <w:r w:rsidR="00B71742" w:rsidRPr="00B71742">
        <w:rPr>
          <w:b/>
        </w:rPr>
        <w:t>Figure 4.1</w:t>
      </w:r>
      <w:r w:rsidRPr="00E13B98">
        <w:t xml:space="preserve">). </w:t>
      </w:r>
    </w:p>
    <w:p w14:paraId="4185A96D" w14:textId="3B54E908" w:rsidR="0048205B" w:rsidRPr="00E13B98" w:rsidRDefault="0048205B" w:rsidP="00AE389F">
      <w:r w:rsidRPr="00E13B98">
        <w:t>In general, the institutional capacity to make and enforce regulations is strong in Western and Central Europe (</w:t>
      </w:r>
      <w:r>
        <w:t>see C</w:t>
      </w:r>
      <w:r w:rsidRPr="00E13B98">
        <w:t xml:space="preserve">hapter 6). For example, the </w:t>
      </w:r>
      <w:r>
        <w:t>European Union</w:t>
      </w:r>
      <w:r w:rsidRPr="00E13B98">
        <w:t xml:space="preserve">'s Common Fisheries Policy (CFP) illustrates institutional capacity in that regulations have been passed to restore and maintain fish stocks above biomass levels capable of producing maximum sustainable yield, although half of the fish stocks exploited by the fishing fleet </w:t>
      </w:r>
      <w:r>
        <w:t xml:space="preserve">of European Union countries </w:t>
      </w:r>
      <w:r w:rsidRPr="00E13B98">
        <w:t>are still overexploited</w:t>
      </w:r>
      <w:r>
        <w:t xml:space="preserve"> </w:t>
      </w:r>
      <w:r>
        <w:fldChar w:fldCharType="begin" w:fldLock="1"/>
      </w:r>
      <w:r>
        <w:instrText>ADDIN CSL_CITATION { "citationItems" : [ { "id" : "ITEM-1", "itemData" : { "DOI" : "10.1016/j.marpol.2016.06.015", "ISSN" : "0308597X", "author" : [ { "dropping-particle" : "", "family" : "Guillen", "given" : "Jordi", "non-dropping-particle" : "", "parse-names" : false, "suffix" : "" }, { "dropping-particle" : "", "family" : "Calvo Santos", "given" : "Angel", "non-dropping-particle" : "", "parse-names" : false, "suffix" : "" }, { "dropping-particle" : "", "family" : "Carpenter", "given" : "Griffin", "non-dropping-particle" : "", "parse-names" : false, "suffix" : "" }, { "dropping-particle" : "", "family" : "Carvalho", "given" : "Natacha", "non-dropping-particle" : "", "parse-names" : false, "suffix" : "" }, { "dropping-particle" : "", "family" : "Casey", "given" : "John", "non-dropping-particle" : "", "parse-names" : false, "suffix" : "" }, { "dropping-particle" : "", "family" : "Lleonart", "given" : "Jordi", "non-dropping-particle" : "", "parse-names" : false, "suffix" : "" }, { "dropping-particle" : "", "family" : "Maynou", "given" : "Francesc", "non-dropping-particle" : "", "parse-names" : false, "suffix" : "" }, { "dropping-particle" : "", "family" : "Merino", "given" : "Gorka", "non-dropping-particle" : "", "parse-names" : false, "suffix" : "" }, { "dropping-particle" : "", "family" : "Paulrud", "given" : "Anton", "non-dropping-particle" : "", "parse-names" : false, "suffix" : "" } ], "container-title" : "Marine Policy", "id" : "ITEM-1", "issued" : { "date-parts" : [ [ "2016", "10" ] ] }, "page" : "40-47", "title" : "Sustainability now or later? Estimating the benefits of pathways to maximum sustainable yield for EU Northeast Atlantic fisheries", "type" : "article-journal", "volume" : "72" }, "uris" : [ "http://www.mendeley.com/documents/?uuid=b332cb84-3137-4bd7-9cdf-3a3ba9240c5e" ] } ], "mendeley" : { "formattedCitation" : "(Guillen et al., 2016)", "plainTextFormattedCitation" : "(Guillen et al., 2016)", "previouslyFormattedCitation" : "(Guillen et al., 2016)" }, "properties" : {  }, "schema" : "https://github.com/citation-style-language/schema/raw/master/csl-citation.json" }</w:instrText>
      </w:r>
      <w:r>
        <w:fldChar w:fldCharType="separate"/>
      </w:r>
      <w:r w:rsidRPr="000D0874">
        <w:t xml:space="preserve">(Guillen </w:t>
      </w:r>
      <w:r w:rsidR="00301BD0" w:rsidRPr="00301BD0">
        <w:rPr>
          <w:i/>
        </w:rPr>
        <w:t>et al.</w:t>
      </w:r>
      <w:r w:rsidRPr="000D0874">
        <w:t>, 2016)</w:t>
      </w:r>
      <w:r>
        <w:fldChar w:fldCharType="end"/>
      </w:r>
      <w:r w:rsidRPr="0076061B">
        <w:t>,</w:t>
      </w:r>
      <w:r>
        <w:t xml:space="preserve"> see S</w:t>
      </w:r>
      <w:r w:rsidRPr="00E13B98">
        <w:t xml:space="preserve">ection </w:t>
      </w:r>
      <w:r w:rsidRPr="00E13B98">
        <w:fldChar w:fldCharType="begin"/>
      </w:r>
      <w:r w:rsidRPr="00E13B98">
        <w:instrText xml:space="preserve"> REF _Ref496618917 \r \h </w:instrText>
      </w:r>
      <w:r w:rsidRPr="00E13B98">
        <w:fldChar w:fldCharType="separate"/>
      </w:r>
      <w:r w:rsidR="00B40E12">
        <w:t>4.4.1.2</w:t>
      </w:r>
      <w:r w:rsidRPr="00E13B98">
        <w:fldChar w:fldCharType="end"/>
      </w:r>
      <w:r w:rsidRPr="00E13B98">
        <w:t>.</w:t>
      </w:r>
    </w:p>
    <w:p w14:paraId="3FC18DFE" w14:textId="2245B7DA" w:rsidR="0048205B" w:rsidRPr="00243CBE" w:rsidRDefault="0048205B" w:rsidP="00AE389F">
      <w:r w:rsidRPr="00E13B98">
        <w:t xml:space="preserve">On the other hand, for the </w:t>
      </w:r>
      <w:r>
        <w:t>European Union</w:t>
      </w:r>
      <w:r w:rsidRPr="00E13B98">
        <w:t xml:space="preserve">’s Common Agricultural Policy (CAP) the new environmental prescriptions – including maintaining existing permanent grasslands, crop diversity, and establishing ecological focus areas – maybe </w:t>
      </w:r>
      <w:r>
        <w:t>“</w:t>
      </w:r>
      <w:r w:rsidRPr="00E13B98">
        <w:t>so diluted that they are unlikely to benefit biodiversity</w:t>
      </w:r>
      <w:r>
        <w:t>”</w:t>
      </w:r>
      <w:r>
        <w:fldChar w:fldCharType="begin" w:fldLock="1"/>
      </w:r>
      <w:r>
        <w:instrText>ADDIN CSL_CITATION { "citationItems" : [ { "id" : "ITEM-1", "itemData" : { "DOI" : "10.1126/science.1253425", "ISBN" : "0036-8075; 1095-9203", "ISSN" : "0036-8075", "PMID" : "24904142", "abstract" : "In December 2013, the European Union (EU) enacted the reformed Common Agricultural Policy (CAP) for 2014\u20132020, allocating almost 40% of the EU's budget and influencing management of half of its terrestrial area. Many EU politicians are announcing the new CAP as \u201cgreener,\u201d but the new environmental prescriptions are so diluted that they are unlikely to benefit biodiversity. Individual Member States (MSs), however, can still use flexibility granted by the new CAP to design national plans to protect farmland habitats and species and to ensure long-term provision of ecosystem services.", "author" : [ { "dropping-particle" : "", "family" : "Pe'er", "given" : "G.", "non-dropping-particle" : "", "parse-names" : false, "suffix" : "" }, { "dropping-particle" : "V.", "family" : "Dicks", "given" : "L.", "non-dropping-particle" : "", "parse-names" : false, "suffix" : "" }, { "dropping-particle" : "", "family" : "Visconti", "given" : "P.", "non-dropping-particle" : "", "parse-names" : false, "suffix" : "" }, { "dropping-particle" : "", "family" : "Arlettaz", "given" : "R.", "non-dropping-particle" : "", "parse-names" : false, "suffix" : "" }, { "dropping-particle" : "", "family" : "Baldi", "given" : "A.", "non-dropping-particle" : "", "parse-names" : false, "suffix" : "" }, { "dropping-particle" : "", "family" : "Benton", "given" : "T. 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 D.", "non-dropping-particle" : "", "parse-names" : false, "suffix" : "" }, { "dropping-particle" : "", "family" : "Hartig", "given" : "F.", "non-dropping-particle" : "", "parse-names" : false, "suffix" : "" }, { "dropping-particle" : "", "family" : "Henle", "given" : "K.", "non-dropping-particle" : "", "parse-names" : false, "suffix" : "" }, { "dropping-particle" : "", "family" : "Hobson", "given" : "P. R.", "non-dropping-particle" : "", "parse-names" : false, "suffix" : "" }, { "dropping-particle" : "", "family" : "Kleijn", "given" : "D.", "non-dropping-particle" : "", "parse-names" : false, "suffix" : "" }, { "dropping-particle" : "", "family" : "Neumann", "given" : "R. 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 J.", "non-dropping-particle" : "", "parse-names" : false, "suffix" : "" }, { "dropping-particle" : "", "family" : "Turbe", "given" : "A.", "non-dropping-particle" : "", "parse-names" : false, "suffix" : "" }, { "dropping-particle" : "", "family" : "Wulf", "given" : "F.", "non-dropping-particle" : "", "parse-names" : false, "suffix" : "" }, { "dropping-particle" : "V.", "family" : "Scott", "given" : "A.", "non-dropping-particle" : "", "parse-names" : false, "suffix" : "" } ], "container-title" : "Science", "id" : "ITEM-1", "issue" : "6188", "issued" : { "date-parts" : [ [ "2014", "6", "6" ] ] }, "page" : "1090-1092", "title" : "EU agricultural reform fails on biodiversity", "type" : "article-journal", "volume" : "344" }, "uris" : [ "http://www.mendeley.com/documents/?uuid=373a90d0-de45-4484-803d-a0b99dface13" ] } ], "mendeley" : { "formattedCitation" : "(Pe\u2019er et al., 2014)", "plainTextFormattedCitation" : "(Pe\u2019er et al., 2014)", "previouslyFormattedCitation" : "(Pe\u2019er et al., 2014)" }, "properties" : {  }, "schema" : "https://github.com/citation-style-language/schema/raw/master/csl-citation.json" }</w:instrText>
      </w:r>
      <w:r>
        <w:fldChar w:fldCharType="separate"/>
      </w:r>
      <w:r w:rsidRPr="00B27962">
        <w:t xml:space="preserve">(Pe’er </w:t>
      </w:r>
      <w:r w:rsidR="00301BD0" w:rsidRPr="00301BD0">
        <w:rPr>
          <w:i/>
        </w:rPr>
        <w:t>et al.</w:t>
      </w:r>
      <w:r w:rsidRPr="00B27962">
        <w:t>, 2014)</w:t>
      </w:r>
      <w:r>
        <w:fldChar w:fldCharType="end"/>
      </w:r>
      <w:r w:rsidRPr="00E13B98">
        <w:t xml:space="preserve"> (</w:t>
      </w:r>
      <w:r>
        <w:t>S</w:t>
      </w:r>
      <w:r w:rsidRPr="00E13B98">
        <w:t xml:space="preserve">ection </w:t>
      </w:r>
      <w:r w:rsidRPr="00E13B98">
        <w:fldChar w:fldCharType="begin"/>
      </w:r>
      <w:r w:rsidRPr="00E13B98">
        <w:instrText xml:space="preserve"> REF _Ref496618943 \r \h </w:instrText>
      </w:r>
      <w:r w:rsidRPr="00E13B98">
        <w:fldChar w:fldCharType="separate"/>
      </w:r>
      <w:r w:rsidR="00B40E12">
        <w:t>4.5.2.2</w:t>
      </w:r>
      <w:r w:rsidRPr="00E13B98">
        <w:fldChar w:fldCharType="end"/>
      </w:r>
      <w:r w:rsidRPr="00E13B98">
        <w:t>). The</w:t>
      </w:r>
      <w:r w:rsidRPr="00E13B98">
        <w:rPr>
          <w:rFonts w:ascii="Calibri" w:hAnsi="Calibri"/>
        </w:rPr>
        <w:t xml:space="preserve"> most significant recent change in environmental institutional drivers in Europe and Central Asia is arguably the transformation of the energy sector in the </w:t>
      </w:r>
      <w:r>
        <w:t>European Union</w:t>
      </w:r>
      <w:r w:rsidRPr="00E13B98">
        <w:rPr>
          <w:rFonts w:ascii="Calibri" w:hAnsi="Calibri"/>
        </w:rPr>
        <w:t xml:space="preserve">. </w:t>
      </w:r>
      <w:r w:rsidRPr="00E13B98">
        <w:rPr>
          <w:rFonts w:ascii="Calibri" w:hAnsi="Calibri"/>
        </w:rPr>
        <w:lastRenderedPageBreak/>
        <w:t xml:space="preserve">Here, political leadership, new policies and economic incentives have catalysed technological advancements resulting in lower prices for solar and wind power. These lower prices have subsequently become economic drivers for decreased pollution and greenhouse gas emissions </w:t>
      </w:r>
      <w:r w:rsidRPr="00E13B98">
        <w:rPr>
          <w:rFonts w:ascii="Calibri" w:hAnsi="Calibri"/>
        </w:rPr>
        <w:fldChar w:fldCharType="begin" w:fldLock="1"/>
      </w:r>
      <w:r>
        <w:rPr>
          <w:rFonts w:ascii="Calibri" w:hAnsi="Calibri"/>
        </w:rPr>
        <w:instrText>ADDIN CSL_CITATION { "citationItems" : [ { "id" : "ITEM-1", "itemData" : { "DOI" : "10.1016/j.enpol.2009.06.071", "ISSN" : "03014215", "author" : [ { "dropping-particle" : "", "family" : "B\u00fcrer", "given" : "Mary Jean", "non-dropping-particle" : "", "parse-names" : false, "suffix" : "" }, { "dropping-particle" : "", "family" : "W\u00fcstenhagen", "given" : "Rolf", "non-dropping-particle" : "", "parse-names" : false, "suffix" : "" } ], "container-title" : "Energy Policy", "id" : "ITEM-1", "issue" : "12", "issued" : { "date-parts" : [ [ "2009", "12", "1" ] ] }, "page" : "4997-5006", "publisher" : "Elsevier", "title" : "Which renewable energy policy is a venture capitalist's best friend? Empirical evidence from a survey of international cleantech investors", "type" : "article-journal", "volume" : "37" }, "uris" : [ "http://www.mendeley.com/documents/?uuid=b8c193fe-c043-3b37-a579-97f422802c0b" ] } ], "mendeley" : { "formattedCitation" : "(B\u00fcrer &amp; W\u00fcstenhagen, 2009)", "plainTextFormattedCitation" : "(B\u00fcrer &amp; W\u00fcstenhagen, 2009)", "previouslyFormattedCitation" : "(B\u00fcrer &amp; W\u00fcstenhagen, 2009)" }, "properties" : {  }, "schema" : "https://github.com/citation-style-language/schema/raw/master/csl-citation.json" }</w:instrText>
      </w:r>
      <w:r w:rsidRPr="00E13B98">
        <w:rPr>
          <w:rFonts w:ascii="Calibri" w:hAnsi="Calibri"/>
        </w:rPr>
        <w:fldChar w:fldCharType="separate"/>
      </w:r>
      <w:r w:rsidRPr="00E13B98">
        <w:rPr>
          <w:rFonts w:ascii="Calibri" w:hAnsi="Calibri"/>
        </w:rPr>
        <w:t>(Bürer &amp; Wüstenhagen, 2009)</w:t>
      </w:r>
      <w:r w:rsidRPr="00E13B98">
        <w:rPr>
          <w:rFonts w:ascii="Calibri" w:hAnsi="Calibri"/>
        </w:rPr>
        <w:fldChar w:fldCharType="end"/>
      </w:r>
      <w:r w:rsidRPr="00E13B98">
        <w:rPr>
          <w:rFonts w:ascii="Calibri" w:hAnsi="Calibri"/>
        </w:rPr>
        <w:t>.</w:t>
      </w:r>
    </w:p>
    <w:p w14:paraId="7F71297A" w14:textId="7F820F11" w:rsidR="0048205B" w:rsidRPr="00E13B98" w:rsidRDefault="0048205B" w:rsidP="00AE389F">
      <w:r w:rsidRPr="00E13B98">
        <w:t xml:space="preserve">For example, the German Renewable Energy Act (EEG) from 2000 has become a major driver for transforming the energy sector, increasing generation of renewable energy from 29 TWh in 1999 to 161 TWh in 2014 </w:t>
      </w:r>
      <w:r>
        <w:fldChar w:fldCharType="begin" w:fldLock="1"/>
      </w:r>
      <w:r>
        <w:instrText>ADDIN CSL_CITATION { "citationItems" : [ { "id" : "ITEM-1", "itemData" : { "DOI" : "10.1016/j.eist.2015.06.005", "ISSN" : "22104224", "author" : [ { "dropping-particle" : "", "family" : "Lauber", "given" : "Volkmar", "non-dropping-particle" : "", "parse-names" : false, "suffix" : "" }, { "dropping-particle" : "", "family" : "Jacobsson", "given" : "Staffan", "non-dropping-particle" : "", "parse-names" : false, "suffix" : "" } ], "container-title" : "Environmental Innovation and Societal Transitions", "id" : "ITEM-1", "issued" : { "date-parts" : [ [ "2016", "3" ] ] }, "page" : "147-163", "title" : "The politics and economics of constructing, contesting and restricting socio-political space for renewables \u2013 The German Renewable Energy Act", "type" : "article-journal", "volume" : "18" }, "uris" : [ "http://www.mendeley.com/documents/?uuid=f2191bce-1c3e-4569-99f6-3f997b4cdec6" ] } ], "mendeley" : { "formattedCitation" : "(Lauber &amp; Jacobsson, 2016)", "plainTextFormattedCitation" : "(Lauber &amp; Jacobsson, 2016)", "previouslyFormattedCitation" : "(Lauber &amp; Jacobsson, 2016)" }, "properties" : {  }, "schema" : "https://github.com/citation-style-language/schema/raw/master/csl-citation.json" }</w:instrText>
      </w:r>
      <w:r>
        <w:fldChar w:fldCharType="separate"/>
      </w:r>
      <w:r w:rsidRPr="008A593E">
        <w:t>(Lauber &amp; Jacobsson, 2016)</w:t>
      </w:r>
      <w:r>
        <w:fldChar w:fldCharType="end"/>
      </w:r>
      <w:r w:rsidRPr="00E13B98">
        <w:t xml:space="preserve">. However, substantial trade-offs may result from a lack of mainstreaming. In a scenario for energy crops, </w:t>
      </w:r>
      <w:r>
        <w:fldChar w:fldCharType="begin" w:fldLock="1"/>
      </w:r>
      <w:r>
        <w:instrText>ADDIN CSL_CITATION { "citationItems" : [ { "id" : "ITEM-1", "itemData" : { "DOI" : "10.1016/j.ecolind.2014.09.004", "ISSN" : "1470160X", "author" : [ { "dropping-particle" : "", "family" : "Gutzler", "given" : "C.", "non-dropping-particle" : "", "parse-names" : false, "suffix" : "" }, { "dropping-particle" : "", "family" : "Helming", "given" : "K.", "non-dropping-particle" : "", "parse-names" : false, "suffix" : "" }, { "dropping-particle" : "", "family" : "Balla", "given" : "D.", "non-dropping-particle" : "", "parse-names" : false, "suffix" : "" }, { "dropping-particle" : "", "family" : "Dannowski", "given" : "R.", "non-dropping-particle" : "", "parse-names" : false, "suffix" : "" }, { "dropping-particle" : "", "family" : "Deumlich", "given" : "D.", "non-dropping-particle" : "", "parse-names" : false, "suffix" : "" }, { "dropping-particle" : "", "family" : "Glemnitz", "given" : "M.", "non-dropping-particle" : "", "parse-names" : false, "suffix" : "" }, { "dropping-particle" : "", "family" : "Knierim", "given" : "A.", "non-dropping-particle" : "", "parse-names" : false, "suffix" : "" }, { "dropping-particle" : "", "family" : "Mirschel", "given" : "W.", "non-dropping-particle" : "", "parse-names" : false, "suffix" : "" }, { "dropping-particle" : "", "family" : "Nendel", "given" : "C.", "non-dropping-particle" : "", "parse-names" : false, "suffix" : "" }, { "dropping-particle" : "", "family" : "Paul", "given" : "C.", "non-dropping-particle" : "", "parse-names" : false, "suffix" : "" }, { "dropping-particle" : "", "family" : "Sieber", "given" : "S.", "non-dropping-particle" : "", "parse-names" : false, "suffix" : "" }, { "dropping-particle" : "", "family" : "Stachow", "given" : "U.", "non-dropping-particle" : "", "parse-names" : false, "suffix" : "" }, { "dropping-particle" : "", "family" : "Starick", "given" : "A.", "non-dropping-particle" : "", "parse-names" : false, "suffix" : "" }, { "dropping-particle" : "", "family" : "Wieland", "given" : "R.", "non-dropping-particle" : "", "parse-names" : false, "suffix" : "" }, { "dropping-particle" : "", "family" : "Wurbs", "given" : "A.", "non-dropping-particle" : "", "parse-names" : false, "suffix" : "" }, { "dropping-particle" : "", "family" : "Zander", "given" : "P.", "non-dropping-particle" : "", "parse-names" : false, "suffix" : "" } ], "container-title" : "Ecological Indicators", "id" : "ITEM-1", "issued" : { "date-parts" : [ [ "2015", "1" ] ] }, "page" : "505-517", "title" : "Agricultural land use changes \u2013 a scenario-based sustainability impact assessment for Brandenburg, Germany", "type" : "article-journal", "volume" : "48" }, "uris" : [ "http://www.mendeley.com/documents/?uuid=8799b350-f0e0-4550-9328-369ca52d36e7" ] } ], "mendeley" : { "formattedCitation" : "(Gutzler et al., 2015)", "plainTextFormattedCitation" : "(Gutzler et al., 2015)", "previouslyFormattedCitation" : "(Gutzler et al., 2015)" }, "properties" : {  }, "schema" : "https://github.com/citation-style-language/schema/raw/master/csl-citation.json" }</w:instrText>
      </w:r>
      <w:r>
        <w:fldChar w:fldCharType="separate"/>
      </w:r>
      <w:r w:rsidRPr="008A593E">
        <w:t xml:space="preserve">(Gutzler </w:t>
      </w:r>
      <w:r w:rsidR="00301BD0" w:rsidRPr="00301BD0">
        <w:rPr>
          <w:i/>
        </w:rPr>
        <w:t>et al.</w:t>
      </w:r>
      <w:r w:rsidRPr="008A593E">
        <w:t>, 2015)</w:t>
      </w:r>
      <w:r>
        <w:fldChar w:fldCharType="end"/>
      </w:r>
      <w:r w:rsidRPr="00E13B98">
        <w:t xml:space="preserve"> project substantial reduction in biodiversity and landscape scenery, and increased soil erosion and need for water protection. These three examples from the fishing, agriculture and energy sectors suggest that strong institutional capacity is not sufficient to safeguard biodiversity and</w:t>
      </w:r>
      <w:r w:rsidRPr="000E537A">
        <w:t xml:space="preserve"> </w:t>
      </w:r>
      <w:r>
        <w:t>nature’s contributions to people</w:t>
      </w:r>
      <w:r w:rsidRPr="00E13B98">
        <w:t xml:space="preserve">. </w:t>
      </w:r>
    </w:p>
    <w:p w14:paraId="33513637" w14:textId="77777777" w:rsidR="0048205B" w:rsidRPr="00E13B98" w:rsidRDefault="0048205B" w:rsidP="00AE389F"/>
    <w:p w14:paraId="4D99B06D" w14:textId="77777777" w:rsidR="0048205B" w:rsidRPr="00E13B98" w:rsidRDefault="0048205B" w:rsidP="00147745">
      <w:pPr>
        <w:pStyle w:val="Heading3"/>
      </w:pPr>
      <w:bookmarkStart w:id="1233" w:name="_Toc343903895"/>
      <w:bookmarkStart w:id="1234" w:name="_Toc477938312"/>
      <w:bookmarkStart w:id="1235" w:name="_Toc479152641"/>
      <w:bookmarkStart w:id="1236" w:name="_Toc502837421"/>
      <w:bookmarkStart w:id="1237" w:name="_Toc504380672"/>
      <w:bookmarkStart w:id="1238" w:name="_Toc519514727"/>
      <w:r w:rsidRPr="00E13B98">
        <w:t>Economic drivers</w:t>
      </w:r>
      <w:bookmarkEnd w:id="1233"/>
      <w:bookmarkEnd w:id="1234"/>
      <w:bookmarkEnd w:id="1235"/>
      <w:bookmarkEnd w:id="1236"/>
      <w:bookmarkEnd w:id="1237"/>
      <w:bookmarkEnd w:id="1238"/>
    </w:p>
    <w:p w14:paraId="1C121446" w14:textId="187D2F6D" w:rsidR="0048205B" w:rsidRPr="00E13B98" w:rsidRDefault="0048205B" w:rsidP="00AE389F">
      <w:r w:rsidRPr="00E13B98">
        <w:t xml:space="preserve">We have identified the material intensity of GDP, rather than GDP itself, as a main economic driver. The relationship between GDP and resource use has long been debated. The contributions of many scholars – for instance </w:t>
      </w:r>
      <w:r w:rsidRPr="00D22686">
        <w:t xml:space="preserve">Carson </w:t>
      </w:r>
      <w:r>
        <w:fldChar w:fldCharType="begin" w:fldLock="1"/>
      </w:r>
      <w:r>
        <w:instrText>ADDIN CSL_CITATION { "citationItems" : [ { "id" : "ITEM-1", "itemData" : { "author" : [ { "dropping-particle" : "", "family" : "Carson", "given" : "Rachel", "non-dropping-particle" : "", "parse-names" : false, "suffix" : "" } ], "id" : "ITEM-1", "issued" : { "date-parts" : [ [ "2002" ] ] }, "publisher" : "Houghton Mifflin Harcourt", "title" : "Silent spring", "type" : "book" }, "suppress-author" : 1, "uris" : [ "http://www.mendeley.com/documents/?uuid=e8b0a15d-18d8-405c-b79d-2de26f0e775b" ] } ], "mendeley" : { "formattedCitation" : "(2002)", "plainTextFormattedCitation" : "(2002)", "previouslyFormattedCitation" : "(2002)" }, "properties" : {  }, "schema" : "https://github.com/citation-style-language/schema/raw/master/csl-citation.json" }</w:instrText>
      </w:r>
      <w:r>
        <w:fldChar w:fldCharType="separate"/>
      </w:r>
      <w:r w:rsidRPr="00D22686">
        <w:t>(</w:t>
      </w:r>
      <w:r w:rsidR="000352F0">
        <w:t>1962</w:t>
      </w:r>
      <w:r w:rsidRPr="00D22686">
        <w:t>)</w:t>
      </w:r>
      <w:r>
        <w:fldChar w:fldCharType="end"/>
      </w:r>
      <w:r w:rsidRPr="00D22686">
        <w:t xml:space="preserve">, Boulding </w:t>
      </w:r>
      <w:r w:rsidRPr="00D22686">
        <w:fldChar w:fldCharType="begin" w:fldLock="1"/>
      </w:r>
      <w:r w:rsidRPr="00D22686">
        <w:instrText>ADDIN CSL_CITATION { "citationItems" : [ { "id" : "ITEM-1", "itemData" : { "author" : [ { "dropping-particle" : "", "family" : "Boulding", "given" : "K.", "non-dropping-particle" : "", "parse-names" : false, "suffix" : "" } ], "container-title" : "In Environmental Quality in a Growing Economy", "editor" : [ { "dropping-particle" : "", "family" : "Daly", "given" : "H. E.", "non-dropping-particle" : "", "parse-names" : false, "suffix" : "" } ], "id" : "ITEM-1", "issued" : { "date-parts" : [ [ "1966" ] ] }, "publisher" : "Johns Hopkins University Press, Baltimore, US", "title" : "The economics of the coming spaceship Earth", "type" : "chapter" }, "suppress-author" : 1, "uris" : [ "http://www.mendeley.com/documents/?uuid=05269f56-2949-4185-a3e7-60b573a255de" ] } ], "mendeley" : { "formattedCitation" : "(1966)", "plainTextFormattedCitation" : "(1966)", "previouslyFormattedCitation" : "(1966)" }, "properties" : {  }, "schema" : "https://github.com/citation-style-language/schema/raw/master/csl-citation.json" }</w:instrText>
      </w:r>
      <w:r w:rsidRPr="00D22686">
        <w:fldChar w:fldCharType="separate"/>
      </w:r>
      <w:r w:rsidRPr="00D22686">
        <w:t>(1966)</w:t>
      </w:r>
      <w:r w:rsidRPr="00D22686">
        <w:fldChar w:fldCharType="end"/>
      </w:r>
      <w:r w:rsidRPr="00D22686">
        <w:t>, G</w:t>
      </w:r>
      <w:r w:rsidRPr="00E13B98">
        <w:t xml:space="preserve">eorgescu-Roegen </w:t>
      </w:r>
      <w:r w:rsidRPr="00E13B98">
        <w:fldChar w:fldCharType="begin" w:fldLock="1"/>
      </w:r>
      <w:r>
        <w:instrText>ADDIN CSL_CITATION { "citationItems" : [ { "id" : "ITEM-1", "itemData" : { "author" : [ { "dropping-particle" : "", "family" : "Georgescu-Roegen", "given" : "N", "non-dropping-particle" : "", "parse-names" : false, "suffix" : "" } ], "container-title" : "Valuing the earth: Economics, ecology, ethics", "editor" : [ { "dropping-particle" : "", "family" : "Daly", "given" : "H. E.", "non-dropping-particle" : "", "parse-names" : false, "suffix" : "" }, { "dropping-particle" : "", "family" : "Kenneth N", "given" : "T.", "non-dropping-particle" : "", "parse-names" : false, "suffix" : "" } ], "id" : "ITEM-1", "issued" : { "date-parts" : [ [ "1993" ] ] }, "page" : "75-88", "publisher" : "MIT", "publisher-place" : "Cambridge, Mass.", "title" : "The entropy law and the economic problem.", "type" : "chapter" }, "suppress-author" : 1, "uris" : [ "http://www.mendeley.com/documents/?uuid=beee5282-50c4-4732-ad7e-5688e2597315" ] } ], "mendeley" : { "formattedCitation" : "(1993)", "plainTextFormattedCitation" : "(1993)", "previouslyFormattedCitation" : "(1993)" }, "properties" : {  }, "schema" : "https://github.com/citation-style-language/schema/raw/master/csl-citation.json" }</w:instrText>
      </w:r>
      <w:r w:rsidRPr="00E13B98">
        <w:fldChar w:fldCharType="separate"/>
      </w:r>
      <w:r w:rsidRPr="00E13B98">
        <w:t>(1993)</w:t>
      </w:r>
      <w:r w:rsidRPr="00E13B98">
        <w:fldChar w:fldCharType="end"/>
      </w:r>
      <w:r w:rsidRPr="00E13B98">
        <w:t xml:space="preserve"> – highlighted that serious problems arise from both the quality of the waste (ecotoxicity) and the scale of human activities. The amount and the rate at which matter passes through society (the material throughput) and becomes waste is a major indirect driver of biodiversity loss. This is also called the industrial and socioeconomic metabolism </w:t>
      </w:r>
      <w:r w:rsidRPr="00E13B98">
        <w:fldChar w:fldCharType="begin" w:fldLock="1"/>
      </w:r>
      <w:r>
        <w:instrText>ADDIN CSL_CITATION { "citationItems" : [ { "id" : "ITEM-1", "itemData" : { "DOI" : "10.1007/978-3-319-06358-4", "ISBN" : "978-3-319-06357-7", "author" : [ { "dropping-particle" : "", "family" : "Gonz\u00e1lez de Molina", "given" : "Manuel", "non-dropping-particle" : "", "parse-names" : false, "suffix" : "" }, { "dropping-particle" : "", "family" : "Toledo", "given" : "V\u00edctor M.", "non-dropping-particle" : "", "parse-names" : false, "suffix" : "" } ], "collection-title" : "Environmental History", "id" : "ITEM-1", "issued" : { "date-parts" : [ [ "2014" ] ] }, "publisher" : "Springer International Publishing", "publisher-place" : "Cham", "title" : "The Social Metabolism", "type" : "book", "volume" : "3" }, "uris" : [ "http://www.mendeley.com/documents/?uuid=c4d043c2-6387-4904-9702-c6335335f1bd" ] } ], "mendeley" : { "formattedCitation" : "(Gonz\u00e1lez de Molina &amp; Toledo, 2014)", "plainTextFormattedCitation" : "(Gonz\u00e1lez de Molina &amp; Toledo, 2014)", "previouslyFormattedCitation" : "(Gonz\u00e1lez de Molina &amp; Toledo, 2014)" }, "properties" : {  }, "schema" : "https://github.com/citation-style-language/schema/raw/master/csl-citation.json" }</w:instrText>
      </w:r>
      <w:r w:rsidRPr="00E13B98">
        <w:fldChar w:fldCharType="separate"/>
      </w:r>
      <w:r w:rsidRPr="00E13B98">
        <w:t>(González de Molina &amp; Toledo, 2014)</w:t>
      </w:r>
      <w:r w:rsidRPr="00E13B98">
        <w:fldChar w:fldCharType="end"/>
      </w:r>
      <w:r w:rsidRPr="00E13B98">
        <w:t>. Despite some evidence that prosperity or human well</w:t>
      </w:r>
      <w:r w:rsidR="005F5A69">
        <w:t>-</w:t>
      </w:r>
      <w:r w:rsidRPr="00E13B98">
        <w:t xml:space="preserve">being does not increase further once an average income threshold has been reached </w:t>
      </w:r>
      <w:r w:rsidRPr="00364E10">
        <w:fldChar w:fldCharType="begin" w:fldLock="1"/>
      </w:r>
      <w:r>
        <w:instrText>ADDIN CSL_CITATION { "citationItems" : [ { "id" : "ITEM-1", "itemData" : { "DOI" : "10.1016/j.ecolecon.2013.04.019", "ISSN" : "09218009", "author" : [ { "dropping-particle" : "", "family" : "Kubiszewski", "given" : "Ida", "non-dropping-particle" : "", "parse-names" : false, "suffix" : "" }, { "dropping-particle" : "", "family" : "Costanza", "given" : "Robert", "non-dropping-particle" : "", "parse-names" : false, "suffix" : "" }, { "dropping-particle" : "", "family" : "Franco", "given" : "Carol", "non-dropping-particle" : "", "parse-names" : false, "suffix" : "" }, { "dropping-particle" : "", "family" : "Lawn", "given" : "Philip", "non-dropping-particle" : "", "parse-names" : false, "suffix" : "" }, { "dropping-particle" : "", "family" : "Talberth", "given" : "John", "non-dropping-particle" : "", "parse-names" : false, "suffix" : "" }, { "dropping-particle" : "", "family" : "Jackson", "given" : "Tim", "non-dropping-particle" : "", "parse-names" : false, "suffix" : "" }, { "dropping-particle" : "", "family" : "Aylmer", "given" : "Camille", "non-dropping-particle" : "", "parse-names" : false, "suffix" : "" } ], "container-title" : "Ecological Economics", "id" : "ITEM-1", "issued" : { "date-parts" : [ [ "2013", "9", "1" ] ] }, "page" : "57-68", "publisher" : "Elsevier", "title" : "Beyond GDP: Measuring and achieving global genuine progress", "type" : "article-journal", "volume" : "93" }, "uris" : [ "http://www.mendeley.com/documents/?uuid=fb09e8cf-b3ca-3681-a1e8-9054f4d05c4c" ] } ], "mendeley" : { "formattedCitation" : "(Kubiszewski et al., 2013)", "manualFormatting" : "(Kubiszewski et al., 2013 suggest a threshold as low as 7,000 USD/year and person)", "plainTextFormattedCitation" : "(Kubiszewski et al., 2013)", "previouslyFormattedCitation" : "(Kubiszewski et al., 2013)" }, "properties" : {  }, "schema" : "https://github.com/citation-style-language/schema/raw/master/csl-citation.json" }</w:instrText>
      </w:r>
      <w:r w:rsidRPr="00364E10">
        <w:fldChar w:fldCharType="separate"/>
      </w:r>
      <w:r w:rsidRPr="00364E10">
        <w:t xml:space="preserve">(Kubiszewski </w:t>
      </w:r>
      <w:r w:rsidR="000D7D89" w:rsidRPr="000D7D89">
        <w:rPr>
          <w:i/>
        </w:rPr>
        <w:t>et al.</w:t>
      </w:r>
      <w:r w:rsidRPr="00364E10">
        <w:t>, 2013</w:t>
      </w:r>
      <w:r>
        <w:t xml:space="preserve"> suggest a threshold as low as</w:t>
      </w:r>
      <w:r w:rsidRPr="00E13B98">
        <w:t xml:space="preserve"> 7,000 USD/year and person</w:t>
      </w:r>
      <w:r w:rsidRPr="00364E10">
        <w:t>)</w:t>
      </w:r>
      <w:r w:rsidRPr="00364E10">
        <w:fldChar w:fldCharType="end"/>
      </w:r>
      <w:r w:rsidRPr="00364E10">
        <w:t>,</w:t>
      </w:r>
      <w:r w:rsidRPr="00E13B98">
        <w:t xml:space="preserve"> Governments in countries with much higher per capita GDP strive hard to increase it further. A growing body of literature suggests that the challenge is to decouple quality of life (well</w:t>
      </w:r>
      <w:r w:rsidR="005F5A69">
        <w:t>-</w:t>
      </w:r>
      <w:r w:rsidRPr="00E13B98">
        <w:t xml:space="preserve">being or prosperity) from environmental degradation and pay less attention to GDP </w:t>
      </w:r>
      <w:r>
        <w:fldChar w:fldCharType="begin" w:fldLock="1"/>
      </w:r>
      <w:r>
        <w:instrText>ADDIN CSL_CITATION { "citationItems" : [ { "id" : "ITEM-1", "itemData" : { "DOI" : "10.1016/j.ecolecon.2015.03.018", "ISSN" : "09218009", "author" : [ { "dropping-particle" : "", "family" : "R\u00f8pke", "given" : "Inge", "non-dropping-particle" : "", "parse-names" : false, "suffix" : "" } ], "container-title" : "Ecological Economics", "id" : "ITEM-1", "issued" : { "date-parts" : [ [ "2016", "1", "1" ] ] }, "page" : "237-245", "publisher" : "Elsevier", "title" : "Complementary system perspectives in ecological macroeconomics \u2014 The example of transition investments during the crisis", "type" : "article-journal", "volume" : "121" }, "uris" : [ "http://www.mendeley.com/documents/?uuid=6ae3c1a0-4132-3054-8421-72ebb53bde7f" ] }, { "id" : "ITEM-2", "itemData" : { "author" : [ { "dropping-particle" : "", "family" : "Victor", "given" : "P. A.", "non-dropping-particle" : "", "parse-names" : false, "suffix" : "" } ], "id" : "ITEM-2", "issued" : { "date-parts" : [ [ "2008" ] ] }, "publisher" : "Edward Elgar", "title" : "Managing without growth: slower by design, not disaster", "type" : "book" }, "uris" : [ "http://www.mendeley.com/documents/?uuid=ac3f52e6-9e33-4369-b0a1-85a6c43e79f4" ] }, { "id" : "ITEM-3", "itemData" : { "author" : [ { "dropping-particle" : "", "family" : "Jackson", "given" : "Tim", "non-dropping-particle" : "", "parse-names" : false, "suffix" : "" } ], "id" : "ITEM-3", "issued" : { "date-parts" : [ [ "2009", "4" ] ] }, "publisher" : "Sustainable Development Commission", "title" : "Prosperity without Growth? \u2013 The transition to a sustainable economy", "type" : "book" }, "uris" : [ "http://www.mendeley.com/documents/?uuid=e2af1ce3-b31a-4e11-bb13-a2518490210a" ] }, { "id" : "ITEM-4", "itemData" : { "DOI" : "10.1016/j.jclepro.2009.08.011", "ISSN" : "09596526", "author" : [ { "dropping-particle" : "", "family" : "Bergh", "given" : "Jeroen C.J.M.", "non-dropping-particle" : "van den", "parse-names" : false, "suffix" : "" } ], "container-title" : "Journal of Cleaner Production", "id" : "ITEM-4", "issue" : "6", "issued" : { "date-parts" : [ [ "2010", "4", "1" ] ] }, "page" : "540-543", "publisher" : "Elsevier", "title" : "Relax about GDP growth: implications for climate and crisis policies", "type" : "article-journal", "volume" : "18" }, "uris" : [ "http://www.mendeley.com/documents/?uuid=74d6316a-e1c8-3180-a978-15d773a63ffe" ] }, { "id" : "ITEM-5", "itemData" : { "DOI" : "10.1016/j.ecolecon.2010.09.035", "ISSN" : "09218009", "author" : [ { "dropping-particle" : "", "family" : "Bergh", "given" : "Jeroen C.J.M.", "non-dropping-particle" : "van den", "parse-names" : false, "suffix" : "" } ], "container-title" : "Ecological Economics", "id" : "ITEM-5", "issue" : "5", "issued" : { "date-parts" : [ [ "2011", "3", "15" ] ] }, "page" : "881-890", "publisher" : "Elsevier", "title" : "Environment versus growth \u2014 A criticism of \u201cdegrowth\u201d and a plea for \u201ca-growth\u201d", "type" : "article-journal", "volume" : "70" }, "uris" : [ "http://www.mendeley.com/documents/?uuid=29bf4747-f8be-312a-b42f-2b54fe09c283" ] }, { "id" : "ITEM-6", "itemData" : { "author" : [ { "dropping-particle" : "", "family" : "Raworth", "given" : "K.", "non-dropping-particle" : "", "parse-names" : false, "suffix" : "" } ], "id" : "ITEM-6", "issued" : { "date-parts" : [ [ "2017" ] ] }, "publisher" : "Chelsea Green Publishing", "title" : "Doughnut Economics: Seven Ways to Think Like a 21st-Century Economist", "type" : "book" }, "uris" : [ "http://www.mendeley.com/documents/?uuid=9bfda780-30df-44c1-aebb-cde2eb8e99a9" ] } ], "mendeley" : { "formattedCitation" : "(T. Jackson, 2009; Raworth, 2017; R\u00f8pke, 2016; van den Bergh, 2010, 2011; Victor, 2008)", "plainTextFormattedCitation" : "(T. Jackson, 2009; Raworth, 2017; R\u00f8pke, 2016; van den Bergh, 2010, 2011; Victor, 2008)", "previouslyFormattedCitation" : "(T. Jackson, 2009; Raworth, 2017; R\u00f8pke, 2016; van den Bergh, 2010, 2011; Victor, 2008)" }, "properties" : {  }, "schema" : "https://github.com/citation-style-language/schema/raw/master/csl-citation.json" }</w:instrText>
      </w:r>
      <w:r>
        <w:fldChar w:fldCharType="separate"/>
      </w:r>
      <w:r w:rsidRPr="00B84A30">
        <w:t>(Jackson, 2009; Raworth, 2017; Røpke, 2016; van den Bergh, 2010, 2011; Victor, 2008)</w:t>
      </w:r>
      <w:r>
        <w:fldChar w:fldCharType="end"/>
      </w:r>
      <w:r>
        <w:t>.</w:t>
      </w:r>
    </w:p>
    <w:p w14:paraId="7CA090A0" w14:textId="1591304F" w:rsidR="0048205B" w:rsidRPr="000A43EF" w:rsidRDefault="0048205B" w:rsidP="00AE389F">
      <w:pPr>
        <w:rPr>
          <w:lang w:val="sv-SE" w:eastAsia="de-CH"/>
        </w:rPr>
      </w:pPr>
      <w:r w:rsidRPr="00E13B98">
        <w:rPr>
          <w:lang w:eastAsia="de-CH"/>
        </w:rPr>
        <w:t xml:space="preserve">Fundamentally, economic growth is largely explained by investments in real capital and there is a near-linear relationship between GDP growth and physical capital accumulation in most countries </w:t>
      </w:r>
      <w:r w:rsidRPr="00E13B98">
        <w:rPr>
          <w:lang w:eastAsia="de-CH"/>
        </w:rPr>
        <w:fldChar w:fldCharType="begin" w:fldLock="1"/>
      </w:r>
      <w:r>
        <w:rPr>
          <w:lang w:eastAsia="de-CH"/>
        </w:rPr>
        <w:instrText>ADDIN CSL_CITATION { "citationItems" : [ { "id" : "ITEM-1", "itemData" : { "DOI" : "10.3390/su8050490", "ISSN" : "2071-1050", "author" : [ { "dropping-particle" : "", "family" : "Malmaeus", "given" : "Jan", "non-dropping-particle" : "", "parse-names" : false, "suffix" : "" } ], "container-title" : "Sustainability", "id" : "ITEM-1", "issue" : "5", "issued" : { "date-parts" : [ [ "2016", "5", "18" ] ] }, "page" : "490", "title" : "Economic Values and Resource Use", "type" : "article-journal", "volume" : "8" }, "uris" : [ "http://www.mendeley.com/documents/?uuid=f0241eb0-65c0-45aa-8a3f-1436f50fce9d" ] } ], "mendeley" : { "formattedCitation" : "(Malmaeus, 2016)", "plainTextFormattedCitation" : "(Malmaeus, 2016)", "previouslyFormattedCitation" : "(Malmaeus, 2016)" }, "properties" : {  }, "schema" : "https://github.com/citation-style-language/schema/raw/master/csl-citation.json" }</w:instrText>
      </w:r>
      <w:r w:rsidRPr="00E13B98">
        <w:rPr>
          <w:lang w:eastAsia="de-CH"/>
        </w:rPr>
        <w:fldChar w:fldCharType="separate"/>
      </w:r>
      <w:r w:rsidRPr="00E13B98">
        <w:rPr>
          <w:lang w:eastAsia="de-CH"/>
        </w:rPr>
        <w:t>(Malmaeus, 2016)</w:t>
      </w:r>
      <w:r w:rsidRPr="00E13B98">
        <w:rPr>
          <w:lang w:eastAsia="de-CH"/>
        </w:rPr>
        <w:fldChar w:fldCharType="end"/>
      </w:r>
      <w:r w:rsidRPr="00E13B98">
        <w:rPr>
          <w:lang w:eastAsia="de-CH"/>
        </w:rPr>
        <w:t xml:space="preserve">. There are, in turn, clear correlations between investments in physical capital, and resource use including metals </w:t>
      </w:r>
      <w:r w:rsidRPr="00E13B98">
        <w:rPr>
          <w:lang w:eastAsia="de-CH"/>
        </w:rPr>
        <w:fldChar w:fldCharType="begin" w:fldLock="1"/>
      </w:r>
      <w:r>
        <w:rPr>
          <w:lang w:eastAsia="de-CH"/>
        </w:rPr>
        <w:instrText>ADDIN CSL_CITATION { "citationItems" : [ { "id" : "ITEM-1", "itemData" : { "DOI" : "10.1051/metal/2012022", "ISSN" : "0035-1563", "author" : [ { "dropping-particle" : "", "family" : "Kondo", "given" : "Y.", "non-dropping-particle" : "", "parse-names" : false, "suffix" : "" }, { "dropping-particle" : "", "family" : "Nakajima", "given" : "K.", "non-dropping-particle" : "", "parse-names" : false, "suffix" : "" }, { "dropping-particle" : "", "family" : "Matsubae", "given" : "K.", "non-dropping-particle" : "", "parse-names" : false, "suffix" : "" }, { "dropping-particle" : "", "family" : "Nakamura", "given" : "S.", "non-dropping-particle" : "", "parse-names" : false, "suffix" : "" } ], "container-title" : "Revue de M\u00e9tallurgie", "id" : "ITEM-1", "issue" : "5", "issued" : { "date-parts" : [ [ "2012", "9", "26" ] ] }, "page" : "293-298", "publisher" : "EDP Sciences", "title" : "The anatomy of capital stock : input-output material flow analysis (MFA) of the material composition of physical stocks and its evolution over time", "type" : "article-journal", "volume" : "109" }, "uris" : [ "http://www.mendeley.com/documents/?uuid=a490a19b-c234-3d54-a6fe-8004fe8a421e" ] }, { "id" : "ITEM-2", "itemData" : { "DOI" : "10.1073/pnas.1406866112", "ISSN" : "1091-6490", "PMID" : "25733904", "abstract" : "In-use stock of a product is the amount of the product in active use. In-use product stocks provide various functions or services on which we rely in our daily work and lives, and the concept of in-use product stock for industrial ecologists is similar to the concept of net manufactured capital stock for economists. This study estimates historical physical in-use stocks of 91 products and 9 product groups and uses monetary data on net capital stocks of 56 products to either approximate or compare with in-use stocks of the corresponding products in the United States. Findings include the following: (i) The development of new products and the buildup of their in-use stocks result in the increase in variety of in-use product stocks and of manufactured capital; (ii) substitution among products providing similar or identical functions reflects the improvement in quality of in-use product stocks and of manufactured capital; and (iii) the historical evolution of stocks of the 156 products or product groups in absolute, per capita, or per-household terms shows that stocks of most products have reached or are approaching an upper limit. Because the buildup, renewal, renovation, maintenance, and operation of in-use product stocks drive the anthropogenic cycles of materials that are used to produce products and that originate from natural capital, the determination of in-use product stocks together with modeling of anthropogenic material cycles provides an analytic perspective on the material linkage between manufactured capital and natural capital.", "author" : [ { "dropping-particle" : "", "family" : "Chen", "given" : "Wei-Qiang", "non-dropping-particle" : "", "parse-names" : false, "suffix" : "" }, { "dropping-particle" : "", "family" : "Graedel", "given" : "T E", "non-dropping-particle" : "", "parse-names" : false, "suffix" : "" } ], "container-title" : "Proceedings of the National Academy of Sciences of the United States of America", "id" : "ITEM-2", "issue" : "20", "issued" : { "date-parts" : [ [ "2015", "5", "19" ] ] }, "page" : "6265-70", "publisher" : "National Academy of Sciences", "title" : "In-use product stocks link manufactured capital to natural capital.", "type" : "article-journal", "volume" : "112" }, "uris" : [ "http://www.mendeley.com/documents/?uuid=756f83d6-7250-34d9-95b6-42beb4b01934" ] } ], "mendeley" : { "formattedCitation" : "(Chen &amp; Graedel, 2015; Kondo, Nakajima, Matsubae, &amp; Nakamura, 2012)", "plainTextFormattedCitation" : "(Chen &amp; Graedel, 2015; Kondo, Nakajima, Matsubae, &amp; Nakamura, 2012)", "previouslyFormattedCitation" : "(Chen &amp; Graedel, 2015; Kondo, Nakajima, Matsubae, &amp; Nakamura, 2012)" }, "properties" : {  }, "schema" : "https://github.com/citation-style-language/schema/raw/master/csl-citation.json" }</w:instrText>
      </w:r>
      <w:r w:rsidRPr="00E13B98">
        <w:rPr>
          <w:lang w:eastAsia="de-CH"/>
        </w:rPr>
        <w:fldChar w:fldCharType="separate"/>
      </w:r>
      <w:r w:rsidRPr="000A43EF">
        <w:rPr>
          <w:lang w:val="sv-SE" w:eastAsia="de-CH"/>
        </w:rPr>
        <w:t>(Chen &amp; Graedel, 2015; Kondo</w:t>
      </w:r>
      <w:r w:rsidR="000352F0">
        <w:rPr>
          <w:i/>
          <w:lang w:val="sv-SE" w:eastAsia="de-CH"/>
        </w:rPr>
        <w:t xml:space="preserve"> et al.</w:t>
      </w:r>
      <w:r w:rsidRPr="000A43EF">
        <w:rPr>
          <w:lang w:val="sv-SE" w:eastAsia="de-CH"/>
        </w:rPr>
        <w:t>, 2012)</w:t>
      </w:r>
      <w:r w:rsidRPr="00E13B98">
        <w:rPr>
          <w:lang w:eastAsia="de-CH"/>
        </w:rPr>
        <w:fldChar w:fldCharType="end"/>
      </w:r>
      <w:r w:rsidRPr="000A43EF">
        <w:rPr>
          <w:lang w:val="sv-SE" w:eastAsia="de-CH"/>
        </w:rPr>
        <w:t xml:space="preserve">, gravel and sand </w:t>
      </w:r>
      <w:r w:rsidRPr="00E13B98">
        <w:rPr>
          <w:lang w:eastAsia="de-CH"/>
        </w:rPr>
        <w:fldChar w:fldCharType="begin" w:fldLock="1"/>
      </w:r>
      <w:r>
        <w:rPr>
          <w:lang w:val="sv-SE" w:eastAsia="de-CH"/>
        </w:rPr>
        <w:instrText>ADDIN CSL_CITATION { "citationItems" : [ { "id" : "ITEM-1", "itemData" : { "DOI" : "10.1016/j.envdev.2014.04.001", "ISSN" : "22114645", "abstract" : "Sand and gravel are mined world-wide and account for the largest volume of solid material extracted globally. Formed by erosive processes over thousands of years (John, 2009), they are now being extracted at a rate far greater than their renewal. Furthermore, the volume being extracted is having a major impact on rivers, deltas and coastal and marine ecosystems (Figure 1), results in loss of land through river or coastal erosion, lowering of the water table and decreases in the amount of sediment supply. Despite the colossal quantities of sand and gravel being used, our increasing dependence on them and the significant impact that their extraction has on the environment, this issue has been mostly ignored by policy makers and remains largely unknown by the general public.", "author" : [ { "dropping-particle" : "", "family" : "UNEP", "given" : "", "non-dropping-particle" : "", "parse-names" : false, "suffix" : "" } ], "container-title" : "Environmental Development", "id" : "ITEM-1", "issued" : { "date-parts" : [ [ "2014", "7" ] ] }, "page" : "208-218", "title" : "Sand, rarer than one thinks", "type" : "article-journal", "volume" : "11" }, "uris" : [ "http://www.mendeley.com/documents/?uuid=662e2a6c-e4a2-4992-a2e2-cc633cd5018b" ] } ], "mendeley" : { "formattedCitation" : "(UNEP, 2014)", "plainTextFormattedCitation" : "(UNEP, 2014)", "previouslyFormattedCitation" : "(UNEP, 2014)" }, "properties" : {  }, "schema" : "https://github.com/citation-style-language/schema/raw/master/csl-citation.json" }</w:instrText>
      </w:r>
      <w:r w:rsidRPr="00E13B98">
        <w:rPr>
          <w:lang w:eastAsia="de-CH"/>
        </w:rPr>
        <w:fldChar w:fldCharType="separate"/>
      </w:r>
      <w:r w:rsidRPr="000A43EF">
        <w:rPr>
          <w:lang w:val="sv-SE" w:eastAsia="de-CH"/>
        </w:rPr>
        <w:t>(UNEP, 2014)</w:t>
      </w:r>
      <w:r w:rsidRPr="00E13B98">
        <w:rPr>
          <w:lang w:eastAsia="de-CH"/>
        </w:rPr>
        <w:fldChar w:fldCharType="end"/>
      </w:r>
      <w:r w:rsidRPr="000A43EF">
        <w:rPr>
          <w:lang w:val="sv-SE" w:eastAsia="de-CH"/>
        </w:rPr>
        <w:t>, and biomass.</w:t>
      </w:r>
    </w:p>
    <w:p w14:paraId="36D94A1A" w14:textId="2535F611" w:rsidR="0048205B" w:rsidRPr="00E13B98" w:rsidRDefault="0048205B" w:rsidP="00AE389F">
      <w:pPr>
        <w:rPr>
          <w:rFonts w:ascii="Calibri" w:hAnsi="Calibri"/>
        </w:rPr>
      </w:pPr>
      <w:r w:rsidRPr="00E13B98">
        <w:rPr>
          <w:lang w:eastAsia="de-CH"/>
        </w:rPr>
        <w:t>Growth-oriented policies aim to enhance production and consumption and, except for the economic contraction following the financial crisis in 2008, domestic material consumption (DMC) has not recently decreased in general in most countries in Western and Central Europe (</w:t>
      </w:r>
      <w:r>
        <w:rPr>
          <w:lang w:eastAsia="de-CH"/>
        </w:rPr>
        <w:fldChar w:fldCharType="begin"/>
      </w:r>
      <w:r>
        <w:rPr>
          <w:lang w:eastAsia="de-CH"/>
        </w:rPr>
        <w:instrText xml:space="preserve"> REF _Ref496619684 \r \h </w:instrText>
      </w:r>
      <w:r>
        <w:rPr>
          <w:lang w:eastAsia="de-CH"/>
        </w:rPr>
      </w:r>
      <w:r>
        <w:rPr>
          <w:lang w:eastAsia="de-CH"/>
        </w:rPr>
        <w:fldChar w:fldCharType="separate"/>
      </w:r>
      <w:r w:rsidR="00B40E12">
        <w:rPr>
          <w:lang w:eastAsia="de-CH"/>
        </w:rPr>
        <w:t>4.4.4.2</w:t>
      </w:r>
      <w:r>
        <w:rPr>
          <w:lang w:eastAsia="de-CH"/>
        </w:rPr>
        <w:fldChar w:fldCharType="end"/>
      </w:r>
      <w:r>
        <w:rPr>
          <w:lang w:eastAsia="de-CH"/>
        </w:rPr>
        <w:t xml:space="preserve">) </w:t>
      </w:r>
      <w:r>
        <w:rPr>
          <w:lang w:eastAsia="de-CH"/>
        </w:rPr>
        <w:fldChar w:fldCharType="begin" w:fldLock="1"/>
      </w:r>
      <w:r>
        <w:rPr>
          <w:lang w:eastAsia="de-CH"/>
        </w:rPr>
        <w:instrText>ADDIN CSL_CITATION { "citationItems" : [ { "id" : "ITEM-1", "itemData" : { "URL" : "http://ec.europa.eu/eurostat/statistics-explained/index.php/Environmental_tax_statistics", "accessed" : { "date-parts" : [ [ "2017", "2", "28" ] ] }, "author" : [ { "dropping-particle" : "", "family" : "Eurostat", "given" : "", "non-dropping-particle" : "", "parse-names" : false, "suffix" : "" } ], "id" : "ITEM-1", "issued" : { "date-parts" : [ [ "2017" ] ] }, "title" : "Environmental tax statistics 2016", "type" : "webpage" }, "uris" : [ "http://www.mendeley.com/documents/?uuid=426a461b-1fd9-44ee-9162-c177bab04f08" ] } ], "mendeley" : { "formattedCitation" : "(Eurostat, 2017b)", "plainTextFormattedCitation" : "(Eurostat, 2017b)", "previouslyFormattedCitation" : "(Eurostat, 2017b)" }, "properties" : {  }, "schema" : "https://github.com/citation-style-language/schema/raw/master/csl-citation.json" }</w:instrText>
      </w:r>
      <w:r>
        <w:rPr>
          <w:lang w:eastAsia="de-CH"/>
        </w:rPr>
        <w:fldChar w:fldCharType="separate"/>
      </w:r>
      <w:r w:rsidRPr="00A1470A">
        <w:rPr>
          <w:lang w:eastAsia="de-CH"/>
        </w:rPr>
        <w:t>(Eurostat, 2017b)</w:t>
      </w:r>
      <w:r>
        <w:rPr>
          <w:lang w:eastAsia="de-CH"/>
        </w:rPr>
        <w:fldChar w:fldCharType="end"/>
      </w:r>
      <w:r w:rsidRPr="00E13B98">
        <w:t>.</w:t>
      </w:r>
      <w:r w:rsidRPr="00E13B98">
        <w:rPr>
          <w:lang w:eastAsia="de-CH"/>
        </w:rPr>
        <w:t xml:space="preserve"> </w:t>
      </w:r>
      <w:r w:rsidRPr="00E13B98">
        <w:rPr>
          <w:rFonts w:ascii="Calibri" w:hAnsi="Calibri"/>
        </w:rPr>
        <w:t xml:space="preserve">Target 8.4 </w:t>
      </w:r>
      <w:r>
        <w:rPr>
          <w:rFonts w:ascii="Calibri" w:hAnsi="Calibri"/>
        </w:rPr>
        <w:t xml:space="preserve">of Sustainable Development Goal 8 (“decent work and economic growth”) </w:t>
      </w:r>
      <w:r w:rsidRPr="00E13B98">
        <w:rPr>
          <w:rFonts w:ascii="Calibri" w:hAnsi="Calibri"/>
        </w:rPr>
        <w:t>requires governments to “endeavour to decouple economic growth from environmental degradation”. However, GDP growth will have a negative effect on ecosystems unless countries succeed in absolute decoupling, sufficiently large to achieve the environmental</w:t>
      </w:r>
      <w:r>
        <w:rPr>
          <w:rFonts w:ascii="Calibri" w:hAnsi="Calibri"/>
        </w:rPr>
        <w:t>ly-oriented Sustainable Development Goals</w:t>
      </w:r>
      <w:r w:rsidRPr="00E13B98">
        <w:rPr>
          <w:rFonts w:ascii="Calibri" w:hAnsi="Calibri"/>
        </w:rPr>
        <w:t xml:space="preserve">. Relative decoupling, where resource use increases, but at a slower pace compared to GDP, is no longer an option except for low-income countries </w:t>
      </w:r>
      <w:r w:rsidRPr="00E13B98">
        <w:rPr>
          <w:rFonts w:ascii="Calibri" w:hAnsi="Calibri"/>
        </w:rPr>
        <w:fldChar w:fldCharType="begin" w:fldLock="1"/>
      </w:r>
      <w:r>
        <w:rPr>
          <w:rFonts w:ascii="Calibri" w:hAnsi="Calibri"/>
        </w:rPr>
        <w:instrText>ADDIN CSL_CITATION { "citationItems" : [ { "id" : "ITEM-1", "itemData" : { "author" : [ { "dropping-particle" : "", "family" : "Raworth", "given" : "K.", "non-dropping-particle" : "", "parse-names" : false, "suffix" : "" } ], "id" : "ITEM-1", "issued" : { "date-parts" : [ [ "2017" ] ] }, "publisher" : "Chelsea Green Publishing", "title" : "Doughnut Economics: Seven Ways to Think Like a 21st-Century Economist", "type" : "book" }, "uris" : [ "http://www.mendeley.com/documents/?uuid=9bfda780-30df-44c1-aebb-cde2eb8e99a9" ] } ], "mendeley" : { "formattedCitation" : "(Raworth, 2017)", "plainTextFormattedCitation" : "(Raworth, 2017)", "previouslyFormattedCitation" : "(Raworth, 2017)" }, "properties" : {  }, "schema" : "https://github.com/citation-style-language/schema/raw/master/csl-citation.json" }</w:instrText>
      </w:r>
      <w:r w:rsidRPr="00E13B98">
        <w:rPr>
          <w:rFonts w:ascii="Calibri" w:hAnsi="Calibri"/>
        </w:rPr>
        <w:fldChar w:fldCharType="separate"/>
      </w:r>
      <w:r w:rsidRPr="00E13B98">
        <w:rPr>
          <w:rFonts w:ascii="Calibri" w:hAnsi="Calibri"/>
        </w:rPr>
        <w:t>(Raworth, 2017)</w:t>
      </w:r>
      <w:r w:rsidRPr="00E13B98">
        <w:rPr>
          <w:rFonts w:ascii="Calibri" w:hAnsi="Calibri"/>
        </w:rPr>
        <w:fldChar w:fldCharType="end"/>
      </w:r>
      <w:r w:rsidRPr="00E13B98">
        <w:rPr>
          <w:rFonts w:ascii="Calibri" w:hAnsi="Calibri"/>
        </w:rPr>
        <w:t xml:space="preserve">. </w:t>
      </w:r>
    </w:p>
    <w:p w14:paraId="48FCAA93" w14:textId="67B5CD54" w:rsidR="0048205B" w:rsidRPr="00E13B98" w:rsidRDefault="0048205B" w:rsidP="00AE389F">
      <w:pPr>
        <w:rPr>
          <w:lang w:eastAsia="de-CH"/>
        </w:rPr>
      </w:pPr>
      <w:r w:rsidRPr="00E13B98">
        <w:rPr>
          <w:lang w:eastAsia="de-CH"/>
        </w:rPr>
        <w:t xml:space="preserve">Decoupling of GDP growth from resource use and environmental impacts is a requirement for sustainable growth </w:t>
      </w:r>
      <w:r w:rsidRPr="00E13B98">
        <w:rPr>
          <w:lang w:eastAsia="de-CH"/>
        </w:rPr>
        <w:fldChar w:fldCharType="begin" w:fldLock="1"/>
      </w:r>
      <w:r>
        <w:rPr>
          <w:lang w:eastAsia="de-CH"/>
        </w:rPr>
        <w:instrText>ADDIN CSL_CITATION { "citationItems" : [ { "id" : "ITEM-1", "itemData" : { "DOI" : "10.1787/9789264111318-en", "ISBN" : "9789264094970", "author" : [ { "dropping-particle" : "", "family" : "OECD", "given" : "", "non-dropping-particle" : "", "parse-names" : false, "suffix" : "" } ], "collection-title" : "OECD Green Growth Studies", "id" : "ITEM-1", "issued" : { "date-parts" : [ [ "2011", "5", "25" ] ] }, "publisher" : "OECD Publishing", "publisher-place" : "Paris", "title" : "Towards Green Growth", "type" : "book" }, "uris" : [ "http://www.mendeley.com/documents/?uuid=0829e104-d142-498f-af3d-abb91df42970" ] }, { "id" : "ITEM-2", "itemData" : { "DOI" : "10.1016/j.jclepro.2009.08.011", "ISSN" : "09596526", "author" : [ { "dropping-particle" : "", "family" : "Bergh", "given" : "Jeroen C.J.M.", "non-dropping-particle" : "van den", "parse-names" : false, "suffix" : "" } ], "container-title" : "Journal of Cleaner Production", "id" : "ITEM-2", "issue" : "6", "issued" : { "date-parts" : [ [ "2010", "4", "1" ] ] }, "page" : "540-543", "publisher" : "Elsevier", "title" : "Relax about GDP growth: implications for climate and crisis policies", "type" : "article-journal", "volume" : "18" }, "uris" : [ "http://www.mendeley.com/documents/?uuid=74d6316a-e1c8-3180-a978-15d773a63ffe" ] }, { "id" : "ITEM-3", "itemData" : { "DOI" : "10.1016/j.energy.2012.11.033", "ISSN" : "03605442", "author" : [ { "dropping-particle" : "", "family" : "Bithas", "given" : "K.", "non-dropping-particle" : "", "parse-names" : false, "suffix" : "" }, { "dropping-particle" : "", "family" : "Kalimeris", "given" : "P.", "non-dropping-particle" : "", "parse-names" : false, "suffix" : "" } ], "container-title" : "Energy", "id" : "ITEM-3", "issued" : { "date-parts" : [ [ "2013", "3", "1" ] ] }, "page" : "78-84", "publisher" : "Pergamon", "title" : "Re-estimating the decoupling effect: Is there an actual transition towards a less energy-intensive economy?", "type" : "article-journal", "volume" : "51" }, "uris" : [ "http://www.mendeley.com/documents/?uuid=29148e7b-f3a4-302f-b357-e80d1f59f1ae" ] } ], "mendeley" : { "formattedCitation" : "(Bithas &amp; Kalimeris, 2013; OECD, 2011; van den Bergh, 2010)", "plainTextFormattedCitation" : "(Bithas &amp; Kalimeris, 2013; OECD, 2011; van den Bergh, 2010)", "previouslyFormattedCitation" : "(Bithas &amp; Kalimeris, 2013; OECD, 2011; van den Bergh, 2010)" }, "properties" : {  }, "schema" : "https://github.com/citation-style-language/schema/raw/master/csl-citation.json" }</w:instrText>
      </w:r>
      <w:r w:rsidRPr="00E13B98">
        <w:rPr>
          <w:lang w:eastAsia="de-CH"/>
        </w:rPr>
        <w:fldChar w:fldCharType="separate"/>
      </w:r>
      <w:r w:rsidRPr="00E13B98">
        <w:rPr>
          <w:lang w:eastAsia="de-CH"/>
        </w:rPr>
        <w:t>(Bithas &amp; Kalimeris, 2013; OECD, 2011; van den Bergh, 2010)</w:t>
      </w:r>
      <w:r w:rsidRPr="00E13B98">
        <w:rPr>
          <w:lang w:eastAsia="de-CH"/>
        </w:rPr>
        <w:fldChar w:fldCharType="end"/>
      </w:r>
      <w:r w:rsidRPr="00E13B98">
        <w:rPr>
          <w:lang w:eastAsia="de-CH"/>
        </w:rPr>
        <w:t>. This can be achieved theoretically, but has proved difficult to accomplish empirically. For example, g</w:t>
      </w:r>
      <w:r w:rsidRPr="00E13B98">
        <w:rPr>
          <w:rFonts w:ascii="Calibri" w:hAnsi="Calibri"/>
        </w:rPr>
        <w:t>lobal modelling suggests that absolute decoupling, in terms of 50% reductions of CO</w:t>
      </w:r>
      <w:r w:rsidRPr="00E13B98">
        <w:rPr>
          <w:rFonts w:ascii="Calibri" w:hAnsi="Calibri"/>
          <w:vertAlign w:val="subscript"/>
        </w:rPr>
        <w:t>2</w:t>
      </w:r>
      <w:r w:rsidRPr="00E13B98">
        <w:rPr>
          <w:rFonts w:ascii="Calibri" w:hAnsi="Calibri"/>
        </w:rPr>
        <w:t xml:space="preserve"> emissions and resource use, would require very strong abatement and resource efficiency policies. Because of economic </w:t>
      </w:r>
      <w:r w:rsidRPr="00E13B98">
        <w:rPr>
          <w:rFonts w:ascii="Calibri" w:hAnsi="Calibri"/>
        </w:rPr>
        <w:lastRenderedPageBreak/>
        <w:t xml:space="preserve">adaptations and technological development this would have negligible effects on economic growth and employment until 2050 </w:t>
      </w:r>
      <w:r w:rsidRPr="00E13B98">
        <w:rPr>
          <w:rFonts w:ascii="Calibri" w:hAnsi="Calibri"/>
        </w:rPr>
        <w:fldChar w:fldCharType="begin" w:fldLock="1"/>
      </w:r>
      <w:r>
        <w:rPr>
          <w:rFonts w:ascii="Calibri" w:hAnsi="Calibri"/>
        </w:rPr>
        <w:instrText>ADDIN CSL_CITATION { "citationItems" : [ { "id" : "ITEM-1", "itemData" : { "DOI" : "10.1016/j.jclepro.2015.06.100", "ISSN" : "09596526", "author" : [ { "dropping-particle" : "", "family" : "Schandl", "given" : "Heinz", "non-dropping-particle" : "", "parse-names" : false, "suffix" : "" }, { "dropping-particle" : "", "family" : "Hatfield-Dodds", "given" : "Steve", "non-dropping-particle" : "", "parse-names" : false, "suffix" : "" }, { "dropping-particle" : "", "family" : "Wiedmann", "given" : "Thomas", "non-dropping-particle" : "", "parse-names" : false, "suffix" : "" }, { "dropping-particle" : "", "family" : "Geschke", "given" : "Arne", "non-dropping-particle" : "", "parse-names" : false, "suffix" : "" }, { "dropping-particle" : "", "family" : "Cai", "given" : "Yiyong", "non-dropping-particle" : "", "parse-names" : false, "suffix" : "" }, { "dropping-particle" : "", "family" : "West", "given" : "James", "non-dropping-particle" : "", "parse-names" : false, "suffix" : "" }, { "dropping-particle" : "", "family" : "Newth", "given" : "David", "non-dropping-particle" : "", "parse-names" : false, "suffix" : "" }, { "dropping-particle" : "", "family" : "Baynes", "given" : "Tim", "non-dropping-particle" : "", "parse-names" : false, "suffix" : "" }, { "dropping-particle" : "", "family" : "Lenzen", "given" : "Manfred", "non-dropping-particle" : "", "parse-names" : false, "suffix" : "" }, { "dropping-particle" : "", "family" : "Owen", "given" : "Anne", "non-dropping-particle" : "", "parse-names" : false, "suffix" : "" } ], "container-title" : "Journal of Cleaner Production", "id" : "ITEM-1", "issued" : { "date-parts" : [ [ "2016", "9" ] ] }, "page" : "45-56", "title" : "Decoupling global environmental pressure and economic growth: scenarios for energy use, materials use and carbon emissions", "type" : "article-journal", "volume" : "132" }, "uris" : [ "http://www.mendeley.com/documents/?uuid=5a9c5f66-5241-42b4-a273-e5261f3a7b32", "http://www.mendeley.com/documents/?uuid=679f1c67-98a2-4ae9-b670-052e0024f744" ] } ], "mendeley" : { "formattedCitation" : "(Schandl et al., 2016)", "plainTextFormattedCitation" : "(Schandl et al., 2016)", "previouslyFormattedCitation" : "(Schandl et al., 2016)" }, "properties" : {  }, "schema" : "https://github.com/citation-style-language/schema/raw/master/csl-citation.json" }</w:instrText>
      </w:r>
      <w:r w:rsidRPr="00E13B98">
        <w:rPr>
          <w:rFonts w:ascii="Calibri" w:hAnsi="Calibri"/>
        </w:rPr>
        <w:fldChar w:fldCharType="separate"/>
      </w:r>
      <w:r w:rsidRPr="00E13B98">
        <w:rPr>
          <w:rFonts w:ascii="Calibri" w:hAnsi="Calibri"/>
        </w:rPr>
        <w:t xml:space="preserve">(Schandl </w:t>
      </w:r>
      <w:r w:rsidR="000D7D89" w:rsidRPr="000D7D89">
        <w:rPr>
          <w:rFonts w:ascii="Calibri" w:hAnsi="Calibri"/>
          <w:i/>
        </w:rPr>
        <w:t>et al.</w:t>
      </w:r>
      <w:r w:rsidRPr="00E13B98">
        <w:rPr>
          <w:rFonts w:ascii="Calibri" w:hAnsi="Calibri"/>
        </w:rPr>
        <w:t>, 2016)</w:t>
      </w:r>
      <w:r w:rsidRPr="00E13B98">
        <w:rPr>
          <w:rFonts w:ascii="Calibri" w:hAnsi="Calibri"/>
        </w:rPr>
        <w:fldChar w:fldCharType="end"/>
      </w:r>
      <w:r w:rsidRPr="00E13B98">
        <w:rPr>
          <w:rFonts w:ascii="Calibri" w:hAnsi="Calibri"/>
        </w:rPr>
        <w:t xml:space="preserve">. </w:t>
      </w:r>
      <w:r>
        <w:rPr>
          <w:rFonts w:ascii="Calibri" w:hAnsi="Calibri"/>
        </w:rPr>
        <w:t>T</w:t>
      </w:r>
      <w:r w:rsidRPr="00E13B98">
        <w:rPr>
          <w:lang w:eastAsia="de-CH"/>
        </w:rPr>
        <w:t xml:space="preserve">he lack of absolute decoupling has been observed </w:t>
      </w:r>
      <w:r>
        <w:rPr>
          <w:lang w:eastAsia="de-CH"/>
        </w:rPr>
        <w:t>empirically</w:t>
      </w:r>
      <w:r w:rsidRPr="00E13B98">
        <w:rPr>
          <w:lang w:eastAsia="de-CH"/>
        </w:rPr>
        <w:t xml:space="preserve"> </w:t>
      </w:r>
      <w:r w:rsidRPr="00E13B98">
        <w:rPr>
          <w:rFonts w:ascii="Calibri" w:hAnsi="Calibri"/>
        </w:rPr>
        <w:fldChar w:fldCharType="begin" w:fldLock="1"/>
      </w:r>
      <w:r>
        <w:rPr>
          <w:rFonts w:ascii="Calibri" w:hAnsi="Calibri"/>
        </w:rPr>
        <w:instrText>ADDIN CSL_CITATION { "citationItems" : [ { "id" : "ITEM-1", "itemData" : { "author" : [ { "dropping-particle" : "", "family" : "UNEP", "given" : "", "non-dropping-particle" : "", "parse-names" : false, "suffix" : "" } ], "id" : "ITEM-1", "issued" : { "date-parts" : [ [ "2011" ] ] }, "title" : "Decoupling Natural Resource Use and Environmental Impacts from Economic Growth; A Report of the Working Group on Decoupling to the International Resource Panel", "type" : "report" }, "suppress-author" : 1, "uris" : [ "http://www.mendeley.com/documents/?uuid=d8894f5e-4bc5-4454-a111-af7dd97ce343" ] } ], "mendeley" : { "formattedCitation" : "(2011)", "manualFormatting" : "(UNEP, 2011)", "plainTextFormattedCitation" : "(2011)", "previouslyFormattedCitation" : "(2011)" }, "properties" : {  }, "schema" : "https://github.com/citation-style-language/schema/raw/master/csl-citation.json" }</w:instrText>
      </w:r>
      <w:r w:rsidRPr="00E13B98">
        <w:rPr>
          <w:rFonts w:ascii="Calibri" w:hAnsi="Calibri"/>
        </w:rPr>
        <w:fldChar w:fldCharType="separate"/>
      </w:r>
      <w:r w:rsidRPr="00E13B98">
        <w:rPr>
          <w:rFonts w:ascii="Calibri" w:hAnsi="Calibri"/>
        </w:rPr>
        <w:t>(</w:t>
      </w:r>
      <w:r>
        <w:rPr>
          <w:rFonts w:ascii="Calibri" w:hAnsi="Calibri"/>
        </w:rPr>
        <w:t xml:space="preserve">UNEP, </w:t>
      </w:r>
      <w:r w:rsidRPr="00E13B98">
        <w:rPr>
          <w:rFonts w:ascii="Calibri" w:hAnsi="Calibri"/>
        </w:rPr>
        <w:t>2011)</w:t>
      </w:r>
      <w:r w:rsidRPr="00E13B98">
        <w:rPr>
          <w:rFonts w:ascii="Calibri" w:hAnsi="Calibri"/>
        </w:rPr>
        <w:fldChar w:fldCharType="end"/>
      </w:r>
      <w:r w:rsidRPr="00E13B98">
        <w:rPr>
          <w:lang w:eastAsia="de-CH"/>
        </w:rPr>
        <w:t xml:space="preserve">. It is often explained by the so-called rebound effect, stating that less demand for natural resources arising from increased productivity results in lower prices and therefore higher demand for natural resources </w:t>
      </w:r>
      <w:r w:rsidRPr="00E13B98">
        <w:rPr>
          <w:lang w:eastAsia="de-CH"/>
        </w:rPr>
        <w:fldChar w:fldCharType="begin" w:fldLock="1"/>
      </w:r>
      <w:r>
        <w:rPr>
          <w:lang w:eastAsia="de-CH"/>
        </w:rPr>
        <w:instrText>ADDIN CSL_CITATION { "citationItems" : [ { "id" : "ITEM-1", "itemData" : { "abstract" : "This report has been produced by the UK Energy Research Centre\u2019s Technology and Policy Assessment (TPA) function. The TPA was set up to address key controversies in the energy field through comprehensive assessments of the current state of knowledge. It aims to provide authoritative reports that set high standards for rigour and transparency, while explaining results in a way that is both accessible to non-technical readers and useful to policymakers. This report summarises the main conclusions from the TPA\u2019s assessment of evidence for a rebound effect from improved energy efficiency. The subject of this assessment was chosen after extensive consultation with energy sector stakeholders and upon the recommendation of the TPA Advisory Group, which is comprised of independent experts from government, academia and the private sector. The assessment addresses the following question: What is the evidence that improvements in energy efficiency will lead to economy-wide reductions in energy consumption?", "author" : [ { "dropping-particle" : "", "family" : "Sorrell", "given" : "Steve", "non-dropping-particle" : "", "parse-names" : false, "suffix" : "" } ], "id" : "ITEM-1", "issued" : { "date-parts" : [ [ "2007" ] ] }, "publisher-place" : "London", "title" : "The Rebound Effect: an assessment of the evidence for economy-wide energy savings from improved energy efficiency", "type" : "report" }, "uris" : [ "http://www.mendeley.com/documents/?uuid=ed17f55b-5898-4049-8778-bb9ac295a1b7" ] } ], "mendeley" : { "formattedCitation" : "(Sorrell, 2007)", "plainTextFormattedCitation" : "(Sorrell, 2007)", "previouslyFormattedCitation" : "(Sorrell, 2007)" }, "properties" : {  }, "schema" : "https://github.com/citation-style-language/schema/raw/master/csl-citation.json" }</w:instrText>
      </w:r>
      <w:r w:rsidRPr="00E13B98">
        <w:rPr>
          <w:lang w:eastAsia="de-CH"/>
        </w:rPr>
        <w:fldChar w:fldCharType="separate"/>
      </w:r>
      <w:r w:rsidRPr="00E13B98">
        <w:rPr>
          <w:lang w:eastAsia="de-CH"/>
        </w:rPr>
        <w:t>(Sorrell, 2007)</w:t>
      </w:r>
      <w:r w:rsidRPr="00E13B98">
        <w:rPr>
          <w:lang w:eastAsia="de-CH"/>
        </w:rPr>
        <w:fldChar w:fldCharType="end"/>
      </w:r>
      <w:r w:rsidRPr="00E13B98">
        <w:rPr>
          <w:lang w:eastAsia="de-CH"/>
        </w:rPr>
        <w:t>.</w:t>
      </w:r>
    </w:p>
    <w:p w14:paraId="2028AF28" w14:textId="69EA5D86" w:rsidR="0048205B" w:rsidRPr="00E13B98" w:rsidRDefault="0048205B" w:rsidP="00AE389F">
      <w:r w:rsidRPr="00376937">
        <w:rPr>
          <w:lang w:eastAsia="de-CH"/>
        </w:rPr>
        <w:t>The most well documented case of economic growth as a driver of environmental impact is between GDP growth and CO</w:t>
      </w:r>
      <w:r w:rsidRPr="00376937">
        <w:rPr>
          <w:vertAlign w:val="subscript"/>
          <w:lang w:eastAsia="de-CH"/>
        </w:rPr>
        <w:t>2</w:t>
      </w:r>
      <w:r w:rsidRPr="00376937">
        <w:rPr>
          <w:lang w:eastAsia="de-CH"/>
        </w:rPr>
        <w:t xml:space="preserve"> emissions </w:t>
      </w:r>
      <w:r w:rsidRPr="00376937">
        <w:rPr>
          <w:lang w:eastAsia="de-CH"/>
        </w:rPr>
        <w:fldChar w:fldCharType="begin" w:fldLock="1"/>
      </w:r>
      <w:r>
        <w:rPr>
          <w:lang w:eastAsia="de-CH"/>
        </w:rPr>
        <w:instrText>ADDIN CSL_CITATION { "citationItems" : [ { "id" : "ITEM-1", "itemData" : { "DOI" : "10.1038/nclimate3352", "ISSN" : "1758-678X", "abstract" : "The recently published Intergovernmental Panel on Climate Change (IPCC) projections to 2100 give likely ranges of global temperature increase in four scenarios for population, economic growth and carbon use 1 . However, these projections are not based on a fully statistical approach. Here we use a country-specific version of Kaya's identity to develop a statistically based probabilistic forecast of CO 2 emissions and temperature change to 2100. Using data for 1960\u20132010, including the UN's probabilistic population projections for all countries 2\u20134 , we develop a joint Bayesian hierarchical model for Gross Domestic Product (GDP) per capita and carbon intensity. We find that the 90% interval for cumulative CO 2 emissions includes the IPCC's two middle scenarios but not the extreme ones. The likely range of global temperature increase is 2.0\u20134.9 \u2022 C, with median 3.2 \u2022 C and a 5% (1%) chance that it will be less than 2 \u2022 C (1.5 \u2022 C). Population growth is not a major contributing factor. Our model is not a 'business as usual' scenario, but rather is based on data which already show the eeect of emission mitigation policies. Achieving the goal of less than 1.5 \u2022 C warming will require carbon intensity to decline much faster than in the recent past. The IPCC has issued projections of climate change based on four different pathways for emissions and land use up to 2100, each one in turn based on a different socioeconomic scenario for the world's future and developed by a different research group 1,5 . They are called representative concentration pathways (RCPs) and were selected so as to represent the scientific literature as of 2007 and to span a range of radiative forcings by 2100. The RCP2.6 scenario was designed to represent very low greenhouse gas concentration levels 6 , RCP4.5 and RCP6 are stabilization scenarios 7,8 , and RCP8.5 represents rising radiative forcing 9 . The RCPs were not to be interpreted as forecasts 5 . The two key socioeconomic driving forces of the RCPs are population and GDP, and the RCPs drew on population information up to 2012 10 . The UN has recently issued new population projections to 2100, reflecting data up to 2015 2 . These are probabilistic projections based on a Bayesian model 3,4,11 . The UN's predictive distribution for world population in 2100 has a median of 11.2 billion and a 90% interval from 9.7 to 12.9 billion. Three of the four RCPs are based on population in 2100 be</w:instrText>
      </w:r>
      <w:r w:rsidRPr="004F3DBD">
        <w:rPr>
          <w:lang w:val="de-CH" w:eastAsia="de-CH"/>
        </w:rPr>
        <w:instrText>low the lower fifth percentile of the UN's predic\u2026", "author" : [ { "dropping-particle" : "", "family" : "Raftery", "given" : "Adrian E.", "non-dropping-particle" : "", "parse-names" : false, "suffix" : "" }, { "dropping-particle" : "", "</w:instrText>
      </w:r>
      <w:r w:rsidRPr="0095171F">
        <w:rPr>
          <w:lang w:val="de-CH" w:eastAsia="de-CH"/>
        </w:rPr>
        <w:instrText>family" : "Zimmer", "given" : "Alec", "non-dropping-particle" : "", "parse-names" : false, "suffix" : "" }, { "dropping-particle" : "", "family" : "Frierson", "given" : "Dargan M. W.", "non-dropping-particle" : "", "parse-names" : false, "suffix" : "" }, { "dropping-particle" : "", "family" : "Startz", "given" : "Richard", "non-dropping-particle" : "", "parse-names" : false, "suffix" : "" }, { "dropping-particle" : "", "family" : "Liu", "given" : "Peiran", "non-dropping-particle" : "", "parse-names" : false, "suffix" : "" } ], "container-title" : "Nature Climate Change", "id" : "ITEM-1", "issue" : "July", "issued" : { "date-parts" : [ [ "2017" ] ] }, "title" : "Less than 2\u2009\u00b0C warming by 2100 unlikely", "type" : "article-journal" }, "prefix" : "e.g. ", "uris" : [ "http://www.mendeley.com/documents/?uuid=0784a5c6-a96c-4e4c-abac-e03994ca7d10" ] } ], "mendeley" : { "formattedCitation" : "(e.g. Raftery, Zimmer, Frierson, Startz, &amp; Liu, 2017)", "plainTextFormattedCitation" : "(e.g. Raftery, Zimmer, Frierson, Startz, &amp; Liu, 2017)", "previouslyFormattedCitation" : "(e.g. Raftery, Zimmer, Frierson, Startz, &amp; Liu, 2017)" }, "properties" : {  }, "schema" : "https://github.com/citation-style-language/schema/raw/master/csl-citation.json" }</w:instrText>
      </w:r>
      <w:r w:rsidRPr="00376937">
        <w:rPr>
          <w:lang w:eastAsia="de-CH"/>
        </w:rPr>
        <w:fldChar w:fldCharType="separate"/>
      </w:r>
      <w:r w:rsidRPr="00A22939">
        <w:rPr>
          <w:lang w:val="de-CH" w:eastAsia="de-CH"/>
        </w:rPr>
        <w:t>(e.g. Raftery</w:t>
      </w:r>
      <w:r w:rsidR="003D1BD8">
        <w:rPr>
          <w:i/>
          <w:lang w:val="de-CH" w:eastAsia="de-CH"/>
        </w:rPr>
        <w:t xml:space="preserve"> et al.</w:t>
      </w:r>
      <w:r w:rsidRPr="00A22939">
        <w:rPr>
          <w:lang w:val="de-CH" w:eastAsia="de-CH"/>
        </w:rPr>
        <w:t>, 2017)</w:t>
      </w:r>
      <w:r w:rsidRPr="00376937">
        <w:rPr>
          <w:lang w:eastAsia="de-CH"/>
        </w:rPr>
        <w:fldChar w:fldCharType="end"/>
      </w:r>
      <w:r w:rsidRPr="00A22939">
        <w:rPr>
          <w:lang w:val="de-CH" w:eastAsia="de-CH"/>
        </w:rPr>
        <w:t xml:space="preserve">. Lægreid </w:t>
      </w:r>
      <w:r w:rsidRPr="00376937">
        <w:rPr>
          <w:lang w:eastAsia="de-CH"/>
        </w:rPr>
        <w:fldChar w:fldCharType="begin" w:fldLock="1"/>
      </w:r>
      <w:r>
        <w:rPr>
          <w:lang w:val="de-CH" w:eastAsia="de-CH"/>
        </w:rPr>
        <w:instrText>ADDIN CSL_CITATION { "citationItems" : [ { "id" : "ITEM-1", "itemData" : { "abstract" : "This PhD dissertation examines if social scientific theories can explain historical trajectories of greenhouse gas emissions. The manuscript includes an introductory chapter and four articles that consider annual emissions in countries across the world, during the time-period 1960-2014. In these texts, Ole Martin L\u00e6greid addresses gaps that arise when environmental economic- and political science research are compared, and he utilizes modern econometric methods to produce reliable results. The main findings suggest that positive economic growth leads to increased greenhouse gas emissions, regardless of how rich countries are to begin with. The results furthermore suggest that the effect of economic growth on emissions is essentially unaffected by the extent of civil society participation, democracy, corruption, and institutional concentration of political power. Another finding is that positive economic growth does not lead to more extensive and stringent emission policies, but these policies still have considerable negative impact on emissions. In contrast to conventional theories in environmental economics and political science, the dissertation therefore concludes (1) that economic growth is not a viable path toward greenhouse gas emission reductions, and political-institutional reforms are unlikely to change this misfortune; and (2) that ambitious public emission limits may lead to emission reductions, but such policies are not necessarily driven forward by economic growth.", "author" : [ { "dropping-particle" : "", "family" : "L\u00e6greid", "given" : "Ole Martin", "non-dropping-particle" : "", "parse-names" : false, "suffix" : "" } ], "id" : "ITEM-1", "issued" : { "date-parts" : [ [ "2017" ] ] }, "title" : "Drivers of Climate Change? Political and Economic Explanations of Greenhouse Gas Emissions", "type" : "thesis" }, "suppress-author" : 1, "uris" : [ "http://www.mendeley.com/documents/?uuid=22d20f48-4094-4428-8014-3bc69864a10f" ] } ], "mendeley" : { "formattedCitation" : "(2017)", "plainTextFormattedCitation" : "(2017)", "previouslyFormattedCitation" : "(2017)" }, "properties" : {  }, "schema" : "https://github.com/citation-style-language/schema/raw/master/csl-citation.json" }</w:instrText>
      </w:r>
      <w:r w:rsidRPr="00376937">
        <w:rPr>
          <w:lang w:eastAsia="de-CH"/>
        </w:rPr>
        <w:fldChar w:fldCharType="separate"/>
      </w:r>
      <w:r w:rsidRPr="00A22939">
        <w:rPr>
          <w:lang w:val="de-CH" w:eastAsia="de-CH"/>
        </w:rPr>
        <w:t>(2017)</w:t>
      </w:r>
      <w:r w:rsidRPr="00376937">
        <w:rPr>
          <w:lang w:eastAsia="de-CH"/>
        </w:rPr>
        <w:fldChar w:fldCharType="end"/>
      </w:r>
      <w:r w:rsidRPr="00A22939">
        <w:rPr>
          <w:lang w:val="de-CH" w:eastAsia="de-CH"/>
        </w:rPr>
        <w:t xml:space="preserve"> found a very robust connection between economic growth and </w:t>
      </w:r>
      <w:r>
        <w:rPr>
          <w:lang w:val="de-CH" w:eastAsia="de-CH"/>
        </w:rPr>
        <w:t>larger</w:t>
      </w:r>
      <w:r w:rsidRPr="00A22939">
        <w:rPr>
          <w:lang w:val="de-CH" w:eastAsia="de-CH"/>
        </w:rPr>
        <w:t xml:space="preserve"> greenhouse gas emissions, hence no absolute decoupling. </w:t>
      </w:r>
      <w:r w:rsidRPr="004F3DBD">
        <w:rPr>
          <w:lang w:val="de-CH" w:eastAsia="de-CH"/>
        </w:rPr>
        <w:t xml:space="preserve">However, in a study of 131 countries, </w:t>
      </w:r>
      <w:r w:rsidRPr="004F3DBD">
        <w:rPr>
          <w:lang w:val="de-CH"/>
        </w:rPr>
        <w:t xml:space="preserve">Szigeti </w:t>
      </w:r>
      <w:r w:rsidR="000D7D89" w:rsidRPr="000D7D89">
        <w:rPr>
          <w:i/>
          <w:lang w:val="de-CH"/>
        </w:rPr>
        <w:t>et al.</w:t>
      </w:r>
      <w:r w:rsidRPr="004F3DBD">
        <w:rPr>
          <w:lang w:val="de-CH"/>
        </w:rPr>
        <w:t xml:space="preserve"> </w:t>
      </w:r>
      <w:r w:rsidRPr="00376937">
        <w:fldChar w:fldCharType="begin" w:fldLock="1"/>
      </w:r>
      <w:r w:rsidRPr="004F3DBD">
        <w:rPr>
          <w:lang w:val="de-CH"/>
        </w:rPr>
        <w:instrText>ADDIN CSL_CITATION { "citationItems" : [ { "id" : "ITEM-1", "itemData" : { "DOI" : "10.1016/j.ecolind.2016.07.034", "ISSN" : "1470160X", "author" : [ { "dropping-particle" : "", "family" : "Szigeti", "given" : "Cecilia", "non-dropping-particle" : "", "parse-names" : false, "suffix" : "" }, { "dropping-particle" : "", "family" : "Toth", "given" : "Gergely", "non-dropping-particle" : "", "parse-names" : false, "suffix" : "" }, { "dropping-particle" : "", "family" : "Szabo", "given" : "Daniel Robert", "non-dropping-particle" : "", "parse-names" : false, "suffix" : "" } ], "container-title" : "Ecological Indicators", "id" : "ITEM-1", "issued" : { "date-parts" : [ [ "2017", "1", "1" ] ] }, "page" : "111-117", "publisher" : "Elsevier", "title" : "Decoupling \u2013 shifts in ecological footprint intensity of nations in the last decade", "type" : "article-journal", "volume" : "72" }, "suppress-author" : 1, "uris" : [ "http://www.mendeley.com/documents/?uuid=179442ae-7f20-37b0-b104-3420553bdaf5" ] } ], "mendeley" : { "formattedCitation" : "(2017)", "plainTextFormattedCitation" : "(2017)", "previouslyFormattedCitation" : "(2017)" }, "properties" : {  }, "schema" : "https://github.com/citation-style-language/schema/raw/master/csl-citation.json" }</w:instrText>
      </w:r>
      <w:r w:rsidRPr="00376937">
        <w:fldChar w:fldCharType="separate"/>
      </w:r>
      <w:r w:rsidRPr="00376937">
        <w:t>(2017)</w:t>
      </w:r>
      <w:r w:rsidRPr="00376937">
        <w:fldChar w:fldCharType="end"/>
      </w:r>
      <w:r w:rsidRPr="00376937">
        <w:t xml:space="preserve"> found absolute decoupling between GDP and ecological footprint for 40 countries and relative decoupling for 77 countries. Although the evidence is inconclusive, there are signs of relative decoupling occurring in Europe and Central</w:t>
      </w:r>
      <w:r w:rsidRPr="00E13B98">
        <w:t xml:space="preserve"> Asia, and sometimes also absolute decoupling, but this is rarely sufficient to achieve climate goals.</w:t>
      </w:r>
    </w:p>
    <w:p w14:paraId="53D45EA2" w14:textId="1DF6D09B" w:rsidR="0048205B" w:rsidRPr="00E13B98" w:rsidRDefault="0048205B" w:rsidP="00AE389F">
      <w:r w:rsidRPr="00E13B98">
        <w:t xml:space="preserve">The </w:t>
      </w:r>
      <w:r>
        <w:t>European Union</w:t>
      </w:r>
      <w:r w:rsidRPr="00E13B98">
        <w:t xml:space="preserve"> has recently adopted several policies to promote resource efficiency </w:t>
      </w:r>
      <w:r>
        <w:fldChar w:fldCharType="begin" w:fldLock="1"/>
      </w:r>
      <w:r>
        <w:instrText>ADDIN CSL_CITATION { "citationItems" : [ { "id" : "ITEM-1", "itemData" : { "URL" : "https://www.eea.europa.eu/publications/resourceefficient-green-economy-and-eu", "accessed" : { "date-parts" : [ [ "2014", "2", "2" ] ] }, "author" : [ { "dropping-particle" : "", "family" : "EEA", "given" : "", "non-dropping-particle" : "", "parse-names" : false, "suffix" : "" } ], "id" : "ITEM-1", "issued" : { "date-parts" : [ [ "2014" ] ] }, "page" : "European Environment Agency Report", "title" : "Resource-efficient green economy and EU policies", "type" : "webpage" }, "uris" : [ "http://www.mendeley.com/documents/?uuid=8675af46-610a-4b14-b610-dcea52163b7d" ] } ], "mendeley" : { "formattedCitation" : "(EEA, 2014e)", "plainTextFormattedCitation" : "(EEA, 2014e)", "previouslyFormattedCitation" : "(EEA, 2014e)" }, "properties" : {  }, "schema" : "https://github.com/citation-style-language/schema/raw/master/csl-citation.json" }</w:instrText>
      </w:r>
      <w:r>
        <w:fldChar w:fldCharType="separate"/>
      </w:r>
      <w:r w:rsidRPr="00C825D3">
        <w:t>(EEA, 2014e)</w:t>
      </w:r>
      <w:r>
        <w:fldChar w:fldCharType="end"/>
      </w:r>
      <w:r w:rsidRPr="00E13B98">
        <w:t xml:space="preserve"> and sustainable growth </w:t>
      </w:r>
      <w:r>
        <w:fldChar w:fldCharType="begin" w:fldLock="1"/>
      </w:r>
      <w:r>
        <w:instrText>ADDIN CSL_CITATION { "citationItems" : [ { "id" : "ITEM-1", "itemData" : { "URL" : "http://www.efesme.org/europe-2020-a-strategy-for-smart-sustainable-and-inclusive-growth", "accessed" : { "date-parts" : [ [ "2017", "1", "1" ] ] }, "author" : [ { "dropping-particle" : "", "family" : "European Commission", "given" : "", "non-dropping-particle" : "", "parse-names" : false, "suffix" : "" } ], "id" : "ITEM-1", "issued" : { "date-parts" : [ [ "2017" ] ] }, "title" : "Strategy for smart sustainable and inclusive growth", "type" : "webpage" }, "uris" : [ "http://www.mendeley.com/documents/?uuid=b24c38d3-585f-4a45-978f-5ad7dbac9681" ] } ], "mendeley" : { "formattedCitation" : "(European Commission, 2017b)", "plainTextFormattedCitation" : "(European Commission, 2017b)", "previouslyFormattedCitation" : "(European Commission, 2017b)" }, "properties" : {  }, "schema" : "https://github.com/citation-style-language/schema/raw/master/csl-citation.json" }</w:instrText>
      </w:r>
      <w:r>
        <w:fldChar w:fldCharType="separate"/>
      </w:r>
      <w:r w:rsidRPr="006947BD">
        <w:t>(European Commission, 2017b)</w:t>
      </w:r>
      <w:r>
        <w:fldChar w:fldCharType="end"/>
      </w:r>
      <w:r w:rsidRPr="00E13B98">
        <w:t xml:space="preserve">. Economic drivers have been altered, for example by new legislation and the emission trading system for carbon. However, the challenges of decoupling and the rebound effect require more profound changes in economic drivers, especially taxes </w:t>
      </w:r>
      <w:r w:rsidRPr="00E13B98">
        <w:fldChar w:fldCharType="begin" w:fldLock="1"/>
      </w:r>
      <w:r>
        <w:instrText>ADDIN CSL_CITATION { "citationItems" : [ { "id" : "ITEM-1", "itemData" : { "abstract" : "The Jevons Paradox, which was first expressed in 1865 by William Stanley Jevons in relation to use of coal, states that an increase in efficiency in using a resource leads to increased use of that resource rather than to a reduction. This has subsequently been proved to apply not just to fossil fuels, but other resource use scenarios. For example, doubling the efficiency of food production per hectare over the last 50 years (due to the Green Revolution) did not solve the problem of hunger. The increase in efficiency increased production and worsened hunger because of the resulting increase in population. The implications of this in todays world are substantial. Many scientists and policymakers argue that future technological innovations will reduce consumption of resources; the Jevons Paradox explains why this may be a false hope. This is the first book to provide a historical overview of the Jevons Paradox, provide evidence for its existence and apply it to complex systems. Written and edited by world experts in the fields of economics, ecological economics, technology and the environment, it explains the myth of efficiency and explores its implications for resource usage (particularly oil). It is a must-read for policymakers, natural resource managers, academics and students concerned with the effects of efficiency on resource use.", "author" : [ { "dropping-particle" : "", "family" : "Polimeni", "given" : "John", "non-dropping-particle" : "", "parse-names" : false, "suffix" : "" }, { "dropping-particle" : "", "family" : "Mayumi", "given" : "Kozo", "non-dropping-particle" : "", "parse-names" : false, "suffix" : "" }, { "dropping-particle" : "", "family" : "Giampietro", "given" : "Mario", "non-dropping-particle" : "", "parse-names" : false, "suffix" : "" }, { "dropping-particle" : "", "family" : "Alcott", "given" : "Blake", "non-dropping-particle" : "", "parse-names" : false, "suffix" : "" } ], "id" : "ITEM-1", "issued" : { "date-parts" : [ [ "2012" ] ] }, "number-of-pages" : "200", "publisher" : "earthscan by Routledge", "title" : "The Jevons Paradox and the Myth of Resource Efficiency Improvements", "type" : "book" }, "uris" : [ "http://www.mendeley.com/documents/?uuid=29da3a89-c8eb-45e2-9ee4-85d8672d4650" ] }, { "id" : "ITEM-2", "itemData" : { "DOI" : "10.1016/j.enpol.2016.03.054", "ISSN" : "03014215", "author" : [ { "dropping-particle" : "", "family" : "Font Vivanco", "given" : "David", "non-dropping-particle" : "", "parse-names" : false, "suffix" : "" }, { "dropping-particle" : "", "family" : "Kemp", "given" : "Ren\u00e9", "non-dropping-particle" : "", "parse-names" : false, "suffix" : "" }, { "dropping-particle" : "", "family" : "Voet", "given" : "Ester", "non-dropping-particle" : "van der", "parse-names" : false, "suffix" : "" } ], "container-title" : "Energy Policy", "id" : "ITEM-2", "issued" : { "date-parts" : [ [ "2016", "7", "1" ] ] }, "page" : "114-125", "publisher" : "Elsevier", "title" : "How to deal with the rebound effect? A policy-oriented approach", "type" : "article-journal", "volume" : "94" }, "uris" : [ "http://www.mendeley.com/documents/?uuid=d4e05858-8061-38b1-a0af-1e99e96e7e6b" ] } ], "mendeley" : { "formattedCitation" : "(Font Vivanco, Kemp, &amp; van der Voet, 2016; Polimeni et al., 2012)", "plainTextFormattedCitation" : "(Font Vivanco, Kemp, &amp; van der Voet, 2016; Polimeni et al., 2012)", "previouslyFormattedCitation" : "(Font Vivanco, Kemp, &amp; van der Voet, 2016; Polimeni et al., 2012)" }, "properties" : {  }, "schema" : "https://github.com/citation-style-language/schema/raw/master/csl-citation.json" }</w:instrText>
      </w:r>
      <w:r w:rsidRPr="00E13B98">
        <w:fldChar w:fldCharType="separate"/>
      </w:r>
      <w:r w:rsidRPr="00E13B98">
        <w:t>(Font Vivanco</w:t>
      </w:r>
      <w:r w:rsidR="00E911D3">
        <w:rPr>
          <w:i/>
        </w:rPr>
        <w:t xml:space="preserve"> et al.</w:t>
      </w:r>
      <w:r w:rsidRPr="00E13B98">
        <w:t xml:space="preserve">, 2016; Polimeni </w:t>
      </w:r>
      <w:r w:rsidR="000D7D89" w:rsidRPr="000D7D89">
        <w:rPr>
          <w:i/>
        </w:rPr>
        <w:t>et al.</w:t>
      </w:r>
      <w:r w:rsidRPr="00E13B98">
        <w:t>, 2012)</w:t>
      </w:r>
      <w:r w:rsidRPr="00E13B98">
        <w:fldChar w:fldCharType="end"/>
      </w:r>
      <w:r w:rsidRPr="00E13B98">
        <w:t xml:space="preserve">. The tax system is of fundamental importance as an institutional and economic driver since it modifies all market prices and therefore changes incentives for producers and consumers. Despite proposals for environmental fiscal reform (EFR) by </w:t>
      </w:r>
      <w:r w:rsidRPr="00E13B98">
        <w:rPr>
          <w:lang w:eastAsia="de-CH"/>
        </w:rPr>
        <w:t xml:space="preserve">UNEP’s </w:t>
      </w:r>
      <w:r>
        <w:rPr>
          <w:lang w:eastAsia="de-CH"/>
        </w:rPr>
        <w:t>“</w:t>
      </w:r>
      <w:r w:rsidRPr="00E13B98">
        <w:rPr>
          <w:lang w:eastAsia="de-CH"/>
        </w:rPr>
        <w:t>Green Economy</w:t>
      </w:r>
      <w:r>
        <w:rPr>
          <w:lang w:eastAsia="de-CH"/>
        </w:rPr>
        <w:t>”</w:t>
      </w:r>
      <w:r w:rsidRPr="00E13B98">
        <w:t xml:space="preserve"> </w:t>
      </w:r>
      <w:r w:rsidRPr="00E13B98">
        <w:fldChar w:fldCharType="begin" w:fldLock="1"/>
      </w:r>
      <w:r>
        <w:instrText>ADDIN CSL_CITATION { "citationItems" : [ { "id" : "ITEM-1", "itemData" : { "author" : [ { "dropping-particle" : "", "family" : "UNEP", "given" : "", "non-dropping-particle" : "", "parse-names" : false, "suffix" : "" } ], "id" : "ITEM-1", "issued" : { "date-parts" : [ [ "2011" ] ] }, "title" : "Decoupling Natural Resource Use and Environmental Impacts from Economic Growth; A Report of the Working Group on Decoupling to the International Resource Panel", "type" : "report" }, "suppress-author" : 1, "uris" : [ "http://www.mendeley.com/documents/?uuid=d8894f5e-4bc5-4454-a111-af7dd97ce343" ] } ], "mendeley" : { "formattedCitation" : "(2011)", "plainTextFormattedCitation" : "(2011)", "previouslyFormattedCitation" : "(2011)" }, "properties" : {  }, "schema" : "https://github.com/citation-style-language/schema/raw/master/csl-citation.json" }</w:instrText>
      </w:r>
      <w:r w:rsidRPr="00E13B98">
        <w:fldChar w:fldCharType="separate"/>
      </w:r>
      <w:r w:rsidRPr="00E13B98">
        <w:t>(2011)</w:t>
      </w:r>
      <w:r w:rsidRPr="00E13B98">
        <w:fldChar w:fldCharType="end"/>
      </w:r>
      <w:r w:rsidRPr="00E13B98">
        <w:t xml:space="preserve"> and the United Nations’ Strategic Plan for Biodiversity 2011-2020, little progress is evident in Europe and Central Asia. For example, the total revenue from environmental taxes in the EU-28 in 2014 was 2.5 % of GDP, or 6.3 % of the total revenues derived from all taxes and social contributions. These proportions have </w:t>
      </w:r>
      <w:r w:rsidRPr="00E13B98">
        <w:rPr>
          <w:i/>
        </w:rPr>
        <w:t>decreased</w:t>
      </w:r>
      <w:r w:rsidRPr="00E13B98">
        <w:t xml:space="preserve"> since 2002, from 2.6 % and 6.8 % respectively </w:t>
      </w:r>
      <w:r>
        <w:rPr>
          <w:lang w:eastAsia="de-CH"/>
        </w:rPr>
        <w:fldChar w:fldCharType="begin" w:fldLock="1"/>
      </w:r>
      <w:r>
        <w:rPr>
          <w:lang w:eastAsia="de-CH"/>
        </w:rPr>
        <w:instrText>ADDIN CSL_CITATION { "citationItems" : [ { "id" : "ITEM-1", "itemData" : { "URL" : "http://ec.europa.eu/eurostat/statistics-explained/index.php/Environmental_tax_statistics", "accessed" : { "date-parts" : [ [ "2017", "2", "28" ] ] }, "author" : [ { "dropping-particle" : "", "family" : "Eurostat", "given" : "", "non-dropping-particle" : "", "parse-names" : false, "suffix" : "" } ], "id" : "ITEM-1", "issued" : { "date-parts" : [ [ "2017" ] ] }, "title" : "Environmental tax statistics 2016", "type" : "webpage" }, "uris" : [ "http://www.mendeley.com/documents/?uuid=426a461b-1fd9-44ee-9162-c177bab04f08" ] } ], "mendeley" : { "formattedCitation" : "(Eurostat, 2017b)", "plainTextFormattedCitation" : "(Eurostat, 2017b)", "previouslyFormattedCitation" : "(Eurostat, 2017b)" }, "properties" : {  }, "schema" : "https://github.com/citation-style-language/schema/raw/master/csl-citation.json" }</w:instrText>
      </w:r>
      <w:r>
        <w:rPr>
          <w:lang w:eastAsia="de-CH"/>
        </w:rPr>
        <w:fldChar w:fldCharType="separate"/>
      </w:r>
      <w:r w:rsidRPr="00A1470A">
        <w:rPr>
          <w:lang w:eastAsia="de-CH"/>
        </w:rPr>
        <w:t>(Eurostat, 2017b)</w:t>
      </w:r>
      <w:r>
        <w:rPr>
          <w:lang w:eastAsia="de-CH"/>
        </w:rPr>
        <w:fldChar w:fldCharType="end"/>
      </w:r>
      <w:r w:rsidRPr="00E13B98">
        <w:t>.</w:t>
      </w:r>
    </w:p>
    <w:p w14:paraId="153F432C" w14:textId="52D917FD" w:rsidR="0048205B" w:rsidRPr="00E13B98" w:rsidRDefault="0048205B" w:rsidP="00AE389F">
      <w:pPr>
        <w:rPr>
          <w:lang w:eastAsia="de-CH"/>
        </w:rPr>
      </w:pPr>
      <w:r w:rsidRPr="00E13B98">
        <w:t xml:space="preserve">Decoupling is an important issue only if growth in GDP is assumed. This is the case for the </w:t>
      </w:r>
      <w:r>
        <w:t>European Union</w:t>
      </w:r>
      <w:r w:rsidRPr="00E13B98">
        <w:t xml:space="preserve"> and its</w:t>
      </w:r>
      <w:r w:rsidRPr="00E13B98">
        <w:rPr>
          <w:lang w:eastAsia="de-CH"/>
        </w:rPr>
        <w:t xml:space="preserve"> growth strategy Europe 2020, in which economic growth and job creation are top priority goals expressed as </w:t>
      </w:r>
      <w:r w:rsidRPr="00E13B98">
        <w:t>smart, sustainable and inclusive GDP growth</w:t>
      </w:r>
      <w:r w:rsidRPr="00E13B98">
        <w:rPr>
          <w:lang w:eastAsia="de-CH"/>
        </w:rPr>
        <w:t xml:space="preserve"> </w:t>
      </w:r>
      <w:r w:rsidRPr="00E13B98">
        <w:rPr>
          <w:lang w:eastAsia="de-CH"/>
        </w:rPr>
        <w:fldChar w:fldCharType="begin" w:fldLock="1"/>
      </w:r>
      <w:r>
        <w:rPr>
          <w:lang w:eastAsia="de-CH"/>
        </w:rPr>
        <w:instrText>ADDIN CSL_CITATION { "citationItems" : [ { "id" : "ITEM-1", "itemData" : { "URL" : "http://www.efesme.org/europe-2020-a-strategy-for-smart-sustainable-and-inclusive-growth", "accessed" : { "date-parts" : [ [ "2017", "1", "1" ] ] }, "author" : [ { "dropping-particle" : "", "family" : "European Commission", "given" : "", "non-dropping-particle" : "", "parse-names" : false, "suffix" : "" } ], "id" : "ITEM-1", "issued" : { "date-parts" : [ [ "2017" ] ] }, "title" : "Strategy for smart sustainable and inclusive growth", "type" : "webpage" }, "uris" : [ "http://www.mendeley.com/documents/?uuid=b24c38d3-585f-4a45-978f-5ad7dbac9681" ] } ], "mendeley" : { "formattedCitation" : "(European Commission, 2017b)", "plainTextFormattedCitation" : "(European Commission, 2017b)", "previouslyFormattedCitation" : "(European Commission, 2017b)" }, "properties" : {  }, "schema" : "https://github.com/citation-style-language/schema/raw/master/csl-citation.json" }</w:instrText>
      </w:r>
      <w:r w:rsidRPr="00E13B98">
        <w:rPr>
          <w:lang w:eastAsia="de-CH"/>
        </w:rPr>
        <w:fldChar w:fldCharType="separate"/>
      </w:r>
      <w:r w:rsidRPr="00F25FC3">
        <w:rPr>
          <w:lang w:eastAsia="de-CH"/>
        </w:rPr>
        <w:t>(European Commission, 2017b)</w:t>
      </w:r>
      <w:r w:rsidRPr="00E13B98">
        <w:rPr>
          <w:lang w:eastAsia="de-CH"/>
        </w:rPr>
        <w:fldChar w:fldCharType="end"/>
      </w:r>
      <w:r w:rsidRPr="00E13B98">
        <w:rPr>
          <w:lang w:eastAsia="de-CH"/>
        </w:rPr>
        <w:t>. However, i</w:t>
      </w:r>
      <w:r w:rsidRPr="00E13B98">
        <w:t xml:space="preserve">f a more “agnostic” approach to GDP growth is taken, resource efficiency and meeting the </w:t>
      </w:r>
      <w:r>
        <w:t>Sustainable Development Goals</w:t>
      </w:r>
      <w:r w:rsidRPr="00E13B98">
        <w:t xml:space="preserve"> can be targeted directly without too much attention to whether GDP increases or decreases a few per cent </w:t>
      </w:r>
      <w:r w:rsidRPr="00E13B98">
        <w:fldChar w:fldCharType="begin" w:fldLock="1"/>
      </w:r>
      <w:r>
        <w:instrText>ADDIN CSL_CITATION { "citationItems" : [ { "id" : "ITEM-1", "itemData" : { "DOI" : "10.1016/j.ecolecon.2010.09.035", "ISSN" : "09218009", "author" : [ { "dropping-particle" : "", "family" : "Bergh", "given" : "Jeroen C.J.M.", "non-dropping-particle" : "van den", "parse-names" : false, "suffix" : "" } ], "container-title" : "Ecological Economics", "id" : "ITEM-1", "issue" : "5", "issued" : { "date-parts" : [ [ "2011", "3", "15" ] ] }, "page" : "881-890", "publisher" : "Elsevier", "title" : "Environment versus growth \u2014 A criticism of \u201cdegrowth\u201d and a plea for \u201ca-growth\u201d", "type" : "article-journal", "volume" : "70" }, "uris" : [ "http://www.mendeley.com/documents/?uuid=29bf4747-f8be-312a-b42f-2b54fe09c283" ] }, { "id" : "ITEM-2", "itemData" : { "author" : [ { "dropping-particle" : "", "family" : "Raworth", "given" : "K.", "non-dropping-particle" : "", "parse-names" : false, "suffix" : "" } ], "id" : "ITEM-2", "issued" : { "date-parts" : [ [ "2017" ] ] }, "publisher" : "Chelsea Green Publishing", "title" : "Doughnut Economics: Seven Ways to Think Like a 21st-Century Economist", "type" : "book" }, "uris" : [ "http://www.mendeley.com/documents/?uuid=9bfda780-30df-44c1-aebb-cde2eb8e99a9" ] } ], "mendeley" : { "formattedCitation" : "(Raworth, 2017; van den Bergh, 2011)", "plainTextFormattedCitation" : "(Raworth, 2017; van den Bergh, 2011)", "previouslyFormattedCitation" : "(Raworth, 2017; van den Bergh, 2011)" }, "properties" : {  }, "schema" : "https://github.com/citation-style-language/schema/raw/master/csl-citation.json" }</w:instrText>
      </w:r>
      <w:r w:rsidRPr="00E13B98">
        <w:fldChar w:fldCharType="separate"/>
      </w:r>
      <w:r w:rsidRPr="00EB2583">
        <w:t>(Raworth, 2017; van den Bergh, 2011)</w:t>
      </w:r>
      <w:r w:rsidRPr="00E13B98">
        <w:fldChar w:fldCharType="end"/>
      </w:r>
      <w:r w:rsidRPr="00E13B98">
        <w:t>. The literature on “degrowth” aims at decoupling human well</w:t>
      </w:r>
      <w:r w:rsidR="005F5A69">
        <w:t>-</w:t>
      </w:r>
      <w:r w:rsidRPr="00E13B98">
        <w:t xml:space="preserve">being and quality of life from GDP growth: the prefix smart, sustainable and inclusive are kept, but </w:t>
      </w:r>
      <w:r>
        <w:t>“</w:t>
      </w:r>
      <w:r w:rsidRPr="00E13B98">
        <w:t>growth</w:t>
      </w:r>
      <w:r>
        <w:t>”</w:t>
      </w:r>
      <w:r w:rsidRPr="00E13B98">
        <w:t xml:space="preserve"> is replaced by </w:t>
      </w:r>
      <w:r>
        <w:t>“</w:t>
      </w:r>
      <w:r w:rsidRPr="00E13B98">
        <w:t>development</w:t>
      </w:r>
      <w:r>
        <w:t>”</w:t>
      </w:r>
      <w:r w:rsidRPr="00E13B98">
        <w:t xml:space="preserve"> </w:t>
      </w:r>
      <w:r>
        <w:fldChar w:fldCharType="begin" w:fldLock="1"/>
      </w:r>
      <w:r>
        <w:instrText>ADDIN CSL_CITATION { "citationItems" : [ { "id" : "ITEM-1", "itemData" : { "author" : [ { "dropping-particle" : "", "family" : "Martinez-Alier", "given" : "J.", "non-dropping-particle" : "", "parse-names" : false, "suffix" : "" } ], "container-title" : "Beyond Uneconomic Growth: Economics, Equity and the Ecological Predicament", "editor" : [ { "dropping-particle" : "", "family" : "Farley", "given" : "J.", "non-dropping-particle" : "", "parse-names" : false, "suffix" : "" }, { "dropping-particle" : "", "family" : "Malghan", "given" : "D.", "non-dropping-particle" : "", "parse-names" : false, "suffix" : "" } ], "id" : "ITEM-1", "issued" : { "date-parts" : [ [ "2016" ] ] }, "title" : "Chapter 13 Socially sustainable economic degrowth", "type" : "chapter" }, "uris" : [ "http://www.mendeley.com/documents/?uuid=8d581b92-271d-4c69-8a65-9c72ac89c249" ] } ], "mendeley" : { "formattedCitation" : "(Martinez-Alier, 2016)", "plainTextFormattedCitation" : "(Martinez-Alier, 2016)", "previouslyFormattedCitation" : "(Martinez-Alier, 2016)" }, "properties" : {  }, "schema" : "https://github.com/citation-style-language/schema/raw/master/csl-citation.json" }</w:instrText>
      </w:r>
      <w:r>
        <w:fldChar w:fldCharType="separate"/>
      </w:r>
      <w:r w:rsidRPr="00624959">
        <w:t>(Martinez-Alier, 2016)</w:t>
      </w:r>
      <w:r>
        <w:fldChar w:fldCharType="end"/>
      </w:r>
      <w:r w:rsidRPr="00E13B98">
        <w:t>.</w:t>
      </w:r>
    </w:p>
    <w:p w14:paraId="3700AC0D" w14:textId="1135BD05" w:rsidR="0048205B" w:rsidRPr="00E13B98" w:rsidRDefault="0048205B" w:rsidP="00AE389F">
      <w:r w:rsidRPr="00E13B98">
        <w:rPr>
          <w:lang w:eastAsia="de-CH"/>
        </w:rPr>
        <w:t xml:space="preserve">While sustainability transformations would result in growth in sustainable technologies, it would also shrink non-sustainable technologies </w:t>
      </w:r>
      <w:r w:rsidRPr="00E13B98">
        <w:rPr>
          <w:lang w:eastAsia="de-CH"/>
        </w:rPr>
        <w:fldChar w:fldCharType="begin" w:fldLock="1"/>
      </w:r>
      <w:r>
        <w:rPr>
          <w:lang w:eastAsia="de-CH"/>
        </w:rPr>
        <w:instrText>ADDIN CSL_CITATION { "citationItems" : [ { "id" : "ITEM-1", "itemData" : { "DOI" : "10.1016/j.ecolecon.2010.09.035", "ISSN" : "09218009", "author" : [ { "dropping-particle" : "", "family" : "Bergh", "given" : "Jeroen C.J.M.", "non-dropping-particle" : "van den", "parse-names" : false, "suffix" : "" } ], "container-title" : "Ecological Economics", "id" : "ITEM-1", "issue" : "5", "issued" : { "date-parts" : [ [ "2011", "3", "15" ] ] }, "page" : "881-890", "publisher" : "Elsevier", "title" : "Environment versus growth \u2014 A criticism of \u201cdegrowth\u201d and a plea for \u201ca-growth\u201d", "type" : "article-journal", "volume" : "70" }, "uris" : [ "http://www.mendeley.com/documents/?uuid=29bf4747-f8be-312a-b42f-2b54fe09c283" ] }, { "id" : "ITEM-2", "itemData" : { "DOI" : "10.1016/j.jclepro.2009.08.011", "ISSN" : "09596526", "author" : [ { "dropping-particle" : "", "family" : "Bergh", "given" : "Jeroen C.J.M.", "non-dropping-particle" : "van den", "parse-names" : false, "suffix" : "" } ], "container-title" : "Journal of Cleaner Production", "id" : "ITEM-2", "issue" : "6", "issued" : { "date-parts" : [ [ "2010", "4", "1" ] ] }, "page" : "540-543", "publisher" : "Elsevier", "title" : "Relax about GDP growth: implications for climate and crisis policies", "type" : "article-journal", "volume" : "18" }, "uris" : [ "http://www.mendeley.com/documents/?uuid=74d6316a-e1c8-3180-a978-15d773a63ffe" ] } ], "mendeley" : { "formattedCitation" : "(van den Bergh, 2010, 2011)", "plainTextFormattedCitation" : "(van den Bergh, 2010, 2011)", "previouslyFormattedCitation" : "(van den Bergh, 2010, 2011)" }, "properties" : {  }, "schema" : "https://github.com/citation-style-language/schema/raw/master/csl-citation.json" }</w:instrText>
      </w:r>
      <w:r w:rsidRPr="00E13B98">
        <w:rPr>
          <w:lang w:eastAsia="de-CH"/>
        </w:rPr>
        <w:fldChar w:fldCharType="separate"/>
      </w:r>
      <w:r w:rsidRPr="00E13B98">
        <w:rPr>
          <w:lang w:eastAsia="de-CH"/>
        </w:rPr>
        <w:t>(van den Bergh, 2010, 2011)</w:t>
      </w:r>
      <w:r w:rsidRPr="00E13B98">
        <w:rPr>
          <w:lang w:eastAsia="de-CH"/>
        </w:rPr>
        <w:fldChar w:fldCharType="end"/>
      </w:r>
      <w:r w:rsidRPr="00E13B98">
        <w:rPr>
          <w:lang w:eastAsia="de-CH"/>
        </w:rPr>
        <w:t>. Targets for GDP growth (or de-growth) obfuscate the idea of transformation. For example, sustainable consumption in high-income countries is more about reducing the unsustainable aspects of consumption than increasing the more sustainable aspects of consumption. Focusing on such transformations or transitions represent</w:t>
      </w:r>
      <w:r>
        <w:rPr>
          <w:lang w:eastAsia="de-CH"/>
        </w:rPr>
        <w:t>s</w:t>
      </w:r>
      <w:r w:rsidRPr="00E13B98">
        <w:rPr>
          <w:lang w:eastAsia="de-CH"/>
        </w:rPr>
        <w:t xml:space="preserve"> different policy goals compared to pleas for green or sustainable growth </w:t>
      </w:r>
      <w:r w:rsidRPr="00E13B98">
        <w:rPr>
          <w:lang w:eastAsia="de-CH"/>
        </w:rPr>
        <w:fldChar w:fldCharType="begin" w:fldLock="1"/>
      </w:r>
      <w:r>
        <w:rPr>
          <w:lang w:eastAsia="de-CH"/>
        </w:rPr>
        <w:instrText>ADDIN CSL_CITATION { "citationItems" : [ { "id" : "ITEM-1", "itemData" : { "DOI" : "10.1016/j.jclepro.2013.08.045", "ISSN" : "09596526", "author" : [ { "dropping-particle" : "", "family" : "Lorek", "given" : "Sylvia", "non-dropping-particle" : "", "parse-names" : false, "suffix" : "" }, { "dropping-particle" : "", "family" : "Spangenberg", "given" : "Joachim H.", "non-dropping-particle" : "", "parse-names" : false, "suffix" : "" } ], "container-title" : "Journal of Cleaner Production", "id" : "ITEM-1", "issued" : { "date-parts" : [ [ "2014", "1", "15" ] ] }, "page" : "33-44", "publisher" : "Elsevier", "title" : "Sustainable consumption within a sustainable economy \u2013 beyond green growth and green economies", "type" : "article-journal", "volume" : "63" }, "uris" : [ "http://www.mendeley.com/documents/?uuid=db3c0a1c-c63f-3325-93c8-09834fabfe1e" ] }, { "id" : "ITEM-2", "itemData" : { "DOI" : "10.1016/j.gloenvcha.2015.04.013", "ISSN" : "09593780", "author" : [ { "dropping-particle" : "", "family" : "Geels", "given" : "Frank W.", "non-dropping-particle" : "", "parse-names" : false, "suffix" : "" }, { "dropping-particle" : "", "family" : "McMeekin", "given" : "Andy", "non-dropping-particle" : "", "parse-names" : false, "suffix" : "" }, { "dropping-particle" : "", "family" : "Mylan", "given" : "Josephine", "non-dropping-particle" : "", "parse-names" : false, "suffix" : "" }, { "dropping-particle" : "", "family" : "Southerton", "given" : "Dale", "non-dropping-particle" : "", "parse-names" : false, "suffix" : "" } ], "container-title" : "Global Environmental Change", "id" : "ITEM-2", "issued" : { "date-parts" : [ [ "2015", "9", "1" ] ] }, "page" : "1-12", "publisher" : "Pergamon", "title" : "A critical appraisal of Sustainable Consumption and Production research: The reformist, revolutionary and reconfiguration positions", "type" : "article-journal", "volume" : "34" }, "uris" : [ "http://www.mendeley.com/documents/?uuid=ebcb1e96-1cfa-3c70-be36-bb8ae116a8d2" ] }, { "id" : "ITEM-3", "itemData" : { "author" : [ { "dropping-particle" : "", "family" : "Spangenberg", "given" : "Joachim H.", "non-dropping-particle" : "", "parse-names" : false, "suffix" : "" } ], "container-title" : "Sustainability: Science, Practice, &amp; Policy", "id" : "ITEM-3", "issue" : "1", "issued" : { "date-parts" : [ [ "2014" ] ] }, "page" : "62-77", "title" : "Institutional change for strong sustainable consumption: sustainable consumption and the degrowth economy", "type" : "article-journal", "volume" : "10" }, "uris" : [ "http://www.mendeley.com/documents/?uuid=f473b432-acc4-46f2-a119-2ea9fcd54201", "http://www.mendeley.com/documents/?uuid=3b4592e9-ddaa-449f-ad64-aa063d1fb1dc" ] } ], "mendeley" : { "formattedCitation" : "(Geels, McMeekin, Mylan, &amp; Southerton, 2015; Lorek &amp; Spangenberg, 2014; Spangenberg, 2014)", "plainTextFormattedCitation" : "(Geels, McMeekin, Mylan, &amp; Southerton, 2015; Lorek &amp; Spangenberg, 2014; Spangenberg, 2014)", "previouslyFormattedCitation" : "(Geels, McMeekin, Mylan, &amp; Southerton, 2015; Lorek &amp; Spangenberg, 2014; Spangenberg, 2014)" }, "properties" : {  }, "schema" : "https://github.com/citation-style-language/schema/raw/master/csl-citation.json" }</w:instrText>
      </w:r>
      <w:r w:rsidRPr="00E13B98">
        <w:rPr>
          <w:lang w:eastAsia="de-CH"/>
        </w:rPr>
        <w:fldChar w:fldCharType="separate"/>
      </w:r>
      <w:r w:rsidRPr="00E13B98">
        <w:rPr>
          <w:lang w:eastAsia="de-CH"/>
        </w:rPr>
        <w:t>(Geels</w:t>
      </w:r>
      <w:r w:rsidR="00E911D3">
        <w:rPr>
          <w:i/>
          <w:lang w:eastAsia="de-CH"/>
        </w:rPr>
        <w:t xml:space="preserve"> et al.</w:t>
      </w:r>
      <w:r w:rsidRPr="00E13B98">
        <w:rPr>
          <w:lang w:eastAsia="de-CH"/>
        </w:rPr>
        <w:t>, 2015; Lorek &amp; Spangenberg, 2014; Spangenberg, 2014)</w:t>
      </w:r>
      <w:r w:rsidRPr="00E13B98">
        <w:rPr>
          <w:lang w:eastAsia="de-CH"/>
        </w:rPr>
        <w:fldChar w:fldCharType="end"/>
      </w:r>
      <w:r w:rsidRPr="00E13B98">
        <w:rPr>
          <w:lang w:eastAsia="de-CH"/>
        </w:rPr>
        <w:t>.</w:t>
      </w:r>
    </w:p>
    <w:p w14:paraId="2FD549FD" w14:textId="432A3055" w:rsidR="0048205B" w:rsidRDefault="0048205B" w:rsidP="00AE389F">
      <w:r>
        <w:t>Global trade</w:t>
      </w:r>
      <w:r w:rsidRPr="00E13B98">
        <w:t xml:space="preserve"> exposes ecosystems as being part of global supply and demand. This impacts </w:t>
      </w:r>
      <w:r>
        <w:t>interregional</w:t>
      </w:r>
      <w:r w:rsidRPr="00E13B98">
        <w:t xml:space="preserve"> flows (see 4.2.5) and prevents price signals from responding to local scarcity of natural resources (see 4.4.1.3). A third aspect of </w:t>
      </w:r>
      <w:r>
        <w:t>global trade</w:t>
      </w:r>
      <w:r w:rsidRPr="00E13B98">
        <w:t xml:space="preserve"> is the institutional competition it entails. National Governments are reluctant to internali</w:t>
      </w:r>
      <w:r>
        <w:t>z</w:t>
      </w:r>
      <w:r w:rsidRPr="00E13B98">
        <w:t xml:space="preserve">e external costs from natural resource extraction and pollution because that may impede the international competitiveness of taxed corporations </w:t>
      </w:r>
      <w:r w:rsidRPr="00E13B98">
        <w:fldChar w:fldCharType="begin" w:fldLock="1"/>
      </w:r>
      <w:r>
        <w:instrText>ADDIN CSL_CITATION { "citationItems" : [ { "id" : "ITEM-1", "itemData" : { "DOI" : "10.1016/j.eist.2013.09.002", "ISSN" : "22104224", "author" : [ { "dropping-particle" : "", "family" : "Ayres", "given" : "Robert U.", "non-dropping-particle" : "", "parse-names" : false, "suffix" : "" }, { "dropping-particle" : "", "family" : "Campbell", "given" : "Colin J.", "non-dropping-particle" : "", "parse-names" : false, "suffix" : "" }, { "dropping-particle" : "", "family" : "Casten", "given" : "Thomas R.", "non-dropping-particle" : "", "parse-names" : false, "suffix" : "" }, { "dropping-particle" : "", "family" : "Horne", "given" : "Paul J.", "non-dropping-particle" : "", "parse-names" : false, "suffix" : "" }, { "dropping-particle" : "", "family" : "K\u00fcmmel", "given" : "Reiner", "non-dropping-particle" : "", "parse-names" : false, "suffix" : "" }, { "dropping-particle" : "", "family" : "Laitner", "given" : "John A.", "non-dropping-particle" : "", "parse-names" : false, "suffix" : "" }, { "dropping-particle" : "", "family" : "Schulte", "given" : "Uwe G.", "non-dropping-particle" : "", "parse-names" : false, "suffix" : "" }, { "dropping-particle" : "", "family" : "Bergh", "given" : "Jeroen C.J.M.", "non-dropping-particle" : "van den", "parse-names" : false, "suffix" : "" }, { "dropping-particle" : "", "family" : "Weisz\u00e4cker", "given" : "Ernst U.", "non-dropping-particle" : "von", "parse-names" : false, "suffix" : "" } ], "container-title" : "Environmental Innovation and Societal Transitions", "id" : "ITEM-1", "issued" : { "date-parts" : [ [ "2013", "12", "1" ] ] }, "page" : "8-12", "publisher" : "Elsevier", "title" : "Sustainability transition and economic growth enigma: Money or energy?", "type" : "article-journal", "volume" : "9" }, "uris" : [ "http://www.mendeley.com/documents/?uuid=7003abb2-62a6-3bfb-9e43-c442d0e14f18" ] } ], "mendeley" : { "formattedCitation" : "(Ayres et al., 2013)", "plainTextFormattedCitation" : "(Ayres et al., 2013)", "previouslyFormattedCitation" : "(Ayres et al., 2013)" }, "properties" : {  }, "schema" : "https://github.com/citation-style-language/schema/raw/master/csl-citation.json" }</w:instrText>
      </w:r>
      <w:r w:rsidRPr="00E13B98">
        <w:fldChar w:fldCharType="separate"/>
      </w:r>
      <w:r w:rsidRPr="00E13B98">
        <w:t xml:space="preserve">(Ayres </w:t>
      </w:r>
      <w:r w:rsidR="000D7D89" w:rsidRPr="000D7D89">
        <w:rPr>
          <w:i/>
        </w:rPr>
        <w:t>et al.</w:t>
      </w:r>
      <w:r w:rsidRPr="00E13B98">
        <w:t>, 2013)</w:t>
      </w:r>
      <w:r w:rsidRPr="00E13B98">
        <w:fldChar w:fldCharType="end"/>
      </w:r>
      <w:r w:rsidRPr="00E13B98">
        <w:t>. Globali</w:t>
      </w:r>
      <w:r>
        <w:t>z</w:t>
      </w:r>
      <w:r w:rsidRPr="00E13B98">
        <w:t xml:space="preserve">ed </w:t>
      </w:r>
      <w:r w:rsidRPr="00E13B98">
        <w:lastRenderedPageBreak/>
        <w:t xml:space="preserve">financial markets, including commodity derivative markets and algorithmic trade, have increasing impacts on the world’s ecosystems </w:t>
      </w:r>
      <w:r>
        <w:fldChar w:fldCharType="begin" w:fldLock="1"/>
      </w:r>
      <w:r>
        <w:instrText>ADDIN CSL_CITATION { "citationItems" : [ { "id" : "ITEM-1", "itemData" : { "DOI" : "10.1016/j.tree.2015.06.015", "ISSN" : "01695347",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mp; Evolution", "id" : "ITEM-1", "issue" : "10", "issued" : { "date-parts" : [ [ "2015", "10" ] ] }, "page" : "571-580", "title" : "Why Ecologists Should Care about Financial Markets", "type" : "article-journal", "volume" : "30" }, "uris" : [ "http://www.mendeley.com/documents/?uuid=53c70295-bacf-424c-b2f5-e1d9c71bbf0c" ] } ], "mendeley" : { "formattedCitation" : "(Galaz, Gars, Moberg, Nykvist, &amp; Repinski, 2015)", "plainTextFormattedCitation" : "(Galaz, Gars, Moberg, Nykvist, &amp; Repinski, 2015)", "previouslyFormattedCitation" : "(Galaz, Gars, Moberg, Nykvist, &amp; Repinski, 2015)" }, "properties" : {  }, "schema" : "https://github.com/citation-style-language/schema/raw/master/csl-citation.json" }</w:instrText>
      </w:r>
      <w:r>
        <w:fldChar w:fldCharType="separate"/>
      </w:r>
      <w:r w:rsidRPr="00624959">
        <w:t>(Galaz</w:t>
      </w:r>
      <w:r w:rsidR="00E911D3">
        <w:rPr>
          <w:i/>
        </w:rPr>
        <w:t xml:space="preserve"> et al.</w:t>
      </w:r>
      <w:r w:rsidRPr="00624959">
        <w:t>, 2015)</w:t>
      </w:r>
      <w:r>
        <w:fldChar w:fldCharType="end"/>
      </w:r>
      <w:r w:rsidRPr="00E13B98">
        <w:t>.</w:t>
      </w:r>
    </w:p>
    <w:p w14:paraId="24842B87" w14:textId="77777777" w:rsidR="0048205B" w:rsidRPr="00E13B98" w:rsidRDefault="0048205B" w:rsidP="00AE389F"/>
    <w:p w14:paraId="7D86B1DB" w14:textId="77777777" w:rsidR="0048205B" w:rsidRPr="00E13B98" w:rsidRDefault="0048205B" w:rsidP="00147745">
      <w:pPr>
        <w:pStyle w:val="Heading3"/>
      </w:pPr>
      <w:bookmarkStart w:id="1239" w:name="_Toc343903896"/>
      <w:bookmarkStart w:id="1240" w:name="_Toc477938313"/>
      <w:bookmarkStart w:id="1241" w:name="_Toc479152642"/>
      <w:bookmarkStart w:id="1242" w:name="_Toc502837422"/>
      <w:bookmarkStart w:id="1243" w:name="_Toc504380673"/>
      <w:bookmarkStart w:id="1244" w:name="_Toc519514728"/>
      <w:r w:rsidRPr="00E13B98">
        <w:t>Demographic drivers</w:t>
      </w:r>
      <w:bookmarkEnd w:id="1239"/>
      <w:bookmarkEnd w:id="1240"/>
      <w:bookmarkEnd w:id="1241"/>
      <w:bookmarkEnd w:id="1242"/>
      <w:bookmarkEnd w:id="1243"/>
      <w:bookmarkEnd w:id="1244"/>
    </w:p>
    <w:p w14:paraId="33621A44" w14:textId="69A1A193" w:rsidR="0048205B" w:rsidRPr="00E13B98" w:rsidRDefault="0048205B" w:rsidP="00AE389F">
      <w:r w:rsidRPr="00E13B98">
        <w:t>Europe and Central Asia</w:t>
      </w:r>
      <w:r w:rsidRPr="00E13B98" w:rsidDel="0001724C">
        <w:t xml:space="preserve"> </w:t>
      </w:r>
      <w:r>
        <w:t>is</w:t>
      </w:r>
      <w:r w:rsidRPr="00E13B98">
        <w:t xml:space="preserve"> home to</w:t>
      </w:r>
      <w:r w:rsidRPr="00E13B98" w:rsidDel="0001724C">
        <w:t xml:space="preserve"> approximately 910 million people or 14.5% of the total world population </w:t>
      </w:r>
      <w:r>
        <w:fldChar w:fldCharType="begin" w:fldLock="1"/>
      </w:r>
      <w:r>
        <w:instrText>ADDIN CSL_CITATION { "citationItems" : [ { "id" : "ITEM-1", "itemData" : { "author" : [ { "dropping-particle" : "", "family" : "United Nations", "given" : "", "non-dropping-particle" : "", "parse-names" : false, "suffix" : "" } ], "edition" : "Working Pa", "id" : "ITEM-1", "issued" : { "date-parts" : [ [ "2015" ] ] }, "publisher" : "United Nations, Department of Economic and Social Affairs, Population Department", "title" : "World Population Prospects 2015: The 2015 Revision", "type" : "report" }, "uris" : [ "http://www.mendeley.com/documents/?uuid=6f90b0e9-beb1-44ef-8341-bbc3020dce9d"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r w:rsidRPr="0097042F">
        <w:t>(United Nations, 2015)</w:t>
      </w:r>
      <w:r>
        <w:fldChar w:fldCharType="end"/>
      </w:r>
      <w:r w:rsidRPr="00E13B98">
        <w:t>, almost half of whom live in Western Europe (</w:t>
      </w:r>
      <w:r w:rsidR="00AE21E3">
        <w:rPr>
          <w:b/>
        </w:rPr>
        <w:t>Table 4.4</w:t>
      </w:r>
      <w:r w:rsidRPr="00E13B98">
        <w:t>). Although the population in the region is projected to be stable until 2050, t</w:t>
      </w:r>
      <w:r w:rsidRPr="00E13B98" w:rsidDel="0001724C">
        <w:t>here are important differences within subregions. For example, the population growth rate of Turkey is 1.69% and</w:t>
      </w:r>
      <w:r w:rsidRPr="00E13B98">
        <w:t>,</w:t>
      </w:r>
      <w:r w:rsidRPr="00E13B98" w:rsidDel="0001724C">
        <w:t xml:space="preserve"> without Turkey, the rate of population decline in Central Europe is much g</w:t>
      </w:r>
      <w:r w:rsidRPr="00E13B98">
        <w:t xml:space="preserve">reater (-0.25%) than illustrated in </w:t>
      </w:r>
      <w:r w:rsidR="00AE21E3">
        <w:rPr>
          <w:b/>
        </w:rPr>
        <w:t>Table 4.4</w:t>
      </w:r>
      <w:r w:rsidRPr="00E13B98">
        <w:t xml:space="preserve"> </w:t>
      </w:r>
      <w:r w:rsidRPr="00E13B98" w:rsidDel="0001724C">
        <w:t>(-0.14</w:t>
      </w:r>
      <w:r w:rsidRPr="00E13B98">
        <w:t>%</w:t>
      </w:r>
      <w:r w:rsidRPr="00E13B98" w:rsidDel="0001724C">
        <w:t>).</w:t>
      </w:r>
      <w:r w:rsidRPr="00E13B98">
        <w:t xml:space="preserve"> The population decline projected for 2015-2050 in Central and Eastern Europe due to low birth rates, coupled with emigration and moderate mortality due to low life expectancy, is unprecedented in recent history </w:t>
      </w:r>
      <w:r w:rsidRPr="00E13B98">
        <w:fldChar w:fldCharType="begin" w:fldLock="1"/>
      </w:r>
      <w:r>
        <w:instrText>ADDIN CSL_CITATION { "citationItems" : [ { "id" : "ITEM-1", "itemData" : { "author" : [ { "dropping-particle" : "", "family" : "Lutz", "given" : "W", "non-dropping-particle" : "", "parse-names" : false, "suffix" : "" } ], "id" : "ITEM-1", "issued" : { "date-parts" : [ [ "2010" ] ] }, "title" : "Emerging population issues in Eastern Europe and Central Asia. Research Gaps on Demographic Trends, Human Capital and Climate Change", "type" : "article-journal" }, "uris" : [ "http://www.mendeley.com/documents/?uuid=402f2455-4bc1-486e-aed7-956c8fa61d7c" ] } ], "mendeley" : { "formattedCitation" : "(W Lutz, 2010)", "plainTextFormattedCitation" : "(W Lutz, 2010)", "previouslyFormattedCitation" : "(W Lutz, 2010)" }, "properties" : {  }, "schema" : "https://github.com/citation-style-language/schema/raw/master/csl-citation.json" }</w:instrText>
      </w:r>
      <w:r w:rsidRPr="00E13B98">
        <w:fldChar w:fldCharType="separate"/>
      </w:r>
      <w:r w:rsidRPr="008F25E0">
        <w:t>(Lutz, 2010)</w:t>
      </w:r>
      <w:r w:rsidRPr="00E13B98">
        <w:fldChar w:fldCharType="end"/>
      </w:r>
      <w:r w:rsidRPr="00E13B98">
        <w:t xml:space="preserve">. Because human populations are increasing in Central Asia and Turkey and decreasing in Central and non-Caucasus Eastern Europe, it is likely that a high potential for migration from Turkey and Central Asia to Central and Eastern Europe will develop until 2050 </w:t>
      </w:r>
      <w:r w:rsidRPr="00E13B98">
        <w:fldChar w:fldCharType="begin" w:fldLock="1"/>
      </w:r>
      <w:r>
        <w:instrText>ADDIN CSL_CITATION { "citationItems" : [ { "id" : "ITEM-1", "itemData" : { "author" : [ { "dropping-particle" : "", "family" : "Lutz", "given" : "W", "non-dropping-particle" : "", "parse-names" : false, "suffix" : "" } ], "id" : "ITEM-1", "issued" : { "date-parts" : [ [ "2010" ] ] }, "title" : "Emerging population issues in Eastern Europe and Central Asia. Research Gaps on Demographic Trends, Human Capital and Climate Change", "type" : "article-journal" }, "uris" : [ "http://www.mendeley.com/documents/?uuid=402f2455-4bc1-486e-aed7-956c8fa61d7c" ] } ], "mendeley" : { "formattedCitation" : "(W Lutz, 2010)", "plainTextFormattedCitation" : "(W Lutz, 2010)", "previouslyFormattedCitation" : "(W Lutz, 2010)" }, "properties" : {  }, "schema" : "https://github.com/citation-style-language/schema/raw/master/csl-citation.json" }</w:instrText>
      </w:r>
      <w:r w:rsidRPr="00E13B98">
        <w:fldChar w:fldCharType="separate"/>
      </w:r>
      <w:r w:rsidRPr="008F25E0">
        <w:t>(Lutz, 2010)</w:t>
      </w:r>
      <w:r w:rsidRPr="00E13B98">
        <w:fldChar w:fldCharType="end"/>
      </w:r>
      <w:r w:rsidRPr="00E13B98">
        <w:t xml:space="preserve">. </w:t>
      </w:r>
      <w:r>
        <w:t>Armed c</w:t>
      </w:r>
      <w:r w:rsidRPr="00E13B98">
        <w:t>onflicts have profound effects on migration, for example, Turkey recently received (by March 2016) over 3 million refugees from Syria, Iraq and Afghanistan</w:t>
      </w:r>
      <w:r>
        <w:t xml:space="preserve"> </w:t>
      </w:r>
      <w:r>
        <w:fldChar w:fldCharType="begin" w:fldLock="1"/>
      </w:r>
      <w:r>
        <w:instrText>ADDIN CSL_CITATION { "citationItems" : [ { "id" : "ITEM-1", "itemData" : { "URL" : "http://www.unhcr.org/syria-emergency.html", "author" : [ { "dropping-particle" : "", "family" : "UNHCR", "given" : "", "non-dropping-particle" : "", "parse-names" : false, "suffix" : "" } ], "id" : "ITEM-1", "issued" : { "date-parts" : [ [ "2017" ] ] }, "title" : "Syria emergency", "type" : "webpage" }, "uris" : [ "http://www.mendeley.com/documents/?uuid=8c3d78db-8ff9-4646-986c-e730c904d906" ] } ], "mendeley" : { "formattedCitation" : "(UNHCR, 2017)", "plainTextFormattedCitation" : "(UNHCR, 2017)", "previouslyFormattedCitation" : "(UNHCR, 2017)" }, "properties" : {  }, "schema" : "https://github.com/citation-style-language/schema/raw/master/csl-citation.json" }</w:instrText>
      </w:r>
      <w:r>
        <w:fldChar w:fldCharType="separate"/>
      </w:r>
      <w:r w:rsidRPr="008E6DC1">
        <w:t>(UNHCR, 2017)</w:t>
      </w:r>
      <w:r>
        <w:fldChar w:fldCharType="end"/>
      </w:r>
      <w:r w:rsidRPr="00E13B98">
        <w:t>.</w:t>
      </w:r>
    </w:p>
    <w:p w14:paraId="55967858" w14:textId="5E35DDC1" w:rsidR="0048205B" w:rsidRPr="00E13B98" w:rsidRDefault="0048205B" w:rsidP="000226B2">
      <w:pPr>
        <w:pStyle w:val="Caption"/>
      </w:pPr>
      <w:bookmarkStart w:id="1245" w:name="_Ref343771492"/>
      <w:r w:rsidRPr="00E13B98">
        <w:t xml:space="preserve">Table </w:t>
      </w:r>
      <w:r>
        <w:rPr>
          <w:noProof w:val="0"/>
        </w:rPr>
        <w:fldChar w:fldCharType="begin"/>
      </w:r>
      <w:r>
        <w:instrText xml:space="preserve"> STYLEREF 1 \s </w:instrText>
      </w:r>
      <w:r>
        <w:rPr>
          <w:noProof w:val="0"/>
        </w:rPr>
        <w:fldChar w:fldCharType="separate"/>
      </w:r>
      <w:r w:rsidR="00B40E12">
        <w:t>4</w:t>
      </w:r>
      <w:r>
        <w:fldChar w:fldCharType="end"/>
      </w:r>
      <w:r w:rsidRPr="00E13B98">
        <w:t>.</w:t>
      </w:r>
      <w:r>
        <w:rPr>
          <w:noProof w:val="0"/>
        </w:rPr>
        <w:fldChar w:fldCharType="begin"/>
      </w:r>
      <w:r>
        <w:instrText xml:space="preserve"> SEQ Table \* ARABIC \s 1 </w:instrText>
      </w:r>
      <w:r>
        <w:rPr>
          <w:noProof w:val="0"/>
        </w:rPr>
        <w:fldChar w:fldCharType="separate"/>
      </w:r>
      <w:r w:rsidR="00B40E12">
        <w:t>4</w:t>
      </w:r>
      <w:r>
        <w:fldChar w:fldCharType="end"/>
      </w:r>
      <w:bookmarkEnd w:id="1245"/>
      <w:r w:rsidRPr="00E13B98">
        <w:t>: Population trends in Europe and Central Asia</w:t>
      </w:r>
      <w:r w:rsidR="00E91BEC">
        <w:t>. Source:</w:t>
      </w:r>
      <w:r w:rsidRPr="00E13B98">
        <w:t xml:space="preserve"> </w:t>
      </w:r>
      <w:r>
        <w:fldChar w:fldCharType="begin" w:fldLock="1"/>
      </w:r>
      <w:r>
        <w:instrText>ADDIN CSL_CITATION { "citationItems" : [ { "id" : "ITEM-1", "itemData" : { "author" : [ { "dropping-particle" : "", "family" : "United Nations", "given" : "", "non-dropping-particle" : "", "parse-names" : false, "suffix" : "" } ], "edition" : "Working Pa", "id" : "ITEM-1", "issued" : { "date-parts" : [ [ "2015" ] ] }, "publisher" : "United Nations, Department of Economic and Social Affairs, Population Department", "title" : "World Population Prospects 2015: The 2015 Revision", "type" : "report" }, "uris" : [ "http://www.mendeley.com/documents/?uuid=6f90b0e9-beb1-44ef-8341-bbc3020dce9d" ] } ], "mendeley" : { "formattedCitation" : "(United Nations, 2015)", "plainTextFormattedCitation" : "(United Nations, 2015)", "previouslyFormattedCitation" : "(United Nations, 2015)" }, "properties" : {  }, "schema" : "https://github.com/citation-style-language/schema/raw/master/csl-citation.json" }</w:instrText>
      </w:r>
      <w:r>
        <w:fldChar w:fldCharType="separate"/>
      </w:r>
      <w:r w:rsidRPr="0097042F">
        <w:t xml:space="preserve">United Nations </w:t>
      </w:r>
      <w:r w:rsidR="00E91BEC">
        <w:t>(</w:t>
      </w:r>
      <w:r w:rsidRPr="0097042F">
        <w:t>2015)</w:t>
      </w:r>
      <w:r>
        <w:fldChar w:fldCharType="end"/>
      </w:r>
      <w:r w:rsidR="00E91BEC">
        <w:t>.</w:t>
      </w:r>
      <w:r w:rsidRPr="00E13B98">
        <w:t xml:space="preserve"> ECA</w:t>
      </w:r>
      <w:r w:rsidR="00E91BEC">
        <w:t>:</w:t>
      </w:r>
      <w:r w:rsidRPr="00E13B98">
        <w:t xml:space="preserve"> Europe and Central Asia</w:t>
      </w:r>
      <w:r w:rsidR="00E91BEC">
        <w:t>,</w:t>
      </w:r>
      <w:r w:rsidRPr="00E13B98">
        <w:t xml:space="preserve"> WE</w:t>
      </w:r>
      <w:r w:rsidR="00E91BEC">
        <w:t>:</w:t>
      </w:r>
      <w:r w:rsidRPr="00E13B98">
        <w:t xml:space="preserve"> Western Europe, CE</w:t>
      </w:r>
      <w:r w:rsidR="00E91BEC">
        <w:t xml:space="preserve">: </w:t>
      </w:r>
      <w:r w:rsidRPr="00E13B98">
        <w:t>Central Europe, EE</w:t>
      </w:r>
      <w:r w:rsidR="00E91BEC">
        <w:t>:</w:t>
      </w:r>
      <w:r w:rsidRPr="00E13B98">
        <w:t xml:space="preserve"> Eastern Europe, CA</w:t>
      </w:r>
      <w:r w:rsidR="00E91BEC">
        <w:t>:</w:t>
      </w:r>
      <w:r w:rsidRPr="00E13B98">
        <w:t xml:space="preserve"> Central Asia</w:t>
      </w:r>
      <w:r w:rsidR="00E91BEC">
        <w:t>.</w:t>
      </w:r>
    </w:p>
    <w:tbl>
      <w:tblPr>
        <w:tblStyle w:val="TableGrid"/>
        <w:tblW w:w="83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708"/>
        <w:gridCol w:w="851"/>
        <w:gridCol w:w="851"/>
        <w:gridCol w:w="992"/>
        <w:gridCol w:w="850"/>
        <w:gridCol w:w="851"/>
      </w:tblGrid>
      <w:tr w:rsidR="0048205B" w:rsidRPr="00E13B98" w14:paraId="6451EEF1" w14:textId="77777777" w:rsidTr="00AE389F">
        <w:trPr>
          <w:cantSplit/>
          <w:trHeight w:hRule="exact" w:val="479"/>
        </w:trPr>
        <w:tc>
          <w:tcPr>
            <w:tcW w:w="3227" w:type="dxa"/>
            <w:tcBorders>
              <w:top w:val="single" w:sz="4" w:space="0" w:color="auto"/>
              <w:bottom w:val="single" w:sz="4" w:space="0" w:color="auto"/>
            </w:tcBorders>
          </w:tcPr>
          <w:p w14:paraId="0893B96A" w14:textId="77777777" w:rsidR="0048205B" w:rsidRPr="00E13B98" w:rsidRDefault="0048205B" w:rsidP="00AE389F">
            <w:pPr>
              <w:rPr>
                <w:lang w:val="en-GB"/>
              </w:rPr>
            </w:pPr>
          </w:p>
        </w:tc>
        <w:tc>
          <w:tcPr>
            <w:tcW w:w="708" w:type="dxa"/>
            <w:tcBorders>
              <w:top w:val="single" w:sz="4" w:space="0" w:color="auto"/>
              <w:bottom w:val="single" w:sz="4" w:space="0" w:color="auto"/>
            </w:tcBorders>
          </w:tcPr>
          <w:p w14:paraId="263CCB23" w14:textId="77777777" w:rsidR="0048205B" w:rsidRPr="00E13B98" w:rsidRDefault="0048205B" w:rsidP="00AE389F">
            <w:pPr>
              <w:rPr>
                <w:lang w:val="en-GB"/>
              </w:rPr>
            </w:pPr>
            <w:r w:rsidRPr="00E13B98">
              <w:rPr>
                <w:lang w:val="en-GB"/>
              </w:rPr>
              <w:t>ECA</w:t>
            </w:r>
          </w:p>
        </w:tc>
        <w:tc>
          <w:tcPr>
            <w:tcW w:w="851" w:type="dxa"/>
            <w:tcBorders>
              <w:top w:val="single" w:sz="4" w:space="0" w:color="auto"/>
              <w:bottom w:val="single" w:sz="4" w:space="0" w:color="auto"/>
            </w:tcBorders>
          </w:tcPr>
          <w:p w14:paraId="0549B6F7" w14:textId="77777777" w:rsidR="0048205B" w:rsidRPr="00E13B98" w:rsidRDefault="0048205B" w:rsidP="00AE389F">
            <w:pPr>
              <w:rPr>
                <w:lang w:val="en-GB"/>
              </w:rPr>
            </w:pPr>
            <w:r w:rsidRPr="00E13B98">
              <w:rPr>
                <w:lang w:val="en-GB"/>
              </w:rPr>
              <w:t>WE</w:t>
            </w:r>
          </w:p>
        </w:tc>
        <w:tc>
          <w:tcPr>
            <w:tcW w:w="851" w:type="dxa"/>
            <w:tcBorders>
              <w:top w:val="single" w:sz="4" w:space="0" w:color="auto"/>
              <w:bottom w:val="single" w:sz="4" w:space="0" w:color="auto"/>
            </w:tcBorders>
          </w:tcPr>
          <w:p w14:paraId="77FCCC83" w14:textId="77777777" w:rsidR="0048205B" w:rsidRPr="00E13B98" w:rsidRDefault="0048205B" w:rsidP="00AE389F">
            <w:pPr>
              <w:rPr>
                <w:lang w:val="en-GB"/>
              </w:rPr>
            </w:pPr>
            <w:r w:rsidRPr="00E13B98">
              <w:rPr>
                <w:lang w:val="en-GB"/>
              </w:rPr>
              <w:t>CE</w:t>
            </w:r>
          </w:p>
        </w:tc>
        <w:tc>
          <w:tcPr>
            <w:tcW w:w="992" w:type="dxa"/>
            <w:tcBorders>
              <w:top w:val="single" w:sz="4" w:space="0" w:color="auto"/>
              <w:bottom w:val="single" w:sz="4" w:space="0" w:color="auto"/>
            </w:tcBorders>
          </w:tcPr>
          <w:p w14:paraId="383EB2EE" w14:textId="77777777" w:rsidR="0048205B" w:rsidRPr="00E13B98" w:rsidRDefault="0048205B" w:rsidP="00AE389F">
            <w:pPr>
              <w:rPr>
                <w:lang w:val="en-GB"/>
              </w:rPr>
            </w:pPr>
            <w:r w:rsidRPr="00E13B98">
              <w:rPr>
                <w:lang w:val="en-GB"/>
              </w:rPr>
              <w:t>(Turkey)</w:t>
            </w:r>
          </w:p>
        </w:tc>
        <w:tc>
          <w:tcPr>
            <w:tcW w:w="850" w:type="dxa"/>
            <w:tcBorders>
              <w:top w:val="single" w:sz="4" w:space="0" w:color="auto"/>
              <w:bottom w:val="single" w:sz="4" w:space="0" w:color="auto"/>
            </w:tcBorders>
          </w:tcPr>
          <w:p w14:paraId="58631952" w14:textId="77777777" w:rsidR="0048205B" w:rsidRPr="00E13B98" w:rsidRDefault="0048205B" w:rsidP="00AE389F">
            <w:pPr>
              <w:rPr>
                <w:lang w:val="en-GB"/>
              </w:rPr>
            </w:pPr>
            <w:r w:rsidRPr="00E13B98">
              <w:rPr>
                <w:lang w:val="en-GB"/>
              </w:rPr>
              <w:t>EE</w:t>
            </w:r>
          </w:p>
        </w:tc>
        <w:tc>
          <w:tcPr>
            <w:tcW w:w="851" w:type="dxa"/>
            <w:tcBorders>
              <w:top w:val="single" w:sz="4" w:space="0" w:color="auto"/>
              <w:bottom w:val="single" w:sz="4" w:space="0" w:color="auto"/>
            </w:tcBorders>
          </w:tcPr>
          <w:p w14:paraId="6CCF35DA" w14:textId="77777777" w:rsidR="0048205B" w:rsidRPr="00E13B98" w:rsidRDefault="0048205B" w:rsidP="00AE389F">
            <w:pPr>
              <w:rPr>
                <w:lang w:val="en-GB"/>
              </w:rPr>
            </w:pPr>
            <w:r w:rsidRPr="00E13B98">
              <w:rPr>
                <w:lang w:val="en-GB"/>
              </w:rPr>
              <w:t>CA</w:t>
            </w:r>
          </w:p>
        </w:tc>
      </w:tr>
      <w:tr w:rsidR="0048205B" w:rsidRPr="00E13B98" w14:paraId="35E2B29F" w14:textId="77777777" w:rsidTr="00AE389F">
        <w:trPr>
          <w:cantSplit/>
          <w:trHeight w:hRule="exact" w:val="412"/>
        </w:trPr>
        <w:tc>
          <w:tcPr>
            <w:tcW w:w="3227" w:type="dxa"/>
            <w:tcBorders>
              <w:top w:val="single" w:sz="4" w:space="0" w:color="auto"/>
            </w:tcBorders>
          </w:tcPr>
          <w:p w14:paraId="36489268" w14:textId="77777777" w:rsidR="0048205B" w:rsidRPr="00E13B98" w:rsidRDefault="0048205B" w:rsidP="00AE389F">
            <w:pPr>
              <w:rPr>
                <w:lang w:val="en-GB"/>
              </w:rPr>
            </w:pPr>
            <w:r w:rsidRPr="00E13B98">
              <w:rPr>
                <w:lang w:val="en-GB"/>
              </w:rPr>
              <w:t>Population 2015 (million)</w:t>
            </w:r>
          </w:p>
        </w:tc>
        <w:tc>
          <w:tcPr>
            <w:tcW w:w="708" w:type="dxa"/>
            <w:tcBorders>
              <w:top w:val="single" w:sz="4" w:space="0" w:color="auto"/>
            </w:tcBorders>
          </w:tcPr>
          <w:p w14:paraId="1925671E" w14:textId="77777777" w:rsidR="0048205B" w:rsidRPr="00E13B98" w:rsidRDefault="0048205B" w:rsidP="00AE389F">
            <w:pPr>
              <w:rPr>
                <w:lang w:val="en-GB"/>
              </w:rPr>
            </w:pPr>
            <w:r w:rsidRPr="00E13B98">
              <w:rPr>
                <w:lang w:val="en-GB"/>
              </w:rPr>
              <w:t>910</w:t>
            </w:r>
          </w:p>
        </w:tc>
        <w:tc>
          <w:tcPr>
            <w:tcW w:w="851" w:type="dxa"/>
            <w:tcBorders>
              <w:top w:val="single" w:sz="4" w:space="0" w:color="auto"/>
            </w:tcBorders>
          </w:tcPr>
          <w:p w14:paraId="4AF19A60" w14:textId="77777777" w:rsidR="0048205B" w:rsidRPr="00E13B98" w:rsidRDefault="0048205B" w:rsidP="00AE389F">
            <w:pPr>
              <w:rPr>
                <w:lang w:val="en-GB"/>
              </w:rPr>
            </w:pPr>
            <w:r w:rsidRPr="00E13B98">
              <w:rPr>
                <w:lang w:val="en-GB"/>
              </w:rPr>
              <w:t>423</w:t>
            </w:r>
          </w:p>
        </w:tc>
        <w:tc>
          <w:tcPr>
            <w:tcW w:w="851" w:type="dxa"/>
            <w:tcBorders>
              <w:top w:val="single" w:sz="4" w:space="0" w:color="auto"/>
            </w:tcBorders>
          </w:tcPr>
          <w:p w14:paraId="31BC42B9" w14:textId="77777777" w:rsidR="0048205B" w:rsidRPr="00E13B98" w:rsidRDefault="0048205B" w:rsidP="00AE389F">
            <w:pPr>
              <w:rPr>
                <w:lang w:val="en-GB"/>
              </w:rPr>
            </w:pPr>
            <w:r w:rsidRPr="00E13B98">
              <w:rPr>
                <w:lang w:val="en-GB"/>
              </w:rPr>
              <w:t>202</w:t>
            </w:r>
          </w:p>
        </w:tc>
        <w:tc>
          <w:tcPr>
            <w:tcW w:w="992" w:type="dxa"/>
            <w:tcBorders>
              <w:top w:val="single" w:sz="4" w:space="0" w:color="auto"/>
            </w:tcBorders>
          </w:tcPr>
          <w:p w14:paraId="1E5871A0" w14:textId="77777777" w:rsidR="0048205B" w:rsidRPr="00E13B98" w:rsidRDefault="0048205B" w:rsidP="00AE389F">
            <w:pPr>
              <w:rPr>
                <w:lang w:val="en-GB"/>
              </w:rPr>
            </w:pPr>
            <w:r w:rsidRPr="00E13B98">
              <w:rPr>
                <w:lang w:val="en-GB"/>
              </w:rPr>
              <w:t>(79)</w:t>
            </w:r>
          </w:p>
        </w:tc>
        <w:tc>
          <w:tcPr>
            <w:tcW w:w="850" w:type="dxa"/>
            <w:tcBorders>
              <w:top w:val="single" w:sz="4" w:space="0" w:color="auto"/>
            </w:tcBorders>
          </w:tcPr>
          <w:p w14:paraId="420BC65D" w14:textId="77777777" w:rsidR="0048205B" w:rsidRPr="00E13B98" w:rsidRDefault="0048205B" w:rsidP="00AE389F">
            <w:pPr>
              <w:rPr>
                <w:lang w:val="en-GB"/>
              </w:rPr>
            </w:pPr>
            <w:r w:rsidRPr="00E13B98">
              <w:rPr>
                <w:lang w:val="en-GB"/>
              </w:rPr>
              <w:t>218</w:t>
            </w:r>
          </w:p>
        </w:tc>
        <w:tc>
          <w:tcPr>
            <w:tcW w:w="851" w:type="dxa"/>
            <w:tcBorders>
              <w:top w:val="single" w:sz="4" w:space="0" w:color="auto"/>
            </w:tcBorders>
          </w:tcPr>
          <w:p w14:paraId="58C5C350" w14:textId="77777777" w:rsidR="0048205B" w:rsidRPr="00E13B98" w:rsidRDefault="0048205B" w:rsidP="00AE389F">
            <w:pPr>
              <w:rPr>
                <w:lang w:val="en-GB"/>
              </w:rPr>
            </w:pPr>
            <w:r w:rsidRPr="00E13B98">
              <w:rPr>
                <w:lang w:val="en-GB"/>
              </w:rPr>
              <w:t>67</w:t>
            </w:r>
          </w:p>
        </w:tc>
      </w:tr>
      <w:tr w:rsidR="0048205B" w:rsidRPr="00E13B98" w14:paraId="08193860" w14:textId="77777777" w:rsidTr="00AE389F">
        <w:trPr>
          <w:cantSplit/>
          <w:trHeight w:hRule="exact" w:val="340"/>
        </w:trPr>
        <w:tc>
          <w:tcPr>
            <w:tcW w:w="3227" w:type="dxa"/>
          </w:tcPr>
          <w:p w14:paraId="54EB6071" w14:textId="77777777" w:rsidR="0048205B" w:rsidRPr="00E13B98" w:rsidRDefault="0048205B" w:rsidP="00AE389F">
            <w:pPr>
              <w:rPr>
                <w:lang w:val="en-GB"/>
              </w:rPr>
            </w:pPr>
            <w:r w:rsidRPr="00E13B98">
              <w:rPr>
                <w:lang w:val="en-GB"/>
              </w:rPr>
              <w:t>Fertility rate (children/woman)</w:t>
            </w:r>
          </w:p>
        </w:tc>
        <w:tc>
          <w:tcPr>
            <w:tcW w:w="708" w:type="dxa"/>
          </w:tcPr>
          <w:p w14:paraId="64DFB15B" w14:textId="77777777" w:rsidR="0048205B" w:rsidRPr="00E13B98" w:rsidRDefault="0048205B" w:rsidP="00AE389F">
            <w:pPr>
              <w:rPr>
                <w:lang w:val="en-GB"/>
              </w:rPr>
            </w:pPr>
            <w:r w:rsidRPr="00E13B98">
              <w:rPr>
                <w:lang w:val="en-GB"/>
              </w:rPr>
              <w:t>-</w:t>
            </w:r>
          </w:p>
        </w:tc>
        <w:tc>
          <w:tcPr>
            <w:tcW w:w="851" w:type="dxa"/>
          </w:tcPr>
          <w:p w14:paraId="74A3D5E2" w14:textId="77777777" w:rsidR="0048205B" w:rsidRPr="00E13B98" w:rsidRDefault="0048205B" w:rsidP="00AE389F">
            <w:pPr>
              <w:rPr>
                <w:lang w:val="en-GB"/>
              </w:rPr>
            </w:pPr>
            <w:r w:rsidRPr="00E13B98">
              <w:rPr>
                <w:lang w:val="en-GB"/>
              </w:rPr>
              <w:t>1.71</w:t>
            </w:r>
          </w:p>
        </w:tc>
        <w:tc>
          <w:tcPr>
            <w:tcW w:w="851" w:type="dxa"/>
          </w:tcPr>
          <w:p w14:paraId="4C513989" w14:textId="77777777" w:rsidR="0048205B" w:rsidRPr="00E13B98" w:rsidRDefault="0048205B" w:rsidP="00AE389F">
            <w:pPr>
              <w:rPr>
                <w:lang w:val="en-GB"/>
              </w:rPr>
            </w:pPr>
            <w:r w:rsidRPr="00E13B98">
              <w:rPr>
                <w:lang w:val="en-GB"/>
              </w:rPr>
              <w:t>1.54</w:t>
            </w:r>
          </w:p>
        </w:tc>
        <w:tc>
          <w:tcPr>
            <w:tcW w:w="992" w:type="dxa"/>
          </w:tcPr>
          <w:p w14:paraId="63190F1D" w14:textId="77777777" w:rsidR="0048205B" w:rsidRPr="00E13B98" w:rsidRDefault="0048205B" w:rsidP="00AE389F">
            <w:pPr>
              <w:rPr>
                <w:lang w:val="en-GB"/>
              </w:rPr>
            </w:pPr>
            <w:r w:rsidRPr="00E13B98">
              <w:rPr>
                <w:lang w:val="en-GB"/>
              </w:rPr>
              <w:t>-</w:t>
            </w:r>
          </w:p>
        </w:tc>
        <w:tc>
          <w:tcPr>
            <w:tcW w:w="850" w:type="dxa"/>
          </w:tcPr>
          <w:p w14:paraId="5365BD47" w14:textId="77777777" w:rsidR="0048205B" w:rsidRPr="00E13B98" w:rsidRDefault="0048205B" w:rsidP="00AE389F">
            <w:pPr>
              <w:rPr>
                <w:lang w:val="en-GB"/>
              </w:rPr>
            </w:pPr>
            <w:r w:rsidRPr="00E13B98">
              <w:rPr>
                <w:lang w:val="en-GB"/>
              </w:rPr>
              <w:t>1.67</w:t>
            </w:r>
          </w:p>
        </w:tc>
        <w:tc>
          <w:tcPr>
            <w:tcW w:w="851" w:type="dxa"/>
          </w:tcPr>
          <w:p w14:paraId="011B1C4C" w14:textId="77777777" w:rsidR="0048205B" w:rsidRPr="00E13B98" w:rsidRDefault="0048205B" w:rsidP="00AE389F">
            <w:pPr>
              <w:rPr>
                <w:lang w:val="en-GB"/>
              </w:rPr>
            </w:pPr>
            <w:r w:rsidRPr="00E13B98">
              <w:rPr>
                <w:lang w:val="en-GB"/>
              </w:rPr>
              <w:t>2.83</w:t>
            </w:r>
          </w:p>
        </w:tc>
      </w:tr>
      <w:tr w:rsidR="0048205B" w:rsidRPr="00E13B98" w14:paraId="60083E6D" w14:textId="77777777" w:rsidTr="00AE389F">
        <w:trPr>
          <w:cantSplit/>
          <w:trHeight w:hRule="exact" w:val="340"/>
        </w:trPr>
        <w:tc>
          <w:tcPr>
            <w:tcW w:w="3227" w:type="dxa"/>
          </w:tcPr>
          <w:p w14:paraId="4A946729" w14:textId="77777777" w:rsidR="0048205B" w:rsidRPr="00E13B98" w:rsidRDefault="0048205B" w:rsidP="00AE389F">
            <w:pPr>
              <w:rPr>
                <w:lang w:val="en-GB"/>
              </w:rPr>
            </w:pPr>
            <w:r w:rsidRPr="00E13B98">
              <w:rPr>
                <w:lang w:val="en-GB"/>
              </w:rPr>
              <w:t>Net migration (per 1,000 inhab.)</w:t>
            </w:r>
          </w:p>
        </w:tc>
        <w:tc>
          <w:tcPr>
            <w:tcW w:w="708" w:type="dxa"/>
          </w:tcPr>
          <w:p w14:paraId="3A465C49" w14:textId="77777777" w:rsidR="0048205B" w:rsidRPr="00E13B98" w:rsidRDefault="0048205B" w:rsidP="00AE389F">
            <w:pPr>
              <w:rPr>
                <w:lang w:val="en-GB"/>
              </w:rPr>
            </w:pPr>
            <w:r w:rsidRPr="00E13B98">
              <w:rPr>
                <w:lang w:val="en-GB"/>
              </w:rPr>
              <w:t>-</w:t>
            </w:r>
          </w:p>
        </w:tc>
        <w:tc>
          <w:tcPr>
            <w:tcW w:w="851" w:type="dxa"/>
          </w:tcPr>
          <w:p w14:paraId="384F2A25" w14:textId="77777777" w:rsidR="0048205B" w:rsidRPr="00E13B98" w:rsidRDefault="0048205B" w:rsidP="00AE389F">
            <w:pPr>
              <w:rPr>
                <w:lang w:val="en-GB"/>
              </w:rPr>
            </w:pPr>
            <w:r w:rsidRPr="00E13B98">
              <w:rPr>
                <w:lang w:val="en-GB"/>
              </w:rPr>
              <w:t>2.98</w:t>
            </w:r>
          </w:p>
        </w:tc>
        <w:tc>
          <w:tcPr>
            <w:tcW w:w="851" w:type="dxa"/>
          </w:tcPr>
          <w:p w14:paraId="5010AE2C" w14:textId="77777777" w:rsidR="0048205B" w:rsidRPr="00E13B98" w:rsidRDefault="0048205B" w:rsidP="00AE389F">
            <w:pPr>
              <w:rPr>
                <w:lang w:val="en-GB"/>
              </w:rPr>
            </w:pPr>
            <w:r w:rsidRPr="00E13B98">
              <w:rPr>
                <w:lang w:val="en-GB"/>
              </w:rPr>
              <w:t>-1.35</w:t>
            </w:r>
          </w:p>
        </w:tc>
        <w:tc>
          <w:tcPr>
            <w:tcW w:w="992" w:type="dxa"/>
          </w:tcPr>
          <w:p w14:paraId="2AF6BAEF" w14:textId="77777777" w:rsidR="0048205B" w:rsidRPr="00E13B98" w:rsidRDefault="0048205B" w:rsidP="00AE389F">
            <w:pPr>
              <w:rPr>
                <w:lang w:val="en-GB"/>
              </w:rPr>
            </w:pPr>
            <w:r w:rsidRPr="00E13B98">
              <w:rPr>
                <w:lang w:val="en-GB"/>
              </w:rPr>
              <w:t>-</w:t>
            </w:r>
          </w:p>
        </w:tc>
        <w:tc>
          <w:tcPr>
            <w:tcW w:w="850" w:type="dxa"/>
          </w:tcPr>
          <w:p w14:paraId="566E1A58" w14:textId="77777777" w:rsidR="0048205B" w:rsidRPr="00E13B98" w:rsidRDefault="0048205B" w:rsidP="00AE389F">
            <w:pPr>
              <w:rPr>
                <w:lang w:val="en-GB"/>
              </w:rPr>
            </w:pPr>
            <w:r w:rsidRPr="00E13B98">
              <w:rPr>
                <w:lang w:val="en-GB"/>
              </w:rPr>
              <w:t>-1.55</w:t>
            </w:r>
          </w:p>
        </w:tc>
        <w:tc>
          <w:tcPr>
            <w:tcW w:w="851" w:type="dxa"/>
          </w:tcPr>
          <w:p w14:paraId="58F592A9" w14:textId="77777777" w:rsidR="0048205B" w:rsidRPr="00E13B98" w:rsidRDefault="0048205B" w:rsidP="00AE389F">
            <w:pPr>
              <w:rPr>
                <w:lang w:val="en-GB"/>
              </w:rPr>
            </w:pPr>
            <w:r w:rsidRPr="00E13B98">
              <w:rPr>
                <w:lang w:val="en-GB"/>
              </w:rPr>
              <w:t>-1.47</w:t>
            </w:r>
          </w:p>
        </w:tc>
      </w:tr>
      <w:tr w:rsidR="0048205B" w:rsidRPr="00E13B98" w14:paraId="390F2188" w14:textId="77777777" w:rsidTr="00AE389F">
        <w:trPr>
          <w:cantSplit/>
          <w:trHeight w:hRule="exact" w:val="340"/>
        </w:trPr>
        <w:tc>
          <w:tcPr>
            <w:tcW w:w="3227" w:type="dxa"/>
          </w:tcPr>
          <w:p w14:paraId="374FBE0E" w14:textId="77777777" w:rsidR="0048205B" w:rsidRPr="00E13B98" w:rsidRDefault="0048205B" w:rsidP="00AE389F">
            <w:pPr>
              <w:rPr>
                <w:lang w:val="en-GB"/>
              </w:rPr>
            </w:pPr>
            <w:r w:rsidRPr="00E13B98">
              <w:rPr>
                <w:lang w:val="en-GB"/>
              </w:rPr>
              <w:t>Population growth/year (%)</w:t>
            </w:r>
          </w:p>
        </w:tc>
        <w:tc>
          <w:tcPr>
            <w:tcW w:w="708" w:type="dxa"/>
          </w:tcPr>
          <w:p w14:paraId="093AEC7E" w14:textId="77777777" w:rsidR="0048205B" w:rsidRPr="00E13B98" w:rsidRDefault="0048205B" w:rsidP="00AE389F">
            <w:pPr>
              <w:rPr>
                <w:lang w:val="en-GB"/>
              </w:rPr>
            </w:pPr>
            <w:r w:rsidRPr="00E13B98">
              <w:rPr>
                <w:lang w:val="en-GB"/>
              </w:rPr>
              <w:t>-</w:t>
            </w:r>
          </w:p>
        </w:tc>
        <w:tc>
          <w:tcPr>
            <w:tcW w:w="851" w:type="dxa"/>
          </w:tcPr>
          <w:p w14:paraId="348F433D" w14:textId="77777777" w:rsidR="0048205B" w:rsidRPr="00E13B98" w:rsidRDefault="0048205B" w:rsidP="00AE389F">
            <w:pPr>
              <w:rPr>
                <w:lang w:val="en-GB"/>
              </w:rPr>
            </w:pPr>
            <w:r w:rsidRPr="00E13B98">
              <w:rPr>
                <w:lang w:val="en-GB"/>
              </w:rPr>
              <w:t>0.39</w:t>
            </w:r>
          </w:p>
        </w:tc>
        <w:tc>
          <w:tcPr>
            <w:tcW w:w="851" w:type="dxa"/>
          </w:tcPr>
          <w:p w14:paraId="77134E1A" w14:textId="77777777" w:rsidR="0048205B" w:rsidRPr="00E13B98" w:rsidRDefault="0048205B" w:rsidP="00AE389F">
            <w:pPr>
              <w:rPr>
                <w:lang w:val="en-GB"/>
              </w:rPr>
            </w:pPr>
            <w:r w:rsidRPr="00E13B98">
              <w:rPr>
                <w:lang w:val="en-GB"/>
              </w:rPr>
              <w:t>-0.14</w:t>
            </w:r>
          </w:p>
        </w:tc>
        <w:tc>
          <w:tcPr>
            <w:tcW w:w="992" w:type="dxa"/>
          </w:tcPr>
          <w:p w14:paraId="3AA83E92" w14:textId="77777777" w:rsidR="0048205B" w:rsidRPr="00E13B98" w:rsidRDefault="0048205B" w:rsidP="00AE389F">
            <w:pPr>
              <w:rPr>
                <w:lang w:val="en-GB"/>
              </w:rPr>
            </w:pPr>
            <w:r w:rsidRPr="00E13B98">
              <w:rPr>
                <w:lang w:val="en-GB"/>
              </w:rPr>
              <w:t>(1.69)</w:t>
            </w:r>
          </w:p>
        </w:tc>
        <w:tc>
          <w:tcPr>
            <w:tcW w:w="850" w:type="dxa"/>
          </w:tcPr>
          <w:p w14:paraId="63753C15" w14:textId="77777777" w:rsidR="0048205B" w:rsidRPr="00E13B98" w:rsidRDefault="0048205B" w:rsidP="00AE389F">
            <w:pPr>
              <w:rPr>
                <w:lang w:val="en-GB"/>
              </w:rPr>
            </w:pPr>
            <w:r w:rsidRPr="00E13B98">
              <w:rPr>
                <w:lang w:val="en-GB"/>
              </w:rPr>
              <w:t>0.02</w:t>
            </w:r>
          </w:p>
        </w:tc>
        <w:tc>
          <w:tcPr>
            <w:tcW w:w="851" w:type="dxa"/>
          </w:tcPr>
          <w:p w14:paraId="238ED1B0" w14:textId="77777777" w:rsidR="0048205B" w:rsidRPr="00E13B98" w:rsidRDefault="0048205B" w:rsidP="00AE389F">
            <w:pPr>
              <w:rPr>
                <w:lang w:val="en-GB"/>
              </w:rPr>
            </w:pPr>
            <w:r w:rsidRPr="00E13B98">
              <w:rPr>
                <w:lang w:val="en-GB"/>
              </w:rPr>
              <w:t>1.65</w:t>
            </w:r>
          </w:p>
        </w:tc>
      </w:tr>
      <w:tr w:rsidR="0048205B" w:rsidRPr="00E13B98" w14:paraId="1153E878" w14:textId="77777777" w:rsidTr="00AE389F">
        <w:trPr>
          <w:cantSplit/>
          <w:trHeight w:hRule="exact" w:val="395"/>
        </w:trPr>
        <w:tc>
          <w:tcPr>
            <w:tcW w:w="3227" w:type="dxa"/>
          </w:tcPr>
          <w:p w14:paraId="14863B05" w14:textId="77777777" w:rsidR="0048205B" w:rsidRPr="00E13B98" w:rsidRDefault="0048205B" w:rsidP="00AE389F">
            <w:pPr>
              <w:rPr>
                <w:lang w:val="en-GB"/>
              </w:rPr>
            </w:pPr>
            <w:r w:rsidRPr="00E13B98">
              <w:rPr>
                <w:lang w:val="en-GB"/>
              </w:rPr>
              <w:t>Population 2050 (million)</w:t>
            </w:r>
          </w:p>
        </w:tc>
        <w:tc>
          <w:tcPr>
            <w:tcW w:w="708" w:type="dxa"/>
          </w:tcPr>
          <w:p w14:paraId="7C92F5C5" w14:textId="77777777" w:rsidR="0048205B" w:rsidRPr="00E13B98" w:rsidRDefault="0048205B" w:rsidP="00AE389F">
            <w:pPr>
              <w:rPr>
                <w:lang w:val="en-GB"/>
              </w:rPr>
            </w:pPr>
            <w:r w:rsidRPr="00E13B98">
              <w:rPr>
                <w:lang w:val="en-GB"/>
              </w:rPr>
              <w:t>913</w:t>
            </w:r>
          </w:p>
        </w:tc>
        <w:tc>
          <w:tcPr>
            <w:tcW w:w="851" w:type="dxa"/>
          </w:tcPr>
          <w:p w14:paraId="2CEB874B" w14:textId="77777777" w:rsidR="0048205B" w:rsidRPr="00E13B98" w:rsidRDefault="0048205B" w:rsidP="00AE389F">
            <w:pPr>
              <w:rPr>
                <w:lang w:val="en-GB"/>
              </w:rPr>
            </w:pPr>
            <w:r w:rsidRPr="00E13B98">
              <w:rPr>
                <w:lang w:val="en-GB"/>
              </w:rPr>
              <w:t>441</w:t>
            </w:r>
          </w:p>
        </w:tc>
        <w:tc>
          <w:tcPr>
            <w:tcW w:w="851" w:type="dxa"/>
          </w:tcPr>
          <w:p w14:paraId="62B2247B" w14:textId="77777777" w:rsidR="0048205B" w:rsidRPr="00E13B98" w:rsidRDefault="0048205B" w:rsidP="00AE389F">
            <w:pPr>
              <w:rPr>
                <w:lang w:val="en-GB"/>
              </w:rPr>
            </w:pPr>
            <w:r w:rsidRPr="00E13B98">
              <w:rPr>
                <w:lang w:val="en-GB"/>
              </w:rPr>
              <w:t>192</w:t>
            </w:r>
          </w:p>
        </w:tc>
        <w:tc>
          <w:tcPr>
            <w:tcW w:w="992" w:type="dxa"/>
          </w:tcPr>
          <w:p w14:paraId="672E7386" w14:textId="77777777" w:rsidR="0048205B" w:rsidRPr="00E13B98" w:rsidRDefault="0048205B" w:rsidP="00AE389F">
            <w:pPr>
              <w:rPr>
                <w:lang w:val="en-GB"/>
              </w:rPr>
            </w:pPr>
            <w:r w:rsidRPr="00E13B98">
              <w:rPr>
                <w:lang w:val="en-GB"/>
              </w:rPr>
              <w:t>(88)</w:t>
            </w:r>
          </w:p>
        </w:tc>
        <w:tc>
          <w:tcPr>
            <w:tcW w:w="850" w:type="dxa"/>
          </w:tcPr>
          <w:p w14:paraId="7C12CAA5" w14:textId="77777777" w:rsidR="0048205B" w:rsidRPr="00E13B98" w:rsidRDefault="0048205B" w:rsidP="00AE389F">
            <w:pPr>
              <w:rPr>
                <w:lang w:val="en-GB"/>
              </w:rPr>
            </w:pPr>
            <w:r w:rsidRPr="00E13B98">
              <w:rPr>
                <w:lang w:val="en-GB"/>
              </w:rPr>
              <w:t>192</w:t>
            </w:r>
          </w:p>
        </w:tc>
        <w:tc>
          <w:tcPr>
            <w:tcW w:w="851" w:type="dxa"/>
          </w:tcPr>
          <w:p w14:paraId="77F51C84" w14:textId="77777777" w:rsidR="0048205B" w:rsidRPr="00E13B98" w:rsidRDefault="0048205B" w:rsidP="00AE389F">
            <w:pPr>
              <w:rPr>
                <w:lang w:val="en-GB"/>
              </w:rPr>
            </w:pPr>
            <w:r w:rsidRPr="00E13B98">
              <w:rPr>
                <w:lang w:val="en-GB"/>
              </w:rPr>
              <w:t>88</w:t>
            </w:r>
          </w:p>
        </w:tc>
      </w:tr>
    </w:tbl>
    <w:p w14:paraId="436A62E4" w14:textId="77777777" w:rsidR="00B21B15" w:rsidRDefault="00B21B15" w:rsidP="00AE389F"/>
    <w:p w14:paraId="5B0A0874" w14:textId="2B57A732" w:rsidR="0048205B" w:rsidRDefault="0048205B" w:rsidP="00AE389F">
      <w:r w:rsidRPr="00E13B98">
        <w:t xml:space="preserve">The age distribution of the population is also changing. With improvements in health care, life expectancy is increasing in each subregion and their populations are aging, meaning a higher proportion of older age groups </w:t>
      </w:r>
      <w:r>
        <w:fldChar w:fldCharType="begin" w:fldLock="1"/>
      </w:r>
      <w:r>
        <w:instrText>ADDIN CSL_CITATION { "citationItems" : [ { "id" : "ITEM-1", "itemData" : { "DOI" : "10.1038/nature06516", "ISSN" : "0028-0836", "author" : [ { "dropping-particle" : "", "family" : "Lutz", "given" : "Wolfgang", "non-dropping-particle" : "", "parse-names" : false, "suffix" : "" }, { "dropping-particle" : "", "family" : "Sanderson", "given" : "Warren", "non-dropping-particle" : "", "parse-names" : false, "suffix" : "" }, { "dropping-particle" : "", "family" : "Scherbov", "given" : "Sergei", "non-dropping-particle" : "", "parse-names" : false, "suffix" : "" } ], "container-title" : "Nature", "id" : "ITEM-1", "issue" : "7179", "issued" : { "date-parts" : [ [ "2008", "2", "7" ] ] }, "page" : "716-719", "title" : "The coming acceleration of global population ageing", "type" : "article-journal", "volume" : "451" }, "uris" : [ "http://www.mendeley.com/documents/?uuid=abb86830-47cc-4081-a59c-fcb4ba85565b" ] } ], "mendeley" : { "formattedCitation" : "(Wolfgang Lutz, Sanderson, &amp; Scherbov, 2008)", "plainTextFormattedCitation" : "(Wolfgang Lutz, Sanderson, &amp; Scherbov, 2008)", "previouslyFormattedCitation" : "(Wolfgang Lutz, Sanderson, &amp; Scherbov, 2008)" }, "properties" : {  }, "schema" : "https://github.com/citation-style-language/schema/raw/master/csl-citation.json" }</w:instrText>
      </w:r>
      <w:r>
        <w:fldChar w:fldCharType="separate"/>
      </w:r>
      <w:r w:rsidRPr="008F25E0">
        <w:t>(Lutz</w:t>
      </w:r>
      <w:r w:rsidR="00E911D3">
        <w:rPr>
          <w:i/>
        </w:rPr>
        <w:t xml:space="preserve"> et al.</w:t>
      </w:r>
      <w:r w:rsidRPr="008F25E0">
        <w:t>, 2008)</w:t>
      </w:r>
      <w:r>
        <w:fldChar w:fldCharType="end"/>
      </w:r>
      <w:r w:rsidRPr="00E13B98">
        <w:t xml:space="preserve">. This has </w:t>
      </w:r>
      <w:r>
        <w:t>several</w:t>
      </w:r>
      <w:r w:rsidRPr="00E13B98">
        <w:t xml:space="preserve"> consequences for biodiversity and nature’s contribution</w:t>
      </w:r>
      <w:r>
        <w:t>s</w:t>
      </w:r>
      <w:r w:rsidRPr="00E13B98">
        <w:t xml:space="preserve"> to people. First, total consumption may further increase as the consumption of energy, food, medicine and others by elderly people increases even if population size decreases. Ecological footprints may therefore increase even in subregions currently showing human population declines </w:t>
      </w:r>
      <w:r w:rsidRPr="00E13B98">
        <w:fldChar w:fldCharType="begin" w:fldLock="1"/>
      </w:r>
      <w:r>
        <w:instrText>ADDIN CSL_CITATION { "citationItems" : [ { "id" : "ITEM-1", "itemData" : { "author" : [ { "dropping-particle" : "", "family" : "Hossman", "given" : "I", "non-dropping-particle" : "", "parse-names" : false, "suffix" : "" }, { "dropping-particle" : "", "family" : "Karsch", "given" : "M", "non-dropping-particle" : "", "parse-names" : false, "suffix" : "" }, { "dropping-particle" : "", "family" : "Klingholz", "given" : "R", "non-dropping-particle" : "", "parse-names" : false, "suffix" : "" } ], "container-title" : "Berlin Institute for  \u2026", "id" : "ITEM-1", "issued" : { "date-parts" : [ [ "2008" ] ] }, "title" : "Europe's demographic future; growing imbalances", "type" : "article-journal" }, "uris" : [ "http://www.mendeley.com/documents/?uuid=b9f46a01-1712-4ef7-bcc0-6a7858a5e83c" ] } ], "mendeley" : { "formattedCitation" : "(Hossman et al., 2008)", "plainTextFormattedCitation" : "(Hossman et al., 2008)", "previouslyFormattedCitation" : "(Hossman et al., 2008)" }, "properties" : {  }, "schema" : "https://github.com/citation-style-language/schema/raw/master/csl-citation.json" }</w:instrText>
      </w:r>
      <w:r w:rsidRPr="00E13B98">
        <w:fldChar w:fldCharType="separate"/>
      </w:r>
      <w:r w:rsidRPr="00E13B98">
        <w:t xml:space="preserve">(Hossman </w:t>
      </w:r>
      <w:r w:rsidR="000D7D89" w:rsidRPr="000D7D89">
        <w:rPr>
          <w:i/>
        </w:rPr>
        <w:t>et al.</w:t>
      </w:r>
      <w:r w:rsidRPr="00E13B98">
        <w:t>, 2008)</w:t>
      </w:r>
      <w:r w:rsidRPr="00E13B98">
        <w:fldChar w:fldCharType="end"/>
      </w:r>
      <w:r w:rsidRPr="00E13B98">
        <w:t xml:space="preserve">. Second, aging in rural areas will lead to a decrease in the number, capacity and effectiveness of the rural workforce, which will ultimately create the socio-economic conditions for intensified use of natural resources (mainly by agriculture, forestry, or fishery) by large corporations rather than by private farmers </w:t>
      </w:r>
      <w:r w:rsidRPr="00E13B98">
        <w:fldChar w:fldCharType="begin" w:fldLock="1"/>
      </w:r>
      <w:r>
        <w:instrText>ADDIN CSL_CITATION { "citationItems" : [ { "id" : "ITEM-1", "itemData" : { "abstract" : "Since the fall of the iron curtain, research on population issues in Central Asia, with the exception of migration, has lost ground in the academia, and little is known about the geographical dimensions of population issues in this region beyond the findings of the handful of studies carried out under the auspices of international organisations. Therefore, the purpose of this paper is to outline the main traits of the population geography of the Central Asian Republics of Kazakhstan, Kyrgyzstan, Tajikistan, Turkmenistan and Uzbekistan. The report investigates the geographical characteristics of the countries\u2019 vital statistics, as well as of other significant demographic indicators, such as the age structure, dependency ratio and infant mortality. Additionally, the report attempts to establish whether particular regional and local demographies show inter-linkages with the specific socio-economic and/or cultural settings that they are embedded in. The report uses the systematic collection and analysis of data from statistical sources as its main method. Most of the statistical materials derive from the national statistical authorities of the USSR and its successor states, although additional and complementary data was collected from the US Bureau of Census\u2019 international database web resource. The use of such data involves substantial methodological and interpretative difficulties, which this report discusses in detail. Applying a three-scale geographical approach on the study of the Central Asian Republics\u2019 population development, this report demonstrates that there are significant variations in the territoriality of these countries\u2019 demographies. The variations are indeed striking, and suggest that the five states will face distinctly spatially differentiated challenges with regard to the volume and type of healthcare that will be required, the nature of the demand for housing, social and cultural services, and the structure of the labour market, just to name a few examples. These challenges should be taken into greater consideration by policy-makers and other stakeholders, along with matters of more immediate concern, such as the poor health infrastructure and sanitary situation, the high rate of poverty, environmental degradation, and the economic and political instability in the southern regions, most recently epitomized by the Ferghana valley-based \u201ctulip\u201d revolution in Kyrgyzstan and the violent riots in the Uzbek city of Andijan.", "author" : [ { "dropping-particle" : "", "family" : "Gentile", "given" : "Michael", "non-dropping-particle" : "", "parse-names" : false, "suffix" : "" } ], "id" : "ITEM-1", "issued" : { "date-parts" : [ [ "2005", "12", "12" ] ] }, "publisher" : "Institute for Futures Studies", "title" : "Population Geography Perspectives on the Central Asian Republics", "type" : "report" }, "uris" : [ "http://www.mendeley.com/documents/?uuid=7c02c343-502b-40fa-a131-f5ab05ca55a1" ] } ], "mendeley" : { "formattedCitation" : "(Gentile, 2005)", "plainTextFormattedCitation" : "(Gentile, 2005)", "previouslyFormattedCitation" : "(Gentile, 2005)" }, "properties" : {  }, "schema" : "https://github.com/citation-style-language/schema/raw/master/csl-citation.json" }</w:instrText>
      </w:r>
      <w:r w:rsidRPr="00E13B98">
        <w:fldChar w:fldCharType="separate"/>
      </w:r>
      <w:r w:rsidRPr="00E13B98">
        <w:t>(Gentile, 2005)</w:t>
      </w:r>
      <w:r w:rsidRPr="00E13B98">
        <w:fldChar w:fldCharType="end"/>
      </w:r>
      <w:r w:rsidRPr="00E13B98">
        <w:t>.</w:t>
      </w:r>
      <w:r w:rsidRPr="00F77D39">
        <w:t xml:space="preserve"> </w:t>
      </w:r>
      <w:r>
        <w:t>Third, a</w:t>
      </w:r>
      <w:r w:rsidRPr="00F77D39">
        <w:t xml:space="preserve">ge profile </w:t>
      </w:r>
      <w:r>
        <w:t xml:space="preserve">also </w:t>
      </w:r>
      <w:r w:rsidRPr="00F77D39">
        <w:t xml:space="preserve">strongly influences where people choose to live, which affects urban growth patterns and subsequent impacts on </w:t>
      </w:r>
      <w:r>
        <w:t xml:space="preserve">biodiversity and nature’s contributions to people </w:t>
      </w:r>
      <w:r>
        <w:fldChar w:fldCharType="begin" w:fldLock="1"/>
      </w:r>
      <w:r>
        <w:instrText>ADDIN CSL_CITATION { "citationItems" : [ { "id" : "ITEM-1", "itemData" : { "DOI" : "10.1068/b37072", "ISSN" : "14723417", "abstract" : ". In this paper we present a method to analyse data from observed population statistics in order to create a stylised location typology based on household profiles (microgeographic level). The household profiles are used to inform the development of rules for an agent-based model of residential population mobility. The method is demonstrated with the 2001 Population Census data for East Anglia, UK. Household profiles are derived from a principal components analysis to reduce dimensionality in the census data combined with a cluster analysis to aggregate the observations. We test whether a range of household archetypes that link specific locations to specific profiles can be identified simultaneously at both mesogeographic and macrogeographic levels. Results reaffirm conventional archetypes: single people concentrate in city centres, families mainly locate in the suburbs and periurban areas, and retirees are more prevalent in the suburbs and close to the coast. Surprisingly, however, there is a clear distinction between locations with cohabiting couples (located at the fringe of the periurban areas) and locations with married couples (located in the countryside). The observed spatial distributions reveal different location choices between different household profiles. Identification of these household profiles supports the development of residential mobility models that may be used to explore regional and local planning issues with respect to future population projections and environmental change. Keywords: location preferences, typology, factor analysis, cluster analysis, urban land-use change, agent-based modeling, residential mobility", "author" : [ { "dropping-particle" : "", "family" : "Fontaine", "given" : "Corentin M.", "non-dropping-particle" : "", "parse-names" : false, "suffix" : "" }, { "dropping-particle" : "Da", "family" : "Rounsevell", "given" : "Mark", "non-dropping-particle" : "", "parse-names" : false, "suffix" : "" }, { "dropping-particle" : "", "family" : "Barbette", "given" : "Anne Christelle", "non-dropping-particle" : "", "parse-names" : false, "suffix" : "" } ], "container-title" : "Environment and Planning B: Planning and Design", "id" : "ITEM-1", "issue" : "1", "issued" : { "date-parts" : [ [ "2014" ] ] }, "page" : "163-184", "title" : "Locating household profiles in a polycentric region to refine the inputs to an agent-based model of residential mobility", "type" : "article-journal", "volume" : "41" }, "uris" : [ "http://www.mendeley.com/documents/?uuid=e18251ff-a243-4fd4-8a73-5418130e1228" ] } ], "mendeley" : { "formattedCitation" : "(Fontaine, Rounsevell, &amp; Barbette, 2014)", "plainTextFormattedCitation" : "(Fontaine, Rounsevell, &amp; Barbette, 2014)", "previouslyFormattedCitation" : "(Fontaine, Rounsevell, &amp; Barbette, 2014)" }, "properties" : {  }, "schema" : "https://github.com/citation-style-language/schema/raw/master/csl-citation.json" }</w:instrText>
      </w:r>
      <w:r>
        <w:fldChar w:fldCharType="separate"/>
      </w:r>
      <w:r w:rsidRPr="000A28EB">
        <w:t>(Fontaine</w:t>
      </w:r>
      <w:r>
        <w:t xml:space="preserve"> </w:t>
      </w:r>
      <w:r w:rsidR="000D7D89" w:rsidRPr="000D7D89">
        <w:rPr>
          <w:i/>
        </w:rPr>
        <w:t>et al.</w:t>
      </w:r>
      <w:r w:rsidRPr="000A28EB">
        <w:t>, 2014)</w:t>
      </w:r>
      <w:r>
        <w:fldChar w:fldCharType="end"/>
      </w:r>
      <w:r>
        <w:t>.</w:t>
      </w:r>
    </w:p>
    <w:p w14:paraId="2AF32135" w14:textId="77777777" w:rsidR="0048205B" w:rsidRPr="00E13B98" w:rsidRDefault="0048205B" w:rsidP="00AE389F">
      <w:r w:rsidRPr="00E13B98">
        <w:t xml:space="preserve">Fast population growth in Central Asia, with further expected increase in urbanization, will present risks to the already overpopulated lowland and riparian areas of the subregion and will influence biodiversity and ecosystem services </w:t>
      </w:r>
      <w:r w:rsidRPr="00E13B98">
        <w:fldChar w:fldCharType="begin" w:fldLock="1"/>
      </w:r>
      <w:r>
        <w:instrText>ADDIN CSL_CITATION { "citationItems" : [ { "id" : "ITEM-1", "itemData" : { "author" : [ { "dropping-particle" : "", "family" : "Osepashvili", "given" : "I", "non-dropping-particle" : "", "parse-names" : false, "suffix" : "" } ], "id" : "ITEM-1", "issued" : { "date-parts" : [ [ "2006" ] ] }, "publisher" : "FAO", "publisher-place" : "Rome", "title" : "Land use dynamics and institutional changes in Central Asia", "type" : "book" }, "uris" : [ "http://www.mendeley.com/documents/?uuid=997bced7-2a59-4911-822e-c52c77998f18" ] } ], "mendeley" : { "formattedCitation" : "(Osepashvili, 2006)", "plainTextFormattedCitation" : "(Osepashvili, 2006)", "previouslyFormattedCitation" : "(Osepashvili, 2006)" }, "properties" : {  }, "schema" : "https://github.com/citation-style-language/schema/raw/master/csl-citation.json" }</w:instrText>
      </w:r>
      <w:r w:rsidRPr="00E13B98">
        <w:fldChar w:fldCharType="separate"/>
      </w:r>
      <w:r w:rsidRPr="00E13B98">
        <w:t>(Osepashvili, 2006)</w:t>
      </w:r>
      <w:r w:rsidRPr="00E13B98">
        <w:fldChar w:fldCharType="end"/>
      </w:r>
      <w:r w:rsidRPr="00E13B98">
        <w:t xml:space="preserve">. Human population growth will take a heavy toll on water use. This is likely to result in a decline in water-related services, which may trigger water conflicts (e.g. in Fergana valley in Uzbekistan, Tadzjikistan and Kirgizistan) or water-use regulations. In </w:t>
      </w:r>
      <w:r w:rsidRPr="00E13B98">
        <w:lastRenderedPageBreak/>
        <w:t xml:space="preserve">other areas, the collapse of irrigation-based agriculture due to water shortages may cause desertification, such as the complete drying up of the Aral Sea </w:t>
      </w:r>
      <w:r w:rsidRPr="00E13B98">
        <w:fldChar w:fldCharType="begin" w:fldLock="1"/>
      </w:r>
      <w:r>
        <w:instrText>ADDIN CSL_CITATION { "citationItems" : [ { "id" : "ITEM-1", "itemData" : { "abstract" : "Since the fall of the iron curtain, research on population issues in Central Asia, with the exception of migration, has lost ground in the academia, and little is known about the geographical dimensions of population issues in this region beyond the findings of the handful of studies carried out under the auspices of international organisations. Therefore, the purpose of this paper is to outline the main traits of the population geography of the Central Asian Republics of Kazakhstan, Kyrgyzstan, Tajikistan, Turkmenistan and Uzbekistan. The report investigates the geographical characteristics of the countries\u2019 vital statistics, as well as of other significant demographic indicators, such as the age structure, dependency ratio and infant mortality. Additionally, the report attempts to establish whether particular regional and local demographies show inter-linkages with the specific socio-economic and/or cultural settings that they are embedded in. The report uses the systematic collection and analysis of data from statistical sources as its main method. Most of the statistical materials derive from the national statistical authorities of the USSR and its successor states, although additional and complementary data was collected from the US Bureau of Census\u2019 international database web resource. The use of such data involves substantial methodological and interpretative difficulties, which this report discusses in detail. Applying a three-scale geographical approach on the study of the Central Asian Republics\u2019 population development, this report demonstrates that there are significant variations in the territoriality of these countries\u2019 demographies. The variations are indeed striking, and suggest that the five states will face distinctly spatially differentiated challenges with regard to the volume and type of healthcare that will be required, the nature of the demand for housing, social and cultural services, and the structure of the labour market, just to name a few examples. These challenges should be taken into greater consideration by policy-makers and other stakeholders, along with matters of more immediate concern, such as the poor health infrastructure and sanitary situation, the high rate of poverty, environmental degradation, and the economic and political instability in the southern regions, most recently epitomized by the Ferghana valley-based \u201ctulip\u201d revolution in Kyrgyzstan and the violent riots in the Uzbek city of Andijan.", "author" : [ { "dropping-particle" : "", "family" : "Gentile", "given" : "Michael", "non-dropping-particle" : "", "parse-names" : false, "suffix" : "" } ], "id" : "ITEM-1", "issued" : { "date-parts" : [ [ "2005", "12", "12" ] ] }, "publisher" : "Institute for Futures Studies", "title" : "Population Geography Perspectives on the Central Asian Republics", "type" : "report" }, "uris" : [ "http://www.mendeley.com/documents/?uuid=7c02c343-502b-40fa-a131-f5ab05ca55a1" ] } ], "mendeley" : { "formattedCitation" : "(Gentile, 2005)", "plainTextFormattedCitation" : "(Gentile, 2005)", "previouslyFormattedCitation" : "(Gentile, 2005)" }, "properties" : {  }, "schema" : "https://github.com/citation-style-language/schema/raw/master/csl-citation.json" }</w:instrText>
      </w:r>
      <w:r w:rsidRPr="00E13B98">
        <w:fldChar w:fldCharType="separate"/>
      </w:r>
      <w:r w:rsidRPr="00E13B98">
        <w:t>(Gentile, 2005)</w:t>
      </w:r>
      <w:r w:rsidRPr="00E13B98">
        <w:fldChar w:fldCharType="end"/>
      </w:r>
      <w:r w:rsidRPr="00E13B98">
        <w:t>.</w:t>
      </w:r>
    </w:p>
    <w:p w14:paraId="4C4DCAA4" w14:textId="77777777" w:rsidR="0048205B" w:rsidRPr="00E13B98" w:rsidRDefault="0048205B" w:rsidP="00AE389F"/>
    <w:p w14:paraId="5F63CDFE" w14:textId="77777777" w:rsidR="0048205B" w:rsidRPr="00E13B98" w:rsidRDefault="0048205B" w:rsidP="00147745">
      <w:pPr>
        <w:pStyle w:val="Heading3"/>
      </w:pPr>
      <w:bookmarkStart w:id="1246" w:name="_Toc343903897"/>
      <w:bookmarkStart w:id="1247" w:name="_Toc477938314"/>
      <w:bookmarkStart w:id="1248" w:name="_Toc479152643"/>
      <w:bookmarkStart w:id="1249" w:name="_Toc502837423"/>
      <w:bookmarkStart w:id="1250" w:name="_Toc504380674"/>
      <w:bookmarkStart w:id="1251" w:name="_Toc519514729"/>
      <w:r>
        <w:t>Cultural and</w:t>
      </w:r>
      <w:r w:rsidRPr="00E13B98">
        <w:t xml:space="preserve"> religious drivers</w:t>
      </w:r>
      <w:bookmarkEnd w:id="1246"/>
      <w:bookmarkEnd w:id="1247"/>
      <w:bookmarkEnd w:id="1248"/>
      <w:bookmarkEnd w:id="1249"/>
      <w:bookmarkEnd w:id="1250"/>
      <w:bookmarkEnd w:id="1251"/>
    </w:p>
    <w:p w14:paraId="12E27001" w14:textId="5ACEB357" w:rsidR="0048205B" w:rsidRPr="00E13B98" w:rsidRDefault="0048205B" w:rsidP="00AE389F">
      <w:r w:rsidRPr="00E13B98">
        <w:t xml:space="preserve">In democratic societies, public awareness and knowledge of environmental change are the underlying drivers for both institutional change and consumer demand </w:t>
      </w:r>
      <w:r w:rsidRPr="00E13B98">
        <w:fldChar w:fldCharType="begin" w:fldLock="1"/>
      </w:r>
      <w:r>
        <w:instrText>ADDIN CSL_CITATION { "citationItems" : [ { "id" : "ITEM-1", "itemData" : { "author" : [ { "dropping-particle" : "", "family" : "Nolan", "given" : "J. M.", "non-dropping-particle" : "", "parse-names" : false, "suffix" : "" }, { "dropping-particle" : "", "family" : "Schultz", "given" : "P. W.", "non-dropping-particle" : "", "parse-names" : false, "suffix" : "" } ], "container-title" : "The Oxford handbook of prosocial behavior", "editor" : [ { "dropping-particle" : "", "family" : "Schroeder", "given" : "D. A.", "non-dropping-particle" : "", "parse-names" : false, "suffix" : "" }, { "dropping-particle" : "", "family" : "Graziano", "given" : "W. G", "non-dropping-particle" : "", "parse-names" : false, "suffix" : "" } ], "id" : "ITEM-1", "issued" : { "date-parts" : [ [ "2015" ] ] }, "publisher" : "Oxford Library of Psychology", "title" : "Prosocial behavior and environmental action", "type" : "chapter" }, "uris" : [ "http://www.mendeley.com/documents/?uuid=6a924b53-7b26-4391-b91d-120834666d6e" ] } ], "mendeley" : { "formattedCitation" : "(Nolan &amp; Schultz, 2015)", "plainTextFormattedCitation" : "(Nolan &amp; Schultz, 2015)", "previouslyFormattedCitation" : "(Nolan &amp; Schultz, 2015)" }, "properties" : {  }, "schema" : "https://github.com/citation-style-language/schema/raw/master/csl-citation.json" }</w:instrText>
      </w:r>
      <w:r w:rsidRPr="00E13B98">
        <w:fldChar w:fldCharType="separate"/>
      </w:r>
      <w:r w:rsidRPr="00E13B98">
        <w:t>(Nolan &amp; Schultz, 2015)</w:t>
      </w:r>
      <w:r w:rsidRPr="00E13B98">
        <w:fldChar w:fldCharType="end"/>
      </w:r>
      <w:r w:rsidRPr="00E13B98">
        <w:t xml:space="preserve">. Hence, the feedback to indirect drivers often starts with the cultural driver that we call “public awareness”. </w:t>
      </w:r>
      <w:r w:rsidRPr="00E13B98">
        <w:rPr>
          <w:rFonts w:ascii="Calibri" w:hAnsi="Calibri"/>
        </w:rPr>
        <w:t xml:space="preserve">The cultural belief that further GDP growth will facilitate sustainable development is deeply rooted in Europe and Central Asia, calling for smart, inclusive and sustainable growth </w:t>
      </w:r>
      <w:r w:rsidRPr="00E13B98">
        <w:rPr>
          <w:rFonts w:ascii="Calibri" w:hAnsi="Calibri"/>
        </w:rPr>
        <w:fldChar w:fldCharType="begin" w:fldLock="1"/>
      </w:r>
      <w:r>
        <w:rPr>
          <w:rFonts w:ascii="Calibri" w:hAnsi="Calibri"/>
        </w:rPr>
        <w:instrText>ADDIN CSL_CITATION { "citationItems" : [ { "id" : "ITEM-1", "itemData" : { "abstract" : "This report contends that Europe is in transformation and that the crisis has wiped away years of economic and social progress and exposed the weaknesses in the economy leading to need to collectively, as the European Union (EU), take charge of the future. Europe 2020 revolves around three interconnected priorities: (1) smart growth (developing a knowledge and innovation based economy); (2) sustainable growth (promoting resource efficiency and competitiveness in a greener economy); and (3) inclusive growth (fostering social and territorial cohesion in a high-employment economy). The report describes a number of headline targets, including: (1) 75 per cent of work-able people to be employed; (2) three per cent of the EU\u2019s gross domestic product (GDP) should be invested in research and development; (3) early school leavers should number no more than 10 per cent and at least 40 per cent of the younger generation should have a tertiary degree; and (4) 20 million fewer people should be at risk of poverty. A list of initiatives are given to help member states deliver the 2020 goals. These initiatives are divided into EU level actions and Member State actions. The report gives a strategy for exit from the current crisis in pursuance of its long-term goals. The report concludes with a list of decisions to be made at the European Council\u2019s spring meeting for 2010.", "author" : [ { "dropping-particle" : "", "family" : "European Commission", "given" : "", "non-dropping-particle" : "", "parse-names" : false, "suffix" : "" } ], "id" : "ITEM-1", "issued" : { "date-parts" : [ [ "2010" ] ] }, "number-of-pages" : "32pp", "publisher" : "European Commission", "publisher-place" : "Brussels", "title" : "Europe 2020: a strategy for smart, sustainable and inclusive growth", "type" : "book" }, "uris" : [ "http://www.mendeley.com/documents/?uuid=f66e5151-74e5-3bad-b386-eefb5fadfc51" ] } ], "mendeley" : { "formattedCitation" : "(European Commission, 2010)", "plainTextFormattedCitation" : "(European Commission, 2010)", "previouslyFormattedCitation" : "(European Commission, 2010)" }, "properties" : {  }, "schema" : "https://github.com/citation-style-language/schema/raw/master/csl-citation.json" }</w:instrText>
      </w:r>
      <w:r w:rsidRPr="00E13B98">
        <w:rPr>
          <w:rFonts w:ascii="Calibri" w:hAnsi="Calibri"/>
        </w:rPr>
        <w:fldChar w:fldCharType="separate"/>
      </w:r>
      <w:r w:rsidRPr="00E13B98">
        <w:rPr>
          <w:rFonts w:ascii="Calibri" w:hAnsi="Calibri"/>
        </w:rPr>
        <w:t>(European Commission, 2010)</w:t>
      </w:r>
      <w:r w:rsidRPr="00E13B98">
        <w:rPr>
          <w:rFonts w:ascii="Calibri" w:hAnsi="Calibri"/>
        </w:rPr>
        <w:fldChar w:fldCharType="end"/>
      </w:r>
      <w:r w:rsidRPr="00E13B98">
        <w:rPr>
          <w:rFonts w:ascii="Calibri" w:hAnsi="Calibri"/>
        </w:rPr>
        <w:t xml:space="preserve">. </w:t>
      </w:r>
      <w:r w:rsidRPr="00E13B98">
        <w:t xml:space="preserve">In recent years, many studies have shown that, if biodiversity and </w:t>
      </w:r>
      <w:r w:rsidRPr="00E13B98">
        <w:rPr>
          <w:rFonts w:ascii="Calibri" w:hAnsi="Calibri"/>
        </w:rPr>
        <w:t>nature’s contributions to people</w:t>
      </w:r>
      <w:r w:rsidRPr="00E13B98">
        <w:t xml:space="preserve"> are to be used sustainably, growing anthropogenic pressures paralleled by environmental degradation</w:t>
      </w:r>
      <w:r>
        <w:t xml:space="preserve"> would</w:t>
      </w:r>
      <w:r w:rsidRPr="00E13B98">
        <w:t xml:space="preserve"> require a radical change in our political value system, with a reorientation of fundamental policy goals from GDP growth towards well-being, environmental quality, employment and equity </w:t>
      </w:r>
      <w:r w:rsidRPr="00E13B98">
        <w:fldChar w:fldCharType="begin" w:fldLock="1"/>
      </w:r>
      <w:r>
        <w:instrText>ADDIN CSL_CITATION { "citationItems" : [ { "id" : "ITEM-1", "itemData" : { "author" : [ { "dropping-particle" : "", "family" : "Victor", "given" : "P. A.", "non-dropping-particle" : "", "parse-names" : false, "suffix" : "" } ], "id" : "ITEM-1", "issued" : { "date-parts" : [ [ "2008" ] ] }, "publisher" : "Edward Elgar", "title" : "Managing without growth: slower by design, not disaster", "type" : "book" }, "uris" : [ "http://www.mendeley.com/documents/?uuid=ac3f52e6-9e33-4369-b0a1-85a6c43e79f4" ] }, { "id" : "ITEM-2", "itemData" : { "author" : [ { "dropping-particle" : "", "family" : "Jackson", "given" : "Tim", "non-dropping-particle" : "", "parse-names" : false, "suffix" : "" } ], "id" : "ITEM-2", "issued" : { "date-parts" : [ [ "2009", "4" ] ] }, "publisher" : "Sustainable Development Commission", "title" : "Prosperity without Growth? \u2013 The transition to a sustainable economy", "type" : "book" }, "uris" : [ "http://www.mendeley.com/documents/?uuid=e2af1ce3-b31a-4e11-bb13-a2518490210a" ] }, { "id" : "ITEM-3", "itemData" : { "DOI" : "10.1016/j.ecolecon.2010.04.017", "ISSN" : "09218009", "author" : [ { "dropping-particle" : "", "family" : "Mart\u00ednez-Alier", "given" : "Joan", "non-dropping-particle" : "", "parse-names" : false, "suffix" : "" }, { "dropping-particle" : "", "family" : "Pascual", "given" : "Unai", "non-dropping-particle" : "", "parse-names" : false, "suffix" : "" }, { "dropping-particle" : "", "family" : "Vivien", "given" : "Franck-Dominique", "non-dropping-particle" : "", "parse-names" : false, "suffix" : "" }, { "dropping-particle" : "", "family" : "Zaccai", "given" : "Edwin", "non-dropping-particle" : "", "parse-names" : false, "suffix" : "" } ], "container-title" : "Ecological Economics", "id" : "ITEM-3", "issue" : "9", "issued" : { "date-parts" : [ [ "2010", "7", "15" ] ] }, "page" : "1741-1747", "publisher" : "Elsevier", "title" : "Sustainable de-growth: Mapping the context, criticisms and future prospects of an emergent paradigm", "type" : "article-journal", "volume" : "69" }, "uris" : [ "http://www.mendeley.com/documents/?uuid=8cee8c25-9e59-32c5-b402-0e4fcf79a3ce" ] }, { "id" : "ITEM-4", "itemData" : { "DOI" : "10.1016/j.ecolecon.2012.08.017", "ISSN" : "09218009", "author" : [ { "dropping-particle" : "", "family" : "Kallis", "given" : "Giorgos", "non-dropping-particle" : "", "parse-names" : false, "suffix" : "" }, { "dropping-particle" : "", "family" : "Kerschner", "given" : "Christian", "non-dropping-particle" : "", "parse-names" : false, "suffix" : "" }, { "dropping-particle" : "", "family" : "Martinez-Alier", "given" : "Joan", "non-dropping-particle" : "", "parse-names" : false, "suffix" : "" } ], "container-title" : "Ecological Economics", "id" : "ITEM-4", "issued" : { "date-parts" : [ [ "2012", "12", "1" ] ] }, "page" : "172-180", "publisher" : "Elsevier", "title" : "The economics of degrowth", "type" : "article-journal", "volume" : "84" }, "uris" : [ "http://www.mendeley.com/documents/?uuid=418d8150-ef0c-380d-aeae-acb0400f6c3c" ] }, { "id" : "ITEM-5", "itemData" : { "DOI" : "10.1016/j.ecolecon.2015.03.018", "ISSN" : "09218009", "author" : [ { "dropping-particle" : "", "family" : "R\u00f8pke", "given" : "Inge", "non-dropping-particle" : "", "parse-names" : false, "suffix" : "" } ], "container-title" : "Ecological Economics", "id" : "ITEM-5", "issued" : { "date-parts" : [ [ "2016", "1", "1" ] ] }, "page" : "237-245", "publisher" : "Elsevier", "title" : "Complementary system perspectives in ecological macroeconomics \u2014 The example of transition investments during the crisis", "type" : "article-journal", "volume" : "121" }, "uris" : [ "http://www.mendeley.com/documents/?uuid=6ae3c1a0-4132-3054-8421-72ebb53bde7f" ] }, { "id" : "ITEM-6", "itemData" : { "DOI" : "10.1016/j.ecolecon.2016.12.027", "ISSN" : "09218009", "author" : [ { "dropping-particle" : "", "family" : "Hardt", "given" : "Lukas", "non-dropping-particle" : "", "parse-names" : false, "suffix" : "" }, { "dropping-particle" : "", "family" : "O'Neill", "given" : "Daniel W.", "non-dropping-particle" : "", "parse-names" : false, "suffix" : "" } ], "container-title" : "Ecological Economics", "id" : "ITEM-6", "issued" : { "date-parts" : [ [ "2017", "4", "1" ] ] }, "page" : "198-211", "publisher" : "Elsevier", "title" : "Ecological Macroeconomic Models: Assessing Current Developments", "type" : "article-journal", "volume" : "134" }, "uris" : [ "http://www.mendeley.com/documents/?uuid=12ce0a02-9bb5-33ec-a216-ef8ffd50a878" ] } ], "mendeley" : { "formattedCitation" : "(Hardt &amp; O\u2019Neill, 2017; T. Jackson, 2009; Kallis, Kerschner, &amp; Martinez-Alier, 2012; Mart\u00ednez-Alier, Pascual, Vivien, &amp; Zaccai, 2010; R\u00f8pke, 2016; Victor, 2008)", "plainTextFormattedCitation" : "(Hardt &amp; O\u2019Neill, 2017; T. Jackson, 2009; Kallis, Kerschner, &amp; Martinez-Alier, 2012; Mart\u00ednez-Alier, Pascual, Vivien, &amp; Zaccai, 2010; R\u00f8pke, 2016; Victor, 2008)", "previouslyFormattedCitation" : "(Hardt &amp; O\u2019Neill, 2017; T. Jackson, 2009; Kallis, Kerschner, &amp; Martinez-Alier, 2012; Mart\u00ednez-Alier, Pascual, Vivien, &amp; Zaccai, 2010; R\u00f8pke, 2016; Victor, 2008)" }, "properties" : {  }, "schema" : "https://github.com/citation-style-language/schema/raw/master/csl-citation.json" }</w:instrText>
      </w:r>
      <w:r w:rsidRPr="00E13B98">
        <w:fldChar w:fldCharType="separate"/>
      </w:r>
      <w:r w:rsidRPr="00B84A30">
        <w:t>(Hardt &amp; O’Neill, 2017; Jackson, 2009; Kallis</w:t>
      </w:r>
      <w:r w:rsidR="009E391D">
        <w:rPr>
          <w:i/>
        </w:rPr>
        <w:t xml:space="preserve"> et al.</w:t>
      </w:r>
      <w:r w:rsidRPr="00B84A30">
        <w:t>, 2012; Martínez-Alier</w:t>
      </w:r>
      <w:r w:rsidR="009E391D">
        <w:rPr>
          <w:i/>
        </w:rPr>
        <w:t xml:space="preserve"> et al.</w:t>
      </w:r>
      <w:r w:rsidRPr="00B84A30">
        <w:t>, 2010; Røpke, 2016; Victor, 2008)</w:t>
      </w:r>
      <w:r w:rsidRPr="00E13B98">
        <w:fldChar w:fldCharType="end"/>
      </w:r>
      <w:r w:rsidRPr="00E13B98">
        <w:t>.</w:t>
      </w:r>
    </w:p>
    <w:p w14:paraId="13EF8AF7" w14:textId="77777777" w:rsidR="0048205B" w:rsidRPr="00E13B98" w:rsidRDefault="0048205B" w:rsidP="00AE389F">
      <w:r w:rsidRPr="00E13B98">
        <w:t xml:space="preserve">All regional cultures are increasingly becoming part of a global cultural process. With increasing access to media, information and exchange among regions, the cultural changes taking place in Europe and Central Asia form part of the general globalization trend. Although distinct local cultures, with their beliefs and specific relation to nature may well persist, they will do so in parallel to global cultural trends </w:t>
      </w:r>
      <w:r w:rsidRPr="00E13B98">
        <w:fldChar w:fldCharType="begin" w:fldLock="1"/>
      </w:r>
      <w:r>
        <w:instrText>ADDIN CSL_CITATION { "citationItems" : [ { "id" : "ITEM-1", "itemData" : { "ISBN" : "9780062316097", "author" : [ { "dropping-particle" : "", "family" : "Harari", "given" : "Yuval N.", "non-dropping-particle" : "", "parse-names" : false, "suffix" : "" } ], "id" : "ITEM-1", "issued" : { "date-parts" : [ [ "2014" ] ] }, "publisher" : "Harper", "publisher-place" : "New York", "title" : "Sapiens : a brief history of humankind", "type" : "book" }, "uris" : [ "http://www.mendeley.com/documents/?uuid=b3345219-22d1-3f71-8698-9d907fc10f7a" ] } ], "mendeley" : { "formattedCitation" : "(Harari, 2014)", "plainTextFormattedCitation" : "(Harari, 2014)", "previouslyFormattedCitation" : "(Harari, 2014)" }, "properties" : {  }, "schema" : "https://github.com/citation-style-language/schema/raw/master/csl-citation.json" }</w:instrText>
      </w:r>
      <w:r w:rsidRPr="00E13B98">
        <w:fldChar w:fldCharType="separate"/>
      </w:r>
      <w:r w:rsidRPr="00E13B98">
        <w:t>(Harari, 2014)</w:t>
      </w:r>
      <w:r w:rsidRPr="00E13B98">
        <w:fldChar w:fldCharType="end"/>
      </w:r>
      <w:r w:rsidRPr="00E13B98">
        <w:t xml:space="preserve">. Cultural and religious beliefs are often exploited politically, which has been evident in the region in recent years. However, it is not clear how these changing beliefs and opinions affect biodiversity and nature’s contributions to people. </w:t>
      </w:r>
    </w:p>
    <w:p w14:paraId="67B2ECD6" w14:textId="53388220" w:rsidR="0048205B" w:rsidRDefault="0048205B" w:rsidP="00AE389F">
      <w:r w:rsidRPr="00E13B98">
        <w:t>Central to the effect on biodiversity is how cultural identity and religious beliefs influence lifestyles in terms of consumption patterns. Values promoting a vegetarian diet are, for example, likely to reduce the land</w:t>
      </w:r>
      <w:r>
        <w:t>-</w:t>
      </w:r>
      <w:r w:rsidRPr="00E13B98">
        <w:t xml:space="preserve">use area needed to produce food, and thus the impacts on nature Alexander </w:t>
      </w:r>
      <w:r w:rsidR="000D7D89" w:rsidRPr="000D7D89">
        <w:rPr>
          <w:i/>
        </w:rPr>
        <w:t>et al.</w:t>
      </w:r>
      <w:r>
        <w:t xml:space="preserve"> </w:t>
      </w:r>
      <w:r>
        <w:fldChar w:fldCharType="begin" w:fldLock="1"/>
      </w:r>
      <w:r>
        <w:instrText>ADDIN CSL_CITATION { "citationItems" : [ { "id" : "ITEM-1", "itemData" : { "DOI" : "10.1016/j.gloenvcha.2016.09.005", "ISSN" : "09593780", "author" : [ { "dropping-particle" : "", "family" : "Alexander", "given" : "Peter", "non-dropping-particle" : "", "parse-names" : false, "suffix" : "" }, { "dropping-particle" : "", "family" : "Brown", "given" : "Calum", "non-dropping-particle" : "", "parse-names" : false, "suffix" : "" }, { "dropping-particle" : "", "family" : "Arneth", "given" : "Almut", "non-dropping-particle" : "", "parse-names" : false, "suffix" : "" }, { "dropping-particle" : "", "family" : "Finnigan", "given" : "John", "non-dropping-particle" : "", "parse-names" : false, "suffix" : "" }, { "dropping-particle" : "", "family" : "Rounsevell", "given" : "Mark D.A.", "non-dropping-particle" : "", "parse-names" : false, "suffix" : "" } ], "container-title" : "Global Environmental Change", "id" : "ITEM-1", "issued" : { "date-parts" : [ [ "2016", "11" ] ] }, "page" : "88-98", "title" : "Human appropriation of land for food: The role of diet", "type" : "article-journal", "volume" : "41" }, "suppress-author" : 1, "uris" : [ "http://www.mendeley.com/documents/?uuid=7d877a3c-1af1-45fc-b59b-7141333b7343" ] } ], "mendeley" : { "formattedCitation" : "(2016)", "plainTextFormattedCitation" : "(2016)", "previouslyFormattedCitation" : "(2016)" }, "properties" : {  }, "schema" : "https://github.com/citation-style-language/schema/raw/master/csl-citation.json" }</w:instrText>
      </w:r>
      <w:r>
        <w:fldChar w:fldCharType="separate"/>
      </w:r>
      <w:r w:rsidRPr="008870D4">
        <w:t>(2016)</w:t>
      </w:r>
      <w:r>
        <w:fldChar w:fldCharType="end"/>
      </w:r>
      <w:r w:rsidRPr="00E13B98">
        <w:t xml:space="preserve">. </w:t>
      </w:r>
    </w:p>
    <w:p w14:paraId="5634B60B" w14:textId="6CDE32E9" w:rsidR="0048205B" w:rsidRDefault="0048205B" w:rsidP="00AE389F">
      <w:r>
        <w:t xml:space="preserve">Heterogeneous agricultural landscapes provide biodiversity and are therefore supported by agri-environmental schemes in the European Union. </w:t>
      </w:r>
      <w:r>
        <w:rPr>
          <w:rFonts w:ascii="Calibri" w:hAnsi="Calibri"/>
        </w:rPr>
        <w:t>An</w:t>
      </w:r>
      <w:r w:rsidRPr="00E13B98">
        <w:rPr>
          <w:rFonts w:ascii="Calibri" w:hAnsi="Calibri"/>
        </w:rPr>
        <w:t xml:space="preserve"> increasing focus on recreation and eco-tourism</w:t>
      </w:r>
      <w:r>
        <w:rPr>
          <w:rFonts w:ascii="Calibri" w:hAnsi="Calibri"/>
        </w:rPr>
        <w:t xml:space="preserve"> in Western Europe has </w:t>
      </w:r>
      <w:r w:rsidRPr="00422A0E">
        <w:t xml:space="preserve">become a </w:t>
      </w:r>
      <w:r>
        <w:t xml:space="preserve">further justification for, and therefore </w:t>
      </w:r>
      <w:r w:rsidRPr="00422A0E">
        <w:t>driver</w:t>
      </w:r>
      <w:r>
        <w:t xml:space="preserve"> of, political and economic support to heterogeneous landscapes </w:t>
      </w:r>
      <w:r w:rsidRPr="00E13B98">
        <w:rPr>
          <w:rFonts w:ascii="Calibri" w:hAnsi="Calibri"/>
        </w:rPr>
        <w:fldChar w:fldCharType="begin" w:fldLock="1"/>
      </w:r>
      <w:r>
        <w:rPr>
          <w:rFonts w:ascii="Calibri" w:hAnsi="Calibri"/>
        </w:rPr>
        <w:instrText>ADDIN CSL_CITATION { "citationItems" : [ { "id" : "ITEM-1", "itemData" : { "DOI" : "10.1080/01426397.2017.1335862", "ISSN" : "0142-6397", "abstract" : "AbstractAgri-environmental schemes are often targeted at heterogenic landscapes to support several ecosystem services besides food production. The question is whether heterogenic landscapes also support recreation values. Previous studies suggest this but statistical analysis of the relation between heterogeneity and recreation is lacking. To assess this, we used a quantitative Landscape Heterogeneity Index (LHI), developed for biodiversity conservation. We asked five different user groups to score 12 photographs of landscapes depicting different LHI. All user groups, especially conservationists and hunters, preferred the heterogeneous landscapes and this difference was statistically significant for all groups except farmers. Accessibility, in terms of roads, had no obvious impact on the recreational value conveyed by the photos. The paper provides evidence that the recreational value amplifies biodiversity-based values of heterogeneous landscapes and argues that such landscapes also provide resilience an...", "author" : [ { "dropping-particle" : "", "family" : "Hahn", "given" : "Thomas", "non-dropping-particle" : "", "parse-names" : false, "suffix" : "" }, { "dropping-particle" : "", "family" : "Heinrup", "given" : "Malena", "non-dropping-particle" : "", "parse-names" : false, "suffix" : "" }, { "dropping-particle" : "", "family" : "Lindborg", "given" : "Regina", "non-dropping-particle" : "", "parse-names" : false, "suffix" : "" } ], "container-title" : "Landscape Research", "id" : "ITEM-1", "issued" : { "date-parts" : [ [ "2017", "7", "11" ] ] }, "page" : "1-12", "publisher" : "Routledge", "title" : "Landscape heterogeneity correlates with recreational values: a case study from Swedish agricultural landscapes and implications for policy", "type" : "article-journal" }, "uris" : [ "http://www.mendeley.com/documents/?uuid=105ced70-fed6-3b87-ae4b-827490167b66" ] } ], "mendeley" : { "formattedCitation" : "(Thomas Hahn, Heinrup, &amp; Lindborg, 2017)", "plainTextFormattedCitation" : "(Thomas Hahn, Heinrup, &amp; Lindborg, 2017)", "previouslyFormattedCitation" : "(Thomas Hahn, Heinrup, &amp; Lindborg, 2017)" }, "properties" : {  }, "schema" : "https://github.com/citation-style-language/schema/raw/master/csl-citation.json" }</w:instrText>
      </w:r>
      <w:r w:rsidRPr="00E13B98">
        <w:rPr>
          <w:rFonts w:ascii="Calibri" w:hAnsi="Calibri"/>
        </w:rPr>
        <w:fldChar w:fldCharType="separate"/>
      </w:r>
      <w:r w:rsidRPr="00B82D46">
        <w:rPr>
          <w:rFonts w:ascii="Calibri" w:hAnsi="Calibri"/>
        </w:rPr>
        <w:t>(Hahn</w:t>
      </w:r>
      <w:r w:rsidR="009E391D">
        <w:rPr>
          <w:rFonts w:ascii="Calibri" w:hAnsi="Calibri"/>
          <w:i/>
        </w:rPr>
        <w:t xml:space="preserve"> et al.</w:t>
      </w:r>
      <w:r w:rsidRPr="00B82D46">
        <w:rPr>
          <w:rFonts w:ascii="Calibri" w:hAnsi="Calibri"/>
        </w:rPr>
        <w:t>, 2017</w:t>
      </w:r>
      <w:r w:rsidRPr="00E13B98">
        <w:rPr>
          <w:rFonts w:ascii="Calibri" w:hAnsi="Calibri"/>
        </w:rPr>
        <w:fldChar w:fldCharType="end"/>
      </w:r>
      <w:r>
        <w:rPr>
          <w:rFonts w:ascii="Calibri" w:hAnsi="Calibri"/>
        </w:rPr>
        <w:t>;</w:t>
      </w:r>
      <w:r w:rsidRPr="00E13B98">
        <w:rPr>
          <w:rFonts w:ascii="Calibri" w:hAnsi="Calibri"/>
        </w:rPr>
        <w:t xml:space="preserve"> </w:t>
      </w:r>
      <w:r w:rsidRPr="00E13B98">
        <w:rPr>
          <w:rFonts w:ascii="Calibri" w:hAnsi="Calibri"/>
        </w:rPr>
        <w:fldChar w:fldCharType="begin" w:fldLock="1"/>
      </w:r>
      <w:r>
        <w:rPr>
          <w:rFonts w:ascii="Calibri" w:hAnsi="Calibri"/>
        </w:rPr>
        <w:instrText>ADDIN CSL_CITATION { "citationItems" : [ { "id" : "ITEM-1", "itemData" : { "DOI" : "10.1007/s10021-012-9558-7", "ISSN" : "1432-9840", "author" : [ { "dropping-particle" : "", "family" : "Navarro", "given" : "Laetitia M.", "non-dropping-particle" : "", "parse-names" : false, "suffix" : "" }, { "dropping-particle" : "", "family" : "Pereira", "given" : "Henrique M.", "non-dropping-particle" : "", "parse-names" : false, "suffix" : "" } ], "container-title" : "Ecosystems", "id" : "ITEM-1", "issue" : "6", "issued" : { "date-parts" : [ [ "2012", "6", "30" ] ] }, "page" : "900-912", "title" : "Rewilding Abandoned Landscapes in Europe", "type" : "article-journal", "volume" : "15" }, "uris" : [ "http://www.mendeley.com/documents/?uuid=b8821bf6-d2b3-493d-8b35-7f0403c1fc32" ] }, { "id" : "ITEM-2", "itemData" : { "DOI" : "10.1016/j.landusepol.2013.07.003", "ISSN" : "02648377", "abstract" : "Agricultural land abandonment (ALA) is widespread in many countries of the global north. It impacts rural communities, traditional landscapes, biodiversity and ecosystem services. It is an opportunity for ecosystem restoration or new landscape functions. We explored ALA in study areas in Australia, Portugal and Sweden. In each, we assessed plant species diversity, historical trajectories of land cover change; and the socioeconomic past, present and future in interviews with farmers. The ALA data was integrated and analysed by identifying the drivers of change. The relative importance of each driver and its scale of action was estimated, both in the past (1950\u20132010) and in the future (2010\u20132030). ALA has transformed rural landscapes in the study areas of Portugal and Sweden. It is at a much earlier stage with potential to increase in the Australian case. We identified a set of driving forces, classified into pressures, frictions and attractors that clarify why ALA, noting its temporal and spatial scale, occurs differently in each study area. The effect of the drivers is related to social and historical contexts. Pressures and attractors encouraging agricultural abandonment are strongest in Portugal and Sweden. Generally more (institutionalized) frictions are in place in these European sites, intended to prevent further change, based on the benefits assumed for biodiversity and aesthetics. In Australia, the stimulation of driving forces to promote a well-managed abandonment of some cleared areas could be highly beneficial for biodiversity, minimally disruptive for current dairy farming operations and would bring opportunities for alternative types of rural development.", "author" : [ { "dropping-particle" : "", "family" : "Beilin", "given" : "Ruth", "non-dropping-particle" : "", "parse-names" : false, "suffix" : "" }, { "dropping-particle" : "", "family" : "Lindborg", "given" : "Regina", "non-dropping-particle" : "", "parse-names" : false, "suffix" : "" }, { "dropping-particle" : "", "family" : "Stenseke", "given" : "Marie", "non-dropping-particle" : "", "parse-names" : false, "suffix" : "" }, { "dropping-particle" : "", "family" : "Pereira", "given" : "Henrique Miguel", "non-dropping-particle" : "", "parse-names" : false, "suffix" : "" }, { "dropping-particle" : "", "family" : "Llaus\u00e0s", "given" : "Albert", "non-dropping-particle" : "", "parse-names" : false, "suffix" : "" }, { "dropping-particle" : "", "family" : "Sl\u00e4tmo", "given" : "Elin", "non-dropping-particle" : "", "parse-names" : false, "suffix" : "" }, { "dropping-particle" : "", "family" : "Cerqueira", "given" : "Yvonne", "non-dropping-particle" : "", "parse-names" : false, "suffix" : "" }, { "dropping-particle" : "", "family" : "Navarro", "given" : "Laetitia", "non-dropping-particle" : "", "parse-names" : false, "suffix" : "" }, { "dropping-particle" : "", "family" : "Rodrigues", "given" : "Patr\u00edcia", "non-dropping-particle" : "", "parse-names" : false, "suffix" : "" }, { "dropping-particle" : "", "family" : "Reichelt", "given" : "Nicole", "non-dropping-particle" : "", "parse-names" : false, "suffix" : "" }, { "dropping-particle" : "", "family" : "Munro", "given" : "Nicola", "non-dropping-particle" : "", "parse-names" : false, "suffix" : "" }, { "dropping-particle" : "", "family" : "Queiroz", "given" : "Cibele", "non-dropping-particle" : "", "parse-names" : false, "suffix" : "" } ], "container-title" : "Land Use Policy", "id" : "ITEM-2", "issued" : { "date-parts" : [ [ "2014", "1" ] ] }, "page" : "60-72", "title" : "Analysing how drivers of agricultural land abandonment affect biodiversity and cultural landscapes using case studies from Scandinavia, Iberia and Oceania", "type" : "article-journal", "volume" : "36" }, "uris" : [ "http://www.mendeley.com/documents/?uuid=b4bdacd8-68c3-48ae-9e84-1c8713524dbf" ] } ], "mendeley" : { "formattedCitation" : "(Beilin et al., 2014; Navarro &amp; Pereira, 2012)", "plainTextFormattedCitation" : "(Beilin et al., 2014; Navarro &amp; Pereira, 2012)", "previouslyFormattedCitation" : "(Beilin et al., 2014; Navarro &amp; Pereira, 2012)" }, "properties" : {  }, "schema" : "https://github.com/citation-style-language/schema/raw/master/csl-citation.json" }</w:instrText>
      </w:r>
      <w:r w:rsidRPr="00E13B98">
        <w:rPr>
          <w:rFonts w:ascii="Calibri" w:hAnsi="Calibri"/>
        </w:rPr>
        <w:fldChar w:fldCharType="separate"/>
      </w:r>
      <w:r w:rsidRPr="00E13B98">
        <w:rPr>
          <w:rFonts w:ascii="Calibri" w:hAnsi="Calibri"/>
        </w:rPr>
        <w:t xml:space="preserve">Beilin </w:t>
      </w:r>
      <w:r w:rsidR="000D7D89" w:rsidRPr="000D7D89">
        <w:rPr>
          <w:rFonts w:ascii="Calibri" w:hAnsi="Calibri"/>
          <w:i/>
        </w:rPr>
        <w:t>et al.</w:t>
      </w:r>
      <w:r w:rsidRPr="00E13B98">
        <w:rPr>
          <w:rFonts w:ascii="Calibri" w:hAnsi="Calibri"/>
        </w:rPr>
        <w:t>, 2014; Navarro &amp; Pereira, 2012)</w:t>
      </w:r>
      <w:r w:rsidRPr="00E13B98">
        <w:rPr>
          <w:rFonts w:ascii="Calibri" w:hAnsi="Calibri"/>
        </w:rPr>
        <w:fldChar w:fldCharType="end"/>
      </w:r>
      <w:r>
        <w:rPr>
          <w:rFonts w:ascii="Calibri" w:hAnsi="Calibri"/>
        </w:rPr>
        <w:t xml:space="preserve">. </w:t>
      </w:r>
      <w:r w:rsidRPr="00422A0E">
        <w:t>Beyond eco-tourism</w:t>
      </w:r>
      <w:r>
        <w:t>,</w:t>
      </w:r>
      <w:r w:rsidRPr="00422A0E">
        <w:t xml:space="preserve"> the increasing popularity of spiritual refreshment and other spiritual experiences have considerable potential for the recognit</w:t>
      </w:r>
      <w:r>
        <w:t>ion of nature’s contribution to</w:t>
      </w:r>
      <w:r w:rsidRPr="00422A0E">
        <w:t xml:space="preserve"> people. </w:t>
      </w:r>
    </w:p>
    <w:p w14:paraId="3F3897D7" w14:textId="77777777" w:rsidR="0048205B" w:rsidRPr="00E13B98" w:rsidRDefault="0048205B" w:rsidP="00AE389F">
      <w:pPr>
        <w:rPr>
          <w:rFonts w:ascii="Calibri" w:hAnsi="Calibri"/>
        </w:rPr>
      </w:pPr>
    </w:p>
    <w:p w14:paraId="7925F6C2" w14:textId="77777777" w:rsidR="0048205B" w:rsidRPr="00E13B98" w:rsidRDefault="0048205B" w:rsidP="00147745">
      <w:pPr>
        <w:pStyle w:val="Heading3"/>
      </w:pPr>
      <w:bookmarkStart w:id="1252" w:name="_Toc343903898"/>
      <w:bookmarkStart w:id="1253" w:name="_Toc477938315"/>
      <w:bookmarkStart w:id="1254" w:name="_Toc479152644"/>
      <w:bookmarkStart w:id="1255" w:name="_Toc502837424"/>
      <w:bookmarkStart w:id="1256" w:name="_Toc504380675"/>
      <w:bookmarkStart w:id="1257" w:name="_Toc519514730"/>
      <w:r w:rsidRPr="00E13B98">
        <w:t>Scientific and technological drivers</w:t>
      </w:r>
      <w:bookmarkEnd w:id="1252"/>
      <w:bookmarkEnd w:id="1253"/>
      <w:bookmarkEnd w:id="1254"/>
      <w:bookmarkEnd w:id="1255"/>
      <w:bookmarkEnd w:id="1256"/>
      <w:bookmarkEnd w:id="1257"/>
    </w:p>
    <w:p w14:paraId="407860A5" w14:textId="04C64322" w:rsidR="0048205B" w:rsidRPr="00E13B98" w:rsidRDefault="0048205B" w:rsidP="00AE389F">
      <w:r w:rsidRPr="00E13B98">
        <w:t xml:space="preserve">If population is constant and affluence, measured in GDP per capita, is increasing, the equation I = P*A*T (Impact = population * affluence * technology) suggests very high expectations of technology to ensure sustainable growth. However, technological innovation is not a driver, which in itself ensures lower negative environmental impact. Scientific and technological innovation is a double-edged sword </w:t>
      </w:r>
      <w:r w:rsidRPr="00E13B98">
        <w:fldChar w:fldCharType="begin" w:fldLock="1"/>
      </w:r>
      <w:r>
        <w:instrText>ADDIN CSL_CITATION { "citationItems" : [ { "id" : "ITEM-1", "itemData" : { "DOI" : "10.1007/s13280-011-0186-9", "ISSN" : "0044-7447", "abstract" : "Abstract This article explores the links between agency, institutions, and innovation in navigating shifts and large-scale transformations toward global sustainability. Our central question is whether social and technical innovations can reverse the trends that are challenging critical thresholds and creating tipping points in the earth system, and if not, what conditions are necessary to escape the current lock-in. Large-scale transformations in information technology, nano- and biotechnology, and new energy systems have the potential to significantly improve our lives; but if, in framing them, our globalized society fails to consider the capacity of the biosphere, there is a risk that unsustainable development pathways may be reinforced. Current institutional arrangements, including the lack of incentives for the private sector to innovate for sustainability, and the lags inherent in the path dependent nature of innovation, contribute to lock-in, as does our incapacity to easily grasp the interactions i...", "author" : [ { "dropping-particle" : "", "family" : "Westley", "given" : "Frances", "non-dropping-particle" : "", "parse-names" : false, "suffix" : "" }, { "dropping-particle" : "", "family" : "Olsson", "given" : "Per", "non-dropping-particle" : "", "parse-names" : false, "suffix" : "" }, { "dropping-particle" : "", "family" : "Folke", "given" : "Carl", "non-dropping-particle" : "", "parse-names" : false, "suffix" : "" }, { "dropping-particle" : "", "family" : "Homer-Dixon", "given" : "Thomas", "non-dropping-particle" : "", "parse-names" : false, "suffix" : "" }, { "dropping-particle" : "", "family" : "Vredenburg", "given" : "Harrie", "non-dropping-particle" : "", "parse-names" : false, "suffix" : "" }, { "dropping-particle" : "", "family" : "Loorbach", "given" : "Derk", "non-dropping-particle" : "", "parse-names" : false, "suffix" : "" }, { "dropping-particle" : "", "family" : "Thompson", "given" : "John", "non-dropping-particle" : "", "parse-names" : false, "suffix" : "" }, { "dropping-particle" : "", "family" : "Nilsson", "given" : "M\u00e5ns", "non-dropping-particle" : "", "parse-names" : false, "suffix" : "" }, { "dropping-particle" : "", "family" : "Lambin", "given" : "Eric", "non-dropping-particle" : "", "parse-names" : false, "suffix" : "" }, { "dropping-particle" : "", "family" : "Sendzimir", "given" : "Jan", "non-dropping-particle" : "", "parse-names" : false, "suffix" : "" }, { "dropping-particle" : "", "family" : "Banerjee", "given" : "Banny", "non-dropping-particle" : "", "parse-names" : false, "suffix" : "" }, { "dropping-particle" : "", "family" : "Galaz", "given" : "Victor", "non-dropping-particle" : "", "parse-names" : false, "suffix" : "" }, { "dropping-particle" : "", "family" : "Leeuw", "given" : "Sander", "non-dropping-particle" : "van der", "parse-names" : false, "suffix" : "" } ], "container-title" : "AMBIO", "id" : "ITEM-1", "issue" : "7", "issued" : { "date-parts" : [ [ "2011", "11", "6" ] ] }, "page" : "762-780", "publisher" : " Springer ", "title" : "Tipping Toward Sustainability: Emerging Pathways of Transformation", "type" : "article-journal", "volume" : "40" }, "uris" : [ "http://www.mendeley.com/documents/?uuid=871a5d9a-dde1-3f54-869d-43bd2751d9b8", "http://www.mendeley.com/documents/?uuid=90507315-a350-4f62-b828-47873927eadc" ] } ], "mendeley" : { "formattedCitation" : "(Westley et al., 2011)", "plainTextFormattedCitation" : "(Westley et al., 2011)", "previouslyFormattedCitation" : "(Westley et al., 2011)" }, "properties" : {  }, "schema" : "https://github.com/citation-style-language/schema/raw/master/csl-citation.json" }</w:instrText>
      </w:r>
      <w:r w:rsidRPr="00E13B98">
        <w:fldChar w:fldCharType="separate"/>
      </w:r>
      <w:r w:rsidRPr="00E13B98">
        <w:t xml:space="preserve">(Westley </w:t>
      </w:r>
      <w:r w:rsidR="000D7D89" w:rsidRPr="000D7D89">
        <w:rPr>
          <w:i/>
        </w:rPr>
        <w:t>et al.</w:t>
      </w:r>
      <w:r w:rsidRPr="00E13B98">
        <w:t>, 2011)</w:t>
      </w:r>
      <w:r w:rsidRPr="00E13B98">
        <w:fldChar w:fldCharType="end"/>
      </w:r>
      <w:r w:rsidRPr="00E13B98">
        <w:t>, which could have positive or negative effects on</w:t>
      </w:r>
      <w:r>
        <w:t xml:space="preserve"> biodiversity. As mentioned in S</w:t>
      </w:r>
      <w:r w:rsidRPr="00E13B98">
        <w:t xml:space="preserve">ection 4.2.2, innovation is not a neutral process driven mainly by the curiosity of researchers and innovators. The general pattern of world market prices of natural resources is a sharp decline during the past fifty to one hundred years. At the same time the price for labour has increased dramatically, augmented by the tax system </w:t>
      </w:r>
      <w:r>
        <w:fldChar w:fldCharType="begin" w:fldLock="1"/>
      </w:r>
      <w:r>
        <w:instrText>ADDIN CSL_CITATION { "citationItems" : [ { "id" : "ITEM-1", "itemData" : { "URL" : "http://ec.europa.eu/eurostat/statistics-explained/index.php/Environmental_tax_statistics", "accessed" : { "date-parts" : [ [ "2017", "2", "28" ] ] }, "author" : [ { "dropping-particle" : "", "family" : "Eurostat", "given" : "", "non-dropping-particle" : "", "parse-names" : false, "suffix" : "" } ], "id" : "ITEM-1", "issued" : { "date-parts" : [ [ "2017" ] ] }, "title" : "Environmental tax statistics 2016", "type" : "webpage" }, "uris" : [ "http://www.mendeley.com/documents/?uuid=426a461b-1fd9-44ee-9162-c177bab04f08" ] } ], "mendeley" : { "formattedCitation" : "(Eurostat, 2017b)", "plainTextFormattedCitation" : "(Eurostat, 2017b)", "previouslyFormattedCitation" : "(Eurostat, 2017b)" }, "properties" : {  }, "schema" : "https://github.com/citation-style-language/schema/raw/master/csl-citation.json" }</w:instrText>
      </w:r>
      <w:r>
        <w:fldChar w:fldCharType="separate"/>
      </w:r>
      <w:r w:rsidRPr="00A1470A">
        <w:t>(Eurostat, 2017b)</w:t>
      </w:r>
      <w:r>
        <w:fldChar w:fldCharType="end"/>
      </w:r>
      <w:r w:rsidRPr="00E13B98">
        <w:t xml:space="preserve">. Technological innovation has therefore not targeted resource efficiency, but instead labour productivity </w:t>
      </w:r>
      <w:r w:rsidRPr="00E13B98">
        <w:fldChar w:fldCharType="begin" w:fldLock="1"/>
      </w:r>
      <w:r>
        <w:instrText>ADDIN CSL_CITATION { "citationItems" : [ { "id" : "ITEM-1", "itemData" : { "DOI" : "10.1016/j.jclepro.2013.08.045", "ISSN" : "09596526", "author" : [ { "dropping-particle" : "", "family" : "Lorek", "given" : "Sylvia", "non-dropping-particle" : "", "parse-names" : false, "suffix" : "" }, { "dropping-particle" : "", "family" : "Spangenberg", "given" : "Joachim H.", "non-dropping-particle" : "", "parse-names" : false, "suffix" : "" } ], "container-title" : "Journal of Cleaner Production", "id" : "ITEM-1", "issued" : { "date-parts" : [ [ "2014", "1", "15" ] ] }, "page" : "33-44", "publisher" : "Elsevier", "title" : "Sustainable consumption within a sustainable economy \u2013 beyond green growth and green economies", "type" : "article-journal", "volume" : "63" }, "uris" : [ "http://www.mendeley.com/documents/?uuid=db3c0a1c-c63f-3325-93c8-09834fabfe1e" ] } ], "mendeley" : { "formattedCitation" : "(Lorek &amp; Spangenberg, 2014)", "plainTextFormattedCitation" : "(Lorek &amp; Spangenberg, 2014)", "previouslyFormattedCitation" : "(Lorek &amp; Spangenberg, 2014)" }, "properties" : {  }, "schema" : "https://github.com/citation-style-language/schema/raw/master/csl-citation.json" }</w:instrText>
      </w:r>
      <w:r w:rsidRPr="00E13B98">
        <w:fldChar w:fldCharType="separate"/>
      </w:r>
      <w:r w:rsidRPr="00E13B98">
        <w:t>(Lorek &amp; Spangenberg, 2014)</w:t>
      </w:r>
      <w:r w:rsidRPr="00E13B98">
        <w:fldChar w:fldCharType="end"/>
      </w:r>
      <w:r w:rsidRPr="00E13B98">
        <w:t xml:space="preserve">. </w:t>
      </w:r>
    </w:p>
    <w:p w14:paraId="652070A2" w14:textId="4A7116E3" w:rsidR="0048205B" w:rsidRPr="00E13B98" w:rsidRDefault="0048205B" w:rsidP="00AE389F">
      <w:r w:rsidRPr="00E13B98">
        <w:lastRenderedPageBreak/>
        <w:t xml:space="preserve">Energy and resource efficiency have become political targets. The literature suggests a very high potential for, for example, energy supply and storage, green information technology transportation, foodstuffs, agricultural engineering, design strategies, lightweight construction, as well as the concept “using instead of owning” </w:t>
      </w:r>
      <w:r w:rsidRPr="00E13B98">
        <w:fldChar w:fldCharType="begin" w:fldLock="1"/>
      </w:r>
      <w:r>
        <w:instrText>ADDIN CSL_CITATION { "citationItems" : [ { "id" : "ITEM-1", "itemData" : { "DOI" : "10.1016/j.scitotenv.2013.11.024", "ISSN" : "00489697", "author" : [ { "dropping-particle" : "", "family" : "Rohn", "given" : "Holger", "non-dropping-particle" : "", "parse-names" : false, "suffix" : "" }, { "dropping-particle" : "", "family" : "Pastewski", "given" : "Nico", "non-dropping-particle" : "", "parse-names" : false, "suffix" : "" }, { "dropping-particle" : "", "family" : "Lettenmeier", "given" : "Michael", "non-dropping-particle" : "", "parse-names" : false, "suffix" : "" }, { "dropping-particle" : "", "family" : "Wiesen", "given" : "Klaus", "non-dropping-particle" : "", "parse-names" : false, "suffix" : "" }, { "dropping-particle" : "", "family" : "Bienge", "given" : "Katrin", "non-dropping-particle" : "", "parse-names" : false, "suffix" : "" } ], "container-title" : "Science of The Total Environment", "id" : "ITEM-1", "issued" : { "date-parts" : [ [ "2014", "3", "1" ] ] }, "page" : "32-35", "publisher" : "Elsevier", "title" : "Resource efficiency potential of selected technologies, products and strategies", "type" : "article-journal", "volume" : "473-474" }, "uris" : [ "http://www.mendeley.com/documents/?uuid=b641ae5c-60ed-3622-a502-7ea2741bac3b" ] } ], "mendeley" : { "formattedCitation" : "(Rohn, Pastewski, Lettenmeier, Wiesen, &amp; Bienge, 2014)", "plainTextFormattedCitation" : "(Rohn, Pastewski, Lettenmeier, Wiesen, &amp; Bienge, 2014)", "previouslyFormattedCitation" : "(Rohn, Pastewski, Lettenmeier, Wiesen, &amp; Bienge, 2014)" }, "properties" : {  }, "schema" : "https://github.com/citation-style-language/schema/raw/master/csl-citation.json" }</w:instrText>
      </w:r>
      <w:r w:rsidRPr="00E13B98">
        <w:fldChar w:fldCharType="separate"/>
      </w:r>
      <w:r w:rsidRPr="00E13B98">
        <w:t>(Rohn</w:t>
      </w:r>
      <w:r w:rsidR="009E391D">
        <w:rPr>
          <w:i/>
        </w:rPr>
        <w:t xml:space="preserve"> et al.</w:t>
      </w:r>
      <w:r w:rsidRPr="00E13B98">
        <w:t>, 2014)</w:t>
      </w:r>
      <w:r w:rsidRPr="00E13B98">
        <w:fldChar w:fldCharType="end"/>
      </w:r>
      <w:r w:rsidRPr="00E13B98">
        <w:t xml:space="preserve">. Realising this potential requires support from institutional and economic drivers </w:t>
      </w:r>
      <w:r>
        <w:fldChar w:fldCharType="begin" w:fldLock="1"/>
      </w:r>
      <w:r>
        <w:instrText>ADDIN CSL_CITATION { "citationItems" : [ { "id" : "ITEM-1", "itemData" : { "DOI" : "10.1016/j.eist.2013.09.002", "ISSN" : "22104224", "author" : [ { "dropping-particle" : "", "family" : "Ayres", "given" : "Robert U.", "non-dropping-particle" : "", "parse-names" : false, "suffix" : "" }, { "dropping-particle" : "", "family" : "Campbell", "given" : "Colin J.", "non-dropping-particle" : "", "parse-names" : false, "suffix" : "" }, { "dropping-particle" : "", "family" : "Casten", "given" : "Thomas R.", "non-dropping-particle" : "", "parse-names" : false, "suffix" : "" }, { "dropping-particle" : "", "family" : "Horne", "given" : "Paul J.", "non-dropping-particle" : "", "parse-names" : false, "suffix" : "" }, { "dropping-particle" : "", "family" : "K\u00fcmmel", "given" : "Reiner", "non-dropping-particle" : "", "parse-names" : false, "suffix" : "" }, { "dropping-particle" : "", "family" : "Laitner", "given" : "John A.", "non-dropping-particle" : "", "parse-names" : false, "suffix" : "" }, { "dropping-particle" : "", "family" : "Schulte", "given" : "Uwe G.", "non-dropping-particle" : "", "parse-names" : false, "suffix" : "" }, { "dropping-particle" : "", "family" : "Bergh", "given" : "Jeroen C.J.M.", "non-dropping-particle" : "van den", "parse-names" : false, "suffix" : "" }, { "dropping-particle" : "", "family" : "Weisz\u00e4cker", "given" : "Ernst U.", "non-dropping-particle" : "von", "parse-names" : false, "suffix" : "" } ], "container-title" : "Environmental Innovation and Societal Transitions", "id" : "ITEM-1", "issued" : { "date-parts" : [ [ "2013", "12", "1" ] ] }, "page" : "8-12", "publisher" : "Elsevier", "title" : "Sustainability transition and economic growth enigma: Money or energy?", "type" : "article-journal", "volume" : "9" }, "uris" : [ "http://www.mendeley.com/documents/?uuid=7003abb2-62a6-3bfb-9e43-c442d0e14f18" ] } ], "mendeley" : { "formattedCitation" : "(Ayres et al., 2013)", "plainTextFormattedCitation" : "(Ayres et al., 2013)", "previouslyFormattedCitation" : "(Ayres et al., 2013)" }, "properties" : {  }, "schema" : "https://github.com/citation-style-language/schema/raw/master/csl-citation.json" }</w:instrText>
      </w:r>
      <w:r>
        <w:fldChar w:fldCharType="separate"/>
      </w:r>
      <w:r w:rsidRPr="00BE374E">
        <w:t xml:space="preserve">(Ayres </w:t>
      </w:r>
      <w:r w:rsidR="000D7D89" w:rsidRPr="000D7D89">
        <w:rPr>
          <w:i/>
        </w:rPr>
        <w:t>et al.</w:t>
      </w:r>
      <w:r w:rsidRPr="00BE374E">
        <w:t>, 2013)</w:t>
      </w:r>
      <w:r>
        <w:fldChar w:fldCharType="end"/>
      </w:r>
      <w:r w:rsidRPr="00E13B98">
        <w:t xml:space="preserve">, and ultimately cultural-religious drivers. For example, if cultural beliefs support “modern” high-input agriculture and if new </w:t>
      </w:r>
      <w:r>
        <w:t>European Union</w:t>
      </w:r>
      <w:r w:rsidRPr="00E13B98">
        <w:t xml:space="preserve"> member </w:t>
      </w:r>
      <w:r>
        <w:t>S</w:t>
      </w:r>
      <w:r w:rsidRPr="00E13B98">
        <w:t xml:space="preserve">tates in the Baltic Sea drainage area adopt the same use of fertilizers as Denmark, Sweden and Finland, the eutrophication of the Baltic Sea will accelerate </w:t>
      </w:r>
      <w:r w:rsidRPr="00E13B98">
        <w:fldChar w:fldCharType="begin" w:fldLock="1"/>
      </w:r>
      <w:r>
        <w:instrText>ADDIN CSL_CITATION { "citationItems" : [ { "id" : "ITEM-1", "itemData" : { "DOI" : "10.1016/j.ecolecon.2010.05.003", "ISSN" : "09218009", "abstract" : "Agricultural production and nutrient loads to the Baltic Sea are likely to increase following Poland's and the Baltic States' entrance into the EU. According to HELCOM these trends will be highly dependent on the agricultural policies of the EU. The expansion of the EU can be seen as a window of opportunity where agricultural policy could improve the Baltic Sea environment. Longstanding initiatives with local organic food systems and Ecological Recycling Agriculture (ERA) in the eight EU-countries in the Baltic Sea drainage area were evaluated during 2001\u20132004. The empirical results were scaled up to calculate environmental impact and food production for three different scenarios. In one scenario the Baltic Countries and Poland convert their agriculture following the average Swedish production. This resulted in 58% increase of nitrogen and 18% increase in phosphorus surplus, a corresponding increase in the load to the Baltic Sea and increased food production. In two other scenarios agriculture production in the whole Baltic Sea drainage area converts to ERA. This halved the nitrogen surplus from agriculture and eliminated the surplus of phosphorus. In these scenarios food production would decrease or remain stable depending on strategy chosen.", "author" : [ { "dropping-particle" : "", "family" : "Larsson", "given" : "Markus", "non-dropping-particle" : "", "parse-names" : false, "suffix" : "" }, { "dropping-particle" : "", "family" : "Granstedt", "given" : "Artur", "non-dropping-particle" : "", "parse-names" : false, "suffix" : "" } ], "container-title" : "Ecological Economics", "id" : "ITEM-1", "issue" : "10", "issued" : { "date-parts" : [ [ "2010", "8" ] ] }, "page" : "1943-1951", "title" : "Sustainable governance of the agriculture and the Baltic Sea \u2014 Agricultural reforms, food production and curbed eutrophication", "type" : "article-journal", "volume" : "69" }, "uris" : [ "http://www.mendeley.com/documents/?uuid=08ec1cb8-48c3-4a26-a44b-5afd369dcecc" ] } ], "mendeley" : { "formattedCitation" : "(Larsson &amp; Granstedt, 2010)", "plainTextFormattedCitation" : "(Larsson &amp; Granstedt, 2010)", "previouslyFormattedCitation" : "(Larsson &amp; Granstedt, 2010)" }, "properties" : {  }, "schema" : "https://github.com/citation-style-language/schema/raw/master/csl-citation.json" }</w:instrText>
      </w:r>
      <w:r w:rsidRPr="00E13B98">
        <w:fldChar w:fldCharType="separate"/>
      </w:r>
      <w:r w:rsidRPr="00E13B98">
        <w:t>(Larsson &amp; Granstedt, 2010)</w:t>
      </w:r>
      <w:r w:rsidRPr="00E13B98">
        <w:fldChar w:fldCharType="end"/>
      </w:r>
      <w:r w:rsidRPr="00E13B98">
        <w:t xml:space="preserve">. If the Baltic countries want to achieve the Baltic Sea Action Plan, then climate smart and “Baltic Sea smart” technologies and farm systems are needed. </w:t>
      </w:r>
    </w:p>
    <w:p w14:paraId="288DD6C3" w14:textId="77777777" w:rsidR="0048205B" w:rsidRPr="00E13B98" w:rsidRDefault="0048205B" w:rsidP="00AE389F"/>
    <w:p w14:paraId="6474BD7F" w14:textId="77777777" w:rsidR="0048205B" w:rsidRPr="00E13B98" w:rsidRDefault="0048205B" w:rsidP="007A3472">
      <w:pPr>
        <w:pStyle w:val="Heading2"/>
      </w:pPr>
      <w:bookmarkStart w:id="1258" w:name="_Toc480359667"/>
      <w:bookmarkStart w:id="1259" w:name="_Ref496617323"/>
      <w:bookmarkStart w:id="1260" w:name="_Ref496617356"/>
      <w:bookmarkStart w:id="1261" w:name="_Ref496618847"/>
      <w:bookmarkStart w:id="1262" w:name="_Toc502837425"/>
      <w:bookmarkStart w:id="1263" w:name="_Toc504380676"/>
      <w:bookmarkStart w:id="1264" w:name="_Toc519514731"/>
      <w:r w:rsidRPr="00E13B98">
        <w:t>Drivers of natural resource extraction</w:t>
      </w:r>
      <w:bookmarkEnd w:id="1258"/>
      <w:bookmarkEnd w:id="1259"/>
      <w:bookmarkEnd w:id="1260"/>
      <w:bookmarkEnd w:id="1261"/>
      <w:r w:rsidRPr="00E13B98">
        <w:t xml:space="preserve"> and its effects on biodiversity and nature’s contributions to people</w:t>
      </w:r>
      <w:bookmarkEnd w:id="1262"/>
      <w:bookmarkEnd w:id="1263"/>
      <w:bookmarkEnd w:id="1264"/>
      <w:r w:rsidRPr="00E13B98">
        <w:t xml:space="preserve"> </w:t>
      </w:r>
    </w:p>
    <w:p w14:paraId="6D9695FD" w14:textId="48184653" w:rsidR="0048205B" w:rsidRPr="00E13B98" w:rsidRDefault="0048205B" w:rsidP="00AE389F">
      <w:r w:rsidRPr="00E13B98">
        <w:t xml:space="preserve">This category of driver is often called “overexploitation,” focusing on overfishing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mendeley" : { "formattedCitation" : "(MA, 2005b)", "plainTextFormattedCitation" : "(MA, 2005b)", "previouslyFormattedCitation" : "(MA, 2005b)" }, "properties" : {  }, "schema" : "https://github.com/citation-style-language/schema/raw/master/csl-citation.json" }</w:instrText>
      </w:r>
      <w:r w:rsidRPr="00E13B98">
        <w:fldChar w:fldCharType="separate"/>
      </w:r>
      <w:r w:rsidRPr="00FD2C8B">
        <w:t>(M</w:t>
      </w:r>
      <w:r w:rsidR="009E391D">
        <w:t>E</w:t>
      </w:r>
      <w:r w:rsidRPr="00FD2C8B">
        <w:t>A, 2005b)</w:t>
      </w:r>
      <w:r w:rsidRPr="00E13B98">
        <w:fldChar w:fldCharType="end"/>
      </w:r>
      <w:r w:rsidRPr="00E13B98">
        <w:t>. As mentioned before we have chosen a more neutral term, extraction. This section assesses two biotic forms of natural resource extraction: fishing and hunting; and two abiotic forms: mineral and fossil fuel extraction, and water use and desalination. Agriculture, forestry (logging) and traditional land</w:t>
      </w:r>
      <w:r>
        <w:t xml:space="preserve"> </w:t>
      </w:r>
      <w:r w:rsidRPr="00E13B98">
        <w:t>use (gathering wild plants, berries and mushrooms) are assessed under land</w:t>
      </w:r>
      <w:r>
        <w:t>-</w:t>
      </w:r>
      <w:r w:rsidRPr="00E13B98">
        <w:t xml:space="preserve">use change. </w:t>
      </w:r>
    </w:p>
    <w:p w14:paraId="4504F77B" w14:textId="6AC8F6CE" w:rsidR="0048205B" w:rsidRPr="00744599" w:rsidRDefault="0048205B" w:rsidP="00AE389F">
      <w:r w:rsidRPr="00E13B98">
        <w:t>Natural resource extraction is, according to a synthesis based on the IUCN Red List data, “by far the biggest driver of biodiversity decline</w:t>
      </w:r>
      <w:r w:rsidRPr="00744599">
        <w:t>”</w:t>
      </w:r>
      <w:r>
        <w:t xml:space="preserve"> </w:t>
      </w:r>
      <w:r>
        <w:fldChar w:fldCharType="begin" w:fldLock="1"/>
      </w:r>
      <w:r>
        <w:instrText>ADDIN CSL_CITATION { "citationItems" : [ { "id" : "ITEM-1", "itemData" : { "DOI" : "10.1038/536143a", "ISSN" : "0028-0836", "author" : [ { "dropping-particle" : "", "family" : "Maxwell", "given" : "Sean L.", "non-dropping-particle" : "", "parse-names" : false, "suffix" : "" }, { "dropping-particle" : "", "family" : "Fuller", "given" : "Richard A.", "non-dropping-particle" : "", "parse-names" : false, "suffix" : "" }, { "dropping-particle" : "", "family" : "Brooks", "given" : "Thomas M.", "non-dropping-particle" : "", "parse-names" : false, "suffix" : "" }, { "dropping-particle" : "", "family" : "Watson", "given" : "James E. M.", "non-dropping-particle" : "", "parse-names" : false, "suffix" : "" } ], "container-title" : "Nature", "id" : "ITEM-1", "issue" : "7615", "issued" : { "date-parts" : [ [ "2016", "8" ] ] }, "page" : "143-145", "title" : "Biodiversity: The ravages of guns, nets and bulldozers", "type" : "article-journal", "volume" : "536" }, "uris" : [ "http://www.mendeley.com/documents/?uuid=e114f3ac-c5dd-443e-9863-060b5e6ddd80" ] } ], "mendeley" : { "formattedCitation" : "(Maxwell et al., 2016a)", "plainTextFormattedCitation" : "(Maxwell et al., 2016a)", "previouslyFormattedCitation" : "(Maxwell et al., 2016a)" }, "properties" : {  }, "schema" : "https://github.com/citation-style-language/schema/raw/master/csl-citation.json" }</w:instrText>
      </w:r>
      <w:r>
        <w:fldChar w:fldCharType="separate"/>
      </w:r>
      <w:r w:rsidRPr="00CA4068">
        <w:t xml:space="preserve">(Maxwell </w:t>
      </w:r>
      <w:r w:rsidR="000D7D89" w:rsidRPr="000D7D89">
        <w:rPr>
          <w:i/>
        </w:rPr>
        <w:t>et al.</w:t>
      </w:r>
      <w:r w:rsidRPr="00CA4068">
        <w:t>, 2016)</w:t>
      </w:r>
      <w:r>
        <w:fldChar w:fldCharType="end"/>
      </w:r>
      <w:r w:rsidRPr="00744599">
        <w:t xml:space="preserve">. However, that conclusion only holds if unsustainable logging is included. Still, hunting, fishing and mining together pose a considerable threat to biodiversity </w:t>
      </w:r>
      <w:r w:rsidRPr="00744599">
        <w:fldChar w:fldCharType="begin" w:fldLock="1"/>
      </w:r>
      <w:r>
        <w:instrText>ADDIN CSL_CITATION { "citationItems" : [ { "id" : "ITEM-1", "itemData" : { "DOI" : "10.1038/536143a", "ISSN" : "0028-0836", "author" : [ { "dropping-particle" : "", "family" : "Maxwell", "given" : "Sean L.", "non-dropping-particle" : "", "parse-names" : false, "suffix" : "" }, { "dropping-particle" : "", "family" : "Fuller", "given" : "Richard A.", "non-dropping-particle" : "", "parse-names" : false, "suffix" : "" }, { "dropping-particle" : "", "family" : "Brooks", "given" : "Thomas M.", "non-dropping-particle" : "", "parse-names" : false, "suffix" : "" }, { "dropping-particle" : "", "family" : "Watson", "given" : "James E. M.", "non-dropping-particle" : "", "parse-names" : false, "suffix" : "" } ], "container-title" : "Nature", "id" : "ITEM-1", "issue" : "7615", "issued" : { "date-parts" : [ [ "2016", "8", "10" ] ] }, "page" : "143-145", "title" : "Biodiversity: The ravages of guns, nets and bulldozers", "type" : "article-journal", "volume" : "536" }, "uris" : [ "http://www.mendeley.com/documents/?uuid=6feefc5e-fd4b-4c79-a2e1-7e4efdd8fd48", "http://www.mendeley.com/documents/?uuid=3667e59b-d670-4833-96d8-8886db3291cb" ] } ], "mendeley" : { "formattedCitation" : "(Maxwell, Fuller, Brooks, &amp; Watson, 2016b)", "plainTextFormattedCitation" : "(Maxwell, Fuller, Brooks, &amp; Watson, 2016b)", "previouslyFormattedCitation" : "(Maxwell, Fuller, Brooks, &amp; Watson, 2016b)" }, "properties" : {  }, "schema" : "https://github.com/citation-style-language/schema/raw/master/csl-citation.json" }</w:instrText>
      </w:r>
      <w:r w:rsidRPr="00744599">
        <w:fldChar w:fldCharType="separate"/>
      </w:r>
      <w:r w:rsidRPr="00CA4068">
        <w:t>(Maxwell</w:t>
      </w:r>
      <w:r w:rsidR="009A48FE">
        <w:rPr>
          <w:i/>
        </w:rPr>
        <w:t xml:space="preserve"> et al.</w:t>
      </w:r>
      <w:r w:rsidRPr="00CA4068">
        <w:t>, 2016)</w:t>
      </w:r>
      <w:r w:rsidRPr="00744599">
        <w:fldChar w:fldCharType="end"/>
      </w:r>
      <w:r w:rsidRPr="00744599">
        <w:t>.</w:t>
      </w:r>
    </w:p>
    <w:p w14:paraId="6A970B2A" w14:textId="77777777" w:rsidR="0048205B" w:rsidRPr="00744599" w:rsidRDefault="0048205B" w:rsidP="00AE389F"/>
    <w:p w14:paraId="3F943029" w14:textId="77777777" w:rsidR="0048205B" w:rsidRPr="00253223" w:rsidRDefault="0048205B" w:rsidP="00E236B3">
      <w:pPr>
        <w:pStyle w:val="Heading3"/>
        <w:numPr>
          <w:ilvl w:val="2"/>
          <w:numId w:val="17"/>
        </w:numPr>
      </w:pPr>
      <w:bookmarkStart w:id="1265" w:name="_Toc477938317"/>
      <w:bookmarkStart w:id="1266" w:name="_Toc479152646"/>
      <w:bookmarkStart w:id="1267" w:name="_Toc480359668"/>
      <w:bookmarkStart w:id="1268" w:name="_Toc502837426"/>
      <w:bookmarkStart w:id="1269" w:name="_Toc504380677"/>
      <w:bookmarkStart w:id="1270" w:name="_Toc519514732"/>
      <w:r w:rsidRPr="00253223">
        <w:t>Fishing</w:t>
      </w:r>
      <w:bookmarkEnd w:id="1265"/>
      <w:bookmarkEnd w:id="1266"/>
      <w:bookmarkEnd w:id="1267"/>
      <w:bookmarkEnd w:id="1268"/>
      <w:bookmarkEnd w:id="1269"/>
      <w:bookmarkEnd w:id="1270"/>
    </w:p>
    <w:p w14:paraId="33086FEF" w14:textId="77777777" w:rsidR="0048205B" w:rsidRPr="00856BB7" w:rsidRDefault="0048205B" w:rsidP="001F0516">
      <w:pPr>
        <w:pStyle w:val="Heading4"/>
      </w:pPr>
      <w:bookmarkStart w:id="1271" w:name="_Toc519514733"/>
      <w:r w:rsidRPr="00856BB7">
        <w:t>Effects of fishing on biodiversity and nature’s contributions to people</w:t>
      </w:r>
      <w:bookmarkEnd w:id="1271"/>
    </w:p>
    <w:p w14:paraId="65BAF1E6" w14:textId="2D220F8B" w:rsidR="0048205B" w:rsidRPr="00774485" w:rsidRDefault="0048205B" w:rsidP="00AE389F">
      <w:pPr>
        <w:rPr>
          <w:sz w:val="20"/>
          <w:szCs w:val="20"/>
          <w:lang w:val="es-ES"/>
        </w:rPr>
      </w:pPr>
      <w:r w:rsidRPr="00856BB7">
        <w:t>Fishing affects 1,118 of the 8,688 assessed red list species</w:t>
      </w:r>
      <w:r>
        <w:t xml:space="preserve"> </w:t>
      </w:r>
      <w:r>
        <w:fldChar w:fldCharType="begin" w:fldLock="1"/>
      </w:r>
      <w:r>
        <w:instrText>ADDIN CSL_CITATION { "citationItems" : [ { "id" : "ITEM-1", "itemData" : { "DOI" : "10.1038/536143a", "ISSN" : "0028-0836", "author" : [ { "dropping-particle" : "", "family" : "Maxwell", "given" : "Sean L.", "non-dropping-particle" : "", "parse-names" : false, "suffix" : "" }, { "dropping-particle" : "", "family" : "Fuller", "given" : "Richard A.", "non-dropping-particle" : "", "parse-names" : false, "suffix" : "" }, { "dropping-particle" : "", "family" : "Brooks", "given" : "Thomas M.", "non-dropping-particle" : "", "parse-names" : false, "suffix" : "" }, { "dropping-particle" : "", "family" : "Watson", "given" : "James E. M.", "non-dropping-particle" : "", "parse-names" : false, "suffix" : "" } ], "container-title" : "Nature", "id" : "ITEM-1", "issue" : "7615", "issued" : { "date-parts" : [ [ "2016", "8" ] ] }, "page" : "143-145", "title" : "Biodiversity: The ravages of guns, nets and bulldozers", "type" : "article-journal", "volume" : "536" }, "uris" : [ "http://www.mendeley.com/documents/?uuid=e114f3ac-c5dd-443e-9863-060b5e6ddd80" ] } ], "mendeley" : { "formattedCitation" : "(Maxwell et al., 2016a)", "plainTextFormattedCitation" : "(Maxwell et al., 2016a)", "previouslyFormattedCitation" : "(Maxwell et al., 2016a)" }, "properties" : {  }, "schema" : "https://github.com/citation-style-language/schema/raw/master/csl-citation.json" }</w:instrText>
      </w:r>
      <w:r>
        <w:fldChar w:fldCharType="separate"/>
      </w:r>
      <w:r w:rsidRPr="00CA4068">
        <w:t xml:space="preserve">(Maxwell </w:t>
      </w:r>
      <w:r w:rsidR="000D7D89" w:rsidRPr="000D7D89">
        <w:rPr>
          <w:i/>
        </w:rPr>
        <w:t>et al.</w:t>
      </w:r>
      <w:r w:rsidRPr="00CA4068">
        <w:t>, 2016)</w:t>
      </w:r>
      <w:r>
        <w:fldChar w:fldCharType="end"/>
      </w:r>
      <w:r w:rsidRPr="00744599">
        <w:t>.</w:t>
      </w:r>
      <w:r w:rsidRPr="00E13B98">
        <w:t xml:space="preserve"> Both marine and inland fish stocks in Europe and Central Asia have declined over recent decades. Trawling is a fishing technology with adverse effects on biodiversity, through habitat destruction. Over recent decades, trawlers have become dominant among fishing boats, especially vessels greater than 100 gross registered tons </w:t>
      </w:r>
      <w:r w:rsidRPr="00E13B98">
        <w:fldChar w:fldCharType="begin" w:fldLock="1"/>
      </w:r>
      <w:r>
        <w:instrText>ADDIN CSL_CITATION { "citationItems" : [ { "id" : "ITEM-1", "itemData" : { "DOI" : "10.1016/j.fishres.2010.10.016", "ISBN" : "0165-7836", "ISSN" : "01657836", "abstract" : "According to a recent World Bank report, the intensification of global fishing effort and the ensuing depletion of marine fish stocks causes economic losses of 50. billion US dollars annually. Data deficiencies, however, currently hamper analysis of global fishing effort. We analyzed data from the Food and Agricultural Organization of the United Nations (FAO), the EUROPA fishing fleet registry, and peer-reviewed and other publications, to determine the global trends in fishing effort from 1950 to 2006. Our results show that global fishing effort, expressed as total engine power and the number of fishing days in a year (kilowatt. days), was roughly constant from 1950 to 1970, and then steadily increased up to the present. Europe dominated global fishing effort, followed by Asia. Projecting current trends suggests that Asia will soon surpass Europe. Trawlers contribute a major fraction of global fishing effort, as do vessels greater than 100 gross registered tons. Current estimates of global fishing effort, the number of vessels, and total vessel tonnage are, however, underestimates given the data gaps that we have identified. Our results are useful in the following ways: (1) they may encourage researchers in academia and government to improve global fishing effort databases; (2) they allow deeper global analyses of the impact of fishing on marine ecosystems; (3) they induce caution in accepting current underestimates of economic losses of global fisheries; and (4) they reinforce calls for a reduction in global fishing effort. ?? 2010 Elsevier B.V.", "author" : [ { "dropping-particle" : "", "family" : "Anticamara", "given" : "J. A.", "non-dropping-particle" : "", "parse-names" : false, "suffix" : "" }, { "dropping-particle" : "", "family" : "Watson", "given" : "R.", "non-dropping-particle" : "", "parse-names" : false, "suffix" : "" }, { "dropping-particle" : "", "family" : "Gelchu", "given" : "A.", "non-dropping-particle" : "", "parse-names" : false, "suffix" : "" }, { "dropping-particle" : "", "family" : "Pauly", "given" : "D.", "non-dropping-particle" : "", "parse-names" : false, "suffix" : "" } ], "container-title" : "Fisheries Research", "id" : "ITEM-1", "issue" : "1-3", "issued" : { "date-parts" : [ [ "2011" ] ] }, "page" : "131-136", "title" : "Global fishing effort (1950-2010): Trends, gaps, and implications", "type" : "article-journal", "volume" : "107" }, "uris" : [ "http://www.mendeley.com/documents/?uuid=b1da89e8-5ff1-45f5-8f31-f93f72b0234e" ] } ], "mendeley" : { "formattedCitation" : "(Anticamara, Watson, Gelchu, &amp; Pauly, 2011)", "plainTextFormattedCitation" : "(Anticamara, Watson, Gelchu, &amp; Pauly, 2011)", "previouslyFormattedCitation" : "(Anticamara, Watson, Gelchu, &amp; Pauly, 2011)" }, "properties" : {  }, "schema" : "https://github.com/citation-style-language/schema/raw/master/csl-citation.json" }</w:instrText>
      </w:r>
      <w:r w:rsidRPr="00E13B98">
        <w:fldChar w:fldCharType="separate"/>
      </w:r>
      <w:r w:rsidRPr="00E13B98">
        <w:t>(Anticamara</w:t>
      </w:r>
      <w:r w:rsidR="009E391D">
        <w:rPr>
          <w:i/>
        </w:rPr>
        <w:t xml:space="preserve"> et al.</w:t>
      </w:r>
      <w:r w:rsidRPr="00E13B98">
        <w:t>, 2011)</w:t>
      </w:r>
      <w:r w:rsidRPr="00E13B98">
        <w:fldChar w:fldCharType="end"/>
      </w:r>
      <w:r w:rsidRPr="00E13B98">
        <w:t>. Despite regulations, half of the fish stocks exploited by the fishing fleet</w:t>
      </w:r>
      <w:r>
        <w:t xml:space="preserve"> of the European Union</w:t>
      </w:r>
      <w:r w:rsidRPr="00E13B98">
        <w:t xml:space="preserve"> are still overexploited</w:t>
      </w:r>
      <w:r>
        <w:t xml:space="preserve"> </w:t>
      </w:r>
      <w:r>
        <w:fldChar w:fldCharType="begin" w:fldLock="1"/>
      </w:r>
      <w:r>
        <w:instrText>ADDIN CSL_CITATION { "citationItems" : [ { "id" : "ITEM-1", "itemData" : { "DOI" : "10.1016/j.marpol.2016.06.015", "ISSN" : "0308597X", "author" : [ { "dropping-particle" : "", "family" : "Guillen", "given" : "Jordi", "non-dropping-particle" : "", "parse-names" : false, "suffix" : "" }, { "dropping-particle" : "", "family" : "Calvo Santos", "given" : "Angel", "non-dropping-particle" : "", "parse-names" : false, "suffix" : "" }, { "dropping-particle" : "", "family" : "Carpenter", "given" : "Griffin", "non-dropping-particle" : "", "parse-names" : false, "suffix" : "" }, { "dropping-particle" : "", "family" : "Carvalho", "given" : "Natacha", "non-dropping-particle" : "", "parse-names" : false, "suffix" : "" }, { "dropping-particle" : "", "family" : "Casey", "given" : "John", "non-dropping-particle" : "", "parse-names" : false, "suffix" : "" }, { "dropping-particle" : "", "family" : "Lleonart", "given" : "Jordi", "non-dropping-particle" : "", "parse-names" : false, "suffix" : "" }, { "dropping-particle" : "", "family" : "Maynou", "given" : "Francesc", "non-dropping-particle" : "", "parse-names" : false, "suffix" : "" }, { "dropping-particle" : "", "family" : "Merino", "given" : "Gorka", "non-dropping-particle" : "", "parse-names" : false, "suffix" : "" }, { "dropping-particle" : "", "family" : "Paulrud", "given" : "Anton", "non-dropping-particle" : "", "parse-names" : false, "suffix" : "" } ], "container-title" : "Marine Policy", "id" : "ITEM-1", "issued" : { "date-parts" : [ [ "2016", "10" ] ] }, "page" : "40-47", "title" : "Sustainability now or later? Estimating the benefits of pathways to maximum sustainable yield for EU Northeast Atlantic fisheries", "type" : "article-journal", "volume" : "72" }, "uris" : [ "http://www.mendeley.com/documents/?uuid=b332cb84-3137-4bd7-9cdf-3a3ba9240c5e" ] } ], "mendeley" : { "formattedCitation" : "(Guillen et al., 2016)", "plainTextFormattedCitation" : "(Guillen et al., 2016)", "previouslyFormattedCitation" : "(Guillen et al., 2016)" }, "properties" : {  }, "schema" : "https://github.com/citation-style-language/schema/raw/master/csl-citation.json" }</w:instrText>
      </w:r>
      <w:r>
        <w:fldChar w:fldCharType="separate"/>
      </w:r>
      <w:r w:rsidRPr="000D0874">
        <w:t xml:space="preserve">(Guillen </w:t>
      </w:r>
      <w:r w:rsidR="000D7D89" w:rsidRPr="000D7D89">
        <w:rPr>
          <w:i/>
        </w:rPr>
        <w:t>et al.</w:t>
      </w:r>
      <w:r w:rsidRPr="000D0874">
        <w:t>, 2016)</w:t>
      </w:r>
      <w:r>
        <w:fldChar w:fldCharType="end"/>
      </w:r>
      <w:r w:rsidRPr="00E13B98">
        <w:t xml:space="preserve">. Overfishing affects genetic diversity and the age structure of the targeted fish population. Furthermore, removal of top predators through overfishing may disrupt ecological relationships, food webs structure and energy flow pathways </w:t>
      </w:r>
      <w:r w:rsidRPr="00E13B98">
        <w:fldChar w:fldCharType="begin" w:fldLock="1"/>
      </w:r>
      <w:r>
        <w:instrText>ADDIN CSL_CITATION { "citationItems" : [ { "id" : "ITEM-1", "itemData" : { "DOI" : "10.1016/j.jnc.2008.09.007", "ISBN" : "1617-1381", "ISSN" : "16171381", "PMID" : "1837", "abstract" : "The success of MPAs in conserving fishing resources and protecting marine biodiversity relies strongly on how well they meet their planned (or implicit) management goals. From a review of empirical studies aiming at assessing the ecological effects of Mediterranean and Macaronesian MPAs, we conclude that establishing an MPA is successful for (i) increasing the abundance/biomass, (ii) increasing the proportion of larger/older individuals, and (iii) enhancing the fecundity of commercially harvested populations; also, MPAs demonstrated to be effective for (iv) augmenting local fishery yields through biomass exportation from the protected area, and (v) inducing shifts in fish assemblage structure by increasing the dominance of large predator species. However, the attraction for tourism and diving due to ecological benefits of protection can cause damages likely to reverse some of the MPA effects. Other expected effects are more subject to uncertainty, and hence need more research, such as (vi) causing density-dependent changes in life history traits and (vii) protecting the recruitment of commercially important species, (viii) protecting marine biodiversity (including genetic diversity), (ix) causing ecosystem-wide effects such as trophic cascades, and (x) increasing community and ecosystem stability, thus promoting resilience and faster recovery from disturbance. Meta-analysis of data arising from these case studies are used to establish the overall effect of MPAs, and its relationship to MPA features, such as size of no-take area or time since protection. Based on the review and the meta-analyses, specific recommendations are provided for MPA management, regarding the establishment of goals and objectives, site selection, MPA design and zoning, planning, and monitoring. Finally, a series of recommendations for MPA research are offered to drive future research in MPA issues in the Mediterranean and Macaronesia. ?? 2008 Elsevier GmbH. All rights reserved.", "author" : [ { "dropping-particle" : "", "family" : "Garc\u00eda-Charton", "given" : "J.A.", "non-dropping-particle" : "", "parse-names" : false, "suffix" : "" }, { "dropping-particle" : "", "family" : "P\u00e9rez-Ruzafa", "given" : "A.", "non-dropping-particle" : "", "parse-names" : false, "suffix" : "" }, { "dropping-particle" : "", "family" : "Marcos", "given" : "C.", "non-dropping-particle" : "", "parse-names" : false, "suffix" : "" }, { "dropping-particle" : "", "family" : "Claudet", "given" : "J.", "non-dropping-particle" : "", "parse-names" : false, "suffix" : "" }, { "dropping-particle" : "", "family" : "Badalamenti", "given" : "F.", "non-dropping-particle" : "", "parse-names" : false, "suffix" : "" }, { "dropping-particle" : "", "family" : "Benedetti-Cecchi", "given" : "L.", "non-dropping-particle" : "", "parse-names" : false, "suffix" : "" }, { "dropping-particle" : "", "family" : "Falc\u00f3n", "given" : "J.M.", "non-dropping-particle" : "", "parse-names" : false, "suffix" : "" }, { "dropping-particle" : "", "family" : "Milazzo", "given" : "M.", "non-dropping-particle" : "", "parse-names" : false, "suffix" : "" }, { "dropping-particle" : "", "family" : "Schembri", "given" : "P.J.", "non-dropping-particle" : "", "parse-names" : false, "suffix" : "" }, { "dropping-particle" : "", "family" : "Stobart", "given" : "B.", "non-dropping-particle" : "", "parse-names" : false, "suffix" : "" }, { "dropping-particle" : "", "family" : "Vandeperre", "given" : "F.", "non-dropping-particle" : "", "parse-names" : false, "suffix" : "" }, { "dropping-particle" : "", "family" : "Brito", "given" : "A.", "non-dropping-particle" : "", "parse-names" : false, "suffix" : "" }, { "dropping-particle" : "", "family" : "Chemello", "given" : "R.", "non-dropping-particle" : "", "parse-names" : false, "suffix" : "" }, { "dropping-particle" : "", "family" : "Dimech", "given" : "M.", "non-dropping-particle" : "", "parse-names" : false, "suffix" : "" }, { "dropping-particle" : "", "family" : "Domenici", "given" : "P.", "non-dropping-particle" : "", "parse-names" : false, "suffix" : "" }, { "dropping-particle" : "", "family" : "Guala", "given" : "I.", "non-dropping-particle" : "", "parse-names" : false, "suffix" : "" }, { "dropping-particle" : "", "family" : "Dir\u00e9ach", "given" : "L.", "non-dropping-particle" : "Le", "parse-names" : false, "suffix" : "" }, { "dropping-particle" : "", "family" : "Maggi", "given" : "E.", "non-dropping-particle" : "", "parse-names" : false, "suffix" : "" }, { "dropping-particle" : "", "family" : "Planes", "given" : "S.", "non-dropping-particle" : "", "parse-names" : false, "suffix" : "" } ], "container-title" : "Journal for Nature Conservation", "id" : "ITEM-1", "issue" : "4", "issued" : { "date-parts" : [ [ "2008", "12", "1" ] ] }, "page" : "193-221", "publisher" : "Urban &amp; Fischer", "title" : "Effectiveness of European Atlanto-Mediterranean MPAs: Do they accomplish the expected effects on populations, communities and ecosystems?", "type" : "article-journal", "volume" : "16" }, "uris" : [ "http://www.mendeley.com/documents/?uuid=af832036-eed7-4ce9-a9b8-ba1e89f8bbdc" ] }, { "id" : "ITEM-2", "itemData" : { "DOI" : "10.1016/j.jnc.2008.09.003", "ISSN" : "16171381", "author" : [ { "dropping-particle" : "", "family" : "P\u00e9rez-Ruzafa", "given" : "Angel", "non-dropping-particle" : "", "parse-names" : false, "suffix" : "" }, { "dropping-particle" : "", "family" : "Mart\u00edn", "given" : "Ernesto", "non-dropping-particle" : "", "parse-names" : false, "suffix" : "" }, { "dropping-particle" : "", "family" : "Marcos", "given" : "Concepci\u00f3n", "non-dropping-particle" : "", "parse-names" : false, "suffix" : "" }, { "dropping-particle" : "", "family" : "Zamarro", "given" : "Jos\u00e9 Miguel", "non-dropping-particle" : "", "parse-names" : false, "suffix" : "" }, { "dropping-particle" : "", "family" : "Stobart", "given" : "Ben", "non-dropping-particle" : "", "parse-names" : false, "suffix" : "" }, { "dropping-particle" : "", "family" : "Harmelin-Vivien", "given" : "Mireille", "non-dropping-particle" : "", "parse-names" : false, "suffix" : "" }, { "dropping-particle" : "", "family" : "Polti", "given" : "Sandrine", "non-dropping-particle" : "", "parse-names" : false, "suffix" : "" }, { "dropping-particle" : "", "family" : "Planes", "given" : "Serge", "non-dropping-particle" : "", "parse-names" : false, "suffix" : "" }, { "dropping-particle" : "", "family" : "Garc\u00eda-Charton", "given" : "Jos\u00e9 Antonio", "non-dropping-particle" : "", "parse-names" : false, "suffix" : "" }, { "dropping-particle" : "", "family" : "Gonz\u00e1lez-Wang\u00fcemert", "given" : "Mercedes", "non-dropping-particle" : "", "parse-names" : false, "suffix" : "" } ], "container-title" : "Journal for Nature Conservation", "id" : "ITEM-2", "issue" : "4", "issued" : { "date-parts" : [ [ "2008", "12", "1" ] ] }, "page" : "234-255", "publisher" : "Urban &amp; Fischer", "title" : "Modelling spatial and temporal scales for spill-over and biomass exportation from MPAs and their potential for fisheries enhancement", "type" : "article-journal", "volume" : "16" }, "uris" : [ "http://www.mendeley.com/documents/?uuid=4572b562-e1b1-30ae-8037-839252e88581" ] }, { "id" : "ITEM-3", "itemData" : { "DOI" : "10.1016/j.marpolbul.2005.09.014", "ISBN" : "0025-326X", "ISSN" : "0025326X", "PMID" : "16253291", "abstract" : "The benthic fish assemblage of the Mar Menor consisted of 37 species. Dominant species are: Gobius cobitis, Lipophrys pavo and Tripterygion tripteronotus on infralittoral rocks; Pomatoschistus marmoratus, Callionymus pussillus, Callionymus risso and Solea vulgaris on sandy bottoms and Gobius niger, Syngnathus abaster, Hippocampus ramulosus and Symphodus cinereus on Cymodocea nodosa-Caulerpa prolifera mixed beds. From 1985 to 1989 tourist development has led to the creation of new beaches and the installation of artificial rocky structures for retaining sediments. Dredging for the extraction of sand and subsequent pumping altered sediment characteristics causing a real stress leading to the substitution of typical sandy bottoms communities with Cymodocea nodosa by Caulerpa prolifera communities on mud. Soft bottom fish assemblages responded to changes in vegetation cover and substratum characteristics mainly changing the species composition, while artificial hard substrata contain a similar fish community than natural ones, harbouring even richer and more diverse assemblages. This positive effect of breakwaters should not obscure their likely negative effects on hydrodynamics and the subsequent changes of sediment quality and vegetation cover on the breakwaters' area of influence. \u00a9 2005 Elsevier Ltd. All rights reserved.", "author" : [ { "dropping-particle" : "", "family" : "P\u00e9rez-Ruzafa", "given" : "A.", "non-dropping-particle" : "", "parse-names" : false, "suffix" : "" }, { "dropping-p</w:instrText>
      </w:r>
      <w:r w:rsidRPr="00774485">
        <w:rPr>
          <w:lang w:val="es-ES"/>
        </w:rPr>
        <w:instrText>article" : "", "family" : "Garc\u00eda-Charton", "given" : "J. A.", "non-dropping-particle" : "", "parse-names" : false, "suffix" : "" }, { "dropping-particle" : "", "family" : "Barcala", "given" : "E.", "non-dropping-particle" : "", "parse-names" : false, "suffix" : "" }, { "dropping-particle" : "", "family" : "Marcos", "given" : "C.", "non-dropping-particle" : "", "parse-names" : false, "suffix" : "" } ], "container-title" : "Marine Pollution Bulletin", "id" : "ITEM-3", "issue" : "1", "issued" : { "date-parts" : [ [ "2006" ] ] }, "page" : "107-120", "title" : "Changes in benthic fish assemblages as a consequence of coastal works in a coastal lagoon: The Mar Menor (Spain, Western Mediterranean)", "type" : "article-journal", "volume" : "53" }, "uris" : [ "http://www.mendeley.com/documents/?uuid=89feca91-d2f3-4f2e-b869-f2f5e8606253" ] } ], "mendeley" : { "formattedCitation" : "(Garc\u00eda-Charton et al., 2008; A. P\u00e9rez-Ruzafa, Garc\u00eda-Charton, Barcala, &amp; Marcos, 2006; Angel P\u00e9rez-Ruzafa et al., 2008)", "plainTextFormattedCitation" : "(Garc\u00eda-Charton et al., 2008; A. P\u00e9rez-Ruzafa, Garc\u00eda-Charton, Barcala, &amp; Marcos, 2006; Angel P\u00e9rez-Ruzafa et al., 2008)", "previouslyFormattedCitation" : "(Garc\u00eda-Charton et al., 2008; A. P\u00e9rez-Ruzafa, Garc\u00eda-Charton, Barcala, &amp; Marcos, 2006; Angel P\u00e9rez-Ruzafa et al., 2008)" }, "properties" : {  }, "schema" : "https://github.com/citation-style-language/schema/raw/master/csl-citation.json" }</w:instrText>
      </w:r>
      <w:r w:rsidRPr="00E13B98">
        <w:fldChar w:fldCharType="separate"/>
      </w:r>
      <w:r w:rsidRPr="00774485">
        <w:rPr>
          <w:lang w:val="es-ES"/>
        </w:rPr>
        <w:t xml:space="preserve">(García-Charton </w:t>
      </w:r>
      <w:r w:rsidR="000D7D89" w:rsidRPr="000D7D89">
        <w:rPr>
          <w:i/>
          <w:lang w:val="es-ES"/>
        </w:rPr>
        <w:t>et al.</w:t>
      </w:r>
      <w:r w:rsidRPr="00774485">
        <w:rPr>
          <w:lang w:val="es-ES"/>
        </w:rPr>
        <w:t>, 2008; Pérez-Ruzafa</w:t>
      </w:r>
      <w:r w:rsidR="00E00D39">
        <w:rPr>
          <w:i/>
          <w:lang w:val="es-ES"/>
        </w:rPr>
        <w:t xml:space="preserve"> et al.</w:t>
      </w:r>
      <w:r w:rsidRPr="00774485">
        <w:rPr>
          <w:lang w:val="es-ES"/>
        </w:rPr>
        <w:t xml:space="preserve">, 2006; Pérez-Ruzafa </w:t>
      </w:r>
      <w:r w:rsidR="000D7D89" w:rsidRPr="000D7D89">
        <w:rPr>
          <w:i/>
          <w:lang w:val="es-ES"/>
        </w:rPr>
        <w:t>et al.</w:t>
      </w:r>
      <w:r w:rsidRPr="00774485">
        <w:rPr>
          <w:lang w:val="es-ES"/>
        </w:rPr>
        <w:t>, 2008)</w:t>
      </w:r>
      <w:r w:rsidRPr="00E13B98">
        <w:fldChar w:fldCharType="end"/>
      </w:r>
      <w:r w:rsidRPr="00774485">
        <w:rPr>
          <w:lang w:val="es-ES"/>
        </w:rPr>
        <w:t>.</w:t>
      </w:r>
      <w:r w:rsidRPr="00774485">
        <w:rPr>
          <w:sz w:val="20"/>
          <w:szCs w:val="20"/>
          <w:lang w:val="es-ES"/>
        </w:rPr>
        <w:t xml:space="preserve"> </w:t>
      </w:r>
    </w:p>
    <w:p w14:paraId="4FDEE8BC" w14:textId="38433CB9" w:rsidR="0048205B" w:rsidRDefault="0048205B" w:rsidP="00AE389F">
      <w:r w:rsidRPr="00E13B98">
        <w:t xml:space="preserve">Inland waters have received less attention than global fisheries. One of the symptoms of intense over-fishing in inland waters is the collapse of particular stocks. Such collapses constitute a biodiversity crisis rather than a fisheries crisis. However, intensive fishing frequently acts synergistically with other pressures, and its consequences for inland fisheries and ecosystems are poorly understood and documented </w:t>
      </w:r>
      <w:r w:rsidRPr="00E13B98">
        <w:fldChar w:fldCharType="begin" w:fldLock="1"/>
      </w:r>
      <w:r>
        <w:instrText>ADDIN CSL_CITATION { "citationItems" : [ { "id" : "ITEM-1", "itemData" : { "DOI" : "10.1641/0006-3568(2005)055[1041:OOIW]2.0.CO;2", "ISSN" : "0006-3568", "author" : [ { "dropping-particle" : "", "family" : "Allan", "given" : "J. David", "non-dropping-particle" : "", "parse-names" : false, "suffix" : "" }, { "dropping-particle" : "", "family" : "Abell", "given" : "Robin", "non-dropping-particle" : "", "parse-names" : false, "suffix" : "" }, { "dropping-particle" : "", "family" : "Hogan", "given" : "Zeb", "non-dropping-particle" : "", "parse-names" : false, "suffix" : "" }, { "dropping-particle" : "", "family" : "Revenga", "given" : "Carmen", "non-dropping-particle" : "", "parse-names" : false, "suffix" : "" }, { "dropping-particle" : "", "family" : "Taylor", "given" : "Brad W.", "non-dropping-particle" : "", "parse-names" : false, "suffix" : "" }, { "dropping-particle" : "", "family" : "Welcomme", "given" : "Robin L.", "non-dropping-particle" : "", "parse-names" : false, "suffix" : "" }, { "dropping-particle" : "", "family" : "Winemiller", "given" : "Kirk", "non-dropping-particle" : "", "parse-names" : false, "suffix" : "" } ], "container-title" : "BioScience", "id" : "ITEM-1", "issue" : "12", "issued" : { "date-parts" : [ [ "2005", "12", "1" ] ] }, "language" : "en", "page" : "1041", "publisher" : "Oxford University Press", "title" : "Overfishing of Inland Waters", "type" : "article-journal", "volume" : "55" }, "uris" : [ "http://www.mendeley.com/documents/?uuid=3c64fe8d-99c0-4cc9-9fb0-40a31db6a963" ] } ], "mendeley" : { "formattedCitation" : "(J. D. Allan et al., 2005)", "plainTextFormattedCitation" : "(J. D. Allan et al., 2005)", "previouslyFormattedCitation" : "(J. D. Allan et al., 2005)" }, "properties" : {  }, "schema" : "https://github.com/citation-style-language/schema/raw/master/csl-citation.json" }</w:instrText>
      </w:r>
      <w:r w:rsidRPr="00E13B98">
        <w:fldChar w:fldCharType="separate"/>
      </w:r>
      <w:r w:rsidRPr="00E13B98">
        <w:t xml:space="preserve">(Allan </w:t>
      </w:r>
      <w:r w:rsidR="000D7D89" w:rsidRPr="000D7D89">
        <w:rPr>
          <w:i/>
        </w:rPr>
        <w:t>et al.</w:t>
      </w:r>
      <w:r w:rsidRPr="00E13B98">
        <w:t>, 2005)</w:t>
      </w:r>
      <w:r w:rsidRPr="00E13B98">
        <w:fldChar w:fldCharType="end"/>
      </w:r>
      <w:r w:rsidRPr="00E13B98">
        <w:t xml:space="preserve">. </w:t>
      </w:r>
    </w:p>
    <w:p w14:paraId="35934884" w14:textId="49846287" w:rsidR="0048205B" w:rsidRDefault="0048205B" w:rsidP="00AE389F">
      <w:r w:rsidRPr="00B56B6F">
        <w:t xml:space="preserve">Nevertheless, more stocks are recovering, and the combined effects of climate warming and reduced fishing mortalities have resulted in record large stocks of e.g. mackerel in the Norwegian Sea, plaice in the North Sea and cod in the Barents Sea. The recovery of these major stocks now impacts other parts </w:t>
      </w:r>
      <w:r w:rsidRPr="00B56B6F">
        <w:lastRenderedPageBreak/>
        <w:t>of the ecosystems through both predation and competition. For instance, a recent collapse in the capelin stock in the Barents Sea was likely partially due to cod preda</w:t>
      </w:r>
      <w:r>
        <w:t>tion</w:t>
      </w:r>
      <w:r w:rsidRPr="00B56B6F">
        <w:t xml:space="preserve"> and competition with cod likely impacts the condition of marine mammals </w:t>
      </w:r>
      <w:r>
        <w:fldChar w:fldCharType="begin" w:fldLock="1"/>
      </w:r>
      <w:r>
        <w:instrText>ADDIN CSL_CITATION { "citationItems" : [ { "id" : "ITEM-1", "itemData" : { "DOI" : "10.3389/fevo.2015.00029", "ISSN" : "2296-701X", "author" : [ { "dropping-particle" : "", "family" : "Bogstad", "given" : "Bjarte", "non-dropping-particle" : "", "parse-names" : false, "suffix" : "" }, { "dropping-particle" : "", "family" : "Gj\u00f8s\u00e6ter", "given" : "Harald", "non-dropping-particle" : "", "parse-names" : false, "suffix" : "" }, { "dropping-particle" : "", "family" : "Haug", "given" : "Tore", "non-dropping-particle" : "", "parse-names" : false, "suffix" : "" }, { "dropping-particle" : "", "family" : "Lindstr\u00f8m", "given" : "Ulf", "non-dropping-particle" : "", "parse-names" : false, "suffix" : "" } ], "container-title" : "Frontiers in Ecology and Evolution", "id" : "ITEM-1", "issued" : { "date-parts" : [ [ "2015", "3", "25" ] ] }, "title" : "A review of the battle for food in the Barents Sea: cod vs. marine mammals", "type" : "article-journal", "volume" : "3" }, "uris" : [ "http://www.mendeley.com/documents/?uuid=fa0145c2-3284-4a45-bc90-7c0eab8213ee" ] } ], "mendeley" : { "formattedCitation" : "(Bogstad, Gj\u00f8s\u00e6ter, Haug, &amp; Lindstr\u00f8m, 2015)", "plainTextFormattedCitation" : "(Bogstad, Gj\u00f8s\u00e6ter, Haug, &amp; Lindstr\u00f8m, 2015)", "previouslyFormattedCitation" : "(Bogstad, Gj\u00f8s\u00e6ter, Haug, &amp; Lindstr\u00f8m, 2015)" }, "properties" : {  }, "schema" : "https://github.com/citation-style-language/schema/raw/master/csl-citation.json" }</w:instrText>
      </w:r>
      <w:r>
        <w:fldChar w:fldCharType="separate"/>
      </w:r>
      <w:r w:rsidRPr="001F2909">
        <w:t>(Bogstad</w:t>
      </w:r>
      <w:r w:rsidR="00E00D39">
        <w:rPr>
          <w:i/>
        </w:rPr>
        <w:t xml:space="preserve"> et al.</w:t>
      </w:r>
      <w:r w:rsidRPr="001F2909">
        <w:t>, 2015)</w:t>
      </w:r>
      <w:r>
        <w:fldChar w:fldCharType="end"/>
      </w:r>
      <w:r>
        <w:t>.</w:t>
      </w:r>
    </w:p>
    <w:p w14:paraId="6E51D015" w14:textId="77777777" w:rsidR="0048205B" w:rsidRPr="00E13B98" w:rsidRDefault="0048205B" w:rsidP="00AE389F"/>
    <w:p w14:paraId="53A8B78E" w14:textId="77777777" w:rsidR="0048205B" w:rsidRPr="00856BB7" w:rsidRDefault="0048205B" w:rsidP="001F0516">
      <w:pPr>
        <w:pStyle w:val="Heading4"/>
      </w:pPr>
      <w:bookmarkStart w:id="1272" w:name="_Toc519514734"/>
      <w:bookmarkStart w:id="1273" w:name="_Ref496618917"/>
      <w:r w:rsidRPr="00E13B98">
        <w:t>Trends in fishing</w:t>
      </w:r>
      <w:bookmarkEnd w:id="1272"/>
    </w:p>
    <w:bookmarkEnd w:id="1273"/>
    <w:p w14:paraId="0A969B3B" w14:textId="59D967D0" w:rsidR="0048205B" w:rsidRPr="00E13B98" w:rsidRDefault="0048205B" w:rsidP="00AE389F">
      <w:r w:rsidRPr="00E13B98">
        <w:t xml:space="preserve">The marine area under the jurisdiction of </w:t>
      </w:r>
      <w:r>
        <w:t>European Union m</w:t>
      </w:r>
      <w:r w:rsidRPr="00E13B98">
        <w:t xml:space="preserve">ember States is substantial — larger than the total land area of the </w:t>
      </w:r>
      <w:r>
        <w:t>European Union</w:t>
      </w:r>
      <w:r w:rsidRPr="00E13B98">
        <w:t xml:space="preserve">— and supports industries such as shipping, fishing, offshore wind energy, tourism, and oil, gas and mineral </w:t>
      </w:r>
      <w:r w:rsidRPr="00C85125">
        <w:t xml:space="preserve">extraction </w:t>
      </w:r>
      <w:r w:rsidRPr="00C85125">
        <w:fldChar w:fldCharType="begin" w:fldLock="1"/>
      </w:r>
      <w:r w:rsidRPr="00C85125">
        <w:instrText>ADDIN CSL_CITATION { "citationItems" : [ { "id" : "ITEM-1", "itemData" : { "author" : [ { "dropping-particle" : "", "family" : "EEA", "given" : "", "non-dropping-particle" : "", "parse-names" : false, "suffix" : "" } ], "id" : "ITEM-1", "issued" : { "date-parts" : [ [ "2012" ] ] }, "title" : "Environmental indicator report 2012 - Ecosystem resilience and resource efficiency in a green economy in Europe. Part 2. Thematic indicator-based assessments", "type" : "article-journal" }, "uris" : [ "http://www.mendeley.com/documents/?uuid=c8fc30a0-57c4-437f-82c5-113f3d62c2bd" ] } ], "mendeley" : { "formattedCitation" : "(EEA, 2012b)", "plainTextFormattedCitation" : "(EEA, 2012b)", "previouslyFormattedCitation" : "(EEA, 2012b)" }, "properties" : {  }, "schema" : "https://github.com/citation-style-language/schema/raw/master/csl-citation.json" }</w:instrText>
      </w:r>
      <w:r w:rsidRPr="00C85125">
        <w:fldChar w:fldCharType="separate"/>
      </w:r>
      <w:r w:rsidRPr="00C85125">
        <w:t>(</w:t>
      </w:r>
      <w:r w:rsidRPr="00417796">
        <w:t>EEA, 2012</w:t>
      </w:r>
      <w:r w:rsidR="00C85125" w:rsidRPr="00C85125">
        <w:t>d</w:t>
      </w:r>
      <w:r w:rsidRPr="00C85125">
        <w:t>)</w:t>
      </w:r>
      <w:r w:rsidRPr="00C85125">
        <w:fldChar w:fldCharType="end"/>
      </w:r>
      <w:r w:rsidRPr="00C85125">
        <w:t>. Fishing</w:t>
      </w:r>
      <w:r w:rsidRPr="00E13B98">
        <w:t xml:space="preserve"> effort has increased over recent decades in Western Europe and Central Europe. However, some analyses suggest a stagnating or even decreasing trend in fishing effort in European marine waters </w:t>
      </w:r>
      <w:r w:rsidRPr="00E13B98">
        <w:fldChar w:fldCharType="begin" w:fldLock="1"/>
      </w:r>
      <w:r>
        <w:instrText>ADDIN CSL_CITATION { "citationItems" : [ { "id" : "ITEM-1", "itemData" : { "DOI" : "10.1111/faf.12090", "ISSN" : "14672960", "author" : [ { "dropping-particle" : "", "family" : "Gascuel", "given" : "Didier", "non-dropping-particle" : "", "parse-names" : false, "suffix" : "" }, { "dropping-particle" : "", "family" : "Coll", "given" : "Marta", "non-dropping-particle" : "", "parse-names" : false, "suffix" : "" }, { "dropping-particle" : "", "family" : "Fox", "given" : "Clive", "non-dropping-particle" : "", "parse-names" : false, "suffix" : "" }, { "dropping-particle" : "", "family" : "Gu\u00e9nette", "given" : "Sylvie", "non-dropping-particle" : "", "parse-names" : false, "suffix" : "" }, { "dropping-particle" : "", "family" : "Guitton", "given" : "J\u00e9rome", "non-dropping-particle" : "", "parse-names" : false, "suffix" : "" }, { "dropping-particle" : "", "family" : "Kenny", "given" : "Andrew", "non-dropping-particle" : "", "parse-names" : false, "suffix" : "" }, { "dropping-particle" : "", "family" : "Knittweis", "given" : "Leyla", "non-dropping-particle" : "", "parse-names" : false, "suffix" : "" }, { "dropping-particle" : "", "family" : "Nielsen", "given" : "J Rasmus", "non-dropping-particle" : "", "parse-names" : false, "suffix" : "" }, { "dropping-particle" : "", "family" : "Piet", "given" : "Gerjan", "non-dropping-particle" : "", "parse-names" : false, "suffix" : "" }, { "dropping-particle" : "", "family" : "Raid", "given" : "Tiit", "non-dropping-particle" : "", "parse-names" : false, "suffix" : "" }, { "dropping-particle" : "", "family" : "Travers-Trolet", "given" : "Morgane", "non-dropping-particle" : "", "parse-names" : false, "suffix" : "" }, { "dropping-particle" : "", "family" : "Shephard", "given" : "Samuel", "non-dropping-particle" : "", "parse-names" : false, "suffix" : "" } ], "container-title" : "Fish and Fisheries", "id" : "ITEM-1", "issue" : "1", "issued" : { "date-parts" : [ [ "2016", "3", "1" ] ] }, "page" : "31-55", "title" : "Fishing impact and environmental status in European seas: a diagnosis from stock assessments and ecosystem indicators", "type" : "article-journal", "volume" : "17" }, "uris" : [ "http://www.mendeley.com/documents/?uuid=514df0f6-e319-409c-b06f-b74931a638dd" ] } ], "mendeley" : { "formattedCitation" : "(Gascuel et al., 2016)", "plainTextFormattedCitation" : "(Gascuel et al., 2016)", "previouslyFormattedCitation" : "(Gascuel et al., 2016)" }, "properties" : {  }, "schema" : "https://github.com/citation-style-language/schema/raw/master/csl-citation.json" }</w:instrText>
      </w:r>
      <w:r w:rsidRPr="00E13B98">
        <w:fldChar w:fldCharType="separate"/>
      </w:r>
      <w:r w:rsidRPr="00E13B98">
        <w:t xml:space="preserve">(Gascuel </w:t>
      </w:r>
      <w:r w:rsidR="000D7D89" w:rsidRPr="000D7D89">
        <w:rPr>
          <w:i/>
        </w:rPr>
        <w:t>et al.</w:t>
      </w:r>
      <w:r w:rsidRPr="00E13B98">
        <w:t>, 2016)</w:t>
      </w:r>
      <w:r w:rsidRPr="00E13B98">
        <w:fldChar w:fldCharType="end"/>
      </w:r>
      <w:r w:rsidRPr="00E13B98">
        <w:t xml:space="preserve">. Fishing effort is a combination of fleet capacity (number of vessels or engine power) and the amount of time spent at sea. Reduced fishing effort may however be counteracted by an increase in the efficiency in detecting and catching fish. </w:t>
      </w:r>
    </w:p>
    <w:p w14:paraId="4ECDD557" w14:textId="0F41C4E9" w:rsidR="0048205B" w:rsidRDefault="0048205B" w:rsidP="00AE389F">
      <w:r w:rsidRPr="00E13B98">
        <w:t>Despite recent attempts by the fishing sector to ensure sustainable practices and recovery of fish stocks, the industry is still characteri</w:t>
      </w:r>
      <w:r>
        <w:t>z</w:t>
      </w:r>
      <w:r w:rsidRPr="00E13B98">
        <w:t xml:space="preserve">ed by overfishing and declining volumes of fish catch </w:t>
      </w:r>
      <w:r>
        <w:fldChar w:fldCharType="begin" w:fldLock="1"/>
      </w:r>
      <w:r>
        <w:instrText>ADDIN CSL_CITATION { "citationItems" : [ { "id" : "ITEM-1", "itemData" : { "author" : [ { "dropping-particle" : "", "family" : "EEA", "given" : "", "non-dropping-particle" : "", "parse-names" : false, "suffix" : "" } ], "id" : "ITEM-1", "issued" : { "date-parts" : [ [ "2012" ] ] }, "title" : "Environmental indicator report 2012 - Ecosystem resilience and resource efficiency in a green economy in Europe. Part 2. Thematic indicator-based assessments", "type" : "article-journal" }, "uris" : [ "http://www.mendeley.com/documents/?uuid=c8fc30a0-57c4-437f-82c5-113f3d62c2bd" ] } ], "mendeley" : { "formattedCitation" : "(EEA, 2012b)", "plainTextFormattedCitation" : "(EEA, 2012b)", "previouslyFormattedCitation" : "(EEA, 2012b)" }, "properties" : {  }, "schema" : "https://github.com/citation-style-language/schema/raw/master/csl-citation.json" }</w:instrText>
      </w:r>
      <w:r>
        <w:fldChar w:fldCharType="separate"/>
      </w:r>
      <w:r w:rsidRPr="00384EDC">
        <w:t>(EEA, 2012</w:t>
      </w:r>
      <w:r w:rsidR="00C85125">
        <w:t>d</w:t>
      </w:r>
      <w:r w:rsidRPr="00384EDC">
        <w:t>)</w:t>
      </w:r>
      <w:r>
        <w:fldChar w:fldCharType="end"/>
      </w:r>
      <w:r w:rsidRPr="00E13B98">
        <w:t xml:space="preserve">. During recent decades, aquaculture production has been increasing. However, some aquaculture species, like salmon and tuna, are carnivores that feed on other fish that are, themselves, overfished </w:t>
      </w:r>
      <w:r w:rsidRPr="00E13B98">
        <w:fldChar w:fldCharType="begin" w:fldLock="1"/>
      </w:r>
      <w:r>
        <w:instrText>ADDIN CSL_CITATION { "citationItems" : [ { "id" : "ITEM-1", "itemData" : { "DOI" : "10.1038/35016500", "ISSN" : "00280836", "author" : [ { "dropping-particle" : "", "family" : "Naylor", "given" : "Rosamond L.", "non-dropping-particle" : "", "parse-names" : false, "suffix" : "" }, { "dropping-particle" : "", "family" : "Goldburg", "given" : "Rebecca J.", "non-dropping-particle" : "", "parse-names" : false, "suffix" : "" }, { "dropping-particle" : "", "family" : "Primavera", "given" : "Jurgenne H.", "non-dropping-particle" : "", "parse-names" : false, "suffix" : "" }, { "dropping-particle" : "", "family" : "Kautsky", "given" : "Nils", "non-dropping-particle" : "", "parse-names" : false, "suffix" : "" }, { "dropping-particle" : "", "family" : "Beveridge", "given" : "Malcolm C. M.", "non-dropping-particle" : "", "parse-names" : false, "suffix" : "" }, { "dropping-particle" : "", "family" : "Clay", "given" : "Jason", "non-dropping-particle" : "", "parse-names" : false, "suffix" : "" }, { "dropping-particle" : "", "family" : "Folke", "given" : "Carl", "non-dropping-particle" : "", "parse-names" : false, "suffix" : "" }, { "dropping-particle" : "", "family" : "Lubchenco", "given" : "Jane", "non-dropping-particle" : "", "parse-names" : false, "suffix" : "" }, { "dropping-particle" : "", "family" : "Mooney", "given" : "Harold", "non-dropping-particle" : "", "parse-names" : false, "suffix" : "" }, { "dropping-particle" : "", "family" : "Troell", "given" : "Max", "non-dropping-particle" : "", "parse-names" : false, "suffix" : "" } ], "container-title" : "Nature", "id" : "ITEM-1", "issue" : "6790", "issued" : { "date-parts" : [ [ "2000", "6", "29" ] ] }, "page" : "1017-1024", "title" : "Effect of aquaculture on world fish supplies", "type" : "article-journal", "volume" : "405" }, "uris" : [ "http://www.mendeley.com/documents/?uuid=88bb3930-b6f2-444a-9f64-41f6088229d0", "http://www.mendeley.com/documents/?uuid=12eb2994-bf3f-495e-a4e0-4199668e79ab" ] }, { "id" : "ITEM-2", "itemData" : { "DOI" : "10.1038/nature01017", "ISSN" : "0028-0836", "PMID" : "12167876", "abstract" : "Fisheries have rarely been 'sustainable'. Rather, fishing has induced serial depletions, long masked by improved technology, geographic expansion and exploitation of previously spurned species lower in the food web. With global catches declining since the late 1980s, continuation of present trends will lead to supply shortfall, for which aquaculture cannot be expected to compensate, and may well exacerbate. Reducing fishing capacity to appropriate levels will require strong reductions of subsidies. Zoning the oceans into unfished marine reserves and areas with limited levels of fishing effort would allow sustainable fisheries, based on resources embedded in functional, diverse ecosystems.", "author" : [ { "dropping-particle" : "", "family" : "Pauly", "given" : "Daniel", "non-dropping-particle" : "", "parse-names" : false, "suffix" : "" }, { "dropping-particle" : "", "family" : "Christensen", "given" : "Villy", "non-dropping-particle" : "", "parse-names" : false, "suffix" : "" }, { "dropping-particle" : "", "family" : "Gu\u00e9nette", "given" : "Sylvie", "non-dropping-particle" : "", "parse-names" : false, "suffix" : "" }, { "dropping-particle" : "", "family" : "Pitcher", "given" : "Tony J", "non-dropping-particle" : "", "parse-names" : false, "suffix" : "" }, { "dropping-particle" : "", "family" : "Sumaila", "given" : "U Rashid", "non-dropping-particle" : "", "parse-names" : false, "suffix" : "" }, { "dropping-particle" : "", "family" : "Walters", "given" : "Carl J", "non-dropping-particle" : "", "parse-names" : false, "suffix" : "" }, { "dropping-particle" : "", "family" : "Watson", "given" : "R", "non-dropping-particle" : "", "parse-names" : false, "suffix" : "" }, { "dropping-particle" : "", "family" : "Zeller", "given" : "Dirk", "non-dropping-particle" : "", "parse-names" : false, "suffix" : "" } ], "container-title" : "Nature", "id" : "ITEM-2", "issue" : "6898", "issued" : { "date-parts" : [ [ "2002", "8", "8" ] ] }, "page" : "689-95", "title" : "Towards sustainability in world fisheries.", "title-short" : "Nature", "type" : "article-journal", "volume" : "418" }, "uris" : [ "http://www.mendeley.com/documents/?uuid=f49f8e5e-85b0-44e0-82ea-fa8bd1f56510" ] } ], "mendeley" : { "formattedCitation" : "(Naylor et al., 2000; Pauly et al., 2002)", "plainTextFormattedCitation" : "(Naylor et al., 2000; Pauly et al., 2002)", "previouslyFormattedCitation" : "(Naylor et al., 2000; Pauly et al., 2002)" }, "properties" : {  }, "schema" : "https://github.com/citation-style-language/schema/raw/master/csl-citation.json" }</w:instrText>
      </w:r>
      <w:r w:rsidRPr="00E13B98">
        <w:fldChar w:fldCharType="separate"/>
      </w:r>
      <w:r w:rsidRPr="00E13B98">
        <w:t xml:space="preserve">(Naylor </w:t>
      </w:r>
      <w:r w:rsidR="000D7D89" w:rsidRPr="000D7D89">
        <w:rPr>
          <w:i/>
        </w:rPr>
        <w:t>et al.</w:t>
      </w:r>
      <w:r w:rsidRPr="00E13B98">
        <w:t xml:space="preserve">, 2000; Pauly </w:t>
      </w:r>
      <w:r w:rsidR="000D7D89" w:rsidRPr="000D7D89">
        <w:rPr>
          <w:i/>
        </w:rPr>
        <w:t>et al.</w:t>
      </w:r>
      <w:r w:rsidRPr="00E13B98">
        <w:t>, 2002)</w:t>
      </w:r>
      <w:r w:rsidRPr="00E13B98">
        <w:fldChar w:fldCharType="end"/>
      </w:r>
      <w:r w:rsidRPr="00E13B98">
        <w:t xml:space="preserve">. Demand for fish in the </w:t>
      </w:r>
      <w:r>
        <w:t xml:space="preserve">European Union </w:t>
      </w:r>
      <w:r w:rsidRPr="00E13B98">
        <w:t xml:space="preserve">continues to exceed the sustainable yield and a significant proportion of the fish consumed in the </w:t>
      </w:r>
      <w:r>
        <w:t>European Union</w:t>
      </w:r>
      <w:r w:rsidRPr="00E13B98">
        <w:t xml:space="preserve"> is imported from, for example, Norway, China, Morocco, and the USA (</w:t>
      </w:r>
      <w:r w:rsidR="00B71742">
        <w:rPr>
          <w:b/>
        </w:rPr>
        <w:t>Figure 4.4</w:t>
      </w:r>
      <w:r w:rsidRPr="00E13B98">
        <w:t>).</w:t>
      </w:r>
    </w:p>
    <w:p w14:paraId="40B57BED" w14:textId="6DE34049" w:rsidR="00B66056" w:rsidRPr="00B66056" w:rsidRDefault="00B66056" w:rsidP="00B66056">
      <w:pPr>
        <w:rPr>
          <w:lang w:val="en-US"/>
        </w:rPr>
      </w:pPr>
      <w:r>
        <w:rPr>
          <w:lang w:eastAsia="en-GB"/>
        </w:rPr>
        <w:drawing>
          <wp:inline distT="0" distB="0" distL="0" distR="0" wp14:anchorId="42262808" wp14:editId="4D273E35">
            <wp:extent cx="5759450" cy="469201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8"/>
                    <a:stretch>
                      <a:fillRect/>
                    </a:stretch>
                  </pic:blipFill>
                  <pic:spPr>
                    <a:xfrm>
                      <a:off x="0" y="0"/>
                      <a:ext cx="5759450" cy="4692015"/>
                    </a:xfrm>
                    <a:prstGeom prst="rect">
                      <a:avLst/>
                    </a:prstGeom>
                  </pic:spPr>
                </pic:pic>
              </a:graphicData>
            </a:graphic>
          </wp:inline>
        </w:drawing>
      </w:r>
    </w:p>
    <w:p w14:paraId="704C68C8" w14:textId="77777777" w:rsidR="0048205B" w:rsidRPr="00E13B98" w:rsidRDefault="0048205B" w:rsidP="00AE389F"/>
    <w:p w14:paraId="3E5CA36A" w14:textId="77777777" w:rsidR="0048205B" w:rsidRPr="00856BB7" w:rsidRDefault="0048205B" w:rsidP="001F0516">
      <w:pPr>
        <w:pStyle w:val="Heading4"/>
      </w:pPr>
      <w:bookmarkStart w:id="1274" w:name="_Toc519514735"/>
      <w:bookmarkStart w:id="1275" w:name="_Ref477184968"/>
      <w:r w:rsidRPr="00E13B98">
        <w:t>Drivers of fishing</w:t>
      </w:r>
      <w:bookmarkEnd w:id="1274"/>
    </w:p>
    <w:bookmarkEnd w:id="1275"/>
    <w:p w14:paraId="02F5DC93" w14:textId="4DB7F1E6" w:rsidR="0048205B" w:rsidRPr="00E13B98" w:rsidRDefault="0048205B" w:rsidP="00AE389F">
      <w:r w:rsidRPr="00E13B98">
        <w:t>The drivers of fishing are summari</w:t>
      </w:r>
      <w:r>
        <w:t>z</w:t>
      </w:r>
      <w:r w:rsidRPr="00E13B98">
        <w:t xml:space="preserve">ed in </w:t>
      </w:r>
      <w:r w:rsidR="00B71742">
        <w:rPr>
          <w:b/>
        </w:rPr>
        <w:t>Figure 4.5</w:t>
      </w:r>
      <w:r w:rsidRPr="00E13B98">
        <w:t xml:space="preserve">. Overcapacity accompanied by non-compliance (illegal, unregulated and unreported fishing) are the most common immediate causes for overfishing </w:t>
      </w:r>
      <w:r w:rsidRPr="00E13B98">
        <w:fldChar w:fldCharType="begin" w:fldLock="1"/>
      </w:r>
      <w:r>
        <w:instrText>ADDIN CSL_CITATION { "citationItems" : [ { "id" : "ITEM-1", "itemData" : { "DOI" : "10.1186/s40152-014-0015-4", "ISSN" : "2212-9790", "abstract" : "We fish too much, and by doing so, we threaten marine ecosystems and people\u2019s livelihoods. But the curious thing is: we have known this for a long time. Nonetheless, we continue to overfish. How is that possible? Why can we not stop? This paper recounts our search for an answer. We start by giving an overview of how scientists explain overfishing, and suggest that the riddle of its obduracy has not been addressed systematically. We conceptualize overfishing as an unplanned and unintended outcome of a chain of interrelated social and ecological events. We then analyze the chain of events leading to overfishing for two typical cases \u2013 the groundfish fishery in the Gulf of Maine and the South African abalone (Haliotis midae, Haliotidae) fishery \u2013 and two atypical cases where overfishing has stopped or been substantially reduced \u2013 the Patagonian and Antarctic toothfish (Dissostichus eleginoides, Nototheniidae and Dissostichus mawsoni, Nototheniidae) fishery in the Southern Ocean, and the Atlantic cod (Gadus morhua, Gadidae) fishery in the Barents Sea. Studying and comparing these cases reveals no sufficient set of factors to explain the persistence of overfishing. Rather, distinct pathways emerge from a concatenation of proximate and remote factors, leading to and sustaining overfishing. Understanding these pathways and their mechanisms can assist in locating leverage points for intervention aimed to stop overfishing.", "author" : [ { "dropping-particle" : "", "family" : "Boonstra", "given" : "Wiebren J", "non-dropping-particle" : "", "parse-names" : false, "suffix" : "" }, { "dropping-particle" : "", "family" : "\u00d6sterblom", "given" : "Henrik", "non-dropping-particle" : "", "parse-names" : false, "suffix" : "" } ], "container-title" : "Maritime Studies", "id" : "ITEM-1", "issue" : "1", "issued" : { "date-parts" : [ [ "2014" ] ] }, "page" : "15", "title" : "A chain of fools: or, why it is so hard to stop overfishing", "type" : "article-journal", "volume" : "13" }, "uris" : [ "http://www.mendeley.com/documents/?uuid=ffcbdeba-d785-4a45-a54b-dc1446a08e43" ] } ], "mendeley" : { "formattedCitation" : "(Boonstra &amp; \u00d6sterblom, 2014)", "plainTextFormattedCitation" : "(Boonstra &amp; \u00d6sterblom, 2014)", "previouslyFormattedCitation" : "(Boonstra &amp; \u00d6sterblom, 2014)" }, "properties" : {  }, "schema" : "https://github.com/citation-style-language/schema/raw/master/csl-citation.json" }</w:instrText>
      </w:r>
      <w:r w:rsidRPr="00E13B98">
        <w:fldChar w:fldCharType="separate"/>
      </w:r>
      <w:r w:rsidRPr="00E13B98">
        <w:t>(Boonstra &amp; Österblom, 2014)</w:t>
      </w:r>
      <w:r w:rsidRPr="00E13B98">
        <w:fldChar w:fldCharType="end"/>
      </w:r>
      <w:r w:rsidRPr="00E13B98">
        <w:t xml:space="preserve">. Knudsen </w:t>
      </w:r>
      <w:r w:rsidR="000D7D89" w:rsidRPr="000D7D89">
        <w:rPr>
          <w:i/>
        </w:rPr>
        <w:t>et al.</w:t>
      </w:r>
      <w:r w:rsidRPr="00E13B98">
        <w:t xml:space="preserve"> </w:t>
      </w:r>
      <w:r w:rsidRPr="00E13B98">
        <w:fldChar w:fldCharType="begin" w:fldLock="1"/>
      </w:r>
      <w:r>
        <w:instrText>ADDIN CSL_CITATION { "citationItems" : [ { "id" : "ITEM-1", "itemData" : { "DOI" : "10.1016/j.ocecoaman.2010.04.008", "ISBN" : "0964-5691", "ISSN" : "09645691", "abstract" : "This study aims to investigate and model driving forces that lead to increased fishing pressure and an altered state of the environment in the coastal areas near Samsun on the Turkish Black Sea coast. We have applied a modified DPSIR model to structure our investigation and analysis and have investigated the drivers that generate fishing pressure in the Samsun fisheries. The overall health of the ecosystem is declining, and there is a consistent trend of deterioration in the condition of the three major species targeted by the trawl fisheries. Although introduced invasive species have brought significant changes to the Black Sea, it is clear that the state of the environment is significantly and negatively affected by the pressure exerted by fisheries. Fishing pressure has to a certain extent been redirected to pelagic trawling as bottom trawling has become less profitable and a rise in catch capacity has levelled off. This reduction is, however, offset by an increase in illegal trawling and dredging by a very rapidly growing sector of multi-purpose small boats, resulting in a considerable increase in the overall accumulated engine power of fishing boats in Samsun during 2000-2005. Fisheries in Samsun, in particular sea snail fisheries, have constituted a frontier of sorts open to the poorer populations of Samsun during the last 20 years, and, thereby, constitute one of the major drivers for fishing pressure. We identify eight drivers of importance for the period 2000-2005. Although the authorities can impact all or most of those drivers, most of them are beyond the scope of conventional 'fisheries management'. ?? 2010 Elsevier Ltd.", "author" : [ { "dropping-particle" : "", "family" : "Knudsen", "given" : "St\u00e5le", "non-dropping-particle" : "", "parse-names" : false, "suffix" : "" }, { "dropping-particle" : "", "family" : "Zengin", "given" : "Mustafa", "non-dropping-particle" : "", "parse-names" : false, "suffix" : "" }, { "dropping-particle" : "", "family" : "Ko\u00e7ak", "given" : "Mahmut Hakan", "non-dropping-particle" : "", "parse-names" : false, "suffix" : "" } ], "container-title" : "Ocean &amp; Coastal Management", "id" : "ITEM-1", "issue" : "5-6", "issued" : { "date-parts" : [ [ "2010", "5" ] ] }, "page" : "252-269", "title" : "Identifying drivers for fishing pressure. A multidisciplinary study of trawl and sea snail fisheries in Samsun, Black Sea coast of Turkey", "type" : "article-journal", "volume" : "53" }, "suppress-author" : 1, "uris" : [ "http://www.mendeley.com/documents/?uuid=10c22a64-e3ee-40c3-93ae-139f2fddb441" ] } ], "mendeley" : { "formattedCitation" : "(2010)", "plainTextFormattedCitation" : "(2010)", "previouslyFormattedCitation" : "(2010)" }, "properties" : {  }, "schema" : "https://github.com/citation-style-language/schema/raw/master/csl-citation.json" }</w:instrText>
      </w:r>
      <w:r w:rsidRPr="00E13B98">
        <w:fldChar w:fldCharType="separate"/>
      </w:r>
      <w:r w:rsidRPr="00E13B98">
        <w:t>(2010)</w:t>
      </w:r>
      <w:r w:rsidRPr="00E13B98">
        <w:fldChar w:fldCharType="end"/>
      </w:r>
      <w:r w:rsidRPr="00E13B98">
        <w:t xml:space="preserve"> identify eight main drivers of overfishing, most of them economic in nature. Fishing costs (including operational costs and fuel prices) and incomes (including fish prices and demand) are important drivers. Fishing costs increase when stocks become over-exploited, but the subsequent increase in fish price motivates investments and continued fishing. Furthermore, tax exemptions and government subsidies, especially for fuel, are very important drivers to offset the increased costs and to maintain a high fishing capacity (</w:t>
      </w:r>
      <w:r w:rsidR="00B71742" w:rsidRPr="00B71742">
        <w:rPr>
          <w:b/>
        </w:rPr>
        <w:t>Figure 4.5</w:t>
      </w:r>
      <w:r w:rsidRPr="00E13B98">
        <w:t xml:space="preserve">). Despite changes in fishing policies, </w:t>
      </w:r>
      <w:r>
        <w:t xml:space="preserve">Western </w:t>
      </w:r>
      <w:r w:rsidRPr="00E13B98">
        <w:t xml:space="preserve">Europe pays about six billion US dollars annually (of which four billion by the </w:t>
      </w:r>
      <w:r>
        <w:t>European Union</w:t>
      </w:r>
      <w:r w:rsidRPr="00E13B98">
        <w:t xml:space="preserve"> and almost two billion by Russia) in capacity-enhancing (“harmful”) fishing subsidies, which is the second most after Asia </w:t>
      </w:r>
      <w:r w:rsidRPr="00E13B98">
        <w:fldChar w:fldCharType="begin" w:fldLock="1"/>
      </w:r>
      <w:r>
        <w:instrText>ADDIN CSL_CITATION { "citationItems" : [ { "id" : "ITEM-1", "itemData" : { "DOI" : "10.1016/j.marpol.2015.12.026", "ISSN" : "0308597X", "author" : [ { "dropping-particle" : "", "family" : "Sumaila", "given" : "U. Rashid", "non-dropping-particle" : "", "parse-names" : false, "suffix" : "" }, { "dropping-particle" : "", "family" : "Lam", "given" : "Vicky", "non-dropping-particle" : "", "parse-names" : false, "suffix" : "" }, { "dropping-particle" : "", "family" : "Manach", "given" : "Fr\u00e9d\u00e9ric", "non-dropping-particle" : "Le", "parse-names" : false, "suffix" : "" }, { "dropping-particle" : "", "family" : "Swartz", "given" : "Wilf", "non-dropping-particle" : "", "parse-names" : false, "suffix" : "" }, { "dropping-particle" : "", "family" : "Pauly", "given" : "Daniel", "non-dropping-particle" : "", "parse-names" : false, "suffix" : "" } ], "container-title" : "Marine Policy", "id" : "ITEM-1", "issued" : { "date-parts" : [ [ "2016", "7", "1" ] ] }, "page" : "189-193", "publisher" : "Pergamon", "title" : "Global fisheries subsidies: An updated estimate", "type" : "article-journal", "volume" : "69" }, "uris" : [ "http://www.mendeley.com/documents/?uuid=4a336c24-9b2e-3d36-b5b0-d098c9347ab4" ] } ], "mendeley" : { "formattedCitation" : "(Sumaila, Lam, Le Manach, Swartz, &amp; Pauly, 2016)", "plainTextFormattedCitation" : "(Sumaila, Lam, Le Manach, Swartz, &amp; Pauly, 2016)", "previouslyFormattedCitation" : "(Sumaila, Lam, Le Manach, Swartz, &amp; Pauly, 2016)" }, "properties" : {  }, "schema" : "https://github.com/citation-style-language/schema/raw/master/csl-citation.json" }</w:instrText>
      </w:r>
      <w:r w:rsidRPr="00E13B98">
        <w:fldChar w:fldCharType="separate"/>
      </w:r>
      <w:r w:rsidRPr="00E13B98">
        <w:t>(Sumaila</w:t>
      </w:r>
      <w:r w:rsidR="00E00D39">
        <w:rPr>
          <w:i/>
        </w:rPr>
        <w:t xml:space="preserve"> et al.</w:t>
      </w:r>
      <w:r w:rsidRPr="00E13B98">
        <w:t>, 2016)</w:t>
      </w:r>
      <w:r w:rsidRPr="00E13B98">
        <w:fldChar w:fldCharType="end"/>
      </w:r>
      <w:r w:rsidRPr="00E13B98">
        <w:t xml:space="preserve">. </w:t>
      </w:r>
    </w:p>
    <w:p w14:paraId="2493394C" w14:textId="4F0977A6" w:rsidR="00141896" w:rsidRDefault="00141896" w:rsidP="00AE389F">
      <w:r>
        <w:rPr>
          <w:lang w:eastAsia="en-GB"/>
        </w:rPr>
        <w:drawing>
          <wp:inline distT="0" distB="0" distL="0" distR="0" wp14:anchorId="393FF7FE" wp14:editId="442D4D14">
            <wp:extent cx="5759450" cy="4758690"/>
            <wp:effectExtent l="0" t="0" r="0" b="3810"/>
            <wp:docPr id="897" name="Picture 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9"/>
                    <a:stretch>
                      <a:fillRect/>
                    </a:stretch>
                  </pic:blipFill>
                  <pic:spPr>
                    <a:xfrm>
                      <a:off x="0" y="0"/>
                      <a:ext cx="5759450" cy="4758690"/>
                    </a:xfrm>
                    <a:prstGeom prst="rect">
                      <a:avLst/>
                    </a:prstGeom>
                  </pic:spPr>
                </pic:pic>
              </a:graphicData>
            </a:graphic>
          </wp:inline>
        </w:drawing>
      </w:r>
    </w:p>
    <w:p w14:paraId="5ED45DB3" w14:textId="60C299CD" w:rsidR="0048205B" w:rsidRPr="00E13B98" w:rsidRDefault="0048205B" w:rsidP="00AE389F">
      <w:r w:rsidRPr="00E13B98">
        <w:t xml:space="preserve">The adoption of new technologies leading to overcapacity in vessels and engines is also a major driver for increased fishing </w:t>
      </w:r>
      <w:r w:rsidRPr="00E13B98">
        <w:fldChar w:fldCharType="begin" w:fldLock="1"/>
      </w:r>
      <w:r>
        <w:instrText>ADDIN CSL_CITATION { "citationItems" : [ { "id" : "ITEM-1", "itemData" : { "DOI" : "10.1016/j.ocecoaman.2010.04.008", "ISBN" : "0964-5691", "ISSN" : "09645691", "abstract" : "This study aims to investigate and model driving forces that lead to increased fishing pressure and an altered state of the environment in the coastal areas near Samsun on the Turkish Black Sea coast. We have applied a modified DPSIR model to structure our investigation and analysis and have investigated the drivers that generate fishing pressure in the Samsun fisheries. The overall health of the ecosystem is declining, and there is a consistent trend of deterioration in the condition of the three major species targeted by the trawl fisheries. Although introduced invasive species have brought significant changes to the Black Sea, it is clear that the state of the environment is significantly and negatively affected by the pressure exerted by fisheries. Fishing pressure has to a certain extent been redirected to pelagic trawling as bottom trawling has become less profitable and a rise in catch capacity has levelled off. This reduction is, however, offset by an increase in illegal trawling and dredging by a very rapidly growing sector of multi-purpose small boats, resulting in a considerable increase in the overall accumulated engine power of fishing boats in Samsun during 2000-2005. Fisheries in Samsun, in particular sea snail fisheries, have constituted a frontier of sorts open to the poorer populations of Samsun during the last 20 years, and, thereby, constitute one of the major drivers for fishing pressure. We identify eight drivers of importance for the period 2000-2005. Although the authorities can impact all or most of those drivers, most of them are beyond the scope of conventional 'fisheries management'. ?? 2010 Elsevier Ltd.", "author" : [ { "dropping-particle" : "", "family" : "Knudsen", "given" : "St\u00e5le", "non-dropping-particle" : "", "parse-names" : false, "suffix" : "" }, { "dropping-particle" : "", "family" : "Zengin", "given" : "Mustafa", "non-dropping-particle" : "", "parse-names" : false, "suffix" : "" }, { "dropping-particle" : "", "family" : "Ko\u00e7ak", "given" : "Mahmut Hakan", "non-dropping-particle" : "", "parse-names" : false, "suffix" : "" } ], "container-title" : "Ocean &amp; Coastal Management", "id" : "ITEM-1", "issue" : "5-6", "issued" : { "date-parts" : [ [ "2010", "5" ] ] }, "page" : "252-269", "title" : "Identifying drivers for fishing pressure. A multidisciplinary study of trawl and sea snail fisheries in Samsun, Black Sea coast of Turkey", "type" : "article-journal", "volume" : "53" }, "uris" : [ "http://www.mendeley.com/documents/?uuid=10c22a64-e3ee-40c3-93ae-139f2fddb441" ] }, { "id" : "ITEM-2", "itemData" : { "DOI" : "10.1016/j.marpol.2011.01.018", "ISBN" : "0308-597X", "ISSN" : "0308597X", "abstract" : "The European Common Fisheries Policy (CFP) has failed to deliver on social, economic and ecological goals. This failure is in part the result of a number of social-ecological feedback mechanisms. The policy is currently undergoing reform, with unknown practical outcomes. Here, relatively successful fisheries policies outside the European Union are reviewed. Through interviews and workshops with scientists, managers and other stakeholders, complemented with literature reviews, practices that can create incentives for long-term sustainability are investigated. The focus is on how the provision of clear and trusted scientific evidence can stimulate defensible decisions, in turn creating incentives for compliance, leading to positive social-ecological outcomes. Despite differences between Europe and the investigated case studies, the prospects of an increased regionalization within the European CFP provides the best starting point for implementing best practice identified in this study. ?? 2011 Elsevier Ltd.", "author" : [ { "dropping-particle" : "", "family" : "\u00d6sterblom", "given" : "H.", "non-dropping-particle" : "", "parse-names" : false, "suffix" : "" }, { "dropping-particle" : "", "family" : "Sissenwine", "given" : "M.", "non-dropping-particle" : "", "parse-names" : false, "suffix" : "" }, { "dropping-particle" : "", "family" : "Symes", "given" : "D.", "non-dropping-particle" : "", "parse-names" : false, "suffix" : "" }, { "dropping-particle" : "", "family" : "Kadin", "given" : "M.", "non-dropping-particle" : "", "parse-names" : false, "suffix" : "" }, { "dropping-particle" : "", "family" : "Daw", "given" : "T.", "non-dropping-particle" : "", "parse-names" : false, "suffix" : "" }, { "dropping-particle" : "", "family" : "Folke", "given" : "C.", "non-dropping-particle" : "", "parse-names" : false, "suffix" : "" } ], "container-title" : "Marine Policy", "id" : "ITEM-2", "issue" : "5", "issued" : { "date-parts" : [ [ "2011" ] ] }, "page" : "568-574", "title" : "Incentives, social-ecological feedbacks and European fisheries", "type" : "article-journal", "volume" : "35" }, "uris" : [ "http://www.mendeley.com/documents/?uuid=82d97a0b-b5d4-4779-b810-47e47506abf5" ] } ], "mendeley" : { "formattedCitation" : "(Knudsen et al., 2010; \u00d6sterblom et al., 2011)", "plainTextFormattedCitation" : "(Knudsen et al., 2010; \u00d6sterblom et al., 2011)", "previouslyFormattedCitation" : "(Knudsen et al., 2010; \u00d6sterblom et al., 2011)" }, "properties" : {  }, "schema" : "https://github.com/citation-style-language/schema/raw/master/csl-citation.json" }</w:instrText>
      </w:r>
      <w:r w:rsidRPr="00E13B98">
        <w:fldChar w:fldCharType="separate"/>
      </w:r>
      <w:r w:rsidRPr="00E13B98">
        <w:t xml:space="preserve">(Knudsen </w:t>
      </w:r>
      <w:r w:rsidR="000D7D89" w:rsidRPr="000D7D89">
        <w:rPr>
          <w:i/>
        </w:rPr>
        <w:t>et al.</w:t>
      </w:r>
      <w:r w:rsidRPr="00E13B98">
        <w:t xml:space="preserve">, 2010; Österblom </w:t>
      </w:r>
      <w:r w:rsidR="000D7D89" w:rsidRPr="000D7D89">
        <w:rPr>
          <w:i/>
        </w:rPr>
        <w:t>et al.</w:t>
      </w:r>
      <w:r w:rsidRPr="00E13B98">
        <w:t>, 2011)</w:t>
      </w:r>
      <w:r w:rsidRPr="00E13B98">
        <w:fldChar w:fldCharType="end"/>
      </w:r>
      <w:r w:rsidRPr="00E13B98">
        <w:t xml:space="preserve">. Human population growth, associated demand for fisheries products, and multiple effects of pollution, coastal degradation and climate change are other important factors in the analysis of trends in fisheries </w:t>
      </w:r>
      <w:r>
        <w:fldChar w:fldCharType="begin" w:fldLock="1"/>
      </w:r>
      <w:r>
        <w:instrText>ADDIN CSL_CITATION { "citationItems" : [ { "id" : "ITEM-1", "itemData" : { "DOI" : "10.1098/rstb.2010.0171", "ISSN" : "0962-8436", "author" : [ { "dropping-particle" : "", "family" : "Garcia", "given" : "S. M.", "non-dropping-particle" : "", "parse-names" : false, "suffix" : "" }, { "dropping-particle" : "", "family" : "Rosenberg", "given" : "A. A.", "non-dropping-particle" : "", "parse-names" : false, "suffix" : "" } ], "container-title" : "Philosophical Transactions of the Royal Society B: Biological Sciences", "id" : "ITEM-1", "issue" : "1554", "issued" : { "date-parts" : [ [ "2010", "9", "27" ] ] }, "page" : "2869-2880", "title" : "Food security and marine capture fisheries: characteristics, trends, drivers and future perspectives", "type" : "article-journal", "volume" : "365" }, "uris" : [ "http://www.mendeley.com/documents/?uuid=1d2db340-591c-4f86-96ab-3b5e3bac4b0b" ] } ], "mendeley" : { "formattedCitation" : "(Garcia &amp; Rosenberg, 2010)", "plainTextFormattedCitation" : "(Garcia &amp; Rosenberg, 2010)", "previouslyFormattedCitation" : "(Garcia &amp; Rosenberg, 2010)" }, "properties" : {  }, "schema" : "https://github.com/citation-style-language/schema/raw/master/csl-citation.json" }</w:instrText>
      </w:r>
      <w:r>
        <w:fldChar w:fldCharType="separate"/>
      </w:r>
      <w:r w:rsidRPr="0033019E">
        <w:t>(Garcia &amp; Rosenberg, 2010)</w:t>
      </w:r>
      <w:r>
        <w:fldChar w:fldCharType="end"/>
      </w:r>
      <w:r w:rsidRPr="00E13B98">
        <w:t xml:space="preserve">. Small changes in temperature affect distribution and abundance of fishes, but can be positive or negative for local fisheries depending on the species and regions </w:t>
      </w:r>
      <w:r>
        <w:fldChar w:fldCharType="begin" w:fldLock="1"/>
      </w:r>
      <w:r>
        <w:instrText>ADDIN CSL_CITATION { "citationItems" : [ { "id" : "ITEM-1", "itemData" : { "DOI" : "10.1111/j.1095-8649.2010.02783.x", "ISSN" : "00221112", "author" : [ { "dropping-particle" : "", "family" : "P\u00f6rtner", "given" : "H. O.", "non-dropping-particle" : "", "parse-names" : false, "suffix" : "" }, { "dropping-particle" : "", "family" : "Peck", "given" : "M. A.", "non-dropping-particle" : "", "parse-names" : false, "suffix" : "" } ], "container-title" : "Journal of Fish Biology", "id" : "ITEM-1", "issue" : "8", "issued" : { "date-parts" : [ [ "2010", "11" ] ] }, "page" : "1745-1779", "title" : "Climate change effects on fishes and fisheries: towards a cause-and-effect understanding", "type" : "article-journal", "volume" : "77" }, "uris" : [ "http://www.mendeley.com/documents/?uuid=f3c71aca-2375-4c89-8eac-27948ba158bb" ] }, { "id" : "ITEM-2", "itemData" : { "DOI" : "10.1007/s11160-004-6749-0", "ISSN" : "0960-3166", "author" : [ { "dropping-particle" : "", "family" : "Roessig", "given" : "Julie M.", "non-dropping-particle" : "", "parse-names" : false, "suffix" : "" }, { "dropping-particle" : "", "family" : "Woodley", "given" : "Christa M.", "non-dropping-particle" : "", "parse-names" : false, "suffix" : "" }, { "dropping-particle" : "", "family" : "Cech", "given" : "Joseph J.", "non-dropping-particle" : "", "parse-names" : false, "suffix" : "" }, { "dropping-particle" : "", "family" : "Hansen", "given" : "Lara J.", "non-dropping-particle" : "", "parse-names" : false, "suffix" : "" } ], "container-title" : "Reviews in Fish Biology and Fisheries", "id" : "ITEM-2", "issue" : "2", "issued" : { "date-parts" : [ [ "2004", "6", "30" ] ] }, "page" : "251-275", "title" : "Effects of global climate change on marine and estuarine fishes and fisheries", "type" : "article-journal", "volume" : "14" }, "uris" : [ "http://www.mendeley.com/documents/?uuid=d0ff9663-d0cc-4f20-b4bb-a6d38fc07eea" ] } ], "mendeley" : { "formattedCitation" : "(P\u00f6rtner &amp; Peck, 2010; Roessig, Woodley, Cech, &amp; Hansen, 2004)", "plainTextFormattedCitation" : "(P\u00f6rtner &amp; Peck, 2010; Roessig, Woodley, Cech, &amp; Hansen, 2004)", "previouslyFormattedCitation" : "(P\u00f6rtner &amp; Peck, 2010; Roessig, Woodley, Cech, &amp; Hansen, 2004)" }, "properties" : {  }, "schema" : "https://github.com/citation-style-language/schema/raw/master/csl-citation.json" }</w:instrText>
      </w:r>
      <w:r>
        <w:fldChar w:fldCharType="separate"/>
      </w:r>
      <w:r w:rsidRPr="0033019E">
        <w:t>(Pörtner &amp; Peck, 2010; Roessig</w:t>
      </w:r>
      <w:r w:rsidR="00A552EF">
        <w:rPr>
          <w:i/>
        </w:rPr>
        <w:t xml:space="preserve"> et al.</w:t>
      </w:r>
      <w:r w:rsidRPr="0033019E">
        <w:t>, 2004)</w:t>
      </w:r>
      <w:r>
        <w:fldChar w:fldCharType="end"/>
      </w:r>
      <w:r w:rsidRPr="00E13B98">
        <w:t>.</w:t>
      </w:r>
    </w:p>
    <w:p w14:paraId="141B817C" w14:textId="50F28621" w:rsidR="0048205B" w:rsidRPr="00E13B98" w:rsidRDefault="0048205B" w:rsidP="00AE389F">
      <w:r w:rsidRPr="00E13B98">
        <w:lastRenderedPageBreak/>
        <w:t xml:space="preserve">For the majority of the stocks, political decision-makers have not followed recent scientific advice, for example from the International Council for the Exploration of the Sea (ICES) and the Mediterranean Advisory Council (MEDAC), and have set Total Allowable Catch (TAC) to levels higher than the scientific recommendation </w:t>
      </w:r>
      <w:r>
        <w:fldChar w:fldCharType="begin" w:fldLock="1"/>
      </w:r>
      <w:r>
        <w:instrText>ADDIN CSL_CITATION { "citationItems" : [ { "id" : "ITEM-1", "itemData" : { "DOI" : "10.3389/fmars.2017.00209", "ISSN" : "2296-7745", "author" : [ { "dropping-particle" : "", "family" : "Voss", "given" : "Rudi", "non-dropping-particle" : "", "parse-names" : false, "suffix" : "" }, { "dropping-particle" : "", "family" : "Quaas", "given" : "Martin F.", "non-dropping-particle" : "", "parse-names" : false, "suffix" : "" }, { "dropping-particle" : "", "family" : "Stoeven", "given" : "Max T.", "non-dropping-particle" : "", "parse-names" : false, "suffix" : "" }, { "dropping-particle" : "", "family" : "Schmidt", "given" : "J\u00f6rn O.", "non-dropping-particle" : "", "parse-names" : false, "suffix" : "" }, { "dropping-particle" : "", "family" : "Tomczak", "given" : "Maciej T.", "non-dropping-particle" : "", "parse-names" : false, "suffix" : "" }, { "dropping-particle" : "", "family" : "M\u00f6llmann", "given" : "Christian", "non-dropping-particle" : "", "parse-names" : false, "suffix" : "" } ], "container-title" : "Frontiers in Marine Science", "id" : "ITEM-1", "issued" : { "date-parts" : [ [ "2017", "6", "30" ] ] }, "page" : "209", "title" : "Ecological-Economic Fisheries Management Advice - Quantification of Potential Benefits for the Case of the Eastern Baltic COD Fishery", "type" : "article-journal", "volume" : "4" }, "uris" : [ "http://www.mendeley.com/documents/?uuid=a684524c-a010-4b44-bd83-a010a8c89d3c" ] } ], "mendeley" : { "formattedCitation" : "(Voss et al., 2017)", "plainTextFormattedCitation" : "(Voss et al., 2017)", "previouslyFormattedCitation" : "(Voss et al., 2017)" }, "properties" : {  }, "schema" : "https://github.com/citation-style-language/schema/raw/master/csl-citation.json" }</w:instrText>
      </w:r>
      <w:r>
        <w:fldChar w:fldCharType="separate"/>
      </w:r>
      <w:r w:rsidRPr="00091218">
        <w:t xml:space="preserve">(Voss </w:t>
      </w:r>
      <w:r w:rsidR="000D7D89" w:rsidRPr="000D7D89">
        <w:rPr>
          <w:i/>
        </w:rPr>
        <w:t>et al.</w:t>
      </w:r>
      <w:r w:rsidRPr="00091218">
        <w:t>, 2017)</w:t>
      </w:r>
      <w:r>
        <w:fldChar w:fldCharType="end"/>
      </w:r>
      <w:r w:rsidRPr="00E13B98">
        <w:t>. Institutional drivers are beginning to change, thanks to information and recommendations from universities, consultative councils and international organizations, with a resulting increase in public awareness. This in turn drives both the market, by avoiding red listed fish, and the political system to regulate fishing and enforce illegal fishing (</w:t>
      </w:r>
      <w:r w:rsidR="00B71742">
        <w:rPr>
          <w:b/>
        </w:rPr>
        <w:t>Figure 4.5</w:t>
      </w:r>
      <w:r w:rsidRPr="00E13B98">
        <w:t xml:space="preserve">). For example, the </w:t>
      </w:r>
      <w:r>
        <w:t>European Union</w:t>
      </w:r>
      <w:r w:rsidRPr="00E13B98">
        <w:t xml:space="preserve">'s 2014 update of The Common Fisheries Policy (CFP) illustrates institutional capacity in that regulations have been passed for restoring and maintaining fish stocks above levels capable of producing maximum sustainable yield. However, half of the fish stocks exploited by the </w:t>
      </w:r>
      <w:r>
        <w:t xml:space="preserve">European Union </w:t>
      </w:r>
      <w:r w:rsidRPr="00E13B98">
        <w:t>fishing fleet are still overexploited</w:t>
      </w:r>
      <w:r>
        <w:t xml:space="preserve"> </w:t>
      </w:r>
      <w:r>
        <w:fldChar w:fldCharType="begin" w:fldLock="1"/>
      </w:r>
      <w:r>
        <w:instrText>ADDIN CSL_CITATION { "citationItems" : [ { "id" : "ITEM-1", "itemData" : { "DOI" : "10.1016/j.marpol.2016.06.015", "ISSN" : "0308597X", "author" : [ { "dropping-particle" : "", "family" : "Guillen", "given" : "Jordi", "non-dropping-particle" : "", "parse-names" : false, "suffix" : "" }, { "dropping-particle" : "", "family" : "Calvo Santos", "given" : "Angel", "non-dropping-particle" : "", "parse-names" : false, "suffix" : "" }, { "dropping-particle" : "", "family" : "Carpenter", "given" : "Griffin", "non-dropping-particle" : "", "parse-names" : false, "suffix" : "" }, { "dropping-particle" : "", "family" : "Carvalho", "given" : "Natacha", "non-dropping-particle" : "", "parse-names" : false, "suffix" : "" }, { "dropping-particle" : "", "family" : "Casey", "given" : "John", "non-dropping-particle" : "", "parse-names" : false, "suffix" : "" }, { "dropping-particle" : "", "family" : "Lleonart", "given" : "Jordi", "non-dropping-particle" : "", "parse-names" : false, "suffix" : "" }, { "dropping-particle" : "", "family" : "Maynou", "given" : "Francesc", "non-dropping-particle" : "", "parse-names" : false, "suffix" : "" }, { "dropping-particle" : "", "family" : "Merino", "given" : "Gorka", "non-dropping-particle" : "", "parse-names" : false, "suffix" : "" }, { "dropping-particle" : "", "family" : "Paulrud", "given" : "Anton", "non-dropping-particle" : "", "parse-names" : false, "suffix" : "" } ], "container-title" : "Marine Policy", "id" : "ITEM-1", "issued" : { "date-parts" : [ [ "2016", "10" ] ] }, "page" : "40-47", "title" : "Sustainability now or later? Estimating the benefits of pathways to maximum sustainable yield for EU Northeast Atlantic fisheries", "type" : "article-journal", "volume" : "72" }, "uris" : [ "http://www.mendeley.com/documents/?uuid=b332cb84-3137-4bd7-9cdf-3a3ba9240c5e" ] } ], "mendeley" : { "formattedCitation" : "(Guillen et al., 2016)", "plainTextFormattedCitation" : "(Guillen et al., 2016)", "previouslyFormattedCitation" : "(Guillen et al., 2016)" }, "properties" : {  }, "schema" : "https://github.com/citation-style-language/schema/raw/master/csl-citation.json" }</w:instrText>
      </w:r>
      <w:r>
        <w:fldChar w:fldCharType="separate"/>
      </w:r>
      <w:r w:rsidRPr="000D0874">
        <w:t xml:space="preserve">(Guillen </w:t>
      </w:r>
      <w:r w:rsidR="000D7D89" w:rsidRPr="000D7D89">
        <w:rPr>
          <w:i/>
        </w:rPr>
        <w:t>et al.</w:t>
      </w:r>
      <w:r w:rsidRPr="000D0874">
        <w:t>, 2016)</w:t>
      </w:r>
      <w:r>
        <w:fldChar w:fldCharType="end"/>
      </w:r>
      <w:r w:rsidRPr="00E13B98">
        <w:t>.</w:t>
      </w:r>
    </w:p>
    <w:p w14:paraId="7E432345" w14:textId="23268980" w:rsidR="0048205B" w:rsidRPr="00E13B98" w:rsidRDefault="0048205B" w:rsidP="00AE389F">
      <w:r w:rsidRPr="00E13B98">
        <w:t xml:space="preserve">Resource users who are limited to local resources have an incentive to sustain these resources because they do not have a substitute, while users who can access global resources have no such incentives. Therefore, good stewardship depends on institutions where users are held accountable for sustaining the local resources </w:t>
      </w:r>
      <w:r w:rsidRPr="00E13B98">
        <w:fldChar w:fldCharType="begin" w:fldLock="1"/>
      </w:r>
      <w:r>
        <w:instrText>ADDIN CSL_CITATION { "citationItems" : [ { "id" : "ITEM-1", "itemData" : { "DOI" : "10.1126/science.1122804", "ISSN" : "1095-9203", "PMID" : "16543444", "abstract" : "Marine resource exploitation can deplete stocks faster than regulatory agencies can respond. Institutions with broad authority and a global perspective are needed to create a system with incentives for conservation.", "author" : [ { "dropping-particle" : "", "family" : "Berkes", "given" : "F", "non-dropping-particle" : "", "parse-names" : false, "suffix" : "" }, { "dropping-particle" : "", "family" : "Hughes", "given" : "T P", "non-dropping-particle" : "", "parse-names" : false, "suffix" : "" }, { "dropping-particle" : "", "family" : "Steneck", "given" : "R S", "non-dropping-particle" : "", "parse-names" : false, "suffix" : "" }, { "dropping-particle" : "", "family" : "Wilson", "given" : "J A", "non-dropping-particle" : "", "parse-names" : false, "suffix" : "" }, { "dropping-particle" : "", "family" : "Bellwood", "given" : "D R", "non-dropping-particle" : "", "parse-names" : false, "suffix" : "" }, { "dropping-particle" : "", "family" : "Crona", "given" : "B", "non-dropping-particle" : "", "parse-names" : false, "suffix" : "" }, { "dropping-particle" : "", "family" : "Folke", "given" : "C", "non-dropping-particle" : "", "parse-names" : false, "suffix" : "" }, { "dropping-particle" : "", "family" : "Gunderson", "given" : "L H", "non-dropping-particle" : "", "parse-names" : false, "suffix" : "" }, { "dropping-particle" : "", "family" : "Leslie", "given" : "H M", "non-dropping-particle" : "", "parse-names" : false, "suffix" : "" }, { "dropping-particle" : "", "family" : "Norberg", "given" : "J", "non-dropping-particle" : "", "parse-names" : false, "suffix" : "" }, { "dropping-particle" : "", "family" : "Nystr\u00f6m", "given" : "M", "non-dropping-particle" : "", "parse-names" : false, "suffix" : "" }, { "dropping-particle" : "", "family" : "Olsson", "given" : "P", "non-dropping-particle" : "", "parse-names" : false, "suffix" : "" }, { "dropping-particle" : "", "family" : "Osterblom", "given" : "H", "non-dropping-particle" : "", "parse-names" : false, "suffix" : "" }, { "dropping-particle" : "", "family" : "Scheffer", "given" : "M", "non-dropping-particle" : "", "parse-names" : false, "suffix" : "" }, { "dropping-particle" : "", "family" : "Worm", "given" : "B", "non-dropping-particle" : "", "parse-names" : false, "suffix" : "" } ], "container-title" : "Science (New York, N.Y.)", "id" : "ITEM-1", "issue" : "5767", "issued" : { "date-parts" : [ [ "2006", "3", "17" ] ] }, "page" : "1557-8", "publisher" : "American Association for the Advancement of Science", "title" : "Ecology. Globalization, roving bandits, and marine resources.", "type" : "article-journal", "volume" : "311" }, "uris" : [ "http://www.mendeley.com/documents/?uuid=6b641550-b2fd-318e-9c5d-8080987bc627", "http://www.mendeley.com/documents/?uuid=53342c76-453b-4bb5-b2a9-a85ae6efc43e" ] } ], "mendeley" : { "formattedCitation" : "(Berkes et al., 2006)", "plainTextFormattedCitation" : "(Berkes et al., 2006)", "previouslyFormattedCitation" : "(Berkes et al., 2006)" }, "properties" : {  }, "schema" : "https://github.com/citation-style-language/schema/raw/master/csl-citation.json" }</w:instrText>
      </w:r>
      <w:r w:rsidRPr="00E13B98">
        <w:fldChar w:fldCharType="separate"/>
      </w:r>
      <w:r w:rsidRPr="00E13B98">
        <w:t xml:space="preserve">(Berkes </w:t>
      </w:r>
      <w:r w:rsidR="000D7D89" w:rsidRPr="000D7D89">
        <w:rPr>
          <w:i/>
        </w:rPr>
        <w:t>et al.</w:t>
      </w:r>
      <w:r w:rsidRPr="00E13B98">
        <w:t>, 2006)</w:t>
      </w:r>
      <w:r w:rsidRPr="00E13B98">
        <w:fldChar w:fldCharType="end"/>
      </w:r>
      <w:r w:rsidRPr="00E13B98">
        <w:t xml:space="preserve">. Consumers and citizens are not reached by the feedbacks of natural resource depletion such as price signals and physical scarcity. Three reasons why price fails to provide an accurate signal of declining fish stocks to globally distributed consumers have been proposed by Crona </w:t>
      </w:r>
      <w:r w:rsidR="000D7D89" w:rsidRPr="000D7D89">
        <w:rPr>
          <w:i/>
        </w:rPr>
        <w:t>et al.</w:t>
      </w:r>
      <w:r w:rsidRPr="00E13B98">
        <w:t xml:space="preserve"> </w:t>
      </w:r>
      <w:r w:rsidRPr="00E13B98">
        <w:fldChar w:fldCharType="begin" w:fldLock="1"/>
      </w:r>
      <w:r>
        <w:instrText>ADDIN CSL_CITATION { "citationItems" : [ { "id" : "ITEM-1", "itemData" : { "DOI" : "10.1111/faf.12109", "ISSN" : "14672960", "author" : [ { "dropping-particle" : "", "family" : "Crona", "given" : "Beatrice I", "non-dropping-particle" : "", "parse-names" : false, "suffix" : "" }, { "dropping-particle" : "", "family" : "Daw", "given" : "Tim M", "non-dropping-particle" : "", "parse-names" : false, "suffix" : "" }, { "dropping-particle" : "", "family" : "Swartz", "given" : "Wilf", "non-dropping-particle" : "", "parse-names" : false, "suffix" : "" }, { "dropping-particle" : "V", "family" : "Norstr\u00f6m", "given" : "Albert", "non-dropping-particle" : "", "parse-names" : false, "suffix" : "" }, { "dropping-particle" : "", "family" : "Nystr\u00f6m", "given" : "Magnus", "non-dropping-particle" : "", "parse-names" : false, "suffix" : "" }, { "dropping-particle" : "", "family" : "Thyresson", "given" : "Matilda", "non-dropping-particle" : "", "parse-names" : false, "suffix" : "" }, { "dropping-particle" : "", "family" : "Folke", "given" : "Carl", "non-dropping-particle" : "", "parse-names" : false, "suffix" : "" }, { "dropping-particle" : "", "family" : "Hentati-Sundberg", "given" : "Jonas", "non-dropping-particle" : "", "parse-names" : false, "suffix" : "" }, { "dropping-particle" : "", "family" : "\u00d6sterblom", "given" : "Henrik", "non-dropping-particle" : "", "parse-names" : false, "suffix" : "" }, { "dropping-particle" : "", "family" : "Deutsch", "given" : "Lisa", "non-dropping-particle" : "", "parse-names" : false, "suffix" : "" }, { "dropping-particle" : "", "family" : "Troell", "given" : "Max", "non-dropping-particle" : "", "parse-names" : false, "suffix" : "" } ], "container-title" : "Fish and Fisheries", "id" : "ITEM-1", "issue" : "4", "issued" : { "date-parts" : [ [ "2016", "12", "1" ] ] }, "page" : "1175-1182", "title" : "Masked, diluted and drowned out: how global seafood trade weakens signals from marine ecosystems", "type" : "article-journal", "volume" : "17" }, "suppress-author" : 1, "uris" : [ "http://www.mendeley.com/documents/?uuid=90c7de88-87f3-3088-af58-abc26228aec2", "http://www.mendeley.com/documents/?uuid=062a899b-a7b5-4393-8f2a-57cd68e2cda7" ] } ], "mendeley" : { "formattedCitation" : "(2016)", "plainTextFormattedCitation" : "(2016)", "previouslyFormattedCitation" : "(2016)" }, "properties" : {  }, "schema" : "https://github.com/citation-style-language/schema/raw/master/csl-citation.json" }</w:instrText>
      </w:r>
      <w:r w:rsidRPr="00E13B98">
        <w:fldChar w:fldCharType="separate"/>
      </w:r>
      <w:r w:rsidRPr="00E13B98">
        <w:t>(2016)</w:t>
      </w:r>
      <w:r w:rsidRPr="00E13B98">
        <w:fldChar w:fldCharType="end"/>
      </w:r>
      <w:r w:rsidRPr="00E13B98">
        <w:t>. First, the cost</w:t>
      </w:r>
      <w:r>
        <w:t>s</w:t>
      </w:r>
      <w:r w:rsidRPr="00E13B98">
        <w:t xml:space="preserve"> of depleting the resource through habitat damage by trawling and by-catch of endangered megafauna have little effect on yield or revenue, as these costs are not reflected in the market price. Second, better fishing technologies can maintain or even increase harvest levels despite declining fish stocks. Third, when declining stocks are substituted by global tradefrom other regions, market signals to consumers also fail. All of these factors result in </w:t>
      </w:r>
      <w:r>
        <w:t>“</w:t>
      </w:r>
      <w:r w:rsidRPr="00E13B98">
        <w:t>masking</w:t>
      </w:r>
      <w:r>
        <w:t>”</w:t>
      </w:r>
      <w:r w:rsidRPr="00E13B98">
        <w:t xml:space="preserve"> and </w:t>
      </w:r>
      <w:r>
        <w:t>“</w:t>
      </w:r>
      <w:r w:rsidRPr="00E13B98">
        <w:t>dilution</w:t>
      </w:r>
      <w:r>
        <w:t>”</w:t>
      </w:r>
      <w:r w:rsidRPr="00E13B98">
        <w:t xml:space="preserve"> of the feedbacks to consumers and citizens by preventing increases in prices and hence in awareness (economic and cultural drivers), thereby reducing public pressure for institutional responses </w:t>
      </w:r>
      <w:r w:rsidRPr="00E13B98">
        <w:fldChar w:fldCharType="begin" w:fldLock="1"/>
      </w:r>
      <w:r>
        <w:instrText>ADDIN CSL_CITATION { "citationItems" : [ { "id" : "ITEM-1", "itemData" : { "DOI" : "10.1111/j.1467-2979.2006.00205.x", "ISSN" : "1467-2960", "author" : [ { "dropping-particle" : "", "family" : "Morato", "given" : "Telmo", "non-dropping-particle" : "", "parse-names" : false, "suffix" : "" }, { "dropping-particle" : "", "family" : "Watson", "given" : "Reg", "non-dropping-particle" : "", "parse-names" : false, "suffix" : "" }, { "dropping-particle" : "", "family" : "Pitcher", "given" : "Tony J.", "non-dropping-particle" : "", "parse-names" : false, "suffix" : "" }, { "dropping-particle" : "", "family" : "Pauly", "given" : "Daniel", "non-dropping-particle" : "", "parse-names" : false, "suffix" : "" } ], "container-title" : "Fish and Fisheries", "id" : "ITEM-1", "issue" : "1", "issued" : { "date-parts" : [ [ "2006", "3", "1" ] ] }, "page" : "24-34", "publisher" : "Blackwell Publishing Ltd", "title" : "Fishing down the deep", "type" : "article-journal", "volume" : "7" }, "uris" : [ "http://www.mendeley.com/documents/?uuid=d9472590-8537-3d59-bb89-266531e88520", "http://www.mendeley.com/documents/?uuid=d0f539e9-d83d-472a-95a0-2dbe1d8bff9c" ] } ], "mendeley" : { "formattedCitation" : "(Morato, Watson, Pitcher, &amp; Pauly, 2006)", "plainTextFormattedCitation" : "(Morato, Watson, Pitcher, &amp; Pauly, 2006)", "previouslyFormattedCitation" : "(Morato, Watson, Pitcher, &amp; Pauly, 2006)" }, "properties" : {  }, "schema" : "https://github.com/citation-style-language/schema/raw/master/csl-citation.json" }</w:instrText>
      </w:r>
      <w:r w:rsidRPr="00E13B98">
        <w:fldChar w:fldCharType="separate"/>
      </w:r>
      <w:r w:rsidRPr="00E13B98">
        <w:t>(Morato</w:t>
      </w:r>
      <w:r w:rsidR="007A084D">
        <w:rPr>
          <w:i/>
        </w:rPr>
        <w:t xml:space="preserve"> et al.</w:t>
      </w:r>
      <w:r w:rsidRPr="00E13B98">
        <w:t>, 2006)</w:t>
      </w:r>
      <w:r w:rsidRPr="00E13B98">
        <w:fldChar w:fldCharType="end"/>
      </w:r>
      <w:r w:rsidRPr="00E13B98">
        <w:t xml:space="preserve">. </w:t>
      </w:r>
    </w:p>
    <w:p w14:paraId="70AD1B3B" w14:textId="77777777" w:rsidR="0048205B" w:rsidRPr="00E13B98" w:rsidRDefault="0048205B" w:rsidP="00AE389F"/>
    <w:p w14:paraId="3BFA885E" w14:textId="77777777" w:rsidR="0048205B" w:rsidRPr="00E13B98" w:rsidRDefault="0048205B" w:rsidP="00147745">
      <w:pPr>
        <w:pStyle w:val="Heading3"/>
      </w:pPr>
      <w:bookmarkStart w:id="1276" w:name="_Toc477938318"/>
      <w:bookmarkStart w:id="1277" w:name="_Toc479152647"/>
      <w:bookmarkStart w:id="1278" w:name="_Toc480359669"/>
      <w:bookmarkStart w:id="1279" w:name="_Toc502837427"/>
      <w:bookmarkStart w:id="1280" w:name="_Toc504380678"/>
      <w:bookmarkStart w:id="1281" w:name="_Toc519514736"/>
      <w:r w:rsidRPr="00E13B98">
        <w:t>Hunting</w:t>
      </w:r>
      <w:bookmarkEnd w:id="1276"/>
      <w:bookmarkEnd w:id="1277"/>
      <w:bookmarkEnd w:id="1278"/>
      <w:bookmarkEnd w:id="1279"/>
      <w:bookmarkEnd w:id="1280"/>
      <w:bookmarkEnd w:id="1281"/>
    </w:p>
    <w:p w14:paraId="154E4136" w14:textId="77777777" w:rsidR="0048205B" w:rsidRPr="00856BB7" w:rsidRDefault="0048205B" w:rsidP="001F0516">
      <w:pPr>
        <w:pStyle w:val="Heading4"/>
      </w:pPr>
      <w:bookmarkStart w:id="1282" w:name="_Toc519514737"/>
      <w:r w:rsidRPr="00E13B98">
        <w:t>Effects of hunting on biodiversity and nature’s contribution</w:t>
      </w:r>
      <w:r>
        <w:t>s</w:t>
      </w:r>
      <w:r w:rsidRPr="00E13B98">
        <w:t xml:space="preserve"> to people</w:t>
      </w:r>
      <w:bookmarkEnd w:id="1282"/>
    </w:p>
    <w:p w14:paraId="76287DE5" w14:textId="26738DF5" w:rsidR="0048205B" w:rsidRPr="00E13B98" w:rsidRDefault="0048205B" w:rsidP="00AE389F">
      <w:r w:rsidRPr="00E13B98">
        <w:t xml:space="preserve">Hunting is practiced across a wide spectrum of cultural, institutional, economic and environmental contexts within Europe and Central Asia. Whilst hunting clearly impacts the populations of the hunted species, the effects on biodiversity and nature’s contributions to people vary. Hunting takes several forms and is done for various reasons, including management, subsistence, and recreation </w:t>
      </w:r>
      <w:r w:rsidRPr="00E13B98">
        <w:fldChar w:fldCharType="begin" w:fldLock="1"/>
      </w:r>
      <w:r>
        <w:instrText>ADDIN CSL_CITATION { "citationItems" : [ { "id" : "ITEM-1", "itemData" : { "DOI" : "10.1080/09640568.2012.689615", "ISSN" : "0964-0568", "author" : [ { "dropping-particle" : "", "family" : "Fischer", "given" : "Anke", "non-dropping-particle" : "", "parse-names" : false, "suffix" : "" }, { "dropping-particle" : "", "family" : "Sandstr\u00f6m", "given" : "Camilla", "non-dropping-particle" : "", "parse-names" : false, "suffix" : "" }, { "dropping-particle" : "", "family" : "Delibes-Mateos", "given" : "Miguel", "non-dropping-particle" : "", "parse-names" : false, "suffix" : "" }, { "dropping-particle" : "", "family" : "Arroyo", "given" : "Beatriz", "non-dropping-particle" : "", "parse-names" : false, "suffix" : "" }, { "dropping-particle" : "", "family" : "Tadie", "given" : "Degu", "non-dropping-particle" : "", "parse-names" : false, "suffix" : "" }, { "dropping-particle" : "", "family" : "Randall", "given" : "Deborah", "non-dropping-particle" : "", "parse-names" : false, "suffix" : "" }, { "dropping-particle" : "", "family" : "Hailu", "given" : "Fetene", "non-dropping-particle" : "", "parse-names" : false, "suffix" : "" }, { "dropping-particle" : "", "family" : "Lowassa", "given" : "Asanterabi", "non-dropping-particle" : "", "parse-names" : false, "suffix" : "" }, { "dropping-particle" : "", "family" : "Msuha", "given" : "Maurus", "non-dropping-particle" : "", "parse-names" : false, "suffix" : "" }, { "dropping-particle" : "", "family" : "Kere\u017ei", "given" : "Vesna", "non-dropping-particle" : "", "parse-names" : false, "suffix" : "" }, { "dropping-particle" : "", "family" : "Relji\u0107", "given" : "Slaven", "non-dropping-particle" : "", "parse-names" : false, "suffix" : "" }, { "dropping-particle" : "", "family" : "Linnell", "given" : "John", "non-dropping-particle" : "", "parse-names" : false, "suffix" : "" }, { "dropping-particle" : "", "family" : "Maji\u0107", "given" : "Aleksandra", "non-dropping-particle" : "", "parse-names" : false, "suffix" : "" } ], "container-title" : "Journal of Environmental Planning and Management", "id" : "ITEM-1", "issue" : "4", "issued" : { "date-parts" : [ [ "2013", "5" ] ] }, "page" : "531-552", "title" : "On the multifunctionality of hunting \u2013 an institutional analysis of eight cases from Europe and Africa", "type" : "article-journal", "volume" : "56" }, "uris" : [ "http://www.mendeley.com/documents/?uuid=7a4e29f3-09a1-4e1b-beb6-a04faef5d533" ] } ], "mendeley" : { "formattedCitation" : "(A. Fischer et al., 2013)", "plainTextFormattedCitation" : "(A. Fischer et al., 2013)", "previouslyFormattedCitation" : "(A. Fischer et al., 2013)" }, "properties" : {  }, "schema" : "https://github.com/citation-style-language/schema/raw/master/csl-citation.json" }</w:instrText>
      </w:r>
      <w:r w:rsidRPr="00E13B98">
        <w:fldChar w:fldCharType="separate"/>
      </w:r>
      <w:r w:rsidRPr="00E13B98">
        <w:t xml:space="preserve">(Fischer </w:t>
      </w:r>
      <w:r w:rsidR="000D7D89" w:rsidRPr="000D7D89">
        <w:rPr>
          <w:i/>
        </w:rPr>
        <w:t>et al.</w:t>
      </w:r>
      <w:r w:rsidRPr="00E13B98">
        <w:t>, 2013)</w:t>
      </w:r>
      <w:r w:rsidRPr="00E13B98">
        <w:fldChar w:fldCharType="end"/>
      </w:r>
      <w:r w:rsidRPr="00E13B98">
        <w:t xml:space="preserve">. Under </w:t>
      </w:r>
      <w:r>
        <w:t>“</w:t>
      </w:r>
      <w:r w:rsidRPr="00E13B98">
        <w:t>management hunting</w:t>
      </w:r>
      <w:r>
        <w:t>”</w:t>
      </w:r>
      <w:r w:rsidRPr="00E13B98">
        <w:t xml:space="preserve"> the population densities of certain large-bodied game species are controlled by hunters with potentially positive impacts on biodiversity and forestry </w:t>
      </w:r>
      <w:r w:rsidRPr="00E13B98">
        <w:fldChar w:fldCharType="begin" w:fldLock="1"/>
      </w:r>
      <w:r>
        <w:instrText>ADDIN CSL_CITATION { "citationItems" : [ { "id" : "ITEM-1", "itemData" : { "author" : [ { "dropping-particle" : "", "family" : "Brainerd", "given" : "Scott", "non-dropping-particle" : "", "parse-names" : false, "suffix" : "" } ], "id" : "ITEM-1", "issue" : "November", "issued" : { "date-parts" : [ [ "2007" ] ] }, "number-of-pages" : "1-29", "title" : "European Charter on Hunting and Biodiversity", "type" : "book" }, "uris" : [ "http://www.mendeley.com/documents/?uuid=dc538ec6-6dfa-4174-9862-9353b68d5a18" ] } ], "mendeley" : { "formattedCitation" : "(Brainerd, 2007)", "plainTextFormattedCitation" : "(Brainerd, 2007)", "previouslyFormattedCitation" : "(Brainerd, 2007)" }, "properties" : {  }, "schema" : "https://github.com/citation-style-language/schema/raw/master/csl-citation.json" }</w:instrText>
      </w:r>
      <w:r w:rsidRPr="00E13B98">
        <w:fldChar w:fldCharType="separate"/>
      </w:r>
      <w:r w:rsidRPr="00E13B98">
        <w:t>(Brainerd, 2007)</w:t>
      </w:r>
      <w:r w:rsidRPr="00E13B98">
        <w:fldChar w:fldCharType="end"/>
      </w:r>
      <w:r w:rsidRPr="00E13B98">
        <w:t xml:space="preserve">. On the other hand, these game species are sometimes kept at high densities for recreational hunting purposes, resulting in overgrazing, over-browsing and trampling of forest ecosystems by large herbivores, leading to reduced diversity of the understory vegetation and stunted or no regrowth of forest trees and understory plants. Browsing and grazing by wild ungulate game species (such as several deer species or wild boar) are a significant cause of plant species loss regardless of the type of forest management </w:t>
      </w:r>
      <w:r w:rsidRPr="00E13B98">
        <w:fldChar w:fldCharType="begin" w:fldLock="1"/>
      </w:r>
      <w:r>
        <w:instrText>ADDIN CSL_CITATION { "citationItems" : [ { "id" : "ITEM-1", "itemData" : { "DOI" : "10.1016/j.biocon.2005.01.006", "ISSN" : "00063207", "author" : [ { "dropping-particle" : "", "family" : "Pollock", "given" : "M.L.", "non-dropping-particle" : "", "parse-names" : false, "suffix" : "" }, { "dropping-particle" : "", "family" : "Milner", "given" : "J.M.", "non-dropping-particle" : "", "parse-names" : false, "suffix" : "" }, { "dropping-particle" : "", "family" : "Waterhouse", "given" : "A.", "non-dropping-particle" : "", "parse-names" : false, "suffix" : "" }, { "dropping-particle" : "", "family" : "Holland", "given" : "J.P.", "non-dropping-particle" : "", "parse-names" : false, "suffix" : "" }, { "dropping-particle" : "", "family" : "Legg", "given" : "C.J.", "non-dropping-particle" : "", "parse-names" : false, "suffix" : "" } ], "container-title" : "Biological Conservation", "id" : "ITEM-1", "issue" : "4", "issued" : { "date-parts" : [ [ "2005", "6" ] ] }, "page" : "443-452", "title" : "Impacts of livestock in regenerating upland birch woodlands in Scotland", "type" : "article-journal", "volume" : "123" }, "uris" : [ "http://www.mendeley.com/documents/?uuid=96263d93-994c-4413-a298-518944f75b59" ] }, { "id" : "ITEM-2", "itemData" : { "DOI" : "10.15287/afr.2014.273", "ISSN" : "20652445", "abstract" : "Grid-based inventories of 1,924 deciduous forests plots in Germany\u00a0and 4,775 in Romania were used to investigate tree species composition\u00a0as affected by browsing and grazing under different forest management (rotation\u00a0forestry, selectively cut forest, protected forest). At regional scale, the\u00a0loss of tree species in the dominant layer was between 52 to 67% in Germany\u00a0and of 10 to 30% in Romania, with largest effects in protected nature reserves\u00a0in Germany. At plot level, only 50% (Germany) to 54% (Romania) of\u00a0canopy species were found in the regeneration layer with a height of 1.5 m.\u00a0Browsing was influenced by the proportion of Fagus in the regenerating\u00a0trees in Germany, and by stand density, basal area, and management in both\u00a0regions. Structural equation modeling explained 11 to 26% of the variance\u00a0in species loss based on the fresh loss of the terminal bud in the winter\u00a0prior to the inventory work (one season browsing). Browsing (and grazing\u00a0in Romania) is shown to be a significant cause of species loss across both\u00a0countries and all management types. Potential cascading effects on other organisms\u00a0of deciduous forest ecosystems are discussed. We conclude that the\u00a0present hunting practices that support overabundant ungulate populations\u00a0constitute a major threat to the biodiversity of deciduous forests in Germany\u00a0and Romania and to other places with similar ungulate management, and that\u00a0changes my only be possible by modernizing the legal framework of hunting.", "author" : [ { "dropping-particle" : "", "family" : "Schulze", "given" : "E.D.", "non-dropping-particle" : "", "parse-names" : false, "suffix" : "" }, { "dropping-particle" : "", "family" : "Bouriaud", "given" : "O. Bouriaud", "non-dropping-particle" : "", "parse-names" : false, "suffix" : "" }, { "dropping-particle" : "", "family" : "W\u00e4ldchen", "given" : "J.", "non-dropping-particle" : "", "parse-names" : false, "suffix" : "" }, { "dropping-particle" : "", "family" : "Eisenhauer", "given" : "N.", "non-dropping-particle" : "", "parse-names" : false, "suffix" : "" }, { "dropping-particle" : "", "family" : "Walentowski", "given" : "H.", "non-dropping-particle" : "", "parse-names" : false, "suffix" : "" }, { "dropping-particle" : "", "family" : "Seele", "given" : "C.", "non-dropping-particle" : "", "parse-names" : false, "suffix" : "" }, { "dropping-particle" : "", "family" : "Heinze", "given" : "E.", "non-dropping-particle" : "", "parse-names" : false, "suffix" : "" }, { "dropping-particle" : "", "family" : "Pruschitzki", "given" : "U. Pruschitzki", "non-dropping-particle" : "", "parse-names" : false, "suffix" : "" }, { "dropping-particle" : "", "family" : "D\u0103nil\u0103", "given" : "G.", "non-dropping-particle" : "", "parse-names" : false, "suffix" : "" }, { "dropping-particle" : "", "family" : "Marin", "given" : "G.", "non-dropping-particle" : "", "parse-names" : false, "suffix" : "" }, { "dropping-particle" : "", "family" : "Hessenm\u00f6ller", "given" : "D.", "non-dropping-particle" : "", "parse-names" : false, "suffix" : "" }, { "dropping-particle" : "", "family" : "Bouriaud", "given" : "L.", "non-dropping-particle" : "", "parse-names" : false, "suffix" : "" }, { "dropping-particle" : "", "family" : "Teodosiu", "given" : "M.", "non-dropping-particle" : "", "parse-names" : false, "suffix" : "" } ], "container-title" : "Annals of Forest Research", "id" : "ITEM-2", "issue" : "2", "issued" : { "date-parts" : [ [ "2014", "11", "27" ] ] }, "page" : "1", "title" : "Ungulate browsing causes species loss in deciduous forests independent of community dynamics and silvicultural management in Central and Southeastern Europe", "type" : "article-journal", "volume" : "57" }, "uris" : [ "http://www.mendeley.com/documents/?uuid=672bc7b6-6852-33c0-9d9a-3dfe46b14f20" ] } ], "mendeley" : { "formattedCitation" : "(Pollock, Milner, Waterhouse, Holland, &amp; Legg, 2005; Schulze et al., 2014)", "plainTextFormattedCitation" : "(Pollock, Milner, Waterhouse, Holland, &amp; Legg, 2005; Schulze et al., 2014)", "previouslyFormattedCitation" : "(Pollock, Milner, Waterhouse, Holland, &amp; Legg, 2005; Schulze et al., 2014)" }, "properties" : {  }, "schema" : "https://github.com/citation-style-language/schema/raw/master/csl-citation.json" }</w:instrText>
      </w:r>
      <w:r w:rsidRPr="00E13B98">
        <w:fldChar w:fldCharType="separate"/>
      </w:r>
      <w:r w:rsidRPr="00E13B98">
        <w:t>(Pollock</w:t>
      </w:r>
      <w:r w:rsidR="007A084D">
        <w:rPr>
          <w:i/>
        </w:rPr>
        <w:t xml:space="preserve"> et al.</w:t>
      </w:r>
      <w:r w:rsidRPr="00E13B98">
        <w:t xml:space="preserve">, 2005; Schulze </w:t>
      </w:r>
      <w:r w:rsidR="000D7D89" w:rsidRPr="000D7D89">
        <w:rPr>
          <w:i/>
        </w:rPr>
        <w:t>et al.</w:t>
      </w:r>
      <w:r w:rsidRPr="00E13B98">
        <w:t>, 2014)</w:t>
      </w:r>
      <w:r w:rsidRPr="00E13B98">
        <w:fldChar w:fldCharType="end"/>
      </w:r>
      <w:r w:rsidRPr="00E13B98">
        <w:t xml:space="preserve">. Beyond the direct mortality impact on hunted animals, therefore, altered vegetation dynamics can also change animal communities, and the current high densities of ungulate populations in Germany, and Romania and other Central and Eastern European countries, are a major threat to the biodiversity of deciduous forests </w:t>
      </w:r>
      <w:r w:rsidRPr="00E13B98">
        <w:fldChar w:fldCharType="begin"/>
      </w:r>
      <w:r w:rsidRPr="00E13B98">
        <w:instrText xml:space="preserve"> ADDIN EN.CITE &lt;EndNote&gt;&lt;Cite&gt;&lt;Author&gt;Schulze&lt;/Author&gt;&lt;Year&gt;2014&lt;/Year&gt;&lt;RecNum&gt;184&lt;/RecNum&gt;&lt;DisplayText&gt;(Schulze et al., 2014)&lt;/DisplayText&gt;&lt;record&gt;&lt;rec-number&gt;184&lt;/rec-number&gt;&lt;foreign-keys&gt;&lt;key app="EN" db-id="xdvpvrpxla2tr5eswev5x5dfx9eett2rp9dx"&gt;184&lt;/key&gt;&lt;/foreign-keys&gt;&lt;ref-type name="Journal Article"&gt;17&lt;/ref-type&gt;&lt;contributors&gt;&lt;authors&gt;&lt;author&gt;Schulze, E. D.&lt;/author&gt;&lt;author&gt;Bouriaud, O.&lt;/author&gt;&lt;author&gt;Waldchen, J.&lt;/author&gt;&lt;author&gt;Eisenhauer, N.&lt;/author&gt;&lt;author&gt;Walentowski, H.&lt;/author&gt;&lt;author&gt;Seele, C.&lt;/author&gt;&lt;author&gt;Heinze, E.&lt;/author&gt;&lt;author&gt;Pruschitzki, U.&lt;/author&gt;&lt;author&gt;Danila, G.&lt;/author&gt;&lt;author&gt;Marin, G.&lt;/author&gt;&lt;author&gt;Hessenmoller, D.&lt;/author&gt;&lt;author&gt;Bouriaud, L.&lt;/author&gt;&lt;author&gt;Teodosiu, M.&lt;/author&gt;&lt;/authors&gt;&lt;/contributors&gt;&lt;titles&gt;&lt;title&gt;Ungulate browsing causes species loss in deciduous forests independent of community dynamics and silvicultural management in Central and Southeastern Europe&lt;/title&gt;&lt;secondary-title&gt;Annals of Forest Research&lt;/secondary-title&gt;&lt;/titles&gt;&lt;periodical&gt;&lt;full-title&gt;Annals of Forest Research&lt;/full-title&gt;&lt;/periodical&gt;&lt;pages&gt;267-288&lt;/pages&gt;&lt;volume&gt;57&lt;/volume&gt;&lt;number&gt;2&lt;/number&gt;&lt;dates&gt;&lt;year&gt;2014&lt;/year&gt;&lt;/dates&gt;&lt;isbn&gt;1844-8135&lt;/isbn&gt;&lt;accession-num&gt;WOS:000349133100009&lt;/accession-num&gt;&lt;urls&gt;&lt;related-urls&gt;&lt;url&gt;&amp;lt;Go to ISI&amp;gt;://WOS:000349133100009&lt;/url&gt;&lt;/related-urls&gt;&lt;/urls&gt;&lt;/record&gt;&lt;/Cite&gt;&lt;/EndNote&gt;</w:instrText>
      </w:r>
      <w:r w:rsidRPr="00E13B98">
        <w:fldChar w:fldCharType="separate"/>
      </w:r>
      <w:r w:rsidRPr="00E13B98">
        <w:t xml:space="preserve">(Schulze </w:t>
      </w:r>
      <w:r w:rsidR="000D7D89" w:rsidRPr="000D7D89">
        <w:rPr>
          <w:i/>
        </w:rPr>
        <w:t>et al.</w:t>
      </w:r>
      <w:r w:rsidRPr="00E13B98">
        <w:t>, 2014)</w:t>
      </w:r>
      <w:r w:rsidRPr="00E13B98">
        <w:fldChar w:fldCharType="end"/>
      </w:r>
      <w:r w:rsidRPr="00E13B98">
        <w:t>. Hence, the hunting sector and its management is also a main driver of forest change.</w:t>
      </w:r>
    </w:p>
    <w:p w14:paraId="0A72ACC3" w14:textId="08BE86BE" w:rsidR="0048205B" w:rsidRPr="00E13B98" w:rsidRDefault="0048205B" w:rsidP="00AE389F">
      <w:r w:rsidRPr="00E13B98">
        <w:lastRenderedPageBreak/>
        <w:t xml:space="preserve">Management hunting also provides material (meat) and non-material contributions to people, for example by maintaining traditions and promoting social relations </w:t>
      </w:r>
      <w:r w:rsidRPr="00E13B98">
        <w:fldChar w:fldCharType="begin" w:fldLock="1"/>
      </w:r>
      <w:r>
        <w:instrText>ADDIN CSL_CITATION { "citationItems" : [ { "id" : "ITEM-1", "itemData" : { "DOI" : "10.1080/09640568.2012.689615", "ISSN" : "0964-0568", "author" : [ { "dropping-particle" : "", "family" : "Fischer", "given" : "Anke", "non-dropping-particle" : "", "parse-names" : false, "suffix" : "" }, { "dropping-particle" : "", "family" : "Sandstr\u00f6m", "given" : "Camilla", "non-dropping-particle" : "", "parse-names" : false, "suffix" : "" }, { "dropping-particle" : "", "family" : "Delibes-Mateos", "given" : "Miguel", "non-dropping-particle" : "", "parse-names" : false, "suffix" : "" }, { "dropping-particle" : "", "family" : "Arroyo", "given" : "Beatriz", "non-dropping-particle" : "", "parse-names" : false, "suffix" : "" }, { "dropping-particle" : "", "family" : "Tadie", "given" : "Degu", "non-dropping-particle" : "", "parse-names" : false, "suffix" : "" }, { "dropping-particle" : "", "family" : "Randall", "given" : "Deborah", "non-dropping-particle" : "", "parse-names" : false, "suffix" : "" }, { "dropping-particle" : "", "family" : "Hailu", "given" : "Fetene", "non-dropping-particle" : "", "parse-names" : false, "suffix" : "" }, { "dropping-particle" : "", "family" : "Lowassa", "given" : "Asanterabi", "non-dropping-particle" : "", "parse-names" : false, "suffix" : "" }, { "dropping-particle" : "", "family" : "Msuha", "given" : "Maurus", "non-dropping-particle" : "", "parse-names" : false, "suffix" : "" }, { "dropping-particle" : "", "family" : "Kere\u017ei", "given" : "Vesna", "non-dropping-particle" : "", "parse-names" : false, "suffix" : "" }, { "dropping-particle" : "", "family" : "Relji\u0107", "given" : "Slaven", "non-dropping-particle" : "", "parse-names" : false, "suffix" : "" }, { "dropping-particle" : "", "family" : "Linnell", "given" : "John", "non-dropping-particle" : "", "parse-names" : false, "suffix" : "" }, { "dropping-particle" : "", "family" : "Maji\u0107", "given" : "Aleksandra", "non-dropping-particle" : "", "parse-names" : false, "suffix" : "" } ], "container-title" : "Journal of Environmental Planning and Management", "id" : "ITEM-1", "issue" : "4", "issued" : { "date-parts" : [ [ "2013", "5" ] ] }, "page" : "531-552", "title" : "On the multifunctionality of hunting \u2013 an institutional analysis of eight cases from Europe and Africa", "type" : "article-journal", "volume" : "56" }, "uris" : [ "http://www.mendeley.com/documents/?uuid=7a4e29f3-09a1-4e1b-beb6-a04faef5d533" ] } ], "mendeley" : { "formattedCitation" : "(A. Fischer et al., 2013)", "plainTextFormattedCitation" : "(A. Fischer et al., 2013)", "previouslyFormattedCitation" : "(A. Fischer et al., 2013)" }, "properties" : {  }, "schema" : "https://github.com/citation-style-language/schema/raw/master/csl-citation.json" }</w:instrText>
      </w:r>
      <w:r w:rsidRPr="00E13B98">
        <w:fldChar w:fldCharType="separate"/>
      </w:r>
      <w:r w:rsidRPr="00E13B98">
        <w:t xml:space="preserve">(Fischer </w:t>
      </w:r>
      <w:r w:rsidR="000D7D89" w:rsidRPr="000D7D89">
        <w:rPr>
          <w:i/>
        </w:rPr>
        <w:t>et al.</w:t>
      </w:r>
      <w:r w:rsidRPr="00E13B98">
        <w:t>, 2013)</w:t>
      </w:r>
      <w:r w:rsidRPr="00E13B98">
        <w:fldChar w:fldCharType="end"/>
      </w:r>
      <w:r w:rsidRPr="00E13B98">
        <w:t xml:space="preserve">. This is also the focus in indigenous or subsistence hunting where cultural identity is emphasized. However, there are signs that indigenous or subsistence hunting is declining, for example in traditional communities in Faroe Islands due to the changing cultural values of younger generations </w:t>
      </w:r>
      <w:r w:rsidRPr="00E13B98">
        <w:fldChar w:fldCharType="begin" w:fldLock="1"/>
      </w:r>
      <w:r>
        <w:instrText>ADDIN CSL_CITATION { "citationItems" : [ { "id" : "ITEM-1", "itemData" : { "author" : [ { "dropping-particle" : "", "family" : "Nieminen", "given" : "M", "non-dropping-particle" : "", "parse-names" : false, "suffix" : "" }, { "dropping-particle" : "", "family" : "Roto", "given" : "J", "non-dropping-particle" : "", "parse-names" : false, "suffix" : "" }, { "dropping-particle" : "", "family" : "Syrj\u00e4m\u00e4ki", "given" : "E", "non-dropping-particle" : "", "parse-names" : false, "suffix" : "" } ], "container-title" : "Snowscapes, Dreamscapes. Snowchange Book on Community Voices of Change", "editor" : [ { "dropping-particle" : "", "family" : "Helander", "given" : "E", "non-dropping-particle" : "", "parse-names" : false, "suffix" : "" }, { "dropping-particle" : "", "family" : "Mustonen", "given" : "T", "non-dropping-particle" : "", "parse-names" : false, "suffix" : "" } ], "id" : "ITEM-1", "issued" : { "date-parts" : [ [ "2004" ] ] }, "publisher" : "Tampere Polytechnic Publications. Study Materials 12", "publisher-place" : "Tampere, Finland", "title" : "Local voices from the Faroe Islands", "type" : "chapter" }, "uris" : [ "http://www.mendeley.com/documents/?uuid=71261ac3-6d15-4012-9433-fdc4b2a2c67f" ] } ], "mendeley" : { "formattedCitation" : "(Nieminen, Roto, &amp; Syrj\u00e4m\u00e4ki, 2004)", "plainTextFormattedCitation" : "(Nieminen, Roto, &amp; Syrj\u00e4m\u00e4ki, 2004)", "previouslyFormattedCitation" : "(Nieminen, Roto, &amp; Syrj\u00e4m\u00e4ki, 2004)" }, "properties" : {  }, "schema" : "https://github.com/citation-style-language/schema/raw/master/csl-citation.json" }</w:instrText>
      </w:r>
      <w:r w:rsidRPr="00E13B98">
        <w:fldChar w:fldCharType="separate"/>
      </w:r>
      <w:r w:rsidRPr="00E13B98">
        <w:t>(Nieminen</w:t>
      </w:r>
      <w:r w:rsidR="007A084D">
        <w:rPr>
          <w:i/>
        </w:rPr>
        <w:t xml:space="preserve"> et al.</w:t>
      </w:r>
      <w:r w:rsidRPr="00E13B98">
        <w:t>, 2004)</w:t>
      </w:r>
      <w:r w:rsidRPr="00E13B98">
        <w:fldChar w:fldCharType="end"/>
      </w:r>
      <w:r w:rsidRPr="00E13B98">
        <w:t xml:space="preserve">. </w:t>
      </w:r>
    </w:p>
    <w:p w14:paraId="6C5A5DF9" w14:textId="051C35FF" w:rsidR="0048205B" w:rsidRDefault="0048205B" w:rsidP="00AE389F">
      <w:r w:rsidRPr="00E13B98">
        <w:t xml:space="preserve">Sport and trophy hunting are not motivated by ecological objectives (if so, we would call it management hunting). Sport hunting, including the trapping of individuals, has been mostly aimed at large game species in Europe and Central Asia. These include predatory mammals such as bears, wolves and lynx; herbivorous mammals such as red deer, moose, elk, ibex and chamois; omnivorous mammals such as wild boar; and birds (mainly ducks, geese, waders, doves and several passerines). This has resulted in the extinction of, for example, Caucasian moose and wisent, Carpathian wisent, and ibex on the Iberian Peninsula. The hunting, trapping and poaching of migratory birds is a chronic conservation problem, particularly in the Mediterranean countries, where birds, even small passerines, have been traditionally hunted and trapped for human consumption or for sport </w:t>
      </w:r>
      <w:r w:rsidRPr="00E13B98">
        <w:fldChar w:fldCharType="begin" w:fldLock="1"/>
      </w:r>
      <w:r>
        <w:instrText>ADDIN CSL_CITATION { "citationItems" : [ { "id" : "ITEM-1", "itemData" : { "DOI" : "10.1111/ibi.12118", "ISSN" : "00191019", "author" : [ { "dropping-particle" : "", "family" : "Vickery", "given" : "Juliet A.", "non-dropping-particle" : "", "parse-names" : false, "suffix" : "" }, { "dropping-particle" : "", "family" : "Ewing", "given" : "Steven R.", "non-dropping-particle" : "", "parse-names" : false, "suffix" : "" }, { "dropping-particle" : "", "family" : "Smith", "given" : "Ken W.", "non-dropping-particle" : "", "parse-names" : false, "suffix" : "" }, { "dropping-particle" : "", "family" : "Pain", "given" : "Deborah J.", "non-dropping-particle" : "", "parse-names" : false, "suffix" : "" }, { "dropping-particle" : "", "family" : "Bairlein", "given" : "Franz", "non-dropping-particle" : "", "parse-names" : false, "suffix" : "" }, { "dropping-particle" : "", "family" : "\u0160korpilov\u00e1", "given" : "Jana", "non-dropping-particle" : "", "parse-names" : false, "suffix" : "" }, { "dropping-particle" : "", "family" : "Gregory", "given" : "Richard D.", "non-dropping-particle" : "", "parse-names" : false, "suffix" : "" } ], "container-title" : "Ibis", "editor" : [ { "dropping-particle" : "", "family" : "Fox", "given" : "Tony", "non-dropping-particle" : "", "parse-names" : false, "suffix" : "" } ], "id" : "ITEM-1", "issue" : "1", "issued" : { "date-parts" : [ [ "2014", "1", "1" ] ] }, "page" : "1-22", "title" : "The decline of Afro-Palaearctic migrants and an assessment of potential causes", "type" : "article-journal", "volume" : "156" }, "uris" : [ "http://www.mendeley.com/documents/?uuid=94c95858-7154-3903-b41f-88cd75186984" ] } ], "mendeley" : { "formattedCitation" : "(Vickery et al., 2014)", "plainTextFormattedCitation" : "(Vickery et al., 2014)", "previouslyFormattedCitation" : "(Vickery et al., 2014)" }, "properties" : {  }, "schema" : "https://github.com/citation-style-language/schema/raw/master/csl-citation.json" }</w:instrText>
      </w:r>
      <w:r w:rsidRPr="00E13B98">
        <w:fldChar w:fldCharType="separate"/>
      </w:r>
      <w:r w:rsidRPr="00E13B98">
        <w:t xml:space="preserve">(Vickery </w:t>
      </w:r>
      <w:r w:rsidR="000D7D89" w:rsidRPr="000D7D89">
        <w:rPr>
          <w:i/>
        </w:rPr>
        <w:t>et al.</w:t>
      </w:r>
      <w:r w:rsidRPr="00E13B98">
        <w:t>, 2014)</w:t>
      </w:r>
      <w:r w:rsidRPr="00E13B98">
        <w:fldChar w:fldCharType="end"/>
      </w:r>
      <w:r w:rsidRPr="00E13B98">
        <w:t>.</w:t>
      </w:r>
    </w:p>
    <w:p w14:paraId="61D40EF1" w14:textId="77777777" w:rsidR="0048205B" w:rsidRPr="00E13B98" w:rsidRDefault="0048205B" w:rsidP="00AE389F"/>
    <w:p w14:paraId="1F4E2C90" w14:textId="77777777" w:rsidR="0048205B" w:rsidRPr="00856BB7" w:rsidRDefault="0048205B" w:rsidP="001F0516">
      <w:pPr>
        <w:pStyle w:val="Heading4"/>
      </w:pPr>
      <w:bookmarkStart w:id="1283" w:name="_Toc519514738"/>
      <w:r w:rsidRPr="00E13B98">
        <w:t>Trends in hunting</w:t>
      </w:r>
      <w:bookmarkEnd w:id="1283"/>
    </w:p>
    <w:p w14:paraId="15105134" w14:textId="77777777" w:rsidR="0048205B" w:rsidRPr="00E13B98" w:rsidRDefault="0048205B" w:rsidP="00AE389F">
      <w:r w:rsidRPr="00E13B98">
        <w:t xml:space="preserve">In the European Union, the Birds Directive currently allows the hunting of 82 species (25 ducks and geese, 15 gallinaceous species, 22 waders, shorebirds and gulls, five doves, 12 passerine species and three rallied species) of which 24 can be hunted in all </w:t>
      </w:r>
      <w:r>
        <w:t>m</w:t>
      </w:r>
      <w:r w:rsidRPr="00E13B98">
        <w:t xml:space="preserve">ember States (Annex II of Birds Directive). Many species that are declining at an alarming rate, may still be hunted in several European countries (for example skylark, lapwing, curlew, black-tailed godwit, garganey, taiga bean goose, pintail, snipe, quail and turtle Dove). In addition to hunting, selective trapping is allowed in several </w:t>
      </w:r>
      <w:r>
        <w:t>European Union m</w:t>
      </w:r>
      <w:r w:rsidRPr="00E13B98">
        <w:t xml:space="preserve">ember States (Art. 9 of Birds Directive), where net traps and cage traps lead to the killing of tens of thousands of skylarks, Ortolan buntings, golden plovers, turtle doves, quail and lapwings in France, and millions of thrushes in Malta, Spain (Catalonia) and Italy annually </w:t>
      </w:r>
      <w:r w:rsidRPr="00E13B98">
        <w:fldChar w:fldCharType="begin" w:fldLock="1"/>
      </w:r>
      <w:r>
        <w:instrText>ADDIN CSL_CITATION { "citationItems" : [ { "id" : "ITEM-1", "itemData" : { "author" : [ { "dropping-particle" : "", "family" : "Fenech", "given" : "N.", "non-dropping-particle" : "", "parse-names" : false, "suffix" : "" } ], "id" : "ITEM-1", "issued" : { "date-parts" : [ [ "1992" ] ] }, "publisher" : "Quiller Press", "publisher-place" : "London", "title" : "Fatal Flight. The Maltese Obsession with Killing Birds", "type" : "book" }, "uris" : [ "http://www.mendeley.com/documents/?uuid=7205bb61-7230-4046-9d19-32e76afd2ab7" ] }, { "id" : "ITEM-2", "itemData" : { "ISBN" : "0944-5730", "abstract" : "Schemes collecting information on hunting bags are important measures to assess the sustain-ability and the impact of hunting on wild bird populations. While more than 80 species of birds can legally be hunted within the framework of the E.U. directive for the protection of birds, no European-wide monitoring scheme exists to collect and analyse information on the numbers of huntable birds shot annually. The aim of this study was to collect all available data about bird-hunting statistics from the 25 member states of the E.U. as well as from Switzerland and Norway, and to assess the number of individuals killed per species, country and year. The total number of active hunters in the 27 countries covered by this study is about 6.8 million individuals. Organisations and authorities in the study area were contacted and intensive searches on the internet and in libraries were undertaken. By the date of the first submission of this article (15.9.2005) a total of 81.5% (n = 571) of all potential single bag returns (n c 705) from the bird species listed in annex II of the directive was located and analysed. The minimum estimates for the number of wild birds hunted in the 27 countries covered by the analysed data is 101,900,720 individuals including 243,885 geese, 7,433,972 ducks, 33,535,603 fowl-like birds, 4,103,493 waders, 94,636 gulls, 391.148 rails, 18,606,498 doves and 37,371,845 passerines (including corvids). The harvest figures were presented and discussed for all 82 bird species listed in annex II of the birds directive. Direct and indirect effects of hunting such as hunting of migratory species, hunting of species with an unfavourable conservation status, the unknown numbers of wounded individuals, disturbances or the use of lead ammunition were discussed in face of the estimated hunting activity. The avail-able data was insufficient to determine whether or not hunting is a decisive factor responsible for population decline. Nevertheless, the results presented in this study show that hunting is an important mortality factor for many migratory and resident bird species in Europe. It is assumed that hunting is accelerating the present decline of some species with an unfavourable conservation status e.g. Lapwing, Garganey, Skylark, Quail, Turtle Dove or Jack Snipe.", "author" : [ { "dropping-particle" : "", "family" : "Hirschfeld", "given" : "Axel", "non-dropping-particle" : "", "parse-names" : false, "suffix" : "" }, { "dropping-particle" : "", "family" : "Heyd", "given" : "Alexander", "non-dropping-particle" : "", "parse-names" : false, "suffix" : "" } ], "container-title" : "Berichte zum Vogelschutz", "id" : "ITEM-2", "issued" : { "date-parts" : [ [ "2005" ] ] }, "page" : "47-74", "title" : "Mortality of migratory birds caused by hunting in Europe: bag statistics and proposals for the conservation of birds and animal welfare.", "type" : "article-journal", "volume" : "42" }, "uris" : [ "http://www.mendeley.com/documents/?uuid=32a60cc3-596d-4563-a754-c566f3366637" ] } ], "mendeley" : { "formattedCitation" : "(Fenech, 1992; Hirschfeld &amp; Heyd, 2005)", "plainTextFormattedCitation" : "(Fenech, 1992; Hirschfeld &amp; Heyd, 2005)", "previouslyFormattedCitation" : "(Fenech, 1992; Hirschfeld &amp; Heyd, 2005)" }, "properties" : {  }, "schema" : "https://github.com/citation-style-language/schema/raw/master/csl-citation.json" }</w:instrText>
      </w:r>
      <w:r w:rsidRPr="00E13B98">
        <w:fldChar w:fldCharType="separate"/>
      </w:r>
      <w:r w:rsidRPr="00E13B98">
        <w:t>(Fenech, 1992; Hirschfeld &amp; Heyd, 2005)</w:t>
      </w:r>
      <w:r w:rsidRPr="00E13B98">
        <w:fldChar w:fldCharType="end"/>
      </w:r>
      <w:r w:rsidRPr="00E13B98">
        <w:t xml:space="preserve">. </w:t>
      </w:r>
    </w:p>
    <w:p w14:paraId="2E07F6E8" w14:textId="38F11D40" w:rsidR="0048205B" w:rsidRDefault="0048205B" w:rsidP="00AE389F">
      <w:r w:rsidRPr="00E13B98">
        <w:t xml:space="preserve">Since the 1950s there has been a general decrease in the size of the annual wild bird hunting bag (total catch) in Western Europe. Hunting pressure is still high, although uncertain in the south and east of the region </w:t>
      </w:r>
      <w:r w:rsidRPr="00E13B98">
        <w:fldChar w:fldCharType="begin" w:fldLock="1"/>
      </w:r>
      <w:r>
        <w:instrText>ADDIN CSL_CITATION { "citationItems" : [ { "id" : "ITEM-1", "itemData" : { "DOI" : "10.1111/ele.12008", "ISSN" : "1461023X", "author" : [ { "dropping-particle" : "", "family" : "Weinbaum", "given" : "Karen Z.", "non-dropping-particle" : "", "parse-names" : false, "suffix" : "" }, { "dropping-particle" : "", "family" : "Brashares", "given" : "Justin S.", "non-dropping-particle" : "", "parse-names" : false, "suffix" : "" }, { "dropping-particle" : "", "family" : "Golden", "given" : "Christopher D.", "non-dropping-particle" : "", "parse-names" : false, "suffix" : "" }, { "dropping-particle" : "", "family" : "Getz", "given" : "Wayne M.", "non-dropping-particle" : "", "parse-names" : false, "suffix" : "" } ], "container-title" : "Ecology Letters", "editor" : [ { "dropping-particle" : "", "family" : "Worm", "given" : "Boris", "non-dropping-particle" : "", "parse-names" : false, "suffix" : "" } ], "id" : "ITEM-1", "issue" : "1", "issued" : { "date-parts" : [ [ "2013", "1" ] ] }, "page" : "99-111", "title" : "Searching for sustainability: are assessments of wildlife harvests behind the times?", "type" : "article-journal", "volume" : "16" }, "uris" : [ "http://www.mendeley.com/documents/?uuid=19ebbe16-ec28-4451-aa64-fe174ba1d845" ] } ], "mendeley" : { "formattedCitation" : "(Weinbaum, Brashares, Golden, &amp; Getz, 2013)", "plainTextFormattedCitation" : "(Weinbaum, Brashares, Golden, &amp; Getz, 2013)", "previouslyFormattedCitation" : "(Weinbaum, Brashares, Golden, &amp; Getz, 2013)" }, "properties" : {  }, "schema" : "https://github.com/citation-style-language/schema/raw/master/csl-citation.json" }</w:instrText>
      </w:r>
      <w:r w:rsidRPr="00E13B98">
        <w:fldChar w:fldCharType="separate"/>
      </w:r>
      <w:r w:rsidRPr="00E13B98">
        <w:t>(Weinbaum</w:t>
      </w:r>
      <w:r w:rsidR="007A084D">
        <w:rPr>
          <w:i/>
        </w:rPr>
        <w:t xml:space="preserve"> et al.</w:t>
      </w:r>
      <w:r w:rsidRPr="00E13B98">
        <w:t>, 2013)</w:t>
      </w:r>
      <w:r w:rsidRPr="00E13B98">
        <w:fldChar w:fldCharType="end"/>
      </w:r>
      <w:r w:rsidRPr="00E13B98">
        <w:t xml:space="preserve">. In 2005, the total hunting bag in the EU-27 was around 102 million individuals of 82 bird species </w:t>
      </w:r>
      <w:r w:rsidRPr="00E13B98">
        <w:fldChar w:fldCharType="begin" w:fldLock="1"/>
      </w:r>
      <w:r>
        <w:instrText>ADDIN CSL_CITATION { "citationItems" : [ { "id" : "ITEM-1", "itemData" : { "ISBN" : "0944-5730", "abstract" : "Schemes collecting information on hunting bags are important measures to assess the sustain-ability and the impact of hunting on wild bird populations. While more than 80 species of birds can legally be hunted within the framework of the E.U. directive for the protection of birds, no European-wide monitoring scheme exists to collect and analyse information on the numbers of huntable birds shot annually. The aim of this study was to collect all available data about bird-hunting statistics from the 25 member states of the E.U. as well as from Switzerland and Norway, and to assess the number of individuals killed per species, country and year. The total number of active hunters in the 27 countries covered by this study is about 6.8 million individuals. Organisations and authorities in the study area were contacted and intensive searches on the internet and in libraries were undertaken. By the date of the first submission of this article (15.9.2005) a total of 81.5% (n = 571) of all potential single bag returns (n c 705) from the bird species listed in annex II of the directive was located and analysed. The minimum estimates for the number of wild birds hunted in the 27 countries covered by the analysed data is 101,900,720 individuals including 243,885 geese, 7,433,972 ducks, 33,535,603 fowl-like birds, 4,103,493 waders, 94,636 gulls, 391.148 rails, 18,606,498 doves and 37,371,845 passerines (including corvids). The harvest figures were presented and discussed for all 82 bird species listed in annex II of the birds directive. Direct and indirect effects of hunting such as hunting of migratory species, hunting of species with an unfavourable conservation status, the unknown numbers of wounded individuals, disturbances or the use of lead ammunition were discussed in face of the estimated hunting activity. The avail-able data was insufficient to determine whether or not hunting is a decisive factor responsible for population decline. Nevertheless, the results presented in this study show that hunting is an important mortality factor for many migratory and resident bird species in Europe. It is assumed that hunting is accelerating the present decline of some species with an unfavourable conservation status e.g. Lapwing, Garganey, Skylark, Quail, Turtle Dove or Jack Snipe.", "author" : [ { "dropping-particle" : "", "family" : "Hirschfeld", "given" : "Axel", "non-dropping-particle" : "", "parse-names" : false, "suffix" : "" }, { "dropping-particle" : "", "family" : "Heyd", "given" : "Alexander", "non-dropping-particle" : "", "parse-names" : false, "suffix" : "" } ], "container-title" : "Berichte zum Vogelschutz", "id" : "ITEM-1", "issued" : { "date-parts" : [ [ "2005" ] ] }, "page" : "47-74", "title" : "Mortality of migratory birds caused by hunting in Europe: bag statistics and proposals for the conservation of birds and animal welfare.", "type" : "article-journal", "volume" : "42" }, "uris" : [ "http://www.mendeley.com/documents/?uuid=32a60cc3-596d-4563-a754-c566f3366637" ] } ], "mendeley" : { "formattedCitation" : "(Hirschfeld &amp; Heyd, 2005)", "plainTextFormattedCitation" : "(Hirschfeld &amp; Heyd, 2005)", "previouslyFormattedCitation" : "(Hirschfeld &amp; Heyd, 2005)" }, "properties" : {  }, "schema" : "https://github.com/citation-style-language/schema/raw/master/csl-citation.json" }</w:instrText>
      </w:r>
      <w:r w:rsidRPr="00E13B98">
        <w:fldChar w:fldCharType="separate"/>
      </w:r>
      <w:r w:rsidRPr="00E13B98">
        <w:t>(Hirschfeld &amp; Heyd, 2005)</w:t>
      </w:r>
      <w:r w:rsidRPr="00E13B98">
        <w:fldChar w:fldCharType="end"/>
      </w:r>
      <w:r w:rsidRPr="00E13B98">
        <w:t xml:space="preserve">. Hunting bag data also suggest a recent short-term increase in hunting pressure for mammals. For instance, the </w:t>
      </w:r>
      <w:r>
        <w:t>hunting</w:t>
      </w:r>
      <w:r w:rsidRPr="00E13B98">
        <w:t xml:space="preserve"> of red deer (</w:t>
      </w:r>
      <w:r w:rsidRPr="00E13B98">
        <w:rPr>
          <w:i/>
        </w:rPr>
        <w:t>Cervus elaphus</w:t>
      </w:r>
      <w:r w:rsidRPr="00E13B98">
        <w:t xml:space="preserve">) </w:t>
      </w:r>
      <w:r>
        <w:t>has</w:t>
      </w:r>
      <w:r w:rsidRPr="00E13B98">
        <w:t xml:space="preserve"> increased exponentially in eight of 11 </w:t>
      </w:r>
      <w:r>
        <w:t xml:space="preserve">Western and Central </w:t>
      </w:r>
      <w:r w:rsidRPr="00E13B98">
        <w:t xml:space="preserve">European countries studied </w:t>
      </w:r>
      <w:r w:rsidRPr="00E13B98">
        <w:fldChar w:fldCharType="begin" w:fldLock="1"/>
      </w:r>
      <w:r>
        <w:instrText>ADDIN CSL_CITATION { "citationItems" : [ { "id" : "ITEM-1", "itemData" : { "DOI" : "10.1111/j.1365-2664.2006.01183.x", "ISSN" : "00218901", "author" : [ { "dropping-particle" : "", "family" : "Milner", "given" : "Jos M.", "non-dropping-particle" : "", "parse-names" : false, "suffix" : "" }, { "dropping-particle" : "", "family" : "Bonenfant", "given" : "Christophe", "non-dropping-particle" : "", "parse-names" : false, "suffix" : "" }, { "dropping-particle" : "", "family" : "Mysterud", "given" : "Atle", "non-dropping-particle" : "", "parse-names" : false, "suffix" : "" }, { "dropping-particle" : "", "family" : "Gaillard", "given" : "Jean-Michel", "non-dropping-particle" : "", "parse-names" : false, "suffix" : "" }, { "dropping-particle" : "", "family" : "Cs\u00e1nyi", "given" : "S\u00e1ndor", "non-dropping-particle" : "", "parse-names" : false, "suffix" : "" }, { "dropping-particle" : "", "family" : "Stenseth", "given" : "Nils Chr.", "non-dropping-particle" : "", "parse-names" : false, "suffix" : "" } ], "container-title" : "Journal of Applied Ecology", "id" : "ITEM-1", "issue" : "4", "issued" : { "date-parts" : [ [ "2006", "6", "1" ] ] }, "page" : "721-734", "publisher" : "Blackwell Publishing Ltd", "title" : "Temporal and spatial development of red deer harvesting in Europe: biological and cultural factors", "type" : "article-journal", "volume" : "43" }, "uris" : [ "http://www.mendeley.com/documents/?uuid=fa6cf5b0-94b1-3f42-a008-d3d7862dee5c" ] } ], "mendeley" : { "formattedCitation" : "(Milner et al., 2006)", "plainTextFormattedCitation" : "(Milner et al., 2006)", "previouslyFormattedCitation" : "(Milner et al., 2006)" }, "properties" : {  }, "schema" : "https://github.com/citation-style-language/schema/raw/master/csl-citation.json" }</w:instrText>
      </w:r>
      <w:r w:rsidRPr="00E13B98">
        <w:fldChar w:fldCharType="separate"/>
      </w:r>
      <w:r w:rsidRPr="00E13B98">
        <w:t xml:space="preserve">(Milner </w:t>
      </w:r>
      <w:r w:rsidR="000D7D89" w:rsidRPr="000D7D89">
        <w:rPr>
          <w:i/>
        </w:rPr>
        <w:t>et al.</w:t>
      </w:r>
      <w:r w:rsidRPr="00E13B98">
        <w:t>, 2006)</w:t>
      </w:r>
      <w:r w:rsidRPr="00E13B98">
        <w:fldChar w:fldCharType="end"/>
      </w:r>
      <w:r w:rsidRPr="00E13B98">
        <w:t xml:space="preserve">. </w:t>
      </w:r>
    </w:p>
    <w:p w14:paraId="0297F2E8" w14:textId="77777777" w:rsidR="0048205B" w:rsidRPr="00E13B98" w:rsidRDefault="0048205B" w:rsidP="00AE389F"/>
    <w:p w14:paraId="1A4E72D8" w14:textId="77777777" w:rsidR="0048205B" w:rsidRPr="00856BB7" w:rsidRDefault="0048205B" w:rsidP="001F0516">
      <w:pPr>
        <w:pStyle w:val="Heading4"/>
      </w:pPr>
      <w:bookmarkStart w:id="1284" w:name="_Toc519514739"/>
      <w:r w:rsidRPr="00E13B98">
        <w:t>Drivers of hunting</w:t>
      </w:r>
      <w:bookmarkEnd w:id="1284"/>
    </w:p>
    <w:p w14:paraId="4E9883AA" w14:textId="29EA2009" w:rsidR="0048205B" w:rsidRPr="00E13B98" w:rsidRDefault="0048205B" w:rsidP="00AE389F">
      <w:r w:rsidRPr="00E13B98">
        <w:t xml:space="preserve">The culture of hunting is based on a value system that is deeply rooted in traditions in Europe and Central Asia. However, traditions emerging from subsistence hunting are today based on identity and life-style, expressed as sport and trophy hunting or management hunting, with wild meat as a bonus </w:t>
      </w:r>
      <w:r w:rsidRPr="00E13B98">
        <w:fldChar w:fldCharType="begin" w:fldLock="1"/>
      </w:r>
      <w:r>
        <w:instrText>ADDIN CSL_CITATION { "citationItems" : [ { "id" : "ITEM-1", "itemData" : { "DOI" : "10.1080/09640568.2012.689615", "ISSN" : "0964-0568", "author" : [ { "dropping-particle" : "", "family" : "Fischer", "given" : "Anke", "non-dropping-particle" : "", "parse-names" : false, "suffix" : "" }, { "dropping-particle" : "", "family" : "Sandstr\u00f6m", "given" : "Camilla", "non-dropping-particle" : "", "parse-names" : false, "suffix" : "" }, { "dropping-particle" : "", "family" : "Delibes-Mateos", "given" : "Miguel", "non-dropping-particle" : "", "parse-names" : false, "suffix" : "" }, { "dropping-particle" : "", "family" : "Arroyo", "given" : "Beatriz", "non-dropping-particle" : "", "parse-names" : false, "suffix" : "" }, { "dropping-particle" : "", "family" : "Tadie", "given" : "Degu", "non-dropping-particle" : "", "parse-names" : false, "suffix" : "" }, { "dropping-particle" : "", "family" : "Randall", "given" : "Deborah", "non-dropping-particle" : "", "parse-names" : false, "suffix" : "" }, { "dropping-particle" : "", "family" : "Hailu", "given" : "Fetene", "non-dropping-particle" : "", "parse-names" : false, "suffix" : "" }, { "dropping-particle" : "", "family" : "Lowassa", "given" : "Asanterabi", "non-dropping-particle" : "", "parse-names" : false, "suffix" : "" }, { "dropping-particle" : "", "family" : "Msuha", "given" : "Maurus", "non-dropping-particle" : "", "parse-names" : false, "suffix" : "" }, { "dropping-particle" : "", "family" : "Kere\u017ei", "given" : "Vesna", "non-dropping-particle" : "", "parse-names" : false, "suffix" : "" }, { "dropping-particle" : "", "family" : "Relji\u0107", "given" : "Slaven", "non-dropping-particle" : "", "parse-names" : false, "suffix" : "" }, { "dropping-particle" : "", "family" : "Linnell", "given" : "John", "non-dropping-particle" : "", "parse-names" : false, "suffix" : "" }, { "dropping-particle" : "", "family" : "Maji\u0107", "given" : "Aleksandra", "non-dropping-particle" : "", "parse-names" : false, "suffix" : "" } ], "container-title" : "Journal of Environmental Planning and Management", "id" : "ITEM-1", "issue" : "4", "issued" : { "date-parts" : [ [ "2013", "5" ] ] }, "page" : "531-552", "title" : "On the multifunctionality of hunting \u2013 an institutional analysis of eight cases from Europe and Africa", "type" : "article-journal", "volume" : "56" }, "uris" : [ "http://www.mendeley.com/documents/?uuid=7a4e29f3-09a1-4e1b-beb6-a04faef5d533" ] } ], "mendeley" : { "formattedCitation" : "(A. Fischer et al., 2013)", "plainTextFormattedCitation" : "(A. Fischer et al., 2013)", "previouslyFormattedCitation" : "(A. Fischer et al., 2013)" }, "properties" : {  }, "schema" : "https://github.com/citation-style-language/schema/raw/master/csl-citation.json" }</w:instrText>
      </w:r>
      <w:r w:rsidRPr="00E13B98">
        <w:fldChar w:fldCharType="separate"/>
      </w:r>
      <w:r w:rsidRPr="00E13B98">
        <w:t xml:space="preserve">(Fischer </w:t>
      </w:r>
      <w:r w:rsidR="000D7D89" w:rsidRPr="000D7D89">
        <w:rPr>
          <w:i/>
        </w:rPr>
        <w:t>et al.</w:t>
      </w:r>
      <w:r w:rsidRPr="00E13B98">
        <w:t>, 2013)</w:t>
      </w:r>
      <w:r w:rsidRPr="00E13B98">
        <w:fldChar w:fldCharType="end"/>
      </w:r>
      <w:r w:rsidRPr="00E13B98">
        <w:t>. Demographic drivers like urbanization do not seem to change these cultural drivers; there is still a high density of hunters per km</w:t>
      </w:r>
      <w:r w:rsidRPr="00E13B98">
        <w:rPr>
          <w:vertAlign w:val="superscript"/>
        </w:rPr>
        <w:t>2</w:t>
      </w:r>
      <w:r w:rsidRPr="00E13B98">
        <w:t xml:space="preserve">, 50 in Cyprus, followed by 47 in Malta, 5.0 in Ireland, 3.8 in Denmark, 3.3 in the UK, 2.5 in Italy and Portugal, 2.4 in France, and 2.0 in Greece </w:t>
      </w:r>
      <w:r w:rsidRPr="00E13B98">
        <w:fldChar w:fldCharType="begin"/>
      </w:r>
      <w:r w:rsidRPr="00E13B98">
        <w:instrText xml:space="preserve"> ADDIN EN.CITE &lt;EndNote&gt;&lt;Cite&gt;&lt;Author&gt;Hirschfeld&lt;/Author&gt;&lt;Year&gt;2005&lt;/Year&gt;&lt;RecNum&gt;399&lt;/RecNum&gt;&lt;DisplayText&gt;(Hirschfeld &amp;amp; Heyd, 2005)&lt;/DisplayText&gt;&lt;record&gt;&lt;rec-number&gt;399&lt;/rec-number&gt;&lt;foreign-keys&gt;&lt;key app="EN" db-id="xdvpvrpxla2tr5eswev5x5dfx9eett2rp9dx"&gt;399&lt;/key&gt;&lt;/foreign-keys&gt;&lt;ref-type name="Journal Article"&gt;17&lt;/ref-type&gt;&lt;contributors&gt;&lt;authors&gt;&lt;author&gt;&lt;style face="normal" font="default" charset="238" size="100%"&gt;Hirschfeld, A.&lt;/style&gt;&lt;/author&gt;&lt;author&gt;&lt;style face="normal" font="default" charset="238" size="100%"&gt;Heyd, A.&lt;/style&gt;&lt;/author&gt;&lt;/authors&gt;&lt;/contributors&gt;&lt;titles&gt;&lt;title&gt;&lt;style face="normal" font="default" charset="238" size="100%"&gt;Mortality of migratory birds caused by hunting in Europe: bag statistics and proposals for the conservation of birds and animal welfare&lt;/style&gt;&lt;/title&gt;&lt;secondary-title&gt;&lt;style face="normal" font="default" size="100%"&gt;Berichte zum &lt;/style&gt;&lt;style face="normal" font="default" charset="238" size="100%"&gt;V&lt;/style&gt;&lt;style face="normal" font="default" size="100%"&gt;ogelschutz&lt;/style&gt;&lt;/secondary-title&gt;&lt;/titles&gt;&lt;periodical&gt;&lt;full-title&gt;Berichte zum Vogelschutz&lt;/full-title&gt;&lt;/periodical&gt;&lt;pages&gt;&lt;style face="normal" font="default" charset="238" size="100%"&gt;47-74&lt;/style&gt;&lt;/pages&gt;&lt;volume&gt;&lt;style face="normal" font="default" charset="238" size="100%"&gt;42&lt;/style&gt;&lt;/volume&gt;&lt;dates&gt;&lt;year&gt;&lt;style face="normal" font="default" charset="238" size="100%"&gt;2005&lt;/style&gt;&lt;/year&gt;&lt;/dates&gt;&lt;urls&gt;&lt;/urls&gt;&lt;/record&gt;&lt;/Cite&gt;&lt;/EndNote&gt;</w:instrText>
      </w:r>
      <w:r w:rsidRPr="00E13B98">
        <w:fldChar w:fldCharType="separate"/>
      </w:r>
      <w:r w:rsidRPr="00E13B98">
        <w:t>(Hirschfeld &amp; Heyd, 2005)</w:t>
      </w:r>
      <w:r w:rsidRPr="00E13B98">
        <w:fldChar w:fldCharType="end"/>
      </w:r>
      <w:r w:rsidRPr="00E13B98">
        <w:t xml:space="preserve">. Illegal hunting and trapping is still common in the south and east of the </w:t>
      </w:r>
      <w:r>
        <w:t xml:space="preserve">Europe and Central Asia </w:t>
      </w:r>
      <w:r w:rsidRPr="00E13B98">
        <w:t xml:space="preserve">region </w:t>
      </w:r>
      <w:r w:rsidRPr="00E13B98">
        <w:fldChar w:fldCharType="begin" w:fldLock="1"/>
      </w:r>
      <w:r>
        <w:instrText>ADDIN CSL_CITATION { "citationItems" : [ { "id" : "ITEM-1", "itemData" : { "DOI" : "10.1007/s10344-015-0940-6", "ISSN" : "1612-4642", "author" : [ { "dropping-particle" : "", "family" : "Arizaga", "given" : "Juan", "non-dropping-particle" : "", "parse-names" : false, "suffix" : "" }, { "dropping-particle" : "", "family" : "Laso", "given" : "Maite", "non-dropping-particle" : "", "parse-names" : false, "suffix" : "" } ], "container-title" : "European Journal of Wildlife Research", "id" : "ITEM-1", "issue" : "5", "issued" : { "date-parts" : [ [ "2015", "10", "9" ] ] }, "page" : "795-799", "publisher" : "Springer Berlin Heidelberg", "title" : "A quantification of illegal hunting of birds in Gipuzkoa (north of Spain)", "type" : "article-journal", "volume" : "61" }, "uris" : [ "http://www.mendeley.com/documents/?uuid=4c1b9eaf-169f-3d4d-8286-61f7bd496086" ] }, { "id" : "ITEM-2", "itemData" : { "author" : [ { "dropping-particle" : "", "family" : "Michel", "given" : "Stefan", "non-dropping-particle" : "", "parse-names" : false, "suffix" : "" } ], "container-title" : "Best Practices in Sustainable Hunting", "editor" : [ { "dropping-particle" : "", "family" : "Baldus", "given" : "R.D.", "non-dropping-particle" : "", "parse-names" : false, "suffix" : "" }, { "dropping-particle" : "", "family" : "Damm", "given" : "G.R.", "non-dropping-particle" : "", "parse-names" : false, "suffix" : "" }, { "dropping-particle" : "", "family" : "Wollscheid", "given" : "K", "non-dropping-particle" : "", "parse-names" : false, "suffix" : "" } ], "id" : "ITEM-2", "issued" : { "date-parts" : [ [ "2008" ] ] }, "page" : "32-40", "publisher" : "International Council for Game and Wildlife Conservation; FAO", "publisher-place" : "Vienna, Rome", "title" : "Conservation and Use of Wild Ungulates in Central Asia \u2013 Potentials and Challenges", "type" : "chapter" }, "uris" : [ "http://www.mendeley.com/documents/?uuid=85075b51-c0f9-4ee2-b29d-e50a6be92e41" ] } ], "mendeley" : { "formattedCitation" : "(Arizaga &amp; Laso, 2015; Michel, 2008)", "plainTextFormattedCitation" : "(Arizaga &amp; Laso, 2015; Michel, 2008)", "previouslyFormattedCitation" : "(Arizaga &amp; Laso, 2015; Michel, 2008)" }, "properties" : {  }, "schema" : "https://github.com/citation-style-language/schema/raw/master/csl-citation.json" }</w:instrText>
      </w:r>
      <w:r w:rsidRPr="00E13B98">
        <w:fldChar w:fldCharType="separate"/>
      </w:r>
      <w:r w:rsidRPr="00E13B98">
        <w:t>(Arizaga &amp; Laso, 2015; Michel, 2008)</w:t>
      </w:r>
      <w:r w:rsidRPr="00E13B98">
        <w:fldChar w:fldCharType="end"/>
      </w:r>
      <w:r w:rsidRPr="00E13B98">
        <w:t>.</w:t>
      </w:r>
    </w:p>
    <w:p w14:paraId="4BFFEE45" w14:textId="487DD060" w:rsidR="0048205B" w:rsidRPr="00E13B98" w:rsidRDefault="0048205B" w:rsidP="00AE389F">
      <w:r w:rsidRPr="00E13B98">
        <w:lastRenderedPageBreak/>
        <w:t xml:space="preserve">Hunting is well regulated in most countries in Europe and Central Asia, however, law enforcement is lagging behind in many Central Asian countries and the southern parts of Western and Central Europe </w:t>
      </w:r>
      <w:r w:rsidRPr="00E13B98">
        <w:fldChar w:fldCharType="begin" w:fldLock="1"/>
      </w:r>
      <w:r>
        <w:instrText>ADDIN CSL_CITATION { "citationItems" : [ { "id" : "ITEM-1", "itemData" : { "author" : [ { "dropping-particle" : "", "family" : "Michel", "given" : "Stefan", "non-dropping-particle" : "", "parse-names" : false, "suffix" : "" } ], "container-title" : "Best Practices in Sustainable Hunting", "editor" : [ { "dropping-particle" : "", "family" : "Baldus", "given" : "R.D.", "non-dropping-particle" : "", "parse-names" : false, "suffix" : "" }, { "dropping-particle" : "", "family" : "Damm", "given" : "G.R.", "non-dropping-particle" : "", "parse-names" : false, "suffix" : "" }, { "dropping-particle" : "", "family" : "Wollscheid", "given" : "K", "non-dropping-particle" : "", "parse-names" : false, "suffix" : "" } ], "id" : "ITEM-1", "issued" : { "date-parts" : [ [ "2008" ] ] }, "page" : "32-40", "publisher" : "International Council for Game and Wildlife Conservation; FAO", "publisher-place" : "Vienna, Rome", "title" : "Conservation and Use of Wild Ungulates in Central Asia \u2013 Potentials and Challenges", "type" : "chapter" }, "uris" : [ "http://www.mendeley.com/documents/?uuid=85075b51-c0f9-4ee2-b29d-e50a6be92e41" ] } ], "mendeley" : { "formattedCitation" : "(Michel, 2008)", "plainTextFormattedCitation" : "(Michel, 2008)", "previouslyFormattedCitation" : "(Michel, 2008)" }, "properties" : {  }, "schema" : "https://github.com/citation-style-language/schema/raw/master/csl-citation.json" }</w:instrText>
      </w:r>
      <w:r w:rsidRPr="00E13B98">
        <w:fldChar w:fldCharType="separate"/>
      </w:r>
      <w:r w:rsidRPr="00E13B98">
        <w:t>(Michel, 2008)</w:t>
      </w:r>
      <w:r w:rsidRPr="00E13B98">
        <w:fldChar w:fldCharType="end"/>
      </w:r>
      <w:r w:rsidRPr="00E13B98">
        <w:t xml:space="preserve">. Hunter associations are powerful interest groups in many countries and the governance trend is to foster stewardship and sustainable management hunting for vulnerable species rather than imposing hunting bans </w:t>
      </w:r>
      <w:r w:rsidRPr="00E13B98">
        <w:fldChar w:fldCharType="begin" w:fldLock="1"/>
      </w:r>
      <w:r>
        <w:instrText>ADDIN CSL_CITATION { "citationItems" : [ { "id" : "ITEM-1", "itemData" : { "author" : [ { "dropping-particle" : "", "family" : "Ministry of Agriculture Nature and Food Quality of the Netherlands", "given" : "", "non-dropping-particle" : "", "parse-names" : false, "suffix" : "" }, { "dropping-particle" : "", "family" : "Directorate General for the Environment of the European Commission", "given" : "", "non-dropping-particle" : "", "parse-names" : false, "suffix" : "" } ], "editor" : [ { "dropping-particle" : "", "family" : "Dusseldorp", "given" : "Graham", "non-dropping-particle" : "", "parse-names" : false, "suffix" : "" }, { "dropping-particle" : "", "family" : "O\u2019Briain", "given" : "Mich\u00e9al", "non-dropping-particle" : "", "parse-names" : false, "suffix" : "" }, { "dropping-particle" : "", "family" : "Opstal", "given" : "Sander", "non-dropping-particle" : "van", "parse-names" : false, "suffix" : "" } ], "id" : "ITEM-1", "issued" : { "date-parts" : [ [ "2004" ] ] }, "title" : "Report of the EU Conference \u201c25 Years of the Birds Directive: Challenges for 25 Countries\u201c.", "type" : "paper-conference" }, "uris" : [ "http://www.mendeley.com/documents/?uuid=295611ac-139a-4ecd-b318-a5fa3ae4bde2" ] } ], "mendeley" : { "formattedCitation" : "(Ministry of Agriculture Nature and Food Quality of the Netherlands &amp; Directorate General for the Environment of the European Commission, 2004)", "plainTextFormattedCitation" : "(Ministry of Agriculture Nature and Food Quality of the Netherlands &amp; Directorate General for the Environment of the European Commission, 2004)", "previouslyFormattedCitation" : "(Ministry of Agriculture Nature and Food Quality of the Netherlands &amp; Directorate General for the Environment of the European Commission, 2004)" }, "properties" : {  }, "schema" : "https://github.com/citation-style-language/schema/raw/master/csl-citation.json" }</w:instrText>
      </w:r>
      <w:r w:rsidRPr="00E13B98">
        <w:fldChar w:fldCharType="separate"/>
      </w:r>
      <w:r w:rsidRPr="00E13B98">
        <w:t>(</w:t>
      </w:r>
      <w:r w:rsidR="007A084D">
        <w:t xml:space="preserve">Dusseldorp </w:t>
      </w:r>
      <w:r w:rsidR="007A084D">
        <w:rPr>
          <w:i/>
        </w:rPr>
        <w:t>et al.</w:t>
      </w:r>
      <w:r w:rsidRPr="00E13B98">
        <w:t>, 2004)</w:t>
      </w:r>
      <w:r w:rsidRPr="00E13B98">
        <w:fldChar w:fldCharType="end"/>
      </w:r>
      <w:r w:rsidRPr="00E13B98">
        <w:t xml:space="preserve">. Tensions between hunters and anti-hunting groups have escalated, e.g. in Malta, with rural surveillance systems and local raids by anti-hunting groups, physical fights between anti-hunting activists and hunters or poachers, use of drones for observations, and police or army interventions </w:t>
      </w:r>
      <w:r w:rsidRPr="00E13B98">
        <w:fldChar w:fldCharType="begin" w:fldLock="1"/>
      </w:r>
      <w:r>
        <w:instrText>ADDIN CSL_CITATION { "citationItems" : [ { "id" : "ITEM-1", "itemData" : { "DOI" : "10.1016/j.biocon.2015.07.018", "ISSN" : "00063207", "author" : [ { "dropping-particle" : "", "family" : "Ver\u00edssimo", "given" : "Diogo", "non-dropping-particle" : "", "parse-names" : false, "suffix" : "" }, { "dropping-particle" : "", "family" : "Campbell", "given" : "Brian", "non-dropping-particle" : "", "parse-names" : false, "suffix" : "" } ], "container-title" : "Biological Conservation", "id" : "ITEM-1", "issued" : { "date-parts" : [ [ "2015", "11" ] ] }, "page" : "812-818", "title" : "Understanding stakeholder conflict between conservation and hunting in Malta", "type" : "article-journal", "volume" : "191" }, "uris" : [ "http://www.mendeley.com/documents/?uuid=7baa778d-98fc-4486-b703-f07441cf49f4" ] } ], "mendeley" : { "formattedCitation" : "(Ver\u00edssimo &amp; Campbell, 2015)", "plainTextFormattedCitation" : "(Ver\u00edssimo &amp; Campbell, 2015)", "previouslyFormattedCitation" : "(Ver\u00edssimo &amp; Campbell, 2015)" }, "properties" : {  }, "schema" : "https://github.com/citation-style-language/schema/raw/master/csl-citation.json" }</w:instrText>
      </w:r>
      <w:r w:rsidRPr="00E13B98">
        <w:fldChar w:fldCharType="separate"/>
      </w:r>
      <w:r w:rsidRPr="00E13B98">
        <w:t>(Veríssimo &amp; Campbell, 2015)</w:t>
      </w:r>
      <w:r w:rsidRPr="00E13B98">
        <w:fldChar w:fldCharType="end"/>
      </w:r>
      <w:r w:rsidRPr="00E13B98">
        <w:t>.</w:t>
      </w:r>
    </w:p>
    <w:p w14:paraId="34649AEB" w14:textId="77777777" w:rsidR="0048205B" w:rsidRPr="00E13B98" w:rsidRDefault="0048205B" w:rsidP="00AE389F"/>
    <w:p w14:paraId="1297F8A6" w14:textId="77777777" w:rsidR="0048205B" w:rsidRPr="00E13B98" w:rsidRDefault="0048205B" w:rsidP="00147745">
      <w:pPr>
        <w:pStyle w:val="Heading3"/>
      </w:pPr>
      <w:bookmarkStart w:id="1285" w:name="_Toc477938319"/>
      <w:bookmarkStart w:id="1286" w:name="_Toc479152648"/>
      <w:bookmarkStart w:id="1287" w:name="_Toc480359670"/>
      <w:bookmarkStart w:id="1288" w:name="_Toc502837428"/>
      <w:bookmarkStart w:id="1289" w:name="_Toc504380679"/>
      <w:bookmarkStart w:id="1290" w:name="_Toc519514740"/>
      <w:r w:rsidRPr="00E13B98">
        <w:t>Water use and desalination</w:t>
      </w:r>
      <w:bookmarkEnd w:id="1285"/>
      <w:bookmarkEnd w:id="1286"/>
      <w:bookmarkEnd w:id="1287"/>
      <w:bookmarkEnd w:id="1288"/>
      <w:bookmarkEnd w:id="1289"/>
      <w:bookmarkEnd w:id="1290"/>
    </w:p>
    <w:p w14:paraId="6B2AB286" w14:textId="77777777" w:rsidR="0048205B" w:rsidRPr="00E13B98" w:rsidRDefault="0048205B" w:rsidP="001F0516">
      <w:pPr>
        <w:pStyle w:val="Heading4"/>
      </w:pPr>
      <w:bookmarkStart w:id="1291" w:name="_Toc519514741"/>
      <w:r w:rsidRPr="00E13B98">
        <w:t>Effects on water use and desalination on biodiversity and nature’s contribution</w:t>
      </w:r>
      <w:r>
        <w:t>s</w:t>
      </w:r>
      <w:r w:rsidRPr="00E13B98">
        <w:t xml:space="preserve"> to people</w:t>
      </w:r>
      <w:bookmarkEnd w:id="1291"/>
    </w:p>
    <w:p w14:paraId="600F9DB0" w14:textId="72CEE630" w:rsidR="0048205B" w:rsidRPr="00E13B98" w:rsidRDefault="0048205B" w:rsidP="00AE389F">
      <w:r w:rsidRPr="00E13B98">
        <w:t xml:space="preserve">Water is extracted from streams, rivers, lakes and wetlands for drinking and bathing, irrigation for agriculture, cooling for energy production (power plants), as coolant or reagent in various industries and as a leaching agent in mining. Freshwater ecosystems host disproportionately high numbers of species relative to their surface area, yet their biodiversity is declining faster than either terrestrial or marine biodiversity </w:t>
      </w:r>
      <w:r w:rsidRPr="00E13B98">
        <w:fldChar w:fldCharType="begin" w:fldLock="1"/>
      </w:r>
      <w:r>
        <w:instrText>ADDIN CSL_CITATION { "citationItems" : [ { "id" : "ITEM-1", "itemData" : { "DOI" : "10.1017/S1464793105006950", "ISSN" : "1464-7931", "author" : [ { "dropping-particle" : "", "family" : "Dudgeon", "given" : "David", "non-dropping-particle" : "", "parse-names" : false, "suffix" : "" }, { "dropping-particle" : "", "family" : "Arthington", "given" : "Angela H.", "non-dropping-particle" : "", "parse-names" : false, "suffix" : "" }, { "dropping-particle" : "", "family" : "Gessner", "given" : "Mark O.", "non-dropping-particle" : "", "parse-names" : false, "suffix" : "" }, { "dropping-particle" : "", "family" : "Kawabata", "given" : "Zen-Ichiro", "non-dropping-particle" : "", "parse-names" : false, "suffix" : "" }, { "dropping-particle" : "", "family" : "Knowler", "given" : "Duncan J.", "non-dropping-particle" : "", "parse-names" : false, "suffix" : "" }, { "dropping-particle" : "", "family" : "L\u00e9v\u00eaque", "given" : "Christian", "non-dropping-particle" : "", "parse-names" : false, "suffix" : "" }, { "dropping-particle" : "", "family" : "Naiman", "given" : "Robert J.", "non-dropping-particle" : "", "parse-names" : false, "suffix" : "" }, { "dropping-particle" : "", "family" : "Prieur-Richard", "given" : "Anne-H\u00e9l\u00e8ne", "non-dropping-particle" : "", "parse-names" : false, "suffix" : "" }, { "dropping-particle" : "", "family" : "Soto", "given" : "Doris", "non-dropping-particle" : "", "parse-names" : false, "suffix" : "" }, { "dropping-particle" : "", "family" : "Stiassny", "given" : "Melanie L. J.", "non-dropping-particle" : "", "parse-names" : false, "suffix" : "" }, { "dropping-particle" : "", "family" : "Sullivan", "given" : "Caroline A.", "non-dropping-particle" : "", "parse-names" : false, "suffix" : "" } ], "container-title" : "Biological Reviews", "id" : "ITEM-1", "issue" : "02", "issued" : { "date-parts" : [ [ "2006", "5", "12" ] ] }, "page" : "163", "publisher" : "Blackwell Publishing Ltd", "title" : "Freshwater biodiversity: importance, threats, status and conservation challenges", "type" : "article-journal", "volume" : "81" }, "uris" : [ "http://www.mendeley.com/documents/?uuid=5ec56666-7a2b-31b3-9d2a-155331df72d1", "http://www.mendeley.com/documents/?uuid=efbb56c1-95a5-477b-8b35-a0e704c333c1" ] }, { "id" : "ITEM-2", "itemData" : { "author" : [ { "dropping-particle" : "", "family" : "World Wildlife Fund", "given" : "", "non-dropping-particle" : "", "parse-names" : false, "suffix" : "" } ], "id" : "ITEM-2", "issued" : { "date-parts" : [ [ "2008" ] ] }, "publisher" : "WWF INTERNATIONAL", "publisher-place" : "Gland, Switzerland", "title" : "Living Planet Report 2008", "type" : "book" }, "uris" : [ "http://www.mendeley.com/documents/?uuid=135891fe-66dd-4446-b1c7-58db50d30ad0", "http://www.mendeley.com/documents/?uuid=930961c7-9829-4935-bf6f-735f02543b2c", "http://www.mendeley.com/documents/?uuid=8d5ced8a-eb95-45f6-a77f-273602ec42ec" ] }, { "id" : "ITEM-3", "itemData" : { "DOI" : "10.1899/08-171.1", "ISSN" : "0887-3593", "abstract" : "AbstractFreshwater habitats occupy &lt;1% of the Earth\u2019s surface, yet are hotspots that support \u223c10% of all known species, and \u223c\u2153 of vertebrate species. Fresh waters also are hotspots for human activities that have led to widespread habitat degradation, pollution, flow regulation and water extraction, fisheries overexploitation, and alien species introductions. These impacts have caused severe declines in the range and abundance of many freshwater species, so that they are now far more imperiled than their marine or terrestrial counterparts. Here, we review progress in conservation of freshwater biodiversity, with a focus on the period since 1986, and outline key challenges for the future. Driven by rising conservation concerns, freshwater ecologists have conducted a great deal of research over the past 25 y on the status, trends, autecology, and propagation of imperiled species, threats to these species, the consequences of biodiversity loss for ecosystem functioning, metapopulation dynamics, biodiversity h...", "author" : [ { "dropping-particle" : "", "family" : "Strayer", "given" : "David L.", "non-dropping-particle" : "", "parse-names" : false, "suffix" : "" }, { "dropping-particle" : "", "family" : "Dudgeon", "given" : "David", "non-dropping-particle" : "", "parse-names" : false, "suffix" : "" } ], "container-title" : "Journal of the North American Benthological Society", "id" : "ITEM-3", "issue" : "1", "issued" : { "date-parts" : [ [ "2010", "3", "19" ] ] }, "page" : "344-358", "title" : "Freshwater biodiversity conservation: recent progress and future challenges", "type" : "article-journal", "volume" : "29" }, "uris" : [ "http://www.mendeley.com/documents/?uuid=cad79274-14a0-3b32-b97e-16393c8e20a4", "http://www.mendeley.com/documents/?uuid=0222e02c-872e-48f5-8b80-873e5f0454a0" ] } ], "mendeley" : { "formattedCitation" : "(Dudgeon et al., 2006; Strayer &amp; Dudgeon, 2010; World Wildlife Fund, 2008)", "plainTextFormattedCitation" : "(Dudgeon et al., 2006; Strayer &amp; Dudgeon, 2010; World Wildlife Fund, 2008)", "previouslyFormattedCitation" : "(Dudgeon et al., 2006; Strayer &amp; Dudgeon, 2010; World Wildlife Fund, 2008)" }, "properties" : {  }, "schema" : "https://github.com/citation-style-language/schema/raw/master/csl-citation.json" }</w:instrText>
      </w:r>
      <w:r w:rsidRPr="00E13B98">
        <w:fldChar w:fldCharType="separate"/>
      </w:r>
      <w:r w:rsidRPr="0099267B">
        <w:t xml:space="preserve">(Dudgeon </w:t>
      </w:r>
      <w:r w:rsidR="000D7D89" w:rsidRPr="000D7D89">
        <w:rPr>
          <w:i/>
        </w:rPr>
        <w:t>et al.</w:t>
      </w:r>
      <w:r w:rsidRPr="0099267B">
        <w:t xml:space="preserve">, 2006; Strayer &amp; Dudgeon, 2010; </w:t>
      </w:r>
      <w:r w:rsidR="00A155EE">
        <w:t>WWF</w:t>
      </w:r>
      <w:r w:rsidRPr="0099267B">
        <w:t>, 2008)</w:t>
      </w:r>
      <w:r w:rsidRPr="00E13B98">
        <w:fldChar w:fldCharType="end"/>
      </w:r>
      <w:r w:rsidRPr="00E13B98">
        <w:t>. In addition, ecosystem services provided by freshwater systems (streams, rivers, lakes, wetlands) were estimated to contribute to 20% of the value of all ecosystem services</w:t>
      </w:r>
      <w:r>
        <w:t xml:space="preserve"> </w:t>
      </w:r>
      <w:r>
        <w:fldChar w:fldCharType="begin" w:fldLock="1"/>
      </w:r>
      <w:r>
        <w:instrText>ADDIN CSL_CITATION { "citationItems" : [ { "id" : "ITEM-1", "itemData" : { "DOI" : "10.1038/387253a0", "ISSN" : "0028-0836", "author" : [ { "dropping-particle" : "", "family" : "Costanza", "given" : "Robert", "non-dropping-particle" : "", "parse-names" : false, "suffix" : "" }, { "dropping-particle" : "", "family" : "D'Arge", "given" : "Ralph", "non-dropping-particle" : "", "parse-names" : false, "suffix" : "" }, { "dropping-particle" : "", "family" : "Groot", "given" : "Rudolf", "non-dropping-particle" : "de", "parse-names" : false, "suffix" : "" }, { "dropping-particle" : "", "family" : "Farber", "given" : "Stephen", "non-dropping-particle" : "", "parse-names" : false, "suffix" : "" }, { "dropping-particle" : "", "family" : "Grasso", "given" : "Monica", "non-dropping-particle" : "", "parse-names" : false, "suffix" : "" }, { "dropping-particle" : "", "family" : "Hannon", "given" : "Bruce", "non-dropping-particle" : "", "parse-names" : false, "suffix" : "" }, { "dropping-particle" : "", "family" : "Limburg", "given" : "Karin", "non-dropping-particle" : "", "parse-names" : false, "suffix" : "" }, { "dropping-particle" : "", "family" : "Naeem", "given" : "Shahid", "non-dropping-particle" : "", "parse-names" : false, "suffix" : "" }, { "dropping-particle" : "V.", "family" : "O'Neill", "given" : "Robert", "non-dropping-particle" : "", "parse-names" : false, "suffix" : "" }, { "dropping-particle" : "", "family" : "Paruelo", "given" : "Jose", "non-dropping-particle" : "", "parse-names" : false, "suffix" : "" }, { "dropping-particle" : "", "family" : "Raskin", "given" : "Robert G.", "non-dropping-particle" : "", "parse-names" : false, "suffix" : "" }, { "dropping-particle" : "", "family" : "Sutton", "given" : "Paul", "non-dropping-particle" : "", "parse-names" : false, "suffix" : "" }, { "dropping-particle" : "", "family" : "Belt", "given" : "Marjan", "non-dropping-particle" : "van den", "parse-names" : false, "suffix" : "" } ], "container-title" : "Nature", "id" : "ITEM-1", "issue" : "6630", "issued" : { "date-parts" : [ [ "1997", "5", "15" ] ] }, "page" : "253-260", "title" : "The value of the world's ecosystem services and natural capital", "type" : "article-journal", "volume" : "387" }, "uris" : [ "http://www.mendeley.com/documents/?uuid=dc484dac-421e-4e00-9d17-a7f530a20cdc" ] } ], "mendeley" : { "formattedCitation" : "(Costanza et al., 1997)", "plainTextFormattedCitation" : "(Costanza et al., 1997)", "previouslyFormattedCitation" : "(Costanza et al., 1997)" }, "properties" : {  }, "schema" : "https://github.com/citation-style-language/schema/raw/master/csl-citation.json" }</w:instrText>
      </w:r>
      <w:r>
        <w:fldChar w:fldCharType="separate"/>
      </w:r>
      <w:r w:rsidRPr="00886DF8">
        <w:t xml:space="preserve">(Costanza </w:t>
      </w:r>
      <w:r w:rsidR="000D7D89" w:rsidRPr="000D7D89">
        <w:rPr>
          <w:i/>
        </w:rPr>
        <w:t>et al.</w:t>
      </w:r>
      <w:r w:rsidRPr="00886DF8">
        <w:t>, 1997)</w:t>
      </w:r>
      <w:r>
        <w:fldChar w:fldCharType="end"/>
      </w:r>
      <w:r w:rsidRPr="00E13B98">
        <w:t xml:space="preserve">. </w:t>
      </w:r>
    </w:p>
    <w:p w14:paraId="52214F10" w14:textId="2E6686D0" w:rsidR="0048205B" w:rsidRPr="00E13B98" w:rsidRDefault="0048205B" w:rsidP="00AE389F">
      <w:r w:rsidRPr="00E13B98">
        <w:t>Groundwater overexploitation, often due to irrigation, results in lowering the groundwater table, which increases the risk of desertification. In addition, the chemical composition of groundwater is often suboptimal for irrigation due to its high salt/mineral or metal content and irrigation with groundwater often leads to salinization or alkalini</w:t>
      </w:r>
      <w:r>
        <w:t>z</w:t>
      </w:r>
      <w:r w:rsidRPr="00E13B98">
        <w:t xml:space="preserve">ation of the soils. This is a problem in Estonia, Latvia, Poland, Hungary, Romania, Moldova and Spain </w:t>
      </w:r>
      <w:r>
        <w:fldChar w:fldCharType="begin" w:fldLock="1"/>
      </w:r>
      <w:r>
        <w:instrText>ADDIN CSL_CITATION { "citationItems" : [ { "id" : "ITEM-1", "itemData" : { "author" : [ { "dropping-particle" : "", "family" : "EEA", "given" : "", "non-dropping-particle" : "", "parse-names" : false, "suffix" : "" } ], "id" : "ITEM-1", "issued" : { "date-parts" : [ [ "2007" ] ] }, "title" : "Impacts due to over-abstraction", "type" : "article-journal" }, "uris" : [ "http://www.mendeley.com/documents/?uuid=451f0e81-484f-4ee6-a86c-7f5b05904e60" ] } ], "mendeley" : { "formattedCitation" : "(EEA, 2007)", "plainTextFormattedCitation" : "(EEA, 2007)", "previouslyFormattedCitation" : "(EEA, 2007)" }, "properties" : {  }, "schema" : "https://github.com/citation-style-language/schema/raw/master/csl-citation.json" }</w:instrText>
      </w:r>
      <w:r>
        <w:fldChar w:fldCharType="separate"/>
      </w:r>
      <w:r w:rsidRPr="00384EDC">
        <w:t>(EEA, 2007)</w:t>
      </w:r>
      <w:r>
        <w:fldChar w:fldCharType="end"/>
      </w:r>
      <w:r w:rsidRPr="00E13B98">
        <w:t xml:space="preserve"> and in many areas of Eastern Europe and Central Asia. The intrusion of salt water from the sea in the place of groundwater is an acute problem in coastal areas of Denmark, and in coastal Mediterranean areas of Spain, Italy and Turkey, mostly due to the water needs of mass tourism facilities and irrigation</w:t>
      </w:r>
      <w:r w:rsidRPr="003C1057">
        <w:t xml:space="preserve"> </w:t>
      </w:r>
      <w:r>
        <w:fldChar w:fldCharType="begin" w:fldLock="1"/>
      </w:r>
      <w:r>
        <w:instrText>ADDIN CSL_CITATION { "citationItems" : [ { "id" : "ITEM-1", "itemData" : { "author" : [ { "dropping-particle" : "", "family" : "EEA", "given" : "", "non-dropping-particle" : "", "parse-names" : false, "suffix" : "" } ], "id" : "ITEM-1", "issued" : { "date-parts" : [ [ "2007" ] ] }, "title" : "Impacts due to over-abstraction", "type" : "article-journal" }, "uris" : [ "http://www.mendeley.com/documents/?uuid=451f0e81-484f-4ee6-a86c-7f5b05904e60" ] } ], "mendeley" : { "formattedCitation" : "(EEA, 2007)", "plainTextFormattedCitation" : "(EEA, 2007)", "previouslyFormattedCitation" : "(EEA, 2007)" }, "properties" : {  }, "schema" : "https://github.com/citation-style-language/schema/raw/master/csl-citation.json" }</w:instrText>
      </w:r>
      <w:r>
        <w:fldChar w:fldCharType="separate"/>
      </w:r>
      <w:r w:rsidRPr="00384EDC">
        <w:t>(EEA, 2007)</w:t>
      </w:r>
      <w:r>
        <w:fldChar w:fldCharType="end"/>
      </w:r>
      <w:r w:rsidRPr="00E13B98">
        <w:t>.</w:t>
      </w:r>
    </w:p>
    <w:p w14:paraId="62E308C1" w14:textId="03D4599E" w:rsidR="0048205B" w:rsidRPr="00E13B98" w:rsidRDefault="0048205B" w:rsidP="00AE389F">
      <w:r w:rsidRPr="00E13B98">
        <w:t xml:space="preserve">Desalination of seawater is increasing to satisfy demand for water due to the present water shortage, mainly in semiarid and arid coastal regions </w:t>
      </w:r>
      <w:r>
        <w:fldChar w:fldCharType="begin" w:fldLock="1"/>
      </w:r>
      <w:r>
        <w:instrText>ADDIN CSL_CITATION { "citationItems" : [ { "id" : "ITEM-1", "itemData" : { "DOI" : "10.1007/s12665-014-4004-0", "ISSN" : "1866-6280", "abstract" : "For many years there has been a general consensus on the need to consider surface and groundwater together to achieve the more general paradigm of integrated water resource management. Nevertheless, in many countries this goal is far from being achieved in practice as in Spain, presented here. Much of continental and insular Spain conditions are semi-arid, making it the most arid country in the European Union (EU). The use of groundwater for urban water supply and irrigation is therefore relevant, especially along the Mediterranean coast, the south and the center, and in the islands. There is however divergence between the reality of groundwater use and the attitude of many policy makers who do not consider it and favor other water resources, traditionally surface water and recently seawater desalination, in many parts of Spain. This mindset of the governmental water planners influenced the 1985 water code and also affected the implementation in Spain of the EU Water Framework Directive 2000. Although some improvements have been made, overall groundwater management is still chaotic in some aspects. A significant handicap is that although in theory groundwater is in the public domain, most of it remains in private hands. Water planning also relies on concessions and this creates stressful situations and problems which are difficult to solve. In this paper some significant aspects of groundwater policy are outlined, such as its role in mitigating the effects of climate variability and change, the water mining of aquifers, the associations of groundwater users, and the groundwater ecosystems.", "author" : [ { "dropping-particle" : "", "family" : "Llamas", "given" : "M. R.", "non-dropping-particle" : "", "parse-names" : false, "suffix" : "" }, { "dropping-particle" : "", "family" : "Custodio", "given" : "E.", "non-dropping-particle" : "", "parse-names" : false, "suffix" : "" }, { "dropping-particle" : "", "family" : "la Hera", "given" : "A.", "non-dropping-particle" : "de", "parse-names" : false, "suffix" : "" }, { "dropping-particle" : "", "family" : "Forn\u00e9s", "given" : "J. M.", "non-dropping-particle" : "", "parse-names" : false, "suffix" : "" } ], "container-title" : "Environmental Earth Sciences", "id" : "ITEM-1", "issue" : "6", "issued" : { "date-parts" : [ [ "2015", "3", "15" ] ] }, "page" : "2567-2578", "title" : "Groundwater in Spain: increasing role, evolution, present and future", "type" : "article-journal", "volume" : "73" }, "uris" : [ "http://www.mendeley.com/documents/?uuid=991a5680-d645-397c-876c-ea9314c65db4" ] } ], "mendeley" : { "formattedCitation" : "(Llamas, Custodio, de la Hera, &amp; Forn\u00e9s, 2015)", "plainTextFormattedCitation" : "(Llamas, Custodio, de la Hera, &amp; Forn\u00e9s, 2015)", "previouslyFormattedCitation" : "(Llamas, Custodio, de la Hera, &amp; Forn\u00e9s, 2015)" }, "properties" : {  }, "schema" : "https://github.com/citation-style-language/schema/raw/master/csl-citation.json" }</w:instrText>
      </w:r>
      <w:r>
        <w:fldChar w:fldCharType="separate"/>
      </w:r>
      <w:r w:rsidRPr="003C1057">
        <w:t>(Llamas</w:t>
      </w:r>
      <w:r w:rsidR="00A155EE">
        <w:rPr>
          <w:i/>
        </w:rPr>
        <w:t xml:space="preserve"> et al.</w:t>
      </w:r>
      <w:r w:rsidRPr="003C1057">
        <w:t>, 2015)</w:t>
      </w:r>
      <w:r>
        <w:fldChar w:fldCharType="end"/>
      </w:r>
      <w:r w:rsidRPr="00E13B98">
        <w:t xml:space="preserve">. It has a long history in the Middle East and Mediterranean </w:t>
      </w:r>
      <w:r w:rsidRPr="00E13B98">
        <w:fldChar w:fldCharType="begin" w:fldLock="1"/>
      </w:r>
      <w:r>
        <w:instrText>ADDIN CSL_CITATION { "citationItems" : [ { "id" : "ITEM-1", "itemData" : { "DOI" : "10.1016/S0011-9164(03)00328-X", "ISSN" : "00119164", "author" : [ { "dropping-particle" : "", "family" : "Einav", "given" : "Rachel", "non-dropping-particle" : "", "parse-names" : false, "suffix" : "" }, { "dropping-particle" : "", "family" : "Lokiec", "given" : "Fredi", "non-dropping-particle" : "", "parse-names" : false, "suffix" : "" } ], "container-title" : "Desalination", "id" : "ITEM-1", "issue" : "1-3", "issued" : { "date-parts" : [ [ "2003", "8" ] ] }, "page" : "79-85", "title" : "Environmental aspects of a desalination plant in Ashkelon", "type" : "article-journal", "volume" : "156" }, "uris" : [ "http://www.mendeley.com/documents/?uuid=bbcf811b-1c1c-4edb-b697-7b9eb91d2eb0" ] }, { "id" : "ITEM-2", "itemData" : { "DOI" : "10.1016/j.watres.2010.04.036", "ISBN" : "0043-1354", "ISSN" : "00431354", "PMID" : "20633919", "abstract" : "Desalination of seawater is an increasingly common means by which nations satisfy demand for water. Desalination has a long history in the Middle East and Mediterranean, but expanding capacities can be found in the United States, Europe and Australia. There is therefore increasing global interest in understanding the environmental impacts of desalination plants and their discharges on the marine environment. Here we review environmental, ecological and toxicological research in this arena including monitoring and assessment of water quality and ecological attributes in receiving environments. The greatest environmental and ecological impacts have occurred around older multi-stage flash (MSF) plants discharging to water bodies with little flushing. These discharge scenarios can lead to substantial increases in salinity and temperature, and the accumulation of metals, hydrocarbons and toxic anti-fouling compounds in receiving waters. Experiments in the field and laboratory clearly demonstrate the potential for acute and chronic toxicity, and small-scale alterations to community structure following exposures to environmentally realistic concentrations of desalination brines. A clear consensus across many of the reviewed articles is that discharge site selection is the primary factor that determines the extent of ecological impacts of desalination plants. Ecological monitoring studies have found variable effects ranging from no significant impacts to benthic communities, through to widespread alterations to community structure in seagrass, coral reef and soft-sediment ecosystems when discharges are released to poorly flushed environments. In most other cases environmental effects appear to be limited to within 10. s of meters of outfalls. It must be noted that a large proportion of the published work is descriptive and provides little quantitative data that we could assess independently. Many of the monitoring studies lacked sufficient detail with respect to study design and statistical analyses, making conclusive interpretation of results difficult. It is clear that greater clarity and improved methodologies are required in the assessment of the ecological impacts of desalination plants. It is imperative to employ Before-After, Control-Impact monitoring designs with adequate replication, and multiple independent reference locations to assess potential impacts adequately. \u00a9 2010 Elsevier Ltd.", "author" : [ { "dropping-particle" : "", "family" : "Roberts", "given" : "David A.", "non-dropping-particle" : "", "parse-names" : false, "suffix" : "" }, { "dropping-particle" : "", "family" : "Johnston", "given" : "Emma L.", "non-dropping-particle" : "", "parse-names" : false, "suffix" : "" }, { "dropping-particle" : "", "family" : "Knott", "given" : "Nathan A.", "non-dropping-particle" : "", "parse-names" : false, "suffix" : "" } ], "container-title" : "Water Research", "id" : "ITEM-2", "issue" : "18", "issued" : { "date-parts" : [ [ "2010" ] ] }, "page" : "5117-5128", "publisher" : "Elsevier Ltd", "title" : "Impacts of desalination plant discharges on the marine environment: A critical review of published studies", "type" : "article-journal", "volume" : "44" }, "uris" : [ "http://www.mendeley.com/documents/?uuid=5b8ac71f-d557-4045-a53a-91a86f9b2569" ] } ], "mendeley" : { "formattedCitation" : "(Einav &amp; Lokiec, 2003; D. A. Roberts, Johnston, &amp; Knott, 2010)", "plainTextFormattedCitation" : "(Einav &amp; Lokiec, 2003; D. A. Roberts, Johnston, &amp; Knott, 2010)", "previouslyFormattedCitation" : "(Einav &amp; Lokiec, 2003; D. A. Roberts, Johnston, &amp; Knott, 2010)" }, "properties" : {  }, "schema" : "https://github.com/citation-style-language/schema/raw/master/csl-citation.json" }</w:instrText>
      </w:r>
      <w:r w:rsidRPr="00E13B98">
        <w:fldChar w:fldCharType="separate"/>
      </w:r>
      <w:r w:rsidRPr="00DC0FED">
        <w:t>(Einav &amp; Lokiec, 2003; Roberts</w:t>
      </w:r>
      <w:r w:rsidR="00A155EE">
        <w:rPr>
          <w:i/>
        </w:rPr>
        <w:t xml:space="preserve"> et al.</w:t>
      </w:r>
      <w:r w:rsidRPr="00DC0FED">
        <w:t>, 2010)</w:t>
      </w:r>
      <w:r w:rsidRPr="00E13B98">
        <w:fldChar w:fldCharType="end"/>
      </w:r>
      <w:r w:rsidRPr="00E13B98">
        <w:t>, but studies on the impacts of desalini</w:t>
      </w:r>
      <w:r>
        <w:t>z</w:t>
      </w:r>
      <w:r w:rsidRPr="00E13B98">
        <w:t xml:space="preserve">ation on biodiversity are recent and still scarce. The greatest environmental and ecological impacts have occurred around older multi-stage flash plants discharging salt into water bodies with little flushing. Effects include substantial increases in salinity and temperature and the accumulation of metals, hydrocarbons and toxic anti-fouling compounds in receiving waters </w:t>
      </w:r>
      <w:r>
        <w:fldChar w:fldCharType="begin" w:fldLock="1"/>
      </w:r>
      <w:r>
        <w:instrText>ADDIN CSL_CITATION { "citationItems" : [ { "id" : "ITEM-1", "itemData" : { "DOI" : "10.1016/j.marpolbul.2014.05.060", "ISSN" : "0025326X", "author" : [ { "dropping-particle" : "", "family" : "Al-Taani", "given" : "Ahmed A.", "non-dropping-particle" : "", "parse-names" : false, "suffix" : "" }, { "dropping-particle" : "", "family" : "Batayneh", "given" : "Awni", "non-dropping-particle" : "", "parse-names" : false, "suffix" : "" }, { "dropping-particle" : "", "family" : "Nazzal", "given" : "Yousef", "non-dropping-particle" : "", "parse-names" : false, "suffix" : "" }, { "dropping-particle" : "", "family" : "Ghrefat", "given" : "Habes", "non-dropping-particle" : "", "parse-names" : false, "suffix" : "" }, { "dropping-particle" : "", "family" : "Elawadi", "given" : "Eslam", "non-dropping-particle" : "", "parse-names" : false, "suffix" : "" }, { "dropping-particle" : "", "family" : "Zaman", "given" : "Haider", "non-dropping-particle" : "", "parse-names" : false, "suffix" : "" } ], "container-title" : "Marine Pollution Bulletin", "id" : "ITEM-1", "issue" : "1-2", "issued" : { "date-parts" : [ [ "2014", "9" ] ] }, "page" : "582-590", "title" : "Status of trace metals in surface seawater of the Gulf of Aqaba, Saudi Arabia", "type" : "article-journal", "volume" : "86" }, "uris" : [ "http://www.mendeley.com/documents/?uuid=7f01159e-d090-4110-8b65-e2182f3e649b" ] }, { "id" : "ITEM-2", "itemData" : { "DOI" : "10.1016/S0011-9164(02)01056-1", "ISSN" : "00119164", "abstract" : "Seawater desalination facilities range from heavy coastal industry to small local plants, with the majority being either thermal multi-stage flash (MSF) or membrane-based reverse osmosis (RO) plants. Irrespective of the process, pretreatment chemicals are added to the intake water to improve plant performance. Furthermore, corrosion cannot be entirely prevented and heavy metals add to the chemical load of the brines, which are discharged to the marine environment. For impact assessment, information about chemical loads as well as the sensitivity of the impacted ecosystem is required. Loads of selected chemicals were estimated for 21 plant locations in the Red Sea including the Gulf of Aqaba and Gulf of Suez. Locations were identified from the 2000 IDA Worldwide Desalting Plants Inventory Report and localized on GIS data maps from the World Conservation Monitoring Center (WCMC). Their combined capacity exceeds 1.5 million m3/d, with approximately 1.2 million m3/d from MSF and 0.38 million m3/d from RO plants. Based on these figures, the daily chemical discharge amounts to 2,708 kg chlorine, 36 kg copper and 9,478 kg antiscalants, when effluent concentrations of 0.25 ppm, 0.015 ppm and 2 ppm are assumed, respectively. The sensitivity of the Red Sea and the Gulf of Aqaba to chemical loads is discussed and comparisons to the Arabian Gulf and the Mediterranean Sea are drawn.", "author" : [ { "dropping-particle" : "", "family" : "H\u00f6pner", "given" : "Thomas", "non-dropping-particle" : "", "parse-names" : false, "suffix" : "" }, { "dropping-particle" : "", "family" : "Lattemann", "given" : "Sabine", "non-dropping-particle" : "", "parse-names" : false, "suffix" : "" } ], "container-title" : "Desalination", "id" : "ITEM-2", "issued" : { "date-parts" : [ [ "2003" ] ] }, "page" : "133-140", "title" : "Chemical impacts from seawater desalination plants \u2014 a case study of the northern Red Sea", "type" : "article-journal", "volume" : "152" }, "uris" : [ "http://www.mendeley.com/documents/?uuid=7568c45b-4598-4e54-b4c6-8fc4c75109d4" ] }, { "id" : "ITEM-3", "itemData" : { "DOI" : "10.1016/j.watres.2010.04.036", "ISBN" : "0043-1354", "ISSN" : "00431354", "PMID" : "20633919", "abstract" : "Desalination of seawater is an increasingly common means by which nations satisfy demand for water. Desalination has a long history in the Middle East and Mediterranean, but expanding capacities can be found in the United States, Europe and Australia. There is therefore increasing global interest in understanding the environmental impacts of desalination plants and their discharges on the marine environment. Here we review environmental, ecological and toxicological research in this arena including monitoring and assessment of water quality and ecological attributes in receiving environments. The greatest environmental and ecological impacts have occurred around older multi-stage flash (MSF) plants discharging to water bodies with little flushing. These discharge scenarios can lead to substantial increases in salinity and temperature, and the accumulation of metals, hydrocarbons and toxic anti-fouling compounds in receiving waters. Experiments in the field and laboratory clearly demonstrate the potential for acute and chronic toxicity, and small-scale alterations to community structure following exposures to environmentally realistic concentrations of desalination brines. A clear consensus across many of the reviewed articles is that discharge site selection is the primary factor that determines the extent of ecological impacts of desalination plants. Ecological monitoring studies have found variable effects ranging from no significant impacts to benthic communities, through to widespread alterations to community structure in seagrass, coral reef and soft-sediment ecosystems when discharges are released to poorly flushed environments. In most other cases environmental effects appear to be limited to within 10. s of meters of outfalls. It must be noted that a large proportion of the published work is descriptive and provides little quantitative data that we could assess independently. Many of the monitoring studies lacked sufficient detail with respect to study design and statistical analyses, making conclusive interpretation of results difficult. It is clear that greater clarity and improved methodologies are required in the assessment of the ecological impacts of desalination plants. It is imperative to employ Before-After, Control-Impact monitoring designs with adequate replication, and multiple independent reference locations to assess potential impacts adequately. \u00a9 2010 Elsevier Ltd.", "author" : [ { "dropping-particle" : "", "family" : "Roberts", "given" : "David A.", "non-dropping-particle" : "", "parse-names" : false, "suffix" : "" }, { "dropping-particle" : "", "family" : "Johnston", "given" : "Emma L.", "non-dropping-particle" : "", "parse-names" : false, "suffix" : "" }, { "dropping-particle" : "", "family" : "Knott", "given" : "Nathan A.", "non-dropping-particle" : "", "parse-names" : false, "suffix" : "" } ], "container-title" : "Water Research", "id" : "ITEM-3", "issue" : "18", "issued" : { "date-parts" : [ [ "2010" ] ] }, "page" : "5117-5128", "publisher" : "Elsevier Ltd", "title" : "Impacts of desalination plant discharges on the marine environment: A critical review of published studies", "type" : "article-journal", "volume" : "44" }, "uris" : [ "http://www.mendeley.com/documents/?uuid=5b8ac71f-d557-4045-a53a-91a86f9b2569" ] } ], "mendeley" : { "formattedCitation" : "(Al-Taani et al., 2014; H\u00f6pner &amp; Lattemann, 2003; D. A. Roberts et al., 2010)", "plainTextFormattedCitation" : "(Al-Taani et al., 2014; H\u00f6pner &amp; Lattemann, 2003; D. A. Roberts et al., 2010)", "previouslyFormattedCitation" : "(Al-Taani et al., 2014; H\u00f6pner &amp; Lattemann, 2003; D. A. Roberts et al., 2010)" }, "properties" : {  }, "schema" : "https://github.com/citation-style-language/schema/raw/master/csl-citation.json" }</w:instrText>
      </w:r>
      <w:r>
        <w:fldChar w:fldCharType="separate"/>
      </w:r>
      <w:r w:rsidRPr="00DC0FED">
        <w:t xml:space="preserve">(Al-Taani </w:t>
      </w:r>
      <w:r w:rsidR="000D7D89" w:rsidRPr="000D7D89">
        <w:rPr>
          <w:i/>
        </w:rPr>
        <w:t>et al.</w:t>
      </w:r>
      <w:r w:rsidRPr="00DC0FED">
        <w:t xml:space="preserve">, 2014; Höpner &amp; Lattemann, 2003; Roberts </w:t>
      </w:r>
      <w:r w:rsidR="000D7D89" w:rsidRPr="000D7D89">
        <w:rPr>
          <w:i/>
        </w:rPr>
        <w:t>et al.</w:t>
      </w:r>
      <w:r w:rsidRPr="00DC0FED">
        <w:t>, 2010)</w:t>
      </w:r>
      <w:r>
        <w:fldChar w:fldCharType="end"/>
      </w:r>
      <w:r w:rsidRPr="00E13B98">
        <w:t xml:space="preserve"> and sediments </w:t>
      </w:r>
      <w:r>
        <w:fldChar w:fldCharType="begin" w:fldLock="1"/>
      </w:r>
      <w:r>
        <w:instrText>ADDIN CSL_CITATION { "citationItems" : [ { "id" : "ITEM-1", "itemData" : { "DOI" : "10.1016/j.scitotenv.2012.01.050", "ISSN" : "00489697", "author" : [ { "dropping-particle" : "", "family" : "Alharbi", "given" : "O.A.", "non-dropping-particle" : "", "parse-names" : false, "suffix" : "" }, { "dropping-particle" : "", "family" : "Phillips", "given" : "M.R.", "non-dropping-particle" : "", "parse-names" : false, "suffix" : "" }, { "dropping-particle" : "", "family" : "Williams", "given" : "A.T.", "non-dropping-particle" : "", "parse-names" : false, "suffix" : "" }, { "dropping-particle" : "", "family" : "Gheith", "given" : "A.M.", "non-dropping-particle" : "", "parse-names" : false, "suffix" : "" }, { "dropping-particle" : "", "family" : "Bantan", "given" : "R.A.", "non-dropping-particle" : "", "parse-names" : false, "suffix" : "" }, { "dropping-particle" : "", "family" : "Rasul", "given" : "N.M.", "non-dropping-particle" : "", "parse-names" : false, "suffix" : "" } ], "container-title" : "Science of The Total Environment", "id" : "ITEM-1", "issued" : { "date-parts" : [ [ "2012", "4" ] ] }, "page" : "163-172", "title" : "Desalination impacts on the coastal environment: Ash Shuqayq, Saudi Arabia", "type" : "article-journal", "volume" : "421-422" }, "uris" : [ "http://www.mendeley.com/documents/?uuid=4586244b-7d3c-4841-87c8-a9cbda9e27d3" ] } ], "mendeley" : { "formattedCitation" : "(Alharbi et al., 2012)", "plainTextFormattedCitation" : "(Alharbi et al., 2012)", "previouslyFormattedCitation" : "(Alharbi et al., 2012)" }, "properties" : {  }, "schema" : "https://github.com/citation-style-language/schema/raw/master/csl-citation.json" }</w:instrText>
      </w:r>
      <w:r>
        <w:fldChar w:fldCharType="separate"/>
      </w:r>
      <w:r w:rsidRPr="003C1057">
        <w:t xml:space="preserve">(Alharbi </w:t>
      </w:r>
      <w:r w:rsidR="000D7D89" w:rsidRPr="000D7D89">
        <w:rPr>
          <w:i/>
        </w:rPr>
        <w:t>et al.</w:t>
      </w:r>
      <w:r w:rsidRPr="003C1057">
        <w:t>, 2012)</w:t>
      </w:r>
      <w:r>
        <w:fldChar w:fldCharType="end"/>
      </w:r>
      <w:r w:rsidR="006D2B76">
        <w:t>.</w:t>
      </w:r>
      <w:r w:rsidRPr="00E13B98">
        <w:t xml:space="preserve"> </w:t>
      </w:r>
    </w:p>
    <w:p w14:paraId="3AD3BC30" w14:textId="639FF2F6" w:rsidR="0048205B" w:rsidRPr="00774485" w:rsidRDefault="0048205B" w:rsidP="00AE389F">
      <w:pPr>
        <w:rPr>
          <w:lang w:val="es-ES"/>
        </w:rPr>
      </w:pPr>
      <w:r w:rsidRPr="00E13B98">
        <w:t xml:space="preserve">Effects on ecosystems range from no significant impacts on benthic communities, to reduced leaf growth and higher incidence of leaf necrosis, drop in photosynthetic performance and mortality in seagrasses, and widespread alterations to community structure in seagrass, coral reef and soft-sediment ecosystems when discharges are released to poorly flushed environments </w:t>
      </w:r>
      <w:r w:rsidRPr="00E13B98">
        <w:fldChar w:fldCharType="begin" w:fldLock="1"/>
      </w:r>
      <w:r>
        <w:instrText xml:space="preserve">ADDIN CSL_CITATION { "citationItems" : [ { "id" : "ITEM-1", "itemData" : { "DOI" : "10.1016/j.envpol.2007.12.041", "ISBN" : "0269-7491", "ISSN" : "02697491", "PMID" : "18329770", "abstract" : "Desalination is a growing activity that has introduced a new impact, brine discharge, which may affect benthic communities. Although the role of polychaetes as indicators to assess organic pollution is well known, their tolerance to salinity changes has not been examined to such a great extent. The aim of this study was to examine the effect of brine discharge over soft bottom polychaete assemblage along the Alicante coast (Southeast Spain) over a two year period. Changes in the polychaete assemblage was analysed using univariate and multivariate techniques. We compared a transect in front of the discharge with two controls. At each transect we sampled at three depths (4, 10 and 15 m) during winter and summer. We have observed different sensitivity of polychaete families to brine discharges, Ampharetidae being the most sensitive, followed by Nephtyidae and Spionidae. Syllidae and Capitellidae showed some resistance initially, while Paraonidae proved to be a tolerant family. ?? 2008 Elsevier Ltd. All rights reserved.", "author" : [ { "dropping-particle" : "", "family" : "Del-Pilar-Ruso", "given" : "Yoana", "non-dropping-particle" : "", "parse-names" : false, "suffix" : "" }, { "dropping-particle" : "", "family" : "De-la-Ossa-Carretero", "given" : "Jose Antonio", "non-dropping-particle" : "", "parse-names" : false, "suffix" : "" }, { "dropping-particle" : "", "family" : "Gim\u00e9nez-Casalduero", "given" : "Francisca", "non-dropping-particle" : "", "parse-names" : false, "suffix" : "" }, { "dropping-particle" : "", "family" : "S\u00e1nchez-Lizaso", "given" : "Jose Luis", "non-dropping-particle" : "", "parse-names" : false, "suffix" : "" } ], "container-title" : "Environmental Pollution", "id" : "ITEM-1", "issue" : "2", "issued" : { "date-parts" : [ [ "2008" ] ] }, "page" : "240-250", "title" : "Effects of a brine discharge over soft bottom Polychaeta assemblage", "type" : "article-journal", "volume" : "156" }, "uris" : [ "http://www.mendeley.com/documents/?uuid=3465c7f8-9ec6-48aa-a084-b55de9f2ce99" ] }, { "id" : "ITEM-2", "itemData" : { "DOI" : "10.1016/j.jembe.2010.02.017", "ISBN" : "0022-0981", "ISSN" : "00220981", "abstract" : "Marine water desalination is an emergent strategy to satisfy water demand in coastal regions. The brine originated as a by-product (60-90 psu) can have a significant impact on important marine ecosystems, yet the tolerance thresholds of most key species remain unknown. Therefore, with the aim of filling this gap and providing useful information to mitigate such impacts, we have experimentally assessed the response to hypersaline conditions of the seagrass Cymodocea nodosa. We exposed plants in microcosms to 4 treatments: control (37.2 psu), 44 psu, 54 psu and 62 psu, with three replicate aquaria per treatment for 17 days, and we measured plant response and status. We found that the seagrass shoots endured 44 psu without any apparent damage, but vitality decreased in 54 and 62 psu treatments. Plants at both 54 and 62 psu displayed reduced leaf growth and higher incidence of leaf necrosis, relative to control conditions. In addition, in plants at 62 psu, photosynthetic performances (measured as leaf quantum efficiency) dropped shortly after salt addition, and by the end of the experiment they also suffered substantial mortality. These findings should be viewed with caution, due to the relatively short time-span of the experiment, as in the long-term plants may be less tolerant than reported here. However, our results highlight the need for careful management of brine disposal to prevent deterioration of seagrass habitats; salinity should never exceed 44 psu inside the meadows, to prevent deterioration of C. nodosa habitats. ?? 2010 Elsevier B.V. All rights reserved.", "author" : [ { "dropping-particle" : "", "family" : "Pag\u00e8s", "given" : "Jordi F.", "non-dropping-particle" : "", "parse-names" : false, "suffix" : "" }, { "dropping-particle" : "", "family" : "P\u00e9rez", "given" : "Marta", "non-dropping-particle" : "", "parse-names" : false, "suffix" : "" }, { "dropping-particle" : "", "family" : "Romero", "given" : "Javier", "non-dropping-particle" : "", "parse-names" : false, "suffix" : "" } ], "container-title" : "Journal of Experimental Marine Biology and Ecology", "id" : "ITEM-2", "issue" : "1-2", "issued" : { "date-parts" : [ [ "2010" ] ] }, "page" : "34-38", "publisher" : "Elsevier B.V.", "title" : "Sensitivity of the seagrass Cymodocea nodosa to hypersaline conditions: A microcosm approach", "type" : "article-journal", "volume" : "386" }, "uris" : [ "http://www.mendeley.com/documents/?uuid=82e11321-e69d-4936-9348-2584b00b63c4" ] }, { "id" : "ITEM-3", "itemData" : { "DOI" : "10.1016/j.watres.2010.04.036", "ISBN" : "0043-1354", "ISSN" : "00431354", "PMID" : "20633919", "abstract" : "Desalination of seawater is an increasingly common means by which nations satisfy demand for water. Desalination has a long history in the Middle East and Mediterranean, but expanding capacities can be found in the United States, Europe and Australia. There is therefore increasing global interest in understanding the environmental impacts of desalination plants and their discharges on the marine environment. Here we review environmental, ecological and toxicological research in this arena including monitoring and assessment of water quality and ecological attributes in receiving environments. The greatest environmental and ecological impacts have occurred around older multi-stage flash (MSF) plants discharging to water bodies with little flushing. These discharge scenarios can lead to substantial increases in salinity and temperature, and the accumulation of metals, hydrocarbons and toxic anti-fouling compounds in receiving waters. Experiments in the field and laboratory clearly demonstrate the potential for acute and chronic toxicity, and small-scale alterations to community structure following exposures to environmentally realistic concentrations of desalination brines. A clear consensus across many of the reviewed articles is that discharge site selection is the primary factor that determines the extent of ecological impacts of desalination plants. Ecological monitoring studies have found variable effects ranging from no significant impacts to benthic communities, through to widespread alterations to community structure in seagrass, coral reef and soft-sediment ecosystems when discharges are released to poorly flushed environments. In most other cases environmental effects appear to be limited to within 10. s of meters of outfalls. It must be noted that a large proportion of the published work is descriptive and provides little quantitative data that we could assess independently. Many of the monitoring studies lacked sufficient detail with respect to study design and statistical analyses, making conclusive interpretation of results difficult. It is clear that greater clarity and improved methodologies are required in the assessment of the ecological impacts of desalination plants. It is imperative to employ Before-After, Control-Impact monitoring designs with adequate replication, and multiple independent reference locations to assess potential impacts adequately. \u00a9 2010 Elsevier Ltd.", "author" : [ { "dropping-particle" : "", "family" : "Roberts", "given" : "David A.", "non-dropping-particle" : "", "parse-names" : false, "suffix" : "" }, { "dropping-particle" : "", "family" : "Johnston", "given" : "Emma L.", "non-dropping-particle" : "", "parse-names" : false, "suffix" : "" }, { "dropping-particle" : "", "family" : "Knott", "given" : "Nathan A.", "non-dropping-particle" : "", "parse-names" : false, "suffix" : "" } ], "container-title" : "Water Research", "id" : "ITEM-3", "issue" : "18", "issued" : { "date-parts" : [ [ "2010" ] ] }, "page" : "5117-5128", "publisher" : "Elsevier Ltd", "title" : "Impacts of desalination plant discharges on the marine environment: A critical review of published studies", "type" : "article-journal", "volume" : "44" }, "uris" : [ "http://www.mendeley.com/documents/?uuid=5b8ac71f-d557-4045-a53a-91a86f9b2569" ] }, { "id" : "ITEM-4", "itemData" : { "DOI" : "10.1016/j.watres.2014.11.036", "ISSN" : "00431354", "author" : [ { "dropping-particle" : "", "family" : "Del-Pilar-Ruso", "given" : "Yoana", "non-dropping-particle" : "", "parse-names" : false, "suffix" : "" }, { "dropping-particle" : "", "family" : "Martinez-Garcia", "given" : "Elena", "non-dropping-particle" : "", "parse-names" : false, "suffix" : "" }, { "dropping-particle" : "", "family" : "Gim\u00e9nez-Casalduero", "given" : "Francisca", "non-dropping-particle" : "", "parse-names" : false, "suffix" : "" }, { "dropping-particle" : "", "family" : "Loya-Fern\u00e1ndez", "given" : "Angel", "non-dropping-particle" : "", "parse-names" : false, "suffix" : "" }, { "dropping-particle" : "", "family" : "Ferrero-Vicente", "given" : "Luis Miguel", "non-dropping-particle" : "", "parse-names" : false, "suffix" : "" }, { "dropping-particle" : "", "family" : "Marco-M\u00e9ndez", "given" : "Candela", "non-dropping-particle" : "", "parse-names" : false, "suffix" : "" }, { "dropping-particle" : "", "family" : "De-la-Ossa-Carretero", "given" : </w:instrText>
      </w:r>
      <w:r w:rsidRPr="00774485">
        <w:rPr>
          <w:lang w:val="es-ES"/>
        </w:rPr>
        <w:instrText>"Jose Antonio", "non-dropping-particle" : "", "parse-names" : false, "suffix" : "" }, { "dropping-particle" : "", "family" : "S\u00e1nchez-Lizaso", "given" : "Jos\u00e9 Luis", "non-dropping-particle" : "", "parse-names" : false, "suffix" : "" } ], "container-title" : "Water Research", "id" : "ITEM-4", "issued" : { "date-parts" : [ [ "2015", "3" ] ] }, "page" : "325-336", "title" : "Benthic community recovery from brine impact after the implementation of mitigation measures", "type" : "article-journal", "volume" : "70" }, "uris" : [ "http://www.mendeley.com/documents/?uuid=4acad5d3-108a-4a3c-8970-a87e9fcce12f", "http://www.mendeley.com/documents/?uuid=f845f7cc-fabe-4809-b885-dd88c2d1c84e" ] } ], "mendeley" : { "formattedCitation" : "(Del-Pilar-Ruso et al., 2015; Del-Pilar-Ruso, De-la-Ossa-Carretero, Gim\u00e9nez-Casalduero, &amp; S\u00e1nchez-Lizaso, 2008; Pag\u00e8s, P\u00e9rez, &amp; Romero, 2010; D. A. Roberts et al., 2010)", "plainTextFormattedCitation" : "(Del-Pilar-Ruso et al., 2015; Del-Pilar-Ruso, De-la-Ossa-Carretero, Gim\u00e9nez-Casalduero, &amp; S\u00e1nchez-Lizaso, 2008; Pag\u00e8s, P\u00e9rez, &amp; Romero, 2010; D. A. Roberts et al., 2010)", "previouslyFormattedCitation" : "(Del-Pilar-Ruso et al., 2015; Del-Pilar-Ruso, De-la-Ossa-Carretero, Gim\u00e9nez-Casalduero, &amp; S\u00e1nchez-Lizaso, 2008; Pag\u00e8s, P\u00e9rez, &amp; Romero, 2010; D. A. Roberts et al., 2010)" }, "properties" : {  }, "schema" : "https://github.com/citation-style-language/schema/raw/master/csl-citation.json" }</w:instrText>
      </w:r>
      <w:r w:rsidRPr="00E13B98">
        <w:fldChar w:fldCharType="separate"/>
      </w:r>
      <w:r w:rsidRPr="00774485">
        <w:rPr>
          <w:lang w:val="es-ES"/>
        </w:rPr>
        <w:t xml:space="preserve">(Del-Pilar-Ruso </w:t>
      </w:r>
      <w:r w:rsidR="000D7D89" w:rsidRPr="000D7D89">
        <w:rPr>
          <w:i/>
          <w:lang w:val="es-ES"/>
        </w:rPr>
        <w:t>et al.</w:t>
      </w:r>
      <w:r w:rsidRPr="00774485">
        <w:rPr>
          <w:lang w:val="es-ES"/>
        </w:rPr>
        <w:t>, 2015; Del-Pilar-Ruso</w:t>
      </w:r>
      <w:r w:rsidR="00A155EE">
        <w:rPr>
          <w:i/>
          <w:lang w:val="es-ES"/>
        </w:rPr>
        <w:t xml:space="preserve"> et al.</w:t>
      </w:r>
      <w:r w:rsidRPr="00774485">
        <w:rPr>
          <w:lang w:val="es-ES"/>
        </w:rPr>
        <w:t>, 2008; Pagès</w:t>
      </w:r>
      <w:r w:rsidR="00A155EE">
        <w:rPr>
          <w:i/>
          <w:lang w:val="es-ES"/>
        </w:rPr>
        <w:t xml:space="preserve"> et al.</w:t>
      </w:r>
      <w:r w:rsidRPr="00774485">
        <w:rPr>
          <w:lang w:val="es-ES"/>
        </w:rPr>
        <w:t xml:space="preserve">, 2010; Roberts </w:t>
      </w:r>
      <w:r w:rsidR="000D7D89" w:rsidRPr="000D7D89">
        <w:rPr>
          <w:i/>
          <w:lang w:val="es-ES"/>
        </w:rPr>
        <w:t>et al.</w:t>
      </w:r>
      <w:r w:rsidRPr="00774485">
        <w:rPr>
          <w:lang w:val="es-ES"/>
        </w:rPr>
        <w:t>, 2010)</w:t>
      </w:r>
      <w:r w:rsidRPr="00E13B98">
        <w:fldChar w:fldCharType="end"/>
      </w:r>
      <w:r w:rsidRPr="00774485">
        <w:rPr>
          <w:lang w:val="es-ES"/>
        </w:rPr>
        <w:t xml:space="preserve">. </w:t>
      </w:r>
    </w:p>
    <w:p w14:paraId="67E762BD" w14:textId="77777777" w:rsidR="0048205B" w:rsidRPr="00774485" w:rsidRDefault="0048205B" w:rsidP="00AE389F">
      <w:pPr>
        <w:rPr>
          <w:lang w:val="es-ES"/>
        </w:rPr>
      </w:pPr>
    </w:p>
    <w:p w14:paraId="32C3DCAE" w14:textId="77777777" w:rsidR="0048205B" w:rsidRPr="00E13B98" w:rsidRDefault="0048205B" w:rsidP="001F0516">
      <w:pPr>
        <w:pStyle w:val="Heading4"/>
      </w:pPr>
      <w:bookmarkStart w:id="1292" w:name="_Toc519514742"/>
      <w:r w:rsidRPr="00E13B98">
        <w:t>Trends in water use and desalination</w:t>
      </w:r>
      <w:bookmarkEnd w:id="1292"/>
    </w:p>
    <w:p w14:paraId="1EF5C7E5" w14:textId="77777777" w:rsidR="0048205B" w:rsidRPr="00E13B98" w:rsidRDefault="0048205B" w:rsidP="00AE389F">
      <w:r w:rsidRPr="00E13B98">
        <w:t xml:space="preserve">Water management has become one of the main concerns for humanity, also in areas where water has until now been considered an unlimited resource. The availability of freshwater resources in a </w:t>
      </w:r>
      <w:r w:rsidRPr="00E13B98">
        <w:lastRenderedPageBreak/>
        <w:t xml:space="preserve">country is determined by geology, climate, land use and external (transboundary) water flows. In </w:t>
      </w:r>
      <w:r>
        <w:t xml:space="preserve">Western and Central </w:t>
      </w:r>
      <w:r w:rsidRPr="00E13B98">
        <w:t xml:space="preserve">Europe, the largest freshwater resources are in Norway, Turkey, Germany, France and Sweden </w:t>
      </w:r>
      <w:r>
        <w:fldChar w:fldCharType="begin" w:fldLock="1"/>
      </w:r>
      <w:r>
        <w:instrText>ADDIN CSL_CITATION { "citationItems" : [ { "id" : "ITEM-1", "itemData" : { "author" : [ { "dropping-particle" : "", "family" : "Eurostat", "given" : "", "non-dropping-particle" : "", "parse-names" : false, "suffix" : "" } ], "id" : "ITEM-1", "issued" : { "date-parts" : [ [ "2015" ] ] }, "title" : "Eurostat Statistics Explained - Water statistics", "type" : "article-journal" }, "uris" : [ "http://www.mendeley.com/documents/?uuid=2838e19c-4533-424b-ba73-5fcc32991137" ] } ], "mendeley" : { "formattedCitation" : "(Eurostat, 2015)", "plainTextFormattedCitation" : "(Eurostat, 2015)", "previouslyFormattedCitation" : "(Eurostat, 2015)" }, "properties" : {  }, "schema" : "https://github.com/citation-style-language/schema/raw/master/csl-citation.json" }</w:instrText>
      </w:r>
      <w:r>
        <w:fldChar w:fldCharType="separate"/>
      </w:r>
      <w:r w:rsidRPr="00966C52">
        <w:t>(Eurostat, 2015)</w:t>
      </w:r>
      <w:r>
        <w:fldChar w:fldCharType="end"/>
      </w:r>
      <w:r w:rsidRPr="00E13B98">
        <w:t>. Many countries receive the majority of freshwater resources externally, with Serbia, Hungary, the Netherlands, Slovakia and Bulgaria receiving over 80% of their freshwater from upstream areas in other countries. The amount of potable freshwater per inhabitant is highest in Iceland, Norway, Serbia, Croatia and Finland, whereas low levels (&lt;3,000 m</w:t>
      </w:r>
      <w:r w:rsidRPr="00E13B98">
        <w:rPr>
          <w:vertAlign w:val="superscript"/>
        </w:rPr>
        <w:t>3</w:t>
      </w:r>
      <w:r w:rsidRPr="00E13B98">
        <w:t xml:space="preserve"> per inhabitant per year are found in Denmark, Romania, Belgium, the Czech Republic, Cyprus and Malta, and in countries with large human populations (France, UK, Spain, Germany, Italy and Poland) </w:t>
      </w:r>
      <w:r>
        <w:fldChar w:fldCharType="begin" w:fldLock="1"/>
      </w:r>
      <w:r>
        <w:instrText>ADDIN CSL_CITATION { "citationItems" : [ { "id" : "ITEM-1", "itemData" : { "author" : [ { "dropping-particle" : "", "family" : "Eurostat", "given" : "", "non-dropping-particle" : "", "parse-names" : false, "suffix" : "" } ], "id" : "ITEM-1", "issued" : { "date-parts" : [ [ "2015" ] ] }, "title" : "Eurostat Statistics Explained - Water statistics", "type" : "article-journal" }, "uris" : [ "http://www.mendeley.com/documents/?uuid=2838e19c-4533-424b-ba73-5fcc32991137" ] } ], "mendeley" : { "formattedCitation" : "(Eurostat, 2015)", "plainTextFormattedCitation" : "(Eurostat, 2015)", "previouslyFormattedCitation" : "(Eurostat, 2015)" }, "properties" : {  }, "schema" : "https://github.com/citation-style-language/schema/raw/master/csl-citation.json" }</w:instrText>
      </w:r>
      <w:r>
        <w:fldChar w:fldCharType="separate"/>
      </w:r>
      <w:r w:rsidRPr="00966C52">
        <w:t>(Eurostat, 2015)</w:t>
      </w:r>
      <w:r>
        <w:fldChar w:fldCharType="end"/>
      </w:r>
      <w:r w:rsidRPr="00E13B98">
        <w:t>. In 2012, total water extraction from surface waters was highest in Turkey, Spain, Germany and France (over 24 billion m</w:t>
      </w:r>
      <w:r w:rsidRPr="00E13B98">
        <w:rPr>
          <w:vertAlign w:val="superscript"/>
        </w:rPr>
        <w:t>3</w:t>
      </w:r>
      <w:r w:rsidRPr="00E13B98">
        <w:t xml:space="preserve"> from surface waters, over 5 billion m</w:t>
      </w:r>
      <w:r w:rsidRPr="00E13B98">
        <w:rPr>
          <w:vertAlign w:val="superscript"/>
        </w:rPr>
        <w:t>3</w:t>
      </w:r>
      <w:r w:rsidRPr="00E13B98">
        <w:t xml:space="preserve"> from groundwater) </w:t>
      </w:r>
      <w:r>
        <w:fldChar w:fldCharType="begin" w:fldLock="1"/>
      </w:r>
      <w:r>
        <w:instrText>ADDIN CSL_CITATION { "citationItems" : [ { "id" : "ITEM-1", "itemData" : { "author" : [ { "dropping-particle" : "", "family" : "Eurostat", "given" : "", "non-dropping-particle" : "", "parse-names" : false, "suffix" : "" } ], "id" : "ITEM-1", "issued" : { "date-parts" : [ [ "2015" ] ] }, "title" : "Eurostat Statistics Explained - Water statistics", "type" : "article-journal" }, "uris" : [ "http://www.mendeley.com/documents/?uuid=2838e19c-4533-424b-ba73-5fcc32991137" ] } ], "mendeley" : { "formattedCitation" : "(Eurostat, 2015)", "plainTextFormattedCitation" : "(Eurostat, 2015)", "previouslyFormattedCitation" : "(Eurostat, 2015)" }, "properties" : {  }, "schema" : "https://github.com/citation-style-language/schema/raw/master/csl-citation.json" }</w:instrText>
      </w:r>
      <w:r>
        <w:fldChar w:fldCharType="separate"/>
      </w:r>
      <w:r w:rsidRPr="00966C52">
        <w:t>(Eurostat, 2015)</w:t>
      </w:r>
      <w:r>
        <w:fldChar w:fldCharType="end"/>
      </w:r>
      <w:r w:rsidRPr="00E13B98">
        <w:t xml:space="preserve">. Between 2003 and 2013, the amount of freshwater extracted increased most in Malta (43%, mostly groundwater), Slovenia (36%, mostly surface water) and decreased the most in Lithuania (80%, mostly surface water) and Slovakia (39%, mostly surface water) </w:t>
      </w:r>
      <w:r>
        <w:fldChar w:fldCharType="begin" w:fldLock="1"/>
      </w:r>
      <w:r>
        <w:instrText>ADDIN CSL_CITATION { "citationItems" : [ { "id" : "ITEM-1", "itemData" : { "author" : [ { "dropping-particle" : "", "family" : "Eurostat", "given" : "", "non-dropping-particle" : "", "parse-names" : false, "suffix" : "" } ], "id" : "ITEM-1", "issued" : { "date-parts" : [ [ "2015" ] ] }, "title" : "Eurostat Statistics Explained - Water statistics", "type" : "article-journal" }, "uris" : [ "http://www.mendeley.com/documents/?uuid=2838e19c-4533-424b-ba73-5fcc32991137" ] } ], "mendeley" : { "formattedCitation" : "(Eurostat, 2015)", "plainTextFormattedCitation" : "(Eurostat, 2015)", "previouslyFormattedCitation" : "(Eurostat, 2015)" }, "properties" : {  }, "schema" : "https://github.com/citation-style-language/schema/raw/master/csl-citation.json" }</w:instrText>
      </w:r>
      <w:r>
        <w:fldChar w:fldCharType="separate"/>
      </w:r>
      <w:r w:rsidRPr="00966C52">
        <w:t>(Eurostat, 2015)</w:t>
      </w:r>
      <w:r>
        <w:fldChar w:fldCharType="end"/>
      </w:r>
      <w:r w:rsidRPr="00E13B98">
        <w:t>.</w:t>
      </w:r>
    </w:p>
    <w:p w14:paraId="56025702" w14:textId="77777777" w:rsidR="0048205B" w:rsidRDefault="0048205B" w:rsidP="00AE389F">
      <w:r w:rsidRPr="00E13B98">
        <w:t xml:space="preserve">Around 63% of desalinated water worldwide is used for satisfying urban demand for drinking water, 26% for industrial uses, </w:t>
      </w:r>
      <w:r w:rsidRPr="00744688">
        <w:t xml:space="preserve">and 6% in power stations for electricity generation </w:t>
      </w:r>
      <w:r w:rsidRPr="00744688">
        <w:fldChar w:fldCharType="begin" w:fldLock="1"/>
      </w:r>
      <w:r>
        <w:instrText>ADDIN CSL_CITATION { "citationItems" : [ { "id" : "ITEM-1", "itemData" : { "DOI" : "10.1007/s11269-016-1287-9", "ISSN" : "0920-4741", "author" : [ { "dropping-particle" : "", "family" : "Ziolkowska", "given" : "Jadwiga R.", "non-dropping-particle" : "", "parse-names" : false, "suffix" : "" }, { "dropping-particle" : "", "family" : "Ziolkowski", "given" : "Bozydar", "non-dropping-particle" : "", "parse-names" : false, "suffix" : "" } ], "container-title" : "Water Resources Management", "id" : "ITEM-1", "issue" : "7", "issued" : { "date-parts" : [ [ "2016", "5", "14" ] ] }, "page" : "2261-2274", "title" : "Effectiveness of Water Management in Europe in the 21st Century", "type" : "article-journal", "volume" : "30" }, "uris" : [ "http://www.mendeley.com/documents/?uuid=4b2dc1a9-3a22-4bc5-90bb-fcfea2052bb6" ] } ], "mendeley" : { "formattedCitation" : "(Ziolkowska &amp; Ziolkowski, 2016)", "plainTextFormattedCitation" : "(Ziolkowska &amp; Ziolkowski, 2016)", "previouslyFormattedCitation" : "(Ziolkowska &amp; Ziolkowski, 2016)" }, "properties" : {  }, "schema" : "https://github.com/citation-style-language/schema/raw/master/csl-citation.json" }</w:instrText>
      </w:r>
      <w:r w:rsidRPr="00744688">
        <w:fldChar w:fldCharType="separate"/>
      </w:r>
      <w:r w:rsidRPr="00744688">
        <w:t>(Ziolkowska &amp; Ziolkowski, 2016)</w:t>
      </w:r>
      <w:r w:rsidRPr="00744688">
        <w:fldChar w:fldCharType="end"/>
      </w:r>
      <w:r w:rsidRPr="00744688">
        <w:t xml:space="preserve">. The cost of desalinated water is decreasing, thanks to technological and efficiency improvements of the membrane filters, which reduces energy demand </w:t>
      </w:r>
      <w:r w:rsidRPr="00744688">
        <w:fldChar w:fldCharType="begin" w:fldLock="1"/>
      </w:r>
      <w:r>
        <w:instrText>ADDIN CSL_CITATION { "citationItems" : [ { "id" : "ITEM-1", "itemData" : { "DOI" : "10.1007/s11269-016-1287-9", "ISSN" : "0920-4741", "author" : [ { "dropping-particle" : "", "family" : "Ziolkowska", "given" : "Jadwiga R.", "non-dropping-particle" : "", "parse-names" : false, "suffix" : "" }, { "dropping-particle" : "", "family" : "Ziolkowski", "given" : "Bozydar", "non-dropping-particle" : "", "parse-names" : false, "suffix" : "" } ], "container-title" : "Water Resources Management", "id" : "ITEM-1", "issue" : "7", "issued" : { "date-parts" : [ [ "2016", "5", "14" ] ] }, "page" : "2261-2274", "title" : "Effectiveness of Water Management in Europe in the 21st Century", "type" : "article-journal", "volume" : "30" }, "uris" : [ "http://www.mendeley.com/documents/?uuid=4b2dc1a9-3a22-4bc5-90bb-fcfea2052bb6" ] }, { "id" : "ITEM-2", "itemData" : { "DOI" : "10.1080/02508060008686797", "ISSN" : "0250-8060", "author" : [ { "dropping-particle" : "", "family" : "Semiat", "given" : "Raphael", "non-dropping-particle" : "", "parse-names" : false, "suffix" : "" } ], "container-title" : "Water International", "id" : "ITEM-2", "issue" : "1", "issued" : { "date-parts" : [ [ "2000", "3" ] ] }, "page" : "54-65", "title" : "Present and Future", "type" : "article-journal", "volume" : "25" }, "uris" : [ "http://www.mendeley.com/documents/?uuid=fe6888e7-2932-43a7-a7d2-388c44f3e643" ] } ], "mendeley" : { "formattedCitation" : "(Semiat, 2000; Ziolkowska &amp; Ziolkowski, 2016)", "plainTextFormattedCitation" : "(Semiat, 2000; Ziolkowska &amp; Ziolkowski, 2016)", "previouslyFormattedCitation" : "(Semiat, 2000; Ziolkowska &amp; Ziolkowski, 2016)" }, "properties" : {  }, "schema" : "https://github.com/citation-style-language/schema/raw/master/csl-citation.json" }</w:instrText>
      </w:r>
      <w:r w:rsidRPr="00744688">
        <w:fldChar w:fldCharType="separate"/>
      </w:r>
      <w:r w:rsidRPr="00744688">
        <w:t>(Semiat, 2000; Ziolkowska &amp; Ziolkowski, 2016)</w:t>
      </w:r>
      <w:r w:rsidRPr="00744688">
        <w:fldChar w:fldCharType="end"/>
      </w:r>
      <w:r w:rsidRPr="00744688">
        <w:t>.</w:t>
      </w:r>
    </w:p>
    <w:p w14:paraId="32D0D81F" w14:textId="77777777" w:rsidR="0048205B" w:rsidRPr="00E13B98" w:rsidRDefault="0048205B" w:rsidP="00AE389F"/>
    <w:p w14:paraId="10FFE26C" w14:textId="77777777" w:rsidR="0048205B" w:rsidRPr="00E13B98" w:rsidRDefault="0048205B" w:rsidP="001F0516">
      <w:pPr>
        <w:pStyle w:val="Heading4"/>
      </w:pPr>
      <w:bookmarkStart w:id="1293" w:name="_Toc519514743"/>
      <w:r w:rsidRPr="00E13B98">
        <w:t>Drivers of water use and desalination</w:t>
      </w:r>
      <w:bookmarkEnd w:id="1293"/>
    </w:p>
    <w:p w14:paraId="439E15D0" w14:textId="77777777" w:rsidR="0048205B" w:rsidRPr="00E13B98" w:rsidRDefault="0048205B" w:rsidP="00AE389F">
      <w:r w:rsidRPr="00E13B98">
        <w:t xml:space="preserve">Water regulations are cornerstones of national environmental regulations. The rapid decrease in water use in Lithuania and Slovakia mentioned above is mainly a result of institutional drivers (regulations and a better price system). Other important Institutional drivers are regulations and investments in, or subsidies for, wastewater and desalination (“recycling” in </w:t>
      </w:r>
      <w:r w:rsidRPr="00B166B6">
        <w:rPr>
          <w:b/>
        </w:rPr>
        <w:t>Figure 4.7</w:t>
      </w:r>
      <w:r w:rsidRPr="00E13B98">
        <w:t>). Depletion (unsustainable use) of ground and surface water is driven by high domestic material consumption (DMC) fuelled by urbani</w:t>
      </w:r>
      <w:r>
        <w:t>z</w:t>
      </w:r>
      <w:r w:rsidRPr="00E13B98">
        <w:t xml:space="preserve">ation and GDP growth. </w:t>
      </w:r>
    </w:p>
    <w:p w14:paraId="22B79878" w14:textId="0E3CD5E6" w:rsidR="0048205B" w:rsidRPr="00E13B98" w:rsidRDefault="0048205B" w:rsidP="00AE389F">
      <w:r w:rsidRPr="00E13B98">
        <w:t xml:space="preserve">Similarly, seawater desalination is driven by growth in human population, income and domestic material consumption in general and growth and urban development, agriculture and tourism in particular </w:t>
      </w:r>
      <w:r>
        <w:fldChar w:fldCharType="begin" w:fldLock="1"/>
      </w:r>
      <w:r>
        <w:instrText>ADDIN CSL_CITATION { "citationItems" : [ { "id" : "ITEM-1", "itemData" : { "author" : [ { "dropping-particle" : "", "family" : "EEA", "given" : "", "non-dropping-particle" : "", "parse-names" : false, "suffix" : "" } ], "id" : "ITEM-1", "issued" : { "date-parts" : [ [ "2007" ] ] }, "title" : "Impacts due to over-abstraction", "type" : "article-journal" }, "uris" : [ "http://www.mendeley.com/documents/?uuid=451f0e81-484f-4ee6-a86c-7f5b05904e60" ] }, { "id" : "ITEM-2", "itemData" : { "DOI" : "10.1016/j.marpolbul.2012.09.017", "ISSN" : "0025326X", "author" : [ { "dropping-particle" : "", "family" : "Gladstone", "given" : "William", "non-dropping-particle" : "", "parse-names" : false, "suffix" : "" }, { "dropping-particle" : "", "family" : "Curley", "given" : "Belinda", "non-dropping-particle" : "", "parse-names" : false, "suffix" : "" }, { "dropping-particle" : "", "family" : "Shokri", "given" : "Mohammad Reza", "non-dropping-particle" : "", "parse-names" : false, "suffix" : "" } ], "container-title" : "Marine Pollution Bulletin", "id" : "ITEM-2", "issue" : "2", "issued" : { "date-parts" : [ [ "2013", "7" ] ] }, "page" : "375-388", "title" : "Environmental impacts of tourism in the Gulf and the Red Sea", "type" : "article-journal", "volume" : "72" }, "uris" : [ "http://www.mendeley.com/documents/?uuid=f676b87e-99fd-4f48-8115-9415cb6259a7" ] } ], "mendeley" : { "formattedCitation" : "(EEA, 2007; Gladstone, Curley, &amp; Shokri, 2013)", "plainTextFormattedCitation" : "(EEA, 2007; Gladstone, Curley, &amp; Shokri, 2013)", "previouslyFormattedCitation" : "(EEA, 2007; Gladstone, Curley, &amp; Shokri, 2013)" }, "properties" : {  }, "schema" : "https://github.com/citation-style-language/schema/raw/master/csl-citation.json" }</w:instrText>
      </w:r>
      <w:r>
        <w:fldChar w:fldCharType="separate"/>
      </w:r>
      <w:r w:rsidRPr="00384EDC">
        <w:t>(EEA, 2007; Gladstone</w:t>
      </w:r>
      <w:r w:rsidR="00A155EE">
        <w:rPr>
          <w:i/>
        </w:rPr>
        <w:t xml:space="preserve"> et al.</w:t>
      </w:r>
      <w:r w:rsidRPr="00384EDC">
        <w:t>, 2013)</w:t>
      </w:r>
      <w:r>
        <w:fldChar w:fldCharType="end"/>
      </w:r>
      <w:r w:rsidRPr="00E13B98">
        <w:t>.</w:t>
      </w:r>
    </w:p>
    <w:p w14:paraId="7860E724" w14:textId="77777777" w:rsidR="0048205B" w:rsidRPr="00E13B98" w:rsidRDefault="0048205B" w:rsidP="00AE389F"/>
    <w:p w14:paraId="38904F15" w14:textId="77777777" w:rsidR="0048205B" w:rsidRPr="00E13B98" w:rsidRDefault="0048205B" w:rsidP="00147745">
      <w:pPr>
        <w:pStyle w:val="Heading3"/>
      </w:pPr>
      <w:bookmarkStart w:id="1294" w:name="_Toc477938320"/>
      <w:bookmarkStart w:id="1295" w:name="_Toc479152649"/>
      <w:bookmarkStart w:id="1296" w:name="_Toc480359671"/>
      <w:bookmarkStart w:id="1297" w:name="_Ref496680520"/>
      <w:bookmarkStart w:id="1298" w:name="_Toc502837429"/>
      <w:bookmarkStart w:id="1299" w:name="_Toc504380680"/>
      <w:bookmarkStart w:id="1300" w:name="_Toc519514744"/>
      <w:r w:rsidRPr="00E13B98">
        <w:t>Mineral and fossil fuel extraction</w:t>
      </w:r>
      <w:bookmarkEnd w:id="1294"/>
      <w:bookmarkEnd w:id="1295"/>
      <w:bookmarkEnd w:id="1296"/>
      <w:bookmarkEnd w:id="1297"/>
      <w:bookmarkEnd w:id="1298"/>
      <w:bookmarkEnd w:id="1299"/>
      <w:bookmarkEnd w:id="1300"/>
      <w:r w:rsidRPr="00E13B98">
        <w:t xml:space="preserve"> </w:t>
      </w:r>
    </w:p>
    <w:p w14:paraId="1336ADFA" w14:textId="77777777" w:rsidR="0048205B" w:rsidRPr="00E13B98" w:rsidRDefault="0048205B" w:rsidP="001F0516">
      <w:pPr>
        <w:pStyle w:val="Heading4"/>
      </w:pPr>
      <w:bookmarkStart w:id="1301" w:name="_Toc519514745"/>
      <w:r w:rsidRPr="00E13B98">
        <w:t>Effects on biodiversity and nature’s contributions to people</w:t>
      </w:r>
      <w:bookmarkEnd w:id="1301"/>
    </w:p>
    <w:p w14:paraId="33BCFF07" w14:textId="77777777" w:rsidR="0048205B" w:rsidRPr="00E13B98" w:rsidRDefault="0048205B" w:rsidP="00AE389F">
      <w:r w:rsidRPr="00E13B98">
        <w:t>The minerals industry is divided into four sectors: fossil fuels (e.g. coal and oil), metallic minerals (e.g. iron, copper</w:t>
      </w:r>
      <w:r>
        <w:t xml:space="preserve"> and</w:t>
      </w:r>
      <w:r w:rsidRPr="00E13B98">
        <w:t xml:space="preserve"> zinc), construction minerals (e.g. natural stone, sediments and other aggregates, gravel) and industrial minerals (e.g. borates, talc, silica and limestone). </w:t>
      </w:r>
    </w:p>
    <w:p w14:paraId="749073A6" w14:textId="41D1C0AD" w:rsidR="0048205B" w:rsidRPr="00BC7C50" w:rsidRDefault="0048205B" w:rsidP="00AE389F">
      <w:r w:rsidRPr="00E13B98">
        <w:t xml:space="preserve">In Western and Central Europe, extraction of abiotic resources is highly dominated by construction and industrial minerals, and to a more limited extent fossil energy </w:t>
      </w:r>
      <w:r w:rsidRPr="00BC7C50">
        <w:fldChar w:fldCharType="begin" w:fldLock="1"/>
      </w:r>
      <w:r w:rsidRPr="00BC7C50">
        <w:instrText>ADDIN CSL_CITATION { "citationItems" : [ { "id" : "ITEM-1", "itemData" : { "DOI" : "10.1007/s13563-012-0018-9", "ISBN" : "2022492250", "ISSN" : "2191-2203", "abstract" : "This paper focuses on market incentives by the introduction of a construction minerals tax as an example of a resource tax. Currently, various European countries levy taxes or duties on primary construction materials, but a harmonisation of the taxation is not planned. Provided the tax rate has a perceptible price effect, the taxation of a resource can foster a demand management or the reduction of the raw material consumption and the governance of side and secondary effects. A construction minerals tax can target the stimulation of demand for secondary raw materials and recycled products, and\u2014because the reuse of construction and demolition waste has technical limits\u2014a stronger emphasis on the conservation of buildings and infrastructures. This has positive effects on the environment and the innovation efforts and it helps to internalise externalities. Germany, used as a case study in this paper, does not raise any taxes on other raw materials than energy sources at the federal level. For this reason, potential impacts of the introduction of a construction minerals tax will be explored and the results of a simulation will be provided.", "author" : [ { "dropping-particle" : "", "family" : "Bahn-Walkowiak", "given" : "Bettina", "non-dropping-particle" : "", "parse-names" : false, "suffix" : "" }, { "dropping-particle" : "", "family" : "Bleischwitz", "given" : "Raimund", "non-dropping-particle" : "", "parse-names" : false, "suffix" : "" }, { "dropping-particle" : "", "family" : "Distelkamp", "given" : "Martin", "non-dropping-particle" : "", "parse-names" : false, "suffix" : "" }, { "dropping-particle" : "", "family" : "Meyer", "given" : "Mark", "non-dropping-particle" : "", "parse-names" : false, "suffix" : "" } ], "container-title" : "Mineral Economics", "id" : "ITEM-1", "issue" : "1", "issued" : { "date-parts" : [ [ "2012", "7", "10" ] ] }, "page" : "29-43", "title" : "Taxing construction minerals: a contribution to a resource-efficient Europe", "type" : "article-journal", "volume" : "25" }, "uris" : [ "http://www.mendeley.com/documents/?uuid=c12796d2-d45c-46d7-8267-73a5de268de1" ] } ], "mendeley" : { "formattedCitation" : "(Bahn-Walkowiak, Bleischwitz, Distelkamp, &amp; Meyer, 2012)", "plainTextFormattedCitation" : "(Bahn-Walkowiak, Bleischwitz, Distelkamp, &amp; Meyer, 2012)", "previouslyFormattedCitation" : "(Bahn-Walkowiak, Bleischwitz, Distelkamp, &amp; Meyer, 2012)" }, "properties" : {  }, "schema" : "https://github.com/citation-style-language/schema/raw/master/csl-citation.json" }</w:instrText>
      </w:r>
      <w:r w:rsidRPr="00BC7C50">
        <w:fldChar w:fldCharType="separate"/>
      </w:r>
      <w:r w:rsidRPr="00BC7C50">
        <w:t>(Bahn-Walkowiak</w:t>
      </w:r>
      <w:r w:rsidR="001C1F1E">
        <w:rPr>
          <w:i/>
        </w:rPr>
        <w:t xml:space="preserve"> et al.</w:t>
      </w:r>
      <w:r w:rsidRPr="00BC7C50">
        <w:t>, 2012)</w:t>
      </w:r>
      <w:r w:rsidRPr="00BC7C50">
        <w:fldChar w:fldCharType="end"/>
      </w:r>
      <w:r w:rsidRPr="00BC7C50">
        <w:t xml:space="preserve">. Dredging and pumping operations have a direct effect on the local biological communities and cause changes in the composition of fauna </w:t>
      </w:r>
      <w:r w:rsidRPr="00BC7C50">
        <w:fldChar w:fldCharType="begin" w:fldLock="1"/>
      </w:r>
      <w:r w:rsidRPr="00BC7C50">
        <w:instrText>ADDIN CSL_CITATION { "citationItems" : [ { "id" : "ITEM-1", "itemData" : { "DOI" : "10.1016/j.ecss.2007.04.030", "ISSN" : "02727714", "author" : [ { "dropping-particle" : "", "family" : "P\u00e9rez-Ruzafa", "given" : "A.", "non-dropping-particle" : "", "parse-names" : false, "suffix" : "" }, { "dropping-particle" : "", "family" : "Marcos", "given" : "C.", "non-dropping-particle" : "", "parse-names" : false, "suffix" : "" }, { "dropping-particle" : "", "family" : "P\u00e9rez-Ruzafa", "given" : "I.M.", "non-dropping-particle" : "", "parse-names" : false, "suffix" : "" }, { "dropping-particle" : "", "family" : "Barcala", "given" : "E.", "non-dropping-particle" : "", "parse-names" : false, "suffix" : "" }, { "dropping-particle" : "", "family" : "Hegazi", "given" : "M.I.", "non-dropping-particle" : "", "parse-names" : false, "suffix" : "" }, { "dropping-particle" : "", "family" : "Quispe", "given" : "J.", "non-dropping-particle" : "", "parse-names" : false, "suffix" : "" } ], "container-title" : "Estuarine, Coastal and Shelf Science", "id" : "ITEM-1", "issue" : "1-2", "issued" : { "date-parts" : [ [ "2007", "10" ] ] }, "page" : "175-188", "title" : "Detecting changes resulting from human pressure in a naturally quick-changing and heterogeneous environment: Spatial and temporal scales of variability in coastal lagoons", "type" : "article-journal", "volume" : "75" }, "uris" : [ "http://www.mendeley.com/documents/?uuid=bb149440-5f9a-4a44-92cd-4544ff4e789f" ] } ], "mendeley" : { "formattedCitation" : "(A. P\u00e9rez-Ruzafa et al., 2007)", "plainTextFormattedCitation" : "(A. P\u00e9rez-Ruzafa et al., 2007)", "previouslyFormattedCitation" : "(A. P\u00e9rez-Ruzafa et al., 2007)" }, "properties" : {  }, "schema" : "https://github.com/citation-style-language/schema/raw/master/csl-citation.json" }</w:instrText>
      </w:r>
      <w:r w:rsidRPr="00BC7C50">
        <w:fldChar w:fldCharType="separate"/>
      </w:r>
      <w:r w:rsidRPr="00BC7C50">
        <w:t xml:space="preserve">(Pérez-Ruzafa </w:t>
      </w:r>
      <w:r w:rsidR="000D7D89" w:rsidRPr="000D7D89">
        <w:rPr>
          <w:i/>
        </w:rPr>
        <w:t>et al.</w:t>
      </w:r>
      <w:r w:rsidRPr="00BC7C50">
        <w:t>, 2007)</w:t>
      </w:r>
      <w:r w:rsidRPr="00BC7C50">
        <w:fldChar w:fldCharType="end"/>
      </w:r>
      <w:r w:rsidRPr="00BC7C50">
        <w:t xml:space="preserve">, and reduction in species diversity, abundance, and biomass </w:t>
      </w:r>
      <w:r w:rsidRPr="00BC7C50">
        <w:fldChar w:fldCharType="begin" w:fldLock="1"/>
      </w:r>
      <w:r>
        <w:instrText>ADDIN CSL_CITATION { "citationItems" : [ { "id" : "ITEM-1", "itemData" : { "author" : [ { "dropping-particle" : "", "family" : "Sutton", "given" : "Gerry", "non-dropping-particle" : "", "parse-names" : false, "suffix" : "" }, { "dropping-particle" : "", "family" : "Boyd", "given" : "Si\u00e2n", "non-dropping-particle" : "", "parse-names" : false, "suffix" : "" }, { "dropping-particle" : "", "family" : "Augris", "given" : "Claude", "non-dropping-particle" : "", "parse-names" : false, "suffix" : "" }, { "dropping-particle" : "", "family" : "Bonne", "given" : "Wendy", "non-dropping-particle" : "", "parse-names" : false, "suffix" : "" }, { "dropping-particle" : "", "family" : "Carlin", "given" : "David", "non-dropping-particle" : "", "parse-names" : false, "suffix" : "" }, { "dropping-particle" : "", "family" : "Cato", "given" : "Ingemar", "non-dropping-particle" : "", "parse-names" : false, "suffix" : "" }, { "dropping-particle" : "", "family" : "Cowling", "given" : "Mike", "non-dropping-particle" : "", "parse-names" : false, "suffix" : "" }, { "dropping-particle" : "Van", "family" : "Dalfsen", "given" : "Jan", "non-dropping-particle" : "", "parse-names" : false, "suffix" : "" }, { "dropping-particle" : "", "family" : "Desprez", "given" : "Michel", "non-dropping-particle" : "", "parse-names" : false, "suffix" : "" }, { "dropping-particle" : "", "family" : "Dijkshoorn", "given" : "Chris", "non-dropping-particle" : "", "parse-names" : false, "suffix" : "" }, { "dropping-particle" : "", "family" : "Hillewaert", "given" : "Hans", "non-dropping-particle" : "", "parse-names" : false, "suffix" : "" }, { "dropping-particle" : "", "family" : "Hostens", "given" : "Kris", "non-dropping-particle" : "", "parse-names" : false, "suffix" : "" }, { "dropping-particle" : "", "family" : "Krause", "given" : "Jochen", "non-dropping-particle" : "", "parse-names" : false, "suffix" : "" }, { "dropping-particle" : "", "family" : "Lauwaert", "given" : "Brigitte", "non-dropping-particle" : "", "parse-names" : false, "suffix" : "" }, { "dropping-particle" : "", "family" : "Moulaert", "given" : "Ine", "non-dropping-particle" : "", "parse-names" : false, "suffix" : "" }, { "dropping-particle" : "", "family" : "Erik", "given" : "Poul", "non-dropping-particle" : "", "parse-names" : false, "suffix" : "" }, { "dropping-particle" : "", "family" : "Rissanen", "given" : "Jouko", "non-dropping-particle" : "", "parse-names" : false, "suffix" : "" }, { "dropping-particle" : "", "family" : "Rogers", "given" : "Stuart", "non-dropping-particle" : "", "parse-names" : false, "suffix" : "" }, { "dropping-particle" : "", "family" : "Russell", "given" : "Mark", "non-dropping-particle" : "", "parse-names" : false, "suffix" : "" }, { "dropping-particle" : "", "family" : "Sch\u00fcttenhelm", "given" : "Ruud", "non-dropping-particle" : "", "parse-names" : false, "suffix" : "" }, { "dropping-particle" : "", "family" : "Side", "given" : "Jonathan", "non-dropping-particle" : "", "parse-names" : false, "suffix" : "" }, { "dropping-particle" : "", "family" : "Smit", "given" : "Mathijs", "non-dropping-particle" : "", "parse-names" : false, "suffix" : "" }, { "dropping-particle" : "", "family" : "Stolk", "given" : "Ad", "non-dropping-particle" : "", "parse-names" : false, "suffix" : "" }, { "dropping-particle" : "", "family" : "Zeiler", "given" : "Manfred", "non-dropping-particle" : "", "parse-names" : false, "suffix" : "" } ], "id" : "ITEM-1", "issued" : { "date-parts" : [ [ "2009" ] ] }, "title" : "Rapport des Recherches Collectives N O . 297 A UGUST 2009 Effects of extraction of marine sediments on the marine environment 1998 \u2013 2004", "type" : "article-journal" }, "uris" : [ "http://www.mendeley.com/documents/?uuid=fc57a807-c2d3-4d8f-9feb-4b23ea323749" ] }, { "id" : "ITEM-2", "itemData" : { "DOI" : "10.1016/j.marpolbul.2016.02.031", "ISSN" : "18793363", "PMID" : "26899157", "abstract" : "While the effects of coastal disposal of dredged material on benthic assemblage structure have been well studied, our understanding of the mechanism of such responses, and their potential ecological implications, remain relatively unknown. Data from a licenced disposal site off the northeast coast of England are analysed to address this and improve our ability to make informed licencing decisions for this activity. Assemblages within the disposal site displayed reduced number of species and total invertebrate density, an altered assemblage taxonomic structure, and a shift towards a greater numerical dominance of less-productive individuals. Following separate analyses of biological response and effect traits, a novel approach for marine benthic trait analysis, we identify the traits responsible (i.e. response traits) for the observed structural alterations. Furthermore, analysis of the effect traits revealed that the assemblages characterising the disposal site possess a greater bioturbative capability compared to those not directly impacted by disposal.", "author" : [ { "dropping-particle" : "", "family" : "Bolam", "given" : "S. G.", "non-dropping-particle" : "", "parse-names" : false, "suffix" : "" }, { "dropping-particle" : "", "family" : "McIlwaine", "given" : "P. S O", "non-dropping-particle" : "", "parse-names" : false, "suffix" : "" }, { "dropping-particle" : "", "family" : "Garcia", "given" : "C.", "non-dropping-particle" : "", "parse-names" : false, "suffix" : "" } ], "container-title" : "Marine Pollution Bulletin", "id" : "ITEM-2", "issued" : { "date-parts" : [ [ "2015" ] ] }, "publisher" : "Elsevier Ltd", "title" : "Application of biological traits to further our understanding of the impacts of dredged material disposal on benthic assemblages", "type" : "article-journal" }, "uris" : [ "http://www.mendeley.com/documents/?uuid=9763b5bf-9ae1-42f3-9695-f607dd91a0bd" ] } ], "mendeley" : { "formattedCitation" : "(Bolam, McIlwaine, &amp; Garcia, 2015; G. Sutton et al., 2009)", "plainTextFormattedCitation" : "(Bolam, McIlwaine, &amp; Garcia, 2015; G. Sutton et al., 2009)", "previouslyFormattedCitation" : "(Bolam, McIlwaine, &amp; Garcia, 2015; G. Sutton et al., 2009)" }, "properties" : {  }, "schema" : "https://github.com/citation-style-language/schema/raw/master/csl-citation.json" }</w:instrText>
      </w:r>
      <w:r w:rsidRPr="00BC7C50">
        <w:fldChar w:fldCharType="separate"/>
      </w:r>
      <w:r w:rsidRPr="00220C92">
        <w:t>(Bolam</w:t>
      </w:r>
      <w:r w:rsidR="00A53EEF">
        <w:rPr>
          <w:i/>
        </w:rPr>
        <w:t xml:space="preserve"> et al.</w:t>
      </w:r>
      <w:r w:rsidRPr="00220C92">
        <w:t xml:space="preserve">, 2015; Sutton </w:t>
      </w:r>
      <w:r w:rsidR="000D7D89" w:rsidRPr="000D7D89">
        <w:rPr>
          <w:i/>
        </w:rPr>
        <w:t>et al.</w:t>
      </w:r>
      <w:r w:rsidRPr="00220C92">
        <w:t>, 2009)</w:t>
      </w:r>
      <w:r w:rsidRPr="00BC7C50">
        <w:fldChar w:fldCharType="end"/>
      </w:r>
      <w:r w:rsidRPr="00BC7C50">
        <w:t xml:space="preserve">. This changes food webs, particularly lower trophic levels including detritivores, with impacts on carbon cycling </w:t>
      </w:r>
      <w:r w:rsidRPr="00BC7C50">
        <w:fldChar w:fldCharType="begin" w:fldLock="1"/>
      </w:r>
      <w:r>
        <w:instrText>ADDIN CSL_CITATION { "citationItems" : [ { "id" : "ITEM-1", "itemData" : { "DOI" : "10.1016/j.ecolind.2015.10.036", "ISBN" : "1470-160X", "ISSN" : "1470160X", "abstract" : "During 2002-2005, a new container terminal in the commercial harbour of Le Havre, named \"Port2000\", was built on the northern flank of the Seine estuary, northern France. This extension is already known to have modified the estuary current and sediment dynamics, as well as reducing biomass of the suprabenthos assemblage, for the whole downstream part of the system. However, studies on other biotic communities were largely inconclusive, and an ecosystem-wide analysis was still lacking. Here, we performed a before/after study of ecosystem dynamics of the different habitats of the Seine estuary, using a Linear Inverse Modelling technique (LIM-MCMC) to estimate all flows occurring in the food web. Ecological Network Analysis indices were calculated, summarising ecosystem functioning traits and giving indications about the habitat health status. Results showed that the southern flank (FS, Fosse Sud) exhibits all characteristics to be considered as the least stressed habitat of the estuary: system activity and functional specialisation of flows were stable between periods, ecosystem recycling processes and detrital dynamics were also stable; an increase in trophic specialisation (decrease in system omnivory) was the only change confirming a general ecological succession. The northern flank (FN, Fosse Nord), where the actual terminal was built, showed a food web with increased importance of lower trophic levels (increased detritivory and carbon recycling), increased stability and flow efficiency, but possibly regressed to a previous step in ecological succession. In the central navigation channel (CH), patterns of network indices were overall inconclusive and the general image is one of a constantly shifting food web, a condition possibly caused by the year-round dredging activities. The functioning of the Seine estuary - especially of FN and FS - seems to have been modified by the combination of harbour construction and the related mitigation measures. Network indices partially captured this combination of changes and, although not fully operational yet, they are promising tools to comply with the European Union mandate of defining ecosystem health status.", "author" : [ { "dropping-particle" : "", "family" : "Tecchio", "given" : "Samuele", "non-dropping-particle" : "", "parse-names" : false, "suffix" : "" }, { "dropping-particle" : "", "family" : "Chaalali", "given" : "Aur??lie", "non-dropping-particle" : "", "parse-names" : false, "suffix" : "" }, { "dropping-particle" : "", "family" : "Raoux", "given" : "Aurore", "non-dropping-particle" : "", "parse-names" : false, "suffix" : "" }, { "dropping-particle" : "", "family" : "Tous Rius", "given" : "Armonie", "non-dropping-particle" : "", "parse-names" : false, "suffix" : "" }, { "dropping-particle" : "", "family" : "Lequesne", "given" : "Justine", "non-dropping-particle" : "", "parse-names" : false, "suffix" : "" }, { "dropping-particle" : "", "family" : "Girardin", "given" : "Val??rie", "non-dropping-particle" : "", "parse-names" : false, "suffix" : "" }, { "dropping-particle" : "", "family" : "Lassalle", "given" : "G??raldine", "non-dropping-particle" : "", "parse-names" : false, "suffix" : "" }, { "dropping-particle" : "", "family" : "Cachera", "given" : "Marie", "non-dropping-particle" : "", "parse-names" : false, "suffix" : "" }, { "dropping-particle" : "", "family" : "Riou", "given" : "Philippe", "non-dropping-particle" : "", "parse-names" : false, "suffix" : "" }, { "dropping-particle" : "", "family" : "Lobry", "given" : "J??r??my", "non-dropping-particle" : "", "parse-names" : false, "suffix" : "" }, { "dropping-particle" : "", "family" : "Dauvin", "given" : "Jean Claude", "non-dropping-particle" : "", "parse-names" : false, "suffix" : "" }, { "dropping-particle" : "", "family" : "Niquil", "given" : "Nathalie", "non-dropping-particle" : "", "parse-names" : false, "suffix" : "" } ], "container-title" : "Ecological Indicators", "id" : "ITEM-1", "issued" : { "date-parts" : [ [ "2016" ] ] }, "page" : "833-845", "publisher" : "Elsevier Ltd", "title" : "Evaluating ecosystem-level anthropogenic impacts in a stressed transitional environment: The case of the Seine estuary", "type" : "article-journal", "volume" : "61" }, "uris" : [ "http://www.mendeley.com/documents/?uuid=3f3a3cd1-6d9a-4876-9066-6f1f65f92261" ] } ], "mendeley" : { "formattedCitation" : "(Tecchio et al., 2016)", "plainTextFormattedCitation" : "(Tecchio et al., 2016)", "previouslyFormattedCitation" : "(Tecchio et al., 2016)" }, "properties" : {  }, "schema" : "https://github.com/citation-style-language/schema/raw/master/csl-citation.json" }</w:instrText>
      </w:r>
      <w:r w:rsidRPr="00BC7C50">
        <w:fldChar w:fldCharType="separate"/>
      </w:r>
      <w:r w:rsidRPr="00BC7C50">
        <w:t xml:space="preserve">(Tecchio </w:t>
      </w:r>
      <w:r w:rsidR="000D7D89" w:rsidRPr="000D7D89">
        <w:rPr>
          <w:i/>
        </w:rPr>
        <w:t>et al.</w:t>
      </w:r>
      <w:r w:rsidRPr="00BC7C50">
        <w:t>, 2016)</w:t>
      </w:r>
      <w:r w:rsidRPr="00BC7C50">
        <w:fldChar w:fldCharType="end"/>
      </w:r>
      <w:r w:rsidRPr="00BC7C50">
        <w:t xml:space="preserve">. </w:t>
      </w:r>
    </w:p>
    <w:p w14:paraId="64B1ABC7" w14:textId="58BF3FD1" w:rsidR="0048205B" w:rsidRPr="00E13B98" w:rsidRDefault="0048205B" w:rsidP="00AE389F">
      <w:r w:rsidRPr="00E13B98">
        <w:t xml:space="preserve">In Central Asia the extraction and processing of minerals, including poor governance practices and economic pressures </w:t>
      </w:r>
      <w:r>
        <w:fldChar w:fldCharType="begin" w:fldLock="1"/>
      </w:r>
      <w:r>
        <w:instrText>ADDIN CSL_CITATION { "citationItems" : [ { "id" : "ITEM-1", "itemData" : { "DOI" : "10.1080/02646811.2013.11435315", "ISSN" : "0264-6811", "author" : [ { "dropping-particle" : "", "family" : "Honkonen", "given" : "Tuula", "non-dropping-particle" : "", "parse-names" : false, "suffix" : "" } ], "container-title" : "Journal of Energy &amp; Natural Resources Law", "id" : "ITEM-1", "issue" : "1", "issued" : { "date-parts" : [ [ "2013", "2", "3" ] ] }, "page" : "5-32", "title" : "Challenges of Mining Policy and Regulation in Central Asia: the Case of the Kyrgyz Republic", "type" : "article-journal", "volume" : "31" }, "uris" : [ "http://www.mendeley.com/documents/?uuid=4c303e22-6770-48dd-83ac-f61b9ddedb3d" ] } ], "mendeley" : { "formattedCitation" : "(Honkonen, 2013)", "plainTextFormattedCitation" : "(Honkonen, 2013)", "previouslyFormattedCitation" : "(Honkonen, 2013)" }, "properties" : {  }, "schema" : "https://github.com/citation-style-language/schema/raw/master/csl-citation.json" }</w:instrText>
      </w:r>
      <w:r>
        <w:fldChar w:fldCharType="separate"/>
      </w:r>
      <w:r w:rsidRPr="00F7229E">
        <w:t>(Honkonen, 2013)</w:t>
      </w:r>
      <w:r>
        <w:fldChar w:fldCharType="end"/>
      </w:r>
      <w:r w:rsidRPr="00E13B98">
        <w:t xml:space="preserve">, leads to various environmental impacts including depletion of </w:t>
      </w:r>
      <w:r w:rsidRPr="00E13B98">
        <w:lastRenderedPageBreak/>
        <w:t xml:space="preserve">non-renewable resources and consequent disturbance of the landscape, biodiversity and nature’s associated contributions to people </w:t>
      </w:r>
      <w:r w:rsidRPr="00E13B98">
        <w:fldChar w:fldCharType="begin" w:fldLock="1"/>
      </w:r>
      <w:r>
        <w:instrText>ADDIN CSL_CITATION { "citationItems" : [ { "id" : "ITEM-1", "itemData" : { "DOI" : "10.1016/S0959-6526(03)00075-1", "ISSN" : "09596526", "author" : [ { "dropping-particle" : "", "family" : "Azapagic", "given" : "Adisa", "non-dropping-particle" : "", "parse-names" : false, "suffix" : "" } ], "container-title" : "Journal of Cleaner Production", "id" : "ITEM-1", "issue" : "6", "issued" : { "date-parts" : [ [ "2004", "8", "1" ] ] }, "page" : "639-662", "publisher" : "Elsevier", "title" : "Developing a framework for sustainable development indicators for the mining and minerals industry", "type" : "article-journal", "volume" : "12" }, "uris" : [ "http://www.mendeley.com/documents/?uuid=3b354d64-2eca-3acc-ba15-e0b7002518ae" ] }, { "id" : "ITEM-2", "itemData" : { "author" : [ { "dropping-particle" : "", "family" : "\u0421\u0442\u0430\u0440\u0438\u043a\u043e\u0432\u0430 [Starikova, A. E.]", "given" : "\u0410. \u0415.", "non-dropping-particle" : "", "parse-names" : false, "suffix" : "" } ], "container-title" : "\u0412\u0435\u0441\u0442\u043d\u0438\u043a \u041a\u0430\u0440\u0413\u0423 [Vestnik KarGU]", "id" : "ITEM-2", "issued" : { "date-parts" : [ [ "2014" ] ] }, "page" : "1-12", "title" : "[Assessment of the impact of open-pit mining of polymetallic ore on the soil cover of the Rodnikovoye deposit] \u041e\u0446\u0435\u043d\u043a\u0430 \u0432\u043e\u0437\u0434\u0435\u0439\u0441\u0442\u0432\u0438\u044f \u0434\u043e\u0431\u044b\u0447\u0438 \u043f\u043e\u043b\u0438\u043c\u0435\u0442\u0430\u043b\u043b\u0438\u0447\u0435\u0441\u043a\u043e\u0439 \u0440\u0443\u0434\u044b \u043e\u0442\u043a\u0440\u044b\u0442\u044b\u043c \u0441\u043f\u043e\u0441\u043e\u0431\u043e\u043c \u043d\u0430 \u043f\u043e\u0447\u0432\u0435\u043d\u043d\u044b\u0439 \u043f\u043e\u043a\u0440\u043e\u0432 \u043c\u0435\u0441\u0442\u043e\u0440\u043e\u0436\u0434\u0435\u043d\u0438\u044f \u00ab\u0420\u043e\u0434\u043d\u0438\u043a\u043e\u0432\u043e\u0435\u00bb", "type" : "article-journal" }, "uris" : [ "http://www.mendeley.com/documents/?uuid=84626f3d-13de-4ca0-b429-62a24224358f" ] } ], "mendeley" : { "formattedCitation" : "(Azapagic, 2004; \u0421\u0442\u0430\u0440\u0438\u043a\u043e\u0432\u0430 [Starikova, A. E.], 2014)", "plainTextFormattedCitation" : "(Azapagic, 2004; \u0421\u0442\u0430\u0440\u0438\u043a\u043e\u0432\u0430 [Starikova, A. E.], 2014)", "previouslyFormattedCitation" : "(Azapagic, 2004; \u0421\u0442\u0430\u0440\u0438\u043a\u043e\u0432\u0430 [Starikova, A. E.], 2014)" }, "properties" : {  }, "schema" : "https://github.com/citation-style-language/schema/raw/master/csl-citation.json" }</w:instrText>
      </w:r>
      <w:r w:rsidRPr="00E13B98">
        <w:fldChar w:fldCharType="separate"/>
      </w:r>
      <w:r w:rsidRPr="00E13B98">
        <w:t>(Azapagic, 20</w:t>
      </w:r>
      <w:r>
        <w:t xml:space="preserve">04; </w:t>
      </w:r>
      <w:r w:rsidR="00A53EEF">
        <w:t>Starikova</w:t>
      </w:r>
      <w:r w:rsidRPr="00E13B98">
        <w:t>, 2014)</w:t>
      </w:r>
      <w:r w:rsidRPr="00E13B98">
        <w:fldChar w:fldCharType="end"/>
      </w:r>
      <w:r w:rsidRPr="00E13B98">
        <w:t xml:space="preserve">, particularly in vulnerable arid and mountainous territories </w:t>
      </w:r>
      <w:r w:rsidRPr="00E13B98">
        <w:fldChar w:fldCharType="begin" w:fldLock="1"/>
      </w:r>
      <w:r>
        <w:instrText>ADDIN CSL_CITATION { "citationItems" : [ { "id" : "ITEM-1", "itemData" : { "author" : [ { "dropping-particle" : "", "family" : "\u041b\u0443\u043a\u0430\u0448\u043e\u0432 [Lukashov, A. A.]", "given" : "\u0410.\u0410.", "non-dropping-particle" : "", "parse-names" : false, "suffix" : "" }, { "dropping-particle" : "", "family" : "\u0410\u043a\u043f\u0430\u043c\u0431\u0435\u0442\u043e\u0432\u0430 [Akpambetova, K.M.]", "given" : "\u041a.\u041c.", "non-dropping-particle" : "", "parse-names" : false, "suffix" : "" } ], "container-title" : "\u0412\u0435\u0441\u0442\u043d\u0438\u043a \u041a\u0430\u0440\u0413\u0423 [Vestnik KarGU]", "id" : "ITEM-1", "issued" : { "date-parts" : [ [ "2012" ] ] }, "page" : "1-13", "title" : "[Technogenic relief of areas of concentrated extraction of mineral raw materials in arid landscapes On the example of Central Kazakhstan] \u0422\u0435\u0445\u043d\u043e\u0433\u0435\u043d\u043d\u044b\u0439 \u0440\u0435\u043b\u044c\u0435\u0444 \u0440\u0430\u0439\u043e\u043d\u043e\u0432 \u0441\u043e\u0441\u0440\u0435\u0434\u043e\u0442\u043e\u0447\u0435\u043d\u043d\u043e\u0439 \u0434\u043e\u0431\u044b\u0447\u0438 \u043c\u0438\u043d\u0435\u0440\u0430\u043b\u044c\u043d\u043e\u0433\u043e \u0441\u044b\u0440\u044c\u044f \u0432 \u0430\u0440\u0438\u0434\u043d\u044b\u0445 \u043b\u0430\u043d\u0434\u0448\u0430\u0444\u0442\u0430\u0445 \u041d\u0430 \u043f\u0440\u0438\u043c\u0435\u0440\u0435 \u0426\u0435\u043d\u0442\u0440\u0430\u043b\u044c\u043d\u043e\u0433\u043e \u041a\u0430\u0437", "type" : "article-journal" }, "uris" : [ "http://www.mendeley.com/documents/?uuid=72764549-9687-45e6-a891-e4712e782220" ] } ], "mendeley" : { "formattedCitation" : "(\u041b\u0443\u043a\u0430\u0448\u043e\u0432 [Lukashov, A. A.] &amp; \u0410\u043a\u043f\u0430\u043c\u0431\u0435\u0442\u043e\u0432\u0430 [Akpambetova, K.M.], 2012)", "plainTextFormattedCitation" : "(\u041b\u0443\u043a\u0430\u0448\u043e\u0432 [Lukashov, A. A.] &amp; \u0410\u043a\u043f\u0430\u043c\u0431\u0435\u0442\u043e\u0432\u0430 [Akpambetova, K.M.], 2012)", "previouslyFormattedCitation" : "(\u041b\u0443\u043a\u0430\u0448\u043e\u0432 [Lukashov, A. A.] &amp; \u0410\u043a\u043f\u0430\u043c\u0431\u0435\u0442\u043e\u0432\u0430 [Akpambetova, K.M.], 2012)" }, "properties" : {  }, "schema" : "https://github.com/citation-style-language/schema/raw/master/csl-citation.json" }</w:instrText>
      </w:r>
      <w:r w:rsidRPr="00E13B98">
        <w:fldChar w:fldCharType="separate"/>
      </w:r>
      <w:r w:rsidRPr="00E13B98">
        <w:t>(</w:t>
      </w:r>
      <w:r w:rsidR="00A53EEF">
        <w:t>Lukashov</w:t>
      </w:r>
      <w:r w:rsidR="00A53EEF" w:rsidRPr="00E13B98">
        <w:t xml:space="preserve"> </w:t>
      </w:r>
      <w:r w:rsidRPr="00E13B98">
        <w:t>&amp;</w:t>
      </w:r>
      <w:r>
        <w:t xml:space="preserve"> </w:t>
      </w:r>
      <w:r w:rsidR="00A53EEF">
        <w:t>Akpambetova</w:t>
      </w:r>
      <w:r w:rsidRPr="00E13B98">
        <w:t>, 2012)</w:t>
      </w:r>
      <w:r w:rsidRPr="00E13B98">
        <w:fldChar w:fldCharType="end"/>
      </w:r>
      <w:r w:rsidRPr="00E13B98">
        <w:t xml:space="preserve">. </w:t>
      </w:r>
    </w:p>
    <w:p w14:paraId="0F17D088" w14:textId="39C418CA" w:rsidR="0048205B" w:rsidRDefault="0048205B" w:rsidP="00AE389F">
      <w:r w:rsidRPr="00E13B98">
        <w:t xml:space="preserve">The environmental effects of the mining and minerals industry include gas emissions, discharge of liquid effluents (including acidification of waterways) and generation of large volumes of solid waste, as well as direct destruction or disturbance of natural habitats. Additionally, contamination of water can continue when mining or mineral extraction activity ceases due to acid mine drainage and other toxic leachates. Large water bodies and land are being polluted by natural resource extraction in Central Asia </w:t>
      </w:r>
      <w:r w:rsidRPr="00E13B98">
        <w:fldChar w:fldCharType="begin" w:fldLock="1"/>
      </w:r>
      <w:r>
        <w:instrText>ADDIN CSL_CITATION { "citationItems" : [ { "id" : "ITEM-1", "itemData" : { "author" : [ { "dropping-particle" : "", "family" : "\u0416\u0430\u043a\u0443\u043f\u043e\u0432 [Jakupov N. Sh.]", "given" : "\u041d.\u0428.", "non-dropping-particle" : "", "parse-names" : false, "suffix" : "" } ], "container-title" : "\u0412\u0415\u0421\u0422\u041d\u0418\u041a \u0418\u041d\u041d\u041e\u0412\u0410\u0426\u0418\u041e\u041d\u041d\u041e\u0413\u041e \u0415\u0412\u0420\u0410\u0417\u0418\u0419\u0421\u041a\u041e\u0413\u041e \u0423\u041d\u0418\u0412\u0415\u0420\u0421\u0418\u0422\u0415\u0422\u0410 [Vestnik Innovatsionnogo Ervraziyskogo Universiteta]", "id" : "ITEM-1", "issue" : "52", "issued" : { "date-parts" : [ [ "2013" ] ] }, "title" : "[The causes and consequences of environmental violations in the field of subsoil use and the problem of their solution] \u041f\u0440\u0438\u0447\u0438\u043d\u044b \u0438 \u043f\u043e\u0441\u043b\u0435\u0434\u0441\u0442\u0432\u0438\u044f \u044d\u043a\u043e\u043b\u043e\u0433\u0438\u0447\u0435\u0441\u043a\u0438\u0445 \u043d\u0430\u0440\u0443\u0448\u0435\u043d\u0438\u0439 \u0432 \u043e\u0431\u043b\u0430\u0441\u0442\u0438 \u043d\u0435\u0434\u0440\u043e\u043f\u043e\u043b\u044c\u0437\u043e\u0432\u0430\u043d\u0438\u044f \u0438 \u043f\u0440\u043e\u0431\u043b\u0435\u043c\u044b \u0438\u0445 \u0440\u0435\u0448\u0435\u043d\u0438\u044f.", "type" : "article-journal", "volume" : "4" }, "uris" : [ "http://www.mendeley.com/documents/?uuid=020d69e9-2e81-4be3-ac56-82f35ed5a614" ] }, { "id" : "ITEM-2", "itemData" : { "author" : [ { "dropping-particle" : "", "family" : "\u041a\u0430\u043b\u044c\u043c\u0435\u043d\u043e\u0432\u0430 [Kalmenova, M.T.]", "given" : "\u041c. \u0422.", "non-dropping-particle" : "", "parse-names" : false, "suffix" : "" } ], "container-title" : "\u0412\u0435\u0441\u0442\u043d\u0438\u043a \u041a\u0430\u0437\u042d\u0423 [Vestnik KazEU]", "id" : "ITEM-2", "issued" : { "date-parts" : [ [ "2014" ] ] }, "page" : "1-12", "title" : "[Solution of environmental and economic problems of Kazakhstan's oil and gas sector in the framework of the development of the green economy] \u0420\u0435\u0448\u0435\u043d\u0438\u0435 \u044d\u043a\u043e\u043b\u043e\u0433\u043e-\u044d\u043a\u043e\u043d\u043e\u043c\u0438\u0447\u0435\u0441\u043a\u0438\u0445 \u043f\u0440\u043e\u0431\u043b\u0435\u043c \u043d\u0435\u0444\u0442\u0435\u0433\u0430\u0437\u043e\u0432\u043e\u0433\u043e \u0441\u0435\u043a\u0442\u043e\u0440\u0430 \u041a\u0430\u0437\u0430\u0445\u0441\u0442\u0430\u043d\u0430 \u0432 \u0440\u0430\u043c\u043a\u0430\u0445 \u0440\u0430\u0437\u0432\u0438\u0442\u0438\u044f \"\u0437\u0435\u043b\u0435\u043d\u043e\u0439 \u044d\u043a\u043e\u043d\u043e\u043c\u0438\u043a\u0438!", "type" : "article-journal" }, "uris" : [ "http://www.mendeley.com/documents/?uuid=b9771e99-205b-4e71-8b0e-ebde5af3fbb6" ] } ], "mendeley" : { "formattedCitation" : "(\u0416\u0430\u043a\u0443\u043f\u043e\u0432 [Jakupov N. Sh.], 2013; \u041a\u0430\u043b\u044c\u043c\u0435\u043d\u043e\u0432\u0430 [Kalmenova, M.T.], 2014)", "plainTextFormattedCitation" : "(\u0416\u0430\u043a\u0443\u043f\u043e\u0432 [Jakupov N. Sh.], 2013; \u041a\u0430\u043b\u044c\u043c\u0435\u043d\u043e\u0432\u0430 [Kalmenova, M.T.], 2014)", "previouslyFormattedCitation" : "(\u0416\u0430\u043a\u0443\u043f\u043e\u0432 [Jakupov N. Sh.], 2013; \u041a\u0430\u043b\u044c\u043c\u0435\u043d\u043e\u0432\u0430 [Kalmenova, M.T.], 2014)" }, "properties" : {  }, "schema" : "https://github.com/citation-style-language/schema/raw/master/csl-citation.json" }</w:instrText>
      </w:r>
      <w:r w:rsidRPr="00E13B98">
        <w:fldChar w:fldCharType="separate"/>
      </w:r>
      <w:r>
        <w:t>(</w:t>
      </w:r>
      <w:r w:rsidR="00A53EEF">
        <w:t>Jakupov</w:t>
      </w:r>
      <w:r w:rsidRPr="00E13B98">
        <w:t>, 20</w:t>
      </w:r>
      <w:r>
        <w:t xml:space="preserve">13; </w:t>
      </w:r>
      <w:r w:rsidR="00AB0168">
        <w:t>Kalmenova</w:t>
      </w:r>
      <w:r w:rsidRPr="00E13B98">
        <w:t>, 2014)</w:t>
      </w:r>
      <w:r w:rsidRPr="00E13B98">
        <w:fldChar w:fldCharType="end"/>
      </w:r>
      <w:r w:rsidRPr="00E13B98">
        <w:t xml:space="preserve"> and methane leaks from gas infrastructure and coal mines pollute soil and the Caspian Sea </w:t>
      </w:r>
      <w:r w:rsidRPr="00E13B98">
        <w:fldChar w:fldCharType="begin" w:fldLock="1"/>
      </w:r>
      <w:r>
        <w:instrText>ADDIN CSL_CITATION { "citationItems" : [ { "id" : "ITEM-1", "itemData" : { "DOI" : "10.1016/S0301-4215(00)00137-3", "ISSN" : "03014215", "author" : [ { "dropping-particle" : "", "family" : "Dahl", "given" : "Carol", "non-dropping-particle" : "", "parse-names" : false, "suffix" : "" }, { "dropping-particle" : "", "family" : "Kuralbayeva", "given" : "Karlygash", "non-dropping-particle" : "", "parse-names" : false, "suffix" : "" } ], "container-title" : "Energy Policy", "id" : "ITEM-1", "issue" : "6", "issued" : { "date-parts" : [ [ "2001", "5" ] ] }, "page" : "429-440", "title" : "Energy and the environment in Kazakhstan", "type" : "article-journal", "volume" : "29" }, "uris" : [ "http://www.mendeley.com/documents/?uuid=ca6379ca-6a16-4370-967b-748ae55151a5" ] }, { "id" : "ITEM-2", "itemData" : { "author" : [ { "dropping-particle" : "", "family" : "\u041a\u0430\u0440\u0435\u043d\u043e\u0432 [Karenov, R. S.]", "given" : "\u0420. \u0421.", "non-dropping-particle" : "", "parse-names" : false, "suffix" : "" } ], "container-title" : "\u0412\u0435\u0441\u0442\u043d\u0438\u043a \u041a\u0430\u0440\u0413\u0423 [Vestnik KarGU]", "id" : "ITEM-2", "issued" : { "date-parts" : [ [ "2006" ] ] }, "page" : "1-16", "title" : "[Prospects for reducing the negative impact of the coal industry on the ecology of the Karaganda region] \u041f\u0435\u0440\u0441\u043f\u0435\u043a\u0442\u0438\u0432\u044b \u0441\u043d\u0438\u0436\u0435\u043d\u0438\u044f \u043d\u0435\u0433\u0430\u0442\u0438\u0432\u043d\u043e\u0433\u043e \u0432\u043e\u0437\u0434\u0435\u0439\u0441\u0442\u0432\u0438\u044f \u0443\u0433\u043e\u043b\u044c\u043d\u043e\u0439 \u043f\u0440\u043e\u043c\u044b\u0448\u043b\u0435\u043d\u043d\u043e\u0441\u0442\u0438 \u043d\u0430 \u044d\u043a\u043e\u043b\u043e\u0433\u0438\u044e \u041a\u0430\u0440\u0430\u0433\u0430\u043d\u0434\u0438\u043d\u0441\u043a\u043e\u0439 \u043e\u0431\u043b\u0430\u0441\u0442\u0438", "type" : "article-journal" }, "uris" : [ "http://www.mendeley.com/documents/?uuid=47707cfb-b00e-463c-a9cb-987a7b35cf8d" ] }, { "id" : "ITEM-3", "itemData" : { "author" : [ { "dropping-particle" : "", "family" : "\u041c\u0443\u043a\u0430\u043d\u043e\u0432\u0430 [Mukanova, A.S.]", "given" : "\u0410. \u0421.", "non-dropping-particle" : "", "parse-names" : false, "suffix" : "" } ], "container-title" : "\u0412\u0435\u0441\u0442\u043d\u0438\u043a \u041a\u0430\u0440\u0413\u0423 [Vestnik KarGU]", "id" : "ITEM-3", "issued" : { "date-parts" : [ [ "2015" ] ] }, "page" : "1-11", "title" : "[Ways to expand the scale of the use of coal waste and address the environmental problems of coal plants] \u041f\u0443\u0442\u0438 \u0440\u0430\u0441\u0448\u0438\u0440\u0435\u043d\u0438\u044f \u043c\u0430\u0441\u0448\u0442\u0430\u0431\u043e\u0432 \u0438\u0441\u043f\u043e\u043b\u044c\u0437\u043e\u0432\u0430\u043d\u0438\u044f \u0443\u0433\u043b\u0435\u043f\u0440\u043e\u043c\u044b\u0448\u043b\u0435\u043d\u043d\u044b\u0445 \u043e\u0442\u0445\u043e\u0434\u043e\u0432 \u0438 \u0440\u0435\u0448\u0435\u043d\u0438\u044f \u044d\u043a\u043e\u043b\u043e\u0433\u0438\u0447\u0435\u0441\u043a\u0438\u0445 \u043f\u0440\u043e\u0431\u043b\u0435\u043c \u0443\u0433\u043e\u043b\u044c\u043d\u044b\u0445 \u0441\u0442\u0430\u043d\u0446\u0438\u0439", "type" : "article-journal" }, "uris" : [ "http://www.mendeley.com/documents/?uuid=2ed7e050-7999-439d-b0ed-3defbaf58f94" ] } ], "mendeley" : { "formattedCitation" : "(Dahl &amp; Kuralbayeva, 2001; \u041a\u0430\u0440\u0435\u043d\u043e\u0432 [Karenov, R. S.], 2006; \u041c\u0443\u043a\u0430\u043d\u043e\u0432\u0430 [Mukanova, A.S.], 2015)", "plainTextFormattedCitation" : "(Dahl &amp; Kuralbayeva, 2001; \u041a\u0430\u0440\u0435\u043d\u043e\u0432 [Karenov, R. S.], 2006; \u041c\u0443\u043a\u0430\u043d\u043e\u0432\u0430 [Mukanova, A.S.], 2015)", "previouslyFormattedCitation" : "(Dahl &amp; Kuralbayeva, 2001; \u041a\u0430\u0440\u0435\u043d\u043e\u0432 [Karenov, R. S.], 2006; \u041c\u0443\u043a\u0430\u043d\u043e\u0432\u0430 [Mukanova, A.S.], 2015)" }, "properties" : {  }, "schema" : "https://github.com/citation-style-language/schema/raw/master/csl-citation.json" }</w:instrText>
      </w:r>
      <w:r w:rsidRPr="00E13B98">
        <w:fldChar w:fldCharType="separate"/>
      </w:r>
      <w:r w:rsidRPr="00E13B98">
        <w:t>(Dahl &amp; Kuralbayeva</w:t>
      </w:r>
      <w:r>
        <w:t xml:space="preserve">, 2001; </w:t>
      </w:r>
      <w:r w:rsidR="00AB0168">
        <w:t>Karenov</w:t>
      </w:r>
      <w:r w:rsidRPr="00E13B98">
        <w:t>,</w:t>
      </w:r>
      <w:r>
        <w:t xml:space="preserve"> 2006; Mukanova</w:t>
      </w:r>
      <w:r w:rsidRPr="00E13B98">
        <w:t>, 2015)</w:t>
      </w:r>
      <w:r w:rsidRPr="00E13B98">
        <w:fldChar w:fldCharType="end"/>
      </w:r>
      <w:r w:rsidRPr="00E13B98">
        <w:t>. Oil production in the Caspian Sea has had a direct impact on ecosystem functioning through pollution</w:t>
      </w:r>
      <w:r>
        <w:t xml:space="preserve"> </w:t>
      </w:r>
      <w:r>
        <w:fldChar w:fldCharType="begin" w:fldLock="1"/>
      </w:r>
      <w:r>
        <w:instrText>ADDIN CSL_CITATION { "citationItems" : [ { "id" : "ITEM-1", "itemData" : { "DOI" : "10.1016/j.enpol.2003.11.014", "ISSN" : "03014215", "author" : [ { "dropping-particle" : "", "family" : "Netalieva", "given" : "Indira", "non-dropping-particle" : "", "parse-names" : false, "suffix" : "" }, { "dropping-particle" : "", "family" : "Wesseler", "given" : "Justus", "non-dropping-particle" : "", "parse-names" : false, "suffix" : "" }, { "dropping-particle" : "", "family" : "Heijman", "given" : "Wim", "non-dropping-particle" : "", "parse-names" : false, "suffix" : "" } ], "container-title" : "Energy Policy", "id" : "ITEM-1", "issue" : "9", "issued" : { "date-parts" : [ [ "2005", "6" ] ] }, "page" : "1169-1177", "title" : "Health costs caused by oil extraction air emissions and the benefits from abatement: the case of Kazakhstan", "type" : "article-journal", "volume" : "33" }, "uris" : [ "http://www.mendeley.com/documents/?uuid=8f0e64b2-354b-4c8a-bf5f-49126345b281" ] } ], "mendeley" : { "formattedCitation" : "(Netalieva, Wesseler, &amp; Heijman, 2005)", "plainTextFormattedCitation" : "(Netalieva, Wesseler, &amp; Heijman, 2005)", "previouslyFormattedCitation" : "(Netalieva, Wesseler, &amp; Heijman, 2005)" }, "properties" : {  }, "schema" : "https://github.com/citation-style-language/schema/raw/master/csl-citation.json" }</w:instrText>
      </w:r>
      <w:r>
        <w:fldChar w:fldCharType="separate"/>
      </w:r>
      <w:r w:rsidRPr="00D2126C">
        <w:t>(Netalieva</w:t>
      </w:r>
      <w:r w:rsidR="00AB0168">
        <w:rPr>
          <w:i/>
        </w:rPr>
        <w:t xml:space="preserve"> et al.</w:t>
      </w:r>
      <w:r w:rsidRPr="00D2126C">
        <w:t>, 2005)</w:t>
      </w:r>
      <w:r>
        <w:fldChar w:fldCharType="end"/>
      </w:r>
      <w:r w:rsidRPr="00E13B98">
        <w:t xml:space="preserve">. An increase in the rate of glacier melting has been observed as a consequence of dumping of mine spoil on receding and thinning glacier snouts in Kyrgyzstan </w:t>
      </w:r>
      <w:r w:rsidRPr="00E13B98">
        <w:fldChar w:fldCharType="begin" w:fldLock="1"/>
      </w:r>
      <w:r>
        <w:instrText>ADDIN CSL_CITATION { "citationItems" : [ { "id" : "ITEM-1", "itemData" : { "DOI" : "10.1002/2015JF003504", "ISSN" : "21699003", "author" : [ { "dropping-particle" : "", "family" : "Jamieson", "given" : "Stewart S. R.", "non-dropping-particle" : "", "parse-names" : false, "suffix" : "" }, { "dropping-particle" : "", "family" : "Ewertowski", "given" : "Marek W.", "non-dropping-particle" : "", "parse-names" : false, "suffix" : "" }, { "dropping-particle" : "", "family" : "Evans", "given" : "David J. A.", "non-dropping-particle" : "", "parse-names" : false, "suffix" : "" } ], "container-title" : "Journal of Geophysical Research: Earth Surface", "id" : "ITEM-1", "issue" : "7", "issued" : { "date-parts" : [ [ "2015", "7" ] ] }, "page" : "1418-1435", "title" : "Rapid advance of two mountain glaciers in response to mine-related debris loading", "type" : "article-journal", "volume" : "120" }, "uris" : [ "http://www.mendeley.com/documents/?uuid=ae99b91c-243d-409e-be0a-522f80d065f4" ] }, { "id" : "ITEM-2", "itemData" : { "DOI" : "10.1080/17445647.2015.1071720", "ISSN" : "1744-5647", "abstract" : "A 1:50,000 scale map of the surficial geology and geomorphology of the mountain glacier landsystem and the human impacts of the Kumtor Gold Mine operations in the Akshiirak massif was compiled from a 0.5\u2005m resolution pan-sharpened image from Digital Globe's WorldView-2 platform dated 5 September 2014. The map depicts 11 surficial geology units, 6 of which are classified according to natural genetic origins and 5 relating to recent human interference with glaciological and land surface processes. When compared to historical imagery the map records a number of important, not unrelated, cryospheric responses to mining activity, including: (a) the triggering of human-induced glacier speed-up events or surges due to dumping of mine spoil on receding and thinning glacier snouts; (b) the reactivation by internal creep of buried glacier ice due to the expansion of spoil dumping onto down valley areas of ice-cored moraine; and (c) accelerated ice drawdown and significant incursions of ice into the mine pit walls due to the artificial removal of substantial areas of glacier ablation zones. {\u00a9} 2015 Journal of Maps", "author" : [ { "dropping-particle" : "", "family" : "Evans", "given" : "D J A", "non-dropping-particle" : "", "parse-names" : false, "suffix" : "" }, { "dropping-particle" : "", "family" : "Ewertowski", "given" : "M", "non-dropping-particle" : "", "parse-names" : false, "suffix" : "" }, { "dropping-particle" : "", "family" : "Jamieson", "given" : "S S R", "non-dropping-particle" : "", "parse-names" : false, "suffix" : "" }, { "dropping-particle" : "", "family" : "Orton", "given" : "C", "non-dropping-particle" : "", "parse-names" : false, "suffix" : "" } ], "container-title" : "Journal of Maps", "id" : "ITEM-2", "issue" : "July 2017", "issued" : { "date-parts" : [ [ "2015" ] ] }, "publisher" : "Taylor &amp; Francis", "title" : "Surficial geology and geomorphology of the Kumtor Gold Mine, Kyrgyzstan: human impacts on mountain glacier landsystems", "type" : "article-journal", "volume" : "5647" }, "uris" : [ "http://www.mendeley.com/documents/?uuid=ad58e8dc-2fa4-41e6-b102-7620f217e131", "http://www.mendeley.com/documents/?uuid=80325b46-9a16-4169-a978-6d1272110ca5" ] }, { "id" : "ITEM-3", "itemData" : { "DOI" : "10.1002/sd.1529", "ISSN" : "09680802", "author" : [ { "dropping-particle" : "", "family" : "Kronenberg", "given" : "Jakub", "non-dropping-particle" : "", "parse-names" : false, "suffix" : "" } ], "container-title" : "Sustainable Development", "id" : "ITEM-3", "issue" : "4", "issued" : { "date-parts" : [ [ "2014", "7" ] ] }, "page" : "253-264", "title" : "Viable Alternatives for Large-Scale Unsustainable Projects in Developing Countries: The case of the Kumtor gold mine in Kyrgyzstan", "type" : "article-journal", "volume" : "22" }, "uris" : [ "http://www.mendeley.com/documents/?uuid=c3866e19-b25e-41c8-bf75-f6c6e54a0885" ] } ], "mendeley" : { "formattedCitation" : "(D. J. A. Evans, Ewertowski, Jamieson, &amp; Orton, 2015; Jamieson, Ewertowski, &amp; Evans, 2015; Kronenberg, 2014)", "manualFormatting" : "(Evans et al., 2015; Jamieson et al., 2015; Kronenberg, 2014)", "plainTextFormattedCitation" : "(D. J. A. Evans, Ewertowski, Jamieson, &amp; Orton, 2015; Jamieson, Ewertowski, &amp; Evans, 2015; Kronenberg, 2014)", "previouslyFormattedCitation" : "(D. J. A. Evans, Ewertowski, Jamieson, &amp; Orton, 2015; Jamieson, Ewertowski, &amp; Evans, 2015; Kronenberg, 2014)" }, "properties" : {  }, "schema" : "https://github.com/citation-style-language/schema/raw/master/csl-citation.json" }</w:instrText>
      </w:r>
      <w:r w:rsidRPr="00E13B98">
        <w:fldChar w:fldCharType="separate"/>
      </w:r>
      <w:r w:rsidRPr="00E13B98">
        <w:t xml:space="preserve">(Evans </w:t>
      </w:r>
      <w:r w:rsidR="000D7D89" w:rsidRPr="000D7D89">
        <w:rPr>
          <w:i/>
        </w:rPr>
        <w:t>et al.</w:t>
      </w:r>
      <w:r w:rsidRPr="00E13B98">
        <w:t xml:space="preserve">, 2015; Jamieson </w:t>
      </w:r>
      <w:r w:rsidR="000D7D89" w:rsidRPr="000D7D89">
        <w:rPr>
          <w:i/>
        </w:rPr>
        <w:t>et al.</w:t>
      </w:r>
      <w:r w:rsidRPr="00E13B98">
        <w:t>, 2015; Kronenberg, 2014)</w:t>
      </w:r>
      <w:r w:rsidRPr="00E13B98">
        <w:fldChar w:fldCharType="end"/>
      </w:r>
      <w:r w:rsidRPr="00E13B98">
        <w:t xml:space="preserve">. Uranium mining sites pose a threat to biodiversity exposed to high radiation doses </w:t>
      </w:r>
      <w:r w:rsidRPr="00E13B98">
        <w:fldChar w:fldCharType="begin" w:fldLock="1"/>
      </w:r>
      <w:r>
        <w:instrText>ADDIN CSL_CITATION { "citationItems" : [ { "id" : "ITEM-1", "itemData" : { "DOI" : "10.1016/j.jenvrad.2012.11.010", "ISSN" : "0265931X", "author" : [ { "dropping-particle" : "", "family" : "Oughton", "given" : "D.H.", "non-dropping-particle" : "", "parse-names" : false, "suffix" : "" }, { "dropping-particle" : "", "family" : "Str\u00f8mman", "given" : "G.", "non-dropping-particle" : "", "parse-names" : false, "suffix" : "" }, { "dropping-particle" : "", "family" : "Salbu", "given" : "B.", "non-dropping-particle" : "", "parse-names" : false, "suffix" : "" } ], "container-title" : "Journal of Environmental Radioactivity", "id" : "ITEM-1", "issued" : { "date-parts" : [ [ "2013", "9" ] ] }, "page" : "90-98", "title" : "Ecological risk assessment of Central Asian mining sites: application of the ERICA assessment tool", "type" : "article-journal", "volume" : "123" }, "uris" : [ "http://www.mendeley.com/documents/?uuid=c56c06a0-0295-437e-88a3-3f5a53e1e0cf" ] }, { "id" : "ITEM-2", "itemData" : { "author" : [ { "dropping-particle" : "", "family" : "\u0411\u0435\u043a\u0431\u043e\u043b\u043e\u0442\u043e\u0432\u0430 [Bekbolotova, A. K.]", "given" : "\u0410 \u041a", "non-dropping-particle" : "", "parse-names" : false, "suffix" : "" }, { "dropping-particle" : "", "family" : "\u0422\u043e\u0439\u0447\u0443\u0431\u0435\u043a\u043e\u0432\u0430 [Toychubekova M.]", "given" : "\u041c", "non-dropping-particle" : "", "parse-names" : false, "suffix" : "" } ], "container-title" : "\u0418\u0437\u0432\u0435\u0441\u0442\u0438\u044f \u041a\u0413\u0422\u0423 \u0438\u043c. \u0418. \u0420\u0430\u0437\u0437\u0430\u043a\u043e\u0432\u0430 [Izvestusya KGTU]", "id" : "ITEM-2", "issued" : { "date-parts" : [ [ "2014" ] ] }, "title" : "[ENVIRONMENTAL PROBLEMS - EMERGENCY SITUATIONS OF TAILINGS IN KYRGYZSTAN CONDITIONS] \u042d\u041a\u041e\u041b\u041e\u0413\u0418\u0427\u0415\u0421\u041a\u0418\u0415 \u041f\u0420\u041e\u0411\u041b\u0415\u041c\u042b - \u0410\u0412\u0410\u0420\u0418\u0419\u041d\u042b\u0415 \u0421\u0418\u0422\u0423\u0410\u0426\u0418\u0418 \u0425\u0412\u041e\u0421\u0422\u041e\u0425\u0420\u0410\u041d\u0418\u041b\u0418\u0429 \u0412 \u0423\u0421\u041b\u041e\u0412\u0418\u042f\u0425 \u041a\u042b\u0420\u0413\u042b\u0417\u0421\u0422\u0410\u041d\u0410", "type" : "article-journal" }, "uris" : [ "http://www.mendeley.com/documents/?uuid=91543888-f0a3-4f29-ba0d-06a27bc9f244" ] }, { "id" : "ITEM-3", "itemData" : { "author" : [ { "dropping-particle" : "", "family" : "\u0416\u043e\u043b\u0431\u043e\u043b\u0434\u0438\u0435\u0432 [Jolboldiev, B.T]", "given" : "\u0411. \u0422.", "non-dropping-particle" : "", "parse-names" : false, "suffix" : "" } ], "id" : "ITEM-3", "issued" : { "date-parts" : [ [ "2016" ] ] }, "publisher" : "\u041d\u0430\u0446\u0438\u043e\u043d\u0430\u043b\u044c\u043d\u0430\u044f \u0410\u043a\u0430\u0434\u0435\u043c\u0438\u044f \u041d\u0430\u0443\u043a \u041a\u044b\u0440\u0433\u044b\u0437\u0441\u043a\u043e\u0439 \u0420\u0435\u0441\u043f\u0443\u0431\u043b\u0438\u043a\u0438", "title" : "[RADIOECOLOGICAL EVALUATION OF POLLUTION OF THE TERRITORY OF THE FORMER URANIUM PRODUCTION KAJI-SAI] \u0420\u0410\u0414\u0418\u041e\u042d\u041a\u041e\u041b\u041e\u0413\u0418\u0427\u0415\u0421\u041a\u0410\u042f \u041e\u0426\u0415\u041d\u041a\u0410 \u0417\u0410\u0413\u0420\u042f\u0417\u041d\u0415\u041d\u0418\u042f \u0422\u0415\u0420\u0420\u0418\u0422\u041e\u0420\u0418\u0418 \u0411\u042b\u0412\u0428\u0415\u0413\u041e \u0423\u0420\u0410\u041d\u041e\u0412\u041e\u0413\u041e \u041f\u0420\u041e\u0418\u0417\u0412\u041e\u0414\u0421\u0422\u0412\u0410 \u041a\u0410\u0414\u0416\u0418-\u0421\u0410\u0419", "type" : "thesis" }, "uris" : [ "http://www.mendeley.com/documents/?uuid=335e712d-3c52-4458-b76d-0269eebcadd6" ] }, { "id" : "ITEM-4", "itemData" : { "author" : [ { "dropping-particle" : "", "family" : "\u041a\u0430\u0440\u0441\u0435\u043d\u043e\u0432 [Karsenov R. S.]", "given" : "\u0420. \u0421.", "non-dropping-particle" : "", "parse-names" : false, "suffix" : "" } ], "container-title" : "\u0412\u0435\u0441\u0442\u043d\u0438\u043a \u041a\u0430\u0440\u0413\u0423 [Vestnik KarGU]", "id" : "ITEM-4", "issued" : { "date-parts" : [ [ "2011" ] ] }, "page" : "1-14", "title" : "[Ways to improve the environmental situation in the mining and processing of ores of ferrous and nonferrous metals, uranium ores] \u041f\u0443\u0442\u0438 \u0443\u043b\u0443\u0447\u0448\u0435\u043d\u0438\u044f \u044d\u043a\u043e\u043b\u043e\u0433\u0438\u0447\u0435\u0441\u043a\u043e\u0439 \u043e\u0431\u0441\u0442\u0430\u043d\u043e\u0432\u043a\u0438 \u0432 \u043e\u0431\u043b\u0430\u0441\u0442\u0438 \u0434\u043e\u0431\u044b\u0447\u0438 \u0438 \u043f\u0435\u0440\u0435\u0440\u0430\u0431\u043e\u0442\u043a\u0438 \u0440\u0443\u0434 \u0447\u0435\u0440\u043d\u044b\u0445 \u0438 \u0446\u0432\u0435\u0442\u043d\u044b\u0445 \u043c\u0435\u0442\u0430\u043b\u043b\u043e\u0432, \u0443\u0440\u0430\u043d\u043e\u0432\u044b\u0445 \u0440\u0443\u0434", "type" : "article-journal" }, "uris" : [ "http://www.mendeley.com/documents/?uuid=c30864c4-579b-4e3f-9b5d-99c0d50a91e3" ] } ], "mendeley" : { "formattedCitation" : "(Oughton, Str\u00f8mman, &amp; Salbu, 2013; \u0411\u0435\u043a\u0431\u043e\u043b\u043e\u0442\u043e\u0432\u0430 [Bekbolotova, A. K.] &amp; \u0422\u043e\u0439\u0447\u0443\u0431\u0435\u043a\u043e\u0432\u0430 [Toychubekova M.], 2014; \u0416\u043e\u043b\u0431\u043e\u043b\u0434\u0438\u0435\u0432 [Jolboldiev, B.T], 2016; \u041a\u0430\u0440\u0441\u0435\u043d\u043e\u0432 [Karsenov R. S.], 2011)", "plainTextFormattedCitation" : "(Oughton, Str\u00f8mman, &amp; Salbu, 2013; \u0411\u0435\u043a\u0431\u043e\u043b\u043e\u0442\u043e\u0432\u0430 [Bekbolotova, A. K.] &amp; \u0422\u043e\u0439\u0447\u0443\u0431\u0435\u043a\u043e\u0432\u0430 [Toychubekova M.], 2014; \u0416\u043e\u043b\u0431\u043e\u043b\u0434\u0438\u0435\u0432 [Jolboldiev, B.T], 2016; \u041a\u0430\u0440\u0441\u0435\u043d\u043e\u0432 [Karsenov R. S.], 2011)", "previouslyFormattedCitation" : "(Oughton, Str\u00f8mman, &amp; Salbu, 2013; \u0411\u0435\u043a\u0431\u043e\u043b\u043e\u0442\u043e\u0432\u0430 [Bekbolotova, A. K.] &amp; \u0422\u043e\u0439\u0447\u0443\u0431\u0435\u043a\u043e\u0432\u0430 [Toychubekova M.], 2014; \u0416\u043e\u043b\u0431\u043e\u043b\u0434\u0438\u0435\u0432 [Jolboldiev, B.T], 2016; \u041a\u0430\u0440\u0441\u0435\u043d\u043e\u0432 [Karsenov R. S.], 2011)" }, "properties" : {  }, "schema" : "https://github.com/citation-style-language/schema/raw/master/csl-citation.json" }</w:instrText>
      </w:r>
      <w:r w:rsidRPr="00E13B98">
        <w:fldChar w:fldCharType="separate"/>
      </w:r>
      <w:r w:rsidRPr="00E13B98">
        <w:t>(Oughton</w:t>
      </w:r>
      <w:r w:rsidR="00AB0168">
        <w:rPr>
          <w:i/>
        </w:rPr>
        <w:t xml:space="preserve"> et al.</w:t>
      </w:r>
      <w:r w:rsidRPr="00E13B98">
        <w:t xml:space="preserve">, 2013; </w:t>
      </w:r>
      <w:r w:rsidR="00AB0168">
        <w:t xml:space="preserve">Bekbolotova </w:t>
      </w:r>
      <w:r>
        <w:t xml:space="preserve">&amp; </w:t>
      </w:r>
      <w:r w:rsidR="00AB0168">
        <w:t>Toychubekova</w:t>
      </w:r>
      <w:r w:rsidRPr="00E13B98">
        <w:t>, 20</w:t>
      </w:r>
      <w:r>
        <w:t xml:space="preserve">14; </w:t>
      </w:r>
      <w:r w:rsidR="00E879E8">
        <w:t>Jolboldiev</w:t>
      </w:r>
      <w:r w:rsidRPr="00E13B98">
        <w:t>,</w:t>
      </w:r>
      <w:r>
        <w:t xml:space="preserve"> 2016; </w:t>
      </w:r>
      <w:r w:rsidR="00E879E8">
        <w:t>Karsenov</w:t>
      </w:r>
      <w:r w:rsidRPr="00E13B98">
        <w:t>, 2011)</w:t>
      </w:r>
      <w:r w:rsidRPr="00E13B98">
        <w:fldChar w:fldCharType="end"/>
      </w:r>
      <w:r w:rsidRPr="00E13B98">
        <w:t>.</w:t>
      </w:r>
    </w:p>
    <w:p w14:paraId="1FA79FB7" w14:textId="77777777" w:rsidR="0048205B" w:rsidRDefault="0048205B" w:rsidP="00AE389F"/>
    <w:p w14:paraId="7CA6ECB2" w14:textId="77777777" w:rsidR="0048205B" w:rsidRPr="00E13B98" w:rsidRDefault="0048205B" w:rsidP="001F0516">
      <w:pPr>
        <w:pStyle w:val="Heading4"/>
      </w:pPr>
      <w:bookmarkStart w:id="1302" w:name="_Ref496619684"/>
      <w:bookmarkStart w:id="1303" w:name="_Toc519514746"/>
      <w:r w:rsidRPr="00E13B98">
        <w:t>Trends in mineral and fossil fuel extraction</w:t>
      </w:r>
      <w:bookmarkEnd w:id="1302"/>
      <w:bookmarkEnd w:id="1303"/>
      <w:r w:rsidRPr="00E13B98">
        <w:t xml:space="preserve"> </w:t>
      </w:r>
    </w:p>
    <w:p w14:paraId="2AD351DD" w14:textId="060D5775" w:rsidR="0048205B" w:rsidRPr="00E13B98" w:rsidRDefault="0048205B" w:rsidP="00AE389F">
      <w:r w:rsidRPr="00E13B98">
        <w:t xml:space="preserve">Fossil fuels and rare earth minerals are the largest contributors to GDP of Central Asia and in the last decade the volume of coal mining has doubled in this subregion </w:t>
      </w:r>
      <w:r w:rsidRPr="00E13B98">
        <w:fldChar w:fldCharType="begin" w:fldLock="1"/>
      </w:r>
      <w:r>
        <w:instrText>ADDIN CSL_CITATION { "citationItems" : [ { "id" : "ITEM-1", "itemData" : { "author" : [ { "dropping-particle" : "", "family" : "\u041a\u0430\u0431\u0438\u0440\u043e\u0432\u0430 [Kabirova, E.S]", "given" : "\u042d. \u0421.", "non-dropping-particle" : "", "parse-names" : false, "suffix" : "" } ], "container-title" : "\u0412\u0435\u0441\u0442\u043d\u0438\u043a \u041a\u0420\u0421\u0423 [Vestnik KRSU]", "id" : "ITEM-1", "issue" : "04", "issued" : { "date-parts" : [ [ "2009" ] ] }, "page" : "2008-2010", "title" : "[Coal mining in Kyrgyzstan: state and trends] \u0423\u0433\u043b\u0435\u0434\u043e\u0431\u044b\u0432\u0430\u044e\u0449\u0438\u0435 \u043e\u0442\u0440\u0430\u0441\u043b\u0438 \u041a\u044b\u0440\u0433\u044b\u0437\u0441\u0442\u0430\u043d\u0430 : \u0441\u043e\u0441\u0442\u043e\u044f\u043d\u0438\u0435 \u0438 \u043f\u0435\u0440\u0441\u043f\u0435\u043a\u0442\u0438\u0432\u044b", "type" : "article-journal", "volume" : "45" }, "uris" : [ "http://www.mendeley.com/documents/?uuid=653faf42-295e-4812-abb0-98569489a6c0" ] }, { "id" : "ITEM-2", "itemData" : { "author" : [ { "dropping-particle" : "", "family" : "\u041f\u043b\u0430\u043a\u0438\u0442\u043a\u0438\u043d\u0430, \u041b. \u0421 .[Plakitkina", "given" : "L. S.]", "non-dropping-particle" : "", "parse-names" : false, "suffix" : "" } ], "container-title" : "[Gornaya Promyshlennost] \u0413\u043e\u0440\u043d\u0430\u044f \u043f\u0440\u043e\u043c\u044b\u0448\u043b\u0435\u043d\u043d\u043e\u0441\u0442\u044c", "id" : "ITEM-2", "issue" : "115", "issued" : { "date-parts" : [ [ "2014" ] ] }, "page" : "8-12", "title" : "[Analysis of mining, export of coal in CIS countries from 2000 to 2013 and future projections in each country] \u0410\u043d\u0430\u043b\u0438\u0437 \u0440\u0430\u0437\u0432\u0438\u0442\u0438\u044f \u0434\u043e\u0431\u044b\u0447\u0438, \u044d\u043a\u0441\u043f\u043e\u0440\u0442\u0430, \u0438\u043c\u043f\u043e\u0440\u0442\u0430 \u043a\u043e\u043a\u0441\u0443\u044e\u0449\u0435\u0433\u043e\u0441\u044f \u0438 \u044d\u043d\u0435\u0440\u0433\u0435\u0442\u0438\u0447\u0435\u0441\u043a\u043e\u0433\u043e, \u043a\u0430\u043c\u0435\u043d\u043d\u043e\u0433\u043e \u0438 \u0431\u0443\u0440\u043e\u0433\u043e \u0443\u0433\u043b\u0435\u0439 \u0432 \u0441\u0442\u0440\u0430\u043d\u0430\u0445 \u0421\u041d\u0413 \u0432 \u043f\u0435\u0440\u0438\u043e\u0434 \u0441 2000 \u043f\u043e 2013 \u0433\u0433. \u0438 \u0442", "type" : "article-journal", "volume" : "3" }, "uris" : [ "http://www.mendeley.com/documents/?uuid=6f1e5776-14dd-44be-b452-14519b4b2b21" ] } ], "mendeley" : { "formattedCitation" : "(\u041a\u0430\u0431\u0438\u0440\u043e\u0432\u0430 [Kabirova, E.S], 2009; \u041f\u043b\u0430\u043a\u0438\u0442\u043a\u0438\u043d\u0430, \u041b. \u0421 .[Plakitkina, 2014)", "plainTextFormattedCitation" : "(\u041a\u0430\u0431\u0438\u0440\u043e\u0432\u0430 [Kabirova, E.S], 2009; \u041f\u043b\u0430\u043a\u0438\u0442\u043a\u0438\u043d\u0430, \u041b. \u0421 .[Plakitkina, 2014)", "previouslyFormattedCitation" : "(\u041a\u0430\u0431\u0438\u0440\u043e\u0432\u0430 [Kabirova, E.S], 2009; \u041f\u043b\u0430\u043a\u0438\u0442\u043a\u0438\u043d\u0430, \u041b. \u0421 .[Plakitkina, 2014)" }, "properties" : {  }, "schema" : "https://github.com/citation-style-language/schema/raw/master/csl-citation.json" }</w:instrText>
      </w:r>
      <w:r w:rsidRPr="00E13B98">
        <w:fldChar w:fldCharType="separate"/>
      </w:r>
      <w:r>
        <w:t>(</w:t>
      </w:r>
      <w:r w:rsidR="00E879E8">
        <w:t>Kabirova</w:t>
      </w:r>
      <w:r w:rsidRPr="00E13B98">
        <w:t>, 200</w:t>
      </w:r>
      <w:r>
        <w:t xml:space="preserve">9; </w:t>
      </w:r>
      <w:r w:rsidR="00E879E8">
        <w:t>Plakitkina</w:t>
      </w:r>
      <w:r w:rsidRPr="00E13B98">
        <w:t>, 2014)</w:t>
      </w:r>
      <w:r w:rsidRPr="00E13B98">
        <w:fldChar w:fldCharType="end"/>
      </w:r>
      <w:r w:rsidRPr="00E13B98">
        <w:t>. The mineral extraction industry in Central Asia has been driven by trade liberali</w:t>
      </w:r>
      <w:r>
        <w:t>z</w:t>
      </w:r>
      <w:r w:rsidRPr="00E13B98">
        <w:t xml:space="preserve">ation and increasing world market prices. The largest share of foreign direct investment in Central Asia is in the natural resource extraction industry. Central Asian Governments seek foreign direct investments as a way to boost local incomes while the high environmental risks and lack of transparent governance have had little effect on economic development </w:t>
      </w:r>
      <w:r w:rsidRPr="00E13B98">
        <w:fldChar w:fldCharType="begin" w:fldLock="1"/>
      </w:r>
      <w:r>
        <w:instrText>ADDIN CSL_CITATION { "citationItems" : [ { "id" : "ITEM-1", "itemData" : { "DOI" : "10.1080/02634930600903213", "ISSN" : "0263-4937", "author" : [ { "dropping-particle" : "", "family" : "Dikkaya", "given" : "Mehmet", "non-dropping-particle" : "", "parse-names" : false, "suffix" : "" }, { "dropping-particle" : "", "family" : "Keles", "given" : "Ibrahim", "non-dropping-particle" : "", "parse-names" : false, "suffix" : "" } ], "container-title" : "Central Asian Survey", "id" : "ITEM-1", "issue" : "1-2", "issued" : { "date-parts" : [ [ "2006", "3", "11" ] ] }, "page" : "149-156", "title" : "A case study of foreign direct investment in Kyrgyzstan", "type" : "article-journal", "volume" : "25" }, "uris" : [ "http://www.mendeley.com/documents/?uuid=d3148a08-f2fa-482a-938a-f0e6fb8b8ff9" ] }, { "id" : "ITEM-2", "itemData" : { "author" : [ { "dropping-particle" : "V.", "family" : "Doroshenko", "given" : "S.", "non-dropping-particle" : "", "parse-names" : false, "suffix" : "" }, { "dropping-particle" : "", "family" : "Shelomentsev", "given" : "A. G.", "non-dropping-particle" : "", "parse-names" : false, "suffix" : "" }, { "dropping-particle" : "V.", "family" : "Sirotkina", "given" : "N.", "non-dropping-particle" : "", "parse-names" : false, "suffix" : "" }, { "dropping-particle" : "", "family" : "Khusainov", "given" : "B. D.", "non-dropping-particle" : "", "parse-names" : false, "suffix" : "" } ], "container-title" : "\u042d\u041a\u041e\u041d\u041e\u041c\u0418\u041a\u0410 \u0420\u0415\u0413\u0418\u041e\u041d\u0410", "id" : "ITEM-2", "issue" : "40", "issued" : { "date-parts" : [ [ "2014" ] ] }, "page" : "81-93", "title" : "PARADOXES OF THE \u00abNATURAL RESOURCE CURSE\u00bb REGIONAL DEVELOPMENT IN THE POST-SOVIET SPACE.", "type" : "article-journal", "volume" : "4" }, "uris" : [ "http://www.mendeley.com/documents/?uuid=feaf4a4a-62e9-4340-bcdb-c84ad9d06dad" ] } ], "mendeley" : { "formattedCitation" : "(Dikkaya &amp; Keles, 2006; Doroshenko, Shelomentsev, Sirotkina, &amp; Khusainov, 2014)", "plainTextFormattedCitation" : "(Dikkaya &amp; Keles, 2006; Doroshenko, Shelomentsev, Sirotkina, &amp; Khusainov, 2014)", "previouslyFormattedCitation" : "(Dikkaya &amp; Keles, 2006; Doroshenko, Shelomentsev, Sirotkina, &amp; Khusainov, 2014)" }, "properties" : {  }, "schema" : "https://github.com/citation-style-language/schema/raw/master/csl-citation.json" }</w:instrText>
      </w:r>
      <w:r w:rsidRPr="00E13B98">
        <w:fldChar w:fldCharType="separate"/>
      </w:r>
      <w:r w:rsidRPr="00E13B98">
        <w:t>(Dikkaya &amp; Keles, 2006; Doroshenko</w:t>
      </w:r>
      <w:r w:rsidR="00E879E8">
        <w:rPr>
          <w:i/>
        </w:rPr>
        <w:t xml:space="preserve"> et al.</w:t>
      </w:r>
      <w:r w:rsidRPr="00E13B98">
        <w:t>, 2014)</w:t>
      </w:r>
      <w:r w:rsidRPr="00E13B98">
        <w:fldChar w:fldCharType="end"/>
      </w:r>
      <w:r w:rsidRPr="00E13B98">
        <w:t xml:space="preserve">. </w:t>
      </w:r>
    </w:p>
    <w:p w14:paraId="07F86607" w14:textId="74145AF0" w:rsidR="0048205B" w:rsidRPr="00E13B98" w:rsidRDefault="0048205B" w:rsidP="00AE389F">
      <w:r w:rsidRPr="00E13B98">
        <w:t xml:space="preserve">Since the 1950s most metallic mineral resources have been imported into Western and Central Europe </w:t>
      </w:r>
      <w:r>
        <w:fldChar w:fldCharType="begin" w:fldLock="1"/>
      </w:r>
      <w:r>
        <w:instrText>ADDIN CSL_CITATION { "citationItems" : [ { "id" : "ITEM-1", "itemData" : { "DOI" : "10.1016/j.ecolecon.2015.12.007", "ISSN" : "09218009", "author" : [ { "dropping-particle" : "", "family" : "Schaffartzik", "given" : "Anke", "non-dropping-particle" : "", "parse-names" : false, "suffix" : "" }, { "dropping-particle" : "", "family" : "Mayer", "given" : "Andreas", "non-dropping-particle" : "", "parse-names" : false, "suffix" : "" }, { "dropping-particle" : "", "family" : "Eisenmenger", "given" : "Nina", "non-dropping-particle" : "", "parse-names" : false, "suffix" : "" }, { "dropping-particle" : "", "family" : "Krausmann", "given" : "Fridolin", "non-dropping-particle" : "", "parse-names" : false, "suffix" : "" } ], "container-title" : "Ecological Economics", "id" : "ITEM-1", "issued" : { "date-parts" : [ [ "2016", "2" ] ] }, "page" : "101-110", "title" : "Global patterns of metal extractivism, 1950\u20132010: Providing the bones for the industrial society's skeleton", "type" : "article-journal", "volume" : "122" }, "uris" : [ "http://www.mendeley.com/documents/?uuid=48e27aaa-3f3c-4f3a-809d-00e0d911ec6b" ] }, { "id" : "ITEM-2", "itemData" : { "author" : [ { "dropping-particle" : "", "family" : "Schoer", "given" : "K.", "non-dropping-particle" : "", "parse-names" : false, "suffix" : "" }, { "dropping-particle" : "", "family" : "Giegrich", "given" : "J.", "non-dropping-particle" : "", "parse-names" : false, "suffix" : "" }, { "dropping-particle" : "", "family" : "Kovanda", "given" : "J.", "non-dropping-particle" : "", "parse-names" : false, "suffix" : "" }, { "dropping-particle" : "", "family" : "Lauwigi", "given" : "C.", "non-dropping-particle" : "", "parse-names" : false, "suffix" : "" }, { "dropping-particle" : "", "family" : "Liebich", "given" : "A.", "non-dropping-particle" : "", "parse-names" : false, "suffix" : "" }, { "dropping-particle" : "", "family" : "Buyny", "given" : "S.", "non-dropping-particle" : "", "parse-names" : false, "suffix" : "" }, { "dropping-particle" : "", "family" : "Matthias", "given" : "J.", "non-dropping-particle" : "", "parse-names" : false, "suffix" : "" } ], "id" : "ITEM-2", "issue" : "May 2012", "issued" : { "date-parts" : [ [ "2012" ] ] }, "number-of-pages" : "1-148", "publisher-place" : "Heidelberg", "title" : "Conversion of European Product Flows into Raw Material Equivalents", "type" : "report" }, "uris" : [ "http://www.mendeley.com/documents/?uuid=0acec1c2-6cd9-4cc0-9378-869e0235fa84" ] }, { "id" : "ITEM-3", "itemData" : { "DOI" : "10.3390/resources5040036", "ISSN" : "2079-9276", "author" : [ {</w:instrText>
      </w:r>
      <w:r w:rsidRPr="00B11FEB">
        <w:rPr>
          <w:lang w:val="de-CH"/>
        </w:rPr>
        <w:instrText xml:space="preserve"> "dropping-particle" : "", "family" : "Calvo", "given" : "Guiomar", "non-dropping-particle" : "", "parse-names" : false, "suffix" : "" }, { "dropping-particle" : "", "family" : "Mudd", "given" : "Gavin", "non-dropping-particle" : "", "parse-names" : false, "suffix" : "" }, { "dropping-particle" : "", "family" : "Valero", "give</w:instrText>
      </w:r>
      <w:r w:rsidRPr="00701884">
        <w:rPr>
          <w:lang w:val="de-CH"/>
        </w:rPr>
        <w:instrText>n" : "Alicia", "non-dropping-particle" : "", "parse-names" : false, "suffix" : "" }, { "dropping-particle" : "", "family" : "Valero", "given" : "Antonio", "non-dropping-particle" : "", "parse-names" : false, "suffix" : "" } ], "container-title" : "Resources", "id" : "ITEM-3", "issue" : "4", "issued" : { "date-parts" : [ [ "2016", "11", "7" ] ] }, "page" : "36", "title" : "Decreasing Ore Grades in Global Metallic Mining: A Theoretical Issue or a Global Reality?", "type" : "article-journal", "volume" : "5" }, "uris" : [ "http://www.mendeley.com/documents/?uuid=39519c2c-5f81-4534-9379-398d15e56762" ] } ], "mendeley" : { "formattedCitation" : "(Calvo, Mudd, Valero, &amp; Valero, 2016; Schaffartzik, Mayer, Eisenmenger, &amp; Krausmann, 2016; Schoer et al., 2012)", "plainTextFormattedCitation" : "(Calvo, Mudd, Valero, &amp; Valero, 2016; Schaffartzik, Mayer, Eisenmenger, &amp; Krausmann, 2016; Schoer et al., 2012)", "previouslyFormattedCitation" : "(Calvo, Mudd, Valero, &amp; Valero, 2016; Schaffartzik, Mayer, Eisenmenger, &amp; Krausmann, 2016; Schoer et al., 2012)" }, "properties" : {  }, "schema" : "https://github.com/citation-style-language/schema/raw/master/csl-citation.json" }</w:instrText>
      </w:r>
      <w:r>
        <w:fldChar w:fldCharType="separate"/>
      </w:r>
      <w:r w:rsidRPr="00701884">
        <w:rPr>
          <w:lang w:val="de-CH"/>
        </w:rPr>
        <w:t>(Calvo</w:t>
      </w:r>
      <w:r w:rsidR="00E879E8">
        <w:rPr>
          <w:i/>
          <w:lang w:val="de-CH"/>
        </w:rPr>
        <w:t xml:space="preserve"> et al.</w:t>
      </w:r>
      <w:r w:rsidRPr="00701884">
        <w:rPr>
          <w:lang w:val="de-CH"/>
        </w:rPr>
        <w:t>, 2016; Schaffartzik</w:t>
      </w:r>
      <w:r w:rsidR="00E879E8">
        <w:rPr>
          <w:i/>
          <w:lang w:val="de-CH"/>
        </w:rPr>
        <w:t xml:space="preserve"> et al.</w:t>
      </w:r>
      <w:r w:rsidRPr="00701884">
        <w:rPr>
          <w:lang w:val="de-CH"/>
        </w:rPr>
        <w:t xml:space="preserve">, 2016; Schoer </w:t>
      </w:r>
      <w:r w:rsidR="000D7D89" w:rsidRPr="000D7D89">
        <w:rPr>
          <w:i/>
          <w:lang w:val="de-CH"/>
        </w:rPr>
        <w:t>et al.</w:t>
      </w:r>
      <w:r w:rsidRPr="00701884">
        <w:rPr>
          <w:lang w:val="de-CH"/>
        </w:rPr>
        <w:t>, 2012)</w:t>
      </w:r>
      <w:r>
        <w:fldChar w:fldCharType="end"/>
      </w:r>
      <w:r w:rsidRPr="00701884">
        <w:rPr>
          <w:lang w:val="de-CH"/>
        </w:rPr>
        <w:t xml:space="preserve">. </w:t>
      </w:r>
      <w:r w:rsidRPr="00E13B98">
        <w:t xml:space="preserve">However, while domestic extraction of metallic mineral has been reduced, extraction of sediments is increasing mainly in coastal areas. Domestic material consumption (DMC) is defined as the annual quantity of raw materials extracted from the domestic territory, plus all physical imports minus all physical exports. </w:t>
      </w:r>
      <w:r>
        <w:t>It</w:t>
      </w:r>
      <w:r w:rsidRPr="00E13B98">
        <w:t xml:space="preserve"> has increased since 1970 (</w:t>
      </w:r>
      <w:r w:rsidR="00B71742">
        <w:rPr>
          <w:b/>
        </w:rPr>
        <w:t>Figure 4.6</w:t>
      </w:r>
      <w:r w:rsidRPr="00E13B98">
        <w:t xml:space="preserve">) but decreased from 7.7 to 6.7 billion tonnes in the period 2000-2016 in EU-28. Greece, Spain and Italy almost halved their </w:t>
      </w:r>
      <w:r>
        <w:t>domestic material consumption</w:t>
      </w:r>
      <w:r w:rsidRPr="00E13B98">
        <w:t xml:space="preserve"> since the financial crisis in 2008 and without these countries the </w:t>
      </w:r>
      <w:r>
        <w:t>domestic material consumption</w:t>
      </w:r>
      <w:r w:rsidRPr="00E13B98">
        <w:t xml:space="preserve"> in the </w:t>
      </w:r>
      <w:r>
        <w:t>European Union</w:t>
      </w:r>
      <w:r w:rsidRPr="00E13B98">
        <w:t xml:space="preserve"> has been stable since 2000 </w:t>
      </w:r>
      <w:r>
        <w:fldChar w:fldCharType="begin" w:fldLock="1"/>
      </w:r>
      <w:r>
        <w:instrText>ADDIN CSL_CITATION { "citationItems" : [ { "id" : "ITEM-1", "itemData" : { "URL" : "https://www.eea.europa.eu/data-and-maps/data/external/components-of-domestic-material-consumption", "accessed" : { "date-parts" : [ [ "2017", "10", "1" ] ] }, "author" : [ { "dropping-particle" : "", "family" : "Eurostat", "given" : "", "non-dropping-particle" : "", "parse-names" : false, "suffix" : "" } ], "id" : "ITEM-1", "issued" : { "date-parts" : [ [ "2017" ] ] }, "title" : "Components of domestic material consumption", "type" : "webpage" }, "uris" : [ "http://www.mendeley.com/documents/?uuid=4e7e7825-8f1f-4baf-9042-59700638fa71" ] } ], "mendeley" : { "formattedCitation" : "(Eurostat, 2017a)", "plainTextFormattedCitation" : "(Eurostat, 2017a)", "previouslyFormattedCitation" : "(Eurostat, 2017a)" }, "properties" : {  }, "schema" : "https://github.com/citation-style-language/schema/raw/master/csl-citation.json" }</w:instrText>
      </w:r>
      <w:r>
        <w:fldChar w:fldCharType="separate"/>
      </w:r>
      <w:r w:rsidRPr="00A1470A">
        <w:t>(Eurostat, 2017a)</w:t>
      </w:r>
      <w:r>
        <w:fldChar w:fldCharType="end"/>
      </w:r>
      <w:r w:rsidRPr="00E13B98">
        <w:t xml:space="preserve">. Recently there has been an increase in prospecting for resources in previously unexploited and fragile environments such as the Arctic and on the ocean floor, which consequently increases the pressure on ecosystem resilience in sensitive environments </w:t>
      </w:r>
      <w:r w:rsidRPr="00E13B98">
        <w:fldChar w:fldCharType="begin" w:fldLock="1"/>
      </w:r>
      <w:r>
        <w:instrText>ADDIN CSL_CITATION { "citationItems" : [ { "id" : "ITEM-1", "itemData" : { "author" : [ { "dropping-particle" : "", "family" : "Martin", "given" : "J.", "non-dropping-particle" : "", "parse-names" : false, "suffix" : "" }, { "dropping-particle" : "", "family" : "Henrichs", "given" : "T.", "non-dropping-particle" : "", "parse-names" : false, "suffix" : "" }, { "dropping-particle" : "", "family" : "Francis", "given" : "C.", "non-dropping-particle" : "", "parse-names" : false, "suffix" : "" }, { "dropping-particle" : "", "family" : "Hoogeveen", "given" : "Y.", "non-dropping-particle" : "", "parse-names" : false, "suffix" : "" }, { "dropping-particle" : "", "family" : "Kazmierczyk", "given" : "P.", "non-dropping-particle" : "", "parse-names" : false, "suffix" : "" }, { "dropping-particle" : "", "family" : "Pignatelli", "given" : "R.", "non-dropping-particle" : "", "parse-names" : false, "suffix" : "" }, { "dropping-particle" : "", "family" : "Speck", "given" : "S.", "non-dropping-particle" : "", "parse-names" : false, "suffix" : "" } ], "id" : "ITEM-1", "issued" : { "date-parts" : [ [ "2012" ] ] }, "publisher" : "European Environment Agency", "title" : "Environmental indicator report 2012: Ecosystem resilience and resource efficiency in a green economy in Europe.", "type" : "report" }, "uris" : [ "http://www.mendeley.com/documents/?uuid=695f271b-b95a-3414-9cfb-438ab11de6da" ] } ], "mendeley" : { "formattedCitation" : "(Martin et al., 2012)", "plainTextFormattedCitation" : "(Martin et al., 2012)", "previouslyFormattedCitation" : "(Martin et al., 2012)" }, "properties" : {  }, "schema" : "https://github.com/citation-style-language/schema/raw/master/csl-citation.json" }</w:instrText>
      </w:r>
      <w:r w:rsidRPr="00E13B98">
        <w:fldChar w:fldCharType="separate"/>
      </w:r>
      <w:r w:rsidRPr="00E13B98">
        <w:t xml:space="preserve">(Martin </w:t>
      </w:r>
      <w:r w:rsidR="000D7D89" w:rsidRPr="000D7D89">
        <w:rPr>
          <w:i/>
        </w:rPr>
        <w:t>et al.</w:t>
      </w:r>
      <w:r w:rsidRPr="00E13B98">
        <w:t>, 2012)</w:t>
      </w:r>
      <w:r w:rsidRPr="00E13B98">
        <w:fldChar w:fldCharType="end"/>
      </w:r>
      <w:r w:rsidRPr="00E13B98">
        <w:t>.</w:t>
      </w:r>
    </w:p>
    <w:p w14:paraId="338AAC33" w14:textId="6F9A48E2" w:rsidR="00B66056" w:rsidRPr="00B66056" w:rsidRDefault="00B66056" w:rsidP="00B66056">
      <w:pPr>
        <w:rPr>
          <w:lang w:val="en-US"/>
        </w:rPr>
      </w:pPr>
      <w:r>
        <w:rPr>
          <w:lang w:eastAsia="en-GB"/>
        </w:rPr>
        <w:lastRenderedPageBreak/>
        <w:drawing>
          <wp:inline distT="0" distB="0" distL="0" distR="0" wp14:anchorId="0CEB04CF" wp14:editId="7B395332">
            <wp:extent cx="5759450" cy="628015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0"/>
                    <a:stretch>
                      <a:fillRect/>
                    </a:stretch>
                  </pic:blipFill>
                  <pic:spPr>
                    <a:xfrm>
                      <a:off x="0" y="0"/>
                      <a:ext cx="5759450" cy="6280150"/>
                    </a:xfrm>
                    <a:prstGeom prst="rect">
                      <a:avLst/>
                    </a:prstGeom>
                  </pic:spPr>
                </pic:pic>
              </a:graphicData>
            </a:graphic>
          </wp:inline>
        </w:drawing>
      </w:r>
    </w:p>
    <w:p w14:paraId="0DFBF7A9" w14:textId="77777777" w:rsidR="0048205B" w:rsidRPr="00E13B98" w:rsidRDefault="0048205B" w:rsidP="00AE389F"/>
    <w:p w14:paraId="1658D641" w14:textId="77777777" w:rsidR="0048205B" w:rsidRPr="00E13B98" w:rsidRDefault="0048205B" w:rsidP="001F0516">
      <w:pPr>
        <w:pStyle w:val="Heading4"/>
      </w:pPr>
      <w:bookmarkStart w:id="1304" w:name="_Toc519514747"/>
      <w:r w:rsidRPr="00E13B98">
        <w:t>Drivers of mineral and fossil fuel extraction</w:t>
      </w:r>
      <w:bookmarkEnd w:id="1304"/>
    </w:p>
    <w:p w14:paraId="69203681" w14:textId="7CF79214" w:rsidR="0048205B" w:rsidRPr="00E13B98" w:rsidRDefault="0048205B" w:rsidP="00AE389F">
      <w:r w:rsidRPr="00E13B98">
        <w:t xml:space="preserve">The </w:t>
      </w:r>
      <w:r>
        <w:t xml:space="preserve">European Union </w:t>
      </w:r>
      <w:r w:rsidRPr="00E13B98">
        <w:t>is aiming to become a resource-efficient, green and competitive low</w:t>
      </w:r>
      <w:r w:rsidRPr="00E13B98">
        <w:rPr>
          <w:rFonts w:eastAsia="MS Gothic" w:cs="MS Gothic"/>
        </w:rPr>
        <w:t>-</w:t>
      </w:r>
      <w:r w:rsidRPr="00E13B98">
        <w:t xml:space="preserve">carbon economy through absolute decoupling of economic growth and environmental degradation </w:t>
      </w:r>
      <w:r>
        <w:fldChar w:fldCharType="begin" w:fldLock="1"/>
      </w:r>
      <w:r>
        <w:instrText>ADDIN CSL_CITATION { "citationItems" : [ { "id" : "ITEM-1", "itemData" : { "URL" : "https://www.eea.europa.eu/publications/resourceefficient-green-economy-and-eu", "accessed" : { "date-parts" : [ [ "2014", "2", "2" ] ] }, "author" : [ { "dropping-particle" : "", "family" : "EEA", "given" : "", "non-dropping-particle" : "", "parse-names" : false, "suffix" : "" } ], "id" : "ITEM-1", "issued" : { "date-parts" : [ [ "2014" ] ] }, "page" : "European Environment Agency Report", "title" : "Resource-efficient green economy and EU policies", "type" : "webpage" }, "uris" : [ "http://www.mendeley.com/documents/?uuid=8675af46-610a-4b14-b610-dcea52163b7d" ] } ], "mendeley" : { "formattedCitation" : "(EEA, 2014e)", "plainTextFormattedCitation" : "(EEA, 2014e)", "previouslyFormattedCitation" : "(EEA, 2014e)" }, "properties" : {  }, "schema" : "https://github.com/citation-style-language/schema/raw/master/csl-citation.json" }</w:instrText>
      </w:r>
      <w:r>
        <w:fldChar w:fldCharType="separate"/>
      </w:r>
      <w:r w:rsidRPr="00C825D3">
        <w:t>(EEA, 2014e)</w:t>
      </w:r>
      <w:r>
        <w:fldChar w:fldCharType="end"/>
      </w:r>
      <w:r w:rsidRPr="00E13B98">
        <w:t xml:space="preserve">. Recent changes in indirect drivers include climate and energy policies, natural resource taxation, subsidizes to recycling schemes </w:t>
      </w:r>
      <w:r>
        <w:fldChar w:fldCharType="begin" w:fldLock="1"/>
      </w:r>
      <w:r>
        <w:instrText>ADDIN CSL_CITATION { "citationItems" : [ { "id" : "ITEM-1", "itemData" : { "DOI" : "10.1016/j.resconrec.2011.05.011", "ISSN" : "09213449", "author" : [ { "dropping-particle" : "", "family" : "S\u00f6derholm", "given" : "Patrik", "non-dropping-particle" : "", "parse-names" : false, "suffix" : "" } ], "container-title" : "Resources, Conservation and Recycling", "id" : "ITEM-1", "issue" : "11", "issued" : { "date-parts" : [ [ "2011", "9" ] ] }, "page" : "911-922", "title" : "Taxing virgin natural resources: Lessons from aggregates taxation in Europe", "type" : "article-journal", "volume" : "55" }, "uris" : [ "http://www.mendeley.com/documents/?uuid=462d63ee-c327-4954-8158-67a3cc839cd0" ] } ], "mendeley" : { "formattedCitation" : "(S\u00f6derholm, 2011)", "plainTextFormattedCitation" : "(S\u00f6derholm, 2011)", "previouslyFormattedCitation" : "(S\u00f6derholm, 2011)" }, "properties" : {  }, "schema" : "https://github.com/citation-style-language/schema/raw/master/csl-citation.json" }</w:instrText>
      </w:r>
      <w:r>
        <w:fldChar w:fldCharType="separate"/>
      </w:r>
      <w:r w:rsidRPr="00675CFC">
        <w:t>(Söderholm, 2011)</w:t>
      </w:r>
      <w:r>
        <w:fldChar w:fldCharType="end"/>
      </w:r>
      <w:r w:rsidRPr="00E13B98">
        <w:t xml:space="preserve"> and regulating producers’ responsibility for the waste </w:t>
      </w:r>
      <w:r>
        <w:fldChar w:fldCharType="begin" w:fldLock="1"/>
      </w:r>
      <w:r>
        <w:instrText>ADDIN CSL_CITATION { "citationItems" : [ { "id" : "ITEM-1", "itemData" : { "DOI" : "10.3390/su8040373", "ISSN" : "2071-1050", "author" : [ { "dropping-particle" : "", "family" : "Ekvall", "given" : "Tomas", "non-dropping-particle" : "", "parse-names" : false, "suffix" : "" }, { "dropping-particle" : "", "family" : "Hirschnitz-Garbers", "given" : "Martin", "non-dropping-particle" : "", "parse-names" : false, "suffix" : "" }, { "dropping-particle" : "", "family" : "Eboli", "given" : "Fabio", "non-dropping-particle" : "", "parse-names" : false, "suffix" : "" }, { "dropping-particle" : "", "family" : "\u015aniegocki", "given" : "Aleksander", "non-dropping-particle" : "", "parse-names" : false, "suffix" : "" } ], "container-title" : "Sustainability", "id" : "ITEM-1", "issue" : "4", "issued" : { "date-parts" : [ [ "2016", "4", "15" ] ] }, "page" : "373", "title" : "A Systemic and Systematic Approach to the Development of a Policy Mix for Material Resource Efficiency", "type" : "article-journal", "volume" : "8" }, "uris" : [ "http://www.mendeley.com/documents/?uuid=6f515135-bd8e-4f77-9fd0-82a89d718160" ] } ], "mendeley" : { "formattedCitation" : "(Ekvall, Hirschnitz-Garbers, Eboli, &amp; \u015aniegocki, 2016)", "plainTextFormattedCitation" : "(Ekvall, Hirschnitz-Garbers, Eboli, &amp; \u015aniegocki, 2016)", "previouslyFormattedCitation" : "(Ekvall, Hirschnitz-Garbers, Eboli, &amp; \u015aniegocki, 2016)" }, "properties" : {  }, "schema" : "https://github.com/citation-style-language/schema/raw/master/csl-citation.json" }</w:instrText>
      </w:r>
      <w:r>
        <w:fldChar w:fldCharType="separate"/>
      </w:r>
      <w:r w:rsidRPr="00675CFC">
        <w:t>(Ekvall</w:t>
      </w:r>
      <w:r w:rsidR="00E879E8">
        <w:rPr>
          <w:i/>
        </w:rPr>
        <w:t xml:space="preserve"> et al.</w:t>
      </w:r>
      <w:r w:rsidRPr="00675CFC">
        <w:t>, 2016)</w:t>
      </w:r>
      <w:r>
        <w:fldChar w:fldCharType="end"/>
      </w:r>
      <w:r w:rsidRPr="00E13B98">
        <w:t xml:space="preserve">. This has resulted in reduced use of fossil fuels for energy production, improved energy efficiency and increased resource efficiency. However, domestic material consumption is only beginning to decline from a very high level and the increases in environmental taxes have only kept pace with other taxes and the GDP, hence the environmental tax reforms called for by the Green </w:t>
      </w:r>
      <w:r>
        <w:t>E</w:t>
      </w:r>
      <w:r w:rsidRPr="00E13B98">
        <w:t xml:space="preserve">conomy </w:t>
      </w:r>
      <w:r w:rsidRPr="00E13B98">
        <w:fldChar w:fldCharType="begin" w:fldLock="1"/>
      </w:r>
      <w:r>
        <w:instrText>ADDIN CSL_CITATION { "citationItems" : [ { "id" : "ITEM-1", "itemData" : { "author" : [ { "dropping-particle" : "", "family" : "UNEP", "given" : "", "non-dropping-particle" : "", "parse-names" : false, "suffix" : "" } ], "id" : "ITEM-1", "issued" : { "date-parts" : [ [ "2011" ] ] }, "title" : "Decoupling Natural Resource Use and Environmental Impacts from Economic Growth; A Report of the Working Group on Decoupling to the International Resource Panel", "type" : "report" }, "uris" : [ "http://www.mendeley.com/documents/?uuid=d8894f5e-4bc5-4454-a111-af7dd97ce343" ] } ], "mendeley" : { "formattedCitation" : "(UNEP, 2011)", "plainTextFormattedCitation" : "(UNEP, 2011)", "previouslyFormattedCitation" : "(UNEP, 2011)" }, "properties" : {  }, "schema" : "https://github.com/citation-style-language/schema/raw/master/csl-citation.json" }</w:instrText>
      </w:r>
      <w:r w:rsidRPr="00E13B98">
        <w:fldChar w:fldCharType="separate"/>
      </w:r>
      <w:r w:rsidRPr="00E13B98">
        <w:t>(UNEP, 2011)</w:t>
      </w:r>
      <w:r w:rsidRPr="00E13B98">
        <w:fldChar w:fldCharType="end"/>
      </w:r>
      <w:r w:rsidRPr="00E13B98">
        <w:t xml:space="preserve"> and </w:t>
      </w:r>
      <w:r>
        <w:t>Convention on Biological Diversity</w:t>
      </w:r>
      <w:r w:rsidRPr="00E13B98">
        <w:t xml:space="preserve"> (Aichi </w:t>
      </w:r>
      <w:r>
        <w:t>B</w:t>
      </w:r>
      <w:r w:rsidRPr="00E13B98">
        <w:t xml:space="preserve">iodiversity </w:t>
      </w:r>
      <w:r>
        <w:t>T</w:t>
      </w:r>
      <w:r w:rsidRPr="00E13B98">
        <w:t xml:space="preserve">argets) have not progressed </w:t>
      </w:r>
      <w:r>
        <w:t>since 2002 (S</w:t>
      </w:r>
      <w:r w:rsidRPr="00E13B98">
        <w:t>ection 4.3.2).</w:t>
      </w:r>
      <w:r>
        <w:t xml:space="preserve"> On the contrary, some aspects of public </w:t>
      </w:r>
      <w:r>
        <w:lastRenderedPageBreak/>
        <w:t xml:space="preserve">support to mineral extraction can </w:t>
      </w:r>
      <w:r w:rsidRPr="00675CFC">
        <w:t xml:space="preserve">be seen as harmful subsidies. In 2010, the metal mining sector in Sweden </w:t>
      </w:r>
      <w:r>
        <w:t>received subsidies of</w:t>
      </w:r>
      <w:r w:rsidRPr="00675CFC">
        <w:t xml:space="preserve"> € 40 million compared to only € 0.6 million for the metal recycling sector </w:t>
      </w:r>
      <w:r w:rsidRPr="00675CFC">
        <w:fldChar w:fldCharType="begin" w:fldLock="1"/>
      </w:r>
      <w:r>
        <w:instrText>ADDIN CSL_CITATION { "citationItems" : [ { "id" : "ITEM-1", "itemData" : { "DOI" : "10.1016/j.resourpol.2014.04.001", "ISSN" : "03014207", "author" : [ { "dropping-particle" : "", "family" : "Johansson", "given" : "Nils", "non-dropping-particle" : "", "parse-names" : false, "suffix" : "" }, { "dropping-particle" : "", "family" : "Krook", "given" : "Joakim", "non-dropping-particle" : "", "parse-names" : false, "suffix" : "" }, { "dropping-particle" : "", "family" : "Eklund", "given" : "Mats", "non-dropping-particle" : "", "parse-names" : false, "suffix" : "" } ], "container-title" : "Resources Policy", "id" : "ITEM-1", "issued" : { "date-parts" : [ [ "2014", "9" ] ] }, "page" : "72-82", "title" : "Institutional conditions for Swedish metal production: A comparison of subsidies to metal mining and metal recycling", "type" : "article-journal", "volume" : "41" }, "uris" : [ "http://www.mendeley.com/documents/?uuid=f2744ba4-fbb9-4910-bfcc-23f52c4b534d" ] } ], "mendeley" : { "formattedCitation" : "(N. Johansson, Krook, &amp; Eklund, 2014)", "plainTextFormattedCitation" : "(N. Johansson, Krook, &amp; Eklund, 2014)", "previouslyFormattedCitation" : "(N. Johansson, Krook, &amp; Eklund, 2014)" }, "properties" : {  }, "schema" : "https://github.com/citation-style-language/schema/raw/master/csl-citation.json" }</w:instrText>
      </w:r>
      <w:r w:rsidRPr="00675CFC">
        <w:fldChar w:fldCharType="separate"/>
      </w:r>
      <w:r w:rsidRPr="005A4608">
        <w:t>(Johansson</w:t>
      </w:r>
      <w:r w:rsidR="002C4EDF">
        <w:rPr>
          <w:i/>
        </w:rPr>
        <w:t xml:space="preserve"> et al.</w:t>
      </w:r>
      <w:r w:rsidRPr="005A4608">
        <w:t>, 2014)</w:t>
      </w:r>
      <w:r w:rsidRPr="00675CFC">
        <w:fldChar w:fldCharType="end"/>
      </w:r>
      <w:r w:rsidRPr="00675CFC">
        <w:t xml:space="preserve">. </w:t>
      </w:r>
      <w:r>
        <w:t>Furthermore</w:t>
      </w:r>
      <w:r w:rsidRPr="00675CFC">
        <w:t xml:space="preserve">, mining companies only pay 0.2% of the revenues from mining as resource tax </w:t>
      </w:r>
      <w:r>
        <w:fldChar w:fldCharType="begin" w:fldLock="1"/>
      </w:r>
      <w:r>
        <w:instrText>ADDIN CSL_CITATION { "citationItems" : [ { "id" : "ITEM-1", "itemData" : { "DOI" : "10.1016/j.landusepol.2017.02.035", "ISSN" : "02648377", "author" : [ { "dropping-particle" : "", "family" : "Koh", "given" : "Niak Sian", "non-dropping-particle" : "", "parse-names" : false, "suffix" : "" }, { "dropping-particle" : "", "family" : "Hahn", "given" : "Thomas", "non-dropping-particle" : "", "parse-names" : false, "suffix" : "" }, { "dropping-particle" : "", "family" : "Ituarte-Lima", "given" : "Claudia", "non-dropping-particle" : "", "parse-names" : false, "suffix" : "" } ], "container-title" : "Land Use Policy", "id" : "ITEM-1", "issued" : { "date-parts" : [ [ "2017", "5" ] ] }, "page" : "186-199", "title" : "Safeguards for enhancing ecological compensation in Sweden", "type" : "article-journal", "volume" : "64" }, "uris" : [ "http://www.mendeley.com/documents/?uuid=cc288973-9fbb-45a0-911a-3ede94b843ab" ] } ], "mendeley" : { "formattedCitation" : "(Koh, Hahn, &amp; Ituarte-Lima, 2017)", "plainTextFormattedCitation" : "(Koh, Hahn, &amp; Ituarte-Lima, 2017)", "previouslyFormattedCitation" : "(Koh, Hahn, &amp; Ituarte-Lima, 2017)" }, "properties" : {  }, "schema" : "https://github.com/citation-style-language/schema/raw/master/csl-citation.json" }</w:instrText>
      </w:r>
      <w:r>
        <w:fldChar w:fldCharType="separate"/>
      </w:r>
      <w:r w:rsidRPr="0042600D">
        <w:t>(Koh</w:t>
      </w:r>
      <w:r w:rsidR="00BA1F61">
        <w:rPr>
          <w:i/>
        </w:rPr>
        <w:t xml:space="preserve"> et al.</w:t>
      </w:r>
      <w:r w:rsidRPr="0042600D">
        <w:t>, 2017)</w:t>
      </w:r>
      <w:r>
        <w:fldChar w:fldCharType="end"/>
      </w:r>
      <w:r w:rsidRPr="00675CFC">
        <w:t>.</w:t>
      </w:r>
    </w:p>
    <w:p w14:paraId="13D7EA3A" w14:textId="4D0B32CA" w:rsidR="0048205B" w:rsidRPr="00E13B98" w:rsidRDefault="0048205B" w:rsidP="00AE389F">
      <w:r w:rsidRPr="00E13B98">
        <w:t xml:space="preserve">Conversely, in Central Asia, economic growth is currently closely associated with mineral and fossil fuel extraction </w:t>
      </w:r>
      <w:r w:rsidRPr="00E13B98">
        <w:fldChar w:fldCharType="begin" w:fldLock="1"/>
      </w:r>
      <w:r>
        <w:instrText>ADDIN CSL_CITATION { "citationItems" : [ { "id" : "ITEM-1", "itemData" : { "author" : [ { "dropping-particle" : "", "family" : "\u041e\u04a3\u0434\u0430\u0448 [Ondash, O.A]", "given" : "\u0410.\u041e.", "non-dropping-particle" : "", "parse-names" : false, "suffix" : "" } ], "container-title" : "\u0412\u0435\u0441\u0442\u043d\u0438\u043a \u041a\u0430\u0437\u041d\u0410\u0423 (Vestnik KazNAU)", "id" : "ITEM-1", "issued" : { "date-parts" : [ [ "2011" ] ] }, "title" : "\u0420\u043e\u043b\u044c \u0440\u043e\u0441\u0442\u0430 \u0434\u043e\u0431\u044b\u0447\u0438 \u043d\u0435\u0444\u0442\u0438 \u0432 \u0440\u0435\u0448\u0435\u043d\u0438\u0438 \u044d\u043a\u043e\u043d\u043e\u043c\u0438\u0447\u0435\u0441\u043a\u0438\u0445 \u043f\u0440\u043e\u0431\u043b\u0435\u043c \u0420\u0435\u0441\u043f\u0443\u0431\u043b\u0438\u043a\u0438 K\u0430\u0437\u0430\u0445\u0441\u0442\u0430\u043d", "type" : "article-journal" }, "uris" : [ "http://www.mendeley.com/documents/?uuid=24900947-b8b7-404a-9a9c-ed2a2f1c437d" ] } ], "mendeley" : { "formattedCitation" : "(\u041e\u04a3\u0434\u0430\u0448 [Ondash, O.A], 2011)", "plainTextFormattedCitation" : "(\u041e\u04a3\u0434\u0430\u0448 [Ondash, O.A], 2011)", "previouslyFormattedCitation" : "(\u041e\u04a3\u0434\u0430\u0448 [Ondash, O.A], 2011)" }, "properties" : {  }, "schema" : "https://github.com/citation-style-language/schema/raw/master/csl-citation.json" }</w:instrText>
      </w:r>
      <w:r w:rsidRPr="00E13B98">
        <w:fldChar w:fldCharType="separate"/>
      </w:r>
      <w:r>
        <w:t>(</w:t>
      </w:r>
      <w:r w:rsidR="00BA1F61">
        <w:t>Ondash</w:t>
      </w:r>
      <w:r w:rsidRPr="00E13B98">
        <w:t>, 2011)</w:t>
      </w:r>
      <w:r w:rsidRPr="00E13B98">
        <w:fldChar w:fldCharType="end"/>
      </w:r>
      <w:r w:rsidRPr="00E13B98">
        <w:t xml:space="preserve">, which is anticipated to continue in the future </w:t>
      </w:r>
      <w:r w:rsidRPr="00E13B98">
        <w:fldChar w:fldCharType="begin" w:fldLock="1"/>
      </w:r>
      <w:r>
        <w:instrText>ADDIN CSL_CITATION { "citationItems" : [ { "id" : "ITEM-1", "itemData" : { "author" : [ { "dropping-particle" : "V.", "family" : "Doroshenko", "given" : "S.", "non-dropping-particle" : "", "parse-names" : false, "suffix" : "" }, { "dropping-particle" : "", "family" : "Shelomentsev", "given" : "A. G.", "non-dropping-particle" : "", "parse-names" : false, "suffix" : "" }, { "dropping-particle" : "V.", "family" : "Sirotkina", "given" : "N.", "non-dropping-particle" : "", "parse-names" : false, "suffix" : "" }, { "dropping-particle" : "", "family" : "Khusainov", "given" : "B. D.", "non-dropping-particle" : "", "parse-names" : false, "suffix" : "" } ], "container-title" : "\u042d\u041a\u041e\u041d\u041e\u041c\u0418\u041a\u0410 \u0420\u0415\u0413\u0418\u041e\u041d\u0410", "id" : "ITEM-1", "issue" : "40", "issued" : { "date-parts" : [ [ "2014" ] ] }, "page" : "81-93", "title" : "PARADOXES OF THE \u00abNATURAL RESOURCE CURSE\u00bb REGIONAL DEVELOPMENT IN THE POST-SOVIET SPACE.", "type" : "article-journal", "volume" : "4" }, "uris" : [ "http://www.mendeley.com/documents/?uuid=feaf4a4a-62e9-4340-bcdb-c84ad9d06dad" ] } ], "mendeley" : { "formattedCitation" : "(Doroshenko et al., 2014)", "plainTextFormattedCitation" : "(Doroshenko et al., 2014)", "previouslyFormattedCitation" : "(Doroshenko et al., 2014)" }, "properties" : {  }, "schema" : "https://github.com/citation-style-language/schema/raw/master/csl-citation.json" }</w:instrText>
      </w:r>
      <w:r w:rsidRPr="00E13B98">
        <w:fldChar w:fldCharType="separate"/>
      </w:r>
      <w:r w:rsidRPr="000A5F2B">
        <w:t xml:space="preserve">(Doroshenko </w:t>
      </w:r>
      <w:r w:rsidR="000D7D89" w:rsidRPr="000D7D89">
        <w:rPr>
          <w:i/>
        </w:rPr>
        <w:t>et al.</w:t>
      </w:r>
      <w:r w:rsidRPr="000A5F2B">
        <w:t>, 2014)</w:t>
      </w:r>
      <w:r w:rsidRPr="00E13B98">
        <w:fldChar w:fldCharType="end"/>
      </w:r>
      <w:r w:rsidRPr="00E13B98">
        <w:t xml:space="preserve">. Central Asia has initiated policies for increased resource efficiency, mainly targeted at energy efficiency </w:t>
      </w:r>
      <w:r>
        <w:fldChar w:fldCharType="begin" w:fldLock="1"/>
      </w:r>
      <w:r>
        <w:instrText>ADDIN CSL_CITATION { "citationItems" : [ { "id" : "ITEM-1", "itemData" : { "author" : [ { "dropping-particle" : "", "family" : "Ministry of Energy and Industry of the Kyrgyz Republic", "given" : "", "non-dropping-particle" : "", "parse-names" : false, "suffix" : "" } ], "id" : "ITEM-1", "issued" : { "date-parts" : [ [ "2014" ] ] }, "number-of-pages" : "1-15", "title" : "Scaling-Up Renewable Energy Program for Low Income Countries (SREP)", "type" : "book" }, "uris" : [ "http://www.mendeley.com/documents/?uuid=a86b868a-245b-4a38-a604-f624036b7fb5" ] }, { "id" : "ITEM-2", "itemData" : { "DOI" : "10.1057/ces.2010.24", "ISSN" : "0888-7233", "author" : [ { "dropping-particle" : "", "family" : "Pomfret", "given" : "Richard", "non-dropping-particle" : "", "parse-names" : false, "suffix" : "" } ], "container-title" : "Comparative Economic Studies", "id" : "ITEM-2", "issue" : "1", "issued" : { "date-parts" : [ [ "2011", "3", "2" ] ] }, "page" : "5-33", "title" : "Exploiting Energy and Mineral Resources in Central Asia, Azerbaijan and Mongolia", "type" : "article-journal", "volume" : "53" }, "uris" : [ "http://www.mendeley.com/documents/?uuid=728708ff-1203-4d9d-a9c8-721d8ed19a43" ] }, { "id" : "ITEM-3", "itemData" : { "DOI" : "10.1057/ces.2010.24", "ISSN" : "0888-7233", "abstract" : "Formerly centrally planned countries may be especially vulnerable to institutional degradation and revenue volatility as sources of a resource curse. This paper examines these issues through case studies of six former Soviet republics and Mongolia, focussing on the methods of involving foreign partners in exploration and exploitation of natural resources. Kazakhstan in the 1990s was a prime example of rent-seeking institutional degradation, but an exceptionally positive conjuncture in the 2000s triggered institutional and policy evolution, while Uzbekistan had less resource-rent-driven institutional degradation in the 1990s, but stagnated in the 2000s. Turkmenistan and Mongolia highlight the missed opportunities from not involving foreign partners, while Azerbaijan and the Kyrgyz Republic illustrate the less predictable outcomes following quick deals with foreign investors. Institutions matter, but the case studies suggest more complex relationships than revealed by simple correlations between indicators of institutional quality or of ownership patterns. \u00a92011 ACES. All rights reserved.", "author" : [ { "dropping-particle" : "", "family" : "Pomfret", "given" : "Richard", "non-dropping-particle" : "", "parse-names" : false, "suffix" : "" } ], "container-title" : "Comparative Economic Studies", "id" : "ITEM-3", "issue" : "1", "issued" : { "date-parts" : [ [ "2010" ] ] }, "page" : "5-33", "title" : "Exploiting Energy and Mineral Resources in Central Asia, Azerbaijan and Mongolia", "type" : "article-journal", "volume" : "53" }, "uris" : [ "http://www.mendeley.com/documents/?uuid=8ca69969-5962-4496-bb92-60161cb8597c" ] } ], "mendeley" : { "formattedCitation" : "(Ministry of Energy and Industry of the Kyrgyz Republic, 2014; Pomfret, 2010, 2011)", "plainTextFormattedCitation" : "(Ministry of Energy and Industry of the Kyrgyz Republic, 2014; Pomfret, 2010, 2011)", "previouslyFormattedCitation" : "(Ministry of Energy and Industry of the Kyrgyz Republic, 2014; Pomfret, 2010, 2011)" }, "properties" : {  }, "schema" : "https://github.com/citation-style-language/schema/raw/master/csl-citation.json" }</w:instrText>
      </w:r>
      <w:r>
        <w:fldChar w:fldCharType="separate"/>
      </w:r>
      <w:r w:rsidRPr="00313CF7">
        <w:t>(</w:t>
      </w:r>
      <w:r w:rsidR="00BA1F61">
        <w:t>Government</w:t>
      </w:r>
      <w:r w:rsidRPr="00313CF7">
        <w:t xml:space="preserve"> of Kyrgyz</w:t>
      </w:r>
      <w:r w:rsidR="00BA1F61">
        <w:t>stan</w:t>
      </w:r>
      <w:r w:rsidRPr="00313CF7">
        <w:t>, 2014; Pomfret, 2011)</w:t>
      </w:r>
      <w:r>
        <w:fldChar w:fldCharType="end"/>
      </w:r>
      <w:r w:rsidRPr="00E13B98">
        <w:t xml:space="preserve">. However, global initiatives (e.g. the Extractive Industries Transparency Initiative) have so far had a limited effect on sustainable use of natural resources </w:t>
      </w:r>
      <w:r>
        <w:fldChar w:fldCharType="begin" w:fldLock="1"/>
      </w:r>
      <w:r>
        <w:instrText>ADDIN CSL_CITATION { "citationItems" : [ { "id" : "ITEM-1", "itemData" : { "DOI" : "10.1016/j.exis.2015.06.007", "ISSN" : "2214790X", "author" : [ { "dropping-particle" : "", "family" : "Furstenberg", "given" : "Saipira", "non-dropping-particle" : "", "parse-names" : false, "suffix" : "" } ], "container-title" : "The Extractive Industries and Society", "id" : "ITEM-1", "issued" : { "date-parts" : [ [ "2015", "7" ] ] }, "title" : "Consolidating global governance in nondemocratic countries: Critical reflections on the Extractive Industries Transparency Initiative (EITI) in Kyrgyzstan", "type" : "article-journal" }, "uris" : [ "http://www.mendeley.com/documents/?uuid=3c67abdd-26d7-4bf9-86dc-71517a51745b" ] } ], "mendeley" : { "formattedCitation" : "(Furstenberg, 2015)", "plainTextFormattedCitation" : "(Furstenberg, 2015)", "previouslyFormattedCitation" : "(Furstenberg, 2015)" }, "properties" : {  }, "schema" : "https://github.com/citation-style-language/schema/raw/master/csl-citation.json" }</w:instrText>
      </w:r>
      <w:r>
        <w:fldChar w:fldCharType="separate"/>
      </w:r>
      <w:r w:rsidRPr="008E780F">
        <w:t>(Furstenberg, 2015)</w:t>
      </w:r>
      <w:r>
        <w:fldChar w:fldCharType="end"/>
      </w:r>
      <w:r w:rsidRPr="00E13B98">
        <w:t>.</w:t>
      </w:r>
    </w:p>
    <w:p w14:paraId="5D41741B" w14:textId="77777777" w:rsidR="0048205B" w:rsidRPr="00E13B98" w:rsidRDefault="0048205B" w:rsidP="00AE389F"/>
    <w:p w14:paraId="33102320" w14:textId="77777777" w:rsidR="0048205B" w:rsidRPr="00E13B98" w:rsidRDefault="0048205B" w:rsidP="00147745">
      <w:pPr>
        <w:pStyle w:val="Heading3"/>
      </w:pPr>
      <w:bookmarkStart w:id="1305" w:name="_Toc502837430"/>
      <w:bookmarkStart w:id="1306" w:name="_Toc504380681"/>
      <w:bookmarkStart w:id="1307" w:name="_Toc519514748"/>
      <w:r w:rsidRPr="00E13B98">
        <w:t>Drivers of natural resource extraction</w:t>
      </w:r>
      <w:bookmarkEnd w:id="1305"/>
      <w:bookmarkEnd w:id="1306"/>
      <w:bookmarkEnd w:id="1307"/>
    </w:p>
    <w:p w14:paraId="0D204B02" w14:textId="65213B41" w:rsidR="0048205B" w:rsidRPr="00E13B98" w:rsidRDefault="0048205B" w:rsidP="00AE389F">
      <w:r w:rsidRPr="00E13B98">
        <w:t>Drivers of natural resource extraction are indirect drivers of biodiversity change, as synthesi</w:t>
      </w:r>
      <w:r>
        <w:t>z</w:t>
      </w:r>
      <w:r w:rsidRPr="00E13B98">
        <w:t xml:space="preserve">ed in </w:t>
      </w:r>
      <w:r w:rsidR="00B71742" w:rsidRPr="00B71742">
        <w:rPr>
          <w:b/>
        </w:rPr>
        <w:t>Figure</w:t>
      </w:r>
      <w:r w:rsidR="00453C40">
        <w:rPr>
          <w:b/>
        </w:rPr>
        <w:t xml:space="preserve"> 4.7</w:t>
      </w:r>
      <w:r w:rsidRPr="00E13B98">
        <w:t xml:space="preserve">. Natural resource extraction basically follows increases in GDP and human population growth </w:t>
      </w:r>
      <w:r>
        <w:fldChar w:fldCharType="begin" w:fldLock="1"/>
      </w:r>
      <w:r>
        <w:instrText>ADDIN CSL_CITATION { "citationItems" : [ { "id" : "ITEM-1", "itemData" : { "abstract" : "(Weidmann et al. 2015). Please change to: Peet, R., and (2015). \"T,\" Guilford Publications.", "author" : [ { "dropping-particle" : "", "family" : "Peet", "given" : "R.", "non-dropping-particle" : "", "parse-names" : false, "suffix" : "" }, { "dropping-particle" : "", "family" : "Hartwick", "given" : "E.", "non-dropping-particle" : "", "parse-names" : false, "suffix" : "" } ], "id" : "ITEM-1", "issued" : { "date-parts" : [ [ "2015" ] ] }, "publisher" : "Guilford Publications", "title" : "Theories of development: Contentions, arguments, alternatives", "type" : "book" }, "uris" : [ "http://www.mendeley.com/documents/?uuid=ab4c0173-9399-455f-bb22-883a6407ae09" ] } ], "mendeley" : { "formattedCitation" : "(Peet &amp; Hartwick, 2015)", "plainTextFormattedCitation" : "(Peet &amp; Hartwick, 2015)", "previouslyFormattedCitation" : "(Peet &amp; Hartwick, 2015)" }, "properties" : {  }, "schema" : "https://github.com/citation-style-language/schema/raw/master/csl-citation.json" }</w:instrText>
      </w:r>
      <w:r>
        <w:fldChar w:fldCharType="separate"/>
      </w:r>
      <w:r w:rsidRPr="00313CF7">
        <w:t>(Peet &amp; Hartwick, 2015)</w:t>
      </w:r>
      <w:r>
        <w:fldChar w:fldCharType="end"/>
      </w:r>
      <w:r w:rsidRPr="00E13B98">
        <w:t xml:space="preserve">. Urban sprawl increases this pressure </w:t>
      </w:r>
      <w:r w:rsidRPr="00E13B98">
        <w:fldChar w:fldCharType="begin" w:fldLock="1"/>
      </w:r>
      <w:r>
        <w:instrText>ADDIN CSL_CITATION { "citationItems" : [ { "id" : "ITEM-1", "itemData" : { "DOI" : "10.1007/s13280-014-0505-z", "ISSN" : "0044-7447", "author" : [ { "dropping-particle" : "", "family" : "Schewenius", "given" : "Maria", "non-dropping-particle" : "", "parse-names" : false, "suffix" : "" }, { "dropping-particle" : "", "family" : "McPhearson", "given" : "Timon", "non-dropping-particle" : "", "parse-names" : false, "suffix" : "" }, { "dropping-particle" : "", "family" : "Elmqvist", "given" : "Thomas", "non-dropping-particle" : "", "parse-names" : false, "suffix" : "" } ], "container-title" : "AMBIO", "id" : "ITEM-1", "issue" : "4", "issued" : { "date-parts" : [ [ "2014", "5", "17" ] ] }, "page" : "434-444", "publisher" : "Springer Netherlands", "title" : "Opportunities for Increasing Resilience and Sustainability of Urban Social\u2013Ecological Systems: Insights from the URBES and the Cities and Biodiversity Outlook Projects", "type" : "article-journal", "volume" : "43" }, "uris" : [ "http://www.mendeley.com/documents/?uuid=19deef5b-1603-3683-a4d3-24c0fb9d05b3" ] } ], "mendeley" : { "formattedCitation" : "(Schewenius, McPhearson, &amp; Elmqvist, 2014)", "plainTextFormattedCitation" : "(Schewenius, McPhearson, &amp; Elmqvist, 2014)", "previouslyFormattedCitation" : "(Schewenius, McPhearson, &amp; Elmqvist, 2014)" }, "properties" : {  }, "schema" : "https://github.com/citation-style-language/schema/raw/master/csl-citation.json" }</w:instrText>
      </w:r>
      <w:r w:rsidRPr="00E13B98">
        <w:fldChar w:fldCharType="separate"/>
      </w:r>
      <w:r w:rsidRPr="00E13B98">
        <w:t>(Schewenius</w:t>
      </w:r>
      <w:r w:rsidR="00BA1F61">
        <w:rPr>
          <w:i/>
        </w:rPr>
        <w:t xml:space="preserve"> et al.</w:t>
      </w:r>
      <w:r w:rsidRPr="00E13B98">
        <w:t>, 2014)</w:t>
      </w:r>
      <w:r w:rsidRPr="00E13B98">
        <w:fldChar w:fldCharType="end"/>
      </w:r>
      <w:r w:rsidRPr="00E13B98">
        <w:t xml:space="preserve">. GDP growth is still the goal of the European Union, but recently the goal has been reformulated toward smart, sustainable and inclusive growth </w:t>
      </w:r>
      <w:r w:rsidRPr="00E13B98">
        <w:fldChar w:fldCharType="begin" w:fldLock="1"/>
      </w:r>
      <w:r>
        <w:instrText>ADDIN CSL_CITATION { "citationItems" : [ { "id" : "ITEM-1", "itemData" : { "author" : [ { "dropping-particle" : "", "family" : "European Commission", "given" : "", "non-dropping-particle" : "", "parse-names" : false, "suffix" : "" } ], "id" : "ITEM-1", "issued" : { "date-parts" : [ [ "2017" ] ] }, "publisher" : "The European Commission", "publisher-place" : "Brussels", "title" : "Report from the Comission to the European Parliament, the Council, the European Economic and Social Committee and the Committee of the regions on the implementation of the Circular Economy Action Plan", "type" : "book" }, "uris" : [ "http://www.mendeley.com/documents/?uuid=4fb96efe-f86c-4927-987a-5164c67ea9e8" ] } ], "mendeley" : { "formattedCitation" : "(European Commission, 2017a)", "plainTextFormattedCitation" : "(European Commission, 2017a)", "previouslyFormattedCitation" : "(European Commission, 2017a)" }, "properties" : {  }, "schema" : "https://github.com/citation-style-language/schema/raw/master/csl-citation.json" }</w:instrText>
      </w:r>
      <w:r w:rsidRPr="00E13B98">
        <w:fldChar w:fldCharType="separate"/>
      </w:r>
      <w:r w:rsidRPr="008B606B">
        <w:t>(European Commission, 2017a)</w:t>
      </w:r>
      <w:r w:rsidRPr="00E13B98">
        <w:fldChar w:fldCharType="end"/>
      </w:r>
      <w:r w:rsidRPr="00E13B98">
        <w:t xml:space="preserve">. </w:t>
      </w:r>
    </w:p>
    <w:p w14:paraId="31E29EE5" w14:textId="6D6ACE31" w:rsidR="00042093" w:rsidRDefault="0048205B" w:rsidP="00042093">
      <w:pPr>
        <w:rPr>
          <w:lang w:val="en-US"/>
        </w:rPr>
      </w:pPr>
      <w:r w:rsidRPr="00E13B98">
        <w:t xml:space="preserve">The ecological footprint is an area-based measure of material consumption driving natural resource extraction. Western and Central Europe’s ecological footprint is twice the size of </w:t>
      </w:r>
      <w:r>
        <w:t>its</w:t>
      </w:r>
      <w:r w:rsidRPr="00E13B98">
        <w:t xml:space="preserve"> area and consumption patterns remain very high by global standards </w:t>
      </w:r>
      <w:r w:rsidRPr="00E13B98">
        <w:fldChar w:fldCharType="begin" w:fldLock="1"/>
      </w:r>
      <w:r>
        <w:instrText>ADDIN CSL_CITATION { "citationItems" : [ { "id" : "ITEM-1", "itemData" : { "author" : [ { "dropping-particle" : "", "family" : "EEA", "given" : "", "non-dropping-particle" : "", "parse-names" : false, "suffix" : "" } ], "id" : "ITEM-1", "issued" : { "date-parts" : [ [ "2014" ] ] }, "title" : "Assessment of global megatrends \u2014 an update \u2014 European Environment Agency", "type" : "book" }, "uris" : [ "http://www.mendeley.com/documents/?uuid=b21fbba2-dd7e-3bc2-b564-b20001dd65a0" ] } ], "mendeley" : { "formattedCitation" : "(EEA, 2014a)", "plainTextFormattedCitation" : "(EEA, 2014a)", "previouslyFormattedCitation" : "(EEA, 2014a)" }, "properties" : {  }, "schema" : "https://github.com/citation-style-language/schema/raw/master/csl-citation.json" }</w:instrText>
      </w:r>
      <w:r w:rsidRPr="00E13B98">
        <w:fldChar w:fldCharType="separate"/>
      </w:r>
      <w:r w:rsidRPr="00AE10DD">
        <w:t>(EEA, 2014a)</w:t>
      </w:r>
      <w:r w:rsidRPr="00E13B98">
        <w:fldChar w:fldCharType="end"/>
      </w:r>
      <w:r w:rsidRPr="00E13B98">
        <w:t>. Due to institutional drivers, increasing productivity and the financial crisis of 2008, Western and Central Europe’s domestic material consumption has decreased recently (</w:t>
      </w:r>
      <w:r w:rsidRPr="00E13B98">
        <w:fldChar w:fldCharType="begin"/>
      </w:r>
      <w:r w:rsidRPr="00E13B98">
        <w:instrText xml:space="preserve"> REF _Ref496680520 \r \h </w:instrText>
      </w:r>
      <w:r w:rsidRPr="00E13B98">
        <w:fldChar w:fldCharType="separate"/>
      </w:r>
      <w:r w:rsidR="00B40E12">
        <w:t>4.4.4</w:t>
      </w:r>
      <w:r w:rsidRPr="00E13B98">
        <w:fldChar w:fldCharType="end"/>
      </w:r>
      <w:r w:rsidRPr="00E13B98">
        <w:t xml:space="preserve">). </w:t>
      </w:r>
    </w:p>
    <w:p w14:paraId="64B83CDE" w14:textId="2F5B2180" w:rsidR="009036CC" w:rsidRPr="00042093" w:rsidRDefault="009036CC" w:rsidP="00042093">
      <w:pPr>
        <w:rPr>
          <w:lang w:val="en-US"/>
        </w:rPr>
      </w:pPr>
      <w:r>
        <w:rPr>
          <w:lang w:eastAsia="en-GB"/>
        </w:rPr>
        <w:lastRenderedPageBreak/>
        <w:drawing>
          <wp:inline distT="0" distB="0" distL="0" distR="0" wp14:anchorId="5620E9B1" wp14:editId="2AF93C91">
            <wp:extent cx="5759450" cy="5299710"/>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1"/>
                    <a:stretch>
                      <a:fillRect/>
                    </a:stretch>
                  </pic:blipFill>
                  <pic:spPr>
                    <a:xfrm>
                      <a:off x="0" y="0"/>
                      <a:ext cx="5759450" cy="5299710"/>
                    </a:xfrm>
                    <a:prstGeom prst="rect">
                      <a:avLst/>
                    </a:prstGeom>
                  </pic:spPr>
                </pic:pic>
              </a:graphicData>
            </a:graphic>
          </wp:inline>
        </w:drawing>
      </w:r>
    </w:p>
    <w:p w14:paraId="46EFA7F3" w14:textId="64350C2A" w:rsidR="0048205B" w:rsidRPr="00E13B98" w:rsidRDefault="0048205B" w:rsidP="00AE389F">
      <w:r w:rsidRPr="00E13B98">
        <w:t xml:space="preserve">Population changes influence GDP, which drives the rate of production intensity and thereby extraction of natural resources </w:t>
      </w:r>
      <w:r w:rsidRPr="00E13B98">
        <w:fldChar w:fldCharType="begin" w:fldLock="1"/>
      </w:r>
      <w:r>
        <w:instrText>ADDIN CSL_CITATION { "citationItems" : [ { "id" : "ITEM-1", "itemData" : { "DOI" : "doi:10.2800/41462 ISSN 1725-2237 ISBN 978-92-9213-307-8", "ISBN" : "9789292133078", "abstract" : "Rates of endocrine diseases and disorders, such as some reproductive and developmental harm in human populations, have changed in line with the growth of the chemical industry, leading to concerns that these factors may be linked. For example, the current status of semen quality in the few European countries where studies have been systematically conducted, is very poor: fertility in approximately 40 % of men is impaired. There is also evidence of reproductive and developmental harm linked to impairments in endocrine function in a number of wildlife species, particularly in environments that are contaminated by cocktails of chemicals that are in everyday use. Based on the human and wildlife evidence, many scientists are concerned about chemical pollutants being able to interfere with the normal functioning of hormones, so-called endocrine-disrupting chemicals (EDCs), that could play a causative role in these diseases and disorders. If this holds true, then these 'early warnings' signal a failure in environmental protection that should be addressed.", "author" : [ { "dropping-particle" : "", "family" : "EEA", "given" : "", "non-dropping-particle" : "", "parse-names" : false, "suffix" : "" } ], "container-title" : "EEA Technical report", "id" : "ITEM-1", "issue" : "2", "issued" : { "date-parts" : [ [ "2012" ] ] }, "number-of-pages" : "116", "title" : "The impacts of endocrine disrupters on wildlife, people and their environments \u2013 The Weybridge+15 (1996\u20132011) report", "type" : "book", "volume" : "2/2012" }, "uris" : [ "http://www.mendeley.com/documents/?uuid=e4c799cf-0def-427f-8e7c-db2fad9855eb" ] } ], "mendeley" : { "formattedCitation" : "(EEA, 2012c)", "plainTextFormattedCitation" : "(EEA, 2012c)", "previouslyFormattedCitation" : "(EEA, 2012c)" }, "properties" : {  }, "schema" : "https://github.com/citation-style-language/schema/raw/master/csl-citation.json" }</w:instrText>
      </w:r>
      <w:r w:rsidRPr="00E13B98">
        <w:fldChar w:fldCharType="separate"/>
      </w:r>
      <w:r w:rsidRPr="00CD1601">
        <w:t>(EEA, 2012</w:t>
      </w:r>
      <w:r w:rsidR="00A14A66">
        <w:t>b</w:t>
      </w:r>
      <w:r w:rsidRPr="00CD1601">
        <w:t>)</w:t>
      </w:r>
      <w:r w:rsidRPr="00E13B98">
        <w:fldChar w:fldCharType="end"/>
      </w:r>
      <w:r w:rsidRPr="00E13B98">
        <w:t>. However, formal institutions drive the taxation of natural resources, which influences the rate of domestic material intensity and the material intensity of GDP (</w:t>
      </w:r>
      <w:r>
        <w:t>domestic material consumption</w:t>
      </w:r>
      <w:r w:rsidRPr="00E13B98">
        <w:t xml:space="preserve"> divided by GDP), affecting extraction rates. Institutional drivers also regulate producers’ responsibility and influence the rate of recycling through regulations and economic incentives. Environmental regulations may restrict availability of natural resources but technological innovation typically increases availability by facilitating extraction </w:t>
      </w:r>
      <w:r w:rsidRPr="00E13B98">
        <w:fldChar w:fldCharType="begin" w:fldLock="1"/>
      </w:r>
      <w:r>
        <w:instrText>ADDIN CSL_CITATION { "citationItems" : [ { "id" : "ITEM-1", "itemData" : { "DOI" : "10.1088/1748-9326/8/1/014017", "ISSN" : "1748-9326", "author" : [ { "dropping-particle" : "", "family" : "Litovitz", "given" : "Aviva", "non-dropping-particle" : "", "parse-names" : false, "suffix" : "" }, { "dropping-particle" : "", "family" : "Curtright", "given" : "Aimee", "non-dropping-particle" : "", "parse-names" : false, "suffix" : "" }, { "dropping-particle" : "", "family" : "Abramzon", "given" : "Shmuel", "non-dropping-particle" : "", "parse-names" : false, "suffix" : "" }, { "dropping-particle" : "", "family" : "Burger", "given" : "Nicholas", "non-dropping-particle" : "", "parse-names" : false, "suffix" : "" }, { "dropping-particle" : "", "family" : "Samaras", "given" : "Constantine", "non-dropping-particle" : "", "parse-names" : false, "suffix" : "" } ], "container-title" : "Environmental Research Letters", "id" : "ITEM-1", "issue" : "1", "issued" : { "date-parts" : [ [ "2013", "3", "1" ] ] }, "page" : "014017", "publisher" : "IOP Publishing", "title" : "Estimation of regional air-quality damages from Marcellus Shale natural gas extraction in Pennsylvania", "type" : "article-journal", "volume" : "8" }, "uris" : [ "http://www.mendeley.com/documents/?uuid=66afe39b-2175-3832-a860-240e22db45d7" ] } ], "mendeley" : { "formattedCitation" : "(Litovitz, Curtright, Abramzon, Burger, &amp; Samaras, 2013)", "plainTextFormattedCitation" : "(Litovitz, Curtright, Abramzon, Burger, &amp; Samaras, 2013)", "previouslyFormattedCitation" : "(Litovitz, Curtright, Abramzon, Burger, &amp; Samaras, 2013)" }, "properties" : {  }, "schema" : "https://github.com/citation-style-language/schema/raw/master/csl-citation.json" }</w:instrText>
      </w:r>
      <w:r w:rsidRPr="00E13B98">
        <w:fldChar w:fldCharType="separate"/>
      </w:r>
      <w:r w:rsidRPr="00E13B98">
        <w:t>(Litovitz</w:t>
      </w:r>
      <w:r w:rsidR="00BA1F61">
        <w:rPr>
          <w:i/>
        </w:rPr>
        <w:t xml:space="preserve"> et al.</w:t>
      </w:r>
      <w:r w:rsidRPr="00E13B98">
        <w:t>, 2013)</w:t>
      </w:r>
      <w:r w:rsidRPr="00E13B98">
        <w:fldChar w:fldCharType="end"/>
      </w:r>
      <w:r w:rsidRPr="00E13B98">
        <w:t>. Finally, institutions like the German energy transformation also influence technological innovation pathways, impacting the material intensity of GDP (</w:t>
      </w:r>
      <w:r w:rsidR="00B71742">
        <w:rPr>
          <w:b/>
        </w:rPr>
        <w:t>Figure 4.7</w:t>
      </w:r>
      <w:r w:rsidRPr="00E13B98">
        <w:t>)</w:t>
      </w:r>
      <w:r>
        <w:t>.</w:t>
      </w:r>
    </w:p>
    <w:p w14:paraId="730AEDD7" w14:textId="6ADA5509" w:rsidR="0048205B" w:rsidRPr="00E13B98" w:rsidRDefault="0048205B" w:rsidP="00AE389F">
      <w:r w:rsidRPr="00E13B98">
        <w:t xml:space="preserve">Natural resource extraction may result in depletion of natural resources as well as unintended environmental impacts and habitat degradation. These effects may increase public awareness which in turn influences lifestyle preferences and becomes a driver of institutional change </w:t>
      </w:r>
      <w:r w:rsidRPr="00E13B98">
        <w:fldChar w:fldCharType="begin" w:fldLock="1"/>
      </w:r>
      <w:r>
        <w:instrText>ADDIN CSL_CITATION { "citationItems" : [ { "id" : "ITEM-1", "itemData" : { "author" : [ { "dropping-particle" : "", "family" : "Nolan", "given" : "J. M.", "non-dropping-particle" : "", "parse-names" : false, "suffix" : "" }, { "dropping-particle" : "", "family" : "Schultz", "given" : "P. W.", "non-dropping-particle" : "", "parse-names" : false, "suffix" : "" } ], "container-title" : "The Oxford handbook of prosocial behavior", "editor" : [ { "dropping-particle" : "", "family" : "Schroeder", "given" : "D. A.", "non-dropping-particle" : "", "parse-names" : false, "suffix" : "" }, { "dropping-particle" : "", "family" : "Graziano", "given" : "W. G", "non-dropping-particle" : "", "parse-names" : false, "suffix" : "" } ], "id" : "ITEM-1", "issued" : { "date-parts" : [ [ "2015" ] ] }, "publisher" : "Oxford Library of Psychology", "title" : "Prosocial behavior and environmental action", "type" : "chapter" }, "uris" : [ "http://www.mendeley.com/documents/?uuid=6a924b53-7b26-4391-b91d-120834666d6e" ] } ], "mendeley" : { "formattedCitation" : "(Nolan &amp; Schultz, 2015)", "plainTextFormattedCitation" : "(Nolan &amp; Schultz, 2015)", "previouslyFormattedCitation" : "(Nolan &amp; Schultz, 2015)" }, "properties" : {  }, "schema" : "https://github.com/citation-style-language/schema/raw/master/csl-citation.json" }</w:instrText>
      </w:r>
      <w:r w:rsidRPr="00E13B98">
        <w:fldChar w:fldCharType="separate"/>
      </w:r>
      <w:r w:rsidRPr="00E13B98">
        <w:t>(Nolan &amp; Schultz, 2015)</w:t>
      </w:r>
      <w:r w:rsidRPr="00E13B98">
        <w:fldChar w:fldCharType="end"/>
      </w:r>
      <w:r w:rsidRPr="00E13B98">
        <w:t xml:space="preserve">. </w:t>
      </w:r>
      <w:r>
        <w:t>Global trade</w:t>
      </w:r>
      <w:r w:rsidRPr="00E13B98">
        <w:t>, on the other hand, may disguise these effects and thereby delay institutional responses (</w:t>
      </w:r>
      <w:r w:rsidRPr="00E13B98">
        <w:fldChar w:fldCharType="begin"/>
      </w:r>
      <w:r w:rsidRPr="00E13B98">
        <w:instrText xml:space="preserve"> REF _Ref477184968 \r \h </w:instrText>
      </w:r>
      <w:r w:rsidRPr="00E13B98">
        <w:fldChar w:fldCharType="separate"/>
      </w:r>
      <w:r w:rsidR="00B40E12">
        <w:t>4.4.1.3</w:t>
      </w:r>
      <w:r w:rsidRPr="00E13B98">
        <w:fldChar w:fldCharType="end"/>
      </w:r>
      <w:r w:rsidRPr="00E13B98">
        <w:t xml:space="preserve">). </w:t>
      </w:r>
    </w:p>
    <w:p w14:paraId="055345C6" w14:textId="77777777" w:rsidR="0048205B" w:rsidRPr="00E13B98" w:rsidRDefault="0048205B" w:rsidP="00AE389F">
      <w:r w:rsidRPr="00E13B98">
        <w:t xml:space="preserve">In summary, cultural drivers (growth oriented development), demographic and economic drivers (urban sprawl, tourism, consumption etc.) continue exerting a pressure on natural resource extraction in Europe and Central Asia. Institutional drivers have been used to reduce this pressure. However, </w:t>
      </w:r>
      <w:r w:rsidRPr="00E13B98">
        <w:lastRenderedPageBreak/>
        <w:t>economic drivers in terms of environmental taxes have so far not been employed to support these advances in institutional drivers and therefore the technological innovative potential is not reali</w:t>
      </w:r>
      <w:r>
        <w:t>z</w:t>
      </w:r>
      <w:r w:rsidRPr="00E13B98">
        <w:t>ed.</w:t>
      </w:r>
    </w:p>
    <w:p w14:paraId="66A8695C" w14:textId="77777777" w:rsidR="0048205B" w:rsidRPr="00E13B98" w:rsidRDefault="0048205B" w:rsidP="00AE389F">
      <w:bookmarkStart w:id="1308" w:name="_Toc477938328"/>
      <w:bookmarkStart w:id="1309" w:name="_Toc479152657"/>
      <w:bookmarkStart w:id="1310" w:name="_Toc480359679"/>
    </w:p>
    <w:p w14:paraId="65DEE39C" w14:textId="77777777" w:rsidR="0048205B" w:rsidRPr="00E13B98" w:rsidRDefault="0048205B" w:rsidP="007A3472">
      <w:pPr>
        <w:pStyle w:val="Heading2"/>
        <w:rPr>
          <w:lang w:eastAsia="de-DE"/>
        </w:rPr>
      </w:pPr>
      <w:bookmarkStart w:id="1311" w:name="_Toc477331314"/>
      <w:bookmarkStart w:id="1312" w:name="_Ref496559750"/>
      <w:bookmarkStart w:id="1313" w:name="_Ref496559800"/>
      <w:bookmarkStart w:id="1314" w:name="_Toc502837431"/>
      <w:bookmarkStart w:id="1315" w:name="_Toc504380682"/>
      <w:bookmarkStart w:id="1316" w:name="_Toc519514749"/>
      <w:r w:rsidRPr="00E13B98">
        <w:rPr>
          <w:lang w:eastAsia="de-DE"/>
        </w:rPr>
        <w:t>Drivers and effects of land</w:t>
      </w:r>
      <w:r>
        <w:rPr>
          <w:lang w:eastAsia="de-DE"/>
        </w:rPr>
        <w:t>-</w:t>
      </w:r>
      <w:r w:rsidRPr="00E13B98">
        <w:rPr>
          <w:lang w:eastAsia="de-DE"/>
        </w:rPr>
        <w:t>use change</w:t>
      </w:r>
      <w:bookmarkEnd w:id="1311"/>
      <w:bookmarkEnd w:id="1312"/>
      <w:bookmarkEnd w:id="1313"/>
      <w:bookmarkEnd w:id="1314"/>
      <w:bookmarkEnd w:id="1315"/>
      <w:bookmarkEnd w:id="1316"/>
      <w:r w:rsidRPr="00E13B98">
        <w:rPr>
          <w:lang w:eastAsia="de-DE"/>
        </w:rPr>
        <w:t xml:space="preserve"> </w:t>
      </w:r>
    </w:p>
    <w:p w14:paraId="32CEB4CF" w14:textId="77777777" w:rsidR="0048205B" w:rsidRPr="00E13B98" w:rsidRDefault="0048205B" w:rsidP="00147745">
      <w:pPr>
        <w:pStyle w:val="Heading3"/>
      </w:pPr>
      <w:bookmarkStart w:id="1317" w:name="_Ref500210660"/>
      <w:bookmarkStart w:id="1318" w:name="_Toc502837432"/>
      <w:bookmarkStart w:id="1319" w:name="_Toc504380683"/>
      <w:bookmarkStart w:id="1320" w:name="_Toc519514750"/>
      <w:r w:rsidRPr="00E13B98">
        <w:t>Effects of land</w:t>
      </w:r>
      <w:r>
        <w:t>-</w:t>
      </w:r>
      <w:r w:rsidRPr="00E13B98">
        <w:t>use change on biodiversity and nature’s contributions to people</w:t>
      </w:r>
      <w:bookmarkEnd w:id="1317"/>
      <w:bookmarkEnd w:id="1318"/>
      <w:bookmarkEnd w:id="1319"/>
      <w:bookmarkEnd w:id="1320"/>
      <w:r w:rsidRPr="00E13B98">
        <w:t xml:space="preserve"> </w:t>
      </w:r>
    </w:p>
    <w:p w14:paraId="3EFB3A92" w14:textId="617C604D" w:rsidR="0048205B" w:rsidRPr="00582DA3" w:rsidRDefault="0048205B" w:rsidP="00AE389F">
      <w:pPr>
        <w:rPr>
          <w:lang w:val="es-ES"/>
        </w:rPr>
      </w:pPr>
      <w:r w:rsidRPr="00C20091">
        <w:t>In Europe and Central Asia land</w:t>
      </w:r>
      <w:r>
        <w:t>-</w:t>
      </w:r>
      <w:r w:rsidRPr="00C20091">
        <w:t xml:space="preserve">use change is one of the most important drivers of changes in biodiversity and the provision of nature’s contributions to people </w:t>
      </w:r>
      <w:r w:rsidRPr="00C20091">
        <w:fldChar w:fldCharType="begin" w:fldLock="1"/>
      </w:r>
      <w:r>
        <w:instrText>ADDIN CSL_CITATION { "citationItems" : [ { "id" : "ITEM-1", "itemData" : { "DOI" : "10.1111/j.1466-8238.2007.00287.x", "ISSN" : "1466-822X", "author" : [ { "dropping-particle" : "", "family" : "Fischer", "given" : "Joern", "non-dropping-particle" : "", "parse-names" : false, "suffix" : "" }, { "dropping-particle" : "", "family" : "Lindenmayer", "given" : "David B.", "non-dropping-particle" : "", "parse-names" : false, "suffix" : "" } ], "container-title" : "Global Ecology and Biogeography", "id" : "ITEM-1", "issue" : "3", "issued" : { "date-parts" : [ [ "2007", "5" ] ] }, "page" : "265-280", "title" : "Landscape modification and habitat fragmentation: a synthesis", "type" : "article-journal", "volume" : "16" }, "uris" : [ "http://www.mendeley.com/documents/?uuid=e104112d-12af-4110-a65e-8aa5f0ef9a32" ] }, { "id" : "ITEM-2", "itemData" : { "DOI" : "10.1111/j.1749-6632.2010.05450.x", "ISBN" : "9781573317917", "ISSN" : "00778923", "PMID" : "20536818", "abstract" : "Habitat fragmentation and climate change are recognized as major threats to biodiversity. The major challenge for present day plant populations is how to adapt and cope with altered abiotic and biotic environments caused by climate change, when at the same time adaptive and evolutionary potential is decreased as habitat fragmentation reduces genetic variation and increases inbreeding. Although the ecological and evolutionary effects of fragmentation and climate change have been investigated separately, their combined effects remained largely unexplored. In this review, we will discuss the individual and joint effects of habitat fragmentation and climate change on plants and how the abilities and ways in which plants can respond and cope with climate change may be compromised due to habitat fragmentation.", "author" : [ { "dropping-particle" : "", "family" : "Leimu", "given" : "Roosa", "non-dropping-particle" : "", "parse-names" : false, "suffix" : "" }, { "dropping-particle" : "", "family" : "Vergeer", "given" : "Philippine", "non-dropping-particle" : "", "parse-names" : false, "suffix" : "" }, { "dropping-particle" : "", "family" : "Angeloni", "given" : "Francesco", "non-dropping-particle" : "", "parse-names" : false, "suffix" : "" }, { "dropping-particle" : "", "family" : "Ouborg", "given" : "N Joop", "non-dropping-particle" : "", "parse-names" : false, "suffix" : "" } ], "container-title" : "Annals of the New York Academy of Sciences", "id" : "ITEM-2", "issued" : { "date-parts" : [ [ "2010" ] ] }, "page" : "84-98", "title" : "Habitat fragmentation, climate change, and inbreeding in plants", "type" : "article-journal", "volume" : "1195" }, "uris" : [ "http://www.mendeley.com/documents/?uuid=e46624cc-1f7d-4f64-9abf-8d59023d2eb9" ] }, { "id" : "ITEM-3", "itemData" : { "DOI" : "10.1016/j.biocon.2013.12.036", "ISBN" : "0006-3207", "ISSN" : "00063207", "abstract" : "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five generations in the wild, with Ne\u2265. 100 being required to limit loss in total fitness to \u226410%. Further, even Ne= 500 is too low for retaining evolutionary potential for fitness in perpetuity; a better approximation is Ne\u2265. 1000. Extrapolation from census population size (N) to Ne depends on knowing the ratio of Ne/. N, yet this information is unavailable for most wild populations. Ratio averages (~0.1-0.2) from meta-analyses are suffi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 \u00a9 2014 Elsevier Ltd.", "author" : [ { "dropping-particle" : "", "family" : "Frankham", "given" : "Richard", "non-dropping-particle" : "", "parse-names" : false, "suffix" : "" }, { "dropping-particle" : "", "family" : "Bradshaw", "given" : "Corey J.A.", "non-dropping-particle" : "", "parse-names" : false, "suffix" : "" }, { "dropping-particle" : "", "family" : "Brook", "given" : "Barry W.", "non-dropping-particle" : "", "parse-names" : false, "suffix" : "" } ], "container-title" : "Biological Conservation", "id" : "ITEM-3", "issued" : { "date-parts" : [ [ "2014" ] ] }, "page" : "56-63", "publisher" : "Elsevier Ltd", "title" : "Genetics in conservation management: Revised recommendations for the 50/500 rules, Red List criteria and population viability analyses", "type" : "article-journal", "volume" : "170" }, "uris" : [ "http://www.mendeley.com/documents/?uuid=9d135f57-737e-4600-ad07-dd144cb9ade7" ] }, { "id" : "ITEM-4", "itemData" : { "author" : [ { "dropping-particle" : "", "family" : "CBD", "given" : "", "non-dropping-particle" : "", "parse-names" : false, "suffix" : "" } ], "id" : "ITEM-4", "issued" : { "date-parts" : [ [ "2014" ] ] }, "number-of-pages" : "155", "publisher" : "Secretariat of the Convention on Biological Diversity", "publisher-place" : "Montreal, Canada", "title" : "Global Biodiversity Outlook 4", "type" : "book" }, "uris" : [ "http://www.mendeley.com/documents/?uuid=cc2e6e8c-657c-487b-b172-d9c6e8a7385d" ] }, { "id" : "ITEM-5", "itemData" : { "DOI" : "10.1098/rspb.2014.1358", "ISBN" : "0962-8452", "ISSN" : "0962-8452", "PMID" : "25100703", "abstract" : "some suggesting that biodiversity conservation in agriculture is best maximized by reducing local management intensity, such as fertilizer and pesticide application. Others highlight the importance of landscape-level approaches that incorporate natural or semi-natural areas in landscapes surrounding farms. Here, we show that both of these practices are valuable to the conservation of biodiversity, and that either local or landscape factors can be most crucial to conservation planning depending on which types of organisms one wishes to save.We performed a quantitative review of 266 observations taken from 31 studies that compared the impacts of localized (within farm) management strategies and landscape complexity (around farms) on the richness and abundance of plant, invertebrate and vertebrate species in agro-ecosystems. While both factors significantly impacted species richness, the richness of sessile plants increased with less-intensive local management, but did not significantly respond to landscape complexity. By contrast, the richness of mobile vertebrates increased with landscape complexity, but did not significantly increase with less-intensive local management. Invertebrate richness and abundance responded to both factors. Our analyses point to clear differences in how various groups of organisms respond to differing scales of management, and suggest that preservation of multiple taxonomic groups will require multiple scales of conservation.", "author" : [ { "dropping-particle" : "", "family" : "Gonthier", "given" : "D. J.", "non-dropping-particle" : "", "parse-names" : false, "suffix" : "" }, { "dropping-particle" : "", "family" : "Ennis", "given" : "K. K.", "non-dropping-particle" : "", "parse-names" : false, "suffix" : "" }, { "dropping-particle" : "", "family" : "Farinas", "given" : "S.", "non-dropping-particle" : "", "parse-names" : false, "suffix" : "" }, { "dropping-particle" : "", "family" : "Hsieh", "given" : "H.-Y.", "non-dropping-particle" : "", "parse-names" : false, "suffix" : "" }, { "dropping-particle" : "", "family" : "Iverson", "given" : "A. L.", "non-dropping-particle" : "", "parse-names" : false, "suffix" : "" }, { "dropping-particle" : "", "family" : "Batary", "given" : "P.", "non-dropping-particle" : "", "parse-names" : false, "suffix" : "" }, { "dropping-particle" : "", "family" : "Rudolphi", "given" : "J.", "non-dropping-particle" : "", "parse-names" : false, "suffix" : "" }, { "dropping-particle" : "", "family" : "Tscharntke", "given" : "T.", "non-dropping-particle" : "", "parse-names" : false, "suffix" : "" }, { "dropping-particle" : "", "family" : "Cardinale", "given" : "B. J.", "non-dropping-particle" : "", "parse-names" : false, "suffix" : "" }, { "dropping-particle" : "", "family" : "Perfecto", "given" : "I.", "non-dropping-particle" : "", "parse-names" : false, "suffix" : "" } ], "container-title" : "Proceedings of the Royal Society B: Biological Sciences", "id" : "ITEM-5", "issue" : "1791", "issued" : { "date-parts" : [ [ "2014" ] ] }, "page" : "20141358-20141358", "title" : "Biodiversity conservation in agriculture requires a multi-scale approach", "type" : "article-journal", "volume" : "281" }, "uris" : [ "http://www.mendeley.com/documents/?uuid=1a34eb48-6cf2-4978-8ffa-21f5129722a6" ] }, { "id" : "ITEM-6", "itemData" : { "DOI" : "10.1016/j.agee.2015.03.013", "ISBN" : "0167-8809", "ISSN" : "01678809", "abstract" : "In agriculture-dominated landscapes, agricultural intensification and associated landscape homogenization have caused large declines in farmland biodiversity. This study was aimed at determining how agricultural landscape composition drives community diversity and composition of farmland birds in the characteristic bocage landscape in Brittany (NW France) on a broad scale. Using bird atlas data from the region (2004-2008; 10. \u00d7. 10. km), we analyzed the importance of different components of agricultural landscape composition (types of crops, amount of semi-natural covers and elements, and artificial lands) on the alpha diversity and beta diversity of farmland birds of different functional groups, defined depending on the degree of farmland specialization and ecological requirements.Agricultural landscape composition features explained a small amount of variation in alpha and beta diversity, particularly for specialists and residents. Cereal crops were negatively correlated with alpha diversity of all the functional groups considered whereas rotational grasslands were negatively associated with migrant and insectivorous alpha diversity. Although shrublands are not common in Brittany, they were positively associated with the occurrence of some species and particularly with alpha diversity of all the functional groups but specialists and residents. At the spatial grain of analysis, community composition was mainly driven by a gradient of alteration of the bocage.To conclude, we claim for the consideration of regional idiosyncrasies in far-reaching planning schemes to prevent future biodiversity loss in agriculture-dominated landscapes due to agricultural intensification. In view of the observed large-scale trends gathered from atlas data analysis and the small amount of explained variation, we also advocate for subsequent finer scale bespoke surveys to determine the biodiversity status associated with the valuable bocage agricultural landscape.", "author" : [ { "dropping-particle" : "", "family" : "Gil-Tena", "given" : "Assu", "non-dropping-particle" : "", "parse-names" : false, "suffix" : "" }, { "dropping-particle" : "", "family" : "C\u00e1ceres", "given" : "Miquel", "non-dropping-particle" : "De", "parse-names" : false, "suffix" : "" }, { "dropping-particle" : "", "family" : "Ernoult", "given" : "Aude", "non-dropping-particle" : "", "parse-names" : false, "suffix" : "" }, { "dropping-particle" : "", "family" : "Butet", "given" : "Alain", "non-dropping-particle" : "", "parse-names" : false, "suffix" : "" }, { "dropping-particle" : "", "family" : "Brotons", "given" : "Llu\u00eds", "non-dropping-particle" : "", "parse-names" : false, "suffix" : "" }, { "dropping-particle" : "", "family" : "Burel", "given" : "Fran\u00e7oise", "non-dropping-particle" : "", "parse-names" : false, "suffix" : "" } ], "container-title" : "Agriculture, Ecosystems and Environment", "id" : "ITEM-6", "issued" : { "date-parts" : [ [ "2015" ] ] }, "page" : "79-89", "publisher" : "Elsevier B.V.", "title" : "Agricultural landscape composition as a driver of farmland bird diversity in Brittany (NW France)", "type" : "article-journal", "volume" : "205" }, "uris" : [ "http://www.mendeley.com/documents/?uuid=f98684bb-cd1e-421f-b787-53df3b585044" ] }, { "id" : "ITEM-7", "itemData" : { "DOI" : "10.1007/s10980-014-0107-y", "ISBN" : "09212973 (ISSN)", "ISSN" : "15729761", "abstract" : "The development of ecological networks could help reverse the effects of habitat fragmentation on woodland biodiversity in temperate agricultural landscapes.However, efforts to create networks need to beunderpinned byclear evidence of the relative efficacy of local (e.g. improving or expanding existing habitat patches) versus landscape-scale actions (e.g. creating newhabitat or corridors in the landscapematrix).Using cluster analyses we synthesised the findings of 104 studies, published between 1990 and 2013 focusing on the responses of woodland vascular plant, vertebrate, cryptogam and invertebrate species to local and land- scape variables. Species responses (richness, diversity, occurrence) were strongly influenced by patch area, patch characteristics (e.g. stand structure) and isolation (e.g. distance between habitat patches). Patch characteristics were of overriding importance for all species groups, especially cryptogams. Many studies recording significant species responses to patch characteristics did not record significant responses to patch area and vice versa, suggesting that patch areamay sometimes act as a surrogate for patch characteristics (i.e. larger patches being of \u2018better quality\u2019). Ecological continuity was important for vascular plants, but assessed in only a few vertebrate and invertebrate studies.Matrix structure (e. g. presence of corridors) was important for vertebrates, but rarely assessed for other species groups. Actions to develop ecological networks should focus on enhancing the quality and/or size of existing habitat patches and reducing isolation between patches. However, given that very few studies have assessed all local and landscape variables together, further information on the relative impacts of different attributes of ecological networks in temperate agricultural landscapes is urgently needed.", "author" : [ { "dropping-particle" : "", "family" : "Humphrey", "given" : "Jonathan W.", "non-dropping-particle" : "", "parse-names" : false, "suffix" : "" }, { "dropping-particle" : "", "family" : "Watts", "given" : "Kevin", "non-dropping-particle" : "", "parse-names" : false, "suffix" : "" }, { "dropping-particle" : "", "family" : "Fuentes-Montemayor", "given" : "Elisa", "non-dropping-particle" : "", "parse-names" : false, "suffix" : "" }, { "dropping-particle" : "", "family" : "Macgregor", "given" : "Nicholas A.", "non-dropping-particle" : "", "parse-names" : false, "suffix" : "" }, { "dropping-particle" : "", "family" : "Peace", "given" : "Andrew J.", "non-dropping-particle" : "", "parse-names" : false, "suffix" : "" }, { "dropping-particle" : "", "family" : "Park", "given" : "Kirsty J.", "non-dropping-particle" : "", "parse-names" : false, "suffix" : "" } ], "container-title" : "Landscape Ecology", "id" : "ITEM-7", "issue" : "1", "issued" : { "date-parts" : [ [ "2015" ] ] }, "page" : "21-50", "title" : "What can studies of woodland fragmentation and creation tell us about ecological networks? A literature review and synthesis", "type" : "article-journal", "volume" : "30" }, "uris" : [ "http://www.mendeley.com/documents/?uuid=fd56a268-bc3b-4fc2-9223-6f5c832122d4" ] }, { "id" : "ITEM-8", "itemData" : { "abstract" : "Abstract The loss and fragmentation of natural habitats by human activities are pervasive phenomena in terrestrial ecosystems across the Earth and the main driving forces behind current biodiversity loss. Animal-mediated pollination is a key process for the sexual reproduction of most extant flowering plants, and the one most consistently studied in the context of habitat fragmentation. By means of a meta-analysis we quantitatively reviewed the results from independent fragmentation studies throughout the last two decades, with the aim of testing whether pollination and reproduction of plant species may be differentially susceptible to habitat fragmentation depending on certain reproductive traits that typify the relationship with and the degree of dependence on their pollinators. We found an overall large and negative effect of fragmentation on pollination and on plant reproduction. The compatibility system of plants, which reflects the degree of dependence on pollinator mutualism, was the only reproductive trait that explained the differences among the species' effect sizes. Furthermore, a highly significant correlation between the effect sizes of fragmentation on pollination and reproductive success suggests that the most proximate cause of reproductive impairment in fragmented habitats may be pollination limitation. We discuss the conservation implications of these findings and give some suggestions for future research into this area.", "author" : [ { "dropping-particle" : "", "family" : "Aguilar", "given" : "Ramiro", "non-dropping-particle" : "", "parse-names" : false, "suffix" : "" }, { "dropping-particle" : "", "family" : "Ashworth", "given" : "Lorena", "non-dropping-particle" : "", "parse-names" : false, "suffix" : "" }, { "dropping-particle" : "", "family" : "Galetto", "given" : "Leonardo", "non-dropping-particle" : "", "parse-names" : false, "suffix" : "" }, { "dropping-particle" : "", "family" : "Aizen", "given" : "Marcelo Adrian", "non-dropping-particle" : "", "parse-names" : false, "suffix" : "" } ], "container-title" : "Ecology Letters", "id" : "ITEM-8", "issue" : "8", "issued" : { "date-parts" : [ [ "2006" ] ] }, "language" : "English", "page" : "968-980", "title" : "Plant reproductive susceptibility to habitat fragmentation: review and synthesis through a meta-analysis", "type" : "article-journal", "volume" : "9" }, "uris" : [ "http://www.mendeley.com/documents/?uuid=a088103b-d3cc-4449-942a-45ede6fac740" ] }, { "id" : "ITEM-9", "itemData" : { "DOI" : "10.1016/j.biocontrol.2007.08.006", "ISBN" : "1049-9644", "ISSN" : "10499644", "abstract" : "Conservation biological control in agroecosystems requires a landscape management perspective, because most arthropod species experience their habitat at spatial scales beyond the plot level, and there is spillover of natural enemies across the crop-noncrop interface. The species pool in the surrounding landscape and the distance of crop from natural habitat are important for the conservation of enemy diversity and, in particular, the conservation of poorly-dispersing and specialized enemies. Hence, structurally complex landscapes with high habitat connectivity may enhance the probability of pest regulation. In contrast, generalist and highly vagile enemies may even profit from the high primary productivity of crops at a landscape scale and their abundance may partly compensate for losses in enemy diversity. Conservation biological control also needs a multitrophic perspective. For example, entomopathogenic fungi, plant pathogens and endophytes as well as below- and above-ground microorganisms are known to influence pest-enemy interactions in ways that vary across spatiotemporal scales. Enemy distribution in agricultural landscapes is determined by beta diversity among patches. The diversity needed for conservation biological control may occur where patch heterogeneity at larger spatial scales is high. However, enemy communities in managed systems are more similar across space and time than those in natural systems, emphasizing the importance of natural habitat for a spillover of diverse enemies. According to the insurance hypothesis, species richness can buffer against spatiotemporal disturbances, thereby insuring functioning in changing environments. Seemingly redundant enemy species may become important under global change. Complex landscapes characterized by highly connected crop-noncrop mosaics may be best for long-term conservation biological control and sustainable crop production, but experimental evidence for detailed recommendations to design the composition and configuration of agricultural landscapes that maintain a diversity of generalist and specialist natural enemies is still needed. \u00a9 2007 Elsevier Inc. All rights reserved.", "author" : [ { "dropping-particle" : "", "family" : "Tscharntke", "given" : "Teja", "non-dropping-particle" : "", "parse-names" : false, "suffix" : "" }, { "dropping-particle" : "", "family" : "Bommarco", "given" : "Riccardo", "non-dropping-particle" : "", "parse-names" : false, "suffix" : "" }, { "dropping-particle" : "", "family" : "Clough", "given" : "Yann", "non-dropping-particle" : "", "parse-names" : false, "suffix" : "" }, { "dropping-particle" : "", "family" : "Crist", "given" : "Thomas O.", "non-dropping-particle" : "", "parse-names" : false, "suffix" : "" }, { "dropping-particle" : "", "family" : "Kleijn", "given" : "David", "non-dropping-particle" : "", "parse-names" : false, "suffix" : "" }, { "dropping-particle" : "", "family" : "Rand", "given" : "Tatyana A.", "non-dropping-particle" : "", "parse-names" : false, "suffix" : "" }, { "dropping-particle" : "", "family" : "Tylianakis", "given" : "Jason M.", "non-dropping-particle" : "", "parse-names" : false, "suffix" : "" }, { "dropping-particle" : "van", "family" : "Nouhuys", "given" : "Saskya", "non-dropping-particle" : "", "parse-names" : false, "suffix" : "" }, { "dropping-particle" : "", "family" : "Vidal", "given" : "Stefan", "non-dropping-particle" : "", "parse-names" : false, "suffix" : "" } ], "container-title" : "Biological Control", "id" : "ITEM-9", "issue" : "3", "issued" : { "date-parts" : [ [ "2007" ] ] }, "page" : "294-309", "title" : "Conservation biological control and enemy diversity on a landscape scale", "type" : "article-journal", "volume" : "43" }, "uris" : [ "http://www.mendeley.com/documents/?uuid=e7abbc7c-f4dd-43df-a364-49366bca0b5b" ] }, { "id" : "ITEM-10", "itemData" : { "DOI" : "10.1111/j.1461-0248.2011.01669.x", "ISSN" : "1461-0248", "PMID" : "21806746", "abstract" : "Sustainable agricultural landscapes by definition provide high magnitude and stability of ecosystem services, biodiversity and crop productivity. However, few studies have considered landscape effects on the stability of ecosystem services. We tested whether isolation from florally diverse natural and semi-natural areas reduces the spatial and temporal stability of flower-visitor richness and pollination services in crop fields. We synthesised data from 29 studies with contrasting biomes, crop species and pollinator communities. Stability of flower-visitor richness, visitation rate (all insects except honey bees) and fruit set all decreased with distance from natural areas. At 1 km from adjacent natural areas, spatial stability decreased by 25, 16 and 9% for richness, visitation and fruit set, respectively, while temporal stability decreased by 39% for richness and 13% for visitation. Mean richness, visitation and fruit set also decreased with isolation, by 34, 27 and 16% at 1 km respectively. In contrast, honey bee visitation did not change with isolation and represented &gt; 25% of crop visits in 21 studies. Therefore, wild pollinators are relevant for crop productivity and stability even when honey bees are abundant. Policies to preserve and restore natural areas in agricultural landscapes should enhance levels and reliability of pollination services.", "author" : [ { "dropping-particle" : "", "family" : "Garibaldi", "given" : "Lucas A", "non-dropping-particle" : "", "parse-names" : false, "suffix" : "" }, { "dropping-particle" : "", "family" : "Steffan-Dewenter", "given" : "Ingolf", "non-dropping-particle" : "", "parse-names" : false, "suffix" : "" }, { "dropping-particle" : "", "family" : "Kremen", "given" : "Claire", "non-dropping-particle" : "", "parse-names" : false, "suffix" : "" }, { "dropping-particle" : "", "family" : "Morales", "given" : "Juan M", "non-dropping-particle" : "", "parse-names" : false, "suffix" : "" }, { "dropping-particle" : "", "family" : "Bommarco", "given" : "Riccardo", "non-dropping-particle" : "", "parse-names" : false, "suffix" : "" }, { "dropping-particle" : "", "family" : "Cunningham", "given" : "Saul A", "non-dropping-particle" : "", "parse-names" : false, "suffix" : "" }, { "dropping-particle" : "", "family" : "Carvalheiro", "given" : "Lu\u00edsa G", "non-dropping-particle" : "", "parse-names" : false, "suffix" : "" }, { "dropping-particle" : "", "family" : "Chacoff", "given" : "Natacha P", "non-dropping-particle" : "", "parse-names" : false, "suffix" : "" }, { "dropping-particle" : "", "family" : "Dudenh\u00f6ffer", "given" : "Jan H", "non-dropping-particle" : "", "parse-names" : false, "suffix" : "" }, { "dropping-particle" : "", "family" : "Greenleaf", "given" : "Sarah S", "non-dropping-particle" : "", "parse-names" : false, "suffix" : "" }, { "dropping-particle" : "", "family" : "Holzschuh", "given" : "Andrea", "non-dropping-particle" : "", "parse-names" : false, "suffix" : "" }, { "dropping-particle" : "", "family" : "Isaacs", "given" : "Rufus", "non-dropping-particle" : "", "parse-names" : false, "suffix" : "" }, { "dropping-particle" : "", "family" : "Krewenka", "given" : "Kristin", "non-dropping-particle" : "", "parse-names" : false, "suffix" : "" }, { "dropping-particle" : "", "family" : "Mandelik", "given" : "Yael", "non-dropping-particle" : "", "parse-names" : false, "suffix" : "" }, { "dropping-particle" : "", "family" : "Mayfield", "given" : "Margaret M", "non-dropping-particle" : "", "parse-names" : false, "suffix" : "" }, { "dropping-particle" : "", "family" : "Morandin", "given" : "Lora A", "non-dropping-particle" : "", "parse-names" : false, "suffix" : "" }, { "dropping-particle" : "", "family" : "Potts", "given" : "Simon G", "non-dropping-particle" : "", "parse-names" : false, "suffix" : "" }, { "dropping-particle" : "", "family" : "Ricketts", "given" : "Taylor H", "non-dropping-particle" : "", "parse-names" : false, "suffix" : "" }, { "dropping-particle" : "", "family" : "Szentgy\u00f6rgyi", "given" : "Hajnalka", "non-dropping-particle" : "", "parse-names" : false, "suffix" : "" }, { "dropping-particle" : "", "family" : "Viana", "given" : "Blandina F", "non-dropping-particle" : "", "parse-names" : false, "suffix" : "" }, { "dropping-particle" : "", "family" : "Westphal", "given" : "Catrin", "non-dropping-particle" : "", "parse-names" : false, "suffix" : "" }, { "dropping-particle" : "", "family" : "Winfree", "given" : "Rachael", "non-dropping-particle" : "", "parse-names" : false, "suffix" : "" }, { "dropping-particle" : "", "family" : "Klein", "given" : "Alexandra M", "non-dropping-particle" : "", "parse-names" : false, "suffix" : "" } ], "container-title" : "Ecology letters", "id" : "ITEM-10", "issue" : "10", "issued" : { "date-parts" : [ [ "2011", "10" ] ] }, "page" : "1062-72", "title" : "Stability of pollination services decreases with isolation from natural areas despite honey bee visits.", "type" : "article-journal", "volume" : "14" }, "uris" : [ "http://www.mendeley.com/documents/?uuid=8d5ca1e3-0d0b-44a4-9fce-59a0afddfb75" ] }, { "id" : "ITEM-11", "itemData" : { "DOI" : "10.1016/j.agee.2016.01.039", "ISBN" : "0167-8809", "ISSN" : "01678809", "abstract" : "Numerous studies show that landscape simplification reduces abundance and diversity of natural enemies in agroecosystems, but its effect on natural pest control remains poorly quantified. Further, natural enemy impacts on pest populations have usually been estimated for a limited number of taxa and have not considered interactions among predator species. In a quantitative synthesis with data collected from several cropping systems in Europe and North America, we analyzed how the level and within-field spatial stability of natural pest control services was related to the simplification of the surrounding landscape. All studies used aphids as a model species and exclusion cages to measure aphid pest control. Landscape simplification was quantified by the proportion of cultivated land within a 1 km radius around each plot. We found a consistent negative effect of landscape simplification on the level of natural pest control, despite interactions among enemies. Average level of pest control was 46% lower in homogeneous landscapes dominated by cultivated land, as compared with more complex landscapes. Landscape simplification did not affect the amount of positive or negative interactions among ground-dwelling and vegetation-dwelling predators, or the within-field stability of pest control. Our synthesis demonstrates that agricultural intensification through landscape simplification has negative effects on the level of natural pest control with important implications for management to maintain and enhance ecosystem services in agricultural landscapes. Specifically, preserving and restoring semi-natural habitats emerges as a fundamental first step to maintain and enhance pest control services provided by predatory arthropods to agriculture.", "author" : [ { "dropping-particle" : "", "family" : "Rusch", "given" : "Adrien", "non-dropping-particle" : "", "parse-names" : false, "suffix" : "" }, { "dropping-particle" : "", "family" : "Chaplin-Kramer", "given" : "Rebecca", "non-dropping-particle" : "", "parse-names" : false, "suffix" : "" }, { "dropping-particle" : "", "family" : "Gardiner", "given" : "Mary M.", "non-dropping-particle" : "", "parse-names" : false, "suffix" : "" }, { "dropping-particle" : "", "family" : "Hawro", "given" : "Violetta", "non-dropping-particle" : "", "parse-names" : false, "suffix" : "" }, { "dropping-particle" : "", "family" : "Holland", "given" : "John", "non-dropping-particle" : "", "parse-names" : false, "suffix" : "" }, { "dropping-particle" : "", "family" : "Landis", "given" : "Douglas", "non-dropping-particle" : "", "parse-names" : false, "suffix" : "" }, { "dropping-particle" : "", "family" : "Thies", "given" : "Carsten", "non-dropping-particle" : "", "parse-names" : false, "suffix" : "" }, { "dropping-particle" : "", "family" : "Tscharntke", "given" : "Teja", "non-dropping-particle" : "", "parse-names" : false, "suffix" : "" }, { "dropping-particle" : "", "family" : "Weisser", "given" : "Wolfgang W.", "non-dropping-particle" : "", "parse-names" : false, "suffix" : "" }, { "dropping-particle" : "", "family" : "Winqvist", "given" : "Camilla", "non-dropping-particle" : "", "parse-names" : false, "suffix" : "" }, { "dropping-particle" : "", "family" : "Woltz", "given" : "Megan", "non-dropping-particle" : "", "parse-names" : false, "suffix" : "" }, { "dropping-particle" : "", "family" : "Bommarco", "given" : "Riccardo", "non-dropping-particle" : "", "parse-names" : false, "suffix" : "" } ], "container-title" : "Agriculture, Ecosystems and Environment", "id" : "ITEM-11", "issued" : { "date-parts" : [ [ "2016" ] ] }, "page" : "198-204", "publisher" : "Elsevier B.V.", "title" : "Agricultural landscape simplification reduces natural pest control: A quantitative synthesis", "type" : "article-journal", "volume" : "221" }, "uris" : [ "http://www.mendeley.com/documents/?uuid=56f2012b-cb05-477b-a6aa-b98646b33adc" ] }, { "id" : "ITEM-12", "itemData" : { "abstract" : ". . , .", "author" : [ { "dropping-particle" : "", "family" : "EEA", "given" : "", "non-dropping-particle" : "", "parse-names" : false, "suffix" : "" } ], "editor" : [ { "dropping-particle" : "", "family" : "European Environment Agency", "given" : "", "non-dropping-particle" : "", "parse-names" : false, "suffix" : "" } ], "id" : "ITEM-12", "issued" : { "date-parts" : [ [ "2015" ] ] }, "publisher-place" : "Copenhagen, Denmark", "title" : "The European Environment - State and Outlook 2015. Synthesis Report", "type" : "book" }, "uris" : [ "http://www.mendeley.com/documents/?uuid=ece43732-43d7-4820-941b-39484f203065" ] }, { "id" : "ITEM-13",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13", "issued" : { "date-parts" : [ [ "2016" ] ] }, "number-of-pages" : "36", "publisher" : "Secretariat of the Intergovernmental Science-Policy Platform on Biodiversity and Ecosystem Services", "publisher-place" : "Bonn, Germany", "title" : "IPBES Assessment Report on Pollinators, Pollination and Food Production: Summary for Policymakers", "type" : "book" }, "uris" : [ "http://www.mendeley.com/documents/?uuid=4e88e5c8-9f8b-4d47-be14-975a745ada76" ] }, { "id" : "ITEM-14",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4",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Aguilar, Ashworth, Galetto, &amp; Aizen, 2006; CBD, 2014; EEA, 2015c; J. Fischer &amp; Lindenmayer, 2007; Frankham, Bradshaw, &amp; Brook, 2014; Garibaldi et al., 2011; Gil-Tena et al., 2015; Gonthier et al., 2014; Jonathan W. Humphrey et al., 2015; IPBES, 2016a, 2016b; Leimu, Vergeer, Angeloni, &amp; Ouborg, 2010; Rusch et al., 2016; Tscharntke et al., 2007)", "plainTextFormattedCitation" : "(Aguilar, Ashworth, Galetto, &amp; Aizen, 2006; CBD, 2014; EEA, 2015c; J. Fischer &amp; Lindenmayer, 2007; Frankham, Bradshaw, &amp; Brook, 2014; Garibaldi et al., 2011; Gil-Tena et al., 2015; Gonthier et al., 2014; Jonathan W. Humphrey et al., 2015; IPBES, 2016a, 2016b; Leimu, Vergeer, Angeloni, &amp; Ouborg, 2010; Rusch et al., 2016; Tscharntke et al., 2007)", "previouslyFormattedCitation" : "(Aguilar, Ashworth, Galetto, &amp; Aizen, 2006; CBD, 2014; EEA, 2015c; J. Fischer &amp; Lindenmayer, 2007; Frankham, Bradshaw, &amp; Brook, 2014; Garibaldi et al., 2011; Gil-Tena et al., 2015; Gonthier et al., 2014; Jonathan W. Humphrey et al., 2015; IPBES, 2016a, 2016b; Leimu, Vergeer, Angeloni, &amp; Ouborg, 2010; Rusch et al., 2016; Tscharntke et al., 2007)" }, "properties" : {  }, "schema" : "https://github.com/citation-style-language/schema/raw/master/csl-citation.json" }</w:instrText>
      </w:r>
      <w:r w:rsidRPr="00C20091">
        <w:fldChar w:fldCharType="separate"/>
      </w:r>
      <w:r w:rsidRPr="00F22203">
        <w:t>(Aguilar</w:t>
      </w:r>
      <w:r w:rsidR="00BA1F61">
        <w:rPr>
          <w:i/>
        </w:rPr>
        <w:t xml:space="preserve"> et al.</w:t>
      </w:r>
      <w:r w:rsidRPr="00F22203">
        <w:t>, 2006; CBD, 2014; EEA, 2015c; Fischer &amp; Lindenmayer, 2007; Frankham</w:t>
      </w:r>
      <w:r w:rsidR="00BA1F61">
        <w:rPr>
          <w:i/>
        </w:rPr>
        <w:t xml:space="preserve"> et al.</w:t>
      </w:r>
      <w:r w:rsidRPr="00F22203">
        <w:t xml:space="preserve">, 2014; Garibaldi </w:t>
      </w:r>
      <w:r w:rsidR="000D7D89" w:rsidRPr="000D7D89">
        <w:rPr>
          <w:i/>
        </w:rPr>
        <w:t>et al.</w:t>
      </w:r>
      <w:r w:rsidRPr="00F22203">
        <w:t xml:space="preserve">, 2011; Gil-Tena </w:t>
      </w:r>
      <w:r w:rsidR="000D7D89" w:rsidRPr="000D7D89">
        <w:rPr>
          <w:i/>
        </w:rPr>
        <w:t>et al.</w:t>
      </w:r>
      <w:r w:rsidRPr="00F22203">
        <w:t xml:space="preserve">, 2015; Gonthier </w:t>
      </w:r>
      <w:r w:rsidR="000D7D89" w:rsidRPr="000D7D89">
        <w:rPr>
          <w:i/>
        </w:rPr>
        <w:t>et al.</w:t>
      </w:r>
      <w:r w:rsidRPr="00F22203">
        <w:t xml:space="preserve">, 2014; Humphrey </w:t>
      </w:r>
      <w:r w:rsidR="000D7D89" w:rsidRPr="000D7D89">
        <w:rPr>
          <w:i/>
        </w:rPr>
        <w:t>et al.</w:t>
      </w:r>
      <w:r w:rsidRPr="00F22203">
        <w:t>, 2015; IPBES, 2016a, 2016b; Leimu</w:t>
      </w:r>
      <w:r w:rsidR="00590EB8">
        <w:rPr>
          <w:i/>
        </w:rPr>
        <w:t xml:space="preserve"> et al.</w:t>
      </w:r>
      <w:r w:rsidRPr="00F22203">
        <w:t xml:space="preserve">, 2010; Rusch </w:t>
      </w:r>
      <w:r w:rsidR="000D7D89" w:rsidRPr="000D7D89">
        <w:rPr>
          <w:i/>
        </w:rPr>
        <w:t>et al.</w:t>
      </w:r>
      <w:r w:rsidRPr="00F22203">
        <w:t xml:space="preserve">, 2016; Tscharntke </w:t>
      </w:r>
      <w:r w:rsidR="000D7D89" w:rsidRPr="000D7D89">
        <w:rPr>
          <w:i/>
        </w:rPr>
        <w:t>et al.</w:t>
      </w:r>
      <w:r w:rsidRPr="00F22203">
        <w:t>, 2007)</w:t>
      </w:r>
      <w:r w:rsidRPr="00C20091">
        <w:fldChar w:fldCharType="end"/>
      </w:r>
      <w:r w:rsidRPr="00C20091">
        <w:t>. Mitigating the adverse effects of land</w:t>
      </w:r>
      <w:r>
        <w:t>-</w:t>
      </w:r>
      <w:r w:rsidRPr="00C20091">
        <w:t xml:space="preserve">use change is crucial to halting the loss of biodiversity and nature’s contributions to people </w:t>
      </w:r>
      <w:r w:rsidRPr="00C20091">
        <w:fldChar w:fldCharType="begin" w:fldLock="1"/>
      </w:r>
      <w:r w:rsidRPr="00C20091">
        <w:instrText>ADDIN CSL_CITATION { "citationItems" : [ { "id" : "ITEM-1", "itemData" : { "author" : [ { "dropping-particle" : "", "family" : "CBD", "given" : "", "non-dropping-particle" : "", "parse-names" : false, "suffix" : "" } ], "id" : "ITEM-1", "issued" : { "date-parts" : [ [ "2014" ] ] }, "number-of-pages" : "155", "publisher" : "Secretariat of the Convention on Biological Diversity", "publisher-place" : "Montreal, Canada", "title" : "Global Biodiversity Outlook 4", "type" : "book" }, "uris" : [ "http://www.mendeley.com/documents/?uuid=cc2e6e8c-657c-487b-b172-d9c6e8a7385d" ] }, { "id" : "ITEM-2", "itemData" : { "author" : [ { "dropping-particle" : "", "family" : "MA", "given" : "", "non-dropping-particle" : "", "parse-names" : false, "suffix" : "" } ], "editor" : [ { "dropping-particle" : "", "family" : "Institute", "given" : "World Resources", "non-dropping-particle" : "", "parse-names" : false, "suffix" : "" } ], "id" : "ITEM-2", "issued" : { "date-parts" : [ [ "2005" ] ] }, "number-of-pages" : "86", "publisher" : "Island Press", "publisher-place" : "Washington DC, USA", "title" : "Millennium Ecosystem Assessment - Ecosystems and Human Well-being: Biodiversity Synthesis", "type" : "book" }, "uris" : [ "http://www.mendeley.com/documents/?uuid=706b50a2-3596-4aee-bffe-bee8690538bf" ] }, { "id" : "ITEM-3", "itemData" : { "DOI" : "10.1146/annurev.energy.28.050302.105532", "ISBN" : "0199-9885 (Print)\\r0199-9885 (Linking)", "ISSN" : "1543-5938", "PMID" : "11375440", "author" : [ { "dropping-particle" : "", "family" : "Dirzo", "given" : "Rodolfo", "non-dropping-particle" : "", "parse-names" : false, "suffix" : "" }, { "dropping-particle" : "", "family" : "Raven", "given" : "Peter H.", "non-dropping-particle" : "", "parse-names" : false, "suffix" : "" } ], "container-title" : "Annual Review of Environment and Resources", "id" : "ITEM-3", "issue" : "1", "issued" : { "date-parts" : [ [ "2003" ] ] }, "page" : "137-167", "title" : "Global state of biodiversity and loss", "type" : "article-journal", "volume" : "28" }, "uris" : [ "http://www.mendeley.com/documents/?uuid=09acf923-cda0-46e6-aed3-4c99e28d64b2" ] }, { "id" : "ITEM-4", "itemData" : { "DOI" : "10.1111/j.1461-0248.2004.00686.x", "ISBN" : "1461-023X", "ISSN" : "1461023X", "PMID" : "12", "abstract" : "Human impacts on the natural environment have reached such proportions that in addition to an 'extinction crisis', we now also face a broader 'biome crisis'. Here we identify the world's terrestrial biomes and, at a finer spatial scale, ecoregions in which biodiversity and ecological function are at greatest risk because of extensive habitat conversion and limited habitat protection. Habitat conversion exceeds habitat protection by a ratio of 8 : 1 in temperate grasslands and Mediterranean biomes, and 10 : 1 in more than 140 ecoregions. These regions include some of the most biologically distinctive, species rich ecosystems on Earth, as well as the last home of many threatened and endangered species. Confronting the biome crisis requires a concerted and comprehensive response aimed at protecting not only species, but the variety of landscapes, ecological interactions, and evolutionary pressures that sustain biodiversity, generate ecosystem services, and evolve new species in the future", "author" : [ { "dropping-particle" : "", "family" : "Hoekstra", "given" : "Jonathan M.", "non-dropping-particle" : "", "parse-names" : false, "suffix" : "" }, { "dropping-particle" : "", "family" : "Boucher", "given" : "Timothy M.", "non-dropping-particle" : "", "parse-names" : false, "suffix" : "" }, { "dropping-particle" : "", "family" : "Ricketts", "given" : "Taylor H.", "non-dropping-particle" : "", "parse-names" : false, "suffix" : "" }, { "dropping-particle" : "", "family" : "Roberts", "given" : "Carter", "non-dropping-particle" : "", "parse-names" : false, "suffix" : "" } ], "container-title" : "Ecology Letters", "id" : "ITEM-4", "issue" : "1", "issued" : { "date-parts" : [ [ "2005" ] ] }, "page" : "23-29", "title" : "Confronting a biome crisis: Global disparities of habitat loss and protection", "type" : "article-journal", "volume" : "8" }, "uris" : [ "http://www.mendeley.com/documents/?uuid=f878dee6-9473-4515-b535-1be74d71f2f3" ] }, { "id" : "ITEM-5", "itemData" : { "DOI" : "10.1007/s10021-009-9229-5", "ISBN" : "1002100992", "ISSN" : "14329840", "abstract" : "Abstract  The GLOBIO3 model has been developed to assess human-induced changes in biodiversity, in the past, present, and future at\\nregional and global scales. The model is built on simple cause\u2013effect relationships between environmental drivers and biodiversity\\nimpacts, based on state-of-the-art knowledge. The mean abundance of original species relative to their abundance in undisturbed\\necosystems (MSA) is used as the indicator for biodiversity. Changes in drivers are derived from the IMAGE 2.4 model. Drivers\\nconsidered are land-cover change, land-use intensity, fragmentation, climate change, atmospheric nitrogen deposition, and\\ninfrastructure development. GLOBIO3 addresses (i) the impacts of environmental drivers on MSA and their relative importance;\\n(ii) expected trends under various future scenarios; and (iii) the likely effects of various policy response options. GLOBIO3\\nhas been used successfully in several integrated regional and global assessments. Three different global-scale policy options\\nhave been evaluated on their potential to reduce MSA loss. These options are: climate-change mitigation through expanded use\\nof bio-energy, an increase in plantation forestry, and an increase in protected areas. We conclude that MSA loss is likely\\nto continue during the coming decades. Plantation forestry may help to reduce the rate of loss, whereas climate-change mitigation\\nthrough the extensive use of bioenergy crops will, in fact, increase this rate of loss. The protection of 20% of all large\\necosystems leads to a small reduction in the rate of loss, provided that protection is effective and that currently degraded\\nprotected areas are restored.", "author" : [ { "dropping-particle" : "", "family" : "Alkemade", "given" : "Rob", "non-dropping-particle" : "", "parse-names" : false, "suffix" : "" }, { "dropping-particle" : "", "family" : "Oorschot", "given" : "Mark", "non-dropping-particle" : "Van", "parse-names" : false, "suffix" : "" }, { "droppin</w:instrText>
      </w:r>
      <w:r w:rsidRPr="00582DA3">
        <w:rPr>
          <w:lang w:val="es-ES"/>
        </w:rPr>
        <w:instrText>g-particle" : "", "family" : "Miles", "given" : "Lera", "non-dropping-particle" : "", "parse-names" : false, "suffix" : "" }, { "dropping-particle" : "", "family" : "Nellemann", "given" : "Christian", "non-dropping-particle" : "", "parse-names" : false, "suffix" : "" }, { "dropping-particle" : "", "family" : "Bakkenes", "given" : "Michel", "non-dropping-particle" : "", "parse-names" : false, "suffix" : "" }, { "dropping-particle" : "", "family" : "Brink", "given" : "Ben", "non-dropping-particle" : "Ten", "parse-names" : false, "suffix" : "" } ], "container-title" : "Ecosystems", "id" : "ITEM-5", "issue" : "3", "issued" : { "date-parts" : [ [ "2009" ] ] }, "page" : "374-390", "title" : "GLOBIO3: A framework to investigate options for reducing global terrestrial biodiversity loss", "type" : "article-journal", "volume" : "12" }, "uris" : [ "http://www.mendeley.com/documents/?uuid=8ba2ab47-4bff-45a4-81d5-3c75b6965aef" ] } ], "mendeley" : { "formattedCitation" : "(Alkemade et al., 2009; CBD, 2014; Dirzo &amp; Raven, 2003; Hoekstra, Boucher, Ricketts, &amp; Roberts, 2005; MA, 2005a)", "plainTextFormattedCitation" : "(Alkemade et al., 2009; CBD, 2014; Dirzo &amp; Raven, 2003; Hoekstra, Boucher, Ricketts, &amp; Roberts, 2005; MA, 2005a)", "previouslyFormattedCitation" : "(Alkemade et al., 2009; CBD, 2014; Dirzo &amp; Raven, 2003; Hoekstra, Boucher, Ricketts, &amp; Roberts, 2005; MA, 2005a)" }, "properties" : {  }, "schema" : "https://github.com/citation-style-language/schema/raw/master/csl-citation.json" }</w:instrText>
      </w:r>
      <w:r w:rsidRPr="00C20091">
        <w:fldChar w:fldCharType="separate"/>
      </w:r>
      <w:r w:rsidRPr="00582DA3">
        <w:rPr>
          <w:lang w:val="es-ES"/>
        </w:rPr>
        <w:t xml:space="preserve">(Alkemade </w:t>
      </w:r>
      <w:r w:rsidR="000D7D89" w:rsidRPr="00582DA3">
        <w:rPr>
          <w:i/>
          <w:lang w:val="es-ES"/>
        </w:rPr>
        <w:t>et al.</w:t>
      </w:r>
      <w:r w:rsidRPr="00582DA3">
        <w:rPr>
          <w:lang w:val="es-ES"/>
        </w:rPr>
        <w:t>, 2009; CBD, 2014; Dirzo &amp; Raven, 2003; Hoekstra</w:t>
      </w:r>
      <w:r w:rsidR="00590EB8" w:rsidRPr="00582DA3">
        <w:rPr>
          <w:i/>
          <w:lang w:val="es-ES"/>
        </w:rPr>
        <w:t xml:space="preserve"> et al.</w:t>
      </w:r>
      <w:r w:rsidRPr="00582DA3">
        <w:rPr>
          <w:lang w:val="es-ES"/>
        </w:rPr>
        <w:t>, 2005; M</w:t>
      </w:r>
      <w:r w:rsidR="00590EB8" w:rsidRPr="00582DA3">
        <w:rPr>
          <w:lang w:val="es-ES"/>
        </w:rPr>
        <w:t>E</w:t>
      </w:r>
      <w:r w:rsidRPr="00582DA3">
        <w:rPr>
          <w:lang w:val="es-ES"/>
        </w:rPr>
        <w:t>A, 2005a)</w:t>
      </w:r>
      <w:r w:rsidRPr="00C20091">
        <w:fldChar w:fldCharType="end"/>
      </w:r>
      <w:r w:rsidRPr="00582DA3">
        <w:rPr>
          <w:lang w:val="es-ES"/>
        </w:rPr>
        <w:t>.</w:t>
      </w:r>
    </w:p>
    <w:p w14:paraId="4702D6EB" w14:textId="77777777" w:rsidR="0048205B" w:rsidRPr="00503C3C" w:rsidRDefault="0048205B" w:rsidP="00AE389F">
      <w:pPr>
        <w:rPr>
          <w:lang w:val="es-ES"/>
        </w:rPr>
      </w:pPr>
    </w:p>
    <w:p w14:paraId="52FBD414" w14:textId="77777777" w:rsidR="0048205B" w:rsidRPr="00E13B98" w:rsidRDefault="0048205B" w:rsidP="001F0516">
      <w:pPr>
        <w:pStyle w:val="Heading4"/>
      </w:pPr>
      <w:bookmarkStart w:id="1321" w:name="_Toc519514751"/>
      <w:r w:rsidRPr="00E13B98">
        <w:t>Effects of conventional agricultural intensification</w:t>
      </w:r>
      <w:bookmarkEnd w:id="1321"/>
    </w:p>
    <w:p w14:paraId="2203F3E3" w14:textId="3EECDEDE" w:rsidR="0048205B" w:rsidRPr="00E13B98" w:rsidRDefault="0048205B" w:rsidP="00AE389F">
      <w:r w:rsidRPr="00E13B98">
        <w:t xml:space="preserve">Intensification of conventional agriculture has a multi-factorial impact on biodiversity and nature’s contributions to people. The actual impacts often vary with an organisms’ taxonomic or functional group and hence evolutionary history, within and between geographic regions </w:t>
      </w:r>
      <w:r>
        <w:fldChar w:fldCharType="begin" w:fldLock="1"/>
      </w:r>
      <w:r>
        <w:instrText>ADDIN CSL_CITATION { "citationItems" : [ { "id" : "ITEM-1", "itemData" : { "DOI" : "10.1111/1365-2664.12035", "ISSN" : "00218901", "author" : [ { "dropping-particle" : "", "family" : "Gabriel", "given" : "Doreen", "non-dropping-particle" : "", "parse-names" : false, "suffix" : "" }, { "dropping-particle" : "", "family" : "Sait", "given" : "Steven M.", "non-dropping-particle" : "", "parse-names" : false, "suffix" : "" }, { "dropping-particle" : "", "family" : "Kunin", "given" : "William E.", "non-dropping-particle" : "", "parse-names" : false, "suffix" : "" }, { "dropping-particle" : "", "family" : "Benton", "given" : "Tim G.", "non-dropping-particle" : "", "parse-names" : false, "suffix" : "" } ], "container-title" : "Journal of Applied Ecology", "editor" : [ { "dropping-particle" : "", "family" : "Steffan-Dewenter", "given" : "Ingolf", "non-dropping-particle" : "", "parse-names" : false, "suffix" : "" } ], "id" : "ITEM-1", "issue" : "2", "issued" : { "date-parts" : [ [ "2013", "4", "17" ] ] }, "page" : "355-364", "title" : "Food production vs. biodiversity: comparing organic and conventional agriculture", "type" : "article-journal", "volume" : "50" }, "uris" : [ "http://www.mendeley.com/documents/?uuid=b17d62d3-1d10-46dd-a816-307457ed462e" ] }, { "id" : "ITEM-2", "itemData" : { "PMID" : "3455", "abstract" : "Calcareous grasslands are an important habitat for floral and faunal communities in the UK and Europe. Declines due to changes in management, scrub invasion and agricultural improvement have left much of the remnants of this habitat in a degraded and fragmented state. Grazing, by cattle or sheep, is one of the main management practices used to maintain and improve the floral and faunal quality of calcareous grassland. The long-term impacts of different grazing regimes, however, are poorly understood, particularly in terms of the invertebrate communities. This study contrasted the impacts of recently introduced and long-term sheep or cattle grazing on beetle communities present on one of the largest areas of calcareous grassland in Europe, the Salisbury Plain military training Area, UK. No effects of grazing management on beetle abundance, species richness or evenness were found, but plant diversity and overall percentage cover of grasses did influence beetle diversity. Proportions of the total number of individuals and overall species richness within beetle guilds (predatory, phytophagous, flower/seed feeders, root feeders and foliage feeders) were strongly influenced by both the duration and type of grazing animal. At the species level, beetle community structure showed significant differences between ungrazed, long-term cattle and long-term sheep grazing treatments. Changes in plant community structure were found to influence beetle community structure. The significance of these results is discussed in terms of the long-term impacts of grazing on beetle community structure, and the benefits of different grazing regimes for the conservation management of calcareous grasslands", "author" : [ { "dropping-particle" : "", "family" : "Woodcock", "given" : "B A", "non-dropping-particle" : "", "parse-names" : false, "suffix" : "" }, { "dropping-particle" : "", "family" : "Pywell", "given" : "R F", "non-dropping-particle" : "", "parse-names" : false, "suffix" : "" }, { "dropping-particle" : "", "family" : "Roy", "given" : "D B", "non-dropping-particle" : "", "parse-names" : false, "suffix" : "" }, { "dropping-particle" : "", "family" : "Rose", "given" : "R J", "non-dropping-particle" : "", "parse-names" : false, "suffix" : "" }, { "dropping-particle" : "", "family" : "Bell", "given" : "D", "non-dropping-particle" : "", "parse-names" : false, "suffix" : "" } ], "container-title" : "Biological Conservation", "id" : "ITEM-2", "issued" : { "date-parts" : [ [ "2005" ] ] }, "note" : "PDF: MP 06.2005 \nNOT IN FILE", "page" : "193-202", "title" : "Grazing management of calcareous grasslands and its implications for the conservation of beetle communities", "type" : "article-journal", "volume" : "125" }, "uris" : [ "http://www.mendeley.com/documents/?uuid=6db15c5a-58bd-4940-9357-4edda2db2267" ] }, { "id" : "ITEM-3", "itemData" : { "author" : [ { "dropping-particle" : "", "family" : "Sj\u00f6din", "given" : "N Erik", "non-dropping-particle" : "", "parse-names" : false, "suffix" : "" }, { "dropping-particle" : "", "family" : "Bengtsson", "given" : "Jan", "non-dropping-particle" : "", "parse-names" : false, "suffix" : "" }, { "dropping-particle" : "", "family" : "Ekbom", "given" : "Barbara", "non-dropping-particle" : "", "parse-names" : false, "suffix" : "" } ], "container-title" : "Journal of Applied Ecology", "id" : "ITEM-3", "issue" : "3", "issued" : { "date-parts" : [ [ "2008" ] ] }, "page" : "763-772", "title" : "The influence of grazing intensity and landscape on the diversity and abundance of composition insects", "type" : "article-journal", "volume" : "45" }, "uris" : [ "http://www.mendeley.com/documents/?uuid=ad80f7a6-a54c-4b7a-ac3d-982c9553ab69" ] }, { "id" : "ITEM-4", "itemData" : { "DOI" : "10.1111/j.1365-2664.2007.01393.x", "ISBN" : "0021-8901", "ISSN" : "00218901", "PMID" : "18847018", "abstract" : "1. In many European agricultural landscapes, species richness is declining considerably. Studies performed at a very large spatial scale are helpful in understanding the reasons for this decline and as a basis for guiding policy. In a unique, large-scale study of 25 agricultural landscapes in seven European countries, we investigated relationships between species richness in several taxa, and the links between biodiversity and landscape structure and management. 2. We estimated the total species richness of vascular plants, birds and five arthropod groups in each 16-km(2) landscape, and recorded various measures of both landscape structure and intensity of agricultural land use. We studied correlations between taxonomic groups and the effects of landscape and land-use parameters on the number of species in different taxonomic groups. Our statistical approach also accounted for regional variation in species richness unrelated to landscape or land-use factors. 3. The results reveal strong geographical trends in species richness in all taxonomic groups. No single species group emerged as a good predictor of all other species groups. Species richness of all groups increased with the area of semi-natural habitats in the landscape. Species richness of birds and vascular plants was negatively associated with fertilizer use. 4. Synthesis and applications. We conclude that indicator taxa are unlikely to provide an effective means of predicting biodiversity at a large spatial scale, especially where there is large biogeographical variation in species richness. However, a small list of landscape and land-use parameters can be used in agricultural landscapes to infer large-scale patterns of species richness. Our results suggest that to halt the loss of biodiversity in these landscapes, it is important to preserve and, if possible, increase the area of semi-natural habitat.", "author" : [ { "dropping-particle" : "", "family" : "Billeter", "given" : "R.", "non-dropping-particle" : "", "parse-names" : false, "suffix" : "" }, { "dropping-particle" : "", "family" : "Liira", "given" : "J.", "non-dropping-particle" : "", "parse-names" : false, "suffix" : "" }, { "dropping-particle" : "", "family" : "Bailey", "given" : "D.", "non-dropping-particle" : "", "parse-names" : false, "suffix" : "" }, { "dropping-particle" : "", "family" : "Bugter", "given" : "R.", "non-dropping-particle" : "", "parse-names" : false, "suffix" : "" }, { "dropping-particle" : "", "family" : "Arens", "given" : "P.", "non-dropping-particle" : "", "parse-names" : false, "suffix" : "" }, { "dropping-particle" : "", "family" : "Augenstein", "given" : "I.", "non-dropping-particle" : "", "parse-names" : false, "suffix" : "" }, { "dropping-particle" : "", "family" : "Aviron", "given" : "S.", "non-dropping-particle" : "", "parse-names" : false, "suffix" : "" }, { "dropping-particle" : "", "family" : "Baudry", "given" : "J.", "non-dropping-particle" : "", "parse-names" : false, "suffix" : "" }, { "dropping-particle" : "", "family" : "Bukacek", "given" : "R.", "non-dropping-particle" : "", "parse-names" : false, "suffix" : "" }, { "dropping-particle" : "", "family" : "Burel", "given" : "F.", "non-dropping-particle" : "", "parse-names" : false, "suffix" : "" }, { "dropping-particle" : "", "family" : "Cerny", "given" : "M.", "non-dropping-particle" : "", "parse-names" : false, "suffix" : "" }, { "dropping-particle" : "", "family" : "Blust", "given" : "G.", "non-dropping-particle" : "De", "parse-names" : false, "suffix" : "" }, { "dropping-particle" : "", "family" : "Cock", "given" : "R.", "non-dropping-particle" : "De", "parse-names" : false, "suffix" : "" }, { "dropping-particle" : "", "family" : "Diek\u00f6tter", "given" : "T.", "non-dropping-particle" : "", "parse-names" : false, "suffix" : "" }, { "dropping-particle" : "", "family" : "Dietz", "given" : "H.", "non-dropping-particle" : "", "parse-names" : false, "suffix" : "" }, { "dropping-particle" : "", "family" : "Dirksen", "given" : "J.", "non-dropping-particle" : "", "parse-names" : false, "suffix" : "" }, { "dropping-particle" : "", "family" : "Dormann", "given" : "C.", "non-dropping-particle" : "", "parse-names" : false, "suffix" : "" }, { "dropping-particle" : "", "family" : "Durka", "given" : "W.", "non-dropping-particle" : "", "parse-names" : false, "suffix" : "" }, { "dropping-particle" : "", "family" : "Frenzel", "given" : "M.", "non-dropping-particle" : "", "parse-names" : false, "suffix" : "" }, { "dropping-particle" : "", "family" : "Hamersky", "given" : "R.", "non-dropping-particle" : "", "parse-names" : false, "suffix" : "" }, { "dropping-particle" : "", "family" : "Hendrickx", "given" : "F.", "non-dropping-particle" : "", "parse-names" : false, "suffix" : "" }, { "dropping-particle" : "", "family" : "Herzog", "given" : "F.", "non-dropping-particle" : "", "parse-names" : false, "suffix" : "" }, { "dropping-particle" : "", "family" : "Klotz", "given" : "S.", "non-dropping-particle" : "", "parse-names" : false, "suffix" : "" }, { "dropping-particle" : "", "family" : "Koolstra", "given" : "B.", "non-dropping-particle" : "", "parse-names" : false, "suffix" : "" }, { "dropping-particle" : "", "family" : "Lausch", "given" : "A.", "non-dropping-particle" : "", "parse-names" : false, "suffix" : "" }, { "dropping-particle" : "", "family" : "Coeur", "given" : "D.", "non-dropping-particle" : "Le", "parse-names" : false, "suffix" : "" }, { "dropping-particle" : "", "family" : "Maelfait", "given" : "J. P.", "non-dropping-particle" : "", "parse-names" : false, "suffix" : "" }, { "dropping-particle" : "", "family" : "Opdam", "given" : "P.", "non-dropping-particle" : "", "parse-names" : false, "suffix" : "" }, { "dropping-particle" : "", "family" : "Roubalova", "given" : "M.", "non-dropping-particle" : "", "parse-names" : false, "suffix" : "" }, { "dropping-particle" : "", "family" : "Schermann", "given" : "A.", "non-dropping-particle" : "", "parse-names" : false, "suffix" : "" }, { "dropping-particle" : "", "family" : "Schermann", "given" : "N.", "non-dropping-particle" : "", "parse-names" : false, "suffix" : "" }, { "dropping-particle" : "", "family" : "Schmidt", "given" : "T.", "non-dropping-particle" : "", "parse-names" : false, "suffix" : "" }, { "dropping-particle" : "", "family" : "Schweiger", "given" : "O.", "non-dropping-particle" : "", "parse-names" : false, "suffix" : "" }, { "dropping-particle" : "", "family" : "Smulders", "given" : "M. J.M.", "non-dropping-particle" : "", "parse-names" : false, "suffix" : "" }, { "dropping-particle" : "", "family" : "Speelmans", "given" : "M.", "non-dropping-particle" : "", "parse-names" : false, "suffix" : "" }, { "dropping-particle" : "", "family" : "Simova", "given" : "P.", "non-dropping-particle" : "", "parse-names" : false, "suffix" : "" }, { "dropping-particle" : "", "family" : "Verboom", "given" : "J.", "non-dropping-particle" : "", "parse-names" : false, "suffix" : "" }, { "dropping-particle" : "", "family" : "Wingerden", "given" : "W. K.R.E.", "non-dropping-particle" : "Van", "parse-names" : false, "suffix" : "" }, { "dropping-particle" : "", "family" : "Zobel", "given" : "M.", "non-dropping-particle" : "", "parse-names" : false, "suffix" : "" }, { "dropping-particle" : "", "family" : "Edwards", "given" : "P. J.", "non-dropping-particle" : "", "parse-names" : false, "suffix" : "" } ], "container-title" : "Journal of Applied Ecology", "id" : "ITEM-4", "issue" : "1", "issued" : { "date-parts" : [ [ "2008" ] ] }, "page" : "141-150", "title" : "Indicators for biodiversity in agricultural landscapes: A pan-European study", "type" : "article-journal", "volume" : "45" }, "uris" : [ "http://www.mendeley.com/documents/?uuid=9aa6232d-28a1-4e7d-94ab-e183881909d9" ] }, { "id" : "ITEM-5", "itemData" : { "DOI" : "10.1016/j.agee.2010.01.015", "ISBN" : "0167-8809", "ISSN" : "01678809", "abstract" : "The impacts of agricultural practices and landscape composition on bee communities were investigated in 14 sites located in four Western European countries (Belgium, France, the Netherlands and Switzerland). Standardized interviews with farmers assessed agricultural practices in terms of agricultural inputs (nitrogen fertilization and pesticides), livestock density and crop types. The proportion of semi-natural habitats was calculated for each site. We showed negative effects of agricultural intensification on species richness, abundance and diversity of wild bees. By contrast, bee species richness increased with the amount of semi-natural habitats in the landscape. Using a co-inertia analysis, we found an opposition between two types of agricultural specialization: towards crop production or towards animal husbandry. Species richness, abundance and diversity of wild bees were greater in sites turned towards crop production. In these sites, flowering crops provided abundant food resources for bees whereas, in the other group of sites, intensive animal husbandry led to landscapes dominated by forage crops rather than flower-rich permanent grasslands. We also showed that bumblebees seemed to be less sensitive to agricultural intensification than solitary bees. \u00a9 2010 Elsevier B.V. All rights reserved.", "author" : [ { "dropping-particle" : "", "family" : "F\u00e9on", "given" : "Violette", "non-dropping-particle" : "Le", "parse-names" : false, "suffix" : "" }, { "dropping-particle" : "", "family" : "Schermann-Legionnet", "given" : "Agn\u00e8s", "non-dropping-particle" : "", "parse-names" : false, "suffix" : "" }, { "dropping-particle" : "", "family" : "Delettre", "given" : "Yannick", "non-dropping-particle" : "", "parse-names" : false, "suffix" : "" }, { "dropping-particle" : "", "family" : "Aviron", "given" : "St\u00e9phanie", "non-dropping-particle" : "", "parse-names" : false, "suffix" : "" }, { "dropping-particle" : "", "family" : "Billeter", "given" : "Regula", "non-dropping-particle" : "", "parse-names" : false, "suffix" : "" }, { "dropping-particle" : "", "family" : "Bugter", "given" : "Rob", "non-dropping-particle" : "", "parse-names" : false, "suffix" : "" }, { "dropping-particle" : "", "family" : "Hendrickx", "given" : "Frederik", "non-dropping-particle" : "", "parse-names" : false, "suffix" : "" }, { "dropping-particle" : "", "family" : "Burel", "given" : "Fran\u00e7oise", "non-dropping-particle" : "", "parse-names" : false, "suffix" : "" } ], "container-title" : "Agriculture, Ecosystems and Environment", "id" : "ITEM-5", "issue" : "1-2", "issued" : { "date-parts" : [ [ "2010" ] ] }, "page" : "143-150", "title" : "Intensification of agriculture, landscape composition and wild bee communities: A large scale study in four European countries", "type" : "article-journal", "volume" : "137" }, "uris" : [ "http://www.mendeley.com/documents/?uuid=cf837096-e594-4dee-9016-8c0b16218563" ] }, { "id" : "ITEM-6", "itemData" : { "DOI" : "10.1890/10-0645.1", "ISBN" : "1051-0761", "ISSN" : "10510761", "PMID" : "21830717", "abstract" : "Effects of agricultural intensification (AI) on biodiversity are often assessed on the plot scale, although processes determining diversity also operate on larger spatial scales. Here, we analyzed the diversity of vascular plants, carabid beetles, and birds in agricultural landscapes in cereal crop fields at the field (n = 1350), farm (n = 270), and European-region (n = 9) scale. We partitioned diversity into its additive components alpha, beta, and gamma, and assessed the relative contribution of beta diversity to total species richness at each spatial scale. AI was determined using pesticide and fertilizer inputs, as well as tillage operations and categorized into low, medium, and high levels. As AI was not significantly related to landscape complexity, we could disentangle potential AI effects on local vs. landscape community homogenization. AI negatively affected the species richness of plants and birds, but not carabid beetles, at all spatial scales. Hence, local AI was closely correlated to beta diversity on larger scales up to the farm and region level, and thereby was an indicator of farm- and region-wide biodiversity losses. At the scale of farms (12.83-20.52%) and regions (68.34-80.18%), beta diversity accounted for the major part of the total species richness for all three taxa, indicating great dissimilarity in environmental conditions on larger spatial scales. For plants, relative importance of alpha diversity decreased with AI, while relative importance of beta diversity on the farm scale increased with AI for carabids and birds. Hence, and in contrast to our expectations, AI does not necessarily homogenize local communities, presumably due to the heterogeneity of farming practices. In conclusion, a more detailed understanding of AI effects on diversity patterns of various taxa and at multiple spatial scales would contribute to more efficient agri-environmental schemes in agroecosystems.", "author" : [ { "dropping-particle" : "", "family" : "Flohre", "given" : "Andreas", "non-dropping-particle" : "", "parse-names" : false, "suffix" : "" }, { "dropping-particle" : "", "family" : "Fischer", "given" : "Christina", "non-dropping-particle" : "", "parse-names" : false, "suffix" : "" }, { "dropping-particle" : "", "family" : "Aavik", "given" : "Tsipe", "non-dropping-particle" : "", "parse-names" : false, "suffix" : "" }, { "dropping-particle" : "", "family" : "Bengtsson", "given" : "Jan", "non-dropping-particle" : "", "parse-names" : false, "suffix" : "" }, { "dropping-particle" : "", "family" : "Berendse", "given" : "Frank", "non-dropping-particle" : "", "parse-names" : false, "suffix" : "" }, { "dropping-particle" : "", "family" : "Bommarco", "given" : "Riccardo", "non-dropping-particle" : "", "parse-names" : false, "suffix" : "" }, { "dropping-particle" : "", "family" : "Ceryngier", "given" : "Piotr", "non-dropping-particle" : "", "parse-names" : false, "suffix" : "" }, { "dropping-particle" : "", "family" : "Clement", "given" : "Lars W.", "non-dropping-particle" : "", "parse-names" : false, "suffix" : "" }, { "dropping-particle" : "", "family" : "Dennis", "given" : "Christopher", "non-dropping-particle" : "", "parse-names" : false, "suffix" : "" }, { "dropping-particle" : "", "family" : "Eggers", "given" : "S\u00f6nke", "non-dropping-particle" : "", "parse-names" : false, "suffix" : "" }, { "dropping-particle" : "", "family" : "Emmerson", "given" : "Mark", "non-dropping-particle" : "", "parse-names" : false, "suffix" : "" }, { "dropping-particle" : "", "family" : "Geiger", "given" : "Flavia", "non-dropping-particle" : "", "parse-names" : false, "suffix" : "" }, { "dropping-particle" : "", "family" : "Guerrero", "given" : "Irene", "non-dropping-particle" : "", "parse-names" : false, "suffix" : "" }, { "dropping-particle" : "", "family" : "Hawro", "given" : "Violetta", "non-dropping-particle" : "", "parse-names" : false, "suffix" : "" }, { "dropping-particle" : "", "family" : "Inchausti", "given" : "Pablo", "non-dropping-particle" : "", "parse-names" : false, "suffix" : "" }, { "dropping-particle" : "", "family" : "Liira", "given" : "Jaan", "non-dropping-particle" : "", "parse-names" : false, "suffix" : "" }, { "dropping-particle" : "", "family" : "Morales", "given" : "Manuel B.", "non-dropping-particle" : "", "parse-names" : false, "suffix" : "" }, { "dropping-particle" : "", "family" : "O\u00f1ate", "given" : "Juan J.", "non-dropping-particle" : "", "parse-names" : false, "suffix" : "" }, { "dropping-particle" : "", "family" : "P\u00e4rt", "given" : "Tomas", "non-dropping-particle" : "", "parse-names" : false, "suffix" : "" }, { "dropping-particle" : "", "family" : "Weisser", "given" : "Wolfgang W.", "non-dropping-particle" : "", "parse-names" : false, "suffix" : "" }, { "dropping-particle" : "", "family" : "Winqvist", "given" : "Camilla", "non-dropping-particle" : "", "parse-names" : false, "suffix" : "" }, { "dropping-particle" : "", "family" : "Thies", "given" : "Carsten", "non-dropping-particle" : "", "parse-names" : false, "suffix" : "" }, { "dropping-particle" : "", "family" : "Tscharntke", "given" : "Teja", "non-dropping-particle" : "", "parse-names" : false, "suffix" : "" } ], "container-title" : "Ecological Applications", "id" : "ITEM-6", "issue" : "5", "issued" : { "date-parts" : [ [ "2011" ] ] }, "page" : "1772-1781", "title" : "Agricultural intensification and biodiversity partitioning in European landscapes comparing plants, carabids, and birds", "type" : "article-journal", "volume" : "21" }, "uris" : [ "http://www.mendeley.com/documents/?uuid=3402ab94-33eb-4d60-ac8e-8843e91b6cab" ] }, { "id" : "ITEM-7", "itemData" : { "DOI" : "10.1007/s10531-011-0156-3", "ISBN" : "0960-3115", "ISSN" : "09603115", "PMID" : "23506201", "abstract" : "In eight European study sites (in Spain, Ireland, Netherlands, Germany, Poland, Estonia and Sweden), abundance of breeding farmland bird territories was obtained from 500 9 500 m survey plots (30 per area, N = 240) using the mapping method. Two analyses were performed: (I) a Canonical Correspondence Analysis of species abundance in relation to geographical location and variables measuring agricultural intensification at field and farm level to identify significant intensification variables and to estimate the fractions of total variance in bird abundance explained by geography and agricultural intensification; (II) several taxonomic and functional community indices were built and analysed using GLM in relation to the intensification variables found significant in the CCA. The geographical location of study sites alone explains nearly one fifth (19.5%) of total variation in species abundance. The fraction of variance explained by agricultural intensification alone is much smaller (4.3%), although significant. The intersection explains nearly two fifths (37.8%) of variance in species abundance. Community indices are negatively affected by correlates of intensification like farm size and yield, whereas correlates of habitat availability and quality have positive effects on taxonomic and functional diversity of assemblages. Most of the purely geographical variation in farmland bird assemblage composition is associated to Mediterranean steppe species, reflecting the bio-geographical singularity of that assemblage and reinforcing the need to preserve this community. Taxonomic and functional diversity of farmland bird communities are negatively affected by agricultural intensification and positively affected by increasing farmland habitat availability and quality.", "author" : [ { "dropping-particle" : "", "family" : "Guerrero", "given" : "Irene", "non-dropping-particle" : "", "parse-names" : false, "suffix" : "" }, { "dropping-particle" : "", "family" : "Morales", "given" : "Manuel B.", "non-dropping-particle" : "", "parse-names" : false, "suffix" : "" }, { "dropping-particle" : "", "family" : "O\u00f1ate", "given" : "Juan J.", "non-dropping-particle" : "", "parse-names" : false, "suffix" : "" }, { "dropping-particle" : "", "family" : "Aavik", "given" : "Tsipe", "non-dropping-particle" : "", "parse-names" : false, "suffix" : "" }, { "dropping-particle" : "", "family" : "Bengtsson", "given" : "Jan", "non-dropping-particle" : "", "parse-names" : false, "suffix" : "" }, { "dropping-particle" : "", "family" : "Berendse", "given" : "Frank", "non-dropping-particle" : "", "parse-names" : false, "suffix" : "" }, { "dropping-particle" : "", "family" : "Clement", "given" : "Lars W.", "non-dropping-particle" : "", "parse-names" : false, "suffix" : "" }, { "dropping-particle" : "", "family" : "Dennis", "given" : "Christopher", "non-dropping-particle" : "", "parse-names" : false, "suffix" : "" }, { "dropping-particle" : "", "family" : "Eggers", "given" : "S\u00f6nke", "non-dropping-particle" : "", "parse-names" : false, "suffix" : "" }, { "dropping-particle" : "", "family" : "Emmerson", "given" : "Mark", "non-dropping-particle" : "", "parse-names" : false, "suffix" : "" }, { "dropping-particle" : "", "family" : "Fischer", "given" : "Christina", "non-dropping-particle" : "", "parse-names" : false, "suffix" : "" }, { "dropping-particle" : "", "family" : "Flohre", "given" : "Andreas", "non-dropping-particle" : "", "parse-names" : false, "suffix" : "" }, { "dropping-particle" : "", "family" : "Geiger", "given" : "Flavia", "non-dropping-particle" : "", "parse-names" : false, "suffix" : "" }, { "dropping-particle" : "", "family" : "Hawro", "given" : "Violetta", "non-dropping-particle" : "", "parse-names" : false, "suffix" : "" }, { "dropping-particle" : "", "family" : "Inchausti", "given" : "Pablo", "non-dropping-particle" : "", "parse-names" : false, "suffix" : "" }, { "dropping-particle" : "", "family" : "Kalamees", "given" : "Andres", "non-dropping-particle" : "", "parse-names" : false, "suffix" : "" }, { "dropping-particle" : "", "family" : "Kinks", "given" : "Riho", "non-dropping-particle" : "", "parse-names" : false, "suffix" : "" }, { "dropping-particle" : "", "family" : "Liira", "given" : "Jaan", "non-dropping-particle" : "", "parse-names" : false, "suffix" : "" }, { "dropping-particle" : "", "family" : "Mel\u00e9ndez", "given" : "Leandro", "non-dropping-particle" : "", "parse-names" : false, "suffix" : "" }, { "dropping-particle" : "", "family" : "P\u00e4rt", "given" : "Tomas", "non-dropping-particle" : "", "parse-names" : false, "suffix" : "" }, { "dropping-particle" : "", "family" : "Thies", "given" : "Carsten", "non-dropping-particle" : "", "parse-names" : false, "suffix" : "" }, { "dropping-particle" : "", "family" : "Tscharntke", "given" : "Teja", "non-dropping-particle" : "", "parse-names" : false, "suffix" : "" }, { "dropping-particle" : "", "family" : "Olszewski", "given" : "Adam", "non-dropping-particle" : "", "parse-names" : false, "suffix" : "" }, { "dropping-particle" : "", "family" : "Weisser", "given" : "Wolfgang W.", "non-dropping-particle" : "", "parse-names" : false, "suffix" : "" } ], "container-title" : "Biodiversity and Conservation", "id" : "ITEM-7", "issue" : "14", "issued" : { "date-parts" : [ [ "2011" ] ] }, "page" : "3663-3681", "title" : "Taxonomic and functional diversity of farmland bird communities across Europe: Effects of biogeography and agricultural intensification", "type" : "article-journal", "volume" : "20" }, "uris" : [ "http://www.mendeley.com/documents/?uuid=b43a4674-9cd8-49ea-9c43-7d26e4480a62" ] }, { "id" : "ITEM-8", "itemData" : { "DOI" : "10.1016/j.agee.2011.05.004", "ISBN" : "0167-8809", "ISSN" : "01678809", "abstract" : "Agricultural intensification is a major threat to biodiversity. Agri-environment schemes, the main tools to counteract negative impacts of agriculture on the environment, are having mixed effects on biodiversity. One reason for this may be the limited number of species (groups) covered by most studies. Here, we compared species richness and abundance of 10 different species groups on extensively (0.5 cattle/ha) and intensively (1.0-1.2 cattle/ha) grazed semi-natural pastures in 42 fields in three Hungarian regions. Plants, birds and arthropods (leafhoppers, true bugs, orthopterans, leaf-beetles, weevils, bees, carabids, spiders) were sampled. We recorded 347 plant species, 748 territories of 43 bird species, and 51,883 individuals of 808 arthropod species. Compared to West European farmlands, species richness was generally very high. Grazing intensity had minor effects on \u03b1 and \u03b2 diversity, abundance and composition of the species assemblages. Region had significant effects on species richness and abundance of four taxa, and had strong effects on \u03b2 diversity and species composition of all taxa. Regional differences therefore contributed significantly to the high overall biodiversity. We conclude that both grazing regimes deliver significant biodiversity benefits. Agri-environmental policy at the EU level should promote the maintenance of large scale extensive farming systems. At the national level, the effectiveness of agri-environment schemes should be improved via promoting and using research evidence. \u00a9 2012 Elsevier B.V.", "author" : [ { "dropping-particle" : "", "family" : "B\u00e1ldi", "given" : "A.", "non-dropping-particle" : "", "parse-names" : false, "suffix" : "" }, { "dropping-particle" : "", "family" : "Bat\u00e1ry", "given" : "P.", "non-dropping-particle" : "", "parse-names" : false, "suffix" : "" }, { "dropping-particle" : "", "family" : "Kleijn", "given" : "D.", "non-dropping-particle" : "", "parse-names" : false, "suffix" : "" } ], "container-title" : "Agriculture, Ecosystems and Environment", "id" : "ITEM-8", "issued" : { "date-parts" : [ [ "2013" ] ] }, "page" : "28-34", "publisher" : "Elsevier B.V.", "title" : "Effects of grazing and biogeographic regions on grassland biodiversity in Hungary - analysing assemblages of 1200 species", "type" : "article-journal", "volume" : "166" }, "uris" : [ "http://www.mendeley.com/documents/?uuid=65d59011-1ea2-4828-8972-9051b32a8d21" ] }, { "id" : "ITEM-9", "itemData" : { "DOI" : "10.1098/rspb.2014.1358", "ISBN" : "0962-8452", "ISSN" : "0962-8452", "PMID" : "25100703", "abstract" : "some suggesting that biodiversity conservation in agriculture is best maximized by reducing local management intensity, such as fertilizer and pesticide application. Others highlight the importance of landscape-level approaches that incorporate natural or semi-natural areas in landscapes surrounding farms. Here, we show that both of these practices are valuable to the conservation of biodiversity, and that either local or landscape factors can be most crucial to conservation planning depending on which types of organisms one wishes to save.We performed a quantitative review of 266 observations taken from 31 studies that compared the impacts of localized (within farm) management strategies and landscape complexity (around farms) on the richness and abundance of plant, invertebrate and vertebrate species in agro-ecosystems. While both factors significantly impacted species richness, the richness of sessile plants increased with less-intensive local management, but did not significantly respond to landscape complexity. By contrast, the richness of mobile vertebrates increased with landscape complexity, but did not significantly increase with less-intensive local management. Invertebrate richness and abundance responded to both factors. Our analyses point to clear differences in how various groups of organisms respond to differing scales of management, and suggest that preservation of multiple taxonomic groups will require multiple scales of conservation.", "author" : [ { "dropping-particle" : "", "family" : "Gonthier", "given" : "D. J.", "non-dropping-particle" : "", "parse-names" : false, "suffix" : "" }, { "dropping-particle" : "", "family" : "Ennis", "given" : "K. K.", "non-dropping-particle" : "", "parse-names" : false, "suffix" : "" }, { "dropping-particle" : "", "family" : "Farinas", "given" : "S.", "non-dropping-particle" : "", "parse-names" : false, "suffix" : "" }, { "dropping-particle" : "", "family" : "Hsieh", "given" : "H.-Y.", "non-dropping-particle" : "", "parse-names" : false, "suffix" : "" }, { "dropping-particle" : "", "family" : "Iverson", "given" : "A. L.", "non-dropping-particle" : "", "parse-names" : false, "suffix" : "" }, { "dropping-particle" : "", "family" : "Batary", "given" : "P.", "non-dropping-particle" : "", "parse-names" : false, "suffix" : "" }, { "dropping-particle" : "", "family" : "Rudolphi", "given" : "J.", "non-dropping-particle" : "", "parse-names" : false, "suffix" : "" }, { "dropping-particle" : "", "family" : "Tscharntke", "given" : "T.", "non-dropping-particle" : "", "parse-names" : false, "suffix" : "" }, { "dropping-particle" : "", "family" : "Cardinale", "given" : "B. J.", "non-dropping-particle" : "", "parse-names" : false, "suffix" : "" }, { "dropping-particle" : "", "family" : "Perfecto", "given" : "I.", "non-dropping-particle" : "", "parse-names" : false, "suffix" : "" } ], "container-title" : "Proceedings of the Royal Society B: Biological Sciences", "id" : "ITEM-9", "issue" : "1791", "issued" : { "date-parts" : [ [ "2014" ] ] }, "page" : "20141358-20141358", "title" : "Biodiversity conservation in agriculture requires a multi-scale approach", "type" : "article-journal", "volume" : "281" }, "uris" : [ "http://www.mendeley.com/documents/?uuid=1a34eb48-6cf2-4978-8ffa-21f5129722a6" ] }, { "id" : "ITEM-10", "itemData" : { "DOI" : "10.1111/gcb.12752", "ISBN" : "1365-2486", "ISSN" : "13652486", "PMID" : "25242445", "abstract" : "Soil biodiversity plays a key role in regulating the processes that underpin the delivery of ecosystem goods and ser- vices in terrestrial ecosystems. Agricultural intensification is known to change the diversity of individual groups of soil biota, but less is known about how intensification affects biodiversity of the soil food web as a whole, and whether or not these effects may be generalized across regions. We examined biodiversity in soil food webs from grasslands, extensive, and intensive rotations in four agricultural regions across Europe: in Sweden, the UK, the Czech Republic and Greece. Effects of land-use intensity were quantified based on structure and diversity among functional groups in the soil food web, as well as on community-weighted mean body mass of soil fauna. We also elucidate land-use intensity effects on diversity of taxonomic units within taxonomic groups of soil fauna. We found that between regions soil food web diversity measures were variable, but that increasing land-use intensity caused highly consistent responses. In particular, land-use intensification reduced the complexity in the soil food webs, as well as the community-weighted mean body mass of soil fauna. In all regions across Europe, species richness of earthworms, Collembolans, and oribatid mites was negatively affected by increased land-use intensity. The taxo- nomic distinctness, which is a measure of taxonomic relatedness of species in a community that is independent of species richness, was also reduced by land-use intensification. We conclude that intensive agriculture reduces soil biodiversity, making soil food webs less diverse and composed of smaller bodied organisms. Land-use intensifica- tion results in fewer functional groups of soil biota with fewer and taxonomically more closely related species. We discuss how these changes in soil biodiversity due to land-use intensification may threaten the functioning of soil in agricultural production systems.",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de", "parse-names" : false, "suffix" : "" }, { "dropping-particle" : "", "family" : "Putten", "given" : "Wim H.", "non-dropping-particle" : "van der",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de", "parse-names" : false, "suffix" : "" }, { "dropping-particle" : "", "family" : "Bardgett", "given" : "Richard D.", "non-dropping-particle" : "", "parse-names" : false, "suffix" : "" }, { "dropping-particle" : "", "family" : "Brady", "given" : "Mark Vincent", "non-dropping-particle" : "", "parse-names" : false, "suffix" : "" }, { "dropping-particle" : "", "family" : "Bjornlund", "given" : "Lisa", "non-dropping-particle" : "", "parse-names" : false, "suffix" : "" }, { "dropping-particle" : "", "family" : "J\u00f8rgensen", "given" : "Helene Bracht", "non-dropping-particle" : "", "parse-names" : false, "suffix" : "" }, { "dropping-particle" : "", "family" : "Christensen", "given" : "S\u00f6ren", "non-dropping-particle" : "", "parse-names" : false, "suffix" : "" }, { "dropping-particle" : "", "family" : "Hertefeldt", "given" : "Tina D.", "non-dropping-particle" : "", "parse-names" : false, "suffix" : "" }, { "dropping-particle" : "", "family" : "Hotes", "given" : "Stefan", "non-dropping-particle" : "", "parse-names" : false, "suffix" : "" }, { "dropping-particle" : "", "family" : "Gera Hol", "given" : "W. H.", "non-dropping-particle" : "", "parse-names" : false, "suffix" : "" }, { "dropping-particle" : "", "family" : "Frouz", "given" : "Jan", "non-dropping-particle" : "", "parse-names" : false, "suffix" : "" }, { "dropping-particle" : "", "family" : "Liiri", "given" : "Mira", "non-dropping-particle" : "", "parse-names" : false, "suffix" : "" }, { "dropping-particle" : "", "family" : "Mortimer", "given" : "Simon R.", "non-dropping-particle" : "", "parse-names" : false, "suffix" : "" }, { "dropping-particle" : "", "family" : "Set\u00e4l\u00e4", "given" : "Heikki", "non-dropping-particle" : "", "parse-names" : false, "suffix" : "" }, { "dropping-particle" : "", "family" : "Tzanopoulos", "given" : "Joseph", "non-dropping-particle" : "", "parse-names" : false, "suffix" : "" }, { "dropping-particle" : "", "family" : "Uteseny", "given" : "Karoline", "non-dropping-particle" : "", "parse-names" : false, "suffix" : "" }, { "dropping-particle" : "", "family" : "Pi\u017el", "given" : "V\u00e1clav", "non-dropping-particle" : "", "parse-names" : false, "suffix" : "" }, { "dropping-particle" : "", "family" : "Stary", "given" : "Josef", "non-dropping-particle" : "", "parse-names" : false, "suffix" : "" }, { "dropping-particle" : "", "family" : "Wolters", "given" : "Volkmar", "non-dropping-particle" : "", "parse-names" : false, "suffix" : "" }, { "dropping-particle" : "", "family" : "Hedlund", "given" : "Katarina", "non-dropping-particle" : "", "parse-names" : false, "suffix" : "" } ], "container-title" : "Global Change Biology", "id" : "ITEM-10", "issue" : "2", "issued" : { "date-parts" : [ [ "2015" ] ] }, "page" : "973-985", "title" : "Intensive agriculture reduces soil biodiversity across Europe", "type" : "article-journal", "volume" : "21" }, "uris" : [ "http://www.mendeley.com/documents/?uuid=cabe77b5-a98f-4188-8b7f-0ec609f1d3c0" ] }, { "id" : "ITEM-1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edhead", "given" : "J.W.", "non-dropping-particle" : "", "parse-names" : false, "suffix" : "" }, { "dropping-particle" : "", "family" : "Dreier", "given" : "S.", "non-dropping-particle" : "", "parse-names" : false, "suffix" : "" }, { "dropping-particle" : "", "family" : "Bourke", "given" : "A.F.G.", "non-dropping-particle" : "", "parse-names" : false, "suffix" : "" }, { "dropping-particle" : "", "family" : "Heard", "given" : "M. S.", "non-dropping-particle" : "", "parse-names" : false, "suffix" : "" }, { "dropping-particle" : "", "family" : "Jordan", "given" : "W.C.", "non-dropping-particle" : "", "parse-names" : false, "suffix" : "" }, { "dropping-particle" : "", "family" : "Sumner", "given" : "S.", "non-dropping-particle" : "", "parse-names" : false, "suffix" : "" }, { "dropping-particle" : "", "family" : "Wang", "given" : "J.", "non-dropping-particle" : "", "parse-names" : false, "suffix" : "" }, { "dropping-particle" : "", "family" : "Carvell", "given" : "C.", "non-dropping-particle" : "", "parse-names" : false, "suffix" : "" } ], "container-title" : "Journal of Chemical Information and Modeling", "id" : "ITEM-11", "issue" : "3", "issued" : { "date-parts" : [ [ "2015" ] ] }, "page" : "1689-1699", "title" : "Effects of habitat composition and landscape structure on worker foraging distances of five bumblebee species", "type" : "article-journal", "volume" : "53" }, "uris" : [ "http://www.mendeley.com/documents/?uuid=5ce512fc-3086-417a-8030-2b722ff552e8" ] }, { "id" : "ITEM-12",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2", "issued" : { "date-parts" : [ [ "2016" ] ] }, "number-of-pages" : "502", "publisher" : "Secretariat of the Intergovernmental Science-Policy Platform on Biodiversity and Ecosystem Serv</w:instrText>
      </w:r>
      <w:r w:rsidRPr="00582DA3">
        <w:rPr>
          <w:lang w:val="es-ES"/>
        </w:rPr>
        <w:instrText>ices", "publisher-place" : "Bonn, Germany", "title" : "IPBES Assessment Report on Pollinators, Pollination and Food Production", "type" : "book" }, "uris" : [ "http://www.mendeley.com/documents/?uuid=d59cd48c-d369-4226-a93b-560f077b54fd" ] } ], "mendeley" : { "formattedCitation" : "(B\u00e1ldi, Bat\u00e1ry, &amp; Kleijn, 2013; Billeter et al., 2008; Flohre et al., 2011; Gabriel, Sait, Kunin, &amp; Benton, 2013; Gonthier et al., 2014; Guerrero et al., 2011; IPBES, 2016a; Le F\u00e9on et al., 2010; Redhead et al., 2015; Sj\u00f6din, Bengtsson, &amp; Ekbom, 2008; Tsiafouli et al., 2015; B A Woodcock, Pywell, Roy, Rose, &amp; Bell, 2005)", "plainTextFormattedCitation" : "(B\u00e1ldi, Bat\u00e1ry, &amp; Kleijn, 2013; Billeter et al., 2008; Flohre et al., 2011; Gabriel, Sait, Kunin, &amp; Benton, 2013; Gonthier et al., 2014; Guerrero et al., 2011; IPBES, 2016a; Le F\u00e9on et al., 2010; Redhead et al., 2015; Sj\u00f6din, Bengtsson, &amp; Ekbom, 2008; Tsiafouli et al., 2015; B A Woodcock, Pywell, Roy, Rose, &amp; Bell, 2005)", "previouslyFormattedCitation" : "(B\u00e1ldi, Bat\u00e1ry, &amp; Kleijn, 2013; Billeter et al., 2008; Flohre et al., 2011; Gabriel, Sait, Kunin, &amp; Benton, 2013; Gonthier et al., 2014; Guerrero et al., 2011; IPBES, 2016a; Le F\u00e9on et al., 2010; Redhead et al., 2015; Sj\u00f6din, Bengtsson, &amp; Ekbom, 2008; Tsiafouli et al., 2015; B A Woodcock, Pywell, Roy, Rose, &amp; Bell, 2005)" }, "properties" : {  }, "schema" : "https://github.com/citation-style-language/schema/raw/master/csl-citation.json" }</w:instrText>
      </w:r>
      <w:r>
        <w:fldChar w:fldCharType="separate"/>
      </w:r>
      <w:r w:rsidRPr="00582DA3">
        <w:rPr>
          <w:lang w:val="es-ES"/>
        </w:rPr>
        <w:t>(Báldi</w:t>
      </w:r>
      <w:r w:rsidR="003844B5" w:rsidRPr="00582DA3">
        <w:rPr>
          <w:i/>
          <w:lang w:val="es-ES"/>
        </w:rPr>
        <w:t xml:space="preserve"> et al.</w:t>
      </w:r>
      <w:r w:rsidRPr="00582DA3">
        <w:rPr>
          <w:lang w:val="es-ES"/>
        </w:rPr>
        <w:t xml:space="preserve">, 2013; Billeter </w:t>
      </w:r>
      <w:r w:rsidR="000D7D89" w:rsidRPr="00582DA3">
        <w:rPr>
          <w:i/>
          <w:lang w:val="es-ES"/>
        </w:rPr>
        <w:t>et al.</w:t>
      </w:r>
      <w:r w:rsidRPr="00582DA3">
        <w:rPr>
          <w:lang w:val="es-ES"/>
        </w:rPr>
        <w:t xml:space="preserve">, 2008; Flohre </w:t>
      </w:r>
      <w:r w:rsidR="000D7D89" w:rsidRPr="00582DA3">
        <w:rPr>
          <w:i/>
          <w:lang w:val="es-ES"/>
        </w:rPr>
        <w:t>et al.</w:t>
      </w:r>
      <w:r w:rsidRPr="00582DA3">
        <w:rPr>
          <w:lang w:val="es-ES"/>
        </w:rPr>
        <w:t>, 2011; Gabriel</w:t>
      </w:r>
      <w:r w:rsidR="003844B5" w:rsidRPr="00582DA3">
        <w:rPr>
          <w:i/>
          <w:lang w:val="es-ES"/>
        </w:rPr>
        <w:t xml:space="preserve"> et al.</w:t>
      </w:r>
      <w:r w:rsidRPr="00582DA3">
        <w:rPr>
          <w:lang w:val="es-ES"/>
        </w:rPr>
        <w:t xml:space="preserve">, 2013; Gonthier </w:t>
      </w:r>
      <w:r w:rsidR="000D7D89" w:rsidRPr="00582DA3">
        <w:rPr>
          <w:i/>
          <w:lang w:val="es-ES"/>
        </w:rPr>
        <w:t>et al.</w:t>
      </w:r>
      <w:r w:rsidRPr="00582DA3">
        <w:rPr>
          <w:lang w:val="es-ES"/>
        </w:rPr>
        <w:t xml:space="preserve">, 2014; Guerrero </w:t>
      </w:r>
      <w:r w:rsidR="000D7D89" w:rsidRPr="00582DA3">
        <w:rPr>
          <w:i/>
          <w:lang w:val="es-ES"/>
        </w:rPr>
        <w:t>et al.</w:t>
      </w:r>
      <w:r w:rsidRPr="00582DA3">
        <w:rPr>
          <w:lang w:val="es-ES"/>
        </w:rPr>
        <w:t xml:space="preserve">, 2011; IPBES, 2016a; Le Féon </w:t>
      </w:r>
      <w:r w:rsidR="000D7D89" w:rsidRPr="00582DA3">
        <w:rPr>
          <w:i/>
          <w:lang w:val="es-ES"/>
        </w:rPr>
        <w:t>et al.</w:t>
      </w:r>
      <w:r w:rsidRPr="00582DA3">
        <w:rPr>
          <w:lang w:val="es-ES"/>
        </w:rPr>
        <w:t xml:space="preserve">, 2010; Redhead </w:t>
      </w:r>
      <w:r w:rsidR="000D7D89" w:rsidRPr="00582DA3">
        <w:rPr>
          <w:i/>
          <w:lang w:val="es-ES"/>
        </w:rPr>
        <w:t>et al.</w:t>
      </w:r>
      <w:r w:rsidRPr="00582DA3">
        <w:rPr>
          <w:lang w:val="es-ES"/>
        </w:rPr>
        <w:t>, 2015; Sjödin</w:t>
      </w:r>
      <w:r w:rsidR="00EC00D7" w:rsidRPr="00582DA3">
        <w:rPr>
          <w:i/>
          <w:lang w:val="es-ES"/>
        </w:rPr>
        <w:t xml:space="preserve"> et al.</w:t>
      </w:r>
      <w:r w:rsidRPr="00582DA3">
        <w:rPr>
          <w:lang w:val="es-ES"/>
        </w:rPr>
        <w:t xml:space="preserve">, 2008; Tsiafouli </w:t>
      </w:r>
      <w:r w:rsidR="000D7D89" w:rsidRPr="00582DA3">
        <w:rPr>
          <w:i/>
          <w:lang w:val="es-ES"/>
        </w:rPr>
        <w:t>et al.</w:t>
      </w:r>
      <w:r w:rsidRPr="00582DA3">
        <w:rPr>
          <w:lang w:val="es-ES"/>
        </w:rPr>
        <w:t>, 2015; Woodcock</w:t>
      </w:r>
      <w:r w:rsidR="00EC00D7" w:rsidRPr="00582DA3">
        <w:rPr>
          <w:i/>
          <w:lang w:val="es-ES"/>
        </w:rPr>
        <w:t xml:space="preserve"> et al.</w:t>
      </w:r>
      <w:r w:rsidRPr="00582DA3">
        <w:rPr>
          <w:lang w:val="es-ES"/>
        </w:rPr>
        <w:t>, 2005)</w:t>
      </w:r>
      <w:r>
        <w:fldChar w:fldCharType="end"/>
      </w:r>
      <w:r w:rsidRPr="00582DA3">
        <w:rPr>
          <w:lang w:val="es-ES"/>
        </w:rPr>
        <w:t xml:space="preserve">. </w:t>
      </w:r>
      <w:r w:rsidRPr="00E13B98">
        <w:t xml:space="preserve">In Europe and Central Asia, the impact of conventional intensification of agriculture has been manifest through loss of (semi-) natural habitats, landscape homogenization and intensive use of agri-chemicals </w:t>
      </w:r>
      <w:r>
        <w:fldChar w:fldCharType="begin" w:fldLock="1"/>
      </w:r>
      <w:r>
        <w:instrText>ADDIN CSL_CITATION { "citationItems" : [ { "id" : "ITEM-1", "itemData" : { "DOI" : "10.1098/rspb.2014.1358", "ISBN" : "0962-8452", "ISSN" : "0962-8452", "PMID" : "25100703", "abstract" : "some suggesting that biodiversity conservation in agriculture is best maximized by reducing local management intensity, such as fertilizer and pesticide application. Others highlight the importance of landscape-level approaches that incorporate natural or semi-natural areas in landscapes surrounding farms. Here, we show that both of these practices are valuable to the conservation of biodiversity, and that either local or landscape factors can be most crucial to conservation planning depending on which types of organisms one wishes to save.We performed a quantitative review of 266 observations taken from 31 studies that compared the impacts of localized (within farm) management strategies and landscape complexity (around farms) on the richness and abundance of plant, invertebrate and vertebrate species in agro-ecosystems. While both factors significantly impacted species richness, the richness of sessile plants increased with less-intensive local management, but did not significantly respond to landscape complexity. By contrast, the richness of mobile vertebrates increased with landscape complexity, but did not significantly increase with less-intensive local management. Invertebrate richness and abundance responded to both factors. Our analyses point to clear differences in how various groups of organisms respond to differing scales of management, and suggest that preservation of multiple taxonomic groups will require multiple scales of conservation.", "author" : [ { "dropping-particle" : "", "family" : "Gonthier", "given" : "D. J.", "non-dropping-particle" : "", "parse-names" : false, "suffix" : "" }, { "dropping-particle" : "", "family" : "Ennis", "given" : "K. K.", "non-dropping-particle" : "", "parse-names" : false, "suffix" : "" }, { "dropping-particle" : "", "family" : "Farinas", "given" : "S.", "non-dropping-particle" : "", "parse-names" : false, "suffix" : "" }, { "dropping-particle" : "", "family" : "Hsieh", "given" : "H.-Y.", "non-dropping-particle" : "", "parse-names" : false, "suffix" : "" }, { "dropping-particle" : "", "family" : "Iverson", "given" : "A. L.", "non-dropping-particle" : "", "parse-names" : false, "suffix" : "" }, { "dropping-particle" : "", "family" : "Batary", "given" : "P.", "non-dropping-particle" : "", "parse-names" : false, "suffix" : "" }, { "dropping-particle" : "", "family" : "Rudolphi", "given" : "J.", "non-dropping-particle" : "", "parse-names" : false, "suffix" : "" }, { "dropping-particle" : "", "family" : "Tscharntke", "given" : "T.", "non-dropping-particle" : "", "parse-names" : false, "suffix" : "" }, { "dropping-particle" : "", "family" : "Cardinale", "given" : "B. J.", "non-dropping-particle" : "", "parse-names" : false, "suffix" : "" }, { "dropping-particle" : "", "family" : "Perfecto", "given" : "I.", "non-dropping-particle" : "", "parse-names" : false, "suffix" : "" } ], "container-title" : "Proceedings of the Royal Society B: Biological Sciences", "id" : "ITEM-1", "issue" : "1791", "issued" : { "date-parts" : [ [ "2014" ] ] }, "page" : "20141358-20141358", "title" : "Biodiversity conservation in agriculture requires a multi-scale approach", "type" : "article-journal", "volume" : "281" }, "suffix" : ", see Chapter 3", "uris" : [ "http://www.mendeley.com/documents/?uuid=1a34eb48-6cf2-4978-8ffa-21f5129722a6" ] } ], "mendeley" : { "formattedCitation" : "(Gonthier et al., 2014, see Chapter 3)", "plainTextFormattedCitation" : "(Gonthier et al., 2014, see Chapter 3)", "previouslyFormattedCitation" : "(Gonthier et al., 2014, see Chapter 3)" }, "properties" : {  }, "schema" : "https://github.com/citation-style-language/schema/raw/master/csl-citation.json" }</w:instrText>
      </w:r>
      <w:r>
        <w:fldChar w:fldCharType="separate"/>
      </w:r>
      <w:r w:rsidRPr="009C7343">
        <w:t xml:space="preserve">(Gonthier </w:t>
      </w:r>
      <w:r w:rsidR="000D7D89" w:rsidRPr="000D7D89">
        <w:rPr>
          <w:i/>
        </w:rPr>
        <w:t>et al.</w:t>
      </w:r>
      <w:r w:rsidRPr="009C7343">
        <w:t>, 2014, see Chapter 3)</w:t>
      </w:r>
      <w:r>
        <w:fldChar w:fldCharType="end"/>
      </w:r>
      <w:r w:rsidRPr="00E13B98">
        <w:t xml:space="preserve">. The focus on maximising agricultural production since World War II has transformed and modified natural habitats and traditional semi-natural ecosystems physically, biologically and chemically with profound implications for biodiversity and nature’s contributions to people </w:t>
      </w:r>
      <w:r w:rsidRPr="00E13B98">
        <w:fldChar w:fldCharType="begin" w:fldLock="1"/>
      </w:r>
      <w:r>
        <w:instrText>ADDIN CSL_CITATION { "citationItems" : [ { "id" : "ITEM-1", "itemData" : { "DOI" : "10.1111/j.1461-0248.2005.00782.x", "ISBN" : "1461-023X", "ISSN" : "1461023X", "PMID" : "3484", "abstract" : "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ecosystem service management", "type" : "article-journal", "volume" : "8" }, "uris" : [ "http://www.mendeley.com/documents/?uuid=5c7dfd06-dbb4-4236-bc70-b29f842ee0b1" ] }, { "id" : "ITEM-2", "itemData" : { "DOI" : "10.1016/j.jenvman.2009.07.005", "ISSN" : "1095-8630",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2", "issue" : "1", "issued" : { "date-parts" : [ [ "2009", "10" ] ] }, "page" : "22-46", "title" : "Ecological impacts of early 21st century agricultural change in Europe--a review.", "type" : "article-journal", "volume" : "91" }, "uris" : [ "http://www.mendeley.com/documents/?uuid=df1841f4-121a-447e-8eff-d7348169428d" ] }, { "id" : "ITEM-3", "itemData" : { "DOI" : "10.1111/1365-2664.12035", "ISSN" : "00218901", "author" : [ { "dropping-particle" : "", "family" : "Gabriel", "given" : "Doreen", "non-dropping-particle" : "", "parse-names" : false, "suffix" : "" }, { "dropping-particle" : "", "family" : "Sait", "given" : "Steven M.", "non-dropping-particle" : "", "parse-names" : false, "suffix" : "" }, { "dropping-particle" : "", "family" : "Kunin", "given" : "William E.", "non-dropping-particle" : "", "parse-names" : false, "suffix" : "" }, { "dropping-particle" : "", "family" : "Benton", "given" : "Tim G.", "non-dropping-particle" : "", "parse-names" : false, "suffix" : "" } ], "container-title" : "Journal of Applied Ecology", "editor" : [ { "dropping-particle" : "", "family" : "Steffan-Dewenter", "given" : "Ingolf", "non-dropping-particle" : "", "parse-names" : false, "suffix" : "" } ], "id" : "ITEM-3", "issue" : "2", "issued" : { "date-parts" : [ [ "2013", "4", "17" ] ] }, "page" : "355-364", "title" : "Food production vs. biodiversity: comparing organic and conventional agriculture", "type" : "article-journal", "volume" : "50" }, "uris" : [ "http://www.mendeley.com/documents/?uuid=b17d62d3-1d10-46dd-a816-307457ed462e" ] }, { "id" : "ITEM-4", "itemData" : { "DOI" : "10.1016/j.agee.2013.01.015", "ISBN" : "0167-8809", "ISSN" : "01678809", "abstract" : "Intensification and abandonment of European farmland and consequent changes, usually declines, in farmland bird populations are strongly linked to the European Union's (EU) Common Agricultural Policy. The 12 Central and Eastern European countries which joined the EU in 2004 and 2007 support higher densities of farmland birds overall than the first 15 member states, and are therefore disproportionately important for farmland bird conservation in Europe, but are vulnerable to changes in farmland avifauna as a result of accession to the EU. Changes in farmland bird abundance and species richness on 71 1-km squares in Poland from shortly before (2002) to five years after (2009) EU accession were examined in relation to changes in agricultural management. There was a decline in the cover of low-intensity farmland between these years, partly as a result of previously abandoned or fallow land returning to production, but there was also a loss of farmland to woodland or scrubby woodland, indicative of agricultural abandonment. The loss of low-intensity farmland was associated with decreases in the abundance of nine of 28 bird species examined, five of them already declining in the EU as a whole, although these effects were sometimes region-specific. The increase in woodland edge habitat had species-specific effects. There were detectable changes in agricultural management and associated bird populations in Poland five years after EU accession. If such trends continue, they are likely to lead to substantial long-term changes in Poland's internationally important populations of farmland bird species. \u00a9 2013 Elsevier B.V.", "author" : [ { "dropping-particle" : "", "family" : "Sanderson", "given" : "Fiona J.", "non-dropping-particle" : "", "parse-names" : false, "suffix" : "" }, { "dropping-particle" : "", "family" : "Kucharz", "given" : "Marta", "non-dropping-particle" : "", "parse-names" : false, "suffix" : "" }, { "dropping-particle" : "", "family" : "Jobda", "given" : "Marek", "non-dropping-particle" : "", "parse-names" : false, "suffix" : "" }, { "dropping-particle" : "", "family" : "Donald", "given" : "Paul F.", "non-dropping-particle" : "", "parse-names" : false, "suffix" : "" } ], "container-title" : "Agriculture, Ecosystems and Environment", "id" : "ITEM-4", "issued" : { "date-parts" : [ [ "2013" ] ] }, "page" : "16-24", "publisher" : "Elsevier B.V.", "title" : "Impacts of agricultural intensification and abandonment on farmland birds in Poland following EU accession", "type" : "article-journal", "volume" : "168" }, "uris" : [ "http://www.mendeley.com/documents/?uuid=855bbbc2-f71f-4ac2-93eb-6bc9f30d68d0" ] }, { "id" : "ITEM-5", "itemData" : { "DOI" : "10.1016/j.agee.2015.03.013", "ISBN" : "0167-8809", "ISSN" : "01678809", "abstract" : "In agriculture-dominated landscapes, agricultural intensification and associated landscape homogenization have caused large declines in farmland biodiversity. This study was aimed at determining how agricultural landscape composition drives community diversity and composition of farmland birds in the characteristic bocage landscape in Brittany (NW France) on a broad scale. Using bird atlas data from the region (2004-2008; 10. \u00d7. 10. km), we analyzed the importance of different components of agricultural landscape composition (types of crops, amount of semi-natural covers and elements, and artificial lands) on the alpha diversity and beta diversity of farmland birds of different functional groups, defined depending on the degree of farmland specialization and ecological requirements.Agricultural landscape composition features explained a small amount of variation in alpha and beta diversity, particularly for specialists and residents. Cereal crops were negatively correlated with alpha diversity of all the functional groups considered whereas rotational grasslands were negatively associated with migrant and insectivorous alpha diversity. Although shrublands are not common in Brittany, they were positively associated with the occurrence of some species and particularly with alpha diversity of all the functional groups but specialists and residents. At the spatial grain of analysis, community composition was mainly driven by a gradient of alteration of the bocage.To conclude, we claim for the consideration of regional idiosyncrasies in far-reaching planning schemes to prevent future biodiversity loss in agriculture-dominated landscapes due to agricultural intensification. In view of the observed large-scale trends gathered from atlas data analysis and the small amount of explained variation, we also advocate for subsequent finer scale bespoke surveys to determine the biodiversity status associated with the valuable bocage agricultural landscape.", "author" : [ { "dropping-particle" : "", "family" : "Gil-Tena", "given" : "Assu", "non-dropping-particle" : "", "parse-names" : false, "suffix" : "" }, { "dropping-particle" : "", "family" : "C\u00e1ceres", "given" : "Miquel", "non-dropping-particle" : "De", "parse-names" : false, "suffix" : "" }, { "dropping-particle" : "", "family" : "Ernoult", "given" : "Aude", "non-dropping-particle" : "", "parse-names" : false, "suffix" : "" }, { "dropping-particle" : "", "family" : "Butet", "given" : "Alain", "non-dropping-particle" : "", "parse-names" : false, "suffix" : "" }, { "dropping-particle" : "", "family" : "Brotons", "given" : "Llu\u00eds", "non-dropping-particle" : "", "parse-names" : false, "suffix" : "" }, { "dropping-particle" : "", "family" : "Burel", "given" : "Fran\u00e7oise", "non-dropping-particle" : "", "parse-names" : false, "suffix" : "" } ], "container-title" : "Agriculture, Ecosystems and Environment", "id" : "ITEM-5", "issued" : { "date-parts" : [ [ "2015" ] ] }, "page" : "79-89", "publisher" : "Elsevier B.V.", "title" : "Agricultural landscape composition as a driver of farmland bird diversity in Brittany (NW France)", "type" : "article-journal", "volume" : "205" }, "uris" : [ "http://www.mendeley.com/documents/?uuid=f98684bb-cd1e-421f-b787-53df3b585044" ] }, { "id" : "ITEM-6",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6", "issued" : { "date-parts" : [ [ "2016" ] ] }, "number-of-pages" : "502", "publisher" : "Secretariat of the Intergovernmental Science-Policy Platform on Biodiversity and Ecosystem Services", "publisher-place" : "Bonn, Germany", "title" : "IPBES Assessment Report on Po</w:instrText>
      </w:r>
      <w:r w:rsidRPr="00582DA3">
        <w:rPr>
          <w:lang w:val="es-ES"/>
        </w:rPr>
        <w:instrText>llinators, Pollination and Food Production", "type" : "book" }, "uris" : [ "http://www.mendeley.com/documents/?uuid=d59cd48c-d369-4226-a93b-560f077b54fd" ] }, { "id" : "ITEM-7", "itemData" : { "abstract" : "United Nations Environment Programme, Nairobi, Kenya.", "author" : [ { "dropping-particle" : "", "family" : "UNEP", "given" : "", "non-dropping-particle" : "", "parse-names" : false, "suffix" : "" } ], "id" : "ITEM-7", "issued" : { "date-parts" : [ [ "2016" ] ] }, "publisher-place" : "Nairobi, Kenya", "title" : "GEO-6 Assessment for the pan-European region", "type" : "report" }, "uris" : [ "http://www.mendeley.com/documents/?uuid=bc4b375e-53b4-4804-9054-9b59940597f1" ] } ], "mendeley" : { "formattedCitation" : "(Gabriel et al., 2013; Gil-Tena et al., 2015; IPBES, 2016a; Sanderson, Kucharz, Jobda, &amp; Donald, 2013; Stoate et al., 2009; Tscharntke, Klein, Kruess, Steffan-Dewenter, &amp; Thies, 2005; UNEP, 2016)", "plainTextFormattedCitation" : "(Gabriel et al., 2013; Gil-Tena et al., 2015; IPBES, 2016a; Sanderson, Kucharz, Jobda, &amp; Donald, 2013; Stoate et al., 2009; Tscharntke, Klein, Kruess, Steffan-Dewenter, &amp; Thies, 2005; UNEP, 2016)", "previouslyFormattedCitation" : "(Gabriel et al., 2013; Gil-Tena et al., 2015; IPBES, 2016a; Sanderson, Kucharz, Jobda, &amp; Donald, 2013; Stoate et al., 2009; Tscharntke, Klein, Kruess, Steffan-Dewenter, &amp; Thies, 2005; UNEP, 2016)" }, "properties" : {  }, "schema" : "https://github.com/citation-style-language/schema/raw/master/csl-citation.json" }</w:instrText>
      </w:r>
      <w:r w:rsidRPr="00E13B98">
        <w:fldChar w:fldCharType="separate"/>
      </w:r>
      <w:r w:rsidRPr="00582DA3">
        <w:rPr>
          <w:lang w:val="es-ES"/>
        </w:rPr>
        <w:t xml:space="preserve">(Gabriel </w:t>
      </w:r>
      <w:r w:rsidR="000D7D89" w:rsidRPr="00582DA3">
        <w:rPr>
          <w:i/>
          <w:lang w:val="es-ES"/>
        </w:rPr>
        <w:t>et al.</w:t>
      </w:r>
      <w:r w:rsidRPr="00582DA3">
        <w:rPr>
          <w:lang w:val="es-ES"/>
        </w:rPr>
        <w:t xml:space="preserve">, 2013; Gil-Tena </w:t>
      </w:r>
      <w:r w:rsidR="000D7D89" w:rsidRPr="00582DA3">
        <w:rPr>
          <w:i/>
          <w:lang w:val="es-ES"/>
        </w:rPr>
        <w:t>et al.</w:t>
      </w:r>
      <w:r w:rsidRPr="00582DA3">
        <w:rPr>
          <w:lang w:val="es-ES"/>
        </w:rPr>
        <w:t>, 2015; IPBES, 2016a; Sanderson</w:t>
      </w:r>
      <w:r w:rsidR="00EC00D7" w:rsidRPr="00582DA3">
        <w:rPr>
          <w:i/>
          <w:lang w:val="es-ES"/>
        </w:rPr>
        <w:t xml:space="preserve"> et al.</w:t>
      </w:r>
      <w:r w:rsidRPr="00582DA3">
        <w:rPr>
          <w:lang w:val="es-ES"/>
        </w:rPr>
        <w:t xml:space="preserve">, 2013; Stoate </w:t>
      </w:r>
      <w:r w:rsidR="000D7D89" w:rsidRPr="00582DA3">
        <w:rPr>
          <w:i/>
          <w:lang w:val="es-ES"/>
        </w:rPr>
        <w:t>et al.</w:t>
      </w:r>
      <w:r w:rsidRPr="00582DA3">
        <w:rPr>
          <w:lang w:val="es-ES"/>
        </w:rPr>
        <w:t>, 2009; Tscharntke</w:t>
      </w:r>
      <w:r w:rsidR="00EC00D7" w:rsidRPr="00582DA3">
        <w:rPr>
          <w:i/>
          <w:lang w:val="es-ES"/>
        </w:rPr>
        <w:t xml:space="preserve"> et al.</w:t>
      </w:r>
      <w:r w:rsidRPr="00582DA3">
        <w:rPr>
          <w:lang w:val="es-ES"/>
        </w:rPr>
        <w:t>, 2005; UNEP, 2016)</w:t>
      </w:r>
      <w:r w:rsidRPr="00E13B98">
        <w:fldChar w:fldCharType="end"/>
      </w:r>
      <w:r w:rsidRPr="00582DA3">
        <w:rPr>
          <w:lang w:val="es-ES"/>
        </w:rPr>
        <w:t xml:space="preserve">. </w:t>
      </w:r>
      <w:r w:rsidRPr="00E13B98">
        <w:t xml:space="preserve">For example, a negative relationship between crop yield and most elements of biodiversity (plants, bumblebees, solitary bees, butterflies, epigeal arthropods) were found in a study of eight paired landscapes of organic and conventional management farms </w:t>
      </w:r>
      <w:r w:rsidRPr="00E13B98">
        <w:fldChar w:fldCharType="begin" w:fldLock="1"/>
      </w:r>
      <w:r>
        <w:instrText>ADDIN CSL_CITATION { "citationItems" : [ { "id" : "ITEM-1", "itemData" : { "DOI" : "10.1111/1365-2664.12035", "ISSN" : "00218901", "author" : [ { "dropping-particle" : "", "family" : "Gabriel", "given" : "Doreen", "non-dropping-particle" : "", "parse-names" : false, "suffix" : "" }, { "dropping-particle" : "", "family" : "Sait", "given" : "Steven M.", "non-dropping-particle" : "", "parse-names" : false, "suffix" : "" }, { "dropping-particle" : "", "family" : "Kunin", "given" : "William E.", "non-dropping-particle" : "", "parse-names" : false, "suffix" : "" }, { "dropping-particle" : "", "family" : "Benton", "given" : "Tim G.", "non-dropping-particle" : "", "parse-names" : false, "suffix" : "" } ], "container-title" : "Journal of Applied Ecology", "editor" : [ { "dropping-particle" : "", "family" : "Steffan-Dewenter", "given" : "Ingolf", "non-dropping-particle" : "", "parse-names" : false, "suffix" : "" } ], "id" : "ITEM-1", "issue" : "2", "issued" : { "date-parts" : [ [ "2013", "4", "17" ] ] }, "page" : "355-364", "title" : "Food production vs. biodiversity: comparing organic and conventional agriculture", "type" : "article-journal", "volume" : "50" }, "uris" : [ "http://www.mendeley.com/documents/?uuid=b17d62d3-1d10-46dd-a816-307457ed462e" ] } ], "mendeley" : { "formattedCitation" : "(Gabriel et al., 2013)", "plainTextFormattedCitation" : "(Gabriel et al., 2013)", "previouslyFormattedCitation" : "(Gabriel et al., 2013)" }, "properties" : {  }, "schema" : "https://github.com/citation-style-language/schema/raw/master/csl-citation.json" }</w:instrText>
      </w:r>
      <w:r w:rsidRPr="00E13B98">
        <w:fldChar w:fldCharType="separate"/>
      </w:r>
      <w:r w:rsidRPr="00E13B98">
        <w:t xml:space="preserve">(Gabriel </w:t>
      </w:r>
      <w:r w:rsidR="000D7D89" w:rsidRPr="000D7D89">
        <w:rPr>
          <w:i/>
        </w:rPr>
        <w:t>et al.</w:t>
      </w:r>
      <w:r w:rsidRPr="00E13B98">
        <w:t>, 2013)</w:t>
      </w:r>
      <w:r w:rsidRPr="00E13B98">
        <w:fldChar w:fldCharType="end"/>
      </w:r>
      <w:r w:rsidRPr="00E13B98">
        <w:t xml:space="preserve">. </w:t>
      </w:r>
      <w:r>
        <w:t>In Europe and Central Asia</w:t>
      </w:r>
      <w:r w:rsidRPr="00E13B98">
        <w:t xml:space="preserve"> agricultural intensification (defined as the number of pesticide applications, tillage operations, fertili</w:t>
      </w:r>
      <w:r>
        <w:t>z</w:t>
      </w:r>
      <w:r w:rsidRPr="00E13B98">
        <w:t>er levels or crop types) relates to reductions in species richness and diversity of plants, wild bees and birds, but not ground beetles, at scales from field to region</w:t>
      </w:r>
      <w:r w:rsidR="00EC00D7">
        <w:t xml:space="preserve"> </w:t>
      </w:r>
      <w:r>
        <w:fldChar w:fldCharType="begin" w:fldLock="1"/>
      </w:r>
      <w:r>
        <w:instrText>ADDIN CSL_CITATION { "citationItems" : [ { "id" : "ITEM-1", "itemData" : { "DOI" : "10.1111/j.1365-2664.2007.01393.x", "ISBN" : "0021-8901", "ISSN" : "00218901", "PMID" : "18847018", "abstract" : "1. In many European agricultural landscapes, species richness is declining considerably. Studies performed at a very large spatial scale are helpful in understanding the reasons for this decline and as a basis for guiding policy. In a unique, large-scale study of 25 agricultural landscapes in seven European countries, we investigated relationships between species richness in several taxa, and the links between biodiversity and landscape structure and management. 2. We estimated the total species richness of vascular plants, birds and five arthropod groups in each 16-km(2) landscape, and recorded various measures of both landscape structure and intensity of agricultural land use. We studied correlations between taxonomic groups and the effects of landscape and land-use parameters on the number of species in different taxonomic groups. Our statistical approach also accounted for regional variation in species richness unrelated to landscape or land-use factors. 3. The results reveal strong geographical trends in species richness in all taxonomic groups. No single species group emerged as a good predictor of all other species groups. Species richness of all groups increased with the area of semi-natural habitats in the landscape. Species richness of birds and vascular plants was negatively associated with fertilizer use. 4. Synthesis and applications. We conclude that indicator taxa are unlikely to provide an effective means of predicting biodiversity at a large spatial scale, especially where there is large biogeographical variation in species richness. However, a small list of landscape and land-use parameters can be used in agricultural landscapes to infer large-scale patterns of species richness. Our results suggest that to halt the loss of biodiversity in these landscapes, it is important to preserve and, if possible, increase the area of semi-natural habitat.", "author" : [ { "dropping-particle" : "", "family" : "Billeter", "given" : "R.", "non-dropping-particle" : "", "parse-names" : false, "suffix" : "" }, { "dropping-particle" : "", "family" : "Liira", "given" : "J.", "non-dropping-particle" : "", "parse-names" : false, "suffix" : "" }, { "dropping-particle" : "", "family" : "Bailey", "given" : "D.", "non-dropping-particle" : "", "parse-names" : false, "suffix" : "" }, { "dropping-particle" : "", "family" : "Bugter", "given" : "R.", "non-dropping-particle" : "", "parse-names" : false, "suffix" : "" }, { "dropping-particle" : "", "family" : "Arens", "given" : "P.", "non-dropping-particle" : "", "parse-names" : false, "suffix" : "" }, { "dropping-particle" : "", "family" : "Augenstein", "given" : "I.", "non-dropping-particle" : "", "parse-names" : false, "suffix" : "" }, { "dropping-particle" : "", "family" : "Aviron", "given" : "S.", "non-dropping-particle" : "", "parse-names" : false, "suffix" : "" }, { "dropping-particle" : "", "family" : "Baudry", "given" : "J.", "non-dropping-particle" : "", "parse-names" : false, "suffix" : "" }, { "dropping-particle" : "", "family" : "Bukacek", "given" : "R.", "non-dropping-particle" : "", "parse-names" : false, "suffix" : "" }, { "dropping-particle" : "", "family" : "Burel", "given" : "F.", "non-dropping-particle" : "", "parse-names" : false, "suffix" : "" }, { "dropping-particle" : "", "family" : "Cerny", "given" : "M.", "non-dropping-particle" : "", "parse-names" : false, "suffix" : "" }, { "dropping-particle" : "", "family" : "Blust", "given" : "G.", "non-dropping-particle" : "De", "parse-names" : false, "suffix" : "" }, { "dropping-particle" : "", "family" : "Cock", "given" : "R.", "non-dropping-particle" : "De", "parse-names" : false, "suffix" : "" }, { "dropping-particle" : "", "family" : "Diek\u00f6tter", "given" : "T.", "non-dropping-particle" : "", "parse-names" : false, "suffix" : "" }, { "dropping-particle" : "", "family" : "Dietz", "given" : "H.", "non-dropping-particle" : "", "parse-names" : false, "suffix" : "" }, { "dropping-particle" : "", "family" : "Dirksen", "given" : "J.", "non-dropping-particle" : "", "parse-names" : false, "suffix" : "" }, { "dropping-particle" : "", "family" : "Dormann", "given" : "C.", "non-dropping-particle" : "", "parse-names" : false, "suffix" : "" }, { "dropping-particle" : "", "family" : "Durka", "given" : "W.", "non-dropping-particle" : "", "parse-names" : false, "suffix" : "" }, { "dropping-particle" : "", "family" : "Frenzel", "given" : "M.", "non-dropping-particle" : "", "parse-names" : false, "suffix" : "" }, { "dropping-particle" : "", "family" : "Hamersky", "given" : "R.", "non-dropping-particle" : "", "parse-names" : false, "suffix" : "" }, { "dropping-particle" : "", "family" : "Hendrickx", "given" : "F.", "non-dropping-particle" : "", "parse-names" : false, "suffix" : "" }, { "dropping-particle" : "", "family" : "Herzog", "given" : "F.", "non-dropping-particle" : "", "parse-names" : false, "suffix" : "" }, { "dropping-particle" : "", "family" : "Klotz", "given" : "S.", "non-dropping-particle" : "", "parse-names" : false, "suffix" : "" }, { "dropping-particle" : "", "family" : "Koolstra", "given" : "B.", "non-dropping-particle" : "", "parse-names" : false, "suffix" : "" }, { "dropping-particle" : "", "family" : "Lausch", "given" : "A.", "non-dropping-particle" : "", "parse-names" : false, "suffix" : "" }, { "dropping-particle" : "", "family" : "Coeur", "given" : "D.", "non-dropping-particle" : "Le", "parse-names" : false, "suffix" : "" }, { "dropping-particle" : "", "family" : "Maelfait", "given" : "J. P.", "non-dropping-particle" : "", "parse-names" : false, "suffix" : "" }, { "dropping-particle" : "", "family" : "Opdam", "given" : "P.", "non-dropping-particle" : "", "parse-names" : false, "suffix" : "" }, { "dropping-particle" : "", "family" : "Roubalova", "given" : "M.", "non-dropping-particle" : "", "parse-names" : false, "suffix" : "" }, { "dropping-particle" : "", "family" : "Schermann", "given" : "A.", "non-dropping-particle" : "", "parse-names" : false, "suffix" : "" }, { "dropping-particle" : "", "family" : "Schermann", "given" : "N.", "non-dropping-particle" : "", "parse-names" : false, "suffix" : "" }, { "dropping-particle" : "", "family" : "Schmidt", "given" : "T.", "non-dropping-particle" : "", "parse-names" : false, "suffix" : "" }, { "dropping-particle" : "", "family" : "Schweiger", "given" : "O.", "non-dropping-particle" : "", "parse-names" : false, "suffix" : "" }, { "dropping-particle" : "", "family" : "Smulders", "given" : "M. J.M.", "non-dropping-particle" : "", "parse-names" : false, "suffix" : "" }, { "dropping-particle" : "", "family" : "Speelmans", "given" : "M.", "non-dropping-particle" : "", "parse-names" : false, "suffix" : "" }, { "dropping-particle" : "", "family" : "Simova", "given" : "P.", "non-dropping-particle" : "", "parse-names" : false, "suffix" : "" }, { "dropping-particle" : "", "family" : "Verboom", "given" : "J.", "non-dropping-particle" : "", "parse-names" : false, "suffix" : "" }, { "dropping-particle" : "", "family" : "Wingerden", "given" : "W. K.R.E.", "non-dropping-particle" : "Van", "parse-names" : false, "suffix" : "" }, { "dropping-particle" : "", "family" : "Zobel", "given" : "M.", "non-dropping-particle" : "", "parse-names" : false, "suffix" : "" }, { "dropping-particle" : "", "family" : "Edwards", "given" : "P. J.", "non-dropping-particle" : "", "parse-names" : false, "suffix" : "" } ], "container-title" : "Journal of Applied Ecology", "id" : "ITEM-1", "issue" : "1", "issued" : { "date-parts" : [ [ "2008" ] ] }, "page" : "141-150", "title" : "Indicators for biodiversity in agricultural landscapes: A pan-European study", "type" : "article-journal", "volume" : "45" }, "uris" : [ "http://www.mendeley.com/documents/?uuid=9aa6232d-28a1-4e7d-94ab-e183881909d9" ] }, { "id" : "ITEM-2", "itemData" : { "DOI" : "10.1016/j.agee.2010.01.015", "ISBN" : "0167-8809", "ISSN" : "01678809", "abstract" : "The impacts of agricultural practices and landscape composition on bee communities were investigated in 14 sites located in four Western European countries (Belgium, France, the Netherlands and Switzerland). Standardized interviews with farmers assessed agricultural practices in terms of agricultural inputs (nitrogen fertilization and pesticides), livestock density and crop types. The proportion of semi-natural habitats was calculated for each site. We showed negative effects of agricultural intensification on species richness, abundance and diversity of wild bees. By contrast, bee species richness increased with the amount of semi-natural habitats in the landscape. Using a co-inertia analysis, we found an opposition between two types of agricultural specialization: towards crop production or towards animal husbandry. Species richness, abundance and diversity of wild bees were greater in sites turned towards crop production. In these sites, flowering crops provided abundant food resources for bees whereas, in the other group of sites, intensive animal husbandry led to landscapes dominated by forage crops rather than flower-rich permanent grasslands. We also showed that bumblebees seemed to be less sensitive to agricultural intensification than solitary bees. \u00a9 2010 Elsevier B.V. All rights reserved.", "author" : [ { "dropping-particle" : "", "family" : "F\u00e9on", "given" : "Violette", "non-dropping-particle" : "Le", "parse-names" : false, "suffix" : "" }, { "dropping-particle" : "", "family" : "Schermann-Legionnet", "given" : "Agn\u00e8s", "non-dropping-particle" : "", "parse-names" : false, "suffix" : "" }, { "dropping-particle" : "", "family" : "Delettre", "given" : "Yannick", "non-dropping-particle" : "", "parse-names" : false, "suffix" : "" }, { "dropping-particle" : "", "family" : "Aviron", "given" : "St\u00e9phanie", "non-dropping-particle" : "", "parse-names" : false, "suffix" : "" }, { "dropping-particle" : "", "family" : "Billeter", "given" : "Regula", "non-dropping-particle" : "", "parse-names" : false, "suffix" : "" }, { "dropping-particle" : "", "family" : "Bugter", "given" : "Rob", "non-dropping-particle" : "", "parse-names" : false, "suffix" : "" }, { "dropping-particle" : "", "family" : "Hendrickx", "given" : "Frederik", "non-dropping-particle" : "", "parse-names" : false, "suffix" : "" }, { "dropping-particle" : "", "family" : "Burel", "given" : "Fran\u00e7oise", "non-dropping-particle" : "", "parse-names" : false, "suffix" : "" } ], "container-title" : "Agriculture, Ecosystems and Environment", "id" : "ITEM-2", "issue" : "1-2", "issued" : { "date-parts" : [ [ "2010" ] ] }, "page" : "143-150", "title" : "Intensification of agriculture, landscape composition and wild bee communities: A large scale study in four European countries", "type" : "article-journal", "volume" : "137" }, "uris" : [ "http://www.mendeley.com/documents/?uuid=cf837096-e594-4dee-9016-8c0b16218563" ] }, { "id" : "ITEM-3", "itemData" : { "DOI" : "10.1890/10-0645.1", "ISBN" : "1051-0761", "ISSN" : "10510761", "PMID" : "21830717", "abstract" : "Effects of agricultural intensification (AI) on biodiversity are often assessed on the plot scale, although processes determining diversity also operate on larger spatial scales. Here, we analyzed the diversity of vascular plants, carabid beetles, and birds in agricultural landscapes in cereal crop fields at the field (n = 1350), farm (n = 270), and European-region (n = 9) scale. We partitioned diversity into its additive components alpha, beta, and gamma, and assessed the relative contribution of beta diversity to total species richness at each spatial scale. AI was determined using pesticide and fertilizer inputs, as well as tillage operations and categorized into low, medium, and high levels. As AI was not significantly related to landscape complexity, we could disentangle potential AI effects on local vs. landscape community homogenization. AI negatively affected the species richness of plants and birds, but not carabid beetles, at all spatial scales. Hence, local AI was closely correlated to beta diversity on larger scales up to the farm and region level, and thereby was an indicator of farm- and region-wide biodiversity losses. At the scale of farms (12.83-20.52%) and regions (68.34-80.18%), beta diversity accounted for the major part of the total species richness for all three taxa, indicating great dissimilarity in environmental conditions on larger spatial scales. For plants, relative importance of alpha diversity decreased with AI, while relative importance of beta diversity on the farm scale increased with AI for carabids and birds. Hence, and in contrast to our expectations, AI does not necessarily homogenize local communities, presumably due to the heterogeneity of farming practices. In conclusion, a more detailed understanding of AI effects on diversity patterns of various taxa and at multiple spatial scales would contribute to more efficient agri-environmental schemes in agroecosystems.", "author" : [ { "dropping-particle" : "", "family" : "Flohre", "given" : "Andreas", "non-dropping-particle" : "", "parse-names" : false, "suffix" : "" }, { "dropping-particle" : "", "family" : "Fischer", "given" : "Christina", "non-dropping-particle" : "", "parse-names" : false, "suffix" : "" }, { "dropping-particle" : "", "family" : "Aavik", "given" : "Tsipe", "non-dropping-particle" : "", "parse-names" : false, "suffix" : "" }, { "dropping-particle" : "", "family" : "Bengtsson", "given" : "Jan", "non-dropping-particle" : "", "parse-names" : false, "suffix" : "" }, { "dropping-particle" : "", "family" : "Berendse", "given" : "Frank", "non-dropping-particle" : "", "parse-names" : false, "suffix" : "" }, { "dropping-particle" : "", "family" : "Bommarco", "given" : "Riccardo", "non-dropping-particle" : "", "parse-names" : false, "suffix" : "" }, { "dropping-particle" : "", "family" : "Ceryngier", "given" : "Piotr", "non-dropping-particle" : "", "parse-names" : false, "suffix" : "" }, { "dropping-particle" : "", "family" : "Clement", "given" : "Lars W.", "non-dropping-particle" : "", "parse-names" : false, "suffix" : "" }, { "dropping-particle" : "", "family" : "Dennis", "given" : "Christopher", "non-dropping-particle" : "", "parse-names" : false, "suffix" : "" }, { "dropping-particle" : "", "family" : "Eggers", "given" : "S\u00f6nke", "non-dropping-particle" : "", "parse-names" : false, "suffix" : "" }, { "dropping-particle" : "", "family" : "Emmerson", "given" : "Mark", "non-dropping-particle" : "", "parse-names" : false, "suffix" : "" }, { "dropping-particle" : "", "family" : "Geiger", "given" : "Flavia", "non-dropping-particle" : "", "parse-names" : false, "suffix" : "" }, { "dropping-particle" : "", "family" : "Guerrero", "given" : "Irene", "non-dropping-particle" : "", "parse-names" : false, "suffix" : "" }, { "dropping-particle" : "", "family" : "Hawro", "given" : "Violetta", "non-dropping-particle" : "", "parse-names" : false, "suffix" : "" }, { "dropping-particle" : "", "family" : "Inchausti", "given" : "Pablo", "non-dropping-particle" : "", "parse-names" : false, "suffix" : "" }, { "dropping-particle" : "", "family" : "Liira", "given" : "Jaan", "non-dropping-particle" : "", "parse-names" : false, "suffix" : "" }, { "dropping-particle" : "", "family" : "Morales", "given" : "Manuel B.", "non-dropping-particle" : "", "parse-names" : false, "suffix" : "" }, { "dropping-particle" : "", "family" : "O\u00f1ate", "given" : "Juan J.", "non-dropping-particle" : "", "parse-names" : false, "suffix" : "" }, { "dropping-particle" : "", "family" : "P\u00e4rt", "given" : "Tomas", "non-</w:instrText>
      </w:r>
      <w:r w:rsidRPr="00774485">
        <w:rPr>
          <w:lang w:val="es-ES"/>
        </w:rPr>
        <w:instrText>dropping-particle" : "", "parse-names" : false, "suffix" : "" }, { "dropping-particle" : "", "family" : "Weisser", "given" : "Wolfgang W.", "non-dropping-particle" : "", "parse-names" : false, "suffix" : "" }, { "dropping-particle" : "", "family" : "Winqvist", "given" : "Camilla", "non-dropping-particle" : "", "parse-names" : false, "suffix" : "" }, { "dropping-particle" : "", "family" : "Thies", "given" : "Carsten", "non-dropping-particle" : "", "parse-names" : false, "suffix" : "" }, { "dropping-particle" : "", "family" : "Tscharntke", "given" : "Teja", "non-dropping-particle" : "", "parse-names" : false, "suffix" : "" } ], "container-title" : "Ecological Applications", "id" : "ITEM-3", "issue" : "5", "issued" : { "date-parts" : [ [ "2011" ] ] }, "page" : "1772-1781", "title" : "Agricultural intensification and biodiversity partitioning in European landscapes comparing plants, carabids, and birds", "type" : "article-journal", "volume" : "21" }, "uris" : [ "http://www.mendeley.com/documents/?uuid=3402ab94-33eb-4d60-ac8e-8843e91b6cab" ] } ], "mendeley" : { "formattedCitation" : "(Billeter et al., 2008; Flohre et al., 2011; Le F\u00e9on et al., 2010)", "plainTextFormattedCitation" : "(Billeter et al., 2008; Flohre et al., 2011; Le F\u00e9on et al., 2010)", "previouslyFormattedCitation" : "(Billeter et al., 2008; Flohre et al., 2011; Le F\u00e9on et al., 2010)" }, "properties" : {  }, "schema" : "https://github.com/citation-style-language/schema/raw/master/csl-citation.json" }</w:instrText>
      </w:r>
      <w:r>
        <w:fldChar w:fldCharType="separate"/>
      </w:r>
      <w:r w:rsidRPr="00774485">
        <w:rPr>
          <w:lang w:val="es-ES"/>
        </w:rPr>
        <w:t xml:space="preserve">(Billeter </w:t>
      </w:r>
      <w:r w:rsidR="000D7D89" w:rsidRPr="000D7D89">
        <w:rPr>
          <w:i/>
          <w:lang w:val="es-ES"/>
        </w:rPr>
        <w:t>et al.</w:t>
      </w:r>
      <w:r w:rsidRPr="00774485">
        <w:rPr>
          <w:lang w:val="es-ES"/>
        </w:rPr>
        <w:t xml:space="preserve">, 2008; Flohre </w:t>
      </w:r>
      <w:r w:rsidR="000D7D89" w:rsidRPr="000D7D89">
        <w:rPr>
          <w:i/>
          <w:lang w:val="es-ES"/>
        </w:rPr>
        <w:t>et al.</w:t>
      </w:r>
      <w:r w:rsidRPr="00774485">
        <w:rPr>
          <w:lang w:val="es-ES"/>
        </w:rPr>
        <w:t xml:space="preserve">, 2011; Le Féon </w:t>
      </w:r>
      <w:r w:rsidR="000D7D89" w:rsidRPr="000D7D89">
        <w:rPr>
          <w:i/>
          <w:lang w:val="es-ES"/>
        </w:rPr>
        <w:t>et al.</w:t>
      </w:r>
      <w:r w:rsidRPr="00774485">
        <w:rPr>
          <w:lang w:val="es-ES"/>
        </w:rPr>
        <w:t>, 2010)</w:t>
      </w:r>
      <w:r>
        <w:fldChar w:fldCharType="end"/>
      </w:r>
      <w:r w:rsidRPr="00774485">
        <w:rPr>
          <w:lang w:val="es-ES"/>
        </w:rPr>
        <w:t xml:space="preserve">. </w:t>
      </w:r>
      <w:r w:rsidRPr="00E13B98">
        <w:t>Among grazed and mown grasslands biodiversity of plants, animals and microorganisms declines with increasing mean land-use intensity, while this decline is at least ameliorated by variation in land-use intensity betwe</w:t>
      </w:r>
      <w:r>
        <w:t xml:space="preserve">en years </w:t>
      </w:r>
      <w:r>
        <w:fldChar w:fldCharType="begin" w:fldLock="1"/>
      </w:r>
      <w:r>
        <w:instrText>ADDIN CSL_CITATION { "citationItems" : [ { "id" : "ITEM-1", "itemData" : { "DOI" : "10.1073/pnas.1312213111", "ISBN" : "0027-8424", "ISSN" : "0027-8424", "PMID" : "24368852", "abstract" : "Although temporal heterogeneity is a well-accepted driver of biodiversity, effects of interannual variation in land-use intensity (LUI) have not been addressed yet. Additionally, responses to land use can differ greatly among different organisms; therefore, overall effects of land-use on total local biodiversity are hardly known. To test for effects of LUI (quantified as the combined intensity of fertilization, grazing, and mowing) and interannual variation in LUI (SD in LUI across time), we introduce a unique measure of whole-ecosystem biodiversity, multidiversity. This synthesizes individual diversity measures across up to 49 taxonomic groups of plants, animals, fungi, and bacteria from 150 grasslands. Multidiversity declined with increasing LUI among grasslands, particularly for rarer species and aboveground organisms, whereas common species and belowground groups were less sensitive. However, a high level of interannual variation in LUI increased overall multidiversity at low LUI and was even more beneficial for rarer species because it slowed the rate at which the multidiversity of rare species declined with increasing LUI. In more intensively managed grasslands, the diversity of rarer species was, on average, 18% of the maximum diversity across all grasslands when LUI was static over time but increased to 31% of the maximum when LUI changed maximally over time. In addition to decreasing overall LUI, we suggest varying LUI across years as a complementary strategy to promote biodiversity conservation.", "author" : [ { "dropping-particle" : "", "family" : "Allan", "given" : "E.", "non-dropping-particle" : "", "parse-names" : false, "suffix" : "" }, { "dropping-particle" : "", "family" : "Bossdorf", "given" : "O.", "non-dropping-particle" : "", "parse-names" : false, "suffix" : "" }, { "dropping-particle" : "", "family" : "Dormann", "given" : "C. F.", "non-dropping-particle" : "", "parse-names" : false, "suffix" : "" }, { "dropping-particle" : "", "family" : "Prati", "given" : "D.", "non-dropping-particle" : "", "parse-names" : false, "suffix" : "" }, { "dropping-particle" : "", "family" : "Gossner", "given" : "M. M.", "non-dropping-particle" : "", "parse-names" : false, "suffix" : "" }, { "dropping-particle" : "", "family" : "Tscharntke", "given" : "T.", "non-dropping-particle" : "", "parse-names" : false, "suffix" : "" }, { "dropping-particle" : "", "family" : "Bluthgen", "given" : "N.", "non-dropping-particle" : "", "parse-names" : false, "suffix" : "" }, { "dropping-particle" : "", "family" : "Bellach", "given" : "M.", "non-dropping-particle" : "", "parse-names" : false, "suffix" : "" }, { "dropping-particle" : "", "family" : "Birkhofer", "given" : "K.", "non-dropping-particle" : "", "parse-names" : false, "suffix" : "" }, { "dropping-particle" : "", "family" : "Boch", "given" : "S.", "non-dropping-particle" : "", "parse-names" : false, "suffix" : "" }, { "dropping-particle" : "", "family" : "Bohm", "given" : "S.", "non-dropping-particle" : "", "parse-names" : false, "suffix" : "" }, { "dropping-particle" : "", "family" : "Borschig", "given" : "C.", "non-dropping-particle" : "", "parse-names" : false, "suffix" : "" }, { "dropping-particle" : "", "family" : "Chatzinotas", "given" : "A.", "non-dropping-particle" : "", "parse-names" : false, "suffix" : "" }, { "dropping-particle" : "", "family" : "Christ", "given" : "S.", "non-dropping-particle" : "", "parse-names" : false, "suffix" : "" }, { "dropping-particle" : "", "family" : "Daniel", "given" : "R.", "non-dropping-particle" : "", "parse-names" : false, "suffix" : "" }, { "dropping-particle" : "", "family" : "Diekotter", "given" : "T.", "non-dropping-particle" : "", "parse-names" : false, "suffix" : "" }, { "dropping-particle" : "", "family" : "Fischer", "given" : "C.", "non-dropping-particle" : "", "parse-names" : false, "suffix" : "" }, { "dropping-particle" : "", "family" : "Friedl", "given" : "T.", "non-dropping-particle" : "", "parse-names" : false, "suffix" : "" }, { "dropping-particle" : "", "family" : "Glaser", "given" : "K.", "non-dropping-particle" : "", "parse-names" : false, "suffix" : "" }, { "dropping-particle" : "", "family" : "Hallmann", "given" : "C.", "non-dropping-particle" : "", "parse-names" : false, "suffix" : "" }, { "dropping-particle" : "", "family" : "Hodac", "given" : "L.", "non-dropping-particle" : "", "parse-names" : false, "suffix" : "" }, { "dropping-particle" : "", "family" : "Holzel", "given" : "N.", "non-dropping-particle" : "", "parse-names" : false, "suffix" : "" }, { "dropping-particle" : "", "family" : "Jung", "given" : "K.", "non-dropping-particle" : "", "parse-names" : false, "suffix" : "" }, { "dropping-particle" : "", "family" : "Klein", "given" : "A. M.", "non-dropping-particle" : "", "parse-names" : false, "suffix" : "" }, { "dropping-particle" : "", "family" : "Klaus", "given" : "V. H.", "non-dropping-particle" : "", "parse-names" : false, "suffix" : "" }, { "dropping-particle" : "", "family" : "Kleinebecker", "given" : "T.", "non-dropping-particle" : "", "parse-names" : false, "suffix" : "" }, { "dropping-particle" : "", "family" : "Krauss", "given" : "J.", "non-dropping-particle" : "", "parse-names" : false, "suffix" : "" }, { "dropping-particle" : "", "family" : "Lange", "given" : "M.", "non-dropping-particle" : "", "parse-names" : false, "suffix" : "" }, { "dropping-particle" : "", "family" : "Morris", "given" : "E. K.", "non-dropping-particle" : "", "parse-names" : false, "suffix" : "" }, { "dropping-particle" : "", "family" : "Muller", "given" : "J.", "non-dropping-particle" : "", "parse-names" : false, "suffix" : "" }, { "dropping-particle" : "", "family" : "Nacke", "given" : "H.", "non-dropping-particle" : "", "parse-names" : false, "suffix" : "" }, { "dropping-particle" : "", "family" : "Pa\u00a0ali\u00a0", "given" : "E.", "non-dropping-particle" : "", "parse-names" : false, "suffix" : "" }, { "dropping-particle" : "", "family" : "Rillig", "given" : "M. C.", "non-dropping-particle" : "", "parse-names" : false, "suffix" : "" }, { "dropping-particle" : "", "family" : "Rothenwohrer", "given" : "C.", "non-dropping-particle" : "", "parse-names" : false, "suffix" : "" }, { "dropping-particle" : "", "family" : "Schall", "given" : "P.", "non-dropping-particle" : "", "parse-names" : false, "suffix" : "" }, { "dropping-particle" : "", "family" : "Scherber", "given" : "C.", "non-dropping-particle" : "", "parse-names" : false, "suffix" : "" }, { "dropping-particle" : "", "family" : "Schulze", "given" : "W.", "non-dropping-particle" : "", "parse-names" : false, "suffix" : "" }, { "dropping-particle" : "", "family" : "Socher", "given" : "S. A.", "non-dropping-particle" : "", "parse-names" : false, "suffix" : "" }, { "dropping-particle" : "", "family" : "Steckel", "given" : "J.", "non-dropping-particle" : "", "parse-names" : false, "suffix" : "" }, { "dropping-particle" : "", "family" : "Steffan-Dewenter", "given" : "I.", "non-dropping-particle" : "", "parse-names" : false, "suffix" : "" }, { "dropping-particle" : "", "family" : "Turke", "given" : "M.", "non-dropping-particle" : "", "parse-names" : false, "suffix" : "" }, { "dropping-particle" : "", "family" : "Weiner", "given" : "C. N.", "non-dropping-particle" : "", "parse-names" : false, "suffix" : "" }, { "dropping-particle" : "", "family" : "Werner", "given" : "M.", "non-dropping-particle" : "", "parse-names" : false, "suffix" : "" }, { "dropping-particle" : "", "family" : "Westphal", "given" : "C.", "non-dropping-particle" : "", "parse-names" : false, "suffix" : "" }, { "dropping-particle" : "", "family" : "Wolters", "given" : "V.", "non-dropping-particle" : "", "parse-names" : false, "suffix" : "" }, { "dropping-particle" : "", "family" : "Wubet", "given" : "T.", "non-dropping-particle" : "", "parse-names" : false, "suffix" : "" }, { "dropping-particle" : "", "family" : "Gockel", "given" : "S.", "non-dropping-particle" : "", "parse-names" : false, "suffix" : "" }, { "dropping-particle" : "", "family" : "Gorke", "given" : "M.", "non-dropping-particle" : "", "parse-names" : false, "suffix" : "" }, { "dropping-particle" : "", "family" : "Hemp", "given" : "A.", "non-dropping-particle" : "", "parse-names" : false, "suffix" : "" }, { "dropping-particle" : "", "family" : "Renner", "given" : "S. C.", "non-dropping-particle" : "", "parse-names" : false, "suffix" : "" }, { "dropping-particle" : "", "family" : "Schoning", "given" : "I.", "non-dropping-particle" : "", "parse-names" : false, "suffix" : "" }, { "dropping-particle" : "", "family" : "Pfeiffer", "given" : "S.", "non-dropping-particle" : "", "parse-names" : false, "suffix" : "" }, { "dropping-particle" : "", "family" : "Konig-Ries", "given" : "B.", "non-dropping-particle" : "", "parse-names" : false, "suffix" : "" }, { "dropping-particle" : "", "family" : "Buscot", "given" : "F.", "non-dropping-particle" : "", "parse-names" : false, "suffix" : "" }, { "dropping-particle" : "", "family" : "Linsenmair", "given" : "K. E.", "non-dropping-particle" : "", "parse-names" : false, "suffix" : "" }, { "dropping-particle" : "", "family" : "Schulze", "given" : "E.-D.", "non-dropping-particle" : "", "parse-names" : false, "suffix" : "" }, { "dropping-particle" : "", "family" : "Weisser", "given" : "W. W.", "non-dropping-particle" : "", "parse-names" : false, "suffix" : "" }, { "dropping-particle" : "", "family" : "Fischer", "given" : "M.", "non-dropping-particle" : "", "parse-names" : false, "suffix" : "" } ], "container-title" : "Proceedings of the National Academy of Sciences", "id" : "ITEM-1", "issue" : "1", "issued" : { "date-parts" : [ [ "2014" ] ] }, "page" : "308-313", "title" : "Interannual variation in land-use intensity enhances grassland multidiversity", "type" : "article-journal", "volume" : "111" }, "uris" : [ "http://www.mendeley.com/documents/?uuid=a0d9d017-27ee-4097-afa7-63db79d5bc56" ] } ], "mendeley" : { "formattedCitation" : "(E. Allan et al., 2014)", "plainTextFormattedCitation" : "(E. Allan et al., 2014)", "previouslyFormattedCitation" : "(E. Allan et al., 2014)" }, "properties" : {  }, "schema" : "https://github.com/citation-style-language/schema/raw/master/csl-citation.json" }</w:instrText>
      </w:r>
      <w:r>
        <w:fldChar w:fldCharType="separate"/>
      </w:r>
      <w:r w:rsidRPr="00C01F94">
        <w:t xml:space="preserve">(Allan </w:t>
      </w:r>
      <w:r w:rsidR="000D7D89" w:rsidRPr="000D7D89">
        <w:rPr>
          <w:i/>
        </w:rPr>
        <w:t>et al.</w:t>
      </w:r>
      <w:r w:rsidRPr="00C01F94">
        <w:t>, 2014)</w:t>
      </w:r>
      <w:r>
        <w:fldChar w:fldCharType="end"/>
      </w:r>
      <w:r>
        <w:t>.</w:t>
      </w:r>
    </w:p>
    <w:p w14:paraId="0CAFFF2B" w14:textId="0767F89B" w:rsidR="0048205B" w:rsidRPr="00E13B98" w:rsidRDefault="0048205B" w:rsidP="00AE389F">
      <w:r w:rsidRPr="00E13B98">
        <w:t xml:space="preserve">Landscape homogenization is an outcome of conversion of semi-natural habitats based on traditional land-use practices into intensively managed arable or grazing land, which has reduced biodiversity and a number of nature’s contributions to people across Europe and Central Asia </w:t>
      </w:r>
      <w:r w:rsidRPr="00E13B98">
        <w:fldChar w:fldCharType="begin" w:fldLock="1"/>
      </w:r>
      <w:r>
        <w:instrText>ADDIN CSL_CITATION { "citationItems" : [ { "id" : "ITEM-1", "itemData" : { "DOI" : "10.1111/j.1461-0248.2005.00782.x", "ISBN" : "1461-023X", "ISSN" : "1461023X", "PMID" : "3484", "abstract" : "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ecosystem service management", "type" : "article-journal", "volume" : "8" }, "uris" : [ "http://www.mendeley.com/documents/?uuid=5c7dfd06-dbb4-4236-bc70-b29f842ee0b1" ] }, { "id" : "ITEM-2", "itemData" : { "DOI" : "10.1016/j.jenvman.2009.07.005", "ISSN" : "1095-8630",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2", "issue" : "1", "issued" : { "date-parts" : [ [ "2009", "10" ] ] }, "page" : "22-46", "title" : "Ecological impacts of early 21st century agricultural change in Europe--a review.", "type" : "article-journal", "volume" : "91" }, "uris" : [ "http://www.mendeley.com/documents/?uuid=df1841f4-121a-447e-8eff-d7348169428d" ] }, { "id" : "ITEM-3", "itemData" : { "DOI" : "10.1126/science.aaf2201", "ISSN" : "0036-8075", "author" : [ { "dropping-particle" : "", "family" : "Newbold", "given" : "Tim", "non-dropping-particle" : "", "parse-names" : false, "suffix" : "" }, { "dropping-particle" : "", "family" : "Hudson", "given" : "Lawrence N.", "non-dropping-particle" : "", "parse-names" : false, "suffix" : "" }, { "dropping-particle" : "", "family" : "Arnell", "given" : "Andrew P.", "non-dropping-particle" : "", "parse-names" : false, "suffix" : "" }, { "dropping-particle" : "", "family" : "Contu", "given" : "Sara", "non-dropping-particle" : "", "parse-names" : false, "suffix" : "" }, { "dropping-particle" : "", "family" : "Palma", "given" : "Adriana", "non-dropping-particle" : "De", "parse-names" : false, "suffix" : "" }, { "dropping-particle" : "", "family" : "Ferrier", "given" : "Simon", "non-dropping-particle" : "", "parse-names" : false, "suffix" : "" }, { "dropping-particle" : "", "family" : "Hill", "given" : "Samantha L. L.", "non-dropping-particle" : "", "parse-names" : false, "suffix" : "" }, { "dropping-particle" : "", "family" : "Hoskins", "given" : "Andrew J.", "non-dropping-particle" : "", "parse-names" : false, "suffix" : "" }, { "dropping-particle" : "", "family" : "Lysenko", "given" : "Igor", "non-dropping-particle" : "", "parse-names" : false, "suffix" : "" }, { "dropping-particle" : "", "family" : "Phillips", "given" : "Helen R. P.", "non-dropping-particle" : "", "parse-names" : false, "suffix" : "" }, { "dropping-particle" : "", "family" : "Burton", "given" : "Victoria J.", "non-dropping-particle" : "", "parse-names" : false, "suffix" : "" }, { "dropping-particle" : "", "family" : "Chng", "given" : "Charlotte W. T.", "non-dropping-particle" : "", "parse-names" : false, "suffix" : "" }, { "dropping-particle" : "", "family" : "Emerson", "given" : "Susan", "non-dropping-particle" : "", "parse-names" : false, "suffix" : "" }, { "dropping-particle" : "", "family" : "Gao", "given" : "Di", "non-dropping-particle" : "", "parse-names" : false, "suffix" : "" }, { "dropping-particle" : "", "family" : "Pask-Hale", "given" : "Gwilym", "non-dropping-particle" : "", "parse-names" : false, "suffix" : "" }, { "dropping-particle" : "", "family" : "Hutton", "given" : "Jon", "non-dropping-particle" : "", "parse-names" : false, "suffix" : "" }, { "dropping-particle" : "", "family" : "Jung", "given" : "Martin", "non-dropping-particle" : "", "parse-names" : false, "suffix" : "" }, { "dropping-particle" : "", "family" : "Sanchez-Ortiz", "given" : "Katia", "non-dropping-particle" : "", "parse-names" : false, "suffix" : "" }, { "dropping-particle" : "", "family" : "Simmons", "given" : "Benno I.", "non-dropping-particle" : "", "parse-names" : false, "suffix" : "" }, { "dropping-particle" : "", "family" : "Whitmee", "given" : "Sarah", "non-dropping-particle" : "", "parse-names" : false, "suffix" : "" }, { "dropping-particle" : "", "family" : "Zhang", "given" : "Hanbin", "non-dropping-particle" : "", "parse-names" : false, "suffix" : "" }, { "dropping-particle" : "", "family" : "Scharlemann", "given" : "J\u00f6rn P. W.", "non-dropping-particle" : "", "parse-names" : false, "suffix" : "" }, { "dropping-particle" : "", "family" : "Purvis", "given" : "Andy", "non-dropping-particle" : "", "parse-names" : false, "suffix" : "" } ], "container-title" : "Science", "id" : "ITEM-3", "issue" : "6296", "issued" : { "date-parts" : [ [ "2016", "7", "15" ] ] }, "page" : "288-291", "title" : "Has land use pushed terrestrial biodiversity beyond the planetary boundary? A global assessment", "type" : "article-journal", "volume" : "353" }, "uris" : [ "http://www.mendeley.com/documents/?uuid=ef654b1d-ab01-4be1-abcf-d50adc08da61" ] }, { "id" : "ITEM-4", "itemData" : { "abstract" : "Widespread degradation of Mongolian grasslands by overgrazing is of global concern. The objective of this study was to reveal the effects of grazing on pollination as an example of interaction biodiversity in Mongolian grasslands. We established three plots according to grazing intensity on the eastern steppe of Mongolia. In each plot, we recorded the numbers of insect-pollinated plants and observed the foraging behavior of pollinators in June and August. The richness of insect-pollinated species was high and these species were most abundant in lightly grazed plots, and formed complex relations with diverse pollinators. But, frequency of flower visitation and pollination index were greater in heavily grazed plots. All pollination properties were poorest in intermediately grazed plots. These results suggest that the forb-biased foraging of sheep and goats reduces the floral diversity of insect-pollinated species, and consequently reduces pollinators in the intermediately grazed plots. In the heavily grazed plots, only limited ruderal species could survive under heavy cattle grazing, and such simple vegetation formed unbalanced but strong bonds with pollinators. Removal simulation showed that the mutual network was more fragile with respect to the extinction of certain species.", "author" : [ { "dropping-particle" : "", "family" : "Yoshihara", "given" : "Yu", "non-dropping-particle" : "", "parse-names" : false, "suffix" : "" }, { "dropping-particle" : "", "family" : "Chimeddorj", "given" : "Buyanaa", "non-dropping-particle" : "", "parse-names" : false, "suffix" : "" }, { "dropping-particle" : "", "family" : "Buuveibaatar", "given" : "Bayarbaatar", "non-dropping-particle" : "", "parse-names" : false, "suffix" : "" }, { "dropping-particle" : "", "family" : "Lhagvasuren", "given" : "Badamjavin", "non-dropping-particle" : "", "parse-names" : false, "suffix" : "" }, { "dropping-particle" : "", "family" : "Takatsuki", "given" : "Seiki", "non-dropping-particle" : "", "parse-names" : false, "suffix" : "" } ], "container-title" : "Biological Conservation", "id" : "ITEM-4", "issue" : "9", "issued" : { "date-parts" : [ [ "2008" ] ] }, "language" : "English", "page" : "2376-2386", "title" : "Effects of livestock grazing on pollination on a steppe in eastern Mongolia ", "type" : "article-journal", "volume" : "141" }, "uris" : [ "http://www.mendeley.com/documents/?uuid=0f3078f8-6c08-4f4b-9e9e-22ccb091cab4" ] }, { "id" : "ITEM-5", "itemData" : { "DOI" : "10.1126/science.1253425", "ISBN" : "0036-8075; 1095-9203", "ISSN" : "0036-8075", "PMID" : "24904142", "abstract" : "In December 2013, the European Union (EU) enacted the reformed Common Agricultural Policy (CAP) for 2014\u20132020, allocating almost 40% of the EU's budget and influencing management of half of its terrestrial area. Many EU politicians are announcing the new CAP as \u201cgreener,\u201d but the new environmental prescriptions are so diluted that they are unlikely to benefit biodiversity. Individual Member States (MSs), however, can still use flexibility granted by the new CAP to design national plans to protect farmland habitats and species and to ensure long-term provision of ecosystem services.", "author" : [ { "dropping-particle" : "", "family" : "Pe'er", "given" : "G.", "non-dropping-particle" : "", "parse-names" : false, "suffix" : "" }, { "dropping-particle" : "V.", "family" : "Dicks", "given" : "L.", "non-dropping-particle" : "", "parse-names" : false, "suffix" : "" }, { "dropping-particle" : "", "family" : "Visconti", "given" : "P.", "non-dropping-particle" : "", "parse-names" : false, "suffix" : "" }, { "dropping-particle" : "", "family" : "Arlettaz", "given" : "R.", "non-dropping-particle" : "", "parse-names" : false, "suffix" : "" }, { "dropping-particle" : "", "family" : "Baldi", "given" : "A.", "non-dropping-particle" : "", "parse-names" : false, "suffix" : "" }, { "dropping-particle" : "", "family" : "Benton", "given" : "T. 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 D.", "non-dropping-particle" : "", "parse-names" : false, "suffix" : "" }, { "dropping-particle" : "", "family" : "Hartig", "given" : "F.", "non-dropping-particle" : "", "parse-names" : false, "suffix" : "" }, { "dropping-particle" : "", "family" : "Henle", "given" : "K.", "non-dropping-particle" : "", "parse-names" : false, "suffix" : "" }, { "dropping-particle" : "", "family" : "Hobson", "given" : "P. R.", "non-dropping-particle" : "", "parse-names" : false, "suffix" : "" }, { "dropping-particle" : "", "family" : "Kleijn", "given" : "D.", "non-dropping-particle" : "", "parse-names" : false, "suffix" : "" }, { "dropping-particle" : "", "family" : "Neumann", "given" : "R. 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 J.", "non-dropping-particle" : "", "parse-names" : false, "suffix" : "" }, { "dropping-particle" : "", "family" : "Turbe", "given" : "A.", "non-dropping-particle" : "", "parse-names" : false, "suffix" : "" }, { "dropping-particle" : "", "family" : "Wulf", "given" : "F.", "non-dropping-particle" : "", "parse-names" : false, "suffix" : "" }, { "dropping-particle" : "V.", "family" : "Scott", "given" : "A.", "non-dropping-particle" : "", "parse-names" : false, "suffix" : "" } ], "container-title" : "Science", "id" : "ITEM-5", "issue" : "6188", "issued" : { "date-parts" : [ [ "2014", "6", "6" ] ] }, "page" : "1090-1092", "title" : "EU agricultural reform fails on biodiversity", "type" : "article-journal", "volume" : "344" }, "uris" : [ "http://www.mendeley.com/documents/?uuid=373a90d0-de45-4484-803d-a0b99dface13" ] }, { "id" : "ITEM-6", "itemData" : { "DOI" : "10.1111/j.1365-2664.2007.01393.x", "ISBN" : "0021-8901", "ISSN" : "00218901", "PMID" : "18847018", "abstract" : "1. In many European agricultural landscapes, species richness is declining considerably. Studies performed at a very large spatial scale are helpful in understanding the reasons for this decline and as a basis for guiding policy. In a unique, large-scale study of 25 agricultural landscapes in seven European countries, we investigated relationships between species richness in several taxa, and the links between biodiversity and landscape structure and management. 2. We estimated the total species richness of vascular plants, birds and five arthropod groups in each 16-km(2) landscape, and recorded various measures of both landscape structure and intensity of agricultural land use. We studied correlations between taxonomic groups and the effects of landscape and land-use parameters on the number of species in different taxonomic groups. Our statistical approach also accounted for regional variation in species richness unrelated to landscape or land-use factors. 3. The results reveal strong geographical trends in species richness in all taxonomic groups. No single species group emerged as a good predictor of all other species groups. Species richness of all groups increased with the area of semi-natural habitats in the landscape. Species richness of birds and vascular plants was negatively associated with fertilizer use. 4. Synthesis and applications. We conclude that indicator taxa are unlikely to provide an effective means of predicting biodiversity at a large spatial scale, especially where there is large biogeographical variation in species richness. However, a small list of landscape and land-use parameters can be used in agricultural landscapes to infer large-scale patterns of species richness. Our results suggest that to halt the loss of biodiversity in these landscapes, it is important to preserve and, if possible, increase the area of semi-natural habitat.", "author" : [ { "dropping-particle" : "", "family" : "Billeter", "given" : "R.", "non-dropping-particle" : "", "parse-names" : false, "suffix" : "" }, { "dropping-particle" : "", "family" : "Liira", "given" : "J.", "non-dropping-particle" : "", "parse-names" : false, "suffix" : "" }, { "dropping-particle" : "", "family" : "Bailey", "given" : "D.", "non-dropping-particle" : "", "parse-names" : false, "suffix" : "" }, { "dropping-particle" : "", "family" : "Bugter", "given" : "R.", "non-dropping-particle" : "", "parse-names" : false, "suffix" : "" }, { "dropping-particle" : "", "family" : "Arens", "given" : "P.", "non-dropping-particle" : "", "parse-names" : false, "suffix" : "" }, { "dropping-particle" : "", "family" : "Augenstein", "given" : "I.", "non-dropping-particle" : "", "parse-names" : false, "suffix" : "" }, { "dropping-particle" : "", "family" : "Aviron", "given" : "S.", "non-dropping-particle" : "", "parse-names" : false, "suffix" : "" }, { "dropping-particle" : "", "family" : "Baudry", "given" : "J.", "non-dropping-particle" : "", "parse-names" : false, "suffix" : "" }, { "dropping-particle" : "", "family" : "Bukacek", "given" : "R.", "non-dropping-particle" : "", "parse-names" : false, "suffix" : "" }, { "dropping-particle" : "", "family" : "Burel", "given" : "F.", "non-dropping-particle" : "", "parse-names" : false, "suffix" : "" }, { "dropping-particle" : "", "family" : "Cerny", "given" : "M.", "non-dropping-particle" : "", "parse-names" : false, "suffix" : "" }, { "dropping-particle" : "", "family" : "Blust", "given" : "G.", "non-dropping-particle" : "De", "parse-names" : false, "suffix" : "" }, { "dropping-particle" : "", "family" : "Cock", "given" : "R.", "non-dropping-particle" : "De", "parse-names" : false, "suffix" : "" }, { "dropping-particle" : "", "family" : "Diek\u00f6tter", "given" : "T.", "non-dropping-particle" : "", "parse-names" : false, "suffix" : "" }, { "dropping-particle" : "", "family" : "Dietz", "given" : "H.", "non-dropping-particle" : "", "parse-names" : false, "suffix" : "" }, { "dropping-particle" : "", "family" : "Dirksen", "given" : "J.", "non-dropping-particle" : "", "parse-names" : false, "suffix" : "" }, { "dropping-particle" : "", "family" : "Dormann", "given" : "C.", "non-dropping-particle" : "", "parse-names" : false, "suffix" : "" }, { "dropping-particle" : "", "family" : "Durka", "given" : "W.", "non-dropping-particle" : "", "parse-names" : false, "suffix" : "" }, { "dropping-particle" : "", "family" : "Frenzel", "given" : "M.", "non-dropping-particle" : "", "parse-names" : false, "suffix" : "" }, { "dropping-particle" : "", "family" : "Hamersky", "given" : "R.", "non-dropping-particle" : "", "parse-names" : false, "suffix" : "" }, { "dropping-particle" : "", "family" : "Hendrickx", "given" : "F.", "non-dropping-particle" : "", "parse-names" : false, "suffix" : "" }, { "dropping-particle" : "", "family" : "Herzog", "given" : "F.", "non-dropping-particle" : "", "parse-names" : false, "suffix" : "" }, { "dropping-particle" : "", "family" : "Klotz", "given" : "S.", "non-dropping-particle" : "", "parse-names" : false, "suffix" : "" }, { "dropping-particle" : "", "family" : "Koolstra", "given" : "B.", "non-dropping-particle" : "", "parse-names" : false, "suffix" : "" }, { "dropping-particle" : "", "family" : "Lausch", "given" : "A.", "non-dropping-particle" : "", "parse-names" : false, "suffix" : "" }, { "dropping-particle" : "", "family" : "Coeur", "given" : "D.", "non-dropping-particle" : "Le", "parse-names" : false, "suffix" : "" }, { "dropping-particle" : "", "family" : "Maelfait", "given" : "J. P.", "non-dropping-particle" : "", "parse-names" : false, "suffix" : "" }, { "dropping-particle" : "", "family" : "Opdam", "given" : "P.", "non-dropping-particle" : "", "parse-names" : false, "suffix" : "" }, { "dropping-particle" : "", "family" : "Roubalova", "given" : "M.", "non-dropping-particle" : "", "parse-names" : false, "suffix" : "" }, { "dropping-particle" : "", "family" : "Schermann", "given" : "A.", "non-dropping-particle" : "", "parse-names" : false, "suffix" : "" }, { "dropping-particle" : "", "family" : "Schermann", "given" : "N.", "non-dropping-particle" : "", "parse-names" : false, "suffix" : "" }, { "dropping-particle" : "", "family" : "Schmidt", "given" : "T.", "non-dropping-particle" : "", "parse-names" : false, "suffix" : "" }, { "dropping-particle" : "", "family" : "Schweiger", "given" : "O.", "non-dropping-particle" : "", "parse-names" : false, "suffix" : "" }, { "dropping-particle" : "", "family" : "Smulders", "given" : "M. J.M.", "non-dropping-particle" : "", "parse-names" : false, "suffix" : "" }, { "dropping-particle" : "", "family" : "Speelmans", "given" : "M.", "non-dropping-particle" : "", "parse-names" : false, "suffix" : "" }, { "dropping-particle" : "", "family" : "Simova", "given" : "P.", "non-dropping-particle" : "", "parse-names" : false, "suffix" : "" }, { "dropping-particle" : "", "family" : "Verboom", "given" : "J.", "non-dropping-particle" : "", "parse-names" : false, "suffix" : "" }, { "dropping-particle" : "", "family" : "Wingerden", "given" : "W. K.R.E.", "non-dropping-particle" : "Van", "parse-names" : false, "suffix" : "" }, { "dropping-particle" : "", "family" : "Zobel", "given" : "M.", "non-dropping-particle" : "", "parse-names" : false, "suffix" : "" }, { "dropping-particle" : "", "family" : "Edwards", "given" : "P. J.", "non-dropping-particle" : "", "parse-names" : false, "suffix" : "" } ], "container-title" : "Journal of Applied Ecology", "id" : "ITEM-6", "issue" : "1", "issued" : { "date-parts" : [ [ "2008" ] ] }, "page" : "141-150", "title" : "Indicators for biodiversity in agricultural landscapes: A pan-European study", "type" : "article-journal", "volume" : "45" }, "uris" : [ "http://www.mendeley.com/documents/?uuid=9aa6232d-28a1-4e7d-94ab-e183881909d9" ] }, { "id" : "ITEM-7", "itemData" : { "DOI" : "10.1016/j.agee.2010.01.015", "ISBN" : "0167-8809", "ISSN" : "01678809", "abstract" : "The impacts of agricultural practices and landscape composition on bee communities were investigated in 14 sites located in four Western European countries (Belgium, France, the Netherlands and Switzerland). Standardized interviews with farmers assessed agricultural practices in terms of agricultural inputs (nitrogen fertilization and pesticides), livestock density and crop types. The proportion of semi-natural habitats was calculated for each site. We showed negative effects of agricultural intensification on species richness, abundance and diversity of wild bees. By contrast, bee species richness increased with the amount of semi-natural habitats in the landscape. Using a co-inertia analysis, we found an opposition between two types of agricultural specialization: towards crop production or towards animal husbandry. Species richness, abundance and diversity of wild bees were greater in sites turned towards crop production. In these sites, flowering crops provided abundant food resources for bees whereas, in the other group of sites, intensive animal husbandry led to landscapes dominated by forage crops rather than flower-rich permanent grasslands. We also showed that bumblebees seemed to be less sensitive to agricultural intensification than solitary bees. \u00a9 2010 Elsevier B.V. All rights reserved.", "author" : [ { "dropping-particle" : "", "family" : "F\u00e9on", "given" : "Violette", "non-dropping-particle" : "Le", "parse-names" : false, "suffix" : "" }, { "dropping-particle" : "", "family" : "Schermann-Legionnet", "given" : "Agn\u00e8s", "non-dropping-particle" : "", "parse-names" : false, "suffix" : "" }, { "dropping-particle" : "", "family" : "Delettre", "given" : "Yannick", "non-dropping-particle" : "", "parse-names" : false, "suffix" : "" }, { "dropping-particle" : "", "family" : "Aviron", "given" : "St\u00e9phanie", "non-dropping-particle" : "", "parse-names" : false, "suffix" : "" }, { "dropping-particle" : "", "family" : "Billeter", "given" : "Regula", "non-dropping-particle" : "", "parse-names" : false, "suffix" : "" }, { "dropping-particle" : "", "family" : "Bugter", "given" : "Rob", "non-dropping-particle" : "", "parse-names" : false, "suffix" : "" }, { "dropping-particle" : "", "family" : "Hendrickx", "given" : "Frederik", "non-dropping-particle" : "", "parse-names" : false, "suffix" : "" }, { "dropping-particle" : "", "family" : "Burel", "given" : "Fran\u00e7oise", "non-dropping-particle" : "", "parse-names" : false, "suffix" : "" } ], "container-title" : "Agriculture, Ecosystems and Environment", "id" : "ITEM-7", "issue" : "1-2", "issued" : { "date-parts" : [ [ "2010" ] ] }, "page" : "143-150", "title" : "Intensification of agriculture, landscape composition and wild bee communities: A large scale study in four European countries", "type" : "article-journal", "volume" : "137" }, "uris" : [ "http://www.mendeley.com/documents/?uuid=cf837096-e594-4dee-9016-8c0b16218563" ] }, { "id" : "ITEM-8", "itemData" : { "DOI" : "10.1890/10-0645.1", "ISBN" : "1051-0761", "ISSN" : "10510761", "PMID" : "21830717", "abstract" : "Effects of agricultural intensification (AI) on biodiversity are often assessed on the plot scale, although processes determining diversity also operate on larger spatial scales. Here, we analyzed the diversity of vascular plants, carabid beetles, and birds in agricultural landscapes in cereal crop fields at the field (n = 1350), farm (n = 270), and European-region (n = 9) scale. We partitioned diversity into its additive components alpha, beta, and gamma, and assessed the relative contribution of beta diversity to total species richness at each spatial scale. AI was determined using pesticide and fertilizer inputs, as well as tillage operations and categorized into low, medium, and high levels. As AI was not significantly related to landscape complexity, we could disentangle potential AI effects on local vs. landscape community homogenization. AI negatively affected the species richness of plants and birds, but not carabid beetles, at all spatial scales. Hence, local AI was closely correlated to beta diversity on larger scales up to the farm and region level, and thereby was an indicator of farm- and region-wide biodiversity losses. At the scale of farms (12.83-20.52%) and regions (68.34-80.18%), beta diversity accounted for the major part of the total species richness for all three taxa, indicating great dissimilarity in environmental conditions on larger spatial scales. For plants, relative importance of alpha diversity decreased with AI, while relative importance of beta diversity on the farm scale increased with AI for carabids and birds. Hence, and in contrast to our expectations, AI does not necessarily homogenize local communities, presumably due to the heterogeneity of farming practices. In conclusion, a more detailed understanding of AI effects on diversity patterns of various taxa and at multiple spatial scales would contribute to more efficient agri-environmental schemes in agroecosystems.", "author" : [ { "dropping-particle" : "", "family" : "Flohre", "given" : "Andreas", "non-dropping-particle" : "", "parse-names" : false, "suffix" : "" }, { "dropping-particle" : "", "family" : "Fischer", "given" : "Christina", "non-dropping-particle" : "", "parse-names" : false, "suffix" : "" }, { "dropping-particle" : "", "family" : "Aavik", "given" : "Tsipe", "non-dropping-particle" : "", "parse-names" : false, "suffix" : "" }, { "dropping-particle" : "", "family" : "Bengtsson", "given" : "Jan", "non-dropping-particle" : "", "parse-names" : false, "suffix" : "" }, { "dropping-particle" : "", "family" : "Berendse", "given" : "Frank", "non-dropping-particle" : "", "parse-names" : false, "suffix" : "" }, { "dropping-particle" : "", "family" : "Bommarco", "given" : "Riccardo", "non-dropping-particle" : "", "parse-names" : false, "suffix" : "" }, { "dropping-particle" : "", "family" : "Ceryngier", "given" : "Piotr", "non-dropping-particle" : "", "parse-names" : false, "suffix" : "" }, { "dropping-particle" : "", "family" : "Clement", "given" : "Lars W.", "non-dropping-particle" : "", "parse-names" : false, "suffix" : "" }, { "dropping-particle" : "", "family" : "Dennis", "given" : "Christopher", "non-dropping-particle" : "", "parse-names" : false, "suffix" : "" }, { "dropping-particle" : "", "family" : "Eggers", "given" : "S\u00f6nke", "non-dropping-particle" : "", "parse-names" : false, "suffix" : "" }, { "dropping-particle" : "", "family" : "Emmerson", "given" : "Mark", "non-dropping-particle" : "", "parse-names" : false, "suffix" : "" }, { "dropping-particle" : "", "family" : "Geiger", "given" : "Flavia", "non-dropping-particle" : "", "parse-names" : false, "suffix" : "" }, { "dropping-particle" : "", "family" : "Guerrero", "given" : "Irene", "non-dropping-particle" : "", "parse-names" : false, "suffix" : "" }, { "dropping-particle" : "", "family" : "Hawro", "given" : "Violetta", "non-dropping-particle" : "", "parse-names" : false, "suffix" : "" }, { "dropping-particle" : "", "family" : "Inchausti", "given" : "Pablo", "non-dropping-particle" : "", "parse-names" : false, "suffix" : "" }, { "dropping-particle" : "", "family" : "Liira", "given" : "Jaan", "non-dropping-particle" : "", "parse-names" : false, "suffix" : "" }, { "dropping-particle" : "", "family" : "Morales", "given" : "Manuel B.", "non-dropping-particle" : "", "parse-names" : false, "suffix" : "" }, { "dropping-particle" : "", "family" : "O\u00f1ate", "given" : "Juan J.", "non-dropping-particle" : "", "parse-names" : false, "suffix" : "" }, { "dropping-particle" : "", "family" : "P\u00e4rt", "given" : "Tomas", "non-dropping-particle" : "", "parse-names" : false, "suffix" : "" }, { "dropping-particle" : "", "family" : "Weisser", "given" : "Wolfgang W.", "non-dropping-particle" : "", "parse-names" : false, "suffix" : "" }, { "dropping-particle" : "", "family" : "Winqvist", "given" : "Camilla", "non-dropping-particle" : "", "parse-names" : false, "suffix" : "" }, { "dropping-particle" : "", "family" : "Thies", "given" : "Carsten", "non-dropping-particle" : "", "parse-names" : false, "suffix" : "" }, { "dropping-particle" : "", "family" : "Tscharntke", "given" : "Teja", "non-dropping-particle" : "", "parse-names" : false, "suffix" : "" } ], "container-title" : "Ecological Applications", "id" : "ITEM-8", "issue" : "5", "issued" : { "date-parts" : [ [ "2011" ] ] }, "page" : "1772-1781", "title" : "Agricultural intensification and biodiversity partitioning in European landscapes comparing plants, carabids, and birds", "type" : "article-journal", "volume" : "21" }, "uris" : [ "http://www.mendeley.com/documents/?uuid=3402ab94-33eb-4d60-ac8e-8843e91b6cab" ] }, { "id" : "ITEM-9", "itemData" : { "DOI" : "10.1111/j.1365-2664.2012.02195.x", "ISBN" : "0021-8901", "ISSN" : "00218901", "abstract" : "The interactions between adjacent trophic levels are essential for ecosystem functioning and stability. Grazing by domestic herbivores is an essential interaction in grasslands, but little information is available on the nature of relationship between plant and insect diversity under grazing by large herbivores. We examined the effects of large herbivores on the relationship between plant and insect diversity with five grazing treatments (control, cattle, goat, sheep and a mixture of the three grazing types) across three plant diversity levels (low: 45 species, intermediate: 89 species and high: 1517 species) in a meadow steppe. We found that the grazing treatments did not significantly affect plant species richness, but reduced plant biomass, plant height and cover. Grazers affected variation in plant height differently at different plant diversity levels, and this variation increased at the low plant diversity level and decreased at the high plant diversity level after grazing. A similar pattern was observed for insect species richness: grazing had a positive impact at the low plant diversity level, but had a negative impact at the high plant diversity level. In the absence of grazing, insect species richness was positively associated with plant species richness, but it decreased with increasing plant diversity in the grazing treatments. This was attributed to strong responses of insect species richness to plant height heterogeneity under grazing by large herbivores, implying that plant structural heterogeneity is more important than plant diversity in influencing insect diversity in grazed grasslands. Synthesis and applications. Grazing by large herbivores may reverse the positive relationship between plant diversity and insect diversity by modifying plant structural heterogeneity. Therefore, the spatial heterogeneity of vegetation structure should be given more attention in future work on plantinsect interactions. This study further highlights the importance of using large herbivore grazing in management actions, not only to maintain diversity but also to mediate trophic interactions in grasslands.", "author" : [ { "dropping-particle" : "", "family" : "Zhu", "given" : "Hui", "non-dropping-particle" : "", "parse-names" : false, "suffix" : "" }, { "dropping-particle" : "", "family" : "Wang", "given" : "Deli", "non-dropping-particle" : "", "parse-names" : false, "suffix" : "" }, { "dropping-particle" : "", "family" : "Wang", "given" : "Ling", "non-dropping-particle" : "", "parse-names" : false, "suffix" : "" }, { "dropping-particle" : "", "family" : "Bai", "given" : "Yuguang", "non-dropping-particle" : "", "parse-names" : false, "suffix" : "" }, { "dropping-particle" : "", "family" : "Fang", "given" : "Jian", "non-dropping-particle" : "", "parse-names" : false, "suffix" : "" }, { "dropping-particle" : "", "family" : "Liu", "given" : "Jun", "non-dropping-particle" : "", "parse-names" : false, "suffix" : "" } ], "container-title" : "Journal of Applied Ecology", "id" : "ITEM-9", "issue" : "5", "issued" : { "date-parts" : [ [ "2012" ] ] }, "page" : "1075-1083", "title" : "The effects of large herbivore grazing on meadow steppe plant and insect diversity", "type" : "article-journal", "volume" : "49" }, "uris" : [ "http://www.mendeley.com/documents/?uuid=75015765-b80f-46ba-9762-892d04726522" ] }, { "id" : "ITEM-10", "itemData" : { "DOI" : "10.1016/j.cois.2014.09.004", "ISSN" : "22145745", "abstract" : "Insect pollinators provide an important ecosystem service to many crop species and underpin the reproductive assurance of many wild plant species. Multiple, anthropogenic pressures threaten insect pollinators. Land-use change and intensification alters the habitats and landscapes that provide food and nesting resources for pollinators. These impacts vary according to species traits, producing winners and losers, while the intrinsic robustness of plant\u2013pollinator networks may provide stability in pollination function. However, this functional stability might be eroded by multiple, interacting stressors. Anthropogenic changes in pollinator-mediated connectivity will alter plant mating systems (e.g. inbreeding level), with implications for plant fitness and phenotypes governing trophic interactions. The degree to which plant populations can persist despite, or adapt to, pollination deficits remains unclear.", "author" : [ { "dropping-particle" : "", "family" : "Vanbergen", "given" : "Adam J", "non-dropping-particle" : "", "parse-names" : false, "suffix" : "" } ], "container-title" : "Current Opinion in Insect Science", "id" : "ITEM-10", "issued" : { "date-parts" : [ [ "2014", "11" ] ] }, "page" : "44-49", "title" : "Landscape alteration and habitat modification: impacts on plant\u2013pollinator systems", "type" : "article-journal", "volume" : "5" }, "uris" : [ "http://www.mendeley.com/documents/?uuid=85de7d32-78b6-4feb-ad91-8e608e68603b" ] }, { "id" : "ITEM-11", "itemData" : { "DOI" : "10.1007/s13593-013-0183-4", "ISBN" : "1774-0746; 1773-0155", "ISSN" : "17730155", "abstract" : "Since the 1950s, intensification and scale enlargement of agriculture have changed agricultural landscapes across Europe. The intensification and scale enlargement of farming was initially driven by the large-scale application of synthetic fertilizers, mechanization and subsidies of the European Common Agricultural Policy (CAP). Then, after the 1990s, a further intensification and scale enlargement, and land abandonment in less favored areas was caused by globalization of commodity markets and CAP reforms. The landscape changes during the past six decades have changed the flows and values of ecosystem services. Here, we have reviewed the literature on agricultural policies and management, landscape structure and composition, and the contribution of ecosystem services to regional competitiveness. The objective was to define an analytical framework to determine and assess ecosystem services at the landscape scale. In contrast to natural ecosystems, ecosystem service flows and values in agricultural landscapes are often a result of interactions between agricultural management and ecological structures. We describe how land management by farmers and other land managers relates to landscape structure and composition. We also examine the influence of commodity markets and policies on the behavior of land managers. Additionally, we studied the influence of consumer demand on flows and values of the ecosystem services that originate from the agricultural landscape.", "author" : [ { "dropping-particle" : "", "family" : "Zanten", "given" : "Boris T.", "non-dropping-particle" : "Van", "parse-names" : false, "suffix" : "" }, { "dropping-particle" : "", "family" : "Verburg", "given" : "Peter H.",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11", "issue" : "2", "issued" : { "date-parts" : [ [ "2014" ] ] }, "page" : "309-325", "title" : "European agricultural landscapes, common agricultural policy and ecosystem services: A review", "type" : "article-journal", "volume" : "34" }, "uris" : [ "http://www.mendeley.com/documents/?uuid=52019b8f-5e47-48d1-ba19-215f57e111a8" ] }, { "id" : "ITEM-12", "itemData" : { "DOI" : "10.1016/j.landusepol.2014.01.012", "ISBN" : "0264-8377", "ISSN" : "02648377", "abstract" : "Humans have altered land cover for centuries, and land-cover change is a main component of global change. Land use transition trajectories, such as the forest transition theory (i.e. switch from deforestation to stable or increasing forest cover), relate long term changes in land use to gradual changes in underlying drivers, such as economic development, demographic change, and urbanization. However, because only few studies examined land change over centuries, it is not clear how land cover changes during very long time-periods which are punctuated by shifts in socio-economics and policies, such as wars. Our goal here was to examine broad land change patterns and processes, and their main driving forces in Central and Eastern Europe during distinct periods of the past 250 years. We conducted a meta-analysis of 66 publications describing 102 case study locations and quantified the main forest and agricultural changes in the Carpathian region since the 18th century. These studies captured gradual changes since the peak of the Austro-Hungarian Empire up to the accession to the European Union of most of the formerly socialist countries in the study region. Agricultural land-use increased during the Austro-Hungarian Empire in 70% of the case studies, but dropped sharply during and especially after the collapse of the Socialism (over 70% of the cases). The highest rates of abandonment occurred between 1990 and 2000. The Carpathian region experienced forest transition during the Interwar period (93% of the cases), and the forest expansion trend persisted after the collapse of Socialism (70% of the cases). In terms of the drivers, institutional and economic factors were most influential in shaping deforestation and agricultural expansion, while socio-demographics and institutional shifts were the key drivers of land abandonment. Our study highlights the drastic effects that socio-economic and institutional changes can have on land-use and land-cover change, and the value of longitudinal studies of land change to uncover these effects. \u00a9 2014 Elsevier Ltd.", "author" : [ { "dropping-particle" : "", "family" : "Munteanu", "given" : "Catalina", "non-dropping-particle" : "", "parse-names" : false, "suffix" : "" }, { "dropping-particle" : "", "family" : "Kuemmerle", "given" : "Tobias", "non-dropping-particle" : "", "parse-names" : false, "suffix" : "" }, { "dropping-particle" : "", "family" : "Boltiziar", "given" : "Martin", "non-dropping-particle" : "", "parse-names" : false, "suffix" : "" }, { "dropping-particle" : "", "family" : "Butsic", "given" : "Van", "non-dropping-particle" : "", "parse-names" : false, "suffix" : "" }, { "dropping-particle" : "", "family" : "Gimmi", "given" : "Urs", "non-dropping-particle" : "", "parse-names" : false, "suffix" : "" }, { "dropping-particle" : "", "family" : "L\u00fabo\u0161 Halada", "given" : "", "non-dropping-particle" : "", "parse-names" : false, "suffix" : "" }, { "dropping-particle" : "", "family" : "Kaim", "given" : "Dominik", "non-dropping-particle" : "", "parse-names" : false, "suffix" : "" }, { "dropping-particle" : "", "family" : "Kir\u00e1ly", "given" : "G\u00e9za", "non-dropping-particle" : "", "parse-names" : false, "suffix" : "" }, { "dropping-particle" : "", "family" : "Konkoly-Gyur\u00f3", "given" : "\u00c9va", "non-dropping-particle" : "", "parse-names" : false, "suffix" : "" }, { "dropping-particle" : "", "family" : "Kozak", "given" : "Jacek", "non-dropping-particle" : "", "parse-names" : false, "suffix" : "" }, { "dropping-particle" : "", "family" : "Lieskovsk\u00fd", "given" : "Juraj", "non-dropping-particle" : "", "parse-names" : false, "suffix" : "" }, { "dropping-particle" : "", "family" : "Mojses", "given" : "Matej", "non-dropping-particle" : "", "parse-names" : false, "suffix" : "" }, { "dropping-particle" : "", "family" : "M\u00fcller", "given" : "Daniel", "non-dropping-particle" : "", "parse-names" : false, "suffix" : "" }, { "dropping-particle" : "", "family" : "Ostafin", "given" : "Krzystof", "non-dropping-particle" : "", "parse-names" : false, "suffix" : "" }, { "dropping-particle" : "", "family" : "Ostapowicz", "given" : "Katarzyna", "non-dropping-particle" : "", "parse-names" : false, "suffix" : "" }, { "dropping-particle" : "", "family" : "Shandra", "given" : "Oleksandra", "non-dropping-particle" : "", "parse-names" : false, "suffix" : "" }, { "dropping-particle" : "", "family" : "\u0160tych", "given" : "P\u0159emysl", "non-dropping-particle" : "", "parse-names" : false, "suffix" : "" }, { "dropping-particle" : "", "family" : "Walker", "given" : "Sarah", "non-dropping-particle" : "", "parse-names" : false, "suffix" : "" }, { "dropping-particle" : "", "family" : "Radeloff", "given" : "Volker C.", "non-dropping-particle" : "", "parse-names" : false, "suffix" : "" } ], "container-title" : "Land Use Policy", "id" : "ITEM-12", "issued" : { "date-parts" : [ [ "2014" ] ] }, "page" : "685-697", "title" : "Forest and agricultural land change in the Carpathian region-A meta-analysis of long-term patterns and drivers of change", "type" : "article-journal", "volume" : "38" }, "uris" : [ "http://www.mendeley.com/documents/?uuid=7bb29f67-bb15-43e5-9bd4-25ff0f7a68a5" ] }, { "id" : "ITEM-13", "itemData" : { "DOI" : "10.1111/j.1365-2656.2006.01099.x", "ISSN" : "0021-8790", "author" : [ { "dropping-particle" : "", "family" : "Vanbergen", "given" : "A. J.", "non-dropping-particle" : "", "parse-names" : false, "suffix" : "" }, { "dropping-particle" : "", "family" : "Hails", "given" : "R. S.", "non-dropping-particle" : "", "parse-names" : false, "suffix" : "" }, { "dropping-particle" : "", "family" : "Watt", "given" : "A. D.", "non-dropping-particle" : "", "parse-names" : false, "suffix" : "" }, { "dropping-particle" : "", "family" : "Jones", "given" : "T. H.", "non-dropping-particle" : "", "parse-names" : false, "suffix" : "" } ], "container-title" : "Journal of Animal Ecology", "id" : "ITEM-13", "issue" : "3", "issued" : { "date-parts" : [ [ "2006", "5" ] ] }, "page" : "789-801", "title" : "Consequences for host-parasitoid interactions of grazing-dependent habitat he</w:instrText>
      </w:r>
      <w:r w:rsidRPr="00582DA3">
        <w:rPr>
          <w:lang w:val="es-ES"/>
        </w:rPr>
        <w:instrText>terogeneity", "type" : "article-journal", "volume" : "75" }, "uris" : [ "http://www.mendeley.com/documents/?uuid=02a9629e-1531-476f-bf3b-5bfcdff19e3b" ] } ], "mendeley" : { "formattedCitation" : "(Billeter et al., 2008; Flohre et al., 2011; Le F\u00e9on et al., 2010; Munteanu et al., 2014; Newbold et al., 2016; Pe\u2019er et al., 2014; Stoate et al., 2009; Tscharntke et al., 2005; Van Zanten et al., 2014; A. J. Vanbergen, Hails, Watt, &amp; Jones, 2006; Adam J Vanbergen, 2014; Yoshihara, Chimeddorj, Buuveibaatar, Lhagvasuren, &amp; Takatsuki, 2008; H. Zhu et al., 2012)", "plainTextFormattedCitation" : "(Billeter et al., 2008; Flohre et al., 2011; Le F\u00e9on et al., 2010; Munteanu et al., 2014; Newbold et al., 2016; Pe\u2019er et al., 2014; Stoate et al., 2009; Tscharntke et al., 2005; Van Zanten et al., 2014; A. J. Vanbergen, Hails, Watt, &amp; Jones, 2006; Adam J Vanbergen, 2014; Yoshihara, Chimeddorj, Buuveibaatar, Lhagvasuren, &amp; Takatsuki, 2008; H. Zhu et al., 2012)", "previouslyFormattedCitation" : "(Billeter et al., 2008; Flohre et al., 2011; Le F\u00e9on et al., 2010; Munteanu et al., 2014; Newbold et al., 2016; Pe\u2019er et al., 2014; Stoate et al., 2009; Tscharntke et al., 2005; Van Zanten et al., 2014; A. J. Vanbergen, Hails, Watt, &amp; Jones, 2006; Adam J Vanbergen, 2014; Yoshihara, Chimeddorj, Buuveibaatar, Lhagvasuren, &amp; Takatsuki, 2008; H. Zhu et al., 2012)" }, "properties" : {  }, "schema" : "https://github.com/citation-style-language/schema/raw/master/csl-citation.json" }</w:instrText>
      </w:r>
      <w:r w:rsidRPr="00E13B98">
        <w:fldChar w:fldCharType="separate"/>
      </w:r>
      <w:r w:rsidRPr="00582DA3">
        <w:rPr>
          <w:lang w:val="es-ES"/>
        </w:rPr>
        <w:t xml:space="preserve">(Billeter </w:t>
      </w:r>
      <w:r w:rsidR="000D7D89" w:rsidRPr="00582DA3">
        <w:rPr>
          <w:i/>
          <w:lang w:val="es-ES"/>
        </w:rPr>
        <w:t>et al.</w:t>
      </w:r>
      <w:r w:rsidRPr="00582DA3">
        <w:rPr>
          <w:lang w:val="es-ES"/>
        </w:rPr>
        <w:t xml:space="preserve">, 2008; Flohre </w:t>
      </w:r>
      <w:r w:rsidR="000D7D89" w:rsidRPr="00582DA3">
        <w:rPr>
          <w:i/>
          <w:lang w:val="es-ES"/>
        </w:rPr>
        <w:t>et al.</w:t>
      </w:r>
      <w:r w:rsidRPr="00582DA3">
        <w:rPr>
          <w:lang w:val="es-ES"/>
        </w:rPr>
        <w:t xml:space="preserve">, 2011; Le Féon </w:t>
      </w:r>
      <w:r w:rsidR="000D7D89" w:rsidRPr="00582DA3">
        <w:rPr>
          <w:i/>
          <w:lang w:val="es-ES"/>
        </w:rPr>
        <w:t>et al.</w:t>
      </w:r>
      <w:r w:rsidRPr="00582DA3">
        <w:rPr>
          <w:lang w:val="es-ES"/>
        </w:rPr>
        <w:t xml:space="preserve">, 2010; Munteanu </w:t>
      </w:r>
      <w:r w:rsidR="000D7D89" w:rsidRPr="00582DA3">
        <w:rPr>
          <w:i/>
          <w:lang w:val="es-ES"/>
        </w:rPr>
        <w:t>et al.</w:t>
      </w:r>
      <w:r w:rsidRPr="00582DA3">
        <w:rPr>
          <w:lang w:val="es-ES"/>
        </w:rPr>
        <w:t xml:space="preserve">, 2014; Newbold </w:t>
      </w:r>
      <w:r w:rsidR="000D7D89" w:rsidRPr="00582DA3">
        <w:rPr>
          <w:i/>
          <w:lang w:val="es-ES"/>
        </w:rPr>
        <w:t>et al.</w:t>
      </w:r>
      <w:r w:rsidRPr="00582DA3">
        <w:rPr>
          <w:lang w:val="es-ES"/>
        </w:rPr>
        <w:t xml:space="preserve">, 2016; Pe’er </w:t>
      </w:r>
      <w:r w:rsidR="000D7D89" w:rsidRPr="00582DA3">
        <w:rPr>
          <w:i/>
          <w:lang w:val="es-ES"/>
        </w:rPr>
        <w:t>et al.</w:t>
      </w:r>
      <w:r w:rsidRPr="00582DA3">
        <w:rPr>
          <w:lang w:val="es-ES"/>
        </w:rPr>
        <w:t xml:space="preserve">, 2014; Stoate </w:t>
      </w:r>
      <w:r w:rsidR="000D7D89" w:rsidRPr="00582DA3">
        <w:rPr>
          <w:i/>
          <w:lang w:val="es-ES"/>
        </w:rPr>
        <w:t>et al.</w:t>
      </w:r>
      <w:r w:rsidRPr="00582DA3">
        <w:rPr>
          <w:lang w:val="es-ES"/>
        </w:rPr>
        <w:t xml:space="preserve">, 2009; Tscharntke </w:t>
      </w:r>
      <w:r w:rsidR="000D7D89" w:rsidRPr="00582DA3">
        <w:rPr>
          <w:i/>
          <w:lang w:val="es-ES"/>
        </w:rPr>
        <w:t>et al.</w:t>
      </w:r>
      <w:r w:rsidRPr="00582DA3">
        <w:rPr>
          <w:lang w:val="es-ES"/>
        </w:rPr>
        <w:t xml:space="preserve">, 2005; Van Zanten </w:t>
      </w:r>
      <w:r w:rsidR="000D7D89" w:rsidRPr="00582DA3">
        <w:rPr>
          <w:i/>
          <w:lang w:val="es-ES"/>
        </w:rPr>
        <w:t>et al.</w:t>
      </w:r>
      <w:r w:rsidRPr="00582DA3">
        <w:rPr>
          <w:lang w:val="es-ES"/>
        </w:rPr>
        <w:t>, 2014; Vanbergen</w:t>
      </w:r>
      <w:r w:rsidR="00EC00D7" w:rsidRPr="00582DA3">
        <w:rPr>
          <w:i/>
          <w:lang w:val="es-ES"/>
        </w:rPr>
        <w:t xml:space="preserve"> et al.</w:t>
      </w:r>
      <w:r w:rsidRPr="00582DA3">
        <w:rPr>
          <w:lang w:val="es-ES"/>
        </w:rPr>
        <w:t>, 2006; Vanbergen, 2014; Yoshihara</w:t>
      </w:r>
      <w:r w:rsidR="00EC00D7" w:rsidRPr="00582DA3">
        <w:rPr>
          <w:i/>
          <w:lang w:val="es-ES"/>
        </w:rPr>
        <w:t xml:space="preserve"> et al.</w:t>
      </w:r>
      <w:r w:rsidRPr="00582DA3">
        <w:rPr>
          <w:lang w:val="es-ES"/>
        </w:rPr>
        <w:t xml:space="preserve">, 2008; Zhu </w:t>
      </w:r>
      <w:r w:rsidR="000D7D89" w:rsidRPr="00582DA3">
        <w:rPr>
          <w:i/>
          <w:lang w:val="es-ES"/>
        </w:rPr>
        <w:t>et al.</w:t>
      </w:r>
      <w:r w:rsidRPr="00582DA3">
        <w:rPr>
          <w:lang w:val="es-ES"/>
        </w:rPr>
        <w:t>, 2012)</w:t>
      </w:r>
      <w:r w:rsidRPr="00E13B98">
        <w:fldChar w:fldCharType="end"/>
      </w:r>
      <w:r w:rsidRPr="00582DA3">
        <w:rPr>
          <w:lang w:val="es-ES"/>
        </w:rPr>
        <w:t xml:space="preserve">. </w:t>
      </w:r>
      <w:r w:rsidRPr="00E13B98">
        <w:t xml:space="preserve">Although large-scale, intensively-managed agricultural monocultures can provide food and habitat resources for organisms adapted to exploit it, this resource is insufficient to cater for most elements of biodiversity </w:t>
      </w:r>
      <w:r w:rsidRPr="00E13B98">
        <w:fldChar w:fldCharType="begin" w:fldLock="1"/>
      </w:r>
      <w:r>
        <w:instrText>ADDIN CSL_CITATION { "citationItems" : [ { "id" : "ITEM-1", "itemData" : { "DOI" : "10.1111/j.1461-0248.2005.00782.x", "ISBN" : "1461-023X", "ISSN" : "1461023X", "PMID" : "3484", "abstract" : "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ecosystem service management", "type" : "article-journal", "volume" : "8" }, "uris" : [ "http://www.mendeley.com/documents/?uuid=5c7dfd06-dbb4-4236-bc70-b29f842ee0b1" ] }, { "id" : "ITEM-2", "itemData" : { "DOI" : "10.1111/ele.12762", "ISSN" : "1461023X", "author" : [ { "dropping-particle" : "", "family" : "Kov\u00e1cs-Hosty\u00e1nszki", "given" : "Anik\u00f3", "non-dropping-particle" : "", "parse-names" : false, "suffix" : "" }, { "dropping-particle" : "", "family" : "Esp\u00edndola", "given" : "Anah\u00ed", "non-dropping-particle" : "", "parse-names" : false, "suffix" : "" }, { "dropping-particle" : "", "family" : "Vanbergen", "given" : "Adam J.", "non-dropping-particle" : "", "parse-names" : false, "suffix" : "" }, { "dropping-particle" : "", "family" : "Settele", "given" : "Josef", "non-dropping-particle" : "", "parse-names" : false, "suffix" : "" }, { "dropping-particle" : "", "family" : "Kremen", "given" : "Claire", "non-dropping-particle" : "", "parse-names" : false, "suffix" : "" }, { "dropping-particle" : "V.", "family" : "Dicks", "given" : "Lynn", "non-dropping-particle" : "", "parse-names" : false, "suffix" : "" } ], "container-title" : "Ecology Letters", "editor" : [ { "dropping-particle" : "", "family" : "Irwin", "given" : "Rebecca", "non-dropping-particle" : "", "parse-names" : false, "suffix" : "" } ], "id" : "ITEM-2", "issue" : "5", "issued" : { "date-parts" : [ [ "2017", "5", "1" ] ] }, "page" : "673-689", "title" : "Ecological intensification to mitigate impacts of conventional intensive land use on pollinators and pollination", "type" : "article-journal", "volume" : "20" }, "uris" : [ "http://www.mendeley.com/documents/?uuid=90d68d4b-0327-378a-8838-80b0e5ab8f68" ] }, { "id" : "ITEM-3", "itemData" : { "DOI" : "10.1111/j.2007.0030-1299.15372.x", "ISBN" : "0030-1299", "ISSN" : "00301299", "abstract" : "Environmental change is not likely to act on biodiversity in a random manner, but rather according to species traits that affect assembly processes, thus, having potentially serious consequences on ecological functions. We investigated the effects of anthropogenic land use on functional richness of local hoverfly communities of 24 agricultural landscapes across temperate Europe. A multivariate ordination separated seven functional groups based on resource use, niche characteristics and response type. Intensive land use reduced functional richness, but each functional group responded in a unique way. Species richness of generalist groups was nearly unaffected. Local habitat quality mainly affected specialist groups, while land use affected intermediate groups of rather common species. We infer that high species richness within functional groups alone is no guarantee for maintaining functional richness. Thus, it is not species richness per se that improves insurance of functional diversity against environmental pressures but the degree of dissimilarity within each functional group.", "author" : [ { "dropping-particle" : "", "family" : "Schweiger", "given" : "Oliver", "non-dropping-particle" : "", "parse-names" : false, "suffix" : "" }, { "dropping-particle" : "", "family" : "Musche", "given" : "Martin", "non-dropping-particle" : "", "parse-names" : false, "suffix" : "" }, { "dropping-particle" : "", "family" : "Bailey", "given" : "Debra", "non-dropping-particle" : "", "parse-names" : false, "suffix" : "" }, { "dropping-particle" : "", "family" : "Billeter", "given" : "Regula", "non-dropping-particle" : "", "parse-names" : false, "suffix" : "" }, { "dropping-particle" : "", "family" : "Diek\u00f6tter", "given" : "Tim", "non-dropping-particle" : "", "parse-names" : false, "suffix" : "" }, { "dropping-particle" : "", "family" : "Hendrickx", "given" : "Frederik", "non-dropping-particle" : "", "parse-names" : false, "suffix" : "" }, { "dropping-particle" : "", "family" : "Herzog", "given" : "Felix", "non-dropping-particle" : "", "parse-names" : false, "suffix" : "" }, { "dropping-particle" : "", "family" : "Liira", "given" : "Jaan", "non-dropping-particle" : "", "parse-names" : false, "suffix" : "" }, { "dropping-particle" : "", "family" : "Maelfait", "given" : "Jean Pierre", "non-dropping-particle" : "", "parse-names" : false, "suffix" : "" }, { "dropping-particle" : "", "family" : "Speelmans", "given" : "Marjan", "non-dropping-particle" : "", "parse-names" : false, "suffix" : "" }, { "dropping-particle" : "", "family" : "Dziock", "given" : "Frank", "non-dropping-particle" : "", "parse-names" : false, "suffix" : "" } ], "container-title" : "Oikos", "id" : "ITEM-3", "issue" : "3", "issued" : { "date-parts" : [ [ "2007" ] ] }, "page" : "461-472", "title" : "Functional richness of local hoverfly communities (Diptera, Syrphidae) in response to land use across temperate Europe", "type" : "article-journal", "volume" : "116" }, "uris" : [ "http://www.mendeley.com/documents/?uuid=5a16952a-2ef2-4eaf-9c60-58bae774fd09" ] }, { "id" : "ITEM-4", "itemData" : { "ISBN" : "1365-2664", "abstract" : "Pollination is a vital ecosystem service, which is endangered by the ongoing declines of pollinators. These declines also affect bumblebees (Bombus spp.), which are important generalist pollinators in agricultural landscapes. Most studies focussing on the conservation of bumblebees have investigated the effects of local flower-rich habitats on bumblebee density and diversity. However, bumblebee densities do not necessarily correlate with the colonies' reproductive success (i.e. the presence or absence of males and/or queens).   We analysed the effects of landscape-wide availability of mass flowering oilseed rape Brassica napus on the growth and sexual reproduction of Bombus terrestris colonies. Thirty-two young colonies were established and monitored in different resource environments represented by 16 landscapes (circular study areas with 3000\u00a0m radius) with large or small amounts of oilseed rape. As an indicator of colony growth, we used weight gain, which was strongly correlated with the numbers of brood cells in the colonies.   The colonies gained significantly more weight in study areas with large amounts of oilseed rape particularly during early colony stages.   Despite early weight gain, the colonies in study areas with large amounts of oilseed rape did not reproduce more successfully. The frequencies of colonies that produced males and/or queens did not differ between the two resource environments.   Synthesis and applications. Early mass flowering oilseed rape has a beneficial effect on colony growth, which however, does not translate into a greater likelihood of colonies producing sexual offspring. This may be due to food plant scarcity later in the colony cycle. Conservation measures should enhance food plant availability in agricultural landscapes, particularly during the most critical phases of the colony cycle: the colony establishment in spring and the reproductive phase in mid- to late summer.", "author" : [ { "dropping-particle" : "", "family" : "Westphal", "given" : "C", "non-dropping-particle" : "", "parse-names" : false, "suffix" : "" }, { "dropping-particle" : "", "family" : "Steffan-Dewenter", "given" : "I", "non-dropping-particle" : "", "parse-names" : false, "suffix" : "" }, { "dropping-particle" : "", "family" : "Tscharntke", "given" : "T", "non-dropping-particle" : "", "parse-names" : false, "suffix" : "" } ], "container-title" : "Journal of Applied Ecology", "id" : "ITEM-4", "issue" : "1", "issued" : { "date-parts" : [ [ "2009" ] ] }, "language" : "English", "note" : "10.1111/j.1365-2664.2008.01580.x", "page" : "187-193", "title" : "Mass flowering oilseed rape improves early colony growth but not sexual reproduction of bumblebees", "type" : "article-journal", "volume" : "46" }, "uris" : [ "http://www.mendeley.com/documents/?uuid=d9667d33-4976-44f3-8b9e-a53854417423" ] }, { "id" : "ITEM-5", "itemData" : { "DOI" : "10.1111/j.1365-2311.2010.01175.x", "ISBN" : "0307-6946", "ISSN" : "03076946", "abstract" : "1.\\tAnthropogenic pressures have produced heterogeneous landscapes expected to influence diversity differently across trophic levels and spatial scales. \\r\\n2.\\t We tested how activity density and species richness of carabid trophic groups responded to local habitat and landscape structure (forest percentage cover and habitat richness) in 48 landscape parcels (1 km2) across eight European countries.\\r\\n3.\\t Local habitat affected activity density, but not species richness, of both trophic groups. Activity densities were greater in rotational cropping compared with other habitats; phytophage densities were also greater in grassland than forest habitats. \\r\\n4.\\t Controlling for country and habitat effects we found general trophic group responses to landscape structure. Activity densities of phytophages were positively correlated, and zoophages uncorrelated, with increasing habitat richness. This differential functional group response to landscape structure was consistent across Europe, indicated by a lack of a country \u00d7 habitat richness interaction. Species richness was unaffected by landscape structure.\\r\\n5.\\t Phytophage sensitivity to landscape structure may arise from relative dependency on seed from ruderal plants. This trophic adaptation, rare in Carabidae, leads to lower phytophage numbers, increasing vulnerability to demographic and stochastic processes that the greater abundance, species richness, and broader diet of the zoophage group may insure against.", "author" : [ { "dropping-particle" : "", "family" : "Vanbergen", "given" : "Adam J.", "non-dropping-particle" : "", "parse-names" : false, "suffix" : "" }, { "dropping-particle" : "", "family" : "Woodcock", "given" : "Ben A.", "non-dropping-particle" : "", "parse-names" : false, "suffix" : "" }, { "dropping-particle" : "", "family" : "Koivula", "given" : "Matti", "non-dropping-particle" : "", "parse-names" : false, "suffix" : "" }, { "dropping-particle" : "", "family" : "Niemel\u00e4", "given" : "Jari", "non-dropping-particle" : "", "parse-names" : false, "suffix" : "" }, { "dropping-particle" : "", "family" : "Kotze", "given" : "D. Johan", "non-dropping-particle" : "", "parse-names" : false, "suffix" : "" }, { "dropping-particle" : "", "family" : "Bolger", "given" : "Tom", "non-dropping-particle" : "", "parse-names" : false, "suffix" : "" }, { "dropping-particle" : "", "family" : "Golden", "given" : "Valerie", "non-dropping-particle" : "", "parse-names" : false, "suffix" : "" }, { "dropping-particle" : "", "family" : "Dubs", "given" : "Florence", "non-dropping-particle" : "", "parse-names" : false, "suffix" : "" }, { "dropping-particle" : "", "family" : "Boulanger", "given" : "Guillaume", "non-dropping-particle" : "", "parse-names" : false, "suffix" : "" }, { "dropping-particle" : "", "family" : "Serrano", "given" : "Jose", "non-dropping-particle" : "", "parse-names" : false, "suffix" : "" }, { "dropping-particle" : "", "family" : "Lencina", "given" : "Jos\u00e9 Lu\u00eds", "non-dropping-particle" : "", "parse-names" : false, "suffix" : "" }, { "dropping-particle" : "", "family" : "Serrano", "given" : "Artur", "non-dropping-particle" : "", "parse-names" : false, "suffix" : "" }, { "dropping-particle" : "", "family" : "Aguiar", "given" : "Carlos", "non-dropping-particle" : "", "parse-names" : false, "suffix" : "" }, { "dropping-particle" : "", "family" : "Grandchamp", "given" : "Anne Catherine", "non-dropping-particle" : "", "parse-names" : false, "suffix" : "" }, { "dropping-particle" : "", "family" : "Stofer", "given" : "Silvia", "non-dropping-particle" : "", "parse-names" : false, "suffix" : "" }, { "dropping-particle" : "", "family" : "Sz\u00e9l", "given" : "Gy\u00f6z\u00f6", "non-dropping-particle" : "", "parse-names" : false, "suffix" : "" }, { "dropping-particle" : "", "family" : "Ivits", "given" : "Eva", "non-dropping-particle" : "", "parse-names" : false, "suffix" : "" }, { "dropping-particle" : "", "family" : "Adler", "given" : "Petra", "non-dropping-particle" : "", "parse-names" : false, "suffix" : "" }, { "dropping-particle" : "", "family" : "Markus", "given" : "Jochum", "non-dropping-particle" : "", "parse-names" : false, "suffix" : "" }, { "dropping-particle" : "", "family" : "Watt", "given" : "Allan D.", "non-dropping-particle" : "", "parse-names" : false, "suffix" : "" } ], "container-title" : "Ecological Entomology", "id" : "ITEM-5", "issue" : "2", "issued" : { "date-parts" : [ [ "2010" ] ] }, "page" : "226-235", "title" : "Trophic level modulates carabid beetle responses to habitat and landscape structure: A pan-European study", "type" : "article-journal", "volume" : "35" }, "uris" : [ "http://www.mendeley.com/documents/?uuid=7e21da3e-3667-4889-9078-2b9ed629c05f" ] }, { "id" : "ITEM-6", "itemData" : { "DOI" : "10.1890/12-2012.1", "ISBN" : "3628360110", "ISSN" : "10510761", "PMID" : "24555319", "abstract" : "Landscape-wide mass-flowering of oilseed rape (canola Brassica napus) can considerably affect wild bee communities and pollination success of wild plants. We aimed to assess the impact of oilseed rape on the pollination of wild plants and bee abundance during and after oilseed-rape bloom, including effects on crop\u2013noncrop spillover at landscape and adjacent-field scales. We focused on two shrub species (hawthorn Crataegus spp., dog rose Rosa canina) and adjacent herb flowering in forest edges, connected hedges, and isolated hedges in Lower Saxony, Germany. We selected 35 landscape circles of 1 km radius, differing in the amount of oilseed rape; 18 were adjacent to oilseed rape and 17 to cereal fields, and we quantified bee density via pan traps at all sites. Adjacent oilseed rape positively affected fruit mass and seed number per fruit of simultaneously flowering hawthorn (no effect on dog rose, which flowers after the oilseed rape bloom). At the landscape scale, oilseed rape had a negative effect on bumb...", "author" : [ { "dropping-particle" : "", "family" : "Kov\u00e1cs-Hosty\u00e1nszki", "given" : "Anik\u00f3", "non-dropping-particle" : "", "parse-names" : false, "suffix" : "" }, { "dropping-particle" : "", "family" : "Haenke", "given" : "Sebastian", "non-dropping-particle" : "", "parse-names" : false, "suffix" : "" }, { "dropping-particle" : "", "family" : "Bat\u00e1ry", "given" : "P\u00e9ter", "non-dropping-particle" : "", "parse-names" : false, "suffix" : "" }, { "dropping-particle" : "", "family" : "Jauker", "given" : "Birgit", "non-dropping-particle" : "", "parse-names" : false, "suffix" : "" }, { "dropping-particle" : "", "family" : "B\u00e1ldi", "given" : "Andr\u00e1s", "non-dropping-particle" : "", "parse-names" : false, "suffix" : "" }, { "dropping-particle" : "", "family" : "Tscharntke", "given" : "Teja", "non-dropping-particle" : "", "parse-names" : false, "suffix" : "" }, { "dropping-particle" : "", "family" : "Holzschuh", "given" : "Andrea", "non-dropping-particle" : "", "parse-names" : false, "suffix" : "" } ], "container-title" : "Ecological Applications", "id" : "ITEM-6", "issue" : "8", "issued" : { "date-parts" : [ [ "2013" ] ] }, "page" : "1938-1946", "title" : "Contrasting effects of mass-flowering crops on bee pollination of hedge plants at different spatial and temporal scales", "type" : "article-journal", "volume" : "23" }, "uris" : [ "http://www.mendeley.com/documents/?uuid=ad5ce8b0-0a23-4d33-a295-186c4bd06c47" ] }, { "id" : "ITEM-7", "itemData" : { "DOI" : "10.1111/gcbb.12080", "ISBN" : "6419935709", "ISSN" : "17571693", "abstract" : "Considerable uncertainties exist on how increased biofuel cropping affects biodiversity. Regarding oilseed rape, the most common biofuel crop in the EU, positive responses of flower-visiting insects to plentiful nectar and pollen seem apparent. However, previous investigations on this insect guild revealed conflicting results, potentially because they focused on different taxonomic groups representing a narrow range of ecological traits and considered only short time periods. Here, using trap nests in landscapes with independent gradients in area of oilseed rape and seminatural habitats, we assessed the whole community of cavity-nesting bees and wasps, including early- and late-emerging species. Our study's temporal resolution allowed determination of flowering and postflowering effects of oilseed rape on these species' richness, abundance, and mortality. Species richness of cavity-nesting bees and wasps significantly increased with oilseed rape, although nesting activity was considerably higher after mass flowering. In addition to increasing richness independently of oilseed rape, the amount of seminatural habitat in the landscape was the sole positive driver of insect abundance once the community's dominant species was accounted for as a covariate. Thus, growth of the co-occurring species' community is not stimulated by the resource pulse provided by oilseed rape early in the year, but by persistent resources provided by seminatural habitats after mass flowering. Early individuals of bivoltine species' first generations accumulated in seminatural habitats when these habitats were scarce, but became increasingly diluted when habitat availability increased. Once established, later foraging females generally benefited from the resource availability of seminatural habitats when initializing the second generation. We conclude that mass-flowering crops, despite covering only a short interval of the community's main activity phase, benefit bee and wasp species richness. However, seminatural habitats are crucial in maintaining viable communities of flower-visiting insects at the landscape scale, mitigating potential negative effects of high land-use intensities in modern agro-ecosystems.", "author" : [ { "dropping-particle" : "", "family" : "Diek\u00f6tter", "given" : "Tim", "non-dropping-particle" : "", "parse-names" : false, "suffix" : "" }, { "dropping-particle" : "", "family" : "Peter", "given" : "Franziska", "non-dropping-particle" : "", "parse-names" : false, "suffix" : "" }, { "dropping-particle" : "", "family" : "Jauker", "given" : "Birgit", "non-dropping-particle" : "", "parse-names" : false, "suffix" : "" }, { "dropping-particle" : "", "family" : "Wolters", "given" : "Volkmar", "non-dropping-particle" : "", "parse-names" : false, "suffix" : "" }, { "dropping-particle" : "", "family" : "Jauker", "given" : "Frank", "non-dropping-particle" : "", "parse-names" : false, "suffix" : "" } ], "container-title" : "GCB Bioenergy", "id" : "ITEM-7", "issue" : "3", "issued" : { "date-parts" : [ [ "2014" ] ] }, "page" : "219-226", "title" : "Mass-flowering crops increase richness of cavity-nesting bees and wasps in modern agro-ecosystems", "type" : "article-journal", "volume" : "6" }, "uris" : [ "http://www.mendeley.com/documents/?uuid=52441752-47ed-4280-b200-076c54ff63ed" ] }, { "id" : "ITEM-8", "itemData" : { "DOI" : "10.1016/j.biocon.2014.02.027", "ISBN" : "0006-3207", "ISSN" : "00063207", "abstract" : "Spatiotemporal resource continuity promotes persistence of mobile animal populations. Current agricultural landscapes are poor in flowers resources for bumble bees. Available forage crops are predominantly early-season mass-flowering crops (MFC). It has been suggested, but not tested, that scarcity of late-season flower resources are limiting bumble bee populations. We examined whether addition of late-season flowering red clover affected worker, queen and male bumble bee densities. Bumble bees were surveyed in flower-rich uncultivated field borders across 24 landscapes (radius 2. km) with or without a clover field in the centre, varying in semi-natural grassland (SNG) and early MFC availability. Clover fields had over ten times higher worker densities compared to field borders, suggesting red clover as favoured forage. Five times more queens and 71% more males were found in landscapes with clover fields compared to control landscapes, despite these fields constituting less than 0.2% of the landscape area. Both MFC and SNG increased the density of males, but only in the presence of clover fields. Our results suggest that late-flowering red clover positively affects bumble bee reproduction, likely by increasing temporal resource continuity. Interventions such as flower strips can thus have mitigating effects if they release population regulation by late-season resource bottle-necks. \u00a9 2014 Elsevier Ltd.", "author" : [ { "dropping-particle" : "", "family" : "Rundl\u00f6f", "given" : "Maj", "non-dropping-particle" : "", "parse-names" : false, "suffix" : "" }, { "dropping-particle" : "", "family" : "Persson", "given" : "Anna S.", "non-dropping-particle" : "", "parse-names" : false, "suffix" : "" }, { "dropping-particle" : "", "family" : "Smith", "given" : "Henrik G.", "non-dropping-particle" : "", "parse-names" : false, "suffix" : "" }, { "dropping-particle" : "", "family" : "Bommarco", "given" : "Riccardo", "non-dropping-particle" : "", "parse-names" : false, "suffix" : "" } ], "container-title" : "Biological Conservation", "id" : "ITEM-8", "issued" : { "date-parts" : [ [ "2014" ] ] }, "page" : "138-145", "title" : "Late-season mass-flowering red clover increases bumble bee queen and male densities", "type" : "article-journal", "volume" : "172" }, "uris" : [ "http://www.mendeley.com/documents/?uuid=18f68163-a477-4b00-be51-acc30e961b16" ] }, { "id" : "ITEM-9", "itemData" : { "DOI" : "10.1890/14-1124.1.sm", "ISBN" : "9780874216561", "ISSN" : "00129658", "PMID" : "26236848", "abstract" : "Mass-flowering crops may affect long-term population dynamics, but effects on pollinators have never been studied across several years. We monitored wild bees in oilseed rape fields in 16 landscapes in Germany in two consecutive years. Effects on bee densities of landscape oilseed rape cover in the years of monitoring and in the previous years were evaluated with landscape data from three consecutive years. We fit empirical data to a mechanistic model to provide estimates for oilseed rape attractiveness and its effect on bee productivity in comparison to the rest of the landscape, and we evaluated consequences for pollinator densities in consecutive years. Our results show that high oilseed rape cover in the previous year enhances current densities of wild bees (except for bumble bees). Moreover, we show a strong attractiveness of and dilution on (i.e., decreasing bee densities with increasing landscape oilseed rape cover) oilseed rape for bees during flowering in the current year, modifying the effect of...", "author" : [ { "dropping-particle" : "", "family" : "Riedinger", "given" : "Verena", "non-dropping-particle" : "", "parse-names" : false, "suffix" : "" }, { "dropping-particle" : "", "family" : "Mitesser", "given" : "Oliver", "non-dropping-particle" : "", "parse-names" : false, "suffix" : "" }, { "dropping-particle" : "", "family" : "Hovestadt", "given" : "Thomas", "non-dropping-particle" : "", "parse-names" : false, "suffix" : "" }, { "dropping-particle" : "", "family" : "Steffan-Dewenter", "given" : "Ingolf", "non-dropping-particle" : "", "parse-names" : false, "suffix" : "" }, { "dropping-particle" : "", "family" : "Holzschuh", "given" : "Andrea", "non-dropping-particle" : "", "parse-names" : false, "suffix" : "" }, { "dropping-particle" : "", "family" : "Rosenheim", "given" : "J. A.", "non-dropping-particle" : "", "parse-names" : false, "suffix" : "" } ], "container-title" : "Ecology", "id" : "ITEM-9", "issue" : "5", "issued" : { "date-parts" : [ [ "2015" ] ] }, "page" : "1351-1360", "title" : "Annual dynamics of wild bee densities: Attractiveness and productivity effects of oilseed rape", "type" : "article-journal", "volume" : "96" }, "uris" : [ "http://www.mendeley.com/documents/?uuid=d028a81e-6e60-4407-98b7-d25f4ddcf664" ] }, { "id" : "ITEM-10",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0",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Diek\u00f6tter, Peter, Jauker, Wolters, &amp; Jauker, 2014; IPBES, 2016a; Kov\u00e1cs-Hosty\u00e1nszki et al., 2013, 2017; Riedinger et al., 2015; Maj Rundl\u00f6f, Persson, Smith, &amp; Bommarco, 2014; Schweiger et al., 2007; Tscharntke et al., 2005; Adam J. Vanbergen et al., 2010; Westphal, Steffan-Dewenter, &amp; Tscharntke, 2009)", "plainTextFormattedCitation" : "(Diek\u00f6tter, Peter, Jauker, Wolters, &amp; Jauker, 2014; IPBES, 2016a; Kov\u00e1cs-Hosty\u00e1nszki et al., 2013, 2017; Riedinger et al., 2015; Maj Rundl\u00f6f, Persson, Smith, &amp; Bommarco, 2014; Schweiger et al., 2007; Tscharntke et al., 2005; Adam J. Vanbergen et al., 2010; Westphal, Steffan-Dewenter, &amp; Tscharntke, 2009)", "previouslyFormattedCitation" : "(Diek\u00f6tter, Peter, Jauker, Wolters, &amp; Jauker, 2014; IPBES, 2016a; Kov\u00e1cs-Hosty\u00e1nszki et al., 2013, 2017; Riedinger et al., 2015; Maj Rundl\u00f6f, Persson, Smith, &amp; Bommarco, 2014; Schweiger et al., 2007; Tscharntke et al., 2005; Adam J. Vanbergen et al., 2010; Westphal, Steffan-Dewenter, &amp; Tscharntke, 2009)" }, "properties" : {  }, "schema" : "https://github.com/citation-style-language/schema/raw/master/csl-citation.json" }</w:instrText>
      </w:r>
      <w:r w:rsidRPr="00E13B98">
        <w:fldChar w:fldCharType="separate"/>
      </w:r>
      <w:r w:rsidRPr="004E3567">
        <w:t>(Diekötter</w:t>
      </w:r>
      <w:r w:rsidR="00EC00D7">
        <w:rPr>
          <w:i/>
        </w:rPr>
        <w:t xml:space="preserve"> et al.</w:t>
      </w:r>
      <w:r w:rsidRPr="004E3567">
        <w:t>, 2014; IPBES, 2016a; Kovács-</w:t>
      </w:r>
      <w:r w:rsidRPr="004E3567">
        <w:lastRenderedPageBreak/>
        <w:t xml:space="preserve">Hostyánszki </w:t>
      </w:r>
      <w:r w:rsidR="000D7D89" w:rsidRPr="000D7D89">
        <w:rPr>
          <w:i/>
        </w:rPr>
        <w:t>et al.</w:t>
      </w:r>
      <w:r w:rsidRPr="004E3567">
        <w:t xml:space="preserve">, 2013, 2017; Riedinger </w:t>
      </w:r>
      <w:r w:rsidR="000D7D89" w:rsidRPr="000D7D89">
        <w:rPr>
          <w:i/>
        </w:rPr>
        <w:t>et al.</w:t>
      </w:r>
      <w:r w:rsidRPr="004E3567">
        <w:t>, 2015; Rundlöf</w:t>
      </w:r>
      <w:r w:rsidR="00F80C7F">
        <w:rPr>
          <w:i/>
        </w:rPr>
        <w:t xml:space="preserve"> et al.</w:t>
      </w:r>
      <w:r w:rsidRPr="004E3567">
        <w:t xml:space="preserve">, 2014; Schweiger </w:t>
      </w:r>
      <w:r w:rsidR="000D7D89" w:rsidRPr="000D7D89">
        <w:rPr>
          <w:i/>
        </w:rPr>
        <w:t>et al.</w:t>
      </w:r>
      <w:r w:rsidRPr="004E3567">
        <w:t xml:space="preserve">, 2007; Tscharntke </w:t>
      </w:r>
      <w:r w:rsidR="000D7D89" w:rsidRPr="000D7D89">
        <w:rPr>
          <w:i/>
        </w:rPr>
        <w:t>et al.</w:t>
      </w:r>
      <w:r w:rsidRPr="004E3567">
        <w:t xml:space="preserve">, 2005; Vanbergen </w:t>
      </w:r>
      <w:r w:rsidR="000D7D89" w:rsidRPr="000D7D89">
        <w:rPr>
          <w:i/>
        </w:rPr>
        <w:t>et al.</w:t>
      </w:r>
      <w:r w:rsidRPr="004E3567">
        <w:t>, 2010; Westphal</w:t>
      </w:r>
      <w:r w:rsidR="00F80C7F">
        <w:rPr>
          <w:i/>
        </w:rPr>
        <w:t xml:space="preserve"> et al.</w:t>
      </w:r>
      <w:r w:rsidRPr="004E3567">
        <w:t>, 2009)</w:t>
      </w:r>
      <w:r w:rsidRPr="00E13B98">
        <w:fldChar w:fldCharType="end"/>
      </w:r>
      <w:r w:rsidRPr="00E13B98">
        <w:t xml:space="preserve">. </w:t>
      </w:r>
    </w:p>
    <w:p w14:paraId="56DCD4D5" w14:textId="26DD0823" w:rsidR="0048205B" w:rsidRPr="00E13B98" w:rsidRDefault="0048205B" w:rsidP="00AE389F">
      <w:r w:rsidRPr="00E13B98">
        <w:t>Intensive use of agri-chemicals (such as herbicides, insecticides, or inorganic fertili</w:t>
      </w:r>
      <w:r>
        <w:t>z</w:t>
      </w:r>
      <w:r w:rsidRPr="00E13B98">
        <w:t xml:space="preserve">ers) is linked to transformation of ecological communities and directly contributes to declines of species, some of which providing important contributions to people </w:t>
      </w:r>
      <w:r w:rsidRPr="00E13B98">
        <w:fldChar w:fldCharType="begin" w:fldLock="1"/>
      </w:r>
      <w:r>
        <w:instrText>ADDIN CSL_CITATION { "citationItems" : [ { "id" : "ITEM-1", "itemData" : { "DOI" : "10.1016/j.biocon.2010.04.029", "ISSN" : "00063207", "abstract" : "Organic farming has often been found to provide benefits for biodiversity, but the benefits can depend on the species considered and characteristics of the surrounding landscape. In an intensively farmed area of Northeast Italy we investigated whether isolated organic farms, in a conventionally farmed landscape, provided local benefits for insect pollinators and pollination services. We quantified the relative effects of local management (i.e. the farm system), landscape management (proportion of surrounding uncultivated land) and interactions between them. We compared six organic and six conventional vine fields. The proportion of surrounding uncultivated land was calculated for each site at radii of 200, 500, 1000 and 2000m. The organic fields did not differ from the conventional in their floral resources or proportion of surrounding uncultivated land. Data were collected on pollinator abundance and species richness, visitation rates to, and pollination of experimental potted plants. None of these factors were significantly affected by the farming system. The abundance of visits to the potted plants in the conventional fields tended to be negatively affected by the proportion of surrounding uncultivated land. The proportion fruit set, weight of seeds per plant and seed weight in conventional and organic fields were all negatively affected by the proportion of surrounding uncultivated land. In vine fields the impact of the surrounding landscape was stronger than the local management. Enhancement of biodiversity through organic farming should not be assumed to be ubiquitous, as potential benefits may be offset by the crop type, organic-management practices and the specific habitat requirements in the surrounding landscape.", "author" : [ { "dropping-particle" : "", "family" : "Brittain", "given" : "Claire", "non-dropping-particle" : "", "parse-names" : false, "suffix" : "" }, { "dropping-particle" : "", "family" : "Bommarco", "given" : "Riccardo", "non-dropping-particle" : "", "parse-names" : false, "suffix" : "" }, { "dropping-particle" : "", "family" : "Vighi", "given" : "Marco", "non-dropping-particle" : "", "parse-names" : false, "suffix" : "" }, { "dropping-particle" : "", "family" : "Settele", "given" : "Josef", "non-dropping-particle" : "", "parse-names" : false, "suffix" : "" }, { "dropping-particle" : "", "family" : "Potts", "given" : "Simon G.", "non-dropping-particle" : "", "parse-names" : false, "suffix" : "" } ], "container-title" : "Biological Conservation", "id" : "ITEM-1", "issue" : "8", "issued" : { "date-parts" : [ [ "2010", "8" ] ] }, "page" : "1860-1867", "title" : "Organic farming in isolated landscapes does not benefit flower-visiting insects and pollination", "type" : "article-journal", "volume" : "143" }, "uris" : [ "http://www.mendeley.com/documents/?uuid=c6655141-27c9-4fbd-8a3c-8eb248e03637" ] }, { "id" : "ITEM-2", "itemData" : { "DOI" : "10.1111/1365-2664.12035", "ISSN" : "00218901", "author" : [ { "dropping-particle" : "", "family" : "Gabriel", "given" : "Doreen", "non-dropping-particle" : "", "parse-names" : false, "suffix" : "" }, { "dropping-particle" : "", "family" : "Sait", "given" : "Steven M.", "non-dropping-particle" : "", "parse-names" : false, "suffix" : "" }, { "dropping-particle" : "", "family" : "Kunin", "given" : "William E.", "non-dropping-particle" : "", "parse-names" : false, "suffix" : "" }, { "dropping-particle" : "", "family" : "Benton", "given" : "Tim G.", "non-dropping-particle" : "", "parse-names" : false, "suffix" : "" } ], "container-title" : "Journal of Applied Ecology", "editor" : [ { "dropping-particle" : "", "family" : "Steffan-Dewenter", "given" : "Ingolf", "non-dropping-particle" : "", "parse-names" : false, "suffix" : "" } ], "id" : "ITEM-2", "issue" : "2", "issued" : { "date-parts" : [ [ "2013", "4", "17" ] ] }, "page" : "355-364", "title" : "Food production vs. biodiversity: comparing organic and conventional agriculture", "type" : "article-journal", "volume" : "50" }, "uris" : [ "http://www.mendeley.com/documents/?uuid=b17d62d3-1d10-46dd-a816-307457ed462e" ] }, { "id" : "ITEM-3", "itemData" : { "DOI" : "10.1098/rstb.2003.1406", "ISBN" : "0962-8436 (Print)\\n0962-8436 (Linking)", "ISSN" : "0962-8436", "PMID" : "14561321", "abstract" : "Effects of genetically modified herbicide-tolerant (GMHT) and conventional crop management on invertebrate trophic groups (herbivores, detritivores, pollinators, predators and parasitoids) were compared in beet, maize and spring oilseed rape sites throughout the UK. These trophic groups were influenced by season, crop species and GMHT management. Many groups increased twofold to fivefold in abundance between early and late summer, and differed up to 10-fold between crop species. GMHT management superimposed relatively small (less than twofold), but consistent, shifts in plant and insect abundance, the extent and direction of these effects being dependent on the relative efficacies of comparable conventional herbicide regimes. In general, the biomass of weeds was reduced under GMHT management in beet and spring oilseed rape and increased in maize compared with conventional treatments. This change in resource availability had knock-on effects on higher trophic levels except in spring oilseed rape where herbivore resource was greatest. Herbivores, pollinators and natural enemies changed in abundance in the same directions as their resources, and detritivores increased in abundance under GMHT management across all crops. The result of the later herbicide application in GMHT treatments was a shift in resource from the herbivore food web to the detritivore food web. The Farm Scale Evaluations have demonstrated over 3 years and throughout the UK that herbivores, detritivores and many of their predators and parasitoids in arable systems are sensitive to the changes in weed communities that result from the introduction of new herbicide regimes.", "author" : [ { "dropping-particle" : "", "family" : "Hawes", "given" : "C.", "non-dropping-particle" : "", "parse-names" : false, "suffix" : "" }, { "dropping-particle" : "", "family" : "Haughton", "given" : "A. J.", "non-dropping-particle" : "", "parse-names" : false, "suffix" : "" }, { "dropping-particle" : "", "family" : "Osborne", "given" : "J. L.", "non-dropping-particle" : "", "parse-names" : false, "suffix" : "" }, { "dropping-particle" : "", "family" : "Roy", "given" : "D. B.", "non-dropping-particle" : "", "parse-names" : false, "suffix" : "" }, { "dropping-particle" : "", "family" : "Clark", "given" : "S. J.", "non-dropping-particle" : "", "parse-names" : false, "suffix" : "" }, { "dropping-particle" : "", "family" : "Perry", "given" : "J. N.", "non-dropping-particle" : "", "parse-names" : false, "suffix" : "" }, { "dropping-particle" : "", "family" : "Rothery", "given" : "P.", "non-dropping-particle" : "", "parse-names" : false, "suffix" : "" }, { "dropping-particle" : "", "family" : "Bohan", "given" : "D. A.", "non-dropping-particle" : "", "parse-names" : false, "suffix" : "" }, { "dropping-particle" : "", "family" : "Brooks", "given" : "D. R.", "non-dropping-particle" : "", "parse-names" : false, "suffix" : "" }, { "dropping-particle" : "", "family" : "Champion", "given" : "G. T.", "non-dropping-particle" : "", "parse-names" : false, "suffix" : "" }, { "dropping-particle" : "", "family" : "Dewar", "given" : "A. M.", "non-dropping-particle" : "", "parse-names" : false, "suffix" : "" }, { "dropping-particle" : "", "family" : "Heard", "given" : "M. S.", "non-dropping-particle" : "", "parse-names" : false, "suffix" : "" }, { "dropping-particle" : "", "family" : "Woiwod", "given" : "I. P.", "non-dropping-particle" : "", "parse-names" : false, "suffix" : "" }, { "dropping-particle" : "", "family" : "Daniels", "given" : "R. E.", "non-dropping-particle" : "", "parse-names" : false, "suffix" : "" }, { "dropping-particle" : "", "family" : "Young", "given" : "M. W.", "non-dropping-particle" : "", "parse-names" : false, "suffix" : "" }, { "dropping-particle" : "", "family" : "Parish", "given" : "A. M.", "non-dropping-particle" : "", "parse-names" : false, "suffix" : "" }, { "dropping-particle" : "", "family" : "Scott", "given" : "R. J.", "non-dropping-particle" : "", "parse-names" : false, "suffix" : "" }, { "dropping-particle" : "", "family" : "Firbank", "given" : "L. G.", "non-dropping-particle" : "", "parse-names" : false, "suffix" : "" }, { "dropping-particle" : "", "family" : "Squire", "given" : "G. R.", "non-dropping-particle" : "", "parse-names" : false, "suffix" : "" } ], "container-title" : "Philosophical Transactions of the Royal Society B: Biological Sciences", "id" : "ITEM-3", "issue" : "1439", "issued" : { "date-parts" : [ [ "2003" ] ] }, "page" : "1899-1913", "title" : "Responses of plants and invertebrate trophic groups to contrasting herbicide regimes in the Farm Scale Evaluations of genetically modified herbicide-tolerant crops", "type" : "article-journal", "volume" : "358" }, "uris" : [ "http://www.mendeley.com/documents/?uuid=669d26a7-9585-4e4b-99e8-2ef815274346" ] }, { "id" : "ITEM-4", "itemData" : { "DOI" : "10.1111/j.1466-8238.2007.00344.x", "ISBN" : "1466-8238", "ISSN" : "1466822X", "PMID" : "2634", "abstract" : "Aim Species richness in itself is not always sufficient to evaluate land management strategies for nature conservation. The exchange of species between local communities may be affected by landscape structure and land-use intensity. Thus, species turnover, and its inverse, community similarity, may be useful measures of landscape integrity from a diversity perspective. Location A European transect from France to Estonia. Methods We measured the similarity of plant, bird, wild bee, true bug, carabid beetle, hoverfly and spider communities sampled along gradients in landscape composition (e.g. total availability of semi-natural habitat), landscape configuration (e.g. fragmentation) and land-use intensity (e.g. pesticide loads). Results Total availability of semi-natural habitats had little effect on community similarity, except for bird communities, which were more homogeneous in more natural landscapes. Bee communities, in contrast, were less similar in landscapes with higher percentages of semi-natural habitats. Increased landscape fragmentation decreased similarity of true bug communities, while plant communities showed a nonlinear, U-shaped response. More intense land use, specifically increased pesticide burden, led to a homogenization of bee, bug and spider communities within sites. In these cases, habitat fragmentation interacted with pesticide load. Hoverfly and carabid beetle community similarity was differentially affected by higher pesticide levels: for carabid beetles similarity decreased, while for hoverflies we observed a U-shaped relationship. Main conclusions Our study demonstrates the effects of landscape composition, configuration and land-use intensity on the similarity of communities. It indicates reduced exchange of species between communities in landscapes dominated by agricultural activities. Taxonomic groups differed in their responses to environmental drivers and using but one group as an indicator for \u2018biodiversity\u2019 as such would thus not be advisable.", "author" : [ { "dropping-particle" : "", "family" : "Dormann", "given" : "Carsten F.", "non-dropping-particle" : "", "parse-names" : false, "suffix" : "" }, { "dropping-particle" : "", "family" : "Schweiger", "given" : "Oliver", "non-dropping-particle" : "", "parse-names" : false, "suffix" : "" }, { "dropping-particle" : "", "family" : "Augenstein", "given" : "Isabel", "non-dropping-particle" : "", "parse-names" : false, "suffix" : "" }, { "dropping-particle" : "", "family" : "Bailey", "given" : "Debra", "non-dropping-particle" : "", "parse-names" : false, "suffix" : "" }, { "dropping-particle" : "", "family" : "Billeter", "given" : "Regula", "non-dropping-particle" : "", "parse-names" : false, "suffix" : "" }, { "dropping-particle" : "", "family" : "Blust", "given" : "Geert", "non-dropping-particle" : "De", "parse-names" : false, "suffix" : "" }, { "dropping-particle" : "", "family" : "Defilippi", "given" : "Riccardo", "non-dropping-particle" : "", "parse-names" : false, "suffix" : "" }, { "dropping-particle" : "", "family" : "Frenzel", "given" : "Mark", "non-dropping-particle" : "", "parse-names" : false, "suffix" : "" }, { "dropping-particle" : "", "family" : "Hendrickx", "given" : "Frederik", "non-dropping-particle" : "", "parse-names" : false, "suffix" : "" }, { "dropping-particle" : "", "family" : "Herzog", "given" : "Felix", "non-dropping-particle" : "", "parse-names" : false, "suffix" : "" }, { "dropping-particle" : "", "family" : "Klotz", "given" : "Stefan", "non-dropping-particle" : "", "parse-names" : false, "suffix" : "" }, { "dropping-particle" : "", "family" : "Liira", "given" : "Jaan", "non-dropping-particle" : "", "parse-names" : false, "suffix" : "" }, { "dropping-particle" : "", "family" : "Maelfait", "given" : "Jean Pierre", "non-dropping-particle" : "", "parse-names" : false, "suffix" : "" }, { "dropping-particle" : "", "family" : "Schmidt", "given" : "Torsten", "non-dropping-particle" : "", "parse-names" : false, "suffix" : "" }, { "dropping-particle" : "", "family" : "Speelmans", "given" : "Marjan", "non-dropping-particle" : "", "parse-names" : false, "suffix" : "" }, { "dropping-particle" : "", "family" : "Wingerden", "given" : "Walter K.R.E.", "non-dropping-particle" : "Van", "parse-names" : false, "suffix" : "" }, { "dropping-particle" : "", "family" : "Zobel", "given" : "Martin", "non-dropping-particle" : "", "parse-names" : false, "suffix" : "" } ], "container-title" : "Global Ecology and Biogeography", "id" : "ITEM-4", "issue" : "6", "issued" : { "date-parts" : [ [ "2007" ] ] }, "page" : "774-787", "title" : "Effects of landscape structure and land-use intensity on similarity of plant and animal communities", "type" : "article-journal", "volume" : "16" }, "uris" : [ "http://www.mendeley.com/documents/?uuid=557fbcc2-45da-40ff-a304-f84f0b7cf16e" ] }, { "id" : "ITEM-5", "itemData" : { "DOI" : "10.1098/rspb.2011.1686", "ISBN" : "0962-8452", "ISSN" : "0962-8452", "PMID" : "21993499", "abstract" : "The impact of crop management and agricultural land use on the threat status of plants adapted to arable habitats was analysed using data from Red Lists of vascular plants assessed by national experts from 29 European countries. There was a positive relationship between national wheat yields and the numbers of rare, threatened or recently extinct arable plant species in each country. Variance in the relative proportions of species in different threat categories was significantly explained using a combination of fertilizer and herbicide use, with a greater percentage of the variance partitioned to fertilizers. Specialist species adapted to individual crops, such as flax, are among the most threatened. These species have declined across Europe in response to a reduction in the area grown for the crops on which they rely. The increased use of agro-chemicals, especially in central and northwestern Europe, has selected against a larger group of species adapted to habitats with intermediate fertility. There is an urgent need to implement successful conservation strategies to arrest the decline of this functionally distinct and increasingly threatened component of the European flora.", "author" : [ { "dropping-particle" : "", "family" : "Storkey", "given" : "J.", "non-dropping-particle" : "", "parse-names" : false, "suffix" : "" }, { "dropping-particle" : "", "family" : "Meyer", "given" : "S.", "non-dropping-particle" : "", "parse-names" : false, "suffix" : "" }, { "dropping-particle" : "", "family" : "Still", "given" : "K. S.", "non-dropping-particle" : "", "parse-names" : false, "suffix" : "" }, { "dropping-particle" : "", "family" : "Leuschner", "given" : "C.", "non-dropping-particle" : "", "parse-names" : false, "suffix" : "" } ], "container-title" : "Proceedings of the Royal Society B: Biological Sciences", "id" : "ITEM-5", "issue" : "1732", "issued" : { "date-parts" : [ [ "2012" ] ] }, "page" : "1421-1429", "title" : "The impact of agricultural intensification and land-use change on the European arable flora", "type" : "article-journal", "volume" : "279" }, "uris" : [ "http://www.mendeley.com/documents/?uuid=09bbb4e3-f222-4381-9e70-4829a0883d75" ] }, { "id" : "ITEM-6", "itemData" : { "DOI" : "10.1016/j.agee.2013.12.013", "ISBN" : "0167-8809", "ISSN" : "01678809", "abstract" : "Agricultural changes related to the intensification of farming practices and the simplification of landscape elements often occur simultaneously. Their respective effects on biodiversity are thus difficult to disentangle and are poorly understood. This study assessed the relative contribution of each component of agricultural intensification on taxonomic and functional bird communities.The bird communities studied were composed of 70 species, both farmland and non-farmland birds, found in 66 fields covering three main cereal departments of France. Herbicide dose was related to measurable negative effects on the Community Specialization Index (CSI). Overall, the proportion of habitat specialists, particularly of herbivorous species, decreased, and the proportion of generalists increased as pesticide doses increased. Pesticides also had a positive effect on total abundance and richness, whereas no influence of insecticide or fungicide doses could be detected. Landscape simplification was associated with a loss of bird species diversity and an increase in the CSI.Our findings suggest that the intensification of agriculture in this area, as reflected by increasing pesticide doses, modified communities by homogenizing species assemblages, whereas landscape element simplification led to the selection of only a few typical farmland birds enabled to persist in a simplified arable landscape. These results highlight the importance of combining taxonomic with functional diversity indices to fully understand changes in communities that occur in response to agricultural intensification. \u00a9 2013 Elsevier B.V.", "author" : [ { "dropping-particle" : "", "family" : "Chiron", "given" : "Fran\u00e7ois", "non-dropping-particle" : "", "parse-names" : false, "suffix" : "" }, { "dropping-particle" : "", "family" : "Charg\u00e9", "given" : "R\u00e9mi", "non-dropping-particle" : "", "parse-names" : false, "suffix" : "" }, { "dropping-particle" : "", "family" : "Julliard", "given" : "Romain", "non-dropping-particle" : "", "parse-names" : false, "suffix" : "" }, { "dropping-particle" : "", "family" : "Jiguet", "given" : "Fr\u00e9d\u00e9ric", "non-dropping-particle" : "", "parse-names" : false, "suffix" : "" }, { "dropping-particle" : "", "family" : "Muratet", "given" : "Audrey", "non-dropping-particle" : "", "parse-names" : false, "suffix" : "" } ], "container-title" : "Agriculture, Ecosystems and Environment", "id" : "ITEM-6", "issued" : { "date-parts" : [ [ "2014" ] ] }, "page" : "153-160", "title" : "Pesticide doses, landscape structure and their relative effects on farmland birds", "type" : "article-journal", "volume" : "185" }, "uris" : [ "http://www.mendeley.com/documents/?uuid=337fcefd-99dd-46aa-8cb4-4196680597e7" ] }, { "id" : "ITEM-7", "itemData" : { "DOI" : "10.1890/130054", "ISBN" : "1540-9295", "ISSN" : "15409309", "PMID" : "25178820", "abstract" : "The characteristics of the physical science basis and mitigation of climate change lend themselves well to a science-policy interface focused on global assessment-the function of the Intergovernmental Panel on Climate Change (IPCC). By contrast, the Intergovernmental Science-Policy Platform on Biodiversity and Ecosystem Services (IPBES) needs three additional functions of knowledge generation, capacity-building, and policy support, in addition to traditional assessment, and the same is true for climate change adaptation. These functions are included in the work program for IPBES, but their total share of the budget, currently less than a third, is inadequate. For climate change adaptation they are delivered by mechanisms like the Nairobi Work Programme and the Adaptation Committee, which should similarly receive greater attention.", "author" : [ { "dropping-particle" : "", "family" : "Deguines", "given" : "Nicolas", "non-dropping-particle" : "", "parse-names" : false, "suffix" : "" }, { "dropping-particle" : "", "family" : "Jono", "given" : "Cl\u00e9mentine", "non-dropping-particle" : "", "parse-names" : false, "suffix" : "" }, { "dropping-particle" : "", "family" : "Baude", "given" : "Mathilde", "non-dropping-particle" : "", "parse-names" : false, "suffix" : "" }, { "dropping-particle" : "", "family" : "Henry", "given" : "Micka\u00ebl", "non-dropping-particle" : "", "parse-names" : false, "suffix" : "" }, { "dropping-particle" : "", "family" : "Julliard", "given" : "Romain", "non-dropping-particle" : "", "parse-names" : false, "suffix" : "" }, { "dropping-particle" : "", "family" : "Fontaine", "given" : "Colin", "non-dropping-particle" : "", "parse-names" : false, "suffix" : "" } ], "container-title" : "Frontiers in Ecology and the Environment", "id" : "ITEM-7", "issue" : "4", "issued" : { "date-parts" : [ [ "2014" ] ] }, "page" : "212-217", "title" : "Large-scale trade-off between agricultural intensification and crop pollination services", "type" : "article-journal", "volume" : "12" }, "uris" : [ "http://www.mendeley.com/documents/?uuid=fb859b48-11a7-44ad-9639-13528b0d3af2" ] }, { "id" : "ITEM-8", "itemData" : { "DOI" : "10.1098/rspb.2014.1358", "ISBN" : "0962-8452", "ISSN" : "0962-8452", "PMID" : "25100703", "abstract" : "some suggesting that biodiversity conservation in agriculture is best maximized by reducing local management intensity, such as fertilizer and pesticide application. Others highlight the importance of landscape-level approaches that incorporate natural or semi-natural areas in landscapes surrounding farms. Here, we show that both of these practices are valuable to the conservation of biodiversity, and that either local or landscape factors can be most crucial to conservation planning depending on which types of organisms one wishes to save.We performed a quantitative review of 266 observations taken from 31 studies that compared the impacts of localized (within farm) management strategies and landscape complexity (around farms) on the richness and abundance of plant, invertebrate and vertebrate species in agro-ecosystems. While both factors significantly impacted species richness, the richness of sessile plants increased with less-intensive local management, but did not significantly respond to landscape complexity. By contrast, the richness of mobile vertebrates increased with landscape complexity, but did not significantly increase with less-intensive local management. Invertebrate richness and abundance responded to both factors. Our analyses point to clear differences in how various groups of organisms respond to differing scales of management, and suggest that preservation of multiple taxonomic groups will require multiple scales of conservation.", "author" : [ { "dropping-particle" : "", "family" : "Gonthier", "given" : "D. J.", "non-dropping-particle" : "", "parse-names" : false, "suffix" : "" }, { "dropping-particle" : "", "family" : "Ennis", "given" : "K. K.", "non-dropping-particle" : "", "parse-names" : false, "suffix" : "" }, { "dropping-particle" : "", "family" : "Farinas", "given" : "S.", "non-dropping-particle" : "", "parse-names" : false, "suffix" : "" }, { "dropping-particle" : "", "family" : "Hsieh", "given" : "H.-Y.", "non-dropping-particle" : "", "parse-names" : false, "suffix" : "" }, { "dropping-particle" : "", "family" : "Iverson", "given" : "A. L.", "non-dropping-particle" : "", "parse-names" : false, "suffix" : "" }, { "dropping-particle" : "", "family" : "Batary", "given" : "P.", "non-dropping-particle" : "", "parse-names" : false, "suffix" : "" }, { "dropping-particle" : "", "family" : "Rudolphi", "given" : "J.", "non-dropping-particle" : "", "parse-names" : false, "suffix" : "" }, { "dropping-particle" : "", "family" : "Tscharntke", "given" : "T.", "non-dropping-particle" : "", "parse-names" : false, "suffix" : "" }, { "dropping-particle" : "", "family" : "Cardinale", "given" : "B. J.", "non-dropping-particle" : "", "parse-names" : false, "suffix" : "" }, { "dropping-particle" : "", "family" : "Perfecto", "given" : "I.", "non-dropping-particle" : "", "parse-names" : false, "suffix" : "" } ], "container-title" : "Proceedings of the Royal Society B: Biological Sciences", "id" : "ITEM-8", "issue" : "1791", "issued" : { "date-parts" : [ [ "2014" ] ] }, "page" : "20141358-20141358", "title" : "Biodiversity conservation in agriculture requires a multi-scale approach", "type" : "article-journal", "volume" : "281" }, "uris" : [ "http://www.mendeley.com/documents/?uuid=1a34eb48-6cf2-4978-8ffa-21f5129722a6" ] }, { "id" : "ITEM-9", "itemData" : { "DOI" : "10.1038/nature14420", "ISBN" : "doi:10.1038/nature14420", "ISSN" : "0028-0836", "PMID" : "25901681", "abstract" : "Understanding the effects of neonicotinoid insecticides on bees is vital because of reported declines in bee diversity and distri- bution1\u20133 and the crucial role bees have as pollinators in ecosystems and agriculture4 . Neonicotinoids are suspected to pose an unac- ceptable risk to bees, partly because of their systemic uptake in plants5 , and the European Union has therefore introduced a mora- torium on three neonicotinoids as seed coatings in flowering crops that attract bees6 . The moratorium has been criticized for being based on weak evidence7 , particularly because effects have mostly been measured on bees that have been artificially fed neonicoti- noids8\u201311 . Thus, the key question is how neonicotinoids influence bees, and wild bees in particular, in real-world agricultural land- scapes11\u201313 . Here we show that a commonly used insecticide seed coating in a flowering crop can have serious consequences for wild bees. In a study with replicated and matched landscapes, we found that seed coating with Elado, an insecticide containing a combina- tion of the neonicotinoid clothianidin and the non-systemic pyre- throid b-cyfluthrin, applied to oilseed rape seeds, reduced wild bee density, solitary bee nesting, and bumblebee colony growth and reproduction under field conditions. Hence, such insecticidal use can pose a substantial risk to wild bees in agricultural landscapes, and the contribution of pesticides to the global decline of wild bees1\u20133 may have been underestimated. The lack of a significant response in honeybee colonies suggests that reported pesticide effects on honeybees cannot always be extrapolated to wild bees",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9", "issue" : "7550", "issued" : { "date-parts" : [ [ "2015" ] ] }, "page" : "77-80", "title" : "Seed coating with a neonicotinoid insecticide negatively affects wild bees", "type" : "article-journal", "volume" : "521" }, "uris" : [ "http://www.mendeley.com/documents/?uuid=091c0f47-55e0-496c-b417-13cfa9ed8d81" ] }, { "id" : "ITEM-10",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0",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id" : "ITEM-11", "itemData" : { "DOI" : "10.1038/ncomms12459", "ISBN" : "2041-1723 (Electronic)\\r2041-1723 (Linking)", "ISSN" : "2041-1723", "PMID" : "27529661", "abstract" : "Wild bee declines have been ascribed in part to neonicotinoid insecticides. While short-term laboratory studies on commercially bred species (principally honeybees and bumblebees) have identified sub-lethal effects, there is no strong evidence linking these insecticides to losses of the majority of wild bee species. We relate 18 years of UK national wild bee distribution data for 62 species to amounts of neonicotinoid use in oilseed rape. Using a multi-species dynamic Bayesian occupancy analysis, we find evidence of increased population extinction rates in response to neonicotinoid seed treatment use on oilseed rape. Species foraging on oilseed rape benefit from the cover of this crop, but were on average three times more negatively affected by exposure to neonicotinoids than non-crop foragers. Our results suggest that sub-lethal effects of neonicotinoids could scale up to cause losses of bee biodiversity. Restrictions on neonicotinoid use may reduce population declines.", "author" : [ { "dropping-particle" : "", "family" : "Woodcock", "given" : "Ben A.", "non-dropping-particle" : "", "parse-names" : false, "suffix" : "" }, { "dropping-particle" : "", "family" : "Isaac", "given" : "Nicholas J. B.", "non-dropping-particle" : "", "parse-names" : false, "suffix" : "" }, { "dropping-particle" : "", "family" : "Bullock", "given" : "James M.", "non-dropping-particle" : "", "parse-names" : false, "suffix" : "" }, { "dropping-particle" : "", "family" : "Roy", "given" : "David B.", "non-dropping-particle" : "", "parse-names" : false, "suffix" : "" }, { "dropping-particle" : "", "family" : "Garthwaite", "given" : "David G.", "non-dropping-particle" : "", "parse-names" : false, "suffix" : "" }, { "dropping-particle" : "", "family" : "Crowe", "given" : "Andrew", "non-dropping-particle" : "", "parse-names" : false, "suffix" : "" }, { "dropping-particle" : "", "family" : "Pywell", "given" : "Richard F.", "non-dropping-particle" : "", "parse-names" : false, "suffix" : "" } ], "container-title" : "Nature Communications", "id" : "ITEM-11", "issued" : { "date-parts" : [ [ "2016" ] ] }, "page" : "12459", "publisher" : "Nature Publishing Group", "title" : "Impacts of neonicotinoid use on long-term population changes in wild bees in England", "type" : "article-journal", "volume" : "7" }, "uris" : [ "http://www.mendeley.com/documents/?uuid=aef38d53-0fa4-4a55-94aa-1175b7e32a02" ] } ], "mendeley" : { "formattedCitation" : "(Brittain, Bommarco, Vighi, Settele, &amp; Potts, 2010; Chiron, Charg\u00e9, Julliard, Jiguet, &amp; Muratet, 2014; Deguines et al., 2014; Dormann et al., 2007; Gabriel et al., 2013; Gonthier et al., 2014; Hawes et al., 2003; IPBES, 2016a; Maj Rundl\u00f6f et al., 2015; Storkey, Meyer, Still, &amp; Leuschner, 2012; Ben A. Woodcock et al., 2016)", "plainTextFormattedCitation" : "(Brittain, Bommarco, Vighi, Settele, &amp; Potts, 2010; Chiron, Charg\u00e9, Julliard, Jiguet, &amp; Muratet, 2014; Deguines et al., 2014; Dormann et al., 2007; Gabriel et al., 2013; Gonthier et al., 2014; Hawes et al., 2003; IPBES, 2016a; Maj Rundl\u00f6f et al., 2015; Storkey, Meyer, Still, &amp; Leuschner, 2012; Ben A. Woodcock et al., 2016)", "previouslyFormattedCitation" : "(Brittain, Bommarco, Vighi, Settele, &amp; Potts, 2010; Chiron, Charg\u00e9, Julliard, Jiguet, &amp; Muratet, 2014; Deguines et al., 2014; Dormann et al., 2007; Gabriel et al., 2013; Gonthier et al., 2014; Hawes et al., 2003; IPBES, 2016a; Maj Rundl\u00f6f et al., 2015; Storkey, Meyer, Still, &amp; Leuschner, 2012; Ben A. Woodcock et al., 2016)" }, "properties" : {  }, "schema" : "https://github.com/citation-style-language/schema/raw/master/csl-citation.json" }</w:instrText>
      </w:r>
      <w:r w:rsidRPr="00E13B98">
        <w:fldChar w:fldCharType="separate"/>
      </w:r>
      <w:r w:rsidRPr="00A87086">
        <w:t>(Brittain</w:t>
      </w:r>
      <w:r w:rsidR="00711AF0">
        <w:rPr>
          <w:i/>
        </w:rPr>
        <w:t xml:space="preserve"> et al.</w:t>
      </w:r>
      <w:r w:rsidRPr="00A87086">
        <w:t>, 2010; Chiron</w:t>
      </w:r>
      <w:r w:rsidR="008377E7">
        <w:rPr>
          <w:i/>
        </w:rPr>
        <w:t xml:space="preserve"> et al.</w:t>
      </w:r>
      <w:r w:rsidRPr="00A87086">
        <w:t xml:space="preserve">, 2014; Deguines </w:t>
      </w:r>
      <w:r w:rsidR="000D7D89" w:rsidRPr="000D7D89">
        <w:rPr>
          <w:i/>
        </w:rPr>
        <w:t>et al.</w:t>
      </w:r>
      <w:r w:rsidRPr="00A87086">
        <w:t xml:space="preserve">, 2014; Dormann </w:t>
      </w:r>
      <w:r w:rsidR="000D7D89" w:rsidRPr="000D7D89">
        <w:rPr>
          <w:i/>
        </w:rPr>
        <w:t>et al.</w:t>
      </w:r>
      <w:r w:rsidRPr="00A87086">
        <w:t xml:space="preserve">, 2007; Gabriel </w:t>
      </w:r>
      <w:r w:rsidR="000D7D89" w:rsidRPr="000D7D89">
        <w:rPr>
          <w:i/>
        </w:rPr>
        <w:t>et al.</w:t>
      </w:r>
      <w:r w:rsidRPr="00A87086">
        <w:t xml:space="preserve">, 2013; Gonthier </w:t>
      </w:r>
      <w:r w:rsidR="000D7D89" w:rsidRPr="000D7D89">
        <w:rPr>
          <w:i/>
        </w:rPr>
        <w:t>et al.</w:t>
      </w:r>
      <w:r w:rsidRPr="00A87086">
        <w:t xml:space="preserve">, 2014; Hawes </w:t>
      </w:r>
      <w:r w:rsidR="000D7D89" w:rsidRPr="000D7D89">
        <w:rPr>
          <w:i/>
        </w:rPr>
        <w:t>et al.</w:t>
      </w:r>
      <w:r w:rsidRPr="00A87086">
        <w:t xml:space="preserve">, 2003; IPBES, 2016a; Rundlöf </w:t>
      </w:r>
      <w:r w:rsidR="000D7D89" w:rsidRPr="000D7D89">
        <w:rPr>
          <w:i/>
        </w:rPr>
        <w:t>et al.</w:t>
      </w:r>
      <w:r w:rsidRPr="00A87086">
        <w:t>, 2015; Storkey</w:t>
      </w:r>
      <w:r w:rsidR="008377E7">
        <w:rPr>
          <w:i/>
        </w:rPr>
        <w:t xml:space="preserve"> et al.</w:t>
      </w:r>
      <w:r w:rsidRPr="00A87086">
        <w:t xml:space="preserve">, 2012; Woodcock </w:t>
      </w:r>
      <w:r w:rsidR="000D7D89" w:rsidRPr="000D7D89">
        <w:rPr>
          <w:i/>
        </w:rPr>
        <w:t>et al.</w:t>
      </w:r>
      <w:r w:rsidRPr="00A87086">
        <w:t>, 2016)</w:t>
      </w:r>
      <w:r w:rsidRPr="00E13B98">
        <w:fldChar w:fldCharType="end"/>
      </w:r>
      <w:r w:rsidRPr="00E13B98">
        <w:t>. For example, intensive use of herbicides and inorganic fertili</w:t>
      </w:r>
      <w:r>
        <w:t>z</w:t>
      </w:r>
      <w:r w:rsidRPr="00E13B98">
        <w:t xml:space="preserve">ers act as environmental filters eliminating wild plant species, especially those adapted to conditions of intermediate fertility, with implications for the higher trophic levels, such as insect pollinators and seed feeding birds, which depend on such wild plant species for food resources </w:t>
      </w:r>
      <w:r>
        <w:fldChar w:fldCharType="begin" w:fldLock="1"/>
      </w:r>
      <w:r>
        <w:instrText>ADDIN CSL_CITATION { "citationItems" : [ { "id" : "ITEM-1", "itemData" : { "DOI" : "10.1098/rstb.2003.1406", "ISBN" : "0962-8436 (Print)\\n0962-8436 (Linking)", "ISSN" : "0962-8436", "PMID" : "14561321", "abstract" : "Effects of genetically modified herbicide-tolerant (GMHT) and conventional crop management on invertebrate trophic groups (herbivores, detritivores, pollinators, predators and parasitoids) were compared in beet, maize and spring oilseed rape sites throughout the UK. These trophic groups were influenced by season, crop species and GMHT management. Many groups increased twofold to fivefold in abundance between early and late summer, and differed up to 10-fold between crop species. GMHT management superimposed relatively small (less than twofold), but consistent, shifts in plant and insect abundance, the extent and direction of these effects being dependent on the relative efficacies of comparable conventional herbicide regimes. In general, the biomass of weeds was reduced under GMHT management in beet and spring oilseed rape and increased in maize compared with conventional treatments. This change in resource availability had knock-on effects on higher trophic levels except in spring oilseed rape where herbivore resource was greatest. Herbivores, pollinators and natural enemies changed in abundance in the same directions as their resources, and detritivores increased in abundance under GMHT management across all crops. The result of the later herbicide application in GMHT treatments was a shift in resource from the herbivore food web to the detritivore food web. The Farm Scale Evaluations have demonstrated over 3 years and throughout the UK that herbivores, detritivores and many of their predators and parasitoids in arable systems are sensitive to the changes in weed communities that result from the introduction of new herbicide regimes.", "author" : [ { "dropping-particle" : "", "family" : "Hawes", "given" : "C.", "non-dropping-particle" : "", "parse-names" : false, "suffix" : "" }, { "dropping-particle" : "", "family" : "Haughton", "given" : "A. J.", "non-dropping-particle" : "", "parse-names" : false, "suffix" : "" }, { "dropping-particle" : "", "family" : "Osborne", "given" : "J. L.", "non-dropping-particle" : "", "parse-names" : false, "suffix" : "" }, { "dropping-particle" : "", "family" : "Roy", "given" : "D. B.", "non-dropping-particle" : "", "parse-names" : false, "suffix" : "" }, { "dropping-particle" : "", "family" : "Clark", "given" : "S. J.", "non-dropping-particle" : "", "parse-names" : false, "suffix" : "" }, { "dropping-particle" : "", "family" : "Perry", "given" : "J. N.", "non-dropping-particle" : "", "parse-names" : false, "suffix" : "" }, { "dropping-particle" : "", "family" : "Rothery", "given" : "P.", "non-dropping-particle" : "", "parse-names" : false, "suffix" : "" }, { "dropping-particle" : "", "family" : "Bohan", "given" : "D. A.", "non-dropping-particle" : "", "parse-names" : false, "suffix" : "" }, { "dropping-particle" : "", "family" : "Brooks", "given" : "D. R.", "non-dropping-particle" : "", "parse-names" : false, "suffix" : "" }, { "dropping-particle" : "", "family" : "Champion", "given" : "G. T.", "non-dropping-particle" : "", "parse-names" : false, "suffix" : "" }, { "dropping-particle" : "", "family" : "Dewar", "given" : "A. M.", "non-dropping-particle" : "", "parse-names" : false, "suffix" : "" }, { "dropping-particle" : "", "family" : "Heard", "given" : "M. S.", "non-dropping-particle" : "", "parse-names" : false, "suffix" : "" }, { "dropping-particle" : "", "family" : "Woiwod", "given" : "I. P.", "non-dropping-particle" : "", "parse-names" : false, "suffix" : "" }, { "dropping-particle" : "", "family" : "Daniels", "given" : "R. E.", "non-dropping-particle" : "", "parse-names" : false, "suffix" : "" }, { "dropping-particle" : "", "family" : "Young", "given" : "M. W.", "non-dropping-particle" : "", "parse-names" : false, "suffix" : "" }, { "dropping-particle" : "", "family" : "Parish", "given" : "A. M.", "non-dropping-particle" : "", "parse-names" : false, "suffix" : "" }, { "dropping-particle" : "", "family" : "Scott", "given" : "R. J.", "non-dropping-particle" : "", "parse-names" : false, "suffix" : "" }, { "dropping-particle" : "", "family" : "Firbank", "given" : "L. G.", "non-dropping-particle" : "", "parse-names" : false, "suffix" : "" }, { "dropping-particle" : "", "family" : "Squire", "given" : "G. R.", "non-dropping-particle" : "", "parse-names" : false, "suffix" : "" } ], "container-title" : "Philosophical Transactions of the Royal Society B: Biological Sciences", "id" : "ITEM-1", "issue" : "1439", "issued" : { "date-parts" : [ [ "2003" ] ] }, "page" : "1899-1913", "title" : "Responses of plants and invertebrate trophic groups to contrasting herbicide regimes in the Farm Scale Evaluations of genetically modified herbicide-tolerant crops", "type" : "article-journal", "volume" : "358" }, "uris" : [ "http://www.mendeley.com/documents/?uuid=669d26a7-9585-4e4b-99e8-2ef815274346" ] }, { "id" : "ITEM-2", "itemData" : { "DOI" : "10.1016/j.agee.2013.12.013", "ISBN" : "0167-8809", "ISSN" : "01678809", "abstract" : "Agricultural changes related to the intensification of farming practices and the simplification of landscape elements often occur simultaneously. Their respective effects on biodiversity are thus difficult to disentangle and are poorly understood. This study assessed the relative contribution of each component of agricultural intensification on taxonomic and functional bird communities.The bird communities studied were composed of 70 species, both farmland and non-farmland birds, found in 66 fields covering three main cereal departments of France. Herbicide dose was related to measurable negative effects on the Community Specialization Index (CSI). Overall, the proportion of habitat specialists, particularly of herbivorous species, decreased, and the proportion of generalists increased as pesticide doses increased. Pesticides also had a positive effect on total abundance and richness, whereas no influence of insecticide or fungicide doses could be detected. Landscape simplification was associated with a loss of bird species diversity and an increase in the CSI.Our findings suggest that the intensification of agriculture in this area, as reflected by increasing pesticide doses, modified communities by homogenizing species assemblages, whereas landscape element simplification led to the selection of only a few typical farmland birds enabled to persist in a simplified arable landscape. These results highlight the importance of combining taxonomic with functional diversity indices to fully understand changes in communities that occur in response to agricultural intensification. \u00a9 2013 Elsevier B.V.", "author" : [ { "dropping-particle" : "", "family" : "Chiron", "given" : "Fran\u00e7ois", "non-dropping-particle" : "", "parse-names" : false, "suffix" : "" }, { "dropping-particle" : "", "family" : "Charg\u00e9", "given" : "R\u00e9mi", "non-dropping-particle" : "", "parse-names" : false, "suffix" : "" }, { "dropping-particle" : "", "family" : "Julliard", "given" : "Romain", "non-dropping-particle" : "", "parse-names" : false, "suffix" : "" }, { "dropping-particle" : "", "family" : "Jiguet", "given" : "Fr\u00e9d\u00e9ric", "non-dropping-particle" : "", "parse-names" : false, "suffix" : "" }, { "dropping-particle" : "", "family" : "Muratet", "given" : "Audrey", "non-dropping-particle" : "", "parse-names" : false, "suffix" : "" } ], "container-title" : "Agriculture, Ecosystems and Environment", "id" : "ITEM-2", "issued" : { "date-parts" : [ [ "2014" ] ] }, "page" : "153-160", "title" : "Pesticide doses, landscape structure and their relative effects on farmland birds", "type" : "article-journal", "volume" : "185" }, "uris" : [ "http://www.mendeley.com/documents/?uuid=337fcefd-99dd-46aa-8cb4-4196680597e7" ] }, { "id" : "ITEM-3", "itemData" : { "DOI" : "10.1098/rspb.2011.1686", "ISBN" : "0962-8452", "ISSN" : "0962-8452", "PMID" : "21993499", "abstract" : "The impact of crop management and agricultural land use on the threat status of plants adapted to arable habitats was analysed using data from Red Lists of vascular plants assessed by national experts from 29 European countries. There was a positive relationship between national wheat yields and the numbers of rare, threatened or recently extinct arable plant species in each country. Variance in the relative proportions of species in different threat categories was significantly explained using a combination of fertilizer and herbicide use, with a greater percentage of the variance partitioned to fertilizers. Specialist species adapted to individual crops, such as flax, are among the most threatened. These species have declined across Europe in response to a reduction in the area grown for the crops on which they rely. The increased use of agro-chemicals, especially in central and northwestern Europe, has selected against a larger group of species adapted to habitats with intermediate fertility. There is an urgent need to implement successful conservation strategies to arrest the decline of this functionally distinct and increasingly threatened component of the European flora.", "author" : [ { "dropping-particle" : "", "family" : "Storkey", "given" : "J.", "non-dropping-particle" : "", "parse-names" : false, "suffix" : "" }, { "dropping-particle" : "", "family" : "Meyer", "given" : "S.", "non-dropping-particle" : "", "parse-names" : false, "suffix" : "" }, { "dropping-particle" : "", "family" : "Still", "given" : "K. S.", "non-dropping-particle" : "", "parse-names" : false, "suffix" : "" }, { "dropping-particle" : "", "family" : "Leuschner", "given" : "C.", "non-dropping-particle" : "", "parse-names" : false, "suffix" : "" } ], "container-title" : "Proceedings of the Royal Society B: Biological Sciences", "id" : "ITEM-3", "issue" : "1732", "issued" : { "date-parts" : [ [ "2012" ] ] }, "page" : "1421-1429", "title" : "The impact of agricultural intensification and land-use change on the European arable flora", "type" : "article-journal", "volume" : "279" }, "uris" : [ "http://www.mendeley.com/documents/?uuid=09bbb4e3-f222-4381-9e70-4829a0883d75" ] }, { "id" : "ITEM-4",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4",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Chiron et al., 2014; Hawes et al., 2003; IPBES, 2016a; Storkey et al., 2012)", "plainTextFormattedCitation" : "(Chiron et al., 2014; Hawes et al., 2003; IPBES, 2016a; Storkey et al., 2012)", "previouslyFormattedCitation" : "(Chiron et al., 2014; Hawes et al., 2003; IPBES, 2016a; Storkey et al., 2012)" }, "properties" : {  }, "schema" : "https://github.com/citation-style-language/schema/raw/master/csl-citation.json" }</w:instrText>
      </w:r>
      <w:r>
        <w:fldChar w:fldCharType="separate"/>
      </w:r>
      <w:r w:rsidRPr="00ED095B">
        <w:t xml:space="preserve">(Chiron </w:t>
      </w:r>
      <w:r w:rsidR="000D7D89" w:rsidRPr="000D7D89">
        <w:rPr>
          <w:i/>
        </w:rPr>
        <w:t>et al.</w:t>
      </w:r>
      <w:r w:rsidRPr="00ED095B">
        <w:t xml:space="preserve">, 2014; Hawes </w:t>
      </w:r>
      <w:r w:rsidR="000D7D89" w:rsidRPr="000D7D89">
        <w:rPr>
          <w:i/>
        </w:rPr>
        <w:t>et al.</w:t>
      </w:r>
      <w:r w:rsidRPr="00ED095B">
        <w:t xml:space="preserve">, 2003; IPBES, 2016a; Storkey </w:t>
      </w:r>
      <w:r w:rsidR="000D7D89" w:rsidRPr="000D7D89">
        <w:rPr>
          <w:i/>
        </w:rPr>
        <w:t>et al.</w:t>
      </w:r>
      <w:r w:rsidRPr="00ED095B">
        <w:t>, 2012)</w:t>
      </w:r>
      <w:r>
        <w:fldChar w:fldCharType="end"/>
      </w:r>
      <w:r w:rsidRPr="00E13B98">
        <w:t xml:space="preserve">. Further, agricultural insecticides target pest populations, they also pose a direct hazard to non-target insects, such as pollinators, that are crucial for the maintenance of biodiversity in natural ecosystems and deliver important services to pollinator-dependent crops </w:t>
      </w:r>
      <w:r>
        <w:fldChar w:fldCharType="begin" w:fldLock="1"/>
      </w:r>
      <w:r>
        <w:instrText>ADDIN CSL_CITATION { "citationItems" : [ { "id" : "ITEM-1", "itemData" : { "DOI" : "10.1890/130054", "ISBN" : "1540-9295", "ISSN" : "15409309", "PMID" : "25178820", "abstract" : "The characteristics of the physical science basis and mitigation of climate change lend themselves well to a science-policy interface focused on global assessment-the function of the Intergovernmental Panel on Climate Change (IPCC). By contrast, the Intergovernmental Science-Policy Platform on Biodiversity and Ecosystem Services (IPBES) needs three additional functions of knowledge generation, capacity-building, and policy support, in addition to traditional assessment, and the same is true for climate change adaptation. These functions are included in the work program for IPBES, but their total share of the budget, currently less than a third, is inadequate. For climate change adaptation they are delivered by mechanisms like the Nairobi Work Programme and the Adaptation Committee, which should similarly receive greater attention.", "author" : [ { "dropping-particle" : "", "family" : "Deguines", "given" : "Nicolas", "non-dropping-particle" : "", "parse-names" : false, "suffix" : "" }, { "dropping-particle" : "", "family" : "Jono", "given" : "Cl\u00e9mentine", "non-dropping-particle" : "", "parse-names" : false, "suffix" : "" }, { "dropping-particle" : "", "family" : "Baude", "given" : "Mathilde", "non-dropping-particle" : "", "parse-names" : false, "suffix" : "" }, { "dropping-particle" : "", "family" : "Henry", "given" : "Micka\u00ebl", "non-dropping-particle" : "", "parse-names" : false, "suffix" : "" }, { "dropping-particle" : "", "family" : "Julliard", "given" : "Romain", "non-dropping-particle" : "", "parse-names" : false, "suffix" : "" }, { "dropping-particle" : "", "family" : "Fontaine", "given" : "Colin", "non-dropping-particle" : "", "parse-names" : false, "suffix" : "" } ], "container-title" : "Frontiers in Ecology and the Environment", "id" : "ITEM-1", "issue" : "4", "issued" : { "date-parts" : [ [ "2014" ] ] }, "page" : "212-217", "title" : "Large-scale trade-off between agricultural intensification and crop pollination services", "type" : "article-journal", "volume" : "12" }, "uris" : [ "http://www.mendeley.com/documents/?uuid=fb859b48-11a7-44ad-9639-13528b0d3af2" ] }, { "id" : "ITEM-2",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2",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Deguines et al., 2014; IPBES, 2016a)", "plainTextFormattedCitation" : "(Deguines et al., 2014; IPBES, 2016a)", "previouslyFormattedCitation" : "(Deguines et al., 2014; IPBES, 2016a)" }, "properties" : {  }, "schema" : "https://github.com/citation-style-language/schema/raw/master/csl-citation.json" }</w:instrText>
      </w:r>
      <w:r>
        <w:fldChar w:fldCharType="separate"/>
      </w:r>
      <w:r w:rsidRPr="000B78CF">
        <w:t xml:space="preserve">(Deguines </w:t>
      </w:r>
      <w:r w:rsidR="000D7D89" w:rsidRPr="000D7D89">
        <w:rPr>
          <w:i/>
        </w:rPr>
        <w:t>et al.</w:t>
      </w:r>
      <w:r w:rsidRPr="000B78CF">
        <w:t>, 2014; IPBES, 2016a)</w:t>
      </w:r>
      <w:r>
        <w:fldChar w:fldCharType="end"/>
      </w:r>
      <w:r>
        <w:t>.</w:t>
      </w:r>
    </w:p>
    <w:p w14:paraId="70DDE2C4" w14:textId="2E303AE2" w:rsidR="0048205B" w:rsidRPr="00E13B98" w:rsidRDefault="0048205B" w:rsidP="00AE389F">
      <w:r w:rsidRPr="00E13B98">
        <w:t xml:space="preserve">Genetically modified crops can possess traits for herbicide tolerance or resistance to pests and their large-scale cultivation may drive changes to species and populations in agricultural landscapes either directly on gene pools or indirectly on dependent biodiversity. The direct hazard for biodiversity and nature’s contributions to people is relatively low, although where lethal impacts of insect-resistant crops on biodiversity occur they tend to be on species closely related to the targeted pest </w:t>
      </w:r>
      <w:r w:rsidRPr="00E13B98">
        <w:fldChar w:fldCharType="begin" w:fldLock="1"/>
      </w:r>
      <w:r>
        <w:instrText xml:space="preserve">ADDIN CSL_CITATION { "citationItems" : [ { "id" : "ITEM-1", "itemData" : { "DOI" : "10.1038/nature20588", "ISBN" : "0028-0836", "ISSN" : "0028-0836", "PMID" : "27894123", "abstract" : "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 "author" : [ { "dropping-particle" : "", "family" : "Potts", "given" : "Simon G.", "non-dropping-particle" : "", "parse-names" : false, "suffix" : "" }, { "dropping-particle" : "", "family" : "Imperatriz-Fonseca", "given" : "Vera", "non-dropping-particle" : "", "parse-names" : false, "suffix" : "" }, { "dropping-particle" : "", "family" : "Ngo", "given" : "Hien T.", "non-dropping-particle" : "", "parse-names" : false, "suffix" : "" }, { "dropping-particle" : "", "family" : "Aizen", "given" : "Marcelo A.", "non-dropping-particle" : "", "parse-names" : false, "suffix" : "" }, { "dropping-particle" : "", "family" : "Biesmeijer", "given" : "Jacobus C.", "non-dropping-particle" : "", "parse-names" : false, "suffix" : "" }, { "dropping-particle" : "", "family" : "Breeze", "given" : "Thomas D.", "non-dropping-particle" : "", "parse-names" : false, "suffix" : "" }, { "dropping-particle" : "V.", "family" : "Dicks", "given" : "Lynn", "non-dropping-particle" : "", "parse-names" : false, "suffix" : "" }, { "dropping-particle" : "", "family" : "Garibaldi", "given" : "Lucas A.", "non-dropping-particle" : "", "parse-names" : false, "suffix" : "" }, { "dropping-particle" : "", "family" : "Hill", "given" : "Rosemary", "non-dropping-particle" : "", "parse-names" : false, "suffix" : "" }, { "dropping-particle" : "", "family" : "Settele", "given" : "Josef", "non-dropping-particle" : "", "parse-names" : false, "suffix" : "" }, { "dropping-particle" : "", "family" : "Vanbergen", "given" : "Adam J.", "non-dropping-particle" : "", "parse-names" : false, "suffix" : "" } ], "container-title" : "Nature", "id" : "ITEM-1", "issue" : "7632", "issued" : { "date-parts" : [ [ "2016", "11", "28" ] ] }, "page" : "220-229", "publisher" : "Nature Research", "title" : "Safeguarding pollinators and their values to human well-being", "type" : "article-journal", "volume" : "540" }, "uris" : [ "http://www.mendeley.com/documents/?uuid=6fe9ea61-3c5f-3416-b4fd-da91df1e2d4e" ] }, { "id" : "ITEM-2",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2", "issued" : { "date-parts" : [ [ "2016" ] ] }, "number-of-pages" : "36", "publisher" : "Secretariat of the Intergovernmental Science-Policy Platform on Biodiversity and Ecosystem Services", "publisher-place" : "Bonn, Germany", "title" : "IPBES Assessment Report on Pollinators, Pollination and Food Production: Summary for Policymakers", "type" : "book" }, "uris" : [ "http://www.mendeley.com/documents/?uuid=4e88e5c8-9f8b-4d47-be14-975a745ada76" ] }, { "id" : "ITEM-3",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3",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id" : "ITEM-4", "itemData" : { "DOI" : "10.3109/07388551.2013.823595", "ISBN" : "10.3109/07388551.2013.823595", "ISSN" : "0738-8551", "PMID" : "24041244", "abstract" : "The technology to produce genetically engineered (GE) plants is celebrating its 30th anniversary and one of the major achievements has been the development of GE crops. The safety of GE crops is crucial for their adoption and has been the object of intense research work often ignored in the public debate. We have reviewed the scientific literature on GE crop safety during the last 10 years, built a classified and manageable list of scientific papers, and analyzed the distribution and composition of the published literature. We selected original research papers, reviews, relevant opinions and reports addressing all the major issues that emerged in the debate on GE crops, trying to catch the scientific consensus that has matured since GE plants became widely cultivated worldwide. The scientific research conducted so far has not detected any significant hazards directly connected with the use of GE crops; however, the debate is still intense. An improvement in the efficacy of scientific communication could have a significant impact on the future of agricultural GE. Our collection of scientific records is available to researchers, communicators and teachers at all levels to help create an informed, balanced public perception on the important issue of GE use in agriculture.", "author" : [ { "dropping-particle" : "", "family" : "Nicolia", "given" : "Alessandro", "non-dropping-particle" : "", "parse-names" : false, "suffix" : "" }, { "dropping-particle" : "", "family" : "Manzo", "given" : "Alberto", "non-dropping-particle" : "", "parse-names" : false, "suffix" : "" }, { "dropping-particle" : "", "family" : "Veronesi", "given" : "Fabio", "non-dropping-particle" : "", "parse-names" : false, "suffix" : "" }, { "dropping-particle" : "", "family" : "Rosellini", "given" : "Daniele", "non-dropping-particle" : "", "parse-names" : false, "suffix" : "" } ], "container-title" : "Critical Reviews in Biotechnology", "id" : "ITEM-4", "issue" : "1", "issued" : { "date-parts" : [ [ "2014" ] ] }, "page" : "77-88", "title" : "An overview of the last 10 years of genetically engineered crop safety research", "type" : "article-journal", "volume" : "34" }, "uris" : [ "http://www.mendeley.com/documents/?uuid=45cafde5-d2a0-4834-98bf-a9b6b37feafc" ] }, { "id" : "ITEM-5", "itemData" : { "DOI" : "10.1007/s10646-009-0406-2", "ISBN" : "1573-3017 (Electronic)\\n0963-9292 (Linking)", "ISSN" : "09639292", "PMID" : "19757031", "abstract" : "Bombus terrestris bumblebees are important pollinators of wild flowers, and in modern agriculture they are used to guarantee pollination of vegetables and fruits. In the field it is likely that worker bees are exposed to pesticides during foraging. To date, several tests exist to assess lethal and sublethal side-effects of pesticides on bee survival, growth/development and reproduction. Within the context of ecotoxicology and insect physiology, we report the development of a new bioassay to assess the impact of sublethal concentrations on the bumblebee foraging behavior under laboratory conditions. In brief, the experimental setup of this behavior test consists of two artificial nests connected with a tube of about 20 cm and use of queenless micro-colonies of 5 workers. In one nest the worker bees constructed brood, and in the other food (sugar and pollen) was provided. Before exposure, the worker bees were allowed a training to forage for untreated food; afterwards this was replaced by treated food. Using this setup we investigated the effects of sublethal concentrations of the neonicotinoid insecticide imidacloprid, known to negatively affect the foraging behavior of bees. For comparison within the family of neonicotinoid insecticides, we also tested different concentrations of two other neonicotinoids: thiamethoxam and thiacloprid, in the laboratory with the new bioassay. Finally to evaluate the new bioassay, we also tested sublethal concentrations of imidacloprid in the greenhouse with use of queenright colonies of B. terrestris, and here worker bees needed to forage/fly for food that was placed at a distance of 3 m from their hives. In general, the experiments showed that concentrations that may be considered safe for bumblebees can have a negative influence on their foraging behavior. Therefore it is recommended that behavior tests should be included in risk assessment tests for highly toxic pesticides because impairment of the foraging behavior can result in a decreased pollination, lower reproduction and finally in colony mortality due to a lack of food.", "author" : [ { "dropping-particle" : "", "family" : "Mommaerts", "given" : "Veerle", "non-dropping-particle" : "", "parse-names" : false, "suffix" : "" }, { "dropping-particle" : "", "family" : "Reynders", "given" : "Sofie", "non-dropping-particle" : "", "parse-names" : false, "suffix" : "" }, { "dropping-particle" : "", "family" : "Boulet", "given" : "Jana", "non-dropping-particle" : "", "parse-names" : false, "suffix" : "" }, { "dropping-particle" : "", "family" : "Besard", "given" : "Linde", "non-dropping-particle" : "", "parse-names" : false, "suffix" : "" }, { "dropping-particle" : "", "family" : "Sterk", "given" : "Guido", "non-dropping-particle" : "", "parse-names" : false, "suffix" : "" }, { "dropping-particle" : "", "family" : "Smagghe", "given" : "Guy", "non-dropping-particle" : "", "parse-names" : false, "suffix" : "" } ], "container-title" : "Ecotoxicology", "id" : "ITEM-5", "issue" : "1", "issued" : { "date-parts" : [ [ "2010" ] ] }, "page" : "207-215", "title" : "Risk assessment for side-effects of neonicotinoids against bumblebees with and without impairing foraging behavior", "type" : "article-journal", "volume" : "19" }, "uris" : [ "http://www.mendeley.com/documents/?uuid=a9ab2d1a-375c-44fd-bb59-b26b0da7720e" ] }, { "id" : "ITEM-6", "itemData" : { "DOI" : "10.1126/science.1139208", "ISBN" : "1095-9203 (Electronic)", "ISSN" : "0036-8075", "PMID" : "17556584", "abstract" : "Although scores of experiments have examined the ecological consequences of transgenic Bacillus thuringiensis (Bt) crops, debates continue regarding the nontarget impacts of this technology. Quantitative reviews of existing studies are crucial for better gauging risks and improving future risk assessments. To encourage evidence-based risk analyses, we constructed a searchable database for nontarget effects of Bt crops. A meta-analysis of 42 field experiments indicates that nontarget invertebrates are generally more abundant in Bt cotton and Bt maize fields than in nontransgenic fields managed with insecticides. However, in comparison with insecticide-free control fields, certain nontarget taxa are less abundant in Bt fields.", "author" : [ { "dropping-particle" : "", "family" : "Marvier", "given" : "M.", "non-dropping-particle" : "", "parse-names" : false, "suffix" : "" </w:instrText>
      </w:r>
      <w:r w:rsidRPr="0083255B">
        <w:rPr>
          <w:lang w:val="es-ES"/>
        </w:rPr>
        <w:instrText>}, { "dropping-particle" : "", "family" : "McCreedy", "given" : "C.", "non-dropping-particle" : "", "parse-names" : false, "suffix" : "" }, { "dropping-particle" : "", "family" : "Regetz", "given" : "J.", "non-dropping-particle" : "", "parse-names" : false, "suffix" : "" }, { "dropping-particle" : "", "family" : "Kareiva", "given" : "P.", "non-dropping-particle" : "", "parse-names" : false, "suffix" : "" } ], "container-title" : "Science", "id" : "ITEM-6", "issue" : "5830", "issued" : { "date-parts" : [ [ "2007" ] ] }, "page" : "1475-1477", "title" : "A Meta-Analysis of Effects of Bt Cotton and Maize on Nontarget Invertebrates", "type" : "article-journal", "volume" : "316" }, "uris" : [ "http://www.mendeley.com/documents/?uuid=e3875189-ba49-4d43-a8de-d5ace411d04d" ] } ], "mendeley" : { "formattedCitation" : "(IPBES, 2016a, 2016b; Marvier, McCreedy, Regetz, &amp; Kareiva, 2007; Mommaerts et al., 2010; Nicolia, Manzo, Veronesi, &amp; Rosellini, 2014; Simon G. Potts et al., 2016)", "plainTextFormattedCitation" : "(IPBES, 2016a, 2016b; Marvier, McCreedy, Regetz, &amp; Kareiva, 2007; Mommaerts et al., 2010; Nicolia, Manzo, Veronesi, &amp; Rosellini, 2014; Simon G. Potts et al., 2016)", "previouslyFormattedCitation" : "(IPBES, 2016a, 2016b; Marvier, McCreedy, Regetz, &amp; Kareiva, 2007; Mommaerts et al., 2010; Nicolia, Manzo, Veronesi, &amp; Rosellini, 2014; Simon G. Potts et al., 2016)" }, "properties" : {  }, "schema" : "https://github.com/citation-style-language/schema/raw/master/csl-citation.json" }</w:instrText>
      </w:r>
      <w:r w:rsidRPr="00E13B98">
        <w:fldChar w:fldCharType="separate"/>
      </w:r>
      <w:r w:rsidRPr="00220C92">
        <w:rPr>
          <w:lang w:val="es-ES"/>
        </w:rPr>
        <w:t>(IPBES, 2016a, 2016b; Marvier</w:t>
      </w:r>
      <w:r w:rsidR="008377E7">
        <w:rPr>
          <w:i/>
          <w:lang w:val="es-ES"/>
        </w:rPr>
        <w:t xml:space="preserve"> et al.</w:t>
      </w:r>
      <w:r w:rsidRPr="00220C92">
        <w:rPr>
          <w:lang w:val="es-ES"/>
        </w:rPr>
        <w:t xml:space="preserve">, 2007; Mommaerts </w:t>
      </w:r>
      <w:r w:rsidR="000D7D89" w:rsidRPr="000D7D89">
        <w:rPr>
          <w:i/>
          <w:lang w:val="es-ES"/>
        </w:rPr>
        <w:t>et al.</w:t>
      </w:r>
      <w:r w:rsidRPr="00220C92">
        <w:rPr>
          <w:lang w:val="es-ES"/>
        </w:rPr>
        <w:t>, 2010; Nicolia</w:t>
      </w:r>
      <w:r w:rsidR="008377E7">
        <w:rPr>
          <w:i/>
          <w:lang w:val="es-ES"/>
        </w:rPr>
        <w:t xml:space="preserve"> et al.</w:t>
      </w:r>
      <w:r w:rsidRPr="00220C92">
        <w:rPr>
          <w:lang w:val="es-ES"/>
        </w:rPr>
        <w:t xml:space="preserve">, 2014; Potts </w:t>
      </w:r>
      <w:r w:rsidR="000D7D89" w:rsidRPr="000D7D89">
        <w:rPr>
          <w:i/>
          <w:lang w:val="es-ES"/>
        </w:rPr>
        <w:t>et al.</w:t>
      </w:r>
      <w:r w:rsidRPr="00220C92">
        <w:rPr>
          <w:lang w:val="es-ES"/>
        </w:rPr>
        <w:t>, 2016)</w:t>
      </w:r>
      <w:r w:rsidRPr="00E13B98">
        <w:fldChar w:fldCharType="end"/>
      </w:r>
      <w:r w:rsidRPr="00774485">
        <w:rPr>
          <w:lang w:val="es-ES"/>
        </w:rPr>
        <w:t xml:space="preserve">. </w:t>
      </w:r>
      <w:r w:rsidRPr="00E13B98">
        <w:t xml:space="preserve">Reductions of pesticides that may accompany the use of insect-resistant crops could lower overall pesticide pressure on non-target organisms, but the emergence of secondary outbreaks of non-target pests or primary pest resistance can lead to a resumption of pesticide use </w:t>
      </w:r>
      <w:r>
        <w:fldChar w:fldCharType="begin" w:fldLock="1"/>
      </w:r>
      <w:r>
        <w:instrText>ADDIN CSL_CITATION { "citationItems" : [ { "id" : "ITEM-1", "itemData" : { "DOI" : "10.1126/science.1187881", "ISSN" : "1095-9203", "PMID" : "20466880", "abstract" : "Long-term ecological effects of transgenic Bacillus thuringiensis (Bt) crops on nontarget pests have received limited attention, more so in diverse small holder-based cropping systems of the developing world. Field trials conducted over 10 years in northern China show that mirid bugs (Heteroptera: Miridae) have progressively increased population sizes and acquired pest status in cotton and multiple other crops, in association with a regional increase in Bt cotton adoption. More specifically, our analyses show that Bt cotton has become a source of mirid bugs and that their population increases are related to drops in insecticide use in this crop. Hence, alterations of pest management regimes in Bt cotton could be responsible for the appearance and subsequent spread of nontarget pests at an agro-landscape level.", "author" : [ { "dropping-particle" : "", "family" : "Lu", "given" : "Yanhui", "non-dropping-particle" : "", "parse-names" : false, "suffix" : "" }, { "dropping-particle" : "", "family" : "Wu", "given" : "Kongming", "non-dropping-particle" : "", "parse-names" : false, "suffix" : "" }, { "dropping-particle" : "", "family" : "Jiang", "given" : "Yuying", "non-dropping-particle" : "", "parse-names" : false, "suffix" : "" }, { "dropping-particle" : "", "family" : "Xia", "given" : "Bing", "non-dropping-particle" : "", "parse-names" : false, "suffix" : "" }, { "dropping-particle" : "", "family" : "Li", "given" : "Ping", "non-dropping-particle" : "", "parse-names" : false, "suffix" : "" }, { "dropping-particle" : "", "family" : "Feng", "given" : "Hongqiang", "non-dropping-particle" : "", "parse-names" : false, "suffix" : "" }, { "dropping-particle" : "", "family" : "Wyckhuys", "given" : "Kris A G", "non-dropping-particle" : "", "parse-names" : false, "suffix" : "" }, { "dropping-particle" : "", "family" : "Guo", "given" : "Yuyuan", "non-dropping-particle" : "", "parse-names" : false, "suffix" : "" } ], "container-title" : "Science (New York, N.Y.)", "id" : "ITEM-1", "issue" : "5982", "issued" : { "date-parts" : [ [ "2010", "5", "28" ] ] }, "page" : "1151-4", "publisher" : "American Association for the Advancement of Science", "title" : "Mirid bug outbreaks in multiple crops correlated with wide-scale adoption of Bt cotton in China.", "type" : "article-journal", "volume" : "328" }, "uris" : [ "http://www.mendeley.com/documents/?uuid=80cccc6d-42a4-4359-b79e-a218967291d4" ] }, { "id" : "ITEM-2", "itemData" : { "DOI" : "10.4161/gmcr.28449", "ISSN" : "2164-5698", "author" : [ { "dropping-particle" : "", "family" : "Barfoot", "given" : "Peter", "non-dropping-particle" : "", "parse-names" : false, "suffix" : "" }, { "dropping-particle" : "", "family" : "Brookes", "given" : "Graham", "non-dropping-particle" : "", "parse-names" : false, "suffix" : "" } ], "container-title" : "GM Crops &amp; Food", "id" : "ITEM-2", "issue" : "2", "issued" : { "date-parts" : [ [ "2014", "4", "11" ] ] }, "page" : "149-160", "title" : "Key global environmental impacts of genetically modified (GM) crop use 1996\u20132012", "type" : "article-journal", "volume" : "5" }, "uris" : [ "http://www.mendeley.com/documents/?uuid=77ff5b68-8493-4c9f-9c2f-4b32dde71c28" ] }, { "id" : "ITEM-3",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3", "issued" : { "date-parts" : [ [ "2016" ] ] }, "number-of-pages" : "36", "publisher" : "Secretariat of the Intergovernmental Science-Policy Platform on Biodiversity and Ecosystem Services", "publisher-place" : "Bonn, Germany", "title" : "IPBES Assessment Report on Pollinators, Pollination and Food Production: Summary for Policymakers", "type" : "book" }, "uris" : [ "http://www.mendeley.com/documents/?uuid=4e88e5c8-9f8b-4d47-be14-975a745ada76" ] }, { "id" : "ITEM-4",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4",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Barfoot &amp; Brookes, 2014; IPBES, 2016a, 2016b; Lu et al., 2010)", "plainTextFormattedCitation" : "(Barfoot &amp; Brookes, 2014; IPBES, 2016a, 2016b; Lu et al., 2010)", "previouslyFormattedCitation" : "(Barfoot &amp; Brookes, 2014; IPBES, 2016a, 2016b; Lu et al., 2010)" }, "properties" : {  }, "schema" : "https://github.com/citation-style-language/schema/raw/master/csl-citation.json" }</w:instrText>
      </w:r>
      <w:r>
        <w:fldChar w:fldCharType="separate"/>
      </w:r>
      <w:r w:rsidRPr="0083622E">
        <w:t xml:space="preserve">(Barfoot &amp; Brookes, 2014; IPBES, 2016a, 2016b; Lu </w:t>
      </w:r>
      <w:r w:rsidR="000D7D89" w:rsidRPr="000D7D89">
        <w:rPr>
          <w:i/>
        </w:rPr>
        <w:t>et al.</w:t>
      </w:r>
      <w:r w:rsidRPr="0083622E">
        <w:t>, 2010)</w:t>
      </w:r>
      <w:r>
        <w:fldChar w:fldCharType="end"/>
      </w:r>
      <w:r w:rsidRPr="00E13B98">
        <w:t xml:space="preserve">. Most risk to biodiversity and nature’s contributions to people from genetically modified crops comes both from their management and direct impacts per se. Intensive herbicide use on herbicide-tolerant crops will eliminate wild plants, with concomitant effects on other biodiversity components through the network of interactions, although this and the effects on nature’s contributions to people remains little-studied </w:t>
      </w:r>
      <w:r>
        <w:fldChar w:fldCharType="begin" w:fldLock="1"/>
      </w:r>
      <w:r>
        <w:instrText>ADDIN CSL_CITATION { "citationItems" : [ { "id" : "ITEM-1", "itemData" : { "DOI" : "10.1098/rspb.2004.3049", "ISSN" : "0962-8452", "PMID" : "15799941", "abstract" : "We evaluated the effects of the herbicide management associated with genetically modified herbicide-tolerant (GMHT) winter oilseed rape (WOSR) on weed and invertebrate abundance and diversity by testing the null hypotheses that there is no difference between the effects of herbicide management of GMHT WOSR and that of comparable conventional varieties. For total weeds, there were few treatment differences between GMHT and conventional cropping, but large and opposite treatment effects were observed for dicots and monocots. In the GMHT treatment, there were fewer dicots and monocots than in conventional crops. At harvest, dicot biomass and seed rain in the GMHT treatment were one-third of that in the conventional, while monocot biomass was threefold greater and monocot seed rain almost fivefold greater in the GMHT treatment than in the conventional. These differential effects persisted into the following two years of the rotation. Bees and Butterflies that forage and select for dicot weeds were less abundant in GMHT WORS management in July. Year totals for Collembola were greater under GMHT management. There were few other treatment effects on invertebrates, despite the marked effects of herbicide management on the weeds.", "author" : [ { "dropping-particle" : "", "family" : "Bohan", "given" : "David A", "non-dropping-particle" : "", "parse-names" : false, "suffix" : "" }, { "dropping-particle" : "", "family" : "Boffey", "given" : "Caroline W H", "non-dropping-particle" : "", "parse-names" : false, "suffix" : "" }, { "dropping-particle" : "", "family" : "Brooks", "given" : "David R", "non-dropping-particle" : "", "parse-names" : false, "suffix" : "" }, { "dropping-particle" : "", "family" : "Clark", "given" : "Suzanne J", "non-dropping-particle" : "", "parse-names" : false, "suffix" : "" }, { "dropping-particle" : "", "family" : "Dewar", "given" : "Alan M", "non-dropping-particle" : "", "parse-names" : false, "suffix" : "" }, { "dropping-particle" : "", "family" : "Firbank", "given" : "Les G", "non-dropping-particle" : "", "parse-names" : false, "suffix" : "" }, { "dropping-particle" : "", "family" : "Haughton", "given" : "Alison J", "non-dropping-particle" : "", "parse-names" : false, "suffix" : "" }, { "dropping-particle" : "", "family" : "Hawes", "given" : "Cathy", "non-dropping-particle" : "", "parse-names" : false, "suffix" : "" }, { "dropping-particle" : "", "family" : "Heard", "given" : "Matthew S", "non-dropping-particle" : "", "parse-names" : false, "suffix" : "" }, { "dropping-particle" : "", "family" : "May", "given" : "Mike J", "non-dropping-particle" : "", "parse-names" : false, "suffix" : "" }, { "dropping-particle" : "", "family" : "Osborne", "given" : "Juliet L", "non-dropping-particle" : "", "parse-names" : false, "suffix" : "" }, { "dropping-particle" : "", "family" : "Perry", "given" : "Joe N", "non-dropping-particle" : "", "parse-names" : false, "suffix" : "" }, { "dropping-particle" : "", "family" : "Rothery", "given" : "Peter", "non-dropping-particle" : "", "parse-names" : false, "suffix" : "" }, { "dropping-particle" : "", "family" : "Roy", "given" : "David B", "non-dropping-particle" : "", "parse-names" : false, "suffix" : "" }, { "dropping-particle" : "", "family" : "Scott", "given" : "Rod J", "non-dropping-particle" : "", "parse-names" : false, "suffix" : "" }, { "dropping-particle" : "", "family" : "Squire", "given" : "Geoff R", "non-dropping-particle" : "", "parse-names" : false, "suffix" : "" }, { "dropping-particle" : "", "family" : "Woiwod", "given" : "Ian P", "non-dropping-particle" : "", "parse-names" : false, "suffix" : "" }, { "dropping-particle" : "", "family" : "Champion", "given" : "Gillian T", "non-dropping-particle" : "", "parse-names" : false, "suffix" : "" } ], "container-title" : "Proceedings. Biological sciences", "id" : "ITEM-1", "issue" : "1562", "issued" : { "date-parts" : [ [ "2005", "3", "7" ] ] }, "page" : "463-74", "publisher" : "The Royal Society", "title" : "Effects on weed and invertebrate abundance and diversity of herbicide management in genetically modified herbicide-tolerant winter-sown oilseed rape.", "type" : "article-journal", "volume" : "272" }, "uris" : [ "http://www.mendeley.com/documents/?uuid=7b876de3-8959-34dc-85dd-f15124f6ab75" ] }, { "id" : "ITEM-2", "itemData" : { "DOI" : "10.1890/03-5271", "ISBN" : "1051-0761", "ISSN" : "10510761", "abstract" : "The ecological impacts of agriculture are of concern, especially with ge-netically modified and other intensive, modern cropping systems, yet little is known about effects on wild bee populations and subsequent implications for pollination. Pollination deficit (the difference between potential and actual pollination) and bee abundance were measured in organic, conventional, and herbicide-resistant, genetically modified (GM) ca-nola fields (Brassica napus and B. rapa) in northern Alberta, Canada, in the summer of 2002. Bee abundance data were collected using pan traps and standardized sweep netting, and pollination deficit was assessed by comparing the number of seeds per fruit from open-pollinated and supplementally pollinated flowers. There was no pollination deficit in organic fields, a moderate pollination deficit in conventional fields, and the greatest pollination deficit in GM fields. Bee abundance was greatest in organic fields, followed by conventional fields, and lowest in GM fields. Overall, there was a strong, positive relationship between bee abundance at sampling locations and reduced pollination deficits. Seed set in B. napus increased with greater bee abundance. Because B. rapa is an obligate outcrossing species, the lack of pollination deficit in the organic (B. rapa) fields likely was due to the high bee abundance rather than a lower dependence of B. rapa on pollinators than B. napus canola. Our study illustrates the importance of wild bees to agricultural production and suggests that some agroecosystems may better sustain wild bee abundance, resulting in greater seed production. Further research on why some cropping systems, such as genetically modified, herbicide-resistant canola, have low wild bee abundance would be useful for management of agroecosystems to promote sustainability of food production.", "author" : [ { "dropping-particle" : "", "family" : "Morandin", "given" : "Lora A.", "non-dropping-particle" : "", "parse-names" : false, "suffix" : "" }, { "dropping-particle" : "", "family" : "Winston", "given" : "Mark L.", "non-dropping-particle" : "", "parse-names" : false, "suffix" : "" } ], "container-title" : "Ecological Applications", "id" : "ITEM-2", "issue" : "3", "issued" : { "date-parts" : [ [ "2005", "6", "1" ] ] }, "page" : "871-881", "publisher" : "Ecological Society of America", "title" : "Wild bee abundance and seed production in conventional, organic, and genetically modified canola", "type" : "article-journal", "volume" : "15" }, "uris" : [ "http://www.mendeley.com/documents/?uuid=d6970d07-4c7f-3d4f-8468-6805e0c5902c" ] }, { "id" : "ITEM-3",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3", "issued" : { "date-parts" : [ [ "2016" ] ] }, "number-of-pages" : "36", "publisher" : "Secretariat of the Intergovernmental Science-Policy Platform on Biodiversity and Ecosystem Services", "publisher-place" : "Bonn, Germany", "title" : "IPBES Assessment Report on Pollinators, Pollination and Food Production: Summary for Policymakers", "type" : "book" }, "uris" : [ "http://www.mendeley.com/documents/?uuid=4e88e5c8-9f8b-4d47-be14-975a745ada76" ] }, { "id" : "ITEM-4",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4",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Bohan et al., 2005; IPBES, 2016a, 2016b; Morandin &amp; Winston, 2005)", "plainTextFormattedCitation" : "(Bohan et al., 2005; IPBES, 2016a, 2016b; Morandin &amp; Winston, 2005)", "previouslyFormattedCitation" : "(Bohan et al., 2005; IPBES, 2016a, 2016b; Morandin &amp; Winston, 2005)" }, "properties" : {  }, "schema" : "https://github.com/citation-style-language/schema/raw/master/csl-citation.json" }</w:instrText>
      </w:r>
      <w:r>
        <w:fldChar w:fldCharType="separate"/>
      </w:r>
      <w:r w:rsidRPr="0083622E">
        <w:t xml:space="preserve">(Bohan </w:t>
      </w:r>
      <w:r w:rsidR="000D7D89" w:rsidRPr="000D7D89">
        <w:rPr>
          <w:i/>
        </w:rPr>
        <w:t>et al.</w:t>
      </w:r>
      <w:r w:rsidRPr="0083622E">
        <w:t>, 2005; IPBES, 2016a, 2016b; Morandin &amp; Winston, 2005)</w:t>
      </w:r>
      <w:r>
        <w:fldChar w:fldCharType="end"/>
      </w:r>
      <w:r w:rsidRPr="00E13B98">
        <w:t>.</w:t>
      </w:r>
    </w:p>
    <w:p w14:paraId="0B516EEB" w14:textId="09012506" w:rsidR="0048205B" w:rsidRDefault="0048205B" w:rsidP="00AE389F">
      <w:r w:rsidRPr="00E13B98">
        <w:t xml:space="preserve">If continued, conventional intensive agriculture will jeopardize both sustainable land management and food production. Erosion of natural capital (such as pollinators, natural enemies of pests, soil biodiversity and others) poses a substantial risk to the sustained and resilient production of food </w:t>
      </w:r>
      <w:r w:rsidRPr="00E13B98">
        <w:fldChar w:fldCharType="begin" w:fldLock="1"/>
      </w:r>
      <w:r>
        <w:instrText>ADDIN CSL_CITATION { "citationItems" : [ { "id" : "ITEM-1", "itemData" : { "DOI" : "10.1111/ele.12762", "ISSN" : "1461023X", "author" : [ { "dropping-particle" : "", "family" : "Kov\u00e1cs-Hosty\u00e1nszki", "given" : "Anik\u00f3", "non-dropping-particle" : "", "parse-names" : false, "suffix" : "" }, { "dropping-particle" : "", "family" : "Esp\u00edndola", "given" : "Anah\u00ed", "non-dropping-particle" : "", "parse-names" : false, "suffix" : "" }, { "dropping-particle" : "", "family" : "Vanbergen", "given" : "Adam J.", "non-dropping-particle" : "", "parse-names" : false, "suffix" : "" }, { "dropping-particle" : "", "family" : "Settele", "given" : "Josef", "non-dropping-particle" : "", "parse-names" : false, "suffix" : "" }, { "dropping-particle" : "", "family" : "Kremen", "given" : "Claire", "non-dropping-particle" : "", "parse-names" : false, "suffix" : "" }, { "dropping-particle" : "V.", "family" : "Dicks", "given" : "Lynn", "non-dropping-particle" : "", "parse-names" : false, "suffix" : "" } ], "container-title" : "Ecology Letters", "editor" : [ { "dropping-particle" : "", "family" : "Irwin", "given" : "Rebecca", "non-dropping-particle" : "", "parse-names" : false, "suffix" : "" } ], "id" : "ITEM-1", "issue" : "5", "issued" : { "date-parts" : [ [ "2017", "5", "1" ] ] }, "page" : "673-689", "title" : "Ecological intensification to mitigate impacts of conventional intensive land use on pollinators and pollination", "type" : "article-journal", "volume" : "20" }, "uris" : [ "http://www.mendeley.com/documents/?uuid=90d68d4b-0327-378a-8838-80b0e5ab8f68" ] }, { "id" : "ITEM-2", "itemData" : { "DOI" : "10.1111/gcb.12752", "ISBN" : "1365-2486", "ISSN" : "13652486", "PMID" : "25242445", "abstract" : "Soil biodiversity plays a key role in regulating the processes that underpin the delivery of ecosystem goods and ser- vices in terrestrial ecosystems. Agricultural intensification is known to change the diversity of individual groups of soil biota, but less is known about how intensification affects biodiversity of the soil food web as a whole, and whether or not these effects may be generalized across regions. We examined biodiversity in soil food webs from grasslands, extensive, and intensive rotations in four agricultural regions across Europe: in Sweden, the UK, the Czech Republic and Greece. Effects of land-use intensity were quantified based on structure and diversity among functional groups in the soil food web, as well as on community-weighted mean body mass of soil fauna. We also elucidate land-use intensity effects on diversity of taxonomic units within taxonomic groups of soil fauna. We found that between regions soil food web diversity measures were variable, but that increasing land-use intensity caused highly consistent responses. In particular, land-use intensification reduced the complexity in the soil food webs, as well as the community-weighted mean body mass of soil fauna. In all regions across Europe, species richness of earthworms, Collembolans, and oribatid mites was negatively affected by increased land-use intensity. The taxo- nomic distinctness, which is a measure of taxonomic relatedness of species in a community that is independent of species richness, was also reduced by land-use intensification. We conclude that intensive agriculture reduces soil biodiversity, making soil food webs less diverse and composed of smaller bodied organisms. Land-use intensifica- tion results in fewer functional groups of soil biota with fewer and taxonomically more closely related species. We discuss how these changes in soil biodiversity due to land-use intensification may threaten the functioning of soil in agricultural production systems.",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de", "parse-names" : false, "suffix" : "" }, { "dropping-particle" : "", "family" : "Putten", "given" : "Wim H.", "non-dropping-particle" : "van der",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de", "parse-names" : false, "suffix" : "" }, { "dropping-particle" : "", "family" : "Bardgett", "given" : "Richard D.", "non-dropping-particle" : "", "parse-names" : false, "suffix" : "" }, { "dropping-particle" : "", "family" : "Brady", "given" : "Mark Vincent", "non-dropping-particle" : "", "parse-names" : false, "suffix" : "" }, { "dropping-particle" : "", "family" : "Bjornlund", "given" : "Lisa", "non-dropping-particle" : "", "parse-names" : false, "suffix" : "" }, { "dropping-particle" : "", "family" : "J\u00f8rgensen", "given" : "Helene Bracht", "non-dropping-particle" : "", "parse-names" : false, "suffix" : "" }, { "dropping-particle" : "", "family" : "Christensen", "given" : "S\u00f6ren", "non-dropping-particle" : "", "parse-names" : false, "suffix" : "" }, { "dropping-particle" : "", "family" : "Hertefeldt", "given" : "Tina D.", "non-dropping-particle" : "", "parse-names" : false, "suffix" : "" }, { "dropping-particle" : "", "family" : "Hotes", "given" : "Stefan", "non-dropping-particle" : "", "parse-names" : false, "suffix" : "" }, { "dropping-particle" : "", "family" : "Gera Hol", "given" : "W. H.", "non-dropping-particle" : "", "parse-names" : false, "suffix" : "" }, { "dropping-particle" : "", "family" : "Frouz", "given" : "Jan", "non-dropping-particle" : "", "parse-names" : false, "suffix" : "" }, { "dropping-particle" : "", "family" : "Liiri", "given" : "Mira", "non-dropping-particle" : "", "parse-names" : false, "suffix" : "" }, { "dropping-particle" : "", "family" : "Mortimer", "given" : "Simon R.", "non-dropping-particle" : "", "parse-names" : false, "suffix" : "" }, { "dropping-particle" : "", "family" : "Set\u00e4l\u00e4", "given" : "Heikki", "non-dropping-particle" : "", "parse-names" : false, "suffix" : "" }, { "dropping-particle" : "", "family" : "Tzanopoulos", "given" : "Joseph", "non-dropping-particle" : "", "parse-names" : false, "suffix" : "" }, { "dropping-particle" : "", "family" : "Uteseny", "given" : "Karoline", "non-dropping-particle" : "", "parse-names" : false, "suffix" : "" }, { "dropping-particle" : "", "family" : "Pi\u017el", "given" : "V\u00e1clav", "non-dropping-particle" : "", "parse-names" : false, "suffix" : "" }, { "dropping-particle" : "", "family" : "Stary", "given" : "Josef", "non-dropping-particle" : "", "parse-names" : false, "suffix" : "" }, { "dropping-particle" : "", "family" : "Wolters", "given" : "Volkmar", "non-dropping-particle" : "", "parse-names" : false, "suffix" : "" }, { "dropping-particle" : "", "family" : "Hedlund", "given" : "Katarina", "non-dropping-particle" : "", "parse-names" : false, "suffix" : "" } ], "container-title" : "Global Change Biology", "id" : "ITEM-2", "issue" : "2", "issued" : { "date-parts" : [ [ "2015" ] ] }, "page" : "973-985", "title" : "Intensive agriculture reduces soil biodiversity across Europe", "type" : "article-journal", "volume" : "21" }, "uris" : [ "http://www.mendeley.com/documents/?uuid=cabe77b5-a98f-4188-8b7f-0ec609f1d3c0" ] }, { "id" : "ITEM-3",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3",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IPBES, 2016a; Kov\u00e1cs-Hosty\u00e1nszki et al., 2017; Tsiafouli et al., 2015)", "plainTextFormattedCitation" : "(IPBES, 2016a; Kov\u00e1cs-Hosty\u00e1nszki et al., 2017; Tsiafouli et al., 2015)", "previouslyFormattedCitation" : "(IPBES, 2016a; Kov\u00e1cs-Hosty\u00e1nszki et al., 2017; Tsiafouli et al., 2015)" }, "properties" : {  }, "schema" : "https://github.com/citation-style-language/schema/raw/master/csl-citation.json" }</w:instrText>
      </w:r>
      <w:r w:rsidRPr="00E13B98">
        <w:fldChar w:fldCharType="separate"/>
      </w:r>
      <w:r w:rsidRPr="0083622E">
        <w:t xml:space="preserve">(IPBES, 2016a; Kovács-Hostyánszki </w:t>
      </w:r>
      <w:r w:rsidR="000D7D89" w:rsidRPr="000D7D89">
        <w:rPr>
          <w:i/>
        </w:rPr>
        <w:t>et al.</w:t>
      </w:r>
      <w:r w:rsidRPr="0083622E">
        <w:t xml:space="preserve">, 2017; Tsiafouli </w:t>
      </w:r>
      <w:r w:rsidR="000D7D89" w:rsidRPr="000D7D89">
        <w:rPr>
          <w:i/>
        </w:rPr>
        <w:t>et al.</w:t>
      </w:r>
      <w:r w:rsidRPr="0083622E">
        <w:t>, 2015)</w:t>
      </w:r>
      <w:r w:rsidRPr="00E13B98">
        <w:fldChar w:fldCharType="end"/>
      </w:r>
      <w:r w:rsidRPr="00E13B98">
        <w:t>. Studies focusing on the comparison of conventional intensive management with less-intensive agricultural systems indicate that there is considerable potential for alternative approaches to management that secure farm production and conservation of nature’s contributions to people</w:t>
      </w:r>
      <w:r w:rsidRPr="00E13B98" w:rsidDel="00F12705">
        <w:t xml:space="preserve"> </w:t>
      </w:r>
      <w:r w:rsidRPr="00E13B98">
        <w:fldChar w:fldCharType="begin" w:fldLock="1"/>
      </w:r>
      <w:r>
        <w:instrText>ADDIN CSL_CITATION { "citationItems" : [ { "id" : "ITEM-1", "itemData" : { "DOI" : "10.1111/ele.12762", "ISSN" : "1461023X", "author" : [ { "dropping-particle" : "", "family" : "Kov\u00e1cs-Hosty\u00e1nszki", "given" : "Anik\u00f3", "non-dropping-particle" : "", "parse-names" : false, "suffix" : "" }, { "dropping-particle" : "", "family" : "Esp\u00edndola", "given" : "Anah\u00ed", "non-dropping-particle" : "", "parse-names" : false, "suffix" : "" }, { "dropping-particle" : "", "family" : "Vanbergen", "given" : "Adam J.", "non-dropping-particle" : "", "parse-names" : false, "suffix" : "" }, { "dropping-particle" : "", "family" : "Settele", "given" : "Josef", "non-dropping-particle" : "", "parse-names" : false, "suffix" : "" }, { "dropping-particle" : "", "family" : "Kremen", "given" : "Claire", "non-dropping-particle" : "", "parse-names" : false, "suffix" : "" }, { "dropping-particle" : "V.", "family" : "Dicks", "given" : "Lynn", "non-dropping-particle" : "", "parse-names" : false, "suffix" : "" } ], "container-title" : "Ecology Letters", "editor" : [ { "dropping-particle" : "", "family" : "Irwin", "given" : "Rebecca", "non-dropping-particle" : "", "parse-names" : false, "suffix" : "" } ], "id" : "ITEM-1", "issue" : "5", "issued" : { "date-parts" : [ [ "2017", "5", "1" ] ] }, "page" : "673-689", "title" : "Ecological intensification to mitigate impacts of conventional intensive land use on pollinators and pollination", "type" : "article-journal", "volume" : "20" }, "uris" : [ "http://www.mendeley.com/documents/?uuid=90d68d4b-0327-378a-8838-80b0e5ab8f68" ] }, { "id" : "ITEM-2", "itemData" : { "DOI" : "10.1098/rspb.2015.1740", "ISBN" : "0962-8452", "ISSN" : "0962-8452", "PMID" : "26423846", "abstract" : "Ecological intensification has been promoted as a means to achieve environmentally sustainable increases in crop yields by enhancing ecosystem functions that regulate and support production. There is, however, little direct evidence of yield benefits from ecological intensification on commercial farms growing globally important foodstuffs (grains, oilseeds and pulses). We replicated two treatments removing 3 or 8% of land at the field edge from production to create wildlife habitat in 50-60 ha patches over a 900 ha commercial arable farm in central England, and compared these to a business as usual control (no land removed). In the control fields, crop yields were reduced by as much as 38% at the field edge. Habitat creation in these lower yielding areas led to increased yield in the cropped areas of the fields, and this positive effect became more pronounced over 6 years. As a consequence, yields at the field scale were maintained--and, indeed, enhanced for some crops--despite the loss of cropland for habitat creation. These results suggested that over a 5-year crop rotation, there would be no adverse impact on overall yield in terms of monetary value or nutritional energy. This study provides a clear demonstration that wildlife-friendly management which supports ecosystem services is compatible with, and can even increase, crop yields.", "author" : [ { "dropping-particle" : "", "family" : "Pywell", "given" : "Richard F.", "non-dropping-particle" : "", "parse-names" : false, "suffix" : "" }, { "dropping-particle" : "", "family" : "Heard", "given" : "Matthew S.", "non-dropping-particle" : "", "parse-names" : false, "suffix" : "" }, { "dropping-particle" : "", "family" : "Woodcock", "given" : "Ben A.", "non-dropping-particle" : "", "parse-names" : false, "suffix" : "" }, { "dropping-particle" : "", "family" : "Hinsley", "given" : "Shelley", "non-dropping-particle" : "", "parse-names" : false, "suffix" : "" }, { "dropping-particle" : "", "family" : "Ridding", "given" : "Lucy", "non-dropping-particle" : "", "parse-names" : false, "suffix" : "" }, { "dropping-particle" : "", "family" : "Nowakowski", "given" : "Marek", "non-dropping-particle" : "", "parse-names" : false, "suffix" : "" }, { "dropping-particle" : "", "family" : "Bullock", "given" : "James M.", "non-dropping-particle" : "", "parse-names" : false, "suffix" : "" } ], "container-title" : "Proceedings of the Royal Society B: Biological Sciences", "id" : "ITEM-2", "issue" : "1816", "issued" : { "date-parts" : [ [ "2015" ] ] }, "page" : "20151740", "title" : "Wildlife-friendly farming increases crop yield: evidence for ecological intensification", "type" : "article-journal", "volume" : "282" }, "uris" : [ "http://www.mendeley.com/documents/?uuid=b180f8f4-30f3-4ce0-8223-6f178d766e1f" ] }, { "id" : "ITEM-3", "itemData" : { "DOI" : "10.1016/j.tree.2012.10.012", "ISBN" : "0169-5347", "ISSN" : "01695347", "PMID" : "23153724", "abstract" : "Rising demands for agricultural products will increase pressure to further intensify crop production, while negative environmental impacts have to be minimized. Ecological intensification entails the environmentally friendly replacement of anthropogenic inputs and/or enhancement of crop productivity, by including regulating and supporting ecosystem services management in agricultural practices. Effective ecological intensification requires an understanding of the relations between land use at different scales and the community composition of ecosystem service-providing organisms above and below ground, and the flow, stability, contribution to yield, and management costs of the multiple services delivered by these organisms. Research efforts and investments are particularly needed to reduce existing yield gaps by integrating context-appropriate bundles of ecosystem services into crop production systems. \u00a9 2012 Elsevier Ltd.", "author" : [ { "dropping-particle" : "", "family" : "Bommarco", "given" : "Riccardo", "non-dropping-particle" : "", "parse-names" : false, "suffix" : "" }, { "dropping-particle" : "", "family" : "Kleijn", "given" : "David", "non-dropping-particle" : "", "parse-names" : false, "suffix" : "" }, { "dropping-particle" : "", "family" : "Potts", "given" : "Simon G.", "non-dropping-particle" : "", "parse-names" : false, "suffix" : "" } ], "container-title" : "Trends in Ecology and Evolution", "id" : "ITEM-3", "issue" : "4", "issued" : { "date-parts" : [ [ "2013" ] ] }, "page" : "230-238", "publisher" : "Elsevier Ltd", "title" : "Ecological intensification: Harnessing ecosystem services for food security", "type" : "article-journal", "volume" : "28" }, "uris" : [ "http://www.mendeley.com/documents/?uuid=f5ae396e-5147-4adf-b795-fa2b383fb893" ] } ], "mendeley" : { "formattedCitation" : "(Bommarco, Kleijn, &amp; Potts, 2013; Kov\u00e1cs-Hosty\u00e1nszki et al., 2017; Richard F. Pywell et al., 2015)", "plainTextFormattedCitation" : "(Bommarco, Kleijn, &amp; Potts, 2013; Kov\u00e1cs-Hosty\u00e1nszki et al., 2017; Richard F. Pywell et al., 2015)", "previouslyFormattedCitation" : "(Bommarco, Kleijn, &amp; Potts, 2013; Kov\u00e1cs-Hosty\u00e1nszki et al., 2017; Richard F. Pywell et al., 2015)" }, "properties" : {  }, "schema" : "https://github.com/citation-style-language/schema/raw/master/csl-citation.json" }</w:instrText>
      </w:r>
      <w:r w:rsidRPr="00E13B98">
        <w:fldChar w:fldCharType="separate"/>
      </w:r>
      <w:r w:rsidRPr="00681D8F">
        <w:t>(Bommarco</w:t>
      </w:r>
      <w:r w:rsidR="008377E7">
        <w:rPr>
          <w:i/>
        </w:rPr>
        <w:t xml:space="preserve"> et al.</w:t>
      </w:r>
      <w:r w:rsidRPr="00681D8F">
        <w:t xml:space="preserve">, 2013; Kovács-Hostyánszki </w:t>
      </w:r>
      <w:r w:rsidR="000D7D89" w:rsidRPr="000D7D89">
        <w:rPr>
          <w:i/>
        </w:rPr>
        <w:t>et al.</w:t>
      </w:r>
      <w:r w:rsidRPr="00681D8F">
        <w:t xml:space="preserve">, 2017; Pywell </w:t>
      </w:r>
      <w:r w:rsidR="000D7D89" w:rsidRPr="000D7D89">
        <w:rPr>
          <w:i/>
        </w:rPr>
        <w:t>et al.</w:t>
      </w:r>
      <w:r w:rsidRPr="00681D8F">
        <w:t>, 2015)</w:t>
      </w:r>
      <w:r w:rsidRPr="00E13B98">
        <w:fldChar w:fldCharType="end"/>
      </w:r>
      <w:r>
        <w:t>.</w:t>
      </w:r>
    </w:p>
    <w:p w14:paraId="4E18EEA2" w14:textId="77777777" w:rsidR="0048205B" w:rsidRPr="00014D23" w:rsidRDefault="0048205B" w:rsidP="00AE389F"/>
    <w:p w14:paraId="2D879EB6" w14:textId="77777777" w:rsidR="0048205B" w:rsidRPr="00E13B98" w:rsidRDefault="0048205B" w:rsidP="001F0516">
      <w:pPr>
        <w:pStyle w:val="Heading4"/>
      </w:pPr>
      <w:bookmarkStart w:id="1322" w:name="_Toc519514752"/>
      <w:r w:rsidRPr="00E13B98">
        <w:t>Effects of agri-environment schemes</w:t>
      </w:r>
      <w:bookmarkEnd w:id="1322"/>
    </w:p>
    <w:p w14:paraId="46E06822" w14:textId="1CC20D62" w:rsidR="0048205B" w:rsidRPr="00E13B98" w:rsidRDefault="0048205B" w:rsidP="00AE389F">
      <w:r w:rsidRPr="00E13B98">
        <w:t xml:space="preserve">A wealth of studies shows that diversity or activity densities at local (field to farm) scales can be enhanced through agri-environment schemes </w:t>
      </w:r>
      <w:r w:rsidRPr="00E13B98">
        <w:fldChar w:fldCharType="begin" w:fldLock="1"/>
      </w:r>
      <w:r>
        <w:instrText>ADDIN CSL_CITATION { "citationItems" : [ { "id" : "ITEM-1", "itemData" : { "DOI" : "10.1098/rspb.2010.1923", "ISSN" : "1471-2954", "PMID" : "21106585", "abstract" : "Agri-environmental management (AEM) is heralded as being key to biodiversity conservation on farmland, yet results of these schemes have been mixed, making their general utility questionable. We test with meta-analysis whether the benefits of AEM for species richness and abundance of plants and animals are determined by the surrounding landscape context. Across all studies (109 observations for species richness and 114 observations for abundance), AEM significantly increased species richness and their abundance. More specifically, we test the hypothesis that AEM benefits species richness and abundance (i.e. increases the difference between fields with and without AEM) more in simple than in complex landscapes. In croplands, species richness but not abundance was significantly enhanced in simple but not in complex landscapes. In grasslands, AEM effectively enhanced species richness and abundance regardless of landscape context. Pollinators were significantly enhanced by AEM in simple but not in complex landscapes in both croplands and grasslands. Our results highlight that the one-size-fits-all approach of many agri-environmental programmes is not an efficient way of spending the limited funds available for biodiversity conservation on farmland. Therefore, we conclude that AEM should be adapted to landscape structure and the species groups at which they are targeted.", "author" : [ { "dropping-particle" : "", "family" : "Bat\u00e1ry", "given" : "P\u00e9ter", "non-dropping-particle" : "", "parse-names" : false, "suffix" : "" }, { "dropping-particle" : "", "family" : "B\u00e1ldi", "given" : "Andr\u00e1s", "non-dropping-particle" : "", "parse-names" : false, "suffix" : "" }, { "dropping-particle" : "", "family" : "Kleijn", "given" : "David", "non-dropping-particle" : "", "parse-names" : false, "suffix" : "" }, { "dropping-particle" : "", "family" : "Tscharntke", "given" : "Teja", "non-dropping-particle" : "", "parse-names" : false, "suffix" : "" } ], "container-title" : "Proceedings. Biological sciences / The Royal Society", "id" : "ITEM-1", "issue" : "1713", "issued" : { "date-parts" : [ [ "2011", "6", "22" ] ] }, "page" : "1894-902", "title" : "Landscape-moderated biodiversity effects of agri-environmental management: a meta-analysis.", "type" : "article-journal", "volume" : "278" }, "uris" : [ "http://www.mendeley.com/documents/?uuid=f84e2449-6347-4865-928d-5661bfd80b7c" ] }, { "id" : "ITEM-2", "itemData" : { "abstract" : "1. Agri-environment schemes attempt to counteract the loss of biodiversity and associated ecosystem services such as pollination and natural pest control in agro-ecosystems. However, only a few studies have evaluated whether these attempts are successful. 2. We studied the effects of managing meadows according to the prescriptions of ecological compensation areas (ECA), the most widely adopted agri-environment scheme in Switzerland, on both pollinator species richness and abundance, and the reproductive success of plants in nearby intensively managed meadows (IM). 3. We established arrays of four pots, each containing individuals of three insect-pollinated, non-autogamous phytometer species (Raphanus sativus, Hypochaeris radicata and Campanula glomerata), in ECA and adjacent IM at increasing distances from the ECA at 13 sites. 4. Species richness and abundance of hoverflies, solitary bees and large-sized pollinators (mainly social bees and butterflies) were significantly higher in ECA than in adjacent IM. Species richness and abundance of small-sized pollinators in IM declined significantly with increasing distance from ECA, whereas large-sized pollinators were not significantly affected by distance. Plant species richness and flower abundance were the major drivers of pollinator species richness and abundance; the area of an ECA had no significant influence. 5. Individual plants of R. sativus and C. glomerata produced more and heavier seeds in ECA than in IM. Furthermore, the number of seeds of these two phytometer species was positively correlated with species richness and abundance of bees. No such effects were observed for individual plants of H. radicata. The number of fruits and seeds per plant of R. sativus in IM decreased with increasing distance from ECA. 6. Synthesis and applications. We conclude that establishing ECA is an effective method of enhancing both pollinator species richness and abundance and pollination services to nearby intensely managed farmland. Our study emphasizes the importance of connectivity between ECA in maintaining diverse pollinator communities and thereby providing pollination services in agricultural landscapes.", "author" : [ { "dropping-particle" : "", "family" : "Albrecht", "given" : "Matthias", "non-dropping-particle" : "", "parse-names" : false, "suffix" : "" }, { "dropping-particle" : "", "family" : "Duelli", "given" : "Peter", "non-dropping-particle" : "", "parse-names" : false, "suffix" : "" }, { "dropping-particle" : "", "family" : "Muller", "given" : "Christine", "non-dropping-particle" : "", "parse-names" : false, "suffix" : "" }, { "dropping-particle" : "", "family" : "Kleijn", "given" : "David", "non-dropping-particle" : "", "parse-names" : false, "suffix" : "" }, { "dropping-particle" : "", "family" : "Schmid", "given" : "Bernhard", "non-dropping-particle" : "", "parse-names" : false, "suffix" : "" } ], "container-title" : "Journal of Applied Ecology", "id" : "ITEM-2", "issued" : { "date-parts" : [ [ "2007" ] ] }, "language" : "English", "page" : "813-822", "title" : "The Swiss agri-environment scheme enhances pollinator diversity and plant reproductive success in nearby intensively managed farmland doi:10.1111/j.1365-2664.2007.01306.x", "type" : "article-journal", "volume" : "44" }, "uris" : [ "http://www.mendeley.com/documents/?uuid=2b7d3418-fea1-497a-9abf-692355937f4c" ] }, { "id" : "ITEM-3", "itemData" : { "abstract" : "1. Agri-environment schemes promote organic farming in an attempt to reduce the negative effects of agricultural intensification on farmland biodiversity and ecosystem services such as pollination. Farming system, landscape context and regional differences may all influence biodiversity, but their relative impact and possible interactions have been little explored. 2. The study was performed in three regions (150 km apart, 400-500 km2 per region) differing in land use intensity. Within each region, seven pairs of conventionally and organically cultivated wheat fields (mean size 4 ha, 42 study fields) were selected to encompass a gradient from heterogeneous to homogeneous landscapes within a 1-km radius around each field. 3. Farming system had the greatest influence on biodiversity. Higher bee diversity, flower cover and diversity of flowering plants were recorded in organic compared with conventional fields. Bee diversity was related both to flower cover and diversity of flowering plants, suggesting plant-mediated effects of the farming system. 4. Differences in bee diversity between organic and conventional fields increased with the proportion of arable crops in the surrounding landscape, indicating that processes at the landscape level modified the effectiveness of organic farming in promoting biodiversity. Similar patterns for flower cover and diversity of flowering plants suggested that landscape effects on bee diversity were mainly resource-mediated. After statistically removing the variance explained by flower parameters, residual bee diversity increased with increasing landscape heterogeneity. 5. Bee diversity differed between the three regions, but the effects of farming systems and landscape context were independent of regional differences. 6. Synthesis and applications. Bee diversity in wheat fields was mainly influenced by farming system, but an understanding of local bee diversity needs to incorporate both landscape and regional perspectives. The consistency of the results in three regions provides a reliable basis for management decisions. Agri-environment schemes that promote organic farming in homogeneous landscapes where there are few remaining flower-rich habitats could have the highest relative impact. However, while organic farming could help to sustain pollination services by generalist bees in agricultural landscapes, other measures are required to conserve more specialized bee species in semi-natural habitats. Journal of Applied Ec\u2026", "author" : [ { "dropping-particle" : "", "family" : "Holzschuh", "given" : "Andrea", "non-dropping-particle" : "", "parse-names" : false, "suffix" : "" }, { "dropping-particle" : "", "family" : "Steffan-Dewenter", "given" : "Ingolf", "non-dropping-particle" : "", "parse-names" : false, "suffix" : "" }, { "dropping-particle" : "", "family" : "Kleijn", "given" : "David", "non-dropping-particle" : "", "parse-names" : false, "suffix" : "" }, { "dropping-particle" : "", "family" : "Tscharntke", "given" : "Teja", "non-dropping-particle" : "", "parse-names" : false, "suffix" : "" } ], "container-title" : "Journal of Applied Ecology", "id" : "ITEM-3", "issued" : { "date-parts" : [ [ "2007" ] ] }, "language" : "English", "page" : "41-49", "title" : "Diversity of flower-visiting bees in cereal fields: effects of farming system, landscape composition and regional context", "type" : "article-journal", "volume" : "044" }, "uris" : [ "http://www.mendeley.com/documents/?uuid=bd9c2257-12b5-415e-95cf-4e2b9de4d9ba" ] }, { "id" : "ITEM-4", "itemData" : { "DOI" : "10.1111/j.1365-2664.2010.01869.x", "ISBN" : "1365-2664", "ISSN" : "00218901", "abstract" : "1. Farmland biodiversity continues to decline mainly because of agricultural intensification and land abandonment. Agri-environment schemes can be designed to halt this loss by favouring exten- 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Weused theHNV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HNVareas compared to non-HNVareas. Although species richness is not higher within HNV farmland, bird communities are composed by more specialist species than in non-HNV areas. In addition, these specialist bird species are significantly more abundant in HNVareas. 4. Synthesis and applications.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 "author" : [ { "dropping-particle" : "", "family" : "Doxa", "given" : "Aggeliki", "non-dropping-particle" : "", "parse-names" : false, "suffix" : "" }, { "dropping-particle" : "", "family" : "Bas", "given" : "Yves", "non-dropping-particle" : "", "parse-names" : false, "suffix" : "" }, { "dropping-particle" : "", "family" : "Paracchini", "given" : "Maria Luisa", "non-dropping-particle" : "", "parse-names" : false, "suffix" : "" }, { "dropping-particle" : "", "family" : "Pointereau", "given" : "Philippe", "non-dropping-particle" : "", "parse-names" : false, "suffix" : "" }, { "dropping-particle" : "", "family" : "Terres", "given" : "Jean Michel", "non-dropping-particle" : "", "parse-names" : false, "suffix" : "" }, { "dropping-particle" : "", "family" : "Jiguet", "given" : "Fr\u00e9d\u00e9ric", "non-dropping-particle" : "", "parse-names" : false, "suffix" : "" } ], "container-title" : "Journal of Applied Ecology", "id" : "ITEM-4", "issue" : "6", "issued" : { "date-parts" : [ [ "2010" ] ] }, "page" : "1348-1356", "title" : "Low-intensity agriculture increases farmland bird abundances in France", "type" : "article-journal", "volume" : "47" }, "uris" : [ "http://www.mendeley.com/documents/?uuid=cdc44c91-8f13-4ae2-adef-b0a4f1968cd4" ] }, { "id" : "ITEM-5", "itemData" : { "ISSN" : "1051-0761", "author" : [ { "dropping-particle" : "", "family" : "Carvell", "given" : "C", "non-dropping-particle" : "", "parse-names" : false, "suffix" : "" }, { "dropping-particle" : "", "family" : "Osborne", "given" : "J L", "non-dropping-particle" : "", "parse-names" : false, "suffix" : "" }, { "dropping-particle" : "", "family" : "Bourke", "given" : "A F G", "non-dropping-particle" : "", "parse-names" : false, "suffix" : "" }, { "dropping-particle" : "", "family" : "Freeman", "given" : "S N", "non-dropping-particle" : "", "parse-names" : false, "suffix" : "" }, { "dropping-particle" : "", "family" : "Pywell", "given" : "R F", "non-dropping-particle" : "", "parse-names" : false, "suffix" : "" }, { "dropping-particle" : "", "family" : "Heard", "given" : "M S", "non-dropping-particle" : "", "parse-names" : false, "suffix" : "" } ], "container-title" : "Ecological Applications", "id" : "ITEM-5", "issue" : "5", "issued" : { "date-parts" : [ [ "2011" ] ] }, "page" : "1760-1771", "title" : "Bumble bee species ' responses to a targeted conservation measure depend on landscape context and habitat quality", "type" : "article-journal", "volume" : "21" }, "uris" : [ "http://www.mendeley.com/documents/?uuid=8dce018d-a431-4c9c-9b19-b5f0b01cb487" ] }, { "id" : "ITEM-6", "itemData" : { "DOI" : "10.1111/j.1365-2664.2010.01927.x", "ISBN" : "0021-8901", "ISSN" : "00218901", "abstract" : "P&gt;1. Agricultural intensification and expansion are regarded as major causes of worldwide declines in biodiversity during the last century. Agri-environment schemes (AES) have been introduced in many countries as an attempt to counteract the negative effects of intensive agriculture by providing financial incentives for farmers to adopt environmentally-sensitive agricultural practices. 2. We surveyed 18 pairs of AES and conventionally-managed farms in central Scotland (United Kingdom) to evaluate the effects of specific AES management prescriptions (field margins, hedgerows, species-rich grasslands and water margins) on farmland moths. We also measured the influence of the surrounding landscape on moth populations at three spatial scales (250 m, 500 m and 1 km radii from each trapping site) to assess at which scale management was most important for the conservation of farmland moths. 3. In general, percentage cover of rough grassland and scrub within 250 m of the trapping site was the most important landscape predictor for both micro- and macromoth abundance and macromoth species richness, although negative effects of urbanization were found at wider scales (within 1 km), particularly for macromoth species richness. 4. The abundance and species richness of micromoths was significantly higher within field margins and species-rich grasslands under AES management in comparison to their conventional counterparts, whereas AES water margins increased micromoth abundance, but not species richness. AES species-rich grasslands and water margins were associated with an increased macromoth abundance and species richness, and macromoths considered 'widespread but rapidly declining' also gained some benefits from these two AES prescriptions. In contrast, hedgerows under AES management enhanced neither micromoth nor macromoth populations. 5.Synthesis and applications. Our findings indicate that increasing the percentage cover of semi-natural environment at a local scale (e.g. within 250 m) benefits both micro- and macromoth populations, and that the implementation of simple AES management prescriptions applied to relatively small areas can increase the species richness and abundance of moth populations in agricultural environments.", "author" : [ { "dropping-particle" : "", "family" : "Fuentes-Montemayor", "given" : "Elisa", "non-dropping-particle" : "", "parse-names" : false, "suffix" : "" }, { "dropping-particle" : "", "family" : "Goulson", "given" : "Dave", "non-dropping-particle" : "", "parse-names" : false, "suffix" : "" }, { "dropping-particle" : "", "family" : "Park", "given" : "Kirsty J.", "non-dropping-particle" : "", "parse-names" : false, "suffix" : "" } ], "container-title" : "Journal of Applied Ecology", "id" : "ITEM-6", "issue" : "3", "issued" : { "date-parts" : [ [ "2011" ] ] }, "page" : "532-542", "title" : "The effectiveness of agri-environment schemes for the conservation of farmland moths: Assessing the importance of a landscape-scale management approach", "type" : "article-journal", "volume" : "48" }, "uris" : [ "http://www.mendeley.com/documents/?uuid=1cda784b-7113-42a6-9fab-e502110f5c66" ] }, { "id" : "ITEM-7", "itemData" : { "DOI" : "10.1111/j.1752-4598.2010.00098.x", "ISBN" : "1752-4598", "abstract" : "Abstract.\u2002 1. Sown wildflower strips are increasingly being established in European countries within agri-environmental schemes to enhance biodiversity, especially in intensively used agricultural areas. 2. The regulations vary between countries regarding the seed mixture, intensity of management and period of time over which subsidies are given. Insects in particular are intended to benefit from these schemes. 3. This review treats studies of insect diversity and abundance in sown wildflower strips. Schemes on wildflower strips in several countries in Central and Northern Europe are compared. 4. In a significant majority of studies, sown wildflower strips support higher insect abundances and diversity than cropped habitats. In general, numbers and diversity also tend to be higher than in other margin types such as sown grass margins and natural regeneration, but pollen- and nectar-rich flower mixtures may outperform them. 5. Common species are the main beneficiaries of the establishment of wildflower strips, although some studies point out the presence of rare or declining insect species. 6. Insect groups respond differently to particular characteristics of the strips. Flower abundance, seed mixture, vegetation structure, management, age and landscape have been identified as factors influencing insect abundance and diversity. 7. Future work should address under-represented comparisons, such as with pollen- and nectar-rich seed mixes, and neglected groups, in particular parasitoids. Nevertheless, sown wildflower strips can already be seen as a beneficial measure to enhance insect diversity. This is especially the case, where schemes for sown strips vary within a region to favour different species groups.", "author" : [ { "dropping-particle" : "", "family" : "Haaland", "given" : "Christine", "non-dropping-particle" : "", "parse-names" : false, "suffix" : "" }, { "dropping-particle" : "", "family" : "Naisbit", "given" : "Russell E", "non-dropping-particle" : "", "parse-names" : false, "suffix" : "" }, { "dropping-particle" : "", "family" : "Bersier", "given" : "Louis-F\u00c9Lix", "non-dropping-particle" : "", "parse-names" : false, "suffix" : "" } ], "container-title" : "Insect Conservation and Diversity", "id" : "ITEM-7", "issue" : "1", "issued" : { "date-parts" : [ [ "2011" ] ] }, "page" : "60-80", "publisher" : "Blackwell Publishing Ltd", "title" : "Sown wildflower strips for insect conservation: a review", "type" : "article-journal", "volume" : "4" }, "uris" : [ "http://www.mendeley.com/documents/?uuid=3242b390-dcd3-408c-a2b7-2c060e92bcff" ] }, { "id" : "ITEM-8", "itemData" : { "DOI" : "10.1016/j.agee.2011.03.004", "ISBN" : "0167-8809", "ISSN" : "01678809", "abstract" : "The area of non-cropped habitats has been decreasing in Europe largely due to land conversion into cropland and energy crops. In Hungary, special agri-environment schemes in Environmentally Sensitive Areas require the establishment of sown set-aside fields especially for endangered bird species. We tested if these set-aside fields are beneficial for plants and insects of agricultural landscapes. We compared the herbaceous flora, grasshopper (Orthoptera), bee (Apidae) and butterfly (Rhopalocera) fauna of five field types (1, 2 and 3 year-old set-aside, winter cereal fields and semi-natural grasslands). Species richness, abundance and species composition of insects were tested against field type and plant species richness. The wheat fields were the poorest habitats for all taxa. The species richness and abundance of the studied insects were usually higher in set-aside than in cereal fields with no significant difference between set-aside of different age. We found the highest number of orthopteran species and butterfly individuals in semi-natural grasslands. At community level, field type and plant species richness had a significant effect on orthopteran assemblages. Butterfly assemblages were significantly affected by field type. Bee assemblages were not significantly related to the above variables. We can conclude that set-aside fields provide important habitat patches for plants and insects, in some cases with similar value to semi-natural grasslands. Our results emphasise the importance of set-aside within the Hungarian agri-environment scheme. Establishment of set-aside management in other Central European countries will likely to be of a similar value as the Hungarian set-aside fields. \u00a9 2011 Elsevier B.V.", "author" : [ { "dropping-particle" : "", "family" : "Kov\u00e1cs-Hosty\u00e1nszki", "given" : "Anik\u00f3", "non-dropping-particle" : "", "parse-names" : false, "suffix" : "" }, { "dropping-particle" : "", "family" : "Kor\u00f6si", "given" : "\u00c1d\u00e1m", "non-dropping-particle" : "", "parse-names" : false, "suffix" : "" }, { "dropping-particle" : "", "family" : "Orci", "given" : "Kirill M\u00e1rk", "non-dropping-particle" : "", "parse-names" : false, "suffix" : "" }, { "dropping-particle" : "", "family" : "Bat\u00e1ry", "given" : "P\u00e9ter", "non-dropping-particle" : "", "parse-names" : false, "suffix" : "" }, { "dropping-particle" : "", "family" : "B\u00e1ldi", "given" : "Andr\u00e1s", "non-dropping-particle" : "", "parse-names" : false, "suffix" : "" } ], "container-title" : "Agriculture, Ecosystems and Environment", "id" : "ITEM-8", "issue" : "3-4", "issued" : { "date-parts" : [ [ "2011" ] ] }, "page" : "296-301", "title" : "Set-aside promotes insect and plant diversity in a Central European country", "type" : "article-journal", "volume" : "141" }, "uris" : [ "http://www.mendeley.com/documents/?uuid=1bf4c58f-ade7-43f2-b2ae-3a8004e215d4" ] }, { "id" : "ITEM-9", "itemData" : { "DOI" : "10.1371/journal.pone.0019502", "ISBN" : "1932-6203", "ISSN" : "19326203", "PMID" : "21611171", "abstract" : "Organic farming is one of the most successful agri-environmental schemes, as humans benefit from high quality food, farmers from higher prices for their products and it often successfully protects biodiversity. However there is little knowledge if organic farming also increases ecosystem services like pest control. We assessed 30 triticale fields (15 organic vs. 15 conventional) and recorded vascular plants, pollinators, aphids and their predators. Further, five conventional fields which were treated with insecticides were compared with 10 non-treated conventional fields. Organic fields had five times higher plant species richness and about twenty times higher pollinator species richness compared to conventional fields. Abundance of pollinators was even more than one-hundred times higher on organic fields. In contrast, the abundance of cereal aphids was five times lower in organic fields, while predator abundances were three times higher and predator-prey ratios twenty times higher in organic fields, indicating a significantly higher potential for biological pest control in organic fields. Insecticide treatment in conventional fields had only a short-term effect on aphid densities while later in the season aphid abundances were even higher and predator abundances lower in treated compared to untreated conventional fields. Our data indicate that insecticide treatment kept aphid predators at low abundances throughout the season, thereby significantly reducing top-down control of aphid populations. Plant and pollinator species richness as well as predator abundances and predator-prey ratios were higher at field edges compared to field centres, highlighting the importance of field edges for ecosystem services. In conclusion organic farming increases biodiversity, including important functional groups like plants, pollinators and predators which enhance natural pest control. Preventative insecticide application in conventional fields has only short-term effects on aphid densities but long-term negative effects on biological pest control. Therefore conventional farmers should restrict insecticide applications to situations where thresholds for pest densities are reached.", "author" : [ { "dropping-particle" : "", "family" : "Krauss", "given" : "Jochen", "non-dropping-particle" : "", "parse-names" : false, "suffix" : "" }, { "dropping-particle" : "", "family" : "Gallenberger", "given" : "Iris", "non-dropping-particle" : "", "parse-names" : false, "suffix" : "" }, { "dropping-particle" : "", "family" : "Steffan-Dewenter", "given" : "Ingolf", "non-dropping-particle" : "", "parse-names" : false, "suffix" : "" } ], "container-title" : "PLoS ONE", "id" : "ITEM-9", "issue" : "5", "issued" : { "date-parts" : [ [ "2011" ] ] }, "page" : "1-9", "title" : "Decreased functional diversity and biological pest control in conventional compared to organic crop fields", "type" : "article-journal", "volume" : "6" }, "uris" : [ "http://www.mendeley.com/documents/?uuid=b267d2cd-2915-4528-8244-48fb689eeb86" ] }, { "id" : "ITEM-10", "itemData" : { "DOI" : "10.1098/rsbl.2012.0367", "ISBN" : "1744-957X (Electronic)\\r1744-9561 (Linking)", "ISSN" : "1744-9561", "PMID" : "22675140", "abstract" : "Agricultural intensification is a leading cause of global biodiversity loss, especially for threatened and near-threatened species. One widely implemented response is \u2018wildlife-friendly farming\u2019, involving the close integration of conservation and extensive farming practices within agricultural landscapes. However, the putative benefits from this controversial policy are currently either unknown or thought unlikely to extend to rare and declining species. Here, we show that new, evidence-based approaches to habitat creation on intensively managed farmland in England can achieve large increases in plant, bee and bird species. In particular, we found that habitat enhancement methods designed to provide the requirements of sensitive target biota consistently increased the richness and abundance of both rare and common species, with 10-fold to greater than 100-fold more rare species per sample area than generalized conventional conservation measures. Furthermore, targeting landscapes of high species richness amplified beneficial effects on the least mobile taxa: plants and bees. Our results provide the first unequivocal support for a national wildlife-friendly farming policy and suggest that this approach should be implemented much more extensively to address global biodiversity loss. However, to be effective, these conservation measures must be evidence-based, and developed using sound knowledge of the ecological requirements of key species.", "author" : [ { "dropping-particle" : "", "family" : "Pywell", "given" : "R. F.", "non-dropping-particle" : "", "parse-names" : false, "suffix" : "" }, { "dropping-particle" : "", "family" : "Heard", "given" : "M. S.", "non-dropping-particle" : "", "parse-names" : false, "suffix" : "" }, { "dropping-particle" : "", "family" : "Bradbury", "given" : "R. B.", "non-dropping-particle" : "", "parse-names" : false, "suffix" : "" }, { "dropping-particle" : "", "family" : "Hinsley", "given" : "S.", "non-dropping-particle" : "", "parse-names" : false, "suffix" : "" }, { "dropping-particle" : "", "family" : "Nowakowski", "given" : "M.", "non-dropping-particle" : "", "parse-names" : false, "suffix" : "" }, { "dropping-particle" : "", "family" : "Walker", "given" : "K. J.", "non-dropping-particle" : "", "parse-names" : false, "suffix" : "" }, { "dropping-particle" : "", "family" : "Bullock", "given" : "J. M.", "non-dropping-particle" : "", "parse-names" : false, "suffix" : "" } ], "container-title" : "Biology Letters", "id" : "ITEM-10", "issue" : "5", "issued" : { "date-parts" : [ [ "2012" ] ] }, "page" : "772-775", "title" : "Wildlife-friendly farming benefits rare birds, bees and plants", "type" : "article-journal", "volume" : "8" }, "uris" : [ "http://www.mendeley.com/documents/?uuid=1331d31c-1006-408b-b386-96047fa6b8f1" ] }, { "id" : "ITEM-11", "itemData" : { "DOI" : "10.1016/j.agee.2013.05.013", "ISSN" : "01678809", "abstract" : "In Europe, more than 20 billion Euros have been paid to farmers for agri-environment schemes (AESs) during the last half decade to counteract negative effects of farming on the environment. In Sweden alone 0.4 billion Euros are paid to farmers for AESs every year, but large-scale analyses of the relationship between AESs and biodiversity are scarce in northern Europe. We surveyed farmland birds at over 600 sites in non-crop habitats in 37 arable dominated landscapes (each 25km&lt;sup&gt;2&lt;/sup&gt;) in southern Sweden and investigated if bird species richness and abundance were related to the amount of agricultural land receiving subsidies for five common AESs. Abundance and species richness of three subsets of farmland birds were positively associated with AES for management of permanent pastures, and bird abundance was associated to habitat elements managed for the maintenance of nature and cultural values (e.g. old buildings, infield non-crop islands, stone walls and ditches). Farmland bird abundance was also positively associated with the amount of grasslands (leys and especially pastures) and set-aside without subsidies, whereas neither richness nor abundance was positively associated with the amount of organic fields at the local scale (i.e. within a 250m radius). However, bird diversity was related to increased area of organic fields at the landscape scale (i.e. 25km&lt;sup&gt;2&lt;/sup&gt;); with a positive relationship in the most simplified landscapes but a negative relationship in more complex landscapes (i.e. with less arable land and more woodlands). Our results show that AESs are targeting habitats and habitat elements of high farmland bird diversity with the possible exception of organic farming in less simplified landscapes. Future studies investigating effects of AES management need to collect longitudinal before-after data on the change of biodiversity and need to investigate the possible landscape-dependent outcomes of specific management tied to AESs. \u00a9 2013.", "author" : [ { "dropping-particle" : "", "family" : "Hiron", "given" : "Matthew", "non-dropping-particle" : "", "parse-names" : false, "suffix" : "" }, { "dropping-particle" : "", "family" : "Berg", "given" : "\u00c5ke", "non-dropping-particle" : "", "parse-names" : false, "suffix" : "" }, { "dropping-particle" : "", "family" : "Eggers", "given" : "S\u00f6nke", "non-dropping-particle" : "", "parse-names" : false, "suffix" : "" }, { "dropping-particle" : "", "family" : "Josefsson", "given" : "Jonas", "non-dropping-particle" : "", "parse-names" : false, "suffix" : "" }, { "dropping-particle" : "", "family" : "P\u00e4rt", "given" : "Tomas", "non-dropping-particle" : "", "parse-names" : false, "suffix" : "" } ], "container-title" : "Agriculture, Ecosystems and Environment", "id" : "ITEM-11", "issued" : { "date-parts" : [ [ "2013" ] ] }, "page" : "9-16", "publisher" : "Elsevier B.V.", "title" : "Bird diversity relates to agri-environment schemes at local and landscape level in intensive farmland", "type" : "article-journal", "volume" : "176" }, "uris" : [ "http://www.mendeley.com/documents/?uuid=56ecd643-88b9-480a-95ad-d91eadea6815" ] }, { "id" : "ITEM-12", "itemData" : { "DOI" : "10.1111/ele.12128", "ISBN" : "1461-024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12", "issue" : "7", "issued" : { "date-parts" : [ [ "2013" ] ] }, "page" : "912-920", "title" : "Environmental factors driving the effectiveness of European agri-environmental measures in mitigating pollinator loss - a meta-analysis", "type" : "article-journal", "volume" : "16" }, "uris" : [ "http://www.mendeley.com/documents/?uuid=bd43b366-e1c3-4a78-949d-9208f18258df" ] }, { "id" : "ITEM-13", "itemData" : { "DOI" : "10.1098/rspb.2014.1358", "ISBN" : "0962-8452", "ISSN" : "0962-8452", "PMID" : "25100703", "abstract" : "some suggesting that biodiversity conservation in agriculture is best maximized by reducing local management intensity, such as fertilizer and pesticide application. Others highlight the importance of landscape-level approaches that incorporate natural or semi-natural areas in landscapes surrounding farms. Here, we show that both of these practices are valuable to the conservation of biodiversity, and that either local or landscape factors can be most crucial to conservation planning depending on which types of organisms one wishes to save.We performed a quantitative review of 266 observations taken from 31 studies that compared the impacts of localized (within farm) management strategies and landscape complexity (around farms) on the richness and abundance of plant, invertebrate and vertebrate species in agro-ecosystems. While both factors significantly impacted species richness, the richness of sessile plants increased with less-intensive local management, but did not significantly respond to landscape complexity. By contrast, the richness of mobile vertebrates increased with landscape complexity, but did not significantly increase with less-intensive local management. Invertebrate richness and abundance responded to both factors. Our analyses point to clear differences in how various groups of organisms respond to differing scales of management, and suggest that preservation of multiple taxonomic groups will require multiple scales of conservation.", "author" : [ { "dropping-particle" : "", "family" : "Gonthier", "given" : "D. J.", "non-dropping-particle" : "", "parse-names" : false, "suffix" : "" }, { "dropping-particle" : "", "family" : "Ennis", "given" : "K. K.", "non-dropping-particle" : "", "parse-names" : false, "suffix" : "" }, { "dropping-particle" : "", "family" : "Farinas", "given" : "S.", "non-dropping-particle" : "", "parse-names" : false, "suffix" : "" }, { "dropping-particle" : "", "family" : "Hsieh", "given" : "H.-Y.", "non-dropping-particle" : "", "parse-names" : false, "suffix" : "" }, { "dropping-particle" : "", "family" : "Iverson", "given" : "A. L.", "non-dropping-particle" : "", "parse-names" : false, "suffix" : "" }, { "dropping-particle" : "", "family" : "Batary", "given" : "P.", "non-dropping-particle" : "", "parse-names" : false, "suffix" : "" }, { "dropping-particle" : "", "family" : "Rudolphi", "given" : "J.", "non-dropping-particle" : "", "parse-names" : false, "suffix" : "" }, { "dropping-particle" : "", "family" : "Tscharntke", "given" : "T.", "non-dropping-particle" : "", "parse-names" : false, "suffix" : "" }, { "dropping-particle" : "", "family" : "Cardinale", "given" : "B. J.", "non-dropping-particle" : "", "parse-names" : false, "suffix" : "" }, { "dropping-particle" : "", "family" : "Perfecto", "given" : "I.", "non-dropping-particle" : "", "parse-names" : false, "suffix" : "" } ], "container-title" : "Proceedings of the Royal Society B: Biological Sciences", "id" : "ITEM-13", "issue" : "1791", "issued" : { "date-parts" : [ [ "2014" ] ] }, "page" : "20141358-20141358", "title" : "Biodiversity conservation in agriculture requires a multi-scale approach", "type" : "article-journal", "volume" : "281" }, "uris" : [ "http://www.mendeley.com/documents/?uuid=1a34eb48-6cf2-4978-8ffa-21f5129722a6" ] } ], "mendeley" : { "formattedCitation" : "(Albrecht, Duelli, Muller, Kleijn, &amp; Schmid, 2007; Bat\u00e1ry, B\u00e1ldi, Kleijn, &amp; Tscharntke, 2011; C Carvell et al., 2011; Doxa et al., 2010; Fuentes-Montemayor, Goulson, &amp; Park, 2011; Gonthier et al., 2014; Haaland, Naisbit, &amp; Bersier, 2011; Hiron, Berg, Eggers, Josefsson, &amp; P\u00e4rt, 2013; Holzschuh, Steffan-Dewenter, Kleijn, &amp; Tscharntke, 2007; Kov\u00e1cs-Hosty\u00e1nszki, Kor\u00f6si, Orci, Bat\u00e1ry, &amp; B\u00e1ldi, 2011; Krauss, Gallenberger, &amp; Steffan-Dewenter, 2011; R. F. Pywell et al., 2012; Scheper et al., 2013)", "plainTextFormattedCitation" : "(Albrecht, Duelli, Muller, Kleijn, &amp; Schmid, 2007; Bat\u00e1ry, B\u00e1ldi, Kleijn, &amp; Tscharntke, 2011; C Carvell et al., 2011; Doxa et al., 2010; Fuentes-Montemayor, Goulson, &amp; Park, 2011; Gonthier et al., 2014; Haaland, Naisbit, &amp; Bersier, 2011; Hiron, Berg, Eggers, Josefsson, &amp; P\u00e4rt, 2013; Holzschuh, Steffan-Dewenter, Kleijn, &amp; Tscharntke, 2007; Kov\u00e1cs-Hosty\u00e1nszki, Kor\u00f6si, Orci, Bat\u00e1ry, &amp; B\u00e1ldi, 2011; Krauss, Gallenberger, &amp; Steffan-Dewenter, 2011; R. F. Pywell et al., 2012; Scheper et al., 2013)", "previouslyFormattedCitation" : "(Albrecht, Duelli, Muller, Kleijn, &amp; Schmid, 2007; Bat\u00e1ry, B\u00e1ldi, Kleijn, &amp; Tscharntke, 2011; C Carvell et al., 2011; Doxa et al., 2010; Fuentes-Montemayor, Goulson, &amp; Park, 2011; Gonthier et al., 2014; Haaland, Naisbit, &amp; Bersier, 2011; Hiron, Berg, Eggers, Josefsson, &amp; P\u00e4rt, 2013; Holzschuh, Steffan-Dewenter, Kleijn, &amp; Tscharntke, 2007; Kov\u00e1cs-Hosty\u00e1nszki, Kor\u00f6si, Orci, Bat\u00e1ry, &amp; B\u00e1ldi, 2011; Krauss, Gallenberger, &amp; Steffan-Dewenter, 2011; R. F. Pywell et al., 2012; Scheper et al., 2013)" }, "properties" : {  }, "schema" : "https://github.com/citation-style-language/schema/raw/master/csl-citation.json" }</w:instrText>
      </w:r>
      <w:r w:rsidRPr="00E13B98">
        <w:fldChar w:fldCharType="separate"/>
      </w:r>
      <w:r w:rsidRPr="0036373B">
        <w:t>(Albrecht</w:t>
      </w:r>
      <w:r w:rsidR="008377E7">
        <w:rPr>
          <w:i/>
        </w:rPr>
        <w:t xml:space="preserve"> et al.</w:t>
      </w:r>
      <w:r w:rsidRPr="0036373B">
        <w:t>, 2007; Batáry</w:t>
      </w:r>
      <w:r w:rsidR="008377E7">
        <w:rPr>
          <w:i/>
        </w:rPr>
        <w:t xml:space="preserve"> et al.</w:t>
      </w:r>
      <w:r w:rsidRPr="0036373B">
        <w:t xml:space="preserve">, 2011; Carvell </w:t>
      </w:r>
      <w:r w:rsidR="000D7D89" w:rsidRPr="000D7D89">
        <w:rPr>
          <w:i/>
        </w:rPr>
        <w:t>et al.</w:t>
      </w:r>
      <w:r w:rsidRPr="0036373B">
        <w:t xml:space="preserve">, 2011; Doxa </w:t>
      </w:r>
      <w:r w:rsidR="000D7D89" w:rsidRPr="000D7D89">
        <w:rPr>
          <w:i/>
        </w:rPr>
        <w:t>et al.</w:t>
      </w:r>
      <w:r w:rsidRPr="0036373B">
        <w:t>, 2010; Fuentes-Montemayor</w:t>
      </w:r>
      <w:r w:rsidR="00503425">
        <w:rPr>
          <w:i/>
        </w:rPr>
        <w:t xml:space="preserve"> et al.</w:t>
      </w:r>
      <w:r w:rsidRPr="0036373B">
        <w:t xml:space="preserve">, 2011; Gonthier </w:t>
      </w:r>
      <w:r w:rsidR="000D7D89" w:rsidRPr="000D7D89">
        <w:rPr>
          <w:i/>
        </w:rPr>
        <w:t>et al.</w:t>
      </w:r>
      <w:r w:rsidRPr="0036373B">
        <w:t>, 2014; Haaland</w:t>
      </w:r>
      <w:r w:rsidR="00503425">
        <w:rPr>
          <w:i/>
        </w:rPr>
        <w:t xml:space="preserve"> et al.</w:t>
      </w:r>
      <w:r w:rsidRPr="0036373B">
        <w:t>, 2011; Hiron</w:t>
      </w:r>
      <w:r w:rsidR="00503425">
        <w:rPr>
          <w:i/>
        </w:rPr>
        <w:t xml:space="preserve"> et al.</w:t>
      </w:r>
      <w:r w:rsidRPr="0036373B">
        <w:t>, 2013; Holzschuh</w:t>
      </w:r>
      <w:r w:rsidR="00503425">
        <w:rPr>
          <w:i/>
        </w:rPr>
        <w:t xml:space="preserve"> et al.</w:t>
      </w:r>
      <w:r w:rsidRPr="0036373B">
        <w:t>, 2007; Kovács-Hostyánszki</w:t>
      </w:r>
      <w:r w:rsidR="00503425">
        <w:rPr>
          <w:i/>
        </w:rPr>
        <w:t xml:space="preserve"> et al.</w:t>
      </w:r>
      <w:r w:rsidRPr="0036373B">
        <w:t>, 2011; Krauss</w:t>
      </w:r>
      <w:r w:rsidR="00503425">
        <w:rPr>
          <w:i/>
        </w:rPr>
        <w:t xml:space="preserve"> et al.</w:t>
      </w:r>
      <w:r w:rsidRPr="0036373B">
        <w:t xml:space="preserve">, 2011; Pywell </w:t>
      </w:r>
      <w:r w:rsidR="000D7D89" w:rsidRPr="000D7D89">
        <w:rPr>
          <w:i/>
        </w:rPr>
        <w:t>et al.</w:t>
      </w:r>
      <w:r w:rsidRPr="0036373B">
        <w:t xml:space="preserve">, 2012; Scheper </w:t>
      </w:r>
      <w:r w:rsidR="000D7D89" w:rsidRPr="000D7D89">
        <w:rPr>
          <w:i/>
        </w:rPr>
        <w:t>et al.</w:t>
      </w:r>
      <w:r w:rsidRPr="0036373B">
        <w:t>, 2013)</w:t>
      </w:r>
      <w:r w:rsidRPr="00E13B98">
        <w:fldChar w:fldCharType="end"/>
      </w:r>
      <w:r w:rsidRPr="00E13B98">
        <w:t xml:space="preserve">. Certain agri-environmental schemes in </w:t>
      </w:r>
      <w:r>
        <w:t xml:space="preserve">the </w:t>
      </w:r>
      <w:r w:rsidRPr="00E13B98">
        <w:t>Europe</w:t>
      </w:r>
      <w:r>
        <w:t>an Union</w:t>
      </w:r>
      <w:r w:rsidRPr="00E13B98">
        <w:t xml:space="preserve"> clearly benefit target organisms (e</w:t>
      </w:r>
      <w:r w:rsidR="00582DA3">
        <w:t xml:space="preserve">.g. wildflower strips and bees - </w:t>
      </w:r>
      <w:r>
        <w:fldChar w:fldCharType="begin" w:fldLock="1"/>
      </w:r>
      <w:r>
        <w:instrText>ADDIN CSL_CITATION { "citationItems" : [ { "id" : "ITEM-1", "itemData" : { "DOI" : "10.1038/nature21709", "ISBN" : "1476-4687", "ISSN" : "0028-0836", "abstract" : "Insect pollinators such as bumblebees (Bombus spp.) are in global decline 1,2 . A major cause of this decline is habitat loss due to agricultural intensification 3 . A range of global and national initiatives aimed at restoring pollinator habitats and populations have been developed 4,5 . However, the success of these initiatives depends critically upon understanding how landscape change affects key population-level parameters, such as survival between lifecycle stages 6 , in target species. This knowledge is lacking for bumblebees, because of the difficulty of systematically finding and monitoring colonies in the wild. We used a combination of habitat manipulation, land-use and habitat surveys, molecular genetics 7 and demographic and spatial modelling to analyse between-year survival of family lineages in field populations of three bumblebee species. Here we show that the survival of family lineages from the summer worker to the spring queen stage in the following year increases significantly with the proportion of high-value foraging habitat, including spring floral resources, within 250\u20131,000 m of the natal colony. This provides evidence for a positive impact of habitat quality on survival and persistence between successive colony cycle stages in bumblebee populations. These findings also support the idea that conservation interventions that increase floral resources at a landscape scale and throughout the season have positive effects on wild pollinators in agricultural landscapes. The loss of semi-natural habitats and floral resources within inten-sively managed agricultural landscapes has been identified as a major driver of declines in insect pollinators 3,8,9 , with negative consequences for crop pollination 10 . Habitat restoration (for example, the planting of flowering hedgerows, meadows or flower strips along field margins under agri-environment schemes 11) can mitigate these effects, increasing local pollinator abundance and species richness 12\u201314 and enhancing rates of persistence and colonization at the community level 15 . However, the effects of restoration on key aspects of pollinator biology that may explain the mechanisms behind these responses remain poorly under-stood. In particular, improving habitat quality might be expected to enhance the prospects of successful reproduction and between-year survival in targeted areas, but whether this occurs is unknown. Bumblebees (Bombus spp.) are key pollinators of wild flowers and commercial\u2026", "author" : [ { "dropping-particle" : "", "family" : "Carvell", "given" : "Claire", "non-dropping-particle" : "", "parse-names" : false, "suffix" : "" }, { "dropping-particle" : "", "family" : "Bourke", "given" : "Andrew F. G.", "non-dropping-particle" : "", "parse-names" : false, "suffix" : "" }, { "dropping-particle" : "", "family" : "Dreier", "given" : "Stephanie", "non-dropping-particle" : "", "parse-names" : false, "suffix" : "" }, { "dropping-particle" : "", "family" : "Freeman", "given" : "Stephen N.", "non-dropping-particle" : "", "parse-names" : false, "suffix" : "" }, { "dropping-particle" : "", "family" : "Hulmes", "given" : "Sarah", "non-dropping-particle" : "", "parse-names" : false, "suffix" : "" }, { "dropping-particle" : "", "family" : "Jordan", "given" : "William C.", "non-dropping-particle" : "", "parse-names" : false, "suffix" : "" }, { "dropping-particle" : "", "family" : "Redhead", "given" : "John W.", "non-dropping-particle" : "", "parse-names" : false, "suffix" : "" }, { "dropping-particle" : "", "family" : "Sumner", "given" : "Seirian", "non-dropping-particle" : "", "parse-names" : false, "suffix" : "" }, { "dropping-particle" : "", "family" : "Wang", "given" : "Jinliang", "non-dropping-particle" : "", "parse-names" : false, "suffix" : "" }, { "dropping-particle" : "", "family" : "Heard", "given" : "Matthew S.", "non-dropping-particle" : "", "parse-names" : false, "suffix" : "" } ], "container-title" : "Nature", "id" : "ITEM-1", "issue" : "7646", "issued" : { "date-parts" : [ [ "2017" ] ] }, "page" : "547-549", "publisher" : "Nature Publishing Group", "title" : "Bumblebee family lineage survival is enhanced in high-quality landscapes", "type" : "article-journal", "volume" : "543" }, "uris" : [ "http://www.mendeley.com/documents/?uuid=1e30da9a-fe0a-46c0-9419-b12701b8aebf" ] } ], "mendeley" : { "formattedCitation" : "(Claire Carvell et al., 2017)", "plainTextFormattedCitation" : "(Claire Carvell et al., 2017)", "previouslyFormattedCitation" : "(Claire Carvell et al., 2017)" }, "properties" : {  }, "schema" : "https://github.com/citation-style-language/schema/raw/master/csl-citation.json" }</w:instrText>
      </w:r>
      <w:r>
        <w:fldChar w:fldCharType="separate"/>
      </w:r>
      <w:r w:rsidRPr="006544B8">
        <w:t xml:space="preserve">Carvell </w:t>
      </w:r>
      <w:r w:rsidR="000D7D89" w:rsidRPr="000D7D89">
        <w:rPr>
          <w:i/>
        </w:rPr>
        <w:t>et al.</w:t>
      </w:r>
      <w:r w:rsidRPr="006544B8">
        <w:t>, 2017</w:t>
      </w:r>
      <w:r>
        <w:fldChar w:fldCharType="end"/>
      </w:r>
      <w:r w:rsidRPr="00E13B98">
        <w:t>; organic farmin</w:t>
      </w:r>
      <w:r w:rsidR="00582DA3">
        <w:t xml:space="preserve">g and </w:t>
      </w:r>
      <w:r w:rsidR="00582DA3">
        <w:lastRenderedPageBreak/>
        <w:t>plants -</w:t>
      </w:r>
      <w:r w:rsidRPr="00E13B98">
        <w:t xml:space="preserve"> </w:t>
      </w:r>
      <w:r>
        <w:fldChar w:fldCharType="begin" w:fldLock="1"/>
      </w:r>
      <w:r>
        <w:instrText>ADDIN CSL_CITATION { "citationItems" : [ { "id" : "ITEM-1", "itemData" : { "DOI" : "10.1371/journal.pone.0054818", "ISBN" : "1932-6203 (Electronic)\\n1932-6203 (Linking)", "ISSN" : "19326203", "PMID" : "23382979", "abstract" : "The aim of this study was to determine the relative effects of landscape-scale management intensity, local management intensity and edge effect on diversity patterns of insect-pollinated vs. non-insect pollinated forbs in meadows and wheat fields. Nine landscapes were selected differing in percent intensively used agricultural area (IAA), each with a pair of organic and conventional winter wheat fields and a pair of organic and conventional meadows. Within fields, forbs were surveyed at the edge and in the interior. Both diversity and cover of forbs were positively affected by organic management in meadows and wheat fields. This effect, however, differed significantly between pollination types for species richness in both agroecosystem types (i.e. wheat fields and meadows) and for cover in meadows. Thus, we show for the first time in a comprehensive analysis that insect-pollinated plants benefit more from organic management than non-insect pollinated plants regardless of agroecosystem type and landscape complexity. These benefits were more pronounced in meadows than wheat fields. Finally, the community composition of insect-pollinated and non-insect-pollinated forbs differed considerably between management types. In summary, our findings in both agroecosystem types indicate that organic management generally supports a higher species richness and cover of insect-pollinated plants, which is likely to be favourable for the density and diversity of bees and other pollinators.", "author" : [ { "dropping-particle" : "", "family" : "Bat\u00e1ry", "given" : "P\u00e9ter", "non-dropping-particle" : "", "parse-names" : false, "suffix" : "" }, { "dropping-particle" : "", "family" : "Sutcliffe", "given" : "Laura", "non-dropping-particle" : "", "parse-names" : false, "suffix" : "" }, { "dropping-particle" : "", "family" : "Dormann", "given" : "Carsten F.", "non-dropping-particle" : "", "parse-names" : false, "suffix" : "" }, { "dropping-particle" : "", "family" : "Tscharntke", "given" : "Teja", "non-dropping-particle" : "", "parse-names" : false, "suffix" : "" } ], "container-title" : "PLoS ONE", "id" : "ITEM-1", "issue" : "1", "issued" : { "date-parts" : [ [ "2013" ] ] }, "page" : "1-7", "title" : "Organic Farming Favours Insect-Pollinated over Non-Insect Pollinated Forbs in Meadows and Wheat Fields", "type" : "article-journal", "volume" : "8" }, "uris" : [ "http://www.mendeley.com/documents/?uuid=cc679882-5221-4bdd-833c-0a05b9064cad" ] }, { "id" : "ITEM-2", "itemData" : { "DOI" : "10.1111/1365-2664.12219", "ISSN" : "0021-8901", "PMID" : "25653457", "abstract" : "The benefits of organic farming to biodiversity in agricultural landscapes continue to be hotly debated, emphasizing the importance of precisely quantifying the effect of organic vs. conventional farming. We conducted an updated hierarchical meta-analysis of studies that compared biodiversity under organic and conventional farming methods, measured as species richness. We calculated effect sizes for 184 observations garnered from 94 studies, and for each study, we obtained three standardized measures reflecting land-use intensity. We investigated the stability of effect sizes through time, publication bias due to the 'file drawer' problem, and consider whether the current literature is representative of global organic farming patterns. On average, organic farming increased species richness by about 30%. This result has been robust over the last 30\u00a0years of published studies and shows no sign of diminishing. Organic farming had a greater effect on biodiversity as the percentage of the landscape consisting of arable fields increased, that is, it is higher in intensively farmed regions. The average effect size and the response to agricultural intensification depend on taxonomic group, functional group and crop type. There is some evidence for publication bias in the literature; however, our results are robust to its impact. Current studies are heavily biased towards northern and western Europe and North America, while other regions with large areas of organic farming remain poorly investigated. Synthesis and applications. Our analysis affirms that organic farming has large positive effects on biodiversity compared with conventional farming, but that the effect size varies with the organism group and crop studied, and is greater in landscapes with higher land-use intensity. Decisions about where to site organic farms to maximize biodiversity will, however, depend on the costs as well as the potential benefits. Current studies have been heavily biased towards agricultural systems in the developed world. We recommend that future studies pay greater attention to other regions, in particular, areas with tropical, subtropical and Mediterranean climates, in which very few studies have been conducted.", "author" : [ { "dropping-particle" : "", "family" : "Tuck", "given" : "Sean L", "non-dropping-particle" : "", "parse-names" : false, "suffix" : "" }, { "dropping-particle" : "", "family" : "Winqvist", "given" : "Camilla", "non-dropping-particle" : "", "parse-names" : false, "suffix" : "" }, { "dropping-particle" : "", "family" : "Mota", "given" : "Fl\u00e1via", "non-dropping-particle" : "", "parse-names" : false, "suffix" : "" }, { "dropping-particle" : "", "family" : "Ahnstr\u00f6m", "given" : "Johan", "non-dropping-particle" : "", "parse-names" : false, "suffix" : "" }, { "dropping-particle" : "", "family" : "Turnbull", "given" : "Lindsay A", "non-dropping-particle" : "", "parse-names" : false, "suffix" : "" }, { "dropping-particle" : "", "family" : "Bengtsson", "given" : "Janne", "non-dropping-particle" : "", "parse-names" : false, "suffix" : "" } ], "container-title" : "The Journal of applied ecology", "id" : "ITEM-2", "issue" : "3", "issued" : { "date-parts" : [ [ "2014", "6" ] ] }, "page" : "746-755", "title" : "Land-use intensity and the effects of organic farming on biodiversity: a hierarchical meta-analysis.", "type" : "article-journal", "volume" : "51" }, "uris" : [ "http://www.mendeley.com/documents/?uuid=482f8a33-5f42-4063-bb97-f8b7c1d2d791" ] }, { "id" : "ITEM-3", "itemData" : { "DOI" : "10.1098/rspb.2015.0002", "ISBN" : "09628452 (ISSN)", "ISSN" : "0962-8452", "abstract" : "Agro-ecosystems constitute essential habitat for many organisms. Agricultural intensification, however, has caused a strong decline of farmland biodiversity. Organic farming (OF) is often presented as a more biodiversity-friendly practice, but the generality of the beneficial effects of OF is debated as the effects appear often species- and context-dependent, and current research has highlighted the need to quantify the relative effects of local- and landscape-scale management on farmland biodiversity. Yet very few studies have investigated the landscape-level effects of OF; that is to say, how the biodiversity of a field is affected by the presence or density of organically farmed fields in the surrounding landscape. We addressed this issue using the metacommunity framework, with weed species richness in winter wheat within an intensively farmed landscape in France as model system. Controlling for the effects of local and landscape structure, we showed that OF leads to higher local weed diversity and that the presence of OF in the landscape is associated with higher local weed biodiversity also for conventionally farmed fields, and may reach a similar biodiversity level to organic fields in field margins. Based on these results, we derive indications for improving the sustainable management of farming systems.", "author" : [ { "dropping-particle" : "", "family" : "Henckel", "given" : "Laura", "non-dropping-particle" : "", "parse-names" : false, "suffix" : "" }, { "dropping-particle" : "", "family" : "Borger", "g</w:instrText>
      </w:r>
      <w:r w:rsidRPr="006544B8">
        <w:rPr>
          <w:lang w:val="de-CH"/>
        </w:rPr>
        <w:instrText>iven" : "L.", "non-dropping-particle" : "", "parse-names" : false, "suffix" : "" }, { "dropping-particle" : "", "family" : "Meiss", "given" : "Helmut", "non-dropping-particle" : "", "parse-names" : false, "suffix" : "" }, { "dropping-particle" : "", "family" : "Gaba", "given" : "Sabrina", "non-dropping-particle" : "", "parse-names" : false, "suffix" : "" }, { "dropping-particle" : "", "family" : "Bretagnolle", "given" : "Vincent", "non-dropping-particle" : "", "parse-names" : false, "suffix" : "" } ], "container-title" : "Proceedings of the Royal Society B: Biological Sciences", "id" : "ITEM-3", "issued" : { "date-parts" : [ [ "2015" ] ] }, "page" : "20150002", "title" : "Organic fields sustain weed metacommunity dynamics in farmland landscapes", "type" : "article-journal", "volume" : "282" }, "uris" : [ "http://www.mendeley.com/documents/?uuid=0fd6cfde-ddd2-4d23-b99c-d06cf4ddc2d7" ] } ], "mendeley" : { "formattedCitation" : "(Bat\u00e1ry, Sutcliffe, Dormann, &amp; Tscharntke, 2013; Henckel, Borger, Meiss, Gaba, &amp; Bretagnolle, 2015; Tuck et al., 2014)", "plainTextFormattedCitation" : "(Bat\u00e1ry, Sutcliffe, Dormann, &amp; Tscharntke, 2013; Henckel, Borger, Meiss, Gaba, &amp; Bretagnolle, 2015; Tuck et al., 2014)", "previouslyFormattedCitation" : "(Bat\u00e1ry, Sutcliffe, Dormann, &amp; Tscharntke, 2013; Henckel, Borger, Meiss, Gaba, &amp; Bretagnolle, 2015; Tuck et al., 2014)" }, "properties" : {  }, "schema" : "https://github.com/citation-style-language/schema/raw/master/csl-citation.json" }</w:instrText>
      </w:r>
      <w:r>
        <w:fldChar w:fldCharType="separate"/>
      </w:r>
      <w:r w:rsidRPr="006544B8">
        <w:rPr>
          <w:lang w:val="de-CH"/>
        </w:rPr>
        <w:t>Batáry</w:t>
      </w:r>
      <w:r w:rsidR="00503425">
        <w:rPr>
          <w:i/>
          <w:lang w:val="de-CH"/>
        </w:rPr>
        <w:t xml:space="preserve"> et al.</w:t>
      </w:r>
      <w:r w:rsidRPr="006544B8">
        <w:rPr>
          <w:lang w:val="de-CH"/>
        </w:rPr>
        <w:t>, 2013; Henckel</w:t>
      </w:r>
      <w:r w:rsidR="00503425">
        <w:rPr>
          <w:i/>
          <w:lang w:val="de-CH"/>
        </w:rPr>
        <w:t xml:space="preserve"> et al.</w:t>
      </w:r>
      <w:r w:rsidRPr="006544B8">
        <w:rPr>
          <w:lang w:val="de-CH"/>
        </w:rPr>
        <w:t xml:space="preserve">, 2015; Tuck </w:t>
      </w:r>
      <w:r w:rsidR="000D7D89" w:rsidRPr="000D7D89">
        <w:rPr>
          <w:i/>
          <w:lang w:val="de-CH"/>
        </w:rPr>
        <w:t>et al.</w:t>
      </w:r>
      <w:r w:rsidRPr="006544B8">
        <w:rPr>
          <w:lang w:val="de-CH"/>
        </w:rPr>
        <w:t>, 2014</w:t>
      </w:r>
      <w:r>
        <w:fldChar w:fldCharType="end"/>
      </w:r>
      <w:r w:rsidRPr="006544B8">
        <w:rPr>
          <w:lang w:val="de-CH"/>
        </w:rPr>
        <w:t xml:space="preserve">). </w:t>
      </w:r>
      <w:r w:rsidRPr="00E13B98">
        <w:t xml:space="preserve">Evidence for increasing biodiversity is sometimes equivocal, complex and unpredictable </w:t>
      </w:r>
      <w:r w:rsidRPr="00E13B98">
        <w:fldChar w:fldCharType="begin" w:fldLock="1"/>
      </w:r>
      <w:r>
        <w:instrText>ADDIN CSL_CITATION { "citationItems" : [ { "id" : "ITEM-1", "itemData" : { "DOI" : "10.1111/1365-2664.12035", "ISSN" : "00218901", "author" : [ { "dropping-particle" : "", "family" : "Gabriel", "given" : "Doreen", "non-dropping-particle" : "", "parse-names" : false, "suffix" : "" }, { "dropping-particle" : "", "family" : "Sait", "given" : "Steven M.", "non-dropping-particle" : "", "parse-names" : false, "suffix" : "" }, { "dropping-particle" : "", "family" : "Kunin", "given" : "William E.", "non-dropping-particle" : "", "parse-names" : false, "suffix" : "" }, { "dropping-particle" : "", "family" : "Benton", "given" : "Tim G.", "non-dropping-particle" : "", "parse-names" : false, "suffix" : "" } ], "container-title" : "Journal of Applied Ecology", "editor" : [ { "dropping-particle" : "", "family" : "Steffan-Dewenter", "given" : "Ingolf", "non-dropping-particle" : "", "parse-names" : false, "suffix" : "" } ], "id" : "ITEM-1", "issue" : "2", "issued" : { "date-parts" : [ [ "2013", "4", "17" ] ] }, "page" : "355-364", "title" : "Food production vs. biodiversity: comparing organic and conventional agriculture", "type" : "article-journal", "volume" : "50" }, "uris" : [ "http://www.mendeley.com/documents/?uuid=b17d62d3-1d10-46dd-a816-307457ed462e" ] }, { "id" : "ITEM-2", "itemData" : { "DOI" : "10.1111/j.1461-0248.2010.01481.x", "ISSN" : "1461-0248", "PMID" : "20482572", "abstract" : "There is increasing recognition that ecosystems and their services need to be managed in the face of environmental change. However, there is little consensus as to the optimum scale for management. This is particularly acute in the agricultural environment given the level of public investment in agri-environment schemes (AES). Using a novel multiscale hierarchical sampling design, we assess the effect of land use at multiple spatial scales (from location-within-field to regions) on farmland biodiversity. We show that on-farm biodiversity components depend on farming practices (organic vs. conventional) at farm and landscape scales, but this strongly interacts with fine- and coarse-scale variables. Different taxa respond to agricultural practice at different spatial scales and often at multiple spatial scales. Hence, AES need to target multiple spatial scales to maximize effectiveness. Novel policy levers may be needed to encourage multiple land managers within a landscape to adopt schemes that create landscape-level benefits.", "author" : [ { "dropping-particle" : "", "family" : "Gabriel", "given" : "Doreen", "non-dropping-particle" : "", "parse-names" : false, "suffix" : "" }, { "dropping-particle" : "", "family" : "Sait", "given" : "Steven M", "non-dropping-particle" : "", "parse-names" : false, "suffix" : "" }, { "dropping-particle" : "", "family" : "Hodgson", "given" : "Jenny A", "non-dropping-particle" : "", "parse-names" : false, "suffix" : "" }, { "dropping-particle" : "", "family" : "Schmutz", "given" : "Ulrich", "non-dropping-particle" : "", "parse-names" : false, "suffix" : "" }, { "dropping-particle" : "", "family" : "Kunin", "given" : "William E", "non-dropping-particle" : "", "parse-names" : false, "suffix" : "" }, { "dropping-particle" : "", "family" : "Benton", "given" : "Tim G", "non-dropping-particle" : "", "parse-names" : false, "suffix" : "" } ], "container-title" : "Ecology letters", "id" : "ITEM-2", "issue" : "7", "issued" : { "date-parts" : [ [ "2010", "7" ] ] }, "page" : "858-69", "title" : "Scale matters: the impact of organic farming on biodiversity at different spatial scales.", "type" : "article-journal", "volume" : "13" }, "uris" : [ "http://www.mendeley.com/documents/?uuid=b54188a9-328d-47b5-9a49-07b474581caf" ] }, { "id" : "ITEM-3", "itemData" : { "DOI" : "10.1111/j.1365-2664.2005.01005.x", "ISBN" : "0021-8901", "ISSN" : "00218901", "PMID" : "1805", "abstract" : "* 1The efficiency of agricultural subsidy programmes for preserving biodiversity and improving the environment has been questioned in recent years. Organic farming operates without pesticides, herbicides and inorganic fertilizers, and usually with a more diverse crop rotation. It has been suggested that this system enhances biodiversity in agricultural landscapes. We analysed the effects of organic farming on species richness and abundance using meta-analysis of literature published before December 2002. * 2Organic farming usually increases species richness, having on average 30% higher species richness than conventional farming systems. However, the results were variable among studies, and 16% of them actually showed a negative effect of organic farming on species richness. We therefore divided the data into different organism groups and according to the spatial scale of the study. * 3Birds, insects and plants usually showed an increased species richness in organic farming systems. However, the number of studies was low in most organism groups (range 2\u201319) and there was significant heterogeneity between studies. The effect of organic farming was largest in studies performed at the plot scale. In studies at the farm scale, when organic and conventional farms were matched according to landscape structure, the effect was significant but highly heterogeneous. * 4On average, organisms were 50% more abundant in organic farming systems, but the results were highly variable between studies and organism groups. Birds, predatory insects, soil organisms and plants responded positively to organic farming, while non-predatory insects and pests did not. The positive effects of organic farming on abundance were prominent at the plot and field scales, but not for farms in matched landscapes. * 5Synthesis and applications. Our results show that organic farming often has positive effects on species richness and abundance, but that its effects are likely to differ between organism groups and landscapes. We suggest that positive effects of organic farming on species richness can be expected in intensively managed agricultural landscapes, but not in small-scale landscapes comprising many other biotopes as well as agricultural fields. Measures to preserve and enhance biodiversity should be more landscape- and farm-specific than is presently the case.", "author" : [ { "dropping-particle" : "", "family" : "Bengtsson", "given" : "Janne", "non-dropping-particle" : "", "parse-names" : false, "suffix" : "" }, { "dropping-particle" : "", "family" : "Ahnstr\u00f6m", "given" : "Johan", "non-dropping-particle" : "", "parse-names" : false, "suffix" : "" }, { "dropping-particle" : "", "family" : "Weibull", "given" : "Ann Christin", "non-dropping-particle" : "", "parse-names" : false, "suffix" : "" } ], "container-title" : "Journal of Applied Ecology", "id" : "ITEM-3", "issue" : "2", "issued" : { "date-parts" : [ [ "2005" ] ] }, "page" : "261-269", "title" : "The effects of organic agriculture on biodiversity and abundance: A meta-analysis", "type" : "article-journal", "volume" : "42" }, "prefix" : "e.g. organic farming effects on insects and mammals: ", "uris" : [ "http://www.mendeley.com/documents/?uuid=37fc9345-01f6-40d5-9fef-705bfa8ecce0" ] }, { "id" : "ITEM-4", "itemData" : { "DOI" : "10.1371/journal.pone.0019502", "ISBN" : "1932-6203", "ISSN" : "19326203", "PMID" : "21611171", "abstract" : "Organic farming is one of the most successful agri-environmental schemes, as humans benefit from high quality food, farmers from higher prices for their products and it often successfully protects biodiversity. However there is little knowledge if organic farming also increases ecosystem services like pest control. We assessed 30 triticale fields (15 organic vs. 15 conventional) and recorded vascular plants, pollinators, aphids and their predators. Further, five conventional fields which were treated with insecticides were compared with 10 non-treated conventional fields. Organic fields had five times higher plant species richness and about twenty times higher pollinator species richness compared to conventional fields. Abundance of pollinators was even more than one-hundred times higher on organic fields. In contrast, the abundance of cereal aphids was five times lower in organic fields, while predator abundances were three times higher and predator-prey ratios twenty times higher in organic fields, indicating a significantly higher potential for biological pest control in organic fields. Insecticide treatment in conventional fields had only a short-term effect on aphid densities while later in the season aphid abundances were even higher and predator abundances lower in treated compared to untreated conventional fields. Our data indicate that insecticide treatment kept aphid predators at low abundances throughout the season, thereby significantly reducing top-down control of aphid populations. Plant and pollinator species richness as well as predator abundances and predator-prey ratios were higher at field edges compared to field centres, highlighting the importance of field edges for ecosystem services. In conclusion organic farming increases biodiversity, including important functional groups like plants, pollinators and predators which enhance natural pest control. Preventative insecticide application in conventional fields has only short-term effects on aphid densities but long-term negative effects on biological pest control. Therefore conventional farmers should restrict insecticide applications to situations where thresholds for pest densities are reached.", "author" : [ { "dropping-particle" : "", "family" : "Krauss", "given" : "Jochen", "non-dropping-particle" : "", "parse-names" : false, "suffix" : "" }, { "dropping-particle" : "", "family" : "Gallenberger", "given" : "Iris", "non-dropping-particle" : "", "parse-names" : false, "suffix" : "" }, { "dropping-particle" : "", "family" : "Steffan-Dewenter", "given" : "Ingolf", "non-dropping-particle" : "", "parse-names" : false, "suffix" : "" } ], "container-title" : "PLoS ONE", "id" : "ITEM-4", "issue" : "5", "issued" : { "date-parts" : [ [ "2011" ] ] }, "page" : "1-9", "title" : "Decreased functional diversity and biological pest control in conventional compared to organic crop fields", "type" : "article-journal", "volume" : "6" }, "uris" : [ "http://www.mendeley.com/documents/?uuid=b267d2cd-2915-4528-8244-48fb689eeb86" ] }, { "id" : "ITEM-5", "itemData" : { "DOI" : "10.1016/j.agee.2011.02.030", "ISBN" : "0167-8809", "ISSN" : "01678809", "abstract" : "Organic farming is considered an important way to preserve biodiversity in agricultural landscapes. However, more work is still necessary to enable a full appraisal of the potential benefits of this way of farming, since studies differ in the evaluation of its effectiveness. Studies are particularly scarce in the Mediterranean region, where different climatic and ecological conditions prevent simple extrapolations from work carried out at northern latitudes. In the present study, an analysis of weed and arthropod communities was conducted in 28 pairs of organic and conventional fields in a dry cereal farmland in central Spain. Plants were identified to the species level, and arthropods to the family level. Pitfalls and sweep nets were used to sample respectively, ground-dwelling and plant-visiting arthropods. Abundance (total numbers of individuals), richness (total numbers of plant species or arthropod families), diversity (Shannon-Wiener index) and biomass (milligrams per pitfall/sweep-net) were calculated for each field and compared between organic and conventional fields using Generalized Linear Mixed Models (GLMMs). To explore the effect of predictor variables on weed richness and arthropod biomass, GLMMs were used. Organic fields showed higher abundance of weeds and arthropods (3.01 and 1.43 times, respectively), higher weed richness and diversity (2.76 and 2.33 times, respectively), and a 24% reduction in cereal plants. Arthropod diversity was lower in organic fields due to the presence of three dominant groups: Collembola, Chloropidae (Diptera), and Aphididae (Hemiptera). Weed richness increased as cereal cover decreased in organic fields. Total arthropod biomass was slightly higher in organic fields, and was affected by weed abundance and diversity. The differences between organic and conventional fields found in this study were higher than those reported for northern latitudes. This could be explained by the richer weed flora in the Mediterranean region, and a higher weed seed availability favored by the two-year rotation system typical of Iberian dry cereal farmland. We conclude that organic farming may contribute to preserve biodiversity in dryland cereal agroecosystems in the Mediterranean region. \u00a9 2011 Elsevier B.V.", "author" : [ { "dropping-particle" : "", "family" : "Ponce", "given" : "Carlos", "non-dropping-particle" : "", "parse-names" : false, "suffix" : "" }, { "dropping-particle" : "", "family" : "Bravo", "given" : "Carolina", "non-dropping-particle" : "", "parse-names" : false, "suffix" : "" }, { "dropping-particle" : "", "family" : "Le\u00f3n", "given" : "David Garc\u00eda", "non-dropping-particle" : "de", "parse-names" : false, "suffix" : "" }, { "dropping-particle" : "", "family" : "Maga\u00f1a", "given" : "Marina", "non-dropping-particle" : "", "parse-names" : false, "suffix" : "" }, { "dropping-particle" : "", "family" : "Alonso", "given" : "Juan Carlos", "non-dropping-particle" : "", "parse-names" : false, "suffix" : "" } ], "container-title" : "Agriculture, Ecosystems and Environment", "id" : "ITEM-5", "issue" : "1-2", "issued" : { "date-parts" : [ [ "2011" ] ] }, "page" : "193-201", "title" : "Effects of organic farming on plant and arthropod communities: A case study in Mediterranean dryland cereal", "type" : "article-journal", "volume" : "141" }, "uris" : [ "http://www.mendeley.com/documents/?uuid=bf888749-a102-4270-8cac-af6d4ad3cfd4" ] }, { "id" : "ITEM-6", "itemData" : { "DOI" : "10.1111/1365-2664.12219", "ISSN" : "0021-8901", "PMID" : "25653457", "abstract" : "The benefits of organic farming to biodiversity in agricultural landscapes continue to be hotly debated, emphasizing the importance of precisely quantifying the effect of organic vs. conventional farming. We conducted an updated hierarchical meta-analysis of studies that compared biodiversity under organic and conventional farming methods, measured as species richness. We calculated effect sizes for 184 observations garnered from 94 studies, and for each study, we obtained three standardized measures reflecting land-use intensity. We investigated the stability of effect sizes through time, publication bias due to the 'file drawer' problem, and consider whether the current literature is representative of global organic farming patterns. On average, organic farming increased species richness by about 30%. This result has been robust over the last 30\u00a0years of published studies and shows no sign of diminishing. Organic farming had a greater effect on biodiversity as the percentage of the landscape consisting of arable fields increased, that is, it is higher in intensively farmed regions. The average effect size and the response to agricultural intensification depend on taxonomic group, functional group and crop type. There is some evidence for publication bias in the literature; however, our results are robust to its impact. Current studies are heavily biased towards northern and western Europe and North America, while other regions with large areas of organic farming remain poorly investigated. Synthesis and applications. Our analysis affirms that organic farming has large positive effects on biodiversity compared with conventional farming, but that the effect size varies with the organism group and crop studied, and is greater in landscapes with higher land-use intensity. Decisions about where to site organic farms to maximize biodiversity will, however, depend on the costs as well as the potential benefits. Current studies have been heavily biased towards agricultural systems in the developed world. We recommend that future studies pay greater attention to other regions, in particular, areas with tropical, subtropical and Mediterranean climates, in which very few studies have been conducted.", "author" : [ { "dropping-particle" : "", "family" : "Tuck", "given" : "Sean L", "non-dropping-particle" : "", "parse-names" : false, "suffix" : "" }, { "dropping-particle" : "", "family" : "Winqvist", "given" : "Camilla", "non-dropping-particle" : "", "parse-names" : false, "suffix" : "" }, { "dropping-particle" : "", "family" : "Mota", "given" : "Fl\u00e1via", "non-dropping-particle" : "", "parse-names" : false, "suffix" : "" }, { "dropping-particle" : "", "family" : "Ahnstr\u00f6m", "given" : "Johan", "non-dropping-particle" : "", "parse-names" : false, "suffix" : "" }, { "dropping-particle" : "", "family" : "Turnbull", "given" : "Lindsay A", "non-dropping-particle" : "", "parse-names" : false, "suffix" : "" }, { "dropping-particle" : "", "family" : "Bengtsson", "given" : "Janne", "non-dropping-particle" : "", "parse-names" : false, "suffix" : "" } ], "container-title" : "The Journal of applied ecology", "id" : "ITEM-6", "issue" : "3", "issued" : { "date-parts" : [ [ "2014", "6" ] ] }, "page" : "746-755", "title" : "Land-use intensity and the effects of organic farming on biodiversity: a hierarchical meta-analysis.", "type" : "article-journal", "volume" : "51" }, "uris" : [ "http://www.mendeley.com/documents/?uuid=482f8a33-5f42-4063-bb97-f8b7c1d2d791" ] } ], "mendeley" : { "formattedCitation" : "(e.g. organic farming effects on insects and mammals: Bengtsson, Ahnstr\u00f6m, &amp; Weibull, 2005; Gabriel et al., 2010, 2013; Krauss et al., 2011; Ponce, Bravo, de Le\u00f3n, Maga\u00f1a, &amp; Alonso, 2011; Tuck et al., 2014)", "plainTextFormattedCitation" : "(e.g. organic farming effects on insects and mammals: Bengtsson, Ahnstr\u00f6m, &amp; Weibull, 2005; Gabriel et al., 2010, 2013; Krauss et al., 2011; Ponce, Bravo, de Le\u00f3n, Maga\u00f1a, &amp; Alonso, 2011; Tuck et al., 2014)", "previouslyFormattedCitation" : "(e.g. organic farming effects on insects and mammals: Bengtsson, Ahnstr\u00f6m, &amp; Weibull, 2005; Gabriel et al., 2010, 2013; Krauss et al., 2011; Ponce, Bravo, de Le\u00f3n, Maga\u00f1a, &amp; Alonso, 2011; Tuck et al., 2014)" }, "properties" : {  }, "schema" : "https://github.com/citation-style-language/schema/raw/master/csl-citation.json" }</w:instrText>
      </w:r>
      <w:r w:rsidRPr="00E13B98">
        <w:fldChar w:fldCharType="separate"/>
      </w:r>
      <w:r w:rsidRPr="00681D8F">
        <w:t>(e.g. organic farming effects on insects and mamm</w:t>
      </w:r>
      <w:r w:rsidR="008D1147">
        <w:t>als -</w:t>
      </w:r>
      <w:r w:rsidRPr="00681D8F">
        <w:t xml:space="preserve"> Bengtsson</w:t>
      </w:r>
      <w:r w:rsidR="00503425">
        <w:rPr>
          <w:i/>
        </w:rPr>
        <w:t xml:space="preserve"> et al.</w:t>
      </w:r>
      <w:r w:rsidRPr="00681D8F">
        <w:t xml:space="preserve">, 2005; Gabriel </w:t>
      </w:r>
      <w:r w:rsidR="000D7D89" w:rsidRPr="000D7D89">
        <w:rPr>
          <w:i/>
        </w:rPr>
        <w:t>et al.</w:t>
      </w:r>
      <w:r w:rsidRPr="00681D8F">
        <w:t xml:space="preserve">, 2010, 2013; Krauss </w:t>
      </w:r>
      <w:r w:rsidR="000D7D89" w:rsidRPr="000D7D89">
        <w:rPr>
          <w:i/>
        </w:rPr>
        <w:t>et al.</w:t>
      </w:r>
      <w:r w:rsidRPr="00681D8F">
        <w:t>, 2011; Ponce</w:t>
      </w:r>
      <w:r w:rsidR="00503425">
        <w:rPr>
          <w:i/>
        </w:rPr>
        <w:t xml:space="preserve"> et al.</w:t>
      </w:r>
      <w:r w:rsidRPr="00681D8F">
        <w:t xml:space="preserve">, 2011; Tuck </w:t>
      </w:r>
      <w:r w:rsidR="000D7D89" w:rsidRPr="000D7D89">
        <w:rPr>
          <w:i/>
        </w:rPr>
        <w:t>et al.</w:t>
      </w:r>
      <w:r w:rsidRPr="00681D8F">
        <w:t>, 2014)</w:t>
      </w:r>
      <w:r w:rsidRPr="00E13B98">
        <w:fldChar w:fldCharType="end"/>
      </w:r>
      <w:r w:rsidRPr="00E13B98">
        <w:t>.</w:t>
      </w:r>
    </w:p>
    <w:p w14:paraId="2A07CD26" w14:textId="5576E6F1" w:rsidR="0048205B" w:rsidRPr="00E13B98" w:rsidRDefault="0048205B" w:rsidP="00AE389F">
      <w:r w:rsidRPr="00E13B98">
        <w:t>Landscape complexity and the ecological contrast with other habitats at field scales influence the efficacy of agri-environment schemes, with typically the greatest uplift in local biodiversity in highly homogeni</w:t>
      </w:r>
      <w:r>
        <w:t>z</w:t>
      </w:r>
      <w:r w:rsidRPr="00E13B98">
        <w:t xml:space="preserve">ed landscapes that lack remnant semi-natural habitats providing resources for wildlife </w:t>
      </w:r>
      <w:r w:rsidRPr="00E13B98">
        <w:fldChar w:fldCharType="begin" w:fldLock="1"/>
      </w:r>
      <w:r>
        <w:instrText>ADDIN CSL_CITATION { "citationItems" : [ { "id" : "ITEM-1", "itemData" : { "DOI" : "10.1111/j.1461-0248.2005.00782.x", "ISBN" : "1461-023X", "ISSN" : "1461023X", "PMID" : "3484", "abstract" : "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ecosystem service management", "type" : "article-journal", "volume" : "8" }, "uris" : [ "http://www.mendeley.com/documents/?uuid=5c7dfd06-dbb4-4236-bc70-b29f842ee0b1" ] }, { "id" : "ITEM-2", "itemData" : { "DOI" : "10.1098/rspb.2010.1923", "ISSN" : "1471-2954", "PMID" : "21106585", "abstract" : "Agri-environmental management (AEM) is heralded as being key to biodiversity conservation on farmland, yet results of these schemes have been mixed, making their general utility questionable. We test with meta-analysis whether the benefits of AEM for species richness and abundance of plants and animals are determined by the surrounding landscape context. Across all studies (109 observations for species richness and 114 observations for abundance), AEM significantly increased species richness and their abundance. More specifically, we test the hypothesis that AEM benefits species richness and abundance (i.e. increases the difference between fields with and without AEM) more in simple than in complex landscapes. In croplands, species richness but not abundance was significantly enhanced in simple but not in complex landscapes. In grasslands, AEM effectively enhanced species richness and abundance regardless of landscape context. Pollinators were significantly enhanced by AEM in simple but not in complex landscapes in both croplands and grasslands. Our results highlight that the one-size-fits-all approach of many agri-environmental programmes is not an efficient way of spending the limited funds available for biodiversity conservation on farmland. Therefore, we conclude that AEM should be adapted to landscape structure and the species groups at which they are targeted.", "author" : [ { "dropping-particle" : "", "family" : "Bat\u00e1ry", "given" : "P\u00e9ter", "non-dropping-particle" : "", "parse-names" : false, "suffix" : "" }, { "dropping-particle" : "", "family" : "B\u00e1ldi", "given" : "Andr\u00e1s", "non-dropping-particle" : "", "parse-names" : false, "suffix" : "" }, { "dropping-particle" : "", "family" : "Kleijn", "given" : "David", "non-dropping-particle" : "", "parse-names" : false, "suffix" : "" }, { "dropping-particle" : "", "family" : "Tscharntke", "given" : "Teja", "non-dropping-particle" : "", "parse-names" : false, "suffix" : "" } ], "container-title" : "Proceedings. Biological sciences / The Royal Society", "id" : "ITEM-2", "issue" : "1713", "issued" : { "date-parts" : [ [ "2011", "6", "22" ] ] }, "page" : "1894-902", "title" : "Landscape-moderated biodiversity effects of agri-environmental management: a meta-analysis.", "type" : "article-journal", "volume" : "278" }, "uris" : [ "http://www.mendeley.com/documents/?uuid=f84e2449-6347-4865-928d-5661bfd80b7c" ] }, { "id" : "ITEM-3", "itemData" : { "DOI" : "10.1111/1365-2664.12479", "ISSN" : "00218901", "author" : [ { "dropping-particle" : "", "family" : "Scheper", "given" : "Jeroen", "non-dropping-particle" : "", "parse-names" : false, "suffix" : "" }, { "dropping-particle" : "", "family" : "Bommarco", "given" : "Riccardo", "non-dropping-particle" : "", "parse-names" : false, "suffix" : "" }, { "dropping-particle" : "", "family" : "Holzschuh", "given" : "Andrea", "non-dropping-particle" : "", "parse-names" : false, "suffix" : "" }, { "dropping-particle" : "", "family" : "Potts", "given" : "Simon G.", "non-dropping-particle" : "", "parse-names" : false, "suffix" : "" }, { "dropping-particle" : "", "family" : "Riedinger", "given" : "Verena", "non-dropping-particle" : "", "parse-names" : false, "suffix" : "" }, { "dropping-particle" : "", "family" : "Roberts", "given" : "Stuart P. M.",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Steffan-Dewenter", "given" : "Ingolf", "non-dropping-particle" : "", "parse-names" : false, "suffix" : "" }, { "dropping-particle" : "", "family" : "Wickens", "given" : "Jennifer B.", "non-dropping-particle" : "", "parse-names" : false, "suffix" : "" }, { "dropping-particle" : "", "family" : "Wickens", "given" : "Victoria J.", "non-dropping-particle" : "", "parse-names" : false, "suffix" : "" }, { "dropping-particle" : "", "family" : "Kleijn", "given" : "David", "non-dropping-particle" : "", "parse-names" : false, "suffix" : "" } ], "container-title" : "Journal of Applied Ecology", "editor" : [ { "dropping-particle" : "", "family" : "Diamond", "given" : "Sarah", "non-dropping-particle" : "", "parse-names" : false, "suffix" : "" } ], "id" : "ITEM-3", "issue" : "5", "issued" : { "date-parts" : [ [ "2015", "10", "15" ] ] }, "page" : "1165-1175", "title" : "Local and landscape-level floral resources explain effects of wildflower strips on wild bees across four European countries", "type" : "article-journal", "volume" : "52" }, "uris" : [ "http://www.mendeley.com/documents/?uuid=0f0611a9-f664-4825-87b6-7bcefe002565" ] }, { "id" : "ITEM-4", "itemData" : { "DOI" : "10.1111/j.1365-2664.2006.01233.x", "ISSN" : "00218901", "author" : [ { "dropping-particle" : "", "family" : "Rundl\u00f6f", "given" : "M.", "non-dropping-particle" : "", "parse-names" : false, "suffix" : "" }, { "dropping-particle" : "", "family" : "Smith", "given" : "H. G.", "non-dropping-particle" : "", "parse-names" : false, "suffix" : "" } ], "container-title" : "Journal of Applied Ecology", "id" : "ITEM-4", "issue" : "6", "issued" : { "date-parts" : [ [ "2006", "9", "12" ] ] }, "page" : "1121-1127", "title" : "The effect of organic farming on butterfly diversity depends on landscape context", "type" : "article-journal", "volume" : "43" }, "uris" : [ "http://www.mendeley.com/documents/?uuid=7fe974d4-ca8a-443d-95b0-5587b58a362f" ] }, { "id" : "ITEM-5", "itemData" : { "DOI" : "10.1111/j.1461-0248.2010.01481.x", "ISSN" : "1461-0248", "PMID" : "20482572", "abstract" : "There is increasing recognition that ecosystems and their services need to be managed in the face of environmental change. However, there is little consensus as to the optimum scale for management. This is particularly acute in the agricultural environment given the level of public investment in agri-environment schemes (AES). Using a novel multiscale hierarchical sampling design, we assess the effect of land use at multiple spatial scales (from location-within-field to regions) on farmland biodiversity. We show that on-farm biodiversity components depend on farming practices (organic vs. conventional) at farm and landscape scales, but this strongly interacts with fine- and coarse-scale variables. Different taxa respond to agricultural practice at different spatial scales and often at multiple spatial scales. Hence, AES need to target multiple spatial scales to maximize effectiveness. Novel policy levers may be needed to encourage multiple land managers within a landscape to adopt schemes that create landscape-level benefits.", "author" : [ { "dropping-particle" : "", "family" : "Gabriel", "given" : "Doreen", "non-dropping-particle" : "", "parse-names" : false, "suffix" : "" }, { "dropping-particle" : "", "family" : "Sait", "given" : "Steven M", "non-dropping-particle" : "", "parse-names" : false, "suffix" : "" }, { "dropping-particle" : "", "family" : "Hodgson", "given" : "Jenny A", "non-dropping-particle" : "", "parse-names" : false, "suffix" : "" }, { "dropping-particle" : "", "family" : "Schmutz", "given" : "Ulrich", "non-dropping-particle" : "", "parse-names" : false, "suffix" : "" }, { "dropping-particle" : "", "family" : "Kunin", "given" : "William E", "non-dropping-particle" : "", "parse-names" : false, "suffix" : "" }, { "dropping-particle" : "", "family" : "Benton", "given" : "Tim G", "non-dropping-particle" : "", "parse-names" : false, "suffix" : "" } ], "container-title" : "Ecology letters", "id" : "ITEM-5", "issue" : "7", "issued" : { "date-parts" : [ [ "2010", "7" ] ] }, "page" : "858-69", "title" : "Scale matters: the impact of organic farming on biodiversity at different spatial scales.", "type" : "article-journal", "volume" : "13" }, "uris" : [ "http://www.mendeley.com/documents/?uuid=b54188a9-328d-47b5-9a49-07b474581caf" ] }, { "id" : "ITEM-6", "itemData" : { "abstract" : "Bumble-bee declines across Europe have been linked to loss of habitat and forage availability due to agricultural intensification. These declines may have severe ecological and commercial consequences since bumble-bees pollinate a range of wildflowers and crops. In England, attempts are being made to reintroduce forage resources through agri-environment schemes, yet there are few data on how the area of forage, or the landscape context in which it is provided, affects their success. We investigated the effects of sown forage patches on bumble-bees across sites varying in landscape characteristics. Bumble-bee densities were higher on sown patches compared with control habitats but did not vary with patch size, i.e. total forager numbers were proportional to patch area. Importantly, the relative response to sown forage patches varied widely across a landscape gradient such that their impact in terms of attracting foraging bumble-bees was greatest where the proportion of arable land was highest.", "author" : [ { "dropping-particle" : "", "family" : "Heard", "given" : "M S", "non-dropping-particle" : "", "parse-names" : false, "suffix" : "" }, { "dropping-particle" : "", "family" : "Carvell", "given" : "C", "non-dropping-particle" : "", "parse-names" : false, "suffix" : "" }, { "dropping-particle" : "", "family" : "Carreck", "given" : "N L", "non-dropping-particle" : "", "parse-names" : false, "suffix" : "" }, { "dropping-particle" : "", "family" : "Rothery", "given" : "P", "non-dropping-particle" : "", "parse-names" : false, "suffix" : "" }, { "dropping-particle" : "", "family" : "L.", "given" : "Osborne J", "non-dropping-particle" : "", "parse-names" : false, "suffix" : "" }, { "dropping-particle" : "", "family" : "Bourke", "given" : "A F G", "non-dropping-particle" : "", "parse-names" : false, "suffix" : "" } ], "container-title" : "Royal Society Biological Letters", "id" : "ITEM-6", "issued" : { "date-parts" : [ [ "2007" ] ] }, "language" : "English", "page" : "638-641", "title" : "Landscape context not patch size determines bumblebee density on flower mixtures sown for agri-environment schemes", "type" : "article-journal", "volume" : "3" }, "uris" : [ "http://www.mendeley.com/documents/?uuid=45a25748-2f60-4f77-a89f-b3919a65f7a4" ] }, { "id" : "ITEM-7", "itemData" : { "abstract" : "1. Agri-environment schemes promote organic farming in an attempt to reduce the negative effects of agricultural intensification on farmland biodiversity and ecosystem services such as pollination. Farming system, landscape context and regional differences may all influence biodiversity, but their relative impact and possible interactions have been little explored. 2. The study was performed in three regions (150 km apart, 400-500 km2 per region) differing in land use intensity. Within each region, seven pairs of conventionally and organically cultivated wheat fields (mean size 4 ha, 42 study fields) were selected to encompass a gradient from heterogeneous to homogeneous landscapes within a 1-km radius around each field. 3. Farming system had the greatest influence on biodiversity. Higher bee diversity, flower cover and diversity of flowering plants were recorded in organic compared with conventional fields. Bee diversity was related both to flower cover and diversity of flowering plants, suggesting plant-mediated effects of the farming system. 4. Differences in bee diversity between organic and conventional fields increased with the proportion of arable crops in the surrounding landscape, indicating that processes at the landscape level modified the effectiveness of organic farming in promoting biodiversity. Similar patterns for flower cover and diversity of flowering plants suggested that landscape effects on bee diversity were mainly resource-mediated. After statistically removing the variance explained by flower parameters, residual bee diversity increased with increasing landscape heterogeneity. 5. Bee diversity differed between the three regions, but the effects of farming systems and landscape context were independent of regional differences. 6. Synthesis and applications. Bee diversity in wheat fields was mainly influenced by farming system, but an understanding of local bee diversity needs to incorporate both landscape and regional perspectives. The consistency of the results in three regions provides a reliable basis for management decisions. Agri-environment schemes that promote organic farming in homogeneous landscapes where there are few remaining flower-rich habitats could have the highest relative impact. However, while organic farming could help to sustain pollination services by generalist bees in agricultural landscapes, other measures are required to conserve more specialized bee species in semi-natural habitats. Journal of Applied Ec\u2026", "author" : [ { "dropping-particle" : "", "family" : "Holzschuh", "given" : "Andrea", "non-dropping-particle" : "", "parse-names" : false, "suffix" : "" }, { "dropping-particle" : "", "family" : "Steffan-Dewenter", "given" : "Ingolf", "non-dropping-particle" : "", "parse-names" : false, "suffix" : "" }, { "dropping-particle" : "", "family" : "Kleijn", "given" : "David", "non-dropping-particle" : "", "parse-names" : false, "suffix" : "" }, { "dropping-particle" : "", "family" : "Tscharntke", "given" : "Teja", "non-dropping-particle" : "", "parse-names" : false, "suffix" : "" } ], "container-title" : "Journal of Applied Ecology", "id" : "ITEM-7", "issued" : { "date-parts" : [ [ "2007" ] ] }, "language" : "English", "page" : "41-49", "title" : "Diversity of flower-visiting bees in cereal fields: effects of farming system, landscape composition and regional context", "type" : "article-journal", "volume" : "044" }, "uris" : [ "http://www.mendeley.com/documents/?uuid=bd9c2257-12b5-415e-95cf-4e2b9de4d9ba" ] }, { "id" : "ITEM-8", "itemData" : { "DOI" : "10.1016/j.tree.2011.05.009", "ISBN" : "0169-5347", "ISSN" : "01695347", "PMID" : "21703714", "abstract" : "Biodiversity continues to decline, despite the implementation of international conservation conventions and measures. To counteract biodiversity loss, it is pivotal to know how conservation actions affect biodiversity trends. Focussing on European farmland species, we review what is known about the impact of conservation initiatives on biodiversity. We argue that the effects of conservation are a function of conservation-induced ecological contrast, agricultural land-use intensity and landscape context. We find that, to date, only a few studies have linked local conservation effects to national biodiversity trends. It is therefore unknown how the extensive European agri-environmental budget for conservation on farmland contributes to the policy objectives to halt biodiversity decline. Based on this review, we identify new research directions addressing this important knowledge gap. \u00a9 2011 Elsevier Ltd.", "author" : [ { "dropping-particle" : "", "family" : "Kleijn", "given" : "David", "non-dropping-particle" : "", "parse-names" : false, "suffix" : "" }, { "dropping-particle" : "", "family" : "Rundl\u00f6f", "given" : "Maj", "non-dropping-particle" : "", "parse-names" : false, "suffix" : "" }, { "dropping-particle" : "", "family" : "Scheper", "given" : "Jeroen", "non-dropping-particle" : "", "parse-names" : false, "suffix" : "" }, { "dropping-particle" : "", "family" : "Smith", "given" : "Henrik G.", "non-dropping-particle" : "", "parse-names" : false, "suffix" : "" }, { "dropping-particle" : "", "family" : "Tscharntke", "given" : "Teja", "non-dropping-particle" : "", "parse-names" : false, "suffix" : "" } ], "container-title" : "Trends in Ecology and Evolution", "id" : "ITEM-8", "issue" : "9", "issued" : { "date-parts" : [ [ "2011" ] ] }, "page" : "474-481", "title" : "Does conservation on farmland contribute to halting the biodiversity decline?", "type" : "article-journal", "volume" : "26" }, "uris" : [ "http://www.mendeley.com/documents/?uuid=b68ebe61-40aa-44e9-9827-4cf53fa20f8f" ] }, { "id" : "ITEM-9", "itemData" : { "DOI" : "10.1016/j.agee.2013.05.013", "ISSN" : "01678809", "abstract" : "In Europe, more than 20 billion Euros have been paid to farmers for agri-environment schemes (AESs) during the last half decade to counteract negative effects of farming on the environment. In Sweden alone 0.4 billion Euros are paid to farmers for AESs every year, but large-scale analyses of the relationship between AESs and biodiversity are scarce in northern Europe. We surveyed farmland birds at over 600 sites in non-crop habitats in 37 arable dominated landscapes (each 25km&lt;sup&gt;2&lt;/sup&gt;) in southern Sweden and investigated if bird species richness and abundance were related to the amount of agricultural land receiving subsidies for five common AESs. Abundance and species richness of three subsets of farmland birds were positively associated with AES for management of permanent pastures, and bird abundance was associated to habitat elements managed for the maintenance of nature and cultural values (e.g. old buildings, infield non-crop islands, stone walls and ditches). Farmland bird abundance was also positively associated with the amount of grasslands (leys and especially pastures) and set-aside without subsidies, whereas neither richness nor abundance was positively associated with the amount of organic fields at the local scale (i.e. within a 250m radius). However, bird diversity was related to increased area of organic fields at the landscape scale (i.e. 25km&lt;sup&gt;2&lt;/sup&gt;); with a positive relationship in the most simplified landscapes but a negative relationship in more complex landscapes (i.e. with less arable land and more woodlands). Our results show that AESs are targeting habitats and habitat elements of high farmland bird diversity with the possible exception of organic farming in less simplified landscapes. Future studies investigating effects of AES management need to collect longitudinal before-after data on the change of biodiversity and need to investigate the possible landscape-dependent outcomes of specific management tied to AESs. \u00a9 2013.", "author" : [ { "dropping-particle" : "", "family" : "Hiron", "given" : "Matthew", "non-dropping-particle" : "", "parse-names" : false, "suffix" : "" }, { "dropping-particle" : "", "family" : "Berg", "given" : "\u00c5ke", "non-dropping-particle" : "", "parse-names" : false, "suffix" : "" }, { "dropping-particle" : "", "family" : "Eggers", "given" : "S\u00f6nke", "non-dropping-particle" : "", "parse-names" : false, "suffix" : "" }, { "dropping-particle" : "", "family" : "Josefsson", "given" : "Jonas", "non-dropping-particle" : "", "parse-names" : false, "suffix" : "" }, { "dropping-particle" : "", "family" : "P\u00e4rt", "given" : "Tomas", "non-dropping-particle" : "", "parse-names" : false, "suffix" : "" } ], "container-title" : "Agriculture, Ecosystems and Environment", "id" : "ITEM-9", "issued" : { "date-parts" : [ [ "2013" ] ] }, "page" : "9-16", "publisher" : "Elsevier B.V.", "title" : "Bird diversity relates to agri-environment schemes at local and landscape level in intensive farmland", "type" : "article-journal", "volume" : "176" }, "uris" : [ "http://www.mendeley.com/documents/?uuid=56ecd643-88b9-480a-95ad-d91eadea6815" ] }, { "id" : "ITEM-10", "itemData" : { "DOI" : "10.1111/1365-2664.12219", "ISSN" : "0021-8901", "PMID" : "25653457", "abstract" : "The benefits of organic farming to biodiversity in agricultural landscapes continue to be hotly debated, emphasizing the importance of precisely quantifying the effect of organic vs. conventional farming. We conducted an updated hierarchical meta-analysis of studies that compared biodiversity under organic and conventional farming methods, measured as species richness. We calculated effect sizes for 184 observations garnered from 94 studies, and for each study, we obtained three standardized measures reflecting land-use intensity. We investigated the stability of effect sizes through time, publication bias due to the 'file drawer' problem, and consider whether the current literature is representative of global organic farming patterns. On average, organic farming increased species richness by about 30%. This result has been robust over the last 30\u00a0years of published studies and shows no sign of diminishing. Organic farming had a greater effect on biodiversity as the percentage of the landscape consisting of arable fields increased, that is, it is higher in intensively farmed regions. The average effect size and the response to agricultural intensification depend on taxonomic group, functional group and crop type. There is some evidence for publication bias in the literature; however, our results are robust to its impact. Current studies are heavily biased towards northern and western Europe and North America, while other regions with large areas of organic farming remain poorly investigated. Synthesis and applications. Our analysis affirms that organic farming has large positive effects on biodiversity compared with conventional farming, but that the effect size varies with the organism group and crop studied, and is greater in landscapes with higher land-use intensity. Decisions about where to site organic farms to maximize biodiversity will, however, depend on the costs as well as the potential benefits. Current studies have been heavily biased towards agricultural systems in the developed world. We recommend that future studies pay greater attention to other regions, in particular, areas with tropical, subtropical and Mediterranean climates, in which very few studies have been conducted.", "author" : [ { "dropping-particle" : "", "family" : "Tuck", "given" : "Sean L", "non-dropping-particle" : "", "parse-names" : false, "suffix" : "" }, { "dropping-particle" : "", "family" : "Winqvist", "given" : "Camilla", "non-dropping-particle" : "", "parse-names" : false, "suffix" : "" }, { "dropping-particle" : "", "family" : "Mota", "given" : "Fl\u00e1via", "non-dropping-particle" : "", "parse-names" : false, "suffix" : "" }, { "dropping-particle" : "", "family" : "Ahnstr\u00f6m", "given" : "Johan", "non-dropping-particle" : "", "parse-names" : false, "suffix" : "" }, { "dropping-particle" : "", "family" : "Turnbull", "given" : "Lindsay A", "non-dropping-particle" : "", "parse-names" : false, "suffix" : "" }, { "dropping-particle" : "", "family" : "Bengtsson", "given" : "Janne", "non-dropping-particle" : "", "parse-names" : false, "suffix" : "" } ], "container-title" : "The Journal of applied ecology", "id" : "ITEM-10", "issue" : "3", "issued" : { "date-parts" : [ [ "2014", "6" ] ] }, "page" : "746-755", "title" : "Land-use intensity and the effects of organic farming on biodiversity: a hierarchical meta-analysis.", "type" : "article-journal", "volume" : "51" }, "uris" : [ "http://www.mendeley.com/documents/?uuid=482f8a33-5f42-4063-bb97-f8b7c1d2d791" ] }, { "id" : "ITEM-11", "itemData" : { "DOI" : "10.1111/ele.12128", "ISBN" : "1461-024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11", "issue" : "7", "issued" : { "date-parts" : [ [ "2013" ] ] }, "page" : "912-920", "title" : "Environmental factors driving the effectiveness of European agri-environmental measures in mitigating pollinator loss - a meta-analysis", "type" : "article-journal", "volume" : "16" }, "uris" : [ "http://www.mendeley.com/documents/?uuid=bd43b366-e1c3-4a78-949d-9208f18258df" ] } ], "mendeley" : { "formattedCitation" : "(Bat\u00e1ry et al., 2011; Gabriel et al., 2010; Heard et al., 2007; Hiron et al., 2013; Holzschuh et al., 2007; Kleijn, Rundl\u00f6f, Scheper, Smith, &amp; Tscharntke, 2011; M. Rundl\u00f6f &amp; Smith, 2006; Scheper et al., 2013, 2015; Tscharntke et al., 2005; Tuck et al., 2014)", "plainTextFormattedCitation" : "(Bat\u00e1ry et al., 2011; Gabriel et al., 2010; Heard et al., 2007; Hiron et al., 2013; Holzschuh et al., 2007; Kleijn, Rundl\u00f6f, Scheper, Smith, &amp; Tscharntke, 2011; M. Rundl\u00f6f &amp; Smith, 2006; Scheper et al., 2013, 2015; Tscharntke et al., 2005; Tuck et al., 2014)", "previouslyFormattedCitation" : "(Bat\u00e1ry et al., 2011; Gabriel et al., 2010; Heard et al., 2007; Hiron et al., 2013; Holzschuh et al., 2007; Kleijn, Rundl\u00f6f, Scheper, Smith, &amp; Tscharntke, 2011; M. Rundl\u00f6f &amp; Smith, 2006; Scheper et al., 2013, 2015; Tscharntke et al., 2005; Tuck et al., 2014)" }, "properties" : {  }, "schema" : "https://github.com/citation-style-language/schema/raw/master/csl-citation.json" }</w:instrText>
      </w:r>
      <w:r w:rsidRPr="00E13B98">
        <w:fldChar w:fldCharType="separate"/>
      </w:r>
      <w:r w:rsidRPr="00681D8F">
        <w:t xml:space="preserve">(Batáry </w:t>
      </w:r>
      <w:r w:rsidR="000D7D89" w:rsidRPr="000D7D89">
        <w:rPr>
          <w:i/>
        </w:rPr>
        <w:t>et al.</w:t>
      </w:r>
      <w:r w:rsidRPr="00681D8F">
        <w:t xml:space="preserve">, 2011; Gabriel </w:t>
      </w:r>
      <w:r w:rsidR="000D7D89" w:rsidRPr="000D7D89">
        <w:rPr>
          <w:i/>
        </w:rPr>
        <w:t>et al.</w:t>
      </w:r>
      <w:r w:rsidRPr="00681D8F">
        <w:t xml:space="preserve">, 2010; Heard </w:t>
      </w:r>
      <w:r w:rsidR="000D7D89" w:rsidRPr="000D7D89">
        <w:rPr>
          <w:i/>
        </w:rPr>
        <w:t>et al.</w:t>
      </w:r>
      <w:r w:rsidRPr="00681D8F">
        <w:t xml:space="preserve">, 2007; Hiron </w:t>
      </w:r>
      <w:r w:rsidR="000D7D89" w:rsidRPr="000D7D89">
        <w:rPr>
          <w:i/>
        </w:rPr>
        <w:t>et al.</w:t>
      </w:r>
      <w:r w:rsidRPr="00681D8F">
        <w:t xml:space="preserve">, 2013; Holzschuh </w:t>
      </w:r>
      <w:r w:rsidR="000D7D89" w:rsidRPr="000D7D89">
        <w:rPr>
          <w:i/>
        </w:rPr>
        <w:t>et al.</w:t>
      </w:r>
      <w:r w:rsidRPr="00681D8F">
        <w:t>, 2007; Kleijn</w:t>
      </w:r>
      <w:r w:rsidR="00880519">
        <w:rPr>
          <w:i/>
        </w:rPr>
        <w:t xml:space="preserve"> et al.</w:t>
      </w:r>
      <w:r w:rsidRPr="00681D8F">
        <w:t xml:space="preserve">, 2011; Rundlöf &amp; Smith, 2006; Scheper </w:t>
      </w:r>
      <w:r w:rsidR="000D7D89" w:rsidRPr="000D7D89">
        <w:rPr>
          <w:i/>
        </w:rPr>
        <w:t>et al.</w:t>
      </w:r>
      <w:r w:rsidRPr="00681D8F">
        <w:t xml:space="preserve">, 2013, 2015; Tscharntke </w:t>
      </w:r>
      <w:r w:rsidR="000D7D89" w:rsidRPr="000D7D89">
        <w:rPr>
          <w:i/>
        </w:rPr>
        <w:t>et al.</w:t>
      </w:r>
      <w:r w:rsidRPr="00681D8F">
        <w:t xml:space="preserve">, 2005; Tuck </w:t>
      </w:r>
      <w:r w:rsidR="000D7D89" w:rsidRPr="000D7D89">
        <w:rPr>
          <w:i/>
        </w:rPr>
        <w:t>et al.</w:t>
      </w:r>
      <w:r w:rsidRPr="00681D8F">
        <w:t>, 2014)</w:t>
      </w:r>
      <w:r w:rsidRPr="00E13B98">
        <w:fldChar w:fldCharType="end"/>
      </w:r>
      <w:r w:rsidRPr="00E13B98">
        <w:t xml:space="preserve">. Agri-environment schemes have a less expected impact in high-diversity cultural landscapes where they slow down, prevent or even reverse the abandonment process and thus help maintain high nature-value grasslands </w:t>
      </w:r>
      <w:r>
        <w:fldChar w:fldCharType="begin" w:fldLock="1"/>
      </w:r>
      <w:r>
        <w:instrText>ADDIN CSL_CITATION { "citationItems" : [ { "id" : "ITEM-1", "itemData" : { "DOI" : "10.1007/s10531-015-0971-z", "ISBN" : "09603115 (ISSN)",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u0150rs\u00e9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u0150rs\u00e9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manual hay gathering and extensive manuring. The role of increasing the spatial scale of regulations, considering the whole socio-ecological system and the need for region-specific regulations are discussed. We argue that in those landscapes where traditional small-scale farming is still actively practiced, decision-makers should understand local management practices and concepts first, instead of imposing requirements on farmers that are alien to the local landscape and society.",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1", "issue" : "13", "issued" : { "date-parts" : [ [ "2015", "12", "4" ] ] }, "page" : "3305-3327", "title" : "Do conservation and agri-environmental regulations effectively support traditional small-scale farming in East-Central European cultural landscapes?", "type" : "article-journal", "volume" : "24" }, "uris" : [ "http://www.mendeley.com/documents/?uuid=1b41cb76-41a6-48a0-a8bf-111d727fd311" ] } ], "mendeley" : { "formattedCitation" : "(D\u00e1niel Babai et al., 2015)", "plainTextFormattedCitation" : "(D\u00e1niel Babai et al., 2015)", "previouslyFormattedCitation" : "(D\u00e1niel Babai et al., 2015)" }, "properties" : {  }, "schema" : "https://github.com/citation-style-language/schema/raw/master/csl-citation.json" }</w:instrText>
      </w:r>
      <w:r>
        <w:fldChar w:fldCharType="separate"/>
      </w:r>
      <w:r w:rsidRPr="008B7624">
        <w:t xml:space="preserve">(Babai </w:t>
      </w:r>
      <w:r w:rsidR="000D7D89" w:rsidRPr="000D7D89">
        <w:rPr>
          <w:i/>
        </w:rPr>
        <w:t>et al.</w:t>
      </w:r>
      <w:r w:rsidRPr="008B7624">
        <w:t>, 2015)</w:t>
      </w:r>
      <w:r>
        <w:fldChar w:fldCharType="end"/>
      </w:r>
      <w:r w:rsidRPr="00E13B98">
        <w:t>.</w:t>
      </w:r>
    </w:p>
    <w:p w14:paraId="0855FAC2" w14:textId="295DF2A3" w:rsidR="0048205B" w:rsidRDefault="0048205B" w:rsidP="00AE389F">
      <w:r w:rsidRPr="00E13B98">
        <w:t xml:space="preserve">Recent evidence points to population-level increases when diverse habitat resources are provided and sustained at the landscape scale </w:t>
      </w:r>
      <w:r>
        <w:fldChar w:fldCharType="begin" w:fldLock="1"/>
      </w:r>
      <w:r>
        <w:instrText>ADDIN CSL_CITATION { "citationItems" : [ { "id" : "ITEM-1", "itemData" : { "DOI" : "10.1111/j.1365-2664.2010.01869.x", "ISBN" : "1365-2664", "ISSN" : "00218901", "abstract" : "1. Farmland biodiversity continues to decline mainly because of agricultural intensification and land abandonment. Agri-environment schemes can be designed to halt this loss by favouring exten- 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Weused theHNV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HNVareas compared to non-HNVareas. Although species richness is not higher within HNV farmland, bird communities are composed by more specialist species than in non-HNV areas. In addition, these specialist bird species are significantly more abundant in HNVareas. 4. Synthesis and applications.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 "author" : [ { "dropping-particle" : "", "family" : "Doxa", "given" : "Aggeliki", "non-dropping-particle" : "", "parse-names" : false, "suffix" : "" }, { "dropping-particle" : "", "family" : "Bas", "given" : "Yves", "non-dropping-particle" : "", "parse-names" : false, "suffix" : "" }, { "dropping-particle" : "", "family" : "Paracchini", "given" : "Maria Luisa", "non-dropping-particle" : "", "parse-names" : false, "suffix" : "" }, { "dropping-particle" : "", "family" : "Pointereau", "given" : "Philippe", "non-dropping-particle" : "", "parse-names" : false, "suffix" : "" }, { "dropping-particle" : "", "family" : "Terres", "given" : "Jean Michel", "non-dropping-particle" : "", "parse-names" : false, "suffix" : "" }, { "dropping-particle" : "", "family" : "Jiguet", "given" : "Fr\u00e9d\u00e9ric", "non-dropping-particle" : "", "parse-names" : false, "suffix" : "" } ], "container-title" : "Journal of Applied Ecology", "id" : "ITEM-1", "issue" : "6", "issued" : { "date-parts" : [ [ "2010" ] ] }, "page" : "1348-1356", "title" : "Low-intensity agriculture increases farmland bird abundances in France", "type" : "article-journal", "volume" : "47" }, "uris" : [ "http://www.mendeley.com/documents/?uuid=cdc44c91-8f13-4ae2-adef-b0a4f1968cd4" ] }, { "id" : "ITEM-2", "itemData" : { "DOI" : "10.1016/j.baae.2015.05.006", "ISBN" : "14391791", "ISSN" : "16180089", "abstract" : "Agri-environment schemes (AES) have been implemented across Europe, aiming to mitigate effects of habitat loss in agro-ecosystems for a range of declining species. These include pollinating insects such as bumblebees, for which positive effects of AES on abundance and species richness have been shown. However, there is a lack of evidence for effects of AES on reproduction of target species, at either local or landscape scales. We conducted a large-scale study across landscapes exhibiting a gradient of agricultural intensity to investigate the effects of a targeted flower mixture, sown in patches of three different sizes, on an index of the total biomass of bumblebee sexuals (males and queens) on replicated transects within each landscape. We used this index (MQ) as a measure of bumblebee reproduction. After controlling for floral density on transects, we found that MQ was significantly higher on sown flower patches than on conventionally managed control patches at local scales throughout the three-year study. While sown flower patches did not significantly increase MQ in surrounding landscapes, MQ was higher in landscapes surrounding larger (1. ha) than smaller (0.25. ha) sown patches. Our results suggest that, while responses of different bee species may vary depending on the plant species sown, targeted flower mixtures can enhance bumblebee reproduction by providing locally attractive forage resources to bumblebees of all castes and sexes from nests within foraging distance. If established at large enough scales, sown flower patches may lead to a detectable spill-over of reproductives into surrounding landscapes. Furthermore, effects of sown patches on MQ were moderated by landscape context, the strongest positive responses being detected at sites with high proportions of arable land. This supports previous findings that AES can deliver greater net benefits for pollinators in more intensively farmed landscapes.", "author" : [ { "dropping-particle" : "", "family" : "Carvell", "given" : "Claire", "non-dropping-particle" : "", "parse-names" : false, "suffix" : "" }, { "dropping-particle" : "", "family" : "Bourke", "given" : "Andrew F G", "non-dropping-particle" : "", "parse-names" : false, "suffix" : "" }, { "dropping-particle" : "", "family" : "Osborne", "given" : "Juliet L.", "non-dropping-particle" : "", "parse-names" : false, "suffix" : "" }, { "dropping-particle" : "", "family" : "Heard", "given" : "Matthew S.", "non-dropping-particle" : "", "parse-names" : false, "suffix" : "" } ], "container-title" : "Basic and Applied Ecology", "id" : "ITEM-2", "issue" : "6", "issued" : { "date-parts" : [ [ "2015" ] ] }, "page" : "519-530", "publisher" : "Elsevier GmbH", "title" : "Effects of an agri-environment scheme on bumblebee reproduction at local and landscape scales", "type" : "article-journal", "volume" : "16" }, "uris" : [ "http://www.mendeley.com/documents/?uuid=091384e7-f7a2-4336-ba5b-e65dad97dee2" ] }, { "id" : "ITEM-3", "itemData" : { "DOI" : "10.1111/mec.13144", "ISBN" : "1365-294X", "ISSN" : "1365294X", "PMID" : "25753513", "abstract" : "Changes in agricultural practice across Europe and North America have been associated with range contractions and local extinction of bumblebees (Bombus spp.). A number of agri-environment schemes have been implemented to halt and reverse these declines, predominantly revolving around the provision of additional forage plants. Although it has been demonstrated that these schemes can attract substantial numbers of foraging bumblebees, it remains unclear to what extent they actually increase bumblebee populations. We used standardized transect walks and molecular techniques to compare the size of bumblebee populations between Higher Level Stewardship (HLS) farms implementing pollinator-friendly schemes and Entry Level Stewardship (ELS) control farms. Bumblebee abundance on the transect walks was significantly higher on HLS farms than ELS farms. Molecular analysis suggested maximum foraging ranges of 566 m for Bombus hortorum, 714 m for B. lapidarius, 363 m for B. pascuorum and 799 m for B. terrestris. Substantial differences in maximum foraging range were found within bumblebee species between farm types. Accounting for foraging range differences, B. hortorum (47 vs 13 nests/km(2) ) and B. lapidarius (45 vs 22 nests/km(2) ) were found to nest at significantly greater densities on HLS farms than ELS farms. There were no significant differences between farm type for B. terrestris (88 vs 38 nests/km(2) ) and B. pascuorum (32 vs 39 nests/km(2) ). Across all bumblebee species, HLS management had a significantly positive effect on bumblebee nest density. These results show that targeted agri-environment schemes that increase the availability of suitable forage can significantly increase the size of wild bumblebee populations.", "author" : [ { "dropping-particle" : "", "family" : "Wood", "given" : "Thomas J.", "non-dropping-particle" : "", "parse-names" : false, "suffix" : "" }, { "dropping-particle" : "", "family" : "Holland", "given" : "John M.", "non-dropping-particle" : "", "parse-names" : false, "suffix" : "" }, { "dropping-particle" : "", "family" : "Hughes", "given" : "William O.H.", "non-dropping-particle" : "", "parse-names" : false, "suffix" : "" }, { "dropping-particle" : "", "family" : "Goulson", "given" : "Dave", "non-dropping-particle" : "", "parse-names" : false, "suffix" : "" } ], "container-title" : "Molecular Ecology", "id" : "ITEM-3", "issue" : "8", "issued" : { "date-parts" : [ [ "2015" ] ] }, "page" : "1668-1680", "title" : "Targeted agri-environment schemes significantly improve the population size of common farmland bumblebee species", "type" : "article-journal", "volume" : "24" }, "uris" : [ "http://www.mendeley.com/documents/?uuid=2f5c75ac-6325-4509-98a8-9339631ca092" ] }, { "id" : "ITEM-4", "itemData" : { "DOI" : "10.1111/1365-2664.12653", "ISBN" : "0711232105", "ISSN" : "13652664", "PMID" : "22393313", "abstract" : "1.Sown flower strips are increasingly implemented within agri-environment schemes (AES) to increase functional biodiversity and ecosystem services such as pollination or natural pest control, but their effectiveness in achieving these goals remains poorly studied. 2.We tested the performance of experimentally sown annual flower strips specifically designed to promote natural enemies of aphids and their pest control services (tailored flower strips) in adjacent potato crops (n=8) compared to control fields (n=10). Flower strips consisted of 11 plant species providing abundant floral and extra-floral resources. 3.The abundance of key natural enemies of aphids (hoverflies, lacewings and ladybirds) and hoverfly species richness was greatly enhanced in tailored flower strips compared to potato control strips. This resulted in an average increase in the number of eggs deposited by hoverflies and lacewings by 127% and 48%, respectively, and a reduction in the number of aphids by 75% in adjacent potato crops. 4.Synthesis and applications. We conclude that tailored flower strips can be an effective agri-environmental measure to enhance natural enemies and aphid control in nearby crops. Indeed, tailored flower strips may help to reduce insecticide input in potato production as they significantly decrease the probability that action thresholds are reached. Promoting natural enemy abundance and diversity, as observed for hoverflies, may increase the stability of pest control and provide additional benefits to agro-ecosystems in terms of natural enemy conservation. We thus recommend establishing tailored flower strips as a promising management option to reconcile the objectives of ecological intensification and biodiversity conservation.", "author" : [ { "dropping-particle" : "", "family" : "Tschumi", "given" : "Matthias", "non-dropping-particle" : "", "parse-names" : false, "suffix" : "" }, { "dropping-particle" : "", "family" : "Albrecht", "given" : "Matthias", "non-dropping-particle" : "", "parse-names" : false, "suffix" : "" }, { "dropping-particle" : "", "family" : "Collatz", "given" : "Jana", "non-dropping-particle" : "", "parse-names" : false, "suffix" : "" }, { "dropping-particle" : "", "family" : "Dubsky", "given" : "Viktor", "non-dropping-particle" : "", "parse-names" : false, "suffix" : "" }, { "dropping-particle" : "", "family" : "Entling", "given" : "Martin H.", "non-dropping-particle" : "", "parse-names" : false, "suffix" : "" }, { "dropping-particle" : "", "family" : "Najar-Rodriguez", "given" : "Adriana J.", "non-dropping-particle" : "", "parse-names" : false, "suffix" : "" }, { "dropping-particle" : "", "family" : "Jacot", "given" : "Katja", "non-dropping-particle" : "", "parse-names" : false, "suffix" : "" } ], "container-title" : "Journal of Applied Ecology", "id" : "ITEM-4", "issue" : "4", "issued" : { "date-parts" : [ [ "2016" ] ] }, "page" : "1169-1176", "title" : "Tailored flower strips promote natural enemy biodiversity and pest control in potato crops", "type" : "article-journal", "volume" : "53" }, "uris" : [ "http://www.mendeley.com/documents/?uuid=42318b4b-f0b8-41cf-8f4f-3162a35d8298" ] }, { "id" : "ITEM-5", "itemData" : { "DOI" : "10.1038/nature21709", "ISBN" : "1476-4687", "ISSN" : "0028-0836", "abstract" : "Insect pollinators such as bumblebees (Bombus spp.) are in global decline 1,2 . A major cause of this decline is habitat loss due to agricultural intensification 3 . A range of global and national initiatives aimed at restoring pollinator habitats and populations have been developed 4,5 . However, the success of these initiatives depends critically upon understanding how landscape change affects key population-level parameters, such as survival between lifecycle stages 6 , in target species. This knowledge is lacking for bumblebees, because of the difficulty of systematically finding and monitoring colonies in the wild. We used a combination of habitat manipulation, land-use and habitat surveys, molecular genetics 7 and demographic and spatial modelling to analyse between-year survival of family lineages in field populations of three bumblebee species. Here we show that the survival of family lineages from the summer worker to the spring queen stage in the following year increases significantly with the proportion of high-value foraging habitat, including spring floral resources, within 250\u20131,000 m of the natal colony. This provides evidence for a positive impact of habitat quality on survival and persistence between successive colony cycle stages in bumblebee populations. These findings also support the idea that conservation interventions that increase floral resources at a landscape scale and throughout the season have positive effects on wild pollinators in agricultural landscapes. The loss of semi-natural habitats and floral resources within inten-sively managed agricultural landscapes has been identified as a major driver of declines in insect pollinators 3,8,9 , with negative consequences for crop pollination 10 . Habitat restoration (for example, the planting of flowering hedgerows, meadows or flower strips along field margins under agri-environment schemes 11) can mitigate these effects, increasing local pollinator abundance and species richness 12\u201314 and enhancing rates of persistence and colonization at the community level 15 . However, the effects of restoration on key aspects of pollinator biology that may explain the mechanisms behind these responses remain poorly under-stood. In particular, improving habitat quality might be expected to enhance the prospects of successful reproduction and between-year survival in targeted areas, but whether this occurs is unknown. Bumblebees (Bombus spp.) are key pollinators of wild flowers and commercial\u2026", "author" : [ { "dropping-particle" : "", "family" : "Carvell", "given" : "Claire", "non-dropping-particle" : "", "parse-names" : false, "suffix" : "" }, { "dropping-particle" : "", "family" : "Bourke", "given" : "Andrew F. G.", "non-dropping-particle" : "", "parse-names" : false, "suffix" : "" }, { "dropping-particle" : "", "family" : "Dreier", "given" : "Stephanie", "non-dropping-particle" : "", "parse-names" : false, "suffix" : "" }, { "dropping-particle" : "", "family" : "Freeman", "given" : "Stephen N.", "non-dropping-particle" : "", "parse-names" : false, "suffix" : "" }, { "dropping-particle" : "", "family" : "Hulmes", "given" : "Sarah", "non-dropping-particle" : "", "parse-names" : false, "suffix" : "" }, { "dropping-particle" : "", "family" : "Jordan", "given" : "William C.", "non-dropping-particle" : "", "parse-names" : false, "suffix" : "" }, { "dropping-particle" : "", "family" : "Redhead", "given" : "John W.", "non-dropping-particle" : "", "parse-names" : false, "suffix" : "" }, { "dropping-particle" : "", "family" : "Sumner", "given" : "Seirian", "non-dropping-particle" : "", "parse-names" : false, "suffix" : "" }, { "dropping-particle" : "", "family" : "Wang", "given" : "Jinliang", "non-dropping-particle" : "", "parse-names" : false, "suffix" : "" }, { "dropping-particle" : "", "family" : "Heard", "given" : "Matthew S.", "non-dropping-particle" : "", "parse-names" : false, "suffix" : "" } ], "container-title" : "Nature", "id" : "ITEM-5", "issue" : "7646", "issued" : { "date-parts" : [ [ "2017" ] ] }, "page" : "547-549", "publisher" : "Nature Publishing Group", "title" : "Bumblebee family lineage survival is enhanced in high-quality landscapes", "type" : "article-journal", "volume" : "543" }, "uris" : [ "http://www.mendeley.com/documents/?uuid=1e30da9a-fe0a-46c0-9419-b12701b8aebf" ] } ], "mendeley" : { "formattedCitation" : "(Claire Carvell et al., 2017; Claire Carvell, Bourke, Osborne, &amp; Heard, 2015; Doxa et al., 2010; Tschumi et al., 2016; Wood, Holland, Hughes, &amp; Goulson, 2015)", "plainTextFormattedCitation" : "(Claire Carvell et al., 2017; Claire Carvell, Bourke, Osborne, &amp; Heard, 2015; Doxa et al., 2010; Tschumi et al., 2016; Wood, Holland, Hughes, &amp; Goulson, 2015)", "previouslyFormattedCitation" : "(Claire Carvell et al., 2017; Claire Carvell, Bourke, Osborne, &amp; Heard, 2015; Doxa et al., 2010; Tschumi et al., 2016; Wood, Holland, Hughes, &amp; Goulson, 2015)" }, "properties" : {  }, "schema" : "https://github.com/citation-style-language/schema/raw/master/csl-citation.json" }</w:instrText>
      </w:r>
      <w:r>
        <w:fldChar w:fldCharType="separate"/>
      </w:r>
      <w:r w:rsidRPr="00A666F3">
        <w:t xml:space="preserve">(Carvell </w:t>
      </w:r>
      <w:r w:rsidR="000D7D89" w:rsidRPr="000D7D89">
        <w:rPr>
          <w:i/>
        </w:rPr>
        <w:t>et al.</w:t>
      </w:r>
      <w:r w:rsidRPr="00A666F3">
        <w:t>, 2017; Carvell</w:t>
      </w:r>
      <w:r w:rsidR="00880519">
        <w:rPr>
          <w:i/>
        </w:rPr>
        <w:t xml:space="preserve"> et al.</w:t>
      </w:r>
      <w:r w:rsidRPr="00A666F3">
        <w:t xml:space="preserve">, 2015; Doxa </w:t>
      </w:r>
      <w:r w:rsidR="000D7D89" w:rsidRPr="000D7D89">
        <w:rPr>
          <w:i/>
        </w:rPr>
        <w:t>et al.</w:t>
      </w:r>
      <w:r w:rsidRPr="00A666F3">
        <w:t xml:space="preserve">, 2010; Tschumi </w:t>
      </w:r>
      <w:r w:rsidR="000D7D89" w:rsidRPr="000D7D89">
        <w:rPr>
          <w:i/>
        </w:rPr>
        <w:t>et al.</w:t>
      </w:r>
      <w:r w:rsidRPr="00A666F3">
        <w:t>, 2016; Wood</w:t>
      </w:r>
      <w:r w:rsidR="00880519">
        <w:rPr>
          <w:i/>
        </w:rPr>
        <w:t xml:space="preserve"> et al.</w:t>
      </w:r>
      <w:r w:rsidRPr="00A666F3">
        <w:t>, 2015)</w:t>
      </w:r>
      <w:r>
        <w:fldChar w:fldCharType="end"/>
      </w:r>
      <w:r w:rsidRPr="00E13B98">
        <w:t xml:space="preserve">. Emerging evidence suggests that targeted habitat creation or protection of ecological infrastructure in the landscape can contribute towards achieving a more sustainable agriculture </w:t>
      </w:r>
      <w:r w:rsidRPr="00E13B98">
        <w:fldChar w:fldCharType="begin" w:fldLock="1"/>
      </w:r>
      <w:r>
        <w:instrText>ADDIN CSL_CITATION { "citationItems" : [ { "id" : "ITEM-1", "itemData" : { "DOI" : "10.1038/nature20588", "ISBN" : "0028-0836", "ISSN" : "0028-0836", "PMID" : "27894123", "abstract" : "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 "author" : [ { "dropping-particle" : "", "family" : "Potts", "given" : "Simon G.", "non-dropping-particle" : "", "parse-names" : false, "suffix" : "" }, { "dropping-particle" : "", "family" : "Imperatriz-Fonseca", "given" : "Vera", "non-dropping-particle" : "", "parse-names" : false, "suffix" : "" }, { "dropping-particle" : "", "family" : "Ngo", "given" : "Hien T.", "non-dropping-particle" : "", "parse-names" : false, "suffix" : "" }, { "dropping-particle" : "", "family" : "Aizen", "given" : "Marcelo A.", "non-dropping-particle" : "", "parse-names" : false, "suffix" : "" }, { "dropping-particle" : "", "family" : "Biesmeijer", "given" : "Jacobus C.", "non-dropping-particle" : "", "parse-names" : false, "suffix" : "" }, { "dropping-particle" : "", "family" : "Breeze", "given" : "Thomas D.", "non-dropping-particle" : "", "parse-names" : false, "suffix" : "" }, { "dropping-particle" : "V.", "family" : "Dicks", "given" : "Lynn", "non-dropping-particle" : "", "parse-names" : false, "suffix" : "" }, { "dropping-particle" : "", "family" : "Garibaldi", "given" : "Lucas A.", "non-dropping-particle" : "", "parse-names" : false, "suffix" : "" }, { "dropping-particle" : "", "family" : "Hill", "given" : "Rosemary", "non-dropping-particle" : "", "parse-names" : false, "suffix" : "" }, { "dropping-particle" : "", "family" : "Settele", "given" : "Josef", "non-dropping-particle" : "", "parse-names" : false, "suffix" : "" }, { "dropping-particle" : "", "family" : "Vanbergen", "given" : "Adam J.", "non-dropping-particle" : "", "parse-names" : false, "suffix" : "" } ], "container-title" : "Nature", "id" : "ITEM-1", "issue" : "7632", "issued" : { "date-parts" : [ [ "2016", "11", "28" ] ] }, "page" : "220-229", "publisher" : "Nature Research", "title" : "Safeguarding pollinators and their values to human well-being", "type" : "article-journal", "volume" : "540" }, "uris" : [ "http://www.mendeley.com/documents/?uuid=6fe9ea61-3c5f-3416-b4fd-da91df1e2d4e" ] }, { "id" : "ITEM-2", "itemData" : { "DOI" : "10.1111/ele.12762", "ISSN" : "1461023X", "author" : [ { "dropping-particle" : "", "family" : "Kov\u00e1cs-Hosty\u00e1nszki", "given" : "Anik\u00f3", "non-dropping-particle" : "", "parse-names" : false, "suffix" : "" }, { "dropping-particle" : "", "family" : "Esp\u00edndola", "given" : "Anah\u00ed", "non-dropping-particle" : "", "parse-names" : false, "suffix" : "" }, { "dropping-particle" : "", "family" : "Vanbergen", "given" : "Adam J.", "non-dropping-particle" : "", "parse-names" : false, "suffix" : "" }, { "dropping-particle" : "", "family" : "Settele", "given" : "Josef", "non-dropping-particle" : "", "parse-names" : false, "suffix" : "" }, { "dropping-particle" : "", "family" : "Kremen", "given" : "Claire", "non-dropping-particle" : "", "parse-names" : false, "suffix" : "" }, { "dropping-particle" : "V.", "family" : "Dicks", "given" : "Lynn", "non-dropping-particle" : "", "parse-names" : false, "suffix" : "" } ], "container-title" : "Ecology Letters", "editor" : [ { "dropping-particle" : "", "family" : "Irwin", "given" : "Rebecca", "non-dropping-particle" : "", "parse-names" : false, "suffix" : "" } ], "id" : "ITEM-2", "issue" : "5", "issued" : { "date-parts" : [ [ "2017", "5", "1" ] ] }, "page" : "673-689", "title" : "Ecological intensification to mitigate impacts of conventional intensive land use on pollinators and pollination", "type" : "article-journal", "volume" : "20" }, "uris" : [ "http://www.mendeley.com/documents/?uuid=90d68d4b-0327-378a-8838-80b0e5ab8f68" ] }, { "id" : "ITEM-3", "itemData" : { "DOI" : "10.1016/j.tree.2012.10.012", "ISBN" : "0169-5347", "ISSN" : "01695347", "PMID" : "23153724", "abstract" : "Rising demands for agricultural products will increase pressure to further intensify crop production, while negative environmental impacts have to be minimized. Ecological intensification entails the environmentally friendly replacement of anthropogenic inputs and/or enhancement of crop productivity, by including regulating and supporting ecosystem services management in agricultural practices. Effective ecological intensification requires an understanding of the relations between land use at different scales and the community composition of ecosystem service-providing organisms above and below ground, and the flow, stability, contribution to yield, and management costs of the multiple services delivered by these organisms. Research efforts and investments are particularly needed to reduce existing yield gaps by integrating context-appropriate bundles of ecosystem services into crop production systems. \u00a9 2012 Elsevier Ltd.", "author" : [ { "dropping-particle" : "", "family" : "Bommarco", "given" : "Riccardo", "non-dropping-particle" : "", "parse-names" : false, "suffix" : "" }, { "dropping-particle" : "", "family" : "Kleijn", "given" : "David", "non-dropping-particle" : "", "parse-names" : false, "suffix" : "" }, { "dropping-particle" : "", "family" : "Potts", "given" : "Simon G.", "non-dropping-particle" : "", "parse-names" : false, "suffix" : "" } ], "container-title" : "Trends in Ecology and Evolution", "id" : "ITEM-3", "issue" : "4", "issued" : { "date-parts" : [ [ "2013" ] ] }, "page" : "230-238", "publisher" : "Elsevier Ltd", "title" : "Ecological intensification: Harnessing ecosystem services for food security", "type" : "article-journal", "volume" : "28" }, "uris" : [ "http://www.mendeley.com/documents/?uuid=f5ae396e-5147-4adf-b795-fa2b383fb893" ] }, { "id" : "ITEM-4", "itemData" : { "DOI" : "10.1016/j.cosust.2014.08.006", "ISBN" : "1877-3435", "ISSN" : "18773435", "abstract" : "Strategies towards agricultural intensification differ on the definitions of sustainability and the variables included in its evaluation. Different notions of the qualifiers of intensification (ecological, sustainable, durable, etc.) need to be unpacked. This paper examines conceptual differences between sustainable and ecological intensification as used in research, development, policy and the industry, particularly with respect to the balance between agriculture and nature. The study compares different discourses on models of intensification that differ in the role nature plays in the actual design of the systems. While sustainable intensification is generally loosely defined, so that almost any model or technology can be labeled under it, ecological intensification proposes landscape approaches that make smart use of the natural functionalities that ecosystems offer. The aim is to design multifunctional agroecosystems that are both sustained by nature and sustainable in their nature. \u00a9 2014 Elsevier B.V.", "author" : [ { "dropping-particle" : "", "family" : "Tittonell", "given" : "Pablo", "non-dropping-particle" : "", "parse-names" : false, "suffix" : "" } ], "container-title" : "Current Opinion in Environmental Sustainability", "id" : "ITEM-4", "issued" : { "date-parts" : [ [ "2014" ] ] }, "page" : "53-61", "publisher" : "Elsevier B.V.", "title" : "Ecological intensification of agriculture-sustainable by nature", "type" : "article-journal", "volume" : "8" }, "uris" : [ "http://www.mendeley.com/documents/?uuid=ced7547d-c44c-423a-bb43-fc3cc44c5a00" ] }, { "id" : "ITEM-5", "itemData" : { "DOI" : "10.1098/rspb.2015.1740", "ISBN" : "0962-8452", "ISSN" : "0962-8452", "PMID" : "26423846", "abstract" : "Ecological intensification has been promoted as a means to achieve environmentally sustainable increases in crop yields by enhancing ecosystem functions that regulate and support production. There is, however, little direct evidence of yield benefits from ecological intensification on commercial farms growing globally important foodstuffs (grains, oilseeds and pulses). We replicated two treatments removing 3 or 8% of land at the field edge from production to create wildlife habitat in 50-60 ha patches over a 900 ha commercial arable farm in central England, and compared these to a business as usual control (no land removed). In the control fields, crop yields were reduced by as much as 38% at the field edge. Habitat creation in these lower yielding areas led to increased yield in the cropped areas of the fields, and this positive effect became more pronounced over 6 years. As a consequence, yields at the field scale were maintained--and, indeed, enhanced for some crops--despite the loss of cropland for habitat creation. These results suggested that over a 5-year crop rotation, there would be no adverse impact on overall yield in terms of monetary value or nutritional energy. This study provides a clear demonstration that wildlife-friendly management which supports ecosystem services is compatible with, and can even increase, crop yields.", "author" : [ { "dropping-particle" : "", "family" : "Pywell", "given" : "Richard F.", "non-dropping-particle" : "", "parse-names" : false, "suffix" : "" }, { "dropping-particle" : "", "family" : "Heard", "given" : "Matthew S.", "non-dropping-particle" : "", "parse-names" : false, "suffix" : "" }, { "dropping-particle" : "", "family" : "Woodcock", "given" : "Ben A.", "non-dropping-particle" : "", "parse-names" : false, "suffix" : "" }, { "dropping-particle" : "", "family" : "Hinsley", "given" : "Shelley", "non-dropping-particle" : "", "parse-names" : false, "suffix" : "" }, { "dropping-particle" : "", "family" : "Ridding", "given" : "Lucy", "non-dropping-particle" : "", "parse-names" : false, "suffix" : "" }, { "dropping-particle" : "", "family" : "Nowakowski", "given" : "Marek", "non-dropping-particle" : "", "parse-names" : false, "suffix" : "" }, { "dropping-particle" : "", "family" : "Bullock", "given" : "James M.", "non-dropping-particle" : "", "parse-names" : false, "suffix" : "" } ], "container-title" : "Proceedings of the Royal Society B: Biological Sciences", "id" : "ITEM-5", "issue" : "1816", "issued" : { "date-parts" : [ [ "2015" ] ] }, "page" : "20151740", "title" : "Wildlife-friendly farming increases crop yield: evidence for ecological intensification", "type" : "article-journal", "volume" : "282" }, "uris" : [ "http://www.mendeley.com/documents/?uuid=b180f8f4-30f3-4ce0-8223-6f178d766e1f" ] }, { "id" : "ITEM-6",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dropping-particle" : "", "family" : "Biesmeijer", "given" : "J. C.", "non-dropping-particle" : "", "parse-names" : false, "suffix" : "" }, { "dropping-particle" : "", "family" : "Breeze", "given" : "T. D.", "non-dropping-particle" : "", "parse-names" : false, "suffix" : "" }, { "dropping-particle" : "V.", "family" : "Dicks", "given" : "L.", "non-dropping-particle" : "", "parse-names" : false, "suffix" : "" }, { "dropping-particle" : "", "family" : "Garibaldi", "given" : "L. A.", "non-dropping-particle" : "", "parse-names" : false, "suffix" : "" }, { "dropping-particle" : "", "family" : "Hill", "given" : "R.", "non-dropping-particle" : "", "parse-names" : false, "suffix" : "" }, { "dropping-particle" : "", "family" : "Settele", "given" : "J.", "non-dropping-particle" : "", "parse-names" : false, "suffix" : "" }, { "dropping-particle" : "", "family" : "Vanbergen", "given" : "A. J.", "non-dropping-particle" : "", "parse-names" : false, "suffix" : "" }, { "dropping-particle" : "", "family" : "Aizen", "given" : "M. A.", "non-dropping-particle" : "", "parse-names" : false, "suffix" : "" }, { "dropping-particle" : "", "family" : "Cunningham", "given" : "S. A.", "non-dropping-particle" : "", "parse-names" : false, "suffix" : "" }, { "dropping-particle" : "", "family" : "Eardley", "given" : "C.", "non-dropping-particle" : "", "parse-names" : false, "suffix" : "" }, { "dropping-particle" : "", "family" : "Freitas", "given" : "B. M.", "non-dropping-particle" : "", "parse-names" : false, "suffix" : "" }, { "dropping-particle" : "", "family" : "Gallai", "given" : "N.", "non-dropping-particle" : "", "parse-names" : false, "suffix" : "" }, { "dropping-particle" : "", "family" : "Kevan", "given" : "P. G.", "non-dropping-particle" : "", "parse-names" : false, "suffix" : "" }, { "dropping-particle" : "", "family" : "Kova\u0301cs-Hostya\u0301nszki", "given" : "A.", "non-dropping-particle" : "", "parse-names" : false, "suffix" : "" }, { "dropping-particle" : "", "family" : "Kwapong", "given" : "P. K.", "non-dropping-particle" : "", "parse-names" : false, "suffix" : "" }, { "dropping-particle" : "", "family" : "Li", "given" : "J.", "non-dropping-particle" : "", "parse-names" : false, "suffix" : "" }, { "dropping-particle" : "", "family" : "Li", "given" : "X.", "non-dropping-particle" : "", "parse-names" : false, "suffix" : "" }, { "dropping-particle" : "", "family" : "Martins", "given" : "D. J.", "non-dropping-particle" : "", "parse-names" : false, "suffix" : "" }, { "dropping-particle" : "", "family" : "Nates-Parra", "given" : "G.", "non-dropping-particle" : "", "parse-names" : false, "suffix" : "" }, { "dropping-particle" : "", "family" : "Pettis", "given" : "J. S.", "non-dropping-particle" : "", "parse-names" : false, "suffix" : "" }, { "dropping-particle" : "", "family" : "Rader", "given" : "R.", "non-dropping-particle" : "", "parse-names" : false, "suffix" : "" }, { "dropping-particle" : "", "family" : "Viana", "given" : "B. F.", "non-dropping-particle" : "", "parse-names" : false, "suffix" : "" } ], "id" : "ITEM-6", "issued" : { "date-parts" : [ [ "2016" ] ] }, "number-of-pages" : "36", "publisher" : "Secretariat of the Intergovernmental Science-Policy Platform on Biodiversity and Ecosystem Services", "publisher-place" : "Bonn, Germany", "title" : "IPBES Assessment Report on Pollinators, Pollination and Food Production: Summary for Policymakers", "type" : "book" }, "uris" : [ "http://www.mendeley.com/documents/?uuid=4e88e5c8-9f8b-4d47-be14-975a745ada76" ] }, { "id" : "ITEM-7",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7",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Bommarco et al., 2013; IPBES, 2016a, 2016b; Kov\u00e1cs-Hosty\u00e1nszki et al., 2017; Simon G. Potts et al., 2016; Richard F. Pywell et al., 2015; Tittonell, 2014)", "plainTextFormattedCitation" : "(Bommarco et al., 2013; IPBES, 2016a, 2016b; Kov\u00e1cs-Hosty\u00e1nszki et al., 2017; Simon G. Potts et al., 2016; Richard F. Pywell et al., 2015; Tittonell, 2014)", "previouslyFormattedCitation" : "(Bommarco et al., 2013; IPBES, 2016a, 2016b; Kov\u00e1cs-Hosty\u00e1nszki et al., 2017; Simon G. Potts et al., 2016; Richard F. Pywell et al., 2015; Tittonell, 2014)" }, "properties" : {  }, "schema" : "https://github.com/citation-style-language/schema/raw/master/csl-citation.json" }</w:instrText>
      </w:r>
      <w:r w:rsidRPr="00E13B98">
        <w:fldChar w:fldCharType="separate"/>
      </w:r>
      <w:r w:rsidRPr="00220C92">
        <w:t xml:space="preserve">(Bommarco </w:t>
      </w:r>
      <w:r w:rsidR="000D7D89" w:rsidRPr="000D7D89">
        <w:rPr>
          <w:i/>
        </w:rPr>
        <w:t>et al.</w:t>
      </w:r>
      <w:r w:rsidRPr="00220C92">
        <w:t xml:space="preserve">, 2013; IPBES, 2016a, 2016b; Kovács-Hostyánszki </w:t>
      </w:r>
      <w:r w:rsidR="000D7D89" w:rsidRPr="000D7D89">
        <w:rPr>
          <w:i/>
        </w:rPr>
        <w:t>et al.</w:t>
      </w:r>
      <w:r w:rsidRPr="00220C92">
        <w:t xml:space="preserve">, 2017; Potts </w:t>
      </w:r>
      <w:r w:rsidR="000D7D89" w:rsidRPr="000D7D89">
        <w:rPr>
          <w:i/>
        </w:rPr>
        <w:t>et al.</w:t>
      </w:r>
      <w:r w:rsidRPr="00220C92">
        <w:t xml:space="preserve">, 2016; Pywell </w:t>
      </w:r>
      <w:r w:rsidR="000D7D89" w:rsidRPr="000D7D89">
        <w:rPr>
          <w:i/>
        </w:rPr>
        <w:t>et al.</w:t>
      </w:r>
      <w:r w:rsidRPr="00220C92">
        <w:t>, 2015; Tittonell, 2014)</w:t>
      </w:r>
      <w:r w:rsidRPr="00E13B98">
        <w:fldChar w:fldCharType="end"/>
      </w:r>
      <w:r w:rsidRPr="00014D23">
        <w:t xml:space="preserve">. </w:t>
      </w:r>
      <w:r w:rsidRPr="00E13B98">
        <w:t>There are concerns about the efficacy of agri-environment schemes for conserving rare, speciali</w:t>
      </w:r>
      <w:r>
        <w:t>z</w:t>
      </w:r>
      <w:r w:rsidRPr="00E13B98">
        <w:t xml:space="preserve">ed species and there is </w:t>
      </w:r>
      <w:r w:rsidRPr="0036373B">
        <w:t xml:space="preserve">a level of geographic bias in the available evidence </w:t>
      </w:r>
      <w:r>
        <w:fldChar w:fldCharType="begin" w:fldLock="1"/>
      </w:r>
      <w:r>
        <w:instrText>ADDIN CSL_CITATION { "citationItems" : [ { "id" : "ITEM-1", "itemData" : { "DOI" : "10.1111/cobi.12536", "ISBN" : "1523-1739", "ISSN" : "15231739", "PMID" : "25997591", "abstract" : "Over half of the European landscape is under agricultural management and has been for millennia. Many species and ecosystems of conservation concern in Europe depend on agricultural management and are showing ongoing declines. Agri-environment schemes (AES) are designed partly to address this. They are a major source of nature conservation funding within the European Union (EU) and the highest conservation expenditure in Europe. We reviewed the structure of current AES across Europe. Since a 2003 review questioned the overall effectiveness of AES for biodiversity, there has been a plethora of case studies and meta-analyses examining their effectiveness. Most syntheses demonstrate general increases in farmland biodiversity in response to AES, with the size of the effect depending on the structure and management of the surrounding landscape. This is important in the light of successive EU enlargement and ongoing reforms of AES. We examined the change in effect size over time by merging the data sets of 3 recent meta-analyses and found that schemes implemented after revision of the EU's agri-environmental programs in 2007 were not more effective than schemes implemented before revision. Furthermore, schemes aimed at areas out of production (such as field margins and hedgerows) are more effective at enhancing species richness than those aimed at productive areas (such as arable crops or grasslands). Outstanding research questions include whether AES enhance ecosystem services, whether they are more effective in agriculturally marginal areas than in intensively farmed areas, whether they are more or less cost-effective for farmland biodiversity than protected areas, and how much their effectiveness is influenced by farmer training and advice? The general lesson from the European experience is that AES can be effective for conserving wildlife on farmland, but they are expensive and need to be carefully designed and targeted.", "author" : [ { "dropping-particle" : "", "family" : "Bat\u00e1ry", "given" : "P\u00e9ter", "non-dropping-particle" : "", "parse-names" : false, "suffix" : "" }, { "dropping-particle" : "V.", "family" : "Dicks", "given" : "Lynn", "non-dropping-particle" : "", "parse-names" : false, "suffix" : "" }, { "dropping-particle" : "", "family" : "Kleijn", "given" : "David", "non-dropping-particle" : "", "parse-names" : false, "suffix" : "" }, { "dropping-particle" : "", "family" : "Sutherland", "given" : "William J.", "non-dropping-particle" : "", "parse-names" : false, "suffix" : "" } ], "container-title" : "Conservation Biology", "id" : "ITEM-1", "issue" : "4", "issued" : { "date-parts" : [ [ "2015" ] ] }, "page" : "1006-1016", "title" : "The role of agri-environment schemes in conservation and environmental management", "type" : "article-journal", "volume" : "29" }, "uris" : [ "http://www.mendeley.com/documents/?uuid=6772c1a8-7ac9-445a-be12-a680ff57319e" ] }, { "id" : "ITEM-2", "itemData" : { "DOI" : "10.1111/ele.12128", "ISBN" : "1461-024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2", "issue" : "7", "issued" : { "date-parts" : [ [ "2013" ] ] }, "page" : "912-920", "title" : "Environmental factors driving the effectiveness of European agri-environmental measures in mitigating pollinator loss - a meta-analysis", "type" : "article-journal", "volume" : "16" }, "uris" : [ "http://www.mendeley.com/documents/?uuid=bd43b366-e1c3-4a78-949d-9208f18258df" ] }, { "id" : "ITEM-3", "itemData" : { "DOI" : "10.1111/ddi.12288", "ISBN" : "1472-4642", "ISSN" : "14724642", "abstract" : "A large proportion of European biodiversity today depends on habitat provided by low-intensity farming practices, yet this resource is declining as European agriculture intensifies. Within the European Union, particularly the central and eastern new member states have retained relatively large areas of species-rich farmland, but despite increased investment in nature conservation here in recent years, farmland biodiversity trends appear to be worsening. Although the high biodiversity value of Central and Eastern European farmland has long been reported, the amount of research in the international literature focused on farmland biodiversity in this region remains comparatively tiny, and measures within the EU Common Agricultural Policy are relatively poorly adapted to support it. In this opinion study, we argue that, 10 years after the accession of the first eastern EU new member states, the continued under-representation of the low-intensity farmland in Central and Eastern Europe in the international literature and EU policy is impeding the development of sound, evidence-based conservation interventions. The biodiversity benefits for Europe of existing low-intensity farmland, particularly in the central and eastern states, should be harnessed before they are lost. Instead of waiting for species-rich farmland to further decline, targeted research and monitoring to create locally appropriate conservation strategies for these habitats is needed now.", "author" : [ { "dropping-particle" : "", "family" : "Sutcliffe", "given" : "Laura M.E.", "non-dropping-particle" : "", "parse-names" : false, "suffix" : "" }, { "dropping-particle" : "", "family" : "Bat\u00e1ry", "given" : "P\u00e9ter", "non-dropping-particle" : "", "parse-names" : false, "suffix" : "" }, { "dropping-particle" : "", "family" : "Kormann", "given" : "Urs", "non-dropping-particle" : "", "parse-names" : false, "suffix" : "" }, { "dropping-particle" : "", "family" : "B\u00e1ldi", "given" : "Andr\u00e1s", "non-dropping-particle" : "", "parse-names" : false, "suffix" : "" }, { "dropping-particle" : "V.", "family" : "Dicks", "given" : "Lynn", "non-dropping-particle" : "", "parse-names" : false, "suffix" : "" }, { "dropping-particle" : "", "family" : "Herzon", "given" : "Irina", "non-dropping-particle" : "", "parse-names" : false, "suffix" : "" }, { "dropping-particle" : "", "family" : "Kleijn", "given" : "David", "non-dropping-particle" : "", "parse-names" : false, "suffix" : "" }, { "dropping-particle" : "", "family" : "Tryjanowski", "given" : "Piotr", "non-dropping-particle" : "", "parse-names" : false, "suffix" : "" }, { "dropping-particle" : "", "family" : "Apostolova", "given" : "Iva", "non-dropping-particle" : "", "parse-names" : false, "suffix" : "" }, { "dropping-particle" : "", "family" : "Arlettaz", "given" : "Rapha\u00ebl", "non-dropping-particle" : "", "parse-names" : false, "suffix" : "" }, { "dropping-particle" : "", "family" : "Aunins", "given" : "Ainars", "non-dropping-particle" : "", "parse-names" : false, "suffix" : "" }, { "dropping-particle" : "", "family" : "Aviron", "given" : "St\u00e9phanie", "non-dropping-particle" : "", "parse-names" : false, "suffix" : "" }, { "dropping-particle" : "", "family" : "Bale\u017eentiene", "given" : "Ligita", "non-dropping-particle" : "", "parse-names" : false, "suffix" : "" }, { "dropping-particle" : "", "family" : "Fischer", "given" : "Christina", "non-dropping-particle" : "", "parse-names" : false, "suffix" : "" }, { "dropping-particle" : "", "family" : "Halada", "given" : "Lubos", "non-dropping-particle" : "", "parse-names" : false, "suffix" : "" }, { "dropping-particle" : "", "family" : "Hartel", "given" : "Tibor", "non-dropping-particle" : "", "parse-names" : false, "suffix" : "" }, { "dropping-particle" : "", "family" : "Helm", "given" : "Aveliina", "non-dropping-particle" : "", "parse-names" : false, "suffix" : "" }, { "dropping-particle" : "", "family" : "Hristov", "given" : "Iordan", "non-dropping-particle" : "", "parse-names" : false, "suffix" : "" }, { "dropping-particle" : "", "family" : "Jelaska", "given" : "Sven D.", "non-dropping-particle" : "", "parse-names" : false, "suffix" : "" }, { "dropping-particle" : "", "family" : "Kaligari\u010d", "given" : "Mitja", "non-dropping-particle" : "", "parse-names" : false, "suffix" : "" }, { "dropping-particle" : "", "family" : "Kamp", "given" : "Johannes", "non-dropping-particle" : "", "parse-names" : false, "suffix" : "" }, { "dropping-particle" : "", "family" : "Klimek", "given" : "Sebastian", "non-dropping-particle" : "", "parse-names" : false, "suffix" : "" }, { "dropping-particle" : "", "family" : "Koorberg", "given" : "Pille", "non-dropping-particle" : "", "parse-names" : false, "suffix" : "" }, { "dropping-particle" : "", "family" : "Kostiukov\u00e1", "given" : "Jarmila", "non-dropping-particle" : "", "parse-names" : false, "suffix" : "" }, { "dropping-particle" : "", "family" : "Kov\u00e1cs-Hosty\u00e1nszki", "given" : "Anik\u00f3", "non-dropping-particle" : "", "parse-names" : false, "suffix" : "" }, { "dropping-particle" : "", "family" : "Kuemmerle", "given" : "Tobias", "non-dropping-particle" : "", "parse-names" : false, "suffix" : "" }, { "dropping-particle" : "", "family" : "Leuschner", "given" : "Christoph", "non-dropping-particle" : "", "parse-names" : false, "suffix" : "" }, { "dropping-particle" : "", "family" : "Lindborg", "given" : "Regina", "non-dropping-particle" : "", "parse-names" : false, "suffix" : "" }, { "dropping-particle" : "", "family" : "Loos", "given" : "Jacqueline", "non-dropping-particle" : "", "parse-names" : false, "suffix" : "" }, { "dropping-particle" : "", "family" : "Maccherini", "given" : "Simona", "non-dropping-particle" : "", "parse-names" : false, "suffix" : "" }, { "dropping-particle" : "", "family" : "Marja", "given" : "Riho", "non-dropping-particle" : "", "parse-names" : false, "suffix" : "" }, { "dropping-particle" : "", "family" : "M\u00e1th\u00e9", "given" : "Orsolya", "non-dropping-particle" : "", "parse-names" : false, "suffix" : "" }, { "dropping-particle" : "", "family" : "Paulini", "given" : "Inge", "non-dropping-particle" : "", "parse-names" : false, "suffix" : "" }, { "dropping-particle" : "", "family" : "Proen\u00e7a", "given" : "V\u00e2nia", "non-dropping-particle" : "", "parse-names" : false, "suffix" : "" }, { "dropping-particle" : "", "family" : "Rey-Benayas", "given" : "Jos\u00e9", "non-dropping-particle" : "", "parse-names" : false, "suffix" : "" }, { "dropping-particle" : "", "family" : "Sans", "given" : "F. Xavier", "non-dropping-particle" : "", "parse-names" : false, "suffix" : "" }, { "dropping-particle" : "", "family" : "Seifert", "given" : "Charlotte", "non-dropping-particle" : "", "parse-names" : false, "suffix" : "" }, { "dropping-particle" : "", "family" : "Stalenga", "given" : "Jaros\u0142aw", "non-dropping-particle" : "", "parse-names" : false, "suffix" : "" }, { "dropping-particle" : "", "family" : "Timaeus", "given" : "Johannes", "non-dropping-particle" : "", "parse-names" : false, "suffix</w:instrText>
      </w:r>
      <w:r w:rsidRPr="00681D8F">
        <w:rPr>
          <w:lang w:val="de-CH"/>
        </w:rPr>
        <w:instrText>" : "" }, { "dropping-particle" : "", "family" : "T\u00f6r\u00f6k", "given" : "P\u00e9ter", "non-dropping-particle" : "", "parse-names" : false, "suffix" : "" }, { "dropping-particle" : "", "family" : "Swaay", "given" : "Chris", "non-dropping-particle" : "van", "parse-names" : false, "suffix" : "" }, { "dropping-particle" : "", "family" : "Viik", "given" : "Eneli", "non-dropping-particle" : "", "parse-names" : false, "suffix" : "" }, { "dropping-particle" : "", "family" : "Tscharntke", "given" : "Teja", "non-dropping-particle" : "", "parse-names" : false, "suffix" : "" } ], "container-title" : "Diversity and Distributions", "id" : "ITEM-3", "issue" : "6", "issued" : { "date-parts" : [ [ "2015" ] ] }, "page" : "722-730", "title" : "Harnessing the biodiversity value of Central and Eastern European farmland", "type" : "article-journal", "volume" : "21" }, "uris" : [ "http://www.mendeley.com/documents/?uuid=60734504-5156-4196-a3f3-f4704825e518" ] } ], "mendeley" : { "formattedCitation" : "(Bat\u00e1ry, Dicks, Kleijn, &amp; Sutherland, 2015; Scheper et al., 2013; L. M. E. Sutcliffe et al., 2015)", "plainTextFormattedCitation" : "(Bat\u00e1ry, Dicks, Kleijn, &amp; Sutherland, 2015; Scheper et al., 2013; L. M. E. Sutcliffe et al., 2015)", "previouslyFormattedCitation" : "(Bat\u00e1ry, Dicks, Kleijn, &amp; Sutherland, 2015; Scheper et al., 2013; L. M. E. Sutcliffe et al., 2015)" }, "properties" : {  }, "schema" : "https://github.com/citation-style-language/schema/raw/master/csl-citation.json" }</w:instrText>
      </w:r>
      <w:r>
        <w:fldChar w:fldCharType="separate"/>
      </w:r>
      <w:r w:rsidRPr="00681D8F">
        <w:rPr>
          <w:lang w:val="de-CH"/>
        </w:rPr>
        <w:t>(Batáry</w:t>
      </w:r>
      <w:r w:rsidR="00880519">
        <w:rPr>
          <w:i/>
          <w:lang w:val="de-CH"/>
        </w:rPr>
        <w:t xml:space="preserve"> et al.</w:t>
      </w:r>
      <w:r w:rsidRPr="00681D8F">
        <w:rPr>
          <w:lang w:val="de-CH"/>
        </w:rPr>
        <w:t xml:space="preserve">, 2015; Scheper </w:t>
      </w:r>
      <w:r w:rsidR="000D7D89" w:rsidRPr="000D7D89">
        <w:rPr>
          <w:i/>
          <w:lang w:val="de-CH"/>
        </w:rPr>
        <w:t>et al.</w:t>
      </w:r>
      <w:r w:rsidRPr="00681D8F">
        <w:rPr>
          <w:lang w:val="de-CH"/>
        </w:rPr>
        <w:t xml:space="preserve">, 2013; Sutcliffe </w:t>
      </w:r>
      <w:r w:rsidR="000D7D89" w:rsidRPr="000D7D89">
        <w:rPr>
          <w:i/>
          <w:lang w:val="de-CH"/>
        </w:rPr>
        <w:t>et al.</w:t>
      </w:r>
      <w:r w:rsidRPr="00681D8F">
        <w:rPr>
          <w:lang w:val="de-CH"/>
        </w:rPr>
        <w:t>, 2015)</w:t>
      </w:r>
      <w:r>
        <w:fldChar w:fldCharType="end"/>
      </w:r>
      <w:r w:rsidRPr="00805665">
        <w:rPr>
          <w:lang w:val="de-CH"/>
        </w:rPr>
        <w:t xml:space="preserve">. </w:t>
      </w:r>
      <w:r w:rsidRPr="0036373B">
        <w:t>Effectiveness of agri-environment schemes’ interventions could be improved by tailoring to targets</w:t>
      </w:r>
      <w:r w:rsidRPr="00E13B98">
        <w:t xml:space="preserve"> for biodiversity or nature’s contributions to people considering local ecological and landscape context, and different socio-economic settings </w:t>
      </w:r>
      <w:r>
        <w:fldChar w:fldCharType="begin" w:fldLock="1"/>
      </w:r>
      <w:r>
        <w:instrText>ADDIN CSL_CITATION { "citationItems" : [ { "id" : "ITEM-1", "itemData" : { "DOI" : "10.1007/s10531-015-0971-z", "ISBN" : "09603115 (ISSN)",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u0150rs\u00e9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u0150rs\u00e9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manual hay gathering and extensive manuring. The role of increasing the spatial scale of regulations, considering the whole socio-ecological system and the need for region-specific regulations are discussed. We argue that in those landscapes where traditional small-scale farming is still actively practiced, decision-makers should understand local management practices and concepts first, instead of imposing requirements on farmers that are alien to the local landscape and society.",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1", "issue" : "13", "issued" : { "date-parts" : [ [ "2015", "12", "4" ] ] }, "page" : "3305-3327", "title" : "Do conservation and agri-environmental regulations effectively support traditional small-scale farming in East-Central European cultural landscapes?", "type" : "article-journal", "volume" : "24" }, "uris" : [ "http://www.mendeley.com/documents/?uuid=1b41cb76-41a6-48a0-a8bf-111d727fd311" ] }, { "id" : "ITEM-2", "itemData" : { "DOI" : "10.1126/science.1253425", "ISBN" : "0036-8075; 1095-9203", "ISSN" : "0036-8075", "PMID" : "24904142", "abstract" : "In December 2013, the European Union (EU) enacted the reformed Common Agricultural Policy (CAP) for 2014\u20132020, allocating almost 40% of the EU's budget and influencing management of half of its terrestrial area. Many EU politicians are announcing the new CAP as \u201cgreener,\u201d but the new environmental prescriptions are so diluted that they are unlikely to benefit biodiversity. Individual Member States (MSs), however, can still use flexibility granted by the new CAP to design national plans to protect farmland habitats and species and to ensure long-term provision of ecosystem services.", "author" : [ { "dropping-particle" : "", "family" : "Pe'er", "given" : "G.", "non-dropping-particle" : "", "parse-names" : false, "suffix" : "" }, { "dropping-particle" : "V.", "family" : "Dicks", "given" : "L.", "non-dropping-particle" : "", "parse-names" : false, "suffix" : "" }, { "dropping-particle" : "", "family" : "Visconti", "given" : "P.", "non-dropping-particle" : "", "parse-names" : false, "suffix" : "" }, { "dropping-particle" : "", "family" : "Arlettaz", "given" : "R.", "non-dropping-particle" : "", "parse-names" : false, "suffix" : "" }, { "dropping-particle" : "", "family" : "Baldi", "given" : "A.", "non-dropping-particle" : "", "parse-names" : false, "suffix" : "" }, { "dropping-particle" : "", "family" : "Benton", "given" : "T. 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 D.", "non-dropping-particle" : "", "parse-names" : false, "suffix" : "" }, { "dropping-particle" : "", "family" : "Hartig", "given" : "F.", "non-dropping-particle" : "", "parse-names" : false, "suffix" : "" }, { "dropping-particle" : "", "family" : "Henle", "given" : "K.", "non-dropping-particle" : "", "parse-names" : false, "suffix" : "" }, { "dropping-particle" : "", "family" : "Hobson", "given" : "P. R.", "non-dropping-particle" : "", "parse-names" : false, "suffix" : "" }, { "dropping-particle" : "", "family" : "Kleijn", "given" : "D.", "non-dropping-particle" : "", "parse-names" : false, "suffix" : "" }, { "dropping-particle" : "", "family" : "Neumann", "given" : "R. 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 J.", "non-dropping-particle" : "", "parse-names" : false, "suffix" : "" }, { "dropping-particle" : "", "family" : "Turbe", "given" : "A.", "non-dropping-particle" : "", "parse-names" : false, "suffix" : "" }, { "dropping-particle" : "", "family" : "Wulf", "given" : "F.", "non-dropping-particle" : "", "parse-names" : false, "suffix" : "" }, { "dropping-particle" : "V.", "family" : "Scott", "given" : "A.", "non-dropping-particle" : "", "parse-names" : false, "suffix" : "" } ], "container-title" : "Science", "id" : "ITEM-2", "issue" : "6188", "issued" : { "date-parts" : [ [ "2014", "6", "6" ] ] }, "page" : "1090-1092", "title" : "EU agricultural reform fails on biodiversity", "type" : "article-journal", "volume" : "344" }, "uris" : [ "http://www.mendeley.com/documents/?uuid=373a90d0-de45-4484-803d-a0b99dface13" ] }, { "id" : "ITEM-3", "itemData" : { "DOI" : "10.1098/rsbl.2012.0367", "ISBN" : "1744-957X (Electronic)\\r1744-9561 (Linking)", "ISSN" : "1744-9561", "PMID" : "22675140", "abstract" : "Agricultural intensification is a leading cause of global biodiversity loss, especially for threatened and near-threatened species. One widely implemented response is \u2018wildlife-friendly farming\u2019, involving the close integration of conservation and extensive farming practices within agricultural landscapes. However, the putative benefits from this controversial policy are currently either unknown or thought unlikely to extend to rare and declining species. Here, we show that new, evidence-based approaches to habitat creation on intensively managed farmland in England can achieve large increases in plant, bee and bird species. In particular, we found that habitat enhancement methods designed to provide the requirements of sensitive target biota consistently increased the richness and abundance of both rare and common species, with 10-fold to greater than 100-fold more rare species per sample area than generalized conventional conservation measures. Furthermore, targeting landscapes of high species richness amplified beneficial effects on the least mobile taxa: plants and bees. Our results provide the first unequivocal support for a national wildlife-friendly farming policy and suggest that this approach should be implemented much more extensively to address global biodiversity loss. However, to be effective, these conservation measures must be evidence-based, and developed using sound knowledge of the ecological requirements of key species.", "author" : [ { "dropping-particle" : "", "family" : "Pywell", "given" : "R. F.", "non-dropping-particle" : "", "parse-names" : false, "suffix" : "" }, { "dropping-particle" : "", "family" : "Heard", "given" : "M. S.", "non-dropping-particle" : "", "parse-names" : false, "suffix" : "" }, { "dropping-particle" : "", "family" : "Bradbury", "given" : "R. B.", "non-dropping-particle" : "", "parse-names" : false, "suffix" : "" }, { "dropping-particle" : "", "family" : "Hinsley", "given" : "S.", "non-dropping-particle" : "", "parse-names" : false, "suffix" : "" }, { "dropping-particle" : "", "family" : "Nowakowski", "given" : "M.", "non-dropping-particle" : "", "parse-names" : false, "suffix" : "" }, { "dropping-particle" : "", "family" : "Walker", "given" : "K. J.", "non-dropping-particle" : "", "parse-names" : false, "suffix" : "" }, { "dropping-particle" : "", "family" : "Bullock", "given" : "J. M.", "non-dropping-particle" : "", "parse-names" : false, "suffix" : "" } ], "container-title" : "Biology Letters", "id" : "ITEM-3", "issue" : "5", "issued" : { "date-parts" : [ [ "2012" ] ] }, "page" : "772-775", "title" : "Wildlife-friendly farming benefits rare birds, bees and plants", "type" : "article-journal", "volume" : "8" }, "uris" : [ "http://www.mendeley.com/documents/?uuid=1331d31c-1006-408b-b386-96047fa6b8f1" ] }, { "id" : "ITEM-4", "itemData" : { "DOI" : "10.1016/j.biocon.2014.02.013", "ISBN" : "0006-3207", "ISSN" : "00063207", "abstract" : "Agri-environment schemes (AES) have been introduced to mitigate negative environmental effects caused by increased agricultural intensification in Europe. However, there is still debate on whether currently available incentives are efficiently enhancing farmland biodiversity. Moreover, agri-environment schemes often lead to a yield reduction, which has been argued to potentially increase pressure on non-cropped habitats, with unintended negative environmental consequences. Here, we argue that AES should build on more explicit goals regarding (1) biodiversity protection as such and (2) provisioning of ecosystem services benefiting agricultural production. We discuss how this can be achieved by an efficient spatial allocation of AES measures to the benefit of biodiversity, ecosystem service providers and agricultural production. We differentiate between biodiversity conservation schemes, which target species of conservation concern, and ecosystem service schemes which explicitly target ecosystem service providers important for environmentally sustainable agriculture, most of which are common species. We construct a simplistic, conceptual model, based on well-founded ecological principles, to illustrate how to allocate biodiversity conservation schemes and ecosystem service schemes spatially, depending on where they are needed in order to meet the goals of protecting biodiversity per se and promoting environmentally sustainable agriculture. By understanding the functional importance of different types of AES we can achieve much more effective schemes in the future. \u00a9 2014 Elsevier Ltd.", "author" : [ { "dropping-particle" : "", "family" : "Ekroos", "given" : "Johan", "non-dropping-particle" : "", "parse-names" : false, "suffix" : "" }, { "dropping-particle" : "", "family" : "Olsson", "given" : "Ola", "non-dropping-particle" : "", "parse-names" : false, "suffix" : "" }, { "dropping-particle" : "", "family" : "Rundl\u00f6f", "given" : "Maj", "non-dropping-particle" : "", "parse-names" : false, "suffix" : "" }, { "dropping-particle" : "", "family" : "W\u00e4tzold", "given" : "Frank", "non-dropping-particle" : "", "parse-names" : false, "suffix" : "" }, { "dropping-particle" : "", "family" : "Smith", "given" : "Henrik G.", "non-dropping-particle" : "", "parse-names" : false, "suffix" : "" } ], "container-title" : "Biological Conservation", "id" : "ITEM-4", "issued" : { "date-parts" : [ [ "2014" ] ] }, "page" : "65-71", "publisher" : "Elsevier Ltd", "title" : "Optimizing agri-environment schemes for biodiversity, ecosystem services or both?", "type" : "article-journal", "volume" : "172" }, "uris" : [ "http://www.mendeley.com/documents/?uuid=68645e06-62bd-484d-a364-cb610ffee808" ] }, { "id" : "ITEM-5", "itemData" : { "DOI" : "10.1111/ele.12128", "ISBN" : "1461-0248", "ISSN" : "14610248", "PMID" : "23714393", "abstract" : "In Europe, agri-environmental schemes (AES) have been introduced in response to concerns about farmland biodiversity declines. Yet, as AES have delivered variable results, a better understanding of what determines their success or failure is urgently needed. Focusing on pollinating insects, we quantitatively reviewed how environmental factors affect the effectiveness of AES. Our results suggest that the ecological contrast in floral resources created by schemes drives the response of pollinators to AES but that this response is moderated by landscape context and farmland type, with more positive responses in croplands (vs. grasslands) located in simple (vs. cleared or complex) landscapes. These findings inform us how to promote pollinators and associated pollination services in species-poor landscapes. They do not, however, present viable strategies to mitigate loss of threatened or endangered species. This indicates that the objectives and design of AES should distinguish more clearly between biodiversity conservation and delivery of ecosystem services.", "author" : [ { "dropping-particle" : "", "family" : "Scheper", "given" : "Jeroen", "non-dropping-particle" : "", "parse-names" : false, "suffix" : "" }, { "dropping-particle" : "", "family" : "Holzschuh", "given" : "Andrea", "non-dropping-particle" : "", "parse-names" : false, "suffix" : "" }, { "dropping-particle" : "", "family" : "Kuussaari", "given" : "Mikko",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mith", "given" : "Henrik G.", "non-dropping-particle" : "", "parse-names" : false, "suffix" : "" }, { "dropping-particle" : "", "family" : "Kleijn", "given" : "David", "non-dropping-particle" : "", "parse-names" : false, "suffix" : "" } ], "container-title" : "Ecology Letters", "id" : "ITEM-5", "issue" : "7", "issued" : { "date-parts" : [ [ "2013" ] ] }, "page" : "912-920", "title" : "Environmental factors driving the effectiveness of European agri-environmental measures in mitigating pollinator loss - a meta-analysis", "type" : "article-journal", "volume" : "16" }, "uris" : [ "http://www.mendeley.com/documents/?uuid=bd43b366-e1c3-4a78-949d-9208f18258df" ] }, { "id" : "ITEM-6", "itemData" : { "DOI" : "10.1111/cobi.12536", "ISBN" : "1523-1739", "ISSN" : "15231739", "PMID" : "25997591", "abstract" : "Over half of the European landscape is under agricultural management and has been for millennia. Many species and ecosystems of conservation concern in Europe depend on agricultural management and are showing ongoing declines. Agri-environment schemes (AES) are designed partly to address this. They are a major source of nature conservation funding within the European Union (EU) and the highest conservation expenditure in Europe. We reviewed the structure of current AES across Europe. Since a 2003 review questioned the overall effectiveness of AES for biodiversity, there has been a plethora of case studies and meta-analyses examining their effectiveness. Most syntheses demonstrate general increases in farmland biodiversity in response to AES, with the size of the effect depending on the structure and management of the surrounding landscape. This is important in the light of successive EU enlargement and ongoing reforms of AES. We examined the change in effect size over time by merging the data sets of 3 recent meta-analyses and found that schemes implemented after revision of the EU's agri-environmental programs in 2007 were not more effective than schemes implemented before revision. Furthermore, schemes aimed at areas out of production (such as field margins and hedgerows) are more effective at enhancing species richness than those aimed at productive areas (such as arable crops or grasslands). Outstanding research questions include whether AES enhance ecosystem services, whether they are more effective in agriculturally marginal areas than in intensively farmed areas, whether they are more or less cost-effective for farmland biodiversity than protected areas, and how much their effectiveness is influenced by farmer training and advice? The general lesson from the European experience is that AES can be effective for conserving wildlife on farmland, but they are expensive and need to be carefully designed and targeted.", "author" : [ { "dropping-particle" : "", "family" : "Bat\u00e1ry", "given" : "P\u00e9ter", "non-dropping-particle" : "", "parse-names" : false, "suffix" : "" }, { "dropping-particle" : "V.", "family" : "Dicks", "given" : "Lynn", "non-dropping-particle" : "", "parse-names" : false, "suffix" : "" }, { "dropping-particle" : "", "family" : "Kleijn", "given" : "David", "non-dropping-particle" : "", "parse-names" : false, "suffix" : "" }, { "dropping-particle" : "", "family" : "Sutherland", "given" : "William J.", "non-dropping-particle" : "", "parse-names" : false, "suffix" : "" } ], "container-title" : "Conservation Biology", "id" : "ITEM-6", "issue" : "4", "issued" : { "date-parts" : [ [ "2015" ] ] }, "page" : "1006-1016", "title" : "The role of agri-environment schemes in conservation and environmental management", "type" : "article-journal", "volume" : "29" }, "uris" : [ "http://www.mendeley.com/documents/?uuid=6772c1a8-7ac9-445a-be12-a680ff57319e" ] }, { "id" : "ITEM-7", "itemData" : { "DOI" : "10.1016/j.agee.2015.01.021", "ISBN" : "0167-8809", "ISSN" : "01678809", "abstract" : "Agri-environment schemes (AES) are the main policy mechanism available to reverse the widespread losses of farmland biodiversity across Europe. Previous examples of AES enhancing the abundance of farmland birds have been restricted to targeted species recovery programmes, often with bespoke habitat management and high levels of advisory support for landowners. Here, we tested whether standard higher-tier AES agreements targeted at multiple species and with lower levels of advisory support than targeted species recovery programmes can enhance the breeding densities of farmland birds. Surveys of breeding birds were undertaken during 2008 and 2011 on 65 farms under higher level stewardship (HLS) and 21 farms lacking AES interventions, in three regions of England. After allowing for any impacts of predator control, changes in density were more positive on HLS farms in at least one region for six priority species. Five of the six species had mixed diets and were predominantly associated with field edges; the other (lapwing) probably responded to the provision of field-centre fallow plots. Changes in bird numbers were not consistently related to the extent of AES habitat provision. This is the first study to demonstrate that standard AES management without substantial ongoing advisory support can increase or maintain the densities of widespread declining species.", "author" : [ { "dropping-particle" : "", "family" : "Bright", "given" : "Jennifer A.", "non-dropping-particle" : "", "parse-names" : false, "suffix" : "" }, { "dropping-particle" : "", "family" : "Morris", "given" : "Antony J.", "non-dropping-particle" : "", "parse-names" : false, "suffix" : "" }, { "dropping-particle" : "", "family" : "Field", "given" : "Rob H.", "non-dropping-particle" : "", "parse-names" : false, "suffix" : "" }, { "dropping-particle" : "", "family" : "Cooke", "given" : "Andrew I.", "non-dropping-particle" : "", "parse-names" : false, "suffix" : "" }, { "dropping-particle" : "V.", "family" : "Grice", "given" : "Philip", "non-dropping-particle" : "", "parse-names" : false, "suffix" : "" }, { "dropping-particle" : "", "family" : "Walker", "given" : "Leila K.", "non-dropping-particle" : "", "parse-names" : false, "suffix" : "" }, { "dropping-particle" : "", "family" : "Fern", "given" : "Jeremy", "non-dropping-particle" : "", "parse-names" : false, "suffix" : "" }, { "dropping-particle" : "", "family" : "Peach", "given" : "Will J.", "non-dropping-particle" : "", "parse-names" : false, "suffix" : "" } ], "container-title" : "Agriculture, Ecosystems and Environment", "id" : "ITEM-7", "issued" : { "date-parts" : [ [ "2015" ] ] }, "page" : "69-79", "publisher" : "Elsevier B.V.", "title" : "Higher-tier agri-environment scheme enhances breeding densities of some priority farmland birds in England", "type" : "article-journal", "volume" : "203" }, "uris" : [ "http://www.mendeley.com/documents/?uuid=f1a5cf39-cb30-4113-8c60-ca72e0dc5d37" ] }, { "id" : "ITEM-8", "itemData" : { "DOI" : "10.1111/ddi.12288", "ISBN" : "1472-4642", "ISSN" : "14724642", "abstract" : "A large proportion of European biodiversity today depends on habitat provided by low-intensity farming practices, yet this resource is declining as European agriculture intensifies. Within the European Union, particularly the central and eastern new member states have retained relatively large areas of species-rich farmland, but despite increased investment in nature conservation here in recent years, farmland biodiversity trends appear to be worsening. Although the high biodiversity value of Central and Eastern European farmland has long been reported, the amount of research in the international literature focused on farmland biodiversity in this region remains comparatively tiny, and measures within the EU Common Agricultural Policy are relatively poorly adapted to support it. In this opinion study, we argue that, 10 years after the accession of the first eastern EU new member states, the continued under-representation of the low-intensity farmland in Central and Eastern Europe in the international literature and EU policy is impeding the development of sound, evidence-based conservation interventions. The biodiversity benefits for Europe of existing low-intensity farmland, particularly in the central and eastern states, should be harnessed before they are lost. Instead of waiting for species-rich farmland to further decline, targeted research and monitoring to create locally appropriate conservation strategies for these habitats is needed now.", "author" : [ { "dropping-particle" : "", "family" : "Sutcliffe", "given" : "Laura M.E.", "non-dropping-particle" : "", "parse-names" : false, "suffix" : "" }, { "dropping-particle" : "", "family" : "Bat\u00e1ry", "given" : "P\u00e9ter", "non-dropping-particle" : "", "parse-names" : false, "suffix" : "" }, { "dropping-particle" : "", "family" : "Kormann", "given" : "Urs", "non-dropping-particle" : "", "parse-names" : false, "suffix" : "" }, { "dropping-particle" : "", "family" : "B\u00e1ldi", "given" : "Andr\u00e1s", "non-dropping-particle" : "", "parse-names" : false, "suffix" : "" }, { "dropping-particle" : "V.", "family" : "Dicks", "given" : "Lynn", "non-dropping-particle" : "", "parse-names" : false, "suffix" : "" }, { "dropping-particle" : "", "family" : "Herzon", "given" : "Irina", "non-dropping-particle" : "", "parse-names" : false, "suffix" : "" }, { "dropping-particle" : "", "family" : "Kleijn", "given" : "David", "non-dropping-particle" : "", "parse-names" : false, "suffix" : "" }, { "dropping-particle" : "", "family" : "Tryjanowski", "given" : "Piotr", "non-dropping-particle" : "", "parse-names" : false, "suffix" : "" }, { "dropping-particle" : "", "family" : "Apostolova", "given" : "Iva", "non-dropping-particle" : "", "parse-names" : false, "suffix" : "" }, { "dropping-particle" : "", "family" : "Arlettaz", "given" : "Rapha\u00ebl", "non-dropping-particle" : "", "parse-names" : false, "suffix" : "" }, { "dropping-particle" : "", "family" : "Aunins", "given" : "Ainars", "non-dropping-particle" : "", "parse-names" : false, "suffix" : "" }, { "dropping-particle" : "", "family" : "Aviron", "given" : "St\u00e9phanie", "non-dropping-particle" : "", "parse-names" : false, "suffix" : "" }, { "dropping-particle" : "", "family" : "Bale\u017eentiene", "given" : "Ligita", "non-dropping-particle" : "", "parse-names" : false, "suffix" : "" }, { "dropping-particle" : "", "family" : "Fischer", "given" : "Christina", "non-dropping-particle" : "", "parse-names" : false, "suffix" : "" }, { "dropping-particle" : "", "family" : "Halada", "given" : "Lubos", "non-dropping-particle" : "", "parse-names" : false, "suffix" : "" }, { "dropping-particle" : "", "family" : "Hartel", "given" : "Tibor", "non-dropping-particle" : "", "parse-names" : false, "suffix" : "" }, { "dropping-particle" : "", "family" : "Helm", "given" : "Aveliina", "non-dropping-particle" : "", "parse-names" : false, "suffix" : "" }, { "dropping-particle" : "", "family" : "Hristov", "given" : "Iordan", "non-dropping-particle" : "", "parse-names" : false, "suffix" : "" }, { "dropping-particle" : "", "family" : "Jelaska", "given" : "Sven D.", "non-dropping-particle" : "", "parse-names" : false, "suffix" : "" }, { "dropping-particle" : "", "family" : "Kaligari\u010d", "given" : "Mitja", "non-dropping-particle" : "", "parse-names" : false, "suffix" : "" }, { "dropping-particle" : "", "family" : "Kamp", "given" : "Johannes", "non-dropping-particle" : "", "parse-names" : false, "suffix" : "" }, { "dropping-particle" : "", "family" : "Klimek", "given" : "Sebastian", "non-dropping-particle" : "", "parse-names" : false, "suffix" : "" }, { "dropping-particle" : "", "family" : "Koorberg", "given" : "Pille", "non-dropping-particle" : "", "parse-names" : false, "suffix" : "" }, { "dropping-particle" : "", "family" : "Kostiukov\u00e1", "given" : "Jarmila", "non-dropping-particle" : "", "parse-names" : false, "suffix" : "" }, { "dropping-particle" : "", "family" : "Kov\u00e1cs-Hosty\u00e1nszki", "given" : "Anik\u00f3", "non-dropping-particle" : "", "parse-names" : false, "suffix" : "" }, { "dropping-particle" : "", "family" : "Kuemmerle", "given" : "Tobias", "non-dropping-particle" : "", "parse-names" : false, "suffix" : "" }, { "dropping-particle" : "", "family" : "Leuschner", "given" : "Christoph", "non-dropping-particle" : "", "parse-names" : false, "suffix" : "" }, { "dropping-particle" : "", "family" : "Lindborg", "given" : "Regina", "non-dropping-particle" : "", "parse-names" : false, "suffix" : "" }, { "dropping-particle" : "", "family" : "Loos", "given" : "Jacqueline", "non-dropping-particle" : "", "parse-names" : false, "suffix" : "" }, { "dropping-particle" : "", "family" : "Maccherini", "given" : "Simona", "non-dropping-particle" : "", "parse-names" : false, "suffix" : "" }, { "dropping-particle" : "", "family" : "Marja", "given" : "Riho", "non-dropping-particle" : "", "parse-names" : false, "suffix" : "" }, { "dropping-particle" : "", "family" : "M\u00e1th\u00e9", "given" : "Orsolya", "non-dropping-particle" : "", "parse-names" : false, "suffix" : "" }, { "dropping-particle" : "", "family" : "Paulini", "given" : "Inge", "non-dropping-particle" : "", "parse-names" : false, "suffix" : "" }, { "dropping-particle" : "", "family" : "Proen\u00e7a", "given" : "V\u00e2nia", "non-dropping-particle" : "", "parse-names" : false, "suffix" : "" }, { "dropping-particle" : "", "family" : "Rey-Benayas", "given" : "Jos\u00e9", "non-dropping-particle" : "", "parse-names" : false, "suffix" : "" }, { "dropping-particle" : "", "family" : "Sans", "given" : "F. Xavier", "non-dropping-particle" : "", "parse-names" : false, "suffix" : "" }, { "dropping-particle" : "", "family" : "Seifert", "given" : "Charlotte", "non-dropping-particle" : "", "parse-names" : false, "suffix" : "" }, { "dropping-particle" : "", "family" : "Stalenga", "given" : "Jaros\u0142aw", "non-dropping-particle" : "", "parse-names" : false, "suffix" : "" }, { "dropping-particle" : "", "family" : "Timaeus", "given" : "Johannes", "non-dropping-particle" : "", "parse-names" : false, "suffix" : "" }, { "dropping-particle" : "", "family" : "T\u00f6r\u00f6k", "given" : "P\u00e9ter", "non-dropping-particle" : "", "parse-names" : false, "suffix" : "" }, { "dropping-particle" : "", "family" : "Swaay", "given" : "Chris", "non-dropping-particle" : "van", "parse-names" : false, "suffix" : "" }, { "dropping-particle" : "", "family" : "Viik", "given" : "Eneli", "non-dropping-particle" : "", "parse-names" : false, "suffix" : "" }, { "dropping-particle" : "", "family" : "Tscharntke", "given" : "Teja", "non-dropping-particle" : "", "parse-names" : false, "suffix" : "" } ], "container-title" : "Diversity and Distributions", "id" : "ITEM-8", "issue" : "6", "issued" : { "date-parts" : [ [ "2015" ] ] }, "page" : "722-730", "title" : "Harnessing the biodiversity value of Central and Eastern European farmland", "type" : "article-journal", "volume" : "21" }, "uris" : [ "http://www.mendeley.com/documents/?uuid=60734504-5156-4196-a3f3-f4704825e518" ] }, { "id" : "ITEM-9", "itemData" : { "DOI" : "10.1111/1365-2664.12412", "ISBN" : "00218901", "ISSN" : "13652664", "PMID" : "102748031", "abstract" : "1. Agri-environment schemes remain a controversial approach to reversing biodiversity losses, partly because the drivers of variation in outcomes are poorly understood. In particu- lar, there is a lack of studies that consider both social and ecological factors. 2. We analysed variation across 48 farms in the quality and biodiversity outcomes of agri- environmental habitats designed to provide pollen and nectar for bumblebees and butterflies or winter seed for birds. We used interviews and ecological surveys to gather data on farmer experience and understanding of agri-environment schemes, and local and landscape environ- mental factors. 3. Multimodel inference indicated social factors had a strong impact on outcomes and that farmer experiential learning was a key process. The quality of the created habitat was affected positively by the farmer\u2019s previous experience in environmental management. The farmer\u2019s confidence in their ability to carry out the required management was negatively related to the provision of floral resources. Farmers with more wildlife-friendly motivations tended to pro- duce more floral resources, but fewer seed resources. 4. Bird, bumblebee and butterfly biodiversity responses were strongly affected by the quan- tity of seed or floral resources. Shelter enhanced biodiversity, directly increased floral resources and decreased seed yield. Seasonal weather patterns had large effects on both mea- sures. Surprisingly, larger species pools and amounts of semi-natural habitat in the surround- ing landscape had negative effects on biodiversity, which may indicate use by fauna of alternative foraging resources. 5. Synthesis and application. This is the first study to show a direct role of farmer social vari- ables on the success of agri-environment schemes in supporting farmland biodiversity. It sug- gests that farmers are not simply implementing agri-environment options, but are learning and improving outcomes by doing so. Better engagement with farmers and working with farmers who have a history of environmental management may therefore enhance success. The importance of a number of environmental factors may explain why agri-environment outcomes are variable, and suggests some \u2013 such as the weather \u2013 cannot be controlled. Oth- ers, such as shelter, could be incorporated into agri-environment prescriptions. The role of landscape factors remains complex and currently eludes simple conclusions about large-scale targeting of schemes.", "author" : [ { "dropping-particle" : "", "family" : "Mccracken", "given" : "Morag E.", "non-dropping-particle" : "", "parse-names" : false, "suffix" : "" }, { "dropping-particle" : "", "family" : "Woodcock", "given" : "Ben A.", "non-dropping-particle" : "", "parse-names" : false, "suffix" : "" }, { "dropping-particle" : "", "family" : "Lobley", "given" : "Matt", "non-dropping-particle" : "", "parse-names" : false, "suffix" : "" }, { "dropping-particle" : "", "family" : "Pywell", "given" : "Richard F.", "non-dropping-particle" : "", "parse-names" : false, "suffix" : "" }, { "dropping-particle" : "", "family" : "Saratsi", "given" : "Eirini", "non-dropping-particle" : "", "parse-names" : false, "suffix" : "" }, { "dropping-particle" : "", "family" : "Swetnam", "given" : "Ruth D.", "non-dropping-particle" : "", "parse-names" : false, "suffix" : "" }, { "dropping-particle" : "", "family" : "Mortimer", "given" : "Simon R.", "non-dropping-particle" : "", "parse-names" : false, "suffix" : "" }, { "dropping-particle" : "", "family" : "Harris", "given" : "Stephanie J.", "non-dropping-particle" : "", "parse-names" : false, "suffix" : "" }, { "dropping-particle" : "", "family" : "Winter", "given" : "Michael", "non-dropping-particle" : "", "parse-names" : false, "suffix" : "" }, { "dropping-particle" : "", "family" : "Hinsley", "given" : "Shelley", "non-dropping-particle" : "", "parse-names" : false, "suffix" : "" }, { "dropping-particle" : "", "family" : "Bullock", "given" : "James M.", "non-dropping-particle" : "", "parse-names" : false, "suffix" : "" } ], "container-title" : "Journal of Applied Ecology", "id" : "ITEM-9", "issue" : "3", "issued" : { "date-parts" : [ [ "2015" ] ] }, "page" : "696-705", "title" : "Social and ecological drivers of success in agri-environment schemes: The roles of farmers and environmental context", "type" : "article-journal", "volume" : "52" }, "uris" : [ "http://www.mendeley.com/documents/?uuid=c1b4902f-1f72-4b13-8484-1589cf750e0f" ] }, { "id" : "ITEM-10", "itemData" : { "DOI" : "10.1126/science.aai9226", "ISSN" : "0036-8075", "author" : [ { "dropping-particle" : "V.", "family" : "Dicks", "given" : "Lynn", "non-dropping-particle" : "", "parse-names" : false, "suffix" : "" }, { "dropping-particle" : "", "family" : "Viana", "given" : "Blandina", "non-dropping-particle" : "", "parse-names" : false, "suffix" : "" }, { "dropping-particle" : "", "family" : "Bommarco", "given" : "Riccardo", "non-dropping-particle" : "", "parse-names" : false, "suffix" : "" }, { "dropping-particle" : "", "family" : "Brosi", "given" : "Berry", "non-dropping-particle" : "", "parse-names" : false, "suffix" : "" }, { "dropping-particle" : "", "family" : "Arizmendi", "given" : "Coro", "non-dropping-particle" : "", "parse-names" : false, "suffix" : "" }, { "dropping-particle" : "", "family" : "Cunningham", "given" : "Saul A", "non-dropping-particle" : "", "parse-names" : false, "suffix" : "" }, { "dropping-particle" : "", "family" : "Galetto", "given" : "Leonardo", "non-dropping-particle" : "", "parse-names" : false, "suffix" : "" }, { "dropping-particle" : "", "family" : "Hill", "given" : "Rosemary", "non-dropping-particle" : "", "parse-names" : false, "suffix" : "" }, { "dropping-particle" : "", "family" : "Lopes", "given" : "V", "non-dropping-particle" : "", "parse-names" : false, "suffix" : "" }, { "dropping-particle" : "", "family" : "Pires", "given" : "Carmen", "non-dropping-particle" : "", "parse-names" : false, "suffix" : "" }, { "dropping-particle" : "", "family" : "Taki", "given" : "Hisatomo", "non-dropping-particle" : "", "parse-names" : false, "suffix" : "" } ], "container-title" : "Science", "id" : "ITEM-10", "issue" : "6315", "issued" : { "date-parts" : [ [ "2016" ] ] }, "page" : "14-15", "title" : "What governments can do to safeguard pollination services", "type" : "article-journal", "volume" : "354" }, "uris" : [ "http://www.mendeley.com/documents/?uuid=765f5aab-1497-4308-95c0-b8354e7fa8f0" ] }, { "id" : "ITEM-11",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1",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id" : "ITEM-12", "itemData" : { "author" : [ { "dropping-particle" : "", "family" : "Moln\u00e1r", "given" : "Zs", "non-dropping-particle" : "", "parse-names" : false, "suffix" : "" }, { "dropping-particle" : "", "family" : "Berkes", "given" : "F", "non-dropping-particle" : "", "parse-names" : false, "suffix" : "" } ], "container-title" : "Re-connecting Natural and Cultural Capital \u2013 Contributions from Science and Policy", "editor" : [ { "dropping-particle" : "", "family" : "Paracchini", "given" : "M. L.", "non-dropping-particle" : "", "parse-names" : false, "suffix" : "" }, { "dropping-particle" : "", "family" : "Zingari", "given" : "P.", "non-dropping-particle" : "", "parse-names" : false, "suffix" : "" } ], "id" : "ITEM-12", "issued" : { "date-parts" : [ [ "2017" ] ] }, "publisher" : "Office of Publications of the European Union", "publisher-place" : "Brussels", "title" : "Role of Traditional Ecological Knowledge in Linking Cultural and Natural Capital in Cultural Landscapes", "type" : "chapter" }, "uris" : [ "http://www.mendeley.com/documents/?uuid=13c2dec5-b959-406f-9c12-88bba58938a1" ] } ], "mendeley" : { "formattedCitation" : "(D\u00e1niel Babai et al., 2015; Bat\u00e1ry et al., 2015; Bright et al., 2015; Dicks et al., 2016; Ekroos, Olsson, Rundl\u00f6f, W\u00e4tzold, &amp; Smith, 2014; IPBES, 2016a; Mccracken et al., 2015; Zs Moln\u00e1r &amp; Berkes, 2017; Pe\u2019er et al., 2014; R. F. Pywell et al., 2012; Scheper et al., 2013; L. M. E. Sutcliffe et al., 2015)", "plainTextFormattedCitation" : "(D\u00e1niel Babai et al., 2015; Bat\u00e1ry et al., 2015; Bright et al., 2015; Dicks et al., 2016; Ekroos, Olsson, Rundl\u00f6f, W\u00e4tzold, &amp; Smith, 2014; IPBES, 2016a; Mccracken et al., 2015; Zs Moln\u00e1r &amp; Berkes, 2017; Pe\u2019er et al., 2014; R. F. Pywell et al., 2012; Scheper et al., 2013; L. M. E. Sutcliffe et al., 2015)", "previouslyFormattedCitation" : "(D\u00e1niel Babai et al., 2015; Bat\u00e1ry et al., 2015; Bright et al., 2015; Dicks et al., 2016; Ekroos, Olsson, Rundl\u00f6f, W\u00e4tzold, &amp; Smith, 2014; IPBES, 2016a; Mccracken et al., 2015; Zs Moln\u00e1r &amp; Berkes, 2017; Pe\u2019er et al., 2014; R. F. Pywell et al., 2012; Scheper et al., 2013; L. M. E. Sutcliffe et al., 2015)" }, "properties" : {  }, "schema" : "https://github.com/citation-style-language/schema/raw/master/csl-citation.json" }</w:instrText>
      </w:r>
      <w:r>
        <w:fldChar w:fldCharType="separate"/>
      </w:r>
      <w:r w:rsidRPr="008B7624">
        <w:t xml:space="preserve">(Babai </w:t>
      </w:r>
      <w:r w:rsidR="000D7D89" w:rsidRPr="000D7D89">
        <w:rPr>
          <w:i/>
        </w:rPr>
        <w:t>et al.</w:t>
      </w:r>
      <w:r w:rsidRPr="008B7624">
        <w:t xml:space="preserve">, 2015; Batáry </w:t>
      </w:r>
      <w:r w:rsidR="000D7D89" w:rsidRPr="000D7D89">
        <w:rPr>
          <w:i/>
        </w:rPr>
        <w:t>et al.</w:t>
      </w:r>
      <w:r w:rsidRPr="008B7624">
        <w:t xml:space="preserve">, 2015; Bright </w:t>
      </w:r>
      <w:r w:rsidR="000D7D89" w:rsidRPr="000D7D89">
        <w:rPr>
          <w:i/>
        </w:rPr>
        <w:t>et al.</w:t>
      </w:r>
      <w:r w:rsidRPr="008B7624">
        <w:t xml:space="preserve">, 2015; Dicks </w:t>
      </w:r>
      <w:r w:rsidR="000D7D89" w:rsidRPr="000D7D89">
        <w:rPr>
          <w:i/>
        </w:rPr>
        <w:t>et al.</w:t>
      </w:r>
      <w:r w:rsidRPr="008B7624">
        <w:t>, 2016; Ekroos</w:t>
      </w:r>
      <w:r w:rsidR="00880519">
        <w:rPr>
          <w:i/>
        </w:rPr>
        <w:t xml:space="preserve"> et al.</w:t>
      </w:r>
      <w:r w:rsidRPr="008B7624">
        <w:t>, 2014; IPBES, 20</w:t>
      </w:r>
      <w:r>
        <w:t xml:space="preserve">16a; Mccracken </w:t>
      </w:r>
      <w:r w:rsidR="000D7D89" w:rsidRPr="000D7D89">
        <w:rPr>
          <w:i/>
        </w:rPr>
        <w:t>et al.</w:t>
      </w:r>
      <w:r>
        <w:t xml:space="preserve">, 2015; </w:t>
      </w:r>
      <w:r w:rsidRPr="008B7624">
        <w:t xml:space="preserve">Molnár &amp; Berkes, 2017; Pe’er </w:t>
      </w:r>
      <w:r w:rsidR="000D7D89" w:rsidRPr="000D7D89">
        <w:rPr>
          <w:i/>
        </w:rPr>
        <w:t>et al.</w:t>
      </w:r>
      <w:r w:rsidRPr="008B7624">
        <w:t xml:space="preserve">, 2014; Pywell </w:t>
      </w:r>
      <w:r w:rsidR="000D7D89" w:rsidRPr="000D7D89">
        <w:rPr>
          <w:i/>
        </w:rPr>
        <w:t>et al.</w:t>
      </w:r>
      <w:r w:rsidRPr="008B7624">
        <w:t xml:space="preserve">, 2012; Scheper </w:t>
      </w:r>
      <w:r w:rsidR="000D7D89" w:rsidRPr="000D7D89">
        <w:rPr>
          <w:i/>
        </w:rPr>
        <w:t>et al.</w:t>
      </w:r>
      <w:r w:rsidRPr="008B7624">
        <w:t xml:space="preserve">, 2013; Sutcliffe </w:t>
      </w:r>
      <w:r w:rsidR="000D7D89" w:rsidRPr="000D7D89">
        <w:rPr>
          <w:i/>
        </w:rPr>
        <w:t>et al.</w:t>
      </w:r>
      <w:r w:rsidRPr="008B7624">
        <w:t>, 2015)</w:t>
      </w:r>
      <w:r>
        <w:fldChar w:fldCharType="end"/>
      </w:r>
      <w:r w:rsidRPr="00E13B98">
        <w:t>.</w:t>
      </w:r>
    </w:p>
    <w:p w14:paraId="658190AF" w14:textId="77777777" w:rsidR="0048205B" w:rsidRPr="00E13B98" w:rsidRDefault="0048205B" w:rsidP="00AE389F"/>
    <w:p w14:paraId="369869DC" w14:textId="77777777" w:rsidR="0048205B" w:rsidRPr="00E13B98" w:rsidRDefault="0048205B" w:rsidP="001F0516">
      <w:pPr>
        <w:pStyle w:val="Heading4"/>
      </w:pPr>
      <w:bookmarkStart w:id="1323" w:name="_Toc519514753"/>
      <w:r w:rsidRPr="00E13B98">
        <w:t>Effects of increasing intensity of management on forest land</w:t>
      </w:r>
      <w:bookmarkEnd w:id="1323"/>
    </w:p>
    <w:p w14:paraId="1021E010" w14:textId="63064B16" w:rsidR="0048205B" w:rsidRPr="00F93089" w:rsidRDefault="0048205B" w:rsidP="00AE389F">
      <w:r w:rsidRPr="00E13B98">
        <w:t xml:space="preserve">Long-term human pressures during the last centuries </w:t>
      </w:r>
      <w:r w:rsidRPr="00E13B98">
        <w:fldChar w:fldCharType="begin" w:fldLock="1"/>
      </w:r>
      <w:r>
        <w:instrText>ADDIN CSL_CITATION { "citationItems" : [ { "id" : "ITEM-1", "itemData" : { "DOI" : "10.1007/s12520-016-0446-5", "ISSN" : "1866-9557", "abstract" : "The population boom-and-bust during the European Neolithic (7000\u20132000 BC) has been the subject of lively discussion for the past decade. Most of the research on this topic was carried out with help of summed radiocarbon probability distributions. We aim to reconstruct population dynamics within the catchment of a medium sized lake on the basis of information on the presence of all known past human activities. We calculated a human activity model based on Monte Carlo simulations. The model showed the lowest level of human activity between 4000 and 3000 BC. For a better understanding of long-term socio-environmental dynamics, we also used the results of a pollen-based quantitative vegetation model, as well as a local macrophysical climate model. The beginning of the decline of archaeologically visible human activities corresponds with climatic changes and an increase in secondary forest taxa probably indicating more extensive land use. In addition, social and technological innovations are important, such as the introduction of the ard, wheel, animal traction and metallurgy, as well as changes in social hierarchy characterizing the same period.", "author" : [ { "dropping-particle" : "", "family" : "Kol\u00e1\u0159", "given" : "Jan", "non-dropping-particle" : "", "parse-names" : false, "suffix" : "" }, { "dropping-particle" : "", "family" : "Kune\u0161", "given" : "Petr", "non-dropping-particle" : "", "parse-names" : false, "suffix" : "" }, { "dropping-particle" : "", "family" : "Szab\u00f3", "given" : "P\u00e9ter", "non-dropping-particle" : "", "parse-names" : false, "suffix" : "" }, { "dropping-particle" : "", "family" : "Hajnalov\u00e1", "given" : "M\u00e1ria", "non-dropping-particle" : "", "parse-names" : false, "suffix" : "" }, { "dropping-particle" : "", "family" : "Svobodov\u00e1", "given" : "Helena Svitavsk\u00e1", "non-dropping-particle" : "", "parse-names" : false, "suffix" : "" }, { "dropping-particle" : "", "family" : "Macek", "given" : "Martin", "non-dropping-particle" : "", "parse-names" : false, "suffix" : "" }, { "dropping-particle" : "", "family" : "Tk\u00e1\u010d", "given" : "Peter", "non-dropping-particle" : "", "parse-names" : false, "suffix" : "" } ], "container-title" : "Archaeological and Anthropological Sciences", "id" : "ITEM-1", "issued" : { "date-parts" : [ [ "2016" ] ] }, "title" : "Population and forest dynamics during the Central European Eneolithic (4500\u20132000 BC)", "type" : "article-journal" }, "uris" : [ "http://www.mendeley.com/documents/?uuid=047f9fbc-78f1-4f2c-877f-3e6edd5af8b5", "http://www.mendeley.com/documents/?uuid=b6e81809-4057-4a4e-9ad4-401d78c06ce4" ] } ], "mendeley" : { "formattedCitation" : "(Kol\u00e1\u0159 et al., 2016)", "plainTextFormattedCitation" : "(Kol\u00e1\u0159 et al., 2016)", "previouslyFormattedCitation" : "(Kol\u00e1\u0159 et al., 2016)" }, "properties" : {  }, "schema" : "https://github.com/citation-style-language/schema/raw/master/csl-citation.json" }</w:instrText>
      </w:r>
      <w:r w:rsidRPr="00E13B98">
        <w:fldChar w:fldCharType="separate"/>
      </w:r>
      <w:r w:rsidRPr="00E13B98">
        <w:t xml:space="preserve">(Kolář </w:t>
      </w:r>
      <w:r w:rsidR="000D7D89" w:rsidRPr="000D7D89">
        <w:rPr>
          <w:i/>
        </w:rPr>
        <w:t>et al.</w:t>
      </w:r>
      <w:r w:rsidRPr="00E13B98">
        <w:t>, 2016)</w:t>
      </w:r>
      <w:r w:rsidRPr="00E13B98">
        <w:fldChar w:fldCharType="end"/>
      </w:r>
      <w:r w:rsidRPr="00E13B98">
        <w:t xml:space="preserve"> have resulted in the deforestation and fragmentation of forests in Europe and Central Asia </w:t>
      </w:r>
      <w:r w:rsidRPr="00E13B98">
        <w:fldChar w:fldCharType="begin" w:fldLock="1"/>
      </w:r>
      <w:r>
        <w:instrText>ADDIN CSL_CITATION { "citationItems" : [ { "id" : "ITEM-1", "itemData" : { "DOI" : "10.1016/j.ecolind.2010.03.006", "ISBN" : "1470-160X", "ISSN" : "1470160X", "abstract" : "Man has exploited land and forests in Western and Central Europe longer and more intensively than in Northern Europe and further east in Eurasia. We estimated forest naturalness and modelled expected biodiversity loss in seven different landscapes (2500 km2 each) in the Netherlands, Sweden, Finland, Poland, St. Petersburg (Western European Russia), Perm (Eastern European Russia), and Irkutsk (Central Siberia) across the distribution of Pinus sylvestris L. in Eurasia. Field inventories showed that the mean living tree volumes were relatively similar in the studied sites, but the volumes of dead wood differed greatly. In Irkutsk and Perm the volume of dead trees per ha was about 5-10 times larger than in Central and Western European regions. The studied forests were generally young in all regions except for Irkutsk, where about half of the study plots had trees older than 120 years. Signs of recent forest fires were found almost exclusively on Russian sites. According to Landsat satellite image-based land-cover classifications the amount of remaining forest habitat in the studied landscapes varied from 25% in the Netherlands to 93% in Irkutsk. Estimated by forest patch size and density of cut stumps, forests were also more fragmented and heavily managed in the western study landscapes compared to eastern ones. Based on species-area relationship functions, we calculated that the proportion of forest-dwelling species already extinct or expected to become extinct due to habitat loss ranges from 1-2% in Irkutsk to 13-24% in the Netherlands study landscape. For saproxylic species, which depend on dead wood, the extinction estimates were calculated based on remaining dead wood volume in the landscape. The modelled expected loss of saproxylic species ranged from 7-14% in Irkutsk to 35-58% in the Netherlands. ?? 2010 Elsevier Ltd. All rights reserved.", "author" : [ { "dropping-particle" : "", "family" : "Wallenius", "given" : "T.", "non-dropping-particle" : "", "parse-names" : false, "suffix" : "" }, { "dropping-particle" : "", "family" : "Niskanen", "given" : "L.", "non-dropping-particle" : "", "parse-names" : false, "suffix" : "" }, { "dropping-particle" : "", "family" : "Virtanen", "given" : "T.", "non-dropping-particle" : "", "parse-names" : false, "suffix" : "" }, { "dropping-particle" : "", "family" : "Hottola", "given" : "J.", "non-dropping-particle" : "", "parse-names" : false, "suffix" : "" }, { "dropping-particle" : "", "family" : "Brumelis", "given" : "G.", "non-dropping-particle" : "", "parse-names" : false, "suffix" : "" }, { "dropping-particle" : "", "family" : "Angervuori", "given" : "A.", "non-dropping-particle" : "", "parse-names" : false, "suffix" : "" }, { "dropping-particle" : "", "family" : "Julkunen", "given" : "J.", "non-dropping-particle" : "", "parse-names" : false, "suffix" : "" }, { "dropping-particle" : "", "family" : "Pihlstr??m", "given" : "M.", "non-dropping-particle" : "", "parse-names" : false, "suffix" : "" } ], "container-title" : "Ecological Indicators", "id" : "ITEM-1", "issue" : "6", "issued" : { "date-parts" : [ [ "2010" ] ] }, "page" : "1093-1101", "title" : "Loss of habitats, naturalness and species diversity in Eurasian forest landscapes", "type" : "article-journal", "volume" : "10" }, "prefix" : "e.g.,", "uris" : [ "http://www.mendeley.com/documents/?uuid=523a73c6-4c00-4383-a2a5-aab406ef8a06", "http://www.mendeley.com/documents/?uuid=cf258140-23bd-49af-b201-95cf3234c000" ] } ], "mendeley" : { "formattedCitation" : "(e.g., Wallenius, Niskanen, et al., 2010)", "plainTextFormattedCitation" : "(e.g., Wallenius, Niskanen, et al., 2010)", "previouslyFormattedCitation" : "(e.g., Wallenius, Niskanen, et al., 2010)" }, "properties" : {  }, "schema" : "https://github.com/citation-style-language/schema/raw/master/csl-citation.json" }</w:instrText>
      </w:r>
      <w:r w:rsidRPr="00E13B98">
        <w:fldChar w:fldCharType="separate"/>
      </w:r>
      <w:r w:rsidRPr="00681D8F">
        <w:t>(e.g., Wallenius</w:t>
      </w:r>
      <w:r w:rsidR="006E51E2">
        <w:t xml:space="preserve"> </w:t>
      </w:r>
      <w:r w:rsidR="000D7D89" w:rsidRPr="000D7D89">
        <w:rPr>
          <w:i/>
        </w:rPr>
        <w:t>et al.</w:t>
      </w:r>
      <w:r w:rsidRPr="00681D8F">
        <w:t>, 2010</w:t>
      </w:r>
      <w:r w:rsidR="006E51E2">
        <w:t>b</w:t>
      </w:r>
      <w:r w:rsidRPr="00681D8F">
        <w:t>)</w:t>
      </w:r>
      <w:r w:rsidRPr="00E13B98">
        <w:fldChar w:fldCharType="end"/>
      </w:r>
      <w:r w:rsidRPr="00E13B98">
        <w:t xml:space="preserve"> and will continue to cause species extinctions</w:t>
      </w:r>
      <w:r>
        <w:t xml:space="preserve"> </w:t>
      </w:r>
      <w:r>
        <w:fldChar w:fldCharType="begin" w:fldLock="1"/>
      </w:r>
      <w:r>
        <w:instrText>ADDIN CSL_CITATION { "citationItems" : [ { "id" : "ITEM-1", "itemData" : { "DOI" : "10.1111/j.1467-8276.2007.00999.x", "ISBN" : "0003455X (ISSN)", "ISSN" : "0003-455X", "PMID" : "3337", "abstract" : "The extinction debt of boreal forest species is estimated to be of the order of 1 000 species in Finland. Using a spatially explicit metapopulation model, this paper examines the likely consequences for the survival of species of different scenarios of forest management and conservation. The results point to the conclusion that it generally pays to concentrate the efforts of improving forest quality at certain areas rather than to spread the same total effort evenly and therefore thinly throughout the entire forest landscape. The practical conclusion is that in southern Finland an extensive restoration program of managed forests to natural-like successional forests is needed to avert the imminent wave of extinctions of specialist forest species. The greatest positive effect is obtained if forests located close to the existing remnants of biologically diverse forests are restored, which would facilitate the migration of target species to the restored forests", "author" : [ { "dropping-particle" : "", "family" : "Hanski", "given" : "I", "non-dropping-particle" : "", "parse-names" : false, "suffix" : "" } ], "container-title" : "Annales Zoologici Fennici", "id" : "ITEM-1", "issue" : "4", "issued" : { "date-parts" : [ [ "2000" ] ] }, "page" : "271-280", "title" : "Extinction debt and species credit in boreal forests: modelling the consequences of different approaches to biodiversity conservation", "type" : "article-journal", "volume" : "37" }, "uris" : [ "http://www.mendeley.com/documents/?uuid=3e08d10a-735f-4cf6-b131-dbb51593033f" ] }, { "id" : "ITEM-2", "itemData" : { "DOI" : "10.1016/j.forpol.2004.04.005", "ISBN" : "1389-9341", "ISSN" : "13899341", "abstract" : "In this paper, circumstances where various human activities and interests clash with the conservation of forest biodiversity are examined, with particular focus on the drivers behind the conflicts. After identifying past and current human-related threats potentially leading to conflicts in forests, the paper will focus on conflict management and monitoring, with an emphasis on inclusionary stakeholder networks and a range of approaches towards sustainable land use. Three dimensions of conflicts are examined: substance ('how things are'), procedure ('how things are done'), and relationships ('how people behave'). These relations will relate to three conflict management approaches: (1) technical, which may contribute to reduce or solve the conflict acting on the 'substance' dimension, (2) political, which may influence the 'procedure' dimension of the conflict establishing principles or rules, and (3) cultural, which may affect the 'relationship' dimension of the conflict. Finally, a general model of adaptive conflict management emphasising communication among the parties and a participatory approach that involves monitoring of the conflict resolution outcomes is proposed. The recognition that strong perceptions among stakeholders have the potential to aggravate conflicts is central to the concept of a inclusionary conflict management framework, improved communication between all stakeholders, and better awareness of the context of the conflicts is emphasised. \u00a9 2004 Elsevier B.V. All rights reserved.", "author" : [ { "dropping-particle" : "", "family" : "Niemel\u00e4", "given" : "Jari", "non-dropping-particle" : "", "parse-names" : false, "suffix" : "" }, { "dropping-particle" : "", "family" : "Young", "given" : "Juliette", "non-dropping-particle" : "", "parse-names" : false, "suffix" : "" }, { "dropping-particle" : "", "family" : "Alard", "given" : "Didier", "non-dropping-particle" : "", "parse-names" : false, "suffix" : "" }, { "dropping-particle" : "", "family" : "Askasibar", "given" : "Miren", "non-dropping-particle" : "", "parse-names" : false, "suffix" : "" }, { "dropping-particle" : "", "family" : "Henle", "given" : "Klaus", "non-dropping-particle" : "", "parse-names" : false, "suffix" : "" }, { "dropping-particle" : "", "family" : "Johnson", "given" : "Richard", "non-dropping-particle" : "", "parse-names" : false, "suffix" : "" }, { "dropping-particle" : "", "family" : "Kurttila", "given" : "Mikko", "non-dropping-particle" : "", "parse-names" : false, "suffix" : "" }, { "dropping-particle" : "", "family" : "Larsson", "given" : "Tor Bj\u00f6rn", "non-dropping-particle" : "", "parse-names" : false, "suffix" : "" }, { "dropping-particle" : "", "family" : "Matouch", "given" : "Simone", "non-dropping-particle" : "", "parse-names" : false, "suffix" : "" }, { "dropping-particle" : "", "family" : "Nowicki", "given" : "Peter", "non-dropping-particle" : "", "parse-names" : false, "suffix" : "" }, { "dropping-particle" : "", "family" : "Paiva", "given" : "Rosa", "non-dropping-particle" : "", "parse-names" : false, "suffix" : "" }, { "dropping-particle" : "", "family" : "Portoghesi", "given" : "Luigi", "non-dropping-particle" : "", "parse-names" : false, "suffix" : "" }, { "dropping-particle" : "", "family" : "Smulders", "given" : "Ren\u00e9", "non-dropping-particle" : "", "parse-names" : false, "suffix" : "" }, { "dropping-particle" : "", "family" : "Stevenson", "given" : "Alan", "non-dropping-particle" : "", "parse-names" : false, "suffix" : "" }, { "dropping-particle" : "", "family" : "Tartes", "given" : "Urmas", "non-dropping-particle" : "", "parse-names" : false, "suffix" : "" }, { "dropping-particle" : "", "family" : "Watt", "given" : "Allan", "non-dropping-particle" : "", "parse-names" : false, "suffix" : "" } ], "container-title" : "Forest Policy and Economics", "id" : "ITEM-2", "issue" : "6", "issued" : { "date-parts" : [ [ "2005" ] ] }, "page" : "877-890", "title" : "Identifying, managing and monitoring conflicts between forest biodiversity conservation and other human interests in Europe", "type" : "article-journal", "volume" : "7" }, "uris" : [ "http://www.mendeley.com/documents/?uuid=af74d22a-d4ea-4396-ac52-f321617194e1" ] } ], "mendeley" : { "formattedCitation" : "(I Hanski, 2000; Niemel\u00e4 et al., 2005)", "plainTextFormattedCitation" : "(I Hanski, 2000; Niemel\u00e4 et al., 2005)", "previouslyFormattedCitation" : "(I Hanski, 2000; Niemel\u00e4 et al., 2005)" }, "properties" : {  }, "schema" : "https://github.com/citation-style-language/schema/raw/master/csl-citation.json" }</w:instrText>
      </w:r>
      <w:r>
        <w:fldChar w:fldCharType="separate"/>
      </w:r>
      <w:r w:rsidRPr="00681D8F">
        <w:t xml:space="preserve">(Hanski, 2000; Niemelä </w:t>
      </w:r>
      <w:r w:rsidR="000D7D89" w:rsidRPr="000D7D89">
        <w:rPr>
          <w:i/>
        </w:rPr>
        <w:t>et al.</w:t>
      </w:r>
      <w:r w:rsidRPr="00681D8F">
        <w:t>, 2005)</w:t>
      </w:r>
      <w:r>
        <w:fldChar w:fldCharType="end"/>
      </w:r>
      <w:r w:rsidRPr="00F93089">
        <w:t xml:space="preserve">. More than 35% of European forests are in mosaic landscapes that are significantly fragmented by agricultural and artificial lands </w:t>
      </w:r>
      <w:r w:rsidRPr="00E13B98">
        <w:fldChar w:fldCharType="begin" w:fldLock="1"/>
      </w:r>
      <w:r>
        <w:instrText>ADDIN CSL_CITATION { "citationItems" : [ { "id" : "ITEM-1", "itemData" : { "DOI" : "doi:10.2800/964893", "ISBN" : "9789292137281", "author" : [ { "dropping-particle" : "", "family" : "European Environment Agency", "given" : "", "non-dropping-particle" : "", "parse-names" : false, "suffix" : "" } ], "id" : "ITEM-1", "issue" : "5", "issued" : { "date-parts" : [ [ "2016" ] ] }, "number-of-pages" : "123", "title" : "European forest ecosystems - state and trends", "type" : "book" }, "uris" : [ "http://www.mendeley.com/documents/?uuid=d2506419-c800-4a7e-b444-ae9117470446", "http://www.mendeley.com/documents/?uuid=c67bce80-c934-489f-b874-a75b52793fab" ] } ], "mendeley" : { "formattedCitation" : "(European Environment Agency, 2016)", "plainTextFormattedCitation" : "(European Environment Agency, 2016)", "previouslyFormattedCitation" : "(European Environment Agency, 2016)" }, "properties" : {  }, "schema" : "https://github.com/citation-style-language/schema/raw/master/csl-citation.json" }</w:instrText>
      </w:r>
      <w:r w:rsidRPr="00E13B98">
        <w:fldChar w:fldCharType="separate"/>
      </w:r>
      <w:r w:rsidRPr="00384EDC">
        <w:t>(</w:t>
      </w:r>
      <w:r w:rsidR="006E51E2">
        <w:t>EEA</w:t>
      </w:r>
      <w:r w:rsidRPr="00384EDC">
        <w:t>, 2016</w:t>
      </w:r>
      <w:r w:rsidR="005C1327">
        <w:t>b</w:t>
      </w:r>
      <w:r w:rsidRPr="00384EDC">
        <w:t>)</w:t>
      </w:r>
      <w:r w:rsidRPr="00E13B98">
        <w:fldChar w:fldCharType="end"/>
      </w:r>
      <w:r w:rsidRPr="00F93089">
        <w:t>.</w:t>
      </w:r>
    </w:p>
    <w:p w14:paraId="7E9D6FB2" w14:textId="4970EA06" w:rsidR="0048205B" w:rsidRPr="00E13B98" w:rsidRDefault="0048205B" w:rsidP="00AE389F">
      <w:r w:rsidRPr="00E13B98">
        <w:t>One key indicator of high quality habitats is the amount of dead wood. Overall, natural forests normally harbour around 100 m</w:t>
      </w:r>
      <w:r w:rsidRPr="009868B8">
        <w:rPr>
          <w:vertAlign w:val="superscript"/>
        </w:rPr>
        <w:t>3</w:t>
      </w:r>
      <w:r w:rsidR="009868B8">
        <w:t>/</w:t>
      </w:r>
      <w:r w:rsidRPr="00E13B98">
        <w:t xml:space="preserve">ha of dead wood </w:t>
      </w:r>
      <w:r>
        <w:fldChar w:fldCharType="begin" w:fldLock="1"/>
      </w:r>
      <w:r>
        <w:instrText>ADDIN CSL_CITATION { "citationItems" : [ { "id" : "ITEM-1", "itemData" : { "author" : [ { "dropping-particle" : "", "family" : "Jonsson", "given" : "B G", "non-dropping-particle" : "", "parse-names" : false, "suffix" : "" }, { "dropping-particle" : "", "family" : "Siitonen", "given" : "J", "non-dropping-particle" : "", "parse-names" : false, "suffix" : "" } ], "container-title" : "Biodiversity in deadwood. Ecology, Biodiversity and Conservation Series", "editor" : [ { "dropping-particle" : "", "family" : "Stokland", "given" : "J.N.", "non-dropping-particle" : "", "parse-names" : false, "suffix" : "" }, { "dropping-particle" : "", "family" : "Siitonen", "given" : "J.", "non-dropping-particle" : "", "parse-names" : false, "suffix" : "" }, { "dropping-particle" : "", "family" : "Jonsson", "given" : "B.G.", "non-dropping-particle" : "", "parse-names" : false, "suffix" : "" } ], "id" : "ITEM-1", "issued" : { "date-parts" : [ [ "2012" ] ] }, "publisher" : "Cambridge University Press", "title" : "Natural forest dynamics", "type" : "chapter" }, "uris" : [ "http://www.mendeley.com/documents/?uuid=382d07f7-576e-4518-9842-b2b995ba5eb9" ] } ], "mendeley" : { "formattedCitation" : "(B. G. Jonsson &amp; Siitonen, 2012)", "plainTextFormattedCitation" : "(B. G. Jonsson &amp; Siitonen, 2012)", "previouslyFormattedCitation" : "(B. G. Jonsson &amp; Siitonen, 2012)" }, "properties" : {  }, "schema" : "https://github.com/citation-style-language/schema/raw/master/csl-citation.json" }</w:instrText>
      </w:r>
      <w:r>
        <w:fldChar w:fldCharType="separate"/>
      </w:r>
      <w:r w:rsidRPr="00681D8F">
        <w:t>(Jonsson &amp; Siitonen, 2012)</w:t>
      </w:r>
      <w:r>
        <w:fldChar w:fldCharType="end"/>
      </w:r>
      <w:r w:rsidRPr="00E13B98">
        <w:t xml:space="preserve">. Currently, in </w:t>
      </w:r>
      <w:r>
        <w:t xml:space="preserve">Westen, Central and Eastern </w:t>
      </w:r>
      <w:r w:rsidRPr="00E13B98">
        <w:t>Europe</w:t>
      </w:r>
      <w:r>
        <w:t>,</w:t>
      </w:r>
      <w:r w:rsidRPr="00E13B98">
        <w:t xml:space="preserve"> the volume of dead wood </w:t>
      </w:r>
      <w:r>
        <w:t xml:space="preserve">in forests </w:t>
      </w:r>
      <w:r w:rsidRPr="00E13B98">
        <w:t>is estimated to be 20.5 m</w:t>
      </w:r>
      <w:r w:rsidRPr="009868B8">
        <w:rPr>
          <w:vertAlign w:val="superscript"/>
        </w:rPr>
        <w:t>3</w:t>
      </w:r>
      <w:r w:rsidR="009868B8">
        <w:t>/</w:t>
      </w:r>
      <w:r w:rsidRPr="00E13B98">
        <w:t>ha (including the Russian Federation) and 10</w:t>
      </w:r>
      <w:r w:rsidR="009868B8">
        <w:t xml:space="preserve"> </w:t>
      </w:r>
      <w:r w:rsidRPr="00E13B98">
        <w:t>m</w:t>
      </w:r>
      <w:r w:rsidRPr="009868B8">
        <w:rPr>
          <w:vertAlign w:val="superscript"/>
        </w:rPr>
        <w:t>3</w:t>
      </w:r>
      <w:r w:rsidR="009868B8">
        <w:t>/</w:t>
      </w:r>
      <w:r w:rsidRPr="00E13B98">
        <w:t>ha (without the Russian Federation;</w:t>
      </w:r>
      <w:r>
        <w:t xml:space="preserve"> Forest Europe</w:t>
      </w:r>
      <w:r w:rsidRPr="00E13B98">
        <w:t xml:space="preserve"> </w:t>
      </w:r>
      <w:r>
        <w:fldChar w:fldCharType="begin" w:fldLock="1"/>
      </w:r>
      <w:r>
        <w:instrText>ADDIN CSL_CITATION { "citationItems" : [ { "id" : "ITEM-1", "itemData" : { "author" : [ { "dropping-particle" : "", "family" : "Forest Europe", "given" : "", "non-dropping-particle" : "", "parse-names" : false, "suffix" : "" } ], "id" : "ITEM-1", "issued" : { "date-parts" : [ [ "2011" ] ] }, "title" : "State of Europe\u2019s Forests 2011. Status and Trends in Sustainable Forest Management in Europe.", "type" : "report" }, "suppress-author" : 1, "uris" : [ "http://www.mendeley.com/documents/?uuid=967c73fc-ffc5-4385-9a57-167d05cecddc" ] } ], "mendeley" : { "formattedCitation" : "(2011)", "plainTextFormattedCitation" : "(2011)", "previouslyFormattedCitation" : "(2011)" }, "properties" : {  }, "schema" : "https://github.com/citation-style-language/schema/raw/master/csl-citation.json" }</w:instrText>
      </w:r>
      <w:r>
        <w:fldChar w:fldCharType="separate"/>
      </w:r>
      <w:r w:rsidRPr="00AB50D2">
        <w:t>(2011</w:t>
      </w:r>
      <w:r>
        <w:fldChar w:fldCharType="end"/>
      </w:r>
      <w:r w:rsidRPr="00E13B98">
        <w:t>). Among individual countries the volumes vary considerably (</w:t>
      </w:r>
      <w:r w:rsidR="00B71742" w:rsidRPr="00B71742">
        <w:rPr>
          <w:b/>
        </w:rPr>
        <w:t>Figure 4.8</w:t>
      </w:r>
      <w:r w:rsidRPr="00E13B98">
        <w:t xml:space="preserve">). </w:t>
      </w:r>
    </w:p>
    <w:p w14:paraId="78D2EE1B" w14:textId="038C5831" w:rsidR="0048205B" w:rsidRPr="00E13B98" w:rsidRDefault="0048205B" w:rsidP="00AE389F">
      <w:r w:rsidRPr="00E13B98">
        <w:t>Forest management intensification reduces natural forest area and degrades habitat quality due to loss of structural components (e.g. dead wood), simplified spatial stand structure (e.g. uneven age-structure) and simplification of natural processes (e.g. gap formation, decomposition) (</w:t>
      </w:r>
      <w:r w:rsidR="00B71742" w:rsidRPr="00B71742">
        <w:rPr>
          <w:b/>
        </w:rPr>
        <w:t>Table 4.5</w:t>
      </w:r>
      <w:r w:rsidRPr="00E13B98">
        <w:t xml:space="preserve">). This greatly impacts associated biodiversity, particularly specialist species </w:t>
      </w:r>
      <w:r w:rsidRPr="00E13B98">
        <w:fldChar w:fldCharType="begin" w:fldLock="1"/>
      </w:r>
      <w:r>
        <w:instrText>ADDIN CSL_CITATION { "citationItems" : [ { "id" : "ITEM-1", "itemData" : { "DOI" : "10.1111/j.1523-1739.2009.01399.x", "ISSN" : "1523-1739", "PMID" : "20121845", "abstract" : "Past and present pressures on forest resources have led to a drastic decrease in the surface area of unmanaged forests in Europe. Changes in forest structure, composition, and dynamics inevitably lead to changes in the biodiversity of forest-dwelling species. The possible biodiversity gains and losses due to forest management (i.e., anthropogenic pressures related to direct forest resource use), however, have never been assessed at a pan-European scale. We used meta-analysis to review 49 published papers containing 120 individual comparisons of species richness between unmanaged and managed forests throughout Europe. We explored the response of different taxonomic groups and the variability of their response with respect to time since abandonment and intensity of forest management. Species richness was slightly higher in unmanaged than in managed forests. Species dependent on forest cover continuity, deadwood, and large trees (bryophytes, lichens, fungi, saproxylic beetles) and carabids were negatively affected by forest management. In contrast, vascular plant species were favored. The response for birds was heterogeneous and probably depended more on factors such as landscape patterns. The global difference in species richness between unmanaged and managed forests increased with time since abandonment and indicated a gradual recovery of biodiversity. Clearcut forests in which the composition of tree species changed had the strongest effect on species richness, but the effects of different types of management on taxa could not be assessed in a robust way because of low numbers of replications in the management-intensity classes. Our results show that some taxa are more affected by forestry than others, but there is a need for research into poorly studied species groups in Europe and in particular locations. Our meta-analysis supports the need for a coordinated European research network to study and monitor the biodiversity of different taxa in managed and unmanaged forests.", "author" : [ { "dropping-particle" : "", "family" : "Paillet", "given" : "Yoan", "non-dropping-particle" : "", "parse-names" : false, "suffix" : "" }, { "dropping-particle" : "", "family" : "Berg\u00e8s", "given" : "Laurent", "non-dropping-particle" : "", "parse-names" : false, "suffix" : "" }, { "dropping-particle" : "", "family" : "Hj\u00e4lt\u00e9n", "given" : "Joakim", "non-dropping-particle" : "", "parse-names" : false, "suffix" : "" }, { "dropping-particle" : "", "family" : "Odor", "given" : "P\u00e9ter", "non-dropping-particle" : "", "parse-names" : false, "suffix" : "" }, { "dropping-particle" : "", "family" : "Avon", "given" : "Catherine", "non-dropping-particle" : "", "parse-names" : false, "suffix" : "" }, { "dropping-particle" : "", "family" : "Bernhardt-R\u00f6mermann", "given" : "Markus", "non-dropping-particle" : "", "parse-names" : false, "suffix" : "" }, { "dropping-particle" : "", "family" : "Bijlsma", "given" : "Rienk-Jan", "non-dropping-particle" : "", "parse-names" : false, "suffix" : "" }, { "dropping-particle" : "", "family" : "Bruyn", "given" : "Luc", "non-dropping-particle" : "De", "parse-names" : false, "suffix" : "" }, { "dropping-particle" : "", "family" : "Fuhr", "given" : "Marc", "non-dropping-particle" : "", "parse-names" : false, "suffix" : "" }, { "dropping-particle" : "", "family" : "Grandin", "given" : "Ulf", "non-dropping-particle" : "", "parse-names" : false, "suffix" : "" }, { "dropping-particle" : "", "family" : "Kanka", "given" : "Robert", "non-dropping-particle" : "", "parse-names" : false, "suffix" : "" }, { "dropping-particle" : "", "family" : "Lundin", "given" : "Lars", "non-dropping-particle" : "", "parse-names" : false, "suffix" : "" }, { "dropping-particle" : "", "family" : "Luque", "given" : "Sandra", "non-dropping-particle" : "", "parse-names" : false, "suffix" : "" }, { "dropping-particle" : "", "family" : "Magura", "given" : "Tibor", "non-dropping-particle" : "", "parse-names" : false, "suffix" : "" }, { "dropping-particle" : "", "family" : "Matesanz", "given" : "Silvia", "non-dropping-particle" : "", "parse-names" : false, "suffix" : "" }, { "dropping-particle" : "", "family" : "M\u00e9sz\u00e1ros", "given" : "Ilona", "non-dropping-particle" : "", "parse-names" : false, "suffix" : "" }, { "dropping-particle" : "", "family" : "Sebasti\u00e0", "given" : "M-Teresa", "non-dropping-particle" : "", "parse-names" : false, "suffix" : "" }, { "dropping-particle" : "", "family" : "Schmidt", "given" : "Wolfgang", "non-dropping-particle" : "", "parse-names" : false, "suffix" : "" }, { "dropping-particle" : "", "family" : "Standov\u00e1r", "given" : "Tibor", "non-dropping-particle" : "", "parse-names" : false, "suffix" : "" }, { "dropping-particle" : "", "family" : "T\u00f3thm\u00e9r\u00e9sz", "given" : "B\u00e9la", "non-dropping-particle" : "", "parse-names" : false, "suffix" : "" }, { "dropping-particle" : "", "family" : "Uotila", "given" : "Anneli", "non-dropping-particle" : "", "parse-names" : false, "suffix" : "" }, { "dropping-particle" : "", "family" : "Valladares", "given" : "Fernando", "non-dropping-particle" : "", "parse-names" : false, "suffix" : "" }, { "dropping-particle" : "", "family" : "Vellak", "given" : "Kai", "non-dropping-particle" : "", "parse-names" : false, "suffix" : "" }, { "dropping-particle" : "", "family" : "Virtanen", "given" : "Risto", "non-dropping-particle" : "", "parse-names" : false, "suffix" : "" } ], "container-title" : "Conservation biology : the journal of the Society for Conservation Biology", "id" : "ITEM-1", "issue" : "1", "issued" : { "date-parts" : [ [ "2010", "2" ] ] }, "page" : "101-12", "title" : "Biodiversity differences between managed and unmanaged forests: meta-analysis of species richness in Europe.", "type" : "article-journal", "volume" : "24" }, "uris" : [ "http://www.mendeley.com/documents/?uuid=2e801b0b-424a-4dc4-83de-1292396d79a0" ] }, { "id" : "ITEM-2", "itemData" : { "DOI" : "10.1007/s10531-008-9380-x", "ISBN" : "0960-3115", "ISSN" : "09603115", "PMID" : "1004", "abstract" : "Losses of natural and semi-natural forests, mostly to agriculture, are a significant concern for biodiversity. Against this trend, the area of intensively managed plantation forests increases, and there is much debate about the implications for biodiversity. We provide a comprehensive review of the function of plantation forests as habitat compared with other land cover, examine the effects on biodiversity at the landscape scale, and synthesise context-specific effects of plantation forestry on biodiversity. Natural forests are usually more suitable as habitat for a wider range of native forest species than plantation forests but there is abundant evidence that plantation forests can provide valuable habitat, even for some threatened and endangered species, and may contribute to the conservation of biodiversity by various mechanisms. In landscapes where forest is the natural land cover, plantation forests may represent a low-contrast matrix, and afforestation of agricultural land can assist conservation by providing complementary forest habitat, buffering edge effects, and increasing connectivity. In contrast, conversion of natural forests and afforestation of natural non-forest land is detrimental. However, regional deforestation pressure for agricultural development may render plantation forestry a 'lesser evil' if forest managers protect indigenous vegetation remnants. We provide numerous context-specific examples and case studies to assist impact assessments of plantation forestry, and we offer a range of management recommendations. This paper also serves as an introduction and background paper to this special issue on the effects of plantation forests on biodiversity.", "author" : [ { "dropping-particle" : "", "family" : "Brockerhoff", "given" : "Eckehard G.", "non-dropping-particle" : "", "parse-names" : false, "suffix" : "" }, { "dropping-particle" : "", "family" : "Jactel", "given" : "Herv\u00e9", "non-dropping-particle" : "", "parse-names" : false, "suffix" : "" }, { "dropping-particle" : "", "family" : "Parrotta", "given" : "John A.", "non-dropping-particle" : "", "parse-names" : false, "suffix" : "" }, { "dropping-particle" : "", "family" : "Quine", "given" : "Christopher P.", "non-dropping-particle" : "", "parse-names" : false, "suffix" : "" }, { "dropping-particle" : "", "family" : "Sayer", "given" : "Jeffrey", "non-dropping-particle" : "", "parse-names" : false, "suffix" : "" } ], "container-title" : "Biodiversity and Conservation", "id" : "ITEM-2", "issue" : "5", "issued" : { "date-parts" : [ [ "2008" ] ] }, "page" : "925-951", "title" : "Plantation forests and biodiversity: Oxymoron or opportunity?", "type" : "article-journal", "volume" : "17" }, "uris" : [ "http://www.mendeley.com/documents/?uuid=5b942626-a8fe-4e9f-ad91-13523d4e8c64" ] }, { "id" : "ITEM-3",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3", "issued" : { "date-parts" : [ [ "1997" ] ] }, "page" : "16-47", "title" : "Boreal forests", "type" : "article-journal", "volume" : "46" }, "uris" : [ "http://www.mendeley.com/documents/?uuid=fadd9097-17dd-4cdb-9ba7-38d1e97679e7" ] }, { "id" : "ITEM-4", "itemData" : { "DOI" : "10.14214/sf.446", "ISBN" : "0037-5330", "ISSN" : "00375330", "abstract" : "Saving the remaining natural forests in northern Europe has been one of the main goals to halt the ongoing decline of forest biodiversity. To facilitate the recognition, mapping and efficient conservation of natural forests, there is an urgent need for a general formulation, based on ecological patterns and processes, of the concept of \"forest naturalness\". However, complexity, structural idiosyncracy and dynamical features of unmanaged forest ecosystems at various spatio-temporal scales pose major challenges for such a formulation. The definitions hitherto used for the concept of forest naturalness can be fruitfully grouped into three dimensions: 1) structure-based concepts of natural forest, 2) species-based concepts of natural forest and 3) process-based concepts of natural forest. We propose that explicit and simultaneous consideration of all these three dimensions of naturalness can better cope with the natural variability of forest states and also aid in developing strategies for forest conservation and management in different situations. To become operational, criteria and indicators of forest naturalness need to integrate the three dimensions by combining species (e.g. red-listed-, indicator- and umbrella species) with stand and landscape level structural features that are indicative of disturbance and succession processes.", "author" : [ { "dropping-particle" : "", "family" : "Brumelis", "given" : "Guntis", "non-dropping-particle" : "", "parse-names" : false, "suffix" : "" }, { "dropping-particle" : "", "family" : "Jonsson", "given" : "Bengt Gunnar", "non-dropping-particle" : "", "parse-names" : false, "suffix" : "" }, { "dropping-particle" : "", "family" : "Kouki", "given" : "Jari", "non-dropping-particle" : "", "parse-names" : false, "suffix" : "" }, { "dropping-particle" : "", "family" : "Kuuluvainen", "given" : "Timo", "non-dropping-particle" : "", "parse-names" : false, "suffix" : "" }, { "dropping-particle" : "", "family" : "Shorohova", "given" : "Ekaterina", "non-dropping-particle" : "", "parse-names" : false, "suffix" : "" } ], "container-title" : "Silva Fennica", "id" : "ITEM-4", "issue" : "5", "issued" : { "date-parts" : [ [ "2011" ] ] }, "page" : "807-821", "title" : "Forest naturalness in Northern Europe: Perspectives on processes, structures and species diversity", "type" : "article-journal", "volume" : "45" }, "uris" : [ "http://www.mendeley.com/documents/?uuid=1500ab90-bacf-4d2a-b03f-4b619e526e90" ] }, { "id" : "ITEM-5", "itemData" : { "PMID" : "2858", "abstract" : "In Fennoscandia, use of the natural forest as a reference for restoration and management of forest biodiversity has been widely accepted. However, limited understanding of the structure and dynamics of the natural forest has hampered the applications of the natural variability approach. This is especially the case in areas, where the natural forests have almost totally vanished. This review was motivated by the idea that despite these difficulties the essential features of the natural forest can be reconstructed based on biological archives, historical documents, research done in adjacent natural areas, and modeling. First, a conceptual framework for analyzing the relationship between forest structure, dynamics and biodiversity is presented. Second, the current understanding of the structure and dynamics of natural forests at different spatiotemporal scales in boreal Fennoscandia is reviewed. Third, the implications of this knowledge, and gaps in knowledge, on research and on practical restoration and management methods aimed at forest biodiversity conservation are discussed. In conclusion, naturally dynamic forest landscapes are complex, multiscaled hierarchical systems. Current forest management methods create disturbance and successional dynamics that are strongly scale-limited when compared with the natural forest. To restore some of the essential characteristics of the natural forest's multiscale heterogeneity, diversification of silvicultural and harvesting treatments, as guided by natural disturbance dynamics, is needed to produce more variation in disturbance severity, quality, extent, and repeatability.", "author" : [ { "dropping-particle" : "", "family" : "Kuuluvainen", "given" : "T", "non-dropping-particle" : "", "parse-names" : false, "suffix" : "" } ], "container-title" : "Silva Fennica", "id" : "ITEM-5", "issued" : { "date-parts" : [ [ "2002" ] ] }, "note" : "PDF: MP 07.2004", "page" : "97-125", "title" : "Natural variability of forests as a reference for restoring and managing biological diversity in boreal Fennoscandia", "type" : "article-journal", "volume" : "36" }, "uris" : [ "http://www.mendeley.com/documents/?uuid=ce28acc3-0ea4-4777-ae42-ce16ce6dbcfe" ] } ], "mendeley" : { "formattedCitation" : "(Brockerhoff, Jactel, Parrotta, Quine, &amp; Sayer, 2008; Brumelis, Jonsson, Kouki, Kuuluvainen, &amp; Shorohova, 2011; Esseen, Ehnstr\u00f6m, Ericson, &amp; Sj\u00f6berg, 1997; T Kuuluvainen, 2002; Paillet et al., 2010)", "plainTextFormattedCitation" : "(Brockerhoff, Jactel, Parrotta, Quine, &amp; Sayer, 2008; Brumelis, Jonsson, Kouki, Kuuluvainen, &amp; Shorohova, 2011; Esseen, Ehnstr\u00f6m, Ericson, &amp; Sj\u00f6berg, 1997; T Kuuluvainen, 2002; Paillet et al., 2010)", "previouslyFormattedCitation" : "(Brockerhoff, Jactel, Parrotta, Quine, &amp; Sayer, 2008; Brumelis, Jonsson, Kouki, Kuuluvainen, &amp; Shorohova, 2011; Esseen, Ehnstr\u00f6m, Ericson, &amp; Sj\u00f6berg, 1997; T Kuuluvainen, 2002; Paillet et al., 2010)" }, "properties" : {  }, "schema" : "https://github.com/citation-style-language/schema/raw/master/csl-citation.json" }</w:instrText>
      </w:r>
      <w:r w:rsidRPr="00E13B98">
        <w:fldChar w:fldCharType="separate"/>
      </w:r>
      <w:r w:rsidRPr="005E7584">
        <w:rPr>
          <w:lang w:val="sv-SE"/>
        </w:rPr>
        <w:t>(Brockerhoff</w:t>
      </w:r>
      <w:r w:rsidR="00CF2C92">
        <w:rPr>
          <w:i/>
          <w:lang w:val="sv-SE"/>
        </w:rPr>
        <w:t xml:space="preserve"> et al.</w:t>
      </w:r>
      <w:r w:rsidRPr="005E7584">
        <w:rPr>
          <w:lang w:val="sv-SE"/>
        </w:rPr>
        <w:t>, 2008; Brumelis</w:t>
      </w:r>
      <w:r w:rsidR="00CF2C92">
        <w:rPr>
          <w:i/>
          <w:lang w:val="sv-SE"/>
        </w:rPr>
        <w:t xml:space="preserve"> et al.</w:t>
      </w:r>
      <w:r w:rsidRPr="005E7584">
        <w:rPr>
          <w:lang w:val="sv-SE"/>
        </w:rPr>
        <w:t>, 2011; Esseen</w:t>
      </w:r>
      <w:r w:rsidR="00CF2C92">
        <w:rPr>
          <w:i/>
          <w:lang w:val="sv-SE"/>
        </w:rPr>
        <w:t xml:space="preserve"> et al.</w:t>
      </w:r>
      <w:r w:rsidRPr="005E7584">
        <w:rPr>
          <w:lang w:val="sv-SE"/>
        </w:rPr>
        <w:t xml:space="preserve">, 1997; Kuuluvainen, 2002; Paillet </w:t>
      </w:r>
      <w:r w:rsidR="000D7D89" w:rsidRPr="000D7D89">
        <w:rPr>
          <w:i/>
          <w:lang w:val="sv-SE"/>
        </w:rPr>
        <w:t>et al.</w:t>
      </w:r>
      <w:r w:rsidRPr="005E7584">
        <w:rPr>
          <w:lang w:val="sv-SE"/>
        </w:rPr>
        <w:t>, 2010)</w:t>
      </w:r>
      <w:r w:rsidRPr="00E13B98">
        <w:fldChar w:fldCharType="end"/>
      </w:r>
      <w:r w:rsidRPr="00F93089">
        <w:t xml:space="preserve">. </w:t>
      </w:r>
      <w:r w:rsidRPr="00E13B98">
        <w:t xml:space="preserve">For example, species richness of multiple taxa (bryophytes, lichens, fungi, saproxylic beetles, carabids) were considerably lower in managed forests than in unmanaged forests with effects most pronounced for forests that underwent clearcutting and historic changes in tree species composition </w:t>
      </w:r>
      <w:r w:rsidRPr="00E13B98">
        <w:fldChar w:fldCharType="begin" w:fldLock="1"/>
      </w:r>
      <w:r>
        <w:instrText>ADDIN CSL_CITATION { "citationItems" : [ { "id" : "ITEM-1", "itemData" : { "DOI" : "10.1111/j.1523-1739.2009.01399.x", "ISSN" : "1523-1739", "PMID" : "20121845", "abstract" : "Past and present pressures on forest resources have led to a drastic decrease in the surface area of unmanaged forests in Europe. Changes in forest structure, composition, and dynamics inevitably lead to changes in the biodiversity of forest-dwelling species. The possible biodiversity gains and losses due to forest management (i.e., anthropogenic pressures related to direct forest resource use), however, have never been assessed at a pan-European scale. We used meta-analysis to review 49 published papers containing 120 individual comparisons of species richness between unmanaged and managed forests throughout Europe. We explored the response of different taxonomic groups and the variability of their response with respect to time since abandonment and intensity of forest management. Species richness was slightly higher in unmanaged than in managed forests. Species dependent on forest cover continuity, deadwood, and large trees (bryophytes, lichens, fungi, saproxylic beetles) and carabids were negatively affected by forest management. In contrast, vascular plant species were favored. The response for birds was heterogeneous and probably depended more on factors such as landscape patterns. The global difference in species richness between unmanaged and managed forests increased with time since abandonment and indicated a gradual recovery of biodiversity. Clearcut forests in which the composition of tree species changed had the strongest effect on species richness, but the effects of different types of management on taxa could not be assessed in a robust way because of low numbers of replications in the management-intensity classes. Our results show that some taxa are more affected by forestry than others, but there is a need for research into poorly studied species groups in Europe and in particular locations. Our meta-analysis supports the need for a coordinated European research network to study and monitor the biodiversity of different taxa in managed and unmanaged forests.", "author" : [ { "dropping-particle" : "", "family" : "Paillet", "given" : "Yoan", "non-dropping-particle" : "", "parse-names" : false, "suffix" : "" }, { "dropping-particle" : "", "family" : "Berg\u00e8s", "given" : "Laurent", "non-dropping-particle" : "", "parse-names" : false, "suffix" : "" }, { "dropping-particle" : "", "family" : "Hj\u00e4lt\u00e9n", "given" : "Joakim", "non-dropping-particle" : "", "parse-names" : false, "suffix" : "" }, { "dropping-particle" : "", "family" : "Odor", "given" : "P\u00e9ter", "non-dropping-particle" : "", "parse-names" : false, "suffix" : "" }, { "dropping-particle" : "", "family" : "Avon", "given" : "Catherine", "non-dropping-particle" : "", "parse-names" : false, "suffix" : "" }, { "dropping-particle" : "", "family" : "Bernhardt-R\u00f6mermann", "given" : "Markus", "non-dropping-particle" : "", "parse-names" : false, "suffix" : "" }, { "dropping-particle" : "", "family" : "Bijlsma", "given" : "Rienk-Jan", "non-dropping-particle" : "", "parse-names" : false, "suffix" : "" }, { "dropping-particle" : "", "family" : "Bruyn", "given" : "Luc", "non-dropping-particle" : "De", "parse-names" : false, "suffix" : "" }, { "dropping-particle" : "", "family" : "Fuhr", "given" : "Marc", "non-dropping-particle" : "", "parse-names" : false, "suffix" : "" }, { "dropping-particle" : "", "family" : "Grandin", "given" : "Ulf", "non-dropping-particle" : "", "parse-names" : false, "suffix" : "" }, { "dropping-particle" : "", "family" : "Kanka", "given" : "Robert", "non-dropping-particle" : "", "parse-names" : false, "suffix" : "" }, { "dropping-particle" : "", "family" : "Lundin", "given" : "Lars", "non-dropping-particle" : "", "parse-names" : false, "suffix" : "" }, { "dropping-particle" : "", "family" : "Luque", "given" : "Sandra", "non-dropping-particle" : "", "parse-names" : false, "suffix" : "" }, { "dropping-particle" : "", "family" : "Magura", "given" : "Tibor", "non-dropping-particle" : "", "parse-names" : false, "suffix" : "" }, { "dropping-particle" : "", "family" : "Matesanz", "given" : "Silvia", "non-dropping-particle" : "", "parse-names" : false, "suffix" : "" }, { "dropping-particle" : "", "family" : "M\u00e9sz\u00e1ros", "given" : "Ilona", "non-dropping-particle" : "", "parse-names" : false, "suffix" : "" }, { "dropping-particle" : "", "family" : "Sebasti\u00e0", "given" : "M-Teresa", "non-dropping-particle" : "", "parse-names" : false, "suffix" : "" }, { "dropping-particle" : "", "family" : "Schmidt", "given" : "Wolfgang", "non-dropping-particle" : "", "parse-names" : false, "suffix" : "" }, { "dropping-particle" : "", "family" : "Standov\u00e1r", "given" : "Tibor", "non-dropping-particle" : "", "parse-names" : false, "suffix" : "" }, { "dropping-particle" : "", "family" : "T\u00f3thm\u00e9r\u00e9sz", "given" : "B\u00e9la", "non-dropping-particle" : "", "parse-names" : false, "suffix" : "" }, { "dropping-particle" : "", "family" : "Uotila", "given" : "Anneli", "non-dropping-particle" : "", "parse-names" : false, "suffix" : "" }, { "dropping-particle" : "", "family" : "Valladares", "given" : "Fernando", "non-dropping-particle" : "", "parse-names" : false, "suffix" : "" }, { "dropping-particle" : "", "family" : "Vellak", "given" : "Kai", "non-dropping-particle" : "", "parse-names" : false, "suffix" : "" }, { "dropping-particle" : "", "family" : "Virtanen", "given" : "Risto", "non-dropping-particle" : "", "parse-names" : false, "suffix" : "" } ], "container-title" : "Conservation biology : the journal of the Society for Conservation Biology", "id" : "ITEM-1", "issue" : "1", "issued" : { "date-parts" : [ [ "2010", "2" ] ] }, "page" : "101-12", "title" : "Biodiversity differences between managed and unmanaged forests: meta-analysis of species richness in Europe.", "type" : "article-journal", "volume" : "24" }, "uris" : [ "http://www.mendeley.com/documents/?uuid=2e801b0b-424a-4dc4-83de-1292396d79a0" ] } ], "mendeley" : { "formattedCitation" : "(Paillet et al., 2010)", "plainTextFormattedCitation" : "(Paillet et al., 2010)", "previouslyFormattedCitation" : "(Paillet et al., 2010)" }, "properties" : {  }, "schema" : "https://github.com/citation-style-language/schema/raw/master/csl-citation.json" }</w:instrText>
      </w:r>
      <w:r w:rsidRPr="00E13B98">
        <w:fldChar w:fldCharType="separate"/>
      </w:r>
      <w:r w:rsidRPr="00E13B98">
        <w:t xml:space="preserve">(Paillet </w:t>
      </w:r>
      <w:r w:rsidR="000D7D89" w:rsidRPr="000D7D89">
        <w:rPr>
          <w:i/>
        </w:rPr>
        <w:t>et al.</w:t>
      </w:r>
      <w:r w:rsidRPr="00E13B98">
        <w:t>, 2010)</w:t>
      </w:r>
      <w:r w:rsidRPr="00E13B98">
        <w:fldChar w:fldCharType="end"/>
      </w:r>
      <w:r w:rsidRPr="00E13B98">
        <w:t>.</w:t>
      </w:r>
    </w:p>
    <w:p w14:paraId="55BB1232" w14:textId="09E6F06C" w:rsidR="00A869E6" w:rsidRDefault="00A869E6" w:rsidP="00156433">
      <w:pPr>
        <w:rPr>
          <w:lang w:val="en-US"/>
        </w:rPr>
      </w:pPr>
      <w:r>
        <w:rPr>
          <w:lang w:eastAsia="en-GB"/>
        </w:rPr>
        <w:lastRenderedPageBreak/>
        <w:drawing>
          <wp:inline distT="0" distB="0" distL="0" distR="0" wp14:anchorId="7BA20DD6" wp14:editId="465C8A31">
            <wp:extent cx="5759450" cy="5059045"/>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2"/>
                    <a:stretch>
                      <a:fillRect/>
                    </a:stretch>
                  </pic:blipFill>
                  <pic:spPr>
                    <a:xfrm>
                      <a:off x="0" y="0"/>
                      <a:ext cx="5759450" cy="5059045"/>
                    </a:xfrm>
                    <a:prstGeom prst="rect">
                      <a:avLst/>
                    </a:prstGeom>
                  </pic:spPr>
                </pic:pic>
              </a:graphicData>
            </a:graphic>
          </wp:inline>
        </w:drawing>
      </w:r>
    </w:p>
    <w:p w14:paraId="7D4B7FE1" w14:textId="77777777" w:rsidR="00156433" w:rsidRPr="00156433" w:rsidRDefault="00156433" w:rsidP="00156433">
      <w:pPr>
        <w:rPr>
          <w:lang w:val="en-US"/>
        </w:rPr>
      </w:pPr>
    </w:p>
    <w:p w14:paraId="36412CC9" w14:textId="086BA49D" w:rsidR="0048205B" w:rsidRPr="00E13B98" w:rsidRDefault="0048205B" w:rsidP="005D7889">
      <w:pPr>
        <w:pStyle w:val="Caption"/>
      </w:pPr>
      <w:bookmarkStart w:id="1324" w:name="_Ref496518623"/>
      <w:r w:rsidRPr="00E13B98">
        <w:t xml:space="preserve">Table </w:t>
      </w:r>
      <w:r>
        <w:rPr>
          <w:noProof w:val="0"/>
        </w:rPr>
        <w:fldChar w:fldCharType="begin"/>
      </w:r>
      <w:r>
        <w:instrText xml:space="preserve"> STYLEREF 1 \s </w:instrText>
      </w:r>
      <w:r>
        <w:rPr>
          <w:noProof w:val="0"/>
        </w:rPr>
        <w:fldChar w:fldCharType="separate"/>
      </w:r>
      <w:r w:rsidR="00B40E12">
        <w:t>4</w:t>
      </w:r>
      <w:r>
        <w:fldChar w:fldCharType="end"/>
      </w:r>
      <w:r w:rsidRPr="00E13B98">
        <w:t>.</w:t>
      </w:r>
      <w:r>
        <w:rPr>
          <w:noProof w:val="0"/>
        </w:rPr>
        <w:fldChar w:fldCharType="begin"/>
      </w:r>
      <w:r>
        <w:instrText xml:space="preserve"> SEQ Table \* ARABIC \s 1 </w:instrText>
      </w:r>
      <w:r>
        <w:rPr>
          <w:noProof w:val="0"/>
        </w:rPr>
        <w:fldChar w:fldCharType="separate"/>
      </w:r>
      <w:r w:rsidR="00B40E12">
        <w:t>5</w:t>
      </w:r>
      <w:r>
        <w:fldChar w:fldCharType="end"/>
      </w:r>
      <w:bookmarkEnd w:id="1324"/>
      <w:r w:rsidRPr="00E13B98">
        <w:t>: Components that are important for biodiversity in natural forests that are negatively influenced by forestry</w:t>
      </w:r>
      <w:r w:rsidR="001D62C3">
        <w:t>.</w:t>
      </w:r>
      <w:r w:rsidRPr="00E13B98">
        <w:t xml:space="preserve"> </w:t>
      </w:r>
      <w:r w:rsidR="00EC6D4B">
        <w:t xml:space="preserve">Source: </w:t>
      </w:r>
      <w:r w:rsidR="001D62C3">
        <w:t>M</w:t>
      </w:r>
      <w:r w:rsidRPr="00E13B98">
        <w:t xml:space="preserve">odified after </w:t>
      </w:r>
      <w:r>
        <w:fldChar w:fldCharType="begin" w:fldLock="1"/>
      </w:r>
      <w: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1", "issued" : { "date-parts" : [ [ "1997" ] ] }, "page" : "16-47", "title" : "Boreal forests", "type" : "article-journal", "volume" : "46" }, "uris" : [ "http://www.mendeley.com/documents/?uuid=fadd9097-17dd-4cdb-9ba7-38d1e97679e7" ] } ], "mendeley" : { "formattedCitation" : "(Esseen et al., 1997)", "plainTextFormattedCitation" : "(Esseen et al., 1997)", "previouslyFormattedCitation" : "(Esseen et al., 1997)" }, "properties" : {  }, "schema" : "https://github.com/citation-style-language/schema/raw/master/csl-citation.json" }</w:instrText>
      </w:r>
      <w:r>
        <w:fldChar w:fldCharType="separate"/>
      </w:r>
      <w:r w:rsidRPr="00BF0BAA">
        <w:t xml:space="preserve">Esseen </w:t>
      </w:r>
      <w:r w:rsidR="000D7D89" w:rsidRPr="000D7D89">
        <w:rPr>
          <w:i/>
        </w:rPr>
        <w:t>et al.</w:t>
      </w:r>
      <w:r w:rsidRPr="00BF0BAA">
        <w:t xml:space="preserve"> </w:t>
      </w:r>
      <w:r w:rsidR="001D62C3">
        <w:t>(</w:t>
      </w:r>
      <w:r w:rsidRPr="00BF0BAA">
        <w:t>1997)</w:t>
      </w:r>
      <w:r>
        <w:fldChar w:fldCharType="end"/>
      </w:r>
      <w:r w:rsidRPr="00E13B98">
        <w:t>.</w:t>
      </w:r>
    </w:p>
    <w:tbl>
      <w:tblPr>
        <w:tblStyle w:val="Rutntstabell1ljus1"/>
        <w:tblW w:w="0" w:type="auto"/>
        <w:tblInd w:w="1760"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5258"/>
      </w:tblGrid>
      <w:tr w:rsidR="0048205B" w:rsidRPr="00E13B98" w14:paraId="63DFDD80" w14:textId="77777777" w:rsidTr="00AE38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58" w:type="dxa"/>
            <w:tcBorders>
              <w:top w:val="single" w:sz="4" w:space="0" w:color="000000" w:themeColor="text1"/>
              <w:left w:val="nil"/>
              <w:bottom w:val="nil"/>
              <w:right w:val="nil"/>
            </w:tcBorders>
            <w:hideMark/>
          </w:tcPr>
          <w:p w14:paraId="7D5FEBA4" w14:textId="77777777" w:rsidR="0048205B" w:rsidRPr="00E13B98" w:rsidRDefault="0048205B" w:rsidP="00AE389F">
            <w:pPr>
              <w:pStyle w:val="NoSpacing"/>
              <w:spacing w:before="60" w:after="60" w:line="23" w:lineRule="atLeast"/>
              <w:rPr>
                <w:rFonts w:cstheme="minorHAnsi"/>
                <w:lang w:val="en-GB"/>
              </w:rPr>
            </w:pPr>
            <w:r w:rsidRPr="00E13B98">
              <w:rPr>
                <w:rFonts w:cstheme="minorHAnsi"/>
                <w:lang w:val="en-GB"/>
              </w:rPr>
              <w:t>Structural components</w:t>
            </w:r>
          </w:p>
        </w:tc>
      </w:tr>
      <w:tr w:rsidR="0048205B" w:rsidRPr="00E13B98" w14:paraId="4C053AD4"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1E415922"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Very old trees</w:t>
            </w:r>
          </w:p>
        </w:tc>
      </w:tr>
      <w:tr w:rsidR="0048205B" w:rsidRPr="00E13B98" w14:paraId="6AB55F63"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7FAEA9CF"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Trees with abundant growth of epiphytes</w:t>
            </w:r>
          </w:p>
        </w:tc>
      </w:tr>
      <w:tr w:rsidR="0048205B" w:rsidRPr="00E13B98" w14:paraId="213D54D2"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B19361A"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Broken, stag-headed and leaning trees</w:t>
            </w:r>
          </w:p>
        </w:tc>
      </w:tr>
      <w:tr w:rsidR="0048205B" w:rsidRPr="00E13B98" w14:paraId="1643F28C"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8EBB9CE"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Trees with holes, cavities and other microhabitats</w:t>
            </w:r>
          </w:p>
        </w:tc>
      </w:tr>
      <w:tr w:rsidR="0048205B" w:rsidRPr="00E13B98" w14:paraId="2C96C59A"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7BCAF1D"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Dead standing trees (snags)</w:t>
            </w:r>
          </w:p>
        </w:tc>
      </w:tr>
      <w:tr w:rsidR="0048205B" w:rsidRPr="00E13B98" w14:paraId="1560A2EC"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2F276529"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Fire-scarred trees, snags and stumps</w:t>
            </w:r>
          </w:p>
        </w:tc>
      </w:tr>
      <w:tr w:rsidR="0048205B" w:rsidRPr="00E13B98" w14:paraId="20B7982F"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37570716"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Large downed logs in various stages of decomposition</w:t>
            </w:r>
          </w:p>
        </w:tc>
      </w:tr>
      <w:tr w:rsidR="0048205B" w:rsidRPr="00E13B98" w14:paraId="03088F17"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3E55F799" w14:textId="77777777" w:rsidR="0048205B" w:rsidRPr="00E13B98" w:rsidRDefault="0048205B" w:rsidP="00AE389F">
            <w:pPr>
              <w:pStyle w:val="NoSpacing"/>
              <w:spacing w:before="60" w:after="60" w:line="23" w:lineRule="atLeast"/>
              <w:rPr>
                <w:rFonts w:cstheme="minorHAnsi"/>
                <w:lang w:val="en-GB"/>
              </w:rPr>
            </w:pPr>
            <w:r w:rsidRPr="00E13B98">
              <w:rPr>
                <w:rFonts w:cstheme="minorHAnsi"/>
                <w:lang w:val="en-GB"/>
              </w:rPr>
              <w:t>Spatial patterns</w:t>
            </w:r>
          </w:p>
        </w:tc>
      </w:tr>
      <w:tr w:rsidR="0048205B" w:rsidRPr="00E13B98" w14:paraId="36DC9732"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7A66050C"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A developed understory of tree saplings and shrubs</w:t>
            </w:r>
          </w:p>
        </w:tc>
      </w:tr>
      <w:tr w:rsidR="0048205B" w:rsidRPr="00E13B98" w14:paraId="0DE3C267"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7A1310E"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Mixed stands, with both conifers and broad-leaves</w:t>
            </w:r>
          </w:p>
        </w:tc>
      </w:tr>
      <w:tr w:rsidR="0048205B" w:rsidRPr="00E13B98" w14:paraId="6C3EDD58"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75A59480"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Uneven-aged stand structure</w:t>
            </w:r>
          </w:p>
        </w:tc>
      </w:tr>
      <w:tr w:rsidR="0048205B" w:rsidRPr="00E13B98" w14:paraId="205DDD2E"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2BE7A12"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Multi-layered tree canopies</w:t>
            </w:r>
          </w:p>
        </w:tc>
      </w:tr>
      <w:tr w:rsidR="0048205B" w:rsidRPr="00E13B98" w14:paraId="77AE25C8"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BFB02FB"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Patchy distribution of trees, gaps</w:t>
            </w:r>
          </w:p>
        </w:tc>
      </w:tr>
      <w:tr w:rsidR="0048205B" w:rsidRPr="00E13B98" w14:paraId="7C026CFB"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6EEC583F" w14:textId="77777777" w:rsidR="0048205B" w:rsidRPr="00E13B98" w:rsidRDefault="0048205B" w:rsidP="00AE389F">
            <w:pPr>
              <w:pStyle w:val="NoSpacing"/>
              <w:spacing w:before="60" w:after="60" w:line="23" w:lineRule="atLeast"/>
              <w:rPr>
                <w:rFonts w:cstheme="minorHAnsi"/>
                <w:lang w:val="en-GB"/>
              </w:rPr>
            </w:pPr>
            <w:r w:rsidRPr="00E13B98">
              <w:rPr>
                <w:rFonts w:cstheme="minorHAnsi"/>
                <w:lang w:val="en-GB"/>
              </w:rPr>
              <w:t>Processes</w:t>
            </w:r>
          </w:p>
        </w:tc>
      </w:tr>
      <w:tr w:rsidR="0048205B" w:rsidRPr="00E13B98" w14:paraId="3CC86D31"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041BE262"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lastRenderedPageBreak/>
              <w:t>Post-fire succession</w:t>
            </w:r>
          </w:p>
        </w:tc>
      </w:tr>
      <w:tr w:rsidR="0048205B" w:rsidRPr="00E13B98" w14:paraId="7732D4C1"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7011D55A"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Succession with tree-species replacement</w:t>
            </w:r>
          </w:p>
        </w:tc>
      </w:tr>
      <w:tr w:rsidR="0048205B" w:rsidRPr="00E13B98" w14:paraId="79A5FDBE"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7418E214"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Self-thinning</w:t>
            </w:r>
          </w:p>
        </w:tc>
      </w:tr>
      <w:tr w:rsidR="0048205B" w:rsidRPr="00E13B98" w14:paraId="70D1F87D"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70045230"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Gap formation</w:t>
            </w:r>
          </w:p>
        </w:tc>
      </w:tr>
      <w:tr w:rsidR="0048205B" w:rsidRPr="00E13B98" w14:paraId="4D4CB52D"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nil"/>
              <w:right w:val="nil"/>
            </w:tcBorders>
            <w:hideMark/>
          </w:tcPr>
          <w:p w14:paraId="4236D9C2"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Snag and log formation</w:t>
            </w:r>
          </w:p>
        </w:tc>
      </w:tr>
      <w:tr w:rsidR="0048205B" w:rsidRPr="00E13B98" w14:paraId="39B1202F" w14:textId="77777777" w:rsidTr="00AE389F">
        <w:tc>
          <w:tcPr>
            <w:cnfStyle w:val="001000000000" w:firstRow="0" w:lastRow="0" w:firstColumn="1" w:lastColumn="0" w:oddVBand="0" w:evenVBand="0" w:oddHBand="0" w:evenHBand="0" w:firstRowFirstColumn="0" w:firstRowLastColumn="0" w:lastRowFirstColumn="0" w:lastRowLastColumn="0"/>
            <w:tcW w:w="5258" w:type="dxa"/>
            <w:tcBorders>
              <w:top w:val="nil"/>
              <w:left w:val="nil"/>
              <w:bottom w:val="single" w:sz="4" w:space="0" w:color="000000" w:themeColor="text1"/>
              <w:right w:val="nil"/>
            </w:tcBorders>
            <w:hideMark/>
          </w:tcPr>
          <w:p w14:paraId="12CF670D" w14:textId="77777777" w:rsidR="0048205B" w:rsidRPr="00E13B98" w:rsidRDefault="0048205B" w:rsidP="00AE389F">
            <w:pPr>
              <w:pStyle w:val="NoSpacing"/>
              <w:spacing w:line="23" w:lineRule="atLeast"/>
              <w:ind w:left="284"/>
              <w:rPr>
                <w:rFonts w:cstheme="minorHAnsi"/>
                <w:b w:val="0"/>
                <w:lang w:val="en-GB"/>
              </w:rPr>
            </w:pPr>
            <w:r w:rsidRPr="00E13B98">
              <w:rPr>
                <w:rFonts w:cstheme="minorHAnsi"/>
                <w:b w:val="0"/>
                <w:lang w:val="en-GB"/>
              </w:rPr>
              <w:t xml:space="preserve">Decomposition of coarse woody debris </w:t>
            </w:r>
          </w:p>
        </w:tc>
      </w:tr>
    </w:tbl>
    <w:p w14:paraId="5B2C8955" w14:textId="77777777" w:rsidR="0048205B" w:rsidRPr="00E13B98" w:rsidRDefault="0048205B" w:rsidP="00AE389F"/>
    <w:p w14:paraId="569D6F0C" w14:textId="48CD2457" w:rsidR="0048205B" w:rsidRDefault="0048205B" w:rsidP="00AE389F">
      <w:pPr>
        <w:rPr>
          <w:lang w:val="de-CH"/>
        </w:rPr>
      </w:pPr>
      <w:r w:rsidRPr="00E13B98">
        <w:t xml:space="preserve">Intensive forest management also includes conversion of non-forested lands to managed forest plantations, which often have detrimental effects on in situ biodiversity due to loss of habitat and associated species turnover </w:t>
      </w:r>
      <w:r>
        <w:fldChar w:fldCharType="begin" w:fldLock="1"/>
      </w:r>
      <w:r>
        <w:instrText>ADDIN CSL_CITATION { "citationItems" : [ { "id" : "ITEM-1", "itemData" : { "DOI" : "10.1007/s10531-008-9380-x", "ISBN" : "0960-3115", "ISSN" : "09603115", "PMID" : "1004", "abstract" : "Losses of natural and semi-natural forests, mostly to agriculture, are a significant concern for biodiversity. Against this trend, the area of intensively managed plantation forests increases, and there is much debate about the implications for biodiversity. We provide a comprehensive review of the function of plantation forests as habitat compared with other land cover, examine the effects on biodiversity at the landscape scale, and synthesise context-specific effects of plantation forestry on biodiversity. Natural forests are usually more suitable as habitat for a wider range of native forest species than plantation forests but there is abundant evidence that plantation forests can provide valuable habitat, even for some threatened and endangered species, and may contribute to the conservation of biodiversity by various mechanisms. In landscapes where forest is the natural land cover, plantation forests may represent a low-contrast matrix, and afforestation of agricultural land can assist conservation by providing complementary forest habitat, buffering edge effects, and increasing connectivity. In contrast, conversion of natural forests and afforestation of natural non-forest land is detrimental. However, regional deforestation pressure for agricultural development may render plantation forestry a 'lesser evil' if forest managers protect indigenous vegetation remnants. We provide numerous context-specific examples and case studies to assist impact assessments of plantation forestry, and we offer a range of management recommendations. This paper also serves as an introduction and background paper to this special issue on the effects of plantation forests on biodiversity.", "author" : [ { "dropping-particle" : "", "family" : "Brockerhoff", "given" : "Eckehard G.", "non-dropping-particle" : "", "parse-names" : false, "suffix" : "" }, { "dropping-particle" : "", "family" : "Jactel", "given" : "Herv\u00e9", "non-dropping-particle" : "", "parse-names" : false, "suffix" : "" }, { "dropping-particle" : "", "family" : "Parrotta", "given" : "John A.", "non-dropping-particle" : "", "parse-names" : false, "suffix" : "" }, { "dropping-particle" : "", "family" : "Quine", "given" : "Christopher P.", "non-dropping-particle" : "", "parse-names" : false, "suffix" : "" }, { "dropping-particle" : "", "family" : "Sayer", "given" : "Jeffrey", "non-dropping-particle" : "", "parse-names" : false, "suffix" : "" } ], "container-title" : "Biodiversity and Conservation", "id" : "ITEM-1", "issue" : "5", "issued" : { "date-parts" : [ [ "2008" ] ] }, "page" : "925-951", "title" : "Plantation forests and biodiversity: Oxymoron or opportunity?", "type" : "article-journal", "volume" : "17" }, "uris" : [ "http://www.mendeley.com/documents/?uuid=5b942626-a8fe-4e9f-ad91-13523d4e8c64" ] } ], "mendeley" : { "formattedCitation" : "(Brockerhoff et al., 2008)", "plainTextFormattedCitation" : "(Brockerhoff et al., 2008)", "previouslyFormattedCitation" : "(Brockerhoff et al., 2008)" }, "properties" : {  }, "schema" : "https://github.com/citation-style-language/schema/raw/master/csl-citation.json" }</w:instrText>
      </w:r>
      <w:r>
        <w:fldChar w:fldCharType="separate"/>
      </w:r>
      <w:r w:rsidRPr="00BF0BAA">
        <w:t xml:space="preserve">(Brockerhoff </w:t>
      </w:r>
      <w:r w:rsidR="000D7D89" w:rsidRPr="000D7D89">
        <w:rPr>
          <w:i/>
        </w:rPr>
        <w:t>et al.</w:t>
      </w:r>
      <w:r w:rsidRPr="00BF0BAA">
        <w:t>, 2008)</w:t>
      </w:r>
      <w:r>
        <w:fldChar w:fldCharType="end"/>
      </w:r>
      <w:r w:rsidRPr="00E13B98">
        <w:t xml:space="preserve">. However, afforestation of agricultural land can assist biodiversity conservation by providing ecotones and increasing forest connectivity </w:t>
      </w:r>
      <w:r>
        <w:fldChar w:fldCharType="begin" w:fldLock="1"/>
      </w:r>
      <w:r>
        <w:instrText>ADDIN CSL_CITATION { "citationItems" : [ { "id" : "ITEM-1", "itemData" : { "DOI" : "10.1007/s10531-008-9380-x", "ISBN" : "0960-3115", "ISSN" : "09603115", "PMID" : "1004", "abstract" : "Losses of natural and semi-natural forests, mostly to agriculture, are a significant concern for biodiversity. Against this trend, the area of intensively managed plantation forests increases, and there is much debate about the implications for biodiversity. We provide a comprehensive review of the function of plantation forests as habitat compared with other land cover, examine the effects on biodiversity at the landscape scale, and synthesise context-specific effects of plantation forestry on biodiversity. Natural forests are usually more suitable as habitat for a wider range of native forest species than plantation forests but there is abundant evidence that plantation forests can provide valuable habitat, even for some threatened and endangered species, and may contribute to the conservation of biodiversity by various mechanisms. In landscapes where forest is the natural land cover, plantation forests may represent a low-contrast matrix, and afforestation of agricultural land can assist conservation by providing complementary forest habitat, buffering edge effects, and increasing connectivity. In contrast, conversion of natural forests and afforestation of natural non-forest land is detrimental. However, regional deforestation pressure for agricultural development may render plantation forestry a 'lesser evil' if forest managers protect indigenous vegetation remnants. We provide numerous context-specific examples and case studies to assist impact assessments of plantation forestry, and we offer a range of management recommendations. This paper also serves as an introduction and background paper to this special issue on the effects of plantation forests on biodiversity.", "author" : [ { "dropping-particle" : "", "family" : "Brockerhoff", "given" : "Eckehard G.", "non-dropping-particle" : "", "parse-names" : false, "suffix" : "" }, { "dropping-particle" : "", "family" : "Jactel", "given" : "Herv\u00e9", "non-dropping-particle" : "", "parse-names" : false, "suffix" : "" }, { "dropping-particle" : "", "family" : "Parrotta", "given" : "John A.", "non-dropping-particle" : "", "parse-names" : false, "suffix" : "" }, { "dropping-particle" : "", "family" : "Quine", "given" : "Christopher P.", "non-dropping-particle" : "", "parse-names" : false, "suffix" : "" }, { "dropping-particle" : "", "family" : "Sayer", "given" : "Jeffrey", "non-dropping-particle" : "", "parse-names" : false, "suffix" : "" } ], "container-title" : "Biodiversity and Conservation", "id" : "ITEM-1", "issue" : "5", "issued" : { "date-parts" : [ [ "2008" ] ] }, "page" : "925-951", "title" : "Plantation forests and biodiversity: Oxymoron or opportunity?", "type" : "article-journal", "volume" : "17" }, "uris" : [ "http://www.mendeley.com/documents/?uuid=5b942626-a8fe-4e9f-ad91-13523d4e8c64" ] } ], "mendeley" : { "formattedCitation" : "(Brockerhoff et al., 2008)", "plainTextFormattedCitation" : "(Brockerhoff et al., 2008)", "previouslyFormattedCitation" : "(Brockerhoff et al., 2008)" }, "properties" : {  }, "schema" : "https://github.com/citation-style-language/schema/raw/master/csl-citation.json" }</w:instrText>
      </w:r>
      <w:r>
        <w:fldChar w:fldCharType="separate"/>
      </w:r>
      <w:r w:rsidRPr="00BF0BAA">
        <w:t xml:space="preserve">(Brockerhoff </w:t>
      </w:r>
      <w:r w:rsidR="000D7D89" w:rsidRPr="000D7D89">
        <w:rPr>
          <w:i/>
        </w:rPr>
        <w:t>et al.</w:t>
      </w:r>
      <w:r w:rsidRPr="00BF0BAA">
        <w:t>, 2008)</w:t>
      </w:r>
      <w:r>
        <w:fldChar w:fldCharType="end"/>
      </w:r>
      <w:r w:rsidRPr="00E13B98">
        <w:t xml:space="preserve">. Where forest cover is low, plantation on marginal land can provide habitats for rare forest adapted species </w:t>
      </w:r>
      <w:r>
        <w:fldChar w:fldCharType="begin" w:fldLock="1"/>
      </w:r>
      <w:r>
        <w:instrText>ADDIN CSL_CITATION { "citationItems" : [ { "id" : "ITEM-1", "itemData" : { "author" : [ { "dropping-particle" : "", "family" : "Humphrey", "given" : "Jonathan", "non-dropping-particle" : "", "parse-names" : false, "suffix" : "" }, { "dropping-particle" : "", "family" : "Ferris", "given" : "R", "non-dropping-particle" : "", "parse-names" : false, "suffix" : "" }, { "dropping-particle" : "", "family" : "Quine", "given" : "C", "non-dropping-particle" : "", "parse-names" : false, "suffix" : "" } ], "id" : "ITEM-1", "issued" : { "date-parts" : [ [ "2003" ] ] }, "number-of-pages" : "101-113", "publisher" : "Forestry Commission: Edinburgh", "title" : "Biodiversity in Britain\u2019s Planted Forests: Results from the Forestry Commission\u2019s Biodiversity Assessment Project", "type" : "book" }, "uris" : [ "http://www.mendeley.com/documents/?uuid=13513578-09e5-4794-905d-42bea85ae546" ] } ], "mendeley" : { "formattedCitation" : "(J. Humphrey, Ferris, &amp; Quine, 2003)", "plainTextFormattedCitation" : "(J. Humphrey, Ferris, &amp; Quine, 2003)", "previouslyFormattedCitation" : "(J. Humphrey, Ferris, &amp; Quine, 2003)" }, "properties" : {  }, "schema" : "https://github.com/citation-style-language/schema/raw/master/csl-citation.json" }</w:instrText>
      </w:r>
      <w:r>
        <w:fldChar w:fldCharType="separate"/>
      </w:r>
      <w:r w:rsidRPr="005D66C9">
        <w:t>(Humphrey</w:t>
      </w:r>
      <w:r w:rsidR="00CF2C92">
        <w:rPr>
          <w:i/>
        </w:rPr>
        <w:t xml:space="preserve"> et al.</w:t>
      </w:r>
      <w:r w:rsidRPr="005D66C9">
        <w:t>, 2003)</w:t>
      </w:r>
      <w:r>
        <w:fldChar w:fldCharType="end"/>
      </w:r>
      <w:r w:rsidRPr="00E13B98">
        <w:t xml:space="preserve">. Additional conservation efforts to improve forest structure can correspondingly improve the situation for biodiversity </w:t>
      </w:r>
      <w:r>
        <w:fldChar w:fldCharType="begin" w:fldLock="1"/>
      </w:r>
      <w:r>
        <w:instrText>ADDIN CSL_CITATION { "citationItems" : [ { "id" : "ITEM-1", "itemData" : { "DOI" : "10.1093/forestry/cpi004", "ISBN" : "0015-752X", "ISSN" : "0015752X", "abstract" : "European forestry strategies place emphasis on developing alternative management practices to clearfelling within commercial forests as a means of increasing the non-market benefits of sustainable forestry. In the UK, many thousands of hectares of forest are being transformed to continuous cover forestry and a number of minimum intervention natural reserves are being created to encourage the development of old-growth conditions. This paper defines the term 'old growth' in the context of upland spruce-dominated plantations in Britain and evaluates different options for the location, design and management of old-growth areas to enhance biodiversity. Evidence outside of Britain from semi-natural analogues of upland spruce plantations suggests that old growth can develop 100-200 years after stand initiation in those parts of the landscape not subject to frequent catastrophic disturbance by wind and fire. Old-growth stands in these forests are characterized by a high proportion of large, old trees, multiple age classes and high volumes of fallen and standing deadwood. Studies of old spruce stands in the British uplands suggest that old-growth features can begin to develop after 80-100 years, conferring substantial benefits to species-groups such as hole-nesting birds, mammals (e.g. red squirrel), bryophytes, lichens and fungi. Based on the likelihood of wind damage it is suggested that ~50 per cent of the current land area in upland Britain could support large patches (50-100+ ha) of old growth. To enhance colonization by woodland species, these old-growth patches should be within 2 km of existing semi-natural woodland, managed ideally on a minimum intervention basis. If production of timber was also an objective, old-growth stands could be managed by single tree selection or small group-fell silviculture, provided that over-prolific regeneration of shade-tolerant conifers was controlled and some deadwood and veteran trees were maintained. In surrounding areas subject to normal patch-clearfelling, small enclaves of old-growth forest (0.25-2 ha) could be retained to provide temporary habitat for species and facilitate dispersal through the landscape. The planning and design of old-growth areas needs to be considered at the landscape scale to ensure an appropriate balance between old growth and other types of woodland and non-woodland habitats. An imaginative approach to incentives will be required to encourage positive management for old growth.", "author" : [ { "dropping-particle" : "", "family" : "Humphrey", "given" : "J. W.", "non-dropping-particle" : "", "parse-names" : false, "suffix" : "" } ], "container-title" : "Forestry", "id" : "ITEM-1", "issue" : "1", "issued" : { "date-parts" : [ [ "2005" ] ] }, "page" : "33-53", "title" : "Benefits to biodiversity from developing old-growth conditions in British upland spruce plantations: A review and recommendations", "type" : "article-journal", "volume" : "78" }, "uris" : [ "http://www.mendeley.com/documents/?uuid=dd2ff0d7-315c-4eeb-b748-620888d83e86" ] } ], "mendeley" : { "formattedCitation" : "(J. W. Humphrey, 2005)", "plainTextFormattedCitation" : "(J. W. Humphrey, 2005)", "previouslyFormattedCitation" : "(J. W. Humphrey, 2005)" }, "properties" : {  }, "schema" : "https://github.com/citation-style-language/schema/raw/master/csl-citation.json" }</w:instrText>
      </w:r>
      <w:r>
        <w:fldChar w:fldCharType="separate"/>
      </w:r>
      <w:r w:rsidRPr="005D66C9">
        <w:t>(Humphrey, 2005)</w:t>
      </w:r>
      <w:r>
        <w:fldChar w:fldCharType="end"/>
      </w:r>
      <w:r w:rsidRPr="00E13B98">
        <w:t xml:space="preserve">. Traditionally managed and used forest ecosystems such as traditional agro-silvicultural systems with wood-pastures and coppicing also support and maintain suitable conditions for many forest species </w:t>
      </w:r>
      <w:r w:rsidRPr="00E13B98">
        <w:fldChar w:fldCharType="begin" w:fldLock="1"/>
      </w:r>
      <w:r>
        <w:instrText>ADDIN CSL_CITATION { "citationItems" : [ { "id" : "ITEM-1", "itemData" : { "author" : [ { "dropping-particle" : "", "family" : "Kirby", "given" : "Keith", "non-dropping-particle" : "", "parse-names" : false, "suffix" : "" }, { "dropping-particle" : "", "family" : "Watkins", "given" : "Charles", "non-dropping-particle" : "", "parse-names" : false, "suffix" : "" } ], "id" : "ITEM-1", "issued" : { "date-parts" : [ [ "2015" ] ] }, "publisher" : "CABI", "title" : "Europe's Changing Woods and Forests: From Wildwood to Managed Landscapes", "type" : "book" }, "uris" : [ "http://www.mendeley.com/documents/?uuid=c0a45dcc-075a-31cb-808f-62248ce07956" ] }, { "id" : "ITEM-2", "itemData" : { "DOI" : "10.1016/j.biocon.2015.05.014", "ISSN" : "0006-3207", "author" : [ { "dropping-particle" : "", "family" : "Plieninger", "given" : "Tobias", "non-dropping-particle" : "", "parse-names" : false, "suffix" : "" }, { "dropping-particle" : "", "family" : "Hartel", "given" : "Tibor", "non-dropping-particle" : "", "parse-names" : false, "suffix" : "" }, { "dropping-particle" : "", "family" : "Mart\u00edn-l\u00f3pez", "given" : "Berta", "non-dropping-particle" : "", "parse-names" : false, "suffix" : "" }, { "dropping-particle" : "", "family" : "Beaufoy", "given" : "Guy", "non-dropping-particle" : "", "parse-names" : false, "suffix" : "" }, { "dropping-particle" : "", "family" : "Bergmeier", "given" : "Erwin", "non-dropping-particle" : "", "parse-names" : false, "suffix" : "" }, { "dropping-particle" : "", "family" : "Kirby", "given" : "Keith", "non-dropping-particle" : "", "parse-names" : false, "suffix" : "" }, { "dropping-particle" : "", "family" : "Jes\u00fas", "given" : "Mar\u00eda", "non-dropping-particle" : "", "parse-names" : false, "suffix" : "" }, { "dropping-particle" : "", "family" : "Moreno", "given" : "Gerardo", "non-dropping-particle" : "", "parse-names" : false, "suffix" : "" }, { "dropping-particle" : "", "family" : "Oteros-rozas", "given" : "Elisa", "non-dropping-particle" : "", "parse-names" : false, "suffix" : "" }, { "dropping-particle" : "Van", "family" : "Uytvanck", "given" : "Jan", "non-dropping-particle" : "", "parse-names" : false, "suffix" : "" } ], "container-title" : "Biological Conservation", "id" : "ITEM-2", "issued" : { "date-parts" : [ [ "2015" ] ] }, "page" : "70-79", "title" : "Wood-pastures of Europe: Geographic coverage , social \u2013 ecological values, conservation management, and policy implications", "type" : "article-journal", "volume" : "190" }, "uris" : [ "http://www.mendeley.com/documents/?uuid=4b5a6e0d-efc3-4a27-8484-748cbf12f5a0" ] }, { "id" : "ITEM-3", "itemData" : { "author" : [ { "dropping-particle" : "", "family" : "Bollmann", "given" : "K", "non-dropping-particle" : "", "parse-names" : false, "suffix" : "" }, { "dropping-particle" : "", "family" : "Braunisch", "given" : "V", "non-dropping-particle" : "", "parse-names" : false, "suffix" : "" } ], "container-title" : "Integrative approaches as an opportunity for the conservation of forest biodiversity", "editor" : [ { "dropping-particle" : "", "family" : "Kraus", "given" : "D.", "non-dropping-particle" : "", "parse-names" : false, "suffix" : "" }, { "dropping-particle" : "", "family" : "Krumm", "given" : "F.", "non-dropping-particle" : "", "parse-names" : false, "suffix" : "" } ], "id" : "ITEM-3", "issued" : { "date-parts" : [ [ "2013" ] ] }, "page" : "18-31", "publisher-place" : "Joensuu, EFI", "title" : "To integrate or to segregate: balancing commodity production and biodiversity conservation in European forests", "type" : "chapter" }, "uris" : [ "http://www.mendeley.com/documents/?uuid=ec53c05c-a766-4b8d-98a1-3fb3938dda29" ] } ], "mendeley" : { "formattedCitation" : "(Bollmann &amp; Braunisch, 2013; Keith Kirby &amp; Watkins, 2015; Tobias Plieninger et al., 2015)", "plainTextFormattedCitation" : "(Bollmann &amp; Braunisch, 2013; Keith Kirby &amp; Watkins, 2015; Tobias Plieninger et al., 2015)", "previouslyFormattedCitation" : "(Bollmann &amp; Braunisch, 2013; Keith Kirby &amp; Watkins, 2015; Tobias Plieninger et al., 2015)" }, "properties" : {  }, "schema" : "https://github.com/citation-style-language/schema/raw/master/csl-citation.json" }</w:instrText>
      </w:r>
      <w:r w:rsidRPr="00E13B98">
        <w:fldChar w:fldCharType="separate"/>
      </w:r>
      <w:r w:rsidRPr="00220C92">
        <w:t xml:space="preserve">(Bollmann &amp; Braunisch, 2013; Kirby &amp; Watkins, 2015; Plieninger </w:t>
      </w:r>
      <w:r w:rsidR="000D7D89" w:rsidRPr="000D7D89">
        <w:rPr>
          <w:i/>
        </w:rPr>
        <w:t>et al.</w:t>
      </w:r>
      <w:r w:rsidRPr="00220C92">
        <w:t>, 2015)</w:t>
      </w:r>
      <w:r w:rsidRPr="00E13B98">
        <w:fldChar w:fldCharType="end"/>
      </w:r>
      <w:r w:rsidRPr="005D66C9">
        <w:t xml:space="preserve">. </w:t>
      </w:r>
      <w:r w:rsidRPr="00E13B98">
        <w:t>As different types of forest management promote different facets of biodiversity or nature’s contributions to people, heterogeneity of forest management practice at the landscape scale, also including unmanaged forest, is likely to maximi</w:t>
      </w:r>
      <w:r>
        <w:t>z</w:t>
      </w:r>
      <w:r w:rsidRPr="00E13B98">
        <w:t xml:space="preserve">e landscape-level forest biodiversity and forest contributions to people </w:t>
      </w:r>
      <w:r>
        <w:fldChar w:fldCharType="begin" w:fldLock="1"/>
      </w:r>
      <w:r>
        <w:instrText xml:space="preserve">ADDIN CSL_CITATION { "citationItems" : [ { "id" : "ITEM-1", "itemData" : { "DOI" : "10.1038/ncomms11109", "ISBN" : "2041-1723", "ISSN" : "2041-1723", "PMID" : "27010076", "abstract" : "There is considerable evidence that biodiversity promotes multiple ecosystem functions (multifunctionality), thus ensuring the delivery of ecosystem services important for human well-being. However, the mechanisms underlying this relationship are poorly understood, especially in natural ecosystems. We develop a novel approach to partition biodiversity effects on multifunctionality into three mechanisms and apply this to European forest data. We show that throughout Europe, tree diversity is positively related with multifunctionality when moderate levels of functioning are required, but negatively when very high function levels are desired. For two well-known mechanisms, 'complementarity' and 'selection', we detect only minor effects on multifunctionality. Instead a third, so far overlooked mechanism, the 'jack-of-all-trades' effect, caused by the averaging of individual species effects on function, drives observed patterns. Simulations demonstrate that jack-of-all-trades effects occur whenever species effects on different functions are not perfectly correlated, meaning they may contribute to diversity-multifunctionality relationships in many of the world's ecosystems.", "author" : [ { "dropping-particle" : "", "family" : "Plas", "given" : "Fons", "non-dropping-particle" : "van der", "parse-names" : false, "suffix" : "" }, { "dropping-particle" : "", "family" : "Manning", "given" : "Peter", "non-dropping-particle" : "", "parse-names" : false, "suffix" : "" }, { "dropping-particle" : "", "family" : "Allan", "given" : "Eric", "non-dropping-particle" : "", "parse-names" : false, "suffix" : "" }, { "dropping-particle" : "", "family" : "Scherer-Lorenzen", "given" : "Michael", "non-dropping-particle" : "", "parse-names" : false, "suffix" : "" }, { "dropping-particle" : "", "family" : "Verheyen", "given" : "Kris", "non-dropping-particle" : "", "parse-names" : false, "suffix" : "" }, { "dropping-particle" : "", "family" : "Wirth", "given" : "Christian", "non-dropping-particle" : "", "parse-names" : false, "suffix" : "" }, { "dropping-particle" : "", "family" : "Zavala", "given" : "Miguel A.", "non-dropping-particle" : "", "parse-names" : false, "suffix" : "" }, { "dropping-particle" : "", "family" : "Hector", "given" : "Andy", "non-dropping-particle" : "", "parse-names" : false, "suffix" : "" }, { "dropping-particle" : "", "family" : "Ampoorter", "given" : "Evy", "non-dropping-particle" : "", "parse-names" : false, "suffix" : "" }, { "dropping-particle" : "", "family" : "Baeten", "given" : "Lander", "non-dropping-particle" : "", "parse-names" : false, "suffix" : "" }, { "dropping-particle" : "", "family" : "Barbaro", "given" : "Luc", "non-dropping-particle" : "", "parse-names" : false, "suffix" : "" }, { "dropping-particle" : "", "family" : "Bauhus", "given" : "J\u00fcrg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erthold", "given" : "Felix", "non-dropping-particle" : "", "parse-names" : false, "suffix" : "" }, { "dropping-particle" : "", "family" : "Bonal", "given" : "Damien",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oomes", "given" : "David", "non-dropping-particle" : "", "parse-names" : false, "suffix" : "" }, { "dropping-particle" : "", "family" : "Coppi", "given" : "Andrea", "non-dropping-particle" : "", "parse-names" : false, "suffix" : "" }, { "dropping-particle" : "", "family" : "Bastias", "given" : "Cristina C.", "non-dropping-particle" : "", "parse-names" : false, "suffix" : "" }, { "dropping-particle" : "", "family" : "Muhie Dawud", "given" : "Seid", "non-dropping-particle" : "", "parse-names" : false, "suffix" : "" }, { "dropping-particle" : "", "family" : "Wandeler", "given" : "Hans", "non-dropping-particle" : "De", "parse-names" : false, "suffix" : "" }, { "dropping-particle" : "", "family" : "Domisch", "given" : "Timo", "non-dropping-particle" : "", "parse-names" : false, "suffix" : "" }, { "dropping-particle" : "", "family" : "Fin\u00e9r", "given" : "Leena",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u00e4ttenschwiler", "given" : "Stephan", "non-dropping-particle" : "", "parse-names" : false, "suffix" : "" }, { "dropping-particle" : "", "family" : "Jactel", "given" : "Herv\u00e9", "non-dropping-particle" : "", "parse-names" : false, "suffix" : "" }, { "dropping-particle" : "", "family" : "Jaroszewicz", "given" : "Bogdan",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oricheva", "given" : "Julia", "non-dropping-particle" : "", "parse-names" : false, "suffix" : "" }, { "dropping-particle" : "", "family" : "Milligan", "given" : "Harriet", "non-dropping-particle" : "", "parse-names" : false, "suffix" : "" }, { "dropping-particle" : "", "family" : "M\u00fcller", "given" : "Sandra", "non-dropping-particle" : "", "parse-names" : false, "suffix" : "" }, { "dropping-particle" : "", "family" : "Muys", "given" : "Bart", "non-dropping-particle" : "", "parse-names" : false, "suffix" : "" }, { "dropping-particle" : "", "family" : "Nguyen", "given" : "Diem", "non-dropping-particle" : "", "parse-names" : false, "suffix" : "" }, { "dropping-particle" : "", "family" : "Pollastrini", "given" : "Martina", "non-dropping-particle" : "", "parse-names" : false, "suffix" : "" }, { "dropping-particle" : "", "family" : "Raulund-Rasmussen", "given" : "Karsten", "non-dropping-particle" : "", "parse-names" : false, "suffix" : "" }, { "dropping-particle" : "", "family" : "Selvi", "given" : "Federico", "non-dropping-particle" : "", "parse-names" : false, "suffix" : "" }, { "dropping-particle" : "", "family" : "Stenlid", "given" : "Jan", "non-dropping-particle" : "", "parse-names" : false, "suffix" : "" }, { "dropping-particle" : "", "family" : "Valladares", "given" : "Fernando", "non-dropping-particle" : "", "parse-names" : false, "suffix" : "" }, { "dropping-particle" : "", "family" : "Vesterdal", "given" : "Lars", "non-dropping-particle" : "", "parse-names" : false, "suffix" : "" }, { "dropping-particle" : "", "family" : "Ziel\u00ednski", "given" : "Dawid", "non-dropping-particle" : "", "parse-names" : false, "suffix" : "" }, { "dropping-particle" : "", "family" : "Fischer", "given" : "Markus", "non-dropping-particle" : "", "parse-names" : false, "suffix" : "" } ], "container-title" : "Nature Communications", "id" : "ITEM-1", "issued" : { "date-parts" : [ [ "2016", "3", "24" ] ] }, "page" : "11109", "title" : "Jack-of-all-trades effects drive biodiversity\u2013ecosystem multifunctionality relationships in European forests", "type" : "article-journal", "volume" : "7" }, "uris" : [ "http://www.mendeley.com/documents/?uuid=9cbc0cea-9d11-3e89-a222-4c12e6234ba7" ] }, { "id" : "ITEM-2", "itemData" : { "DOI" : "10.1016/j.landurbplan.2017.09.031", "ISSN" : "01692046", "abstract" : "Green infrastructure (GI) policy encourages the spatial planning of natural and semi-natural areas to deliver biodiversity conservation and a wide range of ecosystem services (ES) important to human well-being. Much of the current literature relies on expert-led and top-down processes to investigate connections between landscapes\u2019 different land covers and ES. Little is known regarding the preferences of residents, and how they connect land covers with the delivery of ES important for their well-being. The aim of this study is to identify and locate such land cover types as GI that provide multiple ES important for human well-being in rural settings. First, we interviewed 400 urban and rural residents to identify ES important for personal well-being and the land covers that deliver multiple ES in three counties that best represent the existing rural-urban gradient in Sweden. Second, to support the inclusion of GI in spatial planning, we identified and located spatial concentrations of individual land covers providing multiple ES (GI hubs) and significant clusters of such land covers (GI hotspots). The majority of urban and rural respondents associated their well-being with lakes, mountains above the tree-line, old-growth forests, wooded-pastures, mature pine forests and rural farmsteads. The areal proportion of each type of hub was low, on average 3.5%. At least three land management strategies are needed to sustain GI hubs: maintenance of the composition, structure and function of natural ecosystems in protected areas; support for traditional agroforestry and villages as social-ecological systems; and diversification of the current intensive forest management approach.", "author" : [ { "dropping-particle" : "", "family" : "Elbakidze", "given" : "Marine", "non-dropping-particle" : "", "parse-names" : false, "suffix" : "" }, { "dropping-particle" : "", "family" : "Angelstam", "given" : "Per", "non-dropping-particle" : "", "parse-names" : false, "suffix" : "" }, { "dropping-particle" : "", "family" : "Yamelynets", "given" : "Taras", "non-dropping-particle" : "", "parse-names" : false, "suffix" : "" }, { "dropping-particle" : "", "family" : "Dawson", "given" : "Lucas", "non-dropping-particle" : "", "parse-names" : false, "suffix" : "" }, { "dropping-particle" : "", "family" : "Gebrehiwot", "given" : "Mersha", "non-dropping-particle" : "", "parse-names" : false, "suffix" : "" }, { "dropping-particle" : "", </w:instrText>
      </w:r>
      <w:r w:rsidRPr="0035704F">
        <w:rPr>
          <w:lang w:val="de-CH"/>
        </w:rPr>
        <w:instrText>"family" : "Stryamets", "given" : "Nataliya", "non-dropping-particle" : "", "parse-names" : false, "suffix" : "" }, { "dropping-particle" : "", "family" : "Johansson", "given" : "Karl-Erik", "non-dropping-particle" : "", "parse-names" : false, "suffix" : "" }, { "dropping-particle" : "", "family" : "Garrido", "given" : "Pablo", "non-dropping-particle" : "", "parse-names" : false, "suffix" : "" }, { "dropping-particle" : "", "family" : "Naumov", "given" : "Vladimir", "non-dropping-particle" : "", "parse-names" : false, "suffix" : "" }, { "dropping-particle" : "", "family" : "Manton", "given" : "Michael", "non-dropping-particle" : "", "parse-names" : false, "suffix" : "" } ], "container-title" : "Landscape and Urban Planning", "id" : "ITEM-2", "issued" : { "date-parts" : [ [ "2017" ] ] }, "page" : "72-83", "title" : "A bottom-up approach to map land covers as potential green infrastructure hubs for human well-being in rural settings: A case study from Sweden", "type" : "article-journal", "volume" : "168" }, "uris" : [ "http://www.mendeley.com/documents/?uuid=be0c10ca-92c7-30e5-8a52-e013214c75b5" ] } ], "mendeley" : { "formattedCitation" : "(Elbakidze et al., 2017; van der Plas et al., 2016)", "plainTextFormattedCitation" : "(Elbakidze et al., 2017; van der Plas et al., 2016)", "previouslyFormattedCitation" : "(Elbakidze et al., 2017; van der Plas et al., 2016)" }, "properties" : {  }, "schema" : "https://github.com/citation-style-language/schema/raw/master/csl-citation.json" }</w:instrText>
      </w:r>
      <w:r>
        <w:fldChar w:fldCharType="separate"/>
      </w:r>
      <w:r w:rsidRPr="0035704F">
        <w:rPr>
          <w:lang w:val="de-CH"/>
        </w:rPr>
        <w:t xml:space="preserve">(Elbakidze </w:t>
      </w:r>
      <w:r w:rsidR="000D7D89" w:rsidRPr="000D7D89">
        <w:rPr>
          <w:i/>
          <w:lang w:val="de-CH"/>
        </w:rPr>
        <w:t>et al.</w:t>
      </w:r>
      <w:r w:rsidRPr="0035704F">
        <w:rPr>
          <w:lang w:val="de-CH"/>
        </w:rPr>
        <w:t xml:space="preserve">, 2017; van der Plas </w:t>
      </w:r>
      <w:r w:rsidR="000D7D89" w:rsidRPr="000D7D89">
        <w:rPr>
          <w:i/>
          <w:lang w:val="de-CH"/>
        </w:rPr>
        <w:t>et al.</w:t>
      </w:r>
      <w:r w:rsidRPr="0035704F">
        <w:rPr>
          <w:lang w:val="de-CH"/>
        </w:rPr>
        <w:t>, 2016)</w:t>
      </w:r>
      <w:r>
        <w:fldChar w:fldCharType="end"/>
      </w:r>
      <w:r w:rsidRPr="0035704F">
        <w:rPr>
          <w:lang w:val="de-CH"/>
        </w:rPr>
        <w:t>.</w:t>
      </w:r>
    </w:p>
    <w:p w14:paraId="70BA1226" w14:textId="77777777" w:rsidR="0048205B" w:rsidRPr="0035704F" w:rsidRDefault="0048205B" w:rsidP="00AE389F">
      <w:pPr>
        <w:rPr>
          <w:lang w:val="de-CH"/>
        </w:rPr>
      </w:pPr>
    </w:p>
    <w:p w14:paraId="2D572023" w14:textId="77777777" w:rsidR="0048205B" w:rsidRPr="00E13B98" w:rsidRDefault="0048205B" w:rsidP="001F0516">
      <w:pPr>
        <w:pStyle w:val="Heading4"/>
      </w:pPr>
      <w:bookmarkStart w:id="1325" w:name="_Toc519514754"/>
      <w:r w:rsidRPr="00E13B98">
        <w:t>Effects of decrease in land area with traditional land use and loss of traditional ecological knowledge</w:t>
      </w:r>
      <w:bookmarkEnd w:id="1325"/>
    </w:p>
    <w:p w14:paraId="02789A96" w14:textId="1E941EC6" w:rsidR="0048205B" w:rsidRDefault="0048205B" w:rsidP="00AE389F">
      <w:r w:rsidRPr="00E13B98">
        <w:t xml:space="preserve">Much of the biodiversity in Europe and Central Asia relies on traditionally managed semi-natural habitats </w:t>
      </w:r>
      <w:r w:rsidRPr="00E13B98">
        <w:fldChar w:fldCharType="begin" w:fldLock="1"/>
      </w:r>
      <w:r>
        <w:instrText>ADDIN CSL_CITATION { "citationItems" : [ { "id" : "ITEM-1", "itemData" : { "DOI" : "10.1111/j.1461-0248.2005.00782.x", "ISBN" : "1461-023X", "ISSN" : "1461023X", "PMID" : "3484", "abstract" : "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1", "issue" : "8", "issued" : { "date-parts" : [ [ "2005", "8" ] ] }, "page" : "857-874", "title" : "Landscape perspectives on agricultural intensification and biodiversity-ecosystem service management", "type" : "article-journal", "volume" : "8" }, "uris" : [ "http://www.mendeley.com/documents/?uuid=5c7dfd06-dbb4-4236-bc70-b29f842ee0b1" ] }, { "id" : "ITEM-2", "itemData" : { "DOI" : "10.1016/j.jenvman.2009.07.005", "ISSN" : "1095-8630",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2", "issue" : "1", "issued" : { "date-parts" : [ [ "2009", "10" ] ] }, "page" : "22-46", "title" : "Ecological impacts of early 21st century agricultural change in Europe--a review.", "type" : "article-journal", "volume" : "91" }, "uris" : [ "http://www.mendeley.com/documents/?uuid=df1841f4-121a-447e-8eff-d7348169428d" ] }, { "id" : "ITEM-3", "itemData" : { "author" : [ { "dropping-particle" : "", "family" : "Kirby", "given" : "Keith", "non-dropping-particle" : "", "parse-names" : false, "suffix" : "" }, { "dropping-particle" : "", "family" : "Watkins", "given" : "Charles", "non-dropping-particle" : "", "parse-names" : false, "suffix" : "" } ], "id" : "ITEM-3", "issued" : { "date-parts" : [ [ "2015" ] ] }, "publisher" : "CABI", "title" : "Europe's Changing Woods and Forests: From Wildwood to Managed Landscapes", "type" : "book" }, "uris" : [ "http://www.mendeley.com/documents/?uuid=c0a45dcc-075a-31cb-808f-62248ce07956" ] }, { "id" : "ITEM-4", "itemData" : { "abstract" : "United Nations Environment Programme, Nairobi, Kenya.", "author" : [ { "dropping-particle" : "", "family" : "UNEP", "given" : "", "non-dropping-particle" : "", "parse-names" : false, "suffix" : "" } ], "id" : "ITEM-4", "issued" : { "date-parts" : [ [ "2016" ] ] }, "publisher-place" : "Nairobi, Kenya", "title" : "GEO-6 Assessment for the pan-European region", "type" : "report" }, "uris" : [ "http://www.mendeley.com/documents/?uuid=bc4b375e-53b4-4804-9054-9b59940597f1" ] }, { "id" : "ITEM-5", "itemData" : { "DOI" : "10.1016/j.biocon.2015.05.014", "ISSN" : "0006-3207", "author" : [ { "dropping-particle" : "", "family" : "Plieninger", "given" : "Tobias", "non-dropping-particle" : "", "parse-names" : false, "suffix" : "" }, { "dropping-particle" : "", "family" : "Hartel", "given" : "Tibor", "non-dropping-particle" : "", "parse-names" : false, "suffix" : "" }, { "dropping-particle" : "", "family" : "Mart\u00edn-l\u00f3pez", "given" : "Berta", "non-dropping-particle" : "", "parse-names" : false, "suffix" : "" }, { "dropping-particle" : "", "family" : "Beaufoy", "given" : "Guy", "non-dropping-particle" : "", "parse-names" : false, "suffix" : "" }, { "dropping-particle" : "", "family" : "Bergmeier", "given" : "Erwin", "non-dropping-particle" : "", "parse-names" : false, "suffix" : "" }, { "dropping-particle" : "", "family" : "Kirby", "given" : "Keith", "non-dropping-particle" : "", "parse-names" : false, "suffix" : "" }, { "dropping-particle" : "", "family" : "Jes\u00fas", "given" : "Mar\u00eda", "non-dropping-particle" : "", "parse-names" : false, "suffix" : "" }, { "dropping-particle" : "", "family" : "Moreno", "given" : "Gerardo", "non-dropping-particle" : "", "parse-names" : false, "suffix" : "" }, { "dropping-particle" : "", "family" : "Oteros-rozas", "given" : "Elisa", "non-dropping-particle" : "", "parse-names" : false, "suffix" : "" }, { "dropping-particle" : "Van", "family" : "Uytvanck", "given" : "Jan", "non-dropping-particle" : "", "parse-names" : false, "suffix" : "" } ], "container-title" : "Biological Conservation", "id" : "ITEM-5", "issued" : { "date-parts" : [ [ "2015" ] ] }, "page" : "70-79", "title" : "Wood-pastures of Europe: Geographic coverage , social \u2013 ecological values, conservation management, and policy implications", "type" : "article-journal", "volume" : "190" }, "uris" : [ "http://www.mendeley.com/documents/?uuid=4b5a6e0d-efc3-4a27-8484-748cbf12f5a0" ] }, { "id" : "ITEM-6", "itemData" : { "author" : [ { "dropping-particle" : "", "family" : "Liira", "given" : "J", "non-dropping-particle" : "", "parse-names" : false, "suffix" : "" }, { "dropping-particle" : "", "family" : "Aavik", "given" : "T", "non-dropping-particle" : "", "parse-names" : false, "suffix" : "" }, { "dropping-particle" : "", "family" : "Parrest", "given" : "O", "non-dropping-particle" : "", "parse-names" : false, "suffix" : "" }, { "dropping-particle" : "", "family" : "Zobel", "given" : "M", "non-dropping-particle" : "", "parse-names" : false, "suffix" : "" } ], "container-title" : "AGD Landscape &amp; Environment", "id" : "ITEM-6", "issue" : "1", "issued" : { "date-parts" : [ [ "2008" ] ] }, "page" : "46-64", "title" : "Agricultral sector, rural environmnt and biodiversity in the central and eastern European EU member states", "type" : "article-journal", "volume" : "2" }, "uris" : [ "http://www.mendeley.com/documents/?uuid=96dcf922-d462-4992-b83e-ab6200d00608" ] }, { "id" : "ITEM-7", "itemData" : { "DOI" : "10.2800/944899", "ISBN" : "9789292135157", "author" : [ { "dropping-particle" : "", "family" : "EEA", "given" : "", "non-dropping-particle" : "", "parse-names" : false, "suffix" : "" } ], "id" : "ITEM-7", "issued" : { "date-parts" : [ [ "2015" ] ] }, "number-of-pages" : "212", "title" : "SOER 2015 \u2014 The European environment \u2014 state and outlook 2015.", "type" : "report" }, "uris" : [ "http://www.mendeley.com/documents/?uuid=bee6f8ba-4dd8-4ebd-8caa-51cb4bd4e511" ] } ], "mendeley" : { "formattedCitation" : "(EEA, 2015b; Keith Kirby &amp; Watkins, 2015; Liira, Aavik, Parrest, &amp; Zobel, 2008; Tobias Plieninger et al., 2015; Stoate et al., 2009; Tscharntke et al., 2005; UNEP, 2016)", "plainTextFormattedCitation" : "(EEA, 2015b; Keith Kirby &amp; Watkins, 2015; Liira, Aavik, Parrest, &amp; Zobel, 2008; Tobias Plieninger et al., 2015; Stoate et al., 2009; Tscharntke et al., 2005; UNEP, 2016)", "previouslyFormattedCitation" : "(EEA, 2015b; Keith Kirby &amp; Watkins, 2015; Liira, Aavik, Parrest, &amp; Zobel, 2008; Tobias Plieninger et al., 2015; Stoate et al., 2009; Tscharntke et al., 2005; UNEP, 2016)" }, "properties" : {  }, "schema" : "https://github.com/citation-style-language/schema/raw/master/csl-citation.json" }</w:instrText>
      </w:r>
      <w:r w:rsidRPr="00E13B98">
        <w:fldChar w:fldCharType="separate"/>
      </w:r>
      <w:r w:rsidRPr="00220C92">
        <w:t>(EEA, 2015b; Kirby &amp; Watkins, 2015; Liira</w:t>
      </w:r>
      <w:r w:rsidR="00511F18">
        <w:rPr>
          <w:i/>
        </w:rPr>
        <w:t xml:space="preserve"> et al.</w:t>
      </w:r>
      <w:r w:rsidRPr="00220C92">
        <w:t xml:space="preserve">, 2008; Plieninger </w:t>
      </w:r>
      <w:r w:rsidR="000D7D89" w:rsidRPr="000D7D89">
        <w:rPr>
          <w:i/>
        </w:rPr>
        <w:t>et al.</w:t>
      </w:r>
      <w:r w:rsidRPr="00220C92">
        <w:t xml:space="preserve">, 2015; Stoate </w:t>
      </w:r>
      <w:r w:rsidR="000D7D89" w:rsidRPr="000D7D89">
        <w:rPr>
          <w:i/>
        </w:rPr>
        <w:t>et al.</w:t>
      </w:r>
      <w:r w:rsidRPr="00220C92">
        <w:t xml:space="preserve">, 2009; Tscharntke </w:t>
      </w:r>
      <w:r w:rsidR="000D7D89" w:rsidRPr="000D7D89">
        <w:rPr>
          <w:i/>
        </w:rPr>
        <w:t>et al.</w:t>
      </w:r>
      <w:r w:rsidRPr="00220C92">
        <w:t>, 2005; UNEP, 2016)</w:t>
      </w:r>
      <w:r w:rsidRPr="00E13B98">
        <w:fldChar w:fldCharType="end"/>
      </w:r>
      <w:r w:rsidRPr="00E13B98">
        <w:t xml:space="preserve">. The loss and abandonment of traditionally managed systems due to multiple factors has been an important driver of decline in biodiversity and nature’s contributions to people </w:t>
      </w:r>
      <w:r w:rsidRPr="00E13B98">
        <w:fldChar w:fldCharType="begin" w:fldLock="1"/>
      </w:r>
      <w:r>
        <w:instrText>ADDIN CSL_CITATION { "citationItems" : [ { "id" : "ITEM-1", "itemData" : { "DOI" : "10.1007/s10531-015-1006-5", "ISSN" : "0960-3115", "author" : [ { "dropping-particle" : "", "family" : "Rotherham", "given" : "Ian D.", "non-dropping-particle" : "", "parse-names" : false, "suffix" : "" } ], "container-title" : "Biodiversity and Conservation", "id" : "ITEM-1", "issue" : "13", "issued" : { "date-parts" : [ [ "2015", "9", "24" ] ] }, "page" : "3405-3429", "title" : "Bio-cultural heritage and biodiversity: emerging paradigms in conservation and planning", "type" : "article-journal", "volume" : "24" }, "uris" : [ "http://www.mendeley.com/documents/?uuid=95ddb45a-94bb-43ba-8929-d03a48c45ee1" ] }, { "id" : "ITEM-2", "itemData" : { "DOI" : "10.1016/j.agee.2007.09.005", "ISBN" : "0167-8809", "ISSN" : "01678809", "PMID" : "2857", "abstract" : "This paper reviews conflicts between biodiversity conservation and agricultural activities in agricultural landscapes and evaluates strategies to reconcile such conflicts. Firstly, a historical perspective on the development of conflicts related to biodiversity in agricultural landscapes is presented. Secondly, recent trends in agricultural policies of the European Union that contribute to biodiversity decline in agricultural landscapes are considered. Three major processes responsible for creating biodiversity-related conflicts are described: the intensification of agriculture, the abandonment of marginally productive but High Nature Value Farmland, and the changing scale of agricultural operations. Conflicts created by these processes and approaches to their reconciliation are identified, emphasizing the need for monitoring as an integral part of conflict reconciliation strategies. A generic approach comprising three types of monitoring is developed for measuring success of reconciliation strategies: monitoring of the intensity of the conflict between stakeholders, of the social and economic effects on farmers, and of the status and trends in biodiversity. Surprisingly, we found no evidence in the literature that the first type of monitoring has ever been undertaken for biodiversity-related conflicts in agricultural landscapes. For each type of monitoring, suitable indicators are outlined. Finally, challenges for conflict management in agricultural landscapes are summarized. \u00a9 2007 Elsevier B.V. All rights reserved.",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A.", "non-dropping-particle" : "", "parse-names" : false, "suffix" : "" }, { "dropping-particle" : "", "family" : "Niemel\u00e4", "given" : "Jari", "non-dropping-particle" : "", "parse-names" : false, "suffix" : "" }, { "dropping-particle" : "", "family" : "Rebane", "given" : "Michael", "non-dropping-particle" : "", "parse-names" : false, "suffix" : "" }, { "dropping-particle" : "", "family" : "Wascher", "given" : "Dirk", "non-dropping-particle" : "", "parse-names" : false, "suffix" : "" }, { "dropping-particle" : "", "family" : "Watt", "given" : "Allan", "non-dropping-particle" : "", "parse-names" : false, "suffix" : "" }, { "dropping-particle" : "", "family" : "Young", "given" : "Juliette", "non-dropping-particle" : "", "parse-names" : false, "suffix" : "" } ], "container-title" : "Agriculture, Ecosystems and Environment", "id" : "ITEM-2", "issue" : "1-2", "issued" : { "date-parts" : [ [ "2008" ] ] }, "page" : "60-71", "title" : "Identifying and managing the conflicts between agriculture and biodiversity conservation in Europe-A review", "type" : "article-journal", "volume" : "124" }, "uris" : [ "http://www.mendeley.com/documents/?uuid=3d559aeb-0bf9-48d7-a47f-69831d2e789d" ] }, { "id" : "ITEM-3", "itemData" : { "DOI" : "10.1007/s10841-006-6293-4", "ISBN" : "3131746734", "ISSN" : "1366638X", "PMID" : "382", "abstract" : "Europe has undergone substantial biotope loss and change over the last century and data are needed urgently on the rate of decline in different wildlife groups in order to identify and target conservation measures. However, pan-European data are available for very few taxonomic groups, notably birds. We present here the first overview of trends for an insect group within different biotopes across Europe, based on data from the Red Data Book of European Butterflies. The most important biotopes for Europe's 576 butterfly species, including threatened species, are man-made or man-influenced, notably types of grassland or heath/scrub communities. Our results show that butterflies are declining substantially across Europe, with a decline in distribution of -11% over the last 25 years. The distributions of the 25 most \"generalist\" species are declining only slowly (-1%) compared to specialist butterflies of grassland (-19%), wetlands (-15%), and forests (-14%). On average, grassland butterflies have declined somewhat slower than farmland birds (annual decrease -0.8% compared to -1.5%), but woodland butterflies have decreased more rapidly (-0.01% to -0.6%) than woodland birds, which are more or less stable. The sensitivity of butterflies to environmental changes and the availability of data across Europe suggest that they are very good candidates to build biodiversity indicators and, along with other major groups such as birds, suitable to monitor progress towards the EU target of halting biodiversity loss by 2010.", "author" : [ { "dropping-particle" : "", "family" : "Swaay", "given" : "Chris", "non-dropping-particle" : "van", "parse-names" : false, "suffix" : "" }, { "dropping-particle" : "", "family" : "Warren", "given" : "Martin", "non-dropping-particle" : "", "parse-names" : false, "suffix" : "" }, { "dropping-particle" : "", "family" : "Lo\u00efs", "given" : "Gr\u00e9goire", "non-dropping-particle" : "", "parse-names" : false, "suffix" : "" } ], "container-title" : "Journal of Insect Conservation", "id" : "ITEM-3", "issue" : "2", "issued" : { "date-parts" : [ [ "2006" ] ] }, "page" : "189-209", "title" : "Biotope use and trends of European butterflies", "type" : "article-journal", "volume" : "10" }, "uris" : [ "http://www.mendeley.com/documents/?uuid=08f6521a-45f0-48c5-81f1-2aa41ae04b36" ] }, { "id" : "ITEM-4", "itemData" : { "DOI" : "10.1007/s10841-015-9819-9", "ISBN" : "0141-6707", "ISSN" : "15729753", "abstract" : "Recent land use changes, namely the intensifi- cation of agriculture and forestry as well as the abandon- ment of traditional grassland management methods, have resulted in the decline of butterfly diversity in Europe. Appropriate management of butterfly habitats is thus required in order to reverse this negative trend. The aim of our study was to review the available literary information concerning the effects of various types of management on European butterflies of conservation concern, and to pro- vide practical recommendations for the management of butterfly habitats. Since vegetation succession is a major threat to butterfly populations, there is a need for activities to suppress this process. Extensive grazing and rotational mowing, which imitate the traditional way of meadow use, appear to be the most suitable management in this respect. Both grazing and mowing should optimally be of low intensity and follow a mosaic design, with different land fragments being successively used at different times. Habitat disturbance through trampling, either associated with grazing or various sporting activities (hiking, biking, horse riding), or through occasional small-area burning, also prove to be beneficial for many butterflies. In the case of woodland species, maintaining open habitats within forests (glades, clearings, wide road verges) and thinning forest stands is recommended. Among the unfavourable management activities identified, the most harmful are afforestation of open lands and drainage works. Therefore, such activities must be stopped at butterfly sites in order to ensure the effective conservation of species of conservation concern.", "author" : [ { "dropping-particle" : "", "family" : "Bubov\u00e1", "given" : "Terezie", "non-dropping-particle" : "", "parse-names" : false, "suffix" : "" }, { "dropping-particle" : "", "family" : "Vrabec", "given" : "Vladim\u00edr", "non-dropping-particle" : "", "parse-names" : false, "suffix" : "" }, { "dropping-particle" : "", "family" : "Kulma", "given" : "Martin", "non-dropping-particle" : "", "parse-names" : false, "suffix" : "" }, { "dropping-particle" : "", "family" : "Nowicki", "given" : "Piotr", "non-dropping-particle" : "", "parse-names" : false, "suffix" : "" } ], "container-title" : "Journal of Insect Conservation", "id" : "ITEM-4", "issue" : "5", "issued" : { "date-parts" : [ [ "2015" ] ] }, "page" : "805-821", "title" : "Land management impacts on European butterflies of conservation concern: a review", "type" : "article-journal", "volume" : "19" }, "uris" : [ "http://www.mendeley.com/documents/?uuid=3ce49c4d-dced-443a-adfd-3237174dc85a" ] }, { "id" : "ITEM-5", "itemData" : { "author" : [ { "dropping-particle" : "", "family" : "Fuller", "given" : "R.M.", "non-dropping-particle" : "", "parse-names" : false, "suffix" : "" } ], "container-title" : "Biological Conservation", "id" : "ITEM-5", "issued" : { "date-parts" : [ [ "1987" ] ] }, "page" : "281-300", "title" : "The changing extent and conservation interest of lowland grasslands in England and Wales: A review of grassland surveys 1930\u20131984", "type" : "article-journal", "volume" : "40" }, "uris" : [ "http://www.mendeley.com/documents/?uuid=5d12f495-07e6-4f23-bc67-8c0a93fbde48" ] }, { "id" : "ITEM-6", "itemData" : { "DOI" : "10.1111/j.1461-0248.2005.00841.x", "ISBN" : "1461-023X", "ISSN" : "1461023X", "PMID" : "16958870", "abstract" : "We examined the response of vascular plant species richness to long-term habitat loss and fragmentation of Estonian calcareous grasslands (alvars). The current number of habitat specialist species in 35 alvars was not explained by their current areas and connectivities but it was explained by their areas and connectivities 70 years ago (R(2) = 0.27). We estimated the magnitude of extinction debt in local communities by assuming an equilibrium species richness in 14 alvars that had lost only a small amount of area and by applying this model to the remaining alvars, in which the average area has declined from 3.64 km(2) in the 1930s to 0.21 km(2) at present. The extinction debt estimated for individual alvars was around 40% of their current species number. Our conclusions are applicable to temperate grasslands in general, which have lost much area because of agricultural intensification and cessation of traditional management.", "author" : [ { "dropping-particle" : "", "family" : "Helm", "given" : "Aveliina", "non-dropping-particle" : "", "parse-names" : false, "suffix" : "" }, { "dropping-particle" : "", "family" : "Hanski", "given" : "Ilkka", "non-dropping-particle" : "", "parse-names" : false, "suffix" : "" }, { "dropping-particle" : "", "family" : "P\u00e4rtel", "given" : "Meelis", "non-dropping-particle" : "", "parse-names" : false, "suffix" : "" } ], "container-title" : "Ecology Letters", "id" : "ITEM-6", "issue" : "1", "issued" : { "date-parts" : [ [ "2006" ] ] }, "page" : "72-77", "title" : "Slow response of plant species richness to habitat loss and fragmentation", "type" : "article-journal", "volume" : "9" }, "uris" : [ "http://www.mendeley.com/documents/?uuid=b05cea43-d808-4628-b7bc-a6524558de4b" ] }, { "id" : "ITEM-7", "itemData" : { "DOI" : "10.1007/s10531-010-9872-3", "ISBN" : "0960-3115", "ISSN" : "09603115", "abstract" : "Agro-silvopastoral land-use has a long tradition throughout Europe. Depending on the region, wood-pasture occurs as vanishing relic of historical land-use, or still more or less widespread as multiple-use rangeland. A new development is that former intensively managed land is being left to evolve towards wood-pasture as an economically and eco-logically favourable alternative. In a review of European wood-pasture habitats we distinguish 24 types based on the geobotanical criteria of region, structure, land-use and tree species composition. The European wood-pasture types may be classified as hemi-boreal and boreal (4 types), nemoral old-growth (7), nemoral scrub and coppice (5), meridional old-growth (2), meridional scrub and coppice (4), and grazed orchards (2). Wood-pasture forms part of the cultural heritage of Europe, and may add significantly to the preservation of regional biodiversity. The role of wood-pasture in ecological restoration planning and the possibilities of maintaining or enhancing features of wood-pasture deserve more recognition. Many wood-pastures suffer from regeneration failure and are over-mature. Other threats to wood-pasture include abandonment, intensification, oak disease, overgrazing and clearance. In the European Union Habitats Directive, wood-pasture habitats are represented but rather inconsistently. We suggest neglected wood-pasture habitat types to be considered for inclusion. Wood-pasture may form an important element for the economic integrity of rural areas aiming to improve ecological quality\u201a provided they are managed sustainably.", "author" : [ { "dropping-particle" : "", "family" : "Bergmeier", "given" : "Erwin", "non-dropping-particle" : "", "parse-names" : false, "suffix" : "" }, { "dropping-particle" : "", "family" : "Petermann", "given" : "J\u00f6rg", "non-dropping-particle" : "", "parse-names" : false, "suffix" : "" }, { "dropping-particle" : "", "family" : "Schr\u00f6der", "given" : "Eckhard", "non-dropping-particle" : "", "parse-names" : false, "suffix" : "" } ], "container-title" : "Biodiversity and Conservation", "id" : "ITEM-7", "issue" : "11", "issued" : { "date-parts" : [ [ "2010" ] ] }, "page" : "2995-3014", "title" : "Geobotanical survey of wood-pasture habitats in Europe: Diversity, threats and conservation", "type" : "article-journal", "volume" : "19" }, "uris" : [ "http://www.mendeley.com/documents/?uuid=a55b9bc9-a301-49e8-bbaa-260ecca5d69a" ] }, { "id" : "ITEM-8", "itemData" : { "DOI" : "10.1016/j.biocon.2015.05.014", "ISSN" : "0006-3207", "author" : [ { "dropping-particle" : "", "family" : "Plieninger", "given" : "Tobias", "non-dropping-particle" : "", "parse-names" : false, "suffix" : "" }, { "dropping-particle" : "", "family" : "Hartel", "given" : "Tibor", "non-dropping-particle" : "", "parse-names" : false, "suffix" : "" }, { "dropping-particle" : "", "family" : "Mart\u00edn-l\u00f3pez", "given" : "Berta", "non-dropping-particle" : "", "parse-names" : false, "suffix" : "" }, { "dropping-particle" : "", "family" : "Beaufoy", "given" : "Guy", "non-dropping-particle" : "", "parse-names" : false, "suffix" : "" }, { "dropping-particle" : "", "family" : "Bergmeier", "given" : "Erwin", "non-dropping-particle" : "", "parse-names" : false, "suffix" : "" }, { "dropping-particle" : "", "family" : "Kirby", "given" : "Keith", "non-dropping-particle" : "", "parse-names" : false, "suffix" : "" }, { "dropping-particle" : "", "family" : "Jes\u00fas", "given" : "Mar\u00eda", "non-dropping-particle" : "", "parse-names" : false, "suffix" : "" }, { "dropping-particle" : "", "family" : "Moreno", "given" : "Gerardo", "non-dropping-particle" : "", "parse-names" : false, "suffix" : "" }, { "dropping-particle" : "", "family" : "Oteros-rozas", "given" : "Elisa", "non-dropping-particle" : "", "parse-names" : false, "suffix" : "" }, { "dropping-particle" : "Van", "family" : "Uytvanck", "given" : "Jan", "non-dropping-particle" : "", "parse-names" : false, "suffix" : "" } ], "container-title" : "Biological Conservation", "id" : "ITEM-8", "issued" : { "date-parts" : [ [ "2015" ] ] }, "page" : "70-79", "title" : "Wood-pastures of Europe: Geographic coverage , social \u2013 ecological values, conservation management, and policy implications", "type" : "article-journal", "volume" : "190" }, "uris" : [ "http://www.mendeley.com/documents/?uuid=4b5a6e0d-efc3-4a27-8484-748cbf12f5a0" ] }, { "id" : "ITEM-9", "itemData" : { "DOI" : "10.1006/jema.1999.0335", "ISBN" : "0301-4797", "ISSN" : "03014797", "PMID" : "269", "abstract" : "Agricultural abandonment reflects a post war trend in western Europe of rural depopulation to which isolated and poorer areas are most vulnerable. The commercialisation of agriculture, through technological developments, and the influence of Common Agricultural Policy have increased productivity and focused agricultural activity on more fertile and accessible land thus transforming traditional approaches to farming. In many areas this has lead to a decline in traditional labour intensive practices and marginal agricultural land is being abandoned. The problems that these trends create are particularly marked in mountain areas. The social and economic impacts of these changes have been well documented. However, the implications for environmental policy are less well recognised. This paper reviews the literature on abandonment and gives a comparative analysis of European mountain case studies to assess the environmental impacts of land abandonment and decline in traditional farming practices. It finds abandonment is widespread and that, while the influence of environmental changes is unpredictable due to environmental, agricultural and socio-economic contextual factors, abandonment generally has an undesirable effect on the environmental parameters examined. The application of agri-environment policy measures in relation to abandonment is discussed and suggestions for future policy are proposed.", "author" : [ { "dropping-particle" : "", "family" : "MacDonald", "given" : "D", "non-dropping-particle" : "", "parse-names" : false, "suffix" : "" }, { "dropping-particle" : "", "family" : "Crabtree", "given" : "J.R", "non-dropping-particle" : "", "parse-names" : false, "suffix" : "" }, { "dropping-particle" : "", "family" : "Wiesinger", "given" : "G", "non-dropping-particle" : "", "parse-names" : false, "suffix" : "" }, { "dropping-particle" : "", "family" : "Dax", "given" : "T", "non-dropping-particle" : "", "parse-names" : false, "suffix" : "" }, { "dropping-particle" : "", "family" : "Stamou", "given" : "N", "non-dropping-particle" : "", "parse-names" : false, "suffix" : "" }, { "dropping-particle" : "", "family" : "Fleury", "given" : "P", "non-dropping-particle" : "", "parse-names" : false, "suffix" : "" }, { "dropping-particle" : "", "family" : "Gutierrez Lazpita", "given" : "J", "non-dropping-particle" : "", "parse-names" : false, "suffix" : "" }, { "dropping-particle" : "", "family" : "Gibon", "given" : "A", "non-dropping-particle" : "", "parse-names" : false, "suffix" : "" } ], "container-title" : "Journal of Environmental Management", "id" : "ITEM-9", "issue" : "1", "issued" : { "date-parts" : [ [ "2000" ] ] }, "page" : "47-69", "title" : "Agricultural abandonment in mountain areas of Europe: Environmental consequences and policy response", "type" : "article-journal", "volume" : "59" }, "uris" : [ "http://www.mendeley.com/documents/?uuid=5485db8d-84d1-4a51-be3b-4a81e5cc1bec" ] }, { "id" : "ITEM-10", "itemData" : { "DOI" : "10.1016/j.biocon.2012.10.003", "ISBN" : "0006-3207", "ISSN" : "00063207", "abstract" : "Land managers are grappling with massive changes in vegetation structure, particularly in protected areas formerly subjected to fire and grazing. The objective of this review was to compare notes on the historical and current management of ecosystems around the world (especially in wet to dry grasslands in the Americas, Australia, Africa, Europe and Asia) with respect to the usage of fire, grazing and cutting to reduce dominance and support the biodiversity of rare species. This review suggests that former disturbances, which are now often lost, may have once kept tall vegetation from pushing out rarer subdominant species. In cases where prehistoric biodiversity depended on fire or large ungulate grazing, traditional agricultural and indigenous practices may have carried biodiversity forward to historical times by mimicking pre-cultural disturbances (e.g., lightning fire and bison grazing). Ironically, biodiversity related to species richness, landscape heterogeneity and function may decline in preserves, especially if traditional management once maintained this biodiversity. Managers can benefit from a cross-continental comparison of the full arsenal of management techniques used to control encroaching vegetation. \u00a9 2012 Elsevier Ltd.", "author" : [ { "dropping-particle" : "", "family" : "Middleton", "given" : "Beth A.", "non-dropping-particle" : "", "parse-names" : false, "suffix" : "" } ], "container-title" : "Biological Conservation", "id" : "ITEM-10", "issued" : { "date-parts" : [ [ "2013" ] ] }, "page" : "271-279", "title" : "Rediscovering traditional vegetation management in preserves: Trading experiences between cultures and continents", "type" : "article-journal", "volume" : "158" }, "uris" : [ "http://www.mendeley.com/documents/?uuid=6b311094-a34e-4e20-ad69-666cc0bc2585" ] } ], "mendeley" : { "formattedCitation" : "(Bergmeier, Petermann, &amp; Schr\u00f6der, 2010; Bubov\u00e1, Vrabec, Kulma, &amp; Nowicki, 2015; Fuller, 1987; Helm, Hanski, &amp; P\u00e4rtel, 2006; Henle et al., 2008; MacDonald et al., 2000; Middleton, 2013; Tobias Plieninger et al., 2015; Rotherham, 2015; van Swaay, Warren, &amp; Lo\u00efs, 2006)", "plainTextFormattedCitation" : "(Bergmeier, Petermann, &amp; Schr\u00f6der, 2010; Bubov\u00e1, Vrabec, Kulma, &amp; Nowicki, 2015; Fuller, 1987; Helm, Hanski, &amp; P\u00e4rtel, 2006; Henle et al., 2008; MacDonald et al., 2000; Middleton, 2013; Tobias Plieninger et al., 2015; Rotherham, 2015; van Swaay, Warren, &amp; Lo\u00efs, 2006)", "previouslyFormattedCitation" : "(Bergmeier, Petermann, &amp; Schr\u00f6der, 2010; Bubov\u00e1, Vrabec, Kulma, &amp; Nowicki, 2015; Fuller, 1987; Helm, Hanski, &amp; P\u00e4rtel, 2006; Henle et al., 2008; MacDonald et al., 2000; Middleton, 2013; Tobias Plieninger et al., 2015; Rotherham, 2015; van Swaay, Warren, &amp; Lo\u00efs, 2006)" }, "properties" : {  }, "schema" : "https://github.com/citation-style-language/schema/raw/master/csl-citation.json" }</w:instrText>
      </w:r>
      <w:r w:rsidRPr="00E13B98">
        <w:fldChar w:fldCharType="separate"/>
      </w:r>
      <w:r w:rsidRPr="00846B24">
        <w:t>(Bergmeier</w:t>
      </w:r>
      <w:r w:rsidR="00511F18">
        <w:rPr>
          <w:i/>
        </w:rPr>
        <w:t xml:space="preserve"> et al.</w:t>
      </w:r>
      <w:r w:rsidRPr="00846B24">
        <w:t>, 2010; Bubová</w:t>
      </w:r>
      <w:r w:rsidR="00511F18">
        <w:rPr>
          <w:i/>
        </w:rPr>
        <w:t xml:space="preserve"> et al.</w:t>
      </w:r>
      <w:r w:rsidRPr="00846B24">
        <w:t>, 2015; Fuller, 1987; Helm</w:t>
      </w:r>
      <w:r w:rsidR="00511F18">
        <w:rPr>
          <w:i/>
        </w:rPr>
        <w:t xml:space="preserve"> et al.</w:t>
      </w:r>
      <w:r w:rsidRPr="00846B24">
        <w:t xml:space="preserve">, 2006; Henle </w:t>
      </w:r>
      <w:r w:rsidR="000D7D89" w:rsidRPr="000D7D89">
        <w:rPr>
          <w:i/>
        </w:rPr>
        <w:t>et al.</w:t>
      </w:r>
      <w:r w:rsidRPr="00846B24">
        <w:t xml:space="preserve">, 2008; MacDonald </w:t>
      </w:r>
      <w:r w:rsidR="000D7D89" w:rsidRPr="000D7D89">
        <w:rPr>
          <w:i/>
        </w:rPr>
        <w:t>et al.</w:t>
      </w:r>
      <w:r w:rsidRPr="00846B24">
        <w:t xml:space="preserve">, 2000; Middleton, 2013; Plieninger </w:t>
      </w:r>
      <w:r w:rsidR="000D7D89" w:rsidRPr="000D7D89">
        <w:rPr>
          <w:i/>
        </w:rPr>
        <w:t>et al.</w:t>
      </w:r>
      <w:r w:rsidRPr="00846B24">
        <w:t>, 2015; Rotherham, 2015; van Swaay</w:t>
      </w:r>
      <w:r w:rsidR="00511F18">
        <w:rPr>
          <w:i/>
        </w:rPr>
        <w:t xml:space="preserve"> et al.</w:t>
      </w:r>
      <w:r w:rsidRPr="00846B24">
        <w:t>, 2006)</w:t>
      </w:r>
      <w:r w:rsidRPr="00E13B98">
        <w:fldChar w:fldCharType="end"/>
      </w:r>
      <w:r w:rsidRPr="00E13B98">
        <w:t xml:space="preserve">. Abandonment of traditional land management allows reassertion of successional and other ecological processes (e.g. increase in interspecific competition) leading to loss of specific habitats that support biodiversity of high conservation value </w:t>
      </w:r>
      <w:r w:rsidRPr="00E13B98">
        <w:fldChar w:fldCharType="begin" w:fldLock="1"/>
      </w:r>
      <w:r>
        <w:instrText>ADDIN CSL_CITATION { "citationItems" : [ { "id" : "ITEM-1", "itemData" : { "DOI" : "10.1007/s10531-015-1006-5", "ISSN" : "0960-3115", "author" : [ { "dropping-particle" : "", "family" : "Rotherham", "given" : "Ian D.", "non-dropping-particle" : "", "parse-names" : false, "suffix" : "" } ], "container-title" : "Biodiversity and Conservation", "id" : "ITEM-1", "issue" : "13", "issued" : { "date-parts" : [ [ "2015", "9", "24" ] ] }, "page" : "3405-3429", "title" : "Bio-cultural heritage and biodiversity: emerging paradigms in conservation and planning", "type" : "article-journal", "volume" : "24" }, "uris" : [ "http://www.mendeley.com/documents/?uuid=95ddb45a-94bb-43ba-8929-d03a48c45ee1" ] }, { "id" : "ITEM-2", "itemData" : { "DOI" : "10.1007/s10531-010-9872-3", "ISBN" : "0960-3115", "ISSN" : "09603115", "abstract" : "Agro-silvopastoral land-use has a long tradition throughout Europe. Depending on the region, wood-pasture occurs as vanishing relic of historical land-use, or still more or less widespread as multiple-use rangeland. A new development is that former intensively managed land is being left to evolve towards wood-pasture as an economically and eco-logically favourable alternative. In a review of European wood-pasture habitats we distinguish 24 types based on the geobotanical criteria of region, structure, land-use and tree species composition. The European wood-pasture types may be classified as hemi-boreal and boreal (4 types), nemoral old-growth (7), nemoral scrub and coppice (5), meridional old-growth (2), meridional scrub and coppice (4), and grazed orchards (2). Wood-pasture forms part of the cultural heritage of Europe, and may add significantly to the preservation of regional biodiversity. The role of wood-pasture in ecological restoration planning and the possibilities of maintaining or enhancing features of wood-pasture deserve more recognition. Many wood-pastures suffer from regeneration failure and are over-mature. Other threats to wood-pasture include abandonment, intensification, oak disease, overgrazing and clearance. In the European Union Habitats Directive, wood-pasture habitats are represented but rather inconsistently. We suggest neglected wood-pasture habitat types to be considered for inclusion. Wood-pasture may form an important element for the economic integrity of rural areas aiming to improve ecological quality\u201a provided they are managed sustainably.", "author" : [ { "dropping-particle" : "", "family" : "Bergmeier", "given" : "Erwin", "non-dropping-particle" : "", "parse-names" : false, "suffix" : "" }, { "dropping-particle" : "", "family" : "Petermann", "given" : "J\u00f6rg", "non-dropping-particle" : "", "parse-names" : false, "suffix" : "" }, { "dropping-particle" : "", "family" : "Schr\u00f6der", "given" : "Eckhard", "non-dropping-particle" : "", "parse-names" : false, "suffix" : "" } ], "container-title" : "Biodiversity and Conservation", "id" : "ITEM-2", "issue" : "11", "issued" : { "date-parts" : [ [ "2010" ] ] }, "page" : "2995-3014", "title" : "Geobotanical survey of wood-pasture habitats in Europe: Diversity, threats and conservation", "type" : "article-journal", "volume" : "19" }, "uris" : [ "http://www.mendeley.com/documents/?uuid=a55b9bc9-a301-49e8-bbaa-260ecca5d69a" ] }, { "id" : "ITEM-3", "itemData" : { "DOI" : "10.1016/j.biocon.2012.10.003", "ISBN" : "0006-3207", "ISSN" : "00063207", "abstract" : "Land managers are grappling with massive changes in vegetation structure, particularly in protected areas formerly subjected to fire and grazing. The objective of this review was to compare notes on the historical and current management of ecosystems around the world (especially in wet to dry grasslands in the Americas, Australia, Africa, Europe and Asia) with respect to the usage of fire, grazing and cutting to reduce dominance and support the biodiversity of rare species. This review suggests that former disturbances, which are now often lost, may have once kept tall vegetation from pushing out rarer subdominant species. In cases where prehistoric biodiversity depended on fire or large ungulate grazing, traditional agricultural and indigenous practices may have carried biodiversity forward to historical times by mimicking pre-cultural disturbances (e.g., lightning fire and bison grazing). Ironically, biodiversity related to species richness, landscape heterogeneity and function may decline in preserves, especially if traditional management once maintained this biodiversity. Managers can benefit from a cross-continental comparison of the full arsenal of management techniques used to control encroaching vegetation. \u00a9 2012 Elsevier Ltd.", "author" : [ { "dropping-particle" : "", "family" : "Middleton", "given" : "Beth A.", "non-dropping-particle" : "", "parse-names" : false, "suffix" : "" } ], "container-title" : "Biological Conservation", "id" : "ITEM-3", "issued" : { "date-parts" : [ [ "2013" ] ] }, "page" : "271-279", "title" : "Rediscovering traditional vegetation management in preserves: Trading experiences between cultures and continents", "type" : "article-journal", "volume" : "158" }, "uris" : [ "http://www.mendeley.com/documents/?uuid=6b311094-a34e-4e20-ad69-666cc0bc2585" ] } ], "mendeley" : { "formattedCitation" : "(Bergmeier et al., 2010; Middleton, 2013; Rotherham, 2015)", "plainTextFormattedCitation" : "(Bergmeier et al., 2010; Middleton, 2013; Rotherham, 2015)", "previouslyFormattedCitation" : "(Bergmeier et al., 2010; Middleton, 2013; Rotherham, 2015)" }, "properties" : {  }, "schema" : "https://github.com/citation-style-language/schema/raw/master/csl-citation.json" }</w:instrText>
      </w:r>
      <w:r w:rsidRPr="00E13B98">
        <w:fldChar w:fldCharType="separate"/>
      </w:r>
      <w:r w:rsidRPr="005D66C9">
        <w:t xml:space="preserve">(Bergmeier </w:t>
      </w:r>
      <w:r w:rsidR="000D7D89" w:rsidRPr="000D7D89">
        <w:rPr>
          <w:i/>
        </w:rPr>
        <w:t>et al.</w:t>
      </w:r>
      <w:r w:rsidRPr="005D66C9">
        <w:t>, 2010; Middleton, 2013; Rotherham, 2015)</w:t>
      </w:r>
      <w:r w:rsidRPr="00E13B98">
        <w:fldChar w:fldCharType="end"/>
      </w:r>
      <w:r w:rsidRPr="00E13B98">
        <w:t xml:space="preserve">. The evidence for a negative impact of abandonment is particularly strong for semi-natural grassland systems </w:t>
      </w:r>
      <w:r w:rsidRPr="00E13B98">
        <w:fldChar w:fldCharType="begin" w:fldLock="1"/>
      </w:r>
      <w:r>
        <w:instrText>ADDIN CSL_CITATION { "citationItems" : [ { "id" : "ITEM-1", "itemData" : { "DOI" : "10.1007/s10531-015-1006-5", "ISSN" : "0960-3115", "author" : [ { "dropping-particle" : "", "family" : "Rotherham", "given" : "Ian D.", "non-dropping-particle" : "", "parse-names" : false, "suffix" : "" } ], "container-title" : "Biodiversity and Conservation", "id" : "ITEM-1", "issue" : "13", "issued" : { "date-parts" : [ [ "2015", "9", "24" ] ] }, "page" : "3405-3429", "title" : "Bio-cultural heritage and biodiversity: emerging paradigms in conservation and planning", "type" : "article-journal", "volume" : "24" }, "uris" : [ "http://www.mendeley.com/documents/?uuid=95ddb45a-94bb-43ba-8929-d03a48c45ee1" ] }, { "id" : "ITEM-2", "itemData" : { "DOI" : "10.1007/s10531-010-9872-3", "ISBN" : "0960-3115", "ISSN" : "09603115", "abstract" : "Agro-silvopastoral land-use has a long tradition throughout Europe. Depending on the region, wood-pasture occurs as vanishing relic of historical land-use, or still more or less widespread as multiple-use rangeland. A new development is that former intensively managed land is being left to evolve towards wood-pasture as an economically and eco-logically favourable alternative. In a review of European wood-pasture habitats we distinguish 24 types based on the geobotanical criteria of region, structure, land-use and tree species composition. The European wood-pasture types may be classified as hemi-boreal and boreal (4 types), nemoral old-growth (7), nemoral scrub and coppice (5), meridional old-growth (2), meridional scrub and coppice (4), and grazed orchards (2). Wood-pasture forms part of the cultural heritage of Europe, and may add significantly to the preservation of regional biodiversity. The role of wood-pasture in ecological restoration planning and the possibilities of maintaining or enhancing features of wood-pasture deserve more recognition. Many wood-pastures suffer from regeneration failure and are over-mature. Other threats to wood-pasture include abandonment, intensification, oak disease, overgrazing and clearance. In the European Union Habitats Directive, wood-pasture habitats are represented but rather inconsistently. We suggest neglected wood-pasture habitat types to be considered for inclusion. Wood-pasture may form an important element for the economic integrity of rural areas aiming to improve ecological quality\u201a provided they are managed sustainably.", "author" : [ { "dropping-particle" : "", "family" : "Bergmeier", "given" : "Erwin", "non-dropping-particle" : "", "parse-names" : false, "suffix" : "" }, { "dropping-particle" : "", "family" : "Petermann", "given" : "J\u00f6rg", "non-dropping-particle" : "", "parse-names" : false, "suffix" : "" }, { "dropping-particle" : "", "family" : "Schr\u00f6der", "given" : "Eckhard", "non-dropping-particle" : "", "parse-names" : false, "suffix" : "" } ], "container-title" : "Biodiversity and Conservation", "id" : "ITEM-2", "issue" : "11", "issued" : { "date-parts" : [ [ "2010" ] ] }, "page" : "2995-3014", "title" : "Geobotanical survey of wood-pasture habitats in Europe: Diversity, threats and conservation", "type" : "article-journal", "volume" : "19" }, "uris" : [ "http://www.mendeley.com/documents/?uuid=a55b9bc9-a301-49e8-bbaa-260ecca5d69a" ] }, { "id" : "ITEM-3", "itemData" : { "DOI" : "10.1016/j.agee.2013.12.015",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mp; Environment", "id" : "ITEM-3", "issued" : { "date-parts" : [ [ "2014", "1" ] ] }, "page" : "1-14", "title" : "Biodiversity of Palaearctic grasslands: a synthesis", "type" : "article-journal", "volume" : "182" }, "uris" : [ "http://www.mendeley.com/documents/?uuid=5b35c2fc-4fe9-4ae0-8944-c508a5b569db" ] } ], "mendeley" : { "formattedCitation" : "(Bergmeier et al., 2010; Dengler, Jani\u0161ov\u00e1, T\u00f6r\u00f6k, &amp; Wellstein, 2014; Rotherham, 2015)", "plainTextFormattedCitation" : "(Bergmeier et al., 2010; Dengler, Jani\u0161ov\u00e1, T\u00f6r\u00f6k, &amp; Wellstein, 2014; Rotherham, 2015)", "previouslyFormattedCitation" : "(Bergmeier et al., 2010; Dengler, Jani\u0161ov\u00e1, T\u00f6r\u00f6k, &amp; Wellstein, 2014; Rotherham, 2015)" }, "properties" : {  }, "schema" : "https://github.com/citation-style-language/schema/raw/master/csl-citation.json" }</w:instrText>
      </w:r>
      <w:r w:rsidRPr="00E13B98">
        <w:fldChar w:fldCharType="separate"/>
      </w:r>
      <w:r w:rsidRPr="005D66C9">
        <w:t xml:space="preserve">(Bergmeier </w:t>
      </w:r>
      <w:r w:rsidR="000D7D89" w:rsidRPr="000D7D89">
        <w:rPr>
          <w:i/>
        </w:rPr>
        <w:t>et al.</w:t>
      </w:r>
      <w:r w:rsidRPr="005D66C9">
        <w:t>, 2010; Dengler</w:t>
      </w:r>
      <w:r w:rsidR="00511F18">
        <w:rPr>
          <w:i/>
        </w:rPr>
        <w:t xml:space="preserve"> et al.</w:t>
      </w:r>
      <w:r w:rsidRPr="005D66C9">
        <w:t>, 2014; Rotherham, 2015)</w:t>
      </w:r>
      <w:r w:rsidRPr="00E13B98">
        <w:fldChar w:fldCharType="end"/>
      </w:r>
      <w:r w:rsidRPr="00E13B98">
        <w:t xml:space="preserve">, mountainous areas </w:t>
      </w:r>
      <w:r>
        <w:fldChar w:fldCharType="begin" w:fldLock="1"/>
      </w:r>
      <w:r>
        <w:instrText>ADDIN CSL_CITATION { "citationItems" : [ { "id" : "ITEM-1", "itemData" : { "DOI" : "10.1006/jema.1999.0335", "ISBN" : "0301-4797", "ISSN" : "03014797", "PMID" : "269", "abstract" : "Agricultural abandonment reflects a post war trend in western Europe of rural depopulation to which isolated and poorer areas are most vulnerable. The commercialisation of agriculture, through technological developments, and the influence of Common Agricultural Policy have increased productivity and focused agricultural activity on more fertile and accessible land thus transforming traditional approaches to farming. In many areas this has lead to a decline in traditional labour intensive practices and marginal agricultural land is being abandoned. The problems that these trends create are particularly marked in mountain areas. The social and economic impacts of these changes have been well documented. However, the implications for environmental policy are less well recognised. This paper reviews the literature on abandonment and gives a comparative analysis of European mountain case studies to assess the environmental impacts of land abandonment and decline in traditional farming practices. It finds abandonment is widespread and that, while the influence of environmental changes is unpredictable due to environmental, agricultural and socio-economic contextual factors, abandonment generally has an undesirable effect on the environmental parameters examined. The application of agri-environment policy measures in relation to abandonment is discussed and suggestions for future policy are proposed.", "author" : [ { "dropping-particle" : "", "family" : "MacDonald", "given" : "D", "non-dropping-particle" : "", "parse-names" : false, "suffix" : "" }, { "dropping-particle" : "", "family" : "Crabtree", "given" : "J.R", "non-dropping-particle" : "", "parse-names" : false, "suffix" : "" }, { "dropping-particle" : "", "family" : "Wiesinger", "given" : "G", "non-dropping-particle" : "", "parse-names" : false, "suffix" : "" }, { "dropping-particle" : "", "family" : "Dax", "given" : "T", "non-dropping-particle" : "", "parse-names" : false, "suffix" : "" }, { "dropping-particle" : "", "family" : "Stamou", "given" : "N", "non-dropping-particle" : "", "parse-names" : false, "suffix" : "" }, { "dropping-particle" : "", "family" : "Fleury", "given" : "P", "non-dropping-particle" : "", "parse-names" : false, "suffix" : "" }, { "dropping-particle" : "", "family" : "Gutierrez Lazpita", "given" : "J", "non-dropping-particle" : "", "parse-names" : false, "suffix" : "" }, { "dropping-particle" : "", "family" : "Gibon", "given" : "A", "non-dropping-particle" : "", "parse-names" : false, "suffix" : "" } ], "container-title" : "Journal of Environmental Management", "id" : "ITEM-1", "issue" : "1", "issued" : { "date-parts" : [ [ "2000" ] ] }, "page" : "47-69", "title" : "Agricultural abandonment in mountain areas of Europe: Environmental consequences and policy response", "type" : "article-journal", "volume" : "59" }, "uris" : [ "http://www.mendeley.com/documents/?uuid=5485db8d-84d1-4a51-be3b-4a81e5cc1bec" ] } ], "mendeley" : { "formattedCitation" : "(MacDonald et al., 2000)", "plainTextFormattedCitation" : "(MacDonald et al., 2000)", "previouslyFormattedCitation" : "(MacDonald et al., 2000)" }, "properties" : {  }, "schema" : "https://github.com/citation-style-language/schema/raw/master/csl-citation.json" }</w:instrText>
      </w:r>
      <w:r>
        <w:fldChar w:fldCharType="separate"/>
      </w:r>
      <w:r w:rsidRPr="005D66C9">
        <w:t xml:space="preserve">(MacDonald </w:t>
      </w:r>
      <w:r w:rsidR="000D7D89" w:rsidRPr="000D7D89">
        <w:rPr>
          <w:i/>
        </w:rPr>
        <w:t>et al.</w:t>
      </w:r>
      <w:r w:rsidRPr="005D66C9">
        <w:t>, 2000)</w:t>
      </w:r>
      <w:r>
        <w:fldChar w:fldCharType="end"/>
      </w:r>
      <w:r w:rsidRPr="00E13B98">
        <w:t xml:space="preserve"> and for particular taxa (e.g. butterflies, farmland birds and plants</w:t>
      </w:r>
      <w:r w:rsidR="006674DB">
        <w:t xml:space="preserve"> -</w:t>
      </w:r>
      <w:r w:rsidRPr="00E0048D">
        <w:t xml:space="preserve"> van Swaay </w:t>
      </w:r>
      <w:r w:rsidR="000D7D89" w:rsidRPr="000D7D89">
        <w:rPr>
          <w:i/>
        </w:rPr>
        <w:t>et al.</w:t>
      </w:r>
      <w:r w:rsidR="006674DB" w:rsidRPr="008D1147">
        <w:t>,</w:t>
      </w:r>
      <w:r w:rsidRPr="00E0048D">
        <w:t xml:space="preserve"> </w:t>
      </w:r>
      <w:r w:rsidRPr="00E0048D">
        <w:fldChar w:fldCharType="begin" w:fldLock="1"/>
      </w:r>
      <w:r w:rsidRPr="00E0048D">
        <w:instrText>ADDIN CSL_CITATION { "citationItems" : [ { "id" : "ITEM-1", "itemData" : { "DOI" : "10.1007/s10841-006-6293-4", "ISBN" : "3131746734", "ISSN" : "1366638X", "PMID" : "382", "abstract" : "Europe has undergone substantial biotope loss and change over the last century and data are needed urgently on the rate of decline in different wildlife groups in order to identify and target conservation measures. However, pan-European data are available for very few taxonomic groups, notably birds. We present here the first overview of trends for an insect group within different biotopes across Europe, based on data from the Red Data Book of European Butterflies. The most important biotopes for Europe's 576 butterfly species, including threatened species, are man-made or man-influenced, notably types of grassland or heath/scrub communities. Our results show that butterflies are declining substantially across Europe, with a decline in distribution of -11% over the last 25 years. The distributions of the 25 most \"generalist\" species are declining only slowly (-1%) compared to specialist butterflies of grassland (-19%), wetlands (-15%), and forests (-14%). On average, grassland butterflies have declined somewhat slower than farmland birds (annual decrease -0.8% compared to -1.5%), but woodland butterflies have decreased more rapidly (-0.01% to -0.6%) than woodland birds, which are more or less stable. The sensitivity of butterflies to environmental changes and the availability of data across Europe suggest that they are very good candidates to build biodiversity indicators and, along with other major groups such as birds, suitable to monitor progress towards the EU target of halting biodiversity loss by 2010.", "author" : [ { "dropping-particle" : "", "family" : "Swaay", "given" : "Chris", "non-dropping-particle" : "van", "parse-names" : false, "suffix" : "" }, { "dropping-particle" : "", "family" : "Warren", "given" : "Martin", "non-dropping-particle" : "", "parse-names" : false, "suffix" : "" }, { "dropping-particle" : "", "family" : "Lo\u00efs", "given" : "Gr\u00e9goire", "non-dropping-particle" : "", "parse-names" : false, "suffix" : "" } ], "container-title" : "Journal of Insect Conservation", "id" : "ITEM-1", "issue" : "2", "issued" : { "date-parts" : [ [ "2006" ] ] }, "page" : "189-209", "title" : "Biotope use and trends of European butterflies", "type" : "article-journal", "volume" : "10" }, "suppress-author" : 1, "uris" : [ "http://www.mendeley.com/documents/?uuid=08f6521a-45f0-48c5-81f1-2aa41ae04b36" ] } ], "mendeley" : { "formattedCitation" : "(2006)", "plainTextFormattedCitation" : "(2006)", "previouslyFormattedCitation" : "(2006)" }, "properties" : {  }, "schema" : "https://github.com/citation-style-language/schema/raw/master/csl-citation.json" }</w:instrText>
      </w:r>
      <w:r w:rsidRPr="00E0048D">
        <w:fldChar w:fldCharType="separate"/>
      </w:r>
      <w:r w:rsidRPr="00E0048D">
        <w:t>2006</w:t>
      </w:r>
      <w:r w:rsidRPr="00E0048D">
        <w:fldChar w:fldCharType="end"/>
      </w:r>
      <w:r w:rsidR="008D1147">
        <w:t>;</w:t>
      </w:r>
      <w:r w:rsidRPr="00E0048D">
        <w:t xml:space="preserve"> Bubov</w:t>
      </w:r>
      <w:r w:rsidR="00511F18">
        <w:t>á</w:t>
      </w:r>
      <w:r w:rsidRPr="00E0048D">
        <w:t xml:space="preserve"> </w:t>
      </w:r>
      <w:r w:rsidR="000D7D89" w:rsidRPr="000D7D89">
        <w:rPr>
          <w:i/>
        </w:rPr>
        <w:t>et al.</w:t>
      </w:r>
      <w:r w:rsidR="006674DB">
        <w:t xml:space="preserve">, </w:t>
      </w:r>
      <w:r w:rsidRPr="00E0048D">
        <w:fldChar w:fldCharType="begin" w:fldLock="1"/>
      </w:r>
      <w:r w:rsidRPr="00E0048D">
        <w:instrText>ADDIN CSL_CITATION { "citationItems" : [ { "id" : "ITEM-1", "itemData" : { "DOI" : "10.1007/s10841-015-9819-9", "ISBN" : "0141-6707", "ISSN" : "15729753", "abstract" : "Recent land use changes, namely the intensifi- cation of agriculture and forestry as well as the abandon- ment of traditional grassland management methods, have resulted in the decline of butterfly diversity in Europe. Appropriate management of butterfly habitats is thus required in order to reverse this negative trend. The aim of our study was to review the available literary information concerning the effects of various types of management on European butterflies of conservation concern, and to pro- vide practical recommendations for the management of butterfly habitats. Since vegetation succession is a major threat to butterfly populations, there is a need for activities to suppress this process. Extensive grazing and rotational mowing, which imitate the traditional way of meadow use, appear to be the most suitable management in this respect. Both grazing and mowing should optimally be of low intensity and follow a mosaic design, with different land fragments being successively used at different times. Habitat disturbance through trampling, either associated with grazing or various sporting activities (hiking, biking, horse riding), or through occasional small-area burning, also prove to be beneficial for many butterflies. In the case of woodland species, maintaining open habitats within forests (glades, clearings, wide road verges) and thinning forest stands is recommended. Among the unfavourable management activities identified, the most harmful are afforestation of open lands and drainage works. Therefore, such activities must be stopped at butterfly sites in order to ensure the effective conservation of species of conservation concern.", "author" : [ { "dropping-particle" : "", "family" : "Bubov\u00e1", "given" : "Terezie", "non-dropping-particle" : "", "parse-names" : false, "suffix" : "" }, { "dropping-particle" : "", "family" : "Vrabec", "given" : "Vladim\u00edr", "non-dropping-particle" : "", "parse-names" : false, "suffix" : "" }, { "dropping-particle" : "", "family" : "Kulma", "given" : "Martin", "non-dropping-particle" : "", "parse-names" : false, "suffix" : "" }, { "dropping-particle" : "", "family" : "Nowicki", "given" : "Piotr", "non-dropping-particle" : "", "parse-names" : false, "suffix" : "" } ], "container-title" : "Journal of Insect Conservation", "id" : "ITEM-1", "issue" : "5", "issued" : { "date-parts" : [ [ "2015" ] ] }, "page" : "805-821", "title" : "Land management impacts on European butterflies of conservation concern: a review", "type" : "article-journal", "volume" : "19" }, "suppress-author" : 1, "uris" : [ "http://www.mendeley.com/documents/?uuid=3ce49c4d-dced-443a-adfd-3237174dc85a" ] } ], "mendeley" : { "formattedCitation" : "(2015)", "plainTextFormattedCitation" : "(2015)", "previouslyFormattedCitation" : "(2015)" }, "properties" : {  }, "schema" : "https://github.com/citation-style-language/schema/raw/master/csl-citation.json" }</w:instrText>
      </w:r>
      <w:r w:rsidRPr="00E0048D">
        <w:fldChar w:fldCharType="separate"/>
      </w:r>
      <w:r w:rsidRPr="00E0048D">
        <w:t>2015</w:t>
      </w:r>
      <w:r w:rsidRPr="00E0048D">
        <w:fldChar w:fldCharType="end"/>
      </w:r>
      <w:r w:rsidR="008D1147">
        <w:t>;</w:t>
      </w:r>
      <w:r w:rsidRPr="00E0048D">
        <w:t xml:space="preserve"> Liira </w:t>
      </w:r>
      <w:r w:rsidR="000D7D89" w:rsidRPr="000D7D89">
        <w:rPr>
          <w:i/>
        </w:rPr>
        <w:t>et al.</w:t>
      </w:r>
      <w:r w:rsidR="006674DB">
        <w:t xml:space="preserve">, </w:t>
      </w:r>
      <w:r w:rsidRPr="00E0048D">
        <w:fldChar w:fldCharType="begin" w:fldLock="1"/>
      </w:r>
      <w:r w:rsidRPr="00E0048D">
        <w:instrText>ADDIN CSL_CITATION { "citationItems" : [ { "id" : "ITEM-1", "itemData" : { "author" : [ { "dropping-particle" : "", "family" : "Liira", "given" : "J", "non-dropping-particle" : "", "parse-names" : false, "suffix" : "" }, { "dropping-particle" : "", "family" : "Aavik", "given" : "T", "non-dropping-particle" : "", "parse-names" : false, "suffix" : "" }, { "dropping-particle" : "", "family" : "Parrest", "given" : "O", "non-dropping-particle" : "", "parse-names" : false, "suffix" : "" }, { "dropping-particle" : "", "family" : "Zobel", "given" : "M", "non-dropping-particle" : "", "parse-names" : false, "suffix" : "" } ], "container-title" : "AGD Landscape &amp; Environment", "id" : "ITEM-1", "issue" : "1", "issued" : { "date-parts" : [ [ "2008" ] ] }, "page" : "46-64", "title" : "Agricultral sector, rural environmnt and biodiversity in the central and eastern European EU member states", "type" : "article-journal", "volume" : "2" }, "suppress-author" : 1, "uris" : [ "http://www.mendeley.com/documents/?uuid=96dcf922-d462-4992-b83e-ab6200d00608" ] } ], "mendeley" : { "formattedCitation" : "(2008)", "plainTextFormattedCitation" : "(2008)", "previouslyFormattedCitation" : "(2008)" }, "properties" : {  }, "schema" : "https://github.com/citation-style-language/schema/raw/master/csl-citation.json" }</w:instrText>
      </w:r>
      <w:r w:rsidRPr="00E0048D">
        <w:fldChar w:fldCharType="separate"/>
      </w:r>
      <w:r w:rsidRPr="00E0048D">
        <w:t>2008</w:t>
      </w:r>
      <w:r w:rsidRPr="00E0048D">
        <w:fldChar w:fldCharType="end"/>
      </w:r>
      <w:r w:rsidRPr="00E0048D">
        <w:t>). Since World War II, the cover o</w:t>
      </w:r>
      <w:r w:rsidRPr="00E13B98">
        <w:t xml:space="preserve">f open cultural woodlands </w:t>
      </w:r>
      <w:r>
        <w:t xml:space="preserve">in Western and Central Europe </w:t>
      </w:r>
      <w:r w:rsidRPr="00E13B98">
        <w:t xml:space="preserve">has rapidly declined and been replaced with agricultural fields and closed forests. This led to a decline in light-dependent specialist species of open woodland and increases in species typical for mesic and closed forest </w:t>
      </w:r>
      <w:r>
        <w:fldChar w:fldCharType="begin" w:fldLock="1"/>
      </w:r>
      <w:r>
        <w:instrText>ADDIN CSL_CITATION { "citationItems" : [ { "id" : "ITEM-1", "itemData" : { "DOI" : "10.1016/j.jnc.2013.08.002", "ISBN" : "1617-1381", "ISSN" : "16171381", "abstract" : "Open woodlands are among the biologically richest habitats of the temperate zone. Although open woodlands were much more common in the past and covered large areas of Europe, their original cover and magnitude of their loss remain mostly unknown. Here, we quantify the loss of open woodlands and assess the potential for their restoration in an internationally protected biodiversity hot-spot, floodplain woodlands of lower Thaya and March rivers of Doln\u00ed Morava UNESCO Biosphere Reserve in Czech Republic. Aerial photographs from years 1938 and 2009 were used to analyse changes in forest canopy closure across an area of 146km2 and separately for 270 ha of nature reserves found in the area. Forestry maps and aerial photographs were used to analyse changes in forest age structure. Between 1938 and 2009, expansion of closed-canopy forest reduced open woodlands cover from 41% to 5.7% of total wooded area, or 68.5% to 14.1% in the state reserves respectively. Logging has led to a decrease in mature forest cover from 45% to 26% between 1990 and 2009. State reserves prevented logging, but not open woodlands loss. The magnitude of open woodlands loss parallels that of tropical habitats, but has gone unabated by nature conservation. Opportunities to restore open woodlands and conserve associated biodiversity in the internationally protected (e.g. UNESCO, Natura 2000), mostly state-owned, woodlands are being compromised by rapid logging. Our results also point to the low efficiency of international conservation measures in post-communist members of European Union. \u00a9 2013 Elsevier GmbH.", "author" : [ { "dropping-particle" : "", "family" : "Mikl\u00edn", "given" : "Jan", "non-dropping-particle" : "", "parse-names" : false, "suffix" : "" }, { "dropping-particle" : "", "family" : "\u010c\u00ed\u017eek", "given" : "Luk\u00e1\u0161", "non-dropping-particle" : "", "parse-names" : false, "suffix" : "" } ], "container-title" : "Journal for Nature Conservation", "id" : "ITEM-1", "issue" : "1", "issued" : { "date-parts" : [ [ "2014" ] ] }, "page" : "35-41", "title" : "Erasing a European biodiversity hot-spot: Open woodlands, veteran trees and mature forests succumb to forestry intensification, succession, and logging in a UNESCO Biosphere Reserve", "type" : "article-journal", "volume" : "22" }, "uris" : [ "http://www.mendeley.com/documents/?uuid=b93ba8a0-514b-4f70-9de9-eae7178e756f" ] }, { "id" : "ITEM-2", "itemData" : { "DOI" : "10.1016/j.biocon.2015.05.014", "ISSN" : "0006-3207", "author" : [ { "dropping-particle" : "", "family" : "Plieninger", "given" : "Tobias", "non-dropping-particle" : "", "parse-names" : false, "suffix" : "" }, { "dropping-particle" : "", "family" : "Hartel", "given" : "Tibor", "non-dropping-particle" : "", "parse-names" : false, "suffix" : "" }, { "dropping-particle" : "", "family" : "Mart\u00edn-l\u00f3pez", "given" : "Berta", "non-dropping-particle" : "", "parse-names" : false, "suffix" : "" }, { "dropping-particle" : "", "family" : "Beaufoy", "given" : "Guy", "non-dropping-particle" : "", "parse-names" : false, "suffix" : "" }, { "dropping-particle" : "", "family" : "Bergmeier", "given" : "Erwin", "non-dropping-particle" : "", "parse-names" : false, "suffix" : "" }, { "dropping-particle" : "", "family" : "Kirby", "given" : "Keith", "non-dropping-particle" : "", "parse-names" : false, "suffix" : "" }, { "dropping-particle" : "", "family" : "Jes\u00fas", "given" : "Mar\u00eda", "non-dropping-particle" : "", "parse-names" : false, "suffix" : "" }, { "dropping-particle" : "", "family" : "Moreno", "given" : "Gerardo", "non-dropping-particle" : "", "parse-names" : false, "suffix" : "" }, { "dropping-particle" : "", "family" : "Oteros-rozas", "given" : "Elisa", "non-dropping-particle" : "", "parse-names" : false, "suffix" : "" }, { "dropping-particle" : "Van", "family" : "Uytvanck", "given" : "Jan", "non-dropping-particle" : "", "parse-names" : false, "suffix" : "" } ], "container-title" : "Biological Conservation", "id" : "ITEM-2", "issued" : { "date-parts" : [ [ "2015" ] ] }, "page" : "70-79", "title" : "Wood-pastures of Europe: Geographic coverage , social \u2013 ecological values, conservation management, and policy implications", "type" : "article-journal", "volume" : "190" }, "uris" : [ "http://www.mendeley.com/documents/?uuid=4b5a6e0d-efc3-4a27-8484-748cbf12f5a0" ] }, { "id" : "ITEM-3", "itemData" : { "DOI" : "10.1111/j.1472-4642.2010.00637.x", "ISBN" : "1472-4642", "ISSN" : "13669516", "abstract" : "Lowland woodlands in Europe went through dramatic changes in management in the past century. This article investigates the influence of two key factors, abandonment of coppicing and increased pressure of ungulates, in thermophilous oakwoods. We focused on three interconnected topics: (1) Has the assumed successional trend lead to impoverishment of the vegetation assemblages? (2) Has it resulted in vegetation homogenization? (3) Are the thermophilous oakwoods loosing their original character?", "author" : [ { "dropping-particle" : "", "family" : "H\u00e9dl", "given" : "Radim", "non-dropping-particle" : "", "parse-names" : false, "suffix" : "" }, { "dropping-particle" : "", "family" : "Kopeck\u00fd", "given" : "Martin", "non-dropping-particle" : "", "parse-names" : false, "suffix" : "" }, { "dropping-particle" : "", "family" : "Kom\u00e1rek", "given" : "Josef", "non-dropping-particle" : "", "parse-names" : false, "suffix" : "" } ], "container-title" : "Diversity and Distributions", "id" : "ITEM-3", "issue" : "2", "issued" : { "date-parts" : [ [ "2010" ] ] }, "page" : "267-276", "title" : "Half a century of succession in a temperate oakwood: From species-rich community to mesic forest", "type" : "article-journal", "volume" : "16" }, "uris" : [ "http://www.mendeley.com/documents/?uuid=0efb12df-de61-459e-931e-b576df247b44" ] }, { "id" : "ITEM-4", "itemData" : { "DOI" : "10.3832/ifor0996-007", "ISSN" : "19717458", "abstract" : "Species composition, production and the recovery processes were analyzed in three protected areas dominated by natural oak forests in Slovakia over four decades after the cessation of human impact. In each forest reserve, three permanent plots of 0.5 ha were established and monitored regularly every 10 years. As expected, a decrease of oaks in all investigated areas was observed, regardless of the intensity of past human interventions. Growth rates of oak stem density were negative in all sites ranging from -0.7% yr-1 (Ka\u0161iv\u00e1rov\u00e1) to -2.1% yr-1 (Bujanov). A typical rotated-sigmoid distribution of tree diameters was detected over the whole period only for the Boky reserve, while the mo- derately affected site (Ka\u0161iv\u00e1rov\u00e1) showed a bimodal pattern and the most af- fected site (Bujanov) showed the typical unimodal distribution. Considering the spatial diversity, such evidence is consistent with the different intensity of past human impacts occurred at each site. In Boky, the most diverse structure was reflected in the highest long-term mean stem density and the lowest basal area and growing stock. The past-affected sites reached higher values of basic stand parameters, with the average basal area and the growing stock correl- ated negatively with the level of structural heterogeneity. A constant increase of deadwood volume and dead-to-live wood ratio was also observed over the whole period of investigation. Long-term volume of deadwood and its propor- tion tended to be higher in the reserves formerly affected by human inteven- tions. A tendency towards a rotated-sigmoid distribution of diameters was de- tected for both sites that experienced past human impacts. Considering the vertical stand structure, the most dynamic changes were observed in the lower and middle layer. Moreover, the displacement of the light-demanding oaks by shade-tolerant species (beech, hornbeam) was detected. The intensity of such substitution directly reflected the intensity of structure modification in the past. Our results suggest that the process of forest recovery and oak loss signi- ficantly depends on the level of past human interventions. Keywords:", "author" : [ { "dropping-particle" : "", "family" : "Saniga", "given" : "Milan", "non-dropping-particle" : "", "parse-names" : false, "suffix" : "" }, { "dropping-particle" : "", "family" : "Balanda", "given" : "Miroslav", "non-dropping-particle" : "", "parse-names" : false, "suffix" : "" }, { "dropping-particle" : "", "family" : "Kucbel", "given" : "Stanislav", "non-dropping-particle" : "", "parse-names" : false, "suffix" : "" }, { "dropping-particle" : "", "family" : "Pittner", "given" : "J\u00e1n", "non-dropping-particle" : "", "parse-names" : false, "suffix" : "" } ], "container-title" : "IForest", "id" : "ITEM-4", "issue" : "5", "issued" : { "date-parts" : [ [ "2014" ] ] }, "page" : "324-332", "title" : "Four decades of forest succession in the oak-dominated forest reserves in Slovakia", "type" : "article-journal", "volume" : "7" }, "uris" : [ "http://www.mendeley.com/documents/?uuid=039a921c-5152-4d23-9bf6-34a8c7aca210" ] }, { "id" : "ITEM-5", "itemData" : { "DOI" : "10.1007/s10841-006-6293-4", "ISBN" : "3131746734", "ISSN" : "1366638X", "PMID" : "382", "abstract" : "Europe has undergone substantial biotope loss and change over the last century and data are needed urgently on the rate of decline in different wildlife groups in order to identify and target conservation measures. However, pan-European data are available for very few taxonomic groups, notably birds. We present here the first overview of trends for an insect group within different biotopes across Europe, based on data from the Red Data Book of European Butterflies. The most important biotopes for Europe's 576 butterfly species, including threatened species, are man-made or man-influenced, notably types of grassland or heath/scrub communities. Our results show that butterflies are declining substantially across Europe, with a decline in distribution of -11% over the last 25 years. The distributions of the 25 most \"generalist\" species are declining only slowly (-1%) compared to specialist butterflies of grassland (-19%), wetlands (-15%), and forests (-14%). On average, grassland butterflies have declined somewhat slower than farmland birds (annual decrease -0.8% compared to -1.5%), but woodland butterflies have decreased more rapidly (-0.01% to -0.6%) than woodland birds, which are more or less stable. The sensitivity of butterflies to environmental changes and the availability of data across Europe suggest that they are very good candidates to build biodiversity indicators and, along with other major groups such as birds, suitable to monitor progress towards the EU target of halting biodiversity loss by 2010.", "author" : [ { "dropping-particle" : "", "family" : "Swaay", "given" : "Chris", "non-dropping-particle" : "van", "parse-names" : false, "suffix" : "" }, { "dropping-particle" : "", "family" : "Warren", "given" : "Martin", "non-dropping-particle" : "", "parse-names" : false, "suffix" : "" }, { "dropping-particle" : "", "family" : "Lo\u00efs", "given" : "Gr\u00e9goire", "non-dropping-particle" : "", "parse-names" : false, "suffix" : "" } ], "container-title" : "Journal of Insect Conservation", "id" : "ITEM-5", "issue" : "2", "issued" : { "date-parts" : [ [ "2006" ] ] }, "page" : "189-209", "title" : "Biotope use and trends of European butterflies", "type" : "article-journal", "volume" : "10" }, "uris" : [ "http://www.mendeley.com/documents/?uuid=08f6521a-45f0-48c5-81f1-2aa41ae04b36" ] }, { "id" : "ITEM-6",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eith N. A.", "non-dropping-particle" : "", "parse-names" : false, "suffix" : "" } ], "container-title" : "IUCN Species Programme", "id" : "ITEM-6", "issued" : { "date-parts" : [ [ "2010" ] ] }, "number-of-pages" : "1-56", "publisher" : "Publication Office of the European Union", "publisher-place" : "Luxembourg", "title" : "European Red List of Saproxylic Beetles", "type" : "book" }, "uris" : [ "http://www.mendeley.com/documents/?uuid=851c23f8-3faf-4f33-9242-8efe97f39f35" ] }, { "id" : "ITEM-7", "itemData" : { "author" : [ { "dropping-particle" : "", "family" : "B\u00fctler", "given" : "R.", "non-dropping-particle" : "", "parse-names" : false, "suffix" : "" }, { "dropping-particle" : "", "family" : "Lachat", "given" : "T.", "non-dropping-particle" : "", "parse-names" : false, "suffix" : "" }, { "dropping-particle" : "", "family" : "Larrieu", "given" : "L.", "non-dropping-particle" : "", "parse-names" : false, "suffix" : "" }, { "dropping-particle" : "", "family" : "Paillet", "given" : "Y.", "non-dropping-particle" : "", "parse-names" : false, "suffix" : "" } ], "container-title" : "Integrative approaches as an opportunity for the conservation of forest biodiversity", "editor" : [ { "dropping-particle" : "", "family" : "Kraus", "given" : "D", "non-dropping-particle" : "", "parse-names" : fa</w:instrText>
      </w:r>
      <w:r w:rsidRPr="008D1147">
        <w:rPr>
          <w:lang w:val="es-ES"/>
        </w:rPr>
        <w:instrText>lse, "suffix" : "" }, { "dropping-particle" : "", "family" : "Krumm", "given" : "F", "non-dropping-particle" : "", "parse-names" : false, "suffix" : "" } ], "id" : "ITEM-7", "issue" : "January", "issued" : { "date-parts" : [ [ "2013" ] ] }, "number-of-pages" : "84-91", "publisher" : "European Forest Institute", "title" : "Habitat trees: key elements for forest biodiversity", "type" : "book" }, "uris" : [ "http://www.mendeley.com/documents/?uuid=98355843-b4fe-485b-940f-47bca649a200" ] } ], "mendeley" : { "formattedCitation" : "(B\u00fctler, Lachat, Larrieu, &amp; Paillet, 2013; H\u00e9dl, Kopeck\u00fd, &amp; Kom\u00e1rek, 2010; Mikl\u00edn &amp; \u010c\u00ed\u017eek, 2014; Nieto &amp; Alexander, 2010; Tobias Plieninger et al., 2015; Saniga, Balanda, Kucbel, &amp; Pittner, 2014; van Swaay et al., 2006)", "plainTextFormattedCitation" : "(B\u00fctler, Lachat, Larrieu, &amp; Paillet, 2013; H\u00e9dl, Kopeck\u00fd, &amp; Kom\u00e1rek, 2010; Mikl\u00edn &amp; \u010c\u00ed\u017eek, 2014; Nieto &amp; Alexander, 2010; Tobias Plieninger et al., 2015; Saniga, Balanda, Kucbel, &amp; Pittner, 2014; van Swaay et al., 2006)", "previouslyFormattedCitation" : "(B\u00fctler, Lachat, Larrieu, &amp; Paillet, 2013; H\u00e9dl, Kopeck\u00fd, &amp; Kom\u00e1rek, 2010; Mikl\u00edn &amp; \u010c\u00ed\u017eek, 2014; Nieto &amp; Alexander, 2010; Tobias Plieninger et al., 2015; Saniga, Balanda, Kucbel, &amp; Pittner, 2014; van Swaay et al., 2006)" }, "properties" : {  }, "schema" : "https://github.com/citation-style-language/schema/raw/master/csl-citation.json" }</w:instrText>
      </w:r>
      <w:r>
        <w:fldChar w:fldCharType="separate"/>
      </w:r>
      <w:r w:rsidRPr="008D1147">
        <w:rPr>
          <w:lang w:val="es-ES"/>
        </w:rPr>
        <w:t>(Bütler</w:t>
      </w:r>
      <w:r w:rsidR="00511F18" w:rsidRPr="008D1147">
        <w:rPr>
          <w:i/>
          <w:lang w:val="es-ES"/>
        </w:rPr>
        <w:t xml:space="preserve"> et al.</w:t>
      </w:r>
      <w:r w:rsidRPr="008D1147">
        <w:rPr>
          <w:lang w:val="es-ES"/>
        </w:rPr>
        <w:t>, 2013; Hédl</w:t>
      </w:r>
      <w:r w:rsidR="00511F18" w:rsidRPr="008D1147">
        <w:rPr>
          <w:i/>
          <w:lang w:val="es-ES"/>
        </w:rPr>
        <w:t xml:space="preserve"> et al.</w:t>
      </w:r>
      <w:r w:rsidRPr="008D1147">
        <w:rPr>
          <w:lang w:val="es-ES"/>
        </w:rPr>
        <w:t xml:space="preserve">, 2010; Miklín &amp; Čížek, 2014; Nieto &amp; Alexander, 2010; Plieninger </w:t>
      </w:r>
      <w:r w:rsidR="000D7D89" w:rsidRPr="008D1147">
        <w:rPr>
          <w:i/>
          <w:lang w:val="es-ES"/>
        </w:rPr>
        <w:t>et al.</w:t>
      </w:r>
      <w:r w:rsidRPr="008D1147">
        <w:rPr>
          <w:lang w:val="es-ES"/>
        </w:rPr>
        <w:t>, 2015; Saniga</w:t>
      </w:r>
      <w:r w:rsidR="00511F18" w:rsidRPr="008D1147">
        <w:rPr>
          <w:i/>
          <w:lang w:val="es-ES"/>
        </w:rPr>
        <w:t xml:space="preserve"> et al.</w:t>
      </w:r>
      <w:r w:rsidRPr="008D1147">
        <w:rPr>
          <w:lang w:val="es-ES"/>
        </w:rPr>
        <w:t xml:space="preserve">, 2014; van Swaay </w:t>
      </w:r>
      <w:r w:rsidR="000D7D89" w:rsidRPr="008D1147">
        <w:rPr>
          <w:i/>
          <w:lang w:val="es-ES"/>
        </w:rPr>
        <w:t>et al.</w:t>
      </w:r>
      <w:r w:rsidRPr="008D1147">
        <w:rPr>
          <w:lang w:val="es-ES"/>
        </w:rPr>
        <w:t>, 2006)</w:t>
      </w:r>
      <w:r>
        <w:fldChar w:fldCharType="end"/>
      </w:r>
      <w:r w:rsidRPr="008D1147">
        <w:rPr>
          <w:lang w:val="es-ES"/>
        </w:rPr>
        <w:t xml:space="preserve">. </w:t>
      </w:r>
      <w:r w:rsidRPr="00E13B98">
        <w:t>There are cases where taxa benefit from abandonment of semi-natural habitats (</w:t>
      </w:r>
      <w:r>
        <w:fldChar w:fldCharType="begin" w:fldLock="1"/>
      </w:r>
      <w:r>
        <w:instrText>ADDIN CSL_CITATION { "citationItems" : [ { "id" : "ITEM-1", "itemData" : { "ISBN" : "1505-2249", "ISSN" : "15052249", "PMID" : "311", "abstract" : "Soil is an important compo-nent for monitoring of sustainability of land use in relation to both the conservation of natural resources and biodiversity of ecosystems. Re-cently research has focused on the role of mites (Acari) in biomonitoring and their importance as soil bioindicators. Mite communities are ex-tremely sensitive to all types of soil disturbance. This article presents a review of some studies on mite communities in order to discuss whether the diversity and numbers of mites present in the soil can reflect human impact on ecosystems and landscape, and whether mites can be used in monitoring systems. Limited data available about mite communities in agricultural ecosys-tems (in use and abandoned) in SW Norway from author's own studies (published and in prep.) are compared with data from ca. 55 pa-pers (mostly concerning Europe). IT was concluded that: (1) Most oribatid mites with their long life span, low fecundity, slow development and low dispersion ability can be a robust indicator of the environment. Changes in the dominance structure of mite communities (Oribatida to Actinedida ratio) are suggested to be an 'early warning' criterion for stressed mite communities. (2) Both the num-ber of species and the percentage abundance of Nothroidea and Ptyctimina decrease following human impact on the landscape. Even if indi-viduals cannot be determined to species levels (e.g. Ptyctimina), the percent contribution and frequency of these taxa in relation to stress gra-dient (input levels) within the landscape provide valuable data. (3) Tectocepheus velatus (Michael 1880) and other oribatid taxa with a similar life-history strategy should be evaluated as poten-tial bioindicators for impoverished ecosystems. (4) National and local reference data sets on the biodiversity of mite communities in diverse habitats and along stress gradients need to be collected. (5) Residual natural and semi-natural habitats (such as old woodlands, riparian eco-systems, old hedges and grasslands) with spe-cies-rich mite communities found in rural and urban landscapes should be preserved as refug-es for dispersion of soil fauna. (6) Comparison of mite communities in traditional, low-input farmland in Norway with those from human-dominated landscape in other European coun-tries can contribute to a better understanding of how human activity alters biodiversity along land-use gradients. This will aid the develop-ment of a soil bioindicator system. (7) There is a need to develo\u2026", "author" : [ { "dropping-particle" : "", "family" : "Gulvik", "given" : "Maria E", "non-dropping-particle" : "", "parse-names" : false, "suffix" : "" } ], "container-title" : "Polish Journal of Ecology", "id" : "ITEM-1", "issue" : "3", "issued" : { "date-parts" : [ [ "2007" ] ] }, "page" : "415-440", "title" : "Mites (Acari) As Indicators of Soil Biodiversity and Land Use Monitoring: a Review", "type" : "article-journal", "volume" : "55" }, "uris" : [ "http://www.mendeley.com/documents/?uuid=0ee73a41-685e-42af-afbb-c252467a9e15" ] } ], "mendeley" : { "formattedCitation" : "(Gulvik, 2007)", "plainTextFormattedCitation" : "(Gulvik, 2007)", "previouslyFormattedCitation" : "(Gulvik, 2007)" }, "properties" : {  }, "schema" : "https://github.com/citation-style-language/schema/raw/master/csl-citation.json" }</w:instrText>
      </w:r>
      <w:r>
        <w:fldChar w:fldCharType="separate"/>
      </w:r>
      <w:r w:rsidRPr="00AD1ED1">
        <w:t>Gulvik</w:t>
      </w:r>
      <w:r w:rsidR="00511F18">
        <w:t xml:space="preserve"> (</w:t>
      </w:r>
      <w:r w:rsidRPr="00AD1ED1">
        <w:t>2007)</w:t>
      </w:r>
      <w:r>
        <w:fldChar w:fldCharType="end"/>
      </w:r>
      <w:r>
        <w:t xml:space="preserve"> for Ori</w:t>
      </w:r>
      <w:r w:rsidRPr="00E13B98">
        <w:t xml:space="preserve">batid mites, </w:t>
      </w:r>
      <w:r>
        <w:fldChar w:fldCharType="begin" w:fldLock="1"/>
      </w:r>
      <w:r>
        <w:instrText>ADDIN CSL_CITATION { "citationItems" : [ { "id" : "ITEM-1", "itemData" : { "DOI" : "10.1016/j.foreco.2010.01.048", "ISBN" : "0378-1127", "ISSN" : "03781127", "abstract" : "The present landscape structure and function is the result of centuries of changes produced both by natural processes and human driving forces. For centuries many mountain and hillside areas have been the subject of deforestation to create space for agriculture and grazing, although the abandonment of traditional mountain agriculture has produced a natural forest recovery in many regions of the world. The physical changes imposed on the landscape by the development of secondary woodland have brought both positive and negative consequences, depending on the geographical and economic context and on the scale of the sites. Among the ecological problems caused by natural reforestation, one of great interest is the reduction of open spaces resulting in a loss of landscape heterogeneity and mosaic features. This review paper focused its attention on landscape metrics or indices that are frequently used to assess the structural characteristics of the landscape and to monitor changes in land use: mean patch size (MPS), connectivity (CONN), boundary length (BL) and the patch number (NP). Through the analysis of 52 selected papers and 53 case studies, we identified the main gaps in current knowledge, providing directions for further research. Most of the reviewed studies focused only on a portion of the spatial attributes that we were interested in and only 32 case studies reported accurate data both on forest expansion rate and time range analyzed in the study area. We conclude that the study of changes in all the spatial attributes considered within the same case study is a key to explain ecological consequences in mosaic cycles or in stochastic dynamic landscapes that emerged from the interplay of several processes, and to predict and explain their spatial and temporal characteristics. The current knowledge of how changing spatial attributes affect biodiversity, habitats, and ecosystem functions is limited by the scarcity of studies that explicitly consider the shifting in time of the four spatial attributes together. \u00a9 2010 Elsevier B.V. All rights reserved.", "author" : [ { "dropping-particle" : "", "family" : "Sitzia", "given" : "Tommaso", "non-dropping-particle" : "", "parse-names" : false, "suffix" : "" }, { "dropping-particle" : "", "family" : "Semenzato", "given" : "Paolo", "non-dropping-particle" : "", "parse-names" : false, "suffix" : "" }, { "dropping-particle" : "", "family" : "Trentanovi", "given" : "Giovanni", "non-dropping-particle" : "", "parse-names" : false, "suffix" : "" } ], "container-title" : "Forest Ecology and Management", "id" : "ITEM-1", "issue" : "8", "issued" : { "date-parts" : [ [ "2010" ] ] }, "page" : "1354-1362", "publisher" : "Elsevier B.V.", "title" : "Natural reforestation is changing spatial patterns of rural mountain and hill landscapes: A global overview", "type" : "article-journal", "volume" : "259" }, "uris" : [ "http://www.mendeley.com/documents/?uuid=3cdb71b0-b5f2-4535-b2d1-d7b624a5b7d9" ] } ], "mendeley" : { "formattedCitation" : "(Sitzia, Semenzato, &amp; Trentanovi, 2010)", "plainTextFormattedCitation" : "(Sitzia, Semenzato, &amp; Trentanovi, 2010)", "previouslyFormattedCitation" : "(Sitzia, Semenzato, &amp; Trentanovi, 2010)" }, "properties" : {  }, "schema" : "https://github.com/citation-style-language/schema/raw/master/csl-citation.json" }</w:instrText>
      </w:r>
      <w:r>
        <w:fldChar w:fldCharType="separate"/>
      </w:r>
      <w:r w:rsidRPr="00AD1ED1">
        <w:t>Sitzia</w:t>
      </w:r>
      <w:r w:rsidR="00511F18">
        <w:rPr>
          <w:i/>
        </w:rPr>
        <w:t xml:space="preserve"> et al.</w:t>
      </w:r>
      <w:r w:rsidR="00511F18">
        <w:t xml:space="preserve"> (</w:t>
      </w:r>
      <w:r w:rsidRPr="00AD1ED1">
        <w:t>2010)</w:t>
      </w:r>
      <w:r>
        <w:fldChar w:fldCharType="end"/>
      </w:r>
      <w:r w:rsidRPr="00E13B98">
        <w:t xml:space="preserve"> but these seem to be the exception. Abandonment and loss of semi-natural habitats have also significant negative impacts on cultural and social capital and results in loss of traditional and local knowledge </w:t>
      </w:r>
      <w:r w:rsidRPr="00E13B98">
        <w:fldChar w:fldCharType="begin" w:fldLock="1"/>
      </w:r>
      <w:r>
        <w:instrText>ADDIN CSL_CITATION { "citationItems" : [ { "id" : "ITEM-1", "itemData" : { "DOI" : "10.1007/s10531-015-1006-5", "ISSN" : "0960-3115", "author" : [ { "dropping-particle" : "", "family" : "Rotherham", "given" : "Ian D.", "non-dropping-particle" : "", "parse-names" : false, "suffix" : "" } ], "container-title" : "Biodiversity and Conservation", "id" : "ITEM-1", "issue" : "13", "issued" : { "date-parts" : [ [ "2015", "9", "24" ] ] }, "page" : "3405-3429", "title" : "Bio-cultural heritage and biodiversity: emerging paradigms in conservation and planning", "type" : "article-journal", "volume" : "24" }, "uris" : [ "http://www.mendeley.com/documents/?uuid=95ddb45a-94bb-43ba-8929-d03a48c45ee1" ] }, { "id" : "ITEM-2", "itemData" : { "author" : [ { "dropping-particle" : "", "family" : "Moln\u00e1r", "given" : "Zs", "non-dropping-particle" : "", "parse-names" : false, "suffix" : "" }, { "dropping-particle" : "", "family" : "Berkes", "given" : "F", "non-dropping-particle" : "", "parse-names" : false, "suffix" : "" } ], "container-title" : "Re-connecting Natural and Cultural Capital \u2013 Contributions from Science and Policy", "editor" : [ { "dropping-particle" : "", "family" : "Paracchini", "given" : "M. L.", "non-dropping-particle" : "", "parse-names" : false, "suffix" : "" }, { "dropping-particle" : "", "family" : "Zingari", "given" : "P.", "non-dropping-particle" : "", "parse-names" : false, "suffix" : "" } ], "id" : "ITEM-2", "issued" : { "date-parts" : [ [ "2017" ] ] }, "publisher" : "Office of Publications of the European Union", "publisher-place" : "Brussels", "title" : "Role of Traditional Ecological Knowledge in Linking Cultural and Natural Capital in Cultural Landscapes", "type" : "chapter" }, "uris" : [ "http://www.mendeley.com/documents/?uuid=13c2dec5-b959-406f-9c12-88bba58938a1" ] }, { "id" : "ITEM-3", "itemData" : { "DOI" : "10.1371/journal.pone.0073533", "ISBN" : "1932-6203", "ISSN" : "19326203", "PMID" : "24014148", "abstract" : "Traditional haymaking has created exceptionally high levels of plant species diversity in semi-natural grasslands of the Carpathian Mountains (Romania), the maintenance of which is jeopardized by recent abandonment and subsequent vegetation succession. We tested the hypothesis that the different life history strategies of dominant grasses cause different patterns of diversity loss after abandonment of traditional haymaking in two types of meadow. Although diversity loss rate was not significantly different, the mechanism of loss depended on the life history of dominant species. In meadows co-dominated by competitive stress-tolerant ruderals, diversity loss occurred following the suppression of dominant grasses by tall forbs, whereas in meadows dominated by a stress-tolerant competitor, diversity loss resulted from increased abundance and biomass of the dominant grass. We conclude that management for species conservation in abandoned grasslands should manipulate the functional turnover in communities where the dominant species is a weaker competitor, and abundance and biomass of dominant species in communities where the dominant species is the stronger competitor.", "author" : [ { "dropping-particle" : "", "family" : "Csergo", "given" : "Anna M\u00e1ria", "non-dropping-particle" : "", "parse-names" : false, "suffix" : "" }, { "dropping-particle" : "", "family" : "Demeter", "given" : "L\u00e1szl\u00f3", "non-dropping-particle" : "", "parse-names" : false, "suffix" : "" }, { "dropping-particle" : "", "family" : "Turkington", "given" : "Roy", "non-dropping-particle" : "", "parse-names" : false, "suffix" : "" } ], "container-title" : "PLoS ONE", "id" : "ITEM-3", "issue" : "8", "issued" : { "date-parts" : [ [ "2013" ] ] }, "page" : "1-9", "title" : "Declining Diversity in Abandoned Grasslands of the Carpathian Mountains: Do Dominant Species Matter?", "type" : "article-journal", "volume" : "8" }, "uris" : [ "http://www.mendeley.com/documents/?uuid=4191a480-96c1-442d-87aa-1a2fda7e0eca" ] } ], "mendeley" : { "formattedCitation" : "(Csergo, Demeter, &amp; Turkington, 2013; Zs Moln\u00e1r &amp; Berkes, 2017; Rotherham, 2015)", "plainTextFormattedCitation" : "(Csergo, Demeter, &amp; Turkington, 2013; Zs Moln\u00e1r &amp; Berkes, 2017; Rotherham, 2015)", "previouslyFormattedCitation" : "(Csergo, Demeter, &amp; Turkington, 2013; Zs Moln\u00e1r &amp; Berkes, 2017; Rotherham, 2015)" }, "properties" : {  }, "schema" : "https://github.com/citation-style-language/schema/raw/master/csl-citation.json" }</w:instrText>
      </w:r>
      <w:r w:rsidRPr="00E13B98">
        <w:fldChar w:fldCharType="separate"/>
      </w:r>
      <w:r w:rsidRPr="008B7624">
        <w:t>(Csergo</w:t>
      </w:r>
      <w:r w:rsidR="00511F18">
        <w:rPr>
          <w:i/>
        </w:rPr>
        <w:t xml:space="preserve"> et al.</w:t>
      </w:r>
      <w:r w:rsidRPr="008B7624">
        <w:t>, 2013; Molnár &amp; Berkes, 2017; Rotherham, 2015)</w:t>
      </w:r>
      <w:r w:rsidRPr="00E13B98">
        <w:fldChar w:fldCharType="end"/>
      </w:r>
      <w:r w:rsidRPr="00E13B98">
        <w:t>. The precise outcome often depends upon the direction of the succession (e.g.</w:t>
      </w:r>
      <w:r w:rsidR="007546E8">
        <w:t>,</w:t>
      </w:r>
      <w:r w:rsidRPr="00E13B98">
        <w:t xml:space="preserve"> to steppe vs to forest</w:t>
      </w:r>
      <w:r w:rsidR="00ED52C3">
        <w:t xml:space="preserve"> -</w:t>
      </w:r>
      <w:r w:rsidRPr="00E13B98">
        <w:t xml:space="preserve"> </w:t>
      </w:r>
      <w:r>
        <w:fldChar w:fldCharType="begin" w:fldLock="1"/>
      </w:r>
      <w:r>
        <w:instrText>ADDIN CSL_CITATION { "citationItems" : [ { "id" : "ITEM-1", "itemData" : { "DOI" : "10.1016/j.agee.2013.12.015",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mp; Environment", "id" : "ITEM-1", "issued" : { "date-parts" : [ [ "2014", "1" ] ] }, "page" : "1-14", "title" : "Biodiversity of Palaearctic grasslands: a synthesis", "type" : "article-journal", "volume" : "182" }, "uris" : [ "http://www.mendeley.com/documents/?uuid=5b35c2fc-4fe9-4ae0-8944-c508a5b569db" ] } ], "mendeley" : { "formattedCitation" : "(Dengler et al., 2014)", "plainTextFormattedCitation" : "(Dengler et al., 2014)", "previouslyFormattedCitation" : "(Dengler et al., 2014)" }, "properties" : {  }, "schema" : "https://github.com/citation-style-language/schema/raw/master/csl-citation.json" }</w:instrText>
      </w:r>
      <w:r>
        <w:fldChar w:fldCharType="separate"/>
      </w:r>
      <w:r w:rsidRPr="00AD1ED1">
        <w:t xml:space="preserve">Dengler </w:t>
      </w:r>
      <w:r w:rsidR="000D7D89" w:rsidRPr="000D7D89">
        <w:rPr>
          <w:i/>
        </w:rPr>
        <w:t>et al.</w:t>
      </w:r>
      <w:r w:rsidRPr="00AD1ED1">
        <w:t>, 2014</w:t>
      </w:r>
      <w:r>
        <w:fldChar w:fldCharType="end"/>
      </w:r>
      <w:r w:rsidR="00ED52C3">
        <w:t>;</w:t>
      </w:r>
      <w:r w:rsidRPr="00E13B98">
        <w:t xml:space="preserve"> or above vs below the treeline</w:t>
      </w:r>
      <w:r w:rsidR="00ED52C3">
        <w:t xml:space="preserve"> - </w:t>
      </w:r>
      <w:r>
        <w:lastRenderedPageBreak/>
        <w:fldChar w:fldCharType="begin" w:fldLock="1"/>
      </w:r>
      <w:r>
        <w:instrText>ADDIN CSL_CITATION { "citationItems" : [ { "id" : "ITEM-1", "itemData" : { "DOI" : "10.1006/jema.1999.0335", "ISBN" : "0301-4797", "ISSN" : "03014797", "PMID" : "269", "abstract" : "Agricultural abandonment reflects a post war trend in western Europe of rural depopulation to which isolated and poorer areas are most vulnerable. The commercialisation of agriculture, through technological developments, and the influence of Common Agricultural Policy have increased productivity and focused agricultural activity on more fertile and accessible land thus transforming traditional approaches to farming. In many areas this has lead to a decline in traditional labour intensive practices and marginal agricultural land is being abandoned. The problems that these trends create are particularly marked in mountain areas. The social and economic impacts of these changes have been well documented. However, the implications for environmental policy are less well recognised. This paper reviews the literature on abandonment and gives a comparative analysis of European mountain case studies to assess the environmental impacts of land abandonment and decline in traditional farming practices. It finds abandonment is widespread and that, while the influence of environmental changes is unpredictable due to environmental, agricultural and socio-economic contextual factors, abandonment generally has an undesirable effect on the environmental parameters examined. The application of agri-environment policy measures in relation to abandonment is discussed and suggestions for future policy are proposed.", "author" : [ { "dropping-particle" : "", "family" : "MacDonald", "given" : "D", "non-dropping-particle" : "", "parse-names" : false, "suffix" : "" }, { "dropping-particle" : "", "family" : "Crabtree", "given" : "J.R", "non-dropping-particle" : "", "parse-names" : false, "suffix" : "" }, { "dropping-particle" : "", "family" : "Wiesinger", "given" : "G", "non-dropping-particle" : "", "parse-names" : false, "suffix" : "" }, { "dropping-particle" : "", "family" : "Dax", "given" : "T", "non-dropping-particle" : "", "parse-names" : false, "suffix" : "" }, { "dropping-particle" : "", "family" : "Stamou", "given" : "N", "non-dropping-particle" : "", "parse-names" : false, "suffix" : "" }, { "dropping-particle" : "", "family" : "Fleury", "given" : "P", "non-dropping-particle" : "", "parse-names" : false, "suffix" : "" }, { "dropping-particle" : "", "family" : "Gutierrez Lazpita", "given" : "J", "non-dropping-particle" : "", "parse-names" : false, "suffix" : "" }, { "dropping-particle" : "", "family" : "Gibon", "given" : "A", "non-dropping-particle" : "", "parse-names" : false, "suffix" : "" } ], "container-title" : "Journal of Environmental Management", "id" : "ITEM-1", "issue" : "1", "issued" : { "date-parts" : [ [ "2000" ] ] }, "page" : "47-69", "title" : "Agricultural abandonment in mountain areas of Europe: Environmental consequences and policy response", "type" : "article-journal", "volume" : "59" }, "uris" : [ "http://www.mendeley.com/documents/?uuid=5485db8d-84d1-4a51-be3b-4a81e5cc1bec" ] } ], "mendeley" : { "formattedCitation" : "(MacDonald et al., 2000)", "plainTextFormattedCitation" : "(MacDonald et al., 2000)", "previouslyFormattedCitation" : "(MacDonald et al., 2000)" }, "properties" : {  }, "schema" : "https://github.com/citation-style-language/schema/raw/master/csl-citation.json" }</w:instrText>
      </w:r>
      <w:r>
        <w:fldChar w:fldCharType="separate"/>
      </w:r>
      <w:r w:rsidRPr="00AD1ED1">
        <w:t xml:space="preserve">MacDonald </w:t>
      </w:r>
      <w:r w:rsidR="000D7D89" w:rsidRPr="000D7D89">
        <w:rPr>
          <w:i/>
        </w:rPr>
        <w:t>et al.</w:t>
      </w:r>
      <w:r w:rsidRPr="00AD1ED1">
        <w:t>, 2000</w:t>
      </w:r>
      <w:r>
        <w:fldChar w:fldCharType="end"/>
      </w:r>
      <w:r w:rsidR="00ED52C3">
        <w:t>;</w:t>
      </w:r>
      <w:r w:rsidRPr="00E13B98">
        <w:t xml:space="preserve"> the spatial context</w:t>
      </w:r>
      <w:r w:rsidR="00ED52C3">
        <w:t xml:space="preserve"> -</w:t>
      </w:r>
      <w:r w:rsidRPr="00E13B98">
        <w:t xml:space="preserve"> </w:t>
      </w:r>
      <w:r>
        <w:fldChar w:fldCharType="begin" w:fldLock="1"/>
      </w:r>
      <w:r>
        <w:instrText>ADDIN CSL_CITATION { "citationItems" : [ { "id" : "ITEM-1", "itemData" : { "DOI" : "10.1016/j.foreco.2010.01.048", "ISBN" : "0378-1127", "ISSN" : "03781127", "abstract" : "The present landscape structure and function is the result of centuries of changes produced both by natural processes and human driving forces. For centuries many mountain and hillside areas have been the subject of deforestation to create space for agriculture and grazing, although the abandonment of traditional mountain agriculture has produced a natural forest recovery in many regions of the world. The physical changes imposed on the landscape by the development of secondary woodland have brought both positive and negative consequences, depending on the geographical and economic context and on the scale of the sites. Among the ecological problems caused by natural reforestation, one of great interest is the reduction of open spaces resulting in a loss of landscape heterogeneity and mosaic features. This review paper focused its attention on landscape metrics or indices that are frequently used to assess the structural characteristics of the landscape and to monitor changes in land use: mean patch size (MPS), connectivity (CONN), boundary length (BL) and the patch number (NP). Through the analysis of 52 selected papers and 53 case studies, we identified the main gaps in current knowledge, providing directions for further research. Most of the reviewed studies focused only on a portion of the spatial attributes that we were interested in and only 32 case studies reported accurate data both on forest expansion rate and time range analyzed in the study area. We conclude that the study of changes in all the spatial attributes considered within the same case study is a key to explain ecological consequences in mosaic cycles or in stochastic dynamic landscapes that emerged from the interplay of several processes, and to predict and explain their spatial and temporal characteristics. The current knowledge of how changing spatial attributes affect biodiversity, habitats, and ecosystem functions is limited by the scarcity of studies that explicitly consider the shifting in time of the four spatial attributes together. \u00a9 2010 Elsevier B.V. All rights reserved.", "author" : [ { "dropping-particle" : "", "family" : "Sitzia", "given" : "Tommaso", "non-dropping-particle" : "", "parse-names" : false, "suffix" : "" }, { "dropping-particle" : "", "family" : "Semenzato", "given" : "Paolo", "non-dropping-particle" : "", "parse-names" : false, "suffix" : "" }, { "dropping-particle" : "", "family" : "Trentanovi", "given" : "Giovanni", "non-dropping-particle" : "", "parse-names" : false, "suffix" : "" } ], "container-title" : "Forest Ecology and Management", "id" : "ITEM-1", "issue" : "8", "issued" : { "date-parts" : [ [ "2010" ] ] }, "page" : "1354-1362", "publisher" : "Elsevier B.V.", "title" : "Natural reforestation is changing spatial patterns of rural mountain and hill landscapes: A global overview", "type" : "article-journal", "volume" : "259" }, "uris" : [ "http://www.mendeley.com/documents/?uuid=3cdb71b0-b5f2-4535-b2d1-d7b624a5b7d9" ] } ], "mendeley" : { "formattedCitation" : "(Sitzia et al., 2010)", "plainTextFormattedCitation" : "(Sitzia et al., 2010)", "previouslyFormattedCitation" : "(Sitzia et al., 2010)" }, "properties" : {  }, "schema" : "https://github.com/citation-style-language/schema/raw/master/csl-citation.json" }</w:instrText>
      </w:r>
      <w:r>
        <w:fldChar w:fldCharType="separate"/>
      </w:r>
      <w:r w:rsidRPr="00AD1ED1">
        <w:t xml:space="preserve">Sitzia </w:t>
      </w:r>
      <w:r w:rsidR="000D7D89" w:rsidRPr="000D7D89">
        <w:rPr>
          <w:i/>
        </w:rPr>
        <w:t>et al.</w:t>
      </w:r>
      <w:r w:rsidRPr="00AD1ED1">
        <w:t>, 2010</w:t>
      </w:r>
      <w:r>
        <w:fldChar w:fldCharType="end"/>
      </w:r>
      <w:r w:rsidR="00ED52C3">
        <w:t>;</w:t>
      </w:r>
      <w:r w:rsidRPr="00E13B98">
        <w:t xml:space="preserve"> the time since abandonment</w:t>
      </w:r>
      <w:r w:rsidR="00ED52C3">
        <w:t xml:space="preserve"> -</w:t>
      </w:r>
      <w:r>
        <w:t xml:space="preserve"> </w:t>
      </w:r>
      <w:r>
        <w:fldChar w:fldCharType="begin" w:fldLock="1"/>
      </w:r>
      <w:r>
        <w:instrText>ADDIN CSL_CITATION { "citationItems" : [ { "id" : "ITEM-1", "itemData" : { "DOI" : "10.1016/j.envsci.2015.05.012", "ISBN" : "14629011 (ISSN)", "ISSN" : "18736416", "abstract" : "Background and aims: In the last decades, large areas undergo a revegetation process as a result of land abandonment, producing significant environmental and landscape impacts. In this paper, revegetation impacts are identified. We present the solutions proposed by scientists to control the negative impacts of revegetation, from a literature review from studies carried out in Europe. Results: Some scientists suggest letting the revegetation process continued to contribute to the naturalisation of the landscape, reduce soil erosion, increase carbon sequestration and encourage recreational use of the territory. Other scientists, however, suggest the need to control the revegetation processes and retrieve abandoned land with productive purposes (extensive livestock and leisure), environmental objectives (reduction of fires and increasing biodiversity) and preserve cultural landscapes. Conclusion: The scrubland clearing and extensive livestock is an appropriate strategy to manage abandoned lands, combining environmental, landscape and socio-economic benefits.", "author" : [ { "dropping-particle" : "", "family" : "Lasanta", "given" : "Teodoro", "non-dropping-particle" : "", "parse-names" : false, "suffix" : "" }, { "dropping-particle" : "", "family" : "Nadal-Romero", "given" : "Estela", "non-dropping-particle" : "", "parse-names" : false, "suffix" : "" }, { "dropping-particle" : "", "family" : "Arn\u00e1ez", "given" : "Jos\u00e9", "non-dropping-particle" : "", "parse-names" : false, "suffix" : "" } ], "container-title" : "Environmental Science and Policy", "id" : "ITEM-1", "issued" : { "date-parts" : [ [ "2015" ] ] }, "page" : "99-109", "title" : "Managing abandoned farmland to control the impact of re-vegetation on the environment. The state of the art in Europe", "type" : "article-journal", "volume" : "52" }, "uris" : [ "http://www.mendeley.com/documents/?uuid=907bf33c-6362-40aa-bac4-0bf43d2811f2" ] } ], "mendeley" : { "formattedCitation" : "(Lasanta, Nadal-Romero, &amp; Arn\u00e1ez, 2015)", "plainTextFormattedCitation" : "(Lasanta, Nadal-Romero, &amp; Arn\u00e1ez, 2015)", "previouslyFormattedCitation" : "(Lasanta, Nadal-Romero, &amp; Arn\u00e1ez, 2015)" }, "properties" : {  }, "schema" : "https://github.com/citation-style-language/schema/raw/master/csl-citation.json" }</w:instrText>
      </w:r>
      <w:r>
        <w:fldChar w:fldCharType="separate"/>
      </w:r>
      <w:r w:rsidRPr="00AD1ED1">
        <w:t>Lasanta</w:t>
      </w:r>
      <w:r w:rsidR="0015445D">
        <w:rPr>
          <w:i/>
        </w:rPr>
        <w:t xml:space="preserve"> et al.</w:t>
      </w:r>
      <w:r w:rsidRPr="00AD1ED1">
        <w:t>, 2015</w:t>
      </w:r>
      <w:r>
        <w:fldChar w:fldCharType="end"/>
      </w:r>
      <w:r w:rsidR="00ED52C3">
        <w:t>;</w:t>
      </w:r>
      <w:r w:rsidRPr="00E13B98">
        <w:t xml:space="preserve"> and the pattern of farming</w:t>
      </w:r>
      <w:r w:rsidR="00ED52C3">
        <w:t xml:space="preserve"> -</w:t>
      </w:r>
      <w:r w:rsidRPr="00E13B98">
        <w:t xml:space="preserve"> </w:t>
      </w:r>
      <w:r>
        <w:fldChar w:fldCharType="begin" w:fldLock="1"/>
      </w:r>
      <w:r>
        <w:instrText>ADDIN CSL_CITATION { "citationItems" : [ { "id" : "ITEM-1", "itemData" : { "DOI" : "10.1006/jema.1999.0335", "ISBN" : "0301-4797", "ISSN" : "03014797", "PMID" : "269", "abstract" : "Agricultural abandonment reflects a post war trend in western Europe of rural depopulation to which isolated and poorer areas are most vulnerable. The commercialisation of agriculture, through technological developments, and the influence of Common Agricultural Policy have increased productivity and focused agricultural activity on more fertile and accessible land thus transforming traditional approaches to farming. In many areas this has lead to a decline in traditional labour intensive practices and marginal agricultural land is being abandoned. The problems that these trends create are particularly marked in mountain areas. The social and economic impacts of these changes have been well documented. However, the implications for environmental policy are less well recognised. This paper reviews the literature on abandonment and gives a comparative analysis of European mountain case studies to assess the environmental impacts of land abandonment and decline in traditional farming practices. It finds abandonment is widespread and that, while the influence of environmental changes is unpredictable due to environmental, agricultural and socio-economic contextual factors, abandonment generally has an undesirable effect on the environmental parameters examined. The application of agri-environment policy measures in relation to abandonment is discussed and suggestions for future policy are proposed.", "author" : [ { "dropping-particle" : "", "family" : "MacDonald", "given" : "D", "non-dropping-particle" : "", "parse-names" : false, "suffix" : "" }, { "dropping-particle" : "", "family" : "Crabtree", "given" : "J.R", "non-dropping-particle" : "", "parse-names" : false, "suffix" : "" }, { "dropping-particle" : "", "family" : "Wiesinger", "given" : "G", "non-dropping-particle" : "", "parse-names" : false, "suffix" : "" }, { "dropping-particle" : "", "family" : "Dax", "given" : "T", "non-dropping-particle" : "", "parse-names" : false, "suffix" : "" }, { "dropping-particle" : "", "family" : "Stamou", "given" : "N", "non-dropping-particle" : "", "parse-names" : false, "suffix" : "" }, { "dropping-particle" : "", "family" : "Fleury", "given" : "P", "non-dropping-particle" : "", "parse-names" : false, "suffix" : "" }, { "dropping-particle" : "", "family" : "Gutierrez Lazpita", "given" : "J", "non-dropping-particle" : "", "parse-names" : false, "suffix" : "" }, { "dropping-particle" : "", "family" : "Gibon", "given" : "A", "non-dropping-particle" : "", "parse-names" : false, "suffix" : "" } ], "container-title" : "Journal of Environmental Management", "id" : "ITEM-1", "issue" : "1", "issued" : { "date-parts" : [ [ "2000" ] ] }, "page" : "47-69", "title" : "Agricultural abandonment in mountain areas of Europe: Environmental consequences and policy response", "type" : "article-journal", "volume" : "59" }, "uris" : [ "http://www.mendeley.com/documents/?uuid=5485db8d-84d1-4a51-be3b-4a81e5cc1bec" ] } ], "mendeley" : { "formattedCitation" : "(MacDonald et al., 2000)", "plainTextFormattedCitation" : "(MacDonald et al., 2000)", "previouslyFormattedCitation" : "(MacDonald et al., 2000)" }, "properties" : {  }, "schema" : "https://github.com/citation-style-language/schema/raw/master/csl-citation.json" }</w:instrText>
      </w:r>
      <w:r>
        <w:fldChar w:fldCharType="separate"/>
      </w:r>
      <w:r w:rsidRPr="00AD1ED1">
        <w:t xml:space="preserve">MacDonald </w:t>
      </w:r>
      <w:r w:rsidR="000D7D89" w:rsidRPr="000D7D89">
        <w:rPr>
          <w:i/>
        </w:rPr>
        <w:t>et al.</w:t>
      </w:r>
      <w:r w:rsidRPr="00AD1ED1">
        <w:t>, 2000)</w:t>
      </w:r>
      <w:r>
        <w:fldChar w:fldCharType="end"/>
      </w:r>
      <w:r w:rsidRPr="00E13B98">
        <w:t>.</w:t>
      </w:r>
    </w:p>
    <w:p w14:paraId="67CF24FC" w14:textId="77777777" w:rsidR="0048205B" w:rsidRPr="00E13B98" w:rsidRDefault="0048205B" w:rsidP="00AE389F"/>
    <w:p w14:paraId="10CAD61B" w14:textId="77777777" w:rsidR="0048205B" w:rsidRPr="00E13B98" w:rsidRDefault="0048205B" w:rsidP="001F0516">
      <w:pPr>
        <w:pStyle w:val="Heading4"/>
      </w:pPr>
      <w:bookmarkStart w:id="1326" w:name="_Toc519514755"/>
      <w:r w:rsidRPr="00E13B98">
        <w:t>Effects of urban development</w:t>
      </w:r>
      <w:bookmarkEnd w:id="1326"/>
    </w:p>
    <w:p w14:paraId="50848C45" w14:textId="237C36A9" w:rsidR="0048205B" w:rsidRDefault="0048205B" w:rsidP="00AE389F">
      <w:r w:rsidRPr="00E13B98">
        <w:t xml:space="preserve">The expansion of urban areas and its pressure on natural and semi-natural land will continue to be one of the major land-use factors in large parts of </w:t>
      </w:r>
      <w:r>
        <w:t xml:space="preserve">Western and Central </w:t>
      </w:r>
      <w:r w:rsidRPr="00E13B98">
        <w:t xml:space="preserve">Europe </w:t>
      </w:r>
      <w:r>
        <w:fldChar w:fldCharType="begin" w:fldLock="1"/>
      </w:r>
      <w:r>
        <w:instrText>ADDIN CSL_CITATION { "citationItems" : [ { "id" : "ITEM-1", "itemData" : { "abstract" : "Check that this fits with the rest of the details: EEA Report No 11/2016 https://www.eea.europa.eu/publications/urban-sprawl-in-europe", "author" : [ { "dropping-particle" : "", "family" : "EEA", "given" : "", "non-dropping-particle" : "", "parse-names" : false, "suffix" : "" } ], "id" : "ITEM-1", "issued" : { "date-parts" : [ [ "2016" ] ] }, "title" : "Urban sprawl in Europe", "type" : "report" }, "uris" : [ "http://www.mendeley.com/documents/?uuid=c63bc0cc-0d90-4664-ab38-f191db686ca2" ] } ], "mendeley" : { "formattedCitation" : "(EEA, 2016c)", "plainTextFormattedCitation" : "(EEA, 2016c)", "previouslyFormattedCitation" : "(EEA, 2016c)" }, "properties" : {  }, "schema" : "https://github.com/citation-style-language/schema/raw/master/csl-citation.json" }</w:instrText>
      </w:r>
      <w:r>
        <w:fldChar w:fldCharType="separate"/>
      </w:r>
      <w:r w:rsidRPr="00F22203">
        <w:t>(EEA, 2016</w:t>
      </w:r>
      <w:r w:rsidR="005C1327">
        <w:t>d</w:t>
      </w:r>
      <w:r w:rsidRPr="00F22203">
        <w:t>)</w:t>
      </w:r>
      <w:r>
        <w:fldChar w:fldCharType="end"/>
      </w:r>
      <w:r w:rsidRPr="00E13B98">
        <w:t xml:space="preserve">, and is also likely to result in considerable land take in Central Asia in coming decades </w:t>
      </w:r>
      <w:r w:rsidRPr="00E13B98">
        <w:fldChar w:fldCharType="begin" w:fldLock="1"/>
      </w:r>
      <w:r>
        <w:instrText>ADDIN CSL_CITATION { "citationItems" : [ { "id" : "ITEM-1", "itemData" : { "DOI" : "10.1016/j.progress.2011.04.001", "ISSN" : "03059006", "author" : [ { "dropping-particle" : "", "family" : "Angel", "given" : "Shlomo", "non-dropping-particle" : "", "parse-names" : false, "suffix" : "" }, { "dropping-particle" : "", "family" : "Parent", "given" : "Jason", "non-dropping-particle" : "", "parse-names" : false, "suffix" : "" }, { "dropping-particle" : "", "family" : "Civco", "given" : "Daniel L.", "non-dropping-particle" : "", "parse-names" : false, "suffix" : "" }, { "dropping-particle" : "", "family" : "Blei", "given" : "Alexander", "non-dropping-particle" : "", "parse-names" : false, "suffix" : "" }, { "dropping-particle" : "", "family" : "Potere", "given" : "David", "non-dropping-particle" : "", "parse-names" : false, "suffix" : "" } ], "container-title" : "Progress in Planning", "id" : "ITEM-1", "issue" : "2", "issued" : { "date-parts" : [ [ "2011", "2", "1" ] ] }, "page" : "53-107", "publisher" : "Pergamon", "title" : "The dimensions of global urban expansion: Estimates and projections for all countries, 2000\u20132050", "type" : "article-journal", "volume" : "75" }, "uris" : [ "http://www.mendeley.com/documents/?uuid=438056c2-34d6-3367-ba72-970ac5f4ab8d" ] } ], "mendeley" : { "formattedCitation" : "(Angel, Parent, Civco, Blei, &amp; Potere, 2011)", "plainTextFormattedCitation" : "(Angel, Parent, Civco, Blei, &amp; Potere, 2011)", "previouslyFormattedCitation" : "(Angel, Parent, Civco, Blei, &amp; Potere, 2011)" }, "properties" : {  }, "schema" : "https://github.com/citation-style-language/schema/raw/master/csl-citation.json" }</w:instrText>
      </w:r>
      <w:r w:rsidRPr="00E13B98">
        <w:fldChar w:fldCharType="separate"/>
      </w:r>
      <w:r w:rsidRPr="00E13B98">
        <w:t>(Angel</w:t>
      </w:r>
      <w:r w:rsidR="0015445D">
        <w:rPr>
          <w:i/>
        </w:rPr>
        <w:t xml:space="preserve"> et al.</w:t>
      </w:r>
      <w:r w:rsidRPr="00E13B98">
        <w:t>, 2011)</w:t>
      </w:r>
      <w:r w:rsidRPr="00E13B98">
        <w:fldChar w:fldCharType="end"/>
      </w:r>
      <w:r w:rsidRPr="00E13B98">
        <w:t>. With increasing urbani</w:t>
      </w:r>
      <w:r>
        <w:t>z</w:t>
      </w:r>
      <w:r w:rsidRPr="00E13B98">
        <w:t xml:space="preserve">ation, direct destruction of habitats, reduction of habitat areas, increasing fragmentation and degradation in both terrestrial and aquatic habitats can lead to significant negative impacts on biodiversity </w:t>
      </w:r>
      <w:r w:rsidRPr="00E13B98">
        <w:fldChar w:fldCharType="begin" w:fldLock="1"/>
      </w:r>
      <w: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d752f1e2-9667-4f6a-a449-a97e4e215943", "http://www.mendeley.com/documents/?uuid=c2eda311-d577-4e19-b275-cf6a935fbc0a" ] }, { "id" : "ITEM-2", "itemData" : { "DOI" : "10.1007/s11252-007-0045-4", "ISBN" : "1083-8155", "ISSN" : "10838155", "PMID" : "20926156", "abstract" : "Many studies have described the effects of urbanization on species richness. These studies indicate that urbanization can increase or decrease species richness, depending on several variables. Some of these variables include: taxonomic group, spatial scale of analysis, and intensity of urbanization. Recent reviews of birds (the most-studied group) indicate that species richness decreases with increasing urbanization in most cases but produces no change or even increases richness in some studies. Here I expand beyond the bird studies by reviewing 105 studies on the effects of urbanization on the species richness of non-avian species: mammals, reptiles, amphibians, invertebrates and plants. For all groups, species richness tends to be reduced in areas with extreme urbanization (i.e., central urban core areas). However, the effects of moderate levels of urbanization (i.e., suburban areas) vary significantly among groups. Most of the plant studies (about 65%) indicate increasing species richness with moderate urbanization whereas only a minority of invertebrate studies (about 30%) and a very small minority of non-avian vertebrate studies (about 12%) show increasing species richness. Possible explanations for these results are discussed, including the importance of nonnative species importation, spatial heterogeneity, intermediate disturbance and scale as major factors influencing species richness.", "author" : [ { "dropping-particle" : "", "family" : "McKinney", "given" : "Michael L.", "non-dropping-particle" : "", "parse-names" : false, "suffix" : "" } ], "container-title" : "Urban Ecosystems", "id" : "ITEM-2", "issue" : "2", "issued" : { "date-parts" : [ [ "2008" ] ] }, "page" : "161-176", "title" : "Effects of urbanization on species richness: A review of plants and animals", "type" : "article-journal", "volume" : "11" }, "uris" : [ "http://www.mendeley.com/documents/?uuid=7cc76dc1-f542-46da-bacf-a4fce2866a24", "http://www.mendeley.com/documents/?uuid=670fa41a-e844-4bc4-bf1f-ccf5407ed51a" ] }, { "id" : "ITEM-3", "itemData" : { "DOI" : "10.1088/1748-9326/8/1/014025", "ISBN" : "1748-9326", "ISSN" : "1748-9326", "abstract" : "Urbanization will place significant pressures on biodiversity across the world. However, there are large uncertainties in the amount and location of future urbanization, particularly urban land expansion. Here, we present a global analysis of urban extent circa 2000 and probabilistic forecasts of urban expansion for 2030 near protected areas and in biodiversity hotspots. We estimate that the amount of urban land within 50\u00a0km of all protected area boundaries will increase from 450\u2009000\u00a0km 2 circa 2000 to 1440\u2009000\u00a0\u00b1\u00a065\u2009000\u00a0km 2 in 2030. Our analysis shows that protected areas around the world will experience significant increases in urban land within 50\u00a0km of their boundaries. China will experience the largest increase in urban land near protected areas with 304\u2009000\u00a0\u00b1\u00a033\u2009000\u00a0km 2 of new urban land to be developed within 50\u00a0km of protected area boundaries. The largest urban expansion in biodiversity hotspots, over 100\u2009000\u00a0\u00b1\u00a025\u2009000\u00a0km 2 , is forecasted to occur in South America. Uncertainties in the forecasts of the amount and location of urban land expansion reflect uncertainties in their underlying drivers including urban population and economic growth. The forecasts point to the need to reconcile urban development and biodiversity conservation strategies.", "author" : [ { "dropping-particle" : "", "family" : "G\u00fcneralp", "given" : "B", "non-dropping-particle" : "", "parse-names" : false, "suffix" : "" }, { "dropping-particle" : "", "family" : "Seto", "given" : "K C", "non-dropping-particle" : "", "parse-names" : false, "suffix" : "" } ], "container-title" : "Environmental Research Letters", "id" : "ITEM-3", "issue" : "1", "issued" : { "date-parts" : [ [ "2013" ] ] }, "page" : "014025", "title" : "Futures of global urban expansion: uncertainties and implications for biodiversity conservation", "type" : "article-journal", "volume" : "8" }, "uris" : [ "http://www.mendeley.com/documents/?uuid=cffb7f92-c40a-49c8-b936-fc82d888393a", "http://www.mendeley.com/documents/?uuid=9a962314-db1e-4e33-bcd8-7fe442177f95" ] } ], "mendeley" : { "formattedCitation" : "(G\u00fcneralp &amp; Seto, 2013; McKinney, 2006, 2008)", "plainTextFormattedCitation" : "(G\u00fcneralp &amp; Seto, 2013; McKinney, 2006, 2008)", "previouslyFormattedCitation" : "(G\u00fcneralp &amp; Seto, 2013; McKinney, 2006, 2008)" }, "properties" : {  }, "schema" : "https://github.com/citation-style-language/schema/raw/master/csl-citation.json" }</w:instrText>
      </w:r>
      <w:r w:rsidRPr="00E13B98">
        <w:fldChar w:fldCharType="separate"/>
      </w:r>
      <w:r w:rsidRPr="00E13B98">
        <w:t>(Güneralp &amp; Seto, 2013; McKinney, 2006, 2008)</w:t>
      </w:r>
      <w:r w:rsidRPr="00E13B98">
        <w:fldChar w:fldCharType="end"/>
      </w:r>
      <w:r w:rsidRPr="00E13B98">
        <w:t>. Urbani</w:t>
      </w:r>
      <w:r>
        <w:t>z</w:t>
      </w:r>
      <w:r w:rsidRPr="00E13B98">
        <w:t>ation affects different habitats and species groups disproportionately and often its effects are related to intensity of urbani</w:t>
      </w:r>
      <w:r>
        <w:t>z</w:t>
      </w:r>
      <w:r w:rsidRPr="00E13B98">
        <w:t xml:space="preserve">ation and regional biodiversity patterns </w:t>
      </w:r>
      <w:r w:rsidRPr="00E13B98">
        <w:fldChar w:fldCharType="begin" w:fldLock="1"/>
      </w:r>
      <w:r>
        <w:instrText>ADDIN CSL_CITATION { "citationItems" : [ { "id" : "ITEM-1", "itemData" : { "DOI" : "10.1007/s11252-007-0045-4", "ISBN" : "1083-8155", "ISSN" : "10838155", "PMID" : "20926156", "abstract" : "Many studies have described the effects of urbanization on species richness. These studies indicate that urbanization can increase or decrease species richness, depending on several variables. Some of these variables include: taxonomic group, spatial scale of analysis, and intensity of urbanization. Recent reviews of birds (the most-studied group) indicate that species richness decreases with increasing urbanization in most cases but produces no change or even increases richness in some studies. Here I expand beyond the bird studies by reviewing 105 studies on the effects of urbanization on the species richness of non-avian species: mammals, reptiles, amphibians, invertebrates and plants. For all groups, species richness tends to be reduced in areas with extreme urbanization (i.e., central urban core areas). However, the effects of moderate levels of urbanization (i.e., suburban areas) vary significantly among groups. Most of the plant studies (about 65%) indicate increasing species richness with moderate urbanization whereas only a minority of invertebrate studies (about 30%) and a very small minority of non-avian vertebrate studies (about 12%) show increasing species richness. Possible explanations for these results are discussed, including the importance of nonnative species importation, spatial heterogeneity, intermediate disturbance and scale as major factors influencing species richness.", "author" : [ { "dropping-particle" : "", "family" : "McKinney", "given" : "Michael L.", "non-dropping-particle" : "", "parse-names" : false, "suffix" : "" } ], "container-title" : "Urban Ecosystems", "id" : "ITEM-1", "issue" : "2", "issued" : { "date-parts" : [ [ "2008" ] ] }, "page" : "161-176", "title" : "Effects of urbanization on species richness: A review of plants and animals", "type" : "article-journal", "volume" : "11" }, "uris" : [ "http://www.mendeley.com/documents/?uuid=670fa41a-e844-4bc4-bf1f-ccf5407ed51a", "http://www.mendeley.com/documents/?uuid=7cc76dc1-f542-46da-bacf-a4fce2866a24" ] } ], "mendeley" : { "formattedCitation" : "(McKinney, 2008)", "plainTextFormattedCitation" : "(McKinney, 2008)", "previouslyFormattedCitation" : "(McKinney, 2008)" }, "properties" : {  }, "schema" : "https://github.com/citation-style-language/schema/raw/master/csl-citation.json" }</w:instrText>
      </w:r>
      <w:r w:rsidRPr="00E13B98">
        <w:fldChar w:fldCharType="separate"/>
      </w:r>
      <w:r w:rsidRPr="00E13B98">
        <w:t>(McKinney, 2008)</w:t>
      </w:r>
      <w:r w:rsidRPr="00E13B98">
        <w:fldChar w:fldCharType="end"/>
      </w:r>
      <w:r w:rsidRPr="00E13B98">
        <w:t xml:space="preserve">. In regions with less effective governance of land use, there is a greater possibility of development affecting areas with high biodiversity </w:t>
      </w:r>
      <w:r w:rsidRPr="00E13B98">
        <w:fldChar w:fldCharType="begin" w:fldLock="1"/>
      </w:r>
      <w:r>
        <w:instrText>ADDIN CSL_CITATION { "citationItems" : [ { "id" : "ITEM-1", "itemData" : { "DOI" : "10.1088/1748-9326/8/1/014025", "ISBN" : "1748-9326", "ISSN" : "1748-9326", "abstract" : "Urbanization will place significant pressures on biodiversity across the world. However, there are large uncertainties in the amount and location of future urbanization, particularly urban land expansion. Here, we present a global analysis of urban extent circa 2000 and probabilistic forecasts of urban expansion for 2030 near protected areas and in biodiversity hotspots. We estimate that the amount of urban land within 50\u00a0km of all protected area boundaries will increase from 450\u2009000\u00a0km 2 circa 2000 to 1440\u2009000\u00a0\u00b1\u00a065\u2009000\u00a0km 2 in 2030. Our analysis shows that protected areas around the world will experience significant increases in urban land within 50\u00a0km of their boundaries. China will experience the largest increase in urban land near protected areas with 304\u2009000\u00a0\u00b1\u00a033\u2009000\u00a0km 2 of new urban land to be developed within 50\u00a0km of protected area boundaries. The largest urban expansion in biodiversity hotspots, over 100\u2009000\u00a0\u00b1\u00a025\u2009000\u00a0km 2 , is forecasted to occur in South America. Uncertainties in the forecasts of the amount and location of urban land expansion reflect uncertainties in their underlying drivers including urban population and economic growth. The forecasts point to the need to reconcile urban development and biodiversity conservation strategies.", "author" : [ { "dropping-particle" : "", "family" : "G\u00fcneralp", "given" : "B", "non-dropping-particle" : "", "parse-names" : false, "suffix" : "" }, { "dropping-particle" : "", "family" : "Seto", "given" : "K C", "non-dropping-particle" : "", "parse-names" : false, "suffix" : "" } ], "container-title" : "Environmental Research Letters", "id" : "ITEM-1", "issue" : "1", "issued" : { "date-parts" : [ [ "2013" ] ] }, "page" : "014025", "title" : "Futures of global urban expansion: uncertainties and implications for biodiversity conservation", "type" : "article-journal", "volume" : "8" }, "uris" : [ "http://www.mendeley.com/documents/?uuid=9a962314-db1e-4e33-bcd8-7fe442177f95", "http://www.mendeley.com/documents/?uuid=cffb7f92-c40a-49c8-b936-fc82d888393a" ] } ], "mendeley" : { "formattedCitation" : "(G\u00fcneralp &amp; Seto, 2013)", "plainTextFormattedCitation" : "(G\u00fcneralp &amp; Seto, 2013)", "previouslyFormattedCitation" : "(G\u00fcneralp &amp; Seto, 2013)" }, "properties" : {  }, "schema" : "https://github.com/citation-style-language/schema/raw/master/csl-citation.json" }</w:instrText>
      </w:r>
      <w:r w:rsidRPr="00E13B98">
        <w:fldChar w:fldCharType="separate"/>
      </w:r>
      <w:r w:rsidRPr="00E13B98">
        <w:t>(Güneralp &amp; Seto, 2013)</w:t>
      </w:r>
      <w:r w:rsidRPr="00E13B98">
        <w:fldChar w:fldCharType="end"/>
      </w:r>
      <w:r w:rsidRPr="00E13B98">
        <w:t>. In</w:t>
      </w:r>
      <w:r>
        <w:t xml:space="preserve"> Western and Central</w:t>
      </w:r>
      <w:r w:rsidRPr="00E13B98">
        <w:t xml:space="preserve"> Europe, urban development and its associated land take poses a major threat to soil and could have significant effects on agricultural production and food </w:t>
      </w:r>
      <w:r>
        <w:fldChar w:fldCharType="begin" w:fldLock="1"/>
      </w:r>
      <w:r>
        <w:instrText>ADDIN CSL_CITATION { "citationItems" : [ { "id" : "ITEM-1", "itemData" : { "DOI" : "10.1080/09640568.2014.899490", "ISBN" : "0964-0568", "ISSN" : "13600559", "abstract" : "Soil is a multifunctional, non-renewable natural resource for Europe as\\nclearly expressed in the European Union (EU) Thematic Strategy for Soil\\nProtection (COM (2006)231). Soil carries out multiple functions,\\nincluding the support of food production. Urban development and its\\nassociated land take poses a major threat to soil and could have\\nsignificant effects on agricultural production. This paper aims to\\nevaluate the potential productivity losses in European agriculture due\\nto land-take processes between 1990 and 2006. Agricultural land take was\\ncalculated using CORINE Land Cover maps of 1990, 2000 and 2006. For 21\\nof the 27 EU member states, agricultural land take was computed to be\\n752,973 ha for 1990-2000 and 436,095 ha for 2000-2006, representing\\n70.8% and 53.5%, respectively, of the total EU land take for these\\nperiods. The impact of this land take on the production capabilities of\\nthe agricultural sector for the period 1990-2006 for 19 of the 21 states\\nwas estimated to be equivalent to a loss of more than six million tonnes\\nof wheat. The paper demonstrates that Europe's intense urbanisation has\\na direct impact on its capability to produce food.", "author" : [ { "dropping-particle" : "", "family" : "Gardi", "given" : "Ciro", "non-dropping-particle" : "", "parse-names" : false, "suffix" : "" }, { "dropping-particle" : "", "family" : "Panagos", "given" : "Panos", "non-dropping-particle" : "", "parse-names" : false, "suffix" : "" }, { "dropping-particle" : "", "family" : "Liedekerke", "given" : "Marc", "non-dropping-particle" : "Van", "parse-names" : false, "suffix" : "" }, { "dropping-particle" : "", "family" : "Bosco", "given" : "Claudio", "non-dropping-particle" : "", "parse-names" : false, "suffix" : "" }, { "dropping-particle" : "", "family" : "Brogniez", "given" : "Delphine", "non-dropping-particle" : "De", "parse-names" : false, "suffix" : "" } ], "container-title" : "Journal of Environmental Planning and Management", "id" : "ITEM-1", "issue" : "5", "issued" : { "date-parts" : [ [ "2015" ] ] }, "page" : "898-912", "publisher" : "Taylor &amp; Francis", "title" : "Land take and food security: assessment of land take on the agricultural production in Europe", "type" : "article-journal", "volume" : "58" }, "uris" : [ "http://www.mendeley.com/documents/?uuid=9b694004-e82d-40a1-a900-d695700e1cbc" ] } ], "mendeley" : { "formattedCitation" : "(Gardi, Panagos, Van Liedekerke, Bosco, &amp; De Brogniez, 2015)", "plainTextFormattedCitation" : "(Gardi, Panagos, Van Liedekerke, Bosco, &amp; De Brogniez, 2015)", "previouslyFormattedCitation" : "(Gardi, Panagos, Van Liedekerke, Bosco, &amp; De Brogniez, 2015)" }, "properties" : {  }, "schema" : "https://github.com/citation-style-language/schema/raw/master/csl-citation.json" }</w:instrText>
      </w:r>
      <w:r>
        <w:fldChar w:fldCharType="separate"/>
      </w:r>
      <w:r w:rsidRPr="00AD1ED1">
        <w:t>(Gardi</w:t>
      </w:r>
      <w:r w:rsidR="0015445D">
        <w:rPr>
          <w:i/>
        </w:rPr>
        <w:t xml:space="preserve"> et al.</w:t>
      </w:r>
      <w:r w:rsidRPr="00AD1ED1">
        <w:t>, 2015)</w:t>
      </w:r>
      <w:r>
        <w:fldChar w:fldCharType="end"/>
      </w:r>
      <w:r w:rsidRPr="00E13B98">
        <w:t>.</w:t>
      </w:r>
    </w:p>
    <w:p w14:paraId="08061154" w14:textId="77777777" w:rsidR="0048205B" w:rsidRPr="00E13B98" w:rsidRDefault="0048205B" w:rsidP="00AE389F"/>
    <w:p w14:paraId="6BD38A52" w14:textId="77777777" w:rsidR="0048205B" w:rsidRPr="00E13B98" w:rsidRDefault="0048205B" w:rsidP="001F0516">
      <w:pPr>
        <w:pStyle w:val="Heading4"/>
      </w:pPr>
      <w:bookmarkStart w:id="1327" w:name="_Toc519514756"/>
      <w:r w:rsidRPr="00E13B98">
        <w:t>Effectiveness of landscape and habitat restoration</w:t>
      </w:r>
      <w:bookmarkEnd w:id="1327"/>
    </w:p>
    <w:p w14:paraId="2D6E5E95" w14:textId="1C0E2B2F" w:rsidR="0048205B" w:rsidRPr="00E13B98" w:rsidRDefault="0048205B" w:rsidP="00AE389F">
      <w:r w:rsidRPr="00E13B98">
        <w:t xml:space="preserve">Restoration success depends on the ability to encompass the important ecological mechanisms that underpin ecosystem functioning </w:t>
      </w:r>
      <w:r w:rsidRPr="00E13B98">
        <w:fldChar w:fldCharType="begin" w:fldLock="1"/>
      </w:r>
      <w:r>
        <w:instrText>ADDIN CSL_CITATION { "citationItems" : [ { "id" : "ITEM-1", "itemData" : { "DOI" : "10.1016/j.biocon.2016.12.024", "ISSN" : "00063207", "abstract" : "The involvement of ecological theory in habitat restoration has significantly increased in the past decade. However, despite the fact that the field of restoration ecology has grown academically strong in recent years, there are still visible gaps between the advancing discipline of theoretical ecology and current approaches of habitat restoration. We propose bridging these gaps by linking recent developments in theoretical plant ecology with the main questions every restoration practitioner should ask, namely: Q1) How to identify target species and baseline conditions for restoration of the selected habitat?; Q2) When can one count on spontaneous dispersal and when are additional efforts required for facilitating dispersal of desired species?; Q3) Which factors determine the successful establishment of target species and assembly of target communities?; and Q4) What time-scale needs to be considered for the evaluation of species colonisation and restoration success? Knowledge and experience accumulated in practical restoration can considerably benefit theoretical ecology for example by improving the understanding on (i) temporal changes in community, (ii) species assembly, (iii) species dispersal and establishment and (iv) landscape-scale dynamics of biodiversity. We emphasise that to improve joint thinking of practical restoration and theoretical ecology, restoration-problem-driven theoretical research is necessary. We suggest either (i) to translate and link the current findings of theoretical ecology to restoration strategies; and/or (ii) to summarise practical restoration needs by formulation of questions and testable hypotheses based on theory.", "author" : [ { "dropping-particle" : "", "family" : "T\u00f6r\u00f6k", "given" : "Peter", "non-dropping-particle" : "", "parse-names" : false, "suffix" : "" }, { "dropping-particle" : "", "family" : "Helm", "given" : "Aveliina", "non-dropping-particle" : "", "parse-names" : false, "suffix" : "" } ], "container-title" : "Biological Conservation", "id" : "ITEM-1", "issued" : { "date-parts" : [ [ "2017" ] ] }, "page" : "85-91", "publisher" : "Elsevier Ltd", "title" : "Ecological theory provides strong support for habitat restoration", "type" : "article-journal", "volume" : "206" }, "uris" : [ "http://www.mendeley.com/documents/?uuid=01a9fa4f-2050-45bb-a702-f269309957f6" ] } ], "mendeley" : { "formattedCitation" : "(T\u00f6r\u00f6k &amp; Helm, 2017)", "plainTextFormattedCitation" : "(T\u00f6r\u00f6k &amp; Helm, 2017)", "previouslyFormattedCitation" : "(T\u00f6r\u00f6k &amp; Helm, 2017)" }, "properties" : {  }, "schema" : "https://github.com/citation-style-language/schema/raw/master/csl-citation.json" }</w:instrText>
      </w:r>
      <w:r w:rsidRPr="00E13B98">
        <w:fldChar w:fldCharType="separate"/>
      </w:r>
      <w:r w:rsidRPr="00E13B98">
        <w:t>(Török &amp; Helm, 2017)</w:t>
      </w:r>
      <w:r w:rsidRPr="00E13B98">
        <w:fldChar w:fldCharType="end"/>
      </w:r>
      <w:r w:rsidRPr="00E13B98">
        <w:t xml:space="preserve">. For example, forest restoration success has been shown to mainly depend on time since restoration initiation, disturbance type (secondary or selectively logged forests) and landscape context (e.g. forest patch size and isolation; </w:t>
      </w:r>
      <w:r>
        <w:fldChar w:fldCharType="begin" w:fldLock="1"/>
      </w:r>
      <w:r>
        <w:instrText>ADDIN CSL_CITATION { "citationItems" : [ { "id" : "ITEM-1", "itemData" : { "DOI" : "10.1038/ncomms11666", "ISBN" : "2041-1723 (Electronic)\\r2041-1723 (Linking)", "ISSN" : "2041-1723", "PMID" : "27193756", "abstract" : "Two billion ha have been identified globally for forest restoration. Our meta-analysis encompassing 221 study landscapes worldwide reveals forest restoration enhances biodiversity by 15\u201384% and vegetation structure by 36\u201377%, compared with degraded ecosystems. For the first time, we identify the main ecological drivers of forest restoration success (defined as a return to a reference condition, that is, old-growth forest) at both the local and landscape scale. These are as follows: the time elapsed since restoration began, disturbance type and landscape context. The time elapsed since restoration began strongly drives restoration success in secondary forests, but not in selectively logged forests (which are more ecologically similar to reference systems). Landscape restoration will be most successful when previous disturbance is less intensive and habitat is less fragmented in the landscape. Restoration does not result in full recovery of biodiversity and vegetation structure, but can complement old-growth forests if there is sufficient time for ecological succession.", "author" : [ { "dropping-particle" : "", "family" : "Crouzeilles", "given" : "Renato", "non-dropping-particle" : "", "parse-names" : false, "suffix" : "" }, { "dropping-particle" : "", "family" : "Curran", "given" : "Michael", "non-dropping-particle" : "", "parse-names" : false, "suffix" : "" }, { "dropping-particle" : "", "family" : "Ferreira", "given" : "Mariana S.", "non-dropping-particle" : "", "parse-names" : false, "suffix" : "" }, { "dropping-particle" : "", "family" : "Lindenmayer", "given" : "David B.", "non-dropping-particle" : "", "parse-names" : false, "suffix" : "" }, { "dropping-particle" : "V.", "family" : "Grelle", "given" : "Carlos E.", "non-dropping-particle" : "", "parse-names" : false, "suffix" : "" }, { "dropping-particle" : "", "family" : "Rey Benayas", "given" : "Jos\u00e9 M.", "non-dropping-particle" : "", "parse-names" : false, "suffix" : "" } ], "container-title" : "Nature Communications", "id" : "ITEM-1", "issue" : "May", "issued" : { "date-parts" : [ [ "2016" ] ] }, "page" : "11666", "title" : "A global meta-analysis on the ecological drivers of forest restoration success", "type" : "article-journal", "volume" : "7" }, "uris" : [ "http://www.mendeley.com/documents/?uuid=b19b503f-55a9-4b20-b555-ee46ec6ce954" ] } ], "mendeley" : { "formattedCitation" : "(Crouzeilles et al., 2016)", "plainTextFormattedCitation" : "(Crouzeilles et al., 2016)", "previouslyFormattedCitation" : "(Crouzeilles et al., 2016)" }, "properties" : {  }, "schema" : "https://github.com/citation-style-language/schema/raw/master/csl-citation.json" }</w:instrText>
      </w:r>
      <w:r>
        <w:fldChar w:fldCharType="separate"/>
      </w:r>
      <w:r w:rsidRPr="00A17BAF">
        <w:t xml:space="preserve">(Crouzeilles </w:t>
      </w:r>
      <w:r w:rsidR="000D7D89" w:rsidRPr="000D7D89">
        <w:rPr>
          <w:i/>
        </w:rPr>
        <w:t>et al.</w:t>
      </w:r>
      <w:r w:rsidRPr="00A17BAF">
        <w:t>, 2016)</w:t>
      </w:r>
      <w:r>
        <w:fldChar w:fldCharType="end"/>
      </w:r>
      <w:r w:rsidRPr="00E13B98">
        <w:t xml:space="preserve">. It is important to restore the genetic diversity contained within an ecosystem to assure evolutionary potential and to avoid adverse effects caused by management, e.g. founder effects, where only few individuals contribute to initial genetic diversity </w:t>
      </w:r>
      <w:r>
        <w:fldChar w:fldCharType="begin" w:fldLock="1"/>
      </w:r>
      <w:r>
        <w:instrText>ADDIN CSL_CITATION { "citationItems" : [ { "id" : "ITEM-1", "itemData" : { "DOI" : "10.3732/ajb.1000285", "ISBN" : "0002-9122", "ISSN" : "00029122", "PMID" : "21613146", "abstract" : "The practice of ecological restoration is a primary option for increasing levels of biodiversity by modifying human-altered ecosystems. The scientific discipline of restoration ecology provides conceptual guidance and tests of restoration strategies, with the ultimate goal of predictive landscape restoration. I construct a conceptual model for restoration of biodiversity, based on site-level (e.g., biotic and abiotic) conditions, landscape (e.g, interpatch connectivity and patch geometry), and historical factors (e.g., species arrival order and land-use legacies). I then ask how well restoration ecology has addressed the various components of this model. During the past decade, restoration research has focused largely on how the restoration of site-level factors promotes species diversity-primarily of plants. Relatively little attention has been paid to how landscape or historical factors interplay with restoration, how restoration influences functional and genetic components of biodiversity, or how a suite of less-studied taxa might be restored. I suggest that the high level of variation seen in restoration outcomes might be explained, at least in part, by the contingencies placed on site-level restoration by landscape and historical factors and then present a number of avenues for future research to address these often ignored linkages in the biodiversity restoration model. Such work will require carefully conducted restoration experiments set across multiple sites and many years. It is my hope that by considering how space and time influence restoration, we might move restoration ecology in a direction of stronger prediction, conducted across landscapes, thus providing feasible restoration strategies that work at scales over which biodiversity conservation occurs.", "author" : [ { "dropping-particle" : "", "family" : "Brudvig", "given" : "Lars A.", "non-dropping-particle" : "", "parse-names" : false, "suffix" : "" } ], "container-title" : "American Journal of Botany", "id" : "ITEM-1", "issue" : "3", "issued" : { "date-parts" : [ [ "2011" ] ] }, "page" : "549-558", "title" : "The restoration of biodiversity: Where has research been and where does it need to go?", "type" : "article-journal", "volume" : "98" }, "uris" : [ "http://www.mendeley.com/documents/?uuid=7480c475-a369-43d8-a916-9365929296ca" ] }, { "id" : "ITEM-2", "itemData" : { "DOI" : "10.1111/rec.12028", "ISBN" : "10612971", "ISSN" : "10612971", "abstract" : "Assessing the success of ecological restoration projects is critical to justify the use of restoration in natural resource management and to improve best practice. Although there are extensive discussions surrounding the characteristics that define and measure successful restoration, monitoring or evaluation of projects in practice is widely thought to have lagged behind. We conducted a literature review to determine trends in evaluations of restoration projects and identify key knowledge gaps that need to be addressed. We searched the Web of Knowledge plus two additional restoration journals not found in the database for empirical papers that assessed restoration projects post-implementation. We quantified the extent that key attributes of success, including ecological (vegetation structure, species diversity and abundance, and ecosystem functioning) and socioeconomic, were addressed by these papers along with trends in publication and restoration characteristics. Encouragingly, we found the number of empirical evaluations has grown substantially in recent years. The increased age of restoration projects and number of papers that assessed ecological functions since previous reviews of the literature is also a positive development. Research is still heavily skewed toward United States and Australia, however, and identifying an appropriate reference site needs further investigation. Of particular concern is the dearth of papers identified in the literature search that included any measure of socioeconomic attributes. Focusing future empirical research on quantifying ecosystem services and other socioeconomic outcomes is essential for understanding the full benefits and costs of ecological restoration and to support its use in natural resource management. [ABSTRACT FROM AUTHOR]", "author" : [ { "dropping-particle" : "", "family" : "Wortley", "given" : "Liana", "non-dropping-particle" : "", "parse-names" : false, "suffix" : "" }, { "dropping-particle" : "", "family" : "Hero", "given" : "Jean Marc", "non-dropping-particle" : "", "parse-names" : false, "suffix" : "" }, { "dropping-particle" : "", "family" : "Howes", "given" : "Michael", "non-dropping-particle" : "", "parse-names" : false, "suffix" : "" } ], "container-title" : "Restoration Ecology", "id" : "ITEM-2", "issue" : "5", "issued" : { "date-parts" : [ [ "2013" ] ] }, "page" : "537-543", "title" : "Evaluating ecological restoration success: A review of the literature", "type" : "article-journal", "volume" : "21" }, "uris" : [ "http://www.mendeley.com/documents/?uuid=05d88c58-dc95-454c-bb69-e5b38a71a45c" ] }, { "id" : "ITEM-3", "itemData" : { "DOI" : "10.1111/mec.12995", "ISBN" : "0962-1083", "ISSN" : "1365294X", "PMID" : "25377524", "abstract" : "Ecological restoration of degraded ecosystems has emerged as a critical tool in the fight to reverse and ameliorate the current loss of biodiversity and ecosystem services. Approaches derived from different genetic disciplines are extending the theoretical and applied frameworks on which ecological restoration is based. We performed a search of scientific articles and identified 160 articles that employed a genetic approach within a restoration context to shed light on the links between genetics and restora- tion. These articles were then classified on whether they examined association between genetics and fitness or the application of genetics in demographic studies, and on the way the studies informed restoration practice. Although genetic research in restoration is rapidly growing, we found that studies could make better use of the extensive tool- box developed by applied fields in genetics. Overall, 41% of reviewed studies used genetic information to evaluate or monitor restoration, and 59% provided genetic infor- mation to guide prerestoration decision-making processes. Reviewed studies suggest that restoration practitioners often overlook the importance of including genetic aspects within their restoration goals. Even though there is a genetic basis influencing the provision of ecosystem services, few studies explored this relationship. We provide a view of research gaps, future directions and challenges in the genetics of restoration.", "author" : [ { "dropping-particle" : "", "family" : "Mijangos", "given" : "Jose Luis", "non-dropping-particle" : "", "parse-names" : false, "suffix" : "" }, { "dropping-particle" : "", "family" : "Pacioni", "given" : "Carlo", "non-dropping-particle" : "", "parse-names" : false, "suffix" : "" }, { "dropping-particle" : "", "family" : "Spencer", "given" : "Peter B S", "non-dropping-particle" : "", "parse-names" : false, "suffix" : "" }, { "dropping-particle" : "", "family" : "Craig", "given" : "Michael D.", "non-dropping-particle" : "", "parse-names" : false, "suffix" : "" } ], "container-title" : "Molecular Ecology", "id" : "ITEM-3", "issue" : "1", "issued" : { "date-parts" : [ [ "2015" ] ] }, "page" : "22-37", "title" : "Contribution of genetics to ecological restoration", "type" : "article-journal", "volume" : "24" }, "uris" : [ "http://www.mendeley.com/documents/?uuid=635aa973-6186-4b33-88df-396ec40f81e7" ] } ], "mendeley" : { "formattedCitation" : "(Brudvig, 2011; Mijangos, Pacioni, Spencer, &amp; Craig, 2015; Wortley, Hero, &amp; Howes, 2013)", "plainTextFormattedCitation" : "(Brudvig, 2011; Mijangos, Pacioni, Spencer, &amp; Craig, 2015; Wortley, Hero, &amp; Howes, 2013)", "previouslyFormattedCitation" : "(Brudvig, 2011; Mijangos, Pacioni, Spencer, &amp; Craig, 2015; Wortley, Hero, &amp; Howes, 2013)" }, "properties" : {  }, "schema" : "https://github.com/citation-style-language/schema/raw/master/csl-citation.json" }</w:instrText>
      </w:r>
      <w:r>
        <w:fldChar w:fldCharType="separate"/>
      </w:r>
      <w:r w:rsidRPr="00A17BAF">
        <w:t>(Brudvig, 2011; Mijangos</w:t>
      </w:r>
      <w:r w:rsidR="0015445D">
        <w:rPr>
          <w:i/>
        </w:rPr>
        <w:t xml:space="preserve"> et al.</w:t>
      </w:r>
      <w:r w:rsidRPr="00A17BAF">
        <w:t>, 2015; Wortley</w:t>
      </w:r>
      <w:r w:rsidR="0015445D">
        <w:rPr>
          <w:i/>
        </w:rPr>
        <w:t xml:space="preserve"> et al.</w:t>
      </w:r>
      <w:r w:rsidRPr="00A17BAF">
        <w:t>, 2013)</w:t>
      </w:r>
      <w:r>
        <w:fldChar w:fldCharType="end"/>
      </w:r>
      <w:r w:rsidRPr="00E13B98">
        <w:t xml:space="preserve"> (see</w:t>
      </w:r>
      <w:r w:rsidRPr="00803BFA">
        <w:rPr>
          <w:b/>
        </w:rPr>
        <w:t xml:space="preserve"> </w:t>
      </w:r>
      <w:r w:rsidR="00B61A52">
        <w:rPr>
          <w:b/>
        </w:rPr>
        <w:t>Box 4.2</w:t>
      </w:r>
      <w:r>
        <w:t>).</w:t>
      </w:r>
    </w:p>
    <w:p w14:paraId="7E2F3817" w14:textId="71C32F8F" w:rsidR="0048205B" w:rsidRPr="00E13B98" w:rsidRDefault="0048205B" w:rsidP="00AE389F">
      <w:r w:rsidRPr="00E13B98">
        <w:t xml:space="preserve">There are numerous links between restoration, economic development, and human well-being </w:t>
      </w:r>
      <w:r>
        <w:fldChar w:fldCharType="begin" w:fldLock="1"/>
      </w:r>
      <w:r>
        <w:instrText>ADDIN CSL_CITATION { "citationItems" : [ { "id" : "ITEM-1", "itemData" : { "DOI" : "10.1111/j.1526-100X.2009.00638.x", "ISBN" : "1061-2971", "ISSN" : "10612971", "PMID" : "26285040", "abstract" : "Many ecosystems have been transformed, or degraded by human use, and restoration offers an opportunity to recover services and benefits, not to mention intrinsic val- ues. We assessed whether restoration scientists and prac- titioners use their projects to demonstrate the benefits restoration can provide in their peer-reviewed publications. We evaluated a sample of the academic literature to deter- mine whether links are made explicit between ecological restoration, society, and public policy related to natural capital. We analyzed 1,582 peer-reviewed papers dealing with ecological restoration published between 1 January 2000 and 30 September 2008 in 13 leading scientific jour- nals. As selection criterion, we considered papers that con- tained either \u201crestoration\u201d or \u201crehabilitation\u201d in their title, abstract, or keywords. Furthermore, as one-third of the papers were published in Restoration Ecology,weusedthat journal as a reference for comparison with all the other journals. We readily acknowledge that aquatic ecosystems are under-represented, and that the largely inaccessible gray literature was ignored. Within these constraints, we found clear evidence that restoration practitioners are fail- ing to signal links between ecological restoration, society, and policy, and are underselling the evidence of benefits of restoration as a worthwhile investment for society. We discuss this assertion and illustrate it with samples of our findings\u2014with regards to (1) the geographical and institu- tional affiliations of authors; (2) the choice of ecosystems studied, methods employed, monitoring schemes applied, and the spatial scale of studies; and (3) weak links to pay- ments for ecosystem service setups, agriculture, and rami- fications for public policy", "author" : [ { "dropping-particle" : "", "family" : "Aronson", "given" : "James", "non-dropping-particle" : "", "parse-names" : false, "suffix" : "" }, { "dropping-particle" : "", "family" : "Blignaut", "given" : "James N.", "non-dropping-particle" : "", "parse-names" : false, "suffix" : "" }, { "dropping-particle" : "", "family" : "Milton", "given" : "Suzanne J.", "non-dropping-particle" : "", "parse-names" : false, "suffix" : "" }, { "dropping-particle" : "", "family" : "Maitre", "given" : "David", "non-dropping-particle" : "Le", "parse-names" : false, "suffix" : "" }, { "dropping-particle" : "", "family" : "Esler", "given" : "Karen J.", "non-dropping-particle" : "", "parse-names" : false, "suffix" : "" }, { "dropping-particle" : "", "family" : "Limouzin", "given" : "Amandine", "non-dropping-particle" : "", "parse-names" : false, "suffix" : "" }, { "dropping-particle" : "", "family" : "Fontaine", "given" : "Christelle", "non-dropping-particle" : "", "parse-names" : false, "suffix" : "" }, { "dropping-particle" : "", "family" : "Wit", "given" : "Martin P.", "non-dropping-particle" : "de", "parse-names" : false, "suffix" : "" }, { "dropping-particle" : "", "family" : "Mugido", "given" : "Worship", "non-dropping-particle" : "", "parse-names" : false, "suffix" : "" }, { "dropping-particle" : "", "family" : "Prinsloo", "given" : "Philip", "non-dropping-particle" : "", "parse-names" : false, "suffix" : "" }, { "dropping-particle" : "", "family" : "Elst", "given" : "Leandri", "non-dropping-particle" : "van der", "parse-names" : false, "suffix" : "" }, { "dropping-particle" : "", "family" : "Lederer", "given" : "Ned", "non-dropping-particle" : "", "parse-names" : false, "suffix" : "" } ], "container-title" : "Restoration Ecology", "id" : "ITEM-1", "issue" : "2", "issued" : { "date-parts" : [ [ "2010" ] ] }, "page" : "143-154", "title" : "Are socioeconomic benefits of restoration adequately quantified? a meta-analysis of recent papers (2000-2008) in restoration ecology and 12 other scientific journals", "type" : "article-journal", "volume" : "18" }, "uris" : [ "http://www.mendeley.com/documents/?uuid=d3098999-7a75-458e-ab91-390cd50da595" ] }, { "id" : "ITEM-2", "itemData" : { "DOI" : "10.1126/science.1172460", "author" : [ { "dropping-particle" : "", "family" : "Benayas", "given" : "Jos\u00e9 M. Rey", "non-dropping-particle" : "", "parse-names" : false, "suffix" : "" }, { "dropping-particle" : "", "family" : "Newton", "given" : "Adrian C.", "non-dropping-particle" : "", "parse-names" : false, "suffix" : "" }, { "dropping-particle" : "", "family" : "Diaz", "given" : "Anita", "non-dropping-particle" : "", "parse-names" : false, "suffix" : "" }, { "dropping-particle" : "", "family" : "Bullock", "given" : "James M.", "non-dropping-particle" : "", "parse-names" : false, "suffix" : "" } ], "container-title" : "Science", "id" : "ITEM-2", "issue" : "August", "issued" : { "date-parts" : [ [ "2009" ] ] }, "page" : "1121-1124", "title" : "Enhancement of Biodiversity and Ecosystem Services by Ecological Restoration: A Meta-Analysis", "type" : "article-journal", "volume" : "8" }, "uris" : [ "http://www.mendeley.com/documents/?uuid=fbc6ff2a-fa96-4257-9921-e1cd357163f6" ] } ], "mendeley" : { "formattedCitation" : "(Aronson et al., 2010; Jos\u00e9 M. Rey Benayas, Newton, Diaz, &amp; Bullock, 2009)", "plainTextFormattedCitation" : "(Aronson et al., 2010; Jos\u00e9 M. Rey Benayas, Newton, Diaz, &amp; Bullock, 2009)", "previouslyFormattedCitation" : "(Aronson et al., 2010; Jos\u00e9 M. Rey Benayas, Newton, Diaz, &amp; Bullock, 2009)" }, "properties" : {  }, "schema" : "https://github.com/citation-style-language/schema/raw/master/csl-citation.json" }</w:instrText>
      </w:r>
      <w:r>
        <w:fldChar w:fldCharType="separate"/>
      </w:r>
      <w:r w:rsidRPr="0099267B">
        <w:t xml:space="preserve">(Aronson </w:t>
      </w:r>
      <w:r w:rsidR="000D7D89" w:rsidRPr="000D7D89">
        <w:rPr>
          <w:i/>
        </w:rPr>
        <w:t>et al.</w:t>
      </w:r>
      <w:r w:rsidRPr="0099267B">
        <w:t>, 2010; Benayas</w:t>
      </w:r>
      <w:r w:rsidR="0015445D">
        <w:rPr>
          <w:i/>
        </w:rPr>
        <w:t xml:space="preserve"> et al.</w:t>
      </w:r>
      <w:r w:rsidRPr="0099267B">
        <w:t>, 2009)</w:t>
      </w:r>
      <w:r>
        <w:fldChar w:fldCharType="end"/>
      </w:r>
      <w:r w:rsidRPr="00E13B98">
        <w:t xml:space="preserve"> (</w:t>
      </w:r>
      <w:r w:rsidRPr="000E618E">
        <w:t xml:space="preserve">see </w:t>
      </w:r>
      <w:r w:rsidR="00B61A52">
        <w:rPr>
          <w:b/>
        </w:rPr>
        <w:t>Box 4.2</w:t>
      </w:r>
      <w:r w:rsidRPr="00803BFA">
        <w:rPr>
          <w:b/>
        </w:rPr>
        <w:t>)</w:t>
      </w:r>
      <w:r w:rsidRPr="00E13B98">
        <w:t xml:space="preserve">. Successful engagement of local community and other social attributes are considered highly important in determining the feasibility and cost of restoration, as well as the success of restoration and sustainability of the restoration outcome </w:t>
      </w:r>
      <w:r>
        <w:fldChar w:fldCharType="begin" w:fldLock="1"/>
      </w:r>
      <w:r>
        <w:instrText>ADDIN CSL_CITATION { "citationItems" : [ { "id" : "ITEM-1", "itemData" : { "DOI" : "10.1111/rec.12028", "ISBN" : "10612971", "ISSN" : "10612971", "abstract" : "Assessing the success of ecological restoration projects is critical to justify the use of restoration in natural resource management and to improve best practice. Although there are extensive discussions surrounding the characteristics that define and measure successful restoration, monitoring or evaluation of projects in practice is widely thought to have lagged behind. We conducted a literature review to determine trends in evaluations of restoration projects and identify key knowledge gaps that need to be addressed. We searched the Web of Knowledge plus two additional restoration journals not found in the database for empirical papers that assessed restoration projects post-implementation. We quantified the extent that key attributes of success, including ecological (vegetation structure, species diversity and abundance, and ecosystem functioning) and socioeconomic, were addressed by these papers along with trends in publication and restoration characteristics. Encouragingly, we found the number of empirical evaluations has grown substantially in recent years. The increased age of restoration projects and number of papers that assessed ecological functions since previous reviews of the literature is also a positive development. Research is still heavily skewed toward United States and Australia, however, and identifying an appropriate reference site needs further investigation. Of particular concern is the dearth of papers identified in the literature search that included any measure of socioeconomic attributes. Focusing future empirical research on quantifying ecosystem services and other socioeconomic outcomes is essential for understanding the full benefits and costs of ecological restoration and to support its use in natural resource management. [ABSTRACT FROM AUTHOR]", "author" : [ { "dropping-particle" : "", "family" : "Wortley", "given" : "Liana", "non-dropping-particle" : "", "parse-names" : false, "suffix" : "" }, { "dropping-particle" : "", "family" : "Hero", "given" : "Jean Marc", "non-dropping-particle" : "", "parse-names" : false, "suffix" : "" }, { "dropping-particle" : "", "family" : "Howes", "given" : "Michael", "non-dropping-particle" : "", "parse-names" : false, "suffix" : "" } ], "container-title" : "Restoration Ecology", "id" : "ITEM-1", "issue" : "5", "issued" : { "date-parts" : [ [ "2013" ] ] }, "page" : "537-543", "title" : "Evaluating ecological restoration success: A review of the literature", "type" : "article-journal", "volume" : "21" }, "uris" : [ "http://www.mendeley.com/documents/?uuid=05d88c58-dc95-454c-bb69-e5b38a71a45c" ] }, { "id" : "ITEM-2", "itemData" : { "DOI" : "10.1111/rec.12012", "ISBN" : "1526-100X", "ISSN" : "10612971", "abstract" : "Restoration is a young and swiftly developing field. It has been almost a decade since the inception of one of the field's foundational documents-the Society for Ecological Restoration International Primer on Ecological Restoration (Primer). Through a series of organized discussions, we assessed the Primer for its currency and relevance in the modern field of ecological restoration. We focused our assessment on the section entitled \"The Nine Attributes of a Restored Ecosystem\" and grouped each of the attributes into one of four categories: species composition, ecosystem function, ecosystem stability, and landscape context. We found that in the decade since the document's inception, the concepts, methods, goals, and thinking of ecological restoration have shifted significantly. We discuss each of the four categories in this light with the aim of offering comments and suggestions on options for updating the Primer. We also include a fifth category that we believe is increasingly acknowledged in ecological restoration: the human element. The Primer is an important document guiding the practice of restoration. We hope that this critical assessment contributes to its ongoing development and relevance and more generally to the development of restoration ecology, particularly in our current era of rapid environmental change. \u00a9 2013 Society for Ecological Restoration.", "author" : [ { "dropping-particle" : "", "family" : "Shackelford", "given" : "Nancy", "non-dropping-particle" : "", "parse-names" : false, "suffix" : "" }, { "dropping-particle" : "", "family" : "Hobbs", "given" : "Richard J.", "non-dropping-particle" : "", "parse-names" : false, "suffix" : "" }, { "dropping-particle" : "", "family" : "Burgar", "given" : "Joanna M.", "non-dropping-particle" : "", "parse-names" : false, "suffix" : "" }, { "dropping-particle" : "", "family" : "Erickson", "given" : "Todd E.", "non-dropping-particle" : "", "parse-names" : false, "suffix" : "" }, { "dropping-particle" : "", "family" : "Fontaine", "given" : "Joseph B.", "non-dropping-particle" : "", "parse-names" : false, "suffix" : "" }, { "dropping-particle" : "", "family" : "Lalibert\u00e9", "given" : "Etienne", "non-dropping-particle" : "", "parse-names" : false, "suffix" : "" }, { "dropping-particle" : "", "family" : "Ramalho", "given" : "Cristina E.", "non-dropping-particle" : "", "parse-names" : false, "suffix" : "" }, { "dropping-particle" : "", "family" : "Perring", "given" : "Michael P.", "non-dropping-particle" : "", "parse-names" : false, "suffix" : "" }, { "dropping-particle" : "", "family" : "Standish", "given" : "Rachel J.", "non-dropping-particle" : "", "parse-names" : false, "suffix" : "" } ], "container-title" : "Restoration Ecology", "id" : "ITEM-2", "issue" : "3", "issued" : { "date-parts" : [ [ "2013" ] ] }, "page" : "297-304", "title" : "Primed for change: Developing ecological restoration for the 21st century", "type" : "article-journal", "volume" : "21" }, "uris" : [ "http://www.mendeley.com/documents/?uuid=bb29d488-a137-4fc3-930f-8aceb538f5c8" ] } ], "mendeley" : { "formattedCitation" : "(Shackelford et al., 2013; Wortley et al., 2013)", "plainTextFormattedCitation" : "(Shackelford et al., 2013; Wortley et al., 2013)", "previouslyFormattedCitation" : "(Shackelford et al., 2013; Wortley et al., 2013)" }, "properties" : {  }, "schema" : "https://github.com/citation-style-language/schema/raw/master/csl-citation.json" }</w:instrText>
      </w:r>
      <w:r>
        <w:fldChar w:fldCharType="separate"/>
      </w:r>
      <w:r w:rsidRPr="00A17BAF">
        <w:t xml:space="preserve">(Shackelford </w:t>
      </w:r>
      <w:r w:rsidR="000D7D89" w:rsidRPr="000D7D89">
        <w:rPr>
          <w:i/>
        </w:rPr>
        <w:t>et al.</w:t>
      </w:r>
      <w:r w:rsidRPr="00A17BAF">
        <w:t xml:space="preserve">, 2013; Wortley </w:t>
      </w:r>
      <w:r w:rsidR="000D7D89" w:rsidRPr="000D7D89">
        <w:rPr>
          <w:i/>
        </w:rPr>
        <w:t>et al.</w:t>
      </w:r>
      <w:r w:rsidRPr="00A17BAF">
        <w:t>, 2013)</w:t>
      </w:r>
      <w:r>
        <w:fldChar w:fldCharType="end"/>
      </w:r>
      <w:r w:rsidRPr="00E13B98">
        <w:t>.</w:t>
      </w:r>
    </w:p>
    <w:p w14:paraId="7487D2DF" w14:textId="6CE2FCD2" w:rsidR="0048205B" w:rsidRPr="00E13B98" w:rsidRDefault="0048205B" w:rsidP="00AE389F">
      <w:r w:rsidRPr="00E13B98">
        <w:t xml:space="preserve">Rewilding is a particular approach that aims to restore ecosystems toward a state of wilderness </w:t>
      </w:r>
      <w:r>
        <w:fldChar w:fldCharType="begin" w:fldLock="1"/>
      </w:r>
      <w:r>
        <w:instrText>ADDIN CSL_CITATION { "citationItems" : [ { "id" : "ITEM-1", "itemData" : { "DOI" : "10.1073/pnas.1603152113", "ISBN" : "1603152113", "ISSN" : "0027-8424", "PMID" : "25246403", "author" : [ { "dropping-particle" : "", "family" : "Carey", "given" : "John", "non-dropping-particle" : "", "parse-names" : false, "suffix" : "" } ], "container-title" : "Proceedings of the National Academy of Sciences", "id" : "ITEM-1", "issue" : "15", "issued" : { "date-parts" : [ [ "2016" ] ] }, "page" : "3908-3909", "title" : "Rewilding", "type" : "article-journal", "volume" : "113" }, "uris" : [ "http://www.mendeley.com/documents/?uuid=a69af4c9-24c3-4183-9b5c-dad7ad3631c2" ] } ], "mendeley" : { "formattedCitation" : "(Carey, 2016)", "plainTextFormattedCitation" : "(Carey, 2016)", "previouslyFormattedCitation" : "(Carey, 2016)" }, "properties" : {  }, "schema" : "https://github.com/citation-style-language/schema/raw/master/csl-citation.json" }</w:instrText>
      </w:r>
      <w:r>
        <w:fldChar w:fldCharType="separate"/>
      </w:r>
      <w:r w:rsidRPr="00EA4524">
        <w:t>(Carey, 2016)</w:t>
      </w:r>
      <w:r>
        <w:fldChar w:fldCharType="end"/>
      </w:r>
      <w:r w:rsidRPr="00E13B98">
        <w:t xml:space="preserve">. The effects of rewilding on biodiversity and nature’s contributions to people likely depend on initial conditions before rewilding and on the success of development of self-sustainable ecosystems. Sufficient evidence for suitable solutions is not yet available </w:t>
      </w:r>
      <w:r>
        <w:fldChar w:fldCharType="begin" w:fldLock="1"/>
      </w:r>
      <w:r>
        <w:instrText>ADDIN CSL_CITATION { "citationItems" : [ { "id" : "ITEM-1", "itemData" : { "DOI" : "10.1016/j.biocon.2014.11.047", "ISBN" : "0006-3207", "ISSN" : "00063207", "PMID" : "26814195", "abstract" : "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 "author" : [ { "dropping-particle" : "", "family" : "Smit", "given" : "Christian", "non-dropping-particle" : "", "parse-names" : false, "suffix" : "" }, { "dropping-particle" : "", "family" : "Ruifrok", "given" : "Jasper L.", "non-dropping-particle" : "", "parse-names" : false, "suffix" : "" }, { "dropping-particle" : "", "family" : "Klink", "given" : "Roel", "non-dropping-particle" : "van", "parse-names" : false, "suffix" : "" }, { "dropping-particle" : "", "family" : "Olff", "given" : "Han", "non-dropping-particle" : "", "parse-names" : false, "suffix" : "" } ], "container-title" : "Biological Conservation", "id" : "ITEM-1", "issued" : { "date-parts" : [ [ "2015" ] ] }, "page" : "134-142", "publisher" : "Elsevier Ltd", "title" : "Rewilding with large herbivores: The importance of grazing refuges for sapling establishment and wood-pasture formation", "type" : "article-journal", "volume" : "182" }, "uris" : [ "http://www.mendeley.com/documents/?uuid=f50649d1-781c-4106-aaca-a18b49bb81e7" ] }, { "id" : "ITEM-2", "itemData" : { "DOI" : "10.1016/j.foreco.2013.06.014", "ISBN" : "0378-1127", "ISSN" : "03781127", "abstract" : "Temperate forests with high values for biological conservation, including old-growth and mid-aged (&gt;50. years) semi-natural forests, cover large areas. Many of the forests are protected, and the protected area is expected to increase. The protection efforts need to be supported by research about habitat management. I reviewed &gt;2000 studies of such forests, selecting 150 studies dealing with trees, bushes and forest structure. Of these, 59% gave no recommendation for management; the forest was used as ecological baseline. Minimal intervention was recommended in 8% of the studies. In the remaining studies (33%), active management of many types was proposed. Based on the review and the literature, I suggest four habitat management alternatives: (1) Minimal intervention, the most common form of management, usually allows continued succession and disturbances in the forests. They should develop as old-growth and act as ecological baselines. (2) Traditional management, based on historical reference, is used to create other forest structures that favour biodiversity (e.g. red-listed taxa) related to past cultural landscapes. (3) Non-traditional management is an action to produce old-growth characteristics or specific forest composition, or to favour one or a few tree species which may or may not have been abundant in the past. (4) Species management, for threatened, indicator and other species, and rewilding, is based on one or a small set of species that is valuable or can shape the forest (rewilding may be included in alternative 1, but emphasizes large predators). Depending on forest size and objectives, combinations of these management types may be used. If the concept of ecological restoration is used, which assumes one \"best\" forest habitat, researchers risk overlooking the importance of evaluating all the alternatives 1-4. There is often not only one correct habitat option for conservation forests. Many more studies of the management alternatives are needed, particularly long-term experiments. In addition, management plans, decisions, and actions in practical management of conservation forests need to be studied, to clarify choices and present conditions. \u00a9 2013 Elsevier B.V.", "author" : [ { "dropping-particle" : "", "family" : "G\u00f6tmark", "given" : "Frank", "non-dropping-particle" : "", "parse-names" : false, "suffix" : "" } ], "container-title" : "Forest Ecology and Management", "id" : "ITEM-2", "issued" : { "date-parts" : [ [ "2013" ] ] }, "page" : "292-307", "title" : "Habitat management alternatives for conservation forests in the temperate zone: Review, synthesis, and implications", "type" : "article-journal", "volume" : "306" }, "uris" : [ "http://www.mendeley.com/documents/?uuid=333f2abf-a7cc-4dda-8ef5-0a383afafae5" ] }, { "id" : "ITEM-3", "itemData" : { "author" : [ { "dropping-particle" : "", "family" : "Cerqueira", "given" : "Y.", "non-dropping-particle" : "", "parse-names" : false, "suffix" : "" }, { "dropping-particle" : "", "family" : "Navarro", "given" : "L. M.", "non-dropping-particle" : "", "parse-names" : false, "suffix" : "" }, { "dropping-particle" : "", "family" : "Maes", "given" : "J.", "non-dropping-particle" : "", "parse-names" : false, "suffix" : "" }, { "dropping-particle" : "", "family" : "Marta-Pedroso", "given" : "C.", "non-dropping-particle" : "", "parse-names" : false, "suffix" : "" }, { "dropping-particle" : "", "family" : "Honrado", "given" : "J. P.", "non-dropping-particle" : "", "parse-names" : false, "suffix" : "" }, { "dropping-particle" : "", "family" : "Pereira", "given" : "H. M", "non-dropping-particle" : "", "parse-names" : false, "suffix" : "" } ], "container-title" : "Rewilding European Landscapes.", "editor" : [ { "dropping-particle" : "", "family" : "Pereira", "given" : "H. M.", "non-dropping-particle" : "", "parse-names" : false, "suffix" : "" }, { "dropping-particle" : "", "family" : "Navarro", "given" : "L. M.", "non-dropping-particle" : "", "parse-names" : false, "suffix" : "" } ], "id" : "ITEM-3", "issued" : { "date-parts" : [ [ "2015" ] ] }, "page" : "47-64", "title" : "Ecosystem Services: The Opportunities of Rewilding in Europe.", "type" : "chapter" }, "uris" : [ "http://www.mendeley.com/documents/?uuid=b1344ca3-2fdc-46e5-b07a-bfc10f3d11f8" ] }, { "id" : "ITEM-4", "itemData" : { "DOI" : "10.1007/s11269-016-1287-9", "ISSN" : "0920-4741", "author" : [ { "dropping-particle" : "", "family" : "Ziolkowska", "given" : "Jadwiga R.", "non-dropping-particle" : "", "parse-names" : false, "suffix" : "" }, { "dropping-particle" : "", "family" : "Ziolkowski", "given" : "Bozydar", "non-dropping-particle" : "", "parse-names" : false, "suffix" : "" } ], "container-title" : "Water Resources Management", "id" : "ITEM-4", "issue" : "7", "issued" : { "date-parts" : [ [ "2016", "5", "14" ] ] }, "page" : "2261-2274", "title" : "Effectiveness of Water Management in Europe in the 21st Century", "type" : "article-journal", "volume" : "30" }, "uris" : [ "http://www.mendeley.com/documents/?uuid=4b2dc1a9-3a22-4bc5-90bb-fcfea2052bb6" ] }, { "id" : "ITEM-5", "itemData" : { "DOI" : "10.1002/esp.3919", "ISSN" : "10969837", "abstract" : "A rising exposure to flood risk is a predicted consequence of increased development in vulnerable areas and an increase in the frequency of extreme weather events due to climate change. In the face of this challenge, a continued reliance on engineered at-a-point flood defences is seen as both unrealistic and undesirable. The contribution of \u2018soft engineering\u2019 solutions (e.g. riparian forests, wood in rivers) to integrated, catchment scale flood risk management has been demonstrated at small scales but not larger ones. In this study we use reduced complexity hydrological modelling to analyse the effects of land use and channel changes resulting from river restoration upon flood flows at the catchment scale. Results show short sections of river-floodplain restoration using engineered logjams, typical of many current restoration schemes, have highly variable impacts on catchment-scale flood peak magnitude and so need to be used with caution as a flood management solution. Forested floodplains have a more general impact upon flood hydrology, with areas in the middle and upper catchment tending to show reductions in peak magnitude at the catchment outflow. The most promising restoration scenarios for flood risk management are for riparian forest restoration at the sub-catchment scale, representing 20\u201340% of the total catchment area, where reductions in peak magnitude of up to 19% are observed through de-synchronization of the timings of sub-catchment flood waves. Sub-catchment floodplain forest restoration over 10\u201315% of total catchment area can lead to reductions in peak magnitude of 6% at 25\u2009years post-restoration. Copyright \u00a9 2016 John Wiley &amp; Sons, Ltd.", "author" : [ { "dropping-particle" : "", "family" : "Dixon", "given" : "Simon J.", "non-dropping-particle" : "", "parse-names" : false, "suffix" : "" }, { "dropping-particle" : "", "family" : "Sear", "given" : "David A.", "non-dropping-particle" : "", "parse-names" : false, "suffix" : "" }, { "dropping-particle" : "", "family" : "Odoni", "given" : "Nicholas A.", "non-dropping-particle" : "", "parse-names" : false, "suffix" : "" }, { "dropping-particle" : "", "family" : "Sykes", "given" : "Tim", "non-dropping-particle" : "", "parse-names" : false, "suffix" : "" }, { "dropping-particle" : "", "family" : "Lane", "given" : "Stuart N.", "non-dropping-particle" : "", "parse-names" : false, "suffix" : "" } ], "container-title" : "Earth Surface Processes and Landforms", "id" : "ITEM-5", "issue" : "7", "issued" : { "date-parts" : [ [ "2016" ] ] }, "page" : "997-1008", "title" : "The effects of river restoration on catchment scale flood risk and flood hydrology", "type" : "article-journal", "volume" : "41" }, "uris" : [ "http://www.mendeley.com/documents/?uuid=30818b60-ab48-43bc-8783-5128e9584d18" ] } ], "mendeley" : { "formattedCitation" : "(Cerqueira et al., 2015; S. J. Dixon, Sear, Odoni, Sykes, &amp; Lane, 2016; G\u00f6tmark, 2013; Smit, Ruifrok, van Klink, &amp; Olff, 2015; Ziolkowska &amp; Ziolkowski, 2016)", "plainTextFormattedCitation" : "(Cerqueira et al., 2015; S. J. Dixon, Sear, Odoni, Sykes, &amp; Lane, 2016; G\u00f6tmark, 2013; Smit, Ruifrok, van Klink, &amp; Olff, 2015; Ziolkowska &amp; Ziolkowski, 2016)", "previouslyFormattedCitation" : "(Cerqueira et al., 2015; S. J. Dixon, Sear, Odoni, Sykes, &amp; Lane, 2016; G\u00f6tmark, 2013; Smit, Ruifrok, van Klink, &amp; Olff, 2015; Ziolkowska &amp; Ziolkowski, 2016)" }, "properties" : {  }, "schema" : "https://github.com/citation-style-language/schema/raw/master/csl-citation.json" }</w:instrText>
      </w:r>
      <w:r>
        <w:fldChar w:fldCharType="separate"/>
      </w:r>
      <w:r w:rsidRPr="0018045E">
        <w:t xml:space="preserve">(Cerqueira </w:t>
      </w:r>
      <w:r w:rsidR="000D7D89" w:rsidRPr="000D7D89">
        <w:rPr>
          <w:i/>
        </w:rPr>
        <w:t>et al.</w:t>
      </w:r>
      <w:r w:rsidRPr="0018045E">
        <w:t>, 2015; Dixon</w:t>
      </w:r>
      <w:r w:rsidR="0015445D">
        <w:rPr>
          <w:i/>
        </w:rPr>
        <w:t xml:space="preserve"> et al.</w:t>
      </w:r>
      <w:r w:rsidRPr="0018045E">
        <w:t>, 2016; Götmark, 2013; Smit</w:t>
      </w:r>
      <w:r w:rsidR="0015445D">
        <w:rPr>
          <w:i/>
        </w:rPr>
        <w:t xml:space="preserve"> et al.</w:t>
      </w:r>
      <w:r w:rsidRPr="0018045E">
        <w:t>, 2015; Ziolkowska &amp; Ziolkowski, 2016)</w:t>
      </w:r>
      <w:r>
        <w:fldChar w:fldCharType="end"/>
      </w:r>
      <w:r w:rsidRPr="00E13B98">
        <w:t xml:space="preserve">. There is a potential for conflict as many proposed rewilding areas </w:t>
      </w:r>
      <w:r w:rsidRPr="00E13B98">
        <w:fldChar w:fldCharType="begin" w:fldLock="1"/>
      </w:r>
      <w:r>
        <w:instrText>ADDIN CSL_CITATION { "citationItems" : [ { "id" : "ITEM-1", "itemData" : { "DOI" : "10.1111/cobi.12533", "ISSN" : "08888892", "author" : [ { "dropping-particle" : "", "family" : "Ceau\u0219u", "given" : "Silvia", "non-dropping-particle" : "", "parse-names" : false, "suffix" : "" }, { "dropping-particle" : "", "family" : "Hofmann", "given" : "Max", "non-dropping-particle" : "", "parse-names" : false, "suffix" : "" }, { "dropping-particle" : "", "family" : "Navarro", "given" : "Laetitia M.", "non-dropping-particle" : "", "parse-names" : false, "suffix" : "" }, { "dropping-particle" : "", "family" : "Carver", "given" : "Steve", "non-dropping-particle" : "", "parse-names" : false, "suffix" : "" }, { "dropping-particle" : "", "family" : "Verburg", "given" : "Peter H.", "non-dropping-particle" : "", "parse-names" : false, "suffix" : "" }, { "dropping-particle" : "", "family" : "Pereira", "given" : "Henrique M.", "non-dropping-particle" : "", "parse-names" : false, "suffix" : "" } ], "container-title" : "Conservation Biology", "id" : "ITEM-1", "issue" : "4", "issued" : { "date-parts" : [ [ "2015", "8", "1" ] ] }, "page" : "1017-1027", "title" : "Mapping opportunities and challenges for rewilding in Europe", "type" : "article-journal", "volume" : "29" }, "prefix" : "see", "uris" : [ "http://www.mendeley.com/documents/?uuid=28c727ae-2e35-3dd2-b290-df3438c4ec84" ] } ], "mendeley" : { "formattedCitation" : "(see Ceau\u0219u et al., 2015)", "plainTextFormattedCitation" : "(see Ceau\u0219u et al., 2015)", "previouslyFormattedCitation" : "(see Ceau\u0219u et al., 2015)" }, "properties" : {  }, "schema" : "https://github.com/citation-style-language/schema/raw/master/csl-citation.json" }</w:instrText>
      </w:r>
      <w:r w:rsidRPr="00E13B98">
        <w:fldChar w:fldCharType="separate"/>
      </w:r>
      <w:r w:rsidRPr="00E13B98">
        <w:t xml:space="preserve">(see Ceaușu </w:t>
      </w:r>
      <w:r w:rsidR="000D7D89" w:rsidRPr="000D7D89">
        <w:rPr>
          <w:i/>
        </w:rPr>
        <w:t>et al.</w:t>
      </w:r>
      <w:r w:rsidRPr="00E13B98">
        <w:t>, 2015)</w:t>
      </w:r>
      <w:r w:rsidRPr="00E13B98">
        <w:fldChar w:fldCharType="end"/>
      </w:r>
      <w:r w:rsidRPr="00E13B98">
        <w:t xml:space="preserve"> lie in regions where indigenous people</w:t>
      </w:r>
      <w:r>
        <w:t>s</w:t>
      </w:r>
      <w:r w:rsidRPr="00E13B98">
        <w:t xml:space="preserve"> and local communities live (e.g. Carpathians, Balkan). Considering human rights and the rights of these communities during the establishment of rewilding areas is of vital importance.</w:t>
      </w:r>
    </w:p>
    <w:p w14:paraId="19B1B36B" w14:textId="44347226" w:rsidR="0048205B" w:rsidRDefault="0048205B" w:rsidP="000226B2">
      <w:pPr>
        <w:pStyle w:val="Caption"/>
      </w:pPr>
      <w:bookmarkStart w:id="1328" w:name="_Ref496519114"/>
      <w:r w:rsidRPr="00803BFA">
        <w:t xml:space="preserve">Box </w:t>
      </w:r>
      <w:r>
        <w:rPr>
          <w:noProof w:val="0"/>
        </w:rPr>
        <w:fldChar w:fldCharType="begin"/>
      </w:r>
      <w:r>
        <w:instrText xml:space="preserve"> STYLEREF 1 \s </w:instrText>
      </w:r>
      <w:r>
        <w:rPr>
          <w:noProof w:val="0"/>
        </w:rPr>
        <w:fldChar w:fldCharType="separate"/>
      </w:r>
      <w:r w:rsidR="00B40E12">
        <w:t>4</w:t>
      </w:r>
      <w:r>
        <w:fldChar w:fldCharType="end"/>
      </w:r>
      <w:r w:rsidRPr="00803BFA">
        <w:t>.</w:t>
      </w:r>
      <w:r>
        <w:rPr>
          <w:noProof w:val="0"/>
        </w:rPr>
        <w:fldChar w:fldCharType="begin"/>
      </w:r>
      <w:r>
        <w:instrText xml:space="preserve"> SEQ Box \* ARABIC \s 1 </w:instrText>
      </w:r>
      <w:r>
        <w:rPr>
          <w:noProof w:val="0"/>
        </w:rPr>
        <w:fldChar w:fldCharType="separate"/>
      </w:r>
      <w:r w:rsidR="00B40E12">
        <w:t>2</w:t>
      </w:r>
      <w:r>
        <w:fldChar w:fldCharType="end"/>
      </w:r>
      <w:bookmarkEnd w:id="1328"/>
      <w:r w:rsidRPr="00803BFA">
        <w:t>:</w:t>
      </w:r>
      <w:r w:rsidRPr="000E618E">
        <w:t xml:space="preserve"> Restoration of grasslands has brought people back to the countryside</w:t>
      </w:r>
      <w:r w:rsidR="00804119">
        <w:t>.</w:t>
      </w:r>
    </w:p>
    <w:p w14:paraId="513CD3D5" w14:textId="77777777" w:rsidR="0048205B" w:rsidRDefault="0048205B" w:rsidP="00AE389F">
      <w:pPr>
        <w:pStyle w:val="NoSpacing"/>
        <w:rPr>
          <w:i/>
        </w:rPr>
      </w:pPr>
      <w:r>
        <w:rPr>
          <w:lang w:eastAsia="en-GB"/>
        </w:rPr>
        <w:lastRenderedPageBreak/>
        <w:drawing>
          <wp:inline distT="0" distB="0" distL="0" distR="0" wp14:anchorId="5E15156F" wp14:editId="69E43776">
            <wp:extent cx="5759450" cy="332105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3"/>
                    <a:stretch>
                      <a:fillRect/>
                    </a:stretch>
                  </pic:blipFill>
                  <pic:spPr>
                    <a:xfrm>
                      <a:off x="0" y="0"/>
                      <a:ext cx="5759450" cy="3321050"/>
                    </a:xfrm>
                    <a:prstGeom prst="rect">
                      <a:avLst/>
                    </a:prstGeom>
                  </pic:spPr>
                </pic:pic>
              </a:graphicData>
            </a:graphic>
          </wp:inline>
        </w:drawing>
      </w:r>
    </w:p>
    <w:p w14:paraId="2597628E" w14:textId="77777777" w:rsidR="0048205B" w:rsidRPr="00B21B15" w:rsidRDefault="0048205B" w:rsidP="00B21B15">
      <w:pPr>
        <w:rPr>
          <w:sz w:val="20"/>
          <w:szCs w:val="20"/>
        </w:rPr>
      </w:pPr>
      <w:r w:rsidRPr="00B21B15">
        <w:rPr>
          <w:sz w:val="20"/>
          <w:szCs w:val="20"/>
        </w:rPr>
        <w:t>Sheep on recently restored alvar grassland in Saaremaa, Estonia. Following the abandonment of traditional land use, large part of Estonian semi-natural grasslands overgrew with shrubs. Restoration of those species rich grasslands and subsequent grazing, supported by agricultural subsidies, has led to positive impacts on both the local livelihood and on biodiversity. Photo: Ants Animägi, Estonian State Forest Management Centre.</w:t>
      </w:r>
    </w:p>
    <w:p w14:paraId="3BACA2B3" w14:textId="1D24A7D4" w:rsidR="0048205B" w:rsidRPr="00B21B15" w:rsidRDefault="0048205B" w:rsidP="00B21B15">
      <w:pPr>
        <w:rPr>
          <w:sz w:val="20"/>
          <w:szCs w:val="20"/>
        </w:rPr>
      </w:pPr>
      <w:r w:rsidRPr="00B21B15">
        <w:rPr>
          <w:sz w:val="20"/>
          <w:szCs w:val="20"/>
        </w:rPr>
        <w:t>Alvars, dry calcareous thin-soiled semi-natura</w:t>
      </w:r>
      <w:r w:rsidR="001A3F26">
        <w:rPr>
          <w:sz w:val="20"/>
          <w:szCs w:val="20"/>
        </w:rPr>
        <w:t>l grasslands once covered ca 50,</w:t>
      </w:r>
      <w:r w:rsidRPr="00B21B15">
        <w:rPr>
          <w:sz w:val="20"/>
          <w:szCs w:val="20"/>
        </w:rPr>
        <w:t xml:space="preserve">000 hectares in western part of Estonia, especially on its scenic islands Saaremaa, Muhu and Hiiumaa </w:t>
      </w:r>
      <w:r w:rsidRPr="00B21B15">
        <w:rPr>
          <w:sz w:val="20"/>
          <w:szCs w:val="20"/>
        </w:rPr>
        <w:fldChar w:fldCharType="begin" w:fldLock="1"/>
      </w:r>
      <w:r w:rsidRPr="00B21B15">
        <w:rPr>
          <w:sz w:val="20"/>
          <w:szCs w:val="20"/>
        </w:rPr>
        <w:instrText>ADDIN CSL_CITATION { "citationItems" : [ { "id" : "ITEM-1", "itemData" : { "abstract" : "We compared species richness and species characteristics of dry alvar grassland communities on the islands of Saaremaa (Estonia) and \u2122land (Sweden). In addition we distinguished the species with contrasting abundance in alvars - core and satellite species - and compared their characteristics in both countries. Altogether we included 37 alvar sites from Saaremaa and 21 alvar sites from \u2122land. There were no significant differences in the sizes of community species pool and \u0105-diversity between two regions. There was a strikingly similar number of core species: 34 on Saaremaa and 35 on \u2122land, while the number of satellite species was 170 for Saaremaa and 91 for \u2122land. Per site, there were significantly more satellite species in Saaremaa than in \u2122land. Average potential height of plants was significantly larger on Estonian alvars indicating better soil conditions there. This is also expressed in the higher demand for soil moisture and lower demand for light of species from Saaremaa alvars. Core and satellite species had similar differences in their environmental demands in both regions: satellite species preferred higher soil nutrient content and more soil moisture than core species. In summary, there are remarkable similarities in the species number between two regions, but the differences in species characteristics indicate that conservation knowledge from one region cannot be directly applied to protect alvars in another region.", "author" : [ { "dropping-particle" : "", "family" : "Helm", "given" : "Aveliina", "non-dropping-particle" : "", "parse-names" : false, "suffix" : "" }, { "dropping-particle" : "", "family" : "Urbas", "given" : "P", "non-dropping-particle" : "", "parse-names" : false, "suffix" : "" }, { "dropping-particle" : "", "family" : "P\u00e4rtel", "given" : "M", "non-dropping-particle" : "", "parse-names" : false, "suffix" : "" } ], "container-title" : "Acta Phytogeographica Suecica", "id" : "ITEM-1", "issued" : { "date-parts" : [ [ "2007" ] ] }, "page" : "33-42", "title" : "Plant diversity and species characteristics of alvar grasslands in Estonia and Sweden", "type" : "article-journal", "volume" : "88" }, "uris" : [ "http://www.mendeley.com/documents/?uuid=d691b5a0-7853-46c7-a333-9320bcc7656f" ] } ], "mendeley" : { "formattedCitation" : "(Helm, Urbas, &amp; P\u00e4rtel, 2007)", "plainTextFormattedCitation" : "(Helm, Urbas, &amp; P\u00e4rtel, 2007)", "previouslyFormattedCitation" : "(Helm, Urbas, &amp; P\u00e4rtel, 2007)" }, "properties" : {  }, "schema" : "https://github.com/citation-style-language/schema/raw/master/csl-citation.json" }</w:instrText>
      </w:r>
      <w:r w:rsidRPr="00B21B15">
        <w:rPr>
          <w:sz w:val="20"/>
          <w:szCs w:val="20"/>
        </w:rPr>
        <w:fldChar w:fldCharType="separate"/>
      </w:r>
      <w:r w:rsidRPr="00B21B15">
        <w:rPr>
          <w:sz w:val="20"/>
          <w:szCs w:val="20"/>
        </w:rPr>
        <w:t>(Helm</w:t>
      </w:r>
      <w:r w:rsidR="000A79E7">
        <w:rPr>
          <w:i/>
          <w:sz w:val="20"/>
          <w:szCs w:val="20"/>
        </w:rPr>
        <w:t xml:space="preserve"> et al.</w:t>
      </w:r>
      <w:r w:rsidRPr="00B21B15">
        <w:rPr>
          <w:sz w:val="20"/>
          <w:szCs w:val="20"/>
        </w:rPr>
        <w:t>, 2007)</w:t>
      </w:r>
      <w:r w:rsidRPr="00B21B15">
        <w:rPr>
          <w:sz w:val="20"/>
          <w:szCs w:val="20"/>
        </w:rPr>
        <w:fldChar w:fldCharType="end"/>
      </w:r>
      <w:r w:rsidRPr="00B21B15">
        <w:rPr>
          <w:sz w:val="20"/>
          <w:szCs w:val="20"/>
        </w:rPr>
        <w:t xml:space="preserve">. By 2013, only 2500 hectares were managed by grazing – a traditional management method necessary for the persistence of these high nature value habitats </w:t>
      </w:r>
      <w:r w:rsidRPr="00B21B15">
        <w:rPr>
          <w:sz w:val="20"/>
          <w:szCs w:val="20"/>
        </w:rPr>
        <w:fldChar w:fldCharType="begin" w:fldLock="1"/>
      </w:r>
      <w:r w:rsidRPr="00B21B15">
        <w:rPr>
          <w:sz w:val="20"/>
          <w:szCs w:val="20"/>
        </w:rPr>
        <w:instrText>ADDIN CSL_CITATION { "citationItems" : [ { "id" : "ITEM-1", "itemData" : { "author" : [ { "dropping-particle" : "", "family" : "Estonian Ministry of Environment", "given" : "", "non-dropping-particle" : "", "parse-names" : false, "suffix" : "" } ], "id" : "ITEM-1", "issued" : { "date-parts" : [ [ "2013" ] ] }, "number-of-pages" : "1-23", "title" : "Poollooduslike koosluste tegevuskava aastateks 2014\u20132020 (Action plan of semi-natural habitats 2014-2020)", "type" : "report" }, "uris" : [ "http://www.mendeley.com/documents/?uuid=f1739902-b689-4a33-b781-44db0679a0ec" ] } ], "mendeley" : { "formattedCitation" : "(Estonian Ministry of Environment, 2013)", "plainTextFormattedCitation" : "(Estonian Ministry of Environment, 2013)", "previouslyFormattedCitation" : "(Estonian Ministry of Environment, 2013)" }, "properties" : {  }, "schema" : "https://github.com/citation-style-language/schema/raw/master/csl-citation.json" }</w:instrText>
      </w:r>
      <w:r w:rsidRPr="00B21B15">
        <w:rPr>
          <w:sz w:val="20"/>
          <w:szCs w:val="20"/>
        </w:rPr>
        <w:fldChar w:fldCharType="separate"/>
      </w:r>
      <w:r w:rsidRPr="00B21B15">
        <w:rPr>
          <w:sz w:val="20"/>
          <w:szCs w:val="20"/>
        </w:rPr>
        <w:t>(</w:t>
      </w:r>
      <w:r w:rsidR="0002208B">
        <w:rPr>
          <w:sz w:val="20"/>
          <w:szCs w:val="20"/>
        </w:rPr>
        <w:t xml:space="preserve">Government of </w:t>
      </w:r>
      <w:r w:rsidRPr="00B21B15">
        <w:rPr>
          <w:sz w:val="20"/>
          <w:szCs w:val="20"/>
        </w:rPr>
        <w:t>Estonia, 2013)</w:t>
      </w:r>
      <w:r w:rsidRPr="00B21B15">
        <w:rPr>
          <w:sz w:val="20"/>
          <w:szCs w:val="20"/>
        </w:rPr>
        <w:fldChar w:fldCharType="end"/>
      </w:r>
      <w:r w:rsidRPr="00B21B15">
        <w:rPr>
          <w:sz w:val="20"/>
          <w:szCs w:val="20"/>
        </w:rPr>
        <w:t>. In an effort to save high biodiversity and traditional land-use practices related to Alvar grasslands, 600 land-owners and 41 local farmers and farming companies in 25 regions all over western part of Estonia are participating in the LIFE+ program</w:t>
      </w:r>
      <w:r w:rsidR="00041CA6">
        <w:rPr>
          <w:sz w:val="20"/>
          <w:szCs w:val="20"/>
        </w:rPr>
        <w:t>me</w:t>
      </w:r>
      <w:r w:rsidRPr="00B21B15">
        <w:rPr>
          <w:sz w:val="20"/>
          <w:szCs w:val="20"/>
        </w:rPr>
        <w:t xml:space="preserve"> project “LIFE to Alvars” (LIFE13NAT/EE/000082) from 2014 to 2020. Project aims to double the area of managed Alvars in Estonia by restoring 2500 hectares of grasslands and encouraging local people and farmers to take up grazing in those areas. Already by 2017, restoration activities, vastly changing landscapes and awareness-raising activities have had considerable impact both on the public knowledge about the value of grasslands, as well as on economic and lifestyle choices among local people. Implementation of the infrastructure necessary for grazing (fences, animal drinking places and shelters, gates), coupled with the support system for managing semi-natural areas have created incentives for local farmers to increase their livestock and move animals from cultural grasslands to restored Alvars. By 2017, following the restoration of the first 1500 hectares of traditional grassland landscapes, 270 head of cattle and 400 sheep were added to the herds of local farmers. In addition, four families moved back to the countryside and changed their profession to livestock farmers. Open Alvar grasslands have great aesthetic, cultural heritage and recreational value and several nearby tourism facilities noted the positive effect of grassland restoration on their activities, by boosting visitor numbers and by increasing the opportunities on offer for scenic nature tours </w:t>
      </w:r>
      <w:r w:rsidRPr="00B21B15">
        <w:rPr>
          <w:sz w:val="20"/>
          <w:szCs w:val="20"/>
        </w:rPr>
        <w:fldChar w:fldCharType="begin" w:fldLock="1"/>
      </w:r>
      <w:r w:rsidRPr="00B21B15">
        <w:rPr>
          <w:sz w:val="20"/>
          <w:szCs w:val="20"/>
        </w:rPr>
        <w:instrText>ADDIN CSL_CITATION { "citationItems" : [ { "id" : "ITEM-1", "itemData" : { "abstract" : "The aim of current Master's thesis was to evaluate the effect of three different successional stages of alvar grasslands on the efficiency of provisioning pollination, natural pest control and cultural services. In connection to that it was also speculated how would shrubification and grassland restoration practices affect said services. The study was carried out partially using my own data, and partially using already existing literature. There were 35 study sites which were located on alvar grasslands in Muhu, Saaremaa, Hiiumaa and the in mainland of western Estonia. On every study site three different habitat types were specified: open alvar grassland with short vegetation, alvar grassland ingrown with shrubs and forested alvars. Flora, bumblebees, butterflies and spiders were monitored on all habitat types. Results showed that open alvar grasslands have a significant role in preserving all three ecosystem services. Pollination and cultural services are most affected by the shrubification. Pollinator abundance and species richness was highest in open alvar grasslands and lowest in forested areas. Concerning cultural services, open grasslands have great aesthetical, cultural heritage and recreational value. Alvars overgrown with dense shrubs and trees are species poor, difficult to access and not aesthetically pleasing. Open grasslands had in some way less prominent role in the provisioning of pest control service. Nevertheless, the species richness and activity density of the crop pest natural enemies (order Araneae) were highest in open grasslands, though the forested areas had also relevant effect on the activity density of the natural enemies. Considering all the above we can say that alvar grassland restorations are of great importance to the provisioning and preservance of ecosystem services and their functioning. Shrubification on the other hand would have negative effects on several ecosystem services provided by alvar grasslands.", "author" : [ { "dropping-particle" : "", "family" : "Prangel", "given" : "Elisabeth", "non-dropping-particle" : "", "parse-names" : false, "suffix" : "" } ], "id" : "ITEM-1", "issued" : { "date-parts" : [ [ "2017" ] ] }, "number-of-pages" : "1:48", "publisher" : "University of Tartu", "title" : "The provisioning of ecosystem services on open and successional alvar grasslands", "type" : "thesis" }, "uris" : [ "http://www.mendeley.com/documents/?uuid=36dc1eb5-3b06-41ef-8e2c-16c871680c1f" ] } ], "mendeley" : { "formattedCitation" : "(Prangel, 2017)", "plainTextFormattedCitation" : "(Prangel, 2017)", "previouslyFormattedCitation" : "(Prangel, 2017)" }, "properties" : {  }, "schema" : "https://github.com/citation-style-language/schema/raw/master/csl-citation.json" }</w:instrText>
      </w:r>
      <w:r w:rsidRPr="00B21B15">
        <w:rPr>
          <w:sz w:val="20"/>
          <w:szCs w:val="20"/>
        </w:rPr>
        <w:fldChar w:fldCharType="separate"/>
      </w:r>
      <w:r w:rsidRPr="00B21B15">
        <w:rPr>
          <w:sz w:val="20"/>
          <w:szCs w:val="20"/>
        </w:rPr>
        <w:t>(Prangel, 2017)</w:t>
      </w:r>
      <w:r w:rsidRPr="00B21B15">
        <w:rPr>
          <w:sz w:val="20"/>
          <w:szCs w:val="20"/>
        </w:rPr>
        <w:fldChar w:fldCharType="end"/>
      </w:r>
      <w:r w:rsidRPr="00B21B15">
        <w:rPr>
          <w:sz w:val="20"/>
          <w:szCs w:val="20"/>
        </w:rPr>
        <w:t>.</w:t>
      </w:r>
    </w:p>
    <w:p w14:paraId="68EA80F2" w14:textId="77777777" w:rsidR="0048205B" w:rsidRPr="00B21B15" w:rsidRDefault="0048205B" w:rsidP="00AE389F">
      <w:pPr>
        <w:pStyle w:val="NoSpacing"/>
        <w:rPr>
          <w:b/>
          <w:sz w:val="20"/>
          <w:szCs w:val="20"/>
        </w:rPr>
      </w:pPr>
      <w:r w:rsidRPr="00B21B15">
        <w:rPr>
          <w:b/>
          <w:sz w:val="20"/>
          <w:szCs w:val="20"/>
        </w:rPr>
        <w:t>End of Box 4.2</w:t>
      </w:r>
    </w:p>
    <w:p w14:paraId="0761AE8A" w14:textId="77777777" w:rsidR="0048205B" w:rsidRPr="00A31094" w:rsidRDefault="0048205B" w:rsidP="00AE389F">
      <w:pPr>
        <w:pStyle w:val="NoSpacing"/>
        <w:rPr>
          <w:sz w:val="18"/>
          <w:szCs w:val="18"/>
        </w:rPr>
      </w:pPr>
    </w:p>
    <w:p w14:paraId="4971A9D1" w14:textId="77777777" w:rsidR="0048205B" w:rsidRPr="00E13B98" w:rsidRDefault="0048205B" w:rsidP="001F0516">
      <w:pPr>
        <w:pStyle w:val="Heading4"/>
      </w:pPr>
      <w:bookmarkStart w:id="1329" w:name="_Toc519514757"/>
      <w:r w:rsidRPr="00E13B98">
        <w:t>Effectiveness of protected areas</w:t>
      </w:r>
      <w:bookmarkEnd w:id="1329"/>
    </w:p>
    <w:p w14:paraId="288C8DEB" w14:textId="270B52FA" w:rsidR="0048205B" w:rsidRPr="000A43EF" w:rsidRDefault="0048205B" w:rsidP="00AE389F">
      <w:pPr>
        <w:rPr>
          <w:lang w:val="sv-SE"/>
        </w:rPr>
      </w:pPr>
      <w:r w:rsidRPr="00E13B98">
        <w:t xml:space="preserve">Designated conservation areas are highly important in safeguarding biodiversity and nature’s benefits to people, but there is considerable evidence that protected areas alone cannot prevent biodiversity loss </w:t>
      </w:r>
      <w:r>
        <w:fldChar w:fldCharType="begin" w:fldLock="1"/>
      </w:r>
      <w:r>
        <w:instrText>ADDIN CSL_CITATION { "citationItems" : [ { "id" : "ITEM-1", "itemData" : { "DOI" : "10.3354/meps09214", "ISBN" : "0171-8630", "ISSN" : "01718630", "abstract" : "A leading strategy in international efforts to reverse ongoing losses in biodiversity is the use of protected areas. We use a broad range of data and a review of the literature to show that the effectiveness of existing, and the current pace of the establishment of new, protected areas will not be able to overcome current trends of loss of marine and terrestrial biodiversity. Despite local successes of well-designed and well-managed protected areas proving effective in stemming biodiversity loss, there are significant shortcomings in the usual process of implementation of protected areas that preclude relying on them as a global solution to this problem. The shortcomings include technical problems associated with large gaps in the coverage of critical ecological processes related to individual home ranges and propagule dispersal, and the overall failure of such areas to protect against the broad range of threats affecting ecosystems. Practical issues include budget constraints, conflicts with human development, and a growing human population that will increase not only the extent of anthropogenic stressors but the difficulty in successfully enforcing protected areas. While efforts towards improving and increasing the number and/or size of protected areas must continue, there is a clear and urgent need for the development of additional solutions for biodiversity loss, particularly ones that stabilize the size of the world\u2019s human population and our ecological demands on biodiversity.", "author" : [ { "dropping-particle" : "", "family" : "Mora", "given" : "Camilo", "non-dropping-particle" : "", "parse-names" : false, "suffix" : "" }, { "dropping-particle" : "", "family" : "Sale", "given" : "Peter F.", "non-dropping-particle" : "", "parse-names" : false, "suffix" : "" } ], "container-title" : "Marine Ecology Progress Series", "id" : "ITEM-1", "issued" : { "date-parts" : [ [ "2011" ] ] }, "page" : "251-266", "title" : "Ongoing global biodiversity loss and the need to move beyond protected areas: A review of the technical and practical shortcomings of protected areas on land and sea", "type" : "article-journal", "volume" : "434" }, "prefix" : "e.g. ", "uris" : [ "http://www.mendeley.com/documents/?uuid=5c800678-24df-4a11-96c2-5adde552b782" ] } ], "mendeley" : { "formattedCitation" : "(e.g. Mora &amp; Sale, 2011)", "plainTextFormattedCitation" : "(e.g. Mora &amp; Sale, 2011)", "previouslyFormattedCitation" : "(e.g. Mora &amp; Sale, 2011)" }, "properties" : {  }, "schema" : "https://github.com/citation-style-language/schema/raw/master/csl-citation.json" }</w:instrText>
      </w:r>
      <w:r>
        <w:fldChar w:fldCharType="separate"/>
      </w:r>
      <w:r w:rsidRPr="002B0843">
        <w:t>(e.g. Mora &amp; Sale, 2011)</w:t>
      </w:r>
      <w:r>
        <w:fldChar w:fldCharType="end"/>
      </w:r>
      <w:r w:rsidRPr="00E13B98">
        <w:t xml:space="preserve">, particularly for migratory species </w:t>
      </w:r>
      <w:r>
        <w:fldChar w:fldCharType="begin" w:fldLock="1"/>
      </w:r>
      <w:r>
        <w:instrText>ADDIN CSL_CITATION { "citationItems" : [ { "id" : "ITEM-1", "itemData" : { "DOI" : "10.1890/120020", "ISBN" : "1540-9295", "ISSN" : "15409295", "abstract" : "Conservation is particularly difficult to implement for \u201cmoving targets\u201d, such as migratory species or landscapes subject to environmental change. Traditional conservation strategies involving static tools (e.g. protected areas that have fixed spatial boundaries) may be ineffective for managing species whose ranges are changing. This shortfall needs to be addressed urgently. More dynamic conservation-based approaches have been suggested but remain mostly theoretical, and so implementation issues and measures of success have yet to be explored. In recent years, however, the concept of biodiversity offsets has gained traction in the conservation community. Such offsets effectively replace biodiversity \u201clost\u201d during current economic development projects, and are intended to ensure \u201cno net loss\u201d of biodiversity overall. Given their flexibility and unique no-net-loss requirement, offsets provide a platform for testing dynamic new approaches to conservation. Here we explore the potential for offsets to conserve moving targets, using a complex dynamic example: the migratory saiga antelope (Saiga tatarica) in Uzbekistan.", "author" : [ { "dropping-particle" : "", "family" : "Bull", "given" : "Joseph W.", "non-dropping-particle" : "", "parse-names" : false, "suffix" : "" }, { "dropping-particle" : "", "family" : "Suttle", "given" : "Kenwyn B.", "non-dropping-particle" : "", "parse-names" : false, "suffix" : "" }, { "dropping-particle" : "", "family" : "Singh", "given" : "Navinder J.", "non-dropping-particle" : "", "parse-names" : false, "suffix" : "" }, { "dropping-particle" : "", "family" : "Milner-Gulland", "given" : "E. J.", "non-dropping-particle" : "", "parse-names" : false, "suffix" : "" } ], "container-title" : "Frontiers in Ecology and the Environment", "id" : "ITEM-1", "issue" : "4", "issued" : { "date-parts" : [ [ "2013" ] ] }, "page" : "203-210", "title" : "Conservation when nothing stands still: Moving targets and biodiversity offsets", "type" : "article-journal", "volume" : "11" }, "prefix" : "e.g. Saiga antelope, ", "uris" : [ "http://www.mendeley.com/documents/?uuid=5a5b3bc8-37de-444e-85c9-8c5eee8af126" ] } ], "mendeley" : { "formattedCitation" : "(e.g. Saiga antelope, Bull, Suttle, Singh, &amp; Milner-Gulland, 2013)", "plainTextFormattedCitation" : "(e.g. Saiga antelope, Bull, Suttle, Singh, &amp; Milner-Gulland, 2013)", "previouslyFormattedCitation" : "(e.g. Saiga antelope, Bull, Suttle, Singh, &amp; Milner-Gulland, 2013)" }, "properties" : {  }, "schema" : "https://github.com/citation-style-language/schema/raw/master/csl-citation.json" }</w:instrText>
      </w:r>
      <w:r>
        <w:fldChar w:fldCharType="separate"/>
      </w:r>
      <w:r w:rsidRPr="002B0843">
        <w:t>(e.g. Saiga antelope</w:t>
      </w:r>
      <w:r w:rsidR="006674DB">
        <w:t>;</w:t>
      </w:r>
      <w:r w:rsidRPr="002B0843">
        <w:t xml:space="preserve"> Bull</w:t>
      </w:r>
      <w:r w:rsidR="0002208B">
        <w:rPr>
          <w:i/>
        </w:rPr>
        <w:t xml:space="preserve"> et al.</w:t>
      </w:r>
      <w:r w:rsidRPr="002B0843">
        <w:t>, 2013)</w:t>
      </w:r>
      <w:r>
        <w:fldChar w:fldCharType="end"/>
      </w:r>
      <w:r w:rsidRPr="00E13B98">
        <w:t xml:space="preserve"> or habitats or species particularly sensitive to environmental change </w:t>
      </w:r>
      <w:r>
        <w:fldChar w:fldCharType="begin" w:fldLock="1"/>
      </w:r>
      <w:r>
        <w:instrText>ADDIN CSL_CITATION { "citationItems" : [ { "id" : "ITEM-1", "itemData" : { "DOI" : "10.1899/08-171.1", "ISSN" : "0887-3593", "abstract" : "AbstractFreshwater habitats occupy &lt;1% of the Earth\u2019s surface, yet are hotspots that support \u223c10% of all known species, and \u223c\u2153 of vertebrate species. Fresh waters also are hotspots for human activities that have led to widespread habitat degradation, pollution, flow regulation and water extraction, fisheries overexploitation, and alien species introductions. These impacts have caused severe declines in the range and abundance of many freshwater species, so that they are now far more imperiled than their marine or terrestrial counterparts. Here, we review progress in conservation of freshwater biodiversity, with a focus on the period since 1986, and outline key challenges for the future. Driven by rising conservation concerns, freshwater ecologists have conducted a great deal of research over the past 25 y on the status, trends, autecology, and propagation of imperiled species, threats to these species, the consequences of biodiversity loss for ecosystem functioning, metapopulation dynamics, biodiversity h...", "author" : [ { "dropping-particle" : "", "family" : "Strayer", "given" : "David L.", "non-dropping-particle" : "", "parse-names" : false, "suffix" : "" }, { "dropping-particle" : "", "family" : "Dudgeon", "given" : "David", "non-dropping-particle" : "", "parse-names" : false, "suffix" : "" } ], "container-title" : "Journal of the North American Benthological Society", "id" : "ITEM-1", "issue" : "1", "issued" : { "date-parts" : [ [ "2010", "3", "19" ] ] }, "page" : "344-358", "title" : "Freshwater biodiversity conservation: recent progress and future challenges", "type" : "article-journal", "volume" : "29" }, "uris" : [ "http://www.mendeley.com/documents/?uuid=cad79274-14a0-3b32-b97e-16393c8e20a4" ] }, { "id" : "ITEM-2", "itemData" : { "DOI" : "10.1890/120020", "ISBN" : "1540-9295", "ISSN" : "15409295", "abstract" : "Conservation is particularly difficult to implement for \u201cmoving targets\u201d, such as migratory species or landscapes subject to environmental change. Traditional conservation strategies involving static tools (e.g. protected areas that have fixed spatial boundaries) may be ineffective for managing species whose ranges are changing. This shortfall needs to be addressed urgently. More dynamic conservation-based approaches have been suggested but remain mostly theoretical, and so implementation issues and measures of success have yet to be explored. In recent years, however, the concept of biodiversity offsets has gained traction in the conservation community. Such offsets effectively replace biodiversity \u201clost\u201d during current economic development projects, and are intended to ensure \u201cno net loss\u201d of biodiversity overall. Given their flexibility and unique no-net-loss requirement, offsets provide a platform for testing dynamic new approaches to conservation. Here we explore the potential for offsets to conserve moving targets, using a complex dynamic example: the migratory saiga antelope (Saiga tatarica) in Uzbekistan.", "author" : [ { "dropping-particle" : "", "family" : "Bull", "given" : "Joseph W.", "non-dropping-particle" : "", "parse-names" : false, "suffix" : "" }, { "dropping-particle" : "", "family" : "Suttle", "given" : "Kenwyn B.", "non-dropping-particle" : "", "parse-names" : false, "suffix" : "" }, { "dropping-particle" : "", "family" : "Singh", "given" : "Navinder J.", "non-dropping-particle" : "", "parse-names" : false, "suffix" : "" }, { "dropping-particle" : "", "family" : "Milner-Gulland", "given" : "E. J.", "non-dropping-particle" : "", "parse-names" : false, "suffix" : "" } ], "container-title" : "Frontiers in Ecology and the Environment", "id" : "ITEM-2", "issue" : "4", "issued" : { "date-parts" : [ [ "2013" ] ] }, "page" : "203-210", "title" : "Conservation when nothing stands still: Moving targets and biodiversity offsets", "type" : "article-journal", "volume" : "11" }, "uris" : [ "http://www.mendeley.com/documents/?uuid=5a5b3bc8-37de-444e-85c9-8c5eee8af126" ] }, { "id" : "ITEM-3", "itemData" : { "DOI" : "10.1017/S0030605314000519", "ISBN" : "00306053 (ISSN)", "ISSN" : "0030-6053", "abstract" : "Protected areas are regarded as the most import- ant tool in the conservation toolbox. They cover .12%of the Earth\u2019s terrestrial area, with over half of this designated since 1970, and are thus a unique example of governments and other stakeholders consciously changing management of land and water at a significant scale. The Convention on Biological Diversity (CBD) has a global programme to complete ecologically-representative protected area net- works, and this is driving the creation of large numbers of new protected areas. But there is also growing criticism of protected areas because of the social costs of protection and doubts about their effectiveness. We acknowledge this criticism but believe that it is over-stated and applied to a protected areamodel that has already been replaced by newer thinking. As protected areas are becoming more complex in concept and more complicated in management, we review the six most important changes affecting them over the last 2 decades: (1) a new protected area definition with more emphasis on nature conservation; (2) a plurality of management and governance models; (3) acknowledgement of wider protected area benefits beyond nature conservation; (4) greater social safeguards for protected areas; (5) evidence that protected areas are effective conservation tools; and (6) a new emphasis on larger protected areas, transboundary protected areas, connectivity conservation and landscape approaches. Weconclude by considering fresh challenges as a result of policy changes and the global criminal wildlife trade, and consider the potential of the forthcoming 2014 IUCN World Parks Congress.", "author" : [ { "dropping-particle" : "", "family" : "Dudley", "given" : "Nigel", "non-dropping-particle" : "", "parse-names" : false, "suffix" : "" }, { "dropping-particle" : "", "family" : "Groves", "given" : "Craig", "non-dropping-particle" : "", "parse-names" : false, "suffix" : "" }, { "dropping-particle" : "", "family" : "Redford", "given" : "Kent H.", "non-dropping-particle" : "", "parse-names" : false, "suffix" : "" }, { "dropping-particle" : "", "family" : "Stolton", "given" : "Sue", "non-dropping-particle" : "", "parse-names" : false, "suffix" : "" } ], "container-title" : "Oryx", "id" : "ITEM-3", "issue" : "04", "issued" : { "date-parts" : [ [ "2014" ] ] }, "page" : "496-503", "title" : "Where now for protected areas? Setting the stage for the 2014 World Parks Congress", "type" : "article-journal", "volume" : "48" }, "uris" : [ "http://www.mendeley.com/documents/?uuid=d88eeb61-f8f0-4205-81ed-3a9080609765" ] } ], "mendeley" : { "formattedCitation" : "(Bull et al., 2013; N. Dudley, Groves, Redford, &amp; Stolton, 2014; Strayer &amp; Dudgeon, 2010)", "plainTextFormattedCitation" : "(Bull et al., 2013; N. Dudley, Groves, Redford, &amp; Stolton, 2014; Strayer &amp; Dudgeon, 2010)", "previouslyFormattedCitation" : "(Bull et al., 2013; N. Dudley, Groves, Redford, &amp; Stolton, 2014; Strayer &amp; Dudgeon, 2010)" }, "properties" : {  }, "schema" : "https://github.com/citation-style-language/schema/raw/master/csl-citation.json" }</w:instrText>
      </w:r>
      <w:r>
        <w:fldChar w:fldCharType="separate"/>
      </w:r>
      <w:r w:rsidRPr="006367D3">
        <w:t xml:space="preserve">(Bull </w:t>
      </w:r>
      <w:r w:rsidR="000D7D89" w:rsidRPr="000D7D89">
        <w:rPr>
          <w:i/>
        </w:rPr>
        <w:t>et al.</w:t>
      </w:r>
      <w:r w:rsidRPr="006367D3">
        <w:t>, 2013; Dudley</w:t>
      </w:r>
      <w:r w:rsidR="0002208B">
        <w:rPr>
          <w:i/>
        </w:rPr>
        <w:t xml:space="preserve"> et al.</w:t>
      </w:r>
      <w:r w:rsidRPr="006367D3">
        <w:t>, 2014; Strayer &amp; Dudgeon, 2010)</w:t>
      </w:r>
      <w:r>
        <w:fldChar w:fldCharType="end"/>
      </w:r>
      <w:r w:rsidRPr="00E13B98">
        <w:t xml:space="preserve">. A global systematic review shows that individual protected areas </w:t>
      </w:r>
      <w:r w:rsidRPr="00E13B98">
        <w:lastRenderedPageBreak/>
        <w:t xml:space="preserve">were effective at protecting habitats, particularly forests, but less effective at conserving populations of species </w:t>
      </w:r>
      <w:r>
        <w:fldChar w:fldCharType="begin" w:fldLock="1"/>
      </w:r>
      <w:r>
        <w:instrText>ADDIN CSL_CITATION { "citationItems" : [ { "id" : "ITEM-1", "itemData" : { "DOI" : "10.1016/j.biocon.2013.02.018", "ISBN" : "00063207", "ISSN" : "00063207", "PMID" : "25246403", "abstract" : "Protected Areas (PAs) are a critical tool for maintaining habitat integrity and species diversity, and now cover more than 12.7% of the planet's land surface area. However, there is considerable debate on the extent to which PAs deliver conservation outcomes in terms of habitat and species protection. A systematic review approach is applied to investigate the evidence from peer reviewed and grey literature on the effectiveness of PAs focusing on two outcomes: (a) habitat cover and (b) species populations. We only include studies that causally link conservation inputs to outcomes against appropriate counterfactuals. From 2599 publications we found 76 studies from 51 papers that evaluated impacts on habitat cover, and 42 studies from 35 papers on species populations. Three conclusions emerged: first, there is good evidence that PAs have conserved forest habitat; second, evidence remains inconclusive that PAs have been effective at maintaining species populations, although more positive than negative results are reported in the literature; third, causal connections between management inputs and conservation outcomes in PAs are rarely evaluated in the literature. Overall, available evidence suggests that PAs deliver positive outcomes, but there remains a limited evidence base, and weak understanding of the conditions under which PAs succeed or fail to deliver conservation outcomes. \u00a9 2013 Elsevier Ltd.", "author" : [ { "dropping-particle" : "", "family" : "Geldmann", "given" : "Jonas", "non-dropping-particle" : "", "parse-names" : false, "suffix" : "" }, { "dropping-particle" : "", "family" : "Barnes", "given" : "Megan", "non-dropping-particle" : "", "parse-names" : false, "suffix" : "" }, { "dropping-particle" : "", "family" : "Coad", "given" : "Lauren", "non-dropping-particle" : "", "parse-names" : false, "suffix" : "" }, { "dropping-particle" : "", "family" : "Craigie", "given" : "Ian D.", "non-dropping-particle" : "", "parse-names" : false, "suffix" : "" }, { "dropping-particle" : "", "family" : "Hockings", "given" : "Marc", "non-dropping-particle" : "", "parse-names" : false, "suffix" : "" }, { "dropping-particle" : "", "family" : "Burgess", "given" : "Neil D.", "non-dropping-particle" : "", "parse-names" : false, "suffix" : "" } ], "container-title" : "Biological Conservation", "id" : "ITEM-1", "issued" : { "date-parts" : [ [ "2013" ] ] }, "page" : "230-238", "publisher" : "Elsevier Ltd", "title" : "Effectiveness of terrestrial protected areas in reducing habitat loss and population declines", "type" : "article-journal", "volume" : "161" }, "uris" : [ "http://www.mendeley.com/documents/?uuid=afeb42f6-6172-4b79-a10d-4a11a1ea1b48" ] } ], "mendeley" : { "formattedCitation" : "(Geldmann et al., 2013)", "plainTextFormattedCitation" : "(Geldmann et al., 2013)", "previouslyFormattedCitation" : "(Geldmann et al., 2013)" }, "properties" : {  }, "schema" : "https://github.com/citation-style-language/schema/raw/master/csl-citation.json" }</w:instrText>
      </w:r>
      <w:r>
        <w:fldChar w:fldCharType="separate"/>
      </w:r>
      <w:r w:rsidRPr="0038584A">
        <w:t xml:space="preserve">(Geldmann </w:t>
      </w:r>
      <w:r w:rsidR="000D7D89" w:rsidRPr="000D7D89">
        <w:rPr>
          <w:i/>
        </w:rPr>
        <w:t>et al.</w:t>
      </w:r>
      <w:r w:rsidRPr="0038584A">
        <w:t>, 2013)</w:t>
      </w:r>
      <w:r>
        <w:fldChar w:fldCharType="end"/>
      </w:r>
      <w:r>
        <w:t>.</w:t>
      </w:r>
      <w:r w:rsidRPr="00E13B98">
        <w:t xml:space="preserve"> There is great variation across Europe and Central Asia in the efficacy of formally protected areas for biodiversity conservation. Recent evaluations of the </w:t>
      </w:r>
      <w:r>
        <w:t xml:space="preserve">European Union </w:t>
      </w:r>
      <w:r w:rsidRPr="00E13B98">
        <w:t>Natura 2000 network of protected areas found it to be effective in providing coverage to most species listed in Annex II of the Habitats Directive</w:t>
      </w:r>
      <w:r w:rsidR="00025B9B">
        <w:t xml:space="preserve"> (</w:t>
      </w:r>
      <w:hyperlink r:id="rId2004" w:history="1">
        <w:r w:rsidR="00025B9B" w:rsidRPr="00A25278">
          <w:rPr>
            <w:rStyle w:val="Hyperlink"/>
          </w:rPr>
          <w:t>http://ec.europa.eu/environment/nature/legislation/fitness_check/docs/nature_fitness_check.pdf</w:t>
        </w:r>
      </w:hyperlink>
      <w:r w:rsidR="00025B9B">
        <w:t>)</w:t>
      </w:r>
      <w:r w:rsidRPr="000A43EF">
        <w:rPr>
          <w:lang w:val="sv-SE"/>
        </w:rPr>
        <w:t xml:space="preserve">. </w:t>
      </w:r>
    </w:p>
    <w:p w14:paraId="332D45CA" w14:textId="49A9DCF3" w:rsidR="0048205B" w:rsidRPr="00AC34EC" w:rsidRDefault="0048205B" w:rsidP="00AE389F">
      <w:pPr>
        <w:rPr>
          <w:lang w:val="sv-SE"/>
        </w:rPr>
      </w:pPr>
      <w:r w:rsidRPr="00E13B98">
        <w:t xml:space="preserve">Natura 2000 sites do not only therefore serve the purpose of protecting Annex 1 (Birds Directive) and Annex 2 (Habitats Directive) species, but also protect certain more common (non-Annex) species, in particular breeding birds and butterflies, but less so amphibians and reptiles </w:t>
      </w:r>
      <w:r w:rsidRPr="00E13B98">
        <w:fldChar w:fldCharType="begin" w:fldLock="1"/>
      </w:r>
      <w:r>
        <w:instrText>ADDIN CSL_CITATION { "citationItems" : [ { "id" : "ITEM-1", "itemData" : { "DOI" : "10.18174/385797", "ISBN" : "9789279615016", "author" : [ { "dropping-particle" : "", "family" : "Sluis", "given" : "T.", "non-dropping-particle" : "van der", "parse-names" : false, "suffix" : "" }, { "dropping-particle" : "", "family" : "Foppen", "given" : "R.", "non-dropping-particle" : "", "parse-names" : false, "suffix" : "" }, { "dropping-particle" : "", "family" : "Gillings", "given" : "Simon", "non-dropping-particle" : "", "parse-names" : false, "suffix" : "" }, { "dropping-particle" : "", "family" : "Groen", "given" : "T.A.", "non-dropping-particle" : "", "parse-names" : false, "suffix" : "" }, { "dropping-particle" : "", "family" : "Henkens", "given" : "R.J.H.G.", "non-dropping-particle" : "", "parse-names" : false, "suffix" : "" }, { "dropping-particle" : "", "family" : "Hennekens", "given" : "S.M.", "non-dropping-particle" : "", "parse-names" : false, "suffix" : "" }, { "dropping-particle" : "", "family" : "Huskens", "given" : "K.", "non-dropping-particle" : "", "parse-names" : false, "suffix" : "" }, { "dropping-particle" : "", "family" : "Noble", "given" : "David", "non-dropping-particle" : "", "parse-names" : false, "suffix" : "" }, { "dropping-particle" : "", "family" : "Ottburg", "given" : "F.G.W.A.", "non-dropping-particle" : "", "parse-names" : false, "suffix" : "" }, { "dropping-particle" : "", "family" : "Santini", "given" : "L.", "non-dropping-particle" : "", "parse-names" : false, "suffix" : "" }, { "dropping-particle" : "", "family" : "Sierdsema", "given" : "H.", "non-dropping-particle" : "", "parse-names" : false, "suffix" : "" }, { "dropping-particle" : "", "family" : "Kleunen", "given" : "A.", "non-dropping-particle" : "van", "parse-names" : false, "suffix" : "" }, { "dropping-particle" : "", "family" : "Schaminee", "given" : "J.H.J.", "non-dropping-particle" : "", "parse-names" : false, "suffix" : "" }, { "dropping-particle" : "", "family" : "Swaay", "given" : "C.", "non-dropping-particle" : "van", "parse-names" : false, "suffix" : "" }, { "dropping-particle" : "", "family" : "Toxopeus", "given" : "Bert", "non-dropping-particle" : "", "parse-names" : false, "suffix" : "" }, { "dropping-particle" : "", "family" : "Wallis de Vries", "given" : "M.F.", "non-dropping-particle" : "", "parse-names" : false, "suffix" : "" }, { "dropping-particle" : "", "family" : "Jones-Walters", "given" : "L.M.", "non-dropping-particle" : "", "parse-names" : false, "suffix" : "" } ], "id" : "ITEM-1", "issue" : "August", "issued" : { "date-parts" : [ [ "2016" ] ] }, "title" : "How much Biodiversity is in Natura 2000?", "type" : "report" }, "uris" : [ "http://www.mendeley.com/documents/?uuid=fe2740e1-a312-459b-acf5-2e0ec39d9547" ] } ], "mendeley" : { "formattedCitation" : "(T. van der Sluis et al., 2016)", "plainTextFormattedCitation" : "(T. van der Sluis et al., 2016)", "previouslyFormattedCitation" : "(T. van der Sluis et al., 2016)" }, "properties" : {  }, "schema" : "https://github.com/citation-style-language/schema/raw/master/csl-citation.json" }</w:instrText>
      </w:r>
      <w:r w:rsidRPr="00E13B98">
        <w:fldChar w:fldCharType="separate"/>
      </w:r>
      <w:r w:rsidRPr="00B1434F">
        <w:t xml:space="preserve">(van der Sluis </w:t>
      </w:r>
      <w:r w:rsidR="000D7D89" w:rsidRPr="000D7D89">
        <w:rPr>
          <w:i/>
        </w:rPr>
        <w:t>et al.</w:t>
      </w:r>
      <w:r w:rsidRPr="00B1434F">
        <w:t>, 2016)</w:t>
      </w:r>
      <w:r w:rsidRPr="00E13B98">
        <w:fldChar w:fldCharType="end"/>
      </w:r>
      <w:r w:rsidRPr="00E13B98">
        <w:t xml:space="preserve">. However, the Natura 2000 network is not completely effective because there are exceptions for particular taxa </w:t>
      </w:r>
      <w:r w:rsidRPr="00E13B98">
        <w:fldChar w:fldCharType="begin" w:fldLock="1"/>
      </w:r>
      <w:r>
        <w:instrText>ADDIN CSL_CITATION { "citationItems" : [ { "id" : "ITEM-1", "itemData" : { "DOI" : "10.1016/j.jnc.2014.07.003", "ISSN" : "16171381", "author" : [ { "dropping-particle" : "", "family" : "Zehetmair", "given" : "Tobias", "non-dropping-particle" : "", "parse-names" : false, "suffix" : "" }, { "dropping-particle" : "", "family" : "M\u00fcller", "given" : "J\u00f6rg", "non-dropping-particle" : "", "parse-names" : false, "suffix" : "" }, { "dropping-particle" : "", "family" : "Runkel", "given" : "Volker", "non-dropping-particle" : "", "parse-names" : false, "suffix" : "" }, { "dropping-particle" : "", "family" : "Stahlschmidt", "given" : "Peter", "non-dropping-particle" : "", "parse-names" : false, "suffix" : "" }, { "dropping-particle" : "", "family" : "Winter", "given" : "Susanne", "non-dropping-particle" : "", "parse-names" : false, "suffix" : "" }, { "dropping-particle" : "", "family" : "Zharov", "given" : "Alexey", "non-dropping-particle" : "", "parse-names" : false, "suffix" : "" }, { "dropping-particle" : "", "family" : "Gruppe", "given" : "Axel", "non-dropping-particle" : "", "parse-names" : false, "suffix" : "" } ], "container-title" : "Journal for Nature Conservation", "id" : "ITEM-1", "issued" : { "date-parts" : [ [ "2015", "2", "1" ] ] }, "page" : "53-60", "publisher" : "Urban &amp; Fischer", "title" : "Poor effectiveness of Natura 2000 beech forests in protecting forest-dwelling bats", "type" : "article-journal", "volume" : "23" }, "prefix" : "e.g.,", "uris" : [ "http://www.mendeley.com/documents/?uuid=86a502cb-ae52-3dd0-9e1c-6955f8b7b291" ] }, { "id" : "ITEM-2", "itemData" : { "DOI" : "10.1111/icad.12101", "ISSN" : "1752458X", "author" : [ { "dropping-particle" : "", "family" : "Zehetmair", "given" : "Tobias", "non-dropping-particle" : "", "parse-names" : false, "suffix" : "" }, { "dropping-particle" : "", "family" : "M\u00fcller", "given" : "J\u00f6rg", "non-dropping-particle" : "", "parse-names" : false, "suffix" : "" }, { "dropping-particle" : "", "family" : "Zharov", "given" : "Alexey", "non-dropping-particle" : "", "parse-names" : false, "suffix" : "" }, { "dropping-particle" : "", "family" : "Gruppe", "given" : "Axel", "non-dropping-particle" : "", "parse-names" : false, "suffix" : "" } ], "container-title" : "Insect Conservation and Diversity", "editor" : [ { "dropping-particle" : "", "family" : "Leather", "given" : "Simon R.", "non-dropping-particle" : "", "parse-names" : false, "suffix" : "" } ], "id" : "ITEM-2", "issue" : "3", "issued" : { "date-parts" : [ [ "2015", "5", "1" ] ] }, "page" : "193-204", "title" : "Effects of Natura 2000 and habitat variables used for habitat assessment on beetle assemblages in European beech forests", "type" : "article-journal", "volume" : "8" }, "uris" : [ "http://www.mendeley.com/documents/?uuid=a0d13ebe-bac5-3066-ae1c-265c19b4ee7a" ] } ], "mendeley" : { "formattedCitation" : "(e.g., Zehetmair, M\u00fcller, Runkel, et al., 2015; Zehetmair, M\u00fcller, Zharov, &amp; Gruppe, 2015)", "plainTextFormattedCitation" : "(e.g., Zehetmair, M\u00fcller, Runkel, et al., 2015; Zehetmair, M\u00fcller, Zharov, &amp; Gruppe, 2015)", "previouslyFormattedCitation" : "(e.g., Zehetmair, M\u00fcller, Runkel, et al., 2015; Zehetmair, M\u00fcller, Zharov, &amp; Gruppe, 2015)" }, "properties" : {  }, "schema" : "https://github.com/citation-style-language/schema/raw/master/csl-citation.json" }</w:instrText>
      </w:r>
      <w:r w:rsidRPr="00E13B98">
        <w:fldChar w:fldCharType="separate"/>
      </w:r>
      <w:r w:rsidRPr="00E13B98">
        <w:t>(e.g., Zehetmair</w:t>
      </w:r>
      <w:r w:rsidR="0002208B">
        <w:rPr>
          <w:i/>
        </w:rPr>
        <w:t xml:space="preserve"> et al.</w:t>
      </w:r>
      <w:r w:rsidRPr="00E13B98">
        <w:t>, 2015</w:t>
      </w:r>
      <w:r w:rsidR="0002208B">
        <w:t>a</w:t>
      </w:r>
      <w:r w:rsidRPr="00E13B98">
        <w:t>, 2015</w:t>
      </w:r>
      <w:r w:rsidR="0002208B">
        <w:t>b</w:t>
      </w:r>
      <w:r w:rsidRPr="00E13B98">
        <w:t>)</w:t>
      </w:r>
      <w:r w:rsidRPr="00E13B98">
        <w:fldChar w:fldCharType="end"/>
      </w:r>
      <w:r w:rsidRPr="00E13B98">
        <w:t xml:space="preserve"> or in the way different member </w:t>
      </w:r>
      <w:r>
        <w:t>S</w:t>
      </w:r>
      <w:r w:rsidRPr="00E13B98">
        <w:t xml:space="preserve">tates implement it. For example, certain species (e.g. those dependent on traditional land management) or ecological zones (e.g. lowland versus upland) were either over- or under-represented, and gaps exist in the protection of biodiversity in certain habitats (e.g. marine and temporary freshwater habitats) </w:t>
      </w:r>
      <w:r w:rsidRPr="00E13B98">
        <w:fldChar w:fldCharType="begin" w:fldLock="1"/>
      </w:r>
      <w:r>
        <w:instrText>ADDIN CSL_CITATION { "citationItems" : [ { "id" : "ITEM-1", "itemData" : { "DOI" : "10.1111/j.1523-1739.2007.00831.x", "ISSN" : "08888892", "author" : [ { "dropping-particle" : "", "family" : "Maiorano", "given" : "Luigi", "non-dropping-particle" : "", "parse-names" : false, "suffix" : "" }, { "dropping-particle" : "", "family" : "Falcucci", "given" : "Alessandra", "non-dropping-particle" : "", "parse-names" : false, "suffix" : "" }, { "dropping-particle" : "", "family" : "Garton", "given" : "Edward O.", "non-dropping-particle" : "", "parse-names" : false, "suffix" : "" }, { "dropping-particle" : "", "family" : "Boitani", "given" : "Luigi", "non-dropping-particle" : "", "parse-names" : false, "suffix" : "" } ], "container-title" : "Conservation Biology", "id" : "ITEM-1", "issue" : "6", "issued" : { "date-parts" : [ [ "2007", "12", "18" ] ] }, "page" : "1433-1444", "publisher" : "Blackwell Publishing Inc", "title" : "Contribution of the Natura 2000 Network to Biodiversity Conservation in Italy", "type" : "article-journal", "volume" : "21" }, "uris" : [ "http://www.mendeley.com/documents/?uuid=f775d0dc-e708-3e1c-93b3-173f8378ebd0" ] }, { "id" : "ITEM-2", "itemData" : { "ISBN" : "0028-0615", "ISSN" : "00280615", "abstract" : "The loss of natural areas across Europe over the last century has led to a major decline in biodiversity. One of the main reasons is increasing habitat fragmentation. This article describes the experience gathered in developing ecological networks at the European level and the future challenges. The design of ecological networks is primarily determined by species-specific factors, landscape structure change and land-use intensity. Ecological network systems can be designed at different scales and with diverse spatial configurations, from local to European. The realisation of a European green infrastructure, as forseen by the European Commission, depends on three important factors: ecological knowledge, policy coordination at the international level and effective sectoral cooperation. Long-term political commitment is required to realise this European cooperation and coordination.", "author" : [ { "dropping-particle" : "", "family" : "Sluis", "given" : "T", "non-dropping-particle" : "Van der", "parse-names" : false, "suffix" : "" }, { "dropping-particle" : "", "family" : "Jongman", "given" : "R", "non-dropping-particle" : "", "parse-names" : false, "suffix" : "" }, { "dropping-particle" : "", "family" : "Bouwma", "given" : "I", "non-dropping-particle" : "", "parse-names" : false, "suffix" : "" }, { "dropping-particle" : "", "family" : "Wascher", "given" : "D", "non-dropping-particle" : "", "parse-names" : false, "suffix" : "" } ], "container-title" : "Natur und Landschaft", "id" : "ITEM-2", "issue" : "9", "issued" : { "date-parts" : [ [ "2012" ] ] }, "page" : "415", "title" : "Ein europ\u00e4ischer Biotopverbund - Herausforderungen an den europ\u00e4ischen Kooperations- und Gestaltungswillen", "type" : "article-journal", "volume" : "87" }, "uris" : [ "http://www.mendeley.com/documents/?uuid=5978240d-a72f-4ae1-906c-92ee58189704" ] }, { "id" : "ITEM-3", "itemData" : { "author" : [ { "dropping-particle" : "", "family" : "McKenna", "given" : "D", "non-dropping-particle" : "", "parse-names" : false, "suffix" : "" }, { "dropping-particle" : "", "family" : "Naumann", "given" : "S", "non-dropping-particle" : "", "parse-names" : false, "suffix" : "" }, { "dropping-particle" : "", "family" : "McFarland", "given" : "K", "non-dropping-particle" : "", "parse-names" : false, "suffix" : "" }, { "dropping-particle" : "", "family" : "Graf", "given" : "A", "non-dropping-particle" : "", "parse-names" : false, "suffix" : "" }, { "dropping-particle" : "", "family" : "Evans", "given" : "D", "non-dropping-particle" : "", "parse-names" : false, "suffix" : "" } ], "container-title" : "ETC/BD report", "editor" : [ { "dropping-particle" : "", "family" : "EEA", "given" : "", "non-dropping-particle" : "", "parse-names" : false, "suffix" : "" } ], "id" : "ITEM-3", "issued" : { "date-parts" : [ [ "2014" ] ] }, "page" : "30", "title" : "Literature Review, the ecological effectiveness of the Natura 2000 Network. ETC/BD report to the EEA", "type" : "chapter" }, "uris" : [ "http://www.mendeley.com/documents/?uuid=93dcee54-8077-4672-b9f2-a125c1f8f360" ] }, { "id" : "ITEM-4", "itemData" : { "DOI" : "10.3897/natureconservation.3.3732", "ISBN" : "1314-3301\\n1314-6947", "ISSN" : "1314-3301", "abstract" : "Setting aside protected areas is widely recognized as one of the most effective measures to prevent species from extinction. Accordingly, there has been a tremendous effort by governments worldwide to establish protected areas, resulting in over 100,000 sites, which are set aside, to achieve the 10% target proposed at the Fourth World Park Congress in 1992 in Caracas. The main effort of the European Union to achieve this target is the Natura 2000 network of protected areas, comprising over 25,000 sites representing 18% of the area of the 27 Member States of the European Union. The designation of Natura 2000 sites was based on species and habitats listed in the Annexes of the Habitats and Birds Directive. The effectiveness of the selection process and the resulting Natura 2000 network has often been questioned as each country made its designations largely independently and in most cases without considering the theories of optimal reserve site selection. However, the effectiveness of the selection process and the Natura 2000 network has never been explicitly analysed at the European scale. Here we present such an analysis focusing on the representation of Annex II species of the Habitats Directive in the Natura 2000 network relative to a random allocation of species to sites. Our results show that the network is effective in covering target species and minimizing the number of gap species (i.e. species not represented in a single site of the Natura 2000 network). We demonstrate that the representation is uneven among species. Some species are overrepresented and many species are only represented in a low number of sites. We show that this is mainly due to differing patterns in species ranges, as wide-spread species are inevitably represented in many sites, but narrow ranged species are often covered only by a small number of sites in a particular area. Finally, we propose a representation index that detects species that are underrepresented and could be used to direct future conservation efforts.", "author" : [ { "dropping-particle" : "", "family" : "Gruber", "given" : "Bernd", "non-dropping-particle" : "", "parse-names" : false, "suffix" : "" }, { "dropping-particle" : "", "family" : "Evans", "given" : "Douglas", "non-dropping-particle" : "", "parse-names" : false, "suffix" : "" }, { "dropping-particle" : "", "family" : "Henle", "given" : "Klaus", "non-dropping-particle" : "", "parse-names" : false, "suffix" : "" }, { "dropping-particle" : "", "family" : "Bauch", "given" : "Bianca", "non-dropping-particle" : "", "parse-names" : false, "suffix" : "" }, { "dropping-particle" : "", "family" : "Schmeller", "given" : "Dirk", "non-dropping-particle" : "", "parse-names" : false, "suffix" : "" }, { "dropping-particle" : "", "family" : "Dziock", "given" : "Frank", "non-dropping-particle" : "", "parse-names" : false, "suffix" : "" }, { "dropping-particle" : "", "family" : "Henry", "given" : "Pierre-Yves", "non-dropping-particle" : "", "parse-names" : false, "suffix" : "" }, { "dropping-particle" : "", "f</w:instrText>
      </w:r>
      <w:r w:rsidRPr="008D1147">
        <w:rPr>
          <w:lang w:val="es-ES"/>
        </w:rPr>
        <w:instrText>amily" : "Lengyel", "given" : "Szabolcs", "non-dropping-particle" : "", "parse-names" : false, "suffix" : "" }, { "dropping-particle" : "", "family" : "Margules", "given" : "Chris", "non-dropping-particle" : "", "parse-names" : false, "suffix" : "" }, { "dropping-particle" : "", "family" : "Dormann", "given" : "Carsten", "non-dropping-particle" : "", "parse-names" : false, "suffix" : "" } ], "container-title" : "Nature Conservation", "id" : "ITEM-4", "issued" : { "date-parts" : [ [ "2012" ] ] }, "page" : "45-62", "title" : "\u201cMind the gap!\u201d \u2013 How well does Natura 2000 cover species of European interest?", "type" : "article-journal", "volume" : "3" }, "uris" : [ "http://www.mendeley.com/documents/?uuid=4c2b129a-bbe6-4e31-ae0c-83b5236e388a" ] } ], "mendeley" : { "formattedCitation" : "(Gruber et al., 2012; Maiorano, Falcucci, Garton, &amp; Boitani, 2007; McKenna, Naumann, McFarland, Graf, &amp; Evans, 2014; T Van der Sluis, Jongman, Bouwma, &amp; Wascher, 2012)", "plainTextFormattedCitation" : "(Gruber et al., 2012; Maiorano, Falcucci, Garton, &amp; Boitani, 2007; McKenna, Naumann, McFarland, Graf, &amp; Evans, 2014; T Van der Sluis, Jongman, Bouwma, &amp; Wascher, 2012)", "previouslyFormattedCitation" : "(Gruber et al., 2012; Maiorano, Falcucci, Garton, &amp; Boitani, 2007; McKenna, Naumann, McFarland, Graf, &amp; Evans, 2014; T Van der Sluis, Jongman, Bouwma, &amp; Wascher, 2012)" }, "properties" : {  }, "schema" : "https://github.com/citation-style-language/schema/raw/master/csl-citation.json" }</w:instrText>
      </w:r>
      <w:r w:rsidRPr="00E13B98">
        <w:fldChar w:fldCharType="separate"/>
      </w:r>
      <w:r w:rsidRPr="00B1434F">
        <w:rPr>
          <w:lang w:val="sv-SE"/>
        </w:rPr>
        <w:t xml:space="preserve">(Gruber </w:t>
      </w:r>
      <w:r w:rsidR="000D7D89" w:rsidRPr="000D7D89">
        <w:rPr>
          <w:i/>
          <w:lang w:val="sv-SE"/>
        </w:rPr>
        <w:t>et al.</w:t>
      </w:r>
      <w:r w:rsidRPr="00B1434F">
        <w:rPr>
          <w:lang w:val="sv-SE"/>
        </w:rPr>
        <w:t>, 2012; Maiorano</w:t>
      </w:r>
      <w:r w:rsidR="0002208B">
        <w:rPr>
          <w:i/>
          <w:lang w:val="sv-SE"/>
        </w:rPr>
        <w:t xml:space="preserve"> et al.</w:t>
      </w:r>
      <w:r w:rsidRPr="00B1434F">
        <w:rPr>
          <w:lang w:val="sv-SE"/>
        </w:rPr>
        <w:t>, 2007; McKenna</w:t>
      </w:r>
      <w:r w:rsidR="00EA73A3">
        <w:rPr>
          <w:i/>
          <w:lang w:val="sv-SE"/>
        </w:rPr>
        <w:t xml:space="preserve"> et al.</w:t>
      </w:r>
      <w:r w:rsidRPr="00B1434F">
        <w:rPr>
          <w:lang w:val="sv-SE"/>
        </w:rPr>
        <w:t xml:space="preserve">, 2014; </w:t>
      </w:r>
      <w:r w:rsidR="00EA73A3">
        <w:rPr>
          <w:lang w:val="sv-SE"/>
        </w:rPr>
        <w:t>v</w:t>
      </w:r>
      <w:r w:rsidRPr="00B1434F">
        <w:rPr>
          <w:lang w:val="sv-SE"/>
        </w:rPr>
        <w:t>an der Sluis</w:t>
      </w:r>
      <w:r w:rsidR="00EA73A3">
        <w:rPr>
          <w:i/>
          <w:lang w:val="sv-SE"/>
        </w:rPr>
        <w:t xml:space="preserve"> et al.</w:t>
      </w:r>
      <w:r w:rsidRPr="00B1434F">
        <w:rPr>
          <w:lang w:val="sv-SE"/>
        </w:rPr>
        <w:t>, 2012)</w:t>
      </w:r>
      <w:r w:rsidRPr="00E13B98">
        <w:fldChar w:fldCharType="end"/>
      </w:r>
      <w:r w:rsidRPr="00AC34EC">
        <w:rPr>
          <w:lang w:val="sv-SE"/>
        </w:rPr>
        <w:t>.</w:t>
      </w:r>
    </w:p>
    <w:p w14:paraId="6ADB32EB" w14:textId="0EFEE8B7" w:rsidR="0048205B" w:rsidRPr="00E13B98" w:rsidRDefault="0048205B" w:rsidP="00AE389F">
      <w:r w:rsidRPr="00E13B98">
        <w:t xml:space="preserve">Natura 2000 represents one of the most systematic efforts for developing new protected areas, but the effectiveness of implementation of Natura 2000 for biodiversity conservation has not been sufficiently evaluated </w:t>
      </w:r>
      <w:r>
        <w:fldChar w:fldCharType="begin" w:fldLock="1"/>
      </w:r>
      <w:r>
        <w:instrText>ADDIN CSL_CITATION { "citationItems" : [ { "id" : "ITEM-1", "itemData" : { "DOI" : "10.1196/annals.1439.006", "ISBN" : "1749-6632", "ISSN" : "00778923", "PMID" : "18566091", "abstract" : "Systematic conservation planning provides a structured, target-driven approach to ensuring the long-term maintenance of biodiversity. However, reviews of how well the steps of such a planning process are applied in different regions are scant; some steps may be implemented although there is no formal systematic conservation planning process taking place. Here we conduct such a review for Europe. Taking in turn the six recognized steps of systematic conservation planning, for this region: (i) The availability of data on biodiversity remains a significant constraint on conservation planning because, although species occurrences have often been better mapped in Europe than elsewhere, there is a continuing mismatch between the spatial resolution at which data coverage is adequate and that of habitat fragmentation. (ii) Although there are important legal frameworks for conservation planning, explicit quantitative goals for the representation and persistence of biodiversity are largely lacking. (iii) Assessment of the effectiveness of existing protected area systems is patchy and rather ill developed, with a substantial gulf between the work being conducted in more academic and policy-oriented arenas. (iv) Nonetheless, particularly through the Natura 2000 process, there has been an extraordinary program to select additional protected areas. (v) Although it has taken longer than originally envisaged, this program is resulting in a substantial expansion of the protected area system. (vi) There are significant concerns over the extent to which existing protected area systems can maintain their biodiversity values, particularly given the small size of many of these areas and likely impacts of climate change.", "author" : [ { "dropping-particle" : "", "family" : "Gaston", "given" : "Kevin J.", "non-dropping-particle" : "", "parse-names" : false, "suffix" : "" }, { "dropping-particle" : "", "family" : "Jackson", "given" : "Sarah F.", "non-dropping-particle" : "", "parse-names" : false, "suffix" : "" }, { "dropping-particle" : "", "family" : "Nagy", "given" : "Arnold", "non-dropping-particle" : "", "parse-names" : false, "suffix" : "" }, { "dropping-particle" : "", "family" : "Cant\u00fa-Salazar", "given" : "Lisette", "non-dropping-particle" : "", "parse-names" : false, "suffix" : "" }, { "dropping-particle" : "", "family" : "Johnson", "given" : "Mark", "non-dropping-particle" : "", "parse-names" : false, "suffix" : "" } ], "container-title" : "Annals of the New York Academy of Sciences", "id" : "ITEM-1", "issue" : "i", "issued" : { "date-parts" : [ [ "2008" ] ] }, "page" : "97-119", "title" : "Protected areas in Europe: Principle and practice", "type" : "article-journal", "volume" : "1134" }, "uris" : [ "http://www.mendeley.com/documents/?uuid=cde126c8-63b8-4f38-8fc9-8911a3465d44" ] } ], "mendeley" : { "formattedCitation" : "(Gaston, Jackson, Nagy, Cant\u00fa-Salazar, &amp; Johnson, 2008)", "plainTextFormattedCitation" : "(Gaston, Jackson, Nagy, Cant\u00fa-Salazar, &amp; Johnson, 2008)", "previouslyFormattedCitation" : "(Gaston, Jackson, Nagy, Cant\u00fa-Salazar, &amp; Johnson, 2008)" }, "properties" : {  }, "schema" : "https://github.com/citation-style-language/schema/raw/master/csl-citation.json" }</w:instrText>
      </w:r>
      <w:r>
        <w:fldChar w:fldCharType="separate"/>
      </w:r>
      <w:r w:rsidRPr="00CB0441">
        <w:t>(Gaston</w:t>
      </w:r>
      <w:r w:rsidR="00EA73A3">
        <w:rPr>
          <w:i/>
        </w:rPr>
        <w:t xml:space="preserve"> et al.</w:t>
      </w:r>
      <w:r w:rsidRPr="00CB0441">
        <w:t>, 2008)</w:t>
      </w:r>
      <w:r>
        <w:fldChar w:fldCharType="end"/>
      </w:r>
      <w:r w:rsidRPr="00E13B98">
        <w:t xml:space="preserve">. A major challenge for forest protected areas is that current conditions are not pristine due to past management and suppression of natural disturbance processes </w:t>
      </w:r>
      <w:r>
        <w:fldChar w:fldCharType="begin" w:fldLock="1"/>
      </w:r>
      <w: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 and Viilma, K. 2004. Loss of old-growth, and the minimum need for strictly protected forests in Estonia. -Ecol. Bull. 51: 401-411. We estimated the minimum area of strictly protected forests, which could maintain species of \"management-incompatible forests\" (i.e. not surviving in timber production areas), in Estonia. The planned protected area comprised minimum amounts of habitat for the viability of such species, and a \"buffer amount\", which may be temporarily lost in natural disturbances. The steps were 1) estimation of mean frequency of stand-re placing disturbances for Estonian forest site types; 2) reconstruction of the structure of natural forest area by age classes and forest site types; 3) comparison of the natural age structure with that in managed forests to define the management-incompatible part; 4) estimation of the historical area of different age classes, critical threshold of its loss for", "author" : [ { "dropping-particle" : "", "family" : "L\u00f5hmus", "given" : "Asko", "non-dropping-particle" : "", "parse-names" : false, "suffix" : "" }, { "dropping-particle" : "", "family" : "Kohv", "given" : "Kaupo", "non-dropping-particle" : "", "parse-names" : false, "suffix" : "" }, { "dropping-particle" : "", "family" : "Palo", "given" : "Anneli", "non-dropping-particle" : "", "parse-names" : false, "suffix" : "" }, { "dropping-particle" : "", "family" : "Viilma", "given" : "Kaili", "non-dropping-particle" : "", "parse-names" : false, "suffix" : "" }, { "dropping-particle" : "", "family" : "Lohmus", "given" : "Asko", "non-dropping-particle" : "", "parse-names" : false, "suffix" : "" } ], "container-title" : "Maintenance of Forest Biodiversity Ecological Bulletins", "id" : "ITEM-1", "issue" : "Norton 1999", "issued" : { "date-parts" : [ [ "2004" ] ] }, "page" : "401-411", "title" : "Loss of Old-Growth, and the Minimum Need for Strictly Protected Forests in Estonia", "type" : "article-journal", "volume" : "51" }, "uris" : [ "http://www.mendeley.com/documents/?uuid=15decf70-edde-4778-8c8a-16bd766a0ea6" ] }, { "id" : "ITEM-2", "itemData" : { "author" : [ { "dropping-particle" : "", "family" : "Meyer", "given" : "P", "non-dropping-particle" : "", "parse-names" : false, "suffix" : "" }, { "dropping-particle" : "", "family" : "Schmidt", "given" : "M", "non-dropping-particle" : "", "parse-names" : false, "suffix" : "" }, { "dropping-particle" : "", "family" : "Spellmann", "given" : "H", "non-dropping-particle" : "", "parse-names" : false, "suffix" : "" }, { "dropping-particle" : "", "family" : "Bedarff", "given" : "U", "non-dropping-particle" : "", "parse-names" : false, "suffix" : "" }, { "dropping-particle" : "", "family" : "Bauhus", "given" : "J", "non-dropping-particle" : "", "parse-names" : false, "suffix" : "" }, { "dropping-particle" : "", "family" : "Reif", "given" : "A", "non-dropping-particle" : "", "parse-names" : false, "suffix" : "" }, { "dropping-particle" : "", "family" : "Sp\u00e4th", "given" : "Volker", "non-dropping-particle" : "", "parse-names" : false, "suffix" : "" } ], "container-title" : "Natur und Landschaft", "id" : "ITEM-2", "issued" : { "date-parts" : [ [ "2011" ] ] }, "page" : "243\u2013249", "title" : "Aufbau eines Systems nutzungsfreier W\u00e4lder in Deutschland", "type" : "article-journal", "volume" : "86" }, "uris" : [ "http://www.mendeley.com/documents/?uuid=abb278ab-1dd7-49cb-9170-f219c89ce590" ] }, { "id" : "ITEM-3", "itemData" : { "author" : [ { "dropping-particle" : "", "family" : "Hedwall", "given" : "PO", "non-dropping-particle" : "", "parse-names" : false, "suffix" : "" }, { "dropping-particle" : "", "family" : "Mikusi\u0144ski", "given" : "G", "non-dropping-particle" : "", "parse-names" : false, "suffix" : "" } ], "container-title" : "Canadian Journal of Forest Research", "id" : "ITEM-3", "issued" : { "date-parts" : [ [ "2015" ] ] }, "page" : "1215-1224", "title" : "Structural changes in protected forests in Sweden: implications for conservation functionality", "type" : "article-journal", "volume" : "45" }, "uris" : [ "http://www.mendeley.com/documents/?uuid=202e39a3-8579-4cfc-96aa-510d7de35c33" ] } ], "mendeley" : { "formattedCitation" : "(Hedwall &amp; Mikusi\u0144ski, 2015; L\u00f5hmus, Kohv, Palo, Viilma, &amp; Lohmus, 2004; Meyer et al., 2011)", "plainTextFormattedCitation" : "(Hedwall &amp; Mikusi\u0144ski, 2015; L\u00f5hmus, Kohv, Palo, Viilma, &amp; Lohmus, 2004; Meyer et al., 2011)", "previouslyFormattedCitation" : "(Hedwall &amp; Mikusi\u0144ski, 2015; L\u00f5hmus, Kohv, Palo, Viilma, &amp; Lohmus, 2004; Meyer et al., 2011)" }, "properties" : {  }, "schema" : "https://github.com/citation-style-language/schema/raw/master/csl-citation.json" }</w:instrText>
      </w:r>
      <w:r>
        <w:fldChar w:fldCharType="separate"/>
      </w:r>
      <w:r w:rsidRPr="00CB0441">
        <w:t>(Hedwall &amp; Mikusiński, 2015; Lõhmus</w:t>
      </w:r>
      <w:r w:rsidR="00EA73A3">
        <w:rPr>
          <w:i/>
        </w:rPr>
        <w:t xml:space="preserve"> et al.</w:t>
      </w:r>
      <w:r w:rsidRPr="00CB0441">
        <w:t xml:space="preserve">, 2004; Meyer </w:t>
      </w:r>
      <w:r w:rsidR="000D7D89" w:rsidRPr="000D7D89">
        <w:rPr>
          <w:i/>
        </w:rPr>
        <w:t>et al.</w:t>
      </w:r>
      <w:r w:rsidRPr="00CB0441">
        <w:t>, 2011)</w:t>
      </w:r>
      <w:r>
        <w:fldChar w:fldCharType="end"/>
      </w:r>
      <w:r w:rsidRPr="00E13B98">
        <w:t xml:space="preserve">. Protected areas also tend to be too small to accommodate the full range of natural processes and hence unable to maintain sufficient ecological memory to re-organize after disturbances </w:t>
      </w:r>
      <w:r>
        <w:fldChar w:fldCharType="begin" w:fldLock="1"/>
      </w:r>
      <w:r>
        <w:instrText>ADDIN CSL_CITATION { "citationItems" : [ { "id" : "ITEM-1", "itemData" : { "DOI" : "10.1579/0044-7447-32.6.389", "ISBN" : "0044-7447", "ISSN" : "0044-7447", "PMID" : "14627367", "abstract" : "In a world increasingly modified by human activities, the conservation of biodiversity is essential as insurance to maintain resilient ecosystems and ensure a sustainable flow of ecosystem goods and services to society. However, existing reserves and national parks are unlikely to incorporate the long-term and large-scale dynamics of ecosystems. Hence, conservation strategies have to actively incorporate the large areas of land that are managed for human use. For ecosystems to reorganize after large-scale natural and human-induced disturbances, spatial resilience in the form of ecological memory is a prerequisite. The ecological memory is composed of the species, interactions and structures that make ecosystem reorganization possible, and its components may be found within disturbed patches as well in the surrounding landscape. Present static reserves should be complemented with dynamic reserves, such as ecological fallows and dynamic successional reserves, that are part of ecosystem management mimicking natural disturbance regimes at the landscape level.", "author" : [ { "dropping-particle" : "", "family" : "Bengtsson", "given" : "Janne", "non-dropping-particle" : "", "parse-names" : false, "suffix" : "" }, { "dropping-particle" : "", "family" : "Angelstam", "given" : "Per", "non-dropping-particle" : "", "parse-names" : false, "suffix" : "" }, { "dropping-particle" : "", "family" : "Elmqvist", "given" : "Thomas", "non-dropping-particle" : "", "parse-names" : false, "suffix" : "" }, { "dropping-particle" : "", "family" : "Emanuelsson", "given" : "Urban", "non-dropping-particle" : "", "parse-names" : false, "suffix" : "" }, { "dropping-particle" : "", "family" : "Folke", "given" : "Carl", "non-dropping-particle" : "", "parse-names" : false, "suffix" : "" }, { "dropping-particle" : "", "family" : "Ihse", "given" : "Margareta", "non-dropping-particle" : "", "parse-names" : false, "suffix" : "" }, { "dropping-particle" : "", "family" : "Moberg", "given" : "Fredrik", "non-dropping-particle" : "", "parse-names" : false, "suffix" : "" }, { "dropping-particle" : "", "family" : "Nystr\u00f6m", "given" : "Magnus", "non-dropping-particle" : "", "parse-names" : false, "suffix" : "" } ], "container-title" : "AMBIO: A Journal of the Human Environment", "id" : "ITEM-1", "issue" : "6", "issued" : { "date-parts" : [ [ "2003" ] ] }, "page" : "389-396", "title" : "Reserves, Resilience and Dynamic Landscapes", "type" : "article-journal", "volume" : "32" }, "uris" : [ "http://www.mendeley.com/documents/?uuid=6952cdff-937e-467f-bb55-62ab3db830c8" ] } ], "mendeley" : { "formattedCitation" : "(Bengtsson et al., 2003)", "plainTextFormattedCitation" : "(Bengtsson et al., 2003)", "previouslyFormattedCitation" : "(Bengtsson et al., 2003)" }, "properties" : {  }, "schema" : "https://github.com/citation-style-language/schema/raw/master/csl-citation.json" }</w:instrText>
      </w:r>
      <w:r>
        <w:fldChar w:fldCharType="separate"/>
      </w:r>
      <w:r w:rsidRPr="00CB0441">
        <w:t xml:space="preserve">(Bengtsson </w:t>
      </w:r>
      <w:r w:rsidR="000D7D89" w:rsidRPr="000D7D89">
        <w:rPr>
          <w:i/>
        </w:rPr>
        <w:t>et al.</w:t>
      </w:r>
      <w:r w:rsidRPr="00CB0441">
        <w:t>, 2003)</w:t>
      </w:r>
      <w:r>
        <w:fldChar w:fldCharType="end"/>
      </w:r>
      <w:r w:rsidRPr="00E13B98">
        <w:t xml:space="preserve">. In some forest reserves, </w:t>
      </w:r>
      <w:r>
        <w:t>“</w:t>
      </w:r>
      <w:r w:rsidRPr="00E13B98">
        <w:t>natural</w:t>
      </w:r>
      <w:r>
        <w:t>”</w:t>
      </w:r>
      <w:r w:rsidRPr="00E13B98">
        <w:t xml:space="preserve"> state is contingent on traditional management (e.g. livestock grazing, coppicing, pollarding or small-scale felling). The introduction of such methods may be needed to secure forest biodiversity, but is so far rarely implemented mainly for economic reasons </w:t>
      </w:r>
      <w:r>
        <w:fldChar w:fldCharType="begin" w:fldLock="1"/>
      </w:r>
      <w:r>
        <w:instrText>ADDIN CSL_CITATION { "citationItems" : [ { "id" : "ITEM-1", "itemData" : { "DOI" : "10.1371/journal.pone.0060456", "ISBN" : "1932-6203", "ISSN" : "19326203", "PMID" : "23544142", "abstract" : "Trees with hollows are key features sustaining biodiversity in wooded landscapes. They host rich assemblages of often highly specialised organisms. Hollow trees, however, have become rare and localised in Europe. Many of the associated biota is thus declining or endangered. The challenge of its conservation, therefore, is to safeguard the presence of hollow trees in sufficient numbers. Populations of numerous species associated with tree hollows and dead wood are often found in habitats that were formed by formerly common traditional silvicultural practices such as coppicing, pollarding or pasture. Although it has been occasionally mentioned that such practices increase the formation of hollows and the availability of often sun-exposed dead wood, their effect has never been quantified. Our study examined the hollow incidence in pollard and non-pollard (unmanaged) willows and the effect of pollarding on incremental growth rate by tree ring analysis. The probability of hollow occurrence was substantially higher in pollard than in non-pollard trees. Young pollards, especially, form hollows much more often than non-pollards; for instance, in trees of 50 cm DBH, the probability of hollow ocurrence was similar to 0.75 in pollards, but only similar to 0.3 in non-pollards. No difference in growth rate was found. Pollarding thus leads to the rapid formation of tree hollows, a habitat usually associated with old trees. It is therefore potentially a very important tool in the restoration of saproxylic habitats and conservation of hollow-dependent fauna. If applied along e.g. roads and watercourses, pollarding could also be used to increase landscape connectivity for saproxylic organisms. In reserves where pollarding was formerly practiced, its restoration would be necessary to prevent loss of saproxylic biodiversity. Our results point to the importance of active management measures for maintaining availability, and spatial and temporal continuity of deadwood microhabitats.", "author" : [ { "dropping-particle" : "", "family" : "Sebek", "given" : "Pavel", "non-dropping-particle" : "", "parse-names" : false, "suffix" : "" }, { "dropping-particle" : "", "family" : "Altman", "given" : "Jan", "non-dropping-particle" : "", "parse-names" : false, "suffix" : "" }, { "dropping-particle" : "", "family" : "Platek", "given" : "Michal", "non-dropping-particle" : "", "parse-names" : false, "suffix" : "" }, { "dropping-particle" : "", "family" : "Cizek", "given" : "Lukas", "non-dropping-particle" : "", "parse-names" : false, "suffix" : "" } ], "container-title" : "PLoS ONE", "id" : "ITEM-1", "issue" : "3", "issued" : { "date-parts" : [ [ "2013" ] ] }, "page" : "1-6", "title" : "Is Active Management the Key to the Conservation of Saproxylic Biodiversity? Pollarding Promotes the Formation of Tree Hollows", "type" : "article-journal", "volume" : "8" }, "uris" : [ "http://www.mendeley.com/documents/?uuid=afb492a2-6be2-485f-92b6-7197630a240e" ] }, { "id" : "ITEM-2", "itemData" : { "DOI" : "10.1016/j.foreco.2013.06.014", "ISBN" : "0378-1127", "ISSN" : "03781127", "abstract" : "Temperate forests with high values for biological conservation, including old-growth and mid-aged (&gt;50. years) semi-natural forests, cover large areas. Many of the forests are protected, and the protected area is expected to increase. The protection efforts need to be supported by research about habitat management. I reviewed &gt;2000 studies of such forests, selecting 150 studies dealing with trees, bushes and forest structure. Of these, 59% gave no recommendation for management; the forest was used as ecological baseline. Minimal intervention was recommended in 8% of the studies. In the remaining studies (33%), active management of many types was proposed. Based on the review and the literature, I suggest four habitat management alternatives: (1) Minimal intervention, the most common form of management, usually allows continued succession and disturbances in the forests. They should develop as old-growth and act as ecological baselines. (2) Traditional management, based on historical reference, is used to create other forest structures that favour biodiversity (e.g. red-listed taxa) related to past cultural landscapes. (3) Non-traditional management is an action to produce old-growth characteristics or specific forest composition, or to favour one or a few tree species which may or may not have been abundant in the past. (4) Species management, for threatened, indicator and other species, and rewilding, is based on one or a small set of species that is valuable or can shape the forest (rewilding may be included in alternative 1, but emphasizes large predators). Depending on forest size and objectives, combinations of these management types may be used. If the concept of ecological restoration is used, which assumes one \"best\" forest habitat, researchers risk overlooking the importance of evaluating all the alternatives 1-4. There is often not only one correct habitat option for conservation forests. Many more studies of the management alternatives are needed, particularly long-term experiments. In addition, management plans, decisions, and actions in practical management of conservation forests need to be studied, to clarify choices and present conditions. \u00a9 2013 Elsevier B.V.", "author" : [ { "dropping-particle" : "", "family" : "G\u00f6tmark", "given" : "Frank", "non-dropping-particle" : "", "parse-names" : false, "suffix" : "" } ], "container-title" : "Forest Ecology and Management", "id" : "ITEM-2", "issued" : { "date-parts" : [ [ "2013" ] ] }, "page" : "292-307", "title" : "Habitat management alternatives for conservation forests in the temperate zone: Review, synthesis, and implications", "type" : "article-journal", "volume" : "306" }, "uris" : [ "http://www.mendeley.com/documents/?uuid=333f2abf-a7cc-4dda-8ef5-0a383afafae5" ] }, { "id" : "ITEM-3", "itemData" : { "DOI" : "10.1186/s13750-015-0050-7", "ISBN" : "1375001500507", "ISSN" : "2047-2382", "abstract" : "Background: The biodiversity of forests set aside from forestry is often considered best preserved by non-intervention. In many protected forests, however, remaining biodiversity values are legacies of past disturbances, e.g. recurring fires, grazing or small-scale felling. These forests may need active management to keep the characteristics that were the reason for setting them aside. Such management can be particularly relevant where lost ecological values need to be restored. In this review, we identified studies on a variety of interventions that could be useful for conserving or restoring any aspect of forest biodiversity in boreal and temperate regions. Since the review is based on Swedish initiatives, we have focused on forest types that are represented in Sweden, but such forests exist in many parts of the world. The wide scope of the review means that the set of studies is quite heterogeneous. As a first step towards a more complete synthesis, therefore, we have compiled a systematic map. Such a map gives an overview of the evidence base by providing a database with descriptions of relevant studies, but it does not synthesise reported results. Methods: Searches for literature were made using online publication databases, search engines, specialist websites and literature reviews. Search terms were developed in English, Finnish, French, German, Russian and Swedish. We searched not only for studies of interventions in actual forest set-asides, but also for appropriate evidence from commercially managed forests, since some practices applied there may be useful for conservation or restoration purposes too. Identified articles were screened for relevance using criteria set out in an a priori protocol. Descriptions of included studies are available in an Excel file, and also in an interactive GIS application that can be accessed at an external website. Results: Our searches identified nearly 17,000 articles. The 798 articles that remained after screening for relevance described 812 individual studies. Almost two-thirds of the included studies were conducted in North America, whereas most of the rest were performed in Europe. Of the European studies, 58 % were conducted in Finland or Sweden. The interventions most commonly studied were partial harvesting, prescribed burning, thinning, and grazing or exclusion from grazing. The outcomes most frequently reported were effects of interventions on trees, other vascular plants, dead wood, vertical stand str\u2026", "author" : [ { "dropping-particle" : "", "family" : "Bernes", "given" : "Claes", "non-dropping-particle" : "", "parse-names" : false, "suffix" : "" }, { "dropping-particle" : "", "family" : "Jonsson", "given" : "Bengt Gunnar", "non-dropping-particle" : "", "parse-names" : false, "suffix" : "" }, { "dropping-particle" : "", "family" : "Junninen", "given" : "Kaisa", "non-dropping-particle" : "", "parse-names" : false, "suffix" : "" }, { "dropping-particle</w:instrText>
      </w:r>
      <w:r w:rsidRPr="0099267B">
        <w:instrText>" : "", "family" : "L\u00f5hmus", "given" : "Asko", "non-dropping-particle" : "", "parse-names" : false, "suffix" : "" }, { "dropping-particle" : "", "family" : "Macdonald", "given" : "Ellen", "non-dropping-particle" : "", "parse-names" : false, "suffix" : "" }, { "dropping-particle" : "", "family" : "M\u00fcller", "given" : "J\u00f6rg", "non-dropping-particle" : "", "parse-names" : false, "suffix" : "" }, { "dropping-particle" : "", "family" : "Sandstr\u00f6m", "given" : "Jennie", "non-dropping-particle" : "", "parse-names" : false, "suffix" : "" } ], "container-title" : "Environmental Evidence", "id" : "ITEM-3", "issue" : "1", "issued" : { "date-parts" : [ [ "2015" ] ] }, "page" : "25", "publisher" : "BioMed Central", "title" : "What is the impact of active management on biodiversity in boreal and temperate forests set aside for conservation or restoration? A systematic map", "type" : "article-journal", "volume" : "4" }, "uris" : [ "http://www.mendeley.com/documents/?uuid=1c1e9cd3-8967-482b-a720-57a2945e8d48" ] } ], "mendeley" : { "formattedCitation" : "(Bernes et al., 2015; G\u00f6tmark, 2013; Sebek, Altman, Platek, &amp; Cizek, 2013)", "plainTextFormattedCitation" : "(Bernes et al., 2015; G\u00f6tmark, 2013; Sebek, Altman, Platek, &amp; Cizek, 2013)", "previouslyFormattedCitation" : "(Bernes et al., 2015; G\u00f6tmark, 2013; Sebek, Altman, Platek, &amp; Cizek, 2013)" }, "properties" : {  }, "schema" : "https://github.com/citation-style-language/schema/raw/master/csl-citation.json" }</w:instrText>
      </w:r>
      <w:r>
        <w:fldChar w:fldCharType="separate"/>
      </w:r>
      <w:r w:rsidRPr="0099267B">
        <w:t xml:space="preserve">(Bernes </w:t>
      </w:r>
      <w:r w:rsidR="000D7D89" w:rsidRPr="000D7D89">
        <w:rPr>
          <w:i/>
        </w:rPr>
        <w:t>et al.</w:t>
      </w:r>
      <w:r w:rsidRPr="0099267B">
        <w:t>, 2015; Götmark, 2013; Sebek</w:t>
      </w:r>
      <w:r w:rsidR="00EA73A3">
        <w:rPr>
          <w:i/>
        </w:rPr>
        <w:t xml:space="preserve"> et al.</w:t>
      </w:r>
      <w:r w:rsidRPr="0099267B">
        <w:t>, 2013)</w:t>
      </w:r>
      <w:r>
        <w:fldChar w:fldCharType="end"/>
      </w:r>
      <w:r w:rsidRPr="00E13B98">
        <w:t>. Measures to improve environmental status within conservation areas, combined with landscape-scale approaches that improve matrix quality for native biodiversity, are therefore urgently needed if their efficiency is to be improved.</w:t>
      </w:r>
    </w:p>
    <w:p w14:paraId="763D47B8" w14:textId="7E750905" w:rsidR="0048205B" w:rsidRDefault="0048205B" w:rsidP="00AE389F">
      <w:r w:rsidRPr="00E13B98">
        <w:t xml:space="preserve">The degree of monitoring and enforcement of protected areas can be critical for their efficacy in protecting biodiversity </w:t>
      </w:r>
      <w:r>
        <w:fldChar w:fldCharType="begin" w:fldLock="1"/>
      </w:r>
      <w:r>
        <w:instrText>ADDIN CSL_CITATION { "citationItems" : [ { "id" : "ITEM-1", "itemData" : { "DOI" : "10.3368/le.91.1.149", "ISBN" : "0023-7639", "ISSN" : "00237639", "abstract" : "We estimate the impact of strict and multiple-use protected areas on forest disturbance in European Russia between 1985 and 2010. We con-struct a spatial panel dataset that includes five pe-riods of change. We match protected areas to control observations and compare coefficients from fixed-versus random-effects models. We find that protected areas have few statistically significant impacts on dis-turbance, with little difference across parks closer to or farther from major cities or roads. Random-effects estimates differ qualitatively and quantitatively from those of fixed effects in our study, serving as a cau-tionary note for evaluations where time-invariant unobservables are important. (JEL C14, Q23)", "author" : [ { "dropping-particle" : "", "family" : "Wendland", "given" : "Kelly J", "non-dropping-particle" : "", "parse-names" : false, "suffix" : "" }, { "dropping-particle" : "", "family" : "Baumann", "given" : "Matthias", "non-dropping-particle" : "", "parse-names" : false, "suffix" : "" }, { "dropping-particle" : "", "family" : "Lewis", "given" : "David J", "non-dropping-particle" : "", "parse-names" : false, "suffix" : "" }, { "dropping-particle" : "", "family" : "Sieber", "given" : "Anika", "non-dropping-particle" : "", "parse-names" : false, "suffix" : "" }, { "dropping-particle" : "", "family" : "Radeloff", "given" : "Volker C", "non-dropping-particle" : "", "parse-names" : false, "suffix" : "" } ], "container-title" : "Land Economics", "id" : "ITEM-1", "issue" : "1", "issued" : { "date-parts" : [ [ "2015" ] ] }, "page" : "149-168", "title" : "Protected Area Effectiveness in European Russia: A Postmatching Panel Data Analysis", "type" : "article-journal", "volume" : "91" }, "prefix" : "e.g. ", "uris" : [ "http://www.mendeley.com/documents/?uuid=4ab753ae-1827-4ced-a2e4-f2c7eae5aac6" ] } ], "mendeley" : { "formattedCitation" : "(e.g. Wendland, Baumann, Lewis, Sieber, &amp; Radeloff, 2015)", "plainTextFormattedCitation" : "(e.g. Wendland, Baumann, Lewis, Sieber, &amp; Radeloff, 2015)", "previouslyFormattedCitation" : "(e.g. Wendland, Baumann, Lewis, Sieber, &amp; Radeloff, 2015)" }, "properties" : {  }, "schema" : "https://github.com/citation-style-language/schema/raw/master/csl-citation.json" }</w:instrText>
      </w:r>
      <w:r>
        <w:fldChar w:fldCharType="separate"/>
      </w:r>
      <w:r w:rsidRPr="003B3A70">
        <w:t>(e.g. Wendland</w:t>
      </w:r>
      <w:r w:rsidR="00EA73A3">
        <w:rPr>
          <w:i/>
        </w:rPr>
        <w:t xml:space="preserve"> et al.</w:t>
      </w:r>
      <w:r w:rsidRPr="003B3A70">
        <w:t>, 2015)</w:t>
      </w:r>
      <w:r>
        <w:fldChar w:fldCharType="end"/>
      </w:r>
      <w:r w:rsidRPr="00E13B98">
        <w:t xml:space="preserve">. For instance, almost 40% of the protected areas in the Barents Euro-Arctic region remain vulnerable to disturbance from human activities, including logging, mining, drilling and construction </w:t>
      </w:r>
      <w:r>
        <w:fldChar w:fldCharType="begin" w:fldLock="1"/>
      </w:r>
      <w:r>
        <w:instrText>ADDIN CSL_CITATION { "citationItems" : [ { "id" : "ITEM-1", "itemData" : { "editor" : [ { "dropping-particle" : "", "family" : "Aksenov", "given" : "D.", "non-dropping-particle" : "", "parse-names" : false, "suffix" : "" }, { "dropping-particle" : "", "family" : "Kuhmonen", "given" : "A.", "non-dropping-particle" : "", "parse-names" : false, "suffix" : "" }, { "dropping-particle" : "", "family" : "Mikkola", "given" : "J.", "non-dropping-particle" : "", "parse-names" : false, "suffix" : "" }, { "dropping-particle" : "", "family" : "Sobolev", "given" : "N.", "non-dropping-particle" : "", "parse-names" : false, "suffix" : "" } ], "id" : "ITEM-1", "issued" : { "date-parts" : [ [ "2014" ] ] }, "publisher" : "Reports of the Finnish Forest Environment Institute 29", "title" : "The Characteristics and Representativeness of the Protected Area Network in the Barents Region", "type" : "book" }, "uris" : [ "http://www.mendeley.com/documents/?uuid=88ef5ca1-7917-4e1f-a607-2251afd9daec" ] } ], "mendeley" : { "formattedCitation" : "(Aksenov, Kuhmonen, Mikkola, &amp; Sobolev, 2014)", "plainTextFormattedCitation" : "(Aksenov, Kuhmonen, Mikkola, &amp; Sobolev, 2014)", "previouslyFormattedCitation" : "(Aksenov, Kuhmonen, Mikkola, &amp; Sobolev, 2014)" }, "properties" : {  }, "schema" : "https://github.com/citation-style-language/schema/raw/master/csl-citation.json" }</w:instrText>
      </w:r>
      <w:r>
        <w:fldChar w:fldCharType="separate"/>
      </w:r>
      <w:r w:rsidRPr="00663D76">
        <w:t>(Aksenov</w:t>
      </w:r>
      <w:r w:rsidR="00EA73A3">
        <w:rPr>
          <w:i/>
        </w:rPr>
        <w:t xml:space="preserve"> et al.</w:t>
      </w:r>
      <w:r w:rsidRPr="00663D76">
        <w:t>, 2014)</w:t>
      </w:r>
      <w:r>
        <w:fldChar w:fldCharType="end"/>
      </w:r>
      <w:r w:rsidRPr="00E13B98">
        <w:t xml:space="preserve">. The efficacy of protection often varies among countries. For example, protected forest areas in the eastern Carpathians have proved effective at halting illegal logging in Poland and Slovakia but have been less so in Ukraine </w:t>
      </w:r>
      <w:r>
        <w:fldChar w:fldCharType="begin" w:fldLock="1"/>
      </w:r>
      <w:r>
        <w:instrText>ADDIN CSL_CITATION { "citationItems" : [ { "id" : "ITEM-1", "itemData" : { "DOI" : "10.1890/06-1661.1", "ISBN" : "1051-0761", "ISSN" : "10510761", "PMID" : "17708208", "abstract" : "Forests provide important ecosystem services, and protected areas around the world are intended to reduce human disturbance on forests. The question is how forest cover is changing in different parts of the world, why some areas are more frequently disturbed, and if protected areas are effective in limiting anthropogenic forest disturbance. The Carpathians are Eastern Europe's largest contiguous forest ecosystem and are a hotspot of biodiversity. Eastern Europe has undergone dramatic changes in political and socioeconomic structures since 1990, when socialistic state economies transitioned toward market economies. However, the effects of the political and economic transition on Carpathian forests remain largely unknown. Our goals were to compare post-socialist forest disturbance and to assess the effectiveness of protected areas in the border triangle of Poland, Slovakia, and Ukraine, to better understand the role of broadscale political and socioeconomic factors. Forest disturbances were assessed using the forest disturbance index derived from Landsat MSS/TM/ETM+ images from 1978 to 2000. Our results showed increased harvesting in all three countries (up to 1.8 times) in 1988-1994, right after the system change. Forest disturbance rates differed markedly among countries (disturbance rates in Ukraine were 4.5 times higher than in Poland, and those in Slovakia were 4.3 times higher than in Poland), and in Ukraine, harvests tended to occur at higher elevations. Forest fragmentation increased in all three countries but experienced a stronger increase in Slovakia and Ukraine (approximately 5% decrease in core forest) than in Poland. Protected areas were most effective in Poland and in Slovakia, where harvesting rates dropped markedly (by nearly an order of magnitude in Slovakia) after protected areas were designated. In Ukraine, harvesting rates inside and outside protected areas did not differ appreciably, and harvests were widespread immediately before the designation of protected areas. In summary, the socioeconomic changes in Eastern Europe that occurred since 1990 had strong effects on forest disturbance. Differences in disturbance rates among countries appear to be most closely related to broadscale socioeconomic conditions, forest management practices, forest policies, and the strength of institutions. We suggest that such factors may be equally important in other regions of the world.", "author" : [ { "dropping-particle" : "", "family" : "Kuemmerle", "given" : "Tobias", "non-dropping-particle" : "", "parse-names" : false, "suffix" : "" }, { "dropping-particle" : "", "family" : "Hostert", "given" : "Patrick", "non-dropping-particle" : "", "parse-names" : false, "suffix" : "" }, { "dropping-particle" : "", "family" : "Radeloff", "given" : "Volker C.", "non-dropping-particle" : "", "parse-names" : false, "suffix" : "" }, { "dropping-particle" : "", "family" : "Perzanowski", "given" : "Kajetan", "non-dropping-particle" : "", "parse-names" : false, "suffix" : "" }, { "dropping-particle" : "", "family" : "Kruhlov", "given" : "Ivan", "non-dropping-particle" : "", "parse-names" : false, "suffix" : "" } ], "container-title" : "Ecological Applications", "id" : "ITEM-1", "issue" : "5", "issued" : { "date-parts" : [ [ "2007" ] ] }, "page" : "1279-1295", "title" : "Post-socialist forest disturbance in the Carpathian border region of Poland, Slovakia, and Ukraine", "type" : "article-journal", "volume" : "17" }, "uris" : [ "http://www.mendeley.com/documents/?uuid=8cde33ab-4985-40d6-9df8-3991687e18d1" ] } ], "mendeley" : { "formattedCitation" : "(Kuemmerle, Hostert, Radeloff, Perzanowski, &amp; Kruhlov, 2007)", "plainTextFormattedCitation" : "(Kuemmerle, Hostert, Radeloff, Perzanowski, &amp; Kruhlov, 2007)", "previouslyFormattedCitation" : "(Kuemmerle, Hostert, Radeloff, Perzanowski, &amp; Kruhlov, 2007)" }, "properties" : {  }, "schema" : "https://github.com/citation-style-language/schema/raw/master/csl-citation.json" }</w:instrText>
      </w:r>
      <w:r>
        <w:fldChar w:fldCharType="separate"/>
      </w:r>
      <w:r w:rsidRPr="003B3A70">
        <w:t>(Kuemmerle</w:t>
      </w:r>
      <w:r w:rsidR="00EA73A3">
        <w:rPr>
          <w:i/>
        </w:rPr>
        <w:t xml:space="preserve"> et al.</w:t>
      </w:r>
      <w:r w:rsidRPr="003B3A70">
        <w:t>, 2007)</w:t>
      </w:r>
      <w:r>
        <w:fldChar w:fldCharType="end"/>
      </w:r>
      <w:r w:rsidRPr="00E13B98">
        <w:t xml:space="preserve"> and protection in one country can lead to displacement of adverse impacts to adjoining territories </w:t>
      </w:r>
      <w:r>
        <w:fldChar w:fldCharType="begin" w:fldLock="1"/>
      </w:r>
      <w:r>
        <w:instrText>ADDIN CSL_CITATION { "citationItems" : [ { "id" : "ITEM-1", "itemData" : { "DOI" : "10.1016/j.envsci.2005.12.002", "ISBN" : "1462-9011", "ISSN" : "14629011", "abstract" : "Among wealthy countries, increasing imports of natural resources to allow for unchecked consumption and greater domestic environmental conservation has become commonplace. This practice can negatively affect biodiversity conservation planning if natural resource harvest is merely pushed across political borders. As an example, we focus on the boreal forest ecosystem of Finland and northwest Russia. While the majority of protected forests are in northern Finland, the majority of biodiversity is in southern Finland, where protection is more difficult due to high private ownership, and the effectiveness of functioning conservation networks is more uncertain due to a longer history of land use. In northwest Russia, the current protected areas are inadequate to preserve most of the region's naturally dynamic and old growth forests. Increased importation of wood from northwest Russia to Finland may jeopardize the long-term viability of species in high diversity conservation areas in both Russia and Finland, through isolating conservation areas and lowering the age of the surrounding forest mosaic. The boreal forest ecosystem of Fennoscandia and northwest Russia would thus be best conserved by a large scale, coordinated conservation strategy that addresses long-term conservation goals and wood consumption, forest industries, logging practices and trade. \u00a9 2006 Elsevier Ltd. All rights reserved.", "author" : [ { "dropping-particle" : "", "family" : "Mayer", "given" : "Audrey L.", "non-dropping-particle" : "", "parse-names" : false, "suffix" : "" }, { "dropping-particle" : "", "family" : "Kauppi", "given" : "Pekka E.", "non-dropping-particle" : "", "parse-names" : false, "suffix" : "" }, { "dropping-particle" : "", "family" : "Tikka", "given" : "P\u00e4ivi M.", "non-dropping-particle" : "", "parse-names" : false, "suffix" : "" }, { "dropping-particle" : "", "family" : "Angelstam", "given" : "Per K.", "non-dropping-particle" : "", "parse-names" : false, "suffix" : "" } ], "container-title" : "Environmental Science and Policy", "id" : "ITEM-1", "issue" : "3", "issued" : { "date-parts" : [ [ "2006" ] ] }, "page" : "228-236", "title" : "Conservation implications of exporting domestic wood harvest to neighboring countries", "type" : "article-journal", "volume" : "9" }, "uris" : [ "http://www.mendeley.com/documents/?uuid=b6802d23-7911-4d51-9a6b-b2ceae5d6ecd" ] } ], "mendeley" : { "formattedCitation" : "(Mayer, Kauppi, Tikka, &amp; Angelstam, 2006)", "plainTextFormattedCitation" : "(Mayer, Kauppi, Tikka, &amp; Angelstam, 2006)", "previouslyFormattedCitation" : "(Mayer, Kauppi, Tikka, &amp; Angelstam, 2006)" }, "properties" : {  }, "schema" : "https://github.com/citation-style-language/schema/raw/master/csl-citation.json" }</w:instrText>
      </w:r>
      <w:r>
        <w:fldChar w:fldCharType="separate"/>
      </w:r>
      <w:r w:rsidRPr="003B3A70">
        <w:t>(Mayer</w:t>
      </w:r>
      <w:r w:rsidR="00EA73A3">
        <w:rPr>
          <w:i/>
        </w:rPr>
        <w:t xml:space="preserve"> et al.</w:t>
      </w:r>
      <w:r w:rsidRPr="003B3A70">
        <w:t>, 2006)</w:t>
      </w:r>
      <w:r>
        <w:fldChar w:fldCharType="end"/>
      </w:r>
      <w:r w:rsidRPr="00E13B98">
        <w:t xml:space="preserve">. In certain circumstances, proximity to humans can sometimes affect the efficacy of protected areas in conserving biodiversity. For example, in Kyrgyzstan proximity of villages to protected areas was linked to a lowering of effectiveness for conserving non-ungulate large mammals </w:t>
      </w:r>
      <w:r>
        <w:fldChar w:fldCharType="begin" w:fldLock="1"/>
      </w:r>
      <w:r>
        <w:instrText>ADDIN CSL_CITATION { "citationItems" : [ { "id" : "ITEM-1", "itemData" : { "DOI" : "10.1659/MRD-JOURNAL-D-09-00080.1", "ISBN" : "0276-4741", "ISSN" : "0276-4741", "abstract" : "During the summer and fall of 2005 while documenting snow leopard (Panthera uncia) abundance (McCarthy et al 2008), we collected ancillary camera-trap photos taken in the Tien Shan Mountains of Kyrgyzstan and assessed their usefulness for biodiversity surveys of larger animal species. The study was conducted in 2 separate areas; one that had been declared a strictly protected national park, and a second that had no formal protection but was used as a hunting reserve by foreign interests. By using 22-24 pairs of cameras placed for 49 days in both areas, we photographed 9 of 13 probably occurring large 1 kg) mammal species identified in a country-wide review. Of the 9 species that appeared in photographs, 4 also were identified genetically from simultaneously collected scat samples. Two species identified by the genetic sample were not photographed. Photo rates differed between areas and corresponded to independent abundance estimates for snow leopards (from fecal genetic individual identification), and for argali (Ovus ammon) and Siberian ibex (Capra ibex; both from visual surveys). The photo rates of ungulates were highest, and those for large carnivores were lowest, in the \"strictly protected area,'' which suggested an effect from illicit control of predators by occupants of the surrounding villages. In contrast, in the unprotected area, where hunting was managed and local residents and visitors were few, the species diversity and photo rates for most species were higher. Our use of ancillary camera-trap photos was valuable for authenticating species presence and, sometimes, for documenting differences in species abundances between areas with different conservation histories. In addition, this study indicates the importance of continued outreach and collaboration with villagers to ensure effective wildlife conservation within Kyrgyz national parks.", "author" : [ { "dropping-particle" : "", "family" : "McCarthy", "given" : "Jennifer L.", "non-dropping-particle" : "", "parse-names" : false, "suffix" : "" }, { "dropping-particle" : "", "family" : "McCarthy", "given" : "Kyle P.", "non-dropping-particle" : "", "parse-names" : false, "suffix" : "" }, { "dropping-particle" : "", "family" : "Fuller", "given" : "Todd K.", "non-dropping-particle" : "", "parse-names" : false, "suffix" : "" }, { "dropping-particle" : "", "family" : "McCarthy", "given" : "Thomas M.", "non-dropping-particle" : "", "parse-names" : false, "suffix" : "" } ], "container-title" : "Mountain Research and Development", "id" : "ITEM-1", "issue" : "3", "issued" : { "date-parts" : [ [ "2010" ] ] }, "page" : "295-301", "title" : "Assessing Variation in Wildlife Biodiversity in the Tien Shan Mountains of Kyrgyzstan Using Ancillary Camera-trap Photos", "type" : "article-journal", "volume" : "30" }, "uris" : [ "http://www.mendeley.com/documents/?uuid=fb40e415-9252-4c83-95c9-1ac70b5c4739" ] } ], "mendeley" : { "formattedCitation" : "(McCarthy, McCarthy, Fuller, &amp; McCarthy, 2010)", "plainTextFormattedCitation" : "(McCarthy, McCarthy, Fuller, &amp; McCarthy, 2010)", "previouslyFormattedCitation" : "(McCarthy, McCarthy, Fuller, &amp; McCarthy, 2010)" }, "properties" : {  }, "schema" : "https://github.com/citation-style-language/schema/raw/master/csl-citation.json" }</w:instrText>
      </w:r>
      <w:r>
        <w:fldChar w:fldCharType="separate"/>
      </w:r>
      <w:r w:rsidRPr="003B3A70">
        <w:t>(McCarthy</w:t>
      </w:r>
      <w:r w:rsidR="00EA73A3">
        <w:rPr>
          <w:i/>
        </w:rPr>
        <w:t xml:space="preserve"> et al.</w:t>
      </w:r>
      <w:r w:rsidRPr="003B3A70">
        <w:t>, 2010)</w:t>
      </w:r>
      <w:r>
        <w:fldChar w:fldCharType="end"/>
      </w:r>
      <w:r w:rsidRPr="00E13B98">
        <w:t>. In eastern Russia</w:t>
      </w:r>
      <w:r>
        <w:t>,</w:t>
      </w:r>
      <w:r w:rsidRPr="00E13B98">
        <w:t xml:space="preserve"> </w:t>
      </w:r>
      <w:r>
        <w:t xml:space="preserve">Siberian </w:t>
      </w:r>
      <w:r w:rsidRPr="00E13B98">
        <w:t xml:space="preserve">tiger survival was inversely linked to roads bordering or crossing the strictly protected Sikhote-Alin State Biosphere Zapovednik </w:t>
      </w:r>
      <w:r>
        <w:fldChar w:fldCharType="begin" w:fldLock="1"/>
      </w:r>
      <w:r>
        <w:instrText>ADDIN CSL_CITATION { "citationItems" : [ { "id" : "ITEM-1", "itemData" : { "DOI" : "10.1046/j.1523-1739.2002.99290.x", "ISBN" : "0888-8892", "ISSN" : "08888892", "PMID" : "7543", "abstract" : "Understanding the effects of human disturbance on endangered wildlife populations is critical to their conservation. We examined the effects of roads and human disturbance on the survivorship and foraging efficiency of Amur tigers ( Panthera tigris altaica ) on and near Sikhote-Alin State Biosphere Zapovednik, Primorye Krai (province), Russia. To evaluate the effects of roads, we estimated survivorship of radiocollared tigers and their cubs living in three types of areas: (1) areas with primary roads, (2) areas containing secondary roads, and (3) areas with minimal or no road access. We classified a tiger into one of these three treatments based on which types of roads bisected their 50% minimum convex polygon home ranges. Over a 9-year period (1991\u20132000), adult female survival was greatest ( 2 12.2, df 2, p 0.002) for radiocollared tigers in roadless areas. All adult female tigers in roadless areas survived their tenure in those locations ( n 2), whereas all died or disappeared prematurely from areas with primary roads ( n 6). Cub survival was lower in areas with primary and secondary roads than in roadless areas ( 2 10.9, df 1, p 0.009). We evaluated the effects of human disturbance at kill sites by examining 86 kills made by 15 tigers determining whether human disturbance had occurred at the kill site, and examining prey carcasses after tigers left, to estimate the percent meat eaten and whether the tiger abandoned the kill following human disturbance. Tigers undisturbed at kills consumed more meat ( Z 3.71, p 0.0002) from each kill than disturbed tigers did. Undisturbed tigers also spent more time at each kill site than disturbed tigers did ( Z 2.3; p 0.02). Abandonment of kills occurred in 63% of 24 instances when tigers were disturbed by people. Because roads decrease the survivorship and reproductive success of tigers, we recommend that in habitats managed for tigers, construction of new roads should be prohibited wherever possible and access to secondary roads (e.g., logging roads) should be reduced or prevented wherever possible. Protected areas seem to cease functioning as source populations where road access exists, and unprotected areas\u2014the majority of Amur tiger range\u2014 cannot sustain stable populations with the increasing threat of human access to tiger habitat.", "author" : [ { "dropping-particle" : "", "family" : "Kerley", "given" : "Linda L.", "non-dropping-particle" : "", "parse-names" : false, "suffix" : "" }, { "dropping-particle" : "", "family" : "Goodrich", "given" : "John M.", "non-dropping-particle" : "", "parse-names" : false, "suffix" : "" }, { "dropping-particle" : "", "family" : "Miquelle", "given" : "Dale G.", "non-dropping-particle" : "", "parse-names" : false, "suffix" : "" }, { "dropping-particle" : "", "family" : "Smirnov", "given" : "Evgeny N.", "non-dropping-particle" : "", "parse-names" : false, "suffix" : "" }, { "dropping-particle" : "", "family" : "Quigley", "given" : "Howard B.", "non-dropping-particle" : "", "parse-names" : false, "suffix" : "" }, { "dropping-particle" : "", "family" : "Hornocker", "given" : "Maurice G.", "non-dropping-particle" : "", "parse-names" : false, "suffix" : "" } ], "container-title" : "Conservation Biology", "id" : "ITEM-1", "issue" : "1", "issued" : { "date-parts" : [ [ "2002" ] ] }, "page" : "97-108", "title" : "Effects of roads and human disturbance on Amur tigers", "type" : "article-journal", "volume" : "16" }, "uris" : [ "http://www.mendeley.com/documents/?uuid=7a85bb7f-3229-4078-a415-b5a15235ca5d" ] } ], "mendeley" : { "formattedCitation" : "(Kerley et al., 2002)", "plainTextFormattedCitation" : "(Kerley et al., 2002)", "previouslyFormattedCitation" : "(Kerley et al., 2002)" }, "properties" : {  }, "schema" : "https://github.com/citation-style-language/schema/raw/master/csl-citation.json" }</w:instrText>
      </w:r>
      <w:r>
        <w:fldChar w:fldCharType="separate"/>
      </w:r>
      <w:r w:rsidRPr="003B3A70">
        <w:t xml:space="preserve">(Kerley </w:t>
      </w:r>
      <w:r w:rsidR="000D7D89" w:rsidRPr="000D7D89">
        <w:rPr>
          <w:i/>
        </w:rPr>
        <w:t>et al.</w:t>
      </w:r>
      <w:r w:rsidRPr="003B3A70">
        <w:t>, 2002)</w:t>
      </w:r>
      <w:r>
        <w:fldChar w:fldCharType="end"/>
      </w:r>
      <w:r w:rsidRPr="00E13B98">
        <w:t>. In summary, the proportion of protected areas is an important indicator of conservation efforts, although it needs to be combined with other indicators to fully assess the efficacy of measures aiming to conserve biodiversity (e.g. management plans, restoration actions, population indices of target species etc.).</w:t>
      </w:r>
    </w:p>
    <w:p w14:paraId="27F562D8" w14:textId="66A53B93" w:rsidR="0048205B" w:rsidRDefault="0048205B" w:rsidP="00AE389F">
      <w:r w:rsidRPr="00E13B98">
        <w:t xml:space="preserve">The </w:t>
      </w:r>
      <w:r>
        <w:t xml:space="preserve">European Union </w:t>
      </w:r>
      <w:r w:rsidRPr="00E13B98">
        <w:t xml:space="preserve">Biodiversity Strategy Target 1 </w:t>
      </w:r>
      <w:r>
        <w:t>(</w:t>
      </w:r>
      <w:r w:rsidRPr="00E13B98">
        <w:t>“</w:t>
      </w:r>
      <w:r>
        <w:t>f</w:t>
      </w:r>
      <w:r w:rsidRPr="00E13B98">
        <w:t>ully implement the Birds and Habitats Directives”</w:t>
      </w:r>
      <w:r>
        <w:t>)</w:t>
      </w:r>
      <w:r w:rsidRPr="00E13B98">
        <w:t xml:space="preserve"> and Target 2 </w:t>
      </w:r>
      <w:r>
        <w:t>(“m</w:t>
      </w:r>
      <w:r w:rsidRPr="00E13B98">
        <w:t>aintain and restore ecosystems and their services”</w:t>
      </w:r>
      <w:r>
        <w:t>)</w:t>
      </w:r>
      <w:r w:rsidRPr="00E13B98">
        <w:t xml:space="preserve"> define actions to </w:t>
      </w:r>
      <w:r w:rsidRPr="00E13B98">
        <w:lastRenderedPageBreak/>
        <w:t xml:space="preserve">ensure habitats and ecosystems protection. There is a progress on those targets in the </w:t>
      </w:r>
      <w:r>
        <w:t>European Union</w:t>
      </w:r>
      <w:r w:rsidRPr="00E13B98">
        <w:t>, but in insufficient rate: 16% of the habitats assessments are favourable, 4% are unfavourable, but improving, 33% are unfavourable and stable, 30 % are unfavourable and deteriorating, 10% are unfavourable with unknown trend and 7% are unknown (</w:t>
      </w:r>
      <w:r w:rsidR="009E035F">
        <w:t>European Commission</w:t>
      </w:r>
      <w:r w:rsidRPr="00E13B98">
        <w:t xml:space="preserve">, 2015). The network of Natura 2000 sites has progressed and is largely completed for terrestrial habitats, since 2010 it has grown for 1,4% and covering in 2015 18,1% of the </w:t>
      </w:r>
      <w:r>
        <w:t xml:space="preserve">European Union </w:t>
      </w:r>
      <w:r w:rsidRPr="00E13B98">
        <w:t xml:space="preserve">land. Overall, the mid-term assessment indicates the progress as the one with an insufficient rate </w:t>
      </w:r>
      <w:r>
        <w:fldChar w:fldCharType="begin" w:fldLock="1"/>
      </w:r>
      <w:r>
        <w:instrText>ADDIN CSL_CITATION { "citationItems" : [ { "id" : "ITEM-1", "itemData" : { "URL" : "http://ec.europa.eu/environment/nature/biodiversity/comm2006/pdf/mid_term_review_summary.pdf", "author" : [ { "dropping-particle" : "", "family" : "European Commission", "given" : "", "non-dropping-particle" : "", "parse-names" : false, "suffix" : "" } ], "id" : "ITEM-1", "issued" : { "date-parts" : [ [ "2015" ] ] }, "title" : "Mid-term review of the EU biodiversity strategy to 2020", "type" : "webpage" }, "uris" : [ "http://www.mendeley.com/documents/?uuid=2e0b333c-b779-496a-a981-662e5136699c" ] } ], "mendeley" : { "formattedCitation" : "(European Commission, 2015)", "plainTextFormattedCitation" : "(European Commission, 2015)", "previouslyFormattedCitation" : "(European Commission, 2015)" }, "properties" : {  }, "schema" : "https://github.com/citation-style-language/schema/raw/master/csl-citation.json" }</w:instrText>
      </w:r>
      <w:r>
        <w:fldChar w:fldCharType="separate"/>
      </w:r>
      <w:r w:rsidRPr="00814062">
        <w:t>(European Commission, 2015)</w:t>
      </w:r>
      <w:r>
        <w:fldChar w:fldCharType="end"/>
      </w:r>
      <w:r w:rsidRPr="00E13B98">
        <w:t>. Therefore</w:t>
      </w:r>
      <w:r>
        <w:t>,</w:t>
      </w:r>
      <w:r w:rsidRPr="00E13B98">
        <w:t xml:space="preserve"> the </w:t>
      </w:r>
      <w:r>
        <w:t xml:space="preserve">European Union </w:t>
      </w:r>
      <w:r w:rsidRPr="00E13B98">
        <w:t xml:space="preserve">Biodiversity </w:t>
      </w:r>
      <w:r>
        <w:t>T</w:t>
      </w:r>
      <w:r w:rsidRPr="00E13B98">
        <w:t>argets 1 and 2 may not to be fully met by 2020 if the rate of the progress remains at the current level.</w:t>
      </w:r>
      <w:r w:rsidRPr="003B664D">
        <w:t xml:space="preserve"> </w:t>
      </w:r>
    </w:p>
    <w:p w14:paraId="0BDDBBD5" w14:textId="7113F000" w:rsidR="0048205B" w:rsidRPr="003B664D" w:rsidRDefault="0048205B" w:rsidP="00AE389F">
      <w:pPr>
        <w:rPr>
          <w:rFonts w:eastAsia="Calibri"/>
        </w:rPr>
      </w:pPr>
      <w:r w:rsidRPr="00E13B98">
        <w:rPr>
          <w:bCs/>
        </w:rPr>
        <w:t>Regarding the Aichi Biodiversity Targets, r</w:t>
      </w:r>
      <w:r w:rsidRPr="00E13B98">
        <w:t xml:space="preserve">eaching Target 11 </w:t>
      </w:r>
      <w:r>
        <w:t>(“p</w:t>
      </w:r>
      <w:r w:rsidRPr="00982D84">
        <w:t>rotected areas increased and improved</w:t>
      </w:r>
      <w:r>
        <w:t xml:space="preserve">”) </w:t>
      </w:r>
      <w:r w:rsidRPr="00E13B98">
        <w:t xml:space="preserve">for terrestrial ecosystems implies an increase in terrestrial protected areas, with an increased focus on representativeness and management effectiveness </w:t>
      </w:r>
      <w:r>
        <w:fldChar w:fldCharType="begin" w:fldLock="1"/>
      </w:r>
      <w:r>
        <w:instrText>ADDIN CSL_CITATION { "citationItems" : [ { "id" : "ITEM-1", "itemData" : { "author" : [ { "dropping-particle" : "", "family" : "Leverington", "given" : "F.", "non-dropping-particle" : "", "parse-names" : false, "suffix" : "" }, { "dropping-particle" : "", "family" : "Hockings", "given" : "M.", "non-dropping-particle" : "", "parse-names" : false, "suffix" : "" }, { "dropping-particle" : "", "family" : "Pavese", "given" : "H.", "non-dropping-particle" : "", "parse-names" : false, "suffix" : "" }, { "dropping-particle" : "", "family" : "Costa", "given" : "K.", "non-dropping-particle" : "", "parse-names" : false, "suffix" : "" }, { "dropping-particle" : "", "family" : "Courrau", "given" : "J.", "non-dropping-particle" : "", "parse-names" : false, "suffix" : "" } ], "id" : "ITEM-1", "issued" : { "date-parts" : [ [ "2008" ] ] }, "publisher-place" : "Australia", "title" : "Management effectiveness evaluation in protected areas \u2013 a global study. Supplementary report N1: Overview of approached and methodologies.", "type" : "report" }, "uris" : [ "http://www.mendeley.com/documents/?uuid=f9d51e70-37d5-4ec7-a49f-b76a102b880e" ] } ], "mendeley" : { "formattedCitation" : "(Leverington, Hockings, Pavese, Costa, &amp; Courrau, 2008)", "plainTextFormattedCitation" : "(Leverington, Hockings, Pavese, Costa, &amp; Courrau, 2008)", "previouslyFormattedCitation" : "(Leverington, Hockings, Pavese, Costa, &amp; Courrau, 2008)" }, "properties" : {  }, "schema" : "https://github.com/citation-style-language/schema/raw/master/csl-citation.json" }</w:instrText>
      </w:r>
      <w:r>
        <w:fldChar w:fldCharType="separate"/>
      </w:r>
      <w:r w:rsidRPr="00F577DE">
        <w:t>(Leverington</w:t>
      </w:r>
      <w:r w:rsidR="009E035F">
        <w:rPr>
          <w:i/>
        </w:rPr>
        <w:t xml:space="preserve"> et al.</w:t>
      </w:r>
      <w:r w:rsidRPr="00F577DE">
        <w:t>, 2008)</w:t>
      </w:r>
      <w:r>
        <w:fldChar w:fldCharType="end"/>
      </w:r>
      <w:r w:rsidRPr="00E13B98">
        <w:t xml:space="preserve">. A focus on representativeness is crucial as current protected area networks have gaps, and some fail to offer adequate protection to many species and ecosystems. These gaps include many sites of high biodiversity value such as Alliance for Zero Extinction sites and Important Bird Areas </w:t>
      </w:r>
      <w:r>
        <w:fldChar w:fldCharType="begin" w:fldLock="1"/>
      </w:r>
      <w:r>
        <w:instrText>ADDIN CSL_CITATION { "citationItems" : [ { "id" : "ITEM-1", "itemData" : { "DOI" : "10.1126/science.1187512", "ISSN" : "1095-9203", "PMID" : "20430971", "abstract" : "In 2002, world leaders committed through the Convention on Biological Diversity (CBD) to achieve a significant reduction in the rate of biodiversity loss by 2010. We compiled 31 indicators to report on progress toward this target. Most indicators of the state of biodiversity (covering species' population trends, extinction risk, habitat extent/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 "author" : [ { "dropping-particle" : "", "family" : "Butchart", "given" : "Stuart H M", "non-dropping-particle" : "", "parse-names" : false, "suffix" : "" }, { "dropping-particle" : "", "family" : "Walpole", "given" : "Matt", "non-dropping-particle" : "", "parse-names" : false, "suffix" : "" }, { "dropping-particle" : "", "family" : "Collen", "given" : "Ben", "non-dropping-particle" : "", "parse-names" : false, "suffix" : "" }, { "dropping-particle" : "", "family" : "Strien", "given" : "Arco", "non-dropping-particle" : "van", "parse-names" : false, "suffix" : "" }, { "dropping-particle" : "", "family" : "Scharlemann", "given" : "J\u00f6rn P W", "non-dropping-particle" : "", "parse-names" : false, "suffix" : "" }, { "dropping-particle" : "", "family" : "Almond", "given" : "Rosamunde E A", "non-dropping-particle" : "", "parse-names" : false, "suffix" : "" }, { "dropping-particle" : "", "family" : "Baillie", "given" : "Jonathan E M", "non-dropping-particle" : "", "parse-names" : false, "suffix" : "" }, { "dropping-particle" : "", "family" : "Bomhard", "given" : "Bastian", "non-dropping-particle" : "", "parse-names" : false, "suffix" : "" }, { "dropping-particle" : "", "family" : "Brown", "given" : "Claire", "non-dropping-particle" : "", "parse-names" : false, "suffix" : "" }, { "dropping-particle" : "", "family" : "Bruno", "given" : "John", "non-dropping-particle" : "", "parse-names" : false, "suffix" : "" }, { "dropping-particle" : "", "family" : "Carpenter", "given" : "Kent E", "non-dropping-particle" : "", "parse-names" : false, "suffix" : "" }, { "dropping-particle" : "", "family" : "Carr", "given" : "Genevi\u00e8ve M", "non-dropping-particle" : "", "parse-names" : false, "suffix" : "" }, { "dropping-particle" : "", "family" : "Chanson", "given" : "Janice", "non-dropping-particle" : "", "parse-names" : false, "suffix" : "" }, { "dropping-particle" : "", "family" : "Chenery", "given" : "Anna M", "non-dropping-particle" : "", "parse-names" : false, "suffix" : "" }, { "dropping-particle" : "", "family" : "Csirke", "given" : "Jorge", "non-dropping-particle" : "", "parse-names" : false, "suffix" : "" }, { "dropping-particle" : "", "family" : "Davidson", "given" : "Nick C", "non-dropping-particle" : "", "parse-names" : false, "suffix" : "" }, { "dropping-particle" : "", "family" : "Dentener", "given" : "Frank", "non-dropping-particle" : "", "parse-names" : false, "suffix" : "" }, { "dropping-particle" : "", "family" : "Foster", "given" : "Matt", "non-dropping-particle" : "", "parse-names" : false, "suffix" : "" }, { "dropping-particle" : "", "family" : "Galli", "given" : "Alessandro", "non-dropping-particle" : "", "parse-names" : false, "suffix" : "" }, { "dropping-particle" : "", "family" : "Galloway", "given" : "James N", "non-dropping-particle" : "", "parse-names" : false, "suffix" : "" }, { "dropping-particle" : "", "family" : "Genovesi", "given" : "Piero", "non-dropping-particle" : "", "parse-names" : false, "suffix" : "" }, { "dropping-particle" : "", "family" : "Gregory", "given" : "Richard D", "non-dropping-particle" : "", "parse-names" : false, "suffix" : "" }, { "dropping-particle" : "", "family" : "Hockings", "given" : "Marc", "non-dropping-particle" : "", "parse-names" : false, "suffix" : "" }, { "dropping-particle" : "", "family" : "Kapos", "given" : "Valerie", "non-dropping-particle" : "", "parse-names" : false, "suffix" : "" }, { "dropping-particle" : "", "family" : "Lamarque", "given" : "Jean-Francois", "non-dropping-particle" : "", "parse-names" : false, "suffix" : "" }, { "dropping-particle" : "", "family" : "Leverington", "given" : "Fiona", "non-dropping-particle" : "", "parse-names" : false, "suffix" : "" }, { "dropping-particle" : "", "family" : "Loh", "given" : "Jonathan", "non-dropping-particle" : "", "parse-names" : false, "suffix" : "" }, { "dropping-particle" : "", "family" : "McGeoch", "given" : "Melodie A", "non-dropping-particle" : "", "parse-names" : false, "suffix" : "" }, { "dropping-particle" : "", "family" : "McRae", "given" : "Louise", "non-dropping-particle" : "", "parse-names" : false, "suffix" : "" }, { "dropping-particle" : "", "family" : "Minasyan", "given" : "Anahit", "non-dropping-particle" : "", "parse-names" : false, "suffix" : "" }, { "dropping-particle" : "", "family" : "Morcillo", "given" : "Monica Hern\u00e1ndez", "non-dropping-particle" : "", "parse-names" : false, "suffix" : "" }, { "dropping-particle" : "", "family" : "Oldfield", "given" : "Thomasina E E", "non-dropping-particle" : "", "parse-names" : false, "suffix" : "" }, { "dropping-particle" : "", "family" : "Pauly", "given" : "Daniel", "non-dropping-particle" : "", "parse-names" : false, "suffix" : "" }, { "dropping-particle" : "", "family" : "Quader", "given" : "Suhel", "non-dropping-particle" : "", "parse-names" : false, "suffix" : "" }, { "dropping-particle" : "", "family" : "Revenga", "given" : "Carmen", "non-dropping-particle" : "", "parse-names" : false, "suffix" : "" }, { "dropping-particle" : "", "family" : "Sauer", "given" : "John R", "non-dropping-particle" : "", "parse-names" : false, "suffix" : "" }, { "dropping-particle" : "", "family" : "Skolnik", "given" : "Benjamin", "non-dropping-particle" : "", "parse-names" : false, "suffix" : "" }, { "dropping-particle" : "", "family" : "Spear", "given" : "Dian", "non-dropping-particle" : "", "parse-names" : false, "suffix" : "" }, { "dropping-particle" : "", "family" : "Stanwell-Smith", "given" : "Damon", "non-dropping-particle" : "", "parse-names" : false, "suffix" : "" }, { "dropping-particle" : "", "family" : "Stuart", "given" : "Simon N", "non-dropping-particle" : "", "parse-names" : false, "suffix" : "" }, { "dropping-particle" : "", "family" : "Symes", "given" : "Andy", "non-dropping-particle" : "", "parse-names" : false, "suffix" : "" }, { "dropping-particle" : "", "family" : "Tierney", "given" : "Megan", "non-dropping-particle" : "", "parse-names" : false, "suffix" : "" }, { "dropping-particle" : "", "family" : "Tyrrell", "given" : "Tristan D", "non-dropping-particle" : "", "parse-names" : false, "suffix" : "" }, { "dropping-particle" : "", "family" : "Vi\u00e9", "given" : "Jean-Christophe", "non-dropping-particle" : "", "parse-names" : false, "suffix" : "" }, { "dropping-particle" : "", "family" : "Watson", "given" : "Reg", "non-dropping-particle" : "", "parse-names" : false, "suffix" : "" } ], "container-title" : "Science", "id" : "ITEM-1", "issue" : "5982", "issued" : { "date-parts" : [ [ "2010", "4" ] ] }, "page" : "1164-1168", "title" : "Global Biodiversity: Indicators of Recent Declines.", "type" : "article-journal", "volume" : "328" }, "uris" : [ "http://www.mendeley.com/documents/?uuid=1f4b04d0-7669-4617-9429-1cd4ff76ae01" ] }, { "id" : "ITEM-2", "itemData" : { "DOI" : "10.1073/pnas.0509060102", "ISBN" : "0509060102", "ISSN" : "0027-8424", "PMID" : "16344485", "abstract" : "Slowing rates of global biodiversity loss requires preventing species extinctions. Here we pinpoint centers of imminent extinction, where highly threatened species are confined to single sites. Within five globally assessed taxa (i.e., mammals, birds, selected reptiles, amphibians, and conifers), we find 794 such species, three times the number recorded as having gone extinct since 1500. These species occur in 595 sites, concentrated in tropical forests, on islands, and in mountainous areas. Their taxonomic and geographical distribution differs significantly from that of historical extinctions, indicating an expansion of the current extinction episode beyond sensitive species and places toward the planet's most biodiverse mainland regions. Only one-third of the sites are legally protected, and most are surrounded by intense human development. These sites represent clear opportunities for urgent conservation action to prevent species loss.", "author" : [ { "dropping-particle" : "", "family" : "Ricketts", "given" : "T. H.", "non-dropping-particle" : "", "parse-names" : false, "suffix" : "" }, { "dropping-particle" : "", "family" : "Dinerstein", "given" : "E.", "non-dropping-particle" : "", "parse-names" : false, "suffix" : "" }, { "dropping-particle" : "", "family" : "Boucher", "given" : "T.", "non-dropping-particle" : "", "parse-names" : false, "suffix" : "" }, { "dropping-particle" : "", "family" : "Brooks", "given" : "T. M.", "non-dropping-particle" : "", "parse-names" : false, "suffix" : "" }, { "dropping-particle" : "", "family" : "Butchart", "given" : "S. H. M.", "non-dropping-particle" : "", "parse-names" : false, "suffix" : "" }, { "dropping-particle" : "", "family" : "Hoffmann", "given" : "M.", "non-dropping-particle" : "", "parse-names" : false, "suffix" : "" }, { "dropping-particle" : "", "family" : "Lamoreux", "given" : "J. F.", "non-dropping-particle" : "", "parse-names" : false, "suffix" : "" }, { "dropping-particle" : "", "family" : "Morrison", "given" : "J.", "non-dropping-particle" : "", "parse-names" : false, "suffix" : "" }, { "dropping-particle" : "", "family" : "Parr", "given" : "M.", "non-dropping-particle" : "", "parse-names" : false, "suffix" : "" }, { "dropping-particle" : "", "family" : "Pilgrim", "given" : "J. D.", "non-dropping-particle" : "", "parse-names" : false, "suffix" : "" }, { "dropping-particle" : "", "family" : "Rodrigues", "given" : "A. S. L.", "non-dropping-particle" : "", "parse-names" : false, "suffix" : "" }, { "dropping-particle" : "", "family" : "Sechrest", "given" : "W.", "non-dropping-particle" : "", "parse-names" : false, "suffix" : "" }, { "dropping-particle" : "", "family" : "Wallace", "given" : "G. E.", "non-dropping-particle" : "", "parse-names" : false, "suffix" : "" }, { "dropping-particle" : "", "family" : "Berlin", "given" : "K.", "non-dropping-particle" : "", "parse-names" : false, "suffix" : "" }, { "dropping-particle" : "", "family" : "Bielby", "given" : "J.", "non-dropping-particle" : "", "parse-names" : false, "suffix" : "" }, { "dropping-particle" : "", "family" : "Burgess", "given" : "N. D.", "non-dropping-particle" : "", "parse-names" : false, "suffix" : "" }, { "dropping-particle" : "", "family" : "Church", "given" : "D. R.", "non-dropping-particle" : "", "parse-names" : false, "suffix" : "" }, { "dropping-particle" : "", "family" : "Cox", "given" : "N.", "non-dropping-particle" : "", "parse-names" : false, "suffix" : "" }, { "dropping-particle" : "", "family" : "Knox", "given" : "D.", "non-dropping-particle" : "", "parse-names" : false, "suffix" : "" }, { "dropping-particle" : "", "family" : "Loucks", "given" : "C.", "non-dropping-particle" : "", "parse-names" : false, "suffix" : "" }, { "dropping-particle" : "", "family" : "Luck", "given" : "G. W.", "non-dropping-particle" : "", "parse-names" : false, "suffix" : "" }, { "dropping-particle" : "", "family" : "Master", "given" : "L. L.", "non-dropping-particle" : "", "parse-names" : false, "suffix" : "" }, { "dropping-particle" : "", "family" : "Moore", "given" : "R.", "non-dropping-particle" : "", "parse-names" : false, "suffix" : "" }, { "dropping-particle" : "", "family" : "Naidoo", "given" : "R.", "non-dropping-particle" : "", "parse-names" : false, "suffix" : "" }, { "dropping-particle" : "", "family" : "Ridgely", "given" : "R.", "non-dropping-particle" : "", "parse-names" : false, "suffix" : "" }, { "dropping-particle" : "", "family" : "Schatz", "given" : "G. E.", "non-dropping-particle" : "", "parse-names" : false, "suffix" : "" }, { "dropping-particle" : "", "family" : "Shire", "given" : "G.", "non-dropping-particle" : "", "parse-names" : false, "suffix" : "" }, { "dropping-particle" : "", "family" : "Strand", "given" : "H.", "non-dropping-particle" : "", "parse-names" : false, "suffix" : "" }, { "dropping-particle" : "", "family" : "Wettengel", "given" : "W.", "non-dropping-particle" : "", "parse-names" : false, "suffix" : "" }, { "dropping-particle" : "", "family" : "Wikramanayake", "given" : "E.", "non-dropping-particle" : "", "parse-names" : false, "suffix" : "" } ], "container-title" : "Proceedings of the National Academy of Sciences", "id" : "ITEM-2", "issue" : "51", "issued" : { "date-parts" : [ [ "2005" ] ] }, "page" : "18497-18501", "title" : "Pinpointing and preventing imminent extinctions", "type" : "article-journal", "volume" : "102" }, "uris" : [ "http://www.mendeley.com/documents/?uuid=351d2433-2f9d-3293-8a41-75641613f4e8" ] } ], "mendeley" : { "formattedCitation" : "(Butchart et al., 2010; Ricketts et al., 2005)", "plainTextFormattedCitation" : "(Butchart et al., 2010; Ricketts et al., 2005)", "previouslyFormattedCitation" : "(Butchart et al., 2010; Ricketts et al., 2005)" }, "properties" : {  }, "schema" : "https://github.com/citation-style-language/schema/raw/master/csl-citation.json" }</w:instrText>
      </w:r>
      <w:r>
        <w:fldChar w:fldCharType="separate"/>
      </w:r>
      <w:r w:rsidRPr="00496066">
        <w:t xml:space="preserve">(Butchart </w:t>
      </w:r>
      <w:r w:rsidR="000D7D89" w:rsidRPr="000D7D89">
        <w:rPr>
          <w:i/>
        </w:rPr>
        <w:t>et al.</w:t>
      </w:r>
      <w:r w:rsidRPr="00496066">
        <w:t xml:space="preserve">, 2010; Ricketts </w:t>
      </w:r>
      <w:r w:rsidR="000D7D89" w:rsidRPr="000D7D89">
        <w:rPr>
          <w:i/>
        </w:rPr>
        <w:t>et al.</w:t>
      </w:r>
      <w:r w:rsidRPr="00496066">
        <w:t>, 2005)</w:t>
      </w:r>
      <w:r>
        <w:fldChar w:fldCharType="end"/>
      </w:r>
      <w:r w:rsidRPr="00E13B98">
        <w:t>. The global data sets statistically prove the progress in the increased coverage of protected area and sites of significance that ensure ecosystems connectedness in Europe and Central Asia. The data includes the World Database on Protected Areas (WDPA)</w:t>
      </w:r>
      <w:r w:rsidR="00783FBE">
        <w:t xml:space="preserve"> </w:t>
      </w:r>
      <w:r>
        <w:fldChar w:fldCharType="begin" w:fldLock="1"/>
      </w:r>
      <w:r>
        <w:instrText>ADDIN CSL_CITATION { "citationItems" : [ { "id" : "ITEM-1", "itemData" : { "DOI" : "www.protectedplanet.net", "ISBN" : "9789774520822 9774520823", "URL" : "https://www.iucn.org/theme/protected-areas/our-work/world-database-protected-areas", "abstract" : "Cite: IUCN and UNEP-WCMC (2014), The World Database on Protected Areas (WDPA). Cambridge, UK: UNEP-WCMC. Available at: www.protectedplanet.net [Accessed 16/01/2015]", "accessed" : { "date-parts" : [ [ "2017", "10", "1" ] ] }, "author" : [ { "dropping-particle" : "", "family" : "IUCN and UNEP-WCMC", "given" : "", "non-dropping-particle" : "", "parse-names" : false, "suffix" : "" } ], "container-title" : "Annual Release", "id" : "ITEM-1", "issued" : { "date-parts" : [ [ "2014" ] ] }, "title" : "The world database on protected areas (WDPA)", "type" : "webpage" }, "uris" : [ "http://www.mendeley.com/documents/?uuid=7b95b6a4-2773-358f-9620-3d682c61e1d6" ] } ], "mendeley" : { "formattedCitation" : "(IUCN and UNEP-WCMC, 2014)", "plainTextFormattedCitation" : "(IUCN and UNEP-WCMC, 2014)", "previouslyFormattedCitation" : "(IUCN and UNEP-WCMC, 2014)" }, "properties" : {  }, "schema" : "https://github.com/citation-style-language/schema/raw/master/csl-citation.json" }</w:instrText>
      </w:r>
      <w:r>
        <w:fldChar w:fldCharType="separate"/>
      </w:r>
      <w:r w:rsidRPr="00681B1B">
        <w:t>(UNEP-WCMC</w:t>
      </w:r>
      <w:r w:rsidR="00F51DDA">
        <w:t xml:space="preserve"> &amp; IUCN</w:t>
      </w:r>
      <w:r w:rsidRPr="00681B1B">
        <w:t>, 2014)</w:t>
      </w:r>
      <w:r>
        <w:fldChar w:fldCharType="end"/>
      </w:r>
      <w:r w:rsidR="00783FBE">
        <w:t>.</w:t>
      </w:r>
      <w:r w:rsidRPr="00E13B98">
        <w:t xml:space="preserve"> Data on sites contributing significantly to the global persistence of biodiversity, or “key biodiversity areas” (KBAs) are provided </w:t>
      </w:r>
      <w:r w:rsidRPr="00496066">
        <w:t>by BirdLife International (2017) for</w:t>
      </w:r>
      <w:r w:rsidRPr="00E13B98">
        <w:t xml:space="preserve"> Important Bird &amp; Biodiversity Areas and by the Alliance for Zero Extinction sites holding the entire population of at least one highly threatened species </w:t>
      </w:r>
      <w:r>
        <w:fldChar w:fldCharType="begin" w:fldLock="1"/>
      </w:r>
      <w:r>
        <w:instrText>ADDIN CSL_CITATION { "citationItems" : [ { "id" : "ITEM-1", "itemData" : { "DOI" : "10.1073/pnas.0509060102", "ISBN" : "0509060102", "ISSN" : "0027-8424", "PMID" : "16344485", "abstract" : "Slowing rates of global biodiversity loss requires preventing species extinctions. Here we pinpoint centers of imminent extinction, where highly threatened species are confined to single sites. Within five globally assessed taxa (i.e., mammals, birds, selected reptiles, amphibians, and conifers), we find 794 such species, three times the number recorded as having gone extinct since 1500. These species occur in 595 sites, concentrated in tropical forests, on islands, and in mountainous areas. Their taxonomic and geographical distribution differs significantly from that of historical extinctions, indicating an expansion of the current extinction episode beyond sensitive species and places toward the planet's most biodiverse mainland regions. Only one-third of the sites are legally protected, and most are surrounded by intense human development. These sites represent clear opportunities for urgent conservation action to prevent species loss.", "author" : [ { "dropping-particle" : "", "family" : "Ricketts", "given" : "T. H.", "non-dropping-particle" : "", "parse-names" : false, "suffix" : "" }, { "dropping-particle" : "", "family" : "Dinerstein", "given" : "E.", "non-dropping-particle" : "", "parse-names" : false, "suffix" : "" }, { "dropping-particle" : "", "family" : "Boucher", "given" : "T.", "non-dropping-particle" : "", "parse-names" : false, "suffix" : "" }, { "dropping-particle" : "", "family" : "Brooks", "given" : "T. M.", "non-dropping-particle" : "", "parse-names" : false, "suffix" : "" }, { "dropping-particle" : "", "family" : "Butchart", "given" : "S. H. M.", "non-dropping-particle" : "", "parse-names" : false, "suffix" : "" }, { "dropping-particle" : "", "family" : "Hoffmann", "given" : "M.", "non-dropping-particle" : "", "parse-names" : false, "suffix" : "" }, { "dropping-particle" : "", "family" : "Lamoreux", "given" : "J. F.", "non-dropping-particle" : "", "parse-names" : false, "suffix" : "" }, { "dropping-particle" : "", "family" : "Morrison", "given" : "J.", "non-dropping-particle" : "", "parse-names" : false, "suffix" : "" }, { "dropping-particle" : "", "family" : "Parr", "given" : "M.", "non-dropping-particle" : "", "parse-names" : false, "suffix" : "" }, { "dropping-particle" : "", "family" : "Pilgrim", "given" : "J. D.", "non-dropping-particle" : "", "parse-names" : false, "suffix" : "" }, { "dropping-particle" : "", "family" : "Rodrigues", "given" : "A. S. L.", "non-dropping-particle" : "", "parse-names" : false, "suffix" : "" }, { "dropping-particle" : "", "family" : "Sechrest", "given" : "W.", "non-dropping-particle" : "", "parse-names" : false, "suffix" : "" }, { "dropping-particle" : "", "family" : "Wallace", "given" : "G. E.", "non-dropping-particle" : "", "parse-names" : false, "suffix" : "" }, { "dropping-particle" : "", "family" : "Berlin", "given" : "K.", "non-dropping-particle" : "", "parse-names" : false, "suffix" : "" }, { "dropping-particle" : "", "family" : "Bielby", "given" : "J.", "non-dropping-particle" : "", "parse-names" : false, "suffix" : "" }, { "dropping-particle" : "", "family" : "Burgess", "given" : "N. D.", "non-dropping-particle" : "", "parse-names" : false, "suffix" : "" }, { "dropping-particle" : "", "family" : "Church", "given" : "D. R.", "non-dropping-particle" : "", "parse-names" : false, "suffix" : "" }, { "dropping-particle" : "", "family" : "Cox", "given" : "N.", "non-dropping-particle" : "", "parse-names" : false, "suffix" : "" }, { "dropping-particle" : "", "family" : "Knox", "given" : "D.", "non-dropping-particle" : "", "parse-names" : false, "suffix" : "" }, { "dropping-particle" : "", "family" : "Loucks", "given" : "C.", "non-dropping-particle" : "", "parse-names" : false, "suffix" : "" }, { "dropping-particle" : "", "family" : "Luck", "given" : "G. W.", "non-dropping-particle" : "", "parse-names" : false, "suffix" : "" }, { "dropping-particle" : "", "family" : "Master", "given" : "L. L.", "non-dropping-particle" : "", "parse-names" : false, "suffix" : "" }, { "dropping-particle" : "", "family" : "Moore", "given" : "R.", "non-dropping-particle" : "", "parse-names" : false, "suffix" : "" }, { "dropping-particle" : "", "family" : "Naidoo", "given" : "R.", "non-dropping-particle" : "", "parse-names" : false, "suffix" : "" }, { "dropping-particle" : "", "family" : "Ridgely", "given" : "R.", "non-dropping-particle" : "", "parse-names" : false, "suffix" : "" }, { "dropping-particle" : "", "family" : "Schatz", "given" : "G. E.", "non-dropping-particle" : "", "parse-names" : false, "suffix" : "" }, { "dropping-particle" : "", "family" : "Shire", "given" : "G.", "non-dropping-particle" : "", "parse-names" : false, "suffix" : "" }, { "dropping-particle" : "", "family" : "Strand", "given" : "H.", "non-dropping-particle" : "", "parse-names" : false, "suffix" : "" }, { "dropping-particle" : "", "family" : "Wettengel", "given" : "W.", "non-dropping-particle" : "", "parse-names" : false, "suffix" : "" }, { "dropping-particle" : "", "family" : "Wikramanayake", "given" : "E.", "non-dropping-particle" : "", "parse-names" : false, "suffix" : "" } ], "container-title" : "Proceedings of the National Academy of Sciences", "id" : "ITEM-1", "issue" : "51", "issued" : { "date-parts" : [ [ "2005" ] ] }, "page" : "18497-18501", "title" : "Pinpointing and preventing imminent extinctions", "type" : "article-journal", "volume" : "102" }, "uris" : [ "http://www.mendeley.com/documents/?uuid=351d2433-2f9d-3293-8a41-75641613f4e8" ] }, { "id" : "ITEM-2", "itemData" : { "DOI" : "10.1126/science.1127609", "ISSN" : "0036-8075", "author" : [ { "dropping-particle" : "", "family" : "Brooks", "given" : "T. M.", "non-dropping-particle" : "", "parse-names" : false, "suffix" : "" }, { "dropping-particle" : "", "family" : "Mittermeier", "given" : "R. A.", "non-dropping-particle" : "", "parse-names" : false, "suffix" : "" }, { "dropping-particle" : "", "family" : "Fonseca", "given" : "G. A. B.", "non-dropping-particle" : "da", "parse-names" : false, "suffix" : "" }, { "dropping-particle" : "", "family" : "Gerlach", "given" : "J.", "non-dropping-particle" : "", "parse-names" : false, "suffix" : "" }, { "dropping-particle" : "", "family" : "Hoffmann", "given" : "M.", "non-dropping-particle" : "", "parse-names" : false, "suffix" : "" }, { "dropping-particle" : "", "family" : "Lamoreux", "given" : "J. F.", "non-dropping-particle" : "", "parse-names" : false, "suffix" : "" }, { "dropping-particle" : "", "family" : "Mittermeier", "given" : "C. G.", "non-dropping-particle" : "", "parse-names" : false, "suffix" : "" }, { "dropping-particle" : "", "family" : "Pilgrim", "given" : "J. D.", "non-dropping-particle" : "", "parse-names" : false, "suffix" : "" }, { "dropping-particle" : "", "family" : "Rodrigues", "given" : "A. S. L.", "non-dropping-particle" : "", "parse-names" : false, "suffix" : "" } ], "container-title" : "Science", "id" : "ITEM-2", "issue" : "5783", "issued" : { "date-parts" : [ [ "2006", "7", "7" ] ] }, "page" : "58-61", "title" : "Global Biodiversity Conservation Priorities", "type" : "article-journal", "volume" : "313" }, "uris" : [ "http://www.mendeley.com/documents/?uuid=1e0f0dd0-2d5d-4cf2-805b-a259dafb6eb1" ] } ], "mendeley" : { "formattedCitation" : "(Brooks et al., 2006; Ricketts et al., 2005)", "plainTextFormattedCitation" : "(Brooks et al., 2006; Ricketts et al., 2005)", "previouslyFormattedCitation" : "(Brooks et al., 2006; Ricketts et al., 2005)" }, "properties" : {  }, "schema" : "https://github.com/citation-style-language/schema/raw/master/csl-citation.json" }</w:instrText>
      </w:r>
      <w:r>
        <w:fldChar w:fldCharType="separate"/>
      </w:r>
      <w:r w:rsidRPr="00DC53E1">
        <w:t xml:space="preserve">(Brooks </w:t>
      </w:r>
      <w:r w:rsidR="000D7D89" w:rsidRPr="000D7D89">
        <w:rPr>
          <w:i/>
        </w:rPr>
        <w:t>et al.</w:t>
      </w:r>
      <w:r w:rsidRPr="00DC53E1">
        <w:t xml:space="preserve">, 2006; Ricketts </w:t>
      </w:r>
      <w:r w:rsidR="000D7D89" w:rsidRPr="000D7D89">
        <w:rPr>
          <w:i/>
        </w:rPr>
        <w:t>et al.</w:t>
      </w:r>
      <w:r w:rsidRPr="00DC53E1">
        <w:t>, 2005)</w:t>
      </w:r>
      <w:r>
        <w:fldChar w:fldCharType="end"/>
      </w:r>
      <w:r w:rsidRPr="00E13B98">
        <w:t>.</w:t>
      </w:r>
    </w:p>
    <w:p w14:paraId="547B992B" w14:textId="77777777" w:rsidR="0048205B" w:rsidRPr="00E13B98" w:rsidRDefault="0048205B" w:rsidP="00AE389F">
      <w:pPr>
        <w:rPr>
          <w:lang w:eastAsia="de-DE"/>
        </w:rPr>
      </w:pPr>
    </w:p>
    <w:p w14:paraId="24AFE8B4" w14:textId="77777777" w:rsidR="0048205B" w:rsidRPr="00E13B98" w:rsidRDefault="0048205B" w:rsidP="00147745">
      <w:pPr>
        <w:pStyle w:val="Heading3"/>
      </w:pPr>
      <w:bookmarkStart w:id="1330" w:name="_Toc502837433"/>
      <w:bookmarkStart w:id="1331" w:name="_Toc504380684"/>
      <w:bookmarkStart w:id="1332" w:name="_Toc519514758"/>
      <w:r w:rsidRPr="00E13B98">
        <w:t>Trends and indirect drivers of changes in agricultural land use</w:t>
      </w:r>
      <w:bookmarkEnd w:id="1330"/>
      <w:bookmarkEnd w:id="1331"/>
      <w:bookmarkEnd w:id="1332"/>
    </w:p>
    <w:p w14:paraId="0B7F1251" w14:textId="77777777" w:rsidR="0048205B" w:rsidRPr="00E13B98" w:rsidRDefault="0048205B" w:rsidP="001F0516">
      <w:pPr>
        <w:pStyle w:val="Heading4"/>
      </w:pPr>
      <w:bookmarkStart w:id="1333" w:name="_Toc519514759"/>
      <w:r w:rsidRPr="00E13B98">
        <w:t>Trends in agricultural land use</w:t>
      </w:r>
      <w:bookmarkEnd w:id="1333"/>
    </w:p>
    <w:p w14:paraId="24EE677F" w14:textId="77777777" w:rsidR="0048205B" w:rsidRPr="00E13B98" w:rsidRDefault="0048205B" w:rsidP="00AE389F">
      <w:r w:rsidRPr="00E13B98">
        <w:t>Agricultural land</w:t>
      </w:r>
      <w:r>
        <w:t>-</w:t>
      </w:r>
      <w:r w:rsidRPr="00E13B98">
        <w:t>use changes are constrained and driven by biophysical conditions and sets of inter-related indirect drivers (e.g. policies, political changes in Eastern Europe and Central Asia, demands for food and ecological products etc.)</w:t>
      </w:r>
      <w:r>
        <w:t>. A</w:t>
      </w:r>
      <w:r w:rsidRPr="00E13B98">
        <w:t>cross the region there are two principal trends: (1) intensification of conventional agriculture; and (2) decreasing land</w:t>
      </w:r>
      <w:r>
        <w:t>-</w:t>
      </w:r>
      <w:r w:rsidRPr="00E13B98">
        <w:t xml:space="preserve">use intensity and abandonment of </w:t>
      </w:r>
      <w:r>
        <w:t xml:space="preserve">conventional </w:t>
      </w:r>
      <w:r w:rsidRPr="00E13B98">
        <w:t xml:space="preserve">agricultural land. </w:t>
      </w:r>
    </w:p>
    <w:p w14:paraId="69054435" w14:textId="77777777" w:rsidR="0048205B" w:rsidRPr="00E13B98" w:rsidRDefault="0048205B" w:rsidP="00AE389F">
      <w:r w:rsidRPr="00E13B98">
        <w:t xml:space="preserve">Trend 1: Intensification of conventional agriculture. </w:t>
      </w:r>
    </w:p>
    <w:p w14:paraId="0A1693A0" w14:textId="6633E13C" w:rsidR="0048205B" w:rsidRPr="00E13B98" w:rsidRDefault="0048205B" w:rsidP="00AE389F">
      <w:r w:rsidRPr="00E13B98">
        <w:t>This model of agricultural production is characteri</w:t>
      </w:r>
      <w:r>
        <w:t>z</w:t>
      </w:r>
      <w:r w:rsidRPr="00E13B98">
        <w:t>ed by large-scale monocultures specializing on few crops that are supported by high levels of agrichemical inputs or irrigation, management of high livestock densities, and mechani</w:t>
      </w:r>
      <w:r>
        <w:t>z</w:t>
      </w:r>
      <w:r w:rsidRPr="00E13B98">
        <w:t xml:space="preserve">ation to increase production </w:t>
      </w:r>
      <w:r>
        <w:fldChar w:fldCharType="begin" w:fldLock="1"/>
      </w:r>
      <w:r>
        <w:instrText>ADDIN CSL_CITATION { "citationItems" : [ { "id" : "ITEM-1", "itemData" : { "DOI" : "10.1029/1999GB001232", "ISSN" : "08866236", "author" : [ { "dropping-particle" : "", "family" : "Goldewijk", "given" : "Kees Klein", "non-dropping-particle" : "", "parse-names" : false, "suffix" : "" } ], "container-title" : "Global Biogeochemical Cycles", "id" : "ITEM-1", "issue" : "2", "issued" : { "date-parts" : [ [ "2001", "6", "1" ] ] }, "page" : "417-433", "title" : "Estimating global land use change over the past 300 years: The HYDE Database", "type" : "article-journal", "volume" : "15" }, "uris" : [ "http://www.mendeley.com/documents/?uuid=17d4abb9-8d61-44b3-94d3-c25e5409517f" ] }, { "id" : "ITEM-2", "itemData" : { "DOI" : "10.1126/science.1111772", "ISSN" : "1095-9203", "PMID" : "16040698", "abstract" : "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 "author" : [ { "dropping-particle" : "", "family" : "Foley", "given" : "Jonathan A", "non-dropping-particle" : "", "parse-names" : false, "suffix" : "" }, { "dropping-particle" : "", "family" : "Defries", "given" : "Ruth", "non-dropping-particle" : "", "parse-names" : false, "suffix" : "" }, { "dropping-particle" : "", "family" : "Asner", "given" : "Gregory P", "non-dropping-particle" : "", "parse-names" : false, "suffix" : "" }, { "dropping-particle" : "", "family" : "Barford", "given" : "Carol", "non-dropping-particle" : "", "parse-names" : false, "suffix" : "" }, { "dropping-particle" : "", "family" : "Bonan", "given" : "Gordon",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oe", "given" : "Michael T", "non-dropping-particle" : "", "parse-names" : false, "suffix" : "" }, { "dropping-particle" : "", "family" : "Daily", "given" : "Gretchen C", "non-dropping-particle" : "", "parse-names" : false, "suffix" : "" }, { "dropping-particle" : "", "family" : "Gibbs", "given" : "Holly K", "non-dropping-particle" : "", "parse-names" : false, "suffix" : "" }, { "dropping-particle" : "", "family" : "Helkowski", "given" : "Joseph H", "non-dropping-particle" : "", "parse-names" : false, "suffix" : "" }, { "dropping-particle" : "", "family" : "Holloway", "given" : "Tracey", "non-dropping-particle" : "", "parse-names" : false, "suffix" : "" }, { "dropping-particle" : "", "family" : "Howard", "given" : "Erica A", "non-dropping-particle" : "", "parse-names" : false, "suffix" : "" }, { "dropping-particle" : "", "family" : "Kucharik", "given" : "Christopher J", "non-dropping-particle" : "", "parse-names" : false, "suffix" : "" }, { "dropping-particle" : "", "family" : "Monfreda", "given" : "Chad", "non-dropping-particle" : "", "parse-names" : false, "suffix" : "" }, { "dropping-particle" : "", "family" : "Patz", "given" : "Jonathan A", "non-dropping-particle" : "", "parse-names" : false, "suffix" : "" }, { "dropping-particle" : "", "family" : "Prentice", "given" : "I Colin", "non-dropping-particle" : "", "parse-names" : false, "suffix" : "" }, { "dropping-particle" : "", "family" : "Ramankutty", "given" : "Navin", "non-dropping-particle" : "", "parse-names" : false, "suffix" : "" }, { "dropping-particle" : "", "family" : "Snyder", "given" : "Peter K", "non-dropping-particle" : "", "parse-names" : false, "suffix" : "" } ], "container-title" : "Science (New York, N.Y.)", "id" : "ITEM-2", "issue" : "5734", "issued" : { "date-parts" : [ [ "2005", "7", "22" ] ] }, "language" : "en", "page" : "570-4", "publisher" : "American Association for the Advancement of Science", "title" : "Global consequences of land use.", "type" : "article-journal", "volume" : "309" }, "uris" : [ "http://www.mendeley.com/documents/?uuid=46e4a663-75b0-4105-8637-28d4a0b8941d" ] }, { "id" : "ITEM-3", "itemData" : { "DOI" : "10.1111/j.1461-0248.2005.00782.x", "ISBN" : "1461-023X", "ISSN" : "1461023X", "PMID" : "3484", "abstract" : "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 "author" : [ { "dropping-particle" : "", "family" : "Tscharntke", "given" : "Teja", "non-dropping-particle" : "", "parse-names" : false, "suffix" : "" }, { "dropping-particle" : "", "family" : "Klein", "given" : "Alexandra M.", "non-dropping-particle" : "", "parse-names" : false, "suffix" : "" }, { "dropping-particle" : "", "family" : "Kruess", "given" : "Andreas", "non-dropping-particle" : "", "parse-names" : false, "suffix" : "" }, { "dropping-particle" : "", "family" : "Steffan-Dewenter", "given" : "Ingolf", "non-dropping-particle" : "", "parse-names" : false, "suffix" : "" }, { "dropping-particle" : "", "family" : "Thies", "given" : "Carsten", "non-dropping-particle" : "", "parse-names" : false, "suffix" : "" } ], "container-title" : "Ecology Letters", "id" : "ITEM-3", "issue" : "8", "issued" : { "date-parts" : [ [ "2005", "8" ] ] }, "page" : "857-874", "title" : "Landscape perspectives on agricultural intensification and biodiversity-ecosystem service management", "type" : "article-journal", "volume" : "8" }, "uris" : [ "http://www.mendeley.com/documents/?uuid=5c7dfd06-dbb4-4236-bc70-b29f842ee0b1" ] }, { "id" : "ITEM-4", "itemData" : { "DOI" : "10.1016/j.agee.2007.09.005", "ISBN" : "0167-8809", "ISSN" : "01678809", "PMID" : "2857", "abstract" : "This paper reviews conflicts between biodiversity conservation and agricultural activities in agricultural landscapes and evaluates strategies to reconcile such conflicts. Firstly, a historical perspective on the development of conflicts related to biodiversity in agricultural landscapes is presented. Secondly, recent trends in agricultural policies of the European Union that contribute to biodiversity decline in agricultural landscapes are considered. Three major processes responsible for creating biodiversity-related conflicts are described: the intensification of agriculture, the abandonment of marginally productive but High Nature Value Farmland, and the changing scale of agricultural operations. Conflicts created by these processes and approaches to their reconciliation are identified, emphasizing the need for monitoring as an integral part of conflict reconciliation strategies. A generic approach comprising three types of monitoring is developed for measuring success of reconciliation strategies: monitoring of the intensity of the conflict between stakeholders, of the social and economic effects on farmers, and of the status and trends in biodiversity. Surprisingly, we found no evidence in the literature that the first type of monitoring has ever been undertaken for biodiversity-related conflicts in agricultural landscapes. For each type of monitoring, suitable indicators are outlined. Finally, challenges for conflict management in agricultural landscapes are summarized. \u00a9 2007 Elsevier B.V. All rights reserved.",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A.", "non-dropping-particle" : "", "parse-names" : false, "suffix" : "" }, { "dropping-particle" : "", "family" : "Niemel\u00e4", "given" : "Jari", "non-dropping-particle" : "", "parse-names" : false, "suffix" : "" }, { "dropping-particle" : "", "family" : "Rebane", "given" : "Michael", "non-dropping-particle" : "", "parse-names" : false, "suffix" : "" }, { "dropping-particle" : "", "family" : "Wascher", "given" : "Dirk", "non-dropping-particle" : "", "parse-names" : false, "suffix" : "" }, { "dropping-particle" : "", "family" : "Watt", "given" : "Allan", "non-dropping-particle" : "", "parse-names" : false, "suffix" : "" }, { "dropping-particle" : "", "family" : "Young", "given" : "Juliette", "non-dropping-particle" : "", "parse-names" : false, "suffix" : "" } ], "container-title" : "Agriculture, Ecosystems and Environment", "id" : "ITEM-4", "issue" : "1-2", "issued" : { "date-parts" : [ [ "2008" ] ] }, "page" : "60-71", "title" : "Identifying and managing the conflicts between agriculture and biodiversity conservation in Europe-A review", "type" : "article-journal", "volume" : "124" }, "uris" : [ "http://www.mendeley.com/documents/?uuid=3d559aeb-0bf9-48d7-a47f-69831d2e789d" ] }, { "id" : "ITEM-5",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5", "issued" : { "date-parts" : [ [ "2015", "1" ] ] }, "page" : "24-36", "title" : "Manifestations and underlying drivers of agricultural land use change in Europe", "type" : "article-journal", "volume" : "133" }, "uris" : [ "http://www.mendeley.com/documents/?uuid=47b9198a-9a46-4d55-a5af-07bde1e6ee3f" ] }, { "id" : "ITEM-6", "itemData" : { "DOI" : "10.1126/science.1057544", "ISSN" : "00368075", "author" : [ { "dropping-particle" : "", "family" : "Tilman", "given" : "D.", "non-dropping-particle" : "", "parse-names" : false, "suffix" : "" }, { "dropping-particle" : "", "family" : "Fargione", "given" : "J.", "non-dropping-particle" : "", "parse-names" : false, "suffix" : "" }, { "dropping-particle" : "", "family" : "Wolff", "given" : "B.", "non-dropping-particle" : "", "parse-names" : false, "suffix" : "" }, { "dropping-particle" : "", "family" : "D\u2019Antonio", "given" : "C.", "non-dropping-particle" : "", "parse-names" : false, "suffix" : "" }, { "dropping-particle" : "", "family" : "Dobson", "given" : "A.", "non-dropping-particle" : "", "parse-names" : false, "suffix" : "" }, { "dropping-particle" : "", "family" : "Howarth", "given" : "R.", "non-dropping-particle" : "", "parse-names" : false, "suffix" : "" }, { "dropping-particle" : "", "family" : "Schindler", "given" : "D.", "non-dropping-particle" : "", "parse-names" : false, "suffix" : "" }, { "dropping-particle" : "", "family" : "Schlesinger", "given" : "W.H.", "non-dropping-particle" : "", "parse-names" : false, "suffix" : "" }, { "dropping-particle" : "", "family" : "Simberloff", "given" : "D.", "non-dropping-particle" : "", "parse-names" : false, "suffix" : "" }, { "dropping-particle" : "", "family" : "D.", "given" : "Swackhamer", "non-dropping-particle" : "", "parse-names" : false, "suffix" : "" } ], "container-title" : "Science", "id" : "ITEM-6", "issue" : "5515", "issued" : { "date-parts" : [ [ "2001", "4", "13" ] ] }, "page" : "281-284", "title" : "Forecasting agriculturally driven global environmental change", "type" : "article-journal", "volume" : "292" }, "uris" : [ "http://www.mendeley.com/documents/?uuid=18e0d933-bd9e-4423-b674-d863e2f4ed4f" ] }, { "id" : "ITEM-7", "itemData" : { "DOI" : "10.1046/j.1365-2664.2002.00695.x", "ISSN" : "0021-8901", "author" : [ { "dropping-particle" : "", "family" : "Robinson", "given" : "Robert A.", "non-dropping-particle" : "", "parse-names" : false, "suffix" : "" }, { "dropping-particle" : "", "family" : "Sutherland", "given" : "William J.", "non-dropping-particle" : "", "parse-names" : false, "suffix" : "" } ], "container-title" : "Journal of Applied Ecology", "id" : "ITEM-7", "issue" : "1", "issued" : { "date-parts" : [ [ "2002", "2" ] ] }, "page" : "157-176", "title" : "Post-war changes in arable farming and biodiversity in Great Britain", "type" : "article-journal", "volume" : "39" }, "uris" : [ "http://www.mendeley.com/documents/?uuid=d31d5efe-1b74-4b36-b7ce-6fbae9ce5cb4" ] } ], "mendeley" : { "formattedCitation" : "(Foley et al., 2005; Goldewijk, 2001; Henle et al., 2008; R. A. Robinson &amp; Sutherland, 2002; D. Tilman et al., 2001; Tscharntke et al., 2005; van Vliet et al., 2015)", "manualFormatting" : "(Foley et al., 2005; Goldewijk, 2001; Henle et al., 2008; R. A. Robinson &amp; Sutherland, 2002; D. Tilman et al., 2001; Tscharntke et al., 2005; van Vliet et al., 2015", "plainTextFormattedCitation" : "(Foley et al., 2005; Goldewijk, 2001; Henle et al., 2008; R. A. Robinson &amp; Sutherland, 2002; D. Tilman et al., 2001; Tscharntke et al., 2005; van Vliet et al., 2015)", "previouslyFormattedCitation" : "(Foley et al., 2005; Goldewijk, 2001; Henle et al., 2008; R. A. Robinson &amp; Sutherland, 2002; D. Tilman et al., 2001; Tscharntke et al., 2005; van Vliet et al., 2015)" }, "properties" : {  }, "schema" : "https://github.com/citation-style-language/schema/raw/master/csl-citation.json" }</w:instrText>
      </w:r>
      <w:r>
        <w:fldChar w:fldCharType="separate"/>
      </w:r>
      <w:r w:rsidRPr="00290A9C">
        <w:t xml:space="preserve">(Foley </w:t>
      </w:r>
      <w:r w:rsidR="000D7D89" w:rsidRPr="000D7D89">
        <w:rPr>
          <w:i/>
        </w:rPr>
        <w:t>et al.</w:t>
      </w:r>
      <w:r w:rsidRPr="00290A9C">
        <w:t xml:space="preserve">, 2005; Goldewijk, 2001; Henle </w:t>
      </w:r>
      <w:r w:rsidR="000D7D89" w:rsidRPr="000D7D89">
        <w:rPr>
          <w:i/>
        </w:rPr>
        <w:t>et al.</w:t>
      </w:r>
      <w:r w:rsidRPr="00290A9C">
        <w:t xml:space="preserve">, 2008; Robinson &amp; Sutherland, 2002; Tilman </w:t>
      </w:r>
      <w:r w:rsidR="000D7D89" w:rsidRPr="000D7D89">
        <w:rPr>
          <w:i/>
        </w:rPr>
        <w:t>et al.</w:t>
      </w:r>
      <w:r w:rsidRPr="00290A9C">
        <w:t xml:space="preserve">, 2001; Tscharntke </w:t>
      </w:r>
      <w:r w:rsidR="000D7D89" w:rsidRPr="000D7D89">
        <w:rPr>
          <w:i/>
        </w:rPr>
        <w:t>et al.</w:t>
      </w:r>
      <w:r w:rsidRPr="00290A9C">
        <w:t xml:space="preserve">, 2005; van Vliet </w:t>
      </w:r>
      <w:r w:rsidR="000D7D89" w:rsidRPr="000D7D89">
        <w:rPr>
          <w:i/>
        </w:rPr>
        <w:t>et al.</w:t>
      </w:r>
      <w:r w:rsidRPr="00290A9C">
        <w:t>, 2015</w:t>
      </w:r>
      <w:r>
        <w:fldChar w:fldCharType="end"/>
      </w:r>
      <w:r w:rsidRPr="00E13B98">
        <w:t xml:space="preserve">; </w:t>
      </w:r>
      <w:r>
        <w:fldChar w:fldCharType="begin" w:fldLock="1"/>
      </w:r>
      <w:r>
        <w:instrText>ADDIN CSL_CITATION { "citationItems" : [ { "id" : "ITEM-1", "itemData" : { "author" : [ { "dropping-particle" : "", "family" : "EEA", "given" : "", "non-dropping-particle" : "", "parse-names" : false, "suffix" : "" } ], "id" : "ITEM-1", "issued" : { "date-parts" : [ [ "2015" ] ] }, "title" : "Agriculture", "type" : "report" }, "uris" : [ "http://www.mendeley.com/documents/?uuid=0b8f8479-c709-3b3e-a04f-ae33c16ecec0" ] } ], "mendeley" : { "formattedCitation" : "(EEA, 2015a)", "manualFormatting" : "EEA, 2015)", "plainTextFormattedCitation" : "(EEA, 2015a)", "previouslyFormattedCitation" : "(EEA, 2015a)" }, "properties" : {  }, "schema" : "https://github.com/citation-style-language/schema/raw/master/csl-citation.json" }</w:instrText>
      </w:r>
      <w:r>
        <w:fldChar w:fldCharType="separate"/>
      </w:r>
      <w:r w:rsidRPr="00B52788">
        <w:t>EEA, 2015</w:t>
      </w:r>
      <w:r w:rsidR="00544319">
        <w:t>a</w:t>
      </w:r>
      <w:r w:rsidRPr="00B52788">
        <w:t>)</w:t>
      </w:r>
      <w:r>
        <w:fldChar w:fldCharType="end"/>
      </w:r>
      <w:r w:rsidRPr="00E13B98">
        <w:t xml:space="preserve">. Agricultural intensification has been a dominant driver of land-use changes in Europe and Central Asia since the 1950s </w:t>
      </w:r>
      <w:r>
        <w:fldChar w:fldCharType="begin" w:fldLock="1"/>
      </w:r>
      <w:r>
        <w:instrText>ADDIN CSL_CITATION { "citationItems" : [ { "id" : "ITEM-1", "itemData" : { "DOI" : "10.1016/j.landusepol.2015.07.003", "ISBN" : "0264-8377", "ISSN" : "02648377", "abstract" : "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artin Rudbeck", "non-dropping-particle" : "", "parse-names" : false, "suffix" : "" }, { "dropping-particle" : "", "family" : "Kuemmerle", "given" : "Tobias", "non-dropping-particle" : "", "parse-names" : false, "suffix" : "" }, { "dropping-particle" : "", "family" : "M??ller", "given" : "Daniel", "non-dropping-particle" : "", "parse-names" : false, "suffix" : "" }, { "dropping-particle" : "", "family" : "Erb", "given" : "Karlheinz", "non-dropping-particle" : "", "parse-names" : false, "suffix" : "" }, { "dropping-particle" : "", "family" : "Verburg", "given" : "Peter H.", "non-dropping-particle" : "", "parse-names" : false, "suffix" : "" }, { "dropping-particle" : "", "family" : "Haberl", "given" : "Helmut", "non-dropping-particle" : "", "parse-names" : false, "suffix" : "" }, { "dropping-particle" : "", "family" : "Vesterager", "given" : "Jens Peter", "non-dropping-particle" : "", "parse-names" : false, "suffix" : "" }, { "dropping-particle" : "", "family" : "Andri??", "given" : "Maja", "non-dropping-particle" : "", "parse-names" : false, "suffix" : "" }, { "dropping-particle" : "", "family" : "Antrop", "given" : "Marc", "non-dropping-particle" : "", "parse-names" : false, "suffix" : "" }, { "dropping-particle" : "", "family" : "Austrheim", "given" : "Gunnar", "non-dropping-particle" : "", "parse-names" : false, "suffix" : "" }, { "dropping-particle" : "", "family" : "Bj??rn", "given" : "Ismo", "non-dropping-particle" : "", "parse-names" : false, "suffix" : "" }, { "dropping-particle" : "", "family" : "Bondeau", "given" : "Alberte", "non-dropping-particle" : "", "parse-names" : false, "suffix" : "" }, { "dropping-particle" : "", "family" : "B??rgi", "given" : "Matthias", "non-dropping-particle" : "", "parse-names" : false, "suffix" : "" }, { "dropping-particle" : "", "family" : "Bryson", "given" : "Jessica", "non-dropping-particle" : "", "parse-names" : false, "suffix" : "" }, { "dropping-particle" : "", "family" : "Caspar", "given" : "Gilles", "non-dropping-particle" : "", "parse-names" : false, "suffix" : "" }, { "dropping-particle" : "", "family" : "Cassar", "given" : "Louis F.", "non-dropping-particle" : "", "parse-names" : false, "suffix" : "" }, { "dropping-particle" : "", "family" : "Conrad", "given" : "Elisabeth", "non-dropping-particle" : "", "parse-names" : false, "suffix" : "" }, { "dropping-particle" : "", "family" : "Chrom??", "given" : "Pavel", "non-dropping-particle" : "", "parse-names" : false, "suffix" : "" }, { "dropping-particle" : "", "family" : "Daugirdas", "given" : "Vidmantas", "non-dropping-particle" : "", "parse-names" : false, "suffix" : "" }, { "dropping-particle" : "", "family" : "Eetvelde", "given" : "Veerle", "non-dropping-particle" : "Van", "parse-names" : false, "suffix" : "" }, { "dropping-particle" : "", "family" : "Elena-Rossell??", "given" : "Ramon", "non-dropping-particle" : "", "parse-names" : false, "suffix" : "" }, { "dropping-particle" : "", "family" : "Gimmi", "given" : "Urs", "non-dropping-particle" : "", "parse-names" : false, "suffix" : "" }, { "dropping-particle" : "", "family" : "Izakovicova", "given" : "Zita", "non-dropping-particle" : "", "parse-names" : false, "suffix" : "" }, { "dropping-particle" : "", "family" : "Jan????k", "given" : "V??t", "non-dropping-particle" : "", "parse-names" : false, "suffix" : "" }, { "dropping-particle" : "", "family" : "Jansson", "given" : "Ulf", "non-dropping-particle" : "", "parse-names" : false, "suffix" : "" }, { "dropping-particle" : "", "family" : "Kladnik", "given" : "Drago", "non-dropping-particle" : "", "parse-names" : false, "suffix" : "" }, { "dropping-particle" : "", "family" : "Kozak", "given" : "Jacek", "non-dropping-particle" : "", "parse-names" : false, "suffix" : "" }, { "dropping-particle" : "", "family" : "Konkoly-Gyur??", "given" : "Eva", "non-dropping-particle" : "", "parse-names" : false, "suffix" : "" }, { "dropping-particle" : "", "family" : "Krausmann", "given" : "Fridolin", "non-dropping-particle" : "", "parse-names" : false, "suffix" : "" }, { "dropping-particle" : "", "family" : "Mander", "given" : "??lo", "non-dropping-particle" : "", "parse-names" : false, "suffix" : "" }, { "dropping-particle" : "", "family" : "McDonagh", "given" : "John", "non-dropping-particle" : "", "parse-names" : false, "suffix" : "" }, { "dropping-particle" : "", "family" : "P??rn", "given" : "Jaan", "non-dropping-particle" : "", "parse-names" : false, "suffix" : "" }, { "dropping-particle" : "", "family" : "Niedertscheider", "given" : "Maria", "non-dropping-particle" : "", "parse-names" : false, "suffix" : "" }, { "dropping-particle" : "", "family" : "Nikodemus", "given" : "Olgerts", "non-dropping-particle" : "", "parse-names" : false, "suffix" : "" }, { "dropping-particle" : "", "family" : "Ostapowicz", "given" : "Katarzyna", "non-dropping-particle" : "", "parse-names" : false, "suffix" : "" }, { "dropping-particle" : "", "family" : "P??rez-Soba", "given" : "Marta", "non-dropping-particle" : "", "parse-names" : false, "suffix" : "" }, { "dropping-particle" : "", "family" : "Pinto-Correia", "given" : "Teresa", "non-dropping-particle" : "", "parse-names" : false, "suffix" : "" }, { "dropping-particle" : "", "family" : "Ribokas", "given" : "Gintaras", "non-dropping-particle" : "", "parse-names" : false, "suffix" : "" }, { "dropping-particle" : "", "family" : "Rounsevell", "given" : "Mark", "non-dropping-particle" : "", "parse-names" : false, "suffix" : "" }, { "dropping-particle" : "", "family" : "Schistou", "given" : "Despoina", "non-dropping-particle" : "", "parse-names" : false, "suffix" : "" }, { "dropping-particle" : "", "family" : "Schmit", "given" : "Claude", "non-dropping-particle" : "", "parse-names" : false, "suffix" : "" }, { "dropping-particle" : "", "family" : "Terkenli", "given" : "Theano S.", "non-dropping-particle" : "", "parse-names" : false, "suffix" : "" }, { "dropping-particle" : "", "family" : "Tretvik", "given" : "Aud M.", "non-dropping-particle" : "", "parse-names" : false, "suffix" : "" }, { "dropping-particle" : "", "family" : "Trzepacz", "given" : "Piotr", "non-dropping-particle" : "", "parse-names" : false, "suffix" : "" }, { "dropping-particle" : "", "family" : "Vadineanu", "given" : "Angheluta", "non-dropping-particle" : "", "parse-names" : false, "suffix" : "" }, { "dropping-particle" : "", "family" : "Walz", "given" : "Ariane", "non-dropping-particle" : "", "parse-names" : false, "suffix" : "" }, { "dropping-particle" : "", "family" : "Zhllima", "given" : "Edvin", "non-dropping-particle" : "", "parse-names" : false, "suffix" : "" }, { "dropping-particle" : "", "family" : "Reenberg", "given" : "Anette", "non-dropping-particle" : "", "parse-names" : false, "suffix" : "" } ], "container-title" : "Land Use Policy", "id" : "ITEM-1", "issued" : { "date-parts" : [ [ "2015" ] ] }, "page" : "53-64", "title" : "Transitions in European land-management regimes between 1800 and 2010", "type" : "article-journal", "volume" : "49" }, "uris" : [ "http://www.mendeley.com/documents/?uuid=db257509-7650-427d-b2c5-2000caaa7280" ] } ], "mendeley" : { "formattedCitation" : "(Jepsen et al., 2015)", "manualFormatting" : "(Jepsen et al., 2015", "plainTextFormattedCitation" : "(Jepsen et al., 2015)", "previouslyFormattedCitation" : "(Jepsen et al., 2015)" }, "properties" : {  }, "schema" : "https://github.com/citation-style-language/schema/raw/master/csl-citation.json" }</w:instrText>
      </w:r>
      <w:r>
        <w:fldChar w:fldCharType="separate"/>
      </w:r>
      <w:r w:rsidRPr="00EE32E8">
        <w:t xml:space="preserve">(Jepsen </w:t>
      </w:r>
      <w:r w:rsidR="000D7D89" w:rsidRPr="000D7D89">
        <w:rPr>
          <w:i/>
        </w:rPr>
        <w:t>et al.</w:t>
      </w:r>
      <w:r w:rsidRPr="00EE32E8">
        <w:t>, 2015</w:t>
      </w:r>
      <w:r>
        <w:fldChar w:fldCharType="end"/>
      </w:r>
      <w:r>
        <w:fldChar w:fldCharType="begin" w:fldLock="1"/>
      </w:r>
      <w:r>
        <w:instrText>ADDIN CSL_CITATION { "citationItems" : [ { "id" : "ITEM-1", "itemData" : { "author" : [ { "dropping-particle" : "", "family" : "EEA", "given" : "", "non-dropping-particle" : "", "parse-names" : false, "suffix" : "" } ], "id" : "ITEM-1", "issued" : { "date-parts" : [ [ "2015" ] ] }, "title" : "Agriculture", "type" : "report" }, "uris" : [ "http://www.mendeley.com/documents/?uuid=0b8f8479-c709-3b3e-a04f-ae33c16ecec0" ] } ], "mendeley" : { "formattedCitation" : "(EEA, 2015a)", "manualFormatting" : "; EEA, 2015)", "plainTextFormattedCitation" : "(EEA, 2015a)", "previouslyFormattedCitation" : "(EEA, 2015a)" }, "properties" : {  }, "schema" : "https://github.com/citation-style-language/schema/raw/master/csl-citation.json" }</w:instrText>
      </w:r>
      <w:r>
        <w:fldChar w:fldCharType="separate"/>
      </w:r>
      <w:r>
        <w:t xml:space="preserve">; </w:t>
      </w:r>
      <w:r w:rsidRPr="00B52788">
        <w:t>EEA, 2015</w:t>
      </w:r>
      <w:r w:rsidR="00544319">
        <w:t>a</w:t>
      </w:r>
      <w:r w:rsidRPr="00B52788">
        <w:t>)</w:t>
      </w:r>
      <w:r>
        <w:fldChar w:fldCharType="end"/>
      </w:r>
      <w:r w:rsidRPr="00E13B98">
        <w:t xml:space="preserve">. The area of agricultural holdings and their role in the agricultural sector are constantly growing </w:t>
      </w:r>
      <w:r>
        <w:fldChar w:fldCharType="begin" w:fldLock="1"/>
      </w:r>
      <w:r>
        <w:instrText>ADDIN CSL_CITATION { "citationItems" : [ { "id" : "ITEM-1", "itemData" : { "DOI" : "10.1080/03066150.2012.675574", "ISSN" : "0306-6150", "author" : [ { "dropping-particle" : "", "family" : "Visser", "given" : "Oane", "non-dropping-particle" : "", "parse-names" : false, "suffix" : "" }, { "dropping-particle" : "", "family" : "Mamonova", "given" : "Natalia", "non-dropping-particle" : "", "parse-names" : false, "suffix" : "" }, { "dropping-particle" : "", "family" : "Spoor", "given" : "Max", "non-dropping-particle" : "", "parse-names" : false, "suffix" : "" } ], "container-title" : "The Journal of Peasant Studies", "id" : "ITEM-1", "issue" : "3-4", "issued" : { "date-parts" : [ [ "2012", "7", "28" ] ] }, "page" : "899-931", "title" : "Oligarchs, megafarms and land reserves: understanding land grabbing in Russia", "type" : "article-journal", "volume" : "39" }, "uris" : [ "http://www.mendeley.com/documents/?uuid=733edce3-46fa-4dfa-ac70-c25eb98cdb78" ] }, { "id" : "ITEM-2", "itemData" : { "DOI" : "10.1080/09668136.2014.967569", "ISSN" : "0966-8136", "author" : [ { "dropping-particle" : "", "family" : "Visser", "given" : "Oane", "non-dropping-particle" : "", "parse-names" : false, "suffix" : "" }, { "dropping-particle" : "", "family" : "Spoor", "given" : "Max", "non-dropping-particle" : "", "parse-names" : false, "suffix" : "" }, { "dropping-particle" : "", "family" : "Mamonova", "given" : "Natalia", "non-dropping-particle" : "", "parse-names" : false, "suffix" : "" } ], "container-title" : "Europe-Asia Studies", "id" : "ITEM-2", "issue" : "10", "issued" : { "date-parts" : [ [ "2014", "11", "26" ] ] }, "page" : "1589-1610", "title" : "Is Russia the Emerging Global \u2018Breadbasket\u2019? Re-cultivation, Agroholdings and Grain Production", "type" : "article-journal", "volume" : "66" }, "uris" : [ "http://www.mendeley.com/documents/?uuid=a2f94f26-9c94-4753-85c9-510facd3e930" ] }, { "id" : "ITEM-3", "itemData" : { "DOI" : "10.1016/j.worlddev.2012.09.015", "ISSN" : "0305750X", "author" : [ { "dropping-particle" : "", "family" : "Petrick", "given" : "Martin", "non-dropping-particle" : "", "parse-names" : false, "suffix" : "" }, { "dropping-particle" : "", "family" : "Wandel", "given" : "J\u00fcrgen", "non-dropping-particle" : "", "parse-names" : false, "suffix" : "" }, { "dropping-particle" : "", "family" : "Karsten", "given" : "Katharina", "non-dropping-particle" : "", "parse-names" : false, "suffix" : "" } ], "container-title" : "World Development", "id" : "ITEM-3", "issued" : { "date-parts" : [ [ "2013", "3" ] ] }, "page" : "164-179", "title" : "Rediscovering the Virgin Lands: Agricultural Investment and Rural Livelihoods in a Eurasian Frontier Area", "type" : "article-journal", "volume" : "43" }, "uris" : [ "http://www.mendeley.com/documents/?uuid=3edf3523-66fb-449e-be89-107c41f79a0f" ] }, { "id" : "ITEM-4", "itemData" : { "author" : [ { "dropping-particle" : "", "family" : "BEFL", "given" : "", "non-dropping-particle" : "", "parse-names" : false, "suffix" : "" } ], "id" : "ITEM-4", "issued" : { "date-parts" : [ [ "2016" ] ] }, "number-of-pages" : "1-5", "title" : "Russia\u2019s Largest Agricultural Landholders 2016", "type" : "report" }, "uris" : [ "http://www.mendeley.com/documents/?uuid=b9f0722e-781f-4e8b-a656-f5e442226dad" ] } ], "mendeley" : { "formattedCitation" : "(BEFL, 2016; Petrick, Wandel, &amp; Karsten, 2013; O. Visser, Mamonova, &amp; Spoor, 2012; O. Visser, Spoor, &amp; Mamonova, 2014)", "plainTextFormattedCitation" : "(BEFL, 2016; Petrick, Wandel, &amp; Karsten, 2013; O. Visser, Mamonova, &amp; Spoor, 2012; O. Visser, Spoor, &amp; Mamonova, 2014)", "previouslyFormattedCitation" : "(BEFL, 2016; Petrick, Wandel, &amp; Karsten, 2013; O. Visser, Mamonova, &amp; Spoor, 2012; O. Visser, Spoor, &amp; Mamonova, 2014)" }, "properties" : {  }, "schema" : "https://github.com/citation-style-language/schema/raw/master/csl-citation.json" }</w:instrText>
      </w:r>
      <w:r>
        <w:fldChar w:fldCharType="separate"/>
      </w:r>
      <w:r w:rsidRPr="00FB767C">
        <w:t>(BEFL, 2016; Petrick</w:t>
      </w:r>
      <w:r w:rsidR="00F964F1">
        <w:rPr>
          <w:i/>
        </w:rPr>
        <w:t xml:space="preserve"> et al.</w:t>
      </w:r>
      <w:r w:rsidRPr="00FB767C">
        <w:t>, 2013; Visser</w:t>
      </w:r>
      <w:r w:rsidR="00F964F1">
        <w:rPr>
          <w:i/>
        </w:rPr>
        <w:t xml:space="preserve"> et al.</w:t>
      </w:r>
      <w:r w:rsidRPr="00FB767C">
        <w:t>, 2012; Visser</w:t>
      </w:r>
      <w:r w:rsidR="00F964F1">
        <w:rPr>
          <w:i/>
        </w:rPr>
        <w:t xml:space="preserve"> et al.</w:t>
      </w:r>
      <w:r w:rsidRPr="00FB767C">
        <w:t>, 2014)</w:t>
      </w:r>
      <w:r>
        <w:fldChar w:fldCharType="end"/>
      </w:r>
      <w:r w:rsidRPr="00E13B98">
        <w:t xml:space="preserve">. They are especially large in the most favourable regions for agriculture. For example, in Russia 43 companies cultivate </w:t>
      </w:r>
      <w:r>
        <w:t xml:space="preserve">in total 10.4 million hectares </w:t>
      </w:r>
      <w:r>
        <w:fldChar w:fldCharType="begin" w:fldLock="1"/>
      </w:r>
      <w:r>
        <w:instrText>ADDIN CSL_CITATION { "citationItems" : [ { "id" : "ITEM-1", "itemData" : { "author" : [ { "dropping-particle" : "", "family" : "BEFL", "given" : "", "non-dropping-particle" : "", "parse-names" : false, "suffix" : "" } ], "id" : "ITEM-1", "issued" : { "date-parts" : [ [ "2016" ] ] }, "number-of-pages" : "1-5", "title" : "Russia\u2019s Largest Agricultural Landholders 2016", "type" : "report" }, "uris" : [ "http://www.mendeley.com/documents/?uuid=b9f0722e-781f-4e8b-a656-f5e442226dad" ] } ], "mendeley" : { "formattedCitation" : "(BEFL, 2016)", "plainTextFormattedCitation" : "(BEFL, 2016)", "previouslyFormattedCitation" : "(BEFL, 2016)" }, "properties" : {  }, "schema" : "https://github.com/citation-style-language/schema/raw/master/csl-citation.json" }</w:instrText>
      </w:r>
      <w:r>
        <w:fldChar w:fldCharType="separate"/>
      </w:r>
      <w:r w:rsidRPr="00F477A2">
        <w:t>(BEFL, 2016)</w:t>
      </w:r>
      <w:r>
        <w:fldChar w:fldCharType="end"/>
      </w:r>
      <w:r w:rsidRPr="00E13B98">
        <w:t>. Although the temporal and spatial patterns and intensity of agricultural land use vary considerably within the region, intensive agriculture is expected to remain among the prevailing land</w:t>
      </w:r>
      <w:r>
        <w:t>-</w:t>
      </w:r>
      <w:r w:rsidRPr="00E13B98">
        <w:t>use practices in the region into the future</w:t>
      </w:r>
      <w:r>
        <w:t xml:space="preserve"> </w:t>
      </w:r>
      <w:r>
        <w:fldChar w:fldCharType="begin" w:fldLock="1"/>
      </w:r>
      <w:r>
        <w:instrText>ADDIN CSL_CITATION { "citationItems" : [ { "id" : "ITEM-1", "itemData" : { "DOI" : "10.1016/j.landusepol.2015.07.003", "ISBN" : "0264-8377", "ISSN" : "02648377", "abstract" : "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artin Rudbeck", "non-dropping-particle" : "", "parse-names" : false, "suffix" : "" }, { "dropping-particle" : "", "family" : "Kuemmerle", "given" : "Tobias", "non-dropping-particle" : "", "parse-names" : false, "suffix" : "" }, { "dropping-particle" : "", "family" : "M??ller", "given" : "Daniel", "non-dropping-particle" : "", "parse-names" : false, "suffix" : "" }, { "dropping-particle" : "", "family" : "Erb", "given" : "Karlheinz", "non-dropping-particle" : "", "parse-names" : false, "suffix" : "" }, { "dropping-particle" : "", "family" : "Verburg", "given" : "Peter H.", "non-dropping-particle" : "", "parse-names" : false, "suffix" : "" }, { "dropping-particle" : "", "family" : "Haberl", "given" : "Helmut", "non-dropping-particle" : "", "parse-names" : false, "suffix" : "" }, { "dropping-particle" : "", "family" : "Vesterager", "given" : "Jens Peter", "non-dropping-particle" : "", "parse-names" : false, "suffix" : "" }, { "dropping-particle" : "", "family" : "Andri??", "given" : "Maja", "non-dropping-particle" : "", "parse-names" : false, "suffix" : "" }, { "dropping-particle" : "", "family" : "Antrop", "given" : "Marc", "non-dropping-particle" : "", "parse-names" : false, "suffix" : "" }, { "dropping-particle" : "", "family" : "Austrheim", "given" : "Gunnar", "non-dropping-particle" : "", "parse-names" : false, "suffix" : "" }, { "dropping-particle" : "", "family" : "Bj??rn", "given" : "Ismo", "non-dropping-particle" : "", "parse-names" : false, "suffix" : "" }, { "dropping-particle" : "", "family" : "Bondeau", "given" : "Alberte", "non-dropping-particle" : "", "parse-names" : false, "suffix" : "" }, { "dropping-particle" : "", "family" : "B??rgi", "given" : "Matthias", "non-dropping-particle" : "", "parse-names" : false, "suffix" : "" }, { "dropping-particle" : "", "family" : "Bryson", "given" : "Jessica", "non-dropping-particle" : "", "parse-names" : false, "suffix" : "" }, { "dropping-particle" : "", "family" : "Caspar", "given" : "Gilles", "non-dropping-particle" : "", "parse-names" : false, "suffix" : "" }, { "dropping-particle" : "", "family" : "Cassar", "given" : "Louis F.", "non-dropping-particle" : "", "parse-names" : false, "suffix" : "" }, { "dropping-particle" : "", "family" : "Conrad", "given" : "Elisabeth", "non-dropping-particle" : "", "parse-names" : false, "suffix" : "" }, { "dropping-particle" : "", "family" : "Chrom??", "given" : "Pavel", "non-dropping-particle" : "", "parse-names" : false, "suffix" : "" }, { "dropping-particle" : "", "family" : "Daugirdas", "given" : "Vidmantas", "non-dropping-particle" : "", "parse-names" : false, "suffix" : "" }, { "dropping-particle" : "", "family" : "Eetvelde", "given" : "Veerle", "non-dropping-particle" : "Van", "parse-names" : false, "suffix" : "" }, { "dropping-particle" : "", "family" : "Elena-Rossell??", "given" : "Ramon", "non-dropping-particle" : "", "parse-names" : false, "suffix" : "" }, { "dropping-particle" : "", "family" : "Gimmi", "given" : "Urs", "non-dropping-particle" : "", "parse-names" : false, "suffix" : "" }, { "dropping-particle" : "", "family" : "Izakovicova", "given" : "Zita", "non-dropping-particle" : "", "parse-names" : false, "suffix" : "" }, { "dropping-particle" : "", "family" : "Jan????k", "given" : "V??t", "non-dropping-particle" : "", "parse-names" : false, "suffix" : "" }, { "dropping-particle" : "", "family" : "Jansson", "given" : "Ulf", "non-dropping-particle" : "", "parse-names" : false, "suffix" : "" }, { "dropping-particle" : "", "family" : "Kladnik", "given" : "Drago", "non-dropping-particle" : "", "parse-names" : false, "suffix" : "" }, { "dropping-particle" : "", "family" : "Kozak", "given" : "Jacek", "non-dropping-particle" : "", "parse-names" : false, "suffix" : "" }, { "dropping-particle" : "", "family" : "Konkoly-Gyur??", "given" : "Eva", "non-dropping-particle" : "", "parse-names" : false, "suffix" : "" }, { "dropping-particle" : "", "family" : "Krausmann", "given" : "Fridolin", "non-dropping-particle" : "", "parse-names" : false, "suffix" : "" }, { "dropping-particle" : "", "family" : "Mander", "given" : "??lo", "non-dropping-particle" : "", "parse-names" : false, "suffix" : "" }, { "dropping-particle" : "", "family" : "McDonagh", "given" : "John", "non-dropping-particle" : "", "parse-names" : false, "suffix" : "" }, { "dropping-particle" : "", "family" : "P??rn", "given" : "Jaan", "non-dropping-particle" : "", "parse-names" : false, "suffix" : "" }, { "dropping-particle" : "", "family" : "Niedertscheider", "given" : "Maria", "non-dropping-particle" : "", "parse-names" : false, "suffix" : "" }, { "dropping-particle" : "", "family" : "Nikodemus", "given" : "Olgerts", "non-dropping-particle" : "", "parse-names" : false, "suffix" : "" }, { "dropping-particle" : "", "family" : "Ostapowicz", "given" : "Katarzyna", "non-dropping-particle" : "", "parse-names" : false, "suffix" : "" }, { "dropping-particle" : "", "family" : "P??rez-Soba", "given" : "Marta", "non-dropping-particle" : "", "parse-names" : false, "suffix" : "" }, { "dropping-particle" : "", "family" : "Pinto-Correia", "given" : "Teresa", "non-dropping-particle" : "", "parse-names" : false, "suffix" : "" }, { "dropping-particle" : "", "family" : "Ribokas", "given" : "Gintaras", "non-dropping-particle" : "", "parse-names" : false, "suffix" : "" }, { "dropping-particle" : "", "family" : "Rounsevell", "given" : "Mark", "non-dropping-particle" : "", "parse-names" : false, "suffix" : "" }, { "dropping-particle" : "", "family" : "Schistou", "given" : "Despoina", "non-dropping-particle" : "", "parse-names" : false, "suffix" : "" }, { "dropping-particle" : "", "family" : "Schmit", "given" : "Claude", "non-dropping-particle" : "", "parse-names" : false, "suffix" : "" }, { "dropping-particle" : "", "family" : "Terkenli", "given" : "Theano S.", "non-dropping-particle" : "", "parse-names" : false, "suffix" : "" }, { "dropping-particle" : "", "family" : "Tretvik", "given" : "Aud M.", "non-dropping-particle" : "", "parse-names" : false, "suffix" : "" }, { "dropping-particle" : "", "family" : "Trzepacz", "given" : "Piotr", "non-dropping-particle" : "", "parse-names" : false, "suffix" : "" }, { "dropping-particle" : "", "family" : "Vadineanu", "given" : "Angheluta", "non-dropping-particle" : "", "parse-names" : false, "suffix" : "" }, { "dropping-particle" : "", "family" : "Walz", "given" : "Ariane", "non-dropping-particle" : "", "parse-names" : false, "suffix" : "" }, { "dropping-particle" : "", "family" : "Zhllima", "given" : "Edvin", "non-dropping-particle" : "", "parse-names" : false, "suffix" : "" }, { "dropping-particle" : "", "family" : "Reenberg", "given" : "Anette", "non-dropping-particle" : "", "parse-names" : false, "suffix" : "" } ], "container-title" : "Land Use Policy", "id" : "ITEM-1", "issued" : { "date-parts" : [ [ "2015" ] ] }, "page" : "53-64", "title" : "Transitions in European land-management regimes between 1800 and 2010", "type" : "article-journal", "volume" : "49" }, "uris" : [ "http://www.mendeley.com/documents/?uuid=db257509-7650-427d-b2c5-2000caaa7280" ] } ], "mendeley" : { "formattedCitation" : "(Jepsen et al., 2015)", "plainTextFormattedCitation" : "(Jepsen et al., 2015)", "previouslyFormattedCitation" : "(Jepsen et al., 2015)" }, "properties" : {  }, "schema" : "https://github.com/citation-style-language/schema/raw/master/csl-citation.json" }</w:instrText>
      </w:r>
      <w:r>
        <w:fldChar w:fldCharType="separate"/>
      </w:r>
      <w:r w:rsidRPr="008923B1">
        <w:t xml:space="preserve">(Jepsen </w:t>
      </w:r>
      <w:r w:rsidR="000D7D89" w:rsidRPr="000D7D89">
        <w:rPr>
          <w:i/>
        </w:rPr>
        <w:t>et al.</w:t>
      </w:r>
      <w:r w:rsidRPr="008923B1">
        <w:t>, 2015)</w:t>
      </w:r>
      <w:r>
        <w:fldChar w:fldCharType="end"/>
      </w:r>
      <w:r w:rsidRPr="00E13B98">
        <w:t>.</w:t>
      </w:r>
    </w:p>
    <w:p w14:paraId="1F2A29F5" w14:textId="33D6D72B" w:rsidR="0048205B" w:rsidRPr="00E13B98" w:rsidRDefault="0048205B" w:rsidP="00AE389F">
      <w:r w:rsidRPr="00E13B98">
        <w:lastRenderedPageBreak/>
        <w:t xml:space="preserve">In Western Europe, conventional intensive agriculture has been the prevailing model of agricultural production since the 1950s </w:t>
      </w:r>
      <w:r>
        <w:fldChar w:fldCharType="begin" w:fldLock="1"/>
      </w:r>
      <w:r>
        <w:instrText>ADDIN CSL_CITATION { "citationItems" : [ { "id" : "ITEM-1", "itemData" : { "author" : [ { "dropping-particle" : "", "family" : "EEA", "given" : "", "non-dropping-particle" : "", "parse-names" : false, "suffix" : "" } ], "id" : "ITEM-1", "issued" : { "date-parts" : [ [ "2015" ] ] }, "title" : "Agriculture", "type" : "report" }, "uris" : [ "http://www.mendeley.com/documents/?uuid=0b8f8479-c709-3b3e-a04f-ae33c16ecec0" ] } ], "mendeley" : { "formattedCitation" : "(EEA, 2015a)", "plainTextFormattedCitation" : "(EEA, 2015a)", "previouslyFormattedCitation" : "(EEA, 2015a)" }, "properties" : {  }, "schema" : "https://github.com/citation-style-language/schema/raw/master/csl-citation.json" }</w:instrText>
      </w:r>
      <w:r>
        <w:fldChar w:fldCharType="separate"/>
      </w:r>
      <w:r w:rsidRPr="00F22203">
        <w:t>(EEA, 2015a)</w:t>
      </w:r>
      <w:r>
        <w:fldChar w:fldCharType="end"/>
      </w:r>
      <w:r w:rsidRPr="00E13B98">
        <w:t xml:space="preserve">. This has led to considerable landscape homogenization </w:t>
      </w:r>
      <w:r>
        <w:fldChar w:fldCharType="begin" w:fldLock="1"/>
      </w:r>
      <w:r>
        <w:instrText>ADDIN CSL_CITATION { "citationItems" : [ { "id" : "ITEM-1", "itemData" : { "DOI" : "10.1016/j.jenvman.2009.07.005", "ISSN" : "1095-8630", "PMID" : "19717221",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1", "issue" : "1", "issued" : { "date-parts" : [ [ "2009", "10" ] ] }, "page" : "22-46", "title" : "Ecological impacts of early 21st century agricultural change in Europe--a review.", "type" : "article-journal", "volume" : "91" }, "uris" : [ "http://www.mendeley.com/documents/?uuid=df1841f4-121a-447e-8eff-d7348169428d" ] }, { "id" : "ITEM-2", "itemData" : { "DOI" : "10.1016/j.biocon.2011.02.011", "ISBN" : "0006-3207", "ISSN" : "00063207", "abstract" : "Agricultural reform and infrastructural development are among the major drivers of biodiversity loss and landscape homogenization worldwide. Ponds and other small stagnant water bodies are crucial for maintaining regional biodiversity, yet they are vulnerable to human induced landscape change. We investigated for 199 ponds in the 'd\u00e9partement' Pas-de-Calais in north-western France if pond persistence (n= 86, 43%) or disappearance (n= 113, 57%) was related to wider changes in the landscape, over the period 1975-2006. Landscape data were obtained from aerial photographs (1963), two ASTER satellite images (2001 and 2003) and observations on the ground (1975 and 2006) and land use around the ponds was described over concentric circles with five different radii in the 100-1000. m range. Overall, pond disappearance was associated with a decrease in grassland and an increase in arable fields around the ponds. We found that the small, man-made cattle ponds, with either natural substrate or concrete drinking troughs, were more often affected than the larger, semi-natural ponds. Since the cattle ponds are regularly used for amphibian reproduction, their massive abandonment therewith weakens the population network and puts the local occurrence of some of the rarer species at risk. Spatial extrapolation of models on pond persistence allowed the identification of areas most at risk of further pond loss. We suggest that local amphibian conservation efforts will be the most effective if the focus is on the marshes and dune areas and on pond preservation in the remaining grasslands. \u00a9 2011 Elsevier Ltd.", "author" : [ { "dropping-particle" : "", "family" : "Curado", "given" : "Nuno", "non-dropping-particle" : "", "parse-names" : false, "suffix" : "" }, { "dropping-particle" : "", "family" : "Hartel", "given" : "Tibor", "non-dropping-particle" : "", "parse-names" : false, "suffix" : "" }, { "dropping-particle" : "", "family" : "Arntzen", "given" : "Jan W.", "non-dropping-particle" : "", "parse-names" : false, "suffix" : "" } ], "container-title" : "Biological Conservation", "id" : "ITEM-2", "issue" : "5", "issued" : { "date-parts" : [ [ "2011", "5" ] ] }, "page" : "1610-1618", "title" : "Amphibian pond loss as a function of landscape change \u2013 A case study over three decades in an agricultural area of northern France", "type" : "article-journal", "volume" : "144" }, "uris" : [ "http://www.mendeley.com/documents/?uuid=fca599cd-ee09-4564-bc92-33ba9356ea8c" ] } ], "mendeley" : { "formattedCitation" : "(Curado, Hartel, &amp; Arntzen, 2011; Stoate et al., 2009)", "plainTextFormattedCitation" : "(Curado, Hartel, &amp; Arntzen, 2011; Stoate et al., 2009)", "previouslyFormattedCitation" : "(Curado, Hartel, &amp; Arntzen, 2011; Stoate et al., 2009)" }, "properties" : {  }, "schema" : "https://github.com/citation-style-language/schema/raw/master/csl-citation.json" }</w:instrText>
      </w:r>
      <w:r>
        <w:fldChar w:fldCharType="separate"/>
      </w:r>
      <w:r w:rsidRPr="00DC3693">
        <w:t>(Curado</w:t>
      </w:r>
      <w:r w:rsidR="00F964F1">
        <w:rPr>
          <w:i/>
        </w:rPr>
        <w:t xml:space="preserve"> et al.</w:t>
      </w:r>
      <w:r w:rsidRPr="00DC3693">
        <w:t xml:space="preserve">, 2011; Stoate </w:t>
      </w:r>
      <w:r w:rsidR="000D7D89" w:rsidRPr="000D7D89">
        <w:rPr>
          <w:i/>
        </w:rPr>
        <w:t>et al.</w:t>
      </w:r>
      <w:r w:rsidRPr="00DC3693">
        <w:t>, 2009)</w:t>
      </w:r>
      <w:r>
        <w:fldChar w:fldCharType="end"/>
      </w:r>
      <w:r w:rsidRPr="00E13B98">
        <w:t>. Landscape homogeni</w:t>
      </w:r>
      <w:r>
        <w:t>z</w:t>
      </w:r>
      <w:r w:rsidRPr="00E13B98">
        <w:t xml:space="preserve">ation also occurred in many parts of Central Europe during the socialist period (1945 – 1990) </w:t>
      </w:r>
      <w:r>
        <w:fldChar w:fldCharType="begin" w:fldLock="1"/>
      </w:r>
      <w:r>
        <w:instrText>ADDIN CSL_CITATION { "citationItems" : [ { "id" : "ITEM-1", "itemData" : { "DOI" : "10.1016/j.landusepol.2014.01.012", "ISBN" : "0264-8377", "ISSN" : "02648377", "abstract" : "Humans have altered land cover for centuries, and land-cover change is a main component of global change. Land use transition trajectories, such as the forest transition theory (i.e. switch from deforestation to stable or increasing forest cover), relate long term changes in land use to gradual changes in underlying drivers, such as economic development, demographic change, and urbanization. However, because only few studies examined land change over centuries, it is not clear how land cover changes during very long time-periods which are punctuated by shifts in socio-economics and policies, such as wars. Our goal here was to examine broad land change patterns and processes, and their main driving forces in Central and Eastern Europe during distinct periods of the past 250 years. We conducted a meta-analysis of 66 publications describing 102 case study locations and quantified the main forest and agricultural changes in the Carpathian region since the 18th century. These studies captured gradual changes since the peak of the Austro-Hungarian Empire up to the accession to the European Union of most of the formerly socialist countries in the study region. Agricultural land-use increased during the Austro-Hungarian Empire in 70% of the case studies, but dropped sharply during and especially after the collapse of the Socialism (over 70% of the cases). The highest rates of abandonment occurred between 1990 and 2000. The Carpathian region experienced forest transition during the Interwar period (93% of the cases), and the forest expansion trend persisted after the collapse of Socialism (70% of the cases). In terms of the drivers, institutional and economic factors were most influential in shaping deforestation and agricultural expansion, while socio-demographics and institutional shifts were the key drivers of land abandonment. Our study highlights the drastic effects that socio-economic and institutional changes can have on land-use and land-cover change, and the value of longitudinal studies of land change to uncover these effects. \u00a9 2014 Elsevier Ltd.", "author" : [ { "dropping-particle" : "", "family" : "Munteanu", "given" : "Catalina", "non-dropping-particle" : "", "parse-names" : false, "suffix" : "" }, { "dropping-particle" : "", "family" : "Kuemmerle", "given" : "Tobias", "non-dropping-particle" : "", "parse-names" : false, "suffix" : "" }, { "dropping-particle" : "", "family" : "Boltiziar", "given" : "Martin", "non-dropping-particle" : "", "parse-names" : false, "suffix" : "" }, { "dropping-particle" : "", "family" : "Butsic", "given" : "Van", "non-dropping-particle" : "", "parse-names" : false, "suffix" : "" }, { "dropping-particle" : "", "family" : "Gimmi", "given" : "Urs", "non-dropping-particle" : "", "parse-names" : false, "suffix" : "" }, { "dropping-particle" : "", "family" : "L\u00fabo\u0161 Halada", "given" : "", "non-dropping-particle" : "", "parse-names" : false, "suffix" : "" }, { "dropping-particle" : "", "family" : "Kaim", "given" : "Dominik", "non-dropping-particle" : "", "parse-names" : false, "suffix" : "" }, { "dropping-particle" : "", "family" : "Kir\u00e1ly", "given" : "G\u00e9za", "non-dropping-particle" : "", "parse-names" : false, "suffix" : "" }, { "dropping-particle" : "", "family" : "Konkoly-Gyur\u00f3", "given" : "\u00c9va", "non-dropping-particle" : "", "parse-names" : false, "suffix" : "" }, { "dropping-particle" : "", "family" : "Kozak", "given" : "Jacek", "non-dropping-particle" : "", "parse-names" : false, "suffix" : "" }, { "dropping-particle" : "", "family" : "Lieskovsk\u00fd", "given" : "Juraj", "non-dropping-particle" : "", "parse-names" : false, "suffix" : "" }, { "dropping-particle" : "", "family" : "Mojses", "given" : "Matej", "non-dropping-particle" : "", "parse-names" : false, "suffix" : "" }, { "dropping-particle" : "", "family" : "M\u00fcller", "given" : "Daniel", "non-dropping-particle" : "", "parse-names" : false, "suffix" : "" }, { "dropping-particle" : "", "family" : "Ostafin", "given" : "Krzystof", "non-dropping-particle" : "", "parse-names" : false, "suffix" : "" }, { "dropping-particle" : "", "family" : "Ostapowicz", "given" : "Katarzyna", "non-dropping-particle" : "", "parse-names" : false, "suffix" : "" }, { "dropping-particle" : "", "family" : "Shandra", "given" : "Oleksandra", "non-dropping-particle" : "", "parse-names" : false, "suffix" : "" }, { "dropping-particle" : "", "family" : "\u0160tych", "given" : "P\u0159emysl", "non-dropping-particle" : "", "parse-names" : false, "suffix" : "" }, { "dropping-particle" : "", "family" : "Walker", "given" : "Sarah", "non-dropping-particle" : "", "parse-names" : false, "suffix" : "" }, { "dropping-particle" : "", "family" : "Radeloff", "given" : "Volker C.", "non-dropping-particle" : "", "parse-names" : false, "suffix" : "" } ], "container-title" : "Land Use Policy", "id" : "ITEM-1", "issued" : { "date-parts" : [ [ "2014" ] ] }, "page" : "685-697", "title" : "Forest and agricultural land change in the Carpathian region-A meta-analysis of long-term patterns and drivers of change", "type" : "article-journal", "volume" : "38" }, "uris" : [ "http://www.mendeley.com/documents/?uuid=7bb29f67-bb15-43e5-9bd4-25ff0f7a68a5" ] }, { "id" : "ITEM-2", "itemData" : { "DOI" : "10.1016/j.gloenvcha.2008.11.001", "ISSN" : "09593780", "author" : [ { "dropping-particle" : "", "family" : "Fraser", "given" : "Evan D.G.", "non-dropping-particle" : "", "parse-names" : false, "suffix" : "" }, { "dropping-particle" : "", "family" : "Stringer", "given" : "Lindsay C.", "non-dropping-particle" : "", "parse-names" : false, "suffix" : "" } ], "container-title" : "Global Environmental Change", "id" : "ITEM-2", "issue" : "1", "issued" : { "date-parts" : [ [ "2009", "2" ] ] }, "page" : "45-53", "title" : "Explaining agricultural collapse: Macro-forces, micro-crises and the emergence of land use vulnerability in southern Romania", "type" : "article-journal", "volume" : "19" }, "uris" : [ "http://www.mendeley.com/documents/?uuid=babc693d-6007-4853-876e-b65afaf028d0" ] } ], "mendeley" : { "formattedCitation" : "(Fraser &amp; Stringer, 2009; Munteanu et al., 2014)", "plainTextFormattedCitation" : "(Fraser &amp; Stringer, 2009; Munteanu et al., 2014)", "previouslyFormattedCitation" : "(Fraser &amp; Stringer, 2009; Munteanu et al., 2014)" }, "properties" : {  }, "schema" : "https://github.com/citation-style-language/schema/raw/master/csl-citation.json" }</w:instrText>
      </w:r>
      <w:r>
        <w:fldChar w:fldCharType="separate"/>
      </w:r>
      <w:r w:rsidRPr="00074155">
        <w:t xml:space="preserve">(Fraser &amp; Stringer, 2009; Munteanu </w:t>
      </w:r>
      <w:r w:rsidR="000D7D89" w:rsidRPr="000D7D89">
        <w:rPr>
          <w:i/>
        </w:rPr>
        <w:t>et al.</w:t>
      </w:r>
      <w:r w:rsidRPr="00074155">
        <w:t>, 2014)</w:t>
      </w:r>
      <w:r>
        <w:fldChar w:fldCharType="end"/>
      </w:r>
      <w:r w:rsidRPr="00E13B98">
        <w:t xml:space="preserve">. In Eastern Europe and Central Asia, Russia, Ukraine and Kazakhstan, conventional agricultural intensification happened mainly after the break-up of the USSR in 1991; and these three countries became major exporters of agricultural products products </w:t>
      </w:r>
      <w:r>
        <w:fldChar w:fldCharType="begin" w:fldLock="1"/>
      </w:r>
      <w:r>
        <w:instrText>ADDIN CSL_CITATION { "citationItems" : [ { "id" : "ITEM-1", "itemData" : { "author" : [ { "dropping-particle" : "", "family" : "Liefert", "given" : "M.", "non-dropping-particle" : "", "parse-names" : false, "suffix" : "" }, { "dropping-particle" : "", "family" : "Liefert", "given" : "O.", "non-dropping-particle" : "", "parse-names" : false, "suffix" : "" }, { "dropping-particle" : "", "family" : "Serova", "given" : "E.", "non-dropping-particle" : "", "parse-names" : false, "suffix" : "" } ], "container-title" : "Choices", "id" : "ITEM-1", "issue" : "2", "issued" : { "date-parts" : [ [ "2009" ] ] }, "page" : "47-51", "title" : "Russia's Transition to Major Player in World Agricultural Markets", "type" : "article-journal", "volume" : "24" }, "uris" : [ "http://www.mendeley.com/documents/?uuid=44a722ff-5042-4e6d-be9c-a4b9e23f8808" ] } ], "mendeley" : { "formattedCitation" : "(M. Liefert, Liefert, &amp; Serova, 2009)", "plainTextFormattedCitation" : "(M. Liefert, Liefert, &amp; Serova, 2009)", "previouslyFormattedCitation" : "(M. Liefert, Liefert, &amp; Serova, 2009)" }, "properties" : {  }, "schema" : "https://github.com/citation-style-language/schema/raw/master/csl-citation.json" }</w:instrText>
      </w:r>
      <w:r>
        <w:fldChar w:fldCharType="separate"/>
      </w:r>
      <w:r w:rsidRPr="008D3F1C">
        <w:t>(Liefert</w:t>
      </w:r>
      <w:r w:rsidR="00F964F1">
        <w:rPr>
          <w:i/>
        </w:rPr>
        <w:t xml:space="preserve"> et al.</w:t>
      </w:r>
      <w:r w:rsidRPr="008D3F1C">
        <w:t>, 2009)</w:t>
      </w:r>
      <w:r>
        <w:fldChar w:fldCharType="end"/>
      </w:r>
      <w:r w:rsidRPr="00E13B98">
        <w:t>. Currently, Russia is among the major world grain exporting nations due to an increase of land</w:t>
      </w:r>
      <w:r>
        <w:t>-</w:t>
      </w:r>
      <w:r w:rsidRPr="00E13B98">
        <w:t xml:space="preserve">use intensity and partial re-cultivation of abandoned lands after 2000 </w:t>
      </w:r>
      <w:r>
        <w:fldChar w:fldCharType="begin" w:fldLock="1"/>
      </w:r>
      <w:r>
        <w:instrText>ADDIN CSL_CITATION { "citationItems" : [ { "id" : "ITEM-1", "itemData" : { "URL" : "https://www.bloomberg.com/news/articles/2016-10-06/russia-upends-world-wheat-market-with-record-harvest-exports", "accessed" : { "date-parts" : [ [ "2017", "2", "12" ] ] }, "author" : [ { "dropping-particle" : "", "family" : "Medetsky", "given" : "A.", "non-dropping-particle" : "", "parse-names" : false, "suffix" : "" } ], "container-title" : "Bloomberg L.P.", "id" : "ITEM-1", "issued" : { "date-parts" : [ [ "2016" ] ] }, "title" : "Russia becomes a grain superpower as wheat exports explode", "type" : "webpage" }, "uris" : [ "http://www.mendeley.com/documents/?uuid=41b007a6-a13a-48d9-a9f1-d0fb3bccabdb" ] } ], "mendeley" : { "formattedCitation" : "(Medetsky, 2016)", "plainTextFormattedCitation" : "(Medetsky, 2016)", "previouslyFormattedCitation" : "(Medetsky, 2016)" }, "properties" : {  }, "schema" : "https://github.com/citation-style-language/schema/raw/master/csl-citation.json" }</w:instrText>
      </w:r>
      <w:r>
        <w:fldChar w:fldCharType="separate"/>
      </w:r>
      <w:r w:rsidRPr="004E3356">
        <w:t>(Medetsky, 2016)</w:t>
      </w:r>
      <w:r>
        <w:fldChar w:fldCharType="end"/>
      </w:r>
      <w:r w:rsidRPr="00E13B98">
        <w:t>.</w:t>
      </w:r>
    </w:p>
    <w:p w14:paraId="2F9864C3" w14:textId="5C1532CD" w:rsidR="0048205B" w:rsidRPr="00E13B98" w:rsidRDefault="0048205B" w:rsidP="00AE389F">
      <w:r w:rsidRPr="00E13B98">
        <w:t xml:space="preserve">In Central Asia irrigated agricultural areas have increased at the expense of natural pastures since the 1960-1970s, for instance in the vicinity of the Syr Darja and Amur Darja rivers. This is mainly due to cotton production </w:t>
      </w:r>
      <w:r>
        <w:fldChar w:fldCharType="begin" w:fldLock="1"/>
      </w:r>
      <w:r>
        <w:instrText>ADDIN CSL_CITATION { "citationItems" : [ { "id" : "ITEM-1", "itemData" : { "DOI" : "10.1016/j.jaridenv.2013.12.004", "ISBN" : "0140-1963", "ISSN" : "01401963", "abstract" : "The Central Asian Newly Independent States have experienced dramatic political and economic changes over the last three decades. Despite these changes, significant areas of the drylands in this region have not been studied since the 1980s. Landsat images acquired before and after the collapse of the Soviet Union, were analyzed to evaluate land-use/land-cover changes and desertification processes in northern Turkmenistan. Vegetation and crust indices, albedo, and spectral mixture analysis, supplemented by field work, were applied to estimate the long-term degradation/re-growing of vegetation cover.The major land-use change identified was an 86% increase in irrigated agricultural areas, equivalent to a loss of about 4500km2 previously available for natural pastures. Pastures adjacent to the irrigated (and populated) areas were not affected, and in many places, increased vegetation cover was observed. The main degradation processes in these pastures are flooding and technogenic desertification; both occur around man-made structures. Remote pastures have experienced a higher degree of vegetation degradation, mainly due to the development of soil biogenic crust. These observations emphasize the controversy and variability of land degradation processes in this region: distant pastures show a degradation trend, while closer to populated areas, there are signs of rehabilitation. ?? 2013 Elsevier Ltd.", "author" : [ { "dropping-particle" : "", "family" : "Kaplan", "given" : "Shai", "non-dropping-particle" : "", "parse-names" : false, "suffix" : "" }, { "dropping-particle" : "", "family" : "Blumberg", "given" : "Dan G.", "non-dropping-particle" : "", "parse-names" : false, "suffix" : "" }, { "dropping-particle" : "", "family" : "Mamedov", "given" : "Elmar", "non-dropping-particle" : "", "parse-names" : false, "suffix" : "" }, { "dropping-particle" : "", "family" : "Orlovsky", "given" : "Leah", "non-dropping-particle" : "", "parse-names" : false, "suffix" : "" } ], "container-title" : "Journal of Arid Environments", "id" : "ITEM-1", "issue" : "April", "issued" : { "date-parts" : [ [ "2014" ] ] }, "page" : "96-106", "title" : "Land-use change and land degradation in Turkmenistan in the post-Soviet era", "type" : "article-journal", "volume" : "103" }, "uris" : [ "http://www.mendeley.com/documents/?uuid=83beb4b8-5d54-4141-8b63-812496b7d7f3" ] } ], "mendeley" : { "formattedCitation" : "(Kaplan, Blumberg, Mamedov, &amp; Orlovsky, 2014)", "plainTextFormattedCitation" : "(Kaplan, Blumberg, Mamedov, &amp; Orlovsky, 2014)", "previouslyFormattedCitation" : "(Kaplan, Blumberg, Mamedov, &amp; Orlovsky, 2014)" }, "properties" : {  }, "schema" : "https://github.com/citation-style-language/schema/raw/master/csl-citation.json" }</w:instrText>
      </w:r>
      <w:r>
        <w:fldChar w:fldCharType="separate"/>
      </w:r>
      <w:r w:rsidRPr="00074155">
        <w:t>(Kaplan</w:t>
      </w:r>
      <w:r w:rsidR="00F964F1">
        <w:rPr>
          <w:i/>
        </w:rPr>
        <w:t xml:space="preserve"> et al.</w:t>
      </w:r>
      <w:r w:rsidRPr="00074155">
        <w:t>, 2014)</w:t>
      </w:r>
      <w:r>
        <w:fldChar w:fldCharType="end"/>
      </w:r>
      <w:r w:rsidRPr="00E13B98">
        <w:t xml:space="preserve">, which has doubled since the 1960s and now accounts for nearly half of all irrigated arable land. Irrigation is currently used for 33% (13 million ha) of cultivated areas in Central Asia. However, poor maintenance of drainage systems has resulted in millions of hectares of irrigated areas suffering from salinization and waterlogging. In Uzbekistan 51% (2.1 million ha) and Turkmenistan 68% (1.3 million ha) of irrigated areas are salinized and further widespread degradation of agricultural land is expected in these </w:t>
      </w:r>
      <w:r>
        <w:t xml:space="preserve">countries </w:t>
      </w:r>
      <w:r>
        <w:fldChar w:fldCharType="begin" w:fldLock="1"/>
      </w:r>
      <w:r>
        <w:instrText>ADDIN CSL_CITATION { "citationItems" : [ { "id" : "ITEM-1", "itemData" : { "DOI" : "10.1111/gcb.13267", "ISSN" : "13541013", "author" : [ { "dropping-particle" : "", "family" : "Horion", "given" : "St\u00e9phanie", "non-dropping-particle" : "", "parse-names" : false, "suffix" : "" }, { "dropping-particle" : "V.", "family" : "Prishchepov", "given" : "Alexander", "non-dropping-particle" : "", "parse-names" : false, "suffix" : "" }, { "dropping-particle" : "", "family" : "Verbesselt", "given" : "Jan", "non-dropping-particle" : "", "parse-names" : false, "suffix" : "" }, { "dropping-particle" : "", "family" : "Beurs", "given" : "Kirsten", "non-dropping-particle" : "de", "parse-names" : false, "suffix" : "" }, { "dropping-particle" : "", "family" : "Tagesson", "given" : "Torbern", "non-dropping-particle" : "", "parse-names" : false, "suffix" : "" }, { "dropping-particle" : "", "family" : "Fensholt", "given" : "Rasmus", "non-dropping-particle" : "", "parse-names" : false, "suffix" : "" } ], "container-title" : "Global Change Biology", "id" : "ITEM-1", "issue" : "8", "issued" : { "date-parts" : [ [ "2016", "8" ] ] }, "page" : "2801-2817", "title" : "Revealing turning points in ecosystem functioning over the Northern Eurasian agricultural frontier", "type" : "article-journal", "volume" : "22" }, "uris" : [ "http://www.mendeley.com/documents/?uuid=c61468c5-05db-419d-9293-04d168fe98bb" ] }, { "id" : "ITEM-2", "itemData" : { "ISBN" : "978-92-5-107661-3", "author" : [ { "dropping-particle" : "", "family" : "Frenken", "given" : "K.", "non-dropping-particle" : "", "parse-names" : false, "suffix" : "" } ], "id" : "ITEM-2", "issued" : { "date-parts" : [ [ "2013" ] ] }, "publisher" : "FAO", "title" : "Irrigation in Central Asia in figures", "type" : "book" }, "uris" : [ "http://www.mendeley.com/documents/?uuid=87bcc915-5944-470a-9ed5-7043ac1576e1" ] } ], "mendeley" : { "formattedCitation" : "(Frenken, 2013; Horion et al., 2016)", "plainTextFormattedCitation" : "(Frenken, 2013; Horion et al., 2016)", "previouslyFormattedCitation" : "(Frenken, 2013; Horion et al., 2016)" }, "properties" : {  }, "schema" : "https://github.com/citation-style-language/schema/raw/master/csl-citation.json" }</w:instrText>
      </w:r>
      <w:r>
        <w:fldChar w:fldCharType="separate"/>
      </w:r>
      <w:r w:rsidRPr="008D3F1C">
        <w:t xml:space="preserve">(Frenken, 2013; Horion </w:t>
      </w:r>
      <w:r w:rsidR="000D7D89" w:rsidRPr="000D7D89">
        <w:rPr>
          <w:i/>
        </w:rPr>
        <w:t>et al.</w:t>
      </w:r>
      <w:r w:rsidRPr="008D3F1C">
        <w:t>, 2016)</w:t>
      </w:r>
      <w:r>
        <w:fldChar w:fldCharType="end"/>
      </w:r>
      <w:r w:rsidRPr="00E13B98">
        <w:t>.</w:t>
      </w:r>
    </w:p>
    <w:p w14:paraId="045E4EA1" w14:textId="77777777" w:rsidR="0048205B" w:rsidRPr="00E13B98" w:rsidRDefault="0048205B" w:rsidP="00AE389F">
      <w:r w:rsidRPr="00E13B98">
        <w:t xml:space="preserve">Trend 2: Decrease of land-use intensity and abandonment of conventional agricultural land </w:t>
      </w:r>
    </w:p>
    <w:p w14:paraId="30FB3C66" w14:textId="19C26C69" w:rsidR="0048205B" w:rsidRPr="00E13B98" w:rsidRDefault="0048205B" w:rsidP="00AE389F">
      <w:r w:rsidRPr="00E13B98">
        <w:t>Agricultural land abandonment</w:t>
      </w:r>
      <w:r w:rsidRPr="00E13B98">
        <w:rPr>
          <w:i/>
        </w:rPr>
        <w:t xml:space="preserve"> </w:t>
      </w:r>
      <w:r w:rsidRPr="00E13B98">
        <w:t xml:space="preserve">is widespread in Europe and Central Asia </w:t>
      </w:r>
      <w:r w:rsidRPr="00E13B98">
        <w:fldChar w:fldCharType="begin" w:fldLock="1"/>
      </w:r>
      <w:r>
        <w:instrText>ADDIN CSL_CITATION { "citationID" : "76cmar0e5", "citationItems" : [ { "id" : "ITEM-1", "itemData" : { "abstract" : "Agricultural activities and their complex effects on nature conservation, and the services that ecosystems deliver to humans are controversial. We present an overview of land abandonment, its driving forces and its consequences for landscape, biodiversity and humans. A descriptive metaanalysis of independently published studies highlighted the fact that the abandonment of agricultural land is a phenomenon mostly driven by socio-economic factors such as immigration into areas where new economic opportunities are offered to rural people. Ecological drivers such as elevation and land mismanagement leading to soil erosion are of secondary importance. We identified the major problems related to abandonment of agricultural land and quantified their relative importance. In order of decreasing importance, they were biodiversity loss, increase of fire frequency and intensity, soil erosion and desertification, loss of cultural and/or aesthetic values, reduction of landscape diversity and reduction of water provision. The impacts of these problems were not equally relevant in all regions of the world. The abandonment of agricultural land may also benefit humans. The benefits include passive revegetation and active reforestation, water regulation, soil recovery, nutrient cycling and increased biodiversity and wilderness. In a world that is becoming less natural and more intensively exploited by humans, we suggest that (1) farmland must be viewed in a context of multi-functionality to take advantage of ecosystem goods and services, (2) at the global scale, the abandonment of agricultural land is mostly positive for humans and (3) there is a need for the implementation of policies based on the payments for environmental services that encourage human societies to reconcile agricultural use, nature conservation and ecological restoration.", "author" : [ { "dropping-particle" : "", "family" : "Benayas", "given" : "J. M. R.", "non-dropping-particle" : "", "parse-names" : false, "suffix" : "" }, { "dropping-particle" : "", "family" : "Martins", "given" : "A.", "non-dropping-particle" : "", "parse-names" : false, "suffix" : "" }, { "dropping-particle" : "", "family" : "Nicolau", "given" : "J. M.", "non-dropping-particle" : "", "parse-names" : false, "suffix" : "" }, { "dropping-particle" : "", "family" : "Schulz", "given" : "J. J.", "non-dropping-particle" : "", "parse-names" : false, "suffix" : "" } ], "container-title" : "CAB Reviews: Perspectives in Agriculture, Veterinary Science, Nutrition and Natural Resources", "id" : "ITEM-1", "issue" : "057", "issued" : { "date-parts" : [ [ "2007" ] ] }, "page" : "14.", "title" : "Abandonment of agricultural land: an overview of drivers and consequences.", "type" : "article-journal", "volume" : "2" }, "uris" : [ "http://www.mendeley.com/documents/?uuid=32c4379a-cf4d-4067-95bb-252e8c6186be" ] }, { "id" : "ITEM-2", "itemData" : { "DOI" : "10.1016/j.landurbplan.2010.11.005", "ISBN" : "0169-2046", "ISSN" : "01692046", "abstract" : "In recent decades, land abandonment has become one of the most important trends in land use and cover change. This study identifies drivers of land abandonment in Southern Chile through a spatially explicit statistical model, based on an economic theoretical framework. A logistic regression was used to model the probability of land abandonment, observed as the land cover change from agricultural land to arboreous shrubland or native forest between 1985 and 2007. We relied on census information and land cover data from 2472 farms, which represented 86.6% of the farm population in the study area. Land cover data came from two Landsat scenes taken in 1985 (TM) and 2007 (ETM+). The results from the spatial analysis show that agricultural land covered 30. 061. ha in 1985. By 2007, only 16. 518. ha had persisted in agriculture, while the rest had been covered by natural vegetation. Soil quality was a significant benefit-related geophysical driver of land abandonment. Important cost related socioeconomic drivers were the distances to secondary roads, aquaculture production centers, and national parks, and the existence of farm subsidies. Significant farm structural variables were the amount of bovine heads and farm's livestock carrying capacity. Variables such as age, education, and place of residence of the farmer were not statistically significant. These results may serve as an important planning tool for land managers, by helping identify areas and farming systems with high probability of land abandonment, and furthermore explore the outcomes of some potential scenarios on the future probability of the process. \u00a9 2010 Elsevier B.V.", "author" : [ { "dropping-particle" : "", "family" : "D\u00edaz", "given" : "G. Ignacio", "non-dropping-particle" : "", "parse-names" : false, "suffix" : "" }, { "dropping-particle" : "", "family" : "Nahuelhual", "given" : "Laura", "non-dropping-particle" : "", "parse-names" : false, "suffix" : "" }, { "dropping-particle" : "", "family" : "Echeverr\u00eda", "given" : "Cristian", "non-dropping-particle" : "", "parse-names" : false, "suffix" : "" }, { "dropping-particle" : "", "family" : "Mar\u00edn", "given" : "Sandra", "non-dropping-particle" : "", "parse-names" : false, "suffix" : "" } ], "container-title" : "Landscape and Urban Planning", "id" : "ITEM-2", "issue" : "3-4", "issued" : { "date-parts" : [ [ "2011", "3" ] ] }, "page" : "207-217", "title" : "Drivers of land abandonment in Southern Chile and implications for landscape planning", "type" : "article-journal", "volume" : "99" }, "uris" : [ "http://www.mendeley.com/documents/?uuid=e2ae31d7-96cc-4102-ac7b-ceb39a6a9a63" ] }, { "id" : "ITEM-3", "itemData" : { "DOI" : "10.1016/j.landusepol.2012.06.011", "ISSN" : "02648377", "author" : [ { "dropping-particle" : "V.", "family" : "Prishchepov", "given" : "A.", "non-dropping-particle" : "", "parse-names" : false, "suffix" : "" }, { "dropping-particle" : "", "family" : "M\u00fcller", "given" : "D.", "non-dropping-particle" : "", "parse-names" : false, "suffix" : "" }, { "dropping-particle" : "", "family" : "Dubinin", "given" : "M.", "non-dropping-particle" : "", "parse-names" : false, "suffix" : "" }, { "dropping-particle" : "", "family" : "Baumann", "given" : "M.", "non-dropping-particle" : "", "parse-names" : false, "suffix" : "" }, { "dropping-particle" : "", "family" : "Radeloff", "given" : "V. C.", "non-dropping-particle" : "", "parse-names" : false, "suffix" : "" } ], "container-title" : "Land Use Policy", "id" : "ITEM-3", "issue" : "1", "issued" : { "date-parts" : [ [ "2013", "1" ] ] }, "language" : "en", "page" : "873-884", "title" : "Determinants of agricultural land abandonment in post-Soviet European Russia", "type" : "article-journal", "volume" : "30" }, "uris" : [ "http://www.mendeley.com/documents/?uuid=7b0d8161-daa7-45a1-b485-1a0bd57f6654" ] }, { "id" : "ITEM-4", "itemData" : { "DOI" : "10.1038/srep37658", "ISSN" : "2045-2322", "author" : [ { "dropping-particle" : "", "family" : "Wang", "given" : "Chao", "non-dropping-particle" : "", "parse-names" : false, "suffix" : "" }, { "dropping-particle" : "", "family" : "Gao", "given" : "Qiong", "non-dropping-particle" : "", "parse-names" : false, "suffix" : "" }, { "dropping-particle" : "", "family" : "Wang", "given" : "Xian", "non-dropping-particle" : "", "parse-names" : false, "suffix" : "" }, { "dropping-particle" : "", "family" : "Yu", "given" : "Mei", "non-droppi</w:instrText>
      </w:r>
      <w:r w:rsidRPr="000D7F33">
        <w:rPr>
          <w:lang w:val="es-ES"/>
        </w:rPr>
        <w:instrText>ng-particle" : "", "parse-names" : false, "suffix" : "" } ], "container-title" : "Scientific Reports", "id" : "ITEM-4", "issued" : { "date-parts" : [ [ "2016", "11" ] ] }, "page" : "37658", "title" : "Spatially differentiated trends in urbanization, agricultural land abandonment and reclamation, and woodland recovery in Northern China", "type" : "article-journal", "volume" : "6" }, "uris" : [ "http://www.mendeley.com/documents/?uuid=f3efaedf-9d14-40a9-b2d0-6487ee02d35c" ] } ], "mendeley" : { "formattedCitation" : "(J. M. R. Benayas, Martins, Nicolau, &amp; Schulz, 2007; G. I. D\u00edaz, Nahuelhual, Echeverr\u00eda, &amp; Mar\u00edn, 2011; A. V. Prishchepov et al., 2013; C. Wang, Gao, Wang, &amp; Yu, 2016)", "plainTextFormattedCitation" : "(J. M. R. Benayas, Martins, Nicolau, &amp; Schulz, 2007; G. I. D\u00edaz, Nahuelhual, Echeverr\u00eda, &amp; Mar\u00edn, 2011; A. V. Prishchepov et al., 2013; C. Wang, Gao, Wang, &amp; Yu, 2016)", "previouslyFormattedCitation" : "(J. M. R. Benayas, Martins, Nicolau, &amp; Schulz, 2007; G. I. D\u00edaz, Nahuelhual, Echeverr\u00eda, &amp; Mar\u00edn, 2011; A. V. Prishchepov et al., 2013; C. Wang, Gao, Wang, &amp; Yu, 2016)" }, "properties" : { "formattedCitation" : "{\\rtf (Benayas et al., 2007; D\\uc0\\u237{}az et al., 2011; Prishchepov et al., 2013; Wang et al., 2016)}", "plainCitation" : "(Benayas et al., 2007; D\u00edaz et al., 2011; Prishchepov et al., 2013; Wang et al., 2016)" }, "schema" : "https://github.com/citation-style-language/schema/raw/master/csl-citation.json" }</w:instrText>
      </w:r>
      <w:r w:rsidRPr="00E13B98">
        <w:fldChar w:fldCharType="separate"/>
      </w:r>
      <w:r w:rsidRPr="000D7F33">
        <w:rPr>
          <w:lang w:val="es-ES"/>
        </w:rPr>
        <w:t>(Benayas</w:t>
      </w:r>
      <w:r w:rsidR="00F964F1" w:rsidRPr="000D7F33">
        <w:rPr>
          <w:i/>
          <w:lang w:val="es-ES"/>
        </w:rPr>
        <w:t xml:space="preserve"> et al.</w:t>
      </w:r>
      <w:r w:rsidRPr="000D7F33">
        <w:rPr>
          <w:lang w:val="es-ES"/>
        </w:rPr>
        <w:t>, 2007; Díaz</w:t>
      </w:r>
      <w:r w:rsidR="00F964F1" w:rsidRPr="000D7F33">
        <w:rPr>
          <w:i/>
          <w:lang w:val="es-ES"/>
        </w:rPr>
        <w:t xml:space="preserve"> et al.</w:t>
      </w:r>
      <w:r w:rsidRPr="000D7F33">
        <w:rPr>
          <w:lang w:val="es-ES"/>
        </w:rPr>
        <w:t xml:space="preserve">, 2011; Prishchepov </w:t>
      </w:r>
      <w:r w:rsidR="000D7D89" w:rsidRPr="000D7F33">
        <w:rPr>
          <w:i/>
          <w:lang w:val="es-ES"/>
        </w:rPr>
        <w:t>et al.</w:t>
      </w:r>
      <w:r w:rsidRPr="000D7F33">
        <w:rPr>
          <w:lang w:val="es-ES"/>
        </w:rPr>
        <w:t>, 2013; Wang</w:t>
      </w:r>
      <w:r w:rsidR="00F964F1" w:rsidRPr="000D7F33">
        <w:rPr>
          <w:i/>
          <w:lang w:val="es-ES"/>
        </w:rPr>
        <w:t xml:space="preserve"> et al.</w:t>
      </w:r>
      <w:r w:rsidRPr="000D7F33">
        <w:rPr>
          <w:lang w:val="es-ES"/>
        </w:rPr>
        <w:t>, 2016)</w:t>
      </w:r>
      <w:r w:rsidRPr="00E13B98">
        <w:fldChar w:fldCharType="end"/>
      </w:r>
      <w:r w:rsidRPr="000D7F33">
        <w:rPr>
          <w:lang w:val="es-ES"/>
        </w:rPr>
        <w:t xml:space="preserve">. </w:t>
      </w:r>
      <w:r w:rsidRPr="00E13B98">
        <w:t xml:space="preserve">The available evidence indicates that it is reasonable to expect that farmland abandonment will continue over the next few decades, particularly in the case of extensively grazed lands </w:t>
      </w:r>
      <w:r>
        <w:fldChar w:fldCharType="begin" w:fldLock="1"/>
      </w:r>
      <w:r>
        <w:instrText>ADDIN CSL_CITATION { "citationItems" : [ { "id" : "ITEM-1", "itemData" : { "author" : [ { "dropping-particle" : "", "family" : "Keenleyside", "given" : "C.", "non-dropping-particle" : "", "parse-names" : false, "suffix" : "" }, { "dropping-particle" : "", "family" : "Tucker", "given" : "G.M.", "non-dropping-particle" : "", "parse-names" : false, "suffix" : "" } ], "id" : "ITEM-1", "issued" : { "date-parts" : [ [ "2010" ] ] }, "publisher-place" : "London", "title" : "Farmland abandonment in the EU: an assessment of trends and prospects. Report prepared for WWF. London: Institute for European Environmental Policy (IEEP).", "type" : "report" }, "uris" : [ "http://www.mendeley.com/documents/?uuid=595681e1-2e07-3bc0-b919-66a40e487429" ] } ], "mendeley" : { "formattedCitation" : "(Keenleyside &amp; Tucker, 2010)", "plainTextFormattedCitation" : "(Keenleyside &amp; Tucker, 2010)", "previouslyFormattedCitation" : "(Keenleyside &amp; Tucker, 2010)" }, "properties" : {  }, "schema" : "https://github.com/citation-style-language/schema/raw/master/csl-citation.json" }</w:instrText>
      </w:r>
      <w:r>
        <w:fldChar w:fldCharType="separate"/>
      </w:r>
      <w:r w:rsidRPr="008D3F1C">
        <w:t>(Keenleyside &amp; Tucker, 2010)</w:t>
      </w:r>
      <w:r>
        <w:fldChar w:fldCharType="end"/>
      </w:r>
      <w:r w:rsidRPr="00E13B98">
        <w:t xml:space="preserve">. However, some projections of land-use change are limited by a lack of appropriate data on historical legacies, local conditions and drivers </w:t>
      </w:r>
      <w:r>
        <w:fldChar w:fldCharType="begin" w:fldLock="1"/>
      </w:r>
      <w:r>
        <w:instrText>ADDIN CSL_CITATION { "citationItems" : [ { "id" : "ITEM-1", "itemData" : { "DOI" : "10.1016/j.apgeog.2009.07.003", "ISSN" : "01436228", "author" : [ { "dropping-particle" : "", "family" : "Feranec", "given" : "Jan", "non-dropping-particle" : "", "parse-names" : false, "suffix" : "" }, { "dropping-particle" : "", "family" : "Jaffrain", "given" : "Gabriel", "non-dropping-particle" : "", "parse-names" : false, "suffix" : "" }, { "dropping-particle" : "", "family" : "Soukup", "given" : "Tomas", "non-dropping-particle" : "", "parse-names" : false, "suffix" : "" }, { "dropping-particle" : "", "family" : "Hazeu", "given" : "Gerard", "non-dropping-particle" : "", "parse-names" : false, "suffix" : "" } ], "container-title" : "Applied Geography", "id" : "ITEM-1", "issue" : "1", "issued" : { "date-parts" : [ [ "2010", "1" ] ] }, "page" : "19-35", "title" : "Determining changes and flows in European landscapes 1990\u20132000 using CORINE land cover data", "type" : "article-journal", "volume" : "30" }, "uris" : [ "http://www.mendeley.com/documents/?uuid=b3a75a6c-1c10-4eba-bd3e-b9dd362dd139" ] }, { "id" : "ITEM-2", "itemData" : { "DOI" : "10.1007/s10021-011-9441-y", "ISSN" : "1432-9840", "author" : [ { "dropping-particle" : "", "family" : "Hatna", "given" : "Erez", "non-dropping-particle" : "", "parse-names" : false, "suffix" : "" }, { "dropping-particle" : "", "family" : "Bakker", "given" : "Martha M.", "non-dropping-particle" : "", "parse-names" : false, "suffix" : "" } ], "container-title" : "Ecosystems", "id" : "ITEM-2", "issue" : "5", "issued" : { "date-parts" : [ [ "2011", "8", "10" ] ] }, "page" : "720-731", "title" : "Abandonment and Expansion of Arable Land in Europe", "type" : "article-journal", "volume" : "14" }, "uris" : [ "http://www.mendeley.com/documents/?uuid=a562d870-dcd3-45de-8ce6-63e616596447" ] }, { "id" : "ITEM-3", "itemData" : { "DOI" : "10.1016/j.agee.2010.11.010", "ISBN" : "0167-8809", "ISSN" : "01678809", "abstract" : "Spatial maps of agricultural intensity are needed for analyses of environmental issues, including biodiversity changes. We present a method to produce such maps for Europe. While most studies beyond farm level focus on land cover change only, this paper focuses on spatial variation in land use intensity and its dynamics.Our method defines agricultural land use intensity in terms of nitrogen input. For arable land, it combines field observations with administrative-level statistics to assess probability of occurrence for three land use intensity classes. For grassland, it uses maps of livestock density to assess probability of occurrence for two intensity classes. Agricultural land is spatially allocated to intensity classes using an algorithm that downscales intensity changes simulated with an agricultural economic model.Our results are 1km2 resolution maps of classified agricultural land use intensity in the year 2000. We illustrate the method by exploring changes in the spatial pattern of land use intensity for a financial policy reform scenario in the year 2025. Results indicate spatial heterogeneity in land use intensity across European countries, including large differences in intensity between countries, between regions, but also within regions.Our method could be improved with smaller-resolution agricultural statistics and broader intensity indicators. ?? 2010 Elsevier B.V.", "author" : [ { "dropping-particle" : "", "family" : "Temme", "given" : "A. J A M", "non-dropping-particle" : "", "parse-names" : false, "suffix" : "" }, { "dropping-particle" : "", "family" : "Verburg", "given" : "P. H.", "non-dropping-particle" : "", "parse-names" : false, "suffix" : "" } ], "container-title" : "Agriculture, Ecosystems and Environment", "id" : "ITEM-3", "issue" : "1-2", "issued" : { "date-parts" : [ [ "2011" ] ] }, "page" : "46-56", "title" : "Mapping and modelling of changes in agricultural intensity in Europe", "type" : "article-journal", "volume" : "140" }, "uris" : [ "http://www.mendeley.com/documents/?uuid=90c4ea10-b3fa-3704-997e-ab46b09a601f" ] }, { "id" : "ITEM-4", "itemData" : { "DOI" : "10.1007/s10980-012-9818-0", "ISSN" : "0921-2973", "author" : [ { "dropping-particle" : "", "family" : "Bir\u00f3", "given" : "Marianna", "non-dropping-particle" : "", "parse-names" : false, "suffix" : "" }, { "dropping-particle" : "", "family" : "Cz\u00facz", "given" : "B\u00e1lint", "non-dropping-particle" : "", "parse-names" : false, "suffix" : "" }, { "dropping-particle" : "", "family" : "Horv\u00e1th", "gi</w:instrText>
      </w:r>
      <w:r w:rsidRPr="000D7F33">
        <w:rPr>
          <w:lang w:val="es-ES"/>
        </w:rPr>
        <w:instrText>ven" : "Ferenc", "non-dropping-particle" : "", "parse-names" : false, "suffix" : "" }, { "dropping-particle" : "", "family" : "R\u00e9v\u00e9sz", "given" : "Andr\u00e1s", "non-dropping-particle" : "", "parse-names" : false, "suffix" : "" }, { "dropping-particle" : "", "family" : "Csat\u00e1ri", "given" : "B\u00e1lint", "non-dropping-particle" : "", "parse-names" : false, "suffix" : "" }, { "dropping-particle" : "", "family" : "Moln\u00e1r", "given" : "Zsolt", "non-dropping-particle" : "", "parse-names" : false, "suffix" : "" } ], "container-title" : "Landscape Ecology", "id" : "ITEM-4", "issue" : "5", "issued" : { "date-parts" : [ [ "2013", "5", "30" ] ] }, "page" : "789-803", "title" : "Drivers of grassland loss in Hungary during the post-socialist transformation (1987\u20131999)", "type" : "article-journal", "volume" : "28" }, "uris" : [ "http://www.mendeley.com/documents/?uuid=abbd09eb-7c86-45d8-9255-13bccb50f7c6" ] } ], "mendeley" : { "formattedCitation" : "(Bir\u00f3 et al., 2013; Feranec, Jaffrain, Soukup, &amp; Hazeu, 2010; Hatna &amp; Bakker, 2011; Temme &amp; Verburg, 2011)", "plainTextFormattedCitation" : "(Bir\u00f3 et al., 2013; Feranec, Jaffrain, Soukup, &amp; Hazeu, 2010; Hatna &amp; Bakker, 2011; Temme &amp; Verburg, 2011)", "previouslyFormattedCitation" : "(Bir\u00f3 et al., 2013; Feranec, Jaffrain, Soukup, &amp; Hazeu, 2010; Hatna &amp; Bakker, 2011; Temme &amp; Verburg, 2011)" }, "properties" : {  }, "schema" : "https://github.com/citation-style-language/schema/raw/master/csl-citation.json" }</w:instrText>
      </w:r>
      <w:r>
        <w:fldChar w:fldCharType="separate"/>
      </w:r>
      <w:r w:rsidRPr="000D7F33">
        <w:rPr>
          <w:lang w:val="es-ES"/>
        </w:rPr>
        <w:t xml:space="preserve">(Biró </w:t>
      </w:r>
      <w:r w:rsidR="000D7D89" w:rsidRPr="000D7F33">
        <w:rPr>
          <w:i/>
          <w:lang w:val="es-ES"/>
        </w:rPr>
        <w:t>et al.</w:t>
      </w:r>
      <w:r w:rsidRPr="000D7F33">
        <w:rPr>
          <w:lang w:val="es-ES"/>
        </w:rPr>
        <w:t>, 2013; Feranec</w:t>
      </w:r>
      <w:r w:rsidR="00F964F1" w:rsidRPr="000D7F33">
        <w:rPr>
          <w:i/>
          <w:lang w:val="es-ES"/>
        </w:rPr>
        <w:t xml:space="preserve"> et al.</w:t>
      </w:r>
      <w:r w:rsidRPr="000D7F33">
        <w:rPr>
          <w:lang w:val="es-ES"/>
        </w:rPr>
        <w:t>, 2010; Hatna &amp; Bakker, 2011; Temme &amp; Verburg, 2011)</w:t>
      </w:r>
      <w:r>
        <w:fldChar w:fldCharType="end"/>
      </w:r>
      <w:r w:rsidRPr="000D7F33">
        <w:rPr>
          <w:lang w:val="es-ES"/>
        </w:rPr>
        <w:t xml:space="preserve">. </w:t>
      </w:r>
      <w:r w:rsidRPr="00E13B98">
        <w:t xml:space="preserve">Overall, the largest abandonment extent is in the East European forest steppe and Pontic steppe zones, in Sarmatic mixed forests and in the boreal zone </w:t>
      </w:r>
      <w:r w:rsidRPr="00E13B98">
        <w:fldChar w:fldCharType="begin" w:fldLock="1"/>
      </w:r>
      <w:r>
        <w:instrText>ADDIN CSL_CITATION { "citationID" : "a10v1gc99pp", "citationItems" : [ { "id" : "ITEM-1", "itemData" : { "DOI" : "10.1002/2013GB004654", "ISSN" : "08866236", "author" : [ { "dropping-particle" : "", "family" : "Schierhorn", "given" : "Florian", "non-dropping-particle" : "", "parse-names" : false, "suffix" : "" }, { "dropping-particle" : "", "family" : "M\u00fcller", "given" : "Daniel", "non-dropping-particle" : "", "parse-names" : false, "suffix" : "" }, { "dropping-particle" : "", "family" : "Beringer", "given" : "Tim", "non-dropping-particle" : "", "parse-names" : false, "suffix" : "" }, { "dropping-particle" : "V.", "family" : "Prishchepov", "given" : "Alexander", "non-dropping-particle" : "", "parse-names" : false, "suffix" : "" }, { "dropping-particle" : "", "family" : "Kuemmerle", "given" : "Tobias", "non-dropping-particle" : "", "parse-names" : false, "suffix" : "" }, { "dropping-particle" : "", "family" : "Balmann", "given" : "Alfons", "non-dropping-particle" : "", "parse-names" : false, "suffix" : "" } ], "container-title" : "Global Biogeochemical Cycles", "id" : "ITEM-1", "issue" : "4", "issued" : { "date-parts" : [ [ "2013", "12" ] ] }, "page" : "1175-1185", "title" : "Post-Soviet cropland abandonment and carbon sequestration in European Russia, Ukraine, and Belarus", "type" : "article-journal", "volume" : "27" }, "uri" : [ "http://zotero.org/users/421950/items/CDXIDKSG" ], "uris" : [ "http://zotero.org/users/421950/items/CDXIDKSG", "http://www.mendeley.com/documents/?uuid=88afe63c-3eff-492a-95c1-bc5f8c5df435" ] } ], "mendeley" : { "formattedCitation" : "(Schierhorn et al., 2013a)", "plainTextFormattedCitation" : "(Schierhorn et al., 2013a)", "previouslyFormattedCitation" : "(Schierhorn et al., 2013a)" }, "properties" : { "formattedCitation" : "(Schierhorn et al., 2013)", "plainCitation" : "(Schierhorn et al., 2013)" }, "schema" : "https://github.com/citation-style-language/schema/raw/master/csl-citation.json" }</w:instrText>
      </w:r>
      <w:r w:rsidRPr="00E13B98">
        <w:fldChar w:fldCharType="separate"/>
      </w:r>
      <w:r w:rsidRPr="0018045E">
        <w:t xml:space="preserve">(Schierhorn </w:t>
      </w:r>
      <w:r w:rsidR="000D7D89" w:rsidRPr="000D7D89">
        <w:rPr>
          <w:i/>
        </w:rPr>
        <w:t>et al.</w:t>
      </w:r>
      <w:r w:rsidRPr="0018045E">
        <w:t>, 2013)</w:t>
      </w:r>
      <w:r w:rsidRPr="00E13B98">
        <w:fldChar w:fldCharType="end"/>
      </w:r>
      <w:r w:rsidRPr="00E13B98">
        <w:t>.</w:t>
      </w:r>
    </w:p>
    <w:p w14:paraId="3148DA97" w14:textId="6F37A619" w:rsidR="0048205B" w:rsidRPr="00E10E32" w:rsidRDefault="0048205B" w:rsidP="00AE389F">
      <w:pPr>
        <w:rPr>
          <w:highlight w:val="lightGray"/>
          <w:lang w:val="de-CH"/>
        </w:rPr>
      </w:pPr>
      <w:r w:rsidRPr="00E13B98">
        <w:t xml:space="preserve">Agricultural land abandonment leads to complete termination of agricultural activity and reforestation through silviculture or natural succession to shrubs and forest </w:t>
      </w:r>
      <w:r w:rsidRPr="00E13B98">
        <w:fldChar w:fldCharType="begin" w:fldLock="1"/>
      </w:r>
      <w:r>
        <w:instrText>ADDIN CSL_CITATION { "citationID" : "ef6k2UE0", "citationItems" : [ { "id" : "ITEM-1", "itemData" : { "DOI" : "10.1016/j.rse.2012.05.019", "ISSN" : "00344257", "author" : [ { "dropping-particle" : "", "family" : "Alcantara", "given" : "Camilo", "non-dropping-particle" : "", "parse-names" : false, "suffix" : "" }, { "dropping-particle" : "", "family" : "Kuemmerle", "given" : "Tobias", "non-dropping-particle" : "", "parse-names" : false, "suffix" : "" }, { "dropping-particle" : "V.", "family" : "Prishchepov", "given" : "Alexander", "non-dropping-particle" : "", "parse-names" : false, "suffix" : "" }, { "dropping-particle" : "", "family" : "Radeloff", "given" : "Volker C.", "non-dropping-particle" : "", "parse-names" : false, "suffix" : "" } ], "container-title" : "Remote Sensing of Environment", "id" : "ITEM-1", "issued" : { "date-parts" : [ [ "2012", "9" ] ] }, "page" : "334-347", "title" : "Mapping abandoned agriculture with multi-temporal MODIS satellite data", "type" : "article-journal", "volume" : "124" }, "uris" : [ "http://www.mendeley.com/documents/?uuid=0f34c8ce-2530-403a-b550-1454d611fce9" ] }, { "id" : "ITEM-2", "itemData" : { "author" : [ { "dropping-particle" : "", "family" : "Baldock", "given" : "D.", "non-dropping-particle" : "", "parse-names" : false, "suffix" : "" }, { "dropping-particle" : "", "family" : "Beaufoy", "given" : "G.", "non-dropping-particle" : "", "parse-names" : false, "suffix" : "" }, { "dropping-particle" : "", "family" : "Selby", "given" : "A.", "non-dropping-particle" : "", "parse-names" : false, "suffix" : "" }, { "dropping-particle" : "", "family" : "Guiheneuf", "given" : "P. I.", "non-dropping-particle" : "", "parse-names" : false, "suffix" : "" }, { "dropping-particle" : "", "family" : "Manterola", "given" : "J. J.", "non-dropping-particle" : "", "parse-names" : false, "suffix" : "" } ], "id" : "ITEM-2", "issued" : { "date-parts" : [ [ "1996" ] ] }, "number-of-pages" : "202", "publisher" : "IEEP and LEI-DLO", "publisher-place" : "London", "title" : "Farming at the margins: abandonment or redeployment of agricultural land in Europe.", "type" : "book" }, "uris" : [ "http://www.mendeley.com/documents/?uuid=9938c997-e43c-4e83-aa4c-ec0208843eb3" ] }, { "id" : "ITEM-3", "itemData" : { "ISSN" : "0264-8377", "abstract" : "Farmland abandonment restructures rural landscapes in many regions worldwide in response to gradual industrialization and urbanization. In contrast, the political breakdown in Eastern Europe and the former Soviet Union triggered rapid and widespread farmland abandonment, but the spatial patterns of abandonment and its drivers are not well understood. Our goal was to map post-socialist farmland abandonment in Western Ukraine using Landsat images from 1986 to 2008, and to identify spatial determinants of abandonment using a combination of best-subsets linear regression models and hierarchical partitioning. Our results suggest that farmland abandonment was widespread in the study region, with abandonment rates of up to 56%. In total, 6600 km2 (30%) of the farmland used during socialism was abandoned after 1991. Topography, soil type, and population variables were the most important predictors to explain substantial spatial variation in abandonment rates. However, many of our a priori hypotheses about the direction of variable influence were rejected. Most importantly, abandonment rates were higher in the plains and lower in marginal areas. The growing importance of subsistence farming in the transition period, as well as off-farm income and remittances likely explain these patterns. The breakdown of socialism appears to have resulted in fundamentally different abandonment patterns in the Western Ukraine, where abandonment was a result of the institutional and economic shock, compared to those in Europe's West, where abandonment resulted from long-term socio-economic transformation such as urbanization and industrialization.", "author" : [ { "dropping-particle" : "", "family" : "Baumann", "given" : "M.", "non-dropping-particle" : "", "parse-names" : false, "suffix" : "" }, { "dropping-particle" : "", "family" : "Kuemmerle", "given" : "T.", "non-dropping-particle" : "", "parse-names" : false, "suffix" : "" }, { "dropping-particle" : "", "family" : "Elbakidze", "given" : "M.", "non-dropping-particle" : "", "parse-names" : false, "suffix" : "" }, { "dropping-particle" : "", "family" : "Ozdogan", "given" : "M.", "non-dropping-particle" : "", "parse-names" : false, "suffix" : "" }, { "dropping-particle" : "", "family" : "Radeloff", "given" : "V. C.", "non-dropping-particle" : "", "parse-names" : false, "suffix" : "" }, { "dropping-particle" : "", "family" : "Keuler", "given" : "N. S.", "non-dropping-particle" : "", "parse-names" : false, "suffix" : "" }, { "dropping-particle" : "V.", "family" : "Prishchepov", "given" : "A.", "non-dropping-particle" : "", "parse-names" : false, "suffix" : "" }, { "dropping-particle" : "", "family" : "Kruhlov", "given" : "I.", "non-dropping-particle" : "", "parse-names" : false, "suffix" : "" }, { "dropping-particle" : "", "family" : "Hostert", "given" : "P.", "non-dropping-particle" : "", "parse-names" : false, "suffix" : "" } ], "container-title" : "Land Use Policy", "id" : "ITEM-3", "issue" : "3", "issued" : { "date-parts" : [ [ "2011" ] ] }, "page" : "552 - 562", "title" : "Patterns and drivers of post-socialist farmland abandonment in Western Ukraine", "type" : "article-journal", "volume" : "28" }, "uris" : [ "http://www.mendeley.com/documents/?uuid=4f4a81b4-a5f0-479b-b7c1-cf6b7ab1f7cb" ] }, { "id" : "ITEM-4", "itemData" : { "DOI" : "10.1016/j.landusepol.2017.01.003", "ISSN" : "02648377", "author" : [ { "dropping-particle" : "", "family" : "Zanden", "given" : "Emma H.", "non-dropping-particle" : "van der", "parse-names" : false, "suffix" : "" }, { "dropping-particle" : "", "family" : "Verburg", "given" : "Peter H.", "non-dropping-particle" : "", "parse-names" : false, "suffix" : "" }, { "dropping-particle" : "", "family" : "Schulp", "given" : "Catharina J.E.", "non-dropping-particle" : "", "parse-names" : false, "suffix" : "" }, { "dropping-particle</w:instrText>
      </w:r>
      <w:r w:rsidRPr="00270FD7">
        <w:rPr>
          <w:lang w:val="de-CH"/>
        </w:rPr>
        <w:instrText>" : "", "family" : "Verkerk", "given" : "Pieter Johannes", "non-dropping-particle" : "", "parse-names" : false, "suffix" : "" } ], "container-title" : "Land Use Policy", "id" : "ITEM-4", "issued" : { "date-parts" : [ [ "2017", "3" ] ] }, "language" : "en", "page" : "290-301", "title" : "Trade-offs of European agricultural abandonment", "type" : "article-journal", "volume" : "62" }, "uris" : [ "http://www.mendeley.com/documents/?uuid=43d461e7-af3c-4e98-b23b-a924e37b1a8e" ] } ], "mendeley" : { "formattedCitation" : "(Alcantara, Kuemmerle, Prishchepov, &amp; Radeloff, 2012; Baldock, Beaufoy, Selby, Guiheneuf, &amp; Manterola, 1996; M. Baumann et al., 2011; van der Zanden, Verburg, Schulp, &amp; Verkerk, 2017)", "plainTextFormattedCitation" : "(Alcantara, Kuemmerle, Prishchepov, &amp; Radeloff, 2012; Baldock, Beaufoy, Selby, Guiheneuf, &amp; Manterola, 1996; M. Baumann et al., 2011; van der Zanden, Verburg, Schulp, &amp; Verkerk, 2017)", "previouslyFormattedCitation" : "(Alcantara, Kuemmerle, Prishchepov, &amp; Radeloff, 2012; Baldock, Beaufoy, Selby, Guiheneuf, &amp; Manterola, 1996; M. Baumann et al., 2011; van der Zanden, Verburg, Schulp, &amp; Verkerk, 2017)" }, "properties" : { "formattedCitation" : "(Alcantara et al., 2012; Baldock et al., 1996; Baumann et al., 2011; van der Zanden et al., 2017)", "plainCitation" : "(Alcantara et al., 2012; Baldock et al., 1996; Baumann et al., 2011; van der Zanden et al., 2017)" }, "schema" : "https://github.com/citation-style-language/schema/raw/master/csl-citation.json" }</w:instrText>
      </w:r>
      <w:r w:rsidRPr="00E13B98">
        <w:fldChar w:fldCharType="separate"/>
      </w:r>
      <w:r w:rsidRPr="006367D3">
        <w:rPr>
          <w:lang w:val="de-CH"/>
        </w:rPr>
        <w:t>(Alcantara</w:t>
      </w:r>
      <w:r w:rsidR="001408C1">
        <w:rPr>
          <w:i/>
          <w:lang w:val="de-CH"/>
        </w:rPr>
        <w:t xml:space="preserve"> et al.</w:t>
      </w:r>
      <w:r w:rsidRPr="006367D3">
        <w:rPr>
          <w:lang w:val="de-CH"/>
        </w:rPr>
        <w:t>, 2012; Baldock</w:t>
      </w:r>
      <w:r w:rsidR="001408C1">
        <w:rPr>
          <w:i/>
          <w:lang w:val="de-CH"/>
        </w:rPr>
        <w:t xml:space="preserve"> et al.</w:t>
      </w:r>
      <w:r w:rsidRPr="006367D3">
        <w:rPr>
          <w:lang w:val="de-CH"/>
        </w:rPr>
        <w:t xml:space="preserve">, 1996; Baumann </w:t>
      </w:r>
      <w:r w:rsidR="000D7D89" w:rsidRPr="000D7D89">
        <w:rPr>
          <w:i/>
          <w:lang w:val="de-CH"/>
        </w:rPr>
        <w:t>et al.</w:t>
      </w:r>
      <w:r w:rsidRPr="006367D3">
        <w:rPr>
          <w:lang w:val="de-CH"/>
        </w:rPr>
        <w:t>, 2011; van der Zanden</w:t>
      </w:r>
      <w:r w:rsidR="001408C1">
        <w:rPr>
          <w:i/>
          <w:lang w:val="de-CH"/>
        </w:rPr>
        <w:t xml:space="preserve"> et al.</w:t>
      </w:r>
      <w:r w:rsidRPr="006367D3">
        <w:rPr>
          <w:lang w:val="de-CH"/>
        </w:rPr>
        <w:t>, 2017)</w:t>
      </w:r>
      <w:r w:rsidRPr="00E13B98">
        <w:fldChar w:fldCharType="end"/>
      </w:r>
      <w:r w:rsidRPr="00CA7986">
        <w:rPr>
          <w:lang w:val="de-CH"/>
        </w:rPr>
        <w:t xml:space="preserve">. </w:t>
      </w:r>
      <w:r w:rsidRPr="00E13B98">
        <w:t xml:space="preserve">For example, in Western and Central Europe an increase of forest and semi-natural habitats after abandonment of agricultural </w:t>
      </w:r>
      <w:r>
        <w:t>land</w:t>
      </w:r>
      <w:r w:rsidRPr="00E13B98">
        <w:t xml:space="preserve"> occurred widely in Italy, Hungary, Poland and Germany and to a lesser extent in France and Greece, while in Spain the transition was in the opposite direction </w:t>
      </w:r>
      <w:r>
        <w:fldChar w:fldCharType="begin" w:fldLock="1"/>
      </w:r>
      <w:r>
        <w:instrText>ADDIN CSL_CITATION { "citationItems" : [ { "id" : "ITEM-1", "itemData" : { "ISBN" : "9291677752", "ISSN" : "17259177", "abstract" : "IRENA", "author" : [ { "dropping-particle" : "", "family" : "Petersen", "given" : "J", "non-dropping-particle" : "", "parse-names" : false, "suffix" : "" } ], "id" : "ITEM-1", "issue" : "2", "issued" : { "date-parts" : [ [ "2006" ] ] }, "number-of-pages" : "1-64", "title" : "Integration of environment into EU agriculture policy \u2014 the IRENA indicator-based assessment report", "type" : "book" }, "uris" : [ "http://www.mendeley.com/documents/?uuid=4884e242-e88f-3d48-8508-5d913563ecd5" ] } ], "mendeley" : { "formattedCitation" : "(Petersen, 2006)", "plainTextFormattedCitation" : "(Petersen, 2006)", "previouslyFormattedCitation" : "(Petersen, 2006)" }, "properties" : {  }, "schema" : "https://github.com/citation-style-language/schema/raw/master/csl-citation.json" }</w:instrText>
      </w:r>
      <w:r>
        <w:fldChar w:fldCharType="separate"/>
      </w:r>
      <w:r w:rsidRPr="0000519D">
        <w:t>(Petersen, 2006)</w:t>
      </w:r>
      <w:r>
        <w:fldChar w:fldCharType="end"/>
      </w:r>
      <w:r w:rsidRPr="00E13B98">
        <w:t xml:space="preserve">. Agricultural land abandonment has tended to be concentrated in areas that are marginal for agriculture, for example, on unproductive soils and areas limited by other biophysical conditions (temperature, high precipitations etc.) </w:t>
      </w:r>
      <w:r w:rsidRPr="00E13B98">
        <w:fldChar w:fldCharType="begin" w:fldLock="1"/>
      </w:r>
      <w:r>
        <w:instrText>ADDIN CSL_CITATION { "citationID" : "a1srsn0brlq", "citationItems" : [ { "id" : "ITEM-1", "itemData" : { "DOI" : "10.1080/09668130500051627", "ISSN" : "0966-8136", "author" : [ { "dropping-particle" : "", "family" : "Ioffe", "given" : "Grigory", "non-dropping-particle" : "", "parse-names" : false, "suffix" : "" } ], "container-title" : "Europe-Asia Studies", "id" : "ITEM-1", "issue" : "2", "issued" : { "date-parts" : [ [ "2005", "3" ] ] }, "page" : "179-208", "title" : "The Downsizing of Russian Agriculture", "type" : "article-journal", "volume" : "57" }, "uris" : [ "http://www.mendeley.com/documents/?uuid=46282862-0040-423c-99e9-67df58286c7d" ] }, { "id" : "ITEM-2", "itemData" : { "DOI" : "10.1016/j.gloenvcha.2016.01.003", "ISSN" : "09593780", "author" : [ { "dropping-particle" : "", "family" : "Meyfroidt", "given" : "Patrick", "non-dropping-particle" : "", "parse-names" : false, "suffix" : "" }, { "dropping-particle" : "", "family" : "Schierhorn", "given" : "F.", "non-dropping-particle" : "", "parse-names" : false, "suffix" : "" }, { "dropping-particle" : "V.", "family" : "Prishchepov", "given" : "A.", "non-dropping-particle" : "", "parse-names" : false, "suffix" : "" }, { "dropping-particle" : "", "family" : "M\u00fcller", "given" : "D.", "non-dropping-particle" : "", "parse-names" : false, "suffix" : "" }, { "dropping-particle" : "", "family" : "Kuemmerle", "given" : "T.", "non-dropping-particle" : "", "parse-names" : false, "suffix" : "" } ], "container-title" : "Global Environmental Change", "id" : "ITEM-2", "issued" : { "date-parts" : [ [ "2016", "3" ] ] }, "language" : "en", "page" : "1-15", "title" : "Drivers, constraints and trade-offs associated with recultivating abandoned cropland in Russia, Ukraine and Kazakhstan", "type" : "article-journal", "volume" : "37" }, "uris" : [ "http://www.mendeley.com/documents/?uuid=cee5447a-fc49-4fb1-8689-4707677bbedf" ] }, { "id" : "ITEM-3", "itemData" : { "DOI" : "10.1007/978-3-319-42638-9_5", "ISBN" : "9783319426389", "abstract" : "Our goal was to understand the underlying drivers and spatial determinants of agricultural land abandonment following the collapse of the Soviet Union and the subsequent transition from statecommand to market-driven economies from 1990 to 2000. We brought an example of agricultural land-use change in one agro-climatic zone stretching across Lithuania, Belarus, and Russia. Here, we provide an overview of the agricultural changes for the studied countries. We estimated the rates and patterns of agricultural land abandonment based on Landsat TM/ETM+ satellite images and linked these data with institutional changes regarding land use. Using spatially explicit logistic regressions, we assessed spatial determinants of agricultural land abandonment. The highest rates of land abandonment from 1990 to 2000 were observed in Russia (31 %), followed by Lithuania (19 %), and Belarus (13 %), and the differences in land abandonment rates reflected the contrasting strategies for transitioning toward a market economy. The spatial patterns of agricultural land abandonment across Lithuania and Russia corresponded to the land rent theory of von Th\u00fcnen, as sites with low crop yields that were distant from markets had higher rates of abandonment. However, this was not the case for Belarus, where the institutional environment regarding agricultural land use differed from neighboring Lithuania and Russia.", "author" : [ { "dropping-particle" : "V.", "family" : "Prishchepov", "given" : "Alexander", "non-dropping-particle" : "", "parse-names" : false, "suffix" : "" }, { "dropping-particle" : "", "family" : "M\u00fcller", "given" : "Daniel", "non-dropping-particle" : "", "parse-names" : false, "suffix" : "" }, { "dropping-particle" : "", "family" : "Baumann", "given" : "Matthias", "non-dropping-particle" : "", "parse-names" : false, "suffix" : "" }, { "dropping-particle" : "", "family" : "Kuemmerle", "given" : "Tobias", "non-dropping-particle" : "", "parse-names" : false, "suffix" : "" }, { "dropping-particle" : "", "family" : "Alcantara", "given" : "Camilo", "non-dropping-particle" : "", "parse-names" : false, "suffix" : "" }, { "dropping-particle" : "", "family" : "Radeloff", "given" : "Volker C.", "non-dropping-particle" : "", "parse-names" : false, "suffix" : "" } ], "container-title" : "Land-Cover and Land-Use Changes in Eastern Europe after the Collapse of the Soviet Union in 1991", "id" : "ITEM-3", "issued" : { "date-parts" : [ [ "2016" ] ] }, "language" : "English", "page" : "91-117", "publisher" : "Springer International Publishing", "publisher-place" : "Switzerland", "title" : "Underlying drivers and spatial determinants of post-Soviet agricultural land abandonment in temperate Eastern Europe", "type" : "chapter" }, "uris" : [ "http://www.mendeley.com/documents/?uuid=3c672f3d-15aa-4128-a259-1ad2ee2b6cd9" ] } ], "mendeley" : { "formattedCitation" : "(Grigory Ioffe, 2005; Meyfroidt, Schierhorn, Prishchepov, M\u00fcller, &amp; Kuemmerle, 2016; Alexander V. Prishchepov et al., 2016)", "plainTextFormattedCitation" : "(Grigory Ioffe, 2005; Meyfroidt, Schierhorn, Prishchepov, M\u00fcller, &amp; Kuemmerle, 2016; Alexander V. Prishchepov et al., 2016)", "previouslyFormattedCitation" : "(Grigory Ioffe, 2005; Meyfroidt, Schierhorn, Prishchepov, M\u00fcller, &amp; Kuemmerle, 2016; Alexander V. Prishchepov et al., 2016)" }, "properties" : { "formattedCitation" : "(Ioffe, 2005; Meyfroidt et al., 2016; Prishchepov et al., 2017)", "plainCitation" : "(Ioffe, 2005; Meyfroidt et al., 2016; Prishchepov et al., 2017)" }, "schema" : "https://github.com/citation-style-language/schema/raw/master/csl-citation.json" }</w:instrText>
      </w:r>
      <w:r w:rsidRPr="00E13B98">
        <w:fldChar w:fldCharType="separate"/>
      </w:r>
      <w:r w:rsidRPr="003F62EF">
        <w:t>(Ioffe, 2005; Meyfroidt</w:t>
      </w:r>
      <w:r w:rsidR="001408C1">
        <w:rPr>
          <w:i/>
        </w:rPr>
        <w:t xml:space="preserve"> et al.</w:t>
      </w:r>
      <w:r w:rsidRPr="003F62EF">
        <w:t xml:space="preserve">, 2016; Prishchepov </w:t>
      </w:r>
      <w:r w:rsidR="000D7D89" w:rsidRPr="000D7D89">
        <w:rPr>
          <w:i/>
        </w:rPr>
        <w:t>et al.</w:t>
      </w:r>
      <w:r w:rsidRPr="003F62EF">
        <w:t xml:space="preserve">, </w:t>
      </w:r>
      <w:r w:rsidR="001408C1">
        <w:t xml:space="preserve">2013, </w:t>
      </w:r>
      <w:r w:rsidRPr="003F62EF">
        <w:t>2016)</w:t>
      </w:r>
      <w:r w:rsidRPr="00E13B98">
        <w:fldChar w:fldCharType="end"/>
      </w:r>
      <w:r w:rsidRPr="00E13B98">
        <w:t xml:space="preserve">. Abandoned farmland was converted to urban residential areas or infrastructure in some places or, more often, became forested or afforested </w:t>
      </w:r>
      <w:r>
        <w:fldChar w:fldCharType="begin" w:fldLock="1"/>
      </w:r>
      <w:r>
        <w:instrText>ADDIN CSL_CITATION { "citationItems" : [ { "id" : "ITEM-1", "itemData" : { "DOI" : "10.1016/j.ecolind.2015.05.009", "ISSN" : "1470160X", "abstract" : "In former socialist countries, as cities expanded they permeated into nearby agricultural areas. The periphery then became a mosaic of built-up and agricultural patches. Due to small sizes, inconvenient shapes and scattered locations, the parcels often became unprofitable for agricultural use, and were later abandoned and frequently transformed into built-up areas. Our paper aims to assess whether agricultural land abandonment can be considered a valid precursor of built-up development. The periphery of Bucharest was chosen as the study area, and analyzed over a period of 11 years (2002\u20132013) based on data sets derived from aerial images. Logistic regression models were used to test whether land abandonment was a significant explanatory variable of built-up development along with other socio-economic, land use, and urban planning variables. The results showed that land abandonment has the potential to be considered a precursor of built-up development. It acts within a cause and effect framework, being influenced by ongoing economic transformations, and changes in urban regulations. Its addition as an explanatory variable in a built-up prediction model significantly increased the prediction power, which makes it a useful variable in urban land use change scenarios. The type of observed abandonment at the periphery of urban areas follows a different pathway compared to land abandonment observed in remote or rural areas. Here, land abandonment is the result of anticipated higher profits through new economic opportunities and urbanization. Monitoring of abandoned land and urban sprawl could enable local authorities to evaluate the outcomes of planning policies and economic incentives.", "author" : [ { "dropping-particle" : "", "family" : "Gr\u0103dinaru", "given" : "Simona Raluca", "non-dropping-particle" : "", "parse-names" : false, "suffix" : "" }, { "dropping-particle" : "", "family" : "Ioj\u0103", "given" : "Cristian Ioan", "non-dropping-particle" : "", "parse-names" : false, "suffix" : "" }, { "dropping-particle" : "", "family" : "Onose", "given" : "Diana Andreea", "non-dropping-particle" : "", "parse-names" : false, "suffix" : "" }, { "dropping-particle" : "", "family" : "Gavrilidis", "given" : "Athanasios Alexandru", "non-dropping-particle" : "", "parse-names" : false, "suffix" : "" }, { "dropping-particle" : "", "family" : "P\u0103tru-Stupariu", "given" : "Ileana", "non-dropping-particle" : "", "parse-names" : false, "suffix" : "" }, { "dropping-particle" : "", "family" : "Kienast", "given" : "Felix", "non-dropping-particle" : "", "parse-names" : false, "suffix" : "" }, { "dropping-particle" : "", "family" : "Hersperger", "given" : "Anna M.", "non-dropping-particle" : "", "parse-names" : false, "suffix" : "" } ], "container-title" : "Ecological Indicators", "id" : "ITEM-1", "issued" : { "date-parts" : [ [ "2015", "10" ] ] }, "page" : "305-313", "title" : "Land abandonment as a precursor of built-up development at the sprawling periphery of former socialist cities", "type" : "article-journal", "volume" : "57" }, "uris" : [ "http://www.mendeley.com/documents/?uuid=cd724cde-e6ef-4b68-bf8f-a2949b9fe410" ] }, { "id" : "ITEM-2", "itemData" : { "DOI" : "10.1007/s10113-015-0820-3", "ISSN" : "1436-3798", "author" : [ { "dropping-particle" : "", "family" : "Plutzar", "given" : "Christoph", "non-dropping-particle" : "", "parse-names" : false, "suffix" : "" }, { "dropping-particle" : "", "family" : "Kroisleitner", "given" : "Christine", "non-dropping-particle" : "", "parse-names" : false, "suffix" : "" }, { "dropping-particle" : "", "family" : "Haberl", "given" : "Helmut", "non-dropping-particle" : "", "parse-names" : false, "suffix" : "" }, { "dropping-particle" : "", "family" : "Fetzel", "given" : "Tamara", "non-dropping-particle" : "", "parse-names" : false, "suffix" : "" }, { "dropping-particle" : "", "family" : "Bulgheroni", "given" : "Claudia", "non-dropping-particle" : "", "parse-names" : false, "suffix" : "" }, { "dropping-particle" : "", "family" : "Beringer", "given" : "Tim", "non-dropping-particle" : "", "parse-names" : false, "suffix" : "" }, { "dropping-particle" : "", "family" : "Hostert", "given" : "Patrick", "non-dropping-particle" : "", "parse-names" : false, "suffix" : "" }, { "dropping-particle" : "", "family" : "Kastner", "given" : "Thomas", "non-dropping-particle" : "", "parse-names" : false, "suffix" : "" }, { "dropping-particle" : "", "family" : "Kuemmerle", "given" : "Tobias", "non-dropping-particle" : "", "parse-names" : false, "suffix" : "" }, { "dropping-particle" : "", "family" : "Lauk", "given" : "Christian", "non-dropping-particle" : "", "parse-names" : false, "suffix" : "" }, { "dropping-particle" : "", "family" : "Levers", "given" : "Christian", "non-dropping-particle" : "", "parse-names" : false, "suffix" : "" }, { "dropping-particle" : "", "family" : "Lindner", "given" : "Marcus", "non-dropping-particle" : "", "parse-names" : false, "suffix" : "" }, { "dropping-particle" : "", "family" : "Moser", "given" : "Dietmar", "non-dropping-particle" : "", "parse-names" : false, "suffix" : "" }, { "dropping-particle" : "", "family" : "M\u00fcller", "given" : "Daniel", "non-dropping-particle" : "", "parse-names" : false, "suffix" : "" }, { "dropping-particle" : "", "family" : "Niedertscheider", "given" : "Maria", "non-dropping-particle" : "", "parse-names" : false, "suffix" : "" }, { "dropping-particle" : "", "family" : "Paracchini", "given" : "Maria Luisa", "non-dropping-particle" : "", "parse-names" : false, "suffix" : "" }, { "dropping-particle" : "", "family" : "Schaphoff", "given" : "Sibyll", "non-dropping-particle" : "", "parse-names" : false, "suffix" : "" }, { "dropping-particle" : "", "family" : "Verburg", "given" : "Peter H.", "non-dropping-particle" : "", "parse-names" : false, "suffix" : "" }, { "dropping-particle" : "", "family" : "Verkerk", "given" : "Pieter J.", "non-dropping-particle" : "", "parse-names" : false, "suffix" : "" }, { "dropping-particle" : "", "family" : "Erb", "given" : "Karl-Heinz", "non-dropping-particle" : "", "parse-names" : false, "suffix" : "" } ], "container-title" : "Regional Environmental Change", "id" : "ITEM-2", "issued" : { "date-parts" : [ [ "2015", "6", "10" ] ] }, "title" : "Changes in the spatial patterns of human appropriation of net primary production (HANPP) in Europe 1990\u20132006", "type" : "article-journal" }, "uris" : [ "http://www.mendeley.com/documents/?uuid=962e200e-dec0-4f0c-afb5-2c89c5f77eb5" ] }, { "id" : "ITEM-3", "itemData" : { "DOI" : "10.1002/2013GB004654", "ISSN" : "08866236", "author" : [ { "dropping-particle" : "", "family" : "Schierhorn", "given" : "Florian", "non-dropping-particle" : "", "parse-names" : false, "suffix" : "" }, { "dropping-particle" : "", "family" : "M\u00fcller", "given" : "Daniel", "non-dropping-partic</w:instrText>
      </w:r>
      <w:r w:rsidRPr="00E10E32">
        <w:rPr>
          <w:lang w:val="de-CH"/>
        </w:rPr>
        <w:instrText>le" : "", "parse-names" : false, "suffix" : "" }, { "dropping-particle" : "", "family" : "Beringer", "given" : "Tim", "non-dropping-particle" : "", "parse-names" : false, "suffix" : "" }, { "dropping-particle" : "V.", "family" : "Prishchepov", "given" : "Alexander", "non-dropping-particle" : "", "parse-names" : false, "suffix" : "" }, { "dropping-particle" : "", "family" : "Kuemmerle", "given" : "Tobias", "non-dropping-particle" : "", "parse-names" : false, "suffix" : "" }, { "dropping-particle" : "", "family" : "Balmann", "given" : "Alfons", "non-dropping-particle" : "", "parse-names" : false, "suffix" : "" } ], "container-title" : "Global Biogeochemical Cycles", "id" : "ITEM-3", "issue" : "4", "issued" : { "date-parts" : [ [ "2013", "12", "3" ] ] }, "page" : "1175-1185", "title" : "Post-Soviet cropland abandonment and carbon sequestration in European Russia, Ukraine, and Belarus", "type" : "article-journal", "volume" : "27" }, "uris" : [ "http://www.mendeley.com/documents/?uuid=65987f97-bb63-48b8-bd75-829bc70eb7b7" ] } ], "mendeley" : { "formattedCitation" : "(Gr\u0103dinaru et al., 2015; Plutzar et al., 2015; Schierhorn et al., 2013b)", "plainTextFormattedCitation" : "(Gr\u0103dinaru et al., 2015; Plutzar et al., 2015; Schierhorn et al., 2013b)", "previouslyFormattedCitation" : "(Gr\u0103dinaru et al., 2015; Plutzar et al., 2015; Schierhorn et al., 2013b)" }, "properties" : {  }, "schema" : "https://github.com/citation-style-language/schema/raw/master/csl-citation.json" }</w:instrText>
      </w:r>
      <w:r>
        <w:fldChar w:fldCharType="separate"/>
      </w:r>
      <w:r w:rsidRPr="00E10E32">
        <w:rPr>
          <w:lang w:val="de-CH"/>
        </w:rPr>
        <w:t xml:space="preserve">(Grădinaru </w:t>
      </w:r>
      <w:r w:rsidR="000D7D89" w:rsidRPr="000D7D89">
        <w:rPr>
          <w:i/>
          <w:lang w:val="de-CH"/>
        </w:rPr>
        <w:t>et al.</w:t>
      </w:r>
      <w:r w:rsidRPr="00E10E32">
        <w:rPr>
          <w:lang w:val="de-CH"/>
        </w:rPr>
        <w:t xml:space="preserve">, 2015; Plutzar </w:t>
      </w:r>
      <w:r w:rsidR="000D7D89" w:rsidRPr="000D7D89">
        <w:rPr>
          <w:i/>
          <w:lang w:val="de-CH"/>
        </w:rPr>
        <w:t>et al.</w:t>
      </w:r>
      <w:r w:rsidRPr="00E10E32">
        <w:rPr>
          <w:lang w:val="de-CH"/>
        </w:rPr>
        <w:t xml:space="preserve">, 2015; Schierhorn </w:t>
      </w:r>
      <w:r w:rsidR="000D7D89" w:rsidRPr="000D7D89">
        <w:rPr>
          <w:i/>
          <w:lang w:val="de-CH"/>
        </w:rPr>
        <w:t>et al.</w:t>
      </w:r>
      <w:r w:rsidRPr="00E10E32">
        <w:rPr>
          <w:lang w:val="de-CH"/>
        </w:rPr>
        <w:t>, 2013)</w:t>
      </w:r>
      <w:r>
        <w:fldChar w:fldCharType="end"/>
      </w:r>
      <w:r w:rsidRPr="00E10E32">
        <w:rPr>
          <w:lang w:val="de-CH"/>
        </w:rPr>
        <w:t xml:space="preserve">. </w:t>
      </w:r>
    </w:p>
    <w:p w14:paraId="52F69BE9" w14:textId="6EB14803" w:rsidR="0048205B" w:rsidRPr="00E10E32" w:rsidRDefault="0048205B" w:rsidP="00AE389F">
      <w:pPr>
        <w:rPr>
          <w:lang w:val="de-CH"/>
        </w:rPr>
      </w:pPr>
      <w:r w:rsidRPr="00E13B98">
        <w:t xml:space="preserve">In the </w:t>
      </w:r>
      <w:r>
        <w:t xml:space="preserve">European Union </w:t>
      </w:r>
      <w:r w:rsidRPr="00E13B98">
        <w:t>cropland area has decreased by almost 1.2 million hectares in recent decades</w:t>
      </w:r>
      <w:r>
        <w:t xml:space="preserve"> </w:t>
      </w:r>
      <w:r>
        <w:fldChar w:fldCharType="begin" w:fldLock="1"/>
      </w:r>
      <w:r>
        <w:instrText>ADDIN CSL_CITATION { "citationItems" : [ { "id" : "ITEM-1", "itemData" : { "DOI" : "10.1016/j.ecolind.2015.05.009", "ISSN" : "1470160X", "abstract" : "In former socialist countries, as cities expanded they permeated into nearby agricultural areas. The periphery then became a mosaic of built-up and agricultural patches. Due to small sizes, inconvenient shapes and scattered locations, the parcels often became unprofitable for agricultural use, and were later abandoned and frequently transformed into built-up areas. Our paper aims to assess whether agricultural land abandonment can be considered a valid precursor of built-up development. The periphery of Bucharest was chosen as the study area, and analyzed over a period of 11 years (2002\u20132013) based on data sets derived from aerial images. Logistic regression models were used to test whether land abandonment was a significant explanatory variable of built-up development along with other socio-economic, land use, and urban planning variables. The results showed that land abandonment has the potential to be considered a precursor of built-up development. It acts within a cause and effect framework, being influenced by ongoing economic transformations, and changes in urban regulations. Its addition as an explanatory variable in a built-up prediction model significantly increased the prediction power, which makes it a useful variable in urban land use change scenarios. The type of observed abandonment at the periphery of urban areas follows a different pathway compared to land abandonment observed in remote or rural areas. Here, land abandonment is the result of anticipated higher profits through new economic opportunities and urbanization. Monitoring of abandoned land and urban sprawl could enable local authorities to evaluate the outcomes of planning policies and economic incentives.", "author" : [ { "dropping-particle" : "", "family" : "Gr\u0103dinaru", "given" : "Simona Raluca", "non-dropping-particle" : "", "parse-names" : false, "suffix" : "" }, { "dropping-particle" : "", "family" : "Ioj\u0103", "given" : "Cristian Ioan", "non-dropping-particle" : "", "parse-names" : false, "suffix" : "" }, { "dropping-particle" : "", "family" : "Onose", "given" : "Diana Andreea", "non-dropping-particle" : "", "parse-names" : false, "suffix" : "" }, { "dropping-particle" : "", "family" : "Gavrilidis", "given" : "Athanasios Alexandru", "non-dropping-particle" : "", "parse-names" : false, "suffix" : "" }, { "dropping-particle" : "", "family" : "P\u0103tru-Stupariu", "given" : "Ileana", "non-dropping-particle" : "", "parse-names" : false, "suffix" : "" }, { "dropping-particle" : "", "family" : "Kienast", "given" : "Felix", "non-dropping-particle" : "", "parse-names" : false, "suffix" : "" }, { "dropping-particle" : "", "family" : "Hersperger", "given" : "Anna M.", "non-dropping-particle" : "", "parse-names" : false, "suffix" : "" } ], "container-title" : "Ecological Indicators", "id" : "ITEM-1", "issued" : { "date-parts" : [ [ "2015", "10" ] ] }, "page" : "305-313", "title" : "Land abandonment as a precursor of built-up development at the sprawling periphery of former socialist cities", "type" : "article-journal", "volume" : "57" }, "uris" : [ "http://www.mendeley.com/documents/?uuid=cd724cde-e6ef-4b68-bf8f-a2949b9fe410" ] }, { "id" : "ITEM-2", "itemData" : { "DOI" : "10.1016/j.landusepol.2009.08.012", "ISSN" : "02648377", "author" : [ { "dropping-particle" : "", "family" : "Munton", "given" : "Richard", "non-dropping-particle" : "", "parse-names" : false, "suffix" : "" } ], "container-title" : "Land Use Policy", "id" : "ITEM-2", "issued" : { "date-parts" : [ [ "2009", "12" ] ] }, "page" : "S54-S61", "title" : "Rural land ownership in the United Kingdom: Changing patterns and future possibilities for land use", "type" : "article-journal", "volume" : "26" }, "uris" : [ "http://www.mendeley.com/documents/?uuid=10a5639f-0000-4e48-b378-af04818bca4c" ] }, { "id" : "ITEM-3", "itemData" : { "DOI" : "10.1071/NB08044", "ISSN" : "1034-7674", "author" : [ { "dropping-particle" : "", "family" : "Dixon", "given" : "Jane M.", "non-dropping-particle" : "", "parse-names" : false, "suffix" : "" }, { "dropping-particle" : "", "family" : "Donati", "given" : "Kelly J.", "non-dropping-particle" : "", "parse-names" : false, "suffix" : "" }, { "dropping-particle" : "", "family" : "Pike", "given" : "Lucy L.", "non-dropping-particle" : "", "parse-names" : false, "suffix" : "" }, { "dropping-particle" : "", "family" : "Hattersley", "given" : "Libby", "non-dropping-particle" : "", "parse-names" : false, "suffix" : "" } ], "container-title" : "New South Wales Public Health Bulletin", "id" : "ITEM-3", "issue" : "2", "issued" : { "date-parts" : [ [ "2009" ] ] }, "page" : "14", "title" : "Functional foods and urban agriculture: two responses to climate change-related food insecurity", "type" : "article-journal", "volume" : "20" }, "uris" : [ "http://www.mendeley.com/documents/?uuid=fb964650-979a-49ec-b365-bb0104108582" ] } ], "mendeley" : { "formattedCitation" : "(J. M. Dixon, Donati, Pike, &amp; Hattersley, 2009; Gr\u0103dinaru et al., 2015; Munton, 2009)", "plainTextFormattedCitation" : "(J. M. Dixon, Donati, Pike, &amp; Hattersley, 2009; Gr\u0103dinaru et al., 2015; Munton, 2009)", "previouslyFormattedCitation" : "(J. M. Dixon, Donati, Pike, &amp; Hattersley, 2009; Gr\u0103dinaru et al., 2015; Munton, 2009)" }, "properties" : {  }, "schema" : "https://github.com/citation-style-language/schema/raw/master/csl-citation.json" }</w:instrText>
      </w:r>
      <w:r>
        <w:fldChar w:fldCharType="separate"/>
      </w:r>
      <w:r w:rsidRPr="0018045E">
        <w:t>(Dixon</w:t>
      </w:r>
      <w:r w:rsidR="001408C1">
        <w:rPr>
          <w:i/>
        </w:rPr>
        <w:t xml:space="preserve"> et al.</w:t>
      </w:r>
      <w:r w:rsidRPr="0018045E">
        <w:t xml:space="preserve">, 2009; Grădinaru </w:t>
      </w:r>
      <w:r w:rsidR="000D7D89" w:rsidRPr="000D7D89">
        <w:rPr>
          <w:i/>
        </w:rPr>
        <w:t>et al.</w:t>
      </w:r>
      <w:r w:rsidRPr="0018045E">
        <w:t>, 2015; Munton, 2009)</w:t>
      </w:r>
      <w:r>
        <w:fldChar w:fldCharType="end"/>
      </w:r>
      <w:r>
        <w:t>.</w:t>
      </w:r>
      <w:r w:rsidRPr="00E13B98">
        <w:t xml:space="preserve"> In Central European countries, including Poland, Czech Republic, Slovakia, Hungary, Romania and Bulgaria, during the 1990s and 2000s the prevailing land-use trend was abandonment of arable land and grassland, reductions of livestock densities and agrochemical use and reforestation </w:t>
      </w:r>
      <w:r>
        <w:fldChar w:fldCharType="begin" w:fldLock="1"/>
      </w:r>
      <w:r>
        <w:instrText>ADDIN CSL_CITATION { "citationItems" : [ { "id" : "ITEM-1", "itemData" : { "DOI" : "10.1007/s10980-012-9818-0", "ISSN" : "0921-2973", "author" : [ { "dropping-particle" : "", "family" : "Bir\u00f3", "given" : "Marianna", "non-dropping-particle" : "", "parse-names" : false, "suffix" : "" }, { "dropping-particle" : "", "family" : "Cz\u00facz", "given" : "B\u00e1lint", "non-dropping-particle" : "", "parse-names" : false, "suffix" : "" }, { "dropping-particle" : "", "family" : "Horv\u00e1th", "given" : "Ferenc", "non-dropping-particle" : "", "parse-names" : false, "suffix" : "" }, { "dropping-particle" : "", "family" : "R\u00e9v\u00e9sz", "given" : "Andr\u00e1s", "non-dropping-particle" : "", "parse-names" : false, "suffix" : "" }, { "dropping-particle" : "", "family" : "Csat\u00e1ri", "given" : "B\u00e1lint", "non-dropping-particle" : "", "parse-names" : false, "suffix" : "" }, { "dropping-particle" : "", "family" : "Moln\u00e1r", "given" : "Zsolt", "non-dropping-particle" : "", "parse-names" : false, "suffix" : "" } ], "container-title" : "Landscape Ecology", "id" : "ITEM-1", "issue" : "5", "issued" : { "date-parts" : [ [ "2013", "5", "30" ] ] }, "page" : "789-803", "title" : "Drivers of grassland loss in Hungary during the post-socialist transformation (1987\u20131999)", "type" : "article-journal", "volume" : "28" }, "uris" : [ "http://www.mendeley.com/documents/?uuid=abbd09eb-7c86-45d8-9255-13bccb50f7c6" ] }, { "id" : "ITEM-2", "itemData" : { "DOI" : "http://doi.org/10.18352/ijc.367", "ISBN" : "18750281", "ISSN" : "18750281", "PMID" : "90308838", "abstract" : "In comparison to many Western European countries, in Romania the use of common pastures remains widespread and is strongly linked to the predominance of subsistence and semi-subsistence farming in much of the country. The majority of permanent pasture in the country is under state or community ownership, and these areas are of high natural and cultural, as well as economic importance for Romania. Whilst traditional governance systems of the commons are still partly intact, or at least within living memory here, new institutions are forming in response to substantial changes in agriculture and rural life that have been occurring, particularly since Romania's accession to the EU in 2007. We describe the changing role of common pastures for local communities in the case study region of T\u00e2rnava Mare in Southern Transylvania, Romania. The number of active users here is decreasing, and those who have more animals are increasingly grazing their animals on long-term leased or private land, thus effectively no longer participating in the commons. This is encouraged by the current system of relatively low prices for agricultural products and EU agricultural support payments, which for smallholders and larger farmers alike are now a major factor in the financial viability of farming in Romania. The future of the commons in the study region will hinge on the success of the communities to self-organise and take advantage of the opportunities presented by the changing rural context of pastoral commons use. [ABSTRACT FROM AUTHOR] Copyright of International Journal of the Commons is the property of Universiteit Utrech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2", "issue" : "1", "issued" : { "date-parts" : [ [ "2013" ] ] }, "page" : "58-72", "title" : "Pastoral commons use in Romania and the role of the Common Agricultural Policy", "type" : "article-journal", "volume" : "7" }, "uris" : [ "http://www.mendeley.com/documents/?uuid=8d47bc1e-2f2c-378c-b60e-01233c898731" ] } ], "mendeley" : { "formattedCitation" : "(Bir\u00f3 et al., 2013; L. Sutcliffe, Paulini, Jones, Marggraf, &amp; Page, 2013)", "plainTextFormattedCitation" : "(Bir\u00f3 et al., 2013; L. Sutcliffe, Paulini, Jones, Marggraf, &amp; Page, 2013)", "previouslyFormattedCitation" : "(Bir\u00f3 et al., 2013; L. Sutcliffe, Paulini, Jones, Marggraf, &amp; Page, 2013)" }, "properties" : {  }, "schema" : "https://github.com/citation-style-language/schema/raw/master/csl-citation.json" }</w:instrText>
      </w:r>
      <w:r>
        <w:fldChar w:fldCharType="separate"/>
      </w:r>
      <w:r w:rsidRPr="0018045E">
        <w:t xml:space="preserve">(Biró </w:t>
      </w:r>
      <w:r w:rsidR="000D7D89" w:rsidRPr="000D7D89">
        <w:rPr>
          <w:i/>
        </w:rPr>
        <w:t>et al.</w:t>
      </w:r>
      <w:r w:rsidRPr="0018045E">
        <w:t>, 2013; Sutcliffe</w:t>
      </w:r>
      <w:r w:rsidR="001408C1">
        <w:rPr>
          <w:i/>
        </w:rPr>
        <w:t xml:space="preserve"> et al.</w:t>
      </w:r>
      <w:r w:rsidRPr="0018045E">
        <w:t>, 2013)</w:t>
      </w:r>
      <w:r>
        <w:fldChar w:fldCharType="end"/>
      </w:r>
      <w:r w:rsidRPr="00E13B98">
        <w:t xml:space="preserve">. For example, in Poland 17.6%, in Estonia 10.1% and in Latvia 21.1% of agricultural land was abandoned by 2002 </w:t>
      </w:r>
      <w:r>
        <w:fldChar w:fldCharType="begin" w:fldLock="1"/>
      </w:r>
      <w:r>
        <w:instrText>ADDIN CSL_CITATION { "citationItems" : [ { "id" : "ITEM-1", "itemData" : { "author" : [ { "dropping-particle" : "", "family" : "Keenleyside", "given" : "C.", "non-dropping-particle" : "", "parse-names" : false, "suffix" : "" }, { "dropping-particle" : "", "family" : "Tucker", "given" : "G.M.", "non-dropping-particle" : "", "parse-names" : false, "suffix" : "" } ], "id" : "ITEM-1", "issued" : { "date-parts" : [ [ "2010" ] ] }, "publisher-place" : "London", "title" : "Farmland abandonment in the EU: an assessment of trends and prospects. Report prepared for WWF. London: Institute for European Environmental Policy (IEEP).", "type" : "report" }, "uris" : [ "http://www.mendeley.com/documents/?uuid=595681e1-2e07-3bc0-b919-66a40e487429" ] } ], "mendeley" : { "formattedCitation" : "(Keenleyside &amp; Tucker, 2010)", "plainTextFormattedCitation" : "(Keenleyside &amp; Tucker, 2010)", "previouslyFormattedCitation" : "(Keenleyside &amp; Tucker, 2010)" }, "properties" : {  }, "schema" : "https://github.com/citation-style-language/schema/raw/master/csl-citation.json" }</w:instrText>
      </w:r>
      <w:r>
        <w:fldChar w:fldCharType="separate"/>
      </w:r>
      <w:r w:rsidRPr="0000519D">
        <w:t>(Keenleyside &amp; Tucker, 2010)</w:t>
      </w:r>
      <w:r>
        <w:fldChar w:fldCharType="end"/>
      </w:r>
      <w:r w:rsidRPr="00E13B98">
        <w:t xml:space="preserve">. However, expansion of the </w:t>
      </w:r>
      <w:r>
        <w:t xml:space="preserve">European Union </w:t>
      </w:r>
      <w:r w:rsidRPr="00E13B98">
        <w:t xml:space="preserve">and implementation of </w:t>
      </w:r>
      <w:r>
        <w:t>its</w:t>
      </w:r>
      <w:r w:rsidRPr="00E13B98">
        <w:t xml:space="preserve"> </w:t>
      </w:r>
      <w:r>
        <w:t>C</w:t>
      </w:r>
      <w:r w:rsidRPr="00E13B98">
        <w:t xml:space="preserve">ommon </w:t>
      </w:r>
      <w:r>
        <w:t>A</w:t>
      </w:r>
      <w:r w:rsidRPr="00E13B98">
        <w:t xml:space="preserve">gricultural </w:t>
      </w:r>
      <w:r>
        <w:t>P</w:t>
      </w:r>
      <w:r w:rsidRPr="00E13B98">
        <w:t xml:space="preserve">olicy in new member </w:t>
      </w:r>
      <w:r>
        <w:t>S</w:t>
      </w:r>
      <w:r w:rsidRPr="00E13B98">
        <w:t xml:space="preserve">tates has resulted in the reclaiming of abandoned </w:t>
      </w:r>
      <w:r w:rsidRPr="00E13B98">
        <w:lastRenderedPageBreak/>
        <w:t>farmland for intensive agriculture – a trend that is likely to continue</w:t>
      </w:r>
      <w:r>
        <w:t xml:space="preserve"> </w:t>
      </w:r>
      <w:r>
        <w:fldChar w:fldCharType="begin" w:fldLock="1"/>
      </w:r>
      <w:r>
        <w:instrText>ADDIN CSL_CITATION { "citationItems" : [ { "id" : "ITEM-1", "itemData" : { "DOI" : "10.1007/s10113-008-0050-z", "ISBN" : "1436-3798", "ISSN" : "14363798", "abstract" : "The drastic socio-economic and political changes that occurred after the breakdown of socialism in Eastern Europe triggered widespread land use change, including cropland abandonment and forest cover changes. Yet the rates and spatial patterns of post-socialist land use change remain largely unclear. We used Landsat TM/ETM+ images to classify land cover maps and assess landscape pattern changes from 1990 to 2005 in Arge\u015f County, Southern Romania. Cropland abandonment was the most widespread change (21.1% abandonment rate), likely due to declining returns from farming, tenure insecurity, and demographic developments during transition. Forest cover and forest fragmentation remained remarkably stable during transition, despite widespread ownership transfers. Cropland abandonment provides opportunities for increased carbon sequestration, but threatens cultural landscapes and biodiversity. Continued monitoring is important for assessing whether abandoned croplands will eventually reforest or be put back into production and to better understand the consequences of post-socialist land use change for ecosystems and biodiversity.", "author" : [ { "dropping-particle" : "", "family" : "Kuemmerle", "given" : "Tobias", "non-dropping-particle" : "", "parse-names" : false, "suffix" : "" }, { "dropping-particle" : "", "family" : "M\u00fcller", "given" : "Daniel", "non-dropping-particle" : "", "parse-names" : false, "suffix" : "" }, { "dropping-particle" : "", "family" : "Griffiths", "given" : "Patrick", "non-dropping-particle" : "", "parse-names" : false, "suffix" : "" }, { "dropping-particle" : "", "family" : "Rusu", "given" : "Marioara", "non-dropping-particle" : "", "parse-names" : false, "suffix" : "" } ], "container-title" : "Regional Environmental Change", "id" : "ITEM-1", "issue" : "1", "issued" : { "date-parts" : [ [ "2009", "5", "9" ] ] }, "page" : "1-12", "title" : "Land use change in Southern Romania after the collapse of socialism", "type" : "article-journal", "volume" : "9" }, "uris" : [ "http://www.mendeley.com/documents/?uuid=d5320dad-2ccb-4768-94de-03a7e38b67c6" ] }, { "id" : "ITEM-2", "itemData" : { "author" : [ { "dropping-particle" : "", "family" : "Keenleyside", "given" : "C.", "non-dropping-particle" : "", "parse-names" : false, "suffix" : "" }, { "dropping-particle" : "", "family" : "Tucker", "given" : "G.M.", "non-dropping-particle" : "", "parse-names" : false, "suffix" : "" } ], "id" : "ITEM-2", "issued" : { "date-parts" : [ [ "2010" ] ] }, "publisher-place" : "London", "title" : "Farmland abandonment in the EU: an assessment of trends and prospects. Report prepared for WWF. London: Institute for European Environmental Policy (IEEP).", "type" : "report" }, "uris" : [ "http://www.mendeley.com/documents/?uuid=595681e1-2e07-3bc0-b919-66a40e487429" ] }, { "id" : "ITEM-3", "itemData" : { "DOI" : "http://doi.org/10.18352/ijc.367", "ISBN" : "18750281", "ISSN" : "18750281", "PMID" : "90308838", "abstract" : "In comparison to many Western European countries, in Romania the use of common pastures remains widespread and is strongly linked to the predominance of subsistence and semi-subsistence farming in much of the country. The majority of permanent pasture in the country is under state or community ownership, and these areas are of high natural and cultural, as well as economic importance for Romania. Whilst traditional governance systems of the commons are still partly intact, or at least within living memory here, new institutions are forming in response to substantial changes in agriculture and rural life that have been occurring, particularly since Romania's accession to the EU in 2007. We describe the changing role of common pastures for local communities in the case study region of T\u00e2rnava Mare in Southern Transylvania, Romania. The number of active users here is decreasing, and those who have more animals are increasingly grazing their animals on long-term leased or private land, thus effectively no longer participating in the commons. This is encouraged by the current system of relatively low prices for agricultural products and EU agricultural support payments, which for smallholders and larger farmers alike are now a major factor in the financial viability of farming in Romania. The future of the commons in the study region will hinge on the success of the communities to self-organise and take advantage of the opportunities presented by the changing rural context of pastoral commons use. [ABSTRACT FROM AUTHOR] Copyright of International Journal of the Commons is the property of Universiteit Utrech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utcliffe", "given" : "Laura", "non-dropping-particle" : "", "parse-names" : false, "suffi</w:instrText>
      </w:r>
      <w:r w:rsidRPr="00E10E32">
        <w:rPr>
          <w:lang w:val="de-CH"/>
        </w:rPr>
        <w:instrText>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3", "issue" : "1", "issued" : { "date-parts" : [ [ "2013" ] ] }, "page" : "58-72", "title" : "Pastoral commons use in Romania and the role of the Common Agricultural Policy", "type" : "article-journal", "volume" : "7" }, "uris" : [ "http://www.mendeley.com/documents/?uuid=d844af88-eafb-46ef-af6b-e4ea896e6afb" ] } ], "mendeley" : { "formattedCitation" : "(Keenleyside &amp; Tucker, 2010; Kuemmerle, M\u00fcller, Griffiths, &amp; Rusu, 2009; L. Sutcliffe et al., 2013)", "plainTextFormattedCitation" : "(Keenleyside &amp; Tucker, 2010; Kuemmerle, M\u00fcller, Griffiths, &amp; Rusu, 2009; L. Sutcliffe et al., 2013)", "previouslyFormattedCitation" : "(Keenleyside &amp; Tucker, 2010; Kuemmerle, M\u00fcller, Griffiths, &amp; Rusu, 2009; L. Sutcliffe et al., 2013)" }, "properties" : {  }, "schema" : "https://github.com/citation-style-language/schema/raw/master/csl-citation.json" }</w:instrText>
      </w:r>
      <w:r>
        <w:fldChar w:fldCharType="separate"/>
      </w:r>
      <w:r w:rsidRPr="00E10E32">
        <w:rPr>
          <w:lang w:val="de-CH"/>
        </w:rPr>
        <w:t>(Keenleyside &amp; Tucker, 2010; Kuemmerle</w:t>
      </w:r>
      <w:r w:rsidR="001408C1">
        <w:rPr>
          <w:i/>
          <w:lang w:val="de-CH"/>
        </w:rPr>
        <w:t xml:space="preserve"> et al.</w:t>
      </w:r>
      <w:r w:rsidRPr="00E10E32">
        <w:rPr>
          <w:lang w:val="de-CH"/>
        </w:rPr>
        <w:t xml:space="preserve">, 2009; Sutcliffe </w:t>
      </w:r>
      <w:r w:rsidR="000D7D89" w:rsidRPr="000D7D89">
        <w:rPr>
          <w:i/>
          <w:lang w:val="de-CH"/>
        </w:rPr>
        <w:t>et al.</w:t>
      </w:r>
      <w:r w:rsidRPr="00E10E32">
        <w:rPr>
          <w:lang w:val="de-CH"/>
        </w:rPr>
        <w:t>, 2013)</w:t>
      </w:r>
      <w:r>
        <w:fldChar w:fldCharType="end"/>
      </w:r>
      <w:r w:rsidRPr="00E10E32">
        <w:rPr>
          <w:lang w:val="de-CH"/>
        </w:rPr>
        <w:t>.</w:t>
      </w:r>
    </w:p>
    <w:p w14:paraId="59C8174E" w14:textId="7A9912B2" w:rsidR="0048205B" w:rsidRDefault="0048205B" w:rsidP="00AE389F">
      <w:r w:rsidRPr="00E13B98">
        <w:t xml:space="preserve">Eastern Europe and Central Asia have been hotspots of cropland abandonment since the 1990s </w:t>
      </w:r>
      <w:r>
        <w:fldChar w:fldCharType="begin" w:fldLock="1"/>
      </w:r>
      <w:r>
        <w:instrText>ADDIN CSL_CITATION { "citationItems" : [ { "id" : "ITEM-1", "itemData" : { "DOI" : "10.1007/s10113-008-0050-z", "ISBN" : "1436-3798", "ISSN" : "14363798", "abstract" : "The drastic socio-economic and political changes that occurred after the breakdown of socialism in Eastern Europe triggered widespread land use change, including cropland abandonment and forest cover changes. Yet the rates and spatial patterns of post-socialist land use change remain largely unclear. We used Landsat TM/ETM+ images to classify land cover maps and assess landscape pattern changes from 1990 to 2005 in Arge\u015f County, Southern Romania. Cropland abandonment was the most widespread change (21.1% abandonment rate), likely due to declining returns from farming, tenure insecurity, and demographic developments during transition. Forest cover and forest fragmentation remained remarkably stable during transition, despite widespread ownership transfers. Cropland abandonment provides opportunities for increased carbon sequestration, but threatens cultural landscapes and biodiversity. Continued monitoring is important for assessing whether abandoned croplands will eventually reforest or be put back into production and to better understand the consequences of post-socialist land use change for ecosystems and biodiversity.", "author" : [ { "dropping-particle" : "", "family" : "Kuemmerle", "given" : "Tobias", "non-dropping-particle" : "", "parse-names" : false, "suffix" : "" }, { "dropping-particle" : "", "family" : "M\u00fcller", "given" : "Daniel", "non-dropping-particle" : "", "parse-names" : false, "suffix" : "" }, { "dropping-particle" : "", "family" : "Griffiths", "given" : "Patrick", "non-dropping-particle" : "", "parse-names" : false, "suffix" : "" }, { "dropping-particle" : "", "family" : "Rusu", "given" : "Marioara", "non-dropping-particle" : "", "parse-names" : false, "suffix" : "" } ], "container-title" : "Regional Environmental Change", "id" : "ITEM-1", "issue" : "1", "issued" : { "date-parts" : [ [ "2009", "5", "9" ] ] }, "page" : "1-12", "title" : "Land use change in Southern Romania after the collapse of socialism", "type" : "article-journal", "volume" : "9" }, "uris" : [ "http://www.mendeley.com/documents/?uuid=d5320dad-2ccb-4768-94de-03a7e38b67c6" ] }, { "id" : "ITEM-2", "itemData" : { "author" : [ { "dropping-particle" : "", "family" : "Keenleyside", "given" : "C.", "non-dropping-particle" : "", "parse-names" : false, "suffix" : "" }, { "dropping-particle" : "", "family" : "Tucker", "given" : "G.M.", "non-dropping-particle" : "", "parse-names" : false, "suffix" : "" } ], "id" : "ITEM-2", "issued" : { "date-parts" : [ [ "2010" ] ] }, "publisher-place" : "London", "title" : "Farmland abandonment in the EU: an assessment of trends and prospects. Report prepared for WWF. London: Institute for European Environmental Policy (IEEP).", "type" : "report" }, "uris" : [ "http://www.mendeley.com/documents/?uuid=595681e1-2e07-3bc0-b919-66a40e487429" ] }, { "id" : "ITEM-3", "itemData" : { "DOI" : "http://doi.org/10.18352/ijc.367", "ISBN" : "18750281", "ISSN" : "18750281", "PMID" : "90308838", "abstract" : "In comparison to many Western European countries, in Romania the use of common pastures remains widespread and is strongly linked to the predominance of subsistence and semi-subsistence farming in much of the country. The majority of permanent pasture in the country is under state or community ownership, and these areas are of high natural and cultural, as well as economic importance for Romania. Whilst traditional governance systems of the commons are still partly intact, or at least within living memory here, new institutions are forming in response to substantial changes in agriculture and rural life that have been occurring, particularly since Romania's accession to the EU in 2007. We describe the changing role of common pastures for local communities in the case study region of T\u00e2rnava Mare in Southern Transylvania, Romania. The number of active users here is decreasing, and those who have more animals are increasingly grazing their animals on long-term leased or private land, thus effectively no longer participating in the commons. This is encouraged by the current system of relatively low prices for agricultural products and EU agricultural support payments, which for smallholders and larger farmers alike are now a major factor in the financial viability of farming in Romania. The future of the commons in the study region will hinge on the success of the communities to self-organise and take advantage of the opportunities presented by the changing rural context of pastoral commons use. [ABSTRACT FROM AUTHOR] Copyright of International Journal of the Commons is the property of Universiteit Utrech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utcliffe", "given" : "Laura", "non-dropping-particle" : "", "parse-names" : false, "suffix" : "" }, { "dropping-particle" : "", "family" : "Paulini", "given" : "Inge", "non-dropping-particle" : "", "parse-names" : false, "suffix" : "" }, { "dropping-particle" : "", "family" : "Jones", "given" : "Gwyn", "non-dropping-particle" : "", "parse-names" : false, "suffix" : "" }, { "dropping-particle" : "", "family" : "Marggraf", "given" : "Rainer", "non-dropping-particle" : "", "parse-names" : false, "suffix" : "" }, { "dropping-particle" : "", "family" : "Page", "given" : "Nathaniel", "non-dropping-particle" : "", "parse-names" : false, "suffix" : "" } ], "container-title" : "International Journal of the Commons", "id" : "ITEM-3", "issue" : "1", "issued" : { "date-parts" : [ [ "2013" ] ] }, "page" : "58-72", "title" : "Pastoral commons use in Romania and the role of the Common Agricultural Policy", "type" : "article-journal", "volume" : "7" }, "uris" : [ "http://www.mendeley.com/documents/?uuid=d844af88-eafb-46ef-af6b-e4ea896e6afb" ] } ], "mendeley" : { "formattedCitation" : "(Keenleyside &amp; Tucker, 2010; Kuemmerle et al., 2009; L. Sutcliffe et al., 2013)", "plainTextFormattedCitation" : "(Keenleyside &amp; Tucker, 2010; Kuemmerle et al., 2009; L. Sutcliffe et al., 2013)", "previouslyFormattedCitation" : "(Keenleyside &amp; Tucker, 2010; Kuemmerle et al., 2009; L. Sutcliffe et al., 2013)" }, "properties" : {  }, "schema" : "https://github.com/citation-style-language/schema/raw/master/csl-citation.json" }</w:instrText>
      </w:r>
      <w:r>
        <w:fldChar w:fldCharType="separate"/>
      </w:r>
      <w:r w:rsidRPr="0036695A">
        <w:t xml:space="preserve">(Keenleyside &amp; Tucker, 2010; Kuemmerle </w:t>
      </w:r>
      <w:r w:rsidR="000D7D89" w:rsidRPr="000D7D89">
        <w:rPr>
          <w:i/>
        </w:rPr>
        <w:t>et al.</w:t>
      </w:r>
      <w:r w:rsidRPr="0036695A">
        <w:t xml:space="preserve">, 2009; Sutcliffe </w:t>
      </w:r>
      <w:r w:rsidR="000D7D89" w:rsidRPr="000D7D89">
        <w:rPr>
          <w:i/>
        </w:rPr>
        <w:t>et al.</w:t>
      </w:r>
      <w:r w:rsidRPr="0036695A">
        <w:t>, 2013)</w:t>
      </w:r>
      <w:r>
        <w:fldChar w:fldCharType="end"/>
      </w:r>
      <w:r w:rsidRPr="0036695A">
        <w:t xml:space="preserve">. </w:t>
      </w:r>
      <w:r w:rsidRPr="00E13B98">
        <w:t xml:space="preserve">The collapse of the </w:t>
      </w:r>
      <w:r>
        <w:t xml:space="preserve">socialistic </w:t>
      </w:r>
      <w:r w:rsidRPr="00E13B98">
        <w:t xml:space="preserve">collective farming system resulted in the abandonment of more than 58 million hectares of former croplands in Russia and Kazakhstan </w:t>
      </w:r>
      <w:r>
        <w:fldChar w:fldCharType="begin" w:fldLock="1"/>
      </w:r>
      <w:r>
        <w:instrText>ADDIN CSL_CITATION { "citationItems" : [ { "id" : "ITEM-1", "itemData" : { "DOI" : "10.1016/j.catena.2015.06.002", "ISSN" : "03418162", "author" : [ { "dropping-particle" : "", "family" : "Kurganova", "given" : "I.", "non-dropping-particle" : "", "parse-names" : false, "suffix" : "" }, { "dropping-particle" : "", "family" : "Lopes de Gerenyu", "given" : "V.", "non-dropping-particle" : "", "parse-names" : false, "suffix" : "" }, { "dropping-particle" : "", "family" : "Kuzyakov", "given" : "Y.", "non-dropping-particle" : "", "parse-names" : false, "suffix" : "" } ], "container-title" : "CATENA", "id" : "ITEM-1", "issued" : { "date-parts" : [ [ "2015", "10" ] ] }, "page" : "461-466", "title" : "Large-scale carbon sequestration in post-agrogenic ecosystems in Russia and Kazakhstan", "type" : "article-journal", "volume" : "133" }, "uris" : [ "http://www.mendeley.com/documents/?uuid=dfcc63b8-6958-4a99-8cf9-05b4a28b6db9" ] } ], "mendeley" : { "formattedCitation" : "(Kurganova, Lopes de Gerenyu, &amp; Kuzyakov, 2015)", "plainTextFormattedCitation" : "(Kurganova, Lopes de Gerenyu, &amp; Kuzyakov, 2015)", "previouslyFormattedCitation" : "(Kurganova, Lopes de Gerenyu, &amp; Kuzyakov, 2015)" }, "properties" : {  }, "schema" : "https://github.com/citation-style-language/schema/raw/master/csl-citation.json" }</w:instrText>
      </w:r>
      <w:r>
        <w:fldChar w:fldCharType="separate"/>
      </w:r>
      <w:r w:rsidRPr="00A36031">
        <w:t>(Kurganova</w:t>
      </w:r>
      <w:r w:rsidR="00713C7F">
        <w:rPr>
          <w:i/>
        </w:rPr>
        <w:t xml:space="preserve"> et al.</w:t>
      </w:r>
      <w:r w:rsidRPr="00A36031">
        <w:t>, 2015)</w:t>
      </w:r>
      <w:r>
        <w:fldChar w:fldCharType="end"/>
      </w:r>
      <w:r w:rsidRPr="00E13B98">
        <w:t xml:space="preserve"> (</w:t>
      </w:r>
      <w:r w:rsidR="00B71742" w:rsidRPr="00B71742">
        <w:rPr>
          <w:b/>
        </w:rPr>
        <w:t>Figure 4.9</w:t>
      </w:r>
      <w:r>
        <w:t xml:space="preserve"> and</w:t>
      </w:r>
      <w:r w:rsidRPr="00E13B98">
        <w:t xml:space="preserve"> </w:t>
      </w:r>
      <w:r w:rsidR="00B71742" w:rsidRPr="00B71742">
        <w:rPr>
          <w:b/>
        </w:rPr>
        <w:t>Figure 4.10</w:t>
      </w:r>
      <w:r w:rsidRPr="00E13B98">
        <w:t xml:space="preserve">). This was mirrored by substantial reductions in livestock (e.g. &gt;30% reductions from 1990 levels in cattle densities in 2005 and 2015) </w:t>
      </w:r>
      <w:r>
        <w:fldChar w:fldCharType="begin" w:fldLock="1"/>
      </w:r>
      <w:r>
        <w:instrText>ADDIN CSL_CITATION { "citationItems" : [ { "id" : "ITEM-1", "itemData" : { "URL" : "http://www.fedstat.ru", "accessed" : { "date-parts" : [ [ "2017", "1", "16" ] ] }, "author" : [ { "dropping-particle" : "", "family" : "Rosstat", "given" : "", "non-dropping-particle" : "", "parse-names" : false, "suffix" : "" } ], "id" : "ITEM-1", "issued" : { "date-parts" : [ [ "2017" ] ] }, "title" : "Russian Federation: Unified Interdepartmental Statistical Information System", "type" : "webpage" }, "uris" : [ "http://www.mendeley.com/documents/?uuid=bea7fcbd-dd92-4ccc-8d1a-7e92449a5a23" ] }, { "id" : "ITEM-2", "itemData" : { "author" : [ { "dropping-particle" : "", "family" : "Lescheva", "given" : "M.", "non-dropping-particle" : "", "parse-names" : false, "suffix" : "" }, { "dropping-particle" : "", "family" : "Ivolga", "given" : "A.", "non-dropping-particle" : "", "parse-names" : false, "suffix" : "" } ], "container-title" : "Ekonomika Poljoprivrede", "id" : "ITEM-2", "issue" : "2", "issued" : { "date-parts" : [ [ "2015" ] ] }, "page" : "467-480", "title" : "Current state and perspectives of sheep breeding development in Russian modern economic conditions", "type" : "article-journal", "volume" : "62" }, "uris" : [ "http://www.mendeley.com/documents/?uuid=32f17e3b-d00b-496a-a2d9-26cd263dc2a4" ] }, { "id" : "ITEM-3", "itemData" : { "author" : [ { "dropping-particle" : "", "family" : "Chibilyov (Jr.)", "given" : "A. A.", "non-dropping-particle" : "", "parse-names" : false, "suffix" : "" } ], "container-title" : "Geographicheskiy Vestnik", "id" : "ITEM-3", "issue" : "37", "issued" : { "date-parts" : [ [ "2016" ] ] }, "page" : "40-49", "title" : "Cartographic analysis of unused land emergence in the steppe zone of the Russian Federation", "type" : "article-journal", "volume" : "2" }, "uris" : [ "http://www.mendeley.com/documents/?uuid=6fd8f729-b14e-4596-b461-a676c084f397" ] } ], "mendeley" : { "formattedCitation" : "(Chibilyov (Jr.), 2016; Lescheva &amp; Ivolga, 2015; Rosstat, 2017)", "plainTextFormattedCitation" : "(Chibilyov (Jr.), 2016; Lescheva &amp; Ivolga, 2015; Rosstat, 2017)", "previouslyFormattedCitation" : "(Chibilyov (Jr.), 2016; Lescheva &amp; Ivolga, 2015; Rosstat, 2017)" }, "properties" : {  }, "schema" : "https://github.com/citation-style-language/schema/raw/master/csl-citation.json" }</w:instrText>
      </w:r>
      <w:r>
        <w:fldChar w:fldCharType="separate"/>
      </w:r>
      <w:r w:rsidRPr="00EF756D">
        <w:t>(Chibilyov, 2016; Lescheva &amp; Ivolga, 2015; Rosstat, 2017)</w:t>
      </w:r>
      <w:r>
        <w:fldChar w:fldCharType="end"/>
      </w:r>
      <w:r w:rsidRPr="00E13B98">
        <w:t>. In Kazakhstan and in stock farming steppe regions of Russia the collapse of livestock populations and state farms were combined with the private acquisition of former state assets, including livestock</w:t>
      </w:r>
      <w:r>
        <w:t xml:space="preserve"> </w:t>
      </w:r>
      <w:r>
        <w:fldChar w:fldCharType="begin" w:fldLock="1"/>
      </w:r>
      <w:r>
        <w:instrText>ADDIN CSL_CITATION { "citationItems" : [ { "id" : "ITEM-1", "itemData" : { "DOI" : "10.1016/S0306-9192(00)00037-3", "ISSN" : "03069192", "author" : [ { "dropping-particle" : "", "family" : "Suleimenov", "given" : "Mekhlis", "non-dropping-particle" : "", "parse-names" : false, "suffix" : "" }, { "dropping-particle" : "", "family" : "Oram", "given" : "Peter", "non-dropping-particle" : "", "parse-names" : false, "suffix" : "" } ], "container-title" : "Food Policy", "id" : "ITEM-1", "issue" : "6", "issued" : { "date-parts" : [ [ "2000", "12" ] ] }, "page" : "681-700", "title" : "Trends in feed, livestock production, and rangelands during the transition period in three Central Asian countries", "type" : "article-journal", "volume" : "25" }, "uris" : [ "http://www.mendeley.com/documents/?uuid=b5977024-6447-4867-9c15-4c14d2815984" ] }, { "id" : "ITEM-2", "itemData" : { "DOI" : "10.1016/j.agsy.2015.12.018", "ISSN" : "0308521X", "abstract" : "Despite worldwide trends towards intensive livestock production, some extensive systems retain comparative advantages, particularly in arid regions. In such variable environments, the extent to which natural pastures can contribute to animal nutrition depends on how livestock are distributed with respect to forage resources in time and space. Animal movements are governed by the interactions of bio-physical, economic and institutional drivers and constraints, all of which are dynamic in time and space, making disentangling the relative importance of different drivers challenging. We examine a large migratory system in central Kazakhstan, using unique long-term data in the context of major socio-economic change, to explore the changing role of bio-physical variables in shaping livestock movement. We explore the determinants of livestock distributions across broad ecological zones in pre-Soviet, Soviet and current time-periods. Differences between zones were examined using Soviet literature, recent interviews with herders and satellite imagery. At the site level, we combined data on livestock locations and density for 2003 and 2012 with bio-physical data from remote sensing. Taken together, these data suggest that the importance of bio-physical variables in determining inter-zonal movements and their timing have decreased over time, whilst the significance of economic and institutional factors appears to have increased. Although resource density may still be a \"pull factor\" driving movement in some situations, there is evidence that \"push factors\" such as snow cover, presence of harmful insects and temperature combine with herd size to influence movements between zones, leading to a reduction in the matching between grazing distribution and forage resources. These changes reflect the move to livestock management by small household units owning highly variable numbers of animals. They are representative of global trends in pastoral systems, in which reduction in mobility is linked to declines in collective management institutions, increasing integration of pastoralists in the wider economy and land tenure change.", "author" : [ { "dropping-particle" : "", "family" : "Robinson", "given" : "S", "non-dropping-particle" : "", "parse-names" : false, "suffix" : "" }, { "dropping-particle" : "", "family" : "Kerven", "given" : "C", "non-dropping-particle" : "", "parse-names" : false, "suffix" : "" }, { "dropping-particle" : "", "family" : "Behnke", "given" : "R", "non-dropping-particle" : "", "parse-names" : false, "suffix" : "" }, { "dropping-particle" : "", "family" : "Kushenov", "given" : "K", "non-dropping-particle" : "", "parse-names" : false, "suffix" : "" }, { "dropping-particle" : "", "family" : "Milner-Gulland", "given" : "E J", "non-dropping-particle" : "", "parse-names" : false, "suffix" : "" } ], "container-title" : "Agricultural Systems", "id" : "ITEM-2", "issue" : "February", "issued" : { "date-parts" : [ [ "2016" ] ] }, "page" : "169-182", "title" : "The changing role of bio-physical and socio-economic drivers in determining livestock distributions: A historical perspective from Kazakhstan", "type" : "article-journal", "volume" : "143" }, "uris" : [ "http://www.mendeley.com/documents/?uuid=aedf4a81-88bc-4c2c-a66a-171677f94d04" ] }, { "id" : "ITEM-3", "itemData" : { "DOI" : "10.1016/j.jaridenv.2015.11.003", "ISSN" : "01401963", "author" : [ { "dropping-particle" : "", "family" : "Kerven", "given" : "Carol", "non-dropping-particle" : "", "parse-names" : false, "suffix" : "" }, { "dropping-particle" : "", "family" : "Robinson", "given" : "Sarah", "non-dropping-particle" : "", "parse-names" : false, "suffix" : "" }, { "dropping-particle" : "", "family" : "Behnke", "given" : "Roy", "non-dropping-particle" : "", "parse-names" : false, "suffix" : "" }, { "dropping-particle" : "", "family" : "Kushenov", "given" : "Kanysh", "non-dropping-particle" : "", "parse-names" : false, "suffix" : "" }, { "dropping-particle" : "", "family" : "Milner-Gulland", "given" : "E.J.", "non-dropping-particle" : "", "parse-names" : false, "suffix" : "" } ], "container-title" : "Journal of Arid Environments", "id" : "ITEM-3", "issued" : { "date-parts" : [ [ "2016", "4" ] ] }, "page" : "106-119", "title" : "A pastoral frontier: From chaos to capitalism and the re-colonisation of the Kazakh rangelands", "type" : "article-journal", "volume" : "127" }, "uris" : [ "http://www.mendeley.com/documents/?uuid=bfb52bae-2ae1-430e-b4ee-8419bbc6e7ba" ] } ], "mendeley" : { "formattedCitation" : "(Carol Kerven, Robinson, Behnke, Kushenov, &amp; Milner-Gulland, 2016; S. Robinson, Kerven, Behnke, Kushenov, &amp; Milner-Gulland, 2016; Suleimenov &amp; Oram, 2000)", "plainTextFormattedCitation" : "(Carol Kerven, Robinson, Behnke, Kushenov, &amp; Milner-Gulland, 2016; S. Robinson, Kerven, Behnke, Kushenov, &amp; Milner-Gulland, 2016; Suleimenov &amp; Oram, 2000)", "previouslyFormattedCitation" : "(Carol Kerven, Robinson, Behnke, Kushenov, &amp; Milner-Gulland, 2016; S. Robinson, Kerven, Behnke, Kushenov, &amp; Milner-Gulland, 2016; Suleimenov &amp; Oram, 2000)" }, "properties" : {  }, "schema" : "https://github.com/citation-style-language/schema/raw/master/csl-citation.json" }</w:instrText>
      </w:r>
      <w:r>
        <w:fldChar w:fldCharType="separate"/>
      </w:r>
      <w:r w:rsidRPr="00220C92">
        <w:t>(Kerven</w:t>
      </w:r>
      <w:r w:rsidR="00713C7F">
        <w:rPr>
          <w:i/>
        </w:rPr>
        <w:t xml:space="preserve"> et al.</w:t>
      </w:r>
      <w:r w:rsidRPr="00220C92">
        <w:t>, 2016; Robinson</w:t>
      </w:r>
      <w:r w:rsidR="00713C7F">
        <w:rPr>
          <w:i/>
        </w:rPr>
        <w:t xml:space="preserve"> et al.</w:t>
      </w:r>
      <w:r w:rsidRPr="00220C92">
        <w:t>, 2016; Suleimenov &amp; Oram, 2000)</w:t>
      </w:r>
      <w:r>
        <w:fldChar w:fldCharType="end"/>
      </w:r>
      <w:r w:rsidRPr="008B0D73">
        <w:t xml:space="preserve">. </w:t>
      </w:r>
      <w:r w:rsidRPr="00E13B98">
        <w:t xml:space="preserve">Livestock declines of up to 80% in sheep and cattle took place in Kazakhstan </w:t>
      </w:r>
      <w:r>
        <w:fldChar w:fldCharType="begin" w:fldLock="1"/>
      </w:r>
      <w:r>
        <w:instrText>ADDIN CSL_CITATION { "citationItems" : [ { "id" : "ITEM-1", "itemData" : { "DOI" : "10.1016/j.biocon.2011.07.010", "ISSN" : "00063207", "author" : [ { "dropping-particle" : "", "family" : "Kamp", "given" : "Johannes", "non-dropping-particle" : "", "parse-names" : false, "suffix" : "" }, { "dropping-particle" : "", "family" : "Urazaliev", "given" : "Ruslan", "non-dropping-particle" : "", "parse-names" : false, "suffix" : "" }, { "dropping-particle" : "", "family" : "Donald", "given" : "Paul F.", "non-dropping-particle" : "", "parse-names" : false, "suffix" : "" }, { "dropping-particle" : "", "family" : "H\u00f6lzel", "given" : "Norbert", "non-dropping-particle" : "", "parse-names" : false, "suffix" : "" } ], "container-title" : "Biological Conservation", "id" : "ITEM-1", "issue" : "11", "issued" : { "date-parts" : [ [ "2011", "11" ] ] }, "page" : "2607-2614", "title" : "Post-Soviet agricultural change predicts future declines after recent recovery in Eurasian steppe bird populations", "type" : "article-journal", "volume" : "144" }, "uris" : [ "http://www.mendeley.com/documents/?uuid=de2994cc-d77b-4039-af25-db6b32f8dd57" ] } ], "mendeley" : { "formattedCitation" : "(Kamp, Urazaliev, Donald, &amp; H\u00f6lzel, 2011)", "plainTextFormattedCitation" : "(Kamp, Urazaliev, Donald, &amp; H\u00f6lzel, 2011)", "previouslyFormattedCitation" : "(Kamp, Urazaliev, Donald, &amp; H\u00f6lzel, 2011)" }, "properties" : {  }, "schema" : "https://github.com/citation-style-language/schema/raw/master/csl-citation.json" }</w:instrText>
      </w:r>
      <w:r>
        <w:fldChar w:fldCharType="separate"/>
      </w:r>
      <w:r w:rsidRPr="006344D4">
        <w:t>(Kamp</w:t>
      </w:r>
      <w:r w:rsidR="00713C7F">
        <w:rPr>
          <w:i/>
        </w:rPr>
        <w:t xml:space="preserve"> et al.</w:t>
      </w:r>
      <w:r w:rsidRPr="006344D4">
        <w:t>, 2011)</w:t>
      </w:r>
      <w:r>
        <w:fldChar w:fldCharType="end"/>
      </w:r>
      <w:r w:rsidRPr="00E13B98">
        <w:t xml:space="preserve">, creating a vast area of un-grazed grasslands </w:t>
      </w:r>
      <w:r>
        <w:fldChar w:fldCharType="begin" w:fldLock="1"/>
      </w:r>
      <w:r>
        <w:instrText>ADDIN CSL_CITATION { "citationItems" : [ { "id" : "ITEM-1", "itemData" : { "DOI" : "10.1016/j.jaridenv.2015.11.003", "ISSN" : "01401963", "author" : [ { "dropping-particle" : "", "family" : "Kerven", "given" : "Carol", "non-dropping-particle" : "", "parse-names" : false, "suffix" : "" }, { "dropping-particle" : "", "family" : "Robinson", "given" : "Sarah", "non-dropping-particle" : "", "parse-names" : false, "suffix" : "" }, { "dropping-particle" : "", "family" : "Behnke", "given" : "Roy", "non-dropping-particle" : "", "parse-names" : false, "suffix" : "" }, { "dropping-particle" : "", "family" : "Kushenov", "given" : "Kanysh", "non-dropping-particle" : "", "parse-names" : false, "suffix" : "" }, { "dropping-particle" : "", "family" : "Milner-Gulland", "given" : "E.J.", "non-dropping-particle" : "", "parse-names" : false, "suffix" : "" } ], "container-title" : "Journal of Arid Environments", "id" : "ITEM-1", "issued" : { "date-parts" : [ [ "2016", "4" ] ] }, "page" : "106-119", "title" : "A pastoral frontier: From chaos to capitalism and the re-colonisation of the Kazakh rangelands", "type" : "article-journal", "volume" : "127" }, "uris" : [ "http://www.mendeley.com/documents/?uuid=bfb52bae-2ae1-430e-b4ee-8419bbc6e7ba" ] } ], "mendeley" : { "formattedCitation" : "(Carol Kerven et al., 2016)", "plainTextFormattedCitation" : "(Carol Kerven et al., 2016)", "previouslyFormattedCitation" : "(Carol Kerven et al., 2016)" }, "properties" : {  }, "schema" : "https://github.com/citation-style-language/schema/raw/master/csl-citation.json" }</w:instrText>
      </w:r>
      <w:r>
        <w:fldChar w:fldCharType="separate"/>
      </w:r>
      <w:r w:rsidRPr="00220C92">
        <w:t xml:space="preserve">(Kerven </w:t>
      </w:r>
      <w:r w:rsidR="000D7D89" w:rsidRPr="000D7D89">
        <w:rPr>
          <w:i/>
        </w:rPr>
        <w:t>et al.</w:t>
      </w:r>
      <w:r w:rsidRPr="00220C92">
        <w:t>, 2016)</w:t>
      </w:r>
      <w:r>
        <w:fldChar w:fldCharType="end"/>
      </w:r>
      <w:r w:rsidRPr="00E13B98">
        <w:t xml:space="preserve">. Grazing patterns changed significantly, and intensive grazing became restricted to areas around villages, which have been rapidly degrading due to overgrazing </w:t>
      </w:r>
      <w:r>
        <w:fldChar w:fldCharType="begin" w:fldLock="1"/>
      </w:r>
      <w:r>
        <w:instrText>ADDIN CSL_CITATION { "citationItems" : [ { "id" : "ITEM-1", "itemData" : { "DOI" : "10.1016/S0306-9192(00)00037-3", "ISSN" : "03069192", "author" : [ { "dropping-particle" : "", "family" : "Suleimenov", "given" : "Mekhlis", "non-dropping-particle" : "", "parse-names" : false, "suffix" : "" }, { "dropping-particle" : "", "family" : "Oram", "given" : "Peter", "non-dropping-particle" : "", "parse-names" : false, "suffix" : "" } ], "container-title" : "Food Policy", "id" : "ITEM-1", "issue" : "6", "issued" : { "date-parts" : [ [ "2000", "12" ] ] }, "page" : "681-700", "title" : "Trends in feed, livestock production, and rangelands during the transition period in three Central Asian countries", "type" : "article-journal", "volume" : "25" }, "uris" : [ "http://www.mendeley.com/documents/?uuid=b5977024-6447-4867-9c15-4c14d2815984" ] }, { "id" : "ITEM-2", "itemData" : { "author" : [ { "dropping-particle" : "", "family" : "Kandalova", "given" : "G. T.", "non-dropping-particle" : "", "parse-names" : false, "suffix" : "" }, { "dropping-particle" : "", "family" : "Lysanova", "given" : "G. I.", "non-dropping-particle" : "", "parse-names" : false, "suffix" : "" } ], "container-title" : "Geography and Natural Resources", "id" : "ITEM-2", "issued" : { "date-parts" : [ [ "2010" ] ] }, "page" : "79-85", "title" : "Reclamaition of the steppe rangelands in Khakassia", "type" : "article-journal", "volume" : "4" }, "uris" : [ "http://www.mendeley.com/documents/?uuid=5be9188d-4869-4615-9f19-ca6310a189bc" ] }, { "id" : "ITEM-3", "itemData" : { "DOI" : "10.1016/j.biocon.2011.07.010", "ISSN" : "00063207", "author" : [ { "dropping-particle" : "", "family" : "Kamp", "given" : "Johannes", "non-dropping-particle" : "", "parse-names" : false, "suffix" : "" }, { "dropping-particle" : "", "family" : "Urazaliev", "given" : "Ruslan", "non-dropping-particle" : "", "parse-names" : false, "suffix" : "" }, { "dropping-particle" : "", "family" : "Donald", "given" : "Paul F.", "non-dropping-particle" : "", "parse-names" : false, "suffix" : "" }, { "dropping-particle" : "", "family" : "H\u00f6lzel", "given" : "Norbert", "non-dropping-particle" : "", "parse-names" : false, "suffix" : "" } ], "container-title" : "Biological Conservation", "id" : "ITEM-3", "issue" : "11", "issued" : { "date-parts" : [ [ "2011", "11" ] ] }, "page" : "2607-2614", "title" : "Post-Soviet agricultural change predicts future declines after recent recovery in Eurasian steppe bird populations", "type" : "article-journal", "volume" : "144" }, "uris" : [ "http://www.mendeley.com/documents/?uuid=de2994cc-d77b-4039-af25-db6b32f8dd57" ] }, { "id" : "ITEM-4", "itemData" : { "author" : [ { "dropping-particle" : "", "family" : "Morozova", "given" : "L. M.", "non-dropping-particle" : "", "parse-names" : false, "suffix" : "" } ], "container-title" : "Proceedings Samara Scientific Center RAS", "id" : "ITEM-4", "issue" : "1/5", "issued" : { "date-parts" : [ [ "2012" ] ] }, "page" : "1328-1331", "title" : "Space-temporal analysis of steppe vegetation dynamic on Southern Ural", "type" : "article-journal", "volume" : "14" }, "uris" : [ "http://www.mendeley.com/documents/?uuid=a80e4c5e-a1d6-478a-9704-ee91aa3910d7" ] }, { "id" : "ITEM-5", "itemData" : { "author" : [ { "dropping-particle" : "V.", "family" : "Kitov", "given" : "M.", "non-dropping-particle" : "", "parse-names" : false, "suffix" : "" }, { "dropping-particle" : "", "family" : "Tsapkov", "given" : "A.N.", "non-dropping-particle" : "", "parse-names" : false, "suffix" : "" } ], "container-title" : "Belgorod State University Scientific Bulletin, Natural sciences", "id" : "ITEM-5", "issue" : "32", "issued" : { "date-parts" : [ [ "2015" ] ] }, "page" : "163-171", "title" : "Assessment of the Area of Fallow Land in the Belgorod Region and Other Regions of European Russia for the Period 1990-2013 years", "type" : "article-journal", "volume" : "15" }, "uris" : [ "http://www.mendeley.com/documents/?uuid=29e2144e-d5fc-41eb-ad9c-8a19967484f0" ] }, { "id" : "ITEM-6", "itemData" : { "DOI" : "10.1016/j.scitotenv.2015.11.129", "ISSN" : "00489697", "author" : [ { "dropping-particle" : "", "family" : "K\u00fchling", "given" : "Insa", "non-dropping-particle" : "", "parse-names" : false, "suffix" : "" }, { "dropping-particle" : "", "family" : "Broll", "given" : "Gabriele", "non-dropping-particle" : "", "parse-names" : false, "suffix" : "" }, { "dropping-particle" : "", "family" : "Trautz", "given" : "Dieter", "non-dropping-particle" : "", "parse-names" : false, "suffix" : "" } ], "container-title" : "Science of The Total Environment", "id" : "ITEM-6", "issued" : { "date-parts" : [ [ "2016", "2" ] ] }, "page" : "271-280", "title" : "Spatio-temporal analysis of agricultural land-use intensity across the Western Siberian grain belt", "type" : "article-journal", "volume" : "544" }, "uris" : [ "http://www.mendeley.com/documents/?uuid=74ef68f9-a0b2-4ae8-9333-d8c0066e423b" ] }, { "id" : "ITEM-7", "itemData" : { "DOI" : "10.1016/j.agee.2012.03.023", "ISSN" : "01678809", "author" : [ { "dropping-particle" : "", "family" : "Kamp", "given" : "Johannes", "non-dropping-particle" : "", "parse-names" : false, "suffix" : "" }, { "dropping-particle" : "V.", "family" : "Siderova", "given" : "Tatyana", "non-dropping-particle" : "", "parse-names" : false, "suffix" : "" }, { "dropping-particle" : "", "family" : "Salemgareev", "given" : "Albert R.", "non-dropping-particle" : "", "parse-names" : false, "suffix" : "" }, { "dropping-particle" : "", "family" : "Urazaliev", "given" : "Ruslan S.", "non-dropping-particle" : "", "parse-names" : false, "suffix" : "" }, { "dropping-particle" : "", "family" : "Donald", "given" : "Paul F.", "non-dropping-particle" : "", "parse-names" : false, "suffix" : "" }, { "dropping-particle" : "", "family" : "H\u00f6lzel", "given" : "Norbert", "non-dropping-particle" : "", "parse-names" : false, "suffix" : "" } ], "container-title" : "Agriculture, Ecosystems &amp; Environment", "id" : "ITEM-7", "issued" : { "date-parts" : [ [ "2012", "7" ] ] }, "page" : "41-49", "title" : "Niche separation of larks (Alaudidae) and agricultural change on the drylands of the former Soviet Union", "type" : "article-journal", "volume" : "155" }, "uris" : [ "http://www.mendeley.com/documents/?uuid=22f3d786-0ec1-4392-8810-03ef42e7bc5b" ] } ], "mendeley" : { "formattedCitation" : "(Kamp et al., 2012, 2011; Kandalova &amp; Lysanova, 2010; Kitov &amp; Tsapkov, 2015; K\u00fchling, Broll, &amp; Trautz, 2016; Morozova, 2012; Suleimenov &amp; Oram, 2000)", "plainTextFormattedCitation" : "(Kamp et al., 2012, 2011; Kandalova &amp; Lysanova, 2010; Kitov &amp; Tsapkov, 2015; K\u00fchling, Broll, &amp; Trautz, 2016; Morozova, 2012; Suleimenov &amp; Oram, 2000)", "previouslyFormattedCitation" : "(Kamp et al., 2012, 2011; Kandalova &amp; Lysanova, 2010; Kitov &amp; Tsapkov, 2015; K\u00fchling, Broll, &amp; Trautz, 2016; Morozova, 2012; Suleimenov &amp; Oram, 2000)" }, "properties" : {  }, "schema" : "https://github.com/citation-style-language/schema/raw/master/csl-citation.json" }</w:instrText>
      </w:r>
      <w:r>
        <w:fldChar w:fldCharType="separate"/>
      </w:r>
      <w:r w:rsidRPr="0000519D">
        <w:t xml:space="preserve">(Kamp </w:t>
      </w:r>
      <w:r w:rsidR="000D7D89" w:rsidRPr="000D7D89">
        <w:rPr>
          <w:i/>
        </w:rPr>
        <w:t>et al.</w:t>
      </w:r>
      <w:r w:rsidR="008D65A1">
        <w:t>, 2011, 2012</w:t>
      </w:r>
      <w:r w:rsidRPr="0000519D">
        <w:t>; Kandalova &amp; Lysanova, 2010; Kitov &amp; Tsapkov, 2015; Kühling</w:t>
      </w:r>
      <w:r w:rsidR="00713C7F">
        <w:rPr>
          <w:i/>
        </w:rPr>
        <w:t xml:space="preserve"> et al.</w:t>
      </w:r>
      <w:r w:rsidRPr="0000519D">
        <w:t>, 2016; Morozova, 2012; Suleimenov &amp; Oram, 2000)</w:t>
      </w:r>
      <w:r>
        <w:fldChar w:fldCharType="end"/>
      </w:r>
      <w:r w:rsidRPr="00E13B98">
        <w:t>.</w:t>
      </w:r>
    </w:p>
    <w:p w14:paraId="69438B96" w14:textId="334B20F1" w:rsidR="00156433" w:rsidRPr="008F7575" w:rsidRDefault="00156433" w:rsidP="00AE389F">
      <w:pPr>
        <w:rPr>
          <w:b/>
        </w:rPr>
      </w:pPr>
      <w:r>
        <w:rPr>
          <w:lang w:eastAsia="en-GB"/>
        </w:rPr>
        <w:drawing>
          <wp:inline distT="0" distB="0" distL="0" distR="0" wp14:anchorId="643B80FC" wp14:editId="2F889803">
            <wp:extent cx="5759450" cy="430847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5"/>
                    <a:stretch>
                      <a:fillRect/>
                    </a:stretch>
                  </pic:blipFill>
                  <pic:spPr>
                    <a:xfrm>
                      <a:off x="0" y="0"/>
                      <a:ext cx="5759450" cy="4308475"/>
                    </a:xfrm>
                    <a:prstGeom prst="rect">
                      <a:avLst/>
                    </a:prstGeom>
                  </pic:spPr>
                </pic:pic>
              </a:graphicData>
            </a:graphic>
          </wp:inline>
        </w:drawing>
      </w:r>
    </w:p>
    <w:p w14:paraId="0C0E02D4" w14:textId="143C2962" w:rsidR="0048205B" w:rsidRDefault="0048205B" w:rsidP="00E97412">
      <w:pPr>
        <w:pStyle w:val="Caption"/>
      </w:pPr>
    </w:p>
    <w:p w14:paraId="1ECD10C6" w14:textId="693DD699" w:rsidR="00156433" w:rsidRPr="00156433" w:rsidRDefault="00156433" w:rsidP="00156433">
      <w:pPr>
        <w:rPr>
          <w:lang w:val="en-US"/>
        </w:rPr>
      </w:pPr>
      <w:r>
        <w:rPr>
          <w:lang w:eastAsia="en-GB"/>
        </w:rPr>
        <w:lastRenderedPageBreak/>
        <w:drawing>
          <wp:inline distT="0" distB="0" distL="0" distR="0" wp14:anchorId="045E8DF8" wp14:editId="304D97F0">
            <wp:extent cx="5759450" cy="3594735"/>
            <wp:effectExtent l="0" t="0" r="0" b="571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6"/>
                    <a:stretch>
                      <a:fillRect/>
                    </a:stretch>
                  </pic:blipFill>
                  <pic:spPr>
                    <a:xfrm>
                      <a:off x="0" y="0"/>
                      <a:ext cx="5759450" cy="3594735"/>
                    </a:xfrm>
                    <a:prstGeom prst="rect">
                      <a:avLst/>
                    </a:prstGeom>
                  </pic:spPr>
                </pic:pic>
              </a:graphicData>
            </a:graphic>
          </wp:inline>
        </w:drawing>
      </w:r>
    </w:p>
    <w:p w14:paraId="108F42FB" w14:textId="77777777" w:rsidR="0048205B" w:rsidRPr="009768DE" w:rsidRDefault="0048205B" w:rsidP="00AE389F"/>
    <w:p w14:paraId="630940FE" w14:textId="77777777" w:rsidR="0048205B" w:rsidRDefault="0048205B" w:rsidP="001F0516">
      <w:pPr>
        <w:pStyle w:val="Heading4"/>
      </w:pPr>
      <w:bookmarkStart w:id="1334" w:name="_Ref496618943"/>
      <w:bookmarkStart w:id="1335" w:name="_Toc519514760"/>
      <w:r w:rsidRPr="00E13B98">
        <w:t>Indirect drivers of trends in agricultural land use</w:t>
      </w:r>
      <w:bookmarkEnd w:id="1334"/>
      <w:bookmarkEnd w:id="1335"/>
    </w:p>
    <w:p w14:paraId="750F37BF" w14:textId="716CE346" w:rsidR="0048205B" w:rsidRDefault="0048205B" w:rsidP="00AE389F">
      <w:r w:rsidRPr="00E13B98">
        <w:t>Changes in agriculture are driven by multiple interconnected institutional, economic, cultural and technological drivers (</w:t>
      </w:r>
      <w:r w:rsidR="00B71742" w:rsidRPr="00B71742">
        <w:rPr>
          <w:b/>
        </w:rPr>
        <w:t>Figure 4.11</w:t>
      </w:r>
      <w:r w:rsidRPr="00E13B98">
        <w:t>).</w:t>
      </w:r>
    </w:p>
    <w:p w14:paraId="781B36B1" w14:textId="4A88AC1F" w:rsidR="000873C6" w:rsidRPr="00156433" w:rsidRDefault="000873C6" w:rsidP="00156433">
      <w:pPr>
        <w:rPr>
          <w:lang w:val="en-US"/>
        </w:rPr>
      </w:pPr>
      <w:r>
        <w:rPr>
          <w:lang w:eastAsia="en-GB"/>
        </w:rPr>
        <w:lastRenderedPageBreak/>
        <w:drawing>
          <wp:inline distT="0" distB="0" distL="0" distR="0" wp14:anchorId="783FEC43" wp14:editId="4A7131DD">
            <wp:extent cx="5759450" cy="6032500"/>
            <wp:effectExtent l="0" t="0" r="0" b="635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7"/>
                    <a:stretch>
                      <a:fillRect/>
                    </a:stretch>
                  </pic:blipFill>
                  <pic:spPr>
                    <a:xfrm>
                      <a:off x="0" y="0"/>
                      <a:ext cx="5759450" cy="6032500"/>
                    </a:xfrm>
                    <a:prstGeom prst="rect">
                      <a:avLst/>
                    </a:prstGeom>
                  </pic:spPr>
                </pic:pic>
              </a:graphicData>
            </a:graphic>
          </wp:inline>
        </w:drawing>
      </w:r>
    </w:p>
    <w:p w14:paraId="6287BB11" w14:textId="77777777" w:rsidR="0048205B" w:rsidRPr="00984785" w:rsidRDefault="0048205B" w:rsidP="00AE389F"/>
    <w:p w14:paraId="0C207889" w14:textId="77777777" w:rsidR="0048205B" w:rsidRPr="00E13B98" w:rsidRDefault="0048205B" w:rsidP="0048184E">
      <w:pPr>
        <w:pStyle w:val="Heading5"/>
        <w:tabs>
          <w:tab w:val="left" w:pos="993"/>
        </w:tabs>
        <w:spacing w:line="240" w:lineRule="auto"/>
      </w:pPr>
      <w:bookmarkStart w:id="1336" w:name="_Toc519514761"/>
      <w:r w:rsidRPr="00E13B98">
        <w:t>Institutional drivers of trends in agricultural land use</w:t>
      </w:r>
      <w:bookmarkEnd w:id="1336"/>
    </w:p>
    <w:p w14:paraId="54BCCED3" w14:textId="29902E52" w:rsidR="0048205B" w:rsidRPr="00E13B98" w:rsidRDefault="0048205B" w:rsidP="00AE389F">
      <w:pPr>
        <w:rPr>
          <w:rStyle w:val="NoSpacingChar"/>
        </w:rPr>
      </w:pPr>
      <w:r w:rsidRPr="00E13B98">
        <w:t xml:space="preserve">Until the 1980s, the </w:t>
      </w:r>
      <w:r>
        <w:t>European Union C</w:t>
      </w:r>
      <w:r w:rsidRPr="00E13B98">
        <w:t xml:space="preserve">ommon </w:t>
      </w:r>
      <w:r>
        <w:t>A</w:t>
      </w:r>
      <w:r w:rsidRPr="00E13B98">
        <w:t xml:space="preserve">gricultural </w:t>
      </w:r>
      <w:r>
        <w:t>P</w:t>
      </w:r>
      <w:r w:rsidRPr="00E13B98">
        <w:t xml:space="preserve">olicy became the major incentive for the conventional intensification of agriculture </w:t>
      </w:r>
      <w:r>
        <w:fldChar w:fldCharType="begin" w:fldLock="1"/>
      </w:r>
      <w:r>
        <w:instrText>ADDIN CSL_CITATION { "citationItems" : [ { "id" : "ITEM-1", "itemData" : { "DOI" : "10.1007/s13593-013-0183-4", "ISBN" : "1774-0746; 1773-0155", "ISSN" : "17730155", "abstract" : "Since the 1950s, intensification and scale enlargement of agriculture have changed agricultural landscapes across Europe. The intensification and scale enlargement of farming was initially driven by the large-scale application of synthetic fertilizers, mechanization and subsidies of the European Common Agricultural Policy (CAP). Then, after the 1990s, a further intensification and scale enlargement, and land abandonment in less favored areas was caused by globalization of commodity markets and CAP reforms. The landscape changes during the past six decades have changed the flows and values of ecosystem services. Here, we have reviewed the literature on agricultural policies and management, landscape structure and composition, and the contribution of ecosystem services to regional competitiveness. The objective was to define an analytical framework to determine and assess ecosystem services at the landscape scale. In contrast to natural ecosystems, ecosystem service flows and values in agricultural landscapes are often a result of interactions between agricultural management and ecological structures. We describe how land management by farmers and other land managers relates to landscape structure and composition. We also examine the influence of commodity markets and policies on the behavior of land managers. Additionally, we studied the influence of consumer demand on flows and values of the ecosystem services that originate from the agricultural landscape.", "author" : [ { "dropping-particle" : "", "family" : "Zanten", "given" : "Boris T.", "non-dropping-particle" : "Van", "parse-names" : false, "suffix" : "" }, { "dropping-particle" : "", "family" : "Verburg", "given" : "Peter H.",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1", "issue" : "2", "issued" : { "date-parts" : [ [ "2014" ] ] }, "page" : "309-325", "title" : "European agricultural landscapes, common agricultural policy and ecosystem services: A review", "type" : "article-journal", "volume" : "34" }, "uris" : [ "http://www.mendeley.com/documents/?uuid=52019b8f-5e47-48d1-ba19-215f57e111a8" ] } ], "mendeley" : { "formattedCitation" : "(Van Zanten et al., 2014)", "plainTextFormattedCitation" : "(Van Zanten et al., 2014)", "previouslyFormattedCitation" : "(Van Zanten et al., 2014)" }, "properties" : {  }, "schema" : "https://github.com/citation-style-language/schema/raw/master/csl-citation.json" }</w:instrText>
      </w:r>
      <w:r>
        <w:fldChar w:fldCharType="separate"/>
      </w:r>
      <w:r w:rsidRPr="00F511DE">
        <w:t xml:space="preserve">(Van Zanten </w:t>
      </w:r>
      <w:r w:rsidR="000D7D89" w:rsidRPr="000D7D89">
        <w:rPr>
          <w:i/>
        </w:rPr>
        <w:t>et al.</w:t>
      </w:r>
      <w:r w:rsidRPr="00F511DE">
        <w:t>, 2014)</w:t>
      </w:r>
      <w:r>
        <w:fldChar w:fldCharType="end"/>
      </w:r>
      <w:r w:rsidRPr="00E13B98">
        <w:t xml:space="preserve"> through a subsidy scheme based primarily on price pegging. Since 1992, it has increasingly been adapted to better serve the aims of sustainability by means of a fundamental reform process designed to move away from a policy of price and production support to a policy of direct income aid and rural development measures, including agri-environmental schemes. The 2003 </w:t>
      </w:r>
      <w:r>
        <w:t>C</w:t>
      </w:r>
      <w:r w:rsidRPr="00E13B98">
        <w:t xml:space="preserve">ommon </w:t>
      </w:r>
      <w:r>
        <w:t>A</w:t>
      </w:r>
      <w:r w:rsidRPr="00E13B98">
        <w:t xml:space="preserve">gricultural </w:t>
      </w:r>
      <w:r>
        <w:t>P</w:t>
      </w:r>
      <w:r w:rsidRPr="00E13B98">
        <w:t>olicy reform (Council Regulation (EC) No</w:t>
      </w:r>
      <w:r w:rsidR="001A7E49">
        <w:t>.</w:t>
      </w:r>
      <w:r w:rsidRPr="00E13B98">
        <w:t xml:space="preserve"> 1782/2003) brought forward environmental concerns in agriculture. It reinforced a number of measures that encourage land use and practices compatible with the protection of environmental resources. Agri-environmental schemes became compulsory for every member </w:t>
      </w:r>
      <w:r>
        <w:t>S</w:t>
      </w:r>
      <w:r w:rsidRPr="00E13B98">
        <w:t xml:space="preserve">tate. </w:t>
      </w:r>
    </w:p>
    <w:p w14:paraId="6A575130" w14:textId="109F8504" w:rsidR="0048205B" w:rsidRPr="00E13B98" w:rsidRDefault="0048205B" w:rsidP="00AE389F">
      <w:r w:rsidRPr="00984785">
        <w:t xml:space="preserve">From the 1990s, in Central Europe radical changes in political, social and economic systems brought about the restitution of private property and the land market with consequential economic drivers. </w:t>
      </w:r>
      <w:r w:rsidRPr="00984785">
        <w:lastRenderedPageBreak/>
        <w:t xml:space="preserve">State support diminished, former export markets within the socialist sphere of influence disappeared, prices were liberalized, and farmers suddenly faced strong external competition even though they often lacked the necessary inputs (e.g., fertilizer) and technology (e.g., access to machinery) to sustain high yields </w:t>
      </w:r>
      <w:r w:rsidRPr="00984785">
        <w:fldChar w:fldCharType="begin" w:fldLock="1"/>
      </w:r>
      <w:r w:rsidRPr="00984785">
        <w:instrText>ADDIN CSL_CITATION { "citationItems" : [ { "id" : "ITEM-1", "itemData" : { "author" : [ { "dropping-particle" : "", "family" : "Lerman", "given" : "Zvi", "non-dropping-particle" : "", "parse-names" : false, "suffix" : "" }, { "dropping-particle" : "", "family" : "Csaki", "given" : "Csaba", "non-dropping-particle" : "", "parse-names" : false, "suffix" : "" }, { "dropping-particle" : "", "family" : "Gershon", "given" : "Feder.", "non-dropping-particle" : "", "parse-names" : false, "suffix" : "" } ], "id" : "ITEM-1", "issued" : { "date-parts" : [ [ "2004" ] ] }, "publisher" : "Lexington books", "publisher-place" : "Lanham, Boulder, New York, Toronto, Oxford", "title" : "Agriculture in transition: Land policies and evolving farm structures in post-Soviet countries", "type" : "book" }, "uris" : [ "http://www.mendeley.com/documents/?uuid=7016a40b-8563-49b4-9f14-58ab781e0c10" ] }, { "id" : "ITEM-2", "itemData" : { "DOI" : "10.1515/eko-2016-0004", "ISSN" : "1337-947X", "abstract" : "The article compares and points out differences in driving forces of four main landscape change processes that shaped post-socialist countries and old democratic countries of Central Europe during the last two centuries. Studying landscape change processes and corresponding driving forces helps in understanding patterns of present landscape and can help among others in better prediction of future landscape change trends. Here, the presented results are based on review of scientific articles published in peer-reviewed journals between 2000 and 2014. Driving forces affecting these processes were grouped into four categories. Economic forces drove mainly agricultural intensification; agricultural land abandonment and urbanisation and were pronounced especially in the second half of the 20th century and at the beginning of the 21st century. Technological driving forces affected agricultural intensification especially in the 19th century and the second half of the 20th century while cultural driving forces had the biggest impact on urbanisation at the beginning of the 21st century. Political driving forces affected agricultural intensification, urbanisation as well as agricultural land abandonment and were pronounced mainly during the second half of the 20th century in the post-socialist countries. Political forces in the form of subsidies drove agricultural extensification at the beginning of the 21st century. The drivers for the agricultural intensification as well as urbanisation seem to be similar for both old democratic and post-socialist countries. In contrast, agricultural land abandonment in the old democratic countries was driven by technological, cultural and economic driving forces while in the post-socialist countries the political driving forces were mainly responsible. Changes in systems for subsidies and changes in the agricultural commodity markets are also responsible for different frequencies and rates of extensification of agriculture between the two groups of countries.", "author" : [ { "dropping-particle" : "", "family" : "Skokanov\u00e1", "given" : "Hana", "non-dropping-particle" : "", "parse-names" : false, "suffix" : "" }, { "dropping-particle" : "", "family" : "Fal\u0165an", "given" : "Vladim\u00edr", "non-dropping-particle" : "", "parse-names" : false, "suffix" : "" }, { "dropping-particle" : "", "family" : "Havl\u00ed\u010dek", "given" : "Marek", "non-dropping-particle" : "", "parse-names" : false, "suffix" : "" } ], "container-title" : "Ekol\u00f3gia (Bratislava)", "id" : "ITEM-2", "issue" : "1", "issued" : { "date-parts" : [ [ "2016", "1", "1" ] ] }, "page" : "50-65", "title" : "Driving forces of main landscape change processes from past 200 years in Central Europe - differences between old democratic and post-socialist countries", "type" : "article-journal", "volume" : "35" }, "uris" : [ "http://www.mendeley.com/documents/?uuid=8dd4ba41-7198-44d4-bf77-d8513fef2463" ] }, { "id" : "ITEM-3", "itemData" : { "DOI" : "10.1257/0022051041409048", "ISSN" : "0022-0515", "author" : [ { "dropping-particle" : "", "family" : "Rozelle", "given" : "Scott", "non-dropping-particle" : "", "parse-names" : false, "suffix" : "" }, { "dropping-particle" : "", "family" : "Swinnen", "given" : "Johan F. M.", "non-dropping-particle" : "", "parse-names" : false, "suffix" : "" } ], "container-title" : "Journal of Economic Literature", "id" : "ITEM-3", "issue" : "2", "issued" : { "date-parts" : [ [ "2004", "5" ] ] }, "page" : "404-456", "publisher" : "American Economic Association", "title" : "Success and Failure of Reform: Insights from the Transition of Agriculture", "type" : "article-journal", "volume" : "42" }, "uris" : [ "http://www.mendeley.com/documents/?uuid=3fffa34c-0c98-3a59-8955-ce637a567f98" ] } ], "mendeley" : { "formattedCitation" : "(Lerman, Csaki, &amp; Gershon, 2004; Rozelle &amp; Swinnen, 2004; Skokanov\u00e1, Fal\u0165an, &amp; Havl\u00ed\u010dek, 2016)", "plainTextFormattedCitation" : "(Lerman, Csaki, &amp; Gershon, 2004; Rozelle &amp; Swinnen, 2004; Skokanov\u00e1, Fal\u0165an, &amp; Havl\u00ed\u010dek, 2016)", "previouslyFormattedCitation" : "(Lerman, Csaki, &amp; Gershon, 2004; Rozelle &amp; Swinnen, 2004; Skokanov\u00e1, Fal\u0165an, &amp; Havl\u00ed\u010dek, 2016)" }, "properties" : {  }, "schema" : "https://github.com/citation-style-language/schema/raw/master/csl-citation.json" }</w:instrText>
      </w:r>
      <w:r w:rsidRPr="00984785">
        <w:fldChar w:fldCharType="separate"/>
      </w:r>
      <w:r w:rsidRPr="00984785">
        <w:t>(Lerman</w:t>
      </w:r>
      <w:r w:rsidR="00713C7F">
        <w:rPr>
          <w:i/>
        </w:rPr>
        <w:t xml:space="preserve"> et al.</w:t>
      </w:r>
      <w:r w:rsidRPr="00984785">
        <w:t>, 2004; Rozelle &amp; Swinnen, 2004; Skokanová</w:t>
      </w:r>
      <w:r w:rsidR="00713C7F">
        <w:rPr>
          <w:i/>
        </w:rPr>
        <w:t xml:space="preserve"> et al.</w:t>
      </w:r>
      <w:r w:rsidRPr="00984785">
        <w:t>, 2016)</w:t>
      </w:r>
      <w:r w:rsidRPr="00984785">
        <w:fldChar w:fldCharType="end"/>
      </w:r>
      <w:r w:rsidRPr="00984785">
        <w:t>. These politico-economic drivers instigated further agricultural intensification in fertile regions, and abandonment of less fertile or less accessible land</w:t>
      </w:r>
      <w:r w:rsidR="00404C57">
        <w:t xml:space="preserve"> </w:t>
      </w:r>
      <w:r w:rsidRPr="00984785">
        <w:fldChar w:fldCharType="begin" w:fldLock="1"/>
      </w:r>
      <w:r w:rsidRPr="00984785">
        <w:instrText>ADDIN CSL_CITATION { "citationItems" : [ { "id" : "ITEM-1", "itemData" : { "DOI" : "10.1186/2193-1801-3-61", "ISSN" : "2193-1801", "author" : [ { "dropping-particle" : "", "family" : "Fonji", "given" : "Simon", "non-dropping-particle" : "", "parse-names" : false, "suffix" : "" }, { "dropping-particle" : "", "family" : "Taff", "given" : "Gregory N", "non-dropping-particle" : "", "parse-names" : false, "suffix" : "" } ], "container-title" : "SpringerPlus", "id" : "ITEM-1", "issue" : "1", "issued" : { "date-parts" : [ [ "2014" ] ] }, "page" : "61", "title" : "Using satellite data to monitor land-use land-cover change in North-eastern Latvia", "type" : "article-journal", "volume" : "3" }, "uris" : [ "http://www.mendeley.com/documents/?uuid=01719d91-6b24-4e30-b0bc-ddf87dbbc78a" ] }, { "id" : "ITEM-2", "itemData" : { "DOI" : "10.1016/j.landusepol.2015.07.003", "ISBN" : "0264-8377", "ISSN" : "02648377", "abstract" : "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artin Rudbeck", "non-dropping-particle" : "", "parse-names" : false, "suffix" : "" }, { "dropping-particle" : "", "family" : "Kuemmerle", "given" : "Tobias", "non-dropping-particle" : "", "parse-names" : false, "suffix" : "" }, { "dropping-particle" : "", "family" : "M??ller", "given" : "Daniel", "non-dropping-particle" : "", "parse-names" : false, "suffix" : "" }, { "dropping-particle" : "", "family" : "Erb", "given" : "Karlheinz", "non-dropping-particle" : "", "parse-names" : false, "suffix" : "" }, { "dropping-particle" : "", "family" : "Verburg", "given" : "Peter H.", "non-dropping-particle" : "", "parse-names" : false, "suffix" : "" }, { "dropping-particle" : "", "family" : "Haberl", "given" : "Helmut", "non-dropping-particle" : "", "parse-names" : false, "suffix" : "" }, { "dropping-particle" : "", "family" : "Vesterager", "given" : "Jens Peter", "non-dropping-particle" : "", "parse-names" : false, "suffix" : "" }, { "dropping-particle" : "", "family" : "Andri??", "given" : "Maja", "non-dropping-particle" : "", "parse-names" : false, "suffix" : "" }, { "dropping-particle" : "", "family" : "Antrop", "given" : "Marc", "non-dropping-particle" : "", "parse-names" : false, "suffix" : "" }, { "dropping-particle" : "", "family" : "Austrheim", "given" : "Gunnar", "non-dropping-particle" : "", "parse-names" : false, "suffix" : "" }, { "dropping-particle" : "", "family" : "Bj??rn", "given" : "Ismo", "non-dropping-particle" : "", "parse-names" : false, "suffix" : "" }, { "dropping-particle" : "", "family" : "Bondeau", "given" : "Alberte", "non-dropping-particle" : "", "parse-names" : false, "suffix" : "" }, { "dropping-particle" : "", "family" : "B??rgi", "given" : "Matthias", "non-dropping-particle" : "", "parse-names" : false, "suffix" : "" }, { "dropping-particle" : "", "family" : "Bryson", "given" : "Jessica", "non-dropping-particle" : "", "parse-names" : false, "suffix" : "" }, { "dropping-particle" : "", "family" : "Caspar", "given" : "Gilles", "non-dropping-particle" : "", "parse-names" : false, "suffix" : "" }, { "dropping-particle" : "", "family" : "Cassar", "given" : "Louis F.", "non-dropping-particle" : "", "parse-names" : false, "suffix" : "" }, { "dropping-particle" : "", "family" : "Conrad", "given" : "Elisabeth", "non-dropping-particle" : "", "parse-names" : false, "suffix" : "" }, { "dropping-particle" : "", "family" : "Chrom??", "given" : "Pavel", "non-dropping-particle" : "", "parse-names" : false, "suffix" : "" }, { "dropping-particle" : "", "family" : "Daugirdas", "given" : "Vidmantas", "non-dropping-particle" : "", "parse-names" : false, "suffix" : "" }, { "dropping-particle" : "", "family" : "Eetvelde", "given" : "Veerle", "non-dropping-particle" : "Van", "parse-names" : false, "suffix" : "" }, { "dropping-particle" : "", "family" : "Elena-Rossell??", "given" : "Ramon", "non-dropping-particle" : "", "parse-names" : false, "suffix" : "" }, { "dropping-particle" : "", "family" : "Gimmi", "given" : "Urs", "non-dropping-particle" : "", "parse-names" : false, "suffix" : "" }, { "dropping-particle" : "", "family" : "Izakovicova", "given" : "Zita", "non-dropping-particle" : "", "parse-names" : false, "suffix" : "" }, { "dropping-particle" : "", "family" : "Jan????k", "given" : "V??t", "non-dropping-particle" : "", "parse-names" : false, "suffix" : "" }, { "dropping-particle" : "", "family" : "Jansson", "given" : "Ulf", "non-dropping-particle" : "", "parse-names" : false, "suffix" : "" }, { "dropping-particle" : "", "family" : "Kladnik", "given" : "Drago", "non-dropping-particle" : "", "parse-names" : false, "suffix" : "" }, { "dropping-particle" : "", "family" : "Kozak", "given" : "Jacek", "non-dropping-particle" : "", "parse-names" : false, "suffix" : "" }, { "dropping-particle" : "", "family" : "Konkoly-Gyur??", "given" : "Eva", "non-dropping-particle" : "", "parse-names" : false, "suffix" : "" }, { "dropping-particle" : "", "family" : "Krausmann", "given" : "Fridolin", "non-dropping-particle" : "", "parse-names" : false, "suffix" : "" }, { "dropping-particle" : "", "family" : "Mander", "given" : "??lo", "non-dropping-particle" : "", "parse-names" : false, "suffix" : "" }, { "dropping-particle" : "", "family" : "McDonagh", "given" : "John", "non-dropping-particle" : "", "parse-names" : false, "suffix" : "" }, { "dropping-particle" : "", "family" : "P??rn", "given" : "Jaan", "non-dropping-particle" : "", "parse-names" : false, "suffix" : "" }, { "dropping-particle" : "", "family" : "Niedertscheider", "given" : "Maria", "non-dropping-particle" : "", "parse-names" : false, "suffix" : "" }, { "dropping-particle" : "", "family" : "Nikodemus", "given" : "Olgerts", "non-dropping-particle" : "", "parse-names" : false, "suffix" : "" }, { "dropping-particle" : "", "family" : "Ostapowicz", "given" : "Katarzyna", "non-dropping-particle" : "", "parse-names" : false, "suffix" : "" }, { "dropping-particle" : "", "family" : "P??rez-Soba", "given" : "Marta", "non-dropping-particle" : "", "parse-names" : false, "suffix" : "" }, { "dropping-particle" : "", "family" : "Pinto-Correia", "given" : "Teresa", "non-dropping-particle" : "", "parse-names" : false, "suffix" : "" }, { "dropping-particle" : "", "family" : "Ribokas", "given" : "Gintaras", "non-dropping-particle" : "", "parse-names" : false, "suffix" : "" }, { "dropping-particle" : "", "family" : "Rounsevell", "given" : "Mark", "non-dropping-particle" : "", "parse-names" : false, "suffix" : "" }, { "dropping-particle" : "", "family" : "Schistou", "given" : "Despoina", "non-dropping-particle" : "", "parse-names" : false, "suffix" : "" }, { "dropping-particle" : "", "family" : "Schmit", "given" : "Claude", "non-dropping-particle" : "", "parse-names" : false, "suffix" : "" }, { "dropping-particle" : "", "family" : "Terkenli", "given" : "Theano S.", "non-dropping-particle" : "", "parse-names" : false, "suffix" : "" }, { "dropping-particle" : "", "family" : "Tretvik", "given" : "Aud M.", "non-dropping-particle" : "", "parse-names" : false, "suffix" : "" }, { "dropping-particle" : "", "family" : "Trzepacz", "given" : "Piotr", "non-dropping-particle" : "", "parse-names" : false, "suffix" : "" }, { "dropping-particle" : "", "family" : "Vadineanu", "given" : "Angheluta", "non-dropping-particle" : "", "parse-names" : false, "suffix" : "" }, { "dropping-particle" : "", "family" : "Walz", "given" : "Ariane", "non-dropping-particle" : "", "parse-names" : false, "suffix" : "" }, { "dropping-particle" : "", "family" : "Zhllima", "given" : "Edvin", "non-dropping-particle" : "", "parse-names" : false, "suffix" : "" }, { "dropping-particle" : "", "family" : "Reenberg", "given" : "Anette", "non-dropping-particle" : "", "parse-names" : false, "suffix" : "" } ], "container-title" : "Land Use Policy", "id" : "ITEM-2", "issued" : { "date-parts" : [ [ "2015" ] ] }, "page" : "53-64", "title" : "Transitions in European land-management regimes between 1800 and 2010", "type" : "article-journal", "volume" : "49" }, "uris" : [ "http://www.mendeley.com/documents/?uuid=db257509-7650-427d-b2c5-2000caaa7280" ] }, { "id" : "ITEM-3", "itemData" : { "DOI" : "10.1515/eko-2016-0004", "ISSN" : "1337-947X", "abstract" : "The article compares and points out differences in driving forces of four main landscape change processes that shaped post-socialist countries and old democratic countries of Central Europe during the last two centuries. Studying landscape change processes and corresponding driving forces helps in understanding patterns of present landscape and can help among others in better prediction of future landscape change trends. Here, the presented results are based on review of scientific articles published in peer-reviewed journals between 2000 and 2014. Driving forces affecting these processes were grouped into four categories. Economic forces drove mainly agricultural intensification; agricultural land abandonment and urbanisation and were pronounced especially in the second half of the 20th century and at the beginning of the 21st century. Technological driving forces affected agricultural intensification especially in the 19th century and the second half of the 20th century while cultural driving forces had the biggest impact on urbanisation at the beginning of the 21st century. Political driving forces affected agricultural intensification, urbanisation as well as agricultural land abandonment and were pronounced mainly during the second half of the 20th century in the post-socialist countries. Political forces in the form of subsidies drove agricultural extensification at the beginning of the 21st century. The drivers for the agricultural intensification as well as urbanisation seem to be similar for both old democratic and post-socialist countries. In contrast, agricultural land abandonment in the old democratic countries was driven by technological, cultural and economic driving forces while in the post-socialist countries the political driving forces were mainly responsible. Changes in systems for subsidies and changes in the agricultural commodity markets are also responsible for different frequencies and rates of extensification of agriculture between the two groups of countries.", "author" : [ { "dropping-particle" : "", "family" : "Skokanov\u00e1", "given" : "Hana", "non-dropping-particle" : "", "parse-names" : false, "suffix" : "" }, { "dropping-particle" : "", "family" : "Fal\u0165an", "given" : "Vladim\u00edr", "non-dropping-particle" : "", "parse-names" : false, "suffix" : "" }, { "dropping-particle" : "", "family" : "Havl\u00ed\u010dek", "given" : "Marek", "non-dropping-particle" : "", "parse-names" : false, "suffix" : "" } ], "container-title" : "Ekol\u00f3gia (Bratislava)", "id" : "ITEM-3", "issue" : "1", "issued" : { "date-parts" : [ [ "2016", "1", "1" ] ] }, "page" : "50-65", "title" : "Driving forces of main landscape change processes from past 200 years in Central Europe - differences between old democratic and post-socialist countries", "type" : "article-journal", "volume" : "35" }, "uris" : [ "http://www.mendeley.com/documents/?uuid=8dd4ba41-7198-44d4-bf77-d8513fef2463" ] }, { "id" : "ITEM-4",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w:instrText>
      </w:r>
      <w:r w:rsidRPr="00774485">
        <w:rPr>
          <w:lang w:val="es-ES"/>
        </w:rPr>
        <w:instrText>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4", "issued" : { "date-parts" : [ [ "2015", "1" ] ] }, "page" : "24-36", "title" : "Manifestations and underlying drivers of agricultural land use change in Europe", "type" : "article-journal", "volume" : "133" }, "uris" : [ "http://www.mendeley.com/documents/?uuid=47b9198a-9a46-4d55-a5af-07bde1e6ee3f" ] } ], "mendeley" : { "formattedCitation" : "(Fonji &amp; Taff, 2014; Jepsen et al., 2015; Skokanov\u00e1 et al., 2016; van Vliet et al., 2015)", "plainTextFormattedCitation" : "(Fonji &amp; Taff, 2014; Jepsen et al., 2015; Skokanov\u00e1 et al., 2016; van Vliet et al., 2015)", "previouslyFormattedCitation" : "(Fonji &amp; Taff, 2014; Jepsen et al., 2015; Skokanov\u00e1 et al., 2016; van Vliet et al., 2015)" }, "properties" : {  }, "schema" : "https://github.com/citation-style-language/schema/raw/master/csl-citation.json" }</w:instrText>
      </w:r>
      <w:r w:rsidRPr="00984785">
        <w:fldChar w:fldCharType="separate"/>
      </w:r>
      <w:r w:rsidRPr="00774485">
        <w:rPr>
          <w:lang w:val="es-ES"/>
        </w:rPr>
        <w:t xml:space="preserve">(Fonji &amp; Taff, 2014; Jepsen </w:t>
      </w:r>
      <w:r w:rsidR="000D7D89" w:rsidRPr="000D7D89">
        <w:rPr>
          <w:i/>
          <w:lang w:val="es-ES"/>
        </w:rPr>
        <w:t>et al.</w:t>
      </w:r>
      <w:r w:rsidRPr="00774485">
        <w:rPr>
          <w:lang w:val="es-ES"/>
        </w:rPr>
        <w:t xml:space="preserve">, 2015; Skokanová </w:t>
      </w:r>
      <w:r w:rsidR="000D7D89" w:rsidRPr="000D7D89">
        <w:rPr>
          <w:i/>
          <w:lang w:val="es-ES"/>
        </w:rPr>
        <w:t>et al.</w:t>
      </w:r>
      <w:r w:rsidRPr="00774485">
        <w:rPr>
          <w:lang w:val="es-ES"/>
        </w:rPr>
        <w:t xml:space="preserve">, 2016; van Vliet </w:t>
      </w:r>
      <w:r w:rsidR="000D7D89" w:rsidRPr="000D7D89">
        <w:rPr>
          <w:i/>
          <w:lang w:val="es-ES"/>
        </w:rPr>
        <w:t>et al.</w:t>
      </w:r>
      <w:r w:rsidRPr="00774485">
        <w:rPr>
          <w:lang w:val="es-ES"/>
        </w:rPr>
        <w:t>, 2015)</w:t>
      </w:r>
      <w:r w:rsidRPr="00984785">
        <w:fldChar w:fldCharType="end"/>
      </w:r>
      <w:r w:rsidRPr="00774485">
        <w:rPr>
          <w:lang w:val="es-ES"/>
        </w:rPr>
        <w:t xml:space="preserve">. </w:t>
      </w:r>
      <w:r w:rsidRPr="00984785">
        <w:t>During the transition from planned to market economy the agricultural cooperatives were dismantled and much of their land was privati</w:t>
      </w:r>
      <w:r>
        <w:t>z</w:t>
      </w:r>
      <w:r w:rsidRPr="00984785">
        <w:t>ed to new owners or re-privati</w:t>
      </w:r>
      <w:r>
        <w:t>z</w:t>
      </w:r>
      <w:r w:rsidRPr="00984785">
        <w:t xml:space="preserve">ed to the former owners, which led to establishment of numerous smallholder farms. Many smallholders had no interest or knowledge, or adequate financial resources and equipment to profitably cultivate the agricultural land and thus quit farming or resorted to subsistence farming on small parcels of land scattered across the landscape </w:t>
      </w:r>
      <w:r w:rsidRPr="00984785">
        <w:fldChar w:fldCharType="begin" w:fldLock="1"/>
      </w:r>
      <w:r w:rsidRPr="00984785">
        <w:instrText>ADDIN CSL_CITATION { "citationItems" : [ { "id" : "ITEM-1", "itemData" : { "DOI" : "10.1007/s10980-012-9818-0", "ISSN" : "0921-2973", "author" : [ { "dropping-particle" : "", "family" : "Bir\u00f3", "given" : "Marianna", "non-dropping-particle" : "", "parse-names" : false, "suffix" : "" }, { "dropping-particle" : "", "family" : "Cz\u00facz", "given" : "B\u00e1lint", "non-dropping-particle" : "", "parse-names" : false, "suffix" : "" }, { "dropping-particle" : "", "family" : "Horv\u00e1th", "given" : "Ferenc", "non-dropping-particle" : "", "parse-names" : false, "suffix" : "" }, { "dropping-particle" : "", "family" : "R\u00e9v\u00e9sz", "given" : "Andr\u00e1s", "non-dropping-particle" : "", "parse-names" : false, "suffix" : "" }, { "dropping-particle" : "", "family" : "Csat\u00e1ri", "given" : "B\u00e1lint", "non-dropping-particle" : "", "parse-names" : false, "suffix" : "" }, { "dropping-particle" : "", "family" : "Moln\u00e1r", "given" : "Zsolt", "non-dropping-particle" : "", "parse-names" : false, "suffix" : "" } ], "container-title" : "Landscape Ecology", "id" : "ITEM-1", "issue" : "5", "issued" : { "date-parts" : [ [ "2013", "5", "30" ] ] }, "page" : "789-803", "title" : "Drivers of grassland loss in Hungary during the post-socialist transformation (1987\u20131999)", "type" : "article-journal", "volume" : "28" }, "uris" : [ "http://www.mendeley.com/documents/?uuid=abbd09eb-7c86-45d8-9255-13bccb50f7c6" ] } ], "mendeley" : { "formattedCitation" : "(Bir\u00f3 et al., 2013)", "plainTextFormattedCitation" : "(Bir\u00f3 et al., 2013)", "previouslyFormattedCitation" : "(Bir\u00f3 et al., 2013)" }, "properties" : {  }, "schema" : "https://github.com/citation-style-language/schema/raw/master/csl-citation.json" }</w:instrText>
      </w:r>
      <w:r w:rsidRPr="00984785">
        <w:fldChar w:fldCharType="separate"/>
      </w:r>
      <w:r w:rsidRPr="00984785">
        <w:t xml:space="preserve">(Biró </w:t>
      </w:r>
      <w:r w:rsidR="000D7D89" w:rsidRPr="000D7D89">
        <w:rPr>
          <w:i/>
        </w:rPr>
        <w:t>et al.</w:t>
      </w:r>
      <w:r w:rsidRPr="00984785">
        <w:t>, 2013)</w:t>
      </w:r>
      <w:r w:rsidRPr="00984785">
        <w:fldChar w:fldCharType="end"/>
      </w:r>
      <w:r w:rsidRPr="00984785">
        <w:t>. The rapid privati</w:t>
      </w:r>
      <w:r>
        <w:t>z</w:t>
      </w:r>
      <w:r w:rsidRPr="00984785">
        <w:t xml:space="preserve">ation </w:t>
      </w:r>
      <w:r w:rsidRPr="00984785">
        <w:fldChar w:fldCharType="begin" w:fldLock="1"/>
      </w:r>
      <w:r w:rsidRPr="00984785">
        <w:instrText>ADDIN CSL_CITATION { "citationItems" : [ { "id" : "ITEM-1", "itemData" : { "DOI" : "10.1515/eko-2016-0004", "ISSN" : "1337-947X", "abstract" : "The article compares and points out differences in driving forces of four main landscape change processes that shaped post-socialist countries and old democratic countries of Central Europe during the last two centuries. Studying landscape change processes and corresponding driving forces helps in understanding patterns of present landscape and can help among others in better prediction of future landscape change trends. Here, the presented results are based on review of scientific articles published in peer-reviewed journals between 2000 and 2014. Driving forces affecting these processes were grouped into four categories. Economic forces drove mainly agricultural intensification; agricultural land abandonment and urbanisation and were pronounced especially in the second half of the 20th century and at the beginning of the 21st century. Technological driving forces affected agricultural intensification especially in the 19th century and the second half of the 20th century while cultural driving forces had the biggest impact on urbanisation at the beginning of the 21st century. Political driving forces affected agricultural intensification, urbanisation as well as agricultural land abandonment and were pronounced mainly during the second half of the 20th century in the post-socialist countries. Political forces in the form of subsidies drove agricultural extensification at the beginning of the 21st century. The drivers for the agricultural intensification as well as urbanisation seem to be similar for both old democratic and post-socialist countries. In contrast, agricultural land abandonment in the old democratic countries was driven by technological, cultural and economic driving forces while in the post-socialist countries the political driving forces were mainly responsible. Changes in systems for subsidies and changes in the agricultural commodity markets are also responsible for different frequencies and rates of extensification of agriculture between the two groups of countries.", "author" : [ { "dropping-particle" : "", "family" : "Skokanov\u00e1", "given" : "Hana", "non-dropping-particle" : "", "parse-names" : false, "suffix" : "" }, { "dropping-particle" : "", "family" : "Fal\u0165an", "given" : "Vladim\u00edr", "non-dropping-particle" : "", "parse-names" : false, "suffix" : "" }, { "dropping-particle" : "", "family" : "Havl\u00ed\u010dek", "given" : "Marek", "non-dropping-particle" : "", "parse-names" : false, "suffix" : "" } ], "container-title" : "Ekol\u00f3gia (Bratislava)", "id" : "ITEM-1", "issue" : "1", "issued" : { "date-parts" : [ [ "2016", "1", "1" ] ] }, "page" : "50-65", "title" : "Driving forces of main landscape change processes from past 200 years in Central Europe - differences between old democratic and post-socialist countries", "type" : "article-journal", "volume" : "35" }, "uris" : [ "http://www.mendeley.com/documents/?uuid=8dd4ba41-7198-44d4-bf77-d8513fef2463" ] } ], "mendeley" : { "formattedCitation" : "(Skokanov\u00e1 et al., 2016)", "plainTextFormattedCitation" : "(Skokanov\u00e1 et al., 2016)", "previouslyFormattedCitation" : "(Skokanov\u00e1 et al., 2016)" }, "properties" : {  }, "schema" : "https://github.com/citation-style-language/schema/raw/master/csl-citation.json" }</w:instrText>
      </w:r>
      <w:r w:rsidRPr="00984785">
        <w:fldChar w:fldCharType="separate"/>
      </w:r>
      <w:r w:rsidRPr="00984785">
        <w:t xml:space="preserve">(Skokanová </w:t>
      </w:r>
      <w:r w:rsidR="000D7D89" w:rsidRPr="000D7D89">
        <w:rPr>
          <w:i/>
        </w:rPr>
        <w:t>et al.</w:t>
      </w:r>
      <w:r w:rsidRPr="00984785">
        <w:t>, 2016)</w:t>
      </w:r>
      <w:r w:rsidRPr="00984785">
        <w:fldChar w:fldCharType="end"/>
      </w:r>
      <w:r w:rsidRPr="00984785">
        <w:t xml:space="preserve">, ownership insecurity (e.g. in Romania, see </w:t>
      </w:r>
      <w:r w:rsidRPr="00984785">
        <w:fldChar w:fldCharType="begin" w:fldLock="1"/>
      </w:r>
      <w:r w:rsidRPr="00984785">
        <w:instrText>ADDIN CSL_CITATION { "citationItems" : [ { "id" : "ITEM-1", "itemData" : { "DOI" : "10.1007/s10113-008-0050-z", "ISBN" : "1436-3798", "ISSN" : "14363798", "abstract" : "The drastic socio-economic and political changes that occurred after the breakdown of socialism in Eastern Europe triggered widespread land use change, including cropland abandonment and forest cover changes. Yet the rates and spatial patterns of post-socialist land use change remain largely unclear. We used Landsat TM/ETM+ images to classify land cover maps and assess landscape pattern changes from 1990 to 2005 in Arge\u015f County, Southern Romania. Cropland abandonment was the most widespread change (21.1% abandonment rate), likely due to declining returns from farming, tenure insecurity, and demographic developments during transition. Forest cover and forest fragmentation remained remarkably stable during transition, despite widespread ownership transfers. Cropland abandonment provides opportunities for increased carbon sequestration, but threatens cultural landscapes and biodiversity. Continued monitoring is important for assessing whether abandoned croplands will eventually reforest or be put back into production and to better understand the consequences of post-socialist land use change for ecosystems and biodiversity.", "author" : [ { "dropping-particle" : "", "family" : "Kuemmerle", "given" : "Tobias", "non-dropping-particle" : "", "parse-names" : false, "suffix" : "" }, { "dropping-particle" : "", "family" : "M\u00fcller", "given" : "Daniel", "non-dropping-particle" : "", "parse-names" : false, "suffix" : "" }, { "dropping-particle" : "", "family" : "Griffiths", "given" : "Patrick", "non-dropping-particle" : "", "parse-names" : false, "suffix" : "" }, { "dropping-particle" : "", "family" : "Rusu", "given" : "Marioara", "non-dropping-particle" : "", "parse-names" : false, "suffix" : "" } ], "container-title" : "Regional Environmental Change", "id" : "ITEM-1", "issue" : "1", "issued" : { "date-parts" : [ [ "2009", "5", "9" ] ] }, "page" : "1-12", "title" : "Land use change in Southern Romania after the collapse of socialism", "type" : "article-journal", "volume" : "9" }, "uris" : [ "http://www.mendeley.com/documents/?uuid=d5320dad-2ccb-4768-94de-03a7e38b67c6" ] } ], "mendeley" : { "formattedCitation" : "(Kuemmerle et al., 2009)", "plainTextFormattedCitation" : "(Kuemmerle et al., 2009)", "previouslyFormattedCitation" : "(Kuemmerle et al., 2009)" }, "properties" : {  }, "schema" : "https://github.com/citation-style-language/schema/raw/master/csl-citation.json" }</w:instrText>
      </w:r>
      <w:r w:rsidRPr="00984785">
        <w:fldChar w:fldCharType="separate"/>
      </w:r>
      <w:r w:rsidRPr="00984785">
        <w:t xml:space="preserve">Kuemmerle </w:t>
      </w:r>
      <w:r w:rsidR="000D7D89" w:rsidRPr="000D7D89">
        <w:rPr>
          <w:i/>
        </w:rPr>
        <w:t>et al.</w:t>
      </w:r>
      <w:r w:rsidRPr="00984785">
        <w:t>, 2009)</w:t>
      </w:r>
      <w:r w:rsidRPr="00984785">
        <w:fldChar w:fldCharType="end"/>
      </w:r>
      <w:r w:rsidRPr="00984785">
        <w:t xml:space="preserve">, and a lack of interest or knowledge in agriculture of the new landowners resulted in large-scale land abandonment and decreased management intensity in large areas of Central Europe </w:t>
      </w:r>
      <w:r w:rsidRPr="00984785">
        <w:fldChar w:fldCharType="begin" w:fldLock="1"/>
      </w:r>
      <w:r w:rsidRPr="00984785">
        <w:instrText>ADDIN CSL_CITATION { "citationItems" : [ { "id" : "ITEM-1", "itemData" : { "author" : [ { "dropping-particle" : "", "family" : "Palang", "given" : "H.", "non-dropping-particle" : "", "parse-names" : false, "suffix" : "" }, { "dropping-particle" : "", "family" : "Printsmann", "given" : "A.", "non-dropping-particle" : "", "parse-names" : false, "suffix" : "" } ], "container-title" : "Globalisation and Agricultural Landscapes: Change Patterns and Policy Trends in Developed Countries", "id" : "ITEM-1", "issued" : { "date-parts" : [ [ "2010" ] ] }, "page" : "169-184", "publisher" : "Cambridge University Press", "publisher-place" : "Cambridge, UK", "title" : "From totalitarian to democratic landscapes: The transition in Estonia", "type" : "chapter" }, "uris" : [ "http://www.mendeley.com/documents/?uuid=1181a66f-c940-43b8-9af9-95ce230d2fb7" ] }, { "id" : "ITEM-2", "itemData" : { "author" : [ { "dropping-particle" : "", "family" : "Liira", "given" : "J", "non-dropping-particle" : "", "parse-names" : false, "suffix" : "" }, { "dropping-particle" : "", "family" : "Aavik", "given" : "T", "non-dropping-particle" : "", "parse-names" : false, "suffix" : "" }, { "dropping-particle" : "", "family" : "Parrest", "given" : "O", "non-dropping-particle" : "", "parse-names" : false, "suffix" : "" }, { "dropping-particle" : "", "family" : "Zobel", "given" : "M", "non-dropping-particle" : "", "parse-names" : false, "suffix" : "" } ], "container-title" : "AGD Landscape &amp; Environment", "id" : "ITEM-2", "issue" : "1", "issued" : { "date-parts" : [ [ "2008" ] ] }, "page" : "46-64", "title" : "Agricultral sector, rural environmnt and biodiversity in the central and eastern European EU member states", "type" : "article-journal", "volume" : "2" }, "uris" : [ "http://www.mendeley.com/documents/?uuid=96dcf922-d462-4992-b83e-ab6200d00608" ] }, { "id" : "ITEM-3", "itemData" : { "DOI" : "10.1016/j.landusepol.2014.12.005", "ISSN" : "02648377", "abstract" : "In recent decades the intensification of agricultural production in many European countries has been one of the key components of land-use change. The impact of agricultural intensification varies according to national and local contexts and a greater understanding of the drivers of intensification will help to mitigate against its negative impacts and harness potential benefits. This paper analyses changes in land use intensity in six case studies in Europe. A total of 437 landowners were interviewed and their responses were analysed in relation to changes in land use intensity and agricultural production between 2001 and 2011. In the case studies in Western and Eastern Europe we observed stabilisation during the last decade, and no clear tendency of increase or decrease of land use intensity. The use of fertilizers and pesticides seems to have decreased in our cases in Western Europe, which is contrary to trends in Eastern Europe. Agricultural production remained stable in almost all cases, except for an increase in Austria and Romania which may indicate that the farming efficiency has increased. A statistical analysis showed a division between study areas in Romania and Austria (increasing land use intensity) versus those in the Netherlands, Denmark and Greece (decreasing). In the Mediterranean cases we observe a process where agriculture is becoming increasingly marginalised, at the same time as changes in function with regard to urbanisation and recreational land uses have taken place. Logistic regression highlighted the importance of farm size and farmer type in understanding changes in land use intensity. The dominant pattern of stabilisation which has occurred over the past 10 years may also partly be a result of effective EU and national environmental and agricultural policies, which are increasingly concerned with improving environmental conditions in rural areas.", "author" : [ { "dropping-particle" : "", "family" : "Sluis", "given" : "Theo", "non-dropping-particle" : "van der", "parse-names" : false, "suffix" : "" }, { "dropping-particle" : "", "family" : "Pedroli", "given" : "Bas", "non-dropping-particle" : "", "parse-names" : false, "suffix" : "" }, { "dropping-particle" : "", "family" : "Kristensen", "given" : "S\u00f8ren B.P.", "non-dropping-particle" : "", "parse-names" : false, "suffix" : "" }, { "dropping-particle" : "", "family" : "Lavinia Cosor", "given" : "Georgia", "non-dropping-particle" : "", "parse-names" : false, "suffix" : "" }, { "dropping-particle" : "", "family" : "Pavlis", "given" : "Evangelos", "non-dropping-particle" : "", "parse-names" : false, "suffix" : "" } ], "container-title" : "Land Use Policy", "id" : "ITEM-3", "issued" : { "date-parts" : [ [ "2015", "2" ] ] }, "title" : "Changing land use intensity in Europe \u2013 Recent processes in selected case studies", "type" : "article-journal" }, "uris" : [ "http://www.mendeley.com/documents/?uuid=63680d5d-1cc4-4fec-9507-f99f5b314253" ] }, { "id" : "ITEM-4",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w:instrText>
      </w:r>
      <w:r w:rsidRPr="00774485">
        <w:rPr>
          <w:lang w:val="es-ES"/>
        </w:rPr>
        <w:instrText>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4", "issued" : { "date-parts" : [ [ "2015", "1" ] ] }, "page" : "24-36", "title" : "Manifestations and underlying drivers of agricultural land use change in Europe", "type" : "article-journal", "volume" : "133" }, "uris" : [ "http://www.mendeley.com/documents/?uuid=47b9198a-9a46-4d55-a5af-07bde1e6ee3f" ] } ], "mendeley" : { "formattedCitation" : "(Liira et al., 2008; Palang &amp; Printsmann, 2010; Theo van der Sluis, Pedroli, Kristensen, Lavinia Cosor, &amp; Pavlis, 2015; van Vliet et al., 2015)", "plainTextFormattedCitation" : "(Liira et al., 2008; Palang &amp; Printsmann, 2010; Theo van der Sluis, Pedroli, Kristensen, Lavinia Cosor, &amp; Pavlis, 2015; van Vliet et al., 2015)", "previouslyFormattedCitation" : "(Liira et al., 2008; Palang &amp; Printsmann, 2010; Theo van der Sluis, Pedroli, Kristensen, Lavinia Cosor, &amp; Pavlis, 2015; van Vliet et al., 2015)" }, "properties" : {  }, "schema" : "https://github.com/citation-style-language/schema/raw/master/csl-citation.json" }</w:instrText>
      </w:r>
      <w:r w:rsidRPr="00984785">
        <w:fldChar w:fldCharType="separate"/>
      </w:r>
      <w:r w:rsidRPr="00774485">
        <w:rPr>
          <w:lang w:val="es-ES"/>
        </w:rPr>
        <w:t xml:space="preserve">(Liira </w:t>
      </w:r>
      <w:r w:rsidR="000D7D89" w:rsidRPr="000D7D89">
        <w:rPr>
          <w:i/>
          <w:lang w:val="es-ES"/>
        </w:rPr>
        <w:t>et al.</w:t>
      </w:r>
      <w:r w:rsidRPr="00774485">
        <w:rPr>
          <w:lang w:val="es-ES"/>
        </w:rPr>
        <w:t>, 2008; Palang &amp; Printsmann, 2010; van der Sluis</w:t>
      </w:r>
      <w:r w:rsidR="000226B2">
        <w:rPr>
          <w:i/>
          <w:lang w:val="es-ES"/>
        </w:rPr>
        <w:t xml:space="preserve"> et al.</w:t>
      </w:r>
      <w:r w:rsidRPr="00774485">
        <w:rPr>
          <w:lang w:val="es-ES"/>
        </w:rPr>
        <w:t xml:space="preserve">, 2015; van Vliet </w:t>
      </w:r>
      <w:r w:rsidR="000D7D89" w:rsidRPr="000D7D89">
        <w:rPr>
          <w:i/>
          <w:lang w:val="es-ES"/>
        </w:rPr>
        <w:t>et al.</w:t>
      </w:r>
      <w:r w:rsidRPr="00774485">
        <w:rPr>
          <w:lang w:val="es-ES"/>
        </w:rPr>
        <w:t>, 2015)</w:t>
      </w:r>
      <w:r w:rsidRPr="00984785">
        <w:fldChar w:fldCharType="end"/>
      </w:r>
      <w:r w:rsidRPr="00774485">
        <w:rPr>
          <w:lang w:val="es-ES"/>
        </w:rPr>
        <w:t xml:space="preserve">. </w:t>
      </w:r>
      <w:r w:rsidRPr="00984785">
        <w:t xml:space="preserve">After 2004, when many Central European countries joined the </w:t>
      </w:r>
      <w:r>
        <w:t>European Union</w:t>
      </w:r>
      <w:r w:rsidRPr="00984785">
        <w:t>, the land tenure system stabili</w:t>
      </w:r>
      <w:r>
        <w:t>z</w:t>
      </w:r>
      <w:r w:rsidRPr="00984785">
        <w:t xml:space="preserve">ed through the introduction of the </w:t>
      </w:r>
      <w:r>
        <w:t>European Union C</w:t>
      </w:r>
      <w:r w:rsidRPr="00984785">
        <w:t xml:space="preserve">ommon </w:t>
      </w:r>
      <w:r>
        <w:t>A</w:t>
      </w:r>
      <w:r w:rsidRPr="00984785">
        <w:t xml:space="preserve">gricultural </w:t>
      </w:r>
      <w:r>
        <w:t>P</w:t>
      </w:r>
      <w:r w:rsidRPr="00984785">
        <w:t>olicy, which has helped to restore farming activities in many areas, especially mountain regions, and has stabili</w:t>
      </w:r>
      <w:r>
        <w:t>z</w:t>
      </w:r>
      <w:r w:rsidRPr="00984785">
        <w:t xml:space="preserve">ed agricultural development in some countries of Central Europe </w:t>
      </w:r>
      <w:r w:rsidRPr="00984785">
        <w:fldChar w:fldCharType="begin" w:fldLock="1"/>
      </w:r>
      <w:r w:rsidRPr="00984785">
        <w:instrText xml:space="preserve">ADDIN CSL_CITATION { "citationItems" : [ { "id" : "ITEM-1", "itemData" : { "DOI" : "10.1007/s10113-013-0580-x", "ISSN" : "1436-3798", "author" : [ { "dropping-particle" : "", "family" : "Bez\u00e1k", "given" : "Peter", "non-dropping-particle" : "", "parse-names" : false, "suffix" : "" }, { "dropping-particle" : "", "family" : "Mitchley", "given" : "Jonathan", "non-dropping-particle" : "", "parse-names" : false, "suffix" : "" } ], "container-title" : "Regional Environmental Change", "id" : "ITEM-1", "issue" : "4", "issued" : { "date-parts" : [ [ "2014", "8", "7" ] ] }, "page" : "1343-1356", "title" : "Drivers of change in mountain farming in Slovakia: from socialist collectivisation to the Common Agricultural Policy", "type" : "article-journal", "volume" : "14" }, "uris" : [ "http://www.mendeley.com/documents/?uuid=d32f598b-dd9b-4e8d-bdd7-ad4e2428350d" ] }, { "id" : "ITEM-2", "itemData" : { "DOI" : "10.1016/j.landurbplan.2013.03.012", "ISSN" : "01692046", "author" : [ { "dropping-particle" : "", "family" : "Ruskule", "given" : "Anda", "non-dropping-particle" : "", "parse-names" : false, "suffix" : "" }, { "dropping-particle" : "", "family" : "Nikodemus", "given" : "Olgerts", "non-dropping-particle" : "", "parse-names" : false, "suffix" : "" }, { "dropping-particle" : "", "family" : "Kasparinskis", "given" : "Raimonds", "non-dropping-particle" : "", "parse-names" : false, "suffix" : "" }, { "dropping-particle" : "", "family" : "Bell", "given" : "Simon", "non-dropping-particle" : "", "parse-names" : false, "suffix" : "" }, { "dropping-particle" : "", "family" : "Urtane", "given" : "Ilze", "non-dropping-particle" : "", "parse-names" : false, "suffix" : "" } ], "container-title" : "Landscape and Urban Planning", "id" : "ITEM-2", "issued" : { "date-parts" : [ [ "2013", "7" ] ] }, "page" : "49-61", "title" : "The perception of abandoned farmland by local people and experts: Landscape value and perspectives on future land use", "type" : "article-journal", "volume" : "115" }, "uris" : [ "http://www.mendeley.com/documents/?uuid=a4e81c41-a2c7-45c0-85a8-6c2686543d66" ] }, { "id" : "ITEM-3", "itemData" : { "DOI" : "10.1016/j.landusepol.2014.12.005", "ISSN" : "02648377", "abstract" : "In recent decades the intensification of agricultural production in many European countries has been one of the key components of land-use change. The impact of agricultural intensification varies according to national and local contexts and a greater understanding of the drivers of intensification will help to mitigate against its negative impacts and harness potential benefits. This paper analyses changes in land use intensity in six case studies in Europe. A total of 437 landowners were interviewed and their responses were analysed in relation to changes in land use intensity and agricultural production between 2001 and 2011. In the case studies in Western and Eastern Europe we observed stabilisation during the last decade, and no clear tendency of increase or decrease of land use intensity. The use of fertilizers and pesticides seems to have decreased in our cases in Western Europe, which is contrary to trends in Eastern Europe. Agricultural production remained stable in almost all cases, except for an increase in Austria and Romania which may indicate that the farming efficiency has increased. A statistical analysis showed a division between study areas in Romania and Austria (increasing land use intensity) versus those in the Netherlands, Denmark and Greece (decreasing). In the Mediterranean cases we observe a process where agriculture is becoming increasingly marginalised, at the same time as changes in function with regard to urbanisation and recreational land uses have taken place. Logistic regression highlighted the importance of farm size and farmer type in understanding changes in land use intensity. The dominant pattern of stabilisation which has occurred over the past 10 years may also partly be a result of effective EU and national environmental and agricultural policies, which are increasingly concerned with improving environmental conditions in rural areas.", "author" : [ { "dropping-particle" : "", "family" : "Sluis", "given" : "Theo", "non-dropping-particle" : "van der", "parse-names" : false, "suffix" : "" </w:instrText>
      </w:r>
      <w:r w:rsidRPr="008D65A1">
        <w:rPr>
          <w:lang w:val="es-ES"/>
        </w:rPr>
        <w:instrText>}, { "dropping-particle" : "", "family" : "Pedroli", "given" : "Bas", "non-dropping-particle" : "", "parse-names" : false, "suffix" : "" }, { "dropping-particle" : "", "family" : "Kristensen", "given" : "S\u00f8ren B.P.", "non-dropping-particle" : "", "parse-names" : false, "suffix" : "" }, { "dropping-particle" : "", "family" : "Lavinia Cosor", "given" : "Georgia", "non-dropping-particle" : "", "parse-names" : false, "suffix" : "" }, { "dropping-particle" : "", "family" : "Pavlis", "given" : "Evangelos", "non-dropping-particle" : "", "parse-names" : false, "suffix" : "" } ], "container-title" : "Land Use Policy", "id" : "ITEM-3", "issued" : { "date-parts" : [ [ "2015", "2" ] ] }, "title" : "Changing land use intensity in Europe \u2013 Recent processes in selected case studies", "type" : "article-journal" }, "uris" : [ "http://www.mendeley.com/documents/?uuid=63680d5d-1cc4-4fec-9507-f99f5b314253" ] } ], "mendeley" : { "formattedCitation" : "(Bez\u00e1k &amp; Mitchley, 2014; Ruskule, Nikodemus, Kasparinskis, Bell, &amp; Urtane, 2013; Theo van der Sluis et al., 2015)", "plainTextFormattedCitation" : "(Bez\u00e1k &amp; Mitchley, 2014; Ruskule, Nikodemus, Kasparinskis, Bell, &amp; Urtane, 2013; Theo van der Sluis et al., 2015)", "previouslyFormattedCitation" : "(Bez\u00e1k &amp; Mitchley, 2014; Ruskule, Nikodemus, Kasparinskis, Bell, &amp; Urtane, 2013; Theo van der Sluis et al., 2015)" }, "properties" : {  }, "schema" : "https://github.com/citation-style-language/schema/raw/master/csl-citation.json" }</w:instrText>
      </w:r>
      <w:r w:rsidRPr="00984785">
        <w:fldChar w:fldCharType="separate"/>
      </w:r>
      <w:r w:rsidRPr="008D65A1">
        <w:rPr>
          <w:lang w:val="es-ES"/>
        </w:rPr>
        <w:t>(Bezák &amp; Mitchley, 2014; Ruskule</w:t>
      </w:r>
      <w:r w:rsidR="000226B2" w:rsidRPr="008D65A1">
        <w:rPr>
          <w:i/>
          <w:lang w:val="es-ES"/>
        </w:rPr>
        <w:t xml:space="preserve"> et al.</w:t>
      </w:r>
      <w:r w:rsidRPr="008D65A1">
        <w:rPr>
          <w:lang w:val="es-ES"/>
        </w:rPr>
        <w:t xml:space="preserve">, 2013; van der Sluis </w:t>
      </w:r>
      <w:r w:rsidR="000D7D89" w:rsidRPr="008D65A1">
        <w:rPr>
          <w:i/>
          <w:lang w:val="es-ES"/>
        </w:rPr>
        <w:t>et al.</w:t>
      </w:r>
      <w:r w:rsidRPr="008D65A1">
        <w:rPr>
          <w:lang w:val="es-ES"/>
        </w:rPr>
        <w:t>, 2015)</w:t>
      </w:r>
      <w:r w:rsidRPr="00984785">
        <w:fldChar w:fldCharType="end"/>
      </w:r>
      <w:r w:rsidRPr="008D65A1">
        <w:rPr>
          <w:lang w:val="es-ES"/>
        </w:rPr>
        <w:t xml:space="preserve">. </w:t>
      </w:r>
      <w:r w:rsidRPr="00984785">
        <w:t xml:space="preserve">Agricultural subsidies introduced with the accession to the </w:t>
      </w:r>
      <w:r>
        <w:t>European Union</w:t>
      </w:r>
      <w:r w:rsidRPr="00984785">
        <w:t xml:space="preserve"> increased the economic viability of agricultural land, leading to agricultural expansion and intensification. Agricultural subsidies, however, also caused problems as they enhanced regional inequality by excluding small-scale farmers in remote areas </w:t>
      </w:r>
      <w:r w:rsidRPr="00984785">
        <w:fldChar w:fldCharType="begin" w:fldLock="1"/>
      </w:r>
      <w:r w:rsidRPr="00984785">
        <w:instrText>ADDIN CSL_CITATION { "citationItems" : [ { "id" : "ITEM-1", "itemData" : { "DOI" : "10.1007/s10113-013-0580-x", "ISSN" : "1436-3798", "author" : [ { "dropping-particle" : "", "family" : "Bez\u00e1k", "given" : "Peter", "non-dropping-particle" : "", "parse-names" : false, "suffix" : "" }, { "dropping-particle" : "", "family" : "Mitchley", "given" : "Jonathan", "non-dropping-particle" : "", "parse-names" : false, "suffix" : "" } ], "container-title" : "Regional Environmental Change", "id" : "ITEM-1", "issue" : "4", "issued" : { "date-parts" : [ [ "2014", "8", "7" ] ] }, "page" : "1343-1356", "title" : "Drivers of change in mountain farming in Slovakia: from socialist collectivisation to the Common Agricultural Policy", "type" : "article-journal", "volume" : "14" }, "uris" : [ "http://www.mendeley.com/documents/?uuid=d32f598b-dd9b-4e8d-bdd7-ad4e2428350d" ] } ], "mendeley" : { "formattedCitation" : "(Bez\u00e1k &amp; Mitchley, 2014)", "plainTextFormattedCitation" : "(Bez\u00e1k &amp; Mitchley, 2014)", "previouslyFormattedCitation" : "(Bez\u00e1k &amp; Mitchley, 2014)" }, "properties" : {  }, "schema" : "https://github.com/citation-style-language/schema/raw/master/csl-citation.json" }</w:instrText>
      </w:r>
      <w:r w:rsidRPr="00984785">
        <w:fldChar w:fldCharType="separate"/>
      </w:r>
      <w:r w:rsidRPr="00984785">
        <w:t>(Bezák &amp; Mitchley, 2014)</w:t>
      </w:r>
      <w:r w:rsidRPr="00984785">
        <w:fldChar w:fldCharType="end"/>
      </w:r>
      <w:r w:rsidRPr="00984785">
        <w:t xml:space="preserve"> or by causing damage to areas of conservation interest (e.g. ploughing high-diversity grasslands and meadows) (</w:t>
      </w:r>
      <w:r w:rsidR="00B71742">
        <w:rPr>
          <w:b/>
        </w:rPr>
        <w:t>Figure 4.12</w:t>
      </w:r>
      <w:r w:rsidRPr="00984785">
        <w:t>).</w:t>
      </w:r>
    </w:p>
    <w:p w14:paraId="09C907FB" w14:textId="0E76EB35" w:rsidR="000873C6" w:rsidRPr="00BE7614" w:rsidRDefault="000873C6" w:rsidP="00BE7614">
      <w:pPr>
        <w:rPr>
          <w:lang w:val="en-US"/>
        </w:rPr>
      </w:pPr>
      <w:r>
        <w:rPr>
          <w:lang w:eastAsia="en-GB"/>
        </w:rPr>
        <w:lastRenderedPageBreak/>
        <w:drawing>
          <wp:inline distT="0" distB="0" distL="0" distR="0" wp14:anchorId="032A162B" wp14:editId="5C02CAF7">
            <wp:extent cx="5759450" cy="6602095"/>
            <wp:effectExtent l="0" t="0" r="0" b="8255"/>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8"/>
                    <a:stretch>
                      <a:fillRect/>
                    </a:stretch>
                  </pic:blipFill>
                  <pic:spPr>
                    <a:xfrm>
                      <a:off x="0" y="0"/>
                      <a:ext cx="5759450" cy="6602095"/>
                    </a:xfrm>
                    <a:prstGeom prst="rect">
                      <a:avLst/>
                    </a:prstGeom>
                  </pic:spPr>
                </pic:pic>
              </a:graphicData>
            </a:graphic>
          </wp:inline>
        </w:drawing>
      </w:r>
    </w:p>
    <w:p w14:paraId="2FC97B5D" w14:textId="6986DE32" w:rsidR="0048205B" w:rsidRPr="00E13B98" w:rsidRDefault="0048205B" w:rsidP="00AE389F">
      <w:r w:rsidRPr="00E13B98">
        <w:t xml:space="preserve">In Eastern Europe and Central Asia, the political changes since the 1990s were accompanied by radical large-scale land reforms, involving the elimination of the state monopoly and division of land ownership (state, collective, and private) </w:t>
      </w:r>
      <w:r>
        <w:fldChar w:fldCharType="begin" w:fldLock="1"/>
      </w:r>
      <w:r>
        <w:instrText>ADDIN CSL_CITATION { "citationItems" : [ { "id" : "ITEM-1", "itemData" : { "DOI" : "10.1016/j.gfs.2017.03.005", "ISSN" : "22119124", "author" : [ { "dropping-particle" : "", "family" : "Swinnen", "given" : "Johan", "non-dropping-particle" : "", "parse-names" : false, "suffix" : "" }, { "dropping-particle" : "", "family" : "Burkitbayeva", "given" : "Saule", "non-dropping-particle" : "", "parse-names" : false, "suffix" : "" }, { "dropping-particle" : "", "family" : "Schierhorn", "given" : "Florian", "non-dropping-particle" : "", "parse-names" : false, "suffix" : "" }, { "dropping-particle" : "V.", "family" : "Prishchepov", "given" : "Alexander", "non-dropping-particle" : "", "parse-names" : false, "suffix" : "" }, { "dropping-particle" : "", "family" : "M\u00fcller", "given" : "Daniel", "non-dropping-particle" : "", "parse-names" : false, "suffix" : "" } ], "container-title" : "Global Food Security", "id" : "ITEM-1", "issued" : { "date-parts" : [ [ "2017", "9" ] ] }, "page" : "38-53", "title" : "Production potential in the \u201cbread baskets\u201d of Eastern Europe and Central Asia", "type" : "article-journal", "volume" : "14" }, "uris" : [ "http://www.mendeley.com/documents/?uuid=85a6cfd7-07fa-479b-adfb-a654ce3c6164" ] }, { "id" : "ITEM-2", "itemData" : { "author" : [ { "dropping-particle" : "", "family" : "Liira", "given" : "J", "non-dropping-particle" : "", "parse-names" : false, "suffix" : "" }, { "dropping-particle" : "", "family" : "Aavik", "given" : "T", "non-dropping-particle" : "", "parse-names" : false, "suffix" : "" }, { "dropping-particle" : "", "family" : "Parrest", "given" : "O", "non-dropping-particle" : "", "parse-names" : false, "suffix" : "" }, { "dropping-particle" : "", "family" : "Zobel", "given" : "M", "non-dropping-particle" : "", "parse-names" : false, "suffix" : "" } ], "container-title" : "AGD Landscape &amp; Environment", "id" : "ITEM-2", "issue" : "1", "issued" : { "date-parts" : [ [ "2008" ] ] }, "page" : "46-64", "title" : "Agricultral sector, rural environmnt and biodiversity in the central and eastern European EU member states", "type" : "article-journal", "volume" : "2" }, "uris" : [ "http://www.mendeley.com/documents/?uuid=96dcf922-d462-4992-b83e-ab6200d00608" ] }, { "id" : "ITEM-3", "itemData" : { "DOI" : "10.1093/aepp/ppr046", "ISSN" : "2040-5790, 2040-5804", "abstract" : "In the 2000s, Russia emerged as a major player in world agricultural markets, on both the supply (mainly grain) and demand side. This article examines Russia's agricultural transition experience, which has resulted in a complex system of diverse producers and institutions, as well as uneven performance. Using a model of transition agriculture, the article explores how key reform policies drove systemic change and commodity restructuring, and how the ensuing changes in the production, consumption, and trade of goods have affected world markets. The article also assesses the performance of Russian agriculture during transition, and provides an outlook for the future.", "author" : [ { "dropping-particle" : "", "family" : "Liefert", "given" : "William M.", "non-dropping-particle" : "", "parse-names" : false, "suffix" : "" }, { "dropping-particle" : "", "family" : "Liefert", "given" : "Olga", "non-dropping-particle" : "", "parse-names" : false, "suffix" : "" } ], "container-title" : "Applied Economic Perspectives and Policy", "id" : "ITEM-3", "issue" : "1", "issued" : { "date-parts" : [ [ "2012", "3" ] ] }, "language" : "en", "page" : "37-75", "title" : "Russian Agriculture during Transition: Performance, Global Impact, and Outlook", "type" : "article-journal", "volume" : "34" }, "uris" : [ "http://www.mendeley.com/documents/?uuid=dff07224-0859-4b28-96a8-5b691bbe7332" ] }, { "id" : "ITEM-4", "itemData" : { "DOI" : "10.1257/0022051041409048", "ISSN" : "0022-0515", "author" : [ { "dropping-particle" : "", "family" : "Rozelle", "given" : "Scott", "non-dropping-particle" : "", "parse-names" : false, "suffix" : "" }, { "dropping-particle" : "", "family" : "Swinnen", "given" : "Johan F. M.", "non-dropping-particle" : "", "parse-names" : false, "suffix" : "" } ], "container-title" : "Journal of Economic Literature", "id" : "ITEM-4", "issue" : "2", "issued" : { "date-parts" : [ [ "2004", "5" ] ] }, "page" : "404-456", "publisher" : "American Economic Association", "title" : "Success and Failure of Reform: Insights from the Transition of Agriculture", "type" : "article-journal", "volume" : "42" }, "uris" : [ "http://www.mendeley.com/documents/?uuid=3fffa34c-0c98-3a59-8955-ce637a567f98" ] }, { "id" : "ITEM-5", "itemData" : { "author" : [ { "dropping-particle" : "", "family" : "Lerman", "given" : "Zvi", "non-dropping-particle" : "", "parse-names" : false, "suffix" : "" }, { "dropping-particle" : "", "family" : "Csaki", "given" : "Csaba", "non-dropping-particle" : "", "parse-names" : false, "suffix" : "" }, { "dropping-particle" : "", "family" : "Gershon", "given" : "Feder.", "non-dropping-particle" : "", "parse-names" : false, "suffix" : "" } ], "id" : "ITEM-5", "issued" : { "date-parts" : [ [ "2004" ] ] }, "publisher" : "Lexington books", "publisher-place" : "Lanham, Boulder, New York, Toronto, Oxford", "t</w:instrText>
      </w:r>
      <w:r w:rsidRPr="00563A76">
        <w:rPr>
          <w:lang w:val="de-CH"/>
        </w:rPr>
        <w:instrText>itle" : "Agriculture in transition: Land policies and evolving farm structures in post-Soviet countries"</w:instrText>
      </w:r>
      <w:r w:rsidRPr="00F84530">
        <w:rPr>
          <w:lang w:val="de-CH"/>
        </w:rPr>
        <w:instrText>, "type" : "book" }, "uris" : [ "http://www.mendeley.com/documents/?uuid=7016a40b-8563-49b4-9f14-58ab781e0c10" ] }, { "id" : "ITEM-6", "itemData" : { "author" : [ { "dropping-particle" : "", "family" : "Smelansky", "given" : "I.E.", "non-dropping-particle" : "", "parse-names" : false, "suffix" : "" } ], "id" : "ITEM-6", "issued" : { "date-parts" : [ [ "2003" ] ] }, "publisher-place" : "Moscow", "title" : "Biodiversity of agricultural lands in Russia: current state and trends", "type" : "report" }, "uris" : [ "http://www.mendeley.com/documents/?uuid=c79164d3-e62b-3802-bd30-8936fafa180c" ] } ], "mendeley" : { "formattedCitation" : "(Lerman et al., 2004; W. M. Liefert &amp; Liefert, 2012; Liira et al., 2008; Rozelle &amp; Swinnen, 2004; I. E. Smelansky, 2003; Swinnen, Burkitbayeva, Schierhorn, Prishchepov, &amp; M\u00fcller, 2017)", "plainTextFormattedCitation" : "(Lerman et al., 2004; W. M. Liefert &amp; Liefert, 2012; Liira et al., 2008; Rozelle &amp; Swinnen, 2004; I. E. Smelansky, 2003; Swinnen, Burkitbayeva, Schierhorn, Prishchepov, &amp; M\u00fcller, 2017)", "previouslyFormattedCitation" : "(Lerman et al., 2004; W. M. Liefert &amp; Liefert, 2012; Liira et al., 2008; Rozelle &amp; Swinnen, 2004; I. E. Smelansky, 2003; Swinnen, Burkitbayeva, Schierhorn, Prishchepov, &amp; M\u00fcller, 2017)" }, "properties" : {  }, "schema" : "https://github.com/citation-style-language/schema/raw/master/csl-citation.json" }</w:instrText>
      </w:r>
      <w:r>
        <w:fldChar w:fldCharType="separate"/>
      </w:r>
      <w:r w:rsidRPr="00F84530">
        <w:rPr>
          <w:lang w:val="de-CH"/>
        </w:rPr>
        <w:t xml:space="preserve">(Lerman </w:t>
      </w:r>
      <w:r w:rsidR="000D7D89" w:rsidRPr="000D7D89">
        <w:rPr>
          <w:i/>
          <w:lang w:val="de-CH"/>
        </w:rPr>
        <w:t>et al.</w:t>
      </w:r>
      <w:r w:rsidRPr="00F84530">
        <w:rPr>
          <w:lang w:val="de-CH"/>
        </w:rPr>
        <w:t xml:space="preserve">, 2004; Liefert &amp; Liefert, 2012; Liira </w:t>
      </w:r>
      <w:r w:rsidR="000D7D89" w:rsidRPr="000D7D89">
        <w:rPr>
          <w:i/>
          <w:lang w:val="de-CH"/>
        </w:rPr>
        <w:t>et al.</w:t>
      </w:r>
      <w:r w:rsidRPr="00F84530">
        <w:rPr>
          <w:lang w:val="de-CH"/>
        </w:rPr>
        <w:t>, 2008; Rozelle &amp; Swinnen, 2004; Smelansky, 2003; Swinnen</w:t>
      </w:r>
      <w:r w:rsidR="000226B2">
        <w:rPr>
          <w:i/>
          <w:lang w:val="de-CH"/>
        </w:rPr>
        <w:t xml:space="preserve"> et al.</w:t>
      </w:r>
      <w:r w:rsidRPr="00F84530">
        <w:rPr>
          <w:lang w:val="de-CH"/>
        </w:rPr>
        <w:t>, 2017)</w:t>
      </w:r>
      <w:r>
        <w:fldChar w:fldCharType="end"/>
      </w:r>
      <w:r>
        <w:t xml:space="preserve"> </w:t>
      </w:r>
      <w:r w:rsidRPr="00864640">
        <w:rPr>
          <w:lang w:val="de-CH"/>
        </w:rPr>
        <w:t>(</w:t>
      </w:r>
      <w:r w:rsidR="00B71742" w:rsidRPr="00B71742">
        <w:rPr>
          <w:b/>
        </w:rPr>
        <w:t>Figure 4.12</w:t>
      </w:r>
      <w:r w:rsidRPr="00864640">
        <w:rPr>
          <w:lang w:val="de-CH"/>
        </w:rPr>
        <w:t xml:space="preserve">). </w:t>
      </w:r>
      <w:r w:rsidRPr="00E13B98">
        <w:t xml:space="preserve">Since then, the areas of large private agricultural companies owned by agro-holdings and their role in the agricultural sector has constantly expanded </w:t>
      </w:r>
      <w:r>
        <w:fldChar w:fldCharType="begin" w:fldLock="1"/>
      </w:r>
      <w:r>
        <w:instrText>ADDIN CSL_CITATION { "citationItems" : [ { "id" : "ITEM-1", "itemData" : { "DOI" : "10.1080/03066150.2012.675574", "ISSN" : "0306-6150", "author" : [ { "dropping-particle" : "", "family" : "Visser", "given" : "Oane", "non-dropping-particle" : "", "parse-names" : false, "suffix" : "" }, { "dropping-particle" : "", "family" : "Mamonova", "given" : "Natalia", "non-dropping-particle" : "", "parse-names" : false, "suffix" : "" }, { "dropping-particle" : "", "family" : "Spoor", "given" : "Max", "non-dropping-particle" : "", "parse-names" : false, "suffix" : "" } ], "container-title" : "The Journal of Peasant Studies", "id" : "ITEM-1", "issue" : "3-4", "issued" : { "date-parts" : [ [ "2012", "7", "28" ] ] }, "page" : "899-931", "title" : "Oligarchs, megafarms and land reserves: understanding land grabbing in Russia", "type" : "article-journal", "volume" : "39" }, "uris" : [ "http://www.mendeley.com/documents/?uuid=733edce3-46fa-4dfa-ac70-c25eb98cdb78" ] }, { "id" : "ITEM-2", "itemData" : { "DOI" : "10.1080/09668136.2014.967569", "ISSN" : "0966-8136", "author" : [ { "dropping-particle" : "", "family" : "Visser", "given" : "Oane", "non-dropping-particle" : "", "parse-names" : false, "suffix" : "" }, { "dropping-particle" : "", "family" : "Spoor", "given" : "Max", "non-dropping-particle" : "", "parse-names" : false, "suffix" : "" }, { "dropping-particle" : "", "family" : "Mamonova", "given" : "Natalia", "non-dropping-particle" : "", "parse-names" : false, "suffix" : "" } ], "container-title" : "Europe-Asia Studies", "id" : "ITEM-2", "issue" : "10", "issued" : { "date-parts" : [ [ "2014", "11", "26" ] ] }, "page" : "1589-1610", "title" : "Is Russia the Emerging Global \u2018Breadbasket\u2019? Re-cultivation, Agroholdings and Grain Production", "type" : "article-journal", "volume" : "66" }, "uris" : [ "http://www.mendeley.com/documents/?uuid=a2f94f26-9c94-4753-85c9-510facd3e930" ] }, { "id" : "ITEM-3", "itemData" : { "DOI" : "10.1016/j.worlddev.2012.09.015", "ISSN" : "0305750X", "author" : [ { "dropping-particle" : "", "family" : "Petrick", "given" : "Martin", "non-dropping-particle" : "", "parse-names" : false, "suffix" : "" }, { "dropping-particle" : "", "family" : "Wandel", "given" : "J\u00fcrgen", "non-dropping-particle" : "", "parse-names" : false, "suffix" : "" }, { "dropping-particle" : "", "family" : "Karsten", "given" : "Katharina", "non-dropping-particle" : "", "parse-names" : false, "suffix" : "" } ], "container-title" : "World Development", "id" : "ITEM-3", "issued" : { "date-parts" : [ [ "2013", "3" ] ] }, "page" : "164-179", "title" : "Rediscovering the Virgin Lands: Agricultural Investment and Rural Livelihoods in a Eurasian Frontier Area", "type" : "article-journal", "volume" : "43" }, "uris" : [ "http://www.mendeley.com/documents/?uuid=3edf3523-66fb-449e-be89-107c41f79a0f" ] }, { "id" : "ITEM-4", "itemData" : { "author" : [ { "dropping-particle" : "", "family" : "BEFL", "given" : "", "non-dropping-particle" : "", "parse-names" : false, "suffix" : "" } ], "id" : "ITEM-4", "issued" : { "date-parts" : [ [ "2016" ] ] }, "number-of-pages" : "1-5", "title" : "Russia\u2019s Largest Agricultural Landholders 2016", "type" : "report" }, "uris" : [ "http://www.mendeley.com/documents/?uuid=b9f0722e-781f-4e8b-a656-f5e442226dad" ] }, { "id" : "ITEM-5", "itemData" : { "DOI" : "10.1134/S2079970516040122", "ISSN" : "2079-9705", "author" : [ { "dropping-particle" : "", "family" : "Nefedova", "given" : "T. G.", "non-dropping-particle" : "", "parse-names" : false, "suffix" : "" } ], "container-title" : "Regional Research of Russia", "id" : "ITEM-5", "issue" : "4", "issued" : { "date-parts" : [ [ "2016", "10", "16" ] ] }, "page" : "292-303", "title" : "Russian agricultural resources and the geography of their use in import-substitution conditions", "type" : "article-journal", "volume" : "6" }, "uris" : [ "http://www.mendeley.com/documents/?uuid=04209617-78a5-4815-9d7d-3a0e6a19a52a" ] } ], "mendeley" : { "formattedCitation" : "(BEFL, 2016; Nefedova, 2016; Petrick et al., 2013; O. Visser et al., 2012, 2014)", "plainTextFormattedCitation" : "(BEFL, 2016; Nefedova, 2016; Petrick et al., 2013; O. Visser et al., 2012, 2014)", "previouslyFormattedCitation" : "(BEFL, 2016; Nefedova, 2016; Petrick et al., 2013; O. Visser et al., 2012, 2014)" }, "properties" : {  }, "schema" : "https://github.com/citation-style-language/schema/raw/master/csl-citation.json" }</w:instrText>
      </w:r>
      <w:r>
        <w:fldChar w:fldCharType="separate"/>
      </w:r>
      <w:r w:rsidRPr="003F62EF">
        <w:t xml:space="preserve">(BEFL, 2016; Nefedova, 2016; Petrick </w:t>
      </w:r>
      <w:r w:rsidR="000D7D89" w:rsidRPr="000D7D89">
        <w:rPr>
          <w:i/>
        </w:rPr>
        <w:t>et al.</w:t>
      </w:r>
      <w:r w:rsidRPr="003F62EF">
        <w:t xml:space="preserve">, 2013; Visser </w:t>
      </w:r>
      <w:r w:rsidR="000D7D89" w:rsidRPr="000D7D89">
        <w:rPr>
          <w:i/>
        </w:rPr>
        <w:t>et al.</w:t>
      </w:r>
      <w:r w:rsidRPr="003F62EF">
        <w:t>, 2012, 2014)</w:t>
      </w:r>
      <w:r>
        <w:fldChar w:fldCharType="end"/>
      </w:r>
      <w:r w:rsidRPr="00E13B98">
        <w:t xml:space="preserve">, especially in the most favourable regions for agriculture, (e.g., south-western Russia, south-eastern Ukraine, and Kazakhstan). However, subsistence farming has played the main role in the food security of citizens in villages, towns and cities. For example, in Russia, the economic crisis in 2008 led to a 2-fold increase in the number of rural residents engaged in subsistence farming, and in the cities the number increased by 2.8 times. Subsistence farms produced 98% of potatoes, vegetables and fruit </w:t>
      </w:r>
      <w:r w:rsidRPr="00E13B98">
        <w:lastRenderedPageBreak/>
        <w:t xml:space="preserve">crops, 82% of milk, 68% of meat and 54% of eggs </w:t>
      </w:r>
      <w:r>
        <w:fldChar w:fldCharType="begin" w:fldLock="1"/>
      </w:r>
      <w:r>
        <w:instrText>ADDIN CSL_CITATION { "citationItems" : [ { "id" : "ITEM-1", "itemData" : { "DOI" : "10.1016/j.gfs.2017.03.005", "ISSN" : "22119124", "author" : [ { "dropping-particle" : "", "family" : "Swinnen", "given" : "Johan", "non-dropping-particle" : "", "parse-names" : false, "suffix" : "" }, { "dropping-particle" : "", "family" : "Burkitbayeva", "given" : "Saule", "non-dropping-particle" : "", "parse-names" : false, "suffix" : "" }, { "dropping-particle" : "", "family" : "Schierhorn", "given" : "Florian", "non-dropping-particle" : "", "parse-names" : false, "suffix" : "" }, { "dropping-particle" : "V.", "family" : "Prishchepov", "given" : "Alexander", "non-dropping-particle" : "", "parse-names" : false, "suffix" : "" }, { "dropping-particle" : "", "family" : "M\u00fcller", "given" : "Daniel", "non-dropping-particle" : "", "parse-names" : false, "suffix" : "" } ], "container-title" : "Global Food Security", "id" : "ITEM-1", "issued" : { "date-parts" : [ [ "2017", "9" ] ] }, "page" : "38-53", "title" : "Production potential in the \u201cbread baskets\u201d of Eastern Europe and Central Asia", "type" : "article-journal", "volume" : "14" }, "uris" : [ "http://www.mendeley.com/documents/?uuid=85a6cfd7-07fa-479b-adfb-a654ce3c6164" ] }, { "id" : "ITEM-2", "itemData" : { "author" : [ { "dropping-particle" : "", "family" : "Martyn", "given" : "A.H.", "non-dropping-particle" : "", "parse-names" : false, "suffix" : "" }, { "dropping-particle" : "", "family" : "Yevsiukov", "given" : "T. O.", "non-dropping-particle" : "", "parse-names" : false, "suffix" : "" } ], "container-title" : "Materials of the International Scientific Conference, Council of Productive Forces NASU of Ukraine", "id" : "ITEM-2", "issued" : { "date-parts" : [ [ "2009" ] ] }, "number-of-pages" : "289-292", "publisher-place" : "Kyiv, Ukraine", "title" : "State of land tenure as a deterrentof development of productive forces in Ukraine", "type" : "report" }, "uris" : [ "http://www.mendeley.com/documents/?uuid=977540dd-ff6e-4363-b992-49f9056b0511" ] } ], "mendeley" : { "formattedCitation" : "(Martyn &amp; Yevsiukov, 2009; Swinnen et al., 2017)", "plainTextFormattedCitation" : "(Martyn &amp; Yevsiukov, 2009; Swinnen et al., 2017)", "previouslyFormattedCitation" : "(Martyn &amp; Yevsiukov, 2009; Swinnen et al., 2017)" }, "properties" : {  }, "schema" : "https://github.com/citation-style-language/schema/raw/master/csl-citation.json" }</w:instrText>
      </w:r>
      <w:r>
        <w:fldChar w:fldCharType="separate"/>
      </w:r>
      <w:r w:rsidRPr="00AD0F2F">
        <w:t xml:space="preserve">(Martyn &amp; Yevsiukov, 2009; Swinnen </w:t>
      </w:r>
      <w:r w:rsidR="000D7D89" w:rsidRPr="000D7D89">
        <w:rPr>
          <w:i/>
        </w:rPr>
        <w:t>et al.</w:t>
      </w:r>
      <w:r w:rsidRPr="00AD0F2F">
        <w:t>, 2017)</w:t>
      </w:r>
      <w:r>
        <w:fldChar w:fldCharType="end"/>
      </w:r>
      <w:r w:rsidRPr="00E13B98">
        <w:t>. Appropriate legislation is important for biodiversity conservation on agricultural lands. However, currently for the majority of Eastern European countries there is a lack of links between environmental legislation and legislation related to land, territorial development and agriculture</w:t>
      </w:r>
      <w:r>
        <w:t xml:space="preserve"> </w:t>
      </w:r>
      <w:r>
        <w:fldChar w:fldCharType="begin" w:fldLock="1"/>
      </w:r>
      <w:r>
        <w:instrText>ADDIN CSL_CITATION { "citationItems" : [ { "id" : "ITEM-1", "itemData" : { "author" : [ { "dropping-particle" : "", "family" : "Smelansky", "given" : "I.E.", "non-dropping-particle" : "", "parse-names" : false, "suffix" : "" } ], "id" : "ITEM-1", "issued" : { "date-parts" : [ [ "2003" ] ] }, "publisher-place" : "Moscow", "title" : "Biodiversity of agricultural lands in Russia: current state and trends", "type" : "report" }, "uris" : [ "http://www.mendeley.com/documents/?uuid=c79164d3-e62b-3802-bd30-8936fafa180c" ] } ], "mendeley" : { "formattedCitation" : "(I. E. Smelansky, 2003)", "plainTextFormattedCitation" : "(I. E. Smelansky, 2003)", "previouslyFormattedCitation" : "(I. E. Smelansky, 2003)" }, "properties" : {  }, "schema" : "https://github.com/citation-style-language/schema/raw/master/csl-citation.json" }</w:instrText>
      </w:r>
      <w:r>
        <w:fldChar w:fldCharType="separate"/>
      </w:r>
      <w:r w:rsidRPr="00C837C4">
        <w:t>(Smelansky, 2003)</w:t>
      </w:r>
      <w:r>
        <w:fldChar w:fldCharType="end"/>
      </w:r>
      <w:r w:rsidRPr="00E13B98">
        <w:t xml:space="preserve">. For example, Russian legislation does not identify grasslands as a separate category of agricultural land. Several legal regulations address pastures (grazing lands) and hay-making lands </w:t>
      </w:r>
      <w:r>
        <w:fldChar w:fldCharType="begin" w:fldLock="1"/>
      </w:r>
      <w:r>
        <w:instrText>ADDIN CSL_CITATION { "citationItems" : [ { "id" : "ITEM-1", "itemData" : { "author" : [ { "dropping-particle" : "", "family" : "Bakirova", "given" : "R.", "non-dropping-particle" : "", "parse-names" : false, "suffix" : "" } ], "container-title" : "Steppe Bulletin", "id" : "ITEM-1", "issued" : { "date-parts" : [ [ "2011" ] ] }, "page" : "69-71", "title" : "Filling in gaps and removing contradictions in national and provincial legislation governing the conservation of steppe ecosystems", "type" : "article-journal", "volume" : "32" }, "uris" : [ "http://www.mendeley.com/documents/?uuid=7b6ffd3c-4056-458a-bb70-2887904d501e" ] }, { "id" : "ITEM-2", "itemData" : { "abstract" : "Werger MJA, Staalduinen MA", "author" : [ { "dropping-particle" : "", "family" : "Smelansky", "given" : "I.", "non-dropping-particle" : "", "parse-names" : false, "suffix" : "" }, { "dropping-particle" : "", "family" : "Tishkov", "given" : "A.", "non-dropping-particle" : "", "parse-names" : false, "suffix" : "" } ], "container-title" : "Eurasian steppes. Ecological problems and livelihoods in a changing world", "editor" : [ { "dropping-particle" : "", "family" : "Werger", "given" : "M. J. A.", "non-dropping-particle" : "", "parse-names" : false, "suffix" : "" }, { "dropping-particle" : "", "family" : "Staalduinen", "given" : "M.A.", "non-dropping-particle" : "", "parse-names" : false, "suffix" : "" } ], "id" : "ITEM-2", "issued" : { "date-parts" : [ [ "2012" ] ] }, "page" : "45-101", "publisher" : "Springer", "publisher-place" : "New York", "title" : "The steppe biome in Russia: ecosystem services, conservation status and actual challenges", "type" : "chapter" }, "uris" : [ "http://www.mendeley.com/documents/?uuid=5a57d29b-c8e6-448a-9dea-b9cccf1b518a" ] }, { "id" : "ITEM-3", "itemData" : { "author" : [ { "dropping-particle" : "", "family" : "Smelansky", "given" : "I.E.", "non-dropping-particle" : "", "parse-names" : false, "suffix" : "" } ], "id" : "ITEM-3", "issued" : { "date-parts" : [ [ "2003" ] ] }, "publisher-place" : "Moscow", "title" : "Biodiversity of agricultural lands in Russia: current state and trends", "type" : "report" }, "uris" : [ "http://www.mendeley.com/documents/?uuid=c79164d3-e62b-3802-bd30-8936fafa180c" ] } ], "mendeley" : { "formattedCitation" : "(Bakirova, 2011; I. E. Smelansky, 2003; I. Smelansky &amp; Tishkov, 2012)", "plainTextFormattedCitation" : "(Bakirova, 2011; I. E. Smelansky, 2003; I. Smelansky &amp; Tishkov, 2012)", "previouslyFormattedCitation" : "(Bakirova, 2011; I. E. Smelansky, 2003; I. Smelansky &amp; Tishkov, 2012)" }, "properties" : {  }, "schema" : "https://github.com/citation-style-language/schema/raw/master/csl-citation.json" }</w:instrText>
      </w:r>
      <w:r>
        <w:fldChar w:fldCharType="separate"/>
      </w:r>
      <w:r w:rsidRPr="00C837C4">
        <w:t>(Bakirova, 2011; Smelansky, 2003; Smelansky &amp; Tishkov, 2012)</w:t>
      </w:r>
      <w:r>
        <w:fldChar w:fldCharType="end"/>
      </w:r>
      <w:r w:rsidRPr="00E13B98">
        <w:t xml:space="preserve">; the federal law provides some legal framework for constraining grassland transformation into other land uses but it has been insufficient to protect grasslands outside protected areas. </w:t>
      </w:r>
    </w:p>
    <w:p w14:paraId="5F8E5ED9" w14:textId="78C05E33" w:rsidR="0048205B" w:rsidRDefault="0048205B" w:rsidP="00AE389F">
      <w:r w:rsidRPr="00E13B98">
        <w:t xml:space="preserve">Land ownership is another institutional driver that has changed across Europe and Central Asia from having many small landowners in the agricultural sector to increasingly larger areas of land being managed by fewer farmers – either after being purchased by farmers or based on an increase in rented land. For the latter, concern is raised that managers’ connection with, </w:t>
      </w:r>
      <w:r>
        <w:t>and sense of responsibility to</w:t>
      </w:r>
      <w:r w:rsidRPr="00E13B98">
        <w:t xml:space="preserve"> the land is decreasing, especially in the case of short term rental agreements. This may result in poor management, including less environmental considerations </w:t>
      </w:r>
      <w:r>
        <w:fldChar w:fldCharType="begin" w:fldLock="1"/>
      </w:r>
      <w:r>
        <w:instrText>ADDIN CSL_CITATION { "citationItems" : [ { "id" : "ITEM-1", "itemData" : { "author" : [ { "dropping-particle" : "", "family" : "Stokstad", "given" : "G", "non-dropping-particle" : "", "parse-names" : false, "suffix" : "" } ], "container-title" : "116th Seminar, October 27-30, 2010, Parma, Italy", "id" : "ITEM-1", "issued" : { "date-parts" : [ [ "2010" ] ] }, "title" : "Exit from farming and land abandonment in Northern Norway", "type" : "article-journal" }, "uris" : [ "http://www.mendeley.com/documents/?uuid=30cf3d9c-95fc-438a-9734-e204ec556f80" ] }, { "id" : "ITEM-2", "itemData" : { "DOI" : "10.1016/j.jrurstud.2004.07.001", "ISSN" : "07430167", "abstract" : "Despite widespread speculation about the likely future extent of agricultural restructuring in the UK, researchers and policymakers are surprisingly ignorant of the nature and extent of farm household adjustment in the period since the mid 1990s. Meanwhile, claims that agriculture is in crisis and on the threshold of radical structural change continue to receive widespread media attention. Critics point out that because European policy debates are constructed in ways which emphasise the vulnerability of farmers and their businesses, there is a lack of attention to the true status and economic sustainability of agricultural households themselves. This paper reports results from a recent survey of agricultural business restructuring within six English study areas selected to span a range of agricultural settings and designed to identify the different trajectories of change to be found there. It concludes that while there is some evidence of disengagement from mainstream agriculture and an increasingly diverse set of relationships between the occupation and management of land, commitment to remaining in agriculture remains strong amongst farming families. A substantial proportion of agricultural and agri-environmental assets seem likely to remain in the same hands for the foreseeable future.", "author" : [ { "dropping-particle" : "", "family" : "Lobley", "given" : "Matt", "non-dropping-particle" : "", "parse-names" : false, "suffix" : "" }, { "dropping-particle" : "", "family" : "Potter", "given" : "Clive", "non-dropping-particle" : "", "parse-names" : false, "suffix" : "" } ], "container-title" : "Journal of Rural Studies", "id" : "ITEM-2", "issue" : "4", "issued" : { "date-parts" : [ [ "2004", "10" ] ] }, "page" : "499-510", "title" : "Agricultural change and restructuring: recent evidence from a survey of agricultural households in England", "type" : "article-journal", "volume" : "20" }, "uris" : [ "http://www.mendeley.com/documents/?uuid=53f06f94-8627-4728-a509-74e69ec5823f" ] }, { "id" : "ITEM-3", "itemData" : { "DOI" : "10.1016/j.jrurstud.2013.10.009", "ISSN" : "07430167",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3", "issued" : { "date-parts" : [ [ "2014", "1" ] ] }, "page" : "9-19", "title" : "Drivers of change in Norwegian agricultural land control and the emergence of rental farming", "type" : "article-journal", "volume" : "33" }, "uris" : [ "http://www.mendeley.com/documents/?uuid=6ceaf1db-d21c-41e1-ac7c-2fe480a5ddd2" ] } ], "mendeley" : { "formattedCitation" : "(Forbord, Bj\u00f8rkhaug, &amp; Burton, 2014; Lobley &amp; Potter, 2004; Stokstad, 2010)", "plainTextFormattedCitation" : "(Forbord, Bj\u00f8rkhaug, &amp; Burton, 2014; Lobley &amp; Potter, 2004; Stokstad, 2010)", "previouslyFormattedCitation" : "(Forbord, Bj\u00f8rkhaug, &amp; Burton, 2014; Lobley &amp; Potter, 2004; Stokstad, 2010)" }, "properties" : {  }, "schema" : "https://github.com/citation-style-language/schema/raw/master/csl-citation.json" }</w:instrText>
      </w:r>
      <w:r>
        <w:fldChar w:fldCharType="separate"/>
      </w:r>
      <w:r w:rsidRPr="00C837C4">
        <w:t>(Forbord</w:t>
      </w:r>
      <w:r w:rsidR="000226B2">
        <w:rPr>
          <w:i/>
        </w:rPr>
        <w:t xml:space="preserve"> et al.</w:t>
      </w:r>
      <w:r w:rsidRPr="00C837C4">
        <w:t>, 2014; Lobley &amp; Potter, 2004; Stokstad, 2010)</w:t>
      </w:r>
      <w:r>
        <w:fldChar w:fldCharType="end"/>
      </w:r>
      <w:r w:rsidRPr="00E13B98">
        <w:t xml:space="preserve">. This problem is especially vital in some countries of Central Europe (e.g. in the Czech Republic) where the original small owners sold or leased their land to new owners from elsewhere after restitution in the 1990s </w:t>
      </w:r>
      <w:r>
        <w:fldChar w:fldCharType="begin" w:fldLock="1"/>
      </w:r>
      <w:r>
        <w:instrText>ADDIN CSL_CITATION { "citationItems" : [ { "id" : "ITEM-1", "itemData" : { "DOI" : "10.1515/eko-2016-0004", "ISSN" : "1337-947X", "abstract" : "The article compares and points out differences in driving forces of four main landscape change processes that shaped post-socialist countries and old democratic countries of Central Europe during the last two centuries. Studying landscape change processes and corresponding driving forces helps in understanding patterns of present landscape and can help among others in better prediction of future landscape change trends. Here, the presented results are based on review of scientific articles published in peer-reviewed journals between 2000 and 2014. Driving forces affecting these processes were grouped into four categories. Economic forces drove mainly agricultural intensification; agricultural land abandonment and urbanisation and were pronounced especially in the second half of the 20th century and at the beginning of the 21st century. Technological driving forces affected agricultural intensification especially in the 19th century and the second half of the 20th century while cultural driving forces had the biggest impact on urbanisation at the beginning of the 21st century. Political driving forces affected agricultural intensification, urbanisation as well as agricultural land abandonment and were pronounced mainly during the second half of the 20th century in the post-socialist countries. Political forces in the form of subsidies drove agricultural extensification at the beginning of the 21st century. The drivers for the agricultural intensification as well as urbanisation seem to be similar for both old democratic and post-socialist countries. In contrast, agricultural land abandonment in the old democratic countries was driven by technological, cultural and economic driving forces while in the post-socialist countries the political driving forces were mainly responsible. Changes in systems for subsidies and changes in the agricultural commodity markets are also responsible for different frequencies and rates of extensification of agriculture between the two groups of countries.", "author" : [ { "dropping-particle" : "", "family" : "Skokanov\u00e1", "given" : "Hana", "non-dropping-particle" : "", "parse-names" : false, "suffix" : "" }, { "dropping-particle" : "", "family" : "Fal\u0165an", "given" : "Vladim\u00edr", "non-dropping-particle" : "", "parse-names" : false, "suffix" : "" }, { "dropping-particle" : "", "family" : "Havl\u00ed\u010dek", "given" : "Marek", "non-dropping-particle" : "", "parse-names" : false, "suffix" : "" } ], "container-title" : "Ekol\u00f3gia (Bratislava)", "id" : "ITEM-1", "issue" : "1", "issued" : { "date-parts" : [ [ "2016", "1", "1" ] ] }, "page" : "50-65", "title" : "Driving forces of main landscape change processes from past 200 years in Central Europe - differences between old democratic and post-socialist countries", "type" : "article-journal", "volume" : "35" }, "uris" : [ "http://www.mendeley.com/documents/?uuid=8dd4ba41-7198-44d4-bf77-d8513fef2463" ] } ], "mendeley" : { "formattedCitation" : "(Skokanov\u00e1 et al., 2016)", "plainTextFormattedCitation" : "(Skokanov\u00e1 et al., 2016)", "previouslyFormattedCitation" : "(Skokanov\u00e1 et al., 2016)" }, "properties" : {  }, "schema" : "https://github.com/citation-style-language/schema/raw/master/csl-citation.json" }</w:instrText>
      </w:r>
      <w:r>
        <w:fldChar w:fldCharType="separate"/>
      </w:r>
      <w:r w:rsidRPr="00B1434F">
        <w:t xml:space="preserve">(Skokanová </w:t>
      </w:r>
      <w:r w:rsidR="000D7D89" w:rsidRPr="000D7D89">
        <w:rPr>
          <w:i/>
        </w:rPr>
        <w:t>et al.</w:t>
      </w:r>
      <w:r w:rsidRPr="00B1434F">
        <w:t>, 2016)</w:t>
      </w:r>
      <w:r>
        <w:fldChar w:fldCharType="end"/>
      </w:r>
      <w:r w:rsidRPr="00E13B98">
        <w:t>.</w:t>
      </w:r>
    </w:p>
    <w:p w14:paraId="73D99048" w14:textId="77777777" w:rsidR="0048205B" w:rsidRPr="00E13B98" w:rsidRDefault="0048205B" w:rsidP="00AE389F"/>
    <w:p w14:paraId="7C81181B" w14:textId="77777777" w:rsidR="0048205B" w:rsidRPr="00E13B98" w:rsidRDefault="0048205B" w:rsidP="0048184E">
      <w:pPr>
        <w:pStyle w:val="Heading5"/>
        <w:tabs>
          <w:tab w:val="left" w:pos="993"/>
        </w:tabs>
        <w:spacing w:line="240" w:lineRule="auto"/>
      </w:pPr>
      <w:bookmarkStart w:id="1337" w:name="_Toc519514762"/>
      <w:r w:rsidRPr="00E13B98">
        <w:t>Economic drivers of trends in agricultural land use</w:t>
      </w:r>
      <w:bookmarkEnd w:id="1337"/>
      <w:r w:rsidRPr="00E13B98">
        <w:t xml:space="preserve"> </w:t>
      </w:r>
    </w:p>
    <w:p w14:paraId="7F86D10B" w14:textId="57AE09CC" w:rsidR="0048205B" w:rsidRPr="00E13B98" w:rsidRDefault="0048205B" w:rsidP="00AE389F">
      <w:r w:rsidRPr="00E13B98">
        <w:t>Economic factors often underpin decisions about cultivation or termination of agricultural production (</w:t>
      </w:r>
      <w:r w:rsidR="00B71742" w:rsidRPr="00B71742">
        <w:rPr>
          <w:b/>
        </w:rPr>
        <w:t>Figure 4.12</w:t>
      </w:r>
      <w:r>
        <w:t>)</w:t>
      </w:r>
      <w:r w:rsidRPr="00E13B98">
        <w:t xml:space="preserve">. </w:t>
      </w:r>
      <w:r w:rsidRPr="00E13B98">
        <w:rPr>
          <w:lang w:eastAsia="de-DE"/>
        </w:rPr>
        <w:t>Agricultural expansion and intensification on fertile, productive land often coincides with land abandonment on marginal land</w:t>
      </w:r>
      <w:r w:rsidRPr="00E13B98">
        <w:t xml:space="preserve"> </w:t>
      </w:r>
      <w:r>
        <w:fldChar w:fldCharType="begin" w:fldLock="1"/>
      </w:r>
      <w:r>
        <w:instrText>ADDIN CSL_CITATION { "citationItems" : [ { "id" : "ITEM-1", "itemData" : { "DOI" : "10.1016/j.landusepol.2013.07.003", "ISSN" : "02648377", "abstract" : "Agricultural land abandonment (ALA) is widespread in many countries of the global north. It impacts rural communities, traditional landscapes, biodiversity and ecosystem services. It is an opportunity for ecosystem restoration or new landscape functions. We explored ALA in study areas in Australia, Portugal and Sweden. In each, we assessed plant species diversity, historical trajectories of land cover change; and the socioeconomic past, present and future in interviews with farmers. The ALA data was integrated and analysed by identifying the drivers of change. The relative importance of each driver and its scale of action was estimated, both in the past (1950\u20132010) and in the future (2010\u20132030). ALA has transformed rural landscapes in the study areas of Portugal and Sweden. It is at a much earlier stage with potential to increase in the Australian case. We identified a set of driving forces, classified into pressures, frictions and attractors that clarify why ALA, noting its temporal and spatial scale, occurs differently in each study area. The effect of the drivers is related to social and historical contexts. Pressures and attractors encouraging agricultural abandonment are strongest in Portugal and Sweden. Generally more (institutionalized) frictions are in place in these European sites, intended to prevent further change, based on the benefits assumed for biodiversity and aesthetics. In Australia, the stimulation of driving forces to promote a well-managed abandonment of some cleared areas could be highly beneficial for biodiversity, minimally disruptive for current dairy farming operations and would bring opportunities for alternative types of rural development.", "author" : [ { "dropping-particle" : "", "family" : "Beilin", "given" : "Ruth", "non-dropping-particle" : "", "parse-names" : false, "suffix" : "" }, { "dropping-particle" : "", "family" : "Lindborg", "given" : "Regina", "non-dropping-particle" : "", "parse-names" : false, "suffix" : "" }, { "dropping-particle" : "", "family" : "Stenseke", "given" : "Marie", "non-dropping-particle" : "", "parse-names" : false, "suffix" : "" }, { "dropping-particle" : "", "family" : "Pereira", "given" : "Henrique Miguel", "non-dropping-particle" : "", "parse-names" : false, "suffix" : "" }, { "dropping-particle" : "", "family" : "Llaus\u00e0s", "given" : "Albert", "non-dropping-particle" : "", "parse-names" : false, "suffix" : "" }, { "dropping-particle" : "", "family" : "Sl\u00e4tmo", "given" : "Elin", "non-dropping-particle" : "", "parse-names" : false, "suffix" : "" }, { "dropping-particle" : "", "family" : "Cerqueira", "given" : "Yvonne", "non-dropping-particle" : "", "parse-names" : false, "suffix" : "" }, { "dropping-particle" : "", "family" : "Navarro", "given" : "Laetitia", "non-dropping-particle" : "", "parse-names" : false, "suffix" : "" }, { "dropping-particle" : "", "family" : "Rodrigues", "given" : "Patr\u00edcia", "non-dropping-particle" : "", "parse-names" : false, "suffix" : "" }, { "dropping-particle" : "", "family" : "Reichelt", "given" : "Nicole", "non-dropping-particle" : "", "parse-names" : false, "suffix" : "" }, { "dropping-particle" : "", "family" : "Munro", "given" : "Nicola", "non-dropping-particle" : "", "parse-names" : false, "suffix" : "" }, { "dropping-particle" : "", "family" : "Queiroz", "given" : "Cibele", "non-dropping-particle" : "", "parse-names" : false, "suffix" : "" } ], "container-title" : "Land Use Policy", "id" : "ITEM-1", "issued" : { "date-parts" : [ [ "2014", "1" ] ] }, "page" : "60-72", "title" : "Analysing how drivers of agricultural land abandonment affect biodiversity and cultural landscapes using case studies from Scandinavia, Iberia and Oceania", "type" : "article-journal", "volume" : "36" }, "uris" : [ "http://www.mendeley.com/documents/?uuid=b4bdacd8-68c3-48ae-9e84-1c8713524dbf" ] }, { "id" : "ITEM-2", "itemData" : { "DOI" : "10.1515/eko-2016-0004", "ISSN" : "1337-947X", "abstract" : "The article compares and points out differences in driving forces of four main landscape change processes that shaped post-socialist countries and old democratic countries of Central Europe during the last two centuries. Studying landscape change processes and corresponding driving forces helps in understanding patterns of present landscape and can help among others in better prediction of future landscape change trends. Here, the presented results are based on review of scientific articles published in peer-reviewed journals between 2000 and 2014. Driving forces affecting these processes were grouped into four categories. Economic forces drove mainly agricultural intensification; agricultural land abandonment and urbanisation and were pronounced especially in the second half of the 20th century and at the beginning of the 21st century. Technological driving forces affected agricultural intensification especially in the 19th century and the second half of the 20th century while cultural driving forces had the biggest impact on urbanisation at the beginning of the 21st century. Political driving forces affected agricultural intensification, urbanisation as well as agricultural land abandonment and were pronounced mainly during the second half of the 20th century in the post-socialist countries. Political forces in the form of subsidies drove agricultural extensification at the beginning of the 21st century. The drivers for the agricultural intensification as well as urbanisation seem to be similar for both old democratic and post-socialist countries. In contrast, agricultural land abandonment in the old democratic countries was driven by technological, cultural and economic driving forces while in the post-socialist countries the political driving forces were mainly responsible. Changes in systems for subsidies and changes in the agricultural commodity markets are also responsible for different frequencies and rates of extensification of agriculture between the two groups of countries.", "author" : [ { "dropping-particle" : "", "family" : "Skokanov\u00e1", "given" : "Hana", "non-dropping-particle" : "", "parse-names" : false, "suffix" : "" }, { "dropping-particle" : "", "family" : "Fal\u0165an", "given" : "Vladim\u00edr", "non-dropping-particle" : "", "parse-names" : false, "suffix" : "" }, { "dropping-particle" : "", "family" : "Havl\u00ed\u010dek", "given" : "Marek", "non-dropping-particle" : "", "parse-names" : false, "suffix" : "" } ], "container-title" : "Ekol\u00f3gia (Bratislava)", "id" : "ITEM-2", "issue" : "1", "issued" : { "date-parts" : [ [ "2016", "1", "1" ] ] }, "page" : "50-65", "title" : "Driving forces of main landscape change processes from past 200 years in Central Europe - differences between old democratic and post-socialist countries", "type" : "article-journal", "volume" : "35" }, "uris" : [ "http://www.mendeley.com/documents/?uuid=8dd4ba41-7198-44d4-bf77-d8513fef2463" ] } ], "mendeley" : { "formattedCitation" : "(Beilin et al., 2014; Skokanov\u00e1 et al., 2016)", "plainTextFormattedCitation" : "(Beilin et al., 2014; Skokanov\u00e1 et al., 2016)", "previouslyFormattedCitation" : "(Beilin et al., 2014; Skokanov\u00e1 et al., 2016)" }, "properties" : {  }, "schema" : "https://github.com/citation-style-language/schema/raw/master/csl-citation.json" }</w:instrText>
      </w:r>
      <w:r>
        <w:fldChar w:fldCharType="separate"/>
      </w:r>
      <w:r w:rsidRPr="003902E0">
        <w:t xml:space="preserve">(Beilin </w:t>
      </w:r>
      <w:r w:rsidR="000D7D89" w:rsidRPr="000D7D89">
        <w:rPr>
          <w:i/>
        </w:rPr>
        <w:t>et al.</w:t>
      </w:r>
      <w:r w:rsidRPr="003902E0">
        <w:t xml:space="preserve">, 2014; Skokanová </w:t>
      </w:r>
      <w:r w:rsidR="000D7D89" w:rsidRPr="000D7D89">
        <w:rPr>
          <w:i/>
        </w:rPr>
        <w:t>et al.</w:t>
      </w:r>
      <w:r w:rsidRPr="003902E0">
        <w:t>, 2016)</w:t>
      </w:r>
      <w:r>
        <w:fldChar w:fldCharType="end"/>
      </w:r>
      <w:r w:rsidRPr="00E13B98">
        <w:t xml:space="preserve">. These two trends are largely driven by </w:t>
      </w:r>
      <w:r>
        <w:t>global trade</w:t>
      </w:r>
      <w:r w:rsidRPr="00E13B98">
        <w:t xml:space="preserve"> of the agricultural market since the 1950s </w:t>
      </w:r>
      <w:r>
        <w:fldChar w:fldCharType="begin" w:fldLock="1"/>
      </w:r>
      <w: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1", "issued" : { "date-parts" : [ [ "2015", "1" ] ] }, "page" : "24-36", "title" : "Manifestations and underlying drivers of agricultural land use change in Europe", "type" : "article-journal", "volume" : "133" }, "uris" : [ "http://www.mendeley.com/documents/?uuid=47b9198a-9a46-4d55-a5af-07bde1e6ee3f" ] } ], "mendeley" : { "formattedCitation" : "(van Vliet et al., 2015)", "plainTextFormattedCitation" : "(van Vliet et al., 2015)", "previouslyFormattedCitation" : "(van Vliet et al., 2015)" }, "properties" : {  }, "schema" : "https://github.com/citation-style-language/schema/raw/master/csl-citation.json" }</w:instrText>
      </w:r>
      <w:r>
        <w:fldChar w:fldCharType="separate"/>
      </w:r>
      <w:r w:rsidRPr="003902E0">
        <w:t xml:space="preserve">(van Vliet </w:t>
      </w:r>
      <w:r w:rsidR="000D7D89" w:rsidRPr="000D7D89">
        <w:rPr>
          <w:i/>
        </w:rPr>
        <w:t>et al.</w:t>
      </w:r>
      <w:r w:rsidRPr="003902E0">
        <w:t>, 2015)</w:t>
      </w:r>
      <w:r>
        <w:fldChar w:fldCharType="end"/>
      </w:r>
      <w:r w:rsidRPr="00E13B98">
        <w:t xml:space="preserve">. As a result of </w:t>
      </w:r>
      <w:r>
        <w:t>global trade</w:t>
      </w:r>
      <w:r w:rsidRPr="00E13B98">
        <w:t xml:space="preserve">, the size of farms and their specialization have increased </w:t>
      </w:r>
      <w:r>
        <w:fldChar w:fldCharType="begin" w:fldLock="1"/>
      </w:r>
      <w:r>
        <w:instrText>ADDIN CSL_CITATION { "citationItems" : [ { "id" : "ITEM-1", "itemData" : { "DOI" : "10.1016/j.foodpol.2010.04.001", "ISSN" : "03069192", "abstract" : "This paper considers farmer intentions following the implementation of the 2003 CAP reforms, identifies the extent to which these plans have been influenced by the introduction of the Single Payment Scheme (SPS) in 2005 and considers the implications in terms of likely structural change (i.e. changes in the deployment of land, labour and capital). The analysis uses data from a large sample survey of farmers in South West England and the results indicate that CAP reform is not stimulating rapid agricultural restructuring, rather it appears to be reinforcing many existing trends towards diversification and an increasing polarisation between the largest and smallest farms. CAP reform is impacting unevenly on the farm community and different farming situations are associated with different types of reaction. Market signals may become a more powerful driver of farmer behaviour, in which case the 2003 reforms will have proved successful in providing farmers the freedom to farm without coupled subsidies. On the basis of the results presented in this paper though, only a minority of farmers seem both well placed and well disposed to exploit such opportunities.", "author" : [ { "dropping-particle" : "", "family" : "Lobley", "given" : "Matt", "non-dropping-particle" : "", "parse-names" : false, "suffix" : "" }, { "dropping-particle" : "", "family" : "Butler", "given" : "Allan", "non-dropping-particle" : "", "parse-names" : false, "suffix" : "" } ], "container-title" : "Food Policy", "id" : "ITEM-1", "issue" : "4", "issued" : { "date-parts" : [ [ "2010", "8" ] ] }, "page" : "341-348", "title" : "The impact of CAP reform on farmers\u2019 plans for the future: Some evidence from South West England", "type" : "article-journal", "volume" : "35" }, "uris" : [ "http://www.mendeley.com/documents/?uuid=af533bfb-1e24-46da-998e-f334ba6f3bf3" ] } ], "mendeley" : { "formattedCitation" : "(Lobley &amp; Butler, 2010)", "plainTextFormattedCitation" : "(Lobley &amp; Butler, 2010)", "previouslyFormattedCitation" : "(Lobley &amp; Butler, 2010)" }, "properties" : {  }, "schema" : "https://github.com/citation-style-language/schema/raw/master/csl-citation.json" }</w:instrText>
      </w:r>
      <w:r>
        <w:fldChar w:fldCharType="separate"/>
      </w:r>
      <w:r w:rsidRPr="003902E0">
        <w:t>(Lobley &amp; Butler, 2010)</w:t>
      </w:r>
      <w:r>
        <w:fldChar w:fldCharType="end"/>
      </w:r>
      <w:r w:rsidRPr="00E13B98">
        <w:t>.</w:t>
      </w:r>
    </w:p>
    <w:p w14:paraId="720EA255" w14:textId="748AF2BC" w:rsidR="0048205B" w:rsidRDefault="0048205B" w:rsidP="00AE389F">
      <w:r w:rsidRPr="00E13B98">
        <w:t xml:space="preserve">In Eastern Europe and Central Asia, economic factors include prices for agricultural products (outputs), and the parity of the prices between inputs and outputs. This was most likely one of the primary reasons for widespread termination of farming and livestock production in these subregions </w:t>
      </w:r>
      <w:r w:rsidRPr="00E13B98">
        <w:fldChar w:fldCharType="begin" w:fldLock="1"/>
      </w:r>
      <w:r>
        <w:instrText>ADDIN CSL_CITATION { "citationID" : "a2pmb56tii4", "citationItems" : [ { "id" : "ITEM-1", "itemData" : { "DOI" : "10.1257/0022051041409048", "ISSN" : "0022-0515", "author" : [ { "dropping-particle" : "", "family" : "Rozelle", "given" : "Scott", "non-dropping-particle" : "", "parse-names" : false, "suffix" : "" }, { "dropping-particle" : "", "family" : "Swinnen", "given" : "Johan F. M.", "non-dropping-particle" : "", "parse-names" : false, "suffix" : "" } ], "container-title" : "Journal of Economic Literature", "id" : "ITEM-1", "issue" : "2", "issued" : { "date-parts" : [ [ "2004", "5" ] ] }, "page" : "404-456", "publisher" : "American Economic Association", "title" : "Success and Failure of Reform: Insights from the Transition of Agriculture", "type" : "article-journal", "volume" : "42" }, "uris" : [ "http://www.mendeley.com/documents/?uuid=3fffa34c-0c98-3a59-8955-ce637a567f98" ] }, { "id" : "ITEM-2", "itemData" : { "DOI" : "10.1016/j.gfs.2016.08.001", "ISSN" : "22119124", "author" : [ { "dropping-particle" : "", "family" : "Schierhorn", "given" : "Florian", "non-dropping-particle" : "", "parse-names" : false, "suffix" : "" }, { "dropping-particle" : "", "family" : "Meyfroidt", "given" : "Patrick", "non-dropping-particle" : "", "parse-names" : false, "suffix" : "" }, { "dropping-particle" : "", "family" : "Kastner", "given" : "Thomas", "non-dropping-particle" : "", "parse-names" : false, "suffix" : "" }, { "dropping-particle" : "", "family" : "Kuemmerle", "given" : "Tobias", "non-dropping-particle" : "", "parse-names" : false, "suffix" : "" }, { "dropping-particle" : "V.", "family" : "Prishchepov", "given" : "Alexander", "non-dropping-particle" : "", "parse-names" : false, "suffix" : "" }, { "dropping-particle" : "", "family" : "M\u00fcller", "given" : "Daniel", "non-dropping-particle" : "", "parse-names" : false, "suffix" : "" } ], "container-title" : "Global Food Security", "id" : "ITEM-2", "issued" : { "date-parts" : [ [ "2016", "12" ] ] }, "language" : "en", "page" : "84-92", "title" : "The dynamics of beef trade between Brazil and Russia and their environmental implications", "type" : "article-journal", "volume" : "11" }, "uris" : [ "http://www.mendeley.com/documents/?uuid=63557585-0538-4d64-a791-fd0b2cc51824" ] } ], "mendeley" : { "formattedCitation" : "(Rozelle &amp; Swinnen, 2004; Schierhorn et al., 2016)", "plainTextFormattedCitation" : "(Rozelle &amp; Swinnen, 2004; Schierhorn et al., 2016)", "previouslyFormattedCitation" : "(Rozelle &amp; Swinnen, 2004; Schierhorn et al., 2016)" }, "properties" : { "formattedCitation" : "(Rozelle and Swinnen, 2004; Schierhorn et al., 2016)", "plainCitation" : "(Rozelle and Swinnen, 2004; Schierhorn et al., 2016)" }, "schema" : "https://github.com/citation-style-language/schema/raw/master/csl-citation.json" }</w:instrText>
      </w:r>
      <w:r w:rsidRPr="00E13B98">
        <w:fldChar w:fldCharType="separate"/>
      </w:r>
      <w:r w:rsidRPr="00A40E91">
        <w:t xml:space="preserve">(Rozelle &amp; Swinnen, 2004; Schierhorn </w:t>
      </w:r>
      <w:r w:rsidR="000D7D89" w:rsidRPr="000D7D89">
        <w:rPr>
          <w:i/>
        </w:rPr>
        <w:t>et al.</w:t>
      </w:r>
      <w:r w:rsidRPr="00A40E91">
        <w:t>, 2016)</w:t>
      </w:r>
      <w:r w:rsidRPr="00E13B98">
        <w:fldChar w:fldCharType="end"/>
      </w:r>
      <w:r w:rsidRPr="00E13B98">
        <w:t xml:space="preserve"> (</w:t>
      </w:r>
      <w:r w:rsidR="00B71742" w:rsidRPr="00B71742">
        <w:rPr>
          <w:b/>
        </w:rPr>
        <w:t>Figure 4.13</w:t>
      </w:r>
      <w:r w:rsidRPr="00E13B98">
        <w:t xml:space="preserve">). In some countries of Eastern Europe and Central Asia, an inability to fill budget gaps led governments to reduce subsidies for agricultural production and consumption by 95% </w:t>
      </w:r>
      <w:r w:rsidRPr="00E13B98">
        <w:fldChar w:fldCharType="begin" w:fldLock="1"/>
      </w:r>
      <w:r>
        <w:instrText>ADDIN CSL_CITATION { "citationID" : "a1706okq851", "citationItems" : [ { "id" : "ITEM-1", "itemData" : { "DOI" : "10.1016/j.landusepol.2012.06.011", "ISSN" : "02648377", "author" : [ { "dropping-particle" : "V.", "family" : "Prishchepov", "given" : "A.", "non-dropping-particle" : "", "parse-names" : false, "suffix" : "" }, { "dropping-particle" : "", "family" : "M\u00fcller", "given" : "D.", "non-dropping-particle" : "", "parse-names" : false, "suffix" : "" }, { "dropping-particle" : "", "family" : "Dubinin", "given" : "M.", "non-dropping-particle" : "", "parse-names" : false, "suffix" : "" }, { "dropping-particle" : "", "family" : "Baumann", "given" : "M.", "non-dropping-particle" : "", "parse-names" : false, "suffix" : "" }, { "dropping-particle" : "", "family" : "Radeloff", "given" : "V. C.", "non-dropping-particle" : "", "parse-names" : false, "suffix" : "" } ], "container-title" : "Land Use Policy", "id" : "ITEM-1", "issue" : "1", "issued" : { "date-parts" : [ [ "2013", "1" ] ] }, "language" : "en", "page" : "873-884", "title" : "Determinants of agricultural land abandonment in post-Soviet European Russia", "type" : "article-journal", "volume" : "30" }, "uris" : [ "http://www.mendeley.com/documents/?uuid=7b0d8161-daa7-45a1-b485-1a0bd57f6654" ] } ], "mendeley" : { "formattedCitation" : "(A. V. Prishchepov et al., 2013)", "manualFormatting" : "(Prishchepov et al., 2013)", "plainTextFormattedCitation" : "(A. V. Prishchepov et al., 2013)", "previouslyFormattedCitation" : "(A. V. Prishchepov et al., 2013)" }, "properties" : { "formattedCitation" : "(Prishchepov et al., 2013a)", "plainCitation" : "(Prishchepov et al., 2013a)" }, "schema" : "https://github.com/citation-style-language/schema/raw/master/csl-citation.json" }</w:instrText>
      </w:r>
      <w:r w:rsidRPr="00E13B98">
        <w:fldChar w:fldCharType="separate"/>
      </w:r>
      <w:r>
        <w:t>(</w:t>
      </w:r>
      <w:r w:rsidRPr="00E13B98">
        <w:t xml:space="preserve">Prishchepov </w:t>
      </w:r>
      <w:r w:rsidR="000D7D89" w:rsidRPr="000D7D89">
        <w:rPr>
          <w:i/>
        </w:rPr>
        <w:t>et al.</w:t>
      </w:r>
      <w:r w:rsidRPr="00E13B98">
        <w:t>, 2013)</w:t>
      </w:r>
      <w:r w:rsidRPr="00E13B98">
        <w:fldChar w:fldCharType="end"/>
      </w:r>
      <w:r w:rsidRPr="00E13B98">
        <w:t xml:space="preserve">. The agricultural sector, and particularly livestock sector, immediately faced a mismatch between increased prices for inputs and output production </w:t>
      </w:r>
      <w:r w:rsidRPr="00E13B98">
        <w:fldChar w:fldCharType="begin" w:fldLock="1"/>
      </w:r>
      <w:r>
        <w:instrText>ADDIN CSL_CITATION { "citationID" : "a19u3nqr9f2", "citationItems" : [ { "id" : "ITEM-1", "itemData" : { "DOI" : "10.1057/ces.1993.22", "ISSN" : "0888-7233, 1478-3320", "author" : [ { "dropping-particle" : "", "family" : "Sedik", "given" : "David J", "non-dropping-particle" : "", "parse-names" : false, "suffix" : "" } ], "container-title" : "Comparative Economic Studies", "id" : "ITEM-1", "issue" : "3", "issued" : { "date-parts" : [ [ "1993", "9" ] ] }, "language" : "en", "page" : "39-48", "title" : "A Note on Soviet Per Capita Meat Consumption", "type" : "article-journal", "volume" : "35" }, "uris" : [ "http://www.mendeley.com/documents/?uuid=af2736d7-9fa3-4b7b-8695-2705d52bcc9f" ] } ], "mendeley" : { "formattedCitation" : "(Sedik, 1993)", "plainTextFormattedCitation" : "(Sedik, 1993)", "previouslyFormattedCitation" : "(Sedik, 1993)" }, "properties" : { "formattedCitation" : "(Sedik, 1993)", "plainCitation" : "(Sedik, 1993)" }, "schema" : "https://github.com/citation-style-language/schema/raw/master/csl-citation.json" }</w:instrText>
      </w:r>
      <w:r w:rsidRPr="00E13B98">
        <w:fldChar w:fldCharType="separate"/>
      </w:r>
      <w:r w:rsidRPr="00E13B98">
        <w:t>(Sedik, 1993)</w:t>
      </w:r>
      <w:r w:rsidRPr="00E13B98">
        <w:fldChar w:fldCharType="end"/>
      </w:r>
      <w:r w:rsidRPr="00E13B98">
        <w:t xml:space="preserve">. </w:t>
      </w:r>
      <w:r w:rsidRPr="00AA412C">
        <w:t xml:space="preserve">Additionally, the removal of subsidies led to domestically produced beef and milk becoming non-competitive compared to subsidized imported goods </w:t>
      </w:r>
      <w:r w:rsidRPr="00AA412C">
        <w:fldChar w:fldCharType="begin" w:fldLock="1"/>
      </w:r>
      <w:r w:rsidRPr="00AA412C">
        <w:instrText>ADDIN CSL_CITATION { "citationID" : "YDEKG5bz", "citationItems" : [ { "id" : "ITEM-1", "itemData" : { "DOI" : "10.1016/j.gfs.2016.08.001", "ISSN" : "22119124", "author" : [ { "dropping-particle" : "", "family" : "Schierhorn", "given" : "Florian", "non-dropping-particle" : "", "parse-names" : false, "suffix" : "" }, { "dropping-particle" : "", "family" : "Meyfroidt", "given" : "Patrick", "non-dropping-particle" : "", "parse-names" : false, "suffix" : "" }, { "dropping-particle" : "", "family" : "Kastner", "given" : "Thomas", "non-dropping-particle" : "", "parse-names" : false, "suffix" : "" }, { "dropping-particle" : "", "family" : "Kuemmerle", "given" : "Tobias", "non-dropping-particle" : "", "parse-names" : false, "suffix" : "" }, { "dropping-particle" : "V.", "family" : "Prishchepov", "given" : "Alexander", "non-dropping-particle" : "", "parse-names" : false, "suffix" : "" }, { "dropping-particle" : "", "family" : "M\u00fcller", "given" : "Daniel", "non-dropping-particle" : "", "parse-names" : false, "suffix" : "" } ], "container-title" : "Global Food Security", "id" : "ITEM-1", "issued" : { "date-parts" : [ [ "2016", "12" ] ] }, "language" : "en", "page" : "84-92", "title" : "The dynamics of beef trade between Brazil and Russia and their environmental implications", "type" : "article-journal", "volume" : "11" }, "uris" : [ "http://www.mendeley.com/documents/?uuid=63557585-0538-4d64-a791-fd0b2cc51824" ] } ], "mendeley" : { "formattedCitation" : "(Schierhorn et al., 2016)", "plainTextFormattedCitation" : "(Schierhorn et al., 2016)", "previouslyFormattedCitation" : "(Schierhorn et al., 2016)" }, "properties" : { "formattedCitation" : "(Schierhorn et al., 2016)", "plainCitation" : "(Schierhorn et al., 2016)" }, "schema" : "https://github.com/citation-style-language/schema/raw/master/csl-citation.json" }</w:instrText>
      </w:r>
      <w:r w:rsidRPr="00AA412C">
        <w:fldChar w:fldCharType="separate"/>
      </w:r>
      <w:r w:rsidRPr="00AA412C">
        <w:t xml:space="preserve">(Schierhorn </w:t>
      </w:r>
      <w:r w:rsidR="000D7D89" w:rsidRPr="00AA412C">
        <w:rPr>
          <w:i/>
        </w:rPr>
        <w:t>et al.</w:t>
      </w:r>
      <w:r w:rsidRPr="00AA412C">
        <w:t>, 2016)</w:t>
      </w:r>
      <w:r w:rsidRPr="00AA412C">
        <w:fldChar w:fldCharType="end"/>
      </w:r>
      <w:r w:rsidRPr="00AA412C">
        <w:t xml:space="preserve">. Lack of cash flow to cover production costs led to a reduction in livestock numbers and concomitant reduction in fodder crop production </w:t>
      </w:r>
      <w:r w:rsidRPr="00AA412C">
        <w:fldChar w:fldCharType="begin" w:fldLock="1"/>
      </w:r>
      <w:r w:rsidRPr="00AA412C">
        <w:instrText>ADDIN CSL_CITATION { "citationID" : "a1ev559k8of", "citationItems" : [ { "id" : "ITEM-1", "itemData" : { "DOI" : "10.1007/978-3-319-42638-9_5", "ISBN" : "9783319426389", "abstract" : "Our goal was to understand the underlying drivers and spatial determinants of agricultural land abandonment following the collapse of the Soviet Union and the subsequent transition from statecommand to market-driven economies from 1990 to 2000. We brought an example of agricultural land-use change in one agro-climatic zone stretching across Lithuania, Belarus, and Russia. Here, we provide an overview of the agricultural changes for the studied countries. We estimated the rates and patterns of agricultural land abandonment based on Landsat TM/ETM+ satellite images and linked these data with institutional changes regarding land use. Using spatially explicit logistic regressions, we assessed spatial determinants of agricultural land abandonment. The highest rates of land abandonment from 1990 to 2000 were observed in Russia (31 %), followed by Lithuania (19 %), and Belarus (13 %), and the differences in land abandonment rates reflected the contrasting strategies for transitioning toward a market economy. The spatial patterns of agricultural land abandonment across Lithuania and Russia corresponded to the land rent theory of von Th\u00fcnen, as sites with low crop yields that were distant from markets had higher rates of abandonment. However, this was not the case for Belarus, where the institutional environment regarding agricultural land use differed from neighboring Lithuania and Russia.", "author" : [ { "dropping-particle" : "V.", "family" : "Prishchepov", "given" : "Alexander", "non-dropping-particle" : "", "parse-names" : false, "suffix" : "" }, { "dropping-particle" : "", "family" : "M\u00fcller", "given" : "Daniel", "non-dropping-particle" : "", "parse-names" : false, "suffix" : "" }, { "dropping-particle" : "", "family" : "Baumann", "given" : "Matthias", "non-dropping-particle" : "", "parse-names" : false, "suffix" : "" }, { "dropping-particle" : "", "family" : "Kuemmerle", "given" : "Tobias", "non-dropping-particle" : "", "parse-names" : false, "suffix" : "" }, { "dropping-particle" : "", "family" : "Alcantara", "given" : "Camilo", "non-dropping-particle" : "", "parse-names" : false, "suffix" : "" }, { "dropping-particle" : "", "family" : "Radeloff", "given" : "Volker C.", "non-dropping-particle" : "", "parse-names" : false, "suffix" : "" } ], "container-title" : "Land-Cover and Land-Use Changes in Eastern Europe after the Collapse of the Soviet Union in 1991", "id" : "ITEM-1", "issued" : { "date-parts" : [ [ "2016" ] ] }, "language" : "English", "page" : "91-117", "publisher" : "Springer International Publishing", "publisher-place" : "Switzerland", "title" : "Underlying drivers and spatial determinants of post-Soviet agricultural land abandonment in temperate Eastern Europe", "type" : "chapter" }, "uris" : [ "http://www.mendeley.com/documents/?uuid=3c672f3d-15aa-4128-a259-1ad2ee2b6cd9" ] }, { "id" : "ITEM-2", "itemData" : { "DOI" : "10.1257/0022051041409048", "ISSN" : "0022-0515", "author" : [ { "dropping-particle" : "", "family" : "Rozelle", "given" : "Scott", "non-dropping-particle" : "", "parse-names" : false, "suffix" : "" }, { "dropping-particle" : "", "family" : "Swinnen", "given" : "Johan F. M.", "non-dropping-particle" : "", "parse-names" : false, "suffix" : "" } ], "container-title" : "Journal of Economic Literature", "id" : "ITEM-2", "issue" : "2", "issued" : { "date-parts" : [ [ "2004", "5" ] ] }, "page" : "404-456", "publisher" : "American Economic Association", "title" : "Success and Failure of Reform: Insights from the Transition of Agriculture", "type" : "article-journal", "volume" : "42" }, "uris" : [ "http://www.mendeley.com/documents/?uuid=3fffa34c-0c98-3a59-8955-ce637a567f98" ] }, { "id" : "ITEM-3", "itemData" : { "DOI" : "10.1057/ces.1993.22", "ISSN" : "0888-7233, 1478-3320", "author" : [ { "dropping-particle" : "", "family" : "Sedik", "given" : "David J", "non-dropping-particle" : "", "parse-names" : false, "suffix" : "" } ], "container-title" : "Comparative Economic Studies", "id" : "ITEM-3", "issue" : "3", "issued" : { "date-parts" : [ [ "1993", "9" ] ] }, "language" : "en", "page" : "39-48", "title" : "A Note on Soviet Per Capita Meat Consumption", "type" : "article-journal", "volume" : "35" }, "uris" : [ "http://www.mendeley.com/documents/?uuid=af2736d7-9fa3-4b7b-8695-2705d52bcc9f" ] }, { "id" : "ITEM-4", "itemData" : { "DOI" : "10.1002/2013GB004654", "ISSN" : "08866236", "author" : [ { "dropping-particle" : "", "family" : "Schierhorn", "given" : "Florian", "non-dropping-particle" : "", "parse-names" : false, "suffix" : "" }, { "dropping-particle" : "", "family" : "M\u00fcller", "given" : "Daniel", "non-dropping-particle" : "", "parse-names" : false, "suffix" : "" }, { "dropping-particle" : "", "family" : "Beringer", "given" : "Tim", "non-dropping-particle" : "", "parse-names" : false, "suffix" : "" }, { "dropping-particle" : "V.", "family" : "Prishchepov", "given" : "Alexander", "non-dropping-particle" : "", "parse-names" : false, "suffix" : "" }, { "dropping-particle" : "", "family" : "Kuemmerle", "given" : "Tobias", "non-dropping-particle" : "", "parse-names" : false, "suffix" : "" }, { "dropping-particle" : "", "family" : "Balmann", "given" : "Alfons", "non-dropping-particle" : "", "parse-names" : false, "suffix" : "" } ], "container-title" : "Global Biogeochemical Cycles", "id" : "ITEM-4", "issue" : "4", "issued" : { "date-parts" : [ [ "2013", "12", "3" ] ] }, "page" : "1175-1185", "title" : "Post-Soviet cropland abandonment and carbon sequestration in European Russia, Ukraine, and Belarus", "type" : "article-journal", "volume" : "27" }, "uris" : [ "http://www.mendeley.com/documents/?uuid=65987f97-bb63-48b8-bd75-829bc70eb7b7" ] } ], "mendeley" : { "formattedCitation" : "(Alexander V. Prishchepov et al., 2016; Rozelle &amp; Swinnen, 2004; Schierhorn et al., 2013b; Sedik, 1993)", "manualFormatting" : "(Prishchepov et al., 2017; Rozelle &amp; Swinnen, n.d.; Schierhorn et al., 2013; Sedik, 1993)", "plainTextFormattedCitation" : "(Alexander V. Prishchepov et al., 2016; Rozelle &amp; Swinnen, 2004; Schierhorn et al., 2013b; Sedik, 1993)", "previouslyFormattedCitation" : "(Alexander V. Prishchepov et al., 2016; Rozelle &amp; Swinnen, 2004; Schierhorn et al., 2013b; Sedik, 1993)" }, "properties" : { "formattedCitation" : "(Prishchepov et al., 2017; Rozelle and Swinnen, 2004; Schierhorn et al., 2013; Sedik, 1993)", "plainCitation" : "(Prishchepov et al., 2017; Rozelle and Swinnen, 2004; Schierhorn et al., 2013; Sedik, 1993)" }, "schema" : "https://github.com/citation-style-language/schema/raw/master/csl-citation.json" }</w:instrText>
      </w:r>
      <w:r w:rsidRPr="00AA412C">
        <w:fldChar w:fldCharType="separate"/>
      </w:r>
      <w:r w:rsidRPr="00AA412C">
        <w:t xml:space="preserve">(Prishchepov </w:t>
      </w:r>
      <w:r w:rsidR="000D7D89" w:rsidRPr="00AA412C">
        <w:rPr>
          <w:i/>
        </w:rPr>
        <w:t>et al.</w:t>
      </w:r>
      <w:r w:rsidRPr="00AA412C">
        <w:t xml:space="preserve">, 2017; Rozelle &amp; Swinnen, </w:t>
      </w:r>
      <w:r w:rsidR="00E27E47" w:rsidRPr="00AA412C">
        <w:t>2004</w:t>
      </w:r>
      <w:r w:rsidRPr="00AA412C">
        <w:t xml:space="preserve">; Schierhorn </w:t>
      </w:r>
      <w:r w:rsidR="000D7D89" w:rsidRPr="00AA412C">
        <w:rPr>
          <w:i/>
        </w:rPr>
        <w:t>et al.</w:t>
      </w:r>
      <w:r w:rsidRPr="00AA412C">
        <w:t>, 2013; Sedik, 1993)</w:t>
      </w:r>
      <w:r w:rsidRPr="00AA412C">
        <w:fldChar w:fldCharType="end"/>
      </w:r>
      <w:r w:rsidRPr="00AA412C">
        <w:t xml:space="preserve"> which resulted in widespread agricultural land abandonment </w:t>
      </w:r>
      <w:r w:rsidRPr="00AA412C">
        <w:fldChar w:fldCharType="begin" w:fldLock="1"/>
      </w:r>
      <w:r w:rsidRPr="00AA412C">
        <w:instrText>ADDIN CSL_CITATION { "citationID" : "b3hsPbWL", "citationItems" : [ { "id" : "ITEM-1", "itemData" : { "DOI" : "10.1111/j.1467-8306.2004.00441.x", "ISSN" : "1467-8306", "abstract" : "The continuous zone of settlement long considered a defining feature of Europe, is undergoing spatial framentation along its eastern periphery. Massive areas of rural depopulation have emerged in many regions of European Russia, including its heartland. As a result of farmland abandonment, no fewer than 20 million hectares of arable land are already deserted in European Russia, and more will be left behind in the foreseeable future. The ongoing spatial fragmentation results in two diverging structures, identified on the basis of a unique district-structured database: an emerging archipelago of commercial farming, and the so-called black holes, the likely loci of soon-to-be-abandoned land. While land abandonment is by no means a uniquely Russian phenomenon, one of its preconditions in Russia is that farmland was extended beyond environmentally reasonable limits. The rural depopulation naturally leads to the contraction of farmland. Because land that is likely to be retained under cultivation is a better match to people's actual ability to cultivate it, fewer resources are going to be wasted, and the overall efficiency of Russia's agriculture is likely to rise as a result.", "author" : [ { "dropping-particle" : "", "family" : "Ioffe", "given" : "G.", "non-dropping-particle" : "", "parse-names" : false, "suffix" : "" }, { "dropping-particle" : "", "family" : "Nefedova", "given" : "T.", "non-dropping-particle" : "", "parse-names" : false, "suffix" : "" }, { "dropping-particle" : "", "family" : "Zaslavsky", "given" : "I.", "non-dropping-particle" : "", "parse-names" : false, "suffix" : "" } ], "container-title" : "Annals of the Association of American Geographers", "id" : "ITEM-1", "issue" : "4", "issued" : { "date-parts" : [ [ "2004" ] ] }, "page" : "913\u2013943", "title" : "From Spatial Continuity to Fragmentation: The Case of Russian Farming", "type" : "article-journal", "volume" : "94" }, "uris" : [ "http://www.mendeley.com/documents/?uuid=2350be16-2173-4222-b94a-bad113c8a0f5" ] }, { "id" : "ITEM-2", "itemData" : { "DOI" : "10.1093/aepp/ppr046", "ISSN" : "2040-5790, 2040-5804", "abstract" : "In the 2000s, Russia emerged as a major player in world agricultural markets, on both the supply (mainly grain) and demand side. This article examines Russia's agricultural transition experience, which has resulted in a complex system of diverse producers and institutions, as well as uneven performance. Using a model of transition agriculture, the article explores how key reform policies drove systemic change and commodity restructuring, and how the ensuing changes in the production, consumption, and trade of goods have affected world markets. The article also assesses the performance of Russian agriculture during transition, and provides an outlook for the future.", "author" : [ { "dropping-particle" : "", "family" : "Liefert", "given" : "William M.", "non-dropping-particle" : "", "parse-names" : false, "suffix" : "" }, { "dropping-particle" : "", "family" : "Liefert", "given" : "Olga", "non-dropping-particle" : "", "parse-names" : false, "suffix" : "" } ], "container-title" : "Applied Economic Perspectives and Policy", "id" : "ITEM-2", "issue" : "1", "issued" : { "date-parts" : [ [ "2012", "3" ] ] }, "language" : "en", "page" : "37-75", "title" : "Russian Agriculture during Transition: Performance, Global Impact, and Outlook", "type" : "article-journal", "volume" : "34" }, "uris" : [ "http://www.mendeley.com/documents/?uuid=dff07224-0859-4b28-96a8-5b691bbe7332" ] }, { "id" : "ITEM-3", "itemData" : { "DOI" : "10.1088/1748-9326/7/2/024021", "author" : [ { "dropping-particle" : "V.", "family" : "Prishchepov", "given" : "A.", "non-dropping-particle" : "", "parse-names" : false, "suffix" : "" }, { "dropping-particle" : "", "family" : "Radeloff", "given" : "V. C.", "non-dropping-particle" : "", "parse-names" : false, "suffix" : "" }, { "dropping-particle" : "", "family" : "Baumann", "given" : "M.", "non-dropping-particle" : "", "parse-names" : false, "suffix" : "" }, { "dropping-particle" : "", "family" : "Kuemmerle", "given" : "T.", "non-dropping-particle" : "", "parse-names" : false, "suffix" : "" }, { "dropping-particle" : "", "family" : "M\u00fcller", "given" : "D.", "non-dropping-particle" : "", "parse-names" : false, "suffix" : "" } ], "container-title" : "Environmental Research Lette</w:instrText>
      </w:r>
      <w:r w:rsidRPr="00AA412C">
        <w:rPr>
          <w:lang w:val="de-CH"/>
        </w:rPr>
        <w:instrText>rs", "id" : "ITEM-3", "issue" : "2", "issued" : { "date-parts" : [ [ "2012" ] ] }, "page" : "024021", "title" : "Effects of institutional changes on land use: Agricultural land abandonment during the transition from state-command to market-driven economies in post-Soviet Eastern Europe", "type" : "article-journal", "volume" : "7" }, "uris" : [ "http://www.mendeley.com/documents/?uuid=13a2157d-82c8-44b9-bf2f-b0a2d392da1c" ] } ], "mendeley" : { "formattedCitation" : "(G. Ioffe, Nefedova, &amp; Zaslavsky, 2004; W. M. Liefert &amp; Liefert, 2012; A. V. Prishchepov, Radeloff, Baumann, Kuemmerle, &amp; M\u00fcller, 2012)", "manualFormatting" : "(Ioffe, Nefedova, &amp; Zaslavsky, 2004; Liefert &amp; Liefert, 2012; Prishchepov, Radeloff, Baumann, Kuemmerle, &amp; M\u00fcller, 2012; Schierhorn et al., 2013)", "plainTextFormattedCitation" : "(G. Ioffe, Nefedova, &amp; Zaslavsky, 2004; W. M. Liefert &amp; Liefert, 2012; A. V. Prishchepov, Radeloff, Baumann, Kuemmerle, &amp; M\u00fcller, 2012)", "previouslyFormattedCitation" : "(G. Ioffe, Nefedova, &amp; Zaslavsky, 2004; W. M. Liefert &amp; Liefert, 2012; A. V. Prishchepov, Radeloff, Baumann, Kuemmerle, &amp; M\u00fcller, 2012)" }, "properties" : { "formattedCitation" : "(Ioffe et al., 2004; Liefert and Liefert, 2012; Prishchepov et al., 2012a; Schierhorn et al., 2013)", "plainCitation" : "(Ioffe et al., 2004; Liefert and Liefert, 2012; Prishchepov et al., 2012a; Schierhorn et al., 2013)" }, "schema" : "https://github.com/citation-style-language/schema/raw/master/csl-citation.json" }</w:instrText>
      </w:r>
      <w:r w:rsidRPr="00AA412C">
        <w:fldChar w:fldCharType="separate"/>
      </w:r>
      <w:r w:rsidRPr="00AA412C">
        <w:rPr>
          <w:lang w:val="de-CH"/>
        </w:rPr>
        <w:t>(Ioffe</w:t>
      </w:r>
      <w:r w:rsidR="00243A34" w:rsidRPr="00AA412C">
        <w:rPr>
          <w:i/>
          <w:lang w:val="de-CH"/>
        </w:rPr>
        <w:t xml:space="preserve"> et al.</w:t>
      </w:r>
      <w:r w:rsidRPr="00AA412C">
        <w:rPr>
          <w:lang w:val="de-CH"/>
        </w:rPr>
        <w:t>, 2004; Liefert &amp; Liefert, 2012; Prishchepov</w:t>
      </w:r>
      <w:r w:rsidR="00243A34" w:rsidRPr="00AA412C">
        <w:rPr>
          <w:i/>
          <w:lang w:val="de-CH"/>
        </w:rPr>
        <w:t xml:space="preserve"> et al.</w:t>
      </w:r>
      <w:r w:rsidRPr="00AA412C">
        <w:rPr>
          <w:lang w:val="de-CH"/>
        </w:rPr>
        <w:t xml:space="preserve">, 2012; Schierhorn </w:t>
      </w:r>
      <w:r w:rsidR="000D7D89" w:rsidRPr="00AA412C">
        <w:rPr>
          <w:i/>
          <w:lang w:val="de-CH"/>
        </w:rPr>
        <w:t>et al.</w:t>
      </w:r>
      <w:r w:rsidRPr="00AA412C">
        <w:rPr>
          <w:lang w:val="de-CH"/>
        </w:rPr>
        <w:t>, 2013)</w:t>
      </w:r>
      <w:r w:rsidRPr="00AA412C">
        <w:fldChar w:fldCharType="end"/>
      </w:r>
      <w:r w:rsidRPr="00AA412C">
        <w:rPr>
          <w:lang w:val="de-CH"/>
        </w:rPr>
        <w:t xml:space="preserve">. </w:t>
      </w:r>
      <w:r w:rsidRPr="00AA412C">
        <w:t>The wheat production sector was also affected, but to a lesser extent</w:t>
      </w:r>
      <w:r w:rsidRPr="00E13B98">
        <w:t xml:space="preserve"> than other grain and fodder crops. Maize, sunflower and beets continued to be cultivated at almost the same levels as in 1990. Availability of the domestic market and accessibility to international markets, distances to the markets and transportation costs may have determined the decision to abandon or re-cultivate agricultural land </w:t>
      </w:r>
      <w:r>
        <w:fldChar w:fldCharType="begin" w:fldLock="1"/>
      </w:r>
      <w:r>
        <w:instrText>ADDIN CSL_CITATION { "citationItems" : [ { "id" : "ITEM-1", "itemData" : { "DOI" : "10.1016/j.landusepol.2012.06.011", "ISSN" : "02648377", "author" : [ { "dropping-particle" : "V.", "family" : "Prishchepov", "given" : "A.", "non-dropping-particle" : "", "parse-names" : false, "suffix" : "" }, { "dropping-particle" : "", "family" : "M\u00fcller", "given" : "D.", "non-dropping-particle" : "", "parse-names" : false, "suffix" : "" }, { "dropping-particle" : "", "family" : "Dubinin", "given" : "M.", "non-dropping-particle" : "", "parse-names" : false, "suffix" : "" }, { "dropping-particle" : "", "family" : "Baumann", "given" : "M.", "non-dropping-particle" : "", "parse-names" : false, "suffix" : "" }, { "dropping-particle" : "", "family" : "Radeloff", "given" : "V. C.", "non-dropping-particle" : "", "parse-names" : false, "suffix" : "" } ], "container-title" : "Land Use Policy", "id" : "ITEM-1", "issue" : "1", "issued" : { "date-parts" : [ [ "2013", "1" ] ] }, "language" : "en", "page" : "873-884", "title" : "Determinants of agricultural land abandonment in post-Soviet European Russia", "type" : "article-journal", "volume" : "30" }, "uris" : [ "http://www.mendeley.com/documents/?uuid=7b0d8161-daa7-45a1-b485-1a0bd57f6654" ] } ], "mendeley" : { "formattedCitation" : "(A. V. Prishchepov et al., 2013)", "plainTextFormattedCitation" : "(A. V. Prishchepov et al., 2013)", "previouslyFormattedCitation" : "(A. V. Prishchepov et al., 2013)" }, "properties" : {  }, "schema" : "https://github.com/citation-style-language/schema/raw/master/csl-citation.json" }</w:instrText>
      </w:r>
      <w:r>
        <w:fldChar w:fldCharType="separate"/>
      </w:r>
      <w:r w:rsidRPr="000C5397">
        <w:t xml:space="preserve">(Prishchepov </w:t>
      </w:r>
      <w:r w:rsidR="000D7D89" w:rsidRPr="000D7D89">
        <w:rPr>
          <w:i/>
        </w:rPr>
        <w:t>et al.</w:t>
      </w:r>
      <w:r w:rsidRPr="000C5397">
        <w:t>, 2013)</w:t>
      </w:r>
      <w:r>
        <w:fldChar w:fldCharType="end"/>
      </w:r>
      <w:r w:rsidRPr="00E13B98">
        <w:t xml:space="preserve">. For instance, discovery of new markets for Russia’s wheat most likely stimulated partial re-cultivation in the Russian south, in proximity to water ways and sea ports </w:t>
      </w:r>
      <w:r w:rsidRPr="00E13B98">
        <w:fldChar w:fldCharType="begin" w:fldLock="1"/>
      </w:r>
      <w:r>
        <w:instrText>ADDIN CSL_CITATION { "citationID" : "a7ipdo6km", "citationItems" : [ { "id" : "ITEM-1", "itemData" : { "author" : [ { "dropping-particle" : "", "family" : "FAO", "given" : "", "non-dropping-particle" : "", "parse-names" : false, "suffix" : "" } ], "genre" : "Report Series", "id" : "ITEM-1", "issued" : { "date-parts" : [ [ "2009" ] ] }, "number" : "13", "publisher" : "FAO Investment Centre / EBRD Cooperation Programme. Online", "title" : "Russian Federation: Analysis of the Agribusiness Sector in Southern Russia.", "type" : "report" }, "uris" : [ "http://www.mendeley.com/documents/?uuid=0dc6e488-5340-4fbf-b680-4b0de6a535b8" ] } ], "mendeley" : { "formattedCitation" : "(FAO, 2009)", "plainTextFormattedCitation" : "(FAO, 2009)", "previouslyFormattedCitation" : "(FAO, 2009)" }, "properties" : { "formattedCitation" : "(FAO, 2009)", "plainCitation" : "(FAO, 2009)" }, "schema" : "https://github.com/citation-style-language/schema/raw/master/csl-citation.json" }</w:instrText>
      </w:r>
      <w:r w:rsidRPr="00E13B98">
        <w:fldChar w:fldCharType="separate"/>
      </w:r>
      <w:r w:rsidRPr="00E13B98">
        <w:t>(FAO, 2009)</w:t>
      </w:r>
      <w:r w:rsidRPr="00E13B98">
        <w:fldChar w:fldCharType="end"/>
      </w:r>
      <w:r w:rsidRPr="00E13B98">
        <w:t xml:space="preserve">. Similarly, growing demand in the Chinese market triggered re-cultivation of abandoned lands for soya production in the Amur region of Russia </w:t>
      </w:r>
      <w:r w:rsidRPr="00E13B98">
        <w:fldChar w:fldCharType="begin" w:fldLock="1"/>
      </w:r>
      <w:r>
        <w:instrText>ADDIN CSL_CITATION { "citationID" : "a154d664kgf", "citationItems" : [ { "id" : "ITEM-1", "itemData" : { "author" : [ { "dropping-particle" : "", "family" : "Rosstat", "given" : "", "non-dropping-particle" : "", "parse-names" : false, "suffix" : "" } ], "id" : "ITEM-1", "issued" : { "date-parts" : [ [ "2016" ] ] }, "publisher" : "Rosstat. Federal service of state statistics of Russian Federation.", "title" : "Central statistical database", "type" : "article" }, "uris" : [ "http://www.mendeley.com/documents/?uuid=12f0e15d-458e-465e-98fa-bc55be392427" ] } ], "mendeley" : { "formattedCitation" : "(Rosstat, 2016)", "plainTextFormattedCitation" : "(Rosstat, 2016)", "previouslyFormattedCitation" : "(Rosstat, 2016)" }, "properties" : { "formattedCitation" : "(Rosstat, 2016)", "plainCitation" : "(Rosstat, 2016)" }, "schema" : "https://github.com/citation-style-language/schema/raw/master/csl-citation.json" }</w:instrText>
      </w:r>
      <w:r w:rsidRPr="00E13B98">
        <w:fldChar w:fldCharType="separate"/>
      </w:r>
      <w:r w:rsidRPr="00E13B98">
        <w:t>(Rosstat, 2016)</w:t>
      </w:r>
      <w:r w:rsidRPr="00E13B98">
        <w:fldChar w:fldCharType="end"/>
      </w:r>
      <w:r>
        <w:t>. The</w:t>
      </w:r>
      <w:r w:rsidRPr="00E13B98">
        <w:t xml:space="preserve"> economic advantages or disadvantages of the agricultural sector </w:t>
      </w:r>
      <w:r w:rsidRPr="00E13B98">
        <w:lastRenderedPageBreak/>
        <w:t xml:space="preserve">compared to other sectors, may drive the decision to quit farming or to pursue alternative income sources. For instance, the value added by agriculture to total GDP declined by 32% from 1990 to 2000 </w:t>
      </w:r>
      <w:r w:rsidRPr="00E13B98">
        <w:fldChar w:fldCharType="begin" w:fldLock="1"/>
      </w:r>
      <w:r>
        <w:instrText>ADDIN CSL_CITATION { "citationID" : "a14lrvkdprn", "citationItems" : [ { "id" : "ITEM-1", "itemData" : { "DOI" : "10.1007/978-3-319-42638-9_5", "ISBN" : "9783319426389", "abstract" : "Our goal was to understand the underlying drivers and spatial determinants of agricultural land abandonment following the collapse of the Soviet Union and the subsequent transition from statecommand to market-driven economies from 1990 to 2000. We brought an example of agricultural land-use change in one agro-climatic zone stretching across Lithuania, Belarus, and Russia. Here, we provide an overview of the agricultural changes for the studied countries. We estimated the rates and patterns of agricultural land abandonment based on Landsat TM/ETM+ satellite images and linked these data with institutional changes regarding land use. Using spatially explicit logistic regressions, we assessed spatial determinants of agricultural land abandonment. The highest rates of land abandonment from 1990 to 2000 were observed in Russia (31 %), followed by Lithuania (19 %), and Belarus (13 %), and the differences in land abandonment rates reflected the contrasting strategies for transitioning toward a market economy. The spatial patterns of agricultural land abandonment across Lithuania and Russia corresponded to the land rent theory of von Th\u00fcnen, as sites with low crop yields that were distant from markets had higher rates of abandonment. However, this was not the case for Belarus, where the institutional environment regarding agricultural land use differed from neighboring Lithuania and Russia.", "author" : [ { "dropping-particle" : "V.", "family" : "Prishchepov", "given" : "Alexander", "non-dropping-particle" : "", "parse-names" : false, "suffix" : "" }, { "dropping-particle" : "", "family" : "M\u00fcller", "given" : "Daniel", "non-dropping-particle" : "", "parse-names" : false, "suffix" : "" }, { "dropping-particle" : "", "family" : "Baumann", "given" : "Matthias", "non-dropping-particle" : "", "parse-names" : false, "suffix" : "" }, { "dropping-particle" : "", "family" : "Kuemmerle", "given" : "Tobias", "non-dropping-particle" : "", "parse-names" : false, "suffix" : "" }, { "dropping-particle" : "", "family" : "Alcantara", "given" : "Camilo", "non-dropping-particle" : "", "parse-names" : false, "suffix" : "" }, { "dropping-particle" : "", "family" : "Radeloff", "given" : "Volker C.", "non-dropping-particle" : "", "parse-names" : false, "suffix" : "" } ], "container-title" : "Land-Cover and Land-Use Changes in Eastern Europe after the Collapse of the Soviet Union in 1991", "id" : "ITEM-1", "issued" : { "date-parts" : [ [ "2016" ] ] }, "language" : "English", "page" : "91-117", "publisher" : "Springer International Publishing", "publisher-place" : "Switzerland", "title" : "Underlying drivers and spatial determinants of post-Soviet agricultural land abandonment in temperate Eastern Europe", "type" : "chapter" }, "uris" : [ "http://www.mendeley.com/documents/?uuid=3c672f3d-15aa-4128-a259-1ad2ee2b6cd9" ] } ], "mendeley" : { "formattedCitation" : "(Alexander V. Prishchepov et al., 2016)", "manualFormatting" : "(Prishchepov et al., 2017)", "plainTextFormattedCitation" : "(Alexander V. Prishchepov et al., 2016)", "previouslyFormattedCitation" : "(Alexander V. Prishchepov et al., 2016)" }, "properties" : { "formattedCitation" : "(Prishchepov et al., 2017)", "plainCitation" : "(Prishchepov et al., 2017)" }, "schema" : "https://github.com/citation-style-language/schema/raw/master/csl-citation.json" }</w:instrText>
      </w:r>
      <w:r w:rsidRPr="00E13B98">
        <w:fldChar w:fldCharType="separate"/>
      </w:r>
      <w:r>
        <w:t>(</w:t>
      </w:r>
      <w:r w:rsidRPr="00E13B98">
        <w:t xml:space="preserve">Prishchepov </w:t>
      </w:r>
      <w:r w:rsidR="000D7D89" w:rsidRPr="000D7D89">
        <w:rPr>
          <w:i/>
        </w:rPr>
        <w:t>et al.</w:t>
      </w:r>
      <w:r w:rsidRPr="00E13B98">
        <w:t>, 2017)</w:t>
      </w:r>
      <w:r w:rsidRPr="00E13B98">
        <w:fldChar w:fldCharType="end"/>
      </w:r>
      <w:r w:rsidRPr="00E13B98">
        <w:t xml:space="preserve">. Additionally, low taxation, which was based on normative average yields during the Soviet era, did not stimulate either the cultivation of lands, or a concentration on yield increases. Land transaction costs and legal burdens themselves preclude fast transactions and limit incentives for the re-cultivation of abandoned land </w:t>
      </w:r>
      <w:r w:rsidRPr="00E13B98">
        <w:fldChar w:fldCharType="begin" w:fldLock="1"/>
      </w:r>
      <w:r>
        <w:instrText>ADDIN CSL_CITATION { "citationID" : "a25hul1cs53", "citationItems" : [ { "id" : "ITEM-1", "itemData" : { "author" : [ { "dropping-particle" : "", "family" : "Meshkov", "given" : "S.A.", "non-dropping-particle" : "", "parse-names" : false, "suffix" : "" } ], "container-title" : "Economic Security (Jekonomicheskaja bezopasnost')", "id" : "ITEM-1", "issued" : { "date-parts" : [ [ "2014" ] ] }, "page" : "152-155", "title" : "Current problems of economic security of land market and solution paths (Sovremennye problemy jekonomicheskoj bezopasnosti rynka zemli i puti ih reshenija)", "type" : "article-magazine" }, "uris" : [ "http://www.mendeley.com/documents/?uuid=ec078881-5de4-440d-a67c-905193c27ec5" ] }, { "id" : "ITEM-2", "itemData" : { "author" : [ { "dropping-particle" : "", "family" : "Uzun", "given" : "V.", "non-dropping-particle" : "", "parse-names" : false, "suffix" : "" } ], "container-title" : "Paper presentation during the conference High School of Economics in 2011", "id" : "ITEM-2", "issued" : { "date-parts" : [ [ "2011" ] ] }, "language" : "Russian", "title" : "Necessity and mechanisms to recultivate abandoned during the transition period agricultural lands din Russia (Neobhodimost' i mehanizmy vovlechenija v oborot zabroshennyh v period reform sel'skohozjajstvennyh ugodij Rossii).", "type" : "paper-conference" }, "uris" : [ "http://www.mendeley.com/documents/?uuid=ec8d801a-5ab0-4999-ac1b-e5edf5706d1d" ] } ], "mendeley" : { "formattedCitation" : "(Meshkov, 2014; Uzun, 2011)", "plainTextFormattedCitation" : "(Meshkov, 2014; Uzun, 2011)", "previouslyFormattedCitation" : "(Meshkov, 2014; Uzun, 2011)" }, "properties" : { "formattedCitation" : "(Meshkov, 2014; Uzun, 2011)", "plainCitation" : "(Meshkov, 2014; Uzun, 2011)" }, "schema" : "https://github.com/citation-style-language/schema/raw/master/csl-citation.json" }</w:instrText>
      </w:r>
      <w:r w:rsidRPr="00E13B98">
        <w:fldChar w:fldCharType="separate"/>
      </w:r>
      <w:r w:rsidRPr="00E13B98">
        <w:t>(Meshkov, 2014; Uzun, 2011)</w:t>
      </w:r>
      <w:r w:rsidRPr="00E13B98">
        <w:fldChar w:fldCharType="end"/>
      </w:r>
      <w:r w:rsidRPr="00E13B98">
        <w:t>.</w:t>
      </w:r>
    </w:p>
    <w:p w14:paraId="118F0C89" w14:textId="2A5EFAB3" w:rsidR="00814B5D" w:rsidRDefault="00814B5D" w:rsidP="00AE389F">
      <w:r>
        <w:rPr>
          <w:lang w:eastAsia="en-GB"/>
        </w:rPr>
        <w:drawing>
          <wp:inline distT="0" distB="0" distL="0" distR="0" wp14:anchorId="18C47D72" wp14:editId="049B37EF">
            <wp:extent cx="5759450" cy="6490970"/>
            <wp:effectExtent l="0" t="0" r="0" b="508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9"/>
                    <a:stretch>
                      <a:fillRect/>
                    </a:stretch>
                  </pic:blipFill>
                  <pic:spPr>
                    <a:xfrm>
                      <a:off x="0" y="0"/>
                      <a:ext cx="5759450" cy="6490970"/>
                    </a:xfrm>
                    <a:prstGeom prst="rect">
                      <a:avLst/>
                    </a:prstGeom>
                  </pic:spPr>
                </pic:pic>
              </a:graphicData>
            </a:graphic>
          </wp:inline>
        </w:drawing>
      </w:r>
    </w:p>
    <w:p w14:paraId="32FF8651" w14:textId="77777777" w:rsidR="0048205B" w:rsidRPr="00984785" w:rsidRDefault="0048205B" w:rsidP="00AE389F"/>
    <w:p w14:paraId="0FD0AAF8" w14:textId="77777777" w:rsidR="0048205B" w:rsidRPr="00E13B98" w:rsidRDefault="0048205B" w:rsidP="0048184E">
      <w:pPr>
        <w:pStyle w:val="Heading5"/>
        <w:tabs>
          <w:tab w:val="left" w:pos="993"/>
        </w:tabs>
        <w:spacing w:line="240" w:lineRule="auto"/>
      </w:pPr>
      <w:bookmarkStart w:id="1338" w:name="_Toc519514763"/>
      <w:r w:rsidRPr="00E13B98">
        <w:t>Cultural drivers of trends in agricultural land use</w:t>
      </w:r>
      <w:bookmarkEnd w:id="1338"/>
    </w:p>
    <w:p w14:paraId="533BA1E4" w14:textId="3ED2B9CD" w:rsidR="0048205B" w:rsidRPr="00E13B98" w:rsidRDefault="0048205B" w:rsidP="00AE389F">
      <w:r w:rsidRPr="00E13B98">
        <w:t>Socio-cultural attributes of individual farmers have had a bearing on the extent of land-use intensification or change, thereby slowing down the effects of speciali</w:t>
      </w:r>
      <w:r>
        <w:t>z</w:t>
      </w:r>
      <w:r w:rsidRPr="00E13B98">
        <w:t xml:space="preserve">ation and </w:t>
      </w:r>
      <w:r>
        <w:t>global trade</w:t>
      </w:r>
      <w:r w:rsidRPr="00E13B98">
        <w:t xml:space="preserve"> </w:t>
      </w:r>
      <w:r>
        <w:fldChar w:fldCharType="begin" w:fldLock="1"/>
      </w:r>
      <w:r>
        <w:instrText>ADDIN CSL_CITATION { "citationItems" : [ { "id" : "ITEM-1", "itemData" : { "DOI" : "10.1016/j.foodpol.2010.04.001", "ISSN" : "03069192", "abstract" : "This paper considers farmer intentions following the implementation of the 2003 CAP reforms, identifies the extent to which these plans have been influenced by the introduction of the Single Payment Scheme (SPS) in 2005 and considers the implications in terms of likely structural change (i.e. changes in the deployment of land, labour and capital). The analysis uses data from a large sample survey of farmers in South West England and the results indicate that CAP reform is not stimulating rapid agricultural restructuring, rather it appears to be reinforcing many existing trends towards diversification and an increasing polarisation between the largest and smallest farms. CAP reform is impacting unevenly on the farm community and different farming situations are associated with different types of reaction. Market signals may become a more powerful driver of farmer behaviour, in which case the 2003 reforms will have proved successful in providing farmers the freedom to farm without coupled subsidies. On the basis of the results presented in this paper though, only a minority of farmers seem both well placed and well disposed to exploit such opportunities.", "author" : [ { "dropping-particle" : "", "family" : "Lobley", "given" : "Matt", "non-dropping-particle" : "", "parse-names" : false, "suffix" : "" }, { "dropping-particle" : "", "family" : "Butler", "given" : "Allan", "non-dropping-particle" : "", "parse-names" : false, "suffix" : "" } ], "container-title" : "Food Policy", "id" : "ITEM-1", "issue" : "4", "issued" : { "date-parts" : [ [ "2010", "8" ] ] }, "page" : "341-348", "title" : "The impact of CAP reform on farmers\u2019 plans for the future: Some evidence from South West England", "type" : "article-journal", "volume" : "35" }, "uris" : [ "http://www.mendeley.com/documents/?uuid=af533bfb-1e24-46da-998e-f334ba6f3bf3" ] } ], "mendeley" : { "formattedCitation" : "(Lobley &amp; Butler, 2010)", "plainTextFormattedCitation" : "(Lobley &amp; Butler, 2010)", "previouslyFormattedCitation" : "(Lobley &amp; Butler, 2010)" }, "properties" : {  }, "schema" : "https://github.com/citation-style-language/schema/raw/master/csl-citation.json" }</w:instrText>
      </w:r>
      <w:r>
        <w:fldChar w:fldCharType="separate"/>
      </w:r>
      <w:r w:rsidRPr="00510432">
        <w:t>(Lobley &amp; Butler, 2010)</w:t>
      </w:r>
      <w:r>
        <w:fldChar w:fldCharType="end"/>
      </w:r>
      <w:r w:rsidRPr="00E13B98">
        <w:t xml:space="preserve">. </w:t>
      </w:r>
      <w:r>
        <w:t>“</w:t>
      </w:r>
      <w:r w:rsidRPr="00E13B98">
        <w:t>Property management</w:t>
      </w:r>
      <w:r>
        <w:t>”</w:t>
      </w:r>
      <w:r w:rsidRPr="00E13B98">
        <w:t xml:space="preserve"> or property-related issues play a vital role in the farmer’s </w:t>
      </w:r>
      <w:r w:rsidRPr="00E13B98">
        <w:lastRenderedPageBreak/>
        <w:t xml:space="preserve">practice; and values related to family and individual strategies may often explain why landowners undertake land-use changes that are not profitable </w:t>
      </w:r>
      <w:r>
        <w:fldChar w:fldCharType="begin" w:fldLock="1"/>
      </w:r>
      <w:r>
        <w:instrText>ADDIN CSL_CITATION { "citationItems" : [ { "id" : "ITEM-1", "itemData" : { "DOI" : "10.1016/j.landusepol.2016.05.025", "ISSN" : "02648377", "author" : [ { "dropping-particle" : "", "family" : "Kristensen", "given" : "S\u00f8ren Bech Pilgaard", "non-dropping-particle" : "", "parse-names" : false, "suffix" : "" } ], "container-title" : "Land Use Policy", "id" : "ITEM-1", "issued" : { "date-parts" : [ [ "2016", "11" ] ] }, "page" : "759-763", "title" : "Agriculture and landscape interaction\u2014landowners\u2019 decision-making and drivers of land use change in rural Europe", "type" : "article-journal", "volume" : "57" }, "uris" : [ "http://www.mendeley.com/documents/?uuid=8358b022-739b-44df-ac44-d0b86beff923" ] } ], "mendeley" : { "formattedCitation" : "(Kristensen, 2016)", "plainTextFormattedCitation" : "(Kristensen, 2016)", "previouslyFormattedCitation" : "(Kristensen, 2016)" }, "properties" : {  }, "schema" : "https://github.com/citation-style-language/schema/raw/master/csl-citation.json" }</w:instrText>
      </w:r>
      <w:r>
        <w:fldChar w:fldCharType="separate"/>
      </w:r>
      <w:r w:rsidRPr="00916653">
        <w:t>(Kristensen, 2016)</w:t>
      </w:r>
      <w:r>
        <w:fldChar w:fldCharType="end"/>
      </w:r>
      <w:r w:rsidRPr="00E13B98">
        <w:t xml:space="preserve"> (</w:t>
      </w:r>
      <w:r w:rsidR="00B71742">
        <w:rPr>
          <w:b/>
        </w:rPr>
        <w:t>Figure 4.14</w:t>
      </w:r>
      <w:r w:rsidRPr="00E13B98">
        <w:t>).</w:t>
      </w:r>
    </w:p>
    <w:p w14:paraId="31BE91B4" w14:textId="1E1105F1" w:rsidR="0048205B" w:rsidRPr="00E13B98" w:rsidRDefault="0048205B" w:rsidP="00AE389F">
      <w:pPr>
        <w:rPr>
          <w:rStyle w:val="Hyperlink"/>
          <w:rFonts w:cs="Calibri"/>
          <w:iCs/>
        </w:rPr>
      </w:pPr>
      <w:r w:rsidRPr="00E13B98">
        <w:t xml:space="preserve">In Western Europe, farm and farmer characteristics have been particularly important drivers of specialization </w:t>
      </w:r>
      <w:r>
        <w:fldChar w:fldCharType="begin" w:fldLock="1"/>
      </w:r>
      <w: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1", "issued" : { "date-parts" : [ [ "2015", "1" ] ] }, "page" : "24-36", "title" : "Manifestations and underlying drivers of agricultural land use change in Europe", "type" : "article-journal", "volume" : "133" }, "uris" : [ "http://www.mendeley.com/documents/?uuid=47b9198a-9a46-4d55-a5af-07bde1e6ee3f" ] }, { "id" : "ITEM-2", "itemData" : { "DOI" : "10.1016/j.jrurstud.2007.10.001", "ISSN" : "07430167", "abstract" : "Farmers\u2019 attitudes, to agricultural production, diversification and policy support, and behavioural intentions in five Member States of the EU (France, Lithuania, Slovakia, Sweden, England) are analysed comparatively. Groups of farmers with similarly held attitudes are identified using cluster analysis to investigate whether differences in attitudes are defined predominately according to national, east\u2013west, size or other criteria. The results highlight that the vast majority of farmers in the enlarged EU retain a productivist mindset, wish to maintain an agricultural focus and strongly reject notions of policy liberalisation. However, while the overwhelming majority advocate protection they are more receptive to greater flexibility in terms of the instruments through which policy support may be delivered. Overall, the strongest opposition to policy liberalisation comes from farmers in the New Member States of the EU.", "author" : [ { "dropping-particle" : "", "family" : "Gorton", "given" : "Matthew", "non-dropping-particle" : "", "parse-names" : false, "suffix" : "" }, { "dropping-particle" : "", "family" : "Douarin", "given" : "Elodie", "non-dropping-particle" : "", "parse-names" : false, "suffix" : "" }, { "dropping-particle" : "", "family" : "Davidova", "given" : "Sophia", "non-dropping-particle" : "", "parse-names" : false, "suffix" : "" }, { "dropping-particle" : "", "family" : "Latruffe", "given" : "Laure", "non-dropping-particle" : "", "parse-names" : false, "suffix" : "" } ], "container-title" : "Journal of Rural Studies", "id" : "ITEM-2", "issue" : "3", "issued" : { "date-parts" : [ [ "2008", "7" ] ] }, "page" : "322-336", "title" : "Attitudes to agricultural policy and farming futures in the context of the 2003 CAP reform: A comparison of farmers in selected established and new Member States", "type" : "article-journal", "volume" : "24" }, "uris" : [ "http://www.mendeley.com/documents/?uuid=17836e91-dead-4725-a087-d8b586f3e9a3" ] }, { "id" : "ITEM-3", "itemData" : { "DOI" : "10.1016/j.foodpol.2005.03.001", "ISBN" : "0306-9192", "ISSN" : "03069192", "abstract" : "This paper assesses the impact of decoupling on farming in Ireland. The decision to engage in production post decoupling is simulated using profit maximising multi-period linear programming models. The number of farmers that would financially benefit from disengaging from production is projected. The results of the economic models suggest that significant restructuring is likely to occur at the farm level as a result of decoupling. Projections of farmers' production decisions post decoupling are compared and contrasted to the results of a survey of farmers' production intentions. The comparison shows that despite the significant changes in profitability that decoupling could engender, the majority of farmers intend to continue as before and are unlikely to change their production patterns. The survey of farmers' intentions indicates that a large number of farmers still seem to consider the decoupled payment linked to produc</w:instrText>
      </w:r>
      <w:r w:rsidRPr="008D65A1">
        <w:rPr>
          <w:lang w:val="es-ES"/>
        </w:rPr>
        <w:instrText>tion. The implications of these results for land use, agricultural production and farm numbers are discussed. \u00a9 2005 Elsevier Ltd. All rights reserved.", "author" : [ { "dropping-particle" : "", "family" : "Breen", "given" : "James P.", "non-dropping-particle" : "", "parse-names" : false, "suffix" : "" }, { "dropping-particle" : "", "family" : "Hennessy", "given" : "Thia C.", "non-dropping-particle" : "", "parse-names" : false, "suffix" : "" }, { "dropping-particle" : "", "family" : "Thorne", "given" : "Fiona S.", "non-dropping-particle" : "", "parse-names" : false, "suffix" : "" } ], "container-title" : "Food Policy", "id" : "ITEM-3", "issue" : "2", "issued" : { "date-parts" : [ [ "2005", "4" ] ] }, "page" : "129-144", "title" : "The effect of decoupling on the decision to produce: An Irish case study", "type" : "article-journal", "volume" : "30" }, "uris" : [ "http://www.mendeley.com/documents/?uuid=07832dd4-8b4f-38d2-a4f2-d61a5da961dd" ] } ], "mendeley" : { "formattedCitation" : "(Breen, Hennessy, &amp; Thorne, 2005; Gorton, Douarin, Davidova, &amp; Latruffe, 2008; van Vliet et al., 2015)", "plainTextFormattedCitation" : "(Breen, Hennessy, &amp; Thorne, 2005; Gorton, Douarin, Davidova, &amp; Latruffe, 2008; van Vliet et al., 2015)", "previouslyFormattedCitation" : "(Breen, Hennessy, &amp; Thorne, 2005; Gorton, Douarin, Davidova, &amp; Latruffe, 2008; van Vliet et al., 2015)" }, "properties" : {  }, "schema" : "https://github.com/citation-style-language/schema/raw/master/csl-citation.json" }</w:instrText>
      </w:r>
      <w:r>
        <w:fldChar w:fldCharType="separate"/>
      </w:r>
      <w:r w:rsidRPr="008D65A1">
        <w:rPr>
          <w:lang w:val="es-ES"/>
        </w:rPr>
        <w:t>(Breen</w:t>
      </w:r>
      <w:r w:rsidR="005D7889" w:rsidRPr="008D65A1">
        <w:rPr>
          <w:i/>
          <w:lang w:val="es-ES"/>
        </w:rPr>
        <w:t xml:space="preserve"> et al.</w:t>
      </w:r>
      <w:r w:rsidRPr="008D65A1">
        <w:rPr>
          <w:lang w:val="es-ES"/>
        </w:rPr>
        <w:t>, 2005; Gorton</w:t>
      </w:r>
      <w:r w:rsidR="005D7889" w:rsidRPr="008D65A1">
        <w:rPr>
          <w:i/>
          <w:lang w:val="es-ES"/>
        </w:rPr>
        <w:t xml:space="preserve"> et al.</w:t>
      </w:r>
      <w:r w:rsidRPr="008D65A1">
        <w:rPr>
          <w:lang w:val="es-ES"/>
        </w:rPr>
        <w:t xml:space="preserve">, 2008; van Vliet </w:t>
      </w:r>
      <w:r w:rsidR="000D7D89" w:rsidRPr="008D65A1">
        <w:rPr>
          <w:i/>
          <w:lang w:val="es-ES"/>
        </w:rPr>
        <w:t>et al.</w:t>
      </w:r>
      <w:r w:rsidRPr="008D65A1">
        <w:rPr>
          <w:lang w:val="es-ES"/>
        </w:rPr>
        <w:t>, 2015)</w:t>
      </w:r>
      <w:r>
        <w:fldChar w:fldCharType="end"/>
      </w:r>
      <w:r w:rsidRPr="008D65A1">
        <w:rPr>
          <w:lang w:val="es-ES"/>
        </w:rPr>
        <w:t xml:space="preserve">. </w:t>
      </w:r>
      <w:r w:rsidRPr="00E13B98">
        <w:t>Choices of crops and farming systems are largely controlled by economic and legal factors (markets</w:t>
      </w:r>
      <w:r>
        <w:t xml:space="preserve"> and state subsides/regulation); however, </w:t>
      </w:r>
      <w:r w:rsidRPr="00E13B98">
        <w:t xml:space="preserve">local traditions may still moderate the rate of change </w:t>
      </w:r>
      <w:r>
        <w:fldChar w:fldCharType="begin" w:fldLock="1"/>
      </w:r>
      <w:r>
        <w:instrText>ADDIN CSL_CITATION { "citationItems" : [ { "id" : "ITEM-1", "itemData" : { "DOI" : "10.1016/j.landusepol.2013.07.003", "ISSN" : "02648377", "abstract" : "Agricultural land abandonment (ALA) is widespread in many countries of the global north. It impacts rural communities, traditional landscapes, biodiversity and ecosystem services. It is an opportunity for ecosystem restoration or new landscape functions. We explored ALA in study areas in Australia, Portugal and Sweden. In each, we assessed plant species diversity, historical trajectories of land cover change; and the socioeconomic past, present and future in interviews with farmers. The ALA data was integrated and analysed by identifying the drivers of change. The relative importance of each driver and its scale of action was estimated, both in the past (1950\u20132010) and in the future (2010\u20132030). ALA has transformed rural landscapes in the study areas of Portugal and Sweden. It is at a much earlier stage with potential to increase in the Australian case. We identified a set of driving forces, classified into pressures, frictions and attractors that clarify why ALA, noting its temporal and spatial scale, occurs differently in each study area. The effect of the drivers is related to social and historical contexts. Pressures and attractors encouraging agricultural abandonment are strongest in Portugal and Sweden. Generally more (institutionalized) frictions are in place in these European sites, intended to prevent further change, based on the benefits assumed for biodiversity and aesthetics. In Australia, the stimulation of driving forces to promote a well-managed abandonment of some cleared areas could be highly beneficial for biodiversity, minimally disruptive for current dairy farming operations and would bring opportunities for alternative types of rural development.", "author" : [ { "dropping-particle" : "", "family" : "Beilin", "given" : "Ruth", "non-dropping-particle" : "", "parse-names" : false, "suffix" : "" }, { "dropping-particle" : "", "family" : "Lindborg", "given" : "Regina", "non-dropping-particle" : "", "parse-names" : false, "suffix" : "" }, { "dropping-particle" : "", "family" : "Stenseke", "given" : "Marie", "non-dropping-particle" : "", "parse-names" : false, "suffix" : "" }, { "dropping-particle" : "", "family" : "Pereira", "given" : "Henrique Miguel", "non-dropping-particle" : "", "parse-names" : false, "suffix" : "" }, { "dropping-particle" : "", "family" : "Llaus\u00e0s", "given" : "Albert", "non-dropping-particle" : "", "parse-names" : false, "suffix" : "" }, { "dropping-particle" : "", "family" : "Sl\u00e4tmo", "given" : "Elin", "non-dropping-particle" : "", "parse-names" : false, "suffix" : "" }, { "dropping-particle" : "", "family" : "Cerqueira", "given" : "Yvonne", "non-dropping-particle" : "", "parse-names" : false, "suffix" : "" }, { "dropping-particle" : "", "family" : "Navarro", "given" : "Laetitia", "non-dropping-particle" : "", "parse-names" : false, "suffix" : "" }, { "dropping-particle" : "", "family" : "Rodrigues", "given" : "Patr\u00edcia", "non-dropping-particle" : "", "parse-names" : false, "suffix" : "" }, { "dropping-particle" : "", "family" : "Reichelt", "given" : "Nicole", "non-dropping-particle" : "", "parse-names" : false, "suffix" : "" }, { "dropping-particle" : "", "family" : "Munro", "given" : "Nicola", "non-dropping-particle" : "", "parse-names" : false, "suffix" : "" }, { "dropping-particle" : "", "family" : "Queiroz", "given" : "Cibele", "non-dropping-particle" : "", "parse-names" : false, "suffix" : "" } ], "container-title" : "Land Use Policy", "id" : "ITEM-1", "issued" : { "date-parts" : [ [ "2014", "1" ] ] }, "page" : "60-72", "title" : "Analysing how drivers of agricultural land abandonment affect biodiversity and cultural landscapes using case studies from Scandinavia, Iberia and Oceania", "type" : "article-journal", "volume" : "36" }, "uris" : [ "http://www.mendeley.com/documents/?uuid=b4bdacd8-68c3-48ae-9e84-1c8713524dbf" ] }, { "id" : "ITEM-2", "itemData" : { "DOI" : "10.1016/j.biocon.2011.02.011", "ISBN" : "0006-3207", "ISSN" : "00063207", "abstract" : "Agricultural reform and infrastructural development are among the major drivers of biodiversity loss and landscape homogenization worldwide. Ponds and other small stagnant water bodies are crucial for maintaining regional biodiversity, yet they are vulnerable to human induced landscape change. We investigated for 199 ponds in the 'd\u00e9partement' Pas-de-Calais in north-western France if pond persistence (n= 86, 43%) or disappearance (n= 113, 57%) was related to wider changes in the landscape, over the period 1975-2006. Landscape data were obtained from aerial photographs (1963), two ASTER satellite images (2001 and 2003) and observations on the ground (1975 and 2006) and land use around the ponds was described over concentric circles with five different radii in the 100-1000. m range. Overall, pond disappearance was associated with a decrease in grassland and an increase in arable fields around the ponds. We found that the small, man-made cattle ponds, with either natural substrate or concrete drinking troughs, were more often affected than the larger, semi-natural ponds. Since the cattle ponds are regularly used for amphibian reproduction, their massive abandonment therewith weakens the population network and puts the local occurrence of some of the rarer species at risk. Spatial extrapolation of models on pond persistence allowed the identification of areas most at risk of further pond loss. We suggest that local amphibian conservation efforts will be the most effective if the focus is on the marshes and dune areas and on pond preservation in the remaining grasslands. \u00a9 2011 Elsevier Ltd.", "author" : [ { "dropping-particle" : "", "family" : "Curado", "given" : "Nuno", "non-dropping-particle" : "", "parse-names" : false, "suffix" : "" }, { "dropping-particle" : "", "family" : "Hartel", "given" : "Tibor", "non-dropping-particle" : "", "parse-names" : false, "suffix" : "" }, { "dropping-particle" : "", "family" : "Arntzen", "given" : "Jan W.", "non-dropping-particle" : "", "parse-names" : false, "suffix" : "" } ], "container-title" : "Biological Conservation", "id" : "ITEM-2", "issue" : "5", "issued" : { "date-parts" : [ [ "2011", "5" ] ] }, "page" : "1610-1618", "title" : "Amphibian pond loss as a function of landscape change \u2013 A case study over three decades in an agricultural area of northern France", "type" : "article-journal", "volume" : "144" }, "uris" : [ "http://www.mendeley.com/documents/?uuid=fca599cd-ee09-4564-bc92-33ba9356ea8c" ] }, { "id" : "ITEM-3", "itemData" : { "DOI" : "10.1007/s13280-014-0606-8", "ISSN" : "0044-7447", "author" : [ { "dropping-particle" : "", "family" : "Elmhagen", "given" : "Bodil", "non-dropping-particle" : "", "parse-names" : false, "suffix" : "" }, { "dropping-particle" : "", "family" : "Kindberg", "given" : "Jonas", "non-dropping-particle" : "", "parse-names" : false, "suffix" : "" }, { "dropping-particle" : "", "family" : "Hellstr\u00f6m", "given" : "Peter", "non-dropping-particle" : "", "parse-names" : false, "suffix" : "" }, { "dropping-particle" : "", "family" : "Angerbj\u00f6rn", "given" : "Anders", "non-dropping-particle" : "", "parse-names" : false, "suffix" : "" } ], "container-title" : "AMBIO", "id" : "ITEM-3", "issue" : "S1", "issued" : { "date-parts" : [ [ "2015", "1", "9" ] ] }, "page" : "39-50", "title" : "A boreal invasion in response to climate change? Range shifts and community effects in the borderland between forest and tundra", "type" : "article-journal", "volume" : "44" }, "uris" : [ "http://www.mendeley.com/documents/?uuid=5ac7d23f-7c2e-4970-9398-2336a413428b" ] }, { "id" : "ITEM-4", "itemDa</w:instrText>
      </w:r>
      <w:r w:rsidRPr="00F65B0D">
        <w:rPr>
          <w:lang w:val="de-CH"/>
        </w:rPr>
        <w:instrText>ta" : { "DOI" : "10.1016/j.jrurstud.2013.10.009", "ISSN" : "07430167",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4", "issued" : { "date-parts" : [ [ "2014", "1" ] ] }, "page" : "9-19", "title" : "Drivers of change in Norwegian agricultural land control and the emergence of rental farming", "type" : "article-journal", "volume" : "33" }, "uris" : [ "http://www.mendeley.com/documents/?uuid=6ceaf1db-d21c-41e1-ac7c-2fe480a5ddd2" ] } ], "mendeley" : { "formattedCitation" : "(Beilin et al., 2014; Curado et al., 2011; Elmhagen, Kindberg, Hellstr\u00f6m, &amp; Angerbj\u00f6rn, 2015; Forbord et al., 2014)", "plainTextFormattedCitation" : "(Beilin et al., 2014; Curado et al., 2011; Elmhagen, Kindberg, Hellstr\u00f6m, &amp; Angerbj\u00f6rn, 2015; Forbord et al., 2014)", "previouslyFormattedCitation" : "(Beilin et al., 2014; Curado et al., 2011; Elmhagen, Kindberg, Hellstr\u00f6m, &amp; Angerbj\u00f6rn, 2015; Forbord et al., 2014)" }, "properties" : {  }, "schema" : "https://github.com/citation-style-language/schema/raw/master/csl-citation.json" }</w:instrText>
      </w:r>
      <w:r>
        <w:fldChar w:fldCharType="separate"/>
      </w:r>
      <w:r w:rsidRPr="00F65B0D">
        <w:rPr>
          <w:lang w:val="de-CH"/>
        </w:rPr>
        <w:t xml:space="preserve">(Beilin </w:t>
      </w:r>
      <w:r w:rsidR="000D7D89" w:rsidRPr="000D7D89">
        <w:rPr>
          <w:i/>
          <w:lang w:val="de-CH"/>
        </w:rPr>
        <w:t>et al.</w:t>
      </w:r>
      <w:r w:rsidRPr="00F65B0D">
        <w:rPr>
          <w:lang w:val="de-CH"/>
        </w:rPr>
        <w:t xml:space="preserve">, 2014; Curado </w:t>
      </w:r>
      <w:r w:rsidR="000D7D89" w:rsidRPr="000D7D89">
        <w:rPr>
          <w:i/>
          <w:lang w:val="de-CH"/>
        </w:rPr>
        <w:t>et al.</w:t>
      </w:r>
      <w:r w:rsidRPr="00F65B0D">
        <w:rPr>
          <w:lang w:val="de-CH"/>
        </w:rPr>
        <w:t>, 2011; Elmhagen</w:t>
      </w:r>
      <w:r w:rsidR="005D7889">
        <w:rPr>
          <w:i/>
          <w:lang w:val="de-CH"/>
        </w:rPr>
        <w:t xml:space="preserve"> et al.</w:t>
      </w:r>
      <w:r w:rsidRPr="00F65B0D">
        <w:rPr>
          <w:lang w:val="de-CH"/>
        </w:rPr>
        <w:t xml:space="preserve">, 2015; Forbord </w:t>
      </w:r>
      <w:r w:rsidR="000D7D89" w:rsidRPr="000D7D89">
        <w:rPr>
          <w:i/>
          <w:lang w:val="de-CH"/>
        </w:rPr>
        <w:t>et al.</w:t>
      </w:r>
      <w:r w:rsidRPr="00F65B0D">
        <w:rPr>
          <w:lang w:val="de-CH"/>
        </w:rPr>
        <w:t>, 2014)</w:t>
      </w:r>
      <w:r>
        <w:fldChar w:fldCharType="end"/>
      </w:r>
      <w:r w:rsidRPr="00EE6D29">
        <w:rPr>
          <w:lang w:val="de-CH"/>
        </w:rPr>
        <w:t xml:space="preserve"> (</w:t>
      </w:r>
      <w:r w:rsidR="00B71742" w:rsidRPr="00B71742">
        <w:rPr>
          <w:b/>
          <w:lang w:val="es-ES"/>
        </w:rPr>
        <w:t>Figure 4.14</w:t>
      </w:r>
      <w:r w:rsidRPr="00EE6D29">
        <w:rPr>
          <w:lang w:val="de-CH"/>
        </w:rPr>
        <w:t xml:space="preserve">). </w:t>
      </w:r>
      <w:r w:rsidRPr="00E13B98">
        <w:t>Ethical and cultural trends have gradually brought changes in diet and food consumption</w:t>
      </w:r>
      <w:r>
        <w:t xml:space="preserve"> as well as leisure activities</w:t>
      </w:r>
      <w:r w:rsidRPr="00E13B98">
        <w:t xml:space="preserve">. There is a growing number of consumers who are particularly interested in how and where food was produced and, sometimes, in participating in the production process </w:t>
      </w:r>
      <w:r>
        <w:fldChar w:fldCharType="begin" w:fldLock="1"/>
      </w:r>
      <w:r>
        <w:instrText>ADDIN CSL_CITATION { "citationItems" : [ { "id" : "ITEM-1", "itemData" : { "DOI" : "10.1007/s10784-015-9310-9", "ISSN" : "1567-9764", "author" : [ { "dropping-particle" : "", "family" : "Guarino", "given" : "R.", "non-dropping-particle" : "", "parse-names" : false, "suffix" : "" }, { "dropping-particle" : "", "family" : "Cutaia", "given" : "F.", "non-dropping-particle" : "", "parse-names" : false, "suffix" : "" }, { "dropping-particle" : "", "family" : "Giacopelli", "given" : "A. L.", "non-dropping-particle" : "", "parse-names" : false, "suffix" : "" }, { "dropping-particle" : "", "family" : "Menegoni", "given" : "P.", "non-dropping-particle" : "", "parse-names" : false, "suffix" : "" }, { "dropping-particle" : "", "family" : "Pelagallo", "given" : "F.", "non-dropping-particle" : "", "parse-names" : false, "suffix" : "" }, { "dropping-particle" : "", "family" : "Trotta", "given" : "C.", "non-dropping-particle" : "", "parse-names" : false, "suffix" : "" }, { "dropping-particle" : "", "family" : "Trombino", "given" : "G.", "non-dropping-particle" : "", "parse-names" : false, "suffix" : "" } ], "container-title" : "International Environmental Agreements: Politics, Law and Economics", "id" : "ITEM-1", "issued" : { "date-parts" : [ [ "2015", "10", "16" ] ] }, "title" : "Disintegration of Italian rural landscapes to international environmental agreements", "type" : "article-journal" }, "uris" : [ "http://www.mendeley.com/documents/?uuid=7b394f80-d785-4131-b94b-687f55e598b1" ] } ], "mendeley" : { "formattedCitation" : "(Guarino et al., 2015)", "plainTextFormattedCitation" : "(Guarino et al., 2015)", "previouslyFormattedCitation" : "(Guarino et al., 2015)" }, "properties" : {  }, "schema" : "https://github.com/citation-style-language/schema/raw/master/csl-citation.json" }</w:instrText>
      </w:r>
      <w:r>
        <w:fldChar w:fldCharType="separate"/>
      </w:r>
      <w:r w:rsidRPr="00F76B67">
        <w:t xml:space="preserve">(Guarino </w:t>
      </w:r>
      <w:r w:rsidR="000D7D89" w:rsidRPr="000D7D89">
        <w:rPr>
          <w:i/>
        </w:rPr>
        <w:t>et al.</w:t>
      </w:r>
      <w:r w:rsidRPr="00F76B67">
        <w:t>, 2015)</w:t>
      </w:r>
      <w:r>
        <w:fldChar w:fldCharType="end"/>
      </w:r>
      <w:r w:rsidRPr="00E13B98">
        <w:t>.</w:t>
      </w:r>
      <w:r>
        <w:t xml:space="preserve"> Additionally, there is also a </w:t>
      </w:r>
      <w:r w:rsidRPr="00886909">
        <w:t>growing</w:t>
      </w:r>
      <w:r>
        <w:t xml:space="preserve"> interest in leisure farming and hobbyhorses. </w:t>
      </w:r>
      <w:bookmarkStart w:id="1339" w:name="_Toc346163951"/>
      <w:r w:rsidRPr="00E13B98">
        <w:t>Quality products, related to high natural value farmlands and often linked to community-</w:t>
      </w:r>
      <w:r>
        <w:t xml:space="preserve">led local development policies, and </w:t>
      </w:r>
      <w:r w:rsidRPr="00E13B98">
        <w:t xml:space="preserve">in 2010 reached a substantial weight, worth about 18% (excluding wine) of the gross saleable production in the </w:t>
      </w:r>
      <w:r>
        <w:t>European Union</w:t>
      </w:r>
      <w:r w:rsidRPr="00E13B98">
        <w:t xml:space="preserve"> agricultural sector (</w:t>
      </w:r>
      <w:hyperlink r:id="rId2010" w:history="1">
        <w:r w:rsidR="00025B9B" w:rsidRPr="00A25278">
          <w:rPr>
            <w:rStyle w:val="Hyperlink"/>
          </w:rPr>
          <w:t>http://ec.europa.eu/agriculture/quality/schemes/index_en.htm</w:t>
        </w:r>
      </w:hyperlink>
      <w:r w:rsidRPr="00E13B98">
        <w:t xml:space="preserve">). At the same time, </w:t>
      </w:r>
      <w:r>
        <w:t>in Western and Central Europe,</w:t>
      </w:r>
      <w:r w:rsidRPr="00E13B98">
        <w:t xml:space="preserve"> organic products comprise about 1% of total food sales, but trends are increasing </w:t>
      </w:r>
      <w:r>
        <w:fldChar w:fldCharType="begin" w:fldLock="1"/>
      </w:r>
      <w:r>
        <w:instrText>ADDIN CSL_CITATION { "citationItems" : [ { "id" : "ITEM-1", "itemData" : { "URL" : "http://www.organic-world.net/yearbook/yearbook2015.html", "author" : [ { "dropping-particle" : "", "family" : "FiBL", "given" : "", "non-dropping-particle" : "", "parse-names" : false, "suffix" : "" } ], "id" : "ITEM-1", "issued" : { "date-parts" : [ [ "2015" ] ] }, "title" : "Organic World", "type" : "webpage" }, "uris" : [ "http://www.mendeley.com/documents/?uuid=faac74fc-861c-48b5-9bc4-ccca1aef3312" ] } ], "mendeley" : { "formattedCitation" : "(FiBL, 2015)", "plainTextFormattedCitation" : "(FiBL, 2015)", "previouslyFormattedCitation" : "(FiBL, 2015)" }, "properties" : {  }, "schema" : "https://github.com/citation-style-language/schema/raw/master/csl-citation.json" }</w:instrText>
      </w:r>
      <w:r>
        <w:fldChar w:fldCharType="separate"/>
      </w:r>
      <w:r w:rsidRPr="00C2507D">
        <w:t>(FiBL, 2015)</w:t>
      </w:r>
      <w:r>
        <w:fldChar w:fldCharType="end"/>
      </w:r>
      <w:r w:rsidR="008D65A1" w:rsidRPr="008D65A1">
        <w:rPr>
          <w:rStyle w:val="Hyperlink"/>
          <w:rFonts w:cs="Calibri"/>
          <w:color w:val="auto"/>
          <w:u w:val="none"/>
        </w:rPr>
        <w:t>.</w:t>
      </w:r>
    </w:p>
    <w:bookmarkEnd w:id="1339"/>
    <w:p w14:paraId="76E8731D" w14:textId="74EBD94D" w:rsidR="0048205B" w:rsidRPr="00E13B98" w:rsidRDefault="0048205B" w:rsidP="00AE389F">
      <w:r w:rsidRPr="00E13B98">
        <w:t>In Central Europe since the 1990s many livestock farms have collapsed due to termination of subsidies for external inputs (e.g. fertili</w:t>
      </w:r>
      <w:r>
        <w:t>z</w:t>
      </w:r>
      <w:r w:rsidRPr="00E13B98">
        <w:t>ers) for fodder production during the socialist period. This resulted in the large-scale movement of people with agricultural experience into cities or abroad</w:t>
      </w:r>
      <w:r>
        <w:t xml:space="preserve"> </w:t>
      </w:r>
      <w:r>
        <w:fldChar w:fldCharType="begin" w:fldLock="1"/>
      </w:r>
      <w:r>
        <w:instrText>ADDIN CSL_CITATION { "citationItems" : [ { "id" : "ITEM-1", "itemData" : { "DOI" : "10.1111/1467-985X.t01-1-00247", "ISSN" : "1467-985X", "abstract" : "Internal migration is the most significant process driving changes in the pattern of human settlement across much of the world, yet remarkably few attempts have been made to compare internal migration between countries. Differences in data collection, in geography and in measurement intervals seriously hinder rigorous cross-national comparisons. We supplement data from the University of Minnesota IPUMS collection to make comparisons between 28 countries using both five year and lifetime measures of migration, and focusing particularly on migration intensity and spatial impacts. We demonstrate that Courgeau's k (Courgeau 1973) provides a powerful mechanism to transcend differences in statistical geography. Our results reveal widespread differences in the intensity of migration, and in the ages at which it occurs, with Asia generally displaying low mobility and sharp, early peaks, whereas Latin America and the Developed Countries show higher mobility and flatter age profiles usually peaking at older ages. High mobility is commonly offset by corresponding counter-flows but redistribution through internal migration is substantial in some countries, especially when computed as a lifetime measure. Time series comparisons show five year migration intensities falling in most countries (China being a notable exception), although lifetime data show more widespread rises due to age structure effects. Globally, we estimate that 740 million people, one in eight, were living within their home country but outside their region of birth, substantially above the commonly cited figure of 200 million international migrants. Keywords:", "author" : [ { "dropping-particle" : "", "family" : "Bell", "given" : "Martin", "non-dropping-particle" : "", "parse-names" : false, "suffix" : "" }, { "dropping-particle" : "", "family" : "Muhidin", "given" : "Salut", "non-dropping-particle" : "", "parse-names" : false, "suffix" : "" } ], "container-title" : "Human Development", "id" : "ITEM-1", "issue" : "3", "issued" : { "date-parts" : [ [ "2009" ] ] }, "page" : "435-464", "title" : "Cross-National Comparison of Internal Migration", "type" : "article-journal", "volume" : "165" }, "uris" : [ "http://www.mendeley.com/documents/?uuid=c4211484-98c3-3818-8f0b-baae26cf753e" ] } ], "mendeley" : { "formattedCitation" : "(Bell &amp; Muhidin, 2009)", "plainTextFormattedCitation" : "(Bell &amp; Muhidin, 2009)", "previouslyFormattedCitation" : "(Bell &amp; Muhidin, 2009)" }, "properties" : {  }, "schema" : "https://github.com/citation-style-language/schema/raw/master/csl-citation.json" }</w:instrText>
      </w:r>
      <w:r>
        <w:fldChar w:fldCharType="separate"/>
      </w:r>
      <w:r w:rsidRPr="009649F0">
        <w:t>(Bell &amp; Muhidin, 2009)</w:t>
      </w:r>
      <w:r>
        <w:fldChar w:fldCharType="end"/>
      </w:r>
      <w:r w:rsidRPr="00E13B98">
        <w:t xml:space="preserve">, leading to widespread abandonment of farmland </w:t>
      </w:r>
      <w:r>
        <w:fldChar w:fldCharType="begin" w:fldLock="1"/>
      </w:r>
      <w:r>
        <w:instrText>ADDIN CSL_CITATION { "citationItems" : [ { "id" : "ITEM-1", "itemData" : { "DOI" : "10.1016/j.landurbplan.2014.09.001", "ISSN" : "01692046", "abstract" : "Agricultural land use in Europe has changed considerably in the last decades. However, our understanding of agricultural land use changes, especially changes in land use intensity, is limited because the evidence is fragmented. This paper presents a systematic review of case study evidence on manifestations and underlying drivers for agricultural land use change in Europe. We analyzed 137 studies that together report on 76 cases of intensification and 143 cases of disintensification. Observed changes were manifested as expansion or contraction of agricultural land as well as in changes of land management intensity, landscape elements, agricultural land use activity, and specialization/diversification. Economic, technological, institutional and location factors were frequently identified as underlying drivers, while demographic drivers and sociocultural drivers were mentioned less often. In addition, we found that farmers were very important as moderators between underlying drivers and manifestations of agricultural land use change. Farmer decisions differed between different farmer types, and according to their characteristics and attitudes. We found major land use change trajectories in relation to globalization of agricultural markets, the transition from a rural to an urban society, and the shift to post-socialism in central and eastern Europe.", "author" : [ { "dropping-particle" : "", "family" : "Vliet", "given" : "Jasper", "non-dropping-particle" : "van", "parse-names" : false, "suffix" : "" }, { "dropping-particle" : "", "family" : "Groot", "given" : "Henri L.F.", "non-dropping-particle" : "de", "parse-names" : false, "suffix" : "" }, { "dropping-particle" : "", "family" : "Rietveld", "given" : "Piet", "non-dropping-particle" : "", "parse-names" : false, "suffix" : "" }, { "dropping-particle" : "", "family" : "Verburg", "given" : "Peter H.", "non-dropping-particle" : "", "parse-names" : false, "suffix" : "" } ], "container-title" : "Landscape and Urban Planning", "id" : "ITEM-1", "issued" : { "date-parts" : [ [ "2015", "1" ] ] }, "page" : "24-36", "title" : "Manifestations and underlying drivers of agricultural land use change in Europe", "type" : "article-journal", "volume" : "133" }, "uris" : [ "http://www.mendeley.com/documents/?uuid=47b9198a-9a46-4d55-a5af-07bde1e6ee3f" ] }, { "id" : "ITEM-2", "itemData" : { "DOI" : "10.1016/j.landusepol.2014.01.012", "ISBN" : "0264-8377", "ISSN" : "02648377", "abstract" : "Humans have altered land cover for centuries, and land-cover change is a main component of global change. Land use transition trajectories, such as the forest transition theory (i.e. switch from deforestation to stable or increasing forest cover), relate long term changes in land use to gradual changes in underlying drivers, such as economic development, demographic change, and urbanization. However, because only few studies examined land change over centuries, it is not clear how land cover changes during very long time-periods which are punctuated by shifts in socio-economics and policies, such as wars. Our goal here was to examine broad land change patterns and processes, and their main driving forces in Central and Eastern Europe during distinct periods of the past 250 years. We conducted a meta-analysis of 66 publications describing 102 case study locations and quantified the main forest and agricultural changes in the Carpathian region since the 18th century. These studies captured gradual changes since the peak of the Austro-Hungarian Empire up to the accession to the European Union of most of the formerly socialist countries in the study region. Agricultural land-use increased during the Austro-Hungarian Empire in 70% of the case studies, but dropped sharply during and especially after the collapse of the Socialism (over 70% of the cases). The highest rates of abandonment occurred between 1990 and 2000. The Carpathian region experienced forest transition during the Interwar period (93% of the cases), and the forest expansion trend persisted after the collapse of Socialism (70% of the cases). In terms of the drivers, institutional and economic factors were most influential in shaping deforestation and agricultural expansion, while socio-demographics and institutional shifts were the key drivers of land abandonment. Our study highlights the drastic effects that socio-economic and institutional changes can have on land-use and land-cover change, and the value of longitudinal studies of land change to uncover these effects. \u00a9 2014 Elsevier Ltd.", "author" : [ { "dropping-particle" : "", "family" : "Munteanu", "given" : "Catalina", "non-dropping-particle" : "", "parse-names" : false, "suffix" : "" }, { "dropping-particle" : "", "family" : "Kuemmerle", "given" : "Tobias", "non-dropping-particle" : "", "parse-names" : false, "suffix" : "" }, { "dropping-particle" : "", "family" : "Boltiziar", "given" : "Martin", "non-dropping-particle" : "", "parse-names" : false, "suffix" : "" }, { "dropping-particle" : "", "family" : "Butsic", "given" : "Van", "non-dropping-particle" : "", "parse-names" : false, "suffix" : "" }, { "dropping-particle" : "", "family" : "Gimmi", "given" : "Urs", "non-dropping-particle" : "", "parse-names" : false, "suffix" : "" }, { "dropping-particle" : "", "family" : "L\u00fabo\u0161 Halada", "given" : "", "non-dropping-particle" : "", "parse-names" : false, "suffix" : "" }, { "dropping-particle" : "", "family" : "Kaim", "given" : "Dominik", "non-dropping-particle" : "", "parse-names" : false, "suffix" : "" }, { "dropping-particle" : "", "family" : "Kir\u00e1ly", "given" : "G\u00e9za", "non-dropping-particle" : "", "parse-names" : false, "suffix" : "" }, { "dropping-particle" : "", "family" : "Konkoly-Gyur\u00f3", "given" : "\u00c9va", "non-dropping-particle" : "", "parse-names" : false, "suffix" : "" }, { "dropping-particle" : "", "family" : "Kozak", "given" : "Jacek", "non-dropping-particle" : "", "parse-names" : false, "suffix" : "" }, { "dropping-particle" : "", "family" : "Lieskovsk\u00fd", "given" : "Juraj", "non-dropping-particle" : "", "parse-names" : false, "suffix" : "" }, { "dropping-particle" : "", "family" : "Mojses", "given" : "Matej", "non-dropping-particle" : "", "parse-names" : false, "suffix" : "" }, { "dropping-particle" : "", "family" : "M\u00fcller", "given" : "Daniel", "non-dropping-particle" : "", "parse-names" : false, "suffix" : "" }, { "dropping-particle" : "", "family" : "Ostafin", "given" : "Krzystof", "non-dropping-particle" : "", "parse-names" : false, "suffix" : "" }, { "dropping-particle" : "", "family" : "Ostapowicz", "given" : "Katarzyna", "non-dropping-particle" : "", "parse-names" : false, "suffix" : "" }, { "dropping-particle" : "", "family" : "Shandra", "given" : "Oleksandra", "non-dropping-particle" : "", "parse-names" : false, "suffix" : "" }, { "dropping-particle" : "", "family" : "\u0160tych", "given" : "P\u0159emysl", "non-dropping-particle" : "", "parse-names" : false, "suffix" : "" }, { "dropping-particle" : "", "family" : "Walker", "given" : "Sarah", "non-dropping-particle" : "", "parse-names" : false, "suffix" : "" }, { "dropping-particle" : "", "family" : "Radeloff", "given" : "Volker C.", "non-dropping-particle" : "", "parse-names" : false, "suffix" : "" } ], "container-title" : "Land Use Policy", "id" : "ITEM-2", "issued" : { "date-parts" : [ [ "2014" ] ] }, "page" : "685-697", "title" : "Forest and agricultural land change in the Carpathian region-A meta-analysis of long-term patterns and drivers of change", "type" : "article-journal", "volume" : "38" }, "uris" : [ "http://www.mendeley.com/documents/?uuid=7bb29f67-bb15-43e5-9bd4-25ff0f7a68a5" ] } ], "mendeley" : { "formattedCitation" : "(Munteanu et al., 2014; van Vliet et al., 2015)", "plainTextFormattedCitation" : "(Munteanu et al., 2014; van Vliet et al., 2015)", "previouslyFormattedCitation" : "(Munteanu et al., 2014; van Vliet et al., 2015)" }, "properties" : {  }, "schema" : "https://github.com/citation-style-language/schema/raw/master/csl-citation.json" }</w:instrText>
      </w:r>
      <w:r>
        <w:fldChar w:fldCharType="separate"/>
      </w:r>
      <w:r w:rsidRPr="00F76B67">
        <w:t xml:space="preserve">(Munteanu </w:t>
      </w:r>
      <w:r w:rsidR="000D7D89" w:rsidRPr="000D7D89">
        <w:rPr>
          <w:i/>
        </w:rPr>
        <w:t>et al.</w:t>
      </w:r>
      <w:r w:rsidRPr="00F76B67">
        <w:t xml:space="preserve">, 2014; van Vliet </w:t>
      </w:r>
      <w:r w:rsidR="000D7D89" w:rsidRPr="000D7D89">
        <w:rPr>
          <w:i/>
        </w:rPr>
        <w:t>et al.</w:t>
      </w:r>
      <w:r w:rsidRPr="00F76B67">
        <w:t>, 2015)</w:t>
      </w:r>
      <w:r>
        <w:fldChar w:fldCharType="end"/>
      </w:r>
      <w:r>
        <w:t>.</w:t>
      </w:r>
    </w:p>
    <w:p w14:paraId="4E951FBD" w14:textId="51BC81F9" w:rsidR="0048205B" w:rsidRPr="00E13B98" w:rsidRDefault="0048205B" w:rsidP="00AE389F">
      <w:r w:rsidRPr="00E13B98">
        <w:t>In Eastern Europe and Central Asia during the Soviet era, agricultural enterprises fulfilled many obligations related to providing jobs and services to local population (e.g., schools, shops, centres of culture, libraries etc.) (</w:t>
      </w:r>
      <w:r w:rsidR="00B71742" w:rsidRPr="00B71742">
        <w:rPr>
          <w:b/>
        </w:rPr>
        <w:t>Figure 4.14</w:t>
      </w:r>
      <w:r w:rsidRPr="00E13B98">
        <w:t>). Since the 1990s these obligations have been transferred to local governments, which have not had resources to fulfil them</w:t>
      </w:r>
      <w:r>
        <w:t xml:space="preserve"> </w:t>
      </w:r>
      <w:r>
        <w:fldChar w:fldCharType="begin" w:fldLock="1"/>
      </w:r>
      <w:r>
        <w:instrText>ADDIN CSL_CITATION { "citationItems" : [ { "id" : "ITEM-1", "itemData" : { "DOI" : "10.2747/1539-7216.53.4.527", "ISSN" : "1538-7216", "author" : [ { "dropping-particle" : "", "family" : "Ioffe", "given" : "G.", "non-dropping-particle" : "", "parse-names" : false, "suffix" : "" }, { "dropping-particle" : "", "family" : "Nefedova", "given" : "T", "non-dropping-particle" : "", "parse-names" : false, "suffix" : "" }, { "dropping-particle" : "", "family" : "Beurs", "given" : "K", "non-dropping-particle" : "De", "parse-names" : false, "suffix" : "" } ], "container-title" : "Eurasian Geography and Economics", "id" : "ITEM-1", "issue" : "4", "issued" : { "date-parts" : [ [ "2012", "7", "1" ] ] }, "page" : "527-549", "title" : "Land Abandonment in Russia", "type" : "article-journal", "volume" : "53" }, "uris" : [ "http://www.mendeley.com/documents/?uuid=156eedf6-a7d9-4a85-aed8-a59fa5be4214" ] } ], "mendeley" : { "formattedCitation" : "(G. Ioffe, Nefedova, &amp; De Beurs, 2012)", "plainTextFormattedCitation" : "(G. Ioffe, Nefedova, &amp; De Beurs, 2012)", "previouslyFormattedCitation" : "(G. Ioffe, Nefedova, &amp; De Beurs, 2012)" }, "properties" : {  }, "schema" : "https://github.com/citation-style-language/schema/raw/master/csl-citation.json" }</w:instrText>
      </w:r>
      <w:r>
        <w:fldChar w:fldCharType="separate"/>
      </w:r>
      <w:r w:rsidRPr="003F62EF">
        <w:t>(Ioffe</w:t>
      </w:r>
      <w:r w:rsidR="005D7889">
        <w:rPr>
          <w:i/>
        </w:rPr>
        <w:t xml:space="preserve"> et al.</w:t>
      </w:r>
      <w:r w:rsidRPr="003F62EF">
        <w:t>, 2012)</w:t>
      </w:r>
      <w:r>
        <w:fldChar w:fldCharType="end"/>
      </w:r>
      <w:r w:rsidRPr="00E13B98">
        <w:t xml:space="preserve">. This led to a sharp increase in the burden on the biological resources of rural areas (e.g. through poaching and illegal logging); destructive extraction of soil and mineral resources (e.g. through sale of fertile topsoil and illegal mass extraction of building materials and coal); as well as growing poverty in rural areas </w:t>
      </w:r>
      <w:r>
        <w:fldChar w:fldCharType="begin" w:fldLock="1"/>
      </w:r>
      <w:r>
        <w:instrText>ADDIN CSL_CITATION { "citationItems" : [ { "id" : "ITEM-1", "itemData" : { "DOI" : "10.1016/j.worlddev.2012.09.015", "ISSN" : "0305750X", "author" : [ { "dropping-particle" : "", "family" : "Petrick", "given" : "Martin", "non-dropping-particle" : "", "parse-names" : false, "suffix" : "" }, { "dropping-particle" : "", "family" : "Wandel", "given" : "J\u00fcrgen", "non-dropping-particle" : "", "parse-names" : false, "suffix" : "" }, { "dropping-particle" : "", "family" : "Karsten", "given" : "Katharina", "non-dropping-particle" : "", "parse-names" : false, "suffix" : "" } ], "container-title" : "World Development", "id" : "ITEM-1", "issued" : { "date-parts" : [ [ "2013", "3" ] ] }, "page" : "164-179", "title" : "Rediscovering the Virgin Lands: Agricultural Investment and Rural Livelihoods in a Eurasian Frontier Area", "type" : "article-journal", "volume" : "43" }, "uris" : [ "http://www.mendeley.com/documents/?uuid=3edf3523-66fb-449e-be89-107c41f79a0f" ] }, { "id" : "ITEM-2", "itemData" : { "author" : [ { "dropping-particle" : "", "family" : "Ovcharova", "given" : "L.", "non-dropping-particle" : "", "parse-names" : false, "suffix" : "" }, { "dropping-particle" : "", "family" : "Pishnyak", "given" : "A.", "non-dropping-particle" : "", "parse-names" : false, "suffix" : "" } ], "id" : "ITEM-2", "issued" : { "date-parts" : [ [ "2003" ] ] }, "title" : "Rural poverty in Russia. Local Self-Government and Civic Engagement in Rural Russia, 27", "type" : "report" }, "uris" : [ "http://www.mendeley.com/documents/?uuid=a5ad1f16-4ab8-4b7a-b52b-e696ec4eca8b" ] }, { "id" : "ITEM-3", "itemData" : { "author" : [ { "dropping-particle" : "", "family" : "Allina-Pisano", "given" : "J.", "non-dropping-particle" : "", "parse-names" : false, "suffix" : "" } ], "id" : "ITEM-3", "issued" : { "date-parts" : [ [ "2007" ] ] }, "publisher" : "Cambridge University Press", "title" : "The post-Soviet Potemkin village: politics and property rights in the Black Earth", "type" : "book" }, "uris" : [ "http://www.mendeley.com/documents/?uuid=0a39f976-9091-496d-8a7a-2e0d4f67209d" ] }, { "id" : "ITEM-4", "itemData" : { "DOI" : "10.2478/v10130-011-0002-3", "ISSN" : "1232-8855", "author" : [ { "dropping-particle" : "", "family" : "Visser", "given" : "Oane", "non-dropping-particle" : "", "parse-names" : false, "suffix" : "" }, { "dropping-particle" : "", "family" : "Schoenmaker", "given" : "Lotte", "non-dropping-particle" : "", "parse-names" : false, "suffix" : "" } ], "container-title" : "Eastern European Countryside", "id" : "ITEM-4", "issue" : "-1", "issued" : { "date-parts" : [ [ "2011", "1", "1" ] ] }, "title" : "Institutional Transformation in the Agricultural Sector of the former Soviet Bloc", "type" : "article-journal", "volume" : "17" }, "uris" : [ "http://www.mendeley.com/documents/?uuid=d7e8b31e-2ed0-4479-a312-99e8c8906676" ] } ], "mendeley" : { "formattedCitation" : "(Allina-Pisano, 2007; Ovcharova &amp; Pishnyak, 2003; Petrick et al., 2013; O. Visser &amp; Schoenmaker, 2011)", "plainTextFormattedCitation" : "(Allina-Pisano, 2007; Ovcharova &amp; Pishnyak, 2003; Petrick et al., 2013; O. Visser &amp; Schoenmaker, 2011)", "previouslyFormattedCitation" : "(Allina-Pisano, 2007; Ovcharova &amp; Pishnyak, 2003; Petrick et al., 2013; O. Visser &amp; Schoenmaker, 2011)" }, "properties" : {  }, "schema" : "https://github.com/citation-style-language/schema/raw/master/csl-citation.json" }</w:instrText>
      </w:r>
      <w:r>
        <w:fldChar w:fldCharType="separate"/>
      </w:r>
      <w:r w:rsidRPr="00F02CEF">
        <w:t xml:space="preserve">(Allina-Pisano, 2007; Ovcharova &amp; Pishnyak, 2003; Petrick </w:t>
      </w:r>
      <w:r w:rsidR="000D7D89" w:rsidRPr="000D7D89">
        <w:rPr>
          <w:i/>
        </w:rPr>
        <w:t>et al.</w:t>
      </w:r>
      <w:r w:rsidRPr="00F02CEF">
        <w:t>, 2013; Visser &amp; Schoenmaker, 2011)</w:t>
      </w:r>
      <w:r>
        <w:fldChar w:fldCharType="end"/>
      </w:r>
      <w:r w:rsidRPr="00E13B98">
        <w:t xml:space="preserve">. Since the 1990s a large proportion of agricultural land has been freely transferred to multiple private owners who had a share in the property of former collective farms. This has led to the appearance of a significant number of non-agricultural </w:t>
      </w:r>
      <w:r>
        <w:t xml:space="preserve">enterprises </w:t>
      </w:r>
      <w:r>
        <w:fldChar w:fldCharType="begin" w:fldLock="1"/>
      </w:r>
      <w:r>
        <w:instrText>ADDIN CSL_CITATION { "citationItems" : [ { "id" : "ITEM-1", "itemData" : { "DOI" : "10.1016/j.worlddev.2012.09.015", "ISSN" : "0305750X", "author" : [ { "dropping-particle" : "", "family" : "Petrick", "given" : "Martin", "non-dropping-particle" : "", "parse-names" : false, "suffix" : "" }, { "dropping-particle" : "", "family" : "Wandel", "given" : "J\u00fcrgen", "non-dropping-particle" : "", "parse-names" : false, "suffix" : "" }, { "dropping-particle" : "", "family" : "Karsten", "given" : "Katharina", "non-dropping-particle" : "", "parse-names" : false, "suffix" : "" } ], "container-title" : "World Development", "id" : "ITEM-1", "issued" : { "date-parts" : [ [ "2013", "3" ] ] }, "page" : "164-179", "title" : "Rediscovering the Virgin Lands: Agricultural Investment and Rural Livelihoods in a Eurasian Frontier Area", "type" : "article-journal", "volume" : "43" }, "uris" : [ "http://www.mendeley.com/documents/?uuid=3edf3523-66fb-449e-be89-107c41f79a0f" ] }, { "id" : "ITEM-2", "itemData" : { "DOI" : "10.1016/j.landusepol.2006.02.001", "ISSN" : "0264-8377", "abstract" : "Russia has experienced dramatic changes in land ownership and land tenure since the dissolution of the Soviet Union at the end of 1991: agricultural land has been largely privatized, individual landowners now have legal rights to most agricultural land in the country, and previous prohibitions on buying and selling of land have been removed by recent laws. The necessary pre-conditions for the development of agricultural land markets have been met and we are beginning to witness transactions that involve individual landowners, and not only the state. However, further development of the embryonic land market is severely circumscribed by the inadequacy of the administrative and technical infrastructure. The paper reviews the dynamically evolving legal framework for land reform, considers the impacts of land reform on privatization and ownership structure of agricultural land, and analyzes the development of land market transactions. The analysis is based on the results of a questionnaire-based survey conducted by the authors in 2003 in three regions. The survey results are supplemented with data from official statistical sources when appropriate. The paper concludes with a review of the existing constraints on land transactions and some policy recommendations.", "author" : [ { "dropping-particle" : "", "family" : "Lerman", "given" : "Zvi", "non-dropping-particle" : "", "parse-names" : false, "suffix" : "" }, { "dropping-particle" : "", "family" : "Shagaida", "given" : "Natalya", "non-dropping-particle" : "", "parse-names" : false, "suffix" : "" } ], "container-title" : "Land Use Policy", "id" : "ITEM-2", "issue" : "1", "issued" : { "date-parts" : [ [ "2007", "1" ] ] }, "page" : "14-23", "title" : "Land policies and agricultural land markets in Russia", "type" : "article-journal", "volume" : "24" }, "uris" : [ "http://www.mendeley.com/documents/?uuid=c1f9b870-fd3e-49db-b15c-31df93dff705" ] }, { "id" : "ITEM-3", "itemData" : { "DOI" : "10.1057/palgrave.ces.8100080", "author" : [ { "dropping-particle" : "", "family" : "Shagaida", "given" : "N.", "non-dropping-particle" : "", "parse-names" : false, "suffix" : "" } ], "container-title" : "Comparative Economic Studies", "id" : "ITEM-3", "issue" : "1", "issued" : { "date-parts" : [ [ "2005" ] ] }, "page" : "127-140", "title" : "Agricultural Land Market in Russia: Living with Constraints", "type" : "article-journal", "volume" : "47" }, "uris" : [ "http://www.mendeley.com/documents/?uuid=42ab6435-b95f-46f0-8328-9500cd173248" ] } ], "mendeley" : { "formattedCitation" : "(Lerman &amp; Shagaida, 2007; Petrick et al., 2013; Shagaida, 2005)", "plainTextFormattedCitation" : "(Lerman &amp; Shagaida, 2007; Petrick et al., 2013; Shagaida, 2005)", "previouslyFormattedCitation" : "(Lerman &amp; Shagaida, 2007; Petrick et al., 2013; Shagaida, 2005)" }, "properties" : {  }, "schema" : "https://github.com/citation-style-language/schema/raw/master/csl-citation.json" }</w:instrText>
      </w:r>
      <w:r>
        <w:fldChar w:fldCharType="separate"/>
      </w:r>
      <w:r w:rsidRPr="00F76B67">
        <w:t xml:space="preserve">(Lerman &amp; Shagaida, 2007; Petrick </w:t>
      </w:r>
      <w:r w:rsidR="000D7D89" w:rsidRPr="000D7D89">
        <w:rPr>
          <w:i/>
        </w:rPr>
        <w:t>et al.</w:t>
      </w:r>
      <w:r w:rsidRPr="00F76B67">
        <w:t>, 2013; Shagaida, 2005)</w:t>
      </w:r>
      <w:r>
        <w:fldChar w:fldCharType="end"/>
      </w:r>
      <w:r w:rsidRPr="00E13B98">
        <w:t xml:space="preserve"> operated by managers often with a lack of adequate professional knowledge in agriculture</w:t>
      </w:r>
      <w:r>
        <w:t xml:space="preserve"> </w:t>
      </w:r>
      <w:r>
        <w:fldChar w:fldCharType="begin" w:fldLock="1"/>
      </w:r>
      <w:r>
        <w:instrText>ADDIN CSL_CITATION { "citationItems" : [ { "id" : "ITEM-1", "itemData" : { "author" : [ { "dropping-particle" : "", "family" : "Babmindra", "given" : "D.", "non-dropping-particle" : "", "parse-names" : false, "suffix" : "" } ], "container-title" : "Land management journal", "id" : "ITEM-1", "issued" : { "date-parts" : [ [ "2006" ] ] }, "page" : "46-48", "title" : "Transformation of existing and creation of new land use on economical basis / D. Babmindra, W. Slinchuk //", "type" : "article-journal", "volume" : "1" }, "uris" : [ "http://www.mendeley.com/documents/?uuid=d22826c8-35bc-43f9-b6c5-3e7558da268f" ] }, { "id" : "ITEM-2", "itemData" : { "URL" : "http://www.kdpu-nt.gov.ua/sites/default/files/prezentaciya_r17i.pdf", "author" : [ { "dropping-particle" : "", "family" : "Sabluk", "given" : "P.T.", "non-dropping-particle" : "", "parse-names" : false, "suffix" : "" }, { "dropping-particle" : "", "family" : "Hajduts'kyj", "given" : "P. I.", "non-dropping-particle" : "", "parse-names" : false, "suffix" : "" }, { "dropping-particle" : "", "family" : "Danylenko", "given" : "A. S.", "non-dropping-particle" : "", "parse-names" : false, "suffix" : "" } ], "id" : "ITEM-2", "issued" : { "date-parts" : [ [ "2015" ] ] }, "title" : "The transformation of the agricultural sector to market conditions: presentation of work", "type" : "webpage" }, "uris" : [ "http://www.mendeley.com/documents/?uuid=d0f5a2f5-8e80-4a68-8324-d410eb83498c" ] }, { "id" : "ITEM-3", "itemData" : { "URL" : "http://www.agro-business.com.ua/", "author" : [ { "dropping-particle" : "", "family" : "Maslak", "given" : "O.", "non-dropping-particle" : "", "parse-names" : false, "suffix" : "" } ], "id" : "ITEM-3", "issued" : { "date-parts" : [ [ "2015" ] ] }, "page" : "10-12", "title" : "The problems and perspectives of farming in Ukraine. Agrobusiness Today", "type" : "webpage" }, "uris" : [ "http://www.mendeley.com/documents/?uuid=a1b74c01-802c-4b00-a6e6-8bbfbc7d91f1" ] } ], "mendeley" : { "formattedCitation" : "(Babmindra, 2006; Maslak, 2015; Sabluk, Hajduts\u2019kyj, &amp; Danylenko, 2015)", "plainTextFormattedCitation" : "(Babmindra, 2006; Maslak, 2015; Sabluk, Hajduts\u2019kyj, &amp; Danylenko, 2015)", "previouslyFormattedCitation" : "(Babmindra, 2006; Maslak, 2015; Sabluk, Hajduts\u2019kyj, &amp; Danylenko, 2015)" }, "properties" : {  }, "schema" : "https://github.com/citation-style-language/schema/raw/master/csl-citation.json" }</w:instrText>
      </w:r>
      <w:r>
        <w:fldChar w:fldCharType="separate"/>
      </w:r>
      <w:r w:rsidRPr="00FA7CE8">
        <w:t>(Maslak, 2015; Sabluk</w:t>
      </w:r>
      <w:r w:rsidR="005D7889">
        <w:rPr>
          <w:i/>
        </w:rPr>
        <w:t xml:space="preserve"> et al.</w:t>
      </w:r>
      <w:r w:rsidRPr="00FA7CE8">
        <w:t>, 2015)</w:t>
      </w:r>
      <w:r>
        <w:fldChar w:fldCharType="end"/>
      </w:r>
      <w:r w:rsidRPr="00E13B98">
        <w:t>. For example, in Ukraine land reform has</w:t>
      </w:r>
      <w:r w:rsidR="007546E8">
        <w:t xml:space="preserve"> led to the privatization of 12,</w:t>
      </w:r>
      <w:r w:rsidRPr="00E13B98">
        <w:t>000</w:t>
      </w:r>
      <w:r>
        <w:t xml:space="preserve"> </w:t>
      </w:r>
      <w:r w:rsidRPr="00E13B98">
        <w:t>collective or state farms; and the majority of the agricultural land (27 million ha, 66% of all agricultural land of the country) was distributed among 6.9 million citizens (</w:t>
      </w:r>
      <w:hyperlink r:id="rId2011" w:history="1">
        <w:r w:rsidRPr="00E13B98">
          <w:rPr>
            <w:rStyle w:val="Hyperlink"/>
            <w:rFonts w:cs="Calibri"/>
          </w:rPr>
          <w:t>http://land.gov.ua</w:t>
        </w:r>
      </w:hyperlink>
      <w:r w:rsidR="0055217E">
        <w:t>;</w:t>
      </w:r>
      <w:r>
        <w:t xml:space="preserve"> </w:t>
      </w:r>
      <w:r>
        <w:fldChar w:fldCharType="begin" w:fldLock="1"/>
      </w:r>
      <w:r>
        <w:instrText>ADDIN CSL_CITATION { "citationItems" : [ { "id" : "ITEM-1", "itemData" : { "URL" : "http://imfgroup.com.ua/uk/2015/06/26", "author" : [ { "dropping-particle" : "", "family" : "Khodakivs'ka", "given" : "O.V.", "non-dropping-particle" : "", "parse-names" : false, "suffix" : "" } ], "id" : "ITEM-1", "issued" : { "date-parts" : [ [ "2015" ] ] }, "title" : "The development of land tenure in agriculture", "type" : "webpage" }, "uris" : [ "http://www.mendeley.com/documents/?uuid=60a5951a-1fee-45ee-8d46-666423c84c95" ] } ], "mendeley" : { "formattedCitation" : "(Khodakivs\u2019ka, 2015)", "plainTextFormattedCitation" : "(Khodakivs\u2019ka, 2015)", "previouslyFormattedCitation" : "(Khodakivs\u2019ka, 2015)" }, "properties" : {  }, "schema" : "https://github.com/citation-style-language/schema/raw/master/csl-citation.json" }</w:instrText>
      </w:r>
      <w:r>
        <w:fldChar w:fldCharType="separate"/>
      </w:r>
      <w:r w:rsidRPr="00660582">
        <w:t>Khodakivs’ka, 2015)</w:t>
      </w:r>
      <w:r>
        <w:fldChar w:fldCharType="end"/>
      </w:r>
      <w:r w:rsidRPr="00E13B98">
        <w:t>. This has created a precondition for widespread land abandonment.</w:t>
      </w:r>
    </w:p>
    <w:p w14:paraId="49EF6768" w14:textId="720B62A9" w:rsidR="0048205B" w:rsidRPr="00E13B98" w:rsidRDefault="0048205B" w:rsidP="00AE389F">
      <w:r w:rsidRPr="00E13B98">
        <w:t xml:space="preserve">In general, quantitative studies confirm that agricultural land abandonment is strongly linked to a decrease in rural population density, ageing population, and lower birth rates </w:t>
      </w:r>
      <w:r w:rsidRPr="00E13B98">
        <w:fldChar w:fldCharType="begin" w:fldLock="1"/>
      </w:r>
      <w:r w:rsidR="0029062E">
        <w:instrText>ADDIN CSL_CITATION { "citationID" : "a2fpv5orjgb", "citationItems" : [ { "id" : "ITEM-1", "itemData" : { "DOI" : "10.1111/j.1467-8306.2004.00441.x", "ISSN" : "1467-8306", "abstract" : "The continuous zone of settlement long considered a defining feature of Europe, is undergoing spatial framentation along its eastern periphery. Massive areas of rural depopulation have emerged in many regions of European Russia, including its heartland. As a result of farmland abandonment, no fewer than 20 million hectares of arable land are already deserted in European Russia, and more will be left behind in the foreseeable future. The ongoing spatial fragmentation results in two diverging structures, identified on the basis of a unique district-structured database: an emerging archipelago of commercial farming, and the so-called black holes, the likely loci of soon-to-be-abandoned land. While land abandonment is by no means a uniquely Russian phenomenon, one of its preconditions in Russia is that farmland was extended beyond environmentally reasonable limits. The rural depopulation naturally leads to the contraction of farmland. Because land that is likely to be retained under cultivation is a better match to people's actual ability to cultivate it, fewer resources are going to be wasted, and the overall efficiency of Russia's agriculture is likely to rise as a result.", "author" : [ { "dropping-particle" : "", "family" : "Ioffe", "given" : "G.", "non-dropping-particle" : "", "parse-names" : false, "suffix" : "" }, { "dropping-particle" : "", "family" : "Nefedova", "given" : "T.", "non-dropping-particle" : "", "parse-names" : false, "suffix" : "" }, { "dropping-particle" : "", "family" : "Zaslavsky", "given" : "I.", "non-dropping-particle" : "", "parse-names" : false, "suffix" : "" } ], "container-title" : "Annals of the Association of American Geographers", "id" : "ITEM-1", "issue" : "4", "issued" : { "date-parts" : [ [ "2004" ] ] }, "page" : "913\u2013943", "title" : "From Spatial Continuity to Fragmentation: The Case of Russian Farming", "type" : "article-journal", "volume" : "94" }, "uris" : [ "http://www.mendeley.com/documents/?uuid=2350be16-2173-4222-b94a-bad113c8a0f5" ] }, { "id" : "ITEM-2", "itemData" : { "DOI" : "10.1016/j.gloenvcha.2016.01.003", "ISSN" : "09593780", "author" : [ { "dropping-particle" : "", "family" : "Meyfroidt", "given" : "Patrick", "non-dropping-particle" : "", "parse-names" : false, "suffix" : "" }, { "dropping-particle" : "", "family" : "Schierhorn", "given" : "F.", "non-dropping-particle" : "", "parse-names" : false, "suffix" : "" }, { "dropping-particle" : "V.", "family" : "Prishchepov", "given" : "A.", "non-dropping-particle" : "", "parse-names" : false, "suffix" : "" }, { "dropping-particle" : "", "family" : "M\u00fcller", "given" : "D.", "non-dropping-particle" : "", "parse-names" : false, "suffix" : "" }, { "dropping-particle" : "", "family" : "Kuemmerle", "given" : "T.", "non-dropping-particle" : "", "parse-names" : false, "suffix" : "" } ], "container-title" : "Global Environmental Change", "id" : "ITEM-2", "issued" : { "date-parts" : [ [ "2016", "3" ] ] }, "language" : "en", "page" : "1-15", "title" : "Drivers, constraints and trade-offs associated with recultivating abandoned cropland in Russia, Ukraine and Kazakhstan", "type" : "article-journal", "volume" : "37" }, "uris" : [ "http://www.mendeley.com/documents/?uuid=cee5447a-fc49-4fb1-8689-4707677bbedf" ] }, { "id" : "ITEM-3", "itemData" : { "DOI" : "10.1007/978-3-319-42638-9_5", "ISBN" : "9783319426389", "abstract" : "Our goal was to understand the underlying drivers and spatial determinants of agricultural land abandonment following the collapse of the Soviet Union and the subsequent transition from statecommand to market-driven economies from 1990 to 2000. We brought an example of agricultural land-use change in one agro-climatic zone stretching across Lithuania, Belarus, and Russia. Here, we provide an overview of the agricultural changes for the studied countries. We estimated the rates and patterns of agricultural land abandonment based on Landsat TM/ETM+ satellite images and linked these data with institutional changes regarding land use. Using spatially explicit logistic regressions, we assessed spatial determinants of agricultural land abandonment. The highest rates of land abandonment from 1990 to 2000 were observed in Russia (31 %), followed by Lithuania (19 %), and Belarus (13 %), and the differences in land abandonment rates reflected the contrasting strategies for transitioning toward a market economy. The spatial patterns of agricultural land abandonment across Lithuania and Russia corresponded to the land rent theory of von Th\u00fcnen, as sites with low crop yields that were distant from markets had higher rates of abandonment. However, this was not the case for Belarus, where the institutional environment regarding agricultural land use differed from neighboring Lithuania and Russia.", "author" : [ { "dropping-particle" : "V.", "family" : "Prishchepov", "given" : "Alexander", "non-dropping-particle" : "", "parse-names" : false, "suffix" : "" }, { "dropping-particle" : "", "family" : "M\u00fcller", "given" : "Daniel", "non-dropping-particle" : "", "parse-names" : false, "suffix" : "" }, { "dropping-particle" : "", "family" : "Baumann", "given" : "Matthias", "non-dropping-particle" : "", "parse-names" : false, "suffix" : "" }, { "dropping-particle" : "", "family" : "Kuemmerle", "given" : "Tobias", "non-dropping-particle" : "", "parse-names" : false, "suffix" : "" }, { "dropping-particle" : "", "family" : "Alcantara", "given" : "Camilo", "non-dropping-particle" : "", "parse-names" : false, "suffix" : "" }, { "dropping-particle" : "", "family" : "Radeloff", "given" : "Volker C.", "non-dropping-particle" : "", "parse-names" : false, "suffix" : "" } ], "container-title" : "Land-Cover and Land-Use Changes in Eastern Europe after the Collapse of the Soviet Union in 1991", "id" : "ITEM-3", "issued" : { "date-parts" : [ [ "2016" ] ] }, "language" : "English", "page" : "91-117", "publisher" : "Springer International Publishing", "publisher-place" : "Switzerland", "title" : "Underlying drivers and spatial determinants of post-Soviet agricultural land abandonment in temperate Eastern Europe", "type" : "chapter" }, "uris" : [ "http://www.mendeley.com/documents/?uuid=3c672f3d-15aa-4128-a259-1ad2ee2b6cd9" ] } ], "mendeley" : { "formattedCitation" : "(G. Ioffe et al., 2004; Meyfroidt et al., 2016; Alexander V. Prishchepov et al., 2016)", "manualFormatting" : "(Ioffe et al.et al., 2004; Meyfroidt et al.et al., 2016; Prishchepov et al.et al., 20167)", "plainTextFormattedCitation" : "(G. Ioffe et al., 2004; Meyfroidt et al., 2016; Alexander V. Prishchepov et al., 2016)", "previouslyFormattedCitation" : "(G. Ioffe et al., 2004; Meyfroidt et al., 2016; Alexander V. Prishchepov et al., 2016)" }, "properties" : { "formattedCitation" : "(Ioffe et al., 2004; Meyfroidt et al., 2016; Prishchepov et al., 2017)", "plainCitation" : "(Ioffe et al., 2004; Meyfroidt et al., 2016; Prishchepov et al., 2017)" }, "schema" : "https://github.com/citation-style-language/schema/raw/master/csl-citation.json" }</w:instrText>
      </w:r>
      <w:r w:rsidRPr="00E13B98">
        <w:fldChar w:fldCharType="separate"/>
      </w:r>
      <w:r w:rsidRPr="00E13B98">
        <w:t xml:space="preserve">(Ioffe </w:t>
      </w:r>
      <w:r w:rsidR="000D7D89" w:rsidRPr="000D7D89">
        <w:rPr>
          <w:i/>
        </w:rPr>
        <w:t>et al.</w:t>
      </w:r>
      <w:r w:rsidRPr="00E13B98">
        <w:t>, 2004</w:t>
      </w:r>
      <w:r>
        <w:t xml:space="preserve">; Meyfroidt </w:t>
      </w:r>
      <w:r w:rsidR="000D7D89" w:rsidRPr="000D7D89">
        <w:rPr>
          <w:i/>
        </w:rPr>
        <w:t>et al.</w:t>
      </w:r>
      <w:r>
        <w:t xml:space="preserve">, 2016; </w:t>
      </w:r>
      <w:r w:rsidRPr="00E13B98">
        <w:t xml:space="preserve">Prishchepov </w:t>
      </w:r>
      <w:r w:rsidR="000D7D89" w:rsidRPr="000D7D89">
        <w:rPr>
          <w:i/>
        </w:rPr>
        <w:t>et al.</w:t>
      </w:r>
      <w:r w:rsidRPr="00E13B98">
        <w:t>, 2017)</w:t>
      </w:r>
      <w:r w:rsidRPr="00E13B98">
        <w:fldChar w:fldCharType="end"/>
      </w:r>
      <w:r w:rsidRPr="00E13B98">
        <w:t xml:space="preserve">. Demography legacies also played a crucial role in explaining the patterns of land abandonment, such as reduced population due to World War II in western Russia (e.g., Smolensk province), and outmigration in the 1960s and 1970s from the non-Chernozem region </w:t>
      </w:r>
      <w:r w:rsidRPr="00E13B98">
        <w:fldChar w:fldCharType="begin" w:fldLock="1"/>
      </w:r>
      <w:r>
        <w:instrText>ADDIN CSL_CITATION { "citationID" : "a2gg4js03pu", "citationItems" : [ { "id" : "ITEM-1", "itemData" : { "DOI" : "10.1080/09668130500051627", "ISSN" : "0966-8136", "author" : [ { "dropping-particle" : "", "family" : "Ioffe", "given" : "Grigory", "non-dropping-particle" : "", "parse-names" : false, "suffix" : "" } ], "container-title" : "Europe-Asia Studies", "id" : "ITEM-1", "issue" : "2", "issued" : { "date-parts" : [ [ "2005", "3" ] ] }, "page" : "179-208", "title" : "The Downsizing of Russian Agriculture", "type" : "article-journal", "volume" : "57" }, "uris" : [ "http://www.mendeley.com/documents/?uuid=46282862-0040-423c-99e9-67df58286c7d" ] }, { "id" : "ITEM-2", "itemData" : { "DOI" : "10.1016/j.landusepol.2012.06.011", "ISSN" : "02648377", "author" : [ { "dropping-particle" : "V.", "family" : "Prishchepov", "given" : "A.", "non-dropping-particle" : "", "parse-names" : false, "suffix" : "" }, { "dropping-particle" : "", "family" : "M\u00fcller", "given" : "D.", "non-dropping-particle" : "", "parse-names" : false, "suffix" : "" }, { "dropping-particle" : "", "family" : "Dubinin", "given" : "M.", "non-dropping-particle" : "", "parse-names" : false, "suffix" : "" }, { "dropping-particle" : "", "family" : "Baumann", "given" : "M.", "non-dropping-particle" : "", "parse-names" : false, "suffix" : "" }, { "dropping-particle" : "", "family" : "Radeloff", "given" : "V. C.", "non-dropping-particle" : "", "parse-names" : false, "suffix" : "" } ], "container-title" : "Land Use Policy", "id" : "ITEM-2", "issue" : "1", "issued" : { "date-parts" : [ [ "2013", "1" ] ] }, "language" : "en", "page" : "873-884", "title" : "Determinants of agricultural land abandonment in post-Soviet European Russia", "type" : "article-journal", "volume" : "30" }, "uris" : [ "http://www.mendeley.com/documents/?uuid=7b0d8161-daa7-45a1-b485-1a0bd57f6654" ] } ], "mendeley" : { "formattedCitation" : "(Grigory Ioffe, 2005; A. V. Prishchepov et al., 2013)", "manualFormatting" : "(Ioffe, 2005; Prishchepov et al., 2013)", "plainTextFormattedCitation" : "(Grigory Ioffe, 2005; A. V. Prishchepov et al., 2013)", "previouslyFormattedCitation" : "(Grigory Ioffe, 2005; A. V. Prishchepov et al., 2013)" }, "properties" : { "formattedCitation" : "(Ioffe, 2005; Prishchepov et al., 2013b)", "plainCitation" : "(Ioffe, 2005; Prishchepov et al., 2013b)" }, "schema" : "https://github.com/citation-style-language/schema/raw/master/csl-citation.json" }</w:instrText>
      </w:r>
      <w:r w:rsidRPr="00E13B98">
        <w:fldChar w:fldCharType="separate"/>
      </w:r>
      <w:r>
        <w:t xml:space="preserve">(Ioffe, 2005; </w:t>
      </w:r>
      <w:r w:rsidRPr="00E13B98">
        <w:t xml:space="preserve">Prishchepov </w:t>
      </w:r>
      <w:r w:rsidR="000D7D89" w:rsidRPr="000D7D89">
        <w:rPr>
          <w:i/>
        </w:rPr>
        <w:t>et al.</w:t>
      </w:r>
      <w:r w:rsidRPr="00E13B98">
        <w:t>, 2013)</w:t>
      </w:r>
      <w:r w:rsidRPr="00E13B98">
        <w:fldChar w:fldCharType="end"/>
      </w:r>
      <w:r w:rsidRPr="00E13B98">
        <w:t>. It has been proposed that agricultural production looses its economic feasibility when rural population density falls below five people/km</w:t>
      </w:r>
      <w:r w:rsidRPr="00E13B98">
        <w:rPr>
          <w:vertAlign w:val="superscript"/>
        </w:rPr>
        <w:t xml:space="preserve">2 </w:t>
      </w:r>
      <w:r w:rsidRPr="00E13B98">
        <w:rPr>
          <w:vertAlign w:val="superscript"/>
        </w:rPr>
        <w:lastRenderedPageBreak/>
        <w:fldChar w:fldCharType="begin" w:fldLock="1"/>
      </w:r>
      <w:r>
        <w:rPr>
          <w:vertAlign w:val="superscript"/>
        </w:rPr>
        <w:instrText>ADDIN CSL_CITATION { "citationID" : "a1mgopcovd9", "citationItems" : [ { "id" : "ITEM-1", "itemData" : { "DOI" : "10.1111/j.1467-8306.2004.00441.x", "ISSN" : "1467-8306", "abstract" : "The continuous zone of settlement long considered a defining feature of Europe, is undergoing spatial framentation along its eastern periphery. Massive areas of rural depopulation have emerged in many regions of European Russia, including its heartland. As a result of farmland abandonment, no fewer than 20 million hectares of arable land are already deserted in European Russia, and more will be left behind in the foreseeable future. The ongoing spatial fragmentation results in two diverging structures, identified on the basis of a unique district-structured database: an emerging archipelago of commercial farming, and the so-called black holes, the likely loci of soon-to-be-abandoned land. While land abandonment is by no means a uniquely Russian phenomenon, one of its preconditions in Russia is that farmland was extended beyond environmentally reasonable limits. The rural depopulation naturally leads to the contraction of farmland. Because land that is likely to be retained under cultivation is a better match to people's actual ability to cultivate it, fewer resources are going to be wasted, and the overall efficiency of Russia's agriculture is likely to rise as a result.", "author" : [ { "dropping-particle" : "", "family" : "Ioffe", "given" : "G.", "non-dropping-particle" : "", "parse-names" : false, "suffix" : "" }, { "dropping-particle" : "", "family" : "Nefedova", "given" : "T.", "non-dropping-particle" : "", "parse-names" : false, "suffix" : "" }, { "dropping-particle" : "", "family" : "Zaslavsky", "given" : "I.", "non-dropping-particle" : "", "parse-names" : false, "suffix" : "" } ], "container-title" : "Annals of the Association of American Geographers", "id" : "ITEM-1", "issue" : "4", "issued" : { "date-parts" : [ [ "2004" ] ] }, "page" : "913\u2013943", "title" : "From Spatial Continuity to Fragmentation: The Case of Russian Farming", "type" : "article-journal", "volume" : "94" }, "uris" : [ "http://www.mendeley.com/documents/?uuid=2350be16-2173-4222-b94a-bad113c8a0f5" ] } ], "mendeley" : { "formattedCitation" : "(G. Ioffe et al., 2004)", "plainTextFormattedCitation" : "(G. Ioffe et al., 2004)", "previouslyFormattedCitation" : "(G. Ioffe et al., 2004)" }, "properties" : { "formattedCitation" : "(Ioffe et al., 2004)", "plainCitation" : "(Ioffe et al., 2004)" }, "schema" : "https://github.com/citation-style-language/schema/raw/master/csl-citation.json" }</w:instrText>
      </w:r>
      <w:r w:rsidRPr="00E13B98">
        <w:rPr>
          <w:vertAlign w:val="superscript"/>
        </w:rPr>
        <w:fldChar w:fldCharType="separate"/>
      </w:r>
      <w:r w:rsidRPr="00F76B67">
        <w:t xml:space="preserve">(Ioffe </w:t>
      </w:r>
      <w:r w:rsidR="000D7D89" w:rsidRPr="000D7D89">
        <w:rPr>
          <w:i/>
        </w:rPr>
        <w:t>et al.</w:t>
      </w:r>
      <w:r w:rsidRPr="00F76B67">
        <w:t>, 2004)</w:t>
      </w:r>
      <w:r w:rsidRPr="00E13B98">
        <w:rPr>
          <w:vertAlign w:val="superscript"/>
        </w:rPr>
        <w:fldChar w:fldCharType="end"/>
      </w:r>
      <w:r w:rsidRPr="00E13B98">
        <w:t xml:space="preserve">. The regions with higher birth rates and higher population density were found to be more favourable for re-cultivation </w:t>
      </w:r>
      <w:r w:rsidRPr="00E13B98">
        <w:fldChar w:fldCharType="begin" w:fldLock="1"/>
      </w:r>
      <w:r>
        <w:instrText>ADDIN CSL_CITATION { "citationID" : "a2osuco72c7", "citationItems" : [ { "id" : "ITEM-1", "itemData" : { "DOI" : "10.1016/j.gloenvcha.2016.01.003", "ISSN" : "09593780", "author" : [ { "dropping-particle" : "", "family" : "Meyfroidt", "given" : "Patrick", "non-dropping-particle" : "", "parse-names" : false, "suffix" : "" }, { "dropping-particle" : "", "family" : "Schierhorn", "given" : "F.", "non-dropping-particle" : "", "parse-names" : false, "suffix" : "" }, { "dropping-particle" : "V.", "family" : "Prishchepov", "given" : "A.", "non-dropping-particle" : "", "parse-names" : false, "suffix" : "" }, { "dropping-particle" : "", "family" : "M\u00fcller", "given" : "D.", "non-dropping-particle" : "", "parse-names" : false, "suffix" : "" }, { "dropping-particle" : "", "family" : "Kuemmerle", "given" : "T.", "non-dropping-particle" : "", "parse-names" : false, "suffix" : "" } ], "container-title" : "Global Environmental Change", "id" : "ITEM-1", "issued" : { "date-parts" : [ [ "2016", "3" ] ] }, "language" : "en", "page" : "1-15", "title" : "Drivers, constraints and trade-offs associated with recultivating abandoned cropland in Russia, Ukraine and Kazakhstan", "type" : "article-journal", "volume" : "37" }, "uris" : [ "http://www.mendeley.com/documents/?uuid=cee5447a-fc49-4fb1-8689-4707677bbedf" ] }, { "id" : "ITEM-2", "itemData" : { "DOI" : "10.1057/palgrave.ces.8100080", "author" : [ { "dropping-particle" : "", "family" : "Shagaida", "given" : "N.", "non-dropping-particle" : "", "parse-names" : false, "suffix" : "" } ], "container-title" : "Comparative Economic Studies", "id" : "ITEM-2", "issue" : "1", "issued" : { "date-parts" : [ [ "2005" ] ] }, "page" : "127-140", "title" : "Agricultural Land Market in Russia: Living with Constraints", "type" : "article-journal", "volume" : "47" }, "uris" : [ "http://www.mendeley.com/documents/?uuid=42ab6435-b95f-46f0-8328-9500cd173248" ] } ], "mendeley" : { "formattedCitation" : "(Meyfroidt et al., 2016; Shagaida, 2005)", "plainTextFormattedCitation" : "(Meyfroidt et al., 2016; Shagaida, 2005)", "previouslyFormattedCitation" : "(Meyfroidt et al., 2016; Shagaida, 2005)" }, "properties" : { "formattedCitation" : "(Meyfroidt et al., 2016)", "plainCitation" : "(Meyfroidt et al., 2016)" }, "schema" : "https://github.com/citation-style-language/schema/raw/master/csl-citation.json" }</w:instrText>
      </w:r>
      <w:r w:rsidRPr="00E13B98">
        <w:fldChar w:fldCharType="separate"/>
      </w:r>
      <w:r w:rsidRPr="00FE0C82">
        <w:t xml:space="preserve">(Meyfroidt </w:t>
      </w:r>
      <w:r w:rsidR="000D7D89" w:rsidRPr="000D7D89">
        <w:rPr>
          <w:i/>
        </w:rPr>
        <w:t>et al.</w:t>
      </w:r>
      <w:r w:rsidRPr="00FE0C82">
        <w:t>, 2016; Shagaida, 2005)</w:t>
      </w:r>
      <w:r w:rsidRPr="00E13B98">
        <w:fldChar w:fldCharType="end"/>
      </w:r>
      <w:r>
        <w:t>.</w:t>
      </w:r>
    </w:p>
    <w:p w14:paraId="56412697" w14:textId="4F58138F" w:rsidR="00A869E6" w:rsidRPr="00E51159" w:rsidRDefault="00A869E6" w:rsidP="00E51159">
      <w:pPr>
        <w:rPr>
          <w:lang w:val="en-US"/>
        </w:rPr>
      </w:pPr>
      <w:r>
        <w:rPr>
          <w:lang w:eastAsia="en-GB"/>
        </w:rPr>
        <w:drawing>
          <wp:inline distT="0" distB="0" distL="0" distR="0" wp14:anchorId="00F3462C" wp14:editId="02B07EDB">
            <wp:extent cx="5759450" cy="5379720"/>
            <wp:effectExtent l="0" t="0" r="0" b="0"/>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2"/>
                    <a:stretch>
                      <a:fillRect/>
                    </a:stretch>
                  </pic:blipFill>
                  <pic:spPr>
                    <a:xfrm>
                      <a:off x="0" y="0"/>
                      <a:ext cx="5759450" cy="5379720"/>
                    </a:xfrm>
                    <a:prstGeom prst="rect">
                      <a:avLst/>
                    </a:prstGeom>
                  </pic:spPr>
                </pic:pic>
              </a:graphicData>
            </a:graphic>
          </wp:inline>
        </w:drawing>
      </w:r>
    </w:p>
    <w:p w14:paraId="59449334" w14:textId="77777777" w:rsidR="0048205B" w:rsidRPr="00E13B98" w:rsidRDefault="0048205B" w:rsidP="00AE389F">
      <w:pPr>
        <w:rPr>
          <w:highlight w:val="yellow"/>
        </w:rPr>
      </w:pPr>
    </w:p>
    <w:p w14:paraId="36D008BC" w14:textId="77777777" w:rsidR="0048205B" w:rsidRPr="00E13B98" w:rsidRDefault="0048205B" w:rsidP="0048184E">
      <w:pPr>
        <w:pStyle w:val="Heading5"/>
        <w:tabs>
          <w:tab w:val="left" w:pos="993"/>
        </w:tabs>
        <w:spacing w:line="240" w:lineRule="auto"/>
      </w:pPr>
      <w:bookmarkStart w:id="1340" w:name="_Toc519514764"/>
      <w:r w:rsidRPr="00E13B98">
        <w:t>Technological drivers of trends in agricultural land use</w:t>
      </w:r>
      <w:bookmarkEnd w:id="1340"/>
    </w:p>
    <w:p w14:paraId="65EBDBC7" w14:textId="02F2C991" w:rsidR="0048205B" w:rsidRPr="00E13B98" w:rsidRDefault="0048205B" w:rsidP="00AE389F">
      <w:r w:rsidRPr="00E13B98">
        <w:t>Technological drivers such as biotechnology and mechani</w:t>
      </w:r>
      <w:r>
        <w:t>z</w:t>
      </w:r>
      <w:r w:rsidRPr="00E13B98">
        <w:t>ation (e.g. tractors) are important drivers of change in the agricultural sector</w:t>
      </w:r>
      <w:r>
        <w:t xml:space="preserve"> </w:t>
      </w:r>
      <w:r>
        <w:fldChar w:fldCharType="begin" w:fldLock="1"/>
      </w:r>
      <w:r>
        <w:instrText>ADDIN CSL_CITATION { "citationItems" : [ { "id" : "ITEM-1", "itemData" : { "DOI" : "10.1016/j.landusepol.2015.07.003", "ISBN" : "0264-8377", "ISSN" : "02648377", "abstract" : "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artin Rudbeck", "non-dropping-particle" : "", "parse-names" : false, "suffix" : "" }, { "dropping-particle" : "", "family" : "Kuemmerle", "given" : "Tobias", "non-dropping-particle" : "", "parse-names" : false, "suffix" : "" }, { "dropping-particle" : "", "family" : "M??ller", "given" : "Daniel", "non-dropping-particle" : "", "parse-names" : false, "suffix" : "" }, { "dropping-particle" : "", "family" : "Erb", "given" : "Karlheinz", "non-dropping-particle" : "", "parse-names" : false, "suffix" : "" }, { "dropping-particle" : "", "family" : "Verburg", "given" : "Peter H.", "non-dropping-particle" : "", "parse-names" : false, "suffix" : "" }, { "dropping-particle" : "", "family" : "Haberl", "given" : "Helmut", "non-dropping-particle" : "", "parse-names" : false, "suffix" : "" }, { "dropping-particle" : "", "family" : "Vesterager", "given" : "Jens Peter", "non-dropping-particle" : "", "parse-names" : false, "suffix" : "" }, { "dropping-particle" : "", "family" : "Andri??", "given" : "Maja", "non-dropping-particle" : "", "parse-names" : false, "suffix" : "" }, { "dropping-particle" : "", "family" : "Antrop", "given" : "Marc", "non-dropping-particle" : "", "parse-names" : false, "suffix" : "" }, { "dropping-particle" : "", "family" : "Austrheim", "given" : "Gunnar", "non-dropping-particle" : "", "parse-names" : false, "suffix" : "" }, { "dropping-particle" : "", "family" : "Bj??rn", "given" : "Ismo", "non-dropping-particle" : "", "parse-names" : false, "suffix" : "" }, { "dropping-particle" : "", "family" : "Bondeau", "given" : "Alberte", "non-dropping-particle" : "", "parse-names" : false, "suffix" : "" }, { "dropping-particle" : "", "family" : "B??rgi", "given" : "Matthias", "non-dropping-particle" : "", "parse-names" : false, "suffix" : "" }, { "dropping-particle" : "", "family" : "Bryson", "given" : "Jessica", "non-dropping-particle" : "", "parse-names" : false, "suffix" : "" }, { "dropping-particle" : "", "family" : "Caspar", "given" : "Gilles", "non-dropping-particle" : "", "parse-names" : false, "suffix" : "" }, { "dropping-particle" : "", "family" : "Cassar", "given" : "Louis F.", "non-dropping-particle" : "", "parse-names" : false, "suffix" : "" }, { "dropping-particle" : "", "family" : "Conrad", "given" : "Elisabeth", "non-dropping-particle" : "", "parse-names" : false, "suffix" : "" }, { "dropping-particle" : "", "family" : "Chrom??", "given" : "Pavel", "non-dropping-particle" : "", "parse-names" : false, "suffix" : "" }, { "dropping-particle" : "", "family" : "Daugirdas", "given" : "Vidmantas", "non-dropping-particle" : "", "parse-names" : false, "suffix" : "" }, { "dropping-particle" : "", "family" : "Eetvelde", "given" : "Veerle", "non-dropping-particle" : "Van", "parse-names" : false, "suffix" : "" }, { "dropping-particle" : "", "family" : "Elena-Rossell??", "given" : "Ramon", "non-dropping-particle" : "", "parse-names" : false, "suffix" : "" }, { "dropping-particle" : "", "family" : "Gimmi", "given" : "Urs", "non-dropping-particle" : "", "parse-names" : false, "suffix" : "" }, { "dropping-particle" : "", "family" : "Izakovicova", "given" : "Zita", "non-dropping-particle" : "", "parse-names" : false, "suffix" : "" }, { "dropping-particle" : "", "family" : "Jan????k", "given" : "V??t", "non-dropping-particle" : "", "parse-names" : false, "suffix" : "" }, { "dropping-particle" : "", "family" : "Jansson", "given" : "Ulf", "non-dropping-particle" : "", "parse-names" : false, "suffix" : "" }, { "dropping-particle" : "", "family" : "Kladnik", "given" : "Drago", "non-dropping-particle" : "", "parse-names" : false, "suffix" : "" }, { "dropping-particle" : "", "family" : "Kozak", "given" : "Jacek", "non-dropping-particle" : "", "parse-names" : false, "suffix" : "" }, { "dropping-particle" : "", "family" : "Konkoly-Gyur??", "given" : "Eva", "non-dropping-particle" : "", "parse-names" : false, "suffix" : "" }, { "dropping-particle" : "", "family" : "Krausmann", "given" : "Fridolin", "non-dropping-particle" : "", "parse-names" : false, "suffix" : "" }, { "dropping-particle" : "", "family" : "Mander", "given" : "??lo", "non-dropping-particle" : "", "parse-names" : false, "suffix" : "" }, { "dropping-particle" : "", "family" : "McDonagh", "given" : "John", "non-dropping-particle" : "", "parse-names" : false, "suffix" : "" }, { "dropping-particle" : "", "family" : "P??rn", "given" : "Jaan", "non-dropping-particle" : "", "parse-names" : false, "suffix" : "" }, { "dropping-particle" : "", "family" : "Niedertscheider", "given" : "Maria", "non-dropping-particle" : "", "parse-names" : false, "suffix" : "" }, { "dropping-particle" : "", "family" : "Nikodemus", "given" : "Olgerts", "non-dropping-particle" : "", "parse-names" : false, "suffix" : "" }, { "dropping-particle" : "", "family" : "Ostapowicz", "given" : "Katarzyna", "non-dropping-particle" : "", "parse-names" : false, "suffix" : "" }, { "dropping-particle" : "", "family" : "P??rez-Soba", "given" : "Marta", "non-dropping-particle" : "", "parse-names" : false, "suffix" : "" }, { "dropping-particle" : "", "family" : "Pinto-Correia", "given" : "Teresa", "non-dropping-particle" : "", "parse-names" : false, "suffix" : "" }, { "dropping-particle" : "", "family" : "Ribokas", "given" : "Gintaras", "non-dropping-particle" : "", "parse-names" : false, "suffix" : "" }, { "dropping-particle" : "", "family" : "Rounsevell", "given" : "Mark", "non-dropping-particle" : "", "parse-names" : false, "suffix" : "" }, { "dropping-particle" : "", "family" : "Schistou", "given" : "Despoina", "non-dropping-particle" : "", "parse-names" : false, "suffix" : "" }, { "dropping-particle" : "", "family" : "Schmit", "given" : "Claude", "non-dropping-particle" : "", "parse-names" : false, "suffix" : "" }, { "dropping-particle" : "", "family" : "Terkenli", "given" : "Theano S.", "non-dropping-particle" : "", "parse-names" : false, "suffix" : "" }, { "dropping-particle" : "", "family" : "Tretvik", "given" : "Aud M.", "non-dropping-particle" : "", "parse-names" : false, "suffix" : "" }, { "dropping-particle" : "", "family" : "Trzepacz", "given" : "Piotr", "non-dropping-particle" : "", "parse-names" : false, "suffix" : "" }, { "dropping-particle" : "", "family" : "Vadineanu", "given" : "Angheluta", "non-dropping-particle" : "", "parse-names" : false, "suffix" : "" }, { "dropping-particle" : "", "family" : "Walz", "given" : "Ariane", "non-dropping-particle" : "", "parse-names" : false, "suffix" : "" }, { "dropping-particle" : "", "family" : "Zhllima", "given" : "Edvin", "non-dropping-particle" : "", "parse-names" : false, "suffix" : "" }, { "dropping-particle" : "", "family" : "Reenberg", "given" : "Anette", "non-dropping-particle" : "", "parse-names" : false, "suffix" : "" } ], "container-title" : "Land Use Policy", "id" : "ITEM-1", "issued" : { "date-parts" : [ [ "2015" ] ] }, "page" : "53-64", "title" : "Transitions in European land-management regimes between 1800 and 2010", "type" : "article-journal", "volume" : "49" }, "uris" : [ "http://www.mendeley.com/documents/?uuid=db257509-7650-427d-b2c5-2000caaa7280" ] } ], "mendeley" : { "formattedCitation" : "(Jepsen et al., 2015)", "plainTextFormattedCitation" : "(Jepsen et al., 2015)", "previouslyFormattedCitation" : "(Jepsen et al., 2015)" }, "properties" : {  }, "schema" : "https://github.com/citation-style-language/schema/raw/master/csl-citation.json" }</w:instrText>
      </w:r>
      <w:r>
        <w:fldChar w:fldCharType="separate"/>
      </w:r>
      <w:r w:rsidRPr="006A6911">
        <w:t xml:space="preserve">(Jepsen </w:t>
      </w:r>
      <w:r w:rsidR="000D7D89" w:rsidRPr="000D7D89">
        <w:rPr>
          <w:i/>
        </w:rPr>
        <w:t>et al.</w:t>
      </w:r>
      <w:r w:rsidRPr="006A6911">
        <w:t>, 2015)</w:t>
      </w:r>
      <w:r>
        <w:fldChar w:fldCharType="end"/>
      </w:r>
      <w:r w:rsidRPr="00E13B98">
        <w:t xml:space="preserve">. Better production technology, for instance application of high power tractors and other machinery, may encourage farmers to cultivate more land, thus stimulating re-cultivation of abandoned plots. However, improvement of technological production can also be strongly influenced by whether economic factors favour investment in technological advances </w:t>
      </w:r>
      <w:r>
        <w:fldChar w:fldCharType="begin" w:fldLock="1"/>
      </w:r>
      <w:r>
        <w:instrText>ADDIN CSL_CITATION { "citationItems" : [ { "id" : "ITEM-1", "itemData" : { "DOI" : "10.1016/j.landusepol.2015.07.003", "ISBN" : "0264-8377", "ISSN" : "02648377", "abstract" : "Land use is a cornerstone of human civilization, but also intrinsically linked to many global sustainability challenges-from climate change to food security to the ongoing biodiversity crisis. Understanding the underlying technological, institutional and economic drivers of land-use change, and how they play out in different environmental, socio-economic and cultural contexts, is therefore important for identifying effective policies to successfully address these challenges. In this regard, much can be learned from studying long-term land-use change. We examined the evolution of European land management over the past 200 years with the aim of identifying (1) key episodes of changes in land management, and (2) their underlying technological, institutional and economic drivers. To do so, we generated narratives elaborating on the drivers of land use-change at the country level for 28 countries in Europe. We qualitatively grouped drivers into land-management regimes, and compared changes in management regimes across Europe. Our results allowed discerning seven land-management regimes, and highlighted marked heterogeneity regarding the types of management regimes occurring in a particular country, the timing and prevalence of regimes, and the conditions that result in observed bifurcations. However, we also found strong similarities across countries in the timing of certain land-management regime shifts, often in relation to institutional reforms (e.g., changes in EU agrarian policies or the emergence and collapse of the Soviet land management paradigm) or to technological innovations (e.g., drainage pipes, tillage and harvesting machinery, motorization, and synthetic fertilizers). Land reforms frequently triggered changes in land management, and the location and timing of reforms had substantial impacts on land-use outcomes. Finally, forest protection policies and voluntary cooperatives were important drivers of land-management changes. Overall, our results demonstrate that land-system changes should not be conceived as unidirectional developments following predefined trajectories, but rather as path-dependent processes that may be affected by various drivers, including sudden events.", "author" : [ { "dropping-particle" : "", "family" : "Jepsen", "given" : "Martin Rudbeck", "non-dropping-particle" : "", "parse-names" : false, "suffix" : "" }, { "dropping-particle" : "", "family" : "Kuemmerle", "given" : "Tobias", "non-dropping-particle" : "", "parse-names" : false, "suffix" : "" }, { "dropping-particle" : "", "family" : "M??ller", "given" : "Daniel", "non-dropping-particle" : "", "parse-names" : false, "suffix" : "" }, { "dropping-particle" : "", "family" : "Erb", "given" : "Karlheinz", "non-dropping-particle" : "", "parse-names" : false, "suffix" : "" }, { "dropping-particle" : "", "family" : "Verburg", "given" : "Peter H.", "non-dropping-particle" : "", "parse-names" : false, "suffix" : "" }, { "dropping-particle" : "", "family" : "Haberl", "given" : "Helmut", "non-dropping-particle" : "", "parse-names" : false, "suffix" : "" }, { "dropping-particle" : "", "family" : "Vesterager", "given" : "Jens Peter", "non-dropping-particle" : "", "parse-names" : false, "suffix" : "" }, { "dropping-particle" : "", "family" : "Andri??", "given" : "Maja", "non-dropping-particle" : "", "parse-names" : false, "suffix" : "" }, { "dropping-particle" : "", "family" : "Antrop", "given" : "Marc", "non-dropping-particle" : "", "parse-names" : false, "suffix" : "" }, { "dropping-particle" : "", "family" : "Austrheim", "given" : "Gunnar", "non-dropping-particle" : "", "parse-names" : false, "suffix" : "" }, { "dropping-particle" : "", "family" : "Bj??rn", "given" : "Ismo", "non-dropping-particle" : "", "parse-names" : false, "suffix" : "" }, { "dropping-particle" : "", "family" : "Bondeau", "given" : "Alberte", "non-dropping-particle" : "", "parse-names" : false, "suffix" : "" }, { "dropping-particle" : "", "family" : "B??rgi", "given" : "Matthias", "non-dropping-particle" : "", "parse-names" : false, "suffix" : "" }, { "dropping-particle" : "", "family" : "Bryson", "given" : "Jessica", "non-dropping-particle" : "", "parse-names" : false, "suffix" : "" }, { "dropping-particle" : "", "family" : "Caspar", "given" : "Gilles", "non-dropping-particle" : "", "parse-names" : false, "suffix" : "" }, { "dropping-particle" : "", "family" : "Cassar", "given" : "Louis F.", "non-dropping-particle" : "", "parse-names" : false, "suffix" : "" }, { "dropping-particle" : "", "family" : "Conrad", "given" : "Elisabeth", "non-dropping-particle" : "", "parse-names" : false, "suffix" : "" }, { "dropping-particle" : "", "family" : "Chrom??", "given" : "Pavel", "non-dropping-particle" : "", "parse-names" : false, "suffix" : "" }, { "dropping-particle" : "", "family" : "Daugirdas", "given" : "Vidmantas", "non-dropping-particle" : "", "parse-names" : false, "suffix" : "" }, { "dropping-particle" : "", "family" : "Eetvelde", "given" : "Veerle", "non-dropping-particle" : "Van", "parse-names" : false, "suffix" : "" }, { "dropping-particle" : "", "family" : "Elena-Rossell??", "given" : "Ramon", "non-dropping-particle" : "", "parse-names" : false, "suffix" : "" }, { "dropping-particle" : "", "family" : "Gimmi", "given" : "Urs", "non-dropping-particle" : "", "parse-names" : false, "suffix" : "" }, { "dropping-particle" : "", "family" : "Izakovicova", "given" : "Zita", "non-dropping-particle" : "", "parse-names" : false, "suffix" : "" }, { "dropping-particle" : "", "family" : "Jan????k", "given" : "V??t", "non-dropping-particle" : "", "parse-names" : false, "suffix" : "" }, { "dropping-particle" : "", "family" : "Jansson", "given" : "Ulf", "non-dropping-particle" : "", "parse-names" : false, "suffix" : "" }, { "dropping-particle" : "", "family" : "Kladnik", "given" : "Drago", "non-dropping-particle" : "", "parse-names" : false, "suffix" : "" }, { "dropping-particle" : "", "family" : "Kozak", "given" : "Jacek", "non-dropping-particle" : "", "parse-names" : false, "suffix" : "" }, { "dropping-particle" : "", "family" : "Konkoly-Gyur??", "given" : "Eva", "non-dropping-particle" : "", "parse-names" : false, "suffix" : "" }, { "dropping-particle" : "", "family" : "Krausmann", "given" : "Fridolin", "non-dropping-particle" : "", "parse-names" : false, "suffix" : "" }, { "dropping-particle" : "", "family" : "Mander", "given" : "??lo", "non-dropping-particle" : "", "parse-names" : false, "suffix" : "" }, { "dropping-particle" : "", "family" : "McDonagh", "given" : "John", "non-dropping-particle" : "", "parse-names" : false, "suffix" : "" }, { "dropping-particle" : "", "family" : "P??rn", "given" : "Jaan", "non-dropping-particle" : "", "parse-names" : false, "suffix" : "" }, { "dropping-particle" : "", "family" : "Niedertscheider", "given" : "Maria", "non-dropping-particle" : "", "parse-names" : false, "suffix" : "" }, { "dropping-particle" : "", "family" : "Nikodemus", "given" : "Olgerts", "non-dropping-particle" : "", "parse-names" : false, "suffix" : "" }, { "dropping-particle" : "", "family" : "Ostapowicz", "given" : "Katarzyna", "non-dropping-particle" : "", "parse-names" : false, "suffix" : "" }, { "dropping-particle" : "", "family" : "P??rez-Soba", "given" : "Marta", "non-dropping-particle" : "", "parse-names" : false, "suffix" : "" }, { "dropping-particle" : "", "family" : "Pinto-Correia", "given" : "Teresa", "non-dropping-particle" : "", "parse-names" : false, "suffix" : "" }, { "dropping-particle" : "", "family" : "Ribokas", "given" : "Gintaras", "non-dropping-particle" : "", "parse-names" : false, "suffix" : "" }, { "dropping-particle" : "", "family" : "Rounsevell", "given" : "Mark", "non-dropping-particle" : "", "parse-names" : false, "suffix" : "" }, { "dropping-particle" : "", "family" : "Schistou", "given" : "Despoina", "non-dropping-particle" : "", "parse-names" : false, "suffix" : "" }, { "dropping-particle" : "", "family" : "Schmit", "given" : "Claude", "non-dropping-particle" : "", "parse-names" : false, "suffix" : "" }, { "dropping-particle" : "", "family" : "Terkenli", "given" : "Theano S.", "non-dropping-particle" : "", "parse-names" : false, "suffix" : "" }, { "dropping-particle" : "", "family" : "Tretvik", "given" : "Aud M.", "non-dropping-particle" : "", "parse-names" : false, "suffix" : "" }, { "dropping-particle" : "", "family" : "Trzepacz", "given" : "Piotr", "non-dropping-particle" : "", "parse-names" : false, "suffix" : "" }, { "dropping-particle" : "", "family" : "Vadineanu", "given" : "Angheluta", "non-dropping-particle" : "", "parse-names" : false, "suffix" : "" }, { "dropping-particle" : "", "family" : "Walz", "given" : "Ariane", "non-dropping-particle" : "", "parse-names" : false, "suffix" : "" }, { "dropping-particle" : "", "family" : "Zhllima", "given" : "Edvin", "non-dropping-particle" : "", "parse-names" : false, "suffix" : "" }, { "dropping-particle" : "", "family" : "Reenberg", "given" : "Anette", "non-dropping-particle" : "", "parse-names" : false, "suffix" : "" } ], "container-title" : "Land Use Policy", "id" : "ITEM-1", "issued" : { "date-parts" : [ [ "2015" ] ] }, "page" : "53-64", "title" : "Transitions in European land-management regimes between 1800 and 2010", "type" : "article-journal", "volume" : "49" }, "uris" : [ "http://www.mendeley.com/documents/?uuid=db257509-7650-427d-b2c5-2000caaa7280" ] } ], "mendeley" : { "formattedCitation" : "(Jepsen et al., 2015)", "plainTextFormattedCitation" : "(Jepsen et al., 2015)", "previouslyFormattedCitation" : "(Jepsen et al., 2015)" }, "properties" : {  }, "schema" : "https://github.com/citation-style-language/schema/raw/master/csl-citation.json" }</w:instrText>
      </w:r>
      <w:r>
        <w:fldChar w:fldCharType="separate"/>
      </w:r>
      <w:r w:rsidRPr="000F292F">
        <w:t xml:space="preserve">(Jepsen </w:t>
      </w:r>
      <w:r w:rsidR="000D7D89" w:rsidRPr="000D7D89">
        <w:rPr>
          <w:i/>
        </w:rPr>
        <w:t>et al.</w:t>
      </w:r>
      <w:r w:rsidRPr="000F292F">
        <w:t>, 2015)</w:t>
      </w:r>
      <w:r>
        <w:fldChar w:fldCharType="end"/>
      </w:r>
      <w:r w:rsidRPr="00E13B98">
        <w:t>.</w:t>
      </w:r>
    </w:p>
    <w:p w14:paraId="245B4613" w14:textId="77777777" w:rsidR="0048205B" w:rsidRPr="00E13B98" w:rsidRDefault="0048205B" w:rsidP="00AE389F"/>
    <w:p w14:paraId="5C9C0624" w14:textId="77777777" w:rsidR="0048205B" w:rsidRPr="00E13B98" w:rsidRDefault="0048205B" w:rsidP="00147745">
      <w:pPr>
        <w:pStyle w:val="Heading3"/>
      </w:pPr>
      <w:bookmarkStart w:id="1341" w:name="_Toc502837434"/>
      <w:bookmarkStart w:id="1342" w:name="_Toc504380685"/>
      <w:bookmarkStart w:id="1343" w:name="_Toc519514765"/>
      <w:bookmarkStart w:id="1344" w:name="_Toc480359677"/>
      <w:bookmarkStart w:id="1345" w:name="_Toc479152655"/>
      <w:bookmarkStart w:id="1346" w:name="_Toc477938326"/>
      <w:r w:rsidRPr="00E13B98">
        <w:t>Trends and indirect drivers of changes in forestry</w:t>
      </w:r>
      <w:bookmarkEnd w:id="1341"/>
      <w:bookmarkEnd w:id="1342"/>
      <w:bookmarkEnd w:id="1343"/>
      <w:r w:rsidRPr="00E13B98">
        <w:t xml:space="preserve"> </w:t>
      </w:r>
    </w:p>
    <w:p w14:paraId="68A4789B" w14:textId="77777777" w:rsidR="0048205B" w:rsidRPr="00E13B98" w:rsidRDefault="0048205B" w:rsidP="001F0516">
      <w:pPr>
        <w:pStyle w:val="Heading4"/>
      </w:pPr>
      <w:bookmarkStart w:id="1347" w:name="_Toc519514766"/>
      <w:r w:rsidRPr="00E13B98">
        <w:t>Trends in forestry</w:t>
      </w:r>
      <w:bookmarkEnd w:id="1347"/>
    </w:p>
    <w:p w14:paraId="08B3B0DF" w14:textId="535A338C" w:rsidR="0048205B" w:rsidRDefault="0048205B" w:rsidP="00AE389F">
      <w:pPr>
        <w:rPr>
          <w:lang w:val="es-ES"/>
        </w:rPr>
      </w:pPr>
      <w:r w:rsidRPr="00E13B98">
        <w:t xml:space="preserve">Forest management systems vary across Europe and Central Asia. In the boreal zone forest management with clear-cuts followed by intensive silviculture dominates in Fennoscandia </w:t>
      </w:r>
      <w:r>
        <w:fldChar w:fldCharType="begin" w:fldLock="1"/>
      </w:r>
      <w:r>
        <w:instrText>ADDIN CSL_CITATION { "citationItems" : [ { "id" : "ITEM-1", "itemData" : { "author" : [ { "dropping-particle" : "", "family" : "Granhus", "given" : "A.", "non-dropping-particle" : "", "parse-names" : false, "suffix" : "" }, { "dropping-particle" : "", "family" : "Eriksen", "given" : "R.", "non-dropping-particle" : "", "parse-names" : false, "suffix" : "" }, { "dropping-particle" : "", "family" : "Moum", "given" : "S.-O.", "non-dropping-particle" : "", "parse-names" : false, "suffix" : "" } ], "id" : "ITEM-1", "issued" : { "date-parts" : [ [ "2015" ] ] }, "title" : "Resultatkontroll skogbruk/milj\u00f6 rapport 2014", "type" : "report" }, "uris" : [ "http://www.mendeley.com/documents/?uuid=f8128b70-8922-3102-b82f-814800d3017d" ] } ], "mendeley" : { "formattedCitation" : "(Granhus, Eriksen, &amp; Moum, 2015)", "plainTextFormattedCitation" : "(Granhus, Eriksen, &amp; Moum, 2015)", "previouslyFormattedCitation" : "(Granhus, Eriksen, &amp; Moum, 2015)" }, "properties" : {  }, "schema" : "https://github.com/citation-style-language/schema/raw/master/csl-citation.json" }</w:instrText>
      </w:r>
      <w:r>
        <w:fldChar w:fldCharType="separate"/>
      </w:r>
      <w:r w:rsidRPr="001809CA">
        <w:t>(Granhus</w:t>
      </w:r>
      <w:r w:rsidR="005D7889">
        <w:rPr>
          <w:i/>
        </w:rPr>
        <w:t xml:space="preserve"> et </w:t>
      </w:r>
      <w:r w:rsidR="005D7889">
        <w:rPr>
          <w:i/>
        </w:rPr>
        <w:lastRenderedPageBreak/>
        <w:t>al.</w:t>
      </w:r>
      <w:r w:rsidRPr="001809CA">
        <w:t>, 2015)</w:t>
      </w:r>
      <w:r>
        <w:fldChar w:fldCharType="end"/>
      </w:r>
      <w:r w:rsidRPr="00E13B98">
        <w:t>, and wood mining without silviculture in boreal Russia</w:t>
      </w:r>
      <w:r>
        <w:t xml:space="preserve"> </w:t>
      </w:r>
      <w:r>
        <w:fldChar w:fldCharType="begin" w:fldLock="1"/>
      </w:r>
      <w:r>
        <w:instrText>ADDIN CSL_CITATION { "citationItems" : [ { "id" : "ITEM-1", "itemData" : { "DOI" : "10.1016/j.forpol.2016.02.001", "ISSN" : "13899341",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Forest Policy and Economics", "id" : "ITEM-1", "issued" : { "date-parts" : [ [ "2016", "5", "1" ] ] }, "page" : "1-10", "publisher" : "Elsevier", "title" : "Barriers and bridges for intensified wood production in Russia: Insights from the environmental history of a regional logging frontier", "type" : "article-journal", "volume" : "66" }, "uris" : [ "http://www.mendeley.com/documents/?uuid=3101fdce-3cec-3189-bf7d-4370309796a9" ] } ], "mendeley" : { "formattedCitation" : "(Naumov, Angelstam, &amp; Elbakidze, 2016)", "plainTextFormattedCitation" : "(Naumov, Angelstam, &amp; Elbakidze, 2016)", "previouslyFormattedCitation" : "(Naumov, Angelstam, &amp; Elbakidze, 2016)" }, "properties" : {  }, "schema" : "https://github.com/citation-style-language/schema/raw/master/csl-citation.json" }</w:instrText>
      </w:r>
      <w:r>
        <w:fldChar w:fldCharType="separate"/>
      </w:r>
      <w:r w:rsidRPr="00DD4540">
        <w:t>(Naumov</w:t>
      </w:r>
      <w:r w:rsidR="005D7889">
        <w:rPr>
          <w:i/>
        </w:rPr>
        <w:t xml:space="preserve"> et al.</w:t>
      </w:r>
      <w:r w:rsidRPr="00DD4540">
        <w:t>, 2016)</w:t>
      </w:r>
      <w:r>
        <w:fldChar w:fldCharType="end"/>
      </w:r>
      <w:r w:rsidRPr="00E13B98">
        <w:t xml:space="preserve"> (</w:t>
      </w:r>
      <w:r w:rsidR="00B71742" w:rsidRPr="00B71742">
        <w:rPr>
          <w:b/>
        </w:rPr>
        <w:t>Figure 4.15</w:t>
      </w:r>
      <w:r w:rsidRPr="00E13B98">
        <w:t xml:space="preserve"> </w:t>
      </w:r>
      <w:r>
        <w:t>and</w:t>
      </w:r>
      <w:r w:rsidRPr="00E13B98">
        <w:t xml:space="preserve"> </w:t>
      </w:r>
      <w:r w:rsidR="00B71742" w:rsidRPr="00B71742">
        <w:rPr>
          <w:b/>
        </w:rPr>
        <w:t>Figure 4.16</w:t>
      </w:r>
      <w:r w:rsidRPr="00E13B98">
        <w:t xml:space="preserve">). Forestry in the temperate zone utilizes a wider spectrum of management systems. This includes different harvest and regeneration systems ranging from clear-cut management with tree plantations to continuous cover forestry with single-tree harvest and natural regeneration </w:t>
      </w:r>
      <w:r>
        <w:fldChar w:fldCharType="begin" w:fldLock="1"/>
      </w:r>
      <w:r>
        <w:instrText>ADDIN CSL_CITATION { "citationItems" : [ { "id" : "ITEM-1", "itemData" : { "DOI" : "10.1007/s13280-012-0289-y", "ISSN" : "0044-7447",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12" ] ] }, "page" : "720-737", "title" : "Even-Aged and Uneven-Aged Forest Management in Boreal Fennoscandia: A Review", "type" : "article-journal", "volume" : "41" }, "uris" : [ "http://www.mendeley.com/documents/?uuid=89c65a5b-dd4a-4c08-826f-0b19e8f5d4f9" ] }, { "id" : "ITEM-2", "itemData" : { "DOI" : "10.1093/forestry/77.1.27", "ISBN" : "0015-752X", "ISSN" : "0015-752X", "PMID" : "695", "abstract" : "Continuous cover forestry (CCF) is not a new idea in forest management but there has been renewed interest in it for the potential it has to meet the sustainability requirements which are part of the Rio/Helsinki process and certification. Broadly speaking CCF includes those silvicultural systems which involve continuous and uninterrupted maintenance of forest cover and which avoid clearcutting. However, there is considerable confusion with regard to terms and definitions and even the phrase continuous cover forestry is not universally known. CCF systems are being introduced throughout Europe, where there is emphasis on the direct transformation of existing even-aged plantations to some form of mixed, uneven-aged woodland. There is also the opportunity to establish such woodlands either at re-stocking or when afforesting former agricultural land but so far there has been little discussion of the methods that can be used to do this. One approach would be to use nurse crops to aid establishment of desired species, especially where there are difficult site conditions or the trees naturally require cover for optimal growth. The use of nurse crops is already a familiar part of forest practice and has found various applications in Britain, Scandinavia and other parts of Europe. This paper outlines the historical roots of continuous cover forestry, discusses definitions and features of the current debate and explores potential silvicultural methods with special attention to the direct establishment of mixed forest stands through afforestation and restocking.", "author" : [ { "dropping-particle" : "", "family" : "Pommerening", "given" : "A.", "non-dropping-particle" : "", "parse-names" : false, "suffix" : "" }, { "dropping-particle" : "", "family" : "Murphy", "given" : "S. T.", "non-dropping-particle" : "", "parse-names" : false, "suffix" : "" } ], "container-title" : "Forestry", "id" : "ITEM-2", "issue" : "1", "issued" : { "date-parts" : [ [ "2004", "1", "1" ] ] }, "page" : "27-44", "title" : "A review of the history, definitions and methods of continuous cover forestry with special attention to afforestation and restocking", "type" : "article-journal", "volume" : "77" }, "uris" : [ "http://www.mendeley.com/documents/?uuid=e98a4b88-f501-4055-b3e0-b30b362ede01" ] } ], "mendeley" : { "formattedCitation" : "(Timo Kuuluvainen, Tahvonen, &amp; Aakala, 2012; Pommerening &amp; Murphy, 2004)", "plainTextFormattedCitation" : "(Timo Kuuluvainen, Tahvonen, &amp; Aakala, 2012; Pommerening &amp; Murphy, 2004)", "previouslyFormattedCitation" : "(Timo Kuuluvainen, Tahvonen, &amp; Aakala, 2012; Pommerening &amp; Murphy, 2004)" }, "properties" : {  }, "schema" : "https://github.com/citation-style-language/schema/raw/master/csl-citation.json" }</w:instrText>
      </w:r>
      <w:r>
        <w:fldChar w:fldCharType="separate"/>
      </w:r>
      <w:r w:rsidRPr="005E7584">
        <w:t>(Kuuluvainen</w:t>
      </w:r>
      <w:r w:rsidR="005D7889">
        <w:rPr>
          <w:i/>
        </w:rPr>
        <w:t xml:space="preserve"> et al.</w:t>
      </w:r>
      <w:r w:rsidRPr="005E7584">
        <w:t>, 2012; Pommerening &amp; Murphy, 2004)</w:t>
      </w:r>
      <w:r>
        <w:fldChar w:fldCharType="end"/>
      </w:r>
      <w:r w:rsidRPr="00E13B98">
        <w:t xml:space="preserve">. Almost all forest management systems result in simplified forests with loss of structural complexity and biodiversity at multiple spatial scales. In the Mediterranean, agroforestry systems are widespread, which incorporate combinations of trees, grasslands and rotation cereal cropping. </w:t>
      </w:r>
      <w:r>
        <w:t>In Western, Central and Eastern Europe, t</w:t>
      </w:r>
      <w:r w:rsidRPr="00E13B98">
        <w:t xml:space="preserve">raditional agroforestry systems have been key elements in the European cultural landscapes throughout history </w:t>
      </w:r>
      <w:r>
        <w:fldChar w:fldCharType="begin" w:fldLock="1"/>
      </w:r>
      <w:r>
        <w:instrText>ADDIN CSL_CITATION { "citationItems" : [ { "id" : "ITEM-1", "itemData" : { "author" : [ { "dropping-particle" : "", "family" : "Erixon", "given" : "S.", "non-dropping-particle" : "", "parse-names" : false, "suffix" : "" } ], "id" : "ITEM-1", "issued" : { "date-parts" : [ [ "1960" ] ] }, "publisher" : "Nordiska museet", "publisher-place" : "Stockholm", "title" : "Swedish Villages without systematic settlement. A comparative historic study", "type" : "book" }, "uris" : [ "http://www.mendeley.com/documents/?uuid=49ab9763-a218-4a88-8c31-efd727420dd0" ] }, { "id" : "ITEM-2", "itemData" : { "DOI" : "10.1007/s10457-005-1111-7", "ISSN" : "0167-4366", "author" : [ { "dropping-particle" : "", "family" : "Eichhorn", "given" : "M. P.", "non-dropping-particle" : "", "parse-names" : false, "suffix" : "" }, { "dropping-particle" : "", "family" : "Paris", "given" : "P.", "non-dropping-particle" : "", "parse-names" : false, "suffix" : "" }, { "dropping-particle" : "", "family" : "Herzog", "given" : "F.", "non-dropping-particle" : "", "parse-names" : false, "suffix" : "" }, { "dropping-particle" : "", "family" : "Incoll", "given" : "L. D.", "non-dropping-particle" : "", "parse-names" : false, "suffix" : "" }, { "dropping-particle" : "", "family" : "Liagre", "given" : "F.", "non-dropping-particle" : "", "parse-names" : false, "suffix" : "" }, { "dropping-particle" : "", "family" : "Mantzanas", "given" : "K.", "non-dropping-particle" : "", "parse-names" : false, "suffix" : "" }, { "dropping-particle" : "", "family" : "Mayus", "given" : "M.", "non-dropping-particle" : "", "parse-names" : false, "suffix" : "" }, { "dropping-particle" : "", "family" : "Moreno", "given" : "G.", "non-dropping-particle" : "", "parse-names" : false, "suffix" : "" }, { "dropping-particle" : "", "family" : "Papanastasis", "given" : "V. P.", "non-dropping-particle" : "", "parse-names" : false, "suffix" : "" }, { "dropping-particle" : "", "family" : "Pilbeam", "given" : "D. J.", "non-dropping-particle" : "", "parse-names" : false, "suffix" : "" }, { "dropping-particle" : "", "family" : "Pisanelli", "given" : "A.", "non-dropping-particle" : "", "parse-names" : false, "suffix" : "" }, { "dropping-particle" : "", "family" : "Dupraz", "given" : "C.", "non-dropping-particle" : "", "parse-names" : false, "suffix" : "" } ], "container-title" : "Agroforestry Systems", "id" : "ITEM-2", "issue" : "1", "issued" : { "date-parts" : [ [ "2006", "4" ] ] }, "page" : "29-50", "title" : "Silvoarable Systems in Europe \u2013 Past, Present and Future Prospects", "type" : "article-journal", "volume" : "67" }, "uris" : [ "http://www.mendeley.com/documents/?uuid=fb1fb625-21c1-4c32-a87e-be4720ea93e2" ] } ], "mendeley" : { "formattedCitation" : "(Eichhorn et al., 2006; Erixon, 1960)", "plainTextFormattedCitation" : "(Eichhorn et al., 2006; Erixon, 1960)", "previouslyFormattedCitation" : "(Eichhorn et al., 2006; Erixon, 1960)" }, "properties" : {  }, "schema" : "https://github.com/citation-style-language/schema/raw/master/csl-citation.json" }</w:instrText>
      </w:r>
      <w:r>
        <w:fldChar w:fldCharType="separate"/>
      </w:r>
      <w:r w:rsidRPr="001809CA">
        <w:t xml:space="preserve">(Eichhorn </w:t>
      </w:r>
      <w:r w:rsidR="000D7D89" w:rsidRPr="000D7D89">
        <w:rPr>
          <w:i/>
        </w:rPr>
        <w:t>et al.</w:t>
      </w:r>
      <w:r w:rsidRPr="001809CA">
        <w:t>, 2006; Erixon, 1960)</w:t>
      </w:r>
      <w:r>
        <w:fldChar w:fldCharType="end"/>
      </w:r>
      <w:r w:rsidRPr="00E13B98">
        <w:t xml:space="preserve"> (</w:t>
      </w:r>
      <w:r w:rsidR="00B71742" w:rsidRPr="00B71742">
        <w:rPr>
          <w:b/>
        </w:rPr>
        <w:t>Figure 4.17</w:t>
      </w:r>
      <w:r w:rsidRPr="00E13B98">
        <w:t xml:space="preserve">). As an example, the Spanish dehesas and Portuguese montados form extensive agro-silvo-pastural savannahs, which cover about 5 million ha in south-western Spain and Portugal </w:t>
      </w:r>
      <w:r>
        <w:fldChar w:fldCharType="begin" w:fldLock="1"/>
      </w:r>
      <w:r>
        <w:instrText>ADDIN CSL_CITATION { "citationItems" : [ { "id" : "ITEM-1", "itemData" : { "author" : [ { "dropping-particle" : "", "family" : "Joffre", "given" : "R.", "non-dropping-particle" : "", "parse-names" : false, "suffix" : "" }, { "dropping-particle" : "", "family" : "Vacher", "given" : "J.", "non-dropping-particle" : "", "parse-names" : false, "suffix" : "" }, { "dropping-particle" : "", "family" : "los Llanos", "given" : "C.", "non-dropping-particle" : "de", "parse-names" : false, "suffix" : "" }, { "dropping-particle" : "", "family" : "Long", "given" : "G.", "non-dropping-particle" : "", "parse-names" : false, "suffix" : "" } ], "container-title" : "Agroforestry Systems", "id" : "ITEM-1", "issued" : { "date-parts" : [ [ "1988" ] ] }, "page" : "71-96", "title" : "The dehesa: an agrosilvopastoral system of the Mediterranean region with special reference to the Sierra Morena area of Spain", "type" : "article-journal", "volume" : "6" }, "uris" : [ "http://www.mendeley.com/documents/?uuid=e2bd04e3-48a8-4579-9256-01ad8c93cff6" ] }, { "id" : "ITEM-2", "itemData" : { "DOI" : "10.1017/S0376892903000055", "ISBN" : "0376-8929", "ISSN" : "0376-8929", "abstract" : "Dehesas, rangelands occupied by scattered oak trees and characterized by silvopastoral uses, cover about 3.1 million ha in south-western Spain. There is considerable debate about the long-term persistence of holm oak (Quercus ilex) populations in dehesas, since most stands are overaged and seedlings and saplings are sparse. The forest cycle has been disrupted in most dehesas. Regeneration has been inhibited since stands were opened for agriculture and grazing. Oak diameters from three land-use groups (young dehesa [YD], middle-aged dehesa [MD], and old dehesa [OD]) in Caceres Province, Spain, were compared. These groups differed in the age of the land-use system, i.e. time since the original Mediterranean forest wag cleared. The dehesa systems were established about 80 (YD), 150 (MD) and 500 (OD) years ago. An analysis of 66 holm oak cross sections revealed a close correlation (r(2) = 91.2%) between tree rings and diameters, so that diameter seems to be a reliable indicator of tree age. Nested analysis of variance showed significant variation in diameters between the land-use groups. There is generally a positive relationship between tree age and the age of agrosilvopastoral use of the dehesas. Sparse holm oaks in the dehesas are primarily remnants from the first forest cycle. Local differences in growth conditions (for example soil quality and tree density) contribute further significant diameter variation on a between-plot level. Diameter structure of abandoned dehesas showed two peaks and a high proportion of trees in the smallest size class. This indicates that th</w:instrText>
      </w:r>
      <w:r w:rsidRPr="00774485">
        <w:rPr>
          <w:lang w:val="es-ES"/>
        </w:rPr>
        <w:instrText>e forest degradation process is reversible. An effective,regeneration policy should promote a rotating 20- to 30-year set-aside of dehesa parcels.", "author" : [ { "dropping-particle" : "", "family" : "Plieninger", "given" : "Tobias", "non-dropping-particle" : "", "parse-names" : false, "suffix" : "" }, { "dropping-particle" : "", "family" : "Pulido", "given" : "Fernando J.", "non-dropping-particle" : "", "parse-names" : false, "suffix" : "" }, { "dropping-particle" : "", "family" : "Konold", "given" : "Werner", "non-dropping-particle" : "", "parse-names" : false, "suffix" : "" } ], "container-title" : "Environmental Conservation", "id" : "ITEM-2", "issue" : "01", "issued" : { "date-parts" : [ [ "2003" ] ] }, "title" : "Effects of land-use history on size structure of holm oak stands in Spanish dehesas: implications for conservation and restoration", "type" : "article-journal", "volume" : "30" }, "uris" : [ "http://www.mendeley.com/documents/?uuid=9dada307-ccb6-354b-bebd-967a6248085a" ] } ], "mendeley" : { "formattedCitation" : "(Joffre, Vacher, de los Llanos, &amp; Long, 1988; Tobias Plieninger, Pulido, &amp; Konold, 2003)", "plainTextFormattedCitation" : "(Joffre, Vacher, de los Llanos, &amp; Long, 1988; Tobias Plieninger, Pulido, &amp; Konold, 2003)", "previouslyFormattedCitation" : "(Joffre, Vacher, de los Llanos, &amp; Long, 1988; Tobias Plieninger, Pulido, &amp; Konold, 2003)" }, "properties" : {  }, "schema" : "https://github.com/citation-style-language/schema/raw/master/csl-citation.json" }</w:instrText>
      </w:r>
      <w:r>
        <w:fldChar w:fldCharType="separate"/>
      </w:r>
      <w:r w:rsidRPr="00774485">
        <w:rPr>
          <w:lang w:val="es-ES"/>
        </w:rPr>
        <w:t>(Joffre</w:t>
      </w:r>
      <w:r w:rsidR="00AC3C40">
        <w:rPr>
          <w:i/>
          <w:lang w:val="es-ES"/>
        </w:rPr>
        <w:t xml:space="preserve"> et al.</w:t>
      </w:r>
      <w:r w:rsidRPr="00774485">
        <w:rPr>
          <w:lang w:val="es-ES"/>
        </w:rPr>
        <w:t>, 1988; Plieninger</w:t>
      </w:r>
      <w:r w:rsidR="00AC3C40">
        <w:rPr>
          <w:i/>
          <w:lang w:val="es-ES"/>
        </w:rPr>
        <w:t xml:space="preserve"> et al.</w:t>
      </w:r>
      <w:r w:rsidRPr="00774485">
        <w:rPr>
          <w:lang w:val="es-ES"/>
        </w:rPr>
        <w:t>, 2003)</w:t>
      </w:r>
      <w:r>
        <w:fldChar w:fldCharType="end"/>
      </w:r>
      <w:r w:rsidRPr="00774485">
        <w:rPr>
          <w:lang w:val="es-ES"/>
        </w:rPr>
        <w:t>.</w:t>
      </w:r>
    </w:p>
    <w:p w14:paraId="642571FF" w14:textId="0E0B38D1" w:rsidR="00A869E6" w:rsidRPr="00E07D8E" w:rsidRDefault="00A869E6" w:rsidP="00E07D8E">
      <w:pPr>
        <w:rPr>
          <w:lang w:val="en-US"/>
        </w:rPr>
      </w:pPr>
      <w:r>
        <w:rPr>
          <w:lang w:eastAsia="en-GB"/>
        </w:rPr>
        <w:drawing>
          <wp:inline distT="0" distB="0" distL="0" distR="0" wp14:anchorId="5F8F596E" wp14:editId="7C076A3A">
            <wp:extent cx="5759450" cy="3671570"/>
            <wp:effectExtent l="0" t="0" r="0" b="5080"/>
            <wp:docPr id="922" name="Picture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3"/>
                    <a:stretch>
                      <a:fillRect/>
                    </a:stretch>
                  </pic:blipFill>
                  <pic:spPr>
                    <a:xfrm>
                      <a:off x="0" y="0"/>
                      <a:ext cx="5759450" cy="3671570"/>
                    </a:xfrm>
                    <a:prstGeom prst="rect">
                      <a:avLst/>
                    </a:prstGeom>
                  </pic:spPr>
                </pic:pic>
              </a:graphicData>
            </a:graphic>
          </wp:inline>
        </w:drawing>
      </w:r>
    </w:p>
    <w:p w14:paraId="4E9C23F8" w14:textId="33DD9225" w:rsidR="0048205B" w:rsidRDefault="0048205B" w:rsidP="000226B2">
      <w:pPr>
        <w:pStyle w:val="Caption"/>
      </w:pPr>
    </w:p>
    <w:p w14:paraId="3B519A08" w14:textId="3D07143A" w:rsidR="00E07D8E" w:rsidRPr="00E07D8E" w:rsidRDefault="00E07D8E" w:rsidP="00E07D8E">
      <w:pPr>
        <w:rPr>
          <w:lang w:val="en-US"/>
        </w:rPr>
      </w:pPr>
      <w:r>
        <w:rPr>
          <w:lang w:eastAsia="en-GB"/>
        </w:rPr>
        <w:lastRenderedPageBreak/>
        <w:drawing>
          <wp:inline distT="0" distB="0" distL="0" distR="0" wp14:anchorId="539FD354" wp14:editId="62BD9CB0">
            <wp:extent cx="5759450" cy="3141980"/>
            <wp:effectExtent l="0" t="0" r="0" b="127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4"/>
                    <a:stretch>
                      <a:fillRect/>
                    </a:stretch>
                  </pic:blipFill>
                  <pic:spPr>
                    <a:xfrm>
                      <a:off x="0" y="0"/>
                      <a:ext cx="5759450" cy="3141980"/>
                    </a:xfrm>
                    <a:prstGeom prst="rect">
                      <a:avLst/>
                    </a:prstGeom>
                  </pic:spPr>
                </pic:pic>
              </a:graphicData>
            </a:graphic>
          </wp:inline>
        </w:drawing>
      </w:r>
    </w:p>
    <w:p w14:paraId="571CB34A" w14:textId="16A6B373" w:rsidR="0048205B" w:rsidRDefault="0048205B" w:rsidP="000226B2">
      <w:pPr>
        <w:pStyle w:val="Caption"/>
      </w:pPr>
      <w:bookmarkStart w:id="1348" w:name="_Ref496526333"/>
    </w:p>
    <w:p w14:paraId="143F082A" w14:textId="1FC6BEF3" w:rsidR="00351C5A" w:rsidRPr="00351C5A" w:rsidRDefault="00351C5A" w:rsidP="00351C5A">
      <w:pPr>
        <w:rPr>
          <w:lang w:val="en-US"/>
        </w:rPr>
      </w:pPr>
      <w:r>
        <w:rPr>
          <w:lang w:eastAsia="en-GB"/>
        </w:rPr>
        <w:drawing>
          <wp:inline distT="0" distB="0" distL="0" distR="0" wp14:anchorId="269834EA" wp14:editId="376CCDC4">
            <wp:extent cx="5759450" cy="5025390"/>
            <wp:effectExtent l="0" t="0" r="0" b="381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5"/>
                    <a:stretch>
                      <a:fillRect/>
                    </a:stretch>
                  </pic:blipFill>
                  <pic:spPr>
                    <a:xfrm>
                      <a:off x="0" y="0"/>
                      <a:ext cx="5759450" cy="5025390"/>
                    </a:xfrm>
                    <a:prstGeom prst="rect">
                      <a:avLst/>
                    </a:prstGeom>
                  </pic:spPr>
                </pic:pic>
              </a:graphicData>
            </a:graphic>
          </wp:inline>
        </w:drawing>
      </w:r>
    </w:p>
    <w:bookmarkEnd w:id="1348"/>
    <w:p w14:paraId="06DE8F58" w14:textId="77777777" w:rsidR="00351C5A" w:rsidRDefault="00351C5A" w:rsidP="00AE389F"/>
    <w:p w14:paraId="24A894AE" w14:textId="41522191" w:rsidR="0048205B" w:rsidRPr="00E13B98" w:rsidRDefault="0048205B" w:rsidP="00AE389F">
      <w:r w:rsidRPr="00E13B98">
        <w:lastRenderedPageBreak/>
        <w:t>The main trends in forestry across Europe and Central Asia are as follows: (1) increasing intensity of management on forested land; (2) continued logging of intact forests; (3) rehabilitation of forest land after overgrazing, overexploitation, and desertification; and (4) efforts to implement sustainable forest management. These trends are assessed in more detail below.</w:t>
      </w:r>
    </w:p>
    <w:p w14:paraId="725CA596" w14:textId="77777777" w:rsidR="0048205B" w:rsidRPr="00E13B98" w:rsidRDefault="0048205B" w:rsidP="00AE389F">
      <w:r w:rsidRPr="00E13B98">
        <w:t>Trend 1: Increasing intensity of management on forested land</w:t>
      </w:r>
    </w:p>
    <w:p w14:paraId="67495C2F" w14:textId="3ED92688" w:rsidR="0048205B" w:rsidRPr="00E13B98" w:rsidRDefault="0048205B" w:rsidP="00AE389F">
      <w:r w:rsidRPr="00E13B98">
        <w:t>Increasing intensity of management of forested land</w:t>
      </w:r>
      <w:r w:rsidRPr="00E13B98">
        <w:rPr>
          <w:b/>
          <w:i/>
        </w:rPr>
        <w:t xml:space="preserve"> </w:t>
      </w:r>
      <w:r w:rsidRPr="00E13B98">
        <w:t>includes: (i) increasing extraction of bioenergy resources; (ii) increasing area of plantations; and (iii) intensification of forest management.</w:t>
      </w:r>
      <w:r w:rsidRPr="00E13B98">
        <w:rPr>
          <w:b/>
          <w:i/>
        </w:rPr>
        <w:t xml:space="preserve"> </w:t>
      </w:r>
      <w:r w:rsidRPr="00E13B98">
        <w:t xml:space="preserve">Production of forest biomass for energy purposes includes increasing use of more intensive management methods and extraction of a larger fraction of biomass during harvest operations, including tree-tops, branches and roots </w:t>
      </w:r>
      <w:r>
        <w:fldChar w:fldCharType="begin" w:fldLock="1"/>
      </w:r>
      <w:r>
        <w:instrText>ADDIN CSL_CITATION { "citationItems" : [ { "id" : "ITEM-1", "itemData" : { "DOI" : "10.1139/x2012-078", "ISBN" : "0045-5067", "ISSN" : "0045-5067", "PMID" : "708", "abstract" : "A continually increasing demand for energy and concerns about climate change, greenhouse gas emissions and peak oil have prompted countries to develop policies that promote renewable energy including forest-based bioenergy. In Europe, fuelwood-driven changes in forestry are likely to impact habitat conditions for forest biodiversity. We conducted a systematic literature overview based on 88 papers to synthesize research findings and gaps in knowledge. At the stand scale, but also on a landscape scale, deadwood availability and profile are altered by several practices: whole-tree harvesting and postharvest recovery of logging residues and stumps, for instance. Large-scale fuelwood removal may, on a landscape scale, jeopardize the amounts and diversity of substrate that saproxylic organisms require as food and habitat. Besides, bioenergy-related forest practices also affect nonsaproxylic biodiversity through physical (e.g., soil compaction and disturbance) and chemical changes in soil properties associated ...", "author" : [ { "dropping-particle" : "", "family" : "Bouget", "given" : "Christophe", "non-dropping-particle" : "", "parse-names" : false, "suffix" : "" }, { "dropping-particle" : "", "family" : "Lassauce", "given" : "Aurore", "non-dropping-particle" : "", "parse-names" : false, "suffix" : "" }, { "dropping-particle" : "", "family" : "Jonsell", "given" : "Mats", "non-dropping-particle" : "", "parse-names" : false, "suffix" : "" } ], "container-title" : "Canadian Journal of Forest Research", "id" : "ITEM-1", "issue" : "8", "issued" : { "date-parts" : [ [ "2012", "8" ] ] }, "page" : "1421-1432", "publisher" : "NRC Research Press", "title" : "Effects of fuelwood harvesting on biodiversity \u2014 a review focused on the situation in Europe", "type" : "article-journal", "volume" : "42" }, "uris" : [ "http://www.mendeley.com/documents/?uuid=3779db64-f368-3ead-93b7-e07389f7aaae" ] } ], "mendeley" : { "formattedCitation" : "(Bouget, Lassauce, &amp; Jonsell, 2012)", "plainTextFormattedCitation" : "(Bouget, Lassauce, &amp; Jonsell, 2012)", "previouslyFormattedCitation" : "(Bouget, Lassauce, &amp; Jonsell, 2012)" }, "properties" : {  }, "schema" : "https://github.com/citation-style-language/schema/raw/master/csl-citation.json" }</w:instrText>
      </w:r>
      <w:r>
        <w:fldChar w:fldCharType="separate"/>
      </w:r>
      <w:r w:rsidRPr="00DD4540">
        <w:t>(Bouget</w:t>
      </w:r>
      <w:r w:rsidR="00FD6A70">
        <w:rPr>
          <w:i/>
        </w:rPr>
        <w:t xml:space="preserve"> et al.</w:t>
      </w:r>
      <w:r w:rsidRPr="00DD4540">
        <w:t>, 2012)</w:t>
      </w:r>
      <w:r>
        <w:fldChar w:fldCharType="end"/>
      </w:r>
      <w:r w:rsidRPr="00E13B98">
        <w:t xml:space="preserve">. It is theoretically possible to increase the availability of forest biomass significantly beyond the current level of resource utilization </w:t>
      </w:r>
      <w:r>
        <w:fldChar w:fldCharType="begin" w:fldLock="1"/>
      </w:r>
      <w:r>
        <w:instrText>ADDIN CSL_CITATION { "citationItems" : [ { "id" : "ITEM-1", "itemData" : { "DOI" : "10.1016/j.foreco.2011.02.027", "ISBN" : "0378-1127", "ISSN" : "03781127", "abstract" : "Forests are important for providing wood for products and energy and the demand for wood is expected to increase. Our aim was to estimate the potential supply of woody biomass for all uses from the forests in the European Union (EU), while considering multiple environmental, technical and social constraints.The potential woody biomass supply was estimated for the period 2010-2030 for stemwood, residues (branches and harvest losses), stumps and other biomass (woody biomass from early thinnings in young forests). We estimated the theoretical biomass potential from recent, detailed forest inventory data using the EFISCEN model. Constraints reducing the availability of woody biomass were defined and quantified for three mobilisation scenarios (high, medium, low). Finally, the theoretical potentials from EFISCEN were combined with the constraints to assess the realisable potential from EU forests.The realisable potential from stemwood, residues, stumps and other biomass was estimated at 744 millionm3yr-1overbark in 2010 and could range from 623 to 895 millionm3yr-1overbark in 2030, depending on the mobilisation scenario. These potentials represented 50-71% of the theoretical potential. Constraints thus significantly reduced the biomass potentials that could be mobilised. Soil productivity appeared to be an important environmental factor when considering the increased use of biomass from forests. Also the attitude of private forest owners towards increased use of forest biomass can have an important effect, although quantifying this is still rather difficult.The analysis showed that it is possible to increase the availability of forest biomass significantly beyond the current level of resource utilisation. Implementing these ambitious scenarios would imply quite drastic changes in forest resource management across Europe. \u00a9 2011 Elsevier B.V.", "author" : [ { "dropping-particle" : "", "family" : "Verkerk", "given" : "Pieter Johannes", "non-dropping-particle" : "", "parse-names" : false, "suffix" : "" }, { "dropping-particle" : "", "family" : "Anttila", "given" : "Perttu", "non-dropping-particle" : "", "parse-names" : false, "suffix" : "" }, { "dropping-particle" : "", "family" : "Eggers", "given" : "Jeannette", "non-dropping-particle" : "", "parse-names" : false, "suffix" : "" }, { "dropping-particle" : "", "family" : "Lindner", "given" : "Marcus", "non-dropping-particle" : "", "parse-names" : false, "suffix" : "" }, { "dropping-particle" : "", "family" : "Asikainen", "given" : "Antti", "non-dropping-particle" : "", "parse-names" : false, "suffix" : "" } ], "container-title" : "Forest Ecology and Management", "id" : "ITEM-1", "issue" : "11", "issued" : { "date-parts" : [ [ "2011" ] ] }, "page" : "2007-2015", "title" : "The realisable potential supply of woody biomass from forests in the European Union", "type" : "article-journal", "volume" : "261" }, "uris" : [ "http://www.mendeley.com/documents/?uuid=4f5275b3-89cd-3bc3-b1d1-0609a8cd9207" ] } ], "mendeley" : { "formattedCitation" : "(Verkerk, Anttila, Eggers, Lindner, &amp; Asikainen, 2011)", "plainTextFormattedCitation" : "(Verkerk, Anttila, Eggers, Lindner, &amp; Asikainen, 2011)", "previouslyFormattedCitation" : "(Verkerk, Anttila, Eggers, Lindner, &amp; Asikainen, 2011)" }, "properties" : {  }, "schema" : "https://github.com/citation-style-language/schema/raw/master/csl-citation.json" }</w:instrText>
      </w:r>
      <w:r>
        <w:fldChar w:fldCharType="separate"/>
      </w:r>
      <w:r w:rsidRPr="00F707CB">
        <w:t>(Verkerk</w:t>
      </w:r>
      <w:r w:rsidR="00FD6A70">
        <w:rPr>
          <w:i/>
        </w:rPr>
        <w:t xml:space="preserve"> et al.</w:t>
      </w:r>
      <w:r w:rsidRPr="00F707CB">
        <w:t>, 2011)</w:t>
      </w:r>
      <w:r>
        <w:fldChar w:fldCharType="end"/>
      </w:r>
      <w:r w:rsidRPr="00E13B98">
        <w:t xml:space="preserve">. Intensification of biomass removals from forests has raised concerns about its environmental impacts on forest productivity, biodiversity, soil quality, and climate change mitigation potential, as well as social values </w:t>
      </w:r>
      <w:r>
        <w:fldChar w:fldCharType="begin" w:fldLock="1"/>
      </w:r>
      <w:r>
        <w:instrText xml:space="preserve">ADDIN CSL_CITATION { "citationItems" : [ { "id" : "ITEM-1", "itemData" : { "DOI" : "10.1139/x2012-078", "ISBN" : "0045-5067", "ISSN" : "0045-5067", "PMID" : "708", "abstract" : "A continually increasing demand for energy and concerns about climate change, greenhouse gas emissions and peak oil have prompted countries to develop policies that promote renewable energy including forest-based bioenergy. In Europe, fuelwood-driven changes in forestry are likely to impact habitat conditions for forest biodiversity. We conducted a systematic literature overview based on 88 papers to synthesize research findings and gaps in knowledge. At the stand scale, but also on a landscape scale, deadwood availability and profile are altered by several practices: whole-tree harvesting and postharvest recovery of logging residues and stumps, for instance. Large-scale fuelwood removal may, on a landscape scale, jeopardize the amounts and diversity of substrate that saproxylic organisms require as food and habitat. Besides, bioenergy-related forest practices also affect nonsaproxylic biodiversity through physical (e.g., soil compaction and disturbance) and chemical changes in soil properties associated ...", "author" : [ { "dropping-particle" : "", "family" : "Bouget", "given" : "Christophe", "non-dropping-particle" : "", "parse-names" : false, "suffix" : "" }, { "dropping-particle" : "", "family" : "Lassauce", "given" : "Aurore", "non-dropping-particle" : "", "parse-names" : false, "suffix" : "" }, { "dropping-particle" : "", "family" : "Jonsell", "given" : "Mats", "non-dropping-particle" : "", "parse-names" : false, "suffix" : "" } ], "container-title" : "Canadian Journal of Forest Research", "id" : "ITEM-1", "issue" : "8", "issued" : { "date-parts" : [ [ "2012", "8" ] ] }, "page" : "1421-1432", "publisher" : "NRC Research Press", "title" : "Effects of fuelwood harvesting on biodiversity \u2014 a review focused on the situation in Europe", "type" : "article-journal", "volume" : "42" }, "uris" : [ "http://www.mendeley.com/documents/?uuid=3779db64-f368-3ead-93b7-e07389f7aaae" ] }, { "id" : "ITEM-2", "itemData" : { "DOI" : "10.1007/s10533-010-9569-4", "ISBN" : "0020-739X\\r1464-5211", "ISSN" : "0168-2563", "PMID" : "12658535", "abstract" : "The purpose of this research is to examine preservice elementary school teachers\u2019 geometry learning as investigated by both qualitative and quantitative methods. For the qualitative investigation, narrative analysis and thematic analysis methods were used. The findings of narrative analysis indicated two main kinds of stories: as a learner and as a beginning teacher. The thematic analysis findings yield to three themes: history of learning geometry, perceptions about geometry, effective geometry instructional practices. The findings informed the quantitative investigation on geometry content knowledge for the case of quadrilaterals. During the second phase of the study, 102 participants who enrolled in the methods course completed pre and post test of teachers\u2019 geometry content knowledge. Treatment group participants (n=54) received series of activities (geometry activities and student work analysis) focusing on quadrilaterals, and control group participants (n=48) received traditional instruction. Repeated measures ANOVA results showed a significant change in treatment group participants\u2019 geometry content knowledge. The mixed ANOVA results indicated a significant main effect of knowledge but no significant interaction between geometry content knowledge and grouping. Even though treatment group participants\u2019 geometry content knowledge growth was significant, the difference between treatment group and control group participants\u2019 growth in geometry content knowledge was not significant. This study informs mathematics teacher education in three important areas; limited knowledge of preservice teachers\u2019 geometry content knowledge, integrating mathematics content and the context of teaching into methods course, and use of student work with preservice teachers.", "author" : [ { "dropping-particle" : "", "family" : "Aherne", "given" : "Julian", "non-dropping-particle" : "", "parse-names" : false, "suffix" : "" }, { "dropping-particle" : "", "family" : "Posch", "given" : "Maximilian", "non-dropping-particle" : "", "parse-names" : false, "suffix" : "" }, { "dropping-particle" : "", "family" : "Forsius", "given" : "Martin", "non-dropping-particle" : "", "parse-names" : false, "suffix" : "" }, { "dropping-particle" : "", "family" : "Lehtonen", "given" : "Aleksi", "non-dropping-particle" : "", "parse-names" : false, "suffix" : "" }, { "dropping-particle" : "", "family" : "H\u00e4rk\u00f6nen", "given" : "Kari", "non-dropping-particle" : "", "parse-names" : false, "suffix" : "" } ], "container-title" : "Biogeochemistry", "id" : "ITEM-2", "issue" : "1-3", "issued" : { "date-parts" : [ [ "2012", "2", "5" ] ] }, "page" : "471-488", "title" : "Impacts of forest biomass removal on soil nutrient status under climate change: a catchment-based modelling study for Finland", "type" : "article-journal", "volume" : "107" }, "uris" : [ "http://www.mendeley.com/documents/?uuid=25e79cc6-8eec-4aed-afa6-a34f993ed8ff" ] }, { "id" : "ITEM-3", "itemData" : { "DOI" : "10.1016/j.ecolind.2015.11.032", "ISSN" : "1470160X", "author" : [ { "dropping-particle" : "", "family" : "Forsius", "given" : "Martin", "non-dropping-particle" : "", "parse-names" : false, "suffix" : "" }, { "dropping-particle" : "", "family" : "Akuj\u00e4rvi", "given" : "Anu", "non-dropping-particle" : "", "parse-names" : false, "suffix" : "" }, { "dropping-particle" : "", "family" : "Mattsson", "given" : "Tuija", "non-dropping-particle" : "", "parse-names" : false, "suffix" : "" }, { "dropping-particle" : "", "family" : "Holmberg", "given" : "Maria", "non-dropping-particle" : "", "parse-names" : false, "suffix" : "" }, { "dropping-particle" : "", "family" : "Punttila", "given" : "Pekka", "non-dropping-particle" : "", "parse-names" : false, "suffix" : "" }, { "dropping-particle" : "", "family" : "Posch", "given" : "Maximilian", "non-dropping-particle" : "", "parse-names" : false, "suffix" : "" }, { "dropping-particle" : "", "family" : "Liski", "given" : "Jari", "non-dropping-particle" : "", "parse-names" : false, "suffix" : "" }, { "dropping-particle" : "", "family" : "Repo", "given" : "Anna", "non-dropping-particle" : "", "parse-names" : false, "suffix" : "" }, { "dropping-particle" : "", "family" : "Virkkala", "given" : "Raimo", "non-dropping-particle" : "", "parse-names" : false, "suffix" : "" }, { "dropping-particle" : "", "family" : "Vihervaara", "given" : "Petteri", "non-dropping-particle" : "", "parse-names" : false, "suffix" : "" } ], "container-title" : "Ecological Indicators", "id" : "ITEM-3", "issued" : { "date-parts" : [ [ "2016", "6", "1" ] ] }, "page" : "66-75", "publisher" : "Elsevier", "title" : "Modelling impacts of forest bioenergy use on ecosystem sustainability: Lammi LTER region, southern Finland", "type" : "article-journal", "volume" : "65" }, "uris" : [ "http://www.mendeley.com/documents/?uuid=90c260f1-19f2-3acb-9d5a-17fb84cdae18" ] }, { "id" : "ITEM-4", "itemData" : { "DOI" : "10.1016/j.ecoser.2015.02.003", "ISBN" : "2212-0416", "ISSN" : "22120416", "abstract" : "Human well-being highly depends on ecosystem services and this dependence is expected to increase in the future with increasing population and economic growth. Studies that investigate trade-offs between ecosystem services are urgently needed for informing policy-makers. We examine the trade-offs between a provisioning (revenues from timber selling) and regulating (carbon storage and sequestration) ecosystem services among seven alternative forest management regimes in a large boreal forest production landscape. First, we estimate the potential of the landscape to produce harvest revenues and store/sequester carbon across a 50-year time period. Then, we identify conflicts between harvest revenues and carbon storage and sequestration. Finally, we apply multiobjective optimization to find optimal combinations of forest management regimes that maximize harvest revenues and carbon storage/sequestration. Our results show that no management regime alone is able to either maximize harvest revenues or carbon services and that a combination of different regimes is needed. We also show that with a relatively little economic investment (5% decrease in harvest revenues), a substantial increase in carbon services could be attained (9% for carbon storage; 15-23% for carbon sequestration). We conclude that it is possible to achieve win-win situations applying diversified forest management planning at a landscape level.", "author" : [ { "dropping-particle" : "", "family" : "Trivi\u00f1o", "given" : "Mar\u00eda",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w:instrText>
      </w:r>
      <w:r w:rsidRPr="00F707CB">
        <w:rPr>
          <w:lang w:val="de-CH"/>
        </w:rPr>
        <w:instrText>"non-dropping-particle" : "", "parse-names" : false, "suffix" : "" }, { "dropping-particle" : "", "family" : "Podkopaev", "given" : "Dmitry", "non-dropping-particle" : "", "parse-names" : false, "suffix" : "" }, { "dropping-particle" : "", "family" : "Reunanen", "given" : "Pasi", "non-dropping-particle" : "", "parse-names" : false, "suffix" : "" }, { "dropping-particle" : "", "family" : "M\u00f6nkk\u00f6nen", "given" : "Mikko", "non-dropping-particle" : "", "parse-names" : false, "suffix" : "" } ], "container-title" : "Ecosystem Services", "id" : "ITEM-4", "issued" : { "date-parts" : [ [ "2015" ] ] }, "page" : "179-189", "title" : "Managing a boreal forest landscape for providing timber, storing and sequestering carbon", "type" : "article-journal", "volume" : "14" }, "uris" : [ "http://www.mendeley.com/documents/?uuid=f3780280-5733-32b1-b20f-23d87db2fc70" ] } ], "mendeley" : { "formattedCitation" : "(Aherne, Posch, Forsius, Lehtonen, &amp; H\u00e4rk\u00f6nen, 2012; Bouget et al., 2012; Forsius et al., 2016; Trivi\u00f1o et al., 2015)", "plainTextFormattedCitation" : "(Aherne, Posch, Forsius, Lehtonen, &amp; H\u00e4rk\u00f6nen, 2012; Bouget et al., 2012; Forsius et al., 2016; Trivi\u00f1o et al., 2015)", "previouslyFormattedCitation" : "(Aherne, Posch, Forsius, Lehtonen, &amp; H\u00e4rk\u00f6nen, 2012; Bouget et al., 2012; Forsius et al., 2016; Trivi\u00f1o et al., 2015)" }, "properties" : {  }, "schema" : "https://github.com/citation-style-language/schema/raw/master/csl-citation.json" }</w:instrText>
      </w:r>
      <w:r>
        <w:fldChar w:fldCharType="separate"/>
      </w:r>
      <w:r w:rsidRPr="00F707CB">
        <w:rPr>
          <w:lang w:val="de-CH"/>
        </w:rPr>
        <w:t>(Aherne</w:t>
      </w:r>
      <w:r w:rsidR="00FD6A70">
        <w:rPr>
          <w:i/>
          <w:lang w:val="de-CH"/>
        </w:rPr>
        <w:t xml:space="preserve"> et al.</w:t>
      </w:r>
      <w:r w:rsidRPr="00F707CB">
        <w:rPr>
          <w:lang w:val="de-CH"/>
        </w:rPr>
        <w:t xml:space="preserve">, 2012; Bouget </w:t>
      </w:r>
      <w:r w:rsidR="000D7D89" w:rsidRPr="000D7D89">
        <w:rPr>
          <w:i/>
          <w:lang w:val="de-CH"/>
        </w:rPr>
        <w:t>et al.</w:t>
      </w:r>
      <w:r w:rsidRPr="00F707CB">
        <w:rPr>
          <w:lang w:val="de-CH"/>
        </w:rPr>
        <w:t xml:space="preserve">, 2012; Forsius </w:t>
      </w:r>
      <w:r w:rsidR="000D7D89" w:rsidRPr="000D7D89">
        <w:rPr>
          <w:i/>
          <w:lang w:val="de-CH"/>
        </w:rPr>
        <w:t>et al.</w:t>
      </w:r>
      <w:r w:rsidRPr="00F707CB">
        <w:rPr>
          <w:lang w:val="de-CH"/>
        </w:rPr>
        <w:t xml:space="preserve">, 2016; Triviño </w:t>
      </w:r>
      <w:r w:rsidR="000D7D89" w:rsidRPr="000D7D89">
        <w:rPr>
          <w:i/>
          <w:lang w:val="de-CH"/>
        </w:rPr>
        <w:t>et al.</w:t>
      </w:r>
      <w:r w:rsidRPr="00F707CB">
        <w:rPr>
          <w:lang w:val="de-CH"/>
        </w:rPr>
        <w:t>, 2015)</w:t>
      </w:r>
      <w:r>
        <w:fldChar w:fldCharType="end"/>
      </w:r>
      <w:r w:rsidRPr="00DD4540">
        <w:rPr>
          <w:lang w:val="de-CH"/>
        </w:rPr>
        <w:t xml:space="preserve">. </w:t>
      </w:r>
      <w:r w:rsidRPr="00E13B98">
        <w:t>The trade-offs between increasing biomass output and delivery of diverse contributions of nature to people are recognized as a major challenge for forestry</w:t>
      </w:r>
      <w:r>
        <w:t xml:space="preserve"> in Europe and Central Asia</w:t>
      </w:r>
      <w:r w:rsidRPr="00E13B98">
        <w:t xml:space="preserve"> </w:t>
      </w:r>
      <w:r>
        <w:fldChar w:fldCharType="begin" w:fldLock="1"/>
      </w:r>
      <w:r>
        <w:instrText>ADDIN CSL_CITATION { "citationItems" : [ { "id" : "ITEM-1", "itemData" : { "DOI" : "10.1016/j.foreco.2011.02.027", "ISBN" : "0378-1127", "ISSN" : "03781127", "abstract" : "Forests are important for providing wood for products and energy and the demand for wood is expected to increase. Our aim was to estimate the potential supply of woody biomass for all uses from the forests in the European Union (EU), while considering multiple environmental, technical and social constraints.The potential woody biomass supply was estimated for the period 2010-2030 for stemwood, residues (branches and harvest losses), stumps and other biomass (woody biomass from early thinnings in young forests). We estimated the theoretical biomass potential from recent, detailed forest inventory data using the EFISCEN model. Constraints reducing the availability of woody biomass were defined and quantified for three mobilisation scenarios (high, medium, low). Finally, the theoretical potentials from EFISCEN were combined with the constraints to assess the realisable potential from EU forests.The realisable potential from stemwood, residues, stumps and other biomass was estimated at 744 millionm3yr-1overbark in 2010 and could range from 623 to 895 millionm3yr-1overbark in 2030, depending on the mobilisation scenario. These potentials represented 50-71% of the theoretical potential. Constraints thus significantly reduced the biomass potentials that could be mobilised. Soil productivity appeared to be an important environmental factor when considering the increased use of biomass from forests. Also the attitude of private forest owners towards increased use of forest biomass can have an important effect, although quantifying this is still rather difficult.The analysis showed that it is possible to increase the availability of forest biomass significantly beyond the current level of resource utilisation. Implementing these ambitious scenarios would imply quite drastic changes in forest resource management across Europe. \u00a9 2011 Elsevier B.V.", "author" : [ { "dropping-particle" : "", "family" : "Verkerk", "given" : "Pieter Johannes", "non-dropping-particle" : "", "parse-names" : false, "suffix" : "" }, { "dropping-particle" : "", "family" : "Anttila", "given" : "Perttu", "non-dropping-particle" : "", "parse-names" : false, "suffix" : "" }, { "dropping-particle" : "", "family" : "Eggers", "given" : "Jeannette", "non-dropping-particle" : "", "parse-names" : false, "suffix" : "" }, { "dropping-particle" : "", "family" : "Lindner", "given" : "Marcus", "non-dropping-particle" : "", "parse-names" : false, "suffix" : "" }, { "dropping-particle" : "", "family" : "Asikainen", "given" : "Antti", "non-dropping-particle" : "", "parse-names" : false, "suffix" : "" } ], "container-title" : "Forest Ecology and Management", "id" : "ITEM-1", "issue" : "11", "issued" : { "date-parts" : [ [ "2011" ] ] }, "page" : "2007-2015", "title" : "The realisable potential supply of woody biomass from forests in the European Union", "type" : "article-journal", "volume" : "261" }, "uris" : [ "http://www.mendeley.com/documents/?uuid=4f5275b3-89cd-3bc3-b1d1-0609a8cd9207" ] } ], "mendeley" : { "formattedCitation" : "(Verkerk et al., 2011)", "plainTextFormattedCitation" : "(Verkerk et al., 2011)", "previouslyFormattedCitation" : "(Verkerk et al., 2011)" }, "properties" : {  }, "schema" : "https://github.com/citation-style-language/schema/raw/master/csl-citation.json" }</w:instrText>
      </w:r>
      <w:r>
        <w:fldChar w:fldCharType="separate"/>
      </w:r>
      <w:r w:rsidRPr="00F707CB">
        <w:t xml:space="preserve">(Verkerk </w:t>
      </w:r>
      <w:r w:rsidR="000D7D89" w:rsidRPr="000D7D89">
        <w:rPr>
          <w:i/>
        </w:rPr>
        <w:t>et al.</w:t>
      </w:r>
      <w:r w:rsidRPr="00F707CB">
        <w:t>, 2011)</w:t>
      </w:r>
      <w:r>
        <w:fldChar w:fldCharType="end"/>
      </w:r>
      <w:r w:rsidRPr="00E13B98">
        <w:t xml:space="preserve">. These concerns have resulted in the development of sustainability criteria for bioenergy production </w:t>
      </w:r>
      <w:r>
        <w:fldChar w:fldCharType="begin" w:fldLock="1"/>
      </w:r>
      <w:r>
        <w:instrText>ADDIN CSL_CITATION { "citationItems" : [ { "id" : "ITEM-1", "itemData" : { "DOI" : "10.3000/17252555.L_2009.140.eng", "author" : [ { "dropping-particle" : "", "family" : "European Commission", "given" : "", "non-dropping-particle" : "", "parse-names" : false, "suffix" : "" } ], "container-title" : "Official Journal of the European Union", "id" : "ITEM-1", "issue" : "52", "issued" : { "date-parts" : [ [ "2009" ] ] }, "page" : "16-62", "title" : "Directive 2009/28/EC of the European Parliament and of the Council of 23 April 2009 on the promotion of the use of energy from renewable sources and amending and subsequently repealing Directives 2001/77/EC and 2003/30/EC", "type" : "article-journal", "volume" : "L 140" }, "uris" : [ "http://www.mendeley.com/documents/?uuid=d1263af4-384f-4022-ae73-9ae997026244" ] } ], "mendeley" : { "formattedCitation" : "(European Commission, 2009)", "plainTextFormattedCitation" : "(European Commission, 2009)", "previouslyFormattedCitation" : "(European Commission, 2009)" }, "properties" : {  }, "schema" : "https://github.com/citation-style-language/schema/raw/master/csl-citation.json" }</w:instrText>
      </w:r>
      <w:r>
        <w:fldChar w:fldCharType="separate"/>
      </w:r>
      <w:r w:rsidRPr="00F707CB">
        <w:t>(European Commission, 2009)</w:t>
      </w:r>
      <w:r>
        <w:fldChar w:fldCharType="end"/>
      </w:r>
      <w:r w:rsidRPr="00E13B98">
        <w:t xml:space="preserve">. However, several studies have pointed to the need to include landscape-scale segregated approaches to define appropriate indicators for long-term sustainability, including energy wood production </w:t>
      </w:r>
      <w:r>
        <w:fldChar w:fldCharType="begin" w:fldLock="1"/>
      </w:r>
      <w:r>
        <w:instrText>ADDIN CSL_CITATION { "citationItems" : [ { "id" : "ITEM-1", "itemData" : { "DOI" : "10.1016/j.cosust.2012.12.002", "ISSN" : "18773435", "author" : [ { "dropping-particle" : "", "family" : "Fu", "given" : "Bojie", "non-dropping-particle" : "", "parse-names" : false, "suffix" : "" }, { "dropping-particle" : "", "family" : "Wang", "given" : "Shuai", "non-dropping-particle" : "", "parse-names" : false, "suffix" : "" }, { "dropping-particle" : "", "family" : "Su", "given" : "Changhong", "non-dropping-particle" : "", "parse-names" : false, "suffix" : "" }, { "dropping-particle" : "", "family" : "Forsius", "given" : "Martin", "non-dropping-particle" : "", "parse-names" : false, "suffix" : "" } ], "container-title" : "Current Opinion in Environmental Sustainability", "id" : "ITEM-1", "issue" : "1", "issued" : { "date-parts" : [ [ "2013", "3", "1" ] ] }, "page" : "4-10", "publisher" : "Elsevier", "title" : "Linking ecosystem processes and ecosystem services", "type" : "article-journal", "volume" : "5" }, "uris" : [ "http://www.mendeley.com/documents/?uuid=88830ebe-3586-3327-9444-b9d7396215eb" ] }, { "id" : "ITEM-2", "itemData" : { "DOI" : "10.1007/s10980-014-0137-5", "ISSN" : "0921-2973", "author" : [ { "dropping-particle" : "", "family" : "Vihervaara", "given" : "Petteri", "non-dropping-particle" : "", "parse-names" : false, "suffix" : "" }, { "dropping-particle" : "", "family" : "Mononen", "given" : "Laura", "non-dropping-particle" : "", "parse-names" : false, "suffix" : "" }, { "dropping-particle" : "", "family" : "Auvinen", "given" : "Ari-Pekka", "non-dropping-particle" : "", "parse-names" : false, "suffix" : "" }, { "dropping-particle" : "", "family" : "Virkkala", "given" : "Raimo", "non-dropping-particle" : "", "parse-names" : false, "suffix" : "" }, { "dropping-particle" : "", "family" : "L\u00fc", "given" : "Yihe", "non-dropping-particle" : "", "parse-names" : false, "suffix" : "" }, { "dropping-particle" : "", "family" : "Pippuri", "given" : "Inka", "non-dropping-particle" : "", "parse-names" : false, "suffix" : "" }, { "dropping-particle" : "", "family" : "Packalen", "given" : "Petteri", "non-dropping-particle" : "", "parse-names" : false, "suffix" : "" }, { "dropping-particle" : "", "family" : "Valbuena", "given" : "Ruben", "non-dropping-particle" : "", "parse-names" : false, "suffix" : "" }, { "dropping-particle" : "", "family" : "Valkama", "given" : "Jari", "non-dropping-particle" : "", "parse-names" : false, "suffix" : "" } ], "container-title" : "Landscape Ecology", "id" : "ITEM-2", "issue" : "3", "issued" : { "date-parts" : [ [ "2015", "3", "19" ] ] }, "page" : "501-516", "publisher" : "Springer Netherlands", "title" : "How to integrate remotely sensed data and biodiversity for ecosystem assessments at landscape scale", "type" : "article-journal", "volume" : "30" }, "uris" : [ "http://www.mendeley.com/documents/?uuid=22fe8afb-1a35-3342-a72e-3ee84eba176d" ] }, { "id" : "ITEM-3", "itemData" : { "DOI" : "10.1890/080023", "ISSN" : "1540-9295", "author" : [ { "dropping-particle" : "", "family" : "Nelson", "given" : "Erik", "non-dropping-particle" : "", "parse-names" : false, "suffix" : "" }, { "dropping-particle" : "", "family" : "Mendoza", "given" : "Guillermo", "non-dropping-particle" : "", "parse-names" : false, "suffix" : "" }, { "dropping-particle" : "", "family" : "Regetz", "given" : "James",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Cameron", "given" : "DRichard", "non-dropping-particle" : "", "parse-names" : false, "suffix" : "" }, { "dropping-particle" : "", "family" : "Chan", "given" : "Kai MA", "non-dropping-particle" : "", "parse-names" : false, "suffix" : "" }, { "dropping-particle" : "", "family" : "Daily", "given" : "Gretchen C", "non-dropping-particle" : "", "parse-names" : false, "suffix" : "" }, { "dropping-particle" : "", "family" : "Goldstein", "given" : "Joshua", "non-dropping-particle" : "", "parse-names" : false, "suffix" : "" }, { "dropping-particle" : "", "family" : "Kareiva", "given" : "Peter M", "non-dropping-particle" : "", "parse-names" : false, "suffix" : "" }, { "dropping-particle" :</w:instrText>
      </w:r>
      <w:r w:rsidRPr="00E04BA4">
        <w:rPr>
          <w:lang w:val="de-CH"/>
        </w:rPr>
        <w:instrText xml:space="preserve"> "", "family" : "Lonsdorf", "given" : "Eric", "non-dropping-particle" : "", "parse-names" : false, "suffix" : "" }, { "dropping-particle" : "", "family" : "Naidoo", "given" : "Robin", "non-dropping-particle" : "", "parse-names" : false, "suffix" : "" }, { "dropping-particle" : "", "family" : "Ricketts", "given" : "Taylor H", "non-dropping-particle" : "", "parse-names" : false, "suffix" : "" }, { "dropping-particle" : "", "family" : "Shaw", "given" : "MRebecca", "non-dropping-particle" : "", "parse-names" : false, "suffix" : "" } ], "container-title" : "Frontiers in Ecology and the Environment", "id" : "ITEM-3", "issue" : "1", "issued" : { "date-parts" : [ [ "2009", "2", "1" ] ] }, "page" : "4-11", "publisher" : "Ecological Society of America", "title" : "Modeling multiple ecosystem services, biodiversity conservation, commodity production, and tradeoffs at landscape scales", "type" : "article-journal", "volume" : "7" }, "uris" : [ "http://www.mendeley.com/documents/?uuid=89a030e2-d385-38aa-893d-b48f53df6d0a" ] } ], "mendeley" : { "formattedCitation" : "(Fu, Wang, Su, &amp; Forsius, 2013; E. Nelson et al., 2009; Vihervaara et al., 2015)", "plainTextFormattedCitation" : "(Fu, Wang, Su, &amp; Forsius, 2013; E. Nelson et al., 2009; Vihervaara et al., 2015)", "previouslyFormattedCitation" : "(Fu, Wang, Su, &amp; Forsius, 2013; E. Nelson et al., 2009; Vihervaara et al., 2015)" }, "properties" : {  }, "schema" : "https://github.com/citation-style-language/schema/raw/master/csl-citation.json" }</w:instrText>
      </w:r>
      <w:r>
        <w:fldChar w:fldCharType="separate"/>
      </w:r>
      <w:r w:rsidRPr="005E7584">
        <w:rPr>
          <w:lang w:val="de-CH"/>
        </w:rPr>
        <w:t>(Fu</w:t>
      </w:r>
      <w:r w:rsidR="00FD6A70">
        <w:rPr>
          <w:i/>
          <w:lang w:val="de-CH"/>
        </w:rPr>
        <w:t xml:space="preserve"> et al.</w:t>
      </w:r>
      <w:r w:rsidRPr="005E7584">
        <w:rPr>
          <w:lang w:val="de-CH"/>
        </w:rPr>
        <w:t xml:space="preserve">, 2013; Nelson </w:t>
      </w:r>
      <w:r w:rsidR="000D7D89" w:rsidRPr="000D7D89">
        <w:rPr>
          <w:i/>
          <w:lang w:val="de-CH"/>
        </w:rPr>
        <w:t>et al.</w:t>
      </w:r>
      <w:r w:rsidRPr="005E7584">
        <w:rPr>
          <w:lang w:val="de-CH"/>
        </w:rPr>
        <w:t xml:space="preserve">, 2009; Vihervaara </w:t>
      </w:r>
      <w:r w:rsidR="000D7D89" w:rsidRPr="000D7D89">
        <w:rPr>
          <w:i/>
          <w:lang w:val="de-CH"/>
        </w:rPr>
        <w:t>et al.</w:t>
      </w:r>
      <w:r w:rsidRPr="005E7584">
        <w:rPr>
          <w:lang w:val="de-CH"/>
        </w:rPr>
        <w:t>, 2015)</w:t>
      </w:r>
      <w:r>
        <w:fldChar w:fldCharType="end"/>
      </w:r>
      <w:r w:rsidRPr="00382F4D">
        <w:rPr>
          <w:lang w:val="de-CH"/>
        </w:rPr>
        <w:t xml:space="preserve">. </w:t>
      </w:r>
      <w:r w:rsidRPr="00E13B98">
        <w:t xml:space="preserve">This applies in particular to resolving potential impact on biodiversity, soil carbon, nutrient store and leaching </w:t>
      </w:r>
      <w:r>
        <w:fldChar w:fldCharType="begin" w:fldLock="1"/>
      </w:r>
      <w:r>
        <w:instrText>ADDIN CSL_CITATION { "citationItems" : [ { "id" : "ITEM-1", "itemData" : { "DOI" : "10.1016/j.ecolind.2015.11.032", "ISSN" : "1470160X", "author" : [ { "dropping-particle" : "", "family" : "Forsius", "given" : "Martin", "non-dropping-particle" : "", "parse-names" : false, "suffix" : "" }, { "dropping-particle" : "", "family" : "Akuj\u00e4rvi", "given" : "Anu", "non-dropping-particle" : "", "parse-names" : false, "suffix" : "" }, { "dropping-particle" : "", "family" : "Mattsson", "given" : "Tuija", "non-dropping-particle" : "", "parse-names" : false, "suffix" : "" }, { "dropping-particle" : "", "family" : "Holmberg", "given" : "Maria", "non-dropping-particle" : "", "parse-names" : false, "suffix" : "" }, { "dropping-particle" : "", "family" : "Punttila", "given" : "Pekka", "non-dropping-particle" : "", "parse-names" : false, "suffix" : "" }, { "dropping-particle" : "", "family" : "Posch", "given" : "Maximilian", "non-dropping-particle" : "", "parse-names" : false, "suffix" : "" }, { "dropping-particle" : "", "family" : "Liski", "given" : "Jari", "non-dropping-particle" : "", "parse-names" : false, "suffix" : "" }, { "dropping-particle" : "", "family" : "Repo", "given" : "Anna", "non-dropping-particle" : "", "parse-names" : false, "suffix" : "" }, { "dropping-particle" : "", "family" : "Virkkala", "given" : "Raimo", "non-dropping-particle" : "", "parse-names" : false, "suffix" : "" }, { "dropping-particle" : "", "family" : "Vihervaara", "given" : "Petteri", "non-dropping-particle" : "", "parse-names" : false, "suffix" : "" } ], "container-title" : "Ecological Indicators", "id" : "ITEM-1", "issued" : { "date-parts" : [ [ "2016", "6", "1" ] ] }, "page" : "66-75", "publisher" : "Elsevier", "title" : "Modelling impacts of forest bioenergy use on ecosystem sustainability: Lammi LTER region, southern Finland", "type" : "article-journal", "volume" : "65" }, "uris" : [ "http://www.mendeley.com/documents/?uuid=90c260f1-19f2-3acb-9d5a-17fb84cdae18" ] } ], "mendeley" : { "formattedCitation" : "(Forsius et al., 2016)", "plainTextFormattedCitation" : "(Forsius et al., 2016)", "previouslyFormattedCitation" : "(Forsius et al., 2016)" }, "properties" : {  }, "schema" : "https://github.com/citation-style-language/schema/raw/master/csl-citation.json" }</w:instrText>
      </w:r>
      <w:r>
        <w:fldChar w:fldCharType="separate"/>
      </w:r>
      <w:r w:rsidRPr="00DD4540">
        <w:t xml:space="preserve">(Forsius </w:t>
      </w:r>
      <w:r w:rsidR="000D7D89" w:rsidRPr="000D7D89">
        <w:rPr>
          <w:i/>
        </w:rPr>
        <w:t>et al.</w:t>
      </w:r>
      <w:r w:rsidRPr="00DD4540">
        <w:t>, 2016)</w:t>
      </w:r>
      <w:r>
        <w:fldChar w:fldCharType="end"/>
      </w:r>
      <w:r w:rsidRPr="00E13B98">
        <w:t>, but also to forests as an asset for recreation and nature-based tourism.</w:t>
      </w:r>
    </w:p>
    <w:p w14:paraId="0462581C" w14:textId="37FF2AF1" w:rsidR="0048205B" w:rsidRPr="00E13B98" w:rsidRDefault="0048205B" w:rsidP="00AE389F">
      <w:r w:rsidRPr="00E13B98">
        <w:t xml:space="preserve">Plantation forestry in Europe constituted 9% of the forested area in 2015 with an increase during the last 20 years of 3.8 million hectares </w:t>
      </w:r>
      <w:r>
        <w:fldChar w:fldCharType="begin" w:fldLock="1"/>
      </w:r>
      <w:r>
        <w:instrText>ADDIN CSL_CITATION { "citationItems" : [ { "id" : "ITEM-1", "itemData" : { "author" : [ { "dropping-particle" : "", "family" : "Forest Europe", "given" : "", "non-dropping-particle" : "", "parse-names" : false, "suffix" : "" } ], "id" : "ITEM-1", "issued" : { "date-parts" : [ [ "2015" ] ] }, "publisher" : "Ministerial Conference on the Protection of Forests in Europe", "publisher-place" : "Madrid", "title" : "State of Europe\u2019s Forests 2015", "type" : "book" }, "uris" : [ "http://www.mendeley.com/documents/?uuid=4c88549d-a89a-4856-887b-fdd824fea748" ] } ], "mendeley" : { "formattedCitation" : "(Forest Europe, 2015)", "plainTextFormattedCitation" : "(Forest Europe, 2015)", "previouslyFormattedCitation" : "(Forest Europe, 2015)" }, "properties" : {  }, "schema" : "https://github.com/citation-style-language/schema/raw/master/csl-citation.json" }</w:instrText>
      </w:r>
      <w:r>
        <w:fldChar w:fldCharType="separate"/>
      </w:r>
      <w:r w:rsidRPr="00DD4540">
        <w:t>(Forest Europe, 2015)</w:t>
      </w:r>
      <w:r>
        <w:fldChar w:fldCharType="end"/>
      </w:r>
      <w:r w:rsidRPr="00E13B98">
        <w:t>. The fraction of plantation forests varies among countries in Western Europe and Central Europe (</w:t>
      </w:r>
      <w:r w:rsidR="00B71742" w:rsidRPr="00B71742">
        <w:rPr>
          <w:b/>
        </w:rPr>
        <w:t>Figure 4.18</w:t>
      </w:r>
      <w:r w:rsidRPr="00E13B98">
        <w:t xml:space="preserve">). </w:t>
      </w:r>
    </w:p>
    <w:p w14:paraId="49F55F1F" w14:textId="7D292AB7" w:rsidR="007C7741" w:rsidRPr="007C7741" w:rsidRDefault="007C7741" w:rsidP="007C7741">
      <w:pPr>
        <w:rPr>
          <w:lang w:val="en-US"/>
        </w:rPr>
      </w:pPr>
      <w:r>
        <w:rPr>
          <w:lang w:eastAsia="en-GB"/>
        </w:rPr>
        <w:lastRenderedPageBreak/>
        <w:drawing>
          <wp:inline distT="0" distB="0" distL="0" distR="0" wp14:anchorId="2F58ABD6" wp14:editId="12CFACC1">
            <wp:extent cx="5759450" cy="4944110"/>
            <wp:effectExtent l="0" t="0" r="0" b="889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6"/>
                    <a:stretch>
                      <a:fillRect/>
                    </a:stretch>
                  </pic:blipFill>
                  <pic:spPr>
                    <a:xfrm>
                      <a:off x="0" y="0"/>
                      <a:ext cx="5759450" cy="4944110"/>
                    </a:xfrm>
                    <a:prstGeom prst="rect">
                      <a:avLst/>
                    </a:prstGeom>
                  </pic:spPr>
                </pic:pic>
              </a:graphicData>
            </a:graphic>
          </wp:inline>
        </w:drawing>
      </w:r>
    </w:p>
    <w:p w14:paraId="20CBB3A3" w14:textId="3C75B3D2" w:rsidR="0048205B" w:rsidRPr="00E13B98" w:rsidRDefault="0048205B" w:rsidP="00AE389F">
      <w:pPr>
        <w:rPr>
          <w:b/>
          <w:i/>
        </w:rPr>
      </w:pPr>
      <w:r w:rsidRPr="00E13B98">
        <w:t xml:space="preserve">The growing stock of forests in continental Europe has increased at an annual average of 1.4% or, in absolute terms, by 403 million cubic meters per year over the last 25 years </w:t>
      </w:r>
      <w:r>
        <w:fldChar w:fldCharType="begin" w:fldLock="1"/>
      </w:r>
      <w:r>
        <w:instrText>ADDIN CSL_CITATION { "citationItems" : [ { "id" : "ITEM-1", "itemData" : { "author" : [ { "dropping-particle" : "", "family" : "Forest Europe", "given" : "", "non-dropping-particle" : "", "parse-names" : false, "suffix" : "" } ], "id" : "ITEM-1", "issued" : { "date-parts" : [ [ "2015" ] ] }, "publisher" : "Ministerial Conference on the Protection of Forests in Europe", "publisher-place" : "Madrid", "title" : "State of Europe\u2019s Forests 2015", "type" : "book" }, "uris" : [ "http://www.mendeley.com/documents/?uuid=4c88549d-a89a-4856-887b-fdd824fea748" ] } ], "mendeley" : { "formattedCitation" : "(Forest Europe, 2015)", "plainTextFormattedCitation" : "(Forest Europe, 2015)", "previouslyFormattedCitation" : "(Forest Europe, 2015)" }, "properties" : {  }, "schema" : "https://github.com/citation-style-language/schema/raw/master/csl-citation.json" }</w:instrText>
      </w:r>
      <w:r>
        <w:fldChar w:fldCharType="separate"/>
      </w:r>
      <w:r w:rsidRPr="000D6502">
        <w:t>(Forest Europe, 2015)</w:t>
      </w:r>
      <w:r>
        <w:fldChar w:fldCharType="end"/>
      </w:r>
      <w:r w:rsidRPr="00E13B98">
        <w:t>. Growing stock has increased despite a significant increase in annual felling. During the period 1990 – 2010, annual felling increased by more than 20% (from 216 to 263 million cubic meters) in Europe. Thus, only over half of the growth is harvested. Additionally, there are combined effects of increased CO</w:t>
      </w:r>
      <w:r w:rsidRPr="00E13B98">
        <w:rPr>
          <w:vertAlign w:val="subscript"/>
        </w:rPr>
        <w:t>2</w:t>
      </w:r>
      <w:r w:rsidRPr="00E13B98">
        <w:t xml:space="preserve"> concentration and nitrogen deposition. Sweden and Finland are viewed as role models for the development of maximum sustained yield wood production in Europe </w:t>
      </w:r>
      <w:r>
        <w:fldChar w:fldCharType="begin" w:fldLock="1"/>
      </w:r>
      <w:r>
        <w:instrText>ADDIN CSL_CITATION { "citationItems" : [ { "id" : "ITEM-1", "itemData" : { "DOI" : "10.3390/f2010051", "ISSN" : "1999-4907", "author" : [ { "dropping-particle" : "", "family" : "Lindahl", "given" : "Karin Beland", "non-dropping-particle" : "", "parse-names" : false, "suffix" : "" }, { "dropping-particle" : "", "family" : "Westholm", "given" : "Erik", "non-dropping-particle" : "", "parse-names" : false, "suffix" : "" } ], "container-title" : "Forests", "id" : "ITEM-1", "issue" : "1", "issued" : { "date-parts" : [ [ "2010", "12", "31" ] ] }, "page" : "51-65", "title" : "Food, Paper, Wood, or Energy? Global Trends and Future Swedish Forest Use", "type" : "article-journal", "volume" : "2" }, "uris" : [ "http://www.mendeley.com/documents/?uuid=e4613e15-0fe2-45d1-b06b-96016f271521" ] }, { "id" : "ITEM-2", "itemData" : { "DOI" : "10.1007/s13280-012-0370-6", "ISSN" : "0044-7447", "author" : [ { "dropping-particle" : "", "family" : "Elbakidze", "given" : "Marine", "non-dropping-particle" : "", "parse-names" : false, "suffix" : "" }, { "dropping-particle" : "", "family" : "Andersson", "given" : "Kjell", "non-dropping-particle" : "", "parse-names" : false, "suffix" : "" }, { "dropping-particle" : "", "family" : "Angelstam", "given" : "Per", "non-dropping-particle" : "", "parse-names" : false, "suffix" : "" }, { "dropping-particle" : "", "family" : "Armstrong", "given" : "Glen W.", "non-dropping-particle" : "", "parse-names" : false, "suffix" : "" }, { "dropping-particle" : "", "family" : "Axelsson", "given" : "Robert", "non-dropping-particle" : "", "parse-names" : false, "suffix" : "" }, { "dropping-particle" : "", "family" : "Doyon", "given" : "Frederik", "non-dropping-particle" : "", "parse-names" : false, "suffix" : "" }, { "dropping-particle" : "", "family" : "Hermansson", "given" : "Martin", "non-dropping-particle" : "", "parse-names" : false, "suffix" : "" }, { "dropping-particle" : "", "family" : "Jacobsson", "given" : "Jonas", "non-dropping-particle" : "", "parse-names" : false, "suffix" : "" }, { "dropping-particle" : "", "family" : "Pautov", "given" : "Yurij", "non-dropping-particle" : "", "parse-names" : false, "suffix" : "" } ], "container-title" : "AMBIO", "id" : "ITEM-2", "issue" : "2", "issued" : { "date-parts" : [ [ "2013", "3", "10" ] ] }, "page" : "160-173", "title" : "Sustained Yield Forestry in Sweden and Russia: How Does it Correspond to Sustainable Forest Management Policy?", "type" : "article-journal", "volume" : "42" }, "prefix" : "e.g. ", "uris" : [ "http://www.mendeley.com/documents/?uuid=274ec932-7e2a-4006-aa4d-8030828751f6" ] } ], "mendeley" : { "formattedCitation" : "(e.g. Elbakidze, Andersson, et al., 2013; Lindahl &amp; Westholm, 2010)", "plainTextFormattedCitation" : "(e.g. Elbakidze, Andersson, et al., 2013; Lindahl &amp; Westholm, 2010)", "previouslyFormattedCitation" : "(e.g. Elbakidze, Andersson, et al., 2013; Lindahl &amp; Westholm, 2010)" }, "properties" : {  }, "schema" : "https://github.com/citation-style-language/schema/raw/master/csl-citation.json" }</w:instrText>
      </w:r>
      <w:r>
        <w:fldChar w:fldCharType="separate"/>
      </w:r>
      <w:r w:rsidRPr="00DC0FED">
        <w:t xml:space="preserve">(e.g. Elbakidze </w:t>
      </w:r>
      <w:r w:rsidR="000D7D89" w:rsidRPr="000D7D89">
        <w:rPr>
          <w:i/>
        </w:rPr>
        <w:t>et al.</w:t>
      </w:r>
      <w:r w:rsidRPr="00DC0FED">
        <w:t>, 2013</w:t>
      </w:r>
      <w:r w:rsidR="00FD6A70">
        <w:t>a</w:t>
      </w:r>
      <w:r w:rsidRPr="00DC0FED">
        <w:t>; Lindahl &amp; Westholm, 2010)</w:t>
      </w:r>
      <w:r>
        <w:fldChar w:fldCharType="end"/>
      </w:r>
      <w:r w:rsidRPr="00E13B98">
        <w:t xml:space="preserve">. However, there are arguments that sustained yield forestry as a single-use management </w:t>
      </w:r>
      <w:r>
        <w:fldChar w:fldCharType="begin" w:fldLock="1"/>
      </w:r>
      <w:r>
        <w:instrText>ADDIN CSL_CITATION { "citationItems" : [ { "id" : "ITEM-1", "itemData" : { "author" : [ { "dropping-particle" : "", "family" : "Behan", "given" : "R.W.", "non-dropping-particle" : "", "parse-names" : false, "suffix" : "" } ], "container-title" : "Journal of Forestry ", "id" : "ITEM-1", "issued" : { "date-parts" : [ [ "1990" ] ] }, "page" : "12-18", "title" : "Multiresource for forest management: A paradigmatic challenge to professional forestry.", "type" : "article-journal", "volume" : "88" }, "uris" : [ "http://www.mendeley.com/documents/?uuid=26a292e0-c1fd-3e31-bd22-9f7bc820e4a2" ] } ], "mendeley" : { "formattedCitation" : "(Behan, 1990)", "plainTextFormattedCitation" : "(Behan, 1990)", "previouslyFormattedCitation" : "(Behan, 1990)" }, "properties" : {  }, "schema" : "https://github.com/citation-style-language/schema/raw/master/csl-citation.json" }</w:instrText>
      </w:r>
      <w:r>
        <w:fldChar w:fldCharType="separate"/>
      </w:r>
      <w:r w:rsidRPr="002B0C6F">
        <w:t>(Behan, 1990)</w:t>
      </w:r>
      <w:r>
        <w:fldChar w:fldCharType="end"/>
      </w:r>
      <w:r w:rsidRPr="00E13B98">
        <w:t xml:space="preserve"> focused on wood, changes forest composition and structure, and alters the natural dynamics in forest landscapes </w:t>
      </w:r>
      <w:r>
        <w:fldChar w:fldCharType="begin" w:fldLock="1"/>
      </w:r>
      <w:r>
        <w:instrText>ADDIN CSL_CITATION { "citationItems" : [ { "id" : "ITEM-1", "itemData" : { "DOI" : "10.1046/j.1523-1739.1996.10020328.x", "ISSN" : "0888-8892", "author" : [ { "dropping-particle" : "", "family" : "Holling", "given" : "C.S.", "non-dropping-particle" : "", "parse-names" : false, "suffix" : "" }, { "dropping-particle" : "", "family" : "Meffe", "given" : "Gary K.", "non-dropping-particle" : "", "parse-names" : false, "suffix" : "" } ], "container-title" : "Conservation Biology", "id" : "ITEM-1", "issue" : "2", "issued" : { "date-parts" : [ [ "1996", "4" ] ] }, "page" : "328-337", "title" : "Command and Control and the Pathology of Natural Resource Management", "type" : "article-journal", "volume" : "10" }, "uris" : [ "http://www.mendeley.com/documents/?uuid=7025328e-215d-4211-8f2b-4649935d1235" ] }, { "id" : "ITEM-2", "itemData" : { "author" : [ { "dropping-particle" : "", "family" : "Bawa", "given" : "K.", "non-dropping-particle" : "", "parse-names" : false, "suffix" : "" }, { "dropping-particle" : "", "family" : "Seidler", "given" : "R.", "non-dropping-particle" : "", "parse-names" : false, "suffix" : "" } ], "container-title" : "Conservation Biology", "id" : "ITEM-2", "issued" : { "date-parts" : [ [ "1998" ] ] }, "page" : "46-55", "title" : "Natural forest management and conservation of biodiversity in tropical forests", "type" : "article-journal" }, "uris" : [ "http://www.mendeley.com/documents/?uuid=f27d8e7d-292f-38d3-873e-273cd731d8c8" ] }, { "id" : "ITEM-3", "itemData" : { "DOI" : "10.1139/x04-172", "ISSN" : "0045-5067", "author" : [ { "dropping-particle" : "", "family" : "Luckert", "given" : "MK (Marty)", "non-dropping-particle" : "", "parse-names" : false, "suffix" : "" }, { "dropping-particle" : "", "family" : "Williamson", "given" : "T", "non-dropping-particle" : "", "parse-names" : false, "suffix" : "" } ], "container-title" : "Canadian Journal of Forest Research", "id" : "ITEM-3", "issue" : "2", "issued" : { "date-parts" : [ [ "2005", "2" ] ] }, "page" : "356-364", "title" : "Should sustained yield be part of sustainable forest management?", "type" : "article-journal", "volume" : "35" }, "uris" : [ "http://www.mendeley.com/documents/?uuid=bafb05f7-4a99-4527-9406-ee4b1a5493fe" ] } ], "mendeley" : { "formattedCitation" : "(Bawa &amp; Seidler, 1998; Holling &amp; Meffe, 1996; Luckert &amp; Williamson, 2005)", "plainTextFormattedCitation" : "(Bawa &amp; Seidler, 1998; Holling &amp; Meffe, 1996; Luckert &amp; Williamson, 2005)", "previouslyFormattedCitation" : "(Bawa &amp; Seidler, 1998; Holling &amp; Meffe, 1996; Luckert &amp; Williamson, 2005)" }, "properties" : {  }, "schema" : "https://github.com/citation-style-language/schema/raw/master/csl-citation.json" }</w:instrText>
      </w:r>
      <w:r>
        <w:fldChar w:fldCharType="separate"/>
      </w:r>
      <w:r w:rsidRPr="0000270B">
        <w:t>(Bawa &amp; Seidler, 1998; Holling &amp; Meffe, 1996; Luckert &amp; Williamson, 2005)</w:t>
      </w:r>
      <w:r>
        <w:fldChar w:fldCharType="end"/>
      </w:r>
      <w:r w:rsidRPr="00E13B98">
        <w:t xml:space="preserve">. As a consequence, forest ecosystems lose native species, habitats, and ecological processes, which affect ecological integrity and resilience </w:t>
      </w:r>
      <w:r>
        <w:fldChar w:fldCharType="begin" w:fldLock="1"/>
      </w:r>
      <w:r>
        <w:instrText>ADDIN CSL_CITATION { "citationItems" : [ { "id" : "ITEM-1", "itemData" : { "DOI" : "10.1016/S0378-1127(00)00375-3", "ISSN" : "03781127", "author" : [ { "dropping-particle" : "", "family" : "Farrell", "given" : "Edward P", "non-dropping-particle" : "", "parse-names" : false, "suffix" : "" }, { "dropping-particle" : "", "family" : "F\u00fchrer", "given" : "Erwin", "non-dropping-particle" : "", "parse-names" : false, "suffix" : "" }, { "dropping-particle" : "", "family" : "Ryan", "given" : "Dermot", "non-dropping-particle" : "", "parse-names" : false, "suffix" : "" }, { "dropping-particle" : "", "family" : "Andersson", "given" : "Folke", "non-dropping-particle" : "", "parse-names" : false, "suffix" : "" }, { "dropping-particle" : "", "family" : "H\u00fcttl", "given" : "Reinhard", "non-dropping-particle" : "", "parse-names" : false, "suffix" : "" }, { "dropping-particle" : "", "family" : "Piussi", "given" : "Pietro", "non-dropping-particle" : "", "parse-names" : false, "suffix" : "" } ], "container-title" : "Forest Ecology and Management", "id" : "ITEM-1", "issue" : "1", "issued" : { "date-parts" : [ [ "2000", "6" ] ] }, "page" : "5-20", "title" : "European forest ecosystems: building the future on the legacy of the past", "type" : "article-journal", "volume" : "132" }, "uris" : [ "http://www.mendeley.com/documents/?uuid=85217159-8c81-41d8-92b6-185221549395" ] } ], "mendeley" : { "formattedCitation" : "(Farrell et al., 2000)", "plainTextFormattedCitation" : "(Farrell et al., 2000)", "previouslyFormattedCitation" : "(Farrell et al., 2000)" }, "properties" : {  }, "schema" : "https://github.com/citation-style-language/schema/raw/master/csl-citation.json" }</w:instrText>
      </w:r>
      <w:r>
        <w:fldChar w:fldCharType="separate"/>
      </w:r>
      <w:r w:rsidRPr="002B0C6F">
        <w:t xml:space="preserve">(Farrell </w:t>
      </w:r>
      <w:r w:rsidR="000D7D89" w:rsidRPr="000D7D89">
        <w:rPr>
          <w:i/>
        </w:rPr>
        <w:t>et al.</w:t>
      </w:r>
      <w:r w:rsidRPr="002B0C6F">
        <w:t>, 2000)</w:t>
      </w:r>
      <w:r>
        <w:fldChar w:fldCharType="end"/>
      </w:r>
      <w:r w:rsidRPr="00E13B98">
        <w:t xml:space="preserve">. The Russian Federation currently aims to increase the sustained yield of wood by intensifying wood production in accessible areas previously harvested by wood mining </w:t>
      </w:r>
      <w:r>
        <w:fldChar w:fldCharType="begin" w:fldLock="1"/>
      </w:r>
      <w:r>
        <w:instrText>ADDIN CSL_CITATION { "citationItems" : [ { "id" : "ITEM-1", "itemData" : { "DOI" : "10.1139/cjfr-2016-0516", "ISSN" : "0045-5067", "abstract" : "Spatial segregation of different forest landscape functions can accommodate rival forestry objectives more comprehensively than integrated approaches. Russia has a unique history of forest zoning separating production and environmental functions. However, the Russian Forest Code of 2006 increased the focus on wood production. We reviewed the history of zoning policy in Russia and assessed if the recent policy change affected logging rates and conservation of riparian forests. Using Russia\u2019s Komi Republic as a case study, we specifically assessed (i) if policy change led to increased logging near streams, (ii) if logging rates were different in headwaters vs. main rivers, and (iii) how logging changed among catchments with different accessibility to logging. Using a global open-access remote sensing dataset, we compared mean annual forest loss as a proxy of logging rates in 10 large forested catchments in the Komi Republic in one period with strict zoning policy (2000\u20132006) and one with moderate zoning pol...",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Canadian Journal of Forest Research", "id" : "ITEM-1", "issue" : "10", "issued" : { "date-parts" : [ [ "2017", "10" ] ] }, "page" : "1339-1349", "publisher" : " NRC Research Press", "title" : "Satisfying rival forestry objectives in the Komi Republic: effects of Russian zoning policy change on wood production and riparian forest conservation", "type" : "article-journal", "volume" : "47" }, "uris" : [ "http://www.mendeley.com/documents/?uuid=4abfd465-7fca-3dec-8bb9-740888a2625c" ] } ], "mendeley" : { "formattedCitation" : "(Naumov, Angelstam, &amp; Elbakidze, 2017)", "plainTextFormattedCitation" : "(Naumov, Angelstam, &amp; Elbakidze, 2017)", "previouslyFormattedCitation" : "(Naumov, Angelstam, &amp; Elbakidze, 2017)" }, "properties" : {  }, "schema" : "https://github.com/citation-style-language/schema/raw/master/csl-citation.json" }</w:instrText>
      </w:r>
      <w:r>
        <w:fldChar w:fldCharType="separate"/>
      </w:r>
      <w:r w:rsidRPr="00D0271F">
        <w:t>(Naumov</w:t>
      </w:r>
      <w:r w:rsidR="00FD6A70">
        <w:rPr>
          <w:i/>
        </w:rPr>
        <w:t xml:space="preserve"> et al.</w:t>
      </w:r>
      <w:r w:rsidRPr="00D0271F">
        <w:t>, 2017)</w:t>
      </w:r>
      <w:r>
        <w:fldChar w:fldCharType="end"/>
      </w:r>
      <w:r>
        <w:t xml:space="preserve">. </w:t>
      </w:r>
      <w:r w:rsidRPr="00E13B98">
        <w:t xml:space="preserve">This requires changes in forest management that include silvicultural methods, for example, scarification, planting or seeding, pre-commercial thinning and even fertilization </w:t>
      </w:r>
      <w:r>
        <w:fldChar w:fldCharType="begin" w:fldLock="1"/>
      </w:r>
      <w:r>
        <w:instrText>ADDIN CSL_CITATION { "citationItems" : [ { "id" : "ITEM-1", "itemData" : { "DOI" : "10.1007/s13280-012-0370-6", "ISSN" : "0044-7447", "author" : [ { "dropping-particle" : "", "family" : "Elbakidze", "given" : "Marine", "non-dropping-particle" : "", "parse-names" : false, "suffix" : "" }, { "dropping-particle" : "", "family" : "Andersson", "given" : "Kjell", "non-dropping-particle" : "", "parse-names" : false, "suffix" : "" }, { "dropping-particle" : "", "family" : "Angelstam", "given" : "Per", "non-dropping-particle" : "", "parse-names" : false, "suffix" : "" }, { "dropping-particle" : "", "family" : "Armstrong", "given" : "Glen W.", "non-dropping-particle" : "", "parse-names" : false, "suffix" : "" }, { "dropping-particle" : "", "family" : "Axelsson", "given" : "Robert", "non-dropping-particle" : "", "parse-names" : false, "suffix" : "" }, { "dropping-particle" : "", "family" : "Doyon", "given" : "Frederik", "non-dropping-particle" : "", "parse-names" : false, "suffix" : "" }, { "dropping-particle" : "", "family" : "Hermansson", "given" : "Martin", "non-dropping-particle" : "", "parse-names" : false, "suffix" : "" }, { "dropping-particle" : "", "family" : "Jacobsson", "given" : "Jonas", "non-dropping-particle" : "", "parse-names" : false, "suffix" : "" }, { "dropping-particle" : "", "family" : "Pautov", "given" : "Yurij", "non-dropping-particle" : "", "parse-names" : false, "suffix" : "" } ], "container-title" : "AMBIO", "id" : "ITEM-1", "issue" : "2", "issued" : { "date-parts" : [ [ "2013", "3", "10" ] ] }, "page" : "160-173", "title" : "Sustained Yield Forestry in Sweden and Russia: How Does it Correspond to Sustainable Forest Management Policy?", "type" : "article-journal", "volume" : "42" }, "uris" : [ "http://www.mendeley.com/documents/?uuid=274ec932-7e2a-4006-aa4d-8030828751f6" ] } ], "mendeley" : { "formattedCitation" : "(Elbakidze, Andersson, et al., 2013)", "plainTextFormattedCitation" : "(Elbakidze, Andersson, et al., 2013)", "previouslyFormattedCitation" : "(Elbakidze, Andersson, et al., 2013)" }, "properties" : {  }, "schema" : "https://github.com/citation-style-language/schema/raw/master/csl-citation.json" }</w:instrText>
      </w:r>
      <w:r>
        <w:fldChar w:fldCharType="separate"/>
      </w:r>
      <w:r w:rsidRPr="00DC0FED">
        <w:t xml:space="preserve">(Elbakidze </w:t>
      </w:r>
      <w:r w:rsidR="000D7D89" w:rsidRPr="000D7D89">
        <w:rPr>
          <w:i/>
        </w:rPr>
        <w:t>et al.</w:t>
      </w:r>
      <w:r w:rsidRPr="00DC0FED">
        <w:t>, 2013</w:t>
      </w:r>
      <w:r w:rsidR="00B37103">
        <w:t>a</w:t>
      </w:r>
      <w:r w:rsidRPr="00DC0FED">
        <w:t>)</w:t>
      </w:r>
      <w:r>
        <w:fldChar w:fldCharType="end"/>
      </w:r>
      <w:r w:rsidRPr="00E13B98">
        <w:t>.</w:t>
      </w:r>
    </w:p>
    <w:p w14:paraId="41B74729" w14:textId="77777777" w:rsidR="0048205B" w:rsidRPr="00E13B98" w:rsidRDefault="0048205B" w:rsidP="00AE389F">
      <w:r w:rsidRPr="00E13B98">
        <w:t>Trend 2: Continuous logging of intact forest landscapes</w:t>
      </w:r>
    </w:p>
    <w:p w14:paraId="2F31CCA8" w14:textId="7FD602AE" w:rsidR="0048205B" w:rsidRPr="00E13B98" w:rsidRDefault="0048205B" w:rsidP="00AE389F">
      <w:r w:rsidRPr="00E13B98">
        <w:t>Industrial forestry has expanded throughout Europe over the centuries, basically from south</w:t>
      </w:r>
      <w:r>
        <w:t>-</w:t>
      </w:r>
      <w:r w:rsidRPr="00E13B98">
        <w:t>west to north</w:t>
      </w:r>
      <w:r>
        <w:t>-</w:t>
      </w:r>
      <w:r w:rsidRPr="00E13B98">
        <w:t xml:space="preserve">east </w:t>
      </w:r>
      <w:r>
        <w:fldChar w:fldCharType="begin" w:fldLock="1"/>
      </w:r>
      <w:r>
        <w:instrText>ADDIN CSL_CITATION { "citationItems" : [ { "id" : "ITEM-1", "itemData" : { "DOI" : "10.1016/j.foreco.2013.07.003", "ISSN" : "03781127", "author" : [ { "dropping-particle" : "", "family" : "Lundmark", "given" : "Hanna", "non-dropping-particle" : "", "parse-names" : false, "suffix" : "" }, { "dropping-particle" : "", "family" : "Josefsson", "given" : "Torbj\u00f6rn", "non-dropping-particle" : "", "parse-names" : false, "suffix" : "" }, { "dropping-particle" : "", "family" : "\u00d6stlund", "given" : "Lars", "non-dropping-particle" : "", "parse-names" : false, "suffix" : "" } ], "container-title" : "Forest Ecology and Management", "id" : "ITEM-1", "issued" : { "date-parts" : [ [ "2013", "11", "1" ] ] }, "page" : "112-122", "publisher" : "Elsevier", "title" : "The history of clear-cutting in northern Sweden \u2013 Driving forces and myths in boreal silviculture", "type" : "article-journal", "volume" : "307" }, "uris" : [ "http://www.mendeley.com/documents/?uuid=efe2cb2d-ec2e-3f6a-ba43-ba3a4bae5086" ] }, { "id" : "ITEM-2", "itemData" : { "DOI" : "10.3197/096734015X14267043141462", "ISSN" : "09673407", "author" : [ { "dropping-particle" : "", "family" : "Lotz", "given" : "Christian", "non-dropping-particle" : "", "parse-names" : false, "suffix" : "" } ], "container-title" : "Environment and History", "id" : "ITEM-2", "issue" : "2", "issued" : { "date-parts" : [ [ "2015", "5", "1" ] ] }, "page" : "257-279", "title" : "Expanding the Space for Future Resource Management: Explorations of the Timber Frontier in Northern Europe and the Rescaling of Sustainability During the Nineteenth Century", "type" : "article-journal", "volume" : "21" }, "uris" : [ "http://www.mendeley.com/documents/?uuid=b9da8993-794c-3815-8d3c-429af15305bb" ] } ], "mendeley" : { "formattedCitation" : "(Lotz, 2015; Lundmark, Josefsson, &amp; \u00d6stlund, 2013)", "plainTextFormattedCitation" : "(Lotz, 2015; Lundmark, Josefsson, &amp; \u00d6stlund, 2013)", "previouslyFormattedCitation" : "(Lotz, 2015; Lundmark, Josefsson, &amp; \u00d6stlund, 2013)" }, "properties" : {  }, "schema" : "https://github.com/citation-style-language/schema/raw/master/csl-citation.json" }</w:instrText>
      </w:r>
      <w:r>
        <w:fldChar w:fldCharType="separate"/>
      </w:r>
      <w:r w:rsidRPr="000D6502">
        <w:t>(Lotz, 2015; Lundmark</w:t>
      </w:r>
      <w:r w:rsidR="00FD6A70">
        <w:rPr>
          <w:i/>
        </w:rPr>
        <w:t xml:space="preserve"> et al.</w:t>
      </w:r>
      <w:r w:rsidRPr="000D6502">
        <w:t>, 2013)</w:t>
      </w:r>
      <w:r>
        <w:fldChar w:fldCharType="end"/>
      </w:r>
      <w:r w:rsidRPr="00E13B98">
        <w:t xml:space="preserve">. According to Potapov </w:t>
      </w:r>
      <w:r w:rsidRPr="003F6AC8">
        <w:rPr>
          <w:i/>
        </w:rPr>
        <w:t>et al</w:t>
      </w:r>
      <w:r w:rsidR="00FD6A70">
        <w:rPr>
          <w:i/>
        </w:rPr>
        <w:t>.</w:t>
      </w:r>
      <w:r w:rsidRPr="00E13B98">
        <w:t xml:space="preserve"> </w:t>
      </w:r>
      <w:r>
        <w:fldChar w:fldCharType="begin" w:fldLock="1"/>
      </w:r>
      <w:r>
        <w:instrText>ADDIN CSL_CITATION { "citationItems" : [ { "id" : "ITEM-1", "itemData" : { "DOI" : "10.1126/sciadv.1600821", "ISSN" : "2375-2548",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1", "issued" : { "date-parts" : [ [ "2017", "1", "13" ] ] }, "page" : "e1600821", "title" : "The last frontiers of wilderness: Tracking loss of intact forest landscapes from 2000 to 2013", "type" : "article-journal", "volume" : "3" }, "suppress-author" : 1, "uris" : [ "http://www.mendeley.com/documents/?uuid=7fc333d2-68ad-4c86-9deb-9f20b4dd9bb8" ] } ], "mendeley" : { "formattedCitation" : "(2017)", "plainTextFormattedCitation" : "(2017)", "previouslyFormattedCitation" : "(2017)" }, "properties" : {  }, "schema" : "https://github.com/citation-style-language/schema/raw/master/csl-citation.json" }</w:instrText>
      </w:r>
      <w:r>
        <w:fldChar w:fldCharType="separate"/>
      </w:r>
      <w:r w:rsidRPr="000D6502">
        <w:t>(2017)</w:t>
      </w:r>
      <w:r>
        <w:fldChar w:fldCharType="end"/>
      </w:r>
      <w:r w:rsidRPr="00E13B98">
        <w:t xml:space="preserve">, industrial timber extraction, resulting in forest landscape alteration and fragmentation, was the primary global cause of </w:t>
      </w:r>
      <w:r w:rsidRPr="00E13B98">
        <w:lastRenderedPageBreak/>
        <w:t>intact forest landscape area reduction. Three countries comprise 52% of the total reduction of intact fore</w:t>
      </w:r>
      <w:r w:rsidR="001A3F26">
        <w:t>st landscapes area: Russia (179,</w:t>
      </w:r>
      <w:r w:rsidRPr="00E13B98">
        <w:t>000 km</w:t>
      </w:r>
      <w:r w:rsidRPr="001A3F26">
        <w:rPr>
          <w:vertAlign w:val="superscript"/>
        </w:rPr>
        <w:t>2</w:t>
      </w:r>
      <w:r w:rsidRPr="00E13B98">
        <w:t xml:space="preserve"> of IFL area lost), Brazil (157,000 km</w:t>
      </w:r>
      <w:r w:rsidRPr="001A3F26">
        <w:rPr>
          <w:vertAlign w:val="superscript"/>
        </w:rPr>
        <w:t>2</w:t>
      </w:r>
      <w:r w:rsidRPr="00E13B98">
        <w:t>), and Canada (142,000 km</w:t>
      </w:r>
      <w:r w:rsidRPr="001A3F26">
        <w:rPr>
          <w:vertAlign w:val="superscript"/>
        </w:rPr>
        <w:t>2</w:t>
      </w:r>
      <w:r w:rsidRPr="00E13B98">
        <w:t xml:space="preserve">). In Europe and Central Asia clear-cutting was the main intact forest landscape loss cause in the temperate and southern boreal zones (54%). Proportional to the year 2000 IFL area, the highest percentages of intact forest landscape area reduction were found in Romania (Central Europe), which lost all of its intact forest landscapes. Russia has approximately 20% of the world's forests, and human influence on forests has been growing over recent decades, mainly as a consequence of logging activities including both clear-felling and selective logging </w:t>
      </w:r>
      <w:r>
        <w:fldChar w:fldCharType="begin" w:fldLock="1"/>
      </w:r>
      <w:r>
        <w:instrText>ADDIN CSL_CITATION { "citationItems" : [ { "id" : "ITEM-1", "itemData" : { "DOI" : "10.1016/j.foreco.2006.09.080", "ISSN" : "03781127", "author" : [ { "dropping-particle" : "", "family" : "Achard", "given" : "Fr\u00e9d\u00e9ric", "non-dropping-particle" : "", "parse-names" : false, "suffix" : "" }, { "dropping-particle" : "", "family" : "Mollicone", "given" : "Danilo", "non-dropping-particle" : "", "parse-names" : false, "suffix" : "" }, { "dropping-particle" : "", "family" : "Stibig", "given" : "Hans-J\u00fcrgen", "non-dropping-particle" : "", "parse-names" : false, "suffix" : "" }, { "dropping-particle" : "", "family" : "Aksenov", "given" : "Dmitry", "non-dropping-particle" : "", "parse-names" : false, "suffix" : "" }, { "dropping-particle" : "", "family" : "Laestadius", "given" : "Lars", "non-dropping-particle" : "", "parse-names" : false, "suffix" : "" }, { "dropping-particle" : "", "family" : "Li", "given" : "Zengyuan", "non-dropping-particle" : "", "parse-names" : false, "suffix" : "" }, { "dropping-particle" : "", "family" : "Popatov", "given" : "Peter", "non-dropping-particle" : "", "parse-names" : false, "suffix" : "" }, { "dropping-particle" : "", "family" : "Yaroshenko", "given" : "Alexey", "non-dropping-particle" : "", "parse-names" : false, "suffix" : "" } ], "container-title" : "Forest Ecology and Management", "id" : "ITEM-1", "issue" : "1-3", "issued" : { "date-parts" : [ [ "2006", "12", "4" ] ] }, "page" : "322-334", "title" : "Areas of rapid forest-cover change in boreal Eurasia", "type" : "article-journal", "volume" : "237" }, "uris" : [ "http://www.mendeley.com/documents/?uuid=0ae7e99d-f27a-3b21-b033-8356dd60f58e" ] }, { "id" : "ITEM-2", "itemData" : { "DOI" : "10.1139/cjfr-2016-0516", "ISSN" : "0045-5067", "abstract" : "Spatial segregation of different forest landscape functions can accommodate rival forestry objectives more comprehensively than integrated approaches. Russia has a unique history of forest zoning separating production and environmental functions. However, the Russian Forest Code of 2006 increased the focus on wood production. We reviewed the history of zoning policy in Russia and assessed if the recent policy change affected logging rates and conservation of riparian forests. Using Russia\u2019s Komi Republic as a case study, we specifically assessed (i) if policy change led to increased logging near streams, (ii) if logging rates were different in headwaters vs. main rivers, and (iii) how logging changed among catchments with different accessibility to logging. Using a global open-access remote sensing dataset, we compared mean annual forest loss as a proxy of logging rates in 10 large forested catchments in the Komi Republic in one period with strict zoning policy (2000\u20132006) and one with moderate zoning pol...",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Canadian Journal of Forest Research", "id" : "ITEM-2", "issue" : "10", "issued" : { "date-parts" : [ [ "2017", "10" ] ] }, "page" : "1339-1349", "publisher" : " NRC Research Press", "title" : "Satisfying rival forestry objectives in the Komi Republic: effects of Russian zoning policy change on wood production and riparian forest conservation", "type" : "article-journal", "volume" : "47" }, "uris" : [ "http://www.mendeley.com/documents/?uuid=4abfd465-7fca-3dec-8bb9-740888a2625c" ] } ], "mendeley" : { "formattedCitation" : "(Achard et al., 2006; Naumov et al., 2017)", "plainTextFormattedCitation" : "(Achard et al., 2006; Naumov et al., 2017)", "previouslyFormattedCitation" : "(Achard et al., 2006; Naumov et al., 2017)" }, "properties" : {  }, "schema" : "https://github.com/citation-style-language/schema/raw/master/csl-citation.json" }</w:instrText>
      </w:r>
      <w:r>
        <w:fldChar w:fldCharType="separate"/>
      </w:r>
      <w:r w:rsidRPr="00D0271F">
        <w:t xml:space="preserve">(Achard </w:t>
      </w:r>
      <w:r w:rsidR="000D7D89" w:rsidRPr="000D7D89">
        <w:rPr>
          <w:i/>
        </w:rPr>
        <w:t>et al.</w:t>
      </w:r>
      <w:r w:rsidRPr="00D0271F">
        <w:t xml:space="preserve">, 2006; Naumov </w:t>
      </w:r>
      <w:r w:rsidR="000D7D89" w:rsidRPr="000D7D89">
        <w:rPr>
          <w:i/>
        </w:rPr>
        <w:t>et al.</w:t>
      </w:r>
      <w:r w:rsidRPr="00D0271F">
        <w:t>, 2017)</w:t>
      </w:r>
      <w:r>
        <w:fldChar w:fldCharType="end"/>
      </w:r>
      <w:r w:rsidRPr="00E13B98">
        <w:t xml:space="preserve">. Easily accessible Russian forest resources are being exhausted </w:t>
      </w:r>
      <w:r>
        <w:fldChar w:fldCharType="begin" w:fldLock="1"/>
      </w:r>
      <w:r>
        <w:instrText>ADDIN CSL_CITATION { "citationItems" : [ { "id" : "ITEM-1", "itemData" : { "DOI" : "10.1016/j.forpol.2016.02.001", "ISSN" : "13899341",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Forest Policy and Economics", "id" : "ITEM-1", "issued" : { "date-parts" : [ [ "2016", "5", "1" ] ] }, "page" : "1-10", "publisher" : "Elsevier", "title" : "Barriers and bridges for intensified wood production in Russia: Insights from the environmental history of a regional logging frontier", "type" : "article-journal", "volume" : "66" }, "prefix" : "e.g., ", "uris" : [ "http://www.mendeley.com/documents/?uuid=3101fdce-3cec-3189-bf7d-4370309796a9" ] } ], "mendeley" : { "formattedCitation" : "(e.g., Naumov et al., 2016)", "plainTextFormattedCitation" : "(e.g., Naumov et al., 2016)", "previouslyFormattedCitation" : "(e.g., Naumov et al., 2016)" }, "properties" : {  }, "schema" : "https://github.com/citation-style-language/schema/raw/master/csl-citation.json" }</w:instrText>
      </w:r>
      <w:r>
        <w:fldChar w:fldCharType="separate"/>
      </w:r>
      <w:r w:rsidRPr="000D6502">
        <w:t xml:space="preserve">(e.g., Naumov </w:t>
      </w:r>
      <w:r w:rsidR="000D7D89" w:rsidRPr="000D7D89">
        <w:rPr>
          <w:i/>
        </w:rPr>
        <w:t>et al.</w:t>
      </w:r>
      <w:r w:rsidRPr="000D6502">
        <w:t>, 2016)</w:t>
      </w:r>
      <w:r>
        <w:fldChar w:fldCharType="end"/>
      </w:r>
      <w:r w:rsidRPr="00E13B98">
        <w:t xml:space="preserve">. Despite a huge forested area there is a serious shortage of accessible wood resources demanded by the forest industry. Large sawmills, pulp and paper enterprises, especially those focused on output with low added value, are heavily reliant on low transportation costs for the delivery of raw materials from the forest. Thus, increasingly, forest logging companies harvest in protective forests and other valuable forests </w:t>
      </w:r>
      <w:r>
        <w:fldChar w:fldCharType="begin" w:fldLock="1"/>
      </w:r>
      <w:r>
        <w:instrText>ADDIN CSL_CITATION { "citationItems" : [ { "id" : "ITEM-1", "itemData" : { "DOI" : "10.1139/cjfr-2016-0516", "ISSN" : "0045-5067", "abstract" : "Spatial segregation of different forest landscape functions can accommodate rival forestry objectives more comprehensively than integrated approaches. Russia has a unique history of forest zoning separating production and environmental functions. However, the Russian Forest Code of 2006 increased the focus on wood production. We reviewed the history of zoning policy in Russia and assessed if the recent policy change affected logging rates and conservation of riparian forests. Using Russia\u2019s Komi Republic as a case study, we specifically assessed (i) if policy change led to increased logging near streams, (ii) if logging rates were different in headwaters vs. main rivers, and (iii) how logging changed among catchments with different accessibility to logging. Using a global open-access remote sensing dataset, we compared mean annual forest loss as a proxy of logging rates in 10 large forested catchments in the Komi Republic in one period with strict zoning policy (2000\u20132006) and one with moderate zoning pol...",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Canadian Journal of Forest Research", "id" : "ITEM-1", "issue" : "10", "issued" : { "date-parts" : [ [ "2017", "10" ] ] }, "page" : "1339-1349", "publisher" : " NRC Research Press", "title" : "Satisfying rival forestry objectives in the Komi Republic: effects of Russian zoning policy change on wood production and riparian forest conservation", "type" : "article-journal", "volume" : "47" }, "uris" : [ "http://www.mendeley.com/documents/?uuid=4abfd465-7fca-3dec-8bb9-740888a2625c" ] } ], "mendeley" : { "formattedCitation" : "(Naumov et al., 2017)", "plainTextFormattedCitation" : "(Naumov et al., 2017)", "previouslyFormattedCitation" : "(Naumov et al., 2017)" }, "properties" : {  }, "schema" : "https://github.com/citation-style-language/schema/raw/master/csl-citation.json" }</w:instrText>
      </w:r>
      <w:r>
        <w:fldChar w:fldCharType="separate"/>
      </w:r>
      <w:r w:rsidRPr="00AF148D">
        <w:t xml:space="preserve">(Naumov </w:t>
      </w:r>
      <w:r w:rsidR="000D7D89" w:rsidRPr="000D7D89">
        <w:rPr>
          <w:i/>
        </w:rPr>
        <w:t>et al.</w:t>
      </w:r>
      <w:r w:rsidRPr="00AF148D">
        <w:t>, 2017)</w:t>
      </w:r>
      <w:r>
        <w:fldChar w:fldCharType="end"/>
      </w:r>
      <w:r w:rsidRPr="00E13B98">
        <w:t xml:space="preserve"> that support biodiversity conservation and rural development.</w:t>
      </w:r>
    </w:p>
    <w:p w14:paraId="24851DED" w14:textId="77777777" w:rsidR="0048205B" w:rsidRPr="00E13B98" w:rsidRDefault="0048205B" w:rsidP="00AE389F">
      <w:r w:rsidRPr="00E13B98">
        <w:t>Trend 3: Rehabilitation of forest land after overgrazing, overexploitation, and desertification</w:t>
      </w:r>
    </w:p>
    <w:p w14:paraId="21D9DF39" w14:textId="35689472" w:rsidR="0048205B" w:rsidRPr="00E13B98" w:rsidRDefault="0048205B" w:rsidP="00AE389F">
      <w:r w:rsidRPr="00E13B98">
        <w:t xml:space="preserve">This trend is prominent in Central Asia, where forest cover is about 5% of the subregion. Distribution of forested areas is uneven with the largest forested areas in Turkmenistan and the smallest in Tajikistan. Due to overall arid environments, the wood production in this subregion is low, and its economic/monetary contribution is insignificant </w:t>
      </w:r>
      <w:r>
        <w:fldChar w:fldCharType="begin" w:fldLock="1"/>
      </w:r>
      <w:r>
        <w:instrText>ADDIN CSL_CITATION { "citationItems" : [ { "id" : "ITEM-1", "itemData" : { "author" : [ { "dropping-particle" : "", "family" : "Kleine", "given" : "M.", "non-dropping-particle" : "", "parse-names" : false, "suffix" : "" }, { "dropping-particle" : "", "family" : "Colak", "given" : "A.", "non-dropping-particle" : "", "parse-names" : false, "suffix" : "" }, { "dropping-particle" : "", "family" : "Kirca", "given" : "S.", "non-dropping-particle" : "", "parse-names" : false, "suffix" : "" }, { "dropping-particle" : "", "family" : "Sagheb-Talebi", "given" : "K.", "non-dropping-particle" : "", "parse-names" : false, "suffix" : "" }, { "dropping-particle" : "", "family" : "Orozumbekov", "given" : "A.", "non-dropping-particle" : "", "parse-names" : false, "suffix" : "" }, { "dropping-particle" : "", "family" : "Lee", "given" : "D.", "non-dropping-particle" : "", "parse-names" : false, "suffix" : "" } ], "container-title" : "IUFRO World Series", "id" : "ITEM-1", "issue" : "4", "issued" : { "date-parts" : [ [ "2009" ] ] }, "page" : "5-26", "title" : "Rehabilitating degraded forest landscapes in West and Central Asia", "type" : "article-journal", "volume" : "20" }, "uris" : [ "http://www.mendeley.com/documents/?uuid=15703426-3cef-474d-ab54-543f5daaddf6" ] } ], "mendeley" : { "formattedCitation" : "(Kleine et al., 2009)", "plainTextFormattedCitation" : "(Kleine et al., 2009)", "previouslyFormattedCitation" : "(Kleine et al., 2009)" }, "properties" : {  }, "schema" : "https://github.com/citation-style-language/schema/raw/master/csl-citation.json" }</w:instrText>
      </w:r>
      <w:r>
        <w:fldChar w:fldCharType="separate"/>
      </w:r>
      <w:r w:rsidRPr="005B19F8">
        <w:t xml:space="preserve">(Kleine </w:t>
      </w:r>
      <w:r w:rsidR="000D7D89" w:rsidRPr="000D7D89">
        <w:rPr>
          <w:i/>
        </w:rPr>
        <w:t>et al.</w:t>
      </w:r>
      <w:r w:rsidRPr="005B19F8">
        <w:t>, 2009)</w:t>
      </w:r>
      <w:r>
        <w:fldChar w:fldCharType="end"/>
      </w:r>
      <w:r w:rsidRPr="00E13B98">
        <w:t xml:space="preserve">. However, forests deliver diverse contributions to people, including water regulation, soil protection, climate mitigation, fire wood, and recreational value at multiple scales. Nevertheless, significant degradation of forests has taken place since World War II, while not necessarily decreasing forested area. Main causes include converting forested area into agricultural land, overgrazing and overexploitation, including illegal logging, and fires </w:t>
      </w:r>
      <w:r>
        <w:fldChar w:fldCharType="begin" w:fldLock="1"/>
      </w:r>
      <w:r>
        <w:instrText>ADDIN CSL_CITATION { "citationItems" : [ { "id" : "ITEM-1", "itemData" : { "author" : [ { "dropping-particle" : "", "family" : "\u0411\u0430\u0439\u0437\u0430\u043a\u043e\u0432", "given" : "\u0421 \u0411", "non-dropping-particle" : "", "parse-names" : false, "suffix" : "" } ], "id" : "ITEM-1", "issued" : { "date-parts" : [ [ "2014" ] ] }, "title" : "\u0418\u0441\u0442\u043e\u0440\u0438\u044f \u0440\u0430\u0437\u0432\u0438\u0442\u0438\u044f \u043b\u0435\u0441\u043d\u043e\u0433\u043e \u0445\u043e\u0437\u044f\u0439\u0441\u0442\u0432\u0430 \u041a\u0430\u0437\u0430\u0445\u0441\u0442\u0430\u043d\u0430", "type" : "book" }, "uris" : [ "http://www.mendeley.com/documents/?uuid=dbbc261e-65d3-4ab4-a31f-a7e440f68f3f" ] }, { "id" : "ITEM-2", "itemData" : { "author" : [ { "dropping-particle" : "", "family" : "\u0422\u043e\u043a\u0442\u043e\u0440\u0430\u043b\u0438\u0435\u0432", "given" : "\u0411 \u0410", "non-dropping-particle" : "", "parse-names" : false, "suffix" : "" }, { "dropping-particle" : "", "family" : "\u0410\u0442\u0442\u043e\u043a\u0443\u0440\u043e\u0432", "given" : "\u0410", "non-dropping-particle" : "", "parse-names" : false, "suffix" : "" } ], "container-title" : "Manas Journal of Social Studies", "id" : "ITEM-2", "issue" : "10", "issued" : { "date-parts" : [ [ "2009" ] ] }, "title" : "\u042d\u043a\u043e\u043b\u043e\u0433\u0438\u0447\u0435\u0441\u043a\u043e\u0435 \u0441\u043e\u0441\u0442\u043e\u044f\u043d\u0438\u0435 \u043b\u0435\u0441\u043e\u0432 \u043a\u044b\u0440\u0433\u044b\u0437\u0441\u0442\u0430\u043d\u0430", "type" : "article-journal" }, "uris" : [ "http://www.mendeley.com/documents/?uuid=51fea401-f6ba-48a1-834b-1e55377da88a" ] } ], "mendeley" : { "formattedCitation" : "(\u0411\u0430\u0439\u0437\u0430\u043a\u043e\u0432, 2014; \u0422\u043e\u043a\u0442\u043e\u0440\u0430\u043b\u0438\u0435\u0432 &amp; \u0410\u0442\u0442\u043e\u043a\u0443\u0440\u043e\u0432, 2009)", "plainTextFormattedCitation" : "(\u0411\u0430\u0439\u0437\u0430\u043a\u043e\u0432, 2014; \u0422\u043e\u043a\u0442\u043e\u0440\u0430\u043b\u0438\u0435\u0432 &amp; \u0410\u0442\u0442\u043e\u043a\u0443\u0440\u043e\u0432, 2009)", "previouslyFormattedCitation" : "(\u0411\u0430\u0439\u0437\u0430\u043a\u043e\u0432, 2014; \u0422\u043e\u043a\u0442\u043e\u0440\u0430\u043b\u0438\u0435\u0432 &amp; \u0410\u0442\u0442\u043e\u043a\u0443\u0440\u043e\u0432, 2009)" }, "properties" : {  }, "schema" : "https://github.com/citation-style-language/schema/raw/master/csl-citation.json" }</w:instrText>
      </w:r>
      <w:r>
        <w:fldChar w:fldCharType="separate"/>
      </w:r>
      <w:r w:rsidRPr="00864FD7">
        <w:t>(</w:t>
      </w:r>
      <w:r w:rsidR="00FD6A70">
        <w:t>Baizakov</w:t>
      </w:r>
      <w:r w:rsidRPr="00864FD7">
        <w:t xml:space="preserve">, 2014; </w:t>
      </w:r>
      <w:r w:rsidR="00FD6A70">
        <w:t>Toktoraliev</w:t>
      </w:r>
      <w:r w:rsidR="00FD6A70" w:rsidRPr="00864FD7">
        <w:t xml:space="preserve"> </w:t>
      </w:r>
      <w:r w:rsidRPr="00864FD7">
        <w:t xml:space="preserve">&amp; </w:t>
      </w:r>
      <w:r w:rsidR="00FD6A70">
        <w:t>Attokurov</w:t>
      </w:r>
      <w:r w:rsidRPr="00864FD7">
        <w:t>, 2009)</w:t>
      </w:r>
      <w:r>
        <w:fldChar w:fldCharType="end"/>
      </w:r>
      <w:r w:rsidRPr="00E13B98">
        <w:t xml:space="preserve">. Major concerns are related to the disappearing Aral Sea, leaving a large area of degraded land. Attempts to afforest this area are being made to increase the area of land defined as forests in Kazakhstan. The forest management in this subregion is mainly focusing on rehabilitation of degraded forested land. This includes reforestation and afforestation as well as planting trees and shrubs to combat desertification </w:t>
      </w:r>
      <w:r>
        <w:fldChar w:fldCharType="begin" w:fldLock="1"/>
      </w:r>
      <w:r>
        <w:instrText>ADDIN CSL_CITATION { "citationItems" : [ { "id" : "ITEM-1", "itemData" : { "author" : [ { "dropping-particle" : "", "family" : "Meshkov", "given" : "S.A.", "non-dropping-particle" : "", "parse-names" : false, "suffix" : "" } ], "container-title" : "Economic Security (Jekonomicheskaja bezopasnost')", "id" : "ITEM-1", "issued" : { "date-parts" : [ [ "2014" ] ] }, "page" : "152-155", "title" : "Current problems of economic security of land market and solution paths (Sovremennye problemy jekonomicheskoj bezopasnosti rynka zemli i puti ih reshenija)", "type" : "article-magazine" }, "uris" : [ "http://www.mendeley.com/documents/?uuid=ec078881-5de4-440d-a67c-905193c27ec5" ] } ], "mendeley" : { "formattedCitation" : "(Meshkov, 2014)", "plainTextFormattedCitation" : "(Meshkov, 2014)", "previouslyFormattedCitation" : "(Meshkov, 2014)" }, "properties" : {  }, "schema" : "https://github.com/citation-style-language/schema/raw/master/csl-citation.json" }</w:instrText>
      </w:r>
      <w:r>
        <w:fldChar w:fldCharType="separate"/>
      </w:r>
      <w:r w:rsidRPr="005B19F8">
        <w:t>(Meshkov, 2014)</w:t>
      </w:r>
      <w:r>
        <w:fldChar w:fldCharType="end"/>
      </w:r>
      <w:r w:rsidRPr="00E13B98">
        <w:t>.</w:t>
      </w:r>
    </w:p>
    <w:p w14:paraId="3E55442E" w14:textId="77777777" w:rsidR="0048205B" w:rsidRDefault="0048205B" w:rsidP="00AE389F">
      <w:r w:rsidRPr="00E13B98">
        <w:t>Trend 4: Multifunctional forestry</w:t>
      </w:r>
    </w:p>
    <w:p w14:paraId="68257492" w14:textId="01F25481" w:rsidR="0048205B" w:rsidRPr="00E13B98" w:rsidRDefault="0048205B" w:rsidP="00AE389F">
      <w:r w:rsidRPr="00E13B98">
        <w:t xml:space="preserve">For the past four centuries sustained yield forestry has been focused mainly on wood for construction, fibre, or fuel. However, the normative interpretation of sustainability in forestry became broader when sustainable forest management policies appeared at the end of the twentieth century </w:t>
      </w:r>
      <w:r>
        <w:fldChar w:fldCharType="begin" w:fldLock="1"/>
      </w:r>
      <w:r>
        <w:instrText>ADDIN CSL_CITATION { "citationItems" : [ { "id" : "ITEM-1", "itemData" : { "author" : [ { "dropping-particle" : "", "family" : "MCPFE", "given" : "", "non-dropping-particle" : "", "parse-names" : false, "suffix" : "" } ], "id" : "ITEM-1", "issued" : { "date-parts" : [ [ "1998" ] ] }, "publisher-place" : "Lisbon", "title" : "Resolution L1. People, Forests and Forestry \u2013Enhancement of Socio-Economic Aspects of Sustainable Forest Management. Third Ministerial Conference on the Protection of Forests in Europe", "type" : "report" }, "uris" : [ "http://www.mendeley.com/documents/?uuid=23189cef-7172-315e-9242-ef296f5947b4" ] }, { "id" : "ITEM-2", "itemData" : { "author" : [ { "dropping-particle" : "", "family" : "MCPFE", "given" : "", "non-dropping-particle" : "", "parse-names" : false, "suffix" : "" } ], "id" : "ITEM-2", "issue" : "March", "issued" : { "date-parts" : [ [ "2001" ] ] }, "page" : "26-27", "title" : "INTERNATIONAL EXPERT MEETING ON MONITORING , ASSESSMENT AND REPORTING ON THE PROGRESS CRITERIA AND INDICATORS FOR SUSTAINABLE FOREST MANAGEMENT OF THE MCPFE Review of Development and Current Status", "type" : "paper-conference" }, "uris" : [ "http://www.mendeley.com/documents/?uuid=e6626486-d3d1-3c5d-b6ce-28a539a0645d" ] }, { "id" : "ITEM-3", "itemData" : { "DOI" : "10.1016/j.forpol.2006.03.013", "ISSN" : "13899341", "author" : [ { "dropping-particle" : "", "family" : "Wang", "given" : "Sen", "non-dropping-particle" : "", "parse-names" : false, "suffix" : "" }, { "dropping-particle" : "", "family" : "Wilson", "given" : "Bill", "non-dropping-particle" : "", "parse-names" : false, "suffix" : "" } ], "container-title" : "Forest Policy and Economics", "id" : "ITEM-3", "issue" : "7", "issued" : { "date-parts" : [ [ "2007", "4", "1" ] ] }, "page" : "743-750", "publisher" : "Elsevier", "title" : "Pluralism in the economics of sustainable forest management", "type" : "article-journal", "volume" : "9" }, "uris" : [ "http://www.mendeley.com/documents/?uuid=0788c623-0a4f-3361-b0ef-ff324671362a" ] } ], "mendeley" : { "formattedCitation" : "(MCPFE, 1998, 2001; S. Wang &amp; Wilson, 2007)", "plainTextFormattedCitation" : "(MCPFE, 1998, 2001; S. Wang &amp; Wilson, 2007)", "previouslyFormattedCitation" : "(MCPFE, 1998, 2001; S. Wang &amp; Wilson, 2007)" }, "properties" : {  }, "schema" : "https://github.com/citation-style-language/schema/raw/master/csl-citation.json" }</w:instrText>
      </w:r>
      <w:r>
        <w:fldChar w:fldCharType="separate"/>
      </w:r>
      <w:r w:rsidRPr="005A4608">
        <w:t>(MCPFE, 1998, 2001; Wang &amp; Wilson, 2007)</w:t>
      </w:r>
      <w:r>
        <w:fldChar w:fldCharType="end"/>
      </w:r>
      <w:r w:rsidRPr="00E13B98">
        <w:t xml:space="preserve">. Sustainable forest management aims at maintaining, now and in the future, sustainable ecological, economic, social, and cultural functions of managed forests through multi-stakeholder participatory approaches </w:t>
      </w:r>
      <w:r>
        <w:fldChar w:fldCharType="begin" w:fldLock="1"/>
      </w:r>
      <w:r>
        <w:instrText>ADDIN CSL_CITATION { "citationItems" : [ { "id" : "ITEM-1", "itemData" : { "author" : [ { "dropping-particle" : "", "family" : "MCPFE", "given" : "", "non-dropping-particle" : "", "parse-names" : false, "suffix" : "" } ], "id" : "ITEM-1", "issued" : { "date-parts" : [ [ "1998" ] ] }, "publisher-place" : "Lisbon", "title" : "Resolution L1. People, Forests and Forestry \u2013Enhancement of Socio-Economic Aspects of Sustainable Forest Management. Third Ministerial Conference on the Protection of Forests in Europe", "type" : "report" }, "uris" : [ "http://www.mendeley.com/documents/?uuid=23189cef-7172-315e-9242-ef296f5947b4" ] }, { "id" : "ITEM-2", "itemData" : { "author" : [ { "dropping-particle" : "", "family" : "MCPFE", "given" : "", "non-dropping-particle" : "", "parse-names" : false, "suffix" : "" } ], "id" : "ITEM-2", "issue" : "March", "issued" : { "date-parts" : [ [ "2001" ] ] }, "page" : "26-27", "title" : "INTERNATIONAL EXPERT MEETING ON MONITORING , ASSESSMENT AND REPORTING ON THE PROGRESS CRITERIA AND INDICATORS FOR SUSTAINABLE FOREST MANAGEMENT OF THE MCPFE Review of Development and Current Status", "type" : "paper-conference" }, "uris" : [ "http://www.mendeley.com/documents/?uuid=e6626486-d3d1-3c5d-b6ce-28a539a0645d" ] }, { "id" : "ITEM-3", "itemData" : { "DOI" : "10.1007/s10342-010-0385-0", "ISSN" : "1612-4669", "author" : [ { "dropping-particle" : "", "family" : "Hahn", "given" : "W. Andreas", "non-dropping-particle" : "", "parse-names" : false, "suffix" : "" }, { "dropping-particle" : "", "family" : "Knoke", "given" : "Thomas", "non-dropping-particle" : "", "parse-names" : false, "suffix" : "" } ], "container-title" : "European Journal of Forest Research", "id" : "ITEM-3", "issue" : "5", "issued" : { "date-parts" : [ [ "2010", "9", "25" ] ] }, "page" : "787-801", "title" : "Sustainable development and sustainable forestry: analogies, differences, and the role of flexibility", "type" : "article-journal", "volume" : "129" }, "uris" : [ "http://www.mendeley.com/documents/?uuid=0030f06d-cdec-4a7d-8226-916b067f7d9e" ] }, { "id" : "ITEM-4", "itemData" : { "DOI" : "10.1007/BF02471975", "ISBN" : "0364-152X", "ISSN" : "0364152X", "abstract" : "Since the end of the 1980s the concept of sustainable development has gained general acceptance, but much uncertainty still exists on how to operationalize this concept. In forestry the concept of sustainability has been an accepted principle since the 18th century. The experiences with its application in forestry may contribute towards obtaining a better insight into the implications and operational significance of the concept of sustainability. This article describes the history of sustainability in forestry, including the various social values on which its interpretation has been based. The original principle of sustained yield has gradually been broadened to a more inclusive principle of sustainable forest management. The dynamics in social valuation of forest resources resulted in various attempts at practical operationalization of the principle. Notwithstanding 200 years of efforts to operationalize the concept of sustainability, its exact application in forestry remains troublesome. Three lessons are drawn: (1) the need to recognize the different nature of ecological limits and social dynamics, (2) the role of dynamic social values with respect to forest resources, and (3) the significance of operational experiences in trying to attain sustainability within a concrete context.", "author" : [ { "dropping-particle" : "", "family" : "Wiersum", "given" : "K. Freerk", "non-dropping-particle" : "", "parse-names" : false, "suffix" : "" } ], "container-title" : "Environmental Management", "id" : "ITEM-4", "issue" : "3", "issued" : { "date-parts" : [ [ "1995" ] ] }, "page" : "321-329", "title" : "200 years of sustainability in forestry: Lessons from history", "type" : "article-journal", "volume" : "19" }, "uris" : [ "http://www.mendeley.com/documents/?uuid=7b867a6d-0624-3770-a85c-5518252164b7" ] } ], "mendeley" : { "formattedCitation" : "(W. A. Hahn &amp; Knoke, 2010; MCPFE, 1998, 2001; Wiersum, 1995)", "plainTextFormattedCitation" : "(W. A. Hahn &amp; Knoke, 2010; MCPFE, 1998, 2001; Wiersum, 1995)", "previouslyFormattedCitation" : "(W. A. Hahn &amp; Knoke, 2010; MCPFE, 1998, 2001; Wiersum, 1995)" }, "properties" : {  }, "schema" : "https://github.com/citation-style-language/schema/raw/master/csl-citation.json" }</w:instrText>
      </w:r>
      <w:r>
        <w:fldChar w:fldCharType="separate"/>
      </w:r>
      <w:r w:rsidRPr="005A4608">
        <w:t>(Hahn &amp; Knoke, 2010; MCPFE, 1998, 2001; Wiersum, 1995)</w:t>
      </w:r>
      <w:r>
        <w:fldChar w:fldCharType="end"/>
      </w:r>
      <w:r w:rsidRPr="00E13B98">
        <w:t>. This requires that forest managers consider the use of a broad range of nature’s contributions to people through adapt</w:t>
      </w:r>
      <w:r>
        <w:t xml:space="preserve">ive management and governance </w:t>
      </w:r>
      <w:r w:rsidRPr="00E13B98">
        <w:t xml:space="preserve">to be able to handle potentially conflicting demands at multiple spatial scales </w:t>
      </w:r>
      <w:r>
        <w:fldChar w:fldCharType="begin" w:fldLock="1"/>
      </w:r>
      <w:r>
        <w:instrText>ADDIN CSL_CITATION { "citationItems" : [ { "id" : "ITEM-1", "itemData" : { "author" : [ { "dropping-particle" : "", "family" : "Bawa", "given" : "K.", "non-dropping-particle" : "", "parse-names" : false, "suffix" : "" }, { "dropping-particle" : "", "family" : "Seidler", "given" : "R.", "non-dropping-particle" : "", "parse-names" : false, "suffix" : "" } ], "container-title" : "Conservation Biology", "id" : "ITEM-1", "issued" : { "date-parts" : [ [ "1998" ] ] }, "page" : "46-55", "title" : "Natural forest management and conservation of biodiversity in tropical forests", "type" : "article-journal" }, "uris" : [ "http://www.mendeley.com/documents/?uuid=f27d8e7d-292f-38d3-873e-273cd731d8c8" ] }, { "id" : "ITEM-2", "itemData" : { "author" : [ { "dropping-particle" : "", "family" : "Behan", "given" : "R.W.", "non-dropping-particle" : "", "parse-names" : false, "suffix" : "" } ], "container-title" : "Journal of Forestry ", "id" : "ITEM-2", "issued" : { "date-parts" : [ [ "1990" ] ] }, "page" : "12-18", "title" : "Multiresource for forest management: A paradigmatic challenge to professional forestry.", "type" : "article-journal", "volume" : "88" }, "uris" : [ "http://www.mendeley.com/documents/?uuid=26a292e0-c1fd-3e31-bd22-9f7bc820e4a2" ] }, { "id" : "ITEM-3", "itemData" : { "DOI" : "10.1016/S0378-1127(00)00375-3", "ISSN" : "03781127", "author" : [ { "dropping-particle" : "", "family" : "Farrell", "given" : "Edward P", "non-dropping-particle" : "", "parse-names" : false, "suffix" : "" }, { "dropping-particle" : "", "family" : "F\u00fchrer", "given" : "Erwin", "non-dropping-particle" : "", "parse-names" : false, "suffix" : "" }, { "dropping-particle" : "", "family" : "Ryan", "given" : "Dermot", "non-dropping-particle" : "", "parse-names" : false, "suffix" : "" }, { "dropping-particle" : "", "family" : "Andersson", "given" : "Folke", "non-dropping-particle" : "", "parse-names" : false, "suffix" : "" }, { "dropping-particle" : "", "family" : "H\u00fcttl", "given" : "Reinhard", "non-dropping-particle" : "", "parse-names" : false, "suffix" : "" }, { "dropping-particle" : "", "family" : "Piussi", "given" : "Pietro", "non-dropping-particle" : "", "parse-names" : false, "suffix" : "" } ], "container-title" : "Forest Ecology and Management", "id" : "ITEM-3", "issue" : "1", "issued" : { "date-parts" : [ [ "2000", "6" ] ] }, "page" : "5-20", "title" : "European forest ecosystems: building the future on the legacy of the past", "type" : "article-journal", "volume" : "132" }, "uris" : [ "http://www.mendeley.com/documents/?uuid=85217159-8c81-41d8-92b6-185221549395" ] }, { "id" : "ITEM-4", "itemData" : { "DOI" : "10.1007/s10342-010-0385-0", "ISSN" : "1612-4669", "author" : [ { "dropping-particle" : "", "family" : "Hahn", "given" : "W. Andreas", "non-dropping-particle" : "", "parse-names" : false, "suffix" : "" }, { "dropping-particle" : "", "family" : "Knoke", "given" : "Thomas", "non-dropping-particle" : "", "parse-names" : false, "suffix" : "" } ], "container-title" : "European Journal of Forest Research", "id" : "ITEM-4", "issue" : "5", "issued" : { "date-parts" : [ [ "2010", "9", "25" ] ] }, "page" : "787-801", "title" : "Sustainable development and sustainable forestry: analogies, differences, and the role of flexibility", "type" : "article-journal", "volume" : "129" }, "uris" : [ "http://www.mendeley.com/documents/?uuid=0030f06d-cdec-4a7d-8226-916b067f7d9e" ] }, { "id" : "ITEM-5", "itemData" : { "DOI" : "10.3390/f2010218", "ISSN" : "1999-4907", "author" : [ { "dropping-particle" : "", "family" : "Sandstr\u00f6m", "given" : "Camilla", "non-dropping-particle" : "", "parse-names" : false, "suffix" : "" }, { "dropping-particle" : "", "family" : "Lindkvist", "given" : "Anna", "non-dropping-particle" : "", "parse-names" : false, "suffix" : "" }, { "dropping-particle" : "", "family" : "\u00d6hman", "given" : "Karin", "non-dropping-particle" : "", "parse-names" : false, "suffix" : "" }, { "dropping-particle" : "", "family" : "Nordstr\u00f6m", "given" : "Eva-Maria", "non-dropping-particle" : "", "parse-names" : false, "suffix" : "" } ], "container-title" : "Forests", "id" : "ITEM-5", "issue" : "4", "issued" : { "date-parts" : [ [ "2011", "2", "10" ] ] }, "page" : "218-242", "title" : "Governing Competing Demands for Forest Resources in Sweden", "type" : "article-journal", "volume" : "2" }, "uris" : [ "http://www.mendeley.com/documents/?uuid=7ec5342e-9c8e-44f2-907a-ff7bf85264dc" ] }, { "id" : "ITEM-6", "itemData" : { "author" : [ { "dropping-particle" : "", "family" : "Bouthillier", "given" : "Luc", "non-dropping-particle" : "", "parse-names" : false, "suffix" : "" } ], "container-title" : "Canadian Forest Policy: Adapting to Change", "editor" : [ { "dropping-particle" : "", "family" : "Howlett", "given" : "M", "non-dropping-particle" : "", "parse-names" : false, "suffix" : "" } ], "id" : "ITEM-6", "issued" : { "date-parts" : [ [ "2001" ] ] }, "page" : "42", "publisher" : "University of Toronto Press", "publisher-place" : "Toronto", "title" : "Quebec: Consolidation and the Movement towards Sustainability", "type" : "chapter" }, "uris" : [ "http://www.mendeley.com/documents/?uuid=dc042533-5fba-3d12-823f-122823ea1603" ] }, { "id" : "ITEM-7", "itemData" : { "DOI" : "10.1007/BF02471975", "ISBN" : "0364-152X", "ISSN" : "0364152X", "abstract" : "Since the end of the 1980s the concept of sustainable development has gained general acceptance, but much uncertainty still exists on how to operationalize this concept. In forestry the concept of sustainability has been an accepted principle since the 18th century. The experiences with its application in forestry may contribute towards obtaining a better insight into the implications and operational significance of the concept of sustainability. This article describes the history of sustainability in forestry, including the various social values on which its interpretation has been based. The original principle of sustained yield has gradually been broadened to a more inclusive principle of sustainable forest management. The dynamics in social valuation of forest resources resulted in various attempts at practical operationalization of the principle. Notwithstanding 200 years of efforts to operationalize the concept of sustainability, its exact application in forestry remains troublesome. Three lessons are drawn: (1) the need to recognize the different nature of ecological limits and social</w:instrText>
      </w:r>
      <w:r w:rsidRPr="00193CD3">
        <w:rPr>
          <w:lang w:val="de-CH"/>
        </w:rPr>
        <w:instrText xml:space="preserve"> dynamics, (2) the role of dynamic social values with respect to forest resources, and (3) the significance of operational experiences in trying to attain sustainability within a concrete context.", "author" : [ { "dropping-particle" : "", "family" : "Wiersum", "given" : "K. Freerk", "non-dropping-particle" : "", "parse-names" : false, "suffix" : "" } ], "container-title" : "Environmental Management", "id" : "ITEM-7", "issue" : "3", "issued" : { "date-parts" : [ [ "1995" ] ] }, "page" : "321-329", "title" : "200 years of sustainability in forestry: Lessons from history", "type" : "article-journal", "volume" : "19" }, "uris" : [ "http://www.mendeley.com/documents/?uuid=7b867a6d-0624-3770-a85c-5518252164b7" ] } ], "mendeley" : { "formattedCitation" : "(Bawa &amp; Seidler, 1998; Behan, 1990; Bouthillier, 2001; Farrell et al., 2000; W. A. Hahn &amp; Knoke, 2010; C. Sandstr\u00f6m, Lindkvist, \u00d6hman, &amp; Nordstr\u00f6m, 2011; Wiersum, 1995)", "plainTextFormattedCitation" : "(Bawa &amp; Seidler, 1998; Behan, 1990; Bouthillier, 2001; Farrell et al., 2000; W. A. Hahn &amp; Knoke, 2010; C. Sandstr\u00f6m, Lindkvist, \u00d6hman, &amp; Nordstr\u00f6m, 2011; Wiersum, 1995)", "previouslyFormattedCitation" : "(Bawa &amp; Seidler, 1998; Behan, 1990; Bouthillier, 2001; Farrell et al., 2000; W. A. Hahn &amp; Knoke, 2010; C. Sandstr\u00f6m, Lindkvist, \u00d6hman, &amp; Nordstr\u00f6m, 2011; Wiersum, 1995)" }, "properties" : {  }, "schema" : "https://github.com/citation-style-language/schema/raw/master/csl-citation.json" }</w:instrText>
      </w:r>
      <w:r>
        <w:fldChar w:fldCharType="separate"/>
      </w:r>
      <w:r w:rsidRPr="005A4608">
        <w:rPr>
          <w:lang w:val="de-CH"/>
        </w:rPr>
        <w:t xml:space="preserve">(Bawa &amp; Seidler, 1998; Behan, 1990; Bouthillier, 2001; Farrell </w:t>
      </w:r>
      <w:r w:rsidR="000D7D89" w:rsidRPr="000D7D89">
        <w:rPr>
          <w:i/>
          <w:lang w:val="de-CH"/>
        </w:rPr>
        <w:t>et al.</w:t>
      </w:r>
      <w:r w:rsidRPr="005A4608">
        <w:rPr>
          <w:lang w:val="de-CH"/>
        </w:rPr>
        <w:t>, 2000; Hahn &amp; Knoke, 2010; Sandström</w:t>
      </w:r>
      <w:r w:rsidR="001538B3">
        <w:rPr>
          <w:i/>
          <w:lang w:val="de-CH"/>
        </w:rPr>
        <w:t xml:space="preserve"> et al.</w:t>
      </w:r>
      <w:r w:rsidRPr="005A4608">
        <w:rPr>
          <w:lang w:val="de-CH"/>
        </w:rPr>
        <w:t>, 2011; Wiersum, 1995)</w:t>
      </w:r>
      <w:r>
        <w:fldChar w:fldCharType="end"/>
      </w:r>
      <w:r w:rsidRPr="00B61311">
        <w:rPr>
          <w:lang w:val="de-CH"/>
        </w:rPr>
        <w:t xml:space="preserve">. </w:t>
      </w:r>
      <w:r w:rsidRPr="0095031B">
        <w:rPr>
          <w:lang w:val="de-CH"/>
        </w:rPr>
        <w:t xml:space="preserve">Lindahl </w:t>
      </w:r>
      <w:r w:rsidR="000D7D89" w:rsidRPr="000D7D89">
        <w:rPr>
          <w:i/>
          <w:lang w:val="de-CH"/>
        </w:rPr>
        <w:t>et al.</w:t>
      </w:r>
      <w:r w:rsidRPr="0095031B">
        <w:rPr>
          <w:lang w:val="de-CH"/>
        </w:rPr>
        <w:t xml:space="preserve"> </w:t>
      </w:r>
      <w:r>
        <w:fldChar w:fldCharType="begin" w:fldLock="1"/>
      </w:r>
      <w:r w:rsidRPr="0095031B">
        <w:rPr>
          <w:lang w:val="de-CH"/>
        </w:rPr>
        <w:instrText>ADDIN CSL_CITATION { "citationItems" : [ { "id" : "ITEM-1", "itemData" : { "DOI" : "10.1016/j.forpol.2015.10.012", "ISBN" : "1389-9341", "ISSN" : "13899341", "abstract" : "\u201cThe Swedish forestry model\u201d refers to the forest regime that evolved following the 1993 revision of the Swedish Forestry Act. It is key to Swedish forest politics and used to capture the essence of a sustainable way of managing forests. However, the ideas, institutions and practices comprising the model have not been comprehensively analyzed previously. Addressing this knowledge gap, we use frame analysis and a Pathways approach to investigate the underlying governance model, focusing on the way policy problems are addressed, goals, implementation procedures, outcomes and the resulting pathways to sustainability. We suggest that the institutionally embedded response to pressing sustainability challenges and increasing demands is expansion, inclusion and integration: more of everything. The more-of-everything pathway is influenced by ideas of ecological modernization and the optimistic view that existing resources can be increased. Our findings suggest that in effect it prioritizes the economic dimension of sustainability. While broadening out policy formulation it closes down the range of alternative outputs, a shortcoming that hampers its capacity to respond to current sustainability challenges. Consequently, there is a need for a broad public debate regarding not only the role o</w:instrText>
      </w:r>
      <w:r>
        <w:instrText>f forests in future society, but also the operationalization of sustainable development.", "author" : [ { "dropping-particle" : "", "family" : "Lindahl", "given" : "Karin Beland", "non-dropping-particle" : "", "parse-names" : false, "suffix" : "" }, { "dropping-particle" : "", "family" : "St\u00e9ns", "given" : "Anna", "non-dropping-particle" : "", "parse-names" : false, "suffix" : "" }, { "dropping-particle" : "", "family" : "Sandstr\u00f6m", "given" : "Camilla", "non-dropping-particle" : "", "parse-names" : false, "suffix" : "" }, { "dropping-particle" : "", "family" : "Johansson", "given" : "Johanna", "non-dropping-particle" : "", "parse-names" : false, "suffix" : "" }, { "dropping-particle" : "", "family" : "Lidskog", "given" : "Rolf", "non-dropping-particle" : "", "parse-names" : false, "suffix" : "" }, { "dropping-particle" : "", "family" : "Ranius", "given" : "Thomas", "non-dropping-particle" : "", "parse-names" : false, "suffix" : "" }, { "dropping-particle" : "", "family" : "Roberge", "given" : "Jean Michel", "non-dropping-particle" : "", "parse-names" : false, "suffix" : "" } ], "container-title" : "Forest Policy and Economics", "id" : "ITEM-1", "issued" : { "date-parts" : [ [ "2017" ] ] }, "page" : "186-199", "title" : "The Swedish forestry model: More of everything?", "type" : "article-journal", "volume" : "77" }, "suppress-author" : 1, "uris" : [ "http://www.mendeley.com/documents/?uuid=83e69bd4-2706-3f2b-b6cd-092b922d9c44" ] } ], "mendeley" : { "formattedCitation" : "(2017)", "plainTextFormattedCitation" : "(2017)", "previouslyFormattedCitation" : "(2017)" }, "properties" : {  }, "schema" : "https://github.com/citation-style-language/schema/raw/master/csl-citation.json" }</w:instrText>
      </w:r>
      <w:r>
        <w:fldChar w:fldCharType="separate"/>
      </w:r>
      <w:r w:rsidRPr="005B19F8">
        <w:t>(2017)</w:t>
      </w:r>
      <w:r>
        <w:fldChar w:fldCharType="end"/>
      </w:r>
      <w:r>
        <w:t xml:space="preserve"> </w:t>
      </w:r>
      <w:r w:rsidRPr="00E13B98">
        <w:t xml:space="preserve">noted that this pathway is influenced by ideas of ecological modernization and the optimistic view that existing resources can be increased, thus prioritizing the economic dimension of sustainability. At present, society’s interest in sustainable forest management is growing. This is mainly linked to bioenergy production and energy security as well as climate change adaptation and mitigation </w:t>
      </w:r>
      <w:r>
        <w:fldChar w:fldCharType="begin" w:fldLock="1"/>
      </w:r>
      <w:r>
        <w:instrText>ADDIN CSL_CITATION { "citationItems" : [ { "id" : "ITEM-1", "itemData" : { "author" : [ { "dropping-particle" : "", "family" : "Spittlehouse", "given" : "D. L.", "non-dropping-particle" : "", "parse-names" : false, "suffix" : "" }, { "dropping-particle" : "", "family" : "Stewart", "given" : "R. B.", "non-dropping-particle" : "", "parse-names" : false, "suffix" : "" } ], "container-title" : "BC Journal of Ecosystems and Management", "id" : "ITEM-1", "issue" : "1", "issued" : { "date-parts" : [ [ "2003" ] ] }, "page" : "1-11", "title" : "Adaptation to climate change in forest management", "type" : "article-journal", "volume" : "4" }, "uris" : [ "http://www.mendeley.com/documents/?uuid=fcfe8ba7-913a-4e4b-b8f2-1cc65f8c3c38" ] } ], "mendeley" : { "formattedCitation" : "(Spittlehouse &amp; Stewart, 2003)", "plainTextFormattedCitation" : "(Spittlehouse &amp; Stewart, 2003)", "previouslyFormattedCitation" : "(Spittlehouse &amp; Stewart, 2003)" }, "properties" : {  }, "schema" : "https://github.com/citation-style-language/schema/raw/master/csl-citation.json" }</w:instrText>
      </w:r>
      <w:r>
        <w:fldChar w:fldCharType="separate"/>
      </w:r>
      <w:r w:rsidRPr="00B3043E">
        <w:t>(Spittlehouse &amp; Stewart, 2003)</w:t>
      </w:r>
      <w:r>
        <w:fldChar w:fldCharType="end"/>
      </w:r>
      <w:r w:rsidRPr="00E13B98">
        <w:t xml:space="preserve">. There are arguments that timber supply-oriented sustained yield concept is no longer appropriate </w:t>
      </w:r>
      <w:r>
        <w:fldChar w:fldCharType="begin" w:fldLock="1"/>
      </w:r>
      <w:r>
        <w:instrText>ADDIN CSL_CITATION { "citationItems" : [ { "id" : "ITEM-1", "itemData" : { "DOI" : "10.1007/BF02471975", "ISBN" : "0364-152X", "ISSN" : "0364152X", "abstract" : "Since the end of the 1980s the concept of sustainable development has gained general acceptance, but much uncertainty still exists on how to operationalize this concept. In forestry the concept of sustainability has been an accepted principle since the 18th century. The experiences with its application in forestry may contribute towards obtaining a better insight into the implications and operational significance of the concept of sustainability. This article describes the history of sustainability in forestry, including the various social values on which its interpretation has been based. The original principle of sustained yield has gradually been broadened to a more inclusive principle of sustainable forest management. The dynamics in social valuation of forest resources resulted in various attempts at practical operationalization of the principle. Notwithstanding 200 years of efforts to operationalize the concept of sustainability, its exact application in forestry remains troublesome. Three lessons are drawn: (1) the need to recognize the different nature of ecological limits and social dynamics, (2) the role of dynamic social values with respect to forest resources, and (3) the significance of operational experiences in trying to attain sustainability within a concrete context.", "author" : [ { "dropping-particle" : "", "family" : "Wiersum", "given" : "K. Freerk", "non-dropping-particle" : "", "parse-names" : false, "suffix" : "" } ], "container-title" : "Environmental Management", "id" : "ITEM-1", "issue" : "3", "issued" : { "date-parts" : [ [ "1995" ] ] }, "page" : "321-329", "title" : "200 years of sustainability in forestry: Lessons from history", "type" : "article-journal", "volume" : "19" }, "uris" : [ "http://www.mendeley.com/documents/?uuid=7b867a6d-0624-3770-a85c-5518252164b7" ] } ], "mendeley" : { "formattedCitation" : "(Wiersum, 1995)", "plainTextFormattedCitation" : "(Wiersum, 1995)", "previouslyFormattedCitation" : "(Wiersum, 1995)" }, "properties" : {  }, "schema" : "https://github.com/citation-style-language/schema/raw/master/csl-citation.json" }</w:instrText>
      </w:r>
      <w:r>
        <w:fldChar w:fldCharType="separate"/>
      </w:r>
      <w:r w:rsidRPr="00B3043E">
        <w:t>(Wiersum, 1995)</w:t>
      </w:r>
      <w:r>
        <w:fldChar w:fldCharType="end"/>
      </w:r>
      <w:r w:rsidRPr="00E13B98">
        <w:t xml:space="preserve">, and forest managers need to </w:t>
      </w:r>
      <w:r w:rsidR="00DB7BD1">
        <w:t>“</w:t>
      </w:r>
      <w:r w:rsidRPr="00E13B98">
        <w:t>develop from being crop managers to ecosystem managers</w:t>
      </w:r>
      <w:r>
        <w:t>”</w:t>
      </w:r>
      <w:r w:rsidRPr="00E13B98">
        <w:t xml:space="preserve"> </w:t>
      </w:r>
      <w:r>
        <w:fldChar w:fldCharType="begin" w:fldLock="1"/>
      </w:r>
      <w:r>
        <w:instrText>ADDIN CSL_CITATION { "citationItems" : [ { "id" : "ITEM-1", "itemData" : { "DOI" : "10.1016/S0378-1127(00)00375-3", "ISSN" : "03781127", "author" : [ { "dropping-particle" : "", "family" : "Farrell", "given" : "Edward P", "non-dropping-particle" : "", "parse-names" : false, "suffix" : "" }, { "dropping-particle" : "", "family" : "F\u00fchrer", "given" : "Erwin", "non-dropping-particle" : "", "parse-names" : false, "suffix" : "" }, { "dropping-particle" : "", "family" : "Ryan", "given" : "Dermot", "non-dropping-particle" : "", "parse-names" : false, "suffix" : "" }, { "dropping-particle" : "", "family" : "Andersson", "given" : "Folke", "non-dropping-particle" : "", "parse-names" : false, "suffix" : "" }, { "dropping-particle" : "", "family" : "H\u00fcttl", "given" : "Reinhard", "non-dropping-particle" : "", "parse-names" : false, "suffix" : "" }, { "dropping-particle" : "", "family" : "Piussi", "given" : "Pietro", "non-dropping-particle" : "", "parse-names" : false, "suffix" : "" } ], "container-title" : "Forest Ecology and Management", "id" : "ITEM-1", "issue" : "1", "issued" : { "date-parts" : [ [ "2000", "6" ] ] }, "page" : "5-20", "title" : "European forest ecosystems: building the future on the legacy of the past", "type" : "article-journal", "volume" : "132" }, "uris" : [ "http://www.mendeley.com/documents/?uuid=85217159-8c81-41d8-92b6-185221549395" ] } ], "mendeley" : { "formattedCitation" : "(Farrell et al., 2000)", "plainTextFormattedCitation" : "(Farrell et al., 2000)", "previouslyFormattedCitation" : "(Farrell et al., 2000)" }, "properties" : {  }, "schema" : "https://github.com/citation-style-language/schema/raw/master/csl-citation.json" }</w:instrText>
      </w:r>
      <w:r>
        <w:fldChar w:fldCharType="separate"/>
      </w:r>
      <w:r w:rsidRPr="00B3043E">
        <w:t xml:space="preserve">(Farrell </w:t>
      </w:r>
      <w:r w:rsidR="000D7D89" w:rsidRPr="000D7D89">
        <w:rPr>
          <w:i/>
        </w:rPr>
        <w:t>et al.</w:t>
      </w:r>
      <w:r w:rsidRPr="00B3043E">
        <w:t>, 2000)</w:t>
      </w:r>
      <w:r>
        <w:fldChar w:fldCharType="end"/>
      </w:r>
      <w:r w:rsidRPr="00E13B98">
        <w:t>.</w:t>
      </w:r>
    </w:p>
    <w:p w14:paraId="7FF5F966" w14:textId="07C53142" w:rsidR="0048205B" w:rsidRDefault="0048205B" w:rsidP="00AE389F">
      <w:r w:rsidRPr="00E13B98">
        <w:rPr>
          <w:lang w:eastAsia="sv-SE"/>
        </w:rPr>
        <w:lastRenderedPageBreak/>
        <w:t xml:space="preserve">Countries in Europe and Central Asia have diverse natural, historical, societal, and economical legacies and thus have different starting points in their trajectories of development toward sustainable forest management </w:t>
      </w:r>
      <w:r>
        <w:rPr>
          <w:lang w:eastAsia="sv-SE"/>
        </w:rPr>
        <w:fldChar w:fldCharType="begin" w:fldLock="1"/>
      </w:r>
      <w:r>
        <w:rPr>
          <w:lang w:eastAsia="sv-SE"/>
        </w:rPr>
        <w:instrText>ADDIN CSL_CITATION { "citationItems" : [ { "id" : "ITEM-1", "itemData" : { "abstract" : ". 2004. . , Aldershot.", "author" : [ { "dropping-particle" : "", "family" : "Lehtinen", "given" : "A.A.", "non-dropping-particle" : "", "parse-names" : false, "suffix" : "" }, { "dropping-particle" : "", "family" : "Donner-Amnell", "given" : "J.", "non-dropping-particle" : "", "parse-names" : false, "suffix" : "" }, { "dropping-particle" : "", "family" : "S\u00e6ther", "given" : "B.", "non-dropping-particle" : "", "parse-names" : false, "suffix" : "" } ], "id" : "ITEM-1", "issued" : { "date-parts" : [ [ "2004" ] ] }, "publisher" : "Ashgate publishing company", "publisher-place" : "Aldershot", "title" : "Politics of forests: Northern forest-industrial regimes in the age of globalization", "type" : "book" }, "uris" : [ "http://www.mendeley.com/documents/?uuid=c1962593-f071-4a29-85ab-b7f7e0dcde9a" ] }, { "id" : "ITEM-2", "itemData" : { "author" : [ { "dropping-particle" : "", "family" : "Angelstam", "given" : "P.", "non-dropping-particle" : "", "parse-names" : false, "suffix" : "" }, { "dropping-particle" : "", "family" : "Andersson", "given" : "K.", "non-dropping-particle" : "", "parse-names" : false, "suffix" : "" }, { "dropping-particle" : "", "family" : "Axelsson", "given" : "R.", "non-dropping-particle" : "", "parse-names" : false, "suffix" : "" }, { "dropping-particle" : "", "family" : "Elbakidze", "given" : "M.", "non-dropping-particle" : "", "parse-names" : false, "suffix" : "" }, { "dropping-particle" : "", "family" : "Jonsson", "given" : "B.-G.", "non-dropping-particle" : "", "parse-names" : false, "suffix" : "" }, { "dropping-particle" : "", "family" : "Roberge", "given" : "J.-M.", "non-dropping-particle" : "", "parse-names" : false, "suffix" : "" } ], "container-title" : "Silva Fennica", "id" : "ITEM-2", "issue" : "5", "issued" : { "date-parts" : [ [ "2011" ] ] }, "page" : "1111-1133", "title" : "Protecting forest areas for biodiversity in Sweden 1991-2010: policy implementation process and outcomes on the ground", "type" : "article-journal", "volume" : "45" }, "uris" : [ "http://www.mendeley.com/documents/?uuid=f9d4209b-41c2-4979-9f57-7154dfaf050e" ] } ], "mendeley" : { "formattedCitation" : "(P. Angelstam et al., 2011; Lehtinen, Donner-Amnell, &amp; S\u00e6ther, 2004)", "plainTextFormattedCitation" : "(P. Angelstam et al., 2011; Lehtinen, Donner-Amnell, &amp; S\u00e6ther, 2004)", "previouslyFormattedCitation" : "(P. Angelstam et al., 2011; Lehtinen, Donner-Amnell, &amp; S\u00e6ther, 2004)" }, "properties" : {  }, "schema" : "https://github.com/citation-style-language/schema/raw/master/csl-citation.json" }</w:instrText>
      </w:r>
      <w:r>
        <w:rPr>
          <w:lang w:eastAsia="sv-SE"/>
        </w:rPr>
        <w:fldChar w:fldCharType="separate"/>
      </w:r>
      <w:r w:rsidRPr="00846B24">
        <w:rPr>
          <w:lang w:eastAsia="sv-SE"/>
        </w:rPr>
        <w:t xml:space="preserve">(Angelstam </w:t>
      </w:r>
      <w:r w:rsidR="000D7D89" w:rsidRPr="000D7D89">
        <w:rPr>
          <w:i/>
          <w:lang w:eastAsia="sv-SE"/>
        </w:rPr>
        <w:t>et al.</w:t>
      </w:r>
      <w:r w:rsidRPr="00846B24">
        <w:rPr>
          <w:lang w:eastAsia="sv-SE"/>
        </w:rPr>
        <w:t>, 2011; Lehtinen</w:t>
      </w:r>
      <w:r w:rsidR="001538B3">
        <w:rPr>
          <w:i/>
          <w:lang w:eastAsia="sv-SE"/>
        </w:rPr>
        <w:t xml:space="preserve"> et al.</w:t>
      </w:r>
      <w:r w:rsidRPr="00846B24">
        <w:rPr>
          <w:lang w:eastAsia="sv-SE"/>
        </w:rPr>
        <w:t>, 2004)</w:t>
      </w:r>
      <w:r>
        <w:rPr>
          <w:lang w:eastAsia="sv-SE"/>
        </w:rPr>
        <w:fldChar w:fldCharType="end"/>
      </w:r>
      <w:r w:rsidRPr="00E13B98">
        <w:rPr>
          <w:lang w:eastAsia="sv-SE"/>
        </w:rPr>
        <w:t>. For example, r</w:t>
      </w:r>
      <w:r w:rsidRPr="00E13B98">
        <w:t xml:space="preserve">ecent analyses of the future development of boreal forests in Western Europe </w:t>
      </w:r>
      <w:r>
        <w:fldChar w:fldCharType="begin" w:fldLock="1"/>
      </w:r>
      <w:r>
        <w:instrText>ADDIN CSL_CITATION { "citationItems" : [ { "id" : "ITEM-1", "itemData" : { "abstract" : "Rapport 10", "author" : [ { "dropping-particle" : "", "family" : "Claesson", "given" : "S.", "non-dropping-particle" : "", "parse-names" : false, "suffix" : "" }, { "dropping-particle" : "", "family" : "Duvemo", "given" : "L.", "non-dropping-particle" : "", "parse-names" : false, "suffix" : "" }, { "dropping-particle" : "", "family" : "Lundstr\u00f6m", "given" : "A.", "non-dropping-particle" : "", "parse-names" : false, "suffix" : "" }, { "dropping-particle" : "", "family" : "Wikberg", "given" : "P.-E.", "non-dropping-particle" : "", "parse-names" : false, "suffix" : "" } ], "id" : "ITEM-1", "issued" : { "date-parts" : [ [ "2015" ] ] }, "number-of-pages" : "108", "title" : "Skogliga konsekvensanalyser 2015-SKA15 (in Swedish)", "type" : "report" }, "uris" : [ "http://www.mendeley.com/documents/?uuid=dc47e393-d80c-4256-9a8b-34ee9bb14de4" ] } ], "mendeley" : { "formattedCitation" : "(Claesson, Duvemo, Lundstr\u00f6m, &amp; Wikberg, 2015)", "plainTextFormattedCitation" : "(Claesson, Duvemo, Lundstr\u00f6m, &amp; Wikberg, 2015)", "previouslyFormattedCitation" : "(Claesson, Duvemo, Lundstr\u00f6m, &amp; Wikberg, 2015)" }, "properties" : {  }, "schema" : "https://github.com/citation-style-language/schema/raw/master/csl-citation.json" }</w:instrText>
      </w:r>
      <w:r>
        <w:fldChar w:fldCharType="separate"/>
      </w:r>
      <w:r w:rsidRPr="00581739">
        <w:t>(Claesson</w:t>
      </w:r>
      <w:r w:rsidR="001538B3">
        <w:rPr>
          <w:i/>
        </w:rPr>
        <w:t xml:space="preserve"> et al.</w:t>
      </w:r>
      <w:r w:rsidRPr="00581739">
        <w:t>, 2015)</w:t>
      </w:r>
      <w:r>
        <w:fldChar w:fldCharType="end"/>
      </w:r>
      <w:r w:rsidRPr="00E13B98">
        <w:t xml:space="preserve"> indicate that this process will divide forest landscapes into intensively managed stands with harvest return intervals of 60-80 years and only scattered remnants of old growth forests set aside for biodiversity conservation purposes (</w:t>
      </w:r>
      <w:r w:rsidR="00B71742" w:rsidRPr="00B71742">
        <w:rPr>
          <w:b/>
        </w:rPr>
        <w:t>Figure 4.19</w:t>
      </w:r>
      <w:r w:rsidRPr="00E13B98">
        <w:t xml:space="preserve">). To counteract this segregated trend there is an increasing focus on integrative approaches in forest management </w:t>
      </w:r>
      <w:r>
        <w:fldChar w:fldCharType="begin" w:fldLock="1"/>
      </w:r>
      <w:r>
        <w:instrText>ADDIN CSL_CITATION { "citationItems" : [ { "id" : "ITEM-1", "itemData" : { "editor" : [ { "dropping-particle" : "", "family" : "Kraus", "given" : "D.", "non-dropping-particle" : "", "parse-names" : false, "suffix" : "" }, { "dropping-particle" : "", "family" : "Krumm", "given" : "F.", "non-dropping-particle" : "", "parse-names" : false, "suffix" : "" } ], "id" : "ITEM-1", "issued" : { "date-parts" : [ [ "2013" ] ] }, "publisher" : "European Forest Institute (EFI)", "publisher-place" : "Joensuu, EFI", "title" : "Integrative approaches as an opportunity for the conservation of forest biodiversity", "type" : "book" }, "uris" : [ "http://www.mendeley.com/documents/?uuid=9306180b-f90b-4170-b3de-28333b109854" ] } ], "mendeley" : { "formattedCitation" : "(Kraus &amp; Krumm, 2013)", "plainTextFormattedCitation" : "(Kraus &amp; Krumm, 2013)", "previouslyFormattedCitation" : "(Kraus &amp; Krumm, 2013)" }, "properties" : {  }, "schema" : "https://github.com/citation-style-language/schema/raw/master/csl-citation.json" }</w:instrText>
      </w:r>
      <w:r>
        <w:fldChar w:fldCharType="separate"/>
      </w:r>
      <w:r w:rsidRPr="00E20378">
        <w:t>(Kraus &amp; Krumm, 2013)</w:t>
      </w:r>
      <w:r>
        <w:fldChar w:fldCharType="end"/>
      </w:r>
      <w:r w:rsidRPr="00E13B98">
        <w:t xml:space="preserve">. These initiatives include green tree retention, identification of small valuable forest habitats, and promotion of mixed forest stands </w:t>
      </w:r>
      <w:r>
        <w:fldChar w:fldCharType="begin" w:fldLock="1"/>
      </w:r>
      <w:r>
        <w:instrText>ADDIN CSL_CITATION { "citationItems" : [ { "id" : "ITEM-1", "itemData" : { "DOI" : "10.1093/forestry/cpu018", "ISBN" : "0015-752X, 1464-3626", "ISSN" : "0015-752X", "author" : [ { "dropping-particle" : "", "family" : "Brang", "given" : "Peter", "non-dropping-particle" : "", "parse-names" : false, "suffix" : "" }, { "dropping-particle" : "", "family" : "Spathelf", "given" : "Peter", "non-dropping-particle" : "", "parse-names" : false, "suffix" : "" }, { "dropping-particle" : "", "family" : "Larsen", "given" : "J. Bo", "non-dropping-particle" : "", "parse-names" : false, "suffix" : "" }, { "dropping-particle" : "", "family" : "Bauhus", "given" : "J\u00fcrgen", "non-dropping-particle" : "", "parse-names" : false, "suffix" : "" }, { "dropping-particle" : "", "family" : "Bon\u010d\u00edna", "given" : "Andrej", "non-dropping-particle" : "", "parse-names" : false, "suffix" : "" }, { "dropping-particle" : "", "family" : "Chauvin", "given" : "Christophe", "non-dropping-particle" : "", "parse-names" : false, "suffix" : "" }, { "dropping-particle" : "", "family" : "Dr\u00f6ssler", "given" : "Lars", "non-dropping-particle" : "", "parse-names" : false, "suffix" : "" }, { "dropping-particle" : "", "family" : "Garc\u00eda-G\u00fcemes", "given" : "Carlos", "non-dropping-particle" : "", "parse-names" : false, "suffix" : "" }, { "dropping-particle" : "", "family" : "Heiri", "given" : "Caroline", "non-dropping-particle" : "", "parse-names" : false, "suffix" : "" }, { "dropping-particle" : "", "family" : "Kerr", "given" : "Gary", "non-dropping-particle" : "", "parse-names" : false, "suffix" : "" }, { "dropping-particle" : "", "family" : "Lexer", "given" : "Manfred J.", "non-dropping-particle" : "", "parse-names" : false, "suffix" : "" }, { "dropping-particle" : "", "family" : "Mason", "given" : "Bill", "non-dropping-particle" : "", "parse-names" : false, "suffix" : "" }, { "dropping-particle" : "", "family" : "Mohren", "given" : "Frits", "non-dropping-particle" : "", "parse-names" : false, "suffix" : "" }, { "dropping-particle" : "", "family" : "M\u00fchlethaler", "given" : "Urs", "non-dropping-particle" : "", "parse-names" : false, "suffix" : "" }, { "dropping-particle" : "", "family" : "Nocentini", "given" : "Susanna", "non-dropping-particle" : "", "parse-names" : false, "suffix" : "" }, { "dropping-particle" : "", "family" : "Svoboda", "given" : "Miroslav", "non-dropping-particle" : "", "parse-names" : false, "suffix" : "" }, { "dropping-particle" : "", "family" : "Bonc ina", "given" : "A.", "non-dropping-particle" : "", "parse-names" : false, "suffix" : "" }, { "dropping-particle" : "", "family" : "Chauvin", "given" : "Christophe", "non-dropping-particle" : "", "parse-names" : false, "suffix" : "" }, { "dropping-particle" : "", "family" : "Drossler", "given" : "L.", "non-dropping-particle" : "", "parse-names" : false, "suffix" : "" }, { "dropping-particle" : "", "family" : "Garcia-Guemes", "given" : "C.", "non-dropping-particle" : "", "parse-names" : false, "suffix" : "" }, { "dropping-particle" : "", "family" : "Heiri", "given" : "Caroline", "non-dropping-particle" : "", "parse-names" : false, "suffix" : "" }, { "dropping-particle" : "", "family" : "Kerr", "given" : "Gary", "non-dropping-particle" : "", "parse-names" : false, "suffix" : "" }, { "dropping-particle" : "", "family" : "Lexer", "given" : "Manfred J.", "non-dropping-particle" : "", "parse-names" : false, "suffix" : "" }, { "dropping-particle" : "", "family" : "Mason", "given" : "Bill", "non-dropping-particle" : "", "parse-names" : false, "suffix" : "" }, { "dropping-particle" : "", "family" : "Mohren", "given" : "Frits", "non-dropping-particle" : "", "parse-names" : false, "suffix" : "" }, { "dropping-particle" : "", "family" : "Muhlethaler", "given" : "U.", "non-dropping-particle" : "", "parse-names" : false, "suffix" : "" }, { "dropping-particle" : "", "family" : "Nocentini", "given" : "Susanna", "non-dropping-particle" : "", "parse-names" : false, "suffix" : "" }, { "dropping-particle" : "", "family" : "Svoboda", "given" : "Miroslav", "non-dropping-particle" : "", "parse-names" : false, "suffix" : "" } ], "container-title" : "Forestry", "id" : "ITEM-1", "issue" : "4", "issued" : { "date-parts" : [ [ "2014", "10", "1" ] ] }, "page" : "492-503", "title" : "Suitability of close-to-nature silviculture for adapting temperate European forests to climate change", "type" : "article-journal", "volume" : "87" }, "prefix" : "e.g. ", "uris" : [ "http://www.mendeley.com/documents/?uuid=1ee8f35b-8fab-422e-aa01-67b94cf0bd73" ] }, { "id" : "ITEM-2", "itemData" : { "DOI" : "10.1016/j.foreco.2013.04.012", "ISSN" : "03781127", "author" : [ { "dropp</w:instrText>
      </w:r>
      <w:r w:rsidRPr="005A4608">
        <w:rPr>
          <w:lang w:val="de-CH"/>
        </w:rPr>
        <w:instrText>ing-particle" : "", "family" : "Johansson", "given" : "Therese", "non-dropping-particle" : "", "parse-names" : false, "suffix" : "" }, { "dropping-particle" : "", "family" : "Hj\u00e4lt\u00e9n", "given" : "Joakim", "non-dropping-particle" : "", "parse-names" : false, "suffix" : "" }, { "dropping-particle" : "", "family" : "Jong", "given" : "Johnny", "non-dropping-particle" : "de", "parse-names" : false, "suffix" : "" }, { "dropping-particle" : "", "family" : "Stedingk", "given" : "Henrik", "non-dropping-particle" : "von", "parse-names" : false, "suffix" : "" } ], "container-title" : "Forest Ecology and Management", "id" : "ITEM-2", "issued" : { "date-parts" : [ [ "2013", "9" ] ] }, "page" : "98-112", "title" : "Environmental considerations from legislation and certification in managed forest stands: A review of their importance for biodiversity", "type" : "article-journal", "volume" : "303" }, "uris" : [ "http://www.mendeley.com/documents/?uuid=ae6297b3-148e-459e-97e4-4cd206c04bad" ] } ], "mendeley" : { "formattedCitation" : "(e.g. Brang et al., 2014; T. Johansson, Hj\u00e4lt\u00e9n, de Jong, &amp; von Stedingk, 2013)", "plainTextFormattedCitation" : "(e.g. Brang et al., 2014; T. Johansson, Hj\u00e4lt\u00e9n, de Jong, &amp; von Stedingk, 2013)", "previouslyFormattedCitation" : "(e.g. Brang et al., 2014; T. Johansson, Hj\u00e4lt\u00e9n, de Jong, &amp; von Stedingk, 2013)" }, "properties" : {  }, "schema" : "https://github.com/citation-style-language/schema/raw/master/csl-citation.json" }</w:instrText>
      </w:r>
      <w:r>
        <w:fldChar w:fldCharType="separate"/>
      </w:r>
      <w:r w:rsidRPr="005A4608">
        <w:rPr>
          <w:lang w:val="de-CH"/>
        </w:rPr>
        <w:t xml:space="preserve">(e.g. Brang </w:t>
      </w:r>
      <w:r w:rsidR="000D7D89" w:rsidRPr="000D7D89">
        <w:rPr>
          <w:i/>
          <w:lang w:val="de-CH"/>
        </w:rPr>
        <w:t>et al.</w:t>
      </w:r>
      <w:r w:rsidRPr="005A4608">
        <w:rPr>
          <w:lang w:val="de-CH"/>
        </w:rPr>
        <w:t>, 2014; Johansson</w:t>
      </w:r>
      <w:r w:rsidR="001538B3">
        <w:rPr>
          <w:i/>
          <w:lang w:val="de-CH"/>
        </w:rPr>
        <w:t xml:space="preserve"> et al.</w:t>
      </w:r>
      <w:r w:rsidRPr="005A4608">
        <w:rPr>
          <w:lang w:val="de-CH"/>
        </w:rPr>
        <w:t>, 2013)</w:t>
      </w:r>
      <w:r>
        <w:fldChar w:fldCharType="end"/>
      </w:r>
      <w:r w:rsidRPr="00E20378">
        <w:rPr>
          <w:lang w:val="de-CH"/>
        </w:rPr>
        <w:t xml:space="preserve">. </w:t>
      </w:r>
      <w:r w:rsidRPr="00E13B98">
        <w:t>Similarly, integrative approaches may benefit the protection of wooded grasslands - habitats that have declined dramatically during the 20</w:t>
      </w:r>
      <w:r w:rsidRPr="003F6AC8">
        <w:t>th</w:t>
      </w:r>
      <w:r w:rsidRPr="00E13B98">
        <w:t xml:space="preserve"> century </w:t>
      </w:r>
      <w:r>
        <w:fldChar w:fldCharType="begin" w:fldLock="1"/>
      </w:r>
      <w:r>
        <w:instrText>ADDIN CSL_CITATION { "citationItems" : [ { "id" : "ITEM-1", "itemData" : { "author" : [ { "dropping-particle" : "", "family" : "Axelsson", "given" : "R.", "non-dropping-particle" : "", "parse-names" : false, "suffix" : "" }, { "dropping-particle" : "", "family" : "Angelstam", "given" : "P.", "non-dropping-particle" : "", "parse-names" : false, "suffix" : "" }, { "dropping-particle" : "", "family" : "Svensson", "given" : "J.", "non-dropping-particle" : "", "parse-names" : false, "suffix" : "" } ], "container-title" : "Scandinavian Journal of Forest Research", "id" : "ITEM-1", "issued" : { "date-parts" : [ [ "2007" ] ] }, "page" : "545-558", "title" : "Natural forest and cultural woodland with continuous tree cover in Sweden: How much remains and how is it managed?", "type" : "article-journal", "volume" : "22" }, "uris" : [ "http://www.mendeley.com/documents/?uuid=06a23c3a-1cec-3f92-b6b9-03f6681d1a30" ] } ], "mendeley" : { "formattedCitation" : "(R. Axelsson, Angelstam, &amp; Svensson, 2007)", "plainTextFormattedCitation" : "(R. Axelsson, Angelstam, &amp; Svensson, 2007)", "previouslyFormattedCitation" : "(R. Axelsson, Angelstam, &amp; Svensson, 2007)" }, "properties" : {  }, "schema" : "https://github.com/citation-style-language/schema/raw/master/csl-citation.json" }</w:instrText>
      </w:r>
      <w:r>
        <w:fldChar w:fldCharType="separate"/>
      </w:r>
      <w:r w:rsidRPr="005A4608">
        <w:t>(Axelsson</w:t>
      </w:r>
      <w:r w:rsidR="001538B3">
        <w:rPr>
          <w:i/>
        </w:rPr>
        <w:t xml:space="preserve"> et al.</w:t>
      </w:r>
      <w:r w:rsidRPr="005A4608">
        <w:t>, 2007)</w:t>
      </w:r>
      <w:r>
        <w:fldChar w:fldCharType="end"/>
      </w:r>
      <w:r w:rsidRPr="00E13B98">
        <w:t xml:space="preserve"> – with their ecological and social values </w:t>
      </w:r>
      <w:r>
        <w:fldChar w:fldCharType="begin" w:fldLock="1"/>
      </w:r>
      <w:r>
        <w:instrText>ADDIN CSL_CITATION { "citationItems" : [ { "id" : "ITEM-1", "itemData" : { "editor" : [ { "dropping-particle" : "", "family" : "Hartel", "given" : "T.", "non-dropping-particle" : "", "parse-names" : false, "suffix" : "" }, { "dropping-particle" : "", "family" : "Plieninger", "given" : "T.", "non-dropping-particle" : "", "parse-names" : false, "suffix" : "" } ], "id" : "ITEM-1", "issued" : { "date-parts" : [ [ "2014" ] ] }, "publisher" : "Routledge", "title" : "European wood-pastures in transition: a social-ecological approach", "type" : "book" }, "uris" : [ "http://www.mendeley.com/documents/?uuid=1b094ef8-2513-409c-baf7-a7bcb511f137" ] } ], "mendeley" : { "formattedCitation" : "(T. Hartel &amp; Plieninger, 2014)", "plainTextFormattedCitation" : "(T. Hartel &amp; Plieninger, 2014)", "previouslyFormattedCitation" : "(T. Hartel &amp; Plieninger, 2014)" }, "properties" : {  }, "schema" : "https://github.com/citation-style-language/schema/raw/master/csl-citation.json" }</w:instrText>
      </w:r>
      <w:r>
        <w:fldChar w:fldCharType="separate"/>
      </w:r>
      <w:r w:rsidRPr="00660D9A">
        <w:t>(Hartel &amp; Plieninger, 2014)</w:t>
      </w:r>
      <w:r>
        <w:fldChar w:fldCharType="end"/>
      </w:r>
      <w:r w:rsidRPr="00E13B98">
        <w:t xml:space="preserve">. </w:t>
      </w:r>
    </w:p>
    <w:p w14:paraId="437A8D7D" w14:textId="714C4C40" w:rsidR="007C7741" w:rsidRPr="007C7741" w:rsidRDefault="007C7741" w:rsidP="007C7741">
      <w:pPr>
        <w:rPr>
          <w:lang w:val="en-US"/>
        </w:rPr>
      </w:pPr>
      <w:r>
        <w:rPr>
          <w:lang w:eastAsia="en-GB"/>
        </w:rPr>
        <w:drawing>
          <wp:inline distT="0" distB="0" distL="0" distR="0" wp14:anchorId="17161BED" wp14:editId="52AC22BD">
            <wp:extent cx="5759450" cy="505206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7"/>
                    <a:stretch>
                      <a:fillRect/>
                    </a:stretch>
                  </pic:blipFill>
                  <pic:spPr>
                    <a:xfrm>
                      <a:off x="0" y="0"/>
                      <a:ext cx="5759450" cy="5052060"/>
                    </a:xfrm>
                    <a:prstGeom prst="rect">
                      <a:avLst/>
                    </a:prstGeom>
                  </pic:spPr>
                </pic:pic>
              </a:graphicData>
            </a:graphic>
          </wp:inline>
        </w:drawing>
      </w:r>
    </w:p>
    <w:p w14:paraId="3B1445C6" w14:textId="77777777" w:rsidR="0048205B" w:rsidRPr="00E13B98" w:rsidRDefault="0048205B" w:rsidP="00AE389F"/>
    <w:p w14:paraId="13C59C2B" w14:textId="77777777" w:rsidR="0048205B" w:rsidRPr="00E13B98" w:rsidRDefault="0048205B" w:rsidP="001F0516">
      <w:pPr>
        <w:pStyle w:val="Heading4"/>
      </w:pPr>
      <w:bookmarkStart w:id="1349" w:name="_Toc519514767"/>
      <w:bookmarkStart w:id="1350" w:name="_Toc477119706"/>
      <w:r w:rsidRPr="00E13B98">
        <w:t>Drivers of trends in forestry</w:t>
      </w:r>
      <w:bookmarkEnd w:id="1349"/>
    </w:p>
    <w:bookmarkEnd w:id="1350"/>
    <w:p w14:paraId="1F04CBEE" w14:textId="5AE1129F" w:rsidR="0048205B" w:rsidRPr="00E13B98" w:rsidRDefault="0048205B" w:rsidP="00AE389F">
      <w:pPr>
        <w:rPr>
          <w:lang w:eastAsia="sv-SE"/>
        </w:rPr>
      </w:pPr>
      <w:r w:rsidRPr="00E13B98">
        <w:rPr>
          <w:lang w:eastAsia="sv-SE"/>
        </w:rPr>
        <w:t>The overview model (</w:t>
      </w:r>
      <w:r w:rsidR="00B71742" w:rsidRPr="00B71742">
        <w:rPr>
          <w:b/>
          <w:lang w:eastAsia="sv-SE"/>
        </w:rPr>
        <w:t>Figure 4.20</w:t>
      </w:r>
      <w:r w:rsidRPr="00E13B98">
        <w:rPr>
          <w:lang w:eastAsia="sv-SE"/>
        </w:rPr>
        <w:t xml:space="preserve">) shows the dynamic inter-relationships within and between indirect and direct drivers of change in forestry identified via the literature review process. This overview model is then further unpacked at a variety of levels of detail to examine the major dynamics of indirect drivers of changes in forestry. </w:t>
      </w:r>
    </w:p>
    <w:p w14:paraId="5789DDC0" w14:textId="79E30D27" w:rsidR="00351C5A" w:rsidRPr="005F67D8" w:rsidRDefault="00351C5A" w:rsidP="005F67D8">
      <w:pPr>
        <w:rPr>
          <w:lang w:val="en-US"/>
        </w:rPr>
      </w:pPr>
      <w:r>
        <w:rPr>
          <w:lang w:eastAsia="en-GB"/>
        </w:rPr>
        <w:lastRenderedPageBreak/>
        <w:drawing>
          <wp:inline distT="0" distB="0" distL="0" distR="0" wp14:anchorId="167C7C8B" wp14:editId="2E86A5E1">
            <wp:extent cx="5759450" cy="6217285"/>
            <wp:effectExtent l="0" t="0" r="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8"/>
                    <a:stretch>
                      <a:fillRect/>
                    </a:stretch>
                  </pic:blipFill>
                  <pic:spPr>
                    <a:xfrm>
                      <a:off x="0" y="0"/>
                      <a:ext cx="5759450" cy="6217285"/>
                    </a:xfrm>
                    <a:prstGeom prst="rect">
                      <a:avLst/>
                    </a:prstGeom>
                  </pic:spPr>
                </pic:pic>
              </a:graphicData>
            </a:graphic>
          </wp:inline>
        </w:drawing>
      </w:r>
    </w:p>
    <w:p w14:paraId="54AA3B19" w14:textId="77777777" w:rsidR="0048205B" w:rsidRPr="00E13B98" w:rsidRDefault="0048205B" w:rsidP="00AE389F"/>
    <w:p w14:paraId="21AA06A6" w14:textId="77777777" w:rsidR="0048205B" w:rsidRPr="00E13B98" w:rsidRDefault="0048205B" w:rsidP="0048184E">
      <w:pPr>
        <w:pStyle w:val="Heading5"/>
        <w:tabs>
          <w:tab w:val="left" w:pos="993"/>
        </w:tabs>
        <w:spacing w:line="240" w:lineRule="auto"/>
      </w:pPr>
      <w:bookmarkStart w:id="1351" w:name="_Toc519514768"/>
      <w:r w:rsidRPr="00E13B98">
        <w:t>Legal frameworks</w:t>
      </w:r>
      <w:bookmarkEnd w:id="1351"/>
      <w:r w:rsidRPr="00E13B98">
        <w:t xml:space="preserve"> </w:t>
      </w:r>
    </w:p>
    <w:p w14:paraId="12CDDC9C" w14:textId="04AA9B78" w:rsidR="0048205B" w:rsidRPr="00E13B98" w:rsidRDefault="0048205B" w:rsidP="00AE389F">
      <w:r w:rsidRPr="00E13B98">
        <w:t>Regulatory frameworks for forest management have a long history in Europe and Central Asia. In Western Europe, they date back to at least the 17th century. Starting already in the beginning of the 19</w:t>
      </w:r>
      <w:r w:rsidRPr="00503C3C">
        <w:t>th</w:t>
      </w:r>
      <w:r w:rsidRPr="00E13B98">
        <w:t xml:space="preserve"> century, forest management for wood production was regularly taught at forestry schools aiming for efficient silviculture. After two centuries of maximum sustained forestry yield, in recent decades the international policy pendulum </w:t>
      </w:r>
      <w:r w:rsidRPr="003676D7">
        <w:fldChar w:fldCharType="begin" w:fldLock="1"/>
      </w:r>
      <w:r>
        <w:instrText>ADDIN CSL_CITATION { "citationItems" : [ { "id" : "ITEM-1", "itemData" : { "author" : [ { "dropping-particle" : "", "family" : "CBD", "given" : "", "non-dropping-particle" : "", "parse-names" : false, "suffix" : "" } ], "id" : "ITEM-1", "issued" : { "date-parts" : [ [ "2010" ] ] }, "title" : "Strategic Plan for Biodiversity 2011-2020, including Aichi Biodiversity Targets, Convention on Biological Diversity, Decision X/2", "type" : "book" }, "prefix" : "e.g. ", "uris" : [ "http://www.mendeley.com/documents/?uuid=4b17ed63-4fa5-4c66-a7cc-9815a8110e53" ] }, { "id" : "ITEM-2", "itemData" : { "DOI" : "10.2779/822269", "ISBN" : "9789279289262", "abstract" : "Over the period 1990-2008, the EU27 imported almost 36% of all deforestation embodied in crop and livestock products traded between regions. It should be noted that worldwide only 33% of deforestation embodied in crops and only 8% of deforestation embodied in lifestock products is traded internationally. Africa and South and Central Amerika are the largest consumers of deforestation (30% of the global share each). Unlike the EU27, this deforestation is associated with commodities and products that are produced locally. The highest share of embodied deforestation was traded through international crop product trade. Consequently, the import of embodied deforestation through the import of crop products was the main cause of the strong link between the EU27 and embodied deforestation. Of the overall deforestation embodied in traded crop products over the period 1990-2008, one third was consumed by the EU economy. The analysis for the trade of embodied deforestation in livestock products consists of two different trade streams: ruminant livestock products raised on pastures in the country of origin and livestock products fed on feed crops with embodied deforestation. The EU27 imported more than one quarter of the global embodied deforestation in ruminant livestock products during the period 1990-2008.", "author" : [ { "dropping-particle" : "", "family" : "European Commission", "given" : "", "non-dropping-particle" : "", "parse-names" : false, "suffix" : "" } ], "id" : "ITEM-2", "issued" : { "date-parts" : [ [ "2013" ] ] }, "number-of-pages" : "348", "title" : "The impact of EU consumption on deforestation : Comprehensive analysis of the impact of EU consumption on deforestation", "type" : "book" }, "uris" : [ "http://www.mendeley.com/documents/?uuid=29e6d4ed-225f-4f70-bef9-d1f6d138318b" ] }, { "id" : "ITEM-3", "itemData" : { "author" : [ { "dropping-particle" : "", "family" : "MCPFE", "given" : "", "non-dropping-particle" : "", "parse-names" : false, "suffix" : "" } ], "id" : "ITEM-3", "issued" : { "date-parts" : [ [ "1998" ] ] }, "publisher-place" : "Lisbon", "title" : "Resolution L1. People, Forests and Forestry \u2013Enhancement of Socio-Economic Aspects of Sustainable Forest Management. Third Ministerial Conference on the Protection of Forests in Europe", "type" : "report" }, "uris" : [ "http://www.mendeley.com/documents/?uuid=23189cef-7172-315e-9242-ef296f5947b4" ] }, { "id" : "ITEM-4", "itemData" : { "author" : [ { "dropping-particle" : "", "family" : "MCPFE", "given" : "", "non-dropping-particle" : "", "parse-names" : false, "suffix" : "" } ], "id" : "ITEM-4", "issue" : "March", "issued" : { "date-parts" : [ [ "2001" ] ] }, "page" : "26-27", "title" : "INTERNATIONAL EXPERT MEETING ON MONITORING , ASSESSMENT AND REPORTING ON THE PROGRESS CRITERIA AND INDICATORS FOR SUSTAINABLE FOREST MANAGEMENT OF THE MCPFE Review of Development and Current Status", "type" : "paper-conference" }, "uris" : [ "http://www.mendeley.com/documents/?uuid=e6626486-d3d1-3c5d-b6ce-28a539a0645d" ] } ], "mendeley" : { "formattedCitation" : "(e.g. CBD, 2010b; European Commission, 2013; MCPFE, 1998, 2001)", "plainTextFormattedCitation" : "(e.g. CBD, 2010b; European Commission, 2013; MCPFE, 1998, 2001)", "previouslyFormattedCitation" : "(e.g. CBD, 2010b; European Commission, 2013; MCPFE, 1998, 2001)" }, "properties" : {  }, "schema" : "https://github.com/citation-style-language/schema/raw/master/csl-citation.json" }</w:instrText>
      </w:r>
      <w:r w:rsidRPr="003676D7">
        <w:fldChar w:fldCharType="separate"/>
      </w:r>
      <w:r w:rsidRPr="00750981">
        <w:t>(e.g. CBD, 2010; European Commission, 2013; MCPFE, 1998, 2001)</w:t>
      </w:r>
      <w:r w:rsidRPr="003676D7">
        <w:fldChar w:fldCharType="end"/>
      </w:r>
      <w:r w:rsidRPr="00E13B98">
        <w:t xml:space="preserve"> has swung towards multiple use and benefits. Initially, this was focused on biodiversity conservation and later also on rural development </w:t>
      </w:r>
      <w:r>
        <w:fldChar w:fldCharType="begin" w:fldLock="1"/>
      </w:r>
      <w:r>
        <w:instrText>ADDIN CSL_CITATION { "citationItems" : [ { "id" : "ITEM-1", "itemData" : { "DOI" : "10.1016/S1389-9341(01)00034-X", "ISSN" : "13899341", "author" : [ { "dropping-particle" : "", "family" : "Kennedy", "given" : "James J", "non-dropping-particle" : "", "parse-names" : false, "suffix" : "" }, { "dropping-particle" : "", "family" : "Thomas", "given" : "Jack Ward", "non-dropping-particle" : "", "parse-names" : false, "suffix" : "" }, { "dropping-particle" : "", "family" : "Glueck", "given" : "Peter", "non-dropping-particle" : "", "parse-names" : false, "suffix" : "" } ], "container-title" : "Forest Policy and Economics", "id" : "ITEM-1", "issue" : "1-2", "issued" : { "date-parts" : [ [ "2001", "9" ] ] }, "page" : "81-95", "title" : "Evolving forestry and rural development beliefs at midpoint and close of the 20th century", "type" : "article-journal", "volume" : "3" }, "uris" : [ "http://www.mendeley.com/documents/?uuid=c77ec19a-3640-4f6d-8d67-d39ccb9eebfb" ] } ], "mendeley" : { "formattedCitation" : "(Kennedy, Thomas, &amp; Glueck, 2001)", "plainTextFormattedCitation" : "(Kennedy, Thomas, &amp; Glueck, 2001)", "previouslyFormattedCitation" : "(Kennedy, Thomas, &amp; Glueck, 2001)" }, "properties" : {  }, "schema" : "https://github.com/citation-style-language/schema/raw/master/csl-citation.json" }</w:instrText>
      </w:r>
      <w:r>
        <w:fldChar w:fldCharType="separate"/>
      </w:r>
      <w:r w:rsidRPr="003676D7">
        <w:t>(Kennedy</w:t>
      </w:r>
      <w:r w:rsidR="00623684">
        <w:rPr>
          <w:i/>
        </w:rPr>
        <w:t xml:space="preserve"> et al.</w:t>
      </w:r>
      <w:r w:rsidRPr="003676D7">
        <w:t>, 2001)</w:t>
      </w:r>
      <w:r>
        <w:fldChar w:fldCharType="end"/>
      </w:r>
      <w:r w:rsidRPr="00E13B98">
        <w:t>.</w:t>
      </w:r>
    </w:p>
    <w:p w14:paraId="7E94F907" w14:textId="1C1ACE82" w:rsidR="0048205B" w:rsidRDefault="0048205B" w:rsidP="00AE389F">
      <w:bookmarkStart w:id="1352" w:name="_Toc477119707"/>
      <w:r>
        <w:t xml:space="preserve">The Montréal Process </w:t>
      </w:r>
      <w:r w:rsidRPr="00E13B98">
        <w:t xml:space="preserve">developed sustainable forest management principles for the temperate and boreal forests; and the Ministerial Conference on Protection of Forest in Europe (Pan-European process or Forests of Europe) for </w:t>
      </w:r>
      <w:r>
        <w:t>countries in Western, Central and Eastern Europe</w:t>
      </w:r>
      <w:r w:rsidRPr="00E13B98">
        <w:t xml:space="preserve"> </w:t>
      </w:r>
      <w:r>
        <w:fldChar w:fldCharType="begin" w:fldLock="1"/>
      </w:r>
      <w:r>
        <w:instrText>ADDIN CSL_CITATION { "citationItems" : [ { "id" : "ITEM-1", "itemData" : { "author" : [ { "dropping-particle" : "", "family" : "Forest Europe", "given" : "", "non-dropping-particle" : "", "parse-names" : false, "suffix" : "" } ], "id" : "ITEM-1", "issued" : { "date-parts" : [ [ "2011" ] ] }, "title" : "State of Europe\u2019s Forests 2011. Status and Trends in Sustainable Forest Management in Europe.", "type" : "report" }, "uris" : [ "http://www.mendeley.com/documents/?uuid=967c73fc-ffc5-4385-9a57-167d05cecddc" ] } ], "mendeley" : { "formattedCitation" : "(Forest Europe, 2011)", "plainTextFormattedCitation" : "(Forest Europe, 2011)", "previouslyFormattedCitation" : "(Forest Europe, 2011)" }, "properties" : {  }, "schema" : "https://github.com/citation-style-language/schema/raw/master/csl-citation.json" }</w:instrText>
      </w:r>
      <w:r>
        <w:fldChar w:fldCharType="separate"/>
      </w:r>
      <w:r w:rsidRPr="003676D7">
        <w:t xml:space="preserve">(Forest Europe, </w:t>
      </w:r>
      <w:r w:rsidRPr="003676D7">
        <w:lastRenderedPageBreak/>
        <w:t>2011)</w:t>
      </w:r>
      <w:r>
        <w:fldChar w:fldCharType="end"/>
      </w:r>
      <w:r w:rsidRPr="00E13B98">
        <w:t xml:space="preserve">. The Pan-European criteria and indicators provide guidelines for sustainable forest management at the national and sub-national levels, and to operationalize and complement the existing </w:t>
      </w:r>
      <w:r>
        <w:fldChar w:fldCharType="begin" w:fldLock="1"/>
      </w:r>
      <w:r>
        <w:instrText>ADDIN CSL_CITATION { "citationItems" : [ { "id" : "ITEM-1", "itemData" : { "author" : [ { "dropping-particle" : "", "family" : "MCPFE", "given" : "", "non-dropping-particle" : "", "parse-names" : false, "suffix" : "" } ], "id" : "ITEM-1", "issued" : { "date-parts" : [ [ "1998" ] ] }, "publisher-place" : "Lisbon", "title" : "Resolution L1. People, Forests and Forestry \u2013Enhancement of Socio-Economic Aspects of Sustainable Forest Management. Third Ministerial Conference on the Protection of Forests in Europe", "type" : "report" }, "uris" : [ "http://www.mendeley.com/documents/?uuid=23189cef-7172-315e-9242-ef296f5947b4" ] }, { "id" : "ITEM-2", "itemData" : { "author" : [ { "dropping-particle" : "", "family" : "MCPFE", "given" : "", "non-dropping-particle" : "", "parse-names" : false, "suffix" : "" } ], "id" : "ITEM-2", "issue" : "July", "issued" : { "date-parts" : [ [ "2013" ] ] }, "title" : "PAN-EUROPEAN CRITERIA AND INDICATORS FOR SUSTAINABLE FOREST MANAGEMENT :", "type" : "article" }, "uris" : [ "http://www.mendeley.com/documents/?uuid=53841b14-7f96-35c3-a292-0a7f0b288cc7" ] } ], "mendeley" : { "formattedCitation" : "(MCPFE, 1998, 2013)", "plainTextFormattedCitation" : "(MCPFE, 1998, 2013)", "previouslyFormattedCitation" : "(MCPFE, 1998, 2013)" }, "properties" : {  }, "schema" : "https://github.com/citation-style-language/schema/raw/master/csl-citation.json" }</w:instrText>
      </w:r>
      <w:r>
        <w:fldChar w:fldCharType="separate"/>
      </w:r>
      <w:r w:rsidRPr="003D3F0E">
        <w:t>(MCPFE, 1998, 2013)</w:t>
      </w:r>
      <w:r>
        <w:fldChar w:fldCharType="end"/>
      </w:r>
      <w:r w:rsidRPr="00E13B98">
        <w:t xml:space="preserve">. There is a common strategy for 46 countries in Western, Central and Eastern Europe on how to sustainably manage their forests </w:t>
      </w:r>
      <w:r w:rsidRPr="00E13B98">
        <w:fldChar w:fldCharType="begin"/>
      </w:r>
      <w:r w:rsidRPr="00E13B98">
        <w:instrText xml:space="preserve"> ADDIN EN.CITE &lt;EndNote&gt;&lt;Cite&gt;&lt;Author&gt;FOREST EUROPE&lt;/Author&gt;&lt;Year&gt;2015&lt;/Year&gt;&lt;RecNum&gt;605&lt;/RecNum&gt;&lt;DisplayText&gt;(FOREST EUROPE, 2015)&lt;/DisplayText&gt;&lt;record&gt;&lt;rec-number&gt;605&lt;/rec-number&gt;&lt;foreign-keys&gt;&lt;key app="EN" db-id="wdzp22pdrzxva1ervtzx9x57v2ffzd9va0pa" timestamp="1446043250"&gt;605&lt;/key&gt;&lt;key app="ENWeb" db-id=""&gt;0&lt;/key&gt;&lt;/foreign-keys&gt;&lt;ref-type name="Report"&gt;27&lt;/ref-type&gt;&lt;contributors&gt;&lt;authors&gt;&lt;author&gt;FOREST EUROPE, &lt;/author&gt;&lt;/authors&gt;&lt;/contributors&gt;&lt;titles&gt;&lt;title&gt;State of Europe&amp;apos;s Forests 2015 Report&lt;/title&gt;&lt;/titles&gt;&lt;pages&gt;314&lt;/pages&gt;&lt;dates&gt;&lt;year&gt;2015&lt;/year&gt;&lt;/dates&gt;&lt;pub-location&gt;Ministerial Conference on the Protection of Forests in Europe FOREST EUROPE, Liaison Unit Madrid&lt;/pub-location&gt;&lt;urls&gt;&lt;/urls&gt;&lt;/record&gt;&lt;/Cite&gt;&lt;/EndNote&gt;</w:instrText>
      </w:r>
      <w:r w:rsidRPr="00E13B98">
        <w:fldChar w:fldCharType="separate"/>
      </w:r>
      <w:r w:rsidRPr="00E13B98">
        <w:t>(Forest Europe, 2015)</w:t>
      </w:r>
      <w:r w:rsidRPr="00E13B98">
        <w:fldChar w:fldCharType="end"/>
      </w:r>
      <w:r w:rsidRPr="00E13B98">
        <w:t xml:space="preserve">. The sustainable forest management concept is an overarching guiding principle at the policy level. However, there is considerable variation in how this concept is implemented among countries </w:t>
      </w:r>
      <w:r>
        <w:fldChar w:fldCharType="begin" w:fldLock="1"/>
      </w:r>
      <w:r>
        <w:instrText>ADDIN CSL_CITATION { "citationItems" : [ { "id" : "ITEM-1", "itemData" : { "abstract" : ". 2004. . , Aldershot.", "author" : [ { "dropping-particle" : "", "family" : "Lehtinen", "given" : "A.A.", "non-dropping-particle" : "", "parse-names" : false, "suffix" : "" }, { "dropping-particle" : "", "family" : "Donner-Amnell", "given" : "J.", "non-dropping-particle" : "", "parse-names" : false, "suffix" : "" }, { "dropping-particle" : "", "family" : "S\u00e6ther", "given" : "B.", "non-dropping-particle" : "", "parse-names" : false, "suffix" : "" } ], "id" : "ITEM-1", "issued" : { "date-parts" : [ [ "2004" ] ] }, "publisher" : "Ashgate publishing company", "publisher-place" : "Aldershot", "title" : "Politics of forests: Northern forest-industrial regimes in the age of globalization", "type" : "book" }, "uris" : [ "http://www.mendeley.com/documents/?uuid=c1962593-f071-4a29-85ab-b7f7e0dcde9a" ] } ], "mendeley" : { "formattedCitation" : "(Lehtinen et al., 2004)", "plainTextFormattedCitation" : "(Lehtinen et al., 2004)", "previouslyFormattedCitation" : "(Lehtinen et al., 2004)" }, "properties" : {  }, "schema" : "https://github.com/citation-style-language/schema/raw/master/csl-citation.json" }</w:instrText>
      </w:r>
      <w:r>
        <w:fldChar w:fldCharType="separate"/>
      </w:r>
      <w:r w:rsidRPr="003676D7">
        <w:t xml:space="preserve">(Lehtinen </w:t>
      </w:r>
      <w:r w:rsidR="000D7D89" w:rsidRPr="000D7D89">
        <w:rPr>
          <w:i/>
        </w:rPr>
        <w:t>et al.</w:t>
      </w:r>
      <w:r w:rsidRPr="003676D7">
        <w:t>, 2004)</w:t>
      </w:r>
      <w:r>
        <w:fldChar w:fldCharType="end"/>
      </w:r>
      <w:r w:rsidRPr="00E13B98">
        <w:t xml:space="preserve">, different forest owner categories, and over time in a given country. In 2011, Forests Europe presented “European forests 2020 Goals and </w:t>
      </w:r>
      <w:r>
        <w:t>T</w:t>
      </w:r>
      <w:r w:rsidRPr="00E13B98">
        <w:t xml:space="preserve">argets” </w:t>
      </w:r>
      <w:r>
        <w:fldChar w:fldCharType="begin" w:fldLock="1"/>
      </w:r>
      <w:r>
        <w:instrText>ADDIN CSL_CITATION { "citationItems" : [ { "id" : "ITEM-1", "itemData" : { "author" : [ { "dropping-particle" : "", "family" : "Forest Europe", "given" : "", "non-dropping-particle" : "", "parse-names" : false, "suffix" : "" } ], "id" : "ITEM-1", "issued" : { "date-parts" : [ [ "2011" ] ] }, "title" : "State of Europe\u2019s Forests 2011. Status and Trends in Sustainable Forest Management in Europe.", "type" : "report" }, "uris" : [ "http://www.mendeley.com/documents/?uuid=967c73fc-ffc5-4385-9a57-167d05cecddc" ] } ], "mendeley" : { "formattedCitation" : "(Forest Europe, 2011)", "plainTextFormattedCitation" : "(Forest Europe, 2011)", "previouslyFormattedCitation" : "(Forest Europe, 2011)" }, "properties" : {  }, "schema" : "https://github.com/citation-style-language/schema/raw/master/csl-citation.json" }</w:instrText>
      </w:r>
      <w:r>
        <w:fldChar w:fldCharType="separate"/>
      </w:r>
      <w:r w:rsidRPr="003676D7">
        <w:t>(Forest Europe, 2011)</w:t>
      </w:r>
      <w:r>
        <w:fldChar w:fldCharType="end"/>
      </w:r>
      <w:r w:rsidRPr="00E13B98">
        <w:t xml:space="preserve"> that requires the sustainable management of all European forests, including multiple forest functions and enhanced use of forest goods and services</w:t>
      </w:r>
      <w:r>
        <w:t xml:space="preserve"> (</w:t>
      </w:r>
      <w:r w:rsidR="00B71742" w:rsidRPr="00B71742">
        <w:rPr>
          <w:b/>
        </w:rPr>
        <w:t>Figure 4.21</w:t>
      </w:r>
      <w:r>
        <w:t>).</w:t>
      </w:r>
    </w:p>
    <w:p w14:paraId="34226FC3" w14:textId="0E58362C" w:rsidR="0048205B" w:rsidRPr="00E13B98" w:rsidRDefault="0048205B" w:rsidP="00AE389F">
      <w:r w:rsidRPr="00E13B98">
        <w:t xml:space="preserve">Regarding agroforestry systems, the agricultural subsidy regime within the </w:t>
      </w:r>
      <w:r>
        <w:t>European Union</w:t>
      </w:r>
      <w:r w:rsidRPr="00E13B98">
        <w:t xml:space="preserve"> is considered unfavourable towards silvo-arable practices </w:t>
      </w:r>
      <w:r>
        <w:fldChar w:fldCharType="begin" w:fldLock="1"/>
      </w:r>
      <w:r>
        <w:instrText>ADDIN CSL_CITATION { "citationItems" : [ { "id" : "ITEM-1", "itemData" : { "DOI" : "10.1016/S0169-2046(03)00100-2", "ISSN" : "01692046", "author" : [ { "dropping-particle" : "", "family" : "Plieninger", "given" : "T.", "non-dropping-particle" : "", "parse-names" : false, "suffix" : "" }, { "dropping-particle" : "", "family" : "Modolell y Mainou", "given" : "J.", "non-dropping-particle" : "", "parse-names" : false, "suffix" : "" }, { "dropping-particle" : "", "family" : "Konold", "given" : "W.", "non-dropping-particle" : "", "parse-names" : false, "suffix" : "" } ], "container-title" : "Landscape and Urban Planning", "id" : "ITEM-1", "issue" : "3", "issued" : { "date-parts" : [ [ "2004", "1" ] ] }, "page" : "185-198", "title" : "Land manager attitudes toward management, regeneration, and conservation of Spanish holm oak savannas (dehesas)", "type" : "article-journal", "volume" : "66" }, "uris" : [ "http://www.mendeley.com/documents/?uuid=c49f1e96-7d39-4c67-aa5b-88c9017d0fb6" ] }, { "id" : "ITEM-2", "itemData" : { "DOI" : "10.1016/j.jpolmod.2010.12.007", "ISSN" : "01618938", "author" : [ { "dropping-particle" : "", "family" : "Fragoso", "given" : "R.", "non-dropping-particle" : "", "parse-names" : false, "suffix" : "" }, { "dropping-particle" : "", "family" : "Marques", "given" : "C.", "non-dropping-particle" : "", "parse-names" : false, "suffix" : "" }, { "dropping-particle" : "", "family" : "Lucas", "given" : "M.R.", "non-dropping-particle" : "", "parse-names" : false, "suffix" : "" }, { "dropping-particle" : "", "family" : "Martins", "given" : "M.B.", "non-dropping-particle" : "", "parse-names" : false, "suffix" : "" }, { "dropping-particle" : "", "family" : "Jorge", "given" : "R.", "non-dropping-particle" : "", "parse-names" : false, "suffix" : "" } ], "container-title" : "Journal of Policy Modeling", "id" : "ITEM-2", "issue" : "2", "issued" : { "date-parts" : [ [ "2011", "3" ] ] }, "page" : "311-327", "title" : "The economic effects of common agricultural policy on Mediterranean montado/dehesa ecosystem", "type" : "article-journal", "volume" : "33" }, "prefix" : "e.g. ", "uris" : [ "http://www.mendeley.com/documents/?uuid=ed1f9e9f-887c-4f37-b213-ef6d619391e4" ] } ], "mendeley" : { "formattedCitation" : "(e.g. Fragoso, Marques, Lucas, Martins, &amp; Jorge, 2011; T. Plieninger, Modolell y Mainou, &amp; Konold, 2004)", "plainTextFormattedCitation" : "(e.g. Fragoso, Marques, Lucas, Martins, &amp; Jorge, 2011; T. Plieninger, Modolell y Mainou, &amp; Konold, 2004)", "previouslyFormattedCitation" : "(e.g. Fragoso, Marques, Lucas, Martins, &amp; Jorge, 2011; T. Plieninger, Modolell y Mainou, &amp; Konold, 2004)" }, "properties" : {  }, "schema" : "https://github.com/citation-style-language/schema/raw/master/csl-citation.json" }</w:instrText>
      </w:r>
      <w:r>
        <w:fldChar w:fldCharType="separate"/>
      </w:r>
      <w:r w:rsidRPr="000A27B5">
        <w:t>(e.g. Fragoso</w:t>
      </w:r>
      <w:r w:rsidR="00623684">
        <w:rPr>
          <w:i/>
        </w:rPr>
        <w:t xml:space="preserve"> et al.</w:t>
      </w:r>
      <w:r w:rsidRPr="000A27B5">
        <w:t>, 2011; Plieninger</w:t>
      </w:r>
      <w:r w:rsidR="00623684">
        <w:rPr>
          <w:i/>
        </w:rPr>
        <w:t xml:space="preserve"> et al.</w:t>
      </w:r>
      <w:r w:rsidRPr="000A27B5">
        <w:t>, 2004)</w:t>
      </w:r>
      <w:r>
        <w:fldChar w:fldCharType="end"/>
      </w:r>
      <w:r w:rsidRPr="00E13B98">
        <w:t xml:space="preserve">; and there is a need to reinforce and promote alternative agricultural and non-agricultural economic activities in rural areas. New functions include leisure and recreation </w:t>
      </w:r>
      <w:r>
        <w:fldChar w:fldCharType="begin" w:fldLock="1"/>
      </w:r>
      <w:r>
        <w:instrText>ADDIN CSL_CITATION { "citationItems" : [ { "id" : "ITEM-1", "itemData" : { "DOI" : "10.1016/S0169-2046(00)00082-7", "ISSN" : "01692046", "author" : [ { "dropping-particle" : "", "family" : "Pinto-Correia", "given" : "Teresa", "non-dropping-particle" : "", "parse-names" : false, "suffix" : "" } ], "container-title" : "Landscape and Urban Planning", "id" : "ITEM-1", "issue" : "1-3", "issued" : { "date-parts" : [ [ "2000", "8" ] ] }, "page" : "95-106", "title" : "Future development in Portuguese rural areas: how to manage agricultural support for landscape conservation?", "type" : "article-journal", "volume" : "50" }, "uris" : [ "http://www.mendeley.com/documents/?uuid=50a34b77-9804-4f77-b19d-9f09954ad258" ] }, { "id" : "ITEM-2", "itemData" : { "DOI" : "10.1080/01426390220149539", "ISSN" : "0142-6397", "author" : [ { "dropping-particle" : "", "family" : "Garc\u00eda P\u00e9rez", "given" : "Jos\u00e9d", "non-dropping-particle" : "", "parse-names" : false, "suffix" : "" } ], "container-title" : "Landscape Research", "id" : "ITEM-2", "issue" : "3", "issued" : { "date-parts" : [ [ "2002", "7" ] ] }, "page" : "297-308", "title" : "Ascertaining Landscape Perceptions and Preferences with Pair-wise Photographs: Planning rural tourism in Extremadura, Spain", "type" : "article-journal", "volume" : "27" }, "uris" : [ "http://www.mendeley.com/documents/?uuid=f70b6e29-a4cd-4e4f-b4dd-f69fe44181f6" ] }, { "id" : "ITEM-3", "itemData" : { "DOI" : "doi:10.5367/000000009788632340", "ISBN" : "0030-7270", "ISSN" : "00307270", "abstract" : "The objective of the study discussed in this paper was to produce knowledge about how the Montado, an agrosilvopastoral system dominant in southern Portugal, supports and can better support 'new' rural functions associated with leisure and recreation. The Montado is recognized as a multifunctional landscape, although future management conditions are still to be defined. A qualitative survey was carried out through pers</w:instrText>
      </w:r>
      <w:r w:rsidRPr="00774485">
        <w:rPr>
          <w:lang w:val="es-ES"/>
        </w:rPr>
        <w:instrText>onal interviews with land users and landowners of this specific system. Results regarding visitor profiles, current activities in the Montado, perceived limitations and improvements suggested by land users, as well as landowners' attitudes towards 'new' functions, are presented and discussed", "author" : [ { "dropping-particle" : "", "family" : "Surov\u00e1", "given" : "Diana", "non-dropping-particle" : "", "parse-names" : false, "suffix" : "" }, { "dropping-particle" : "", "family" : "Pinto-Correia", "given" : "Teresa", "non-dropping-particle" : "", "parse-names" : false, "suffix" : "" } ], "container-title" : "Outlook on Agriculture", "id" : "ITEM-3", "issue" : "2", "issued" : { "date-parts" : [ [ "2009" ] ] }, "page" : "189-194", "title" : "Use and assessment of the 'new' rural functions by land users and landowners of the Montado in southern Portugal", "type" : "article-journal", "volume" : "38" }, "uris" : [ "http://www.mendeley.com/documents/?uuid=51df7fcb-ed57-386b-9a8e-efc315abf41d" ] } ], "mendeley" : { "formattedCitation" : "(Garc\u00eda P\u00e9rez, 2002; Pinto-Correia, 2000; Surov\u00e1 &amp; Pinto-Correia, 2009)", "plainTextFormattedCitation" : "(Garc\u00eda P\u00e9rez, 2002; Pinto-Correia, 2000; Surov\u00e1 &amp; Pinto-Correia, 2009)", "previouslyFormattedCitation" : "(Garc\u00eda P\u00e9rez, 2002; Pinto-Correia, 2000; Surov\u00e1 &amp; Pinto-Correia, 2009)" }, "properties" : {  }, "schema" : "https://github.com/citation-style-language/schema/raw/master/csl-citation.json" }</w:instrText>
      </w:r>
      <w:r>
        <w:fldChar w:fldCharType="separate"/>
      </w:r>
      <w:r w:rsidRPr="00774485">
        <w:rPr>
          <w:lang w:val="es-ES"/>
        </w:rPr>
        <w:t>(García Pérez, 2002; Pinto-Correia, 2000; Surová &amp; Pinto-Correia, 2009)</w:t>
      </w:r>
      <w:r>
        <w:fldChar w:fldCharType="end"/>
      </w:r>
      <w:r w:rsidRPr="00774485">
        <w:rPr>
          <w:lang w:val="es-ES"/>
        </w:rPr>
        <w:t xml:space="preserve">. Indeed, Gaspar </w:t>
      </w:r>
      <w:r w:rsidR="000D7D89" w:rsidRPr="000D7D89">
        <w:rPr>
          <w:i/>
          <w:lang w:val="es-ES"/>
        </w:rPr>
        <w:t>et al.</w:t>
      </w:r>
      <w:r w:rsidRPr="00774485">
        <w:rPr>
          <w:lang w:val="es-ES"/>
        </w:rPr>
        <w:t xml:space="preserve"> </w:t>
      </w:r>
      <w:r w:rsidRPr="00786380">
        <w:fldChar w:fldCharType="begin" w:fldLock="1"/>
      </w:r>
      <w:r w:rsidRPr="00774485">
        <w:rPr>
          <w:lang w:val="es-ES"/>
        </w:rPr>
        <w:instrText>ADDIN CSL_CITATION { "citationItems" : [ { "id" : "ITEM-1", "itemData" : { "DOI" : "10.2111/07-135.1", "ISSN" : "15507424", "author" : [ { "dropping-particle" : "", "family" : "Gaspar", "given" : "P.", "non-dropping-particle" : "", "parse-names" : false, "suffix" : "" }, { "dropping-particle" : "", "family" : "Mes\u00edas", "given" : "F.J.", "non-dropping-particle" : "", "parse-names" : false, "suffix" : "" }, { "dropping-particle" : "", "family" : "Escribano", "given" : "M.", "non-dropping-particle" : "", "parse-names" : false, "suffix" : "" }, { "dropping-particle" : "", "family" : "Pulido", "given" : "F.", "non-dropping-particle" : "", "parse-names" : false, "suffix" : "" } ], "container-title" : "Rangeland Ecology &amp; Management", "id" : "ITEM-1", "issue" : "2", "issued" : { "date-parts" : [ [ "2009", "3" ] ] }, "page" : "153-162", "title" : "Sustainability in Spanish Extensive Farms (Dehesas): An Economic and Management Indicator-Based Evaluation", "type" : "article-journal", "volume" : "62" }, "suppress-author" : 1, "uris" : [ "http://www.mendeley.com/documents/?uuid=1139666a-34c6-4ead-b639-8e7ab2c1e28f" ] } ], "mendeley" : { "formattedCitation" : "(2009)", "plainTextFormattedCitation" : "(2009)", "previouslyFormattedCitation" : "(2009)" }, "properties" : {  }, "schema" : "https://github.com/citation-style-language/schema/raw/master/csl-citation.json" }</w:instrText>
      </w:r>
      <w:r w:rsidRPr="00786380">
        <w:fldChar w:fldCharType="separate"/>
      </w:r>
      <w:r w:rsidRPr="00786380">
        <w:t>(2009)</w:t>
      </w:r>
      <w:r w:rsidRPr="00786380">
        <w:fldChar w:fldCharType="end"/>
      </w:r>
      <w:r w:rsidRPr="00786380">
        <w:t xml:space="preserve"> showed</w:t>
      </w:r>
      <w:r w:rsidRPr="00E13B98">
        <w:t xml:space="preserve"> that mixed livestock dehesa farms made optimal use of resources, and had little dependence on external subsidies. Given uncertainties about the </w:t>
      </w:r>
      <w:r>
        <w:t>European Union</w:t>
      </w:r>
      <w:r w:rsidRPr="00E13B98">
        <w:t xml:space="preserve"> subsidies, this type of farm </w:t>
      </w:r>
      <w:r>
        <w:t>might</w:t>
      </w:r>
      <w:r w:rsidRPr="00E13B98">
        <w:t xml:space="preserve"> be a goal for dehesa farmers. Thus, the maintenance of the traditional agroforestry systems in Spain and Portugal is a good example of how a diversity of forest and woodland management regimes sustains multiple goods, services and landscape values </w:t>
      </w:r>
      <w:r>
        <w:fldChar w:fldCharType="begin" w:fldLock="1"/>
      </w:r>
      <w:r>
        <w:instrText>ADDIN CSL_CITATION { "citationItems" : [ { "id" : "ITEM-1", "itemData" : { "DOI" : "10.1016/j.foreco.2007.03.059", "ISSN" : "03781127", "author" : [ { "dropping-particle" : "", "family" : "Linares", "given" : "Antonio M.", "non-dropping-particle" : "", "parse-names" : false, "suffix" : "" } ], "container-title" : "Forest Ecology and Management", "id" : "ITEM-1", "issue" : "1-2", "issued" : { "date-parts" : [ [ "2007", "9" ] ] }, "page" : "71-79", "title" : "Forest planning and traditional knowledge in collective woodlands of Spain: The dehesa system", "type" : "article-journal", "volume" : "249" }, "uris" : [ "http://www.mendeley.com/documents/?uuid=a599e50a-b86e-42ee-ad40-f4d0874109dc" ] } ], "mendeley" : { "formattedCitation" : "(Linares, 2007)", "plainTextFormattedCitation" : "(Linares, 2007)", "previouslyFormattedCitation" : "(Linares, 2007)" }, "properties" : {  }, "schema" : "https://github.com/citation-style-language/schema/raw/master/csl-citation.json" }</w:instrText>
      </w:r>
      <w:r>
        <w:fldChar w:fldCharType="separate"/>
      </w:r>
      <w:r w:rsidRPr="00786380">
        <w:t>(Linares, 2007)</w:t>
      </w:r>
      <w:r>
        <w:fldChar w:fldCharType="end"/>
      </w:r>
      <w:r w:rsidRPr="00E13B98">
        <w:t>. However</w:t>
      </w:r>
      <w:r w:rsidRPr="00400EA6">
        <w:t xml:space="preserve">, Pinto-Correia </w:t>
      </w:r>
      <w:r w:rsidRPr="00400EA6">
        <w:fldChar w:fldCharType="begin" w:fldLock="1"/>
      </w:r>
      <w:r w:rsidRPr="00400EA6">
        <w:instrText>ADDIN CSL_CITATION { "citationItems" : [ { "id" : "ITEM-1", "itemData" : { "DOI" : "10.1016/S0169-2046(00)00082-7", "ISSN" : "01692046", "author" : [ { "dropping-particle" : "", "family" : "Pinto-Correia", "given" : "Teresa", "non-dropping-particle" : "", "parse-names" : false, "suffix" : "" } ], "container-title" : "Landscape and Urban Planning", "id" : "ITEM-1", "issue" : "1-3", "issued" : { "date-parts" : [ [ "2000", "8" ] ] }, "page" : "95-106", "title" : "Future development in Portuguese rural areas: how to manage agricultural support for landscape conservation?", "type" : "article-journal", "volume" : "50" }, "suppress-author" : 1, "uris" : [ "http://www.mendeley.com/documents/?uuid=50a34b77-9804-4f77-b19d-9f09954ad258" ] } ], "mendeley" : { "formattedCitation" : "(2000)", "plainTextFormattedCitation" : "(2000)", "previouslyFormattedCitation" : "(2000)" }, "properties" : {  }, "schema" : "https://github.com/citation-style-language/schema/raw/master/csl-citation.json" }</w:instrText>
      </w:r>
      <w:r w:rsidRPr="00400EA6">
        <w:fldChar w:fldCharType="separate"/>
      </w:r>
      <w:r w:rsidRPr="00400EA6">
        <w:t>(2000)</w:t>
      </w:r>
      <w:r w:rsidRPr="00400EA6">
        <w:fldChar w:fldCharType="end"/>
      </w:r>
      <w:r w:rsidRPr="00400EA6">
        <w:t xml:space="preserve"> and Plieninger </w:t>
      </w:r>
      <w:r w:rsidR="000D7D89" w:rsidRPr="000D7D89">
        <w:rPr>
          <w:i/>
        </w:rPr>
        <w:t>et al.</w:t>
      </w:r>
      <w:r w:rsidRPr="00400EA6">
        <w:t xml:space="preserve"> </w:t>
      </w:r>
      <w:r w:rsidRPr="00400EA6">
        <w:fldChar w:fldCharType="begin" w:fldLock="1"/>
      </w:r>
      <w:r w:rsidRPr="00400EA6">
        <w:instrText>ADDIN CSL_CITATION { "citationItems" : [ { "id" : "ITEM-1", "itemData" : { "DOI" : "10.1016/S0169-2046(03)00100-2", "ISSN" : "01692046", "author" : [ { "dropping-particle" : "", "family" : "Plieninger", "given" : "T.", "non-dropping-particle" : "", "parse-names" : false, "suffix" : "" }, { "dropping-particle" : "", "family" : "Modolell y Mainou", "given" : "J.", "non-dropping-particle" : "", "parse-names" : false, "suffix" : "" }, { "dropping-particle" : "", "family" : "Konold", "given" : "W.", "non-dropping-particle" : "", "parse-names" : false, "suffix" : "" } ], "container-title" : "Landscape and Urban Planning", "id" : "ITEM-1", "issue" : "3", "issued" : { "date-parts" : [ [ "2004", "1" ] ] }, "page" : "185-198", "title" : "Land manager attitudes toward management, regeneration, and conservation of Spanish holm oak savannas (dehesas)", "type" : "article-journal", "volume" : "66" }, "suppress-author" : 1, "uris" : [ "http://www.mendeley.com/documents/?uuid=c49f1e96-7d39-4c67-aa5b-88c9017d0fb6" ] } ], "mendeley" : { "formattedCitation" : "(2004)", "plainTextFormattedCitation" : "(2004)", "previouslyFormattedCitation" : "(2004)" }, "properties" : {  }, "schema" : "https://github.com/citation-style-language/schema/raw/master/csl-citation.json" }</w:instrText>
      </w:r>
      <w:r w:rsidRPr="00400EA6">
        <w:fldChar w:fldCharType="separate"/>
      </w:r>
      <w:r w:rsidRPr="00400EA6">
        <w:t>(2004)</w:t>
      </w:r>
      <w:r w:rsidRPr="00400EA6">
        <w:fldChar w:fldCharType="end"/>
      </w:r>
      <w:r w:rsidRPr="00400EA6">
        <w:t xml:space="preserve"> pointed</w:t>
      </w:r>
      <w:r w:rsidRPr="00E13B98">
        <w:t xml:space="preserve"> out that this requires a holistic landscape approach including conservation-incentive schemes, environmental education, and technical assistance.</w:t>
      </w:r>
    </w:p>
    <w:p w14:paraId="7D86071D" w14:textId="404E8267" w:rsidR="00AD096E" w:rsidRPr="00270675" w:rsidRDefault="00AD096E" w:rsidP="00270675">
      <w:pPr>
        <w:rPr>
          <w:lang w:val="en-US"/>
        </w:rPr>
      </w:pPr>
      <w:r>
        <w:rPr>
          <w:lang w:eastAsia="en-GB"/>
        </w:rPr>
        <w:lastRenderedPageBreak/>
        <w:drawing>
          <wp:inline distT="0" distB="0" distL="0" distR="0" wp14:anchorId="1EED84FC" wp14:editId="41BF5F11">
            <wp:extent cx="5759450" cy="5839460"/>
            <wp:effectExtent l="0" t="0" r="0" b="8890"/>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9"/>
                    <a:stretch>
                      <a:fillRect/>
                    </a:stretch>
                  </pic:blipFill>
                  <pic:spPr>
                    <a:xfrm>
                      <a:off x="0" y="0"/>
                      <a:ext cx="5759450" cy="5839460"/>
                    </a:xfrm>
                    <a:prstGeom prst="rect">
                      <a:avLst/>
                    </a:prstGeom>
                  </pic:spPr>
                </pic:pic>
              </a:graphicData>
            </a:graphic>
          </wp:inline>
        </w:drawing>
      </w:r>
    </w:p>
    <w:p w14:paraId="0B5F3590" w14:textId="0FDA81E7" w:rsidR="0048205B" w:rsidRDefault="0048205B" w:rsidP="00AE389F">
      <w:r w:rsidRPr="00E13B98">
        <w:t xml:space="preserve">In Central Asia at the beginning of the 1990s, national agricultural policies such as converting forests into arable land and pasture continued to reduce forested areas. For instance, in Uzbekistan the area of tugay forests – a form of riparian forest or woodland associated with fluvial and floodplain areas in arid climates – decreased to less than one-tenth of the original area. Walnut forests in Kyrgyzstan decreased by 50% while mountain slope desertification increased by 31% </w:t>
      </w:r>
      <w:r>
        <w:fldChar w:fldCharType="begin" w:fldLock="1"/>
      </w:r>
      <w:r>
        <w:instrText>ADDIN CSL_CITATION { "citationItems" : [ { "id" : "ITEM-1", "itemData" : { "author" : [ { "dropping-particle" : "", "family" : "\u0422\u043e\u043a\u0442\u043e\u0440\u0430\u043b\u0438\u0435\u0432", "given" : "\u0411 \u0410", "non-dropping-particle" : "", "parse-names" : false, "suffix" : "" }, { "dropping-particle" : "", "family" : "\u0410\u0442\u0442\u043e\u043a\u0443\u0440\u043e\u0432", "given" : "\u0410", "non-dropping-particle" : "", "parse-names" : false, "suffix" : "" } ], "container-title" : "Manas Journal of Social Studies", "id" : "ITEM-1", "issue" : "10", "issued" : { "date-parts" : [ [ "2009" ] ] }, "title" : "\u042d\u043a\u043e\u043b\u043e\u0433\u0438\u0447\u0435\u0441\u043a\u043e\u0435 \u0441\u043e\u0441\u0442\u043e\u044f\u043d\u0438\u0435 \u043b\u0435\u0441\u043e\u0432 \u043a\u044b\u0440\u0433\u044b\u0437\u0441\u0442\u0430\u043d\u0430", "type" : "article-journal" }, "uris" : [ "http://www.mendeley.com/documents/?uuid=51fea401-f6ba-48a1-834b-1e55377da88a" ] } ], "mendeley" : { "formattedCitation" : "(\u0422\u043e\u043a\u0442\u043e\u0440\u0430\u043b\u0438\u0435\u0432 &amp; \u0410\u0442\u0442\u043e\u043a\u0443\u0440\u043e\u0432, 2009)", "plainTextFormattedCitation" : "(\u0422\u043e\u043a\u0442\u043e\u0440\u0430\u043b\u0438\u0435\u0432 &amp; \u0410\u0442\u0442\u043e\u043a\u0443\u0440\u043e\u0432, 2009)", "previouslyFormattedCitation" : "(\u0422\u043e\u043a\u0442\u043e\u0440\u0430\u043b\u0438\u0435\u0432 &amp; \u0410\u0442\u0442\u043e\u043a\u0443\u0440\u043e\u0432, 2009)" }, "properties" : {  }, "schema" : "https://github.com/citation-style-language/schema/raw/master/csl-citation.json" }</w:instrText>
      </w:r>
      <w:r>
        <w:fldChar w:fldCharType="separate"/>
      </w:r>
      <w:r w:rsidRPr="00400EA6">
        <w:t>(</w:t>
      </w:r>
      <w:r w:rsidR="00FD6A70">
        <w:t>Toktoraliev</w:t>
      </w:r>
      <w:r w:rsidR="00FD6A70" w:rsidRPr="00864FD7">
        <w:t xml:space="preserve"> &amp; </w:t>
      </w:r>
      <w:r w:rsidR="00FD6A70">
        <w:t>Attokurov</w:t>
      </w:r>
      <w:r w:rsidRPr="00400EA6">
        <w:t>, 2009)</w:t>
      </w:r>
      <w:r>
        <w:fldChar w:fldCharType="end"/>
      </w:r>
      <w:r w:rsidRPr="00E13B98">
        <w:t>. Since the 1990s, forest management organi</w:t>
      </w:r>
      <w:r>
        <w:t>z</w:t>
      </w:r>
      <w:r w:rsidRPr="00E13B98">
        <w:t xml:space="preserve">ations at different levels have gone through many reforms </w:t>
      </w:r>
      <w:r>
        <w:fldChar w:fldCharType="begin" w:fldLock="1"/>
      </w:r>
      <w:r>
        <w:instrText>ADDIN CSL_CITATION { "citationItems" : [ { "id" : "ITEM-1", "itemData" : { "author" : [ { "dropping-particle" : "", "family" : "\u0411\u0430\u0439\u0437\u0430\u043a\u043e\u0432", "given" : "\u0421 \u0411", "non-dropping-particle" : "", "parse-names" : false, "suffix" : "" } ], "id" : "ITEM-1", "issued" : { "date-parts" : [ [ "2014" ] ] }, "title" : "\u0418\u0441\u0442\u043e\u0440\u0438\u044f \u0440\u0430\u0437\u0432\u0438\u0442\u0438\u044f \u043b\u0435\u0441\u043d\u043e\u0433\u043e \u0445\u043e\u0437\u044f\u0439\u0441\u0442\u0432\u0430 \u041a\u0430\u0437\u0430\u0445\u0441\u0442\u0430\u043d\u0430", "type" : "book" }, "uris" : [ "http://www.mendeley.com/documents/?uuid=dbbc261e-65d3-4ab4-a31f-a7e440f68f3f" ] } ], "mendeley" : { "formattedCitation" : "(\u0411\u0430\u0439\u0437\u0430\u043a\u043e\u0432, 2014)", "plainTextFormattedCitation" : "(\u0411\u0430\u0439\u0437\u0430\u043a\u043e\u0432, 2014)", "previouslyFormattedCitation" : "(\u0411\u0430\u0439\u0437\u0430\u043a\u043e\u0432, 2014)" }, "properties" : {  }, "schema" : "https://github.com/citation-style-language/schema/raw/master/csl-citation.json" }</w:instrText>
      </w:r>
      <w:r>
        <w:fldChar w:fldCharType="separate"/>
      </w:r>
      <w:r w:rsidRPr="00E80D4E">
        <w:t>(</w:t>
      </w:r>
      <w:r w:rsidR="00FD6A70">
        <w:t>Baizakov</w:t>
      </w:r>
      <w:r w:rsidRPr="00E80D4E">
        <w:t>, 2014)</w:t>
      </w:r>
      <w:r>
        <w:fldChar w:fldCharType="end"/>
      </w:r>
      <w:r w:rsidRPr="00E13B98">
        <w:t xml:space="preserve"> and political and economic uncertainties, and severely weakened forest governance had caused growth of illegal logging and forest fires. The stabilization of economies in the region has shifted the attention to the forest crisis in the region. For example, Kazakhstan has prohibited cutting of saxaul forests, and Kyrgyzstan has announced a moratorium on cutting of walnut forest. The import of wood from Russia was renewed, and the pressure on forests has declined. Institutional development strengthened forest protection in the region. Also, introduction of GIS technologies enabled forestry to collect and monitor the forest data more effectively </w:t>
      </w:r>
      <w:r>
        <w:fldChar w:fldCharType="begin" w:fldLock="1"/>
      </w:r>
      <w:r>
        <w:instrText>ADDIN CSL_CITATION { "citationItems" : [ { "id" : "ITEM-1", "itemData" : { "author" : [ { "dropping-particle" : "", "family" : "Anon", "given" : "", "non-dropping-particle" : "", "parse-names" : false, "suffix" : "" } ], "id" : "ITEM-1", "issued" : { "date-parts" : [ [ "2008" ] ] }, "title" : "\u041b\u0435\u0441\u043e\u0443\u0441\u0442\u0440\u043e\u0439\u0441\u0442\u0432\u0443 \u041a\u0430\u0437\u0430\u0445\u0441\u0442\u0430\u043d\u0430 60 \u043b\u0435\u0442", "type" : "report" }, "uris" : [ "http://www.mendeley.com/documents/?uuid=306bcf9e-8c54-4e5e-81fb-e01a84f00ebc" ] }, { "id" : "ITEM-2", "itemData" : { "author" : [ { "dropping-particle" : "", "family" : "Anon", "given" : "", "non-dropping-particle" : "", "parse-names" : false, "suffix" : "" } ], "id" : "ITEM-2", "issued" : { "date-parts" : [ [ "2007" ] ] }, "title" : "\u0420\u0430\u0437\u0432\u0438\u0442\u0438\u0435 \u0441\u0438\u0441\u0442\u0435\u043c\u044b \u0433\u043e\u0441\u0443\u0434\u0430\u0440\u0441\u0442\u0432\u0435\u043d\u043d\u043e\u0433\u043e \u0443\u043f\u0440\u0430\u0432\u043b\u0435\u043d\u0438\u044f \u043b\u0435\u0441\u0430\u043c\u0438 \u041a\u044b\u0440\u0433\u044b\u0437\u0441\u043a\u043e\u0439 \u0420\u0435\u0441\u043f\u0443\u0431\u043b\u0438\u043a\u0438", "type" : "report" }, "uris" : [ "http://www.mendeley.com/documents/?uuid=9e6f9cf4-f08c-48e7-a1d8-3c88c93ac45c" ] } ], "mendeley" : { "formattedCitation" : "(Anon, 2007, 2008)", "plainTextFormattedCitation" : "(Anon, 2007, 2008)", "previouslyFormattedCitation" : "(Anon, 2007, 2008)" }, "properties" : {  }, "schema" : "https://github.com/citation-style-language/schema/raw/master/csl-citation.json" }</w:instrText>
      </w:r>
      <w:r>
        <w:fldChar w:fldCharType="separate"/>
      </w:r>
      <w:r w:rsidRPr="000800A5">
        <w:t>(</w:t>
      </w:r>
      <w:r w:rsidR="002601E5">
        <w:t>Government of Kyrgyzstan</w:t>
      </w:r>
      <w:r w:rsidRPr="000800A5">
        <w:t>, 2007</w:t>
      </w:r>
      <w:r w:rsidR="002601E5">
        <w:t>;</w:t>
      </w:r>
      <w:r w:rsidRPr="000800A5">
        <w:t xml:space="preserve"> </w:t>
      </w:r>
      <w:r w:rsidR="002601E5">
        <w:t xml:space="preserve">Karibayeva </w:t>
      </w:r>
      <w:r w:rsidR="002601E5">
        <w:rPr>
          <w:i/>
        </w:rPr>
        <w:t>et al.</w:t>
      </w:r>
      <w:r w:rsidR="002601E5">
        <w:t xml:space="preserve">, </w:t>
      </w:r>
      <w:r w:rsidRPr="000800A5">
        <w:t>2008)</w:t>
      </w:r>
      <w:r>
        <w:fldChar w:fldCharType="end"/>
      </w:r>
      <w:r>
        <w:t>.</w:t>
      </w:r>
    </w:p>
    <w:p w14:paraId="5E967C46" w14:textId="77777777" w:rsidR="0048205B" w:rsidRPr="00E13B98" w:rsidRDefault="0048205B" w:rsidP="00AE389F"/>
    <w:p w14:paraId="4E2A74A7" w14:textId="77777777" w:rsidR="0048205B" w:rsidRPr="00E13B98" w:rsidRDefault="0048205B" w:rsidP="0048184E">
      <w:pPr>
        <w:pStyle w:val="Heading5"/>
        <w:tabs>
          <w:tab w:val="left" w:pos="993"/>
        </w:tabs>
        <w:spacing w:line="240" w:lineRule="auto"/>
      </w:pPr>
      <w:bookmarkStart w:id="1353" w:name="_Toc519514769"/>
      <w:r w:rsidRPr="00E13B98">
        <w:lastRenderedPageBreak/>
        <w:t>Forest certification</w:t>
      </w:r>
      <w:bookmarkEnd w:id="1353"/>
      <w:r w:rsidRPr="00E13B98">
        <w:t xml:space="preserve"> </w:t>
      </w:r>
    </w:p>
    <w:p w14:paraId="4DCA01BC" w14:textId="3C6F28AE" w:rsidR="0048205B" w:rsidRPr="00E13B98" w:rsidRDefault="0048205B" w:rsidP="00AE389F">
      <w:r w:rsidRPr="00E13B98">
        <w:t>Forest certification is a market-driven instrument that is becoming increasingly important in forest management in Europe and Central Asia. The Forest Stewardship Council</w:t>
      </w:r>
      <w:r>
        <w:t xml:space="preserve"> </w:t>
      </w:r>
      <w:r w:rsidRPr="00E13B98">
        <w:t xml:space="preserve">certification operates in 33 countries in Europe and Central Asia, covering almost 96 Million hectares </w:t>
      </w:r>
      <w:r>
        <w:fldChar w:fldCharType="begin" w:fldLock="1"/>
      </w:r>
      <w:r>
        <w:instrText>ADDIN CSL_CITATION { "citationItems" : [ { "id" : "ITEM-1", "itemData" : { "author" : [ { "dropping-particle" : "", "family" : "FSC", "given" : "", "non-dropping-particle" : "", "parse-names" : false, "suffix" : "" } ], "container-title" : "Forest Stewardship Council", "id" : "ITEM-1", "issued" : { "date-parts" : [ [ "2016" ] ] }, "publisher-place" : "Bonn, Germany", "title" : "Structure, Content and Development of Interim National Standards", "type" : "report" }, "uris" : [ "http://www.mendeley.com/documents/?uuid=6ef6f51b-020e-4159-a11f-d0112b84924a" ] } ], "mendeley" : { "formattedCitation" : "(FSC, 2016)", "plainTextFormattedCitation" : "(FSC, 2016)", "previouslyFormattedCitation" : "(FSC, 2016)" }, "properties" : {  }, "schema" : "https://github.com/citation-style-language/schema/raw/master/csl-citation.json" }</w:instrText>
      </w:r>
      <w:r>
        <w:fldChar w:fldCharType="separate"/>
      </w:r>
      <w:r w:rsidRPr="00FD0F3E">
        <w:t>(FSC, 2016)</w:t>
      </w:r>
      <w:r>
        <w:fldChar w:fldCharType="end"/>
      </w:r>
      <w:r w:rsidRPr="00E13B98">
        <w:t>; and the PEF</w:t>
      </w:r>
      <w:r w:rsidR="00E14E4F">
        <w:t>C</w:t>
      </w:r>
      <w:r w:rsidRPr="00E13B98">
        <w:t xml:space="preserve"> (the Programme for the Endorsement of Forest Certification) operates in 23 countries in the region, covering almost 84 Million hectares</w:t>
      </w:r>
      <w:r>
        <w:t xml:space="preserve"> </w:t>
      </w:r>
      <w:r>
        <w:fldChar w:fldCharType="begin" w:fldLock="1"/>
      </w:r>
      <w:r>
        <w:instrText>ADDIN CSL_CITATION { "citationItems" : [ { "id" : "ITEM-1", "itemData" : { "author" : [ { "dropping-particle" : "", "family" : "PEFC", "given" : "", "non-dropping-particle" : "", "parse-names" : false, "suffix" : "" } ], "id" : "ITEM-1", "issued" : { "date-parts" : [ [ "2016" ] ] }, "title" : "PEFC annual review 2015", "type" : "report" }, "uris" : [ "http://www.mendeley.com/documents/?uuid=22c9b8d6-c3b1-3be1-b01a-55c0336ba8ad" ] } ], "mendeley" : { "formattedCitation" : "(PEFC, 2016)", "plainTextFormattedCitation" : "(PEFC, 2016)", "previouslyFormattedCitation" : "(PEFC, 2016)" }, "properties" : {  }, "schema" : "https://github.com/citation-style-language/schema/raw/master/csl-citation.json" }</w:instrText>
      </w:r>
      <w:r>
        <w:fldChar w:fldCharType="separate"/>
      </w:r>
      <w:r w:rsidRPr="00DC1333">
        <w:t>(PEFC, 2016)</w:t>
      </w:r>
      <w:r>
        <w:fldChar w:fldCharType="end"/>
      </w:r>
      <w:r w:rsidRPr="00E13B98">
        <w:t xml:space="preserve">. While many </w:t>
      </w:r>
      <w:r>
        <w:t>G</w:t>
      </w:r>
      <w:r w:rsidRPr="00E13B98">
        <w:t xml:space="preserve">overnments in Europe and Central Asia have favoured command and control mechanisms to address policy targets, a growing number of private and civil society actors have pioneered non-state voluntary instruments as a means to achieve </w:t>
      </w:r>
      <w:r>
        <w:t>responsible</w:t>
      </w:r>
      <w:r w:rsidRPr="00E13B98">
        <w:t xml:space="preserve"> </w:t>
      </w:r>
      <w:r>
        <w:t>forest management that aims at maintaining, protecting and sustaining ecological, economic and social-cultural values of forests.</w:t>
      </w:r>
      <w:r w:rsidRPr="00E13B98">
        <w:t xml:space="preserve"> This complex landscape of state and non-state governance has shifted the power dynamics of environmental governance, raising questions about whose interests and priorities are being served, in which contexts, and with what consequences for social equity and biodiversity conservation </w:t>
      </w:r>
      <w:r>
        <w:fldChar w:fldCharType="begin" w:fldLock="1"/>
      </w:r>
      <w:r>
        <w:instrText>ADDIN CSL_CITATION { "citationItems" : [ { "id" : "ITEM-1", "itemData" : { "DOI" : "10.1016/S1389-9341(02)00060-6", "ISSN" : "13899341",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container-title" : "Forest Policy and Economics", "id" : "ITEM-1", "issue" : "3", "issued" : { "date-parts" : [ [ "2003", "9", "1" ] ] }, "page" : "225-247", "publisher" : "Elsevier", "title" : "Forest certification (eco-labeling) programs and their policy-making authority: explaining divergence among North American and European case studies", "type" : "article-journal", "volume" : "5" }, "uris" : [ "http://www.mendeley.com/documents/?uuid=58bc9192-ecc1-30e3-8478-bc270de36f89" ] }, { "id" : "ITEM-2", "itemData" : { "DOI" : "10.1016/s1389-9341(03)00011-x", "ISBN" : "1389-9341", "ISSN" : "1389-9341", "abstract" : "Forest certification is perhaps the best example of a voluntary governance structure for addressing environmental spillovers. Competing forest certification schemes have evolved. At the global level, the International Organization for Standardization (ISO) 14001 certification and Forest Stewardship Council (FSC) certification focus on environmental processes and sustainable management of forestland, respectively. Regional/domestic schemes have been started by industry and/or landowners to compete with the FSC system. The main difference between FSC certification and the others is that the FSC relies on regulation by a non-state private regulator, while the others employ a form of self-regulation. In this study, survey data from firms in Canada, the United States and Germany are used to investigate factors that cause firms to prefer and/or choose a particular certification scheme. The findings indicate that market access is an important reason why forest firms certify, but it is an insufficient reason for them to pick the FSC system despite opinion polls that reveal a preference for FSC-style certification. Rather, firms prefer (participate in) FSC certification because they perceive it to confer environmental benefits, while those choosing another certification scheme do so on economic grounds. Finally, as companies become increasingly aware of their certification options, they are less likely to pursue FSC certification. (C) 2003 Elsevier B.V. All rights reserved.", "author" : [ { "dropping-particle" : "", "family" : "Cashore", "given" : "B", "non-dropping-particle" : "", "parse-names" : false, "suffix" : "" }, { "dropping-particle" : "", "family" : "Kooten", "given" : "G C", "non-dropping-particle" : "van", "parse-names" : false, "suffix" : "" }, { "dropping-particle" : "", "family" : "Vertinsky", "given" : "I", "non-dropping-particle" : "", "parse-names" : false, "suffix" : "" }, { "dropping-particle" : "", "family" : "Auld", "given" : "G", "non-dropping-particle" : "", "parse-names" : false, "suffix" : "" }, { "dropping-particle" : "", "family" : "Affolderbach", "given" : "J", "non-dropping-particle" : "", "parse-names" : false, "suffix" : "" } ], "container-title" : "Forest Policy and Economics", "id" : "ITEM-2", "issue" : "1", "issued" : { "date-parts" : [ [ "2005" ] ] }, "page" : "53-69", "title" : "Private or self-regulation? A comparative study of forest certification choices in Canada, the United States and Germany", "type" : "article-journal", "volume" : "7" }, "uris" : [ "http://www.mendeley.com/documents/?uuid=ca3f8f71-d5c8-3465-8055-e2a7732ac945" ] } ], "mendeley" : { "formattedCitation" : "(B Cashore, van Kooten, Vertinsky, Auld, &amp; Affolderbach, 2005; Benjamin Cashore, Auld, &amp; Newsom, 2003)", "plainTextFormattedCitation" : "(B Cashore, van Kooten, Vertinsky, Auld, &amp; Affolderbach, 2005; Benjamin Cashore, Auld, &amp; Newsom, 2003)", "previouslyFormattedCitation" : "(B Cashore, van Kooten, Vertinsky, Auld, &amp; Affolderbach, 2005; Benjamin Cashore, Auld, &amp; Newsom, 2003)" }, "properties" : {  }, "schema" : "https://github.com/citation-style-language/schema/raw/master/csl-citation.json" }</w:instrText>
      </w:r>
      <w:r>
        <w:fldChar w:fldCharType="separate"/>
      </w:r>
      <w:r w:rsidRPr="00E80D4E">
        <w:t>(Cashore</w:t>
      </w:r>
      <w:r w:rsidR="005F5709">
        <w:rPr>
          <w:i/>
        </w:rPr>
        <w:t xml:space="preserve"> et al.</w:t>
      </w:r>
      <w:r w:rsidRPr="00E80D4E">
        <w:t xml:space="preserve">, </w:t>
      </w:r>
      <w:r w:rsidR="005F5709">
        <w:t xml:space="preserve">2003, </w:t>
      </w:r>
      <w:r w:rsidRPr="00E80D4E">
        <w:t>2005)</w:t>
      </w:r>
      <w:r>
        <w:fldChar w:fldCharType="end"/>
      </w:r>
      <w:r w:rsidRPr="00E13B98">
        <w:t>.</w:t>
      </w:r>
    </w:p>
    <w:bookmarkEnd w:id="1352"/>
    <w:p w14:paraId="59B165AF" w14:textId="485BFCBF" w:rsidR="0048205B" w:rsidRDefault="0048205B" w:rsidP="00AE389F">
      <w:r w:rsidRPr="00E13B98">
        <w:t xml:space="preserve">Forest certification growth has provoked considerable public debate </w:t>
      </w:r>
      <w:r>
        <w:fldChar w:fldCharType="begin" w:fldLock="1"/>
      </w:r>
      <w:r>
        <w:instrText>ADDIN CSL_CITATION { "citationItems" : [ { "id" : "ITEM-1", "itemData" : { "DOI" : "10.3390/f2010218", "ISSN" : "1999-4907", "author" : [ { "dropping-particle" : "", "family" : "Sandstr\u00f6m", "given" : "Camilla", "non-dropping-particle" : "", "parse-names" : false, "suffix" : "" }, { "dropping-particle" : "", "family" : "Lindkvist", "given" : "Anna", "non-dropping-particle" : "", "parse-names" : false, "suffix" : "" }, { "dropping-particle" : "", "family" : "\u00d6hman", "given" : "Karin", "non-dropping-particle" : "", "parse-names" : false, "suffix" : "" }, { "dropping-particle" : "", "family" : "Nordstr\u00f6m", "given" : "Eva-Maria", "non-dropping-particle" : "", "parse-names" : false, "suffix" : "" } ], "container-title" : "Forests", "id" : "ITEM-1", "issue" : "4", "issued" : { "date-parts" : [ [ "2011", "2", "10" ] ] }, "page" : "218-242", "title" : "Governing Competing Demands for Forest Resources in Sweden", "type" : "article-journal", "volume" : "2" }, "uris" : [ "http://www.mendeley.com/documents/?uuid=7ec5342e-9c8e-44f2-907a-ff7bf85264dc" ] }, { "id" : "ITEM-2", "itemData" : { "DOI" : "10.3390/f2010051", "ISSN" : "1999-4907", "author" : [ { "dropping-particle" : "", "family" : "Lindahl", "given" : "Karin Beland", "non-dropping-particle" : "", "parse-names" : false, "suffix" : "" }, { "dropping-particle" : "", "family" : "Westholm", "given" : "Erik", "non-dropping-particle" : "", "parse-names" : false, "suffix" : "" } ], "container-title" : "Forests", "id" : "ITEM-2", "issue" : "1", "issued" : { "date-parts" : [ [ "2010", "12", "31" ] ] }, "page" : "51-65", "title" : "Food, Paper, Wood, or Energy? Global Trends and Future Swedish Forest Use", "type" : "article-journal", "volume" : "2" }, "uris" : [ "http://www.mendeley.com/documents/?uuid=e4613e15-0fe2-45d1-b06b-96016f271521" ] }, { "id" : "ITEM-3", "itemData" : { "DOI" : "10.1016/j.foreco.2011.08.040", "ISSN" : "03781127", "author" : [ { "dropping-particle" : "", "family" : "Elbakidze", "given" : "Marine", "non-dropping-particle" : "", "parse-names" : false, "suffix" : "" }, { "dropping-particle" : "", "family" : "Angelstam", "given" : "Per", "non-dropping-particle" : "", "parse-names" : false, "suffix" : "" }, { "dropping-particle" : "", "family" : "Andersson", "given" : "Kjell", "non-dropping-particle" : "", "parse-names" : false, "suffix" : "" }, { "dropping-particle" : "", "family" : "Nordberg", "given" : "Mats", "non-dropping-particle" : "", "parse-names" : false, "suffix" : "" }, { "dropping-particle" : "", "family" : "Pautov", "given" : "Yurij", "non-dropping-particle" : "", "parse-names" : false, "suffix" : "" } ], "container-title" : "Forest Ecology and Management", "id" : "ITEM-3", "issue" : "11", "issued" : { "date-parts" : [ [ "2011", "12" ] ] }, "page" : "1983-1995", "title" : "How does forest certification contribute to boreal biodiversity conservation? Standards and outcomes in Sweden and NW Russia", "type" : "article-journal", "volume" : "262" }, "uris" : [ "http://www.mendeley.com/documents/?uuid=64b416ac-c7c1-41a7-962a-69cd7a93d21b" ] }, { "id" : "ITEM-4", "itemData" : { "DOI" : "10.1007/978-3-642-12725-0_28", "author" : [ { "dropping-particle" : "", "family" : "Angelstam", "given" : "Per", "non-dropping-particle" : "", "parse-names" : false, "suffix" : "" }, { "dropping-particle" : "", "family" : "Elbakidze", "given" : "Marine", "non-dropping-particle" : "", "parse-names" : false, "suffix" : "" }, { "dropping-particle" : "", "family" : "Axelsson", "given" : "Robert", "non-dropping-particle" : "", "parse-names" : false, "suffix" : "" }, { "dropping-particle" : "", "family" : "\u010cupa", "given" : "Peter", "non-dropping-particle" : "", "parse-names" : false, "suffix" : "" }, { "dropping-particle" : "", "family" : "Halada", "given" : "L\u2019ubo\u0161", "non-dropping-particle" : "", "parse-names" : false, "suffix" : "" }, { "dropping-particle" : "", "family" : "Molnar", "given" : "Zsolt", "non-dropping-particle" : "", "parse-names" : false, "suffix" : "" }, { "dropping-particle" : "", "family" : "P\u0103tru-Stupariu", "given" : "Ileana", "non-dropping-particle" : "", "parse-names" : false, "suffix" : "" }, { "dropping-particle" : "", "family" : "Perzanowski", "given" : "Kajetan", "non-dropping-particle" : "", "parse-names" : false, "suffix" : "" }, { "dropping-particle" : "", "family" : "Rozulowicz", "given" : "Laurentiu", "non-dropping-particle" : "", "parse-names" : false, "suffix" : "" }, { "dropping-particle" : "", "family" : "Standovar", "given" : "Tibor", "non-dropping-particle" : "", "parse-names" : false, "suffix" : "" }, { "dropping-particle" : "", "family" : "Svoboda", "given" : "Miroslav", "non-dropping-particle" : "", "parse-names" : false, "suffix" : "" }, { "dropping-particle" : "", "family" : "T\u00f6rnblom", "given" : "Johan", "non-dropping-particle" : "", "parse-names" : false, "suffix" : "" } ], "id" : "ITEM-4", "issued" : { "date-parts" : [ [ "2013" ] ] }, "page" : "393-424", "title" : "Maintaining Cultural and Natural Biodiversity in the Carpathian Mountain Ecoregion: Need for an Integrated Landscape Approach", "type" : "chapter" }, "uris" : [ "http://www.mendeley.com/documents/?uuid=7653b1c0-6c91-4e2b-ad26-25f4e4c769de" ] } ], "mendeley" : { "formattedCitation" : "(Per Angelstam et al., 2013; Elbakidze, Angelstam, Andersson, Nordberg, &amp; Pautov, 2011; Lindahl &amp; Westholm, 2010; C. Sandstr\u00f6m et al., 2011)", "manualFormatting" : "(Per Angelstam et al., 2013; Elbakidze, Angelstam, Andersson, Nordberg, &amp; Pautov, 2011; Lindahl &amp; Westholm, 2010; Sandstr\u00f6m et al., 2011)", "plainTextFormattedCitation" : "(Per Angelstam et al., 2013; Elbakidze, Angelstam, Andersson, Nordberg, &amp; Pautov, 2011; Lindahl &amp; Westholm, 2010; C. Sandstr\u00f6m et al., 2011)", "previouslyFormattedCitation" : "(Per Angelstam et al., 2013; Elbakidze, Angelstam, Andersson, Nordberg, &amp; Pautov, 2011; Lindahl &amp; Westholm, 2010; C. Sandstr\u00f6m et al., 2011)" }, "properties" : {  }, "schema" : "https://github.com/citation-style-language/schema/raw/master/csl-citation.json" }</w:instrText>
      </w:r>
      <w:r>
        <w:fldChar w:fldCharType="separate"/>
      </w:r>
      <w:r w:rsidRPr="00E80D4E">
        <w:t xml:space="preserve">(Angelstam </w:t>
      </w:r>
      <w:r w:rsidR="000D7D89" w:rsidRPr="000D7D89">
        <w:rPr>
          <w:i/>
        </w:rPr>
        <w:t>et al.</w:t>
      </w:r>
      <w:r w:rsidRPr="00E80D4E">
        <w:t>, 2013; Elbakidze</w:t>
      </w:r>
      <w:r w:rsidR="005F5709">
        <w:rPr>
          <w:i/>
        </w:rPr>
        <w:t xml:space="preserve"> et al.</w:t>
      </w:r>
      <w:r w:rsidRPr="00E80D4E">
        <w:t xml:space="preserve">, 2011; Lindahl &amp; Westholm, 2010; Sandström </w:t>
      </w:r>
      <w:r w:rsidR="000D7D89" w:rsidRPr="000D7D89">
        <w:rPr>
          <w:i/>
        </w:rPr>
        <w:t>et al.</w:t>
      </w:r>
      <w:r w:rsidRPr="00E80D4E">
        <w:t>, 2011)</w:t>
      </w:r>
      <w:r>
        <w:fldChar w:fldCharType="end"/>
      </w:r>
      <w:r w:rsidRPr="00E13B98">
        <w:t xml:space="preserve">, highlighting how the design and implementation of certification inevitably involves struggles for power amongst diverse interests with differing standards and impacts across countries (see </w:t>
      </w:r>
      <w:r w:rsidR="00B71742" w:rsidRPr="00B71742">
        <w:rPr>
          <w:b/>
        </w:rPr>
        <w:t>Figure 4.22</w:t>
      </w:r>
      <w:r w:rsidRPr="00E13B98">
        <w:t xml:space="preserve">). </w:t>
      </w:r>
    </w:p>
    <w:p w14:paraId="1F46B641" w14:textId="5FCAF3CC" w:rsidR="00AD096E" w:rsidRPr="00270675" w:rsidRDefault="00AD096E" w:rsidP="00270675">
      <w:pPr>
        <w:rPr>
          <w:lang w:val="en-US"/>
        </w:rPr>
      </w:pPr>
      <w:r>
        <w:rPr>
          <w:lang w:eastAsia="en-GB"/>
        </w:rPr>
        <w:lastRenderedPageBreak/>
        <w:drawing>
          <wp:inline distT="0" distB="0" distL="0" distR="0" wp14:anchorId="07F7BF9D" wp14:editId="4A9B5972">
            <wp:extent cx="5759450" cy="5566410"/>
            <wp:effectExtent l="0" t="0" r="0" b="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0"/>
                    <a:stretch>
                      <a:fillRect/>
                    </a:stretch>
                  </pic:blipFill>
                  <pic:spPr>
                    <a:xfrm>
                      <a:off x="0" y="0"/>
                      <a:ext cx="5759450" cy="5566410"/>
                    </a:xfrm>
                    <a:prstGeom prst="rect">
                      <a:avLst/>
                    </a:prstGeom>
                  </pic:spPr>
                </pic:pic>
              </a:graphicData>
            </a:graphic>
          </wp:inline>
        </w:drawing>
      </w:r>
    </w:p>
    <w:p w14:paraId="76132A2D" w14:textId="77777777" w:rsidR="0048205B" w:rsidRPr="00A94F9C" w:rsidRDefault="0048205B" w:rsidP="00AE389F"/>
    <w:p w14:paraId="5845EDD1" w14:textId="77777777" w:rsidR="0048205B" w:rsidRDefault="0048205B" w:rsidP="0048184E">
      <w:pPr>
        <w:pStyle w:val="Heading5"/>
        <w:tabs>
          <w:tab w:val="left" w:pos="993"/>
        </w:tabs>
        <w:spacing w:line="240" w:lineRule="auto"/>
      </w:pPr>
      <w:bookmarkStart w:id="1354" w:name="_Toc519514770"/>
      <w:r w:rsidRPr="00E13B98">
        <w:t>Markets of non-timber products</w:t>
      </w:r>
      <w:bookmarkEnd w:id="1354"/>
      <w:r w:rsidRPr="00E13B98">
        <w:t xml:space="preserve"> </w:t>
      </w:r>
    </w:p>
    <w:p w14:paraId="0DC1534E" w14:textId="1C845BC6" w:rsidR="0048205B" w:rsidRDefault="0048205B" w:rsidP="00AE389F">
      <w:r w:rsidRPr="00E13B98">
        <w:t xml:space="preserve">Emergence of new export markets for non-timber products, primarily medical plants and walnuts, has increased reliance of local populations on forests. The evidence shows that the health of forest ecosystems that produce these products greatly improves the quality of life of local households </w:t>
      </w:r>
      <w:r>
        <w:fldChar w:fldCharType="begin" w:fldLock="1"/>
      </w:r>
      <w:r>
        <w:instrText>ADDIN CSL_CITATION { "citationItems" : [ { "id" : "ITEM-1", "itemData" : { "author" : [ { "dropping-particle" : "", "family" : "Fisher", "given" : "R J", "non-dropping-particle" : "", "parse-names" : false, "suffix" : "" }, { "dropping-particle" : "", "family" : "Schmidt", "given" : "K", "non-dropping-particle" : "", "parse-names" : false, "suffix" : "" }, { "dropping-particle" : "", "family" : "Steenhof", "given" : "B", "non-dropping-particle" : "", "parse-names" : false, "suffix" : "" }, { "dropping-particle" : "", "family" : "Akenshaev", "given" : "N", "non-dropping-particle" : "", "parse-names" : false, "suffix" : "" } ], "container-title" : "Access to Natural Resources Sub-Programme", "id" : "ITEM-1", "issue" : "May", "issued" : { "date-parts" : [ [ "2004" ] ] }, "title" : "Poverty and forestry A case study of Kyrgyzstan with reference to other countries in West and Central Asia", "type" : "article-journal" }, "uris" : [ "http://www.mendeley.com/documents/?uuid=5b68b6d5-7f72-4418-8e80-281a8841040b" ] } ], "mendeley" : { "formattedCitation" : "(Fisher, Schmidt, Steenhof, &amp; Akenshaev, 2004)", "plainTextFormattedCitation" : "(Fisher, Schmidt, Steenhof, &amp; Akenshaev, 2004)", "previouslyFormattedCitation" : "(Fisher, Schmidt, Steenhof, &amp; Akenshaev, 2004)" }, "properties" : {  }, "schema" : "https://github.com/citation-style-language/schema/raw/master/csl-citation.json" }</w:instrText>
      </w:r>
      <w:r>
        <w:fldChar w:fldCharType="separate"/>
      </w:r>
      <w:r w:rsidRPr="00221785">
        <w:t>(Fisher</w:t>
      </w:r>
      <w:r w:rsidR="005F5709">
        <w:rPr>
          <w:i/>
        </w:rPr>
        <w:t xml:space="preserve"> et al.</w:t>
      </w:r>
      <w:r w:rsidRPr="00221785">
        <w:t>, 2004)</w:t>
      </w:r>
      <w:r>
        <w:fldChar w:fldCharType="end"/>
      </w:r>
      <w:r w:rsidRPr="00E13B98">
        <w:t xml:space="preserve">. </w:t>
      </w:r>
    </w:p>
    <w:p w14:paraId="4CA58BC9" w14:textId="77777777" w:rsidR="0048205B" w:rsidRPr="00E13B98" w:rsidRDefault="0048205B" w:rsidP="00AE389F"/>
    <w:p w14:paraId="05F07D8F" w14:textId="77777777" w:rsidR="0048205B" w:rsidRDefault="0048205B" w:rsidP="0048184E">
      <w:pPr>
        <w:pStyle w:val="Heading5"/>
        <w:tabs>
          <w:tab w:val="left" w:pos="993"/>
        </w:tabs>
        <w:spacing w:line="240" w:lineRule="auto"/>
      </w:pPr>
      <w:bookmarkStart w:id="1355" w:name="_Toc519514771"/>
      <w:r w:rsidRPr="00E13B98">
        <w:t>Forest ownership</w:t>
      </w:r>
      <w:bookmarkEnd w:id="1355"/>
      <w:r w:rsidRPr="00E13B98">
        <w:t xml:space="preserve"> </w:t>
      </w:r>
    </w:p>
    <w:p w14:paraId="760D7AC3" w14:textId="4A5CE505" w:rsidR="0048205B" w:rsidRDefault="0048205B" w:rsidP="00AE389F">
      <w:r w:rsidRPr="00E13B98">
        <w:t xml:space="preserve">The forest harvest rate, land conversion and management system is decided by the choices of forest managers – individual managers and land owners – but a wide range of drivers influence their </w:t>
      </w:r>
      <w:r w:rsidRPr="00E13B98">
        <w:rPr>
          <w:color w:val="000000" w:themeColor="text1"/>
        </w:rPr>
        <w:t xml:space="preserve">decisions in an interrelated and complex way. These drivers are depicted in </w:t>
      </w:r>
      <w:r w:rsidR="00B71742">
        <w:rPr>
          <w:b/>
          <w:color w:val="000000" w:themeColor="text1"/>
        </w:rPr>
        <w:t>Figure 4.23</w:t>
      </w:r>
      <w:r w:rsidRPr="00E13B98">
        <w:rPr>
          <w:color w:val="000000" w:themeColor="text1"/>
        </w:rPr>
        <w:t xml:space="preserve"> summarizing</w:t>
      </w:r>
      <w:r w:rsidRPr="00E13B98">
        <w:t xml:space="preserve"> the causal links influencing forest ecosystems. The choice of management system is influenced primarily by cultural legacies (managers’ world views of forestry), laws and policies (institutional drivers), the demand for specific forest products (e.g. increasing use of biofuels) as well as by costs, e.g. related to development of infrastructure. For example, the opportunity for introducing intensified forest </w:t>
      </w:r>
      <w:r w:rsidRPr="00E13B98">
        <w:lastRenderedPageBreak/>
        <w:t xml:space="preserve">management in Eastern Europe based on pre-commercial and commercial thinning is hampered by short forest leasing periods </w:t>
      </w:r>
      <w:r>
        <w:fldChar w:fldCharType="begin" w:fldLock="1"/>
      </w:r>
      <w:r>
        <w:instrText>ADDIN CSL_CITATION { "citationItems" : [ { "id" : "ITEM-1", "itemData" : { "DOI" : "10.1139/cjfr-2016-0516", "ISSN" : "0045-5067", "abstract" : "Spatial segregation of different forest landscape functions can accommodate rival forestry objectives more comprehensively than integrated approaches. Russia has a unique history of forest zoning separating production and environmental functions. However, the Russian Forest Code of 2006 increased the focus on wood production. We reviewed the history of zoning policy in Russia and assessed if the recent policy change affected logging rates and conservation of riparian forests. Using Russia\u2019s Komi Republic as a case study, we specifically assessed (i) if policy change led to increased logging near streams, (ii) if logging rates were different in headwaters vs. main rivers, and (iii) how logging changed among catchments with different accessibility to logging. Using a global open-access remote sensing dataset, we compared mean annual forest loss as a proxy of logging rates in 10 large forested catchments in the Komi Republic in one period with strict zoning policy (2000\u20132006) and one with moderate zoning pol...",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Canadian Journal of Forest Research", "id" : "ITEM-1", "issue" : "10", "issued" : { "date-parts" : [ [ "2017", "10" ] ] }, "page" : "1339-1349", "publisher" : " NRC Research Press", "title" : "Satisfying rival forestry objectives in the Komi Republic: effects of Russian zoning policy change on wood production and riparian forest conservation", "type" : "article-journal", "volume" : "47" }, "uris" : [ "http://www.mendeley.com/documents/?uuid=4abfd465-7fca-3dec-8bb9-740888a2625c" ] } ], "mendeley" : { "formattedCitation" : "(Naumov et al., 2017)", "plainTextFormattedCitation" : "(Naumov et al., 2017)", "previouslyFormattedCitation" : "(Naumov et al., 2017)" }, "properties" : {  }, "schema" : "https://github.com/citation-style-language/schema/raw/master/csl-citation.json" }</w:instrText>
      </w:r>
      <w:r>
        <w:fldChar w:fldCharType="separate"/>
      </w:r>
      <w:r w:rsidRPr="00DC1333">
        <w:t xml:space="preserve">(Naumov </w:t>
      </w:r>
      <w:r w:rsidR="000D7D89" w:rsidRPr="000D7D89">
        <w:rPr>
          <w:i/>
        </w:rPr>
        <w:t>et al.</w:t>
      </w:r>
      <w:r w:rsidRPr="00DC1333">
        <w:t>, 2017)</w:t>
      </w:r>
      <w:r>
        <w:fldChar w:fldCharType="end"/>
      </w:r>
      <w:r w:rsidRPr="00E13B98">
        <w:t xml:space="preserve">. A permanent transport infrastructure, which is available not only for harvesting, but for silviculture is also necessary. To pay for these costs, commercial thinning usually delivers inadequate financial net values </w:t>
      </w:r>
      <w:r>
        <w:fldChar w:fldCharType="begin" w:fldLock="1"/>
      </w:r>
      <w:r>
        <w:instrText>ADDIN CSL_CITATION { "citationItems" : [ { "id" : "ITEM-1", "itemData" : { "DOI" : "10.1016/j.forpol.2009.08.009", "ISBN" : "1389-9341", "ISSN" : "13899341", "abstract" : "Germany and Scandinavia represent two paradigmatic forest management traditions, based on management for volume and management for profit, respectively. This study examines the prevailing silvicultural regimes and resulting economic outcomes in Germany and Sweden as benchmarks, and then corresponding analyses are performed for post-transition EU countries, represented by Poland, Lithuania and Latvia. The analyses reveal a regional gradient where Poland stands closest to the German tradition, Latvia goes through a \"scandinavisation\", and Lithuania takes an intermediate position. Poland adheres to longer rotations and follows the principle of self-sufficiency, while economic efficiency has gained increased importance in Latvia. The observed gradient is likely to be sustained in the coming decades as the survey of key forest sector stakeholders reveals ideological patterns that correlate with the pace of reform of State forestry in Poland, Lithuania and Latvia. \u00a9 2009 Elsevier B.V. All rights reserved.", "author" : [ { "dropping-particle" : "", "family" : "Brukas", "given" : "Vilis", "non-dropping-particle" : "", "parse-names" : false, "suffix" : "" }, { "dropping-particle" : "", "family" : "Weber", "given" : "Norbert", "non-dropping-particle" : "", "parse-names" : false, "suffix" : "" } ], "container-title" : "Forest Policy and Economics", "id" : "ITEM-1", "issue" : "8", "issued" : { "date-parts" : [ [ "2009", "12" ] ] }, "page" : "586-592", "title" : "Forest management after the economic transition\u2014at the crossroads between German and Scandinavian traditions", "type" : "article-journal", "volume" : "11" }, "uris" : [ "http://www.mendeley.com/documents/?uuid=59b7e9cc-0f79-38a9-bb8f-b81f3986d478" ] } ], "mendeley" : { "formattedCitation" : "(Brukas &amp; Weber, 2009)", "plainTextFormattedCitation" : "(Brukas &amp; Weber, 2009)", "previouslyFormattedCitation" : "(Brukas &amp; Weber, 2009)" }, "properties" : {  }, "schema" : "https://github.com/citation-style-language/schema/raw/master/csl-citation.json" }</w:instrText>
      </w:r>
      <w:r>
        <w:fldChar w:fldCharType="separate"/>
      </w:r>
      <w:r w:rsidRPr="00111CDD">
        <w:t>(Brukas &amp; Weber, 2009)</w:t>
      </w:r>
      <w:r>
        <w:fldChar w:fldCharType="end"/>
      </w:r>
      <w:r w:rsidRPr="00E13B98">
        <w:t xml:space="preserve">. Additionally, transport cost to remote, not yet harvested, areas need to be considered when investing in roads for harvest only, or also for silvicultural treatments. However, the costs of investing in transport infrastructure are high, and there are uncertainties regarding ownership and long-term maintenance </w:t>
      </w:r>
      <w:r>
        <w:fldChar w:fldCharType="begin" w:fldLock="1"/>
      </w:r>
      <w:r>
        <w:instrText>ADDIN CSL_CITATION { "citationItems" : [ { "id" : "ITEM-1", "itemData" : { "DOI" : "10.1016/j.forpol.2016.02.001", "ISSN" : "13899341",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Forest Policy and Economics", "id" : "ITEM-1", "issued" : { "date-parts" : [ [ "2016", "5", "1" ] ] }, "page" : "1-10", "publisher" : "Elsevier", "title" : "Barriers and bridges for intensified wood production in Russia: Insights from the environmental history of a regional logging frontier", "type" : "article-journal", "volume" : "66" }, "uris" : [ "http://www.mendeley.com/documents/?uuid=3101fdce-3cec-3189-bf7d-4370309796a9" ] } ], "mendeley" : { "formattedCitation" : "(Naumov et al., 2016)", "plainTextFormattedCitation" : "(Naumov et al., 2016)", "previouslyFormattedCitation" : "(Naumov et al., 2016)" }, "properties" : {  }, "schema" : "https://github.com/citation-style-language/schema/raw/master/csl-citation.json" }</w:instrText>
      </w:r>
      <w:r>
        <w:fldChar w:fldCharType="separate"/>
      </w:r>
      <w:r w:rsidRPr="00221785">
        <w:t xml:space="preserve">(Naumov </w:t>
      </w:r>
      <w:r w:rsidR="000D7D89" w:rsidRPr="000D7D89">
        <w:rPr>
          <w:i/>
        </w:rPr>
        <w:t>et al.</w:t>
      </w:r>
      <w:r w:rsidRPr="00221785">
        <w:t>, 2016)</w:t>
      </w:r>
      <w:r>
        <w:fldChar w:fldCharType="end"/>
      </w:r>
      <w:r>
        <w:t>.</w:t>
      </w:r>
    </w:p>
    <w:p w14:paraId="7E2B844C" w14:textId="77777777" w:rsidR="0048205B" w:rsidRPr="00E13B98" w:rsidRDefault="0048205B" w:rsidP="00AE389F"/>
    <w:p w14:paraId="667F4261" w14:textId="77777777" w:rsidR="0048205B" w:rsidRPr="00E13B98" w:rsidRDefault="0048205B" w:rsidP="0048184E">
      <w:pPr>
        <w:pStyle w:val="Heading5"/>
        <w:tabs>
          <w:tab w:val="left" w:pos="993"/>
        </w:tabs>
        <w:spacing w:line="240" w:lineRule="auto"/>
      </w:pPr>
      <w:bookmarkStart w:id="1356" w:name="_Toc519514772"/>
      <w:r w:rsidRPr="00E13B98">
        <w:t>Urban development</w:t>
      </w:r>
      <w:bookmarkEnd w:id="1356"/>
      <w:r w:rsidRPr="00E13B98">
        <w:t xml:space="preserve"> </w:t>
      </w:r>
    </w:p>
    <w:p w14:paraId="3B227D4C" w14:textId="6A87BE62" w:rsidR="0048205B" w:rsidRPr="00E13B98" w:rsidRDefault="0048205B" w:rsidP="00AE389F">
      <w:r w:rsidRPr="00E13B98">
        <w:t xml:space="preserve">Urban development has had profound effects on forest. For instance from 1930 to 2000 in Central Asia, overharvesting decreased the area of spruce forests in Kyrgyzstan by 50% </w:t>
      </w:r>
      <w:r>
        <w:fldChar w:fldCharType="begin" w:fldLock="1"/>
      </w:r>
      <w:r>
        <w:instrText>ADDIN CSL_CITATION { "citationItems" : [ { "id" : "ITEM-1", "itemData" : { "author" : [ { "dropping-particle" : "", "family" : "\u041c\u0443\u0441\u0443\u0440\u0430\u043b\u0438\u0435\u0432", "given" : "\u0422 \u0421", "non-dropping-particle" : "", "parse-names" : false, "suffix" : "" }, { "dropping-particle" : "", "family" : "\u0417\u0430\u043c\u043e\u0448\u043d\u0438\u043a\u043e\u0432", "given" : "\u0412 \u0414", "non-dropping-particle" : "", "parse-names" : false, "suffix" : "" }, { "dropping-particle" : "", "family" : "\u041a\u043e\u0431\u043b\u0438\u0446\u043a\u0430\u044f", "given" : "\u0422 \u041c", "non-dropping-particle" : "", "parse-names" : false, "suffix" : "" } ], "container-title" : "\u0421\u0438\u043c\u043f\u043e\u0437\u0438\u0443\u043c", "id" : "ITEM-1", "issued" : { "date-parts" : [ [ "2000" ] ] }, "page" : "31-36", "title" : "\u0415\u043b\u043e\u0432\u044b\u0435 \u043b\u0435\u0441\u0430 \u041a\u044b\u0440\u0433\u044b\u0437\u0441\u0442\u0430\u043d\u0430.", "type" : "article-journal" }, "uris" : [ "http://www.mendeley.com/documents/?uuid=0263c971-ba62-4510-a30a-104d4064a731" ] }, { "id" : "ITEM-2", "itemData" : { "author" : [ { "dropping-particle" : "", "family" : "\u0422\u043e\u043a\u0442\u043e\u0440\u0430\u043b\u0438\u0435\u0432", "given" : "\u0411 \u0410", "non-dropping-particle" : "", "parse-names" : false, "suffix" : "" }, { "dropping-particle" : "", "family" : "\u0410\u0442\u0442\u043e\u043a\u0443\u0440\u043e\u0432", "given" : "\u0410", "non-dropping-particle" : "", "parse-names" : false, "suffix" : "" } ], "container-title" : "Manas Journal of Social Studies", "id" : "ITEM-2", "issue" : "10", "issued" : { "date-parts" : [ [ "2009" ] ] }, "title" : "\u042d\u043a\u043e\u043b\u043e\u0433\u0438\u0447\u0435\u0441\u043a\u043e\u0435 \u0441\u043e\u0441\u0442\u043e\u044f\u043d\u0438\u0435 \u043b\u0435\u0441\u043e\u0432 \u043a\u044b\u0440\u0433\u044b\u0437\u0441\u0442\u0430\u043d\u0430", "type" : "article-journal" }, "uris" : [ "http://www.mendeley.com/documents/?uuid=51fea401-f6ba-48a1-834b-1e55377da88a" ] } ], "mendeley" : { "formattedCitation" : "(\u041c\u0443\u0441\u0443\u0440\u0430\u043b\u0438\u0435\u0432, \u0417\u0430\u043c\u043e\u0448\u043d\u0438\u043a\u043e\u0432, &amp; \u041a\u043e\u0431\u043b\u0438\u0446\u043a\u0430\u044f, 2000; \u0422\u043e\u043a\u0442\u043e\u0440\u0430\u043b\u0438\u0435\u0432 &amp; \u0410\u0442\u0442\u043e\u043a\u0443\u0440\u043e\u0432, 2009)", "plainTextFormattedCitation" : "(\u041c\u0443\u0441\u0443\u0440\u0430\u043b\u0438\u0435\u0432, \u0417\u0430\u043c\u043e\u0448\u043d\u0438\u043a\u043e\u0432, &amp; \u041a\u043e\u0431\u043b\u0438\u0446\u043a\u0430\u044f, 2000; \u0422\u043e\u043a\u0442\u043e\u0440\u0430\u043b\u0438\u0435\u0432 &amp; \u0410\u0442\u0442\u043e\u043a\u0443\u0440\u043e\u0432, 2009)", "previouslyFormattedCitation" : "(\u041c\u0443\u0441\u0443\u0440\u0430\u043b\u0438\u0435\u0432, \u0417\u0430\u043c\u043e\u0448\u043d\u0438\u043a\u043e\u0432, &amp; \u041a\u043e\u0431\u043b\u0438\u0446\u043a\u0430\u044f, 2000; \u0422\u043e\u043a\u0442\u043e\u0440\u0430\u043b\u0438\u0435\u0432 &amp; \u0410\u0442\u0442\u043e\u043a\u0443\u0440\u043e\u0432, 2009)" }, "properties" : {  }, "schema" : "https://github.com/citation-style-language/schema/raw/master/csl-citation.json" }</w:instrText>
      </w:r>
      <w:r>
        <w:fldChar w:fldCharType="separate"/>
      </w:r>
      <w:r w:rsidRPr="00111CDD">
        <w:t>(</w:t>
      </w:r>
      <w:r w:rsidR="005F5709">
        <w:t xml:space="preserve">Musuraliev </w:t>
      </w:r>
      <w:r w:rsidR="005F5709">
        <w:rPr>
          <w:i/>
        </w:rPr>
        <w:t>et al.</w:t>
      </w:r>
      <w:r w:rsidRPr="00111CDD">
        <w:t xml:space="preserve">, 2000; </w:t>
      </w:r>
      <w:r w:rsidR="00FD6A70">
        <w:t>Toktoraliev</w:t>
      </w:r>
      <w:r w:rsidR="00FD6A70" w:rsidRPr="00864FD7">
        <w:t xml:space="preserve"> &amp; </w:t>
      </w:r>
      <w:r w:rsidR="00FD6A70">
        <w:t>Attokurov</w:t>
      </w:r>
      <w:r w:rsidRPr="00111CDD">
        <w:t>, 2009)</w:t>
      </w:r>
      <w:r>
        <w:fldChar w:fldCharType="end"/>
      </w:r>
      <w:r>
        <w:t>.</w:t>
      </w:r>
      <w:r w:rsidRPr="00E13B98">
        <w:t xml:space="preserve"> Growing industrialization and population and rise of collective farming increased human-caused fires in forests. In 1954-1960 only 31% of fires were caused by man, while in 1981-1990 this number increased to 66% </w:t>
      </w:r>
      <w:r>
        <w:fldChar w:fldCharType="begin" w:fldLock="1"/>
      </w:r>
      <w:r>
        <w:instrText>ADDIN CSL_CITATION { "citationItems" : [ { "id" : "ITEM-1", "itemData" : { "author" : [ { "dropping-particle" : "", "family" : "\u0411\u0430\u0439\u0437\u0430\u043a\u043e\u0432", "given" : "\u0421 \u0411", "non-dropping-particle" : "", "parse-names" : false, "suffix" : "" } ], "id" : "ITEM-1", "issued" : { "date-parts" : [ [ "2014" ] ] }, "title" : "\u0418\u0441\u0442\u043e\u0440\u0438\u044f \u0440\u0430\u0437\u0432\u0438\u0442\u0438\u044f \u043b\u0435\u0441\u043d\u043e\u0433\u043e \u0445\u043e\u0437\u044f\u0439\u0441\u0442\u0432\u0430 \u041a\u0430\u0437\u0430\u0445\u0441\u0442\u0430\u043d\u0430", "type" : "book" }, "uris" : [ "http://www.mendeley.com/documents/?uuid=dbbc261e-65d3-4ab4-a31f-a7e440f68f3f" ] } ], "mendeley" : { "formattedCitation" : "(\u0411\u0430\u0439\u0437\u0430\u043a\u043e\u0432, 2014)", "plainTextFormattedCitation" : "(\u0411\u0430\u0439\u0437\u0430\u043a\u043e\u0432, 2014)", "previouslyFormattedCitation" : "(\u0411\u0430\u0439\u0437\u0430\u043a\u043e\u0432, 2014)" }, "properties" : {  }, "schema" : "https://github.com/citation-style-language/schema/raw/master/csl-citation.json" }</w:instrText>
      </w:r>
      <w:r>
        <w:fldChar w:fldCharType="separate"/>
      </w:r>
      <w:r w:rsidRPr="00111CDD">
        <w:t>(</w:t>
      </w:r>
      <w:r w:rsidR="00FD6A70">
        <w:t>Baizakov</w:t>
      </w:r>
      <w:r w:rsidRPr="00111CDD">
        <w:t>, 2014)</w:t>
      </w:r>
      <w:r>
        <w:fldChar w:fldCharType="end"/>
      </w:r>
      <w:r w:rsidRPr="00E13B98">
        <w:t xml:space="preserve">. Future change in forested area in Central Asia is likely to be strongly linked to the direct and indirect effects of ongoing climate change in combination with effects from changing demography, economy, technology, lifestyle, and policies </w:t>
      </w:r>
      <w:r>
        <w:fldChar w:fldCharType="begin" w:fldLock="1"/>
      </w:r>
      <w:r>
        <w:instrText>ADDIN CSL_CITATION { "citationItems" : [ { "id" : "ITEM-1", "itemData" : { "DOI" : "10.1038/nature08823",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page" : "747-756", "title" : "The next generation of scenarios for climate change research and assessment", "type" : "article-journal", "volume" : "463" }, "uris" : [ "http://www.mendeley.com/documents/?uuid=2d43439a-326b-4480-b08e-b774b19cdc46" ] } ], "mendeley" : { "formattedCitation" : "(R. H. Moss et al., 2010)", "plainTextFormattedCitation" : "(R. H. Moss et al., 2010)", "previouslyFormattedCitation" : "(R. H. Moss et al., 2010)" }, "properties" : {  }, "schema" : "https://github.com/citation-style-language/schema/raw/master/csl-citation.json" }</w:instrText>
      </w:r>
      <w:r>
        <w:fldChar w:fldCharType="separate"/>
      </w:r>
      <w:r w:rsidRPr="00C825D3">
        <w:t xml:space="preserve">(Moss </w:t>
      </w:r>
      <w:r w:rsidR="000D7D89" w:rsidRPr="000D7D89">
        <w:rPr>
          <w:i/>
        </w:rPr>
        <w:t>et al.</w:t>
      </w:r>
      <w:r w:rsidRPr="00C825D3">
        <w:t>, 2010)</w:t>
      </w:r>
      <w:r>
        <w:fldChar w:fldCharType="end"/>
      </w:r>
      <w:r w:rsidRPr="00E13B98">
        <w:t xml:space="preserve"> (</w:t>
      </w:r>
      <w:r w:rsidR="00B71742">
        <w:rPr>
          <w:b/>
        </w:rPr>
        <w:t>Figure 4.23</w:t>
      </w:r>
      <w:r w:rsidRPr="00E13B98">
        <w:t>).</w:t>
      </w:r>
    </w:p>
    <w:p w14:paraId="759018AA" w14:textId="5133AD2C" w:rsidR="00A869E6" w:rsidRPr="00E078B7" w:rsidRDefault="00A869E6" w:rsidP="00E078B7">
      <w:pPr>
        <w:rPr>
          <w:lang w:val="en-US"/>
        </w:rPr>
      </w:pPr>
      <w:r>
        <w:rPr>
          <w:lang w:eastAsia="en-GB"/>
        </w:rPr>
        <w:lastRenderedPageBreak/>
        <w:drawing>
          <wp:inline distT="0" distB="0" distL="0" distR="0" wp14:anchorId="468754A4" wp14:editId="14117F60">
            <wp:extent cx="5759450" cy="6577965"/>
            <wp:effectExtent l="0" t="0" r="0" b="0"/>
            <wp:docPr id="950" name="Picture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1"/>
                    <a:stretch>
                      <a:fillRect/>
                    </a:stretch>
                  </pic:blipFill>
                  <pic:spPr>
                    <a:xfrm>
                      <a:off x="0" y="0"/>
                      <a:ext cx="5759450" cy="6577965"/>
                    </a:xfrm>
                    <a:prstGeom prst="rect">
                      <a:avLst/>
                    </a:prstGeom>
                  </pic:spPr>
                </pic:pic>
              </a:graphicData>
            </a:graphic>
          </wp:inline>
        </w:drawing>
      </w:r>
    </w:p>
    <w:p w14:paraId="083B642F" w14:textId="77777777" w:rsidR="0048205B" w:rsidRPr="00A94F9C" w:rsidRDefault="0048205B" w:rsidP="00AE389F"/>
    <w:p w14:paraId="697F18B1" w14:textId="77777777" w:rsidR="0048205B" w:rsidRPr="00E13B98" w:rsidRDefault="0048205B" w:rsidP="0048184E">
      <w:pPr>
        <w:pStyle w:val="Heading5"/>
        <w:tabs>
          <w:tab w:val="left" w:pos="993"/>
        </w:tabs>
        <w:spacing w:line="240" w:lineRule="auto"/>
      </w:pPr>
      <w:bookmarkStart w:id="1357" w:name="_Toc519514773"/>
      <w:r w:rsidRPr="00E13B98">
        <w:t>Radical changes in political, economic and social contexts as triggers of changes in forestry</w:t>
      </w:r>
      <w:bookmarkEnd w:id="1357"/>
    </w:p>
    <w:p w14:paraId="4BE3324A" w14:textId="13B3396B" w:rsidR="0048205B" w:rsidRPr="00E13B98" w:rsidRDefault="0048205B" w:rsidP="00AE389F">
      <w:r w:rsidRPr="00E13B98">
        <w:t xml:space="preserve">Since 1991, after the dissolution of the Soviet Union, radical changes in political, social and economic contexts put pressure on forest areas in Eastern Europe and Central Asia, causing a decline in financial resources for forest management, and a decline in control measures. Forest management institutions lacked financial and political support </w:t>
      </w:r>
      <w:r>
        <w:fldChar w:fldCharType="begin" w:fldLock="1"/>
      </w:r>
      <w:r>
        <w:instrText>ADDIN CSL_CITATION { "citationItems" : [ { "id" : "ITEM-1", "itemData" : { "author" : [ { "dropping-particle" : "", "family" : "\u0411\u0430\u0439\u0437\u0430\u043a\u043e\u0432", "given" : "\u0421 \u0411", "non-dropping-particle" : "", "parse-names" : false, "suffix" : "" } ], "id" : "ITEM-1", "issued" : { "date-parts" : [ [ "2014" ] ] }, "title" : "\u0418\u0441\u0442\u043e\u0440\u0438\u044f \u0440\u0430\u0437\u0432\u0438\u0442\u0438\u044f \u043b\u0435\u0441\u043d\u043e\u0433\u043e \u0445\u043e\u0437\u044f\u0439\u0441\u0442\u0432\u0430 \u041a\u0430\u0437\u0430\u0445\u0441\u0442\u0430\u043d\u0430", "type" : "book" }, "uris" : [ "http://www.mendeley.com/documents/?uuid=dbbc261e-65d3-4ab4-a31f-a7e440f68f3f" ] } ], "mendeley" : { "formattedCitation" : "(\u0411\u0430\u0439\u0437\u0430\u043a\u043e\u0432, 2014)", "plainTextFormattedCitation" : "(\u0411\u0430\u0439\u0437\u0430\u043a\u043e\u0432, 2014)", "previouslyFormattedCitation" : "(\u0411\u0430\u0439\u0437\u0430\u043a\u043e\u0432, 2014)" }, "properties" : {  }, "schema" : "https://github.com/citation-style-language/schema/raw/master/csl-citation.json" }</w:instrText>
      </w:r>
      <w:r>
        <w:fldChar w:fldCharType="separate"/>
      </w:r>
      <w:r w:rsidRPr="00516338">
        <w:t>(</w:t>
      </w:r>
      <w:r w:rsidR="00FD6A70">
        <w:t>Baizakov</w:t>
      </w:r>
      <w:r w:rsidRPr="00516338">
        <w:t>, 2014)</w:t>
      </w:r>
      <w:r>
        <w:fldChar w:fldCharType="end"/>
      </w:r>
      <w:r w:rsidRPr="00E13B98">
        <w:t xml:space="preserve">. At the same time, local households experienced shortages in the supply of oil, firewood and coal, which led to increased illegal logging in rural areas. The regional market for coal and oil collapsed, which increased the use of forest wood for heating purposes. Rise of unemployment and poverty contributed further to forest destruction. For the past 20 years, forest area with tree species such as saxaul, pistache, almond and walnut have been reduced considerably </w:t>
      </w:r>
      <w:r>
        <w:fldChar w:fldCharType="begin" w:fldLock="1"/>
      </w:r>
      <w:r>
        <w:instrText>ADDIN CSL_CITATION { "citationItems" : [ { "id" : "ITEM-1", "itemData" : { "author" : [ { "dropping-particle" : "", "family" : "Demidova", "given" : "N", "non-dropping-particle" : "", "parse-names" : false, "suffix" : "" } ], "id" : "ITEM-1", "issued" : { "date-parts" : [ [ "2013" ] ] }, "publisher-place" : "Ankara", "title" : "Regional synthesis on the forest genetic resources of Central Asia", "type" : "report" }, "uris" : [ "http://www.mendeley.com/documents/?uuid=eee021eb-1aa1-4bdb-b92d-22bb2a5075cf" ] } ], "mendeley" : { "formattedCitation" : "(Demidova, 2013)", "plainTextFormattedCitation" : "(Demidova, 2013)", "previouslyFormattedCitation" : "(Demidova, 2013)" }, "properties" : {  }, "schema" : "https://github.com/citation-style-language/schema/raw/master/csl-citation.json" }</w:instrText>
      </w:r>
      <w:r>
        <w:fldChar w:fldCharType="separate"/>
      </w:r>
      <w:r w:rsidRPr="00ED4BC2">
        <w:t>(Demidova, 2013)</w:t>
      </w:r>
      <w:r>
        <w:fldChar w:fldCharType="end"/>
      </w:r>
      <w:r w:rsidRPr="00E13B98">
        <w:t xml:space="preserve"> (</w:t>
      </w:r>
      <w:r w:rsidR="00B71742" w:rsidRPr="00B71742">
        <w:rPr>
          <w:b/>
        </w:rPr>
        <w:t>Figure 4.24</w:t>
      </w:r>
      <w:r w:rsidRPr="00E13B98">
        <w:t xml:space="preserve">). </w:t>
      </w:r>
    </w:p>
    <w:p w14:paraId="5EC75FE8" w14:textId="28912112" w:rsidR="00AD096E" w:rsidRPr="00E078B7" w:rsidRDefault="00AD096E" w:rsidP="00E078B7">
      <w:pPr>
        <w:rPr>
          <w:lang w:val="en-US"/>
        </w:rPr>
      </w:pPr>
      <w:r>
        <w:rPr>
          <w:lang w:eastAsia="en-GB"/>
        </w:rPr>
        <w:lastRenderedPageBreak/>
        <w:drawing>
          <wp:inline distT="0" distB="0" distL="0" distR="0" wp14:anchorId="62AE85EE" wp14:editId="2DD1CAEB">
            <wp:extent cx="5759450" cy="7201535"/>
            <wp:effectExtent l="0" t="0" r="0" b="0"/>
            <wp:docPr id="907" name="Picture 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2"/>
                    <a:stretch>
                      <a:fillRect/>
                    </a:stretch>
                  </pic:blipFill>
                  <pic:spPr>
                    <a:xfrm>
                      <a:off x="0" y="0"/>
                      <a:ext cx="5759450" cy="7201535"/>
                    </a:xfrm>
                    <a:prstGeom prst="rect">
                      <a:avLst/>
                    </a:prstGeom>
                  </pic:spPr>
                </pic:pic>
              </a:graphicData>
            </a:graphic>
          </wp:inline>
        </w:drawing>
      </w:r>
    </w:p>
    <w:p w14:paraId="512E2B11" w14:textId="77777777" w:rsidR="0048205B" w:rsidRPr="00E13B98" w:rsidRDefault="0048205B" w:rsidP="00AE389F"/>
    <w:p w14:paraId="73371BDD" w14:textId="77777777" w:rsidR="0048205B" w:rsidRPr="00E13B98" w:rsidRDefault="0048205B" w:rsidP="00147745">
      <w:pPr>
        <w:pStyle w:val="Heading3"/>
      </w:pPr>
      <w:bookmarkStart w:id="1358" w:name="_Toc502837435"/>
      <w:bookmarkStart w:id="1359" w:name="_Toc504380686"/>
      <w:bookmarkStart w:id="1360" w:name="_Toc519514774"/>
      <w:bookmarkEnd w:id="1344"/>
      <w:bookmarkEnd w:id="1345"/>
      <w:bookmarkEnd w:id="1346"/>
      <w:r w:rsidRPr="00E13B98">
        <w:t>Trends and indirect drivers of changes in protected area development</w:t>
      </w:r>
      <w:bookmarkEnd w:id="1358"/>
      <w:bookmarkEnd w:id="1359"/>
      <w:bookmarkEnd w:id="1360"/>
    </w:p>
    <w:p w14:paraId="2434F4AF" w14:textId="77777777" w:rsidR="0048205B" w:rsidRPr="00E13B98" w:rsidRDefault="0048205B" w:rsidP="001F0516">
      <w:pPr>
        <w:pStyle w:val="Heading4"/>
      </w:pPr>
      <w:bookmarkStart w:id="1361" w:name="_Toc519514775"/>
      <w:r w:rsidRPr="00E13B98">
        <w:t>Trends in protected area development</w:t>
      </w:r>
      <w:bookmarkEnd w:id="1361"/>
    </w:p>
    <w:p w14:paraId="1E9B99BE" w14:textId="322200D1" w:rsidR="0048205B" w:rsidRPr="00E13B98" w:rsidRDefault="0048205B" w:rsidP="00AE389F">
      <w:r w:rsidRPr="00E13B98">
        <w:t>In Europe and Central Asia, the total coverage of protected areas is 10.2%, with 13.5% of its terrestrial area and 5.2% of its marine area (within the Exclusive Economic Zone) being protected (</w:t>
      </w:r>
      <w:r w:rsidR="00B71742" w:rsidRPr="00B71742">
        <w:rPr>
          <w:b/>
        </w:rPr>
        <w:t>Figure 4.25</w:t>
      </w:r>
      <w:r w:rsidRPr="00E13B98">
        <w:t xml:space="preserve">) </w:t>
      </w:r>
      <w:r>
        <w:fldChar w:fldCharType="begin" w:fldLock="1"/>
      </w:r>
      <w:r>
        <w:instrText>ADDIN CSL_CITATION { "citationItems" : [ { "id" : "ITEM-1", "itemData" : { "DOI" : "www.protectedplanet.net", "ISBN" : "9789774520822 9774520823", "URL" : "https://www.iucn.org/theme/protected-areas/our-work/world-database-protected-areas", "abstract" : "Cite: IUCN and UNEP-WCMC (2014), The World Database on Protected Areas (WDPA). Cambridge, UK: UNEP-WCMC. Available at: www.protectedplanet.net [Accessed 16/01/2015]", "accessed" : { "date-parts" : [ [ "2017", "10", "1" ] ] }, "author" : [ { "dropping-particle" : "", "family" : "IUCN and UNEP-WCMC", "given" : "", "non-dropping-particle" : "", "parse-names" : false, "suffix" : "" } ], "container-title" : "Annual Release", "id" : "ITEM-1", "issued" : { "date-parts" : [ [ "2014" ] ] }, "title" : "The world database on protected areas (WDPA)", "type" : "webpage" }, "uris" : [ "http://www.mendeley.com/documents/?uuid=7b95b6a4-2773-358f-9620-3d682c61e1d6" ] } ], "mendeley" : { "formattedCitation" : "(IUCN and UNEP-WCMC, 2014)", "plainTextFormattedCitation" : "(IUCN and UNEP-WCMC, 2014)", "previouslyFormattedCitation" : "(IUCN and UNEP-WCMC, 2014)" }, "properties" : {  }, "schema" : "https://github.com/citation-style-language/schema/raw/master/csl-citation.json" }</w:instrText>
      </w:r>
      <w:r>
        <w:fldChar w:fldCharType="separate"/>
      </w:r>
      <w:r w:rsidRPr="007E5B51">
        <w:t>(UNEP-WCMC</w:t>
      </w:r>
      <w:r w:rsidR="005F5709">
        <w:t xml:space="preserve"> &amp; IUCN</w:t>
      </w:r>
      <w:r w:rsidRPr="007E5B51">
        <w:t>, 2014)</w:t>
      </w:r>
      <w:r>
        <w:fldChar w:fldCharType="end"/>
      </w:r>
      <w:r w:rsidRPr="00E13B98">
        <w:t xml:space="preserve">. Key biodiversity areas cover 5.5% of Europe and Central Asia for Important Bird &amp; Biodiversity Areas and 0.01% for the Alliance for Zero Extinction sites. As of 2017, the </w:t>
      </w:r>
      <w:r w:rsidRPr="00E13B98">
        <w:lastRenderedPageBreak/>
        <w:t xml:space="preserve">proportion of Key biodiversity areas fully covered by protected areas in Europe and Central Asia is 33.3% of Alliance for Zero Extinction sites and 28.1% of Important Bird &amp; Biodiversity Areas. </w:t>
      </w:r>
    </w:p>
    <w:p w14:paraId="355E2508" w14:textId="3BF8932E" w:rsidR="00B84A10" w:rsidRPr="00E078B7" w:rsidRDefault="00B84A10" w:rsidP="00E078B7">
      <w:pPr>
        <w:rPr>
          <w:lang w:val="en-US"/>
        </w:rPr>
      </w:pPr>
      <w:r>
        <w:rPr>
          <w:lang w:eastAsia="en-GB"/>
        </w:rPr>
        <w:drawing>
          <wp:inline distT="0" distB="0" distL="0" distR="0" wp14:anchorId="2F194117" wp14:editId="40464DC8">
            <wp:extent cx="5759450" cy="3937635"/>
            <wp:effectExtent l="0" t="0" r="0" b="5715"/>
            <wp:docPr id="908" name="Picture 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3"/>
                    <a:stretch>
                      <a:fillRect/>
                    </a:stretch>
                  </pic:blipFill>
                  <pic:spPr>
                    <a:xfrm>
                      <a:off x="0" y="0"/>
                      <a:ext cx="5759450" cy="3937635"/>
                    </a:xfrm>
                    <a:prstGeom prst="rect">
                      <a:avLst/>
                    </a:prstGeom>
                  </pic:spPr>
                </pic:pic>
              </a:graphicData>
            </a:graphic>
          </wp:inline>
        </w:drawing>
      </w:r>
    </w:p>
    <w:p w14:paraId="20D49061" w14:textId="36028B1E" w:rsidR="0048205B" w:rsidRPr="00E13B98" w:rsidRDefault="0048205B" w:rsidP="00AE389F">
      <w:r w:rsidRPr="00E13B98">
        <w:t>In Western and Central Europe, the total coverage of protected areas is 14.9%, with 26.7% of the terrestrial area and 6.8% of the marine area being protected (</w:t>
      </w:r>
      <w:r w:rsidR="00B71742">
        <w:rPr>
          <w:b/>
        </w:rPr>
        <w:t>Figure 4.25</w:t>
      </w:r>
      <w:r w:rsidRPr="00E13B98">
        <w:t xml:space="preserve">). These subregions have the highest proportion of terrestrial and marine areas, and also the highest proportion of protected area coverage in Europe and Central Asia. Key biodiversity areas cover 6.4% of Western and Central Europe for Important Bird </w:t>
      </w:r>
      <w:r w:rsidR="00C958C6">
        <w:t>and</w:t>
      </w:r>
      <w:r w:rsidR="00C958C6" w:rsidRPr="00E13B98">
        <w:t xml:space="preserve"> </w:t>
      </w:r>
      <w:r w:rsidRPr="00E13B98">
        <w:t xml:space="preserve">Biodiversity Areas, and only 0.01% for Alliance for Zero Extinction sites. As of 2017, the proportion of Key biodiversity areas fully covered by protected areas in Western and Central Europe is 14.3% of Alliance for Zero Extinction sites and 35.5% of Important Bird </w:t>
      </w:r>
      <w:r w:rsidR="00C958C6">
        <w:t>and</w:t>
      </w:r>
      <w:r w:rsidRPr="00E13B98">
        <w:t xml:space="preserve"> Biodiversity Areas (</w:t>
      </w:r>
      <w:r w:rsidR="00B71742">
        <w:rPr>
          <w:b/>
        </w:rPr>
        <w:t>Figure 4.26</w:t>
      </w:r>
      <w:r w:rsidRPr="00E13B98">
        <w:t>). In Eastern Europe, the total coverage of protected areas is 7.5%, with 9.5% of the terrestrial area and 2.9% of the marine area (within the Exclusive Economic Zone) being protected (</w:t>
      </w:r>
      <w:r w:rsidR="00B71742">
        <w:rPr>
          <w:b/>
        </w:rPr>
        <w:t>Figure 4.25</w:t>
      </w:r>
      <w:r w:rsidRPr="00E13B98">
        <w:t xml:space="preserve">). Key biodiversity areas cover 4.8% of Eastern Europe for Important Biodiversity Areas, and 0.01% for Alliance for Zero Extinction sites. As of 2017, the percentage of Key biodiversity areas fully covered by protected areas in Eastern Europe is 100% of Alliance for Zero Extinction sites and 5.42% of Important Bird </w:t>
      </w:r>
      <w:r w:rsidR="00C958C6">
        <w:t>and</w:t>
      </w:r>
      <w:r w:rsidRPr="00E13B98">
        <w:t xml:space="preserve"> Biodiversity Areas (</w:t>
      </w:r>
      <w:r w:rsidR="00B71742">
        <w:rPr>
          <w:b/>
        </w:rPr>
        <w:t>Figure 4.27</w:t>
      </w:r>
      <w:r w:rsidRPr="00E13B98">
        <w:t>). In Central Asia, the total coverage of protected areas is 4.1%, with 4.2% of the terrestrial area and 2.4% of the marine area (within the Exclusive Economic Zone) being protected (</w:t>
      </w:r>
      <w:r w:rsidR="00B71742" w:rsidRPr="00B71742">
        <w:rPr>
          <w:b/>
        </w:rPr>
        <w:t>Figure 4.26</w:t>
      </w:r>
      <w:r w:rsidRPr="00E13B98">
        <w:t xml:space="preserve">). Key biodiversity areas cover 5.4% of </w:t>
      </w:r>
      <w:r>
        <w:t>Central Asia</w:t>
      </w:r>
      <w:r w:rsidRPr="00E13B98">
        <w:t xml:space="preserve"> for Important Bird </w:t>
      </w:r>
      <w:r w:rsidR="00C958C6">
        <w:t>and</w:t>
      </w:r>
      <w:r w:rsidRPr="00E13B98">
        <w:t xml:space="preserve"> Biodiversity Areas, and there are no Alliance for Zero Extinction sites in the subregion. As of 2017, the proportion of </w:t>
      </w:r>
      <w:r>
        <w:t>k</w:t>
      </w:r>
      <w:r w:rsidRPr="00E13B98">
        <w:t>ey biodiversity areas fully covered by protected areas in Central Asia is 4.65% (</w:t>
      </w:r>
      <w:r w:rsidR="00B71742" w:rsidRPr="00B71742">
        <w:rPr>
          <w:b/>
        </w:rPr>
        <w:t>Figure 4.27</w:t>
      </w:r>
      <w:r w:rsidRPr="00E13B98">
        <w:t>).</w:t>
      </w:r>
    </w:p>
    <w:p w14:paraId="0FE97E46" w14:textId="4ED584B8" w:rsidR="00860E0A" w:rsidRPr="00860E0A" w:rsidRDefault="00860E0A" w:rsidP="00860E0A">
      <w:pPr>
        <w:rPr>
          <w:lang w:val="en-US"/>
        </w:rPr>
      </w:pPr>
      <w:r>
        <w:rPr>
          <w:lang w:eastAsia="en-GB"/>
        </w:rPr>
        <w:lastRenderedPageBreak/>
        <w:drawing>
          <wp:inline distT="0" distB="0" distL="0" distR="0" wp14:anchorId="70517848" wp14:editId="7C3A1D27">
            <wp:extent cx="5759450" cy="3607435"/>
            <wp:effectExtent l="0" t="0" r="0" b="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4"/>
                    <a:stretch>
                      <a:fillRect/>
                    </a:stretch>
                  </pic:blipFill>
                  <pic:spPr>
                    <a:xfrm>
                      <a:off x="0" y="0"/>
                      <a:ext cx="5759450" cy="3607435"/>
                    </a:xfrm>
                    <a:prstGeom prst="rect">
                      <a:avLst/>
                    </a:prstGeom>
                  </pic:spPr>
                </pic:pic>
              </a:graphicData>
            </a:graphic>
          </wp:inline>
        </w:drawing>
      </w:r>
    </w:p>
    <w:p w14:paraId="0C06D470" w14:textId="14B71DC1" w:rsidR="0048205B" w:rsidRDefault="0048205B" w:rsidP="00AE389F">
      <w:r w:rsidRPr="00E13B98">
        <w:t xml:space="preserve"> </w:t>
      </w:r>
      <w:bookmarkStart w:id="1362" w:name="_Ref496534543"/>
    </w:p>
    <w:p w14:paraId="4FFD333A" w14:textId="6F0BB4F1" w:rsidR="00A650A5" w:rsidRDefault="00A650A5" w:rsidP="00AE389F">
      <w:r>
        <w:rPr>
          <w:lang w:eastAsia="en-GB"/>
        </w:rPr>
        <w:drawing>
          <wp:inline distT="0" distB="0" distL="0" distR="0" wp14:anchorId="2F2974DE" wp14:editId="14478114">
            <wp:extent cx="5759450" cy="4832985"/>
            <wp:effectExtent l="0" t="0" r="0" b="5715"/>
            <wp:docPr id="909" name="Picture 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5"/>
                    <a:stretch>
                      <a:fillRect/>
                    </a:stretch>
                  </pic:blipFill>
                  <pic:spPr>
                    <a:xfrm>
                      <a:off x="0" y="0"/>
                      <a:ext cx="5759450" cy="4832985"/>
                    </a:xfrm>
                    <a:prstGeom prst="rect">
                      <a:avLst/>
                    </a:prstGeom>
                  </pic:spPr>
                </pic:pic>
              </a:graphicData>
            </a:graphic>
          </wp:inline>
        </w:drawing>
      </w:r>
    </w:p>
    <w:bookmarkEnd w:id="1362"/>
    <w:p w14:paraId="7AE11625" w14:textId="748533A5" w:rsidR="0048205B" w:rsidRPr="00966794" w:rsidRDefault="0048205B" w:rsidP="00AE389F">
      <w:pPr>
        <w:rPr>
          <w:lang w:val="de-CH"/>
        </w:rPr>
      </w:pPr>
      <w:r w:rsidRPr="00E13B98">
        <w:lastRenderedPageBreak/>
        <w:t>The main trend in protected area development in Europe and Central Asia is increasing area under protection.</w:t>
      </w:r>
      <w:r w:rsidRPr="00E13B98">
        <w:rPr>
          <w:b/>
          <w:i/>
        </w:rPr>
        <w:t xml:space="preserve"> </w:t>
      </w:r>
      <w:r w:rsidRPr="00E13B98">
        <w:t xml:space="preserve">Increase within the </w:t>
      </w:r>
      <w:r>
        <w:t>European Union</w:t>
      </w:r>
      <w:r w:rsidRPr="00E13B98">
        <w:t xml:space="preserve"> has been significant, </w:t>
      </w:r>
      <w:r>
        <w:t>amounting</w:t>
      </w:r>
      <w:r w:rsidRPr="00E13B98">
        <w:t xml:space="preserve"> to about 25% of land cover</w:t>
      </w:r>
      <w:r w:rsidR="00275218">
        <w:t xml:space="preserve"> (UNEP-WCMC</w:t>
      </w:r>
      <w:r w:rsidR="000E6DB3">
        <w:t xml:space="preserve"> &amp; IUCN</w:t>
      </w:r>
      <w:r w:rsidR="00275218">
        <w:t>, 2016)</w:t>
      </w:r>
      <w:r w:rsidRPr="00E13B98">
        <w:t xml:space="preserve">. Superficially, this suggests that the </w:t>
      </w:r>
      <w:r>
        <w:t xml:space="preserve">European Union </w:t>
      </w:r>
      <w:r w:rsidRPr="00E13B98">
        <w:t>has already met Aichi Biodiversity Target 11 of 17% protected terrestrial area</w:t>
      </w:r>
      <w:r>
        <w:t xml:space="preserve">. </w:t>
      </w:r>
      <w:r w:rsidRPr="00E13B98">
        <w:t>However, the bio-geographical and ecological representativeness</w:t>
      </w:r>
      <w:r>
        <w:t xml:space="preserve"> as well as connectivity</w:t>
      </w:r>
      <w:r w:rsidRPr="00E13B98">
        <w:t xml:space="preserve"> </w:t>
      </w:r>
      <w:r>
        <w:fldChar w:fldCharType="begin" w:fldLock="1"/>
      </w:r>
      <w:r>
        <w:instrText>ADDIN CSL_CITATION { "citationItems" : [ { "id" : "ITEM-1", "itemData" : { "author" : [ { "dropping-particle" : "", "family" : "Angelstam", "given" : "P.", "non-dropping-particle" : "", "parse-names" : false, "suffix" : "" }, { "dropping-particle" : "", "family" : "Andersson", "given" : "K.", "non-dropping-particle" : "", "parse-names" : false, "suffix" : "" }, { "dropping-particle" : "", "family" : "Axelsson", "given" : "R.", "non-dropping-particle" : "", "parse-names" : false, "suffix" : "" }, { "dropping-particle" : "", "family" : "Elbakidze", "given" : "M.", "non-dropping-particle" : "", "parse-names" : false, "suffix" : "" }, { "dropping-particle" : "", "family" : "Jonsson", "given" : "B.-G.", "non-dropping-particle" : "", "parse-names" : false, "suffix" : "" }, { "dropping-particle" : "", "family" : "Roberge", "given" : "J.-M.", "non-dropping-particle" : "", "parse-names" : false, "suffix" : "" } ], "container-title" : "Silva Fennica", "id" : "ITEM-1", "issue" : "5", "issued" : { "date-parts" : [ [ "2011" ] ] }, "page" : "1111-1133", "title" : "Protecting forest areas for biodiversity in Sweden 1991-2010: policy implementation process and outcomes on the ground", "type" : "article-journal", "volume" : "45" }, "prefix" : "e.g.,", "uris" : [ "http://www.mendeley.com/documents/?uuid=f9d4209b-41c2-4979-9f57-7154dfaf050e" ] } ], "mendeley" : { "formattedCitation" : "(e.g., P. Angelstam et al., 2011)", "plainTextFormattedCitation" : "(e.g., P. Angelstam et al., 2011)", "previouslyFormattedCitation" : "(e.g., P. Angelstam et al., 2011)" }, "properties" : {  }, "schema" : "https://github.com/citation-style-language/schema/raw/master/csl-citation.json" }</w:instrText>
      </w:r>
      <w:r>
        <w:fldChar w:fldCharType="separate"/>
      </w:r>
      <w:r w:rsidRPr="00DC0FED">
        <w:t xml:space="preserve">(e.g., Angelstam </w:t>
      </w:r>
      <w:r w:rsidR="000D7D89" w:rsidRPr="000D7D89">
        <w:rPr>
          <w:i/>
        </w:rPr>
        <w:t>et al.</w:t>
      </w:r>
      <w:r w:rsidRPr="00DC0FED">
        <w:t>, 2011)</w:t>
      </w:r>
      <w:r>
        <w:fldChar w:fldCharType="end"/>
      </w:r>
      <w:r w:rsidRPr="00E13B98">
        <w:t xml:space="preserve"> of protected area needs further research. Consequently, tools for monitoring and analytic prioritization are clearly needed</w:t>
      </w:r>
      <w:r>
        <w:t xml:space="preserve"> </w:t>
      </w:r>
      <w:r>
        <w:fldChar w:fldCharType="begin" w:fldLock="1"/>
      </w:r>
      <w: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914c3cf-cea7-41d5-99b7-7f28e4e4322c" ] }, { "id" : "ITEM-2", "itemData" : { "DOI" : "10.1556/ComEc.9.2008.2.3", "ISSN" : "1585-8553", "author" : [ { "dropping-particle" : "", "family" : "Rosati", "given" : "L.", "non-dropping-particle" : "", "parse-names" : false, "suffix" : "" }, { "dropping-particle" : "", "family" : "Marignani", "given" : "M.", "non-dropping-particle" : "", "parse-names" : false, "suffix" : "" }, { "dropping-particle" : "", "family" : "Blasi", "given" : "C.", "non-dropping-particle" : "", "parse-names" : false, "suffix" : "" } ], "container-title" : "Community Ecology", "id" : "ITEM-2", "issue" : "2", "issued" : { "date-parts" : [ [ "2008", "12" ] ] }, "page" : "147-154", "title" : "A gap analysis comparing Natura 2000 vs National Protected Area network with potential natural vegetation", "type" : "article-journal", "volume" : "9" }, "uris" : [ "http://www.mendeley.com/documents/?uuid=be90aa2c-acd6-4503-b2f0-41085ff3a7e9" ] }, { "id" : "ITEM-3", "itemData" : { "DOI" : "10.1007/s10531-014-0787-2", "ISSN" : "0960-3115", "author" : [ { "dropping-particle" : "", "family" : "Schultze", "given" : "Juliane", "non-dropping-particle" : "", "parse-names" : false, "suffix" : "" }, { "dropping-particle" : "", "family" : "G\u00e4rtner", "given" : "Stefanie", "non-dropping-</w:instrText>
      </w:r>
      <w:r w:rsidRPr="008A33E2">
        <w:rPr>
          <w:lang w:val="de-CH"/>
        </w:rPr>
        <w:instrText>particle" : "", "parse-names" : false, "suffix" : "" }, { "dropping-particle" : "", "family" : "Bauhus", "given" : "J\u00fcrgen", "non-dropping-particle" : "", "parse-names" : false, "suffix" : "" }, { "dropping-particle" : "", "family" : "Meyer", "given" : "Peter", "non-dropping-particle" : "", "parse-names" : false, "suffix" : "" }, { "dropping-particle" : "", "family" : "Reif", "given" : "Albert", "non-dropping-particle" : "", "parse-names" : false, "suffix" : "" } ], "container-title" : "Biodiversity and Conservation", "id" : "ITEM-3", "issue" : "14", "issued" : { "date-parts" : [ [ "2014", "12", "28" ] ] }, "page" : "3519-3542", "title" : "Criteria to evaluate the conservation value of strictly protected forest reserves in Central Europe", "type" : "article-journal", "volume" : "23" }, "uris" : [ "http://www.mendeley.com/documents/?uuid=020647bc-fd5a-473c-a8be-7aeeca195c3e" ] } ], "mendeley" : { "formattedCitation" : "(Branquart, Verheyen, &amp; Latham, 2008; Rosati, Marignani, &amp; Blasi, 2008; Schultze, G\u00e4rtner, Bauhus, Meyer, &amp; Reif, 2014)", "plainTextFormattedCitation" : "(Branquart, Verheyen, &amp; Latham, 2008; Rosati, Marignani, &amp; Blasi, 2008; Schultze, G\u00e4rtner, Bauhus, Meyer, &amp; Reif, 2014)", "previouslyFormattedCitation" : "(Branquart, Verheyen, &amp; Latham, 2008; Rosati, Marignani, &amp; Blasi, 2008; Schultze, G\u00e4rtner, Bauhus, Meyer, &amp; Reif, 2014)" }, "properties" : {  }, "schema" : "https://github.com/citation-style-language/schema/raw/master/csl-citation.json" }</w:instrText>
      </w:r>
      <w:r>
        <w:fldChar w:fldCharType="separate"/>
      </w:r>
      <w:r w:rsidRPr="008A33E2">
        <w:rPr>
          <w:lang w:val="de-CH"/>
        </w:rPr>
        <w:t>(Branquart</w:t>
      </w:r>
      <w:r w:rsidR="00762159">
        <w:rPr>
          <w:i/>
          <w:lang w:val="de-CH"/>
        </w:rPr>
        <w:t xml:space="preserve"> et al.</w:t>
      </w:r>
      <w:r w:rsidRPr="008A33E2">
        <w:rPr>
          <w:lang w:val="de-CH"/>
        </w:rPr>
        <w:t>, 2008; Rosati</w:t>
      </w:r>
      <w:r w:rsidR="00762159">
        <w:rPr>
          <w:i/>
          <w:lang w:val="de-CH"/>
        </w:rPr>
        <w:t xml:space="preserve"> et al.</w:t>
      </w:r>
      <w:r w:rsidRPr="008A33E2">
        <w:rPr>
          <w:lang w:val="de-CH"/>
        </w:rPr>
        <w:t>, 2008; Schultze</w:t>
      </w:r>
      <w:r w:rsidR="00762159">
        <w:rPr>
          <w:i/>
          <w:lang w:val="de-CH"/>
        </w:rPr>
        <w:t xml:space="preserve"> et al.</w:t>
      </w:r>
      <w:r w:rsidRPr="008A33E2">
        <w:rPr>
          <w:lang w:val="de-CH"/>
        </w:rPr>
        <w:t>, 2014)</w:t>
      </w:r>
      <w:r>
        <w:fldChar w:fldCharType="end"/>
      </w:r>
      <w:r w:rsidRPr="008A33E2">
        <w:rPr>
          <w:lang w:val="de-CH"/>
        </w:rPr>
        <w:t>.</w:t>
      </w:r>
    </w:p>
    <w:p w14:paraId="281B873F" w14:textId="5D054571" w:rsidR="0048205B" w:rsidRDefault="0048205B" w:rsidP="00AE389F">
      <w:r w:rsidRPr="00E13B98">
        <w:t xml:space="preserve">Analysis of the development of protected areas in the boreal zone in Western and Eastern Europe over the last 100 years </w:t>
      </w:r>
      <w:r>
        <w:fldChar w:fldCharType="begin" w:fldLock="1"/>
      </w:r>
      <w:r>
        <w:instrText>ADDIN CSL_CITATION { "citationItems" : [ { "id" : "ITEM-1", "itemData" : { "DOI" : "10.1007/s13280-012-0375-1", "ISBN" : "0044-7447",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 ] }, "page" : "201-214", "title" : "Protected area as an indicator of ecological sustainability? A century of development in Europe's boreal forest", "type" : "article-journal", "volume" : "42" }, "uris" : [ "http://www.mendeley.com/documents/?uuid=6a2a0f74-aac4-3524-aca2-d8e51df60235" ] } ], "mendeley" : { "formattedCitation" : "(Elbakidze, Angelstam, et al., 2013)", "plainTextFormattedCitation" : "(Elbakidze, Angelstam, et al., 2013)", "previouslyFormattedCitation" : "(Elbakidze, Angelstam, et al., 2013)" }, "properties" : {  }, "schema" : "https://github.com/citation-style-language/schema/raw/master/csl-citation.json" }</w:instrText>
      </w:r>
      <w:r>
        <w:fldChar w:fldCharType="separate"/>
      </w:r>
      <w:r w:rsidRPr="00CE043E">
        <w:t xml:space="preserve">(Elbakidze </w:t>
      </w:r>
      <w:r w:rsidR="000D7D89" w:rsidRPr="000D7D89">
        <w:rPr>
          <w:i/>
        </w:rPr>
        <w:t>et al.</w:t>
      </w:r>
      <w:r w:rsidRPr="00CE043E">
        <w:t>, 2013</w:t>
      </w:r>
      <w:r w:rsidR="00762159">
        <w:t>b</w:t>
      </w:r>
      <w:r w:rsidRPr="00CE043E">
        <w:t>)</w:t>
      </w:r>
      <w:r>
        <w:fldChar w:fldCharType="end"/>
      </w:r>
      <w:r w:rsidRPr="00E13B98">
        <w:t xml:space="preserve"> shows that the areal extent of protected areas has increased from approximately 1500 ha in 1909 to 23 million ha in 2010 (</w:t>
      </w:r>
      <w:r w:rsidR="00F3202B" w:rsidRPr="00F3202B">
        <w:rPr>
          <w:b/>
        </w:rPr>
        <w:t>Figure 4.28</w:t>
      </w:r>
      <w:r w:rsidRPr="00E13B98">
        <w:t>). The area proportion, size and management profiles of protected areas were very different over time among boreal countries. Throughout this 100-year study period, the least productive northern boreal forest was preferentially protected (</w:t>
      </w:r>
      <w:r w:rsidR="00F3202B" w:rsidRPr="00F3202B">
        <w:rPr>
          <w:b/>
        </w:rPr>
        <w:t>Figure 4.28</w:t>
      </w:r>
      <w:r>
        <w:t xml:space="preserve"> and</w:t>
      </w:r>
      <w:r w:rsidRPr="00E13B98">
        <w:t xml:space="preserve"> </w:t>
      </w:r>
      <w:r w:rsidR="00F3202B" w:rsidRPr="00F3202B">
        <w:rPr>
          <w:b/>
        </w:rPr>
        <w:t>Figure 4.29</w:t>
      </w:r>
      <w:r w:rsidRPr="00E13B98">
        <w:t xml:space="preserve">). The uneven representation of protected areas among boreal zone in Western and Eastern Europe was maintained over almost the entire previous century and presents a big challenge for boreal forest conservation </w:t>
      </w:r>
      <w:r>
        <w:fldChar w:fldCharType="begin" w:fldLock="1"/>
      </w:r>
      <w:r>
        <w:instrText>ADDIN CSL_CITATION { "citationItems" : [ { "id" : "ITEM-1", "itemData" : { "DOI" : "10.1007/s13280-011-0147-3", "ISSN" : "0044-7447", "author" : [ { "dropping-particle" : "", "family" : "Hanski", "given" : "Ilkka", "non-dropping-particle" : "", "parse-names" : false, "suffix" : "" } ], "container-title" : "AMBIO", "id" : "ITEM-1", "issue" : "3", "issued" : { "date-parts" : [ [ "2011", "5", "18" ] ] }, "page" : "248-255", "title" : "Habitat Loss, the Dynamics of Biodiversity, and a Perspective on Conservation", "type" : "article-journal", "volume" : "40" }, "prefix" : "e.g. ", "uris" : [ "http://www.mendeley.com/documents/?uuid=cd8c364c-6893-4d4b-8d8e-e0b3fe6b90c4" ] }, { "id" : "ITEM-2", "itemData" : { "author" : [ { "dropping-particle" : "", "family" : "Uotila", "given" : "A.", "non-dropping-particle" : "", "parse-names" : false, "suffix" : "" }, { "dropping-particle" : "", "family" : "Kouki", "given" : "J.", "non-dropping-particle" : "", "parse-names" : false, "suffix" : "" }, { "dropping-particle" : "", "family" : "Kontkanen", "given" : "H.", "non-dropping-particle" : "", "parse-names" : false, "suffix" : "" }, { "dropping-particle" : "", "family" : "Pulkkinen", "given" : "P.", "non-dropping-particle" : "", "parse-names" : false, "suffix" : "" } ], "container-title" : "Forest Ecology and Management", "id" : "ITEM-2", "issued" : { "date-parts" : [ [ "2002" ] ] }, "page" : "257-277", "title" : "Assessing the naturalness of boreal forests in eastern Fennoscandia", "type" : "article-journal", "volume" : "161" }, "uris" : [ "http://www.mendeley.com/documents/?uuid=1c9ab737-3c2c-31a2-b718-0ba19e287ae9" ] }, { "id" : "ITEM-3", "itemData" : { "DOI" : "10.1016/j.biocon.2006.08.006", "ISSN" : "00063207", "author" : [ { "dropping-particle" : "", "family" : "Virkala", "given" : "R", "non-dropping-particle" : "", "parse-names" : false, "suffix" : "" }, { "dropping-particle" : "", "family" : "Rajasarkka", "given" : "A", "non-dropping-particle" : "", "parse-names" : false, "suffix" : "" } ], "container-title" : "Biological Conservation", "id" : "ITEM-3", "issue" : "3", "issued" : { "date-parts" : [ [ "2007", "1", "1" ] ] }, "page" : "361-371", "publisher" : "Elsevier", "title" : "Uneven regional distribution of protected areas in Finland: Consequences for boreal forest bird populations", "type" : "article-journal", "volume" : "134" }, "uris" : [ "http://www.mendeley.com/documents/?uuid=c5b543f6-1215-3972-90e2-fc9f5bea4039" ] } ], "mendeley" : { "formattedCitation" : "(e.g. Ilkka Hanski, 2011; Uotila, Kouki, Kontkanen, &amp; Pulkkinen, 2002; Virkala &amp; Rajasarkka, 2007)", "plainTextFormattedCitation" : "(e.g. Ilkka Hanski, 2011; Uotila, Kouki, Kontkanen, &amp; Pulkkinen, 2002; Virkala &amp; Rajasarkka, 2007)", "previouslyFormattedCitation" : "(e.g. Ilkka Hanski, 2011; Uotila, Kouki, Kontkanen, &amp; Pulkkinen, 2002; Virkala &amp; Rajasarkka, 2007)" }, "properties" : {  }, "schema" : "https://github.com/citation-style-language/schema/raw/master/csl-citation.json" }</w:instrText>
      </w:r>
      <w:r>
        <w:fldChar w:fldCharType="separate"/>
      </w:r>
      <w:r w:rsidRPr="00DC0FED">
        <w:t>(e.g. Hanski, 2011; Uotila</w:t>
      </w:r>
      <w:r w:rsidR="00762159">
        <w:rPr>
          <w:i/>
        </w:rPr>
        <w:t xml:space="preserve"> et al.</w:t>
      </w:r>
      <w:r w:rsidRPr="00DC0FED">
        <w:t>, 2002; Virkala &amp; Rajasarkka, 2007)</w:t>
      </w:r>
      <w:r>
        <w:fldChar w:fldCharType="end"/>
      </w:r>
      <w:r w:rsidRPr="00E13B98">
        <w:t xml:space="preserve">. Another challenge for ecological sustainability is that the vast majority of boreal protected areas are small. According to many studies concerning the requirements of species with different life histories </w:t>
      </w:r>
      <w:r>
        <w:fldChar w:fldCharType="begin" w:fldLock="1"/>
      </w:r>
      <w:r>
        <w:instrText>ADDIN CSL_CITATION { "citationItems" : [ { "id" : "ITEM-1", "itemData" : { "author" : [ { "dropping-particle" : "", "family" : "McNab", "given" : "B.K.", "non-dropping-particle" : "", "parse-names" : false, "suffix" : "" } ], "container-title" : "American Naturalist", "id" : "ITEM-1", "issued" : { "date-parts" : [ [ "1963" ] ] }, "page" : "133\u2013140", "title" : "Bioenergetics and the determination of home range size", "type" : "article-journal", "volume" : "97" }, "uris" : [ "http://www.mendeley.com/documents/?uuid=a0da8ff5-c979-40a7-baa5-ef06e6ff0818" ] }, { "id" : "ITEM-2", "itemData" : { "author" : [ { "dropping-particle" : "", "family" : "Belovsky", "given" : "G.", "non-dropping-particle" : "", "parse-names" : false, "suffix" : "" } ], "container-title" : "Viable populations for conservation", "editor" : [ { "dropping-particle" : "", "family" : "Soule\u00b4", "given" : "M.", "non-dropping-particle" : "", "parse-names" : false, "suffix" : "" } ], "id" : "ITEM-2", "issued" : { "date-parts" : [ [ "1987" ] ] }, "page" : "35-57", "publisher" : "Cambridge University Press", "publisher-place" : "Cambridge", "title" : "Extinction models and mammalian persistence", "type" : "chapter" }, "uris" : [ "http://www.mendeley.com/documents/?uuid=39b70a63-d763-358f-ab46-fadf066ac4f5" ] }, { "id" : "ITEM-3", "itemData" : { "author" : [ { "dropping-particle" : "", "family" : "Menges", "given" : "E.S.", "non-dropping-particle" : "", "parse-names" : false, "suffix" : "" } ], "container-title" : "Genetics and conservation of rare plants", "editor" : [ { "dropping-particle" : "", "family" : "Falk", "given" : "D.A.I.", "non-dropping-particle" : "", "parse-names" : false, "suffix" : "" }, { "dropping-particle" : "", "family" : "Holsinger", "given" : "K.E.", "non-dropping-particle" : "", "parse-names" : false, "suffix" : "" } ], "id" : "ITEM-3", "issued" : { "date-parts" : [ [ "1991" ] ] }, "page" : "45\u201361", "publisher" : "Oxford University Press", "publisher-place" : "New York", "title" : "The application of minimum viable population theory to plants", "type" : "chapter" }, "uris" : [ "http://www.mendeley.com/documents/?uuid=3f1b84e0-eaaf-4162-919a-6c0114e78c62" ] }, { "id" : "ITEM-4", "itemData" : { "author" : [ { "dropping-particle" : "", "family" : "Meffe", "given" : "G.", "non-dropping-particle" : "", "parse-names" : false, "suffix" : "" }, { "dropping-particle" : "", "family" : "Carroll", "given" : "C.", "non-dropping-particle" : "", "parse-names" : false, "suffix" : "" } ], "id" : "ITEM-4", "issued" : { "date-parts" : [ [ "1994" ] ] }, "publisher" : "Sinauer", "publisher-place" : "Massachusetts", "title" : "Principles of conservation biology", "type" : "book" }, "uris" : [ "http://www.mendeley.com/documents/?uuid=d1bc1958-3020-457e-a972-a891a67a824b" ] }, { "id" : "ITEM-5", "itemData" : { "DOI" : "10.1111/j.1600-0587.1997.tb00410.x", "ISSN" : "0906-7590", "author" : [ { "dropping-particle" : "", "family" : "Edenius", "given" : "Lars", "non-dropping-particle" : "", "parse-names" : false, "suffix" : "" }, { "dropping-particle" : "", "family" : "Sjoberg", "given" : "Kjell", "non-dropping-particle" : "", "parse-names" : false, "suffix" : "" } ], "container-title" : "Ecography", "id" : "ITEM-5", "issue" : "5", "issued" : { "date-parts" : [ [ "1997", "10" ] ] }, "page" : "425-431", "title" : "Distribution of birds in natural landscape mosaics of old-growth forests in northern Sweden: relations to habitat area and landscape context", "type" : "article-journal", "volume" : "20" }, "uris" : [ "http://www.mendeley.com/documents/?uuid=60d0f8fc-8584-4101-9c72-5050c15dda0a" ] }, { "id" : "ITEM-6", "itemData" : { "DOI" : "10.1023/A:1008085902053", "ISSN" : "09212973", "author" : [ { "dropping-particle" : "", "family" : "Jansson", "given" : "G.", "non-dropping-particle" : "", "parse-names" : false, "suffix" : "" }, { "dropping-particle" : "", "family" : "Angelstam", "given" : "P.", "non-dropping-particle" : "", "parse-names" : false, "suffix" : "" } ], "container-title" : "Landscape Ecology", "id" : "ITEM-6", "issue" : "3", "issued" : { "date-parts" : [ [ "1999" ] ] }, "page" : "283-290", "title" : "Thresholds of landscape composition for the presence of the long-tailed tit in a boreal landscape", "type" : "article-journal", "volume" : "14" }, "uris" : [ "http://www.mendeley.com/documents/?uuid=10e0c513-6252-421c-b102-83d3a239c97d" ] }, { "id" : "ITEM-7", "itemData" : { "DOI" : "10.1080/02827581.2003.9728293", "ISSN" : "0282-7581", "author" : [ { "dropping-particle" : "", "family" : "Jansson", "given" : "Gunnar", "non-dropping-particle" : "", "parse-names" : false, "suffix" : "" }, { "dropping-particle" : "", "family" : "Andr\u00e9n", "given" : "Henrik", "non-dropping-particle" : "", "parse-names" : false, "suffix" : "" } ], "container-title" : "Scandinavian Journal of Forest Research", "id" : "ITEM-7", "issue" : "3", "issued" : { "date-parts" : [ [ "2003", "1" ] ] }, "page" : "225-236", "title" : "Habitat Composition and Bird Diversity in Managed Boreal Forests", "type" : "article-journal", "volume" : "18" }, "uris" : [ "http://www.mendeley.com/documents/?uuid=a6e18952-aaa2-4772-956f-740476c63472" ] }, { "id" : "ITEM-8", "itemData" : { "DOI" : "10.1111/j.1523-1739.2004.00450.x", "ISSN" : "08888892", "author" : [ { "dropping-particle" : "", "family" : "Roberge", "given" : "Jean-Michel", "non-dropping-particle" : "", "parse-names" : false, "suffix" : "" }, { "dropping-particle" : "", "family" : "Angelstam", "given" : "Per K.", "non-dropping-particle" : "", "parse-names" : false, "suffix" : "" } ], "container-title" : "Conservation Biology", "id" : "ITEM-8", "issue" : "1", "issued" : { "date-parts" : [ [ "2004", "2" ] ] }, "page" : "76-85", "title" : "Usefulness of the Umbrella Species Concept as a Conservation Tool", "type" : "article-journal", "volume" : "18" }, "uris" : [ "http://www.mendeley.com/documents/?uuid=74e877da-e841-4bb2-9199-d0a17a4edd13" ] }, { "id" : "ITEM-9", "itemData" : { "DOI" : "10.1017/CBO9780511614774.019", "ISBN" : "139780521532035", "ISSN" : "13633090", "abstract" : "Conflicts in land use are an inevitable consequence of the presently high human population densities living on a planet of finite size. Within this finite space, land use planners struggle to integrate as many potentially conflicting elements as possible using two approaches: the multi-use concept where compatible land uses can occur in the same area, and zoning. Zoning is any form of geographically differentiated land management where different forms of potentially conflicting land use are given priority in different areas. For example, in modern town planning some areas are zoned as residential, others as commercial, industrial, agricultural or recreational. Zoning has been widely used in biodiversity conservation in the creation of national parks, nature reserves and other protected areas. The focus of this chapter is to examine how zoning can be applied to the conservation of large carnivores. This requires balancing the twin goals of conserving viable populations of large carnivores, and minimizing conflicts with humans, which is proving to be an exceptional challenge in our crowded world.", "author" : [ { "dropping-particle" : "", "family" : "Linnell", "given" : "J. D C", "non-dropping-particle" : "", "parse-names" : false, "suffix" : "" }, { "dropping-particle" : "", "family" : "Nilsen", "given" : "E B", "non-dropping-particle" : "", "parse-names" : false, "suffix" : "" }, { "dropping-particle" : "", "family" : "Lande", "given" : "U S", "non-dropping-particle" : "", "parse-names" : false, "suffix" : "" }, { "dropping-particle" : "", "family" : "Herfindal", "given" : "I", "non-dropping-particle" : "", "parse-names" : false, "suffix" : "" }, { "dropping-particle" : "", "family" : "Odden", "given" : "J", "non-dropping-particle" : "", "parse-names" : false, "suffix" : "" }, { "dropping-particle" : "", "family" : "Skogen", "given" : "K", "non-dropping-particle" : "", "parse-names" : false, "suffix" : "" }, { "dropping-particle" : "", "family" : "Andersen", "given" : "R", "non-dropping-particle" : "", "parse-names" : false, "suffix" : "" }, { "dropping-particle" : "", "family" : "Breitenmoser", "given" : "U", "non-dropping-particle" : "", "parse-names" : false, "suffix" : "" } ], "container-title" : "People and Wildlive, Conflict or Coexistence", "editor" : [ { "dropping-particle" : "", "family" : "Woodroffe, R., Thirgood, S., Rabinowitz", "given" : "A.", "non-dropping-particle" : "", "parse-names" : false, "suffix" : "" } ], "id" : "ITEM-9", "issued" : { "date-parts" : [ [ "2005" ] ] }, "page" : "165-172", "publisher" : "Cambridge University Press", "title" : "Zoning as a means of mitigating conflicts with large carnivores: principles and reality", "type" : "article-journal", "volume" : "1" }, "uris" : [ "http://www.mendeley.com/documents/?uuid=1374e70f-a173-3ef9-ac66-4613be516bd3" ] }, { "id" : "ITEM-10", "itemData" : { "abstract" : "Aim This paper tests firstly for the existence of a general relationship between body size of terrestrial animals and their incN1ence across habitat patches of increasing size, and secondly for differences in this relationship between insects and vertebrates. Location The analysis was based on the occupancy pattern of 50 species from 15 different landscapes in a variety of ecosystems ranging from Central European grassland to Asian tropical forest. Methods The area-occupancy relationship was described by incN1ence functions that were calculated using logistic regression. A correlation analysis between body size of the species and the patch area referring to the two given points of the incN1ence function was performed. In order to test for an effect of taxon ( insects vs. vertebrates), an analysis of covariance was conducted. Results In all species, the incN1ence was found to increase with increasing patch area. The macroecological analysis showed a significant relationship between the incN1ence in habitat patches and the body size of terrestrial animals. The area requirement was found to increase linearly with increasing body size on a log-log scale. This relationship dN1 not differ significantly between insects and vertebrates. Conclusions The approach highlighted in this paper is to associate incN1ence functions with body size. The results suggest that body size is a general but rather rough predictor for the area requirements of animals. The relationship seems valN1 for a wN1e range of body sizes of terrestrial animals. However, further studies including isolation of habitats as well as additional species traits into the macroecological analysis of incN1ence functions are needed", "author" : [ { "dropping-particle" : "", "family" : "Biedermann", "given" : "R.", "non-dropping-particle" : "", "parse-names" : false, "suffix" : "" } ], "container-title" : "Global Ecology and Biogeography", "id" : "ITEM-10", "issue" : "5", "issued" : { "date-parts" : [ [ "2003" ] ] }, "page" : "381-387", "title" : "Body size and area-incN1ence relationships: is there a general pattern?", "type" : "article-journal", "volume" : "12" }, "uris" : [ "http://www.mendeley.com/documents/?uuid=1c887230-9398-34d5-b02b-b3c243ec2f62" ] } ], "mendeley" : { "formattedCitation" : "(Belovsky, 1987; Biedermann, 2003; Edenius &amp; Sjoberg, 1997; G. Jansson &amp; Angelstam, 1999; Gunnar Jansson &amp; Andr\u00e9n, 2003; J. D C Linnell et al., 2005; McNab, 1963; Meffe &amp; Carroll, 1994; Menges, 1991; Roberge &amp; Angelstam, 2004)", "plainTextFormattedCitation" : "(Belovsky, 1987; Biedermann, 2003; Edenius &amp; Sjoberg, 1997; G. Jansson &amp; Angelstam, 1999; Gunnar Jansson &amp; Andr\u00e9n, 2003; J. D C Linnell et al., 2005; McNab, 1963; Meffe &amp; Carroll, 1994; Menges, 1991; Roberge &amp; Angelstam, 2004)", "previouslyFormattedCitation" : "(Belovsky, 1987; Biedermann, 2003; Edenius &amp; Sjoberg, 1997; G. Jansson &amp; Angelstam, 1999; Gunnar Jansson &amp; Andr\u00e9n, 2003; J. D C Linnell et al., 2005; McNab, 1963; Meffe &amp; Carroll, 1994; Menges, 1991; Roberge &amp; Angelstam, 2004)" }, "properties" : {  }, "schema" : "https://github.com/citation-style-language/schema/raw/master/csl-citation.json" }</w:instrText>
      </w:r>
      <w:r>
        <w:fldChar w:fldCharType="separate"/>
      </w:r>
      <w:r w:rsidRPr="006367D3">
        <w:t xml:space="preserve">(Belovsky, 1987; Biedermann, 2003; Edenius &amp; Sjoberg, 1997; Jansson &amp; Angelstam, 1999; Jansson &amp; Andrén, 2003; Linnell </w:t>
      </w:r>
      <w:r w:rsidR="000D7D89" w:rsidRPr="000D7D89">
        <w:rPr>
          <w:i/>
        </w:rPr>
        <w:t>et al.</w:t>
      </w:r>
      <w:r w:rsidRPr="006367D3">
        <w:t>, 2005; McNab, 1963; Meffe &amp; Carroll, 1994; Menges, 1991; Roberge &amp; Angelstam, 2004)</w:t>
      </w:r>
      <w:r>
        <w:fldChar w:fldCharType="end"/>
      </w:r>
      <w:r w:rsidRPr="00E13B98">
        <w:t>, it is evident that many protected areas are too small for focal and umbrella species such as speciali</w:t>
      </w:r>
      <w:r>
        <w:t>z</w:t>
      </w:r>
      <w:r w:rsidRPr="00E13B98">
        <w:t>ed birds and area-demanding mammals.</w:t>
      </w:r>
    </w:p>
    <w:p w14:paraId="2E45ECC6" w14:textId="09423064" w:rsidR="00AA28FA" w:rsidRPr="00E13B98" w:rsidRDefault="00AA28FA" w:rsidP="00AE389F">
      <w:r>
        <w:rPr>
          <w:lang w:eastAsia="en-GB"/>
        </w:rPr>
        <w:drawing>
          <wp:inline distT="0" distB="0" distL="0" distR="0" wp14:anchorId="4B47129E" wp14:editId="555D2266">
            <wp:extent cx="5759450" cy="3785235"/>
            <wp:effectExtent l="0" t="0" r="0" b="5715"/>
            <wp:docPr id="910" name="Pictur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6"/>
                    <a:stretch>
                      <a:fillRect/>
                    </a:stretch>
                  </pic:blipFill>
                  <pic:spPr>
                    <a:xfrm>
                      <a:off x="0" y="0"/>
                      <a:ext cx="5759450" cy="3785235"/>
                    </a:xfrm>
                    <a:prstGeom prst="rect">
                      <a:avLst/>
                    </a:prstGeom>
                  </pic:spPr>
                </pic:pic>
              </a:graphicData>
            </a:graphic>
          </wp:inline>
        </w:drawing>
      </w:r>
    </w:p>
    <w:p w14:paraId="24EE0920" w14:textId="7A81BD05" w:rsidR="0048205B" w:rsidRDefault="0048205B" w:rsidP="000226B2">
      <w:pPr>
        <w:pStyle w:val="Caption"/>
      </w:pPr>
    </w:p>
    <w:p w14:paraId="2B342C97" w14:textId="3C5F833E" w:rsidR="001D1E50" w:rsidRPr="001D1E50" w:rsidRDefault="001D1E50" w:rsidP="001D1E50">
      <w:pPr>
        <w:rPr>
          <w:lang w:val="en-US"/>
        </w:rPr>
      </w:pPr>
      <w:r>
        <w:rPr>
          <w:lang w:eastAsia="en-GB"/>
        </w:rPr>
        <w:lastRenderedPageBreak/>
        <w:drawing>
          <wp:inline distT="0" distB="0" distL="0" distR="0" wp14:anchorId="373AAE7A" wp14:editId="36B8FD28">
            <wp:extent cx="5759450" cy="5053965"/>
            <wp:effectExtent l="0" t="0" r="0" b="0"/>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7"/>
                    <a:stretch>
                      <a:fillRect/>
                    </a:stretch>
                  </pic:blipFill>
                  <pic:spPr>
                    <a:xfrm>
                      <a:off x="0" y="0"/>
                      <a:ext cx="5759450" cy="5053965"/>
                    </a:xfrm>
                    <a:prstGeom prst="rect">
                      <a:avLst/>
                    </a:prstGeom>
                  </pic:spPr>
                </pic:pic>
              </a:graphicData>
            </a:graphic>
          </wp:inline>
        </w:drawing>
      </w:r>
    </w:p>
    <w:p w14:paraId="5AE0C752" w14:textId="6A584888" w:rsidR="0048205B" w:rsidRPr="00E13B98" w:rsidRDefault="0048205B" w:rsidP="00AE389F">
      <w:r w:rsidRPr="00E13B98">
        <w:t xml:space="preserve">The number of marine protected areas around the world has increased in recent decades, including in the </w:t>
      </w:r>
      <w:r>
        <w:t>European Union</w:t>
      </w:r>
      <w:r w:rsidRPr="00E13B98">
        <w:t xml:space="preserve">, aiming at the enhancement of local fisheries </w:t>
      </w:r>
      <w:r>
        <w:fldChar w:fldCharType="begin" w:fldLock="1"/>
      </w:r>
      <w:r>
        <w:instrText>ADDIN CSL_CITATION { "citationItems" : [ { "id" : "ITEM-1", "itemData" : { "author" : [ { "dropping-particle" : "", "family" : "Jones", "given" : "G.P.", "non-dropping-particle" : "", "parse-names" : false, "suffix" : "" }, { "dropping-particle" : "", "family" : "Cole", "given" : "R.", "non-dropping-particle" : "", "parse-names" : false, "suffix" : "" }, { "dropping-particle" : "", "family" : "Battershill", "given" : "C.N", "non-dropping-particle" : "", "parse-names" : false, "suffix" : "" } ], "container-title" : "Proceedings of the Second International Temperate Reef. Sysmposium", "editor" : [ { "dropping-particle" : "", "family" : "Battershill", "given" : "C.N", "non-dropping-particle" : "", "parse-names" : false, "suffix" : "" } ], "id" : "ITEM-1", "issued" : { "date-parts" : [ [ "1993" ] ] }, "page" : "2-45", "publisher" : "NIWA Publications", "publisher-place" : "Auckland", "title" : "Marine reserves: Do they work?", "type" : "paper-conference" }, "uris" : [ "http://www.mendeley.com/documents/?uuid=a8d01206-5fab-43f5-af34-dfe62d8995ad" ] }, { "id" : "ITEM-2", "itemData" : { "DOI" : "10.2307/3099993", "author" : [ { "dropping-particle" : "", "family" : "Lubchenco", "given" : "Jane", "non-dropping-particle" : "", "parse-names" : false, "suffix" : "" }, { "dropping-particle" : "", "family" : "Palumbi", "given" : "Stephen R.", "non-dropping-particle" : "", "parse-names" : false, "suffix" : "" }, { "dropping-particle" : "", "family" : "Gaines", "given" : "Steven D.", "non-dropping-particle" : "", "parse-names" : false, "suffix" : "" }, { "dropping-particle" : "", "family" : "Andelman", "given" : "Sandy", "non-dropping-particle" : "", "parse-names" : false, "suffix" : "" } ], "container-title" : "Ecological Applications", "id" : "ITEM-2", "issue" : "1", "issued" : { "date-parts" : [ [ "2003" ] ] }, "page" : "Supplement, S3-S7", "publisher" : "WileyEcological Society of America", "title" : "Plugging a Hole in the Ocean: The Emerging Science of Marine Reserves", "type" : "article-journal", "volume" : "13" }, "uris" : [ "http://www.mendeley.com/documents/?uuid=d5f91387-3388-3c3e-ad20-d833a9984305" ] } ], "mendeley" : { "formattedCitation" : "(G. P. Jones, Cole, &amp; Battershill, 1993; Lubchenco, Palumbi, Gaines, &amp; Andelman, 2003)", "plainTextFormattedCitation" : "(G. P. Jones, Cole, &amp; Battershill, 1993; Lubchenco, Palumbi, Gaines, &amp; Andelman, 2003)", "previouslyFormattedCitation" : "(G. P. Jones, Cole, &amp; Battershill, 1993; Lubchenco, Palumbi, Gaines, &amp; Andelman, 2003)" }, "properties" : {  }, "schema" : "https://github.com/citation-style-language/schema/raw/master/csl-citation.json" }</w:instrText>
      </w:r>
      <w:r>
        <w:fldChar w:fldCharType="separate"/>
      </w:r>
      <w:r w:rsidRPr="00DC0FED">
        <w:t>(Jones</w:t>
      </w:r>
      <w:r w:rsidR="00F93210">
        <w:rPr>
          <w:i/>
        </w:rPr>
        <w:t xml:space="preserve"> et al.</w:t>
      </w:r>
      <w:r w:rsidRPr="00DC0FED">
        <w:t>, 1993; Lubchenco</w:t>
      </w:r>
      <w:r w:rsidR="001E2659">
        <w:rPr>
          <w:i/>
        </w:rPr>
        <w:t xml:space="preserve"> et al.</w:t>
      </w:r>
      <w:r w:rsidRPr="00DC0FED">
        <w:t>, 2003)</w:t>
      </w:r>
      <w:r>
        <w:fldChar w:fldCharType="end"/>
      </w:r>
      <w:r w:rsidRPr="00E13B98">
        <w:t xml:space="preserve"> following the failure of traditional management measures </w:t>
      </w:r>
      <w:r>
        <w:fldChar w:fldCharType="begin" w:fldLock="1"/>
      </w:r>
      <w:r>
        <w:instrText>ADDIN CSL_CITATION { "citationItems" : [ { "id" : "ITEM-1", "itemData" : { "ISSN" : "00901830", "author" : [ { "dropping-particle" : "", "family" : "Waters", "given" : "James R.", "non-dropping-particle" : "", "parse-names" : false, "suffix" : "" } ], "container-title" : "Marine Fisheries Review", "id" : "ITEM-1", "issue" : "3", "issued" : { "date-parts" : [ [ "1991" ] ] }, "page" : "1-10", "title" : "Restricted Access vs . Open Access Methods of Management: Toward More Effective Regulation of Fishing Effort", "type" : "article-journal", "volume" : "53" }, "uris" : [ "http://www.mendeley.com/documents/?uuid=278edb8a-5c99-4478-a56d-d0eacf491dfc" ] }, { "id" : "ITEM-2", "itemData" : { "author" : [ { "dropping-particle" : "", "family" : "Jones", "given" : "G.P.", "non-dropping-particle" : "", "parse-names" : false, "suffix" : "" }, { "dropping-particle" : "", "family" : "Cole", "given" : "R.", "non-dropping-particle" : "", "parse-names" : false, "suffix" : "" }, { "dropping-particle" : "", "family" : "Battershill", "given" : "C.N", "non-dropping-particle" : "", "parse-names" : false, "suffix" : "" } ], "container-title" : "Proceedings of the Second International Temperate Reef. Sysmposium", "editor" : [ { "dropping-particle" : "", "family" : "Battershill", "given" : "C.N", "non-dropping-particle" : "", "parse-names" : false, "suffix" : "" } ], "id" : "ITEM-2", "issued" : { "date-parts" : [ [ "1993" ] ] }, "page" : "2-45", "publisher" : "NIWA Publications", "publisher-place" : "Auckland", "title" : "Marine reserves: Do they work?", "type" : "paper-conference" }, "uris" : [ "http://www.mendeley.com/documents/?uuid=a8d01206-5fab-43f5-af34-dfe62d8995ad" ] }, { "id" : "ITEM-3", "itemData" : { "DOI" : "10.2307/3099993", "author" : [ { "dropping-particle" : "", "family" : "Lubchenco", "given" : "Jane", "non-dropping-particle" : "", "parse-names" : false, "suffix" : "" }, { "dropping-particle" : "", "family" : "Palumbi", "given" : "Stephen R.", "non-dropping-particle" : "", "parse-names" : false, "suffix" : "" }, { "dropping-particle" : "", "family" : "Gaines", "given" : "Steven D.", "non-dropping-particle" : "", "parse-names" : false, "suffix" : "" }, { "dropping-particle" : "", "family" : "Andelman", "given" : "Sandy", "non-dropping-particle" : "", "parse-names" : false, "suffix" : "" } ], "container-title" : "Ecological Applications", "id" : "ITEM-3", "issue" : "1", "issued" : { "date-parts" : [ [ "2003" ] ] }, "page" : "Supplement, S3-S7", "publisher" : "WileyEcological Society of America", "title" : "Plugging a Hole in the Ocean: The Emerging Science of Marine Reserves", "type" : "article-journal", "volume" : "13" }, "uris" : [ "http://www.mendeley.com/documents/?uuid=d5f91387-3388-3c3e-ad20-d833a9984305" ] }, { "id" : "ITEM-4", "itemData" : { "DOI" : "10.1016/j.marpol.2012.02.021", "ISSN" : "0308597X", "author" : [ { "dropping-particle" : "", "family" : "Fenberg", "given" : "Phillip B.", "non-dropping-particle" : "", "parse-names" : false, "suffix" : "" }, { "dropping-particle" : "", "family" : "Caselle", "given" : "Jennifer E.", "non-dropping-particle" : "", "parse-names" : false, "suffix" : "" }, { "dropping-particle" : "", "family" : "Claudet", "given" : "Joachim", "non-dropping-particle" : "", "parse-names" : false, "suffix" : "" }, { "dropping-particle" : "", "family" : "Clemence", "given" : "Michaela", "non-dropping-particle" : "", "parse-names" : false, "suffix" : "" }, { "dropping-particle" : "", "family" : "Gaines", "given" : "Steven D.", "non-dropping-particle" : "", "parse-names" : false, "suffix" : "" }, { "dropping-particle" : "", "family" : "Antonio Garc\u00eda-Charton", "given" : "Jose", "non-dropping-particle" : "", "parse-names" : false, "suffix" : "" }, { "dropping-particle" : "", "family" : "Gon\u00e7alves", "given" : "Emanuel J.", "non-dropping-particle" : "", "parse-names" : false, "suffix" : "" }, { "dropping-particle" : "", "family" : "Grorud-Colvert", "given" : "Kirsten", "non-dropping-particle" : "", "parse-names" : false, "suffix" : "" }, { "dropping-particle" : "", "family" : "Guidetti", "given" : "Paolo", "non-dropping-particle" : "", "parse-names" : false, "suffix" : "" }, { "dropping-particle" : "", "family" : "Jenkins", "given" : "Stuart R.", "non-dropping-particle" : "", "parse-names" : false, "suffix" : "" }, { "dropping-particle" : "", "family" : "Jones", "given" : "Peter J.S.", "non-dropping-particle" : "", "parse-names" : false, "suffix" : "" }, { "dropping-particle" : "", "family" : "Lester", "given" : "Sarah E.", "non-dropping-particle" : "", "parse-names" : false, "suffix" : "" }, { "dropping-particle" : "", "family" : "McAllen", "given" : "Rob", "non-dropping-particle" : "", "parse-names" : false, "suffix" : "" }, { "dropping-particle" : "", "family" : "Moland", "given" : "Even", "non-dropping-particle" : "", "parse-names" : false, "suffix" : "" }, { "dropping-particle" : "", "family" : "Planes", "given" : "Serge", "non-dropping-particle" : "", "parse-names" : false, "suffix" : "" }, { "dropping-particle" : "", "family" : "S\u00f8rensen", "given" : "Thomas K.", "non-dropping-particle" : "", "parse-names" : false, "suffix" : "" } ], "container-title" : "Marine Policy", "id" : "ITEM-4", "issue" : "5", "issued" : { "date-parts" : [ [ "2012", "9", "1" ] ] }, "page" : "1012-1021", "publisher" : "Pergamon", "title" : "The science of European marine reserves: Status, efficacy, and future needs", "type" : "article-journal", "volume" : "36" }, "uris" : [ "http://www.mendeley.com/documents/?uuid=0147813a-4164-3e32-8e59-9a267c56df96" ] }, { "id" : "ITEM-5", "itemData" : { "DOI" : "10.1002/aqc.2445", "ISSN" : "10527613", "author" : [ { "dropping-particle" : "", "family" : "Devillers", "given" : "Rodolphe", "non-dropping-particle" : "", "parse-names" : false, "suffix" : "" }, { "dropping-particle" : "", "family" : "Pressey", "given" : "Robert L.", "non-dropping-particle" : "", "parse-names" : false, "suffix" : "" }, { "dropping-particle" : "", "family" : "Grech", "given" : "Alana", "non-dropping-particle" : "", "parse-names" : false, "suffix" : "" }, { "dropping-particle" : "", "family" : "Kittinger", "given" : "John N.", "non-dropping-particle" : "", "parse-names" : false, "suffix" : "" }, { "dropping-particle" : "", "family" : "Edgar", "given" : "Graham J.", "non-dropping-particle" : "", "parse-names" : false, "suffix" : "" }, { "dropping-particle" : "", "family" : "Ward", "given" : "Trevor", "non-dropping-particle" : "", "parse-names" : false, "suffix" : "" }, { "dropping-particle" : "", "family" : "Watson", "given" : "Reg", "non-dropping-particle" : "", "parse-names" : false, "suffix" : "" } ], "container-title" : "Aquatic Conservation: Marine and Freshwater Ecosystems", "id" : "ITEM-5", "issue" : "4", "issued" : { "date-parts" : [ [ "2015", "8", "1" ] ] }, "page" : "480-504", "title" : "Reinventing residual reserves in the sea: are we favouring ease of establishment over need for protection?", "type" : "article-journal", "volume" : "25" }, "uris" : [ "http://www.mendeley.com/documents/?uuid=533208bd-38c4-3b2d-aaab-2e670705d602" ] }, { "id" : "ITEM-6", "itemData" : { "DOI" : "10.1016/j.ocecoaman.2016.07.005", "ISBN" : "0964-5691", "ISSN" : "09645691", "abstract" : "Marine Protected Areas (MPAs) are considered key elements to the achievement of conservation and sustainable marine management targets. Yet, even if recently the number of MPAs has increased rapidly worldwide, the area of ocean under some type of MPA classification is far behind the international targets (e.g. Convention on Biological Diversity) considered essential for conservation of the world's oceans. Furthermore, coherence, representativeness and effectiveness of existing MPAs are largely unknown or even weakly defined. In this study, general characteristics of MPAs from Portugal, Spain and France were collected and used to evaluate conservation progress in this geographic area. In addition, an online questionnaire was administered to the MPAs managers, and focused on multiple processes inherent to each MPA, namely on the characteristics and suitability of planning, management, monitoring, governance and enforcement. Obtained responses were used to calculate the overall level of MPA management effectiveness, and multivariate analyses were used to identify the factors that most contributed to differences in effectiveness. Most MPAs are adjacent to the coast, are small in area (near 50% have less than 20 km2) and were established with multiple goals concerning species conservation and sustainable development of economic activities (e.g. fisheries). Only 9% of analysed MPAs are larger than 1000 km2 and are unequally distributed among the study area. Overall, 46% of MPAs and 59% of total area covered were established during the last five years, while only 3 of the 35 no-take areas (22% in area) were implemented during this period. High MPA effectiveness (i.e. the extent to which an MPA is protecting values and achieving its goals and objectives) was related with high levels of stakeholders support, with suitable goals, management and enforcement. Results highlighted the need to improve MPA coverage taking into account other existing MPAs to increase coherence and representativeness of networks, that new no-take areas should be implemented in key conservation sites and that management strategies (e.g. enforcement and monitoring) should be strengthened. These findings are applicable to the study area yet methodology and outcomes are pertinent to MPA manageme</w:instrText>
      </w:r>
      <w:r w:rsidRPr="00774485">
        <w:rPr>
          <w:lang w:val="es-ES"/>
        </w:rPr>
        <w:instrText>nt worldwide. Ultimately, strategies aiming at maximizing MPA performance are probably as important as the increase of MPA coverage.", "author" : [ { "dropping-particle" : "", "family" : "Batista", "given" : "Marisa I.", "non-dropping-particle" : "", "parse-names" : false, "suffix" : "" }, { "dropping-particle" : "", "family" : "Cabral", "given" : "Henrique N.", "non-dropping-particle" : "", "parse-names" : false, "suffix" : "" } ], "container-title" : "Ocean &amp; Coastal Management", "id" : "ITEM-6", "issued" : { "date-parts" : [ [ "2016", "11" ] ] }, "page" : "15-23", "publisher" : "Elsevier Ltd", "title" : "An overview of Marine Protected Areas in SW Europe: Factors contributing to their management effectiveness", "type" : "article-journal", "volume" : "132" }, "uris" : [ "http://www.mendeley.com/documents/?uuid=ac655490-563d-4ae7-a57d-5b7deced5db4" ] } ], "mendeley" : { "formattedCitation" : "(Batista &amp; Cabral, 2016; Devillers et al., 2015; Fenberg et al., 2012; G. P. Jones et al., 1993; Lubchenco et al., 2003; Waters, 1991)", "plainTextFormattedCitation" : "(Batista &amp; Cabral, 2016; Devillers et al., 2015; Fenberg et al., 2012; G. P. Jones et al., 1993; Lubchenco et al., 2003; Waters, 1991)", "previouslyFormattedCitation" : "(Batista &amp; Cabral, 2016; Devillers et al., 2015; Fenberg et al., 2012; G. P. Jones et al., 1993; Lubchenco et al., 2003; Waters, 1991)" }, "properties" : {  }, "schema" : "https://github.com/citation-style-language/schema/raw/master/csl-citation.json" }</w:instrText>
      </w:r>
      <w:r>
        <w:fldChar w:fldCharType="separate"/>
      </w:r>
      <w:r w:rsidRPr="00774485">
        <w:rPr>
          <w:lang w:val="es-ES"/>
        </w:rPr>
        <w:t xml:space="preserve">(Batista &amp; Cabral, 2016; Devillers </w:t>
      </w:r>
      <w:r w:rsidR="000D7D89" w:rsidRPr="000D7D89">
        <w:rPr>
          <w:i/>
          <w:lang w:val="es-ES"/>
        </w:rPr>
        <w:t>et al.</w:t>
      </w:r>
      <w:r w:rsidRPr="00774485">
        <w:rPr>
          <w:lang w:val="es-ES"/>
        </w:rPr>
        <w:t xml:space="preserve">, 2015; Fenberg </w:t>
      </w:r>
      <w:r w:rsidR="000D7D89" w:rsidRPr="000D7D89">
        <w:rPr>
          <w:i/>
          <w:lang w:val="es-ES"/>
        </w:rPr>
        <w:t>et al.</w:t>
      </w:r>
      <w:r w:rsidRPr="00774485">
        <w:rPr>
          <w:lang w:val="es-ES"/>
        </w:rPr>
        <w:t xml:space="preserve">, 2012; Jones </w:t>
      </w:r>
      <w:r w:rsidR="000D7D89" w:rsidRPr="000D7D89">
        <w:rPr>
          <w:i/>
          <w:lang w:val="es-ES"/>
        </w:rPr>
        <w:t>et al.</w:t>
      </w:r>
      <w:r w:rsidRPr="00774485">
        <w:rPr>
          <w:lang w:val="es-ES"/>
        </w:rPr>
        <w:t xml:space="preserve">, 1993; Lubchenco </w:t>
      </w:r>
      <w:r w:rsidR="000D7D89" w:rsidRPr="000D7D89">
        <w:rPr>
          <w:i/>
          <w:lang w:val="es-ES"/>
        </w:rPr>
        <w:t>et al.</w:t>
      </w:r>
      <w:r w:rsidRPr="00774485">
        <w:rPr>
          <w:lang w:val="es-ES"/>
        </w:rPr>
        <w:t>, 2003; Waters, 1991)</w:t>
      </w:r>
      <w:r>
        <w:fldChar w:fldCharType="end"/>
      </w:r>
      <w:r w:rsidRPr="00774485">
        <w:rPr>
          <w:lang w:val="es-ES"/>
        </w:rPr>
        <w:t xml:space="preserve">. </w:t>
      </w:r>
      <w:r w:rsidRPr="00E13B98">
        <w:t>Marine protected areas are generally strongly advocated as an ideal tool for resource management – specifically of coastal fisheries, as well as for preserving biodiversity</w:t>
      </w:r>
      <w:r>
        <w:t xml:space="preserve"> </w:t>
      </w:r>
      <w:r>
        <w:fldChar w:fldCharType="begin" w:fldLock="1"/>
      </w:r>
      <w:r>
        <w:instrText>ADDIN CSL_CITATION { "citationItems" : [ { "id" : "ITEM-1", "itemData" : { "author" : [ { "dropping-particle" : "", "family" : "Plan Development Team", "given" : "", "non-dropping-particle" : "", "parse-names" : false, "suffix" : "" } ], "id" : "ITEM-1", "issued" : { "date-parts" : [ [ "1990" ] ] }, "page" : "40", "publisher" : "Southeast Fisheries Center", "publisher-place" : "Miami, Florida", "title" : "The potential of marine fishery reserves for reef fish management in the U.S. Southern Atlantic. NOAA Technical Memorandum NMFS-SEFC-261", "type" : "article" }, "uris" : [ "http://www.mendeley.com/documents/?uuid=39abaa77-85f9-4cfc-b481-6ff80597b1ea" ] }, { "id" : "ITEM-2", "itemData" : { "author" : [ { "dropping-particle" : "", "family" : "Roberts", "given" : "C.M.", "non-dropping-particle" : "", "parse-names" : false, "suffix" : "" }, { "dropping-particle" : "", "family" : "N.V.C.", "given" : "Polunin", "non-dropping-particle" : "", "parse-names" : false, "suffix" : "" } ], "container-title" : "Reviews in Fishy Biology and Fisheries", "id" : "ITEM-2", "issued" : { "date-parts" : [ [ "1991" ] ] }, "page" : "65-91", "title" : "Are marine reserves effective in management of reef fisheries?", "type" : "article-journal", "volume" : "1" }, "uris" : [ "http://www.mendeley.com/documents/?uuid=bc99124f-79a9-41e1-b190-d90a2307ea74" ] }, { "id" : "ITEM-3", "itemData" : { "DOI" : "10.1139/f93-227", "ISSN" : "0706-652X", "abstract" : "Marine fisheries refugia, unaltered areas that serve as sources of replenishment, can potentially compensate for recruitment and ecosystem overfishing and enhance fishery yields for some coastal stocks. The efficacy of refugia in fisheries management is virtually untested, despite the existence of many marine parks and reserves. Evidence from existing marine reserves indicates that increased abundance, individual size, reproductive output, and species diversity occurred in a variety of marine species in refuges of various sizes, shapes, and histories in communities ranging from coral reefs to temperate kelp forests. Fishery yield enhancement in areas surrounding refuges occurred in the few studies where yields were examined. The export of propagules required to enhance fisheries in areas surrounding refugia adds a level of complexity to the design of fishery refugia beyond that of terrestrial reserves. Fishery refugia design should consider species life histories, oceanographic regimes, habitat quality, a...", "author" : [ { "dropping-particle" : "", "family" : "Dugan", "given" : "Jenifer E.", "non-dropping-particle" : "", "parse-names" : false, "suffix" : "" }, { "dropping-particle" : "", "family" : "Davis", "given" : "Gary E.", "non-dropping-particle" : "", "parse-names" : false, "suffix" : "" } ], "container-title" : "Canadian Journal of Fisheries and Aquatic Sciences", "id" : "ITEM-3", "issue" : "9", "issued" : { "date-parts" : [ [ "1993", "9" ] ] }, "page" : "2029-2042", "publisher" : " NRC Research Press Ottawa, Canada ", "title" : "Applications of Marine Refugia to Coastal Fisheries Management", "type" : "article-journal", "volume" : "50" }, "uris" : [ "http://www.mendeley.com/documents/?uuid=8dc7c002-5e00-3ad7-b5d0-d538b96818b2" ] }, { "id" : "ITEM-4", "itemData" : { "DOI" : "10.1016/0169-5347(94)90297-6", "ISBN" : "0169-5347", "ISSN" : "0169-5347", "PMID" : "21236850", "abstract" : "The world's oceans are now attracting the serious attention of conservationists. Paradoxically, as the value of marine biological diversity is recognized, the ecosystems that harbor this diversity are fast becoming degraded. New thinking about how to conserve coastal areas has resulted in protected-area models that incorporate principles of landscape ecology, adaptive and ecosystem management, and zoning in protected-area plans.", "author" : [ { "dropping-particle" : "", "family" : "Agardy", "given" : "M Tundi", "non-dropping-particle" : "", "parse-names" : false, "suffix" : "" }, { "dropping-particle" : "", "family" : "Tundi Agardy", "given" : "M", "non-dropping-particle" : "", "parse-names" : false, "suffix" : "" } ], "container-title" : "Trends in ecology &amp; evolution", "id" : "ITEM-4", "issue" : "7", "issued" : { "date-parts" : [ [ "1994" ] ] }, "page" : "267-70", "title" : "Advances in marine conservation: the role of marine protected areas.", "type" : "article-journal", "volume" : "9" }, "uris" : [ "http://www.mendeley.com/documents/?uuid=a5a66ef1-8f37-4203-80b5-fc3e33a2ad8b" ] }, { "id" : "ITEM-5", "itemData" : { "DOI" : "10.1016/j.tree.2015.06.011", "ISSN" : "01695347", "author" : [ { "dropping-particle" : "", "family" : "Costello", "given" : "Mark J.", "non-dropping-particle" : "", "parse-names" : false, "suffix" : "" }, { "dropping-particle" : "", "family" : "Ballantine", "given" : "Bill", "non-dropping-particle" : "", "parse-names" : false, "suffix" : "" } ], "container-title" : "Trends in Ecology &amp; Evolution", "id" : "ITEM-5", "issue" : "9", "issued" : { "date-parts" : [ [ "2015", "9", "1" ] ] }, "page" : "507-509", "publisher" : "Elsevier Current Trends", "title" : "Biodiversity conservation should focus on no-take Marine Reserves", "type" : "article-journal", "volume" : "30" }, "uris" : [ "http://www.mendeley.com/documents/?uuid=3778a227-6165-38fb-9264-1b26c7d8be7d" ] }, { "id" : "ITEM-6", "itemData" : { "DOI" : "10.1126/science.aad5443", "ISSN" : "1095-9203", "PMID" : "26472764", "abstract" : "The ocean has recently taken a more prominent role on the international policy stage. In June, the United Nations (UN) initiated development of a treaty for conservation of biodiversity on the High Seas. One of the Sustainable Development Goals (SDGs) adopted by the UN in September focuses on the ocean. In early October, the second Our Ocean Conference (OO-2015) provided a high-profile platform for nations to tout progress or make promises to protect and restore the ocean. We discuss recent progress in creating and enforcing strongly protected areas, and we emphasize the need to accelerate the pace and draw on scientific knowledge.", "author" : [ { "dropping-particle" : "", "family" : "Lubchenco", "given" : "Jane", "non-dropping-particle" : "", "parse-names" : false, "suffix" : "" }, { "dropping-particle" : "", "family" : "Grorud-Colvert", "given" : "Kirsten", "non-dropping-particle" : "", "parse-names" : false, "suffix" : "" } ], "container-title" : "Science (New York, N.Y.)", "id" : "ITEM-6", "issue" : "6259", "issued" : { "date-parts" : [ [ "2015", "10", "23" ] ] }, "page" : "382-3", "publisher" : "American Association for the Advancement of Science", "title" : "Making waves: The science and politics of ocean protection", "type" : "article-journal", "volume" : "350" }, "uris" : [ "http://www.mendeley.com/documents/?uuid=3b2580bc-3871-3c07-80ac-3c85ff37d0d4" ] }, { "id" : "ITEM-7", "itemData" : { "DOI" : "10.1073/pnas.1002098107", "ISSN" : "0027-8424", "PMID" : "20978212", "abstract" : "The field of marine reserve science has matured greatly over the last decade, moving beyond studies of single reserves and beyond perspectives from single disciplines. This Special Feature exemplifies recent advances in marine reserve research, showing insights gained from synthetic studies of reserve networks, long-term changes within reserves, integration of social and ecological science research, and balance between reserve design for conservation as well as fishery and other commercial objectives. This rich body of research helps to inform conservation planning for marine ecosystems but also poses new challenges for further study, including how to best design integrated fisheries management and conservation systems, how to effectively evaluate the performance of entire reserve networks, and how to examine the complex coupling between ecological and socioeconomic responses to reserve networks.", "author" : [ { "dropping-particle" : "", "family" : "Gaines", "given" : "Steven D", "non-dropping-particle" : "", "parse-names" : false, "suffix" : "" }, { "dropping-particle" : "", "family" : "Lester", "given" : "Sarah E", "non-dropping-particle" : "", "parse-names" : false, "suffix" : "" }, { "dropping-particle" : "", "family" : "Grorud-Colvert", "given" : "Kirsten", "non-dropping-particle" : "", "parse-names" : false, "suffix" : "" }, { "dropping-particle" : "", "family" : "Costello", "given" : "Christopher", "non-dropping-particle" : "", "parse-names" : false, "suffix" : "" }, { "dropping-particle" : "", "family" : "Pollnac", "given" : "Richard", "non-dropping-particle" : "", "parse-names" : false, "suffix" : "" } ], "container-title" : "Proceedings of the National Academy of Sciences", "id" : "ITEM-7", "issue" : "43", "issued" : { "date-parts" : [ [ "2010", "10", "26" ] ] }, "page" : "18251-18255", "publisher" : "National Academy of Sciences", "title" : "Evolving science of marine reserves: New developments and emerging research frontiers", "type" : "article-journal", "volume" : "107" }, "uris" : [ "http://www.mendeley.com/documents/?uuid=b3961b41-8c5c-3a27-a0f9-f5a19b8eb4e7" ] } ], "mendeley" : { "formattedCitation" : "(Agardy &amp; Tundi Agardy, 1994; Costello &amp; Ballantine, 2015; Dugan &amp; Davis, 1993; Gaines, Lester, Grorud-Colvert, Costello, &amp; Pollnac, 2010; Lubchenco &amp; Grorud-Colvert, 2015; Plan Development Team, 1990; C. M. Roberts &amp; N.V.C., 1991)", "plainTextFormattedCitation" : "(Agardy &amp; Tundi Agardy, 1994; Costello &amp; Ballantine, 2015; Dugan &amp; Davis, 1993; Gaines, Lester, Grorud-Colvert, Costello, &amp; Pollnac, 2010; Lubchenco &amp; Grorud-Colvert, 2015; Plan Development Team, 1990; C. M. Roberts &amp; N.V.C., 1991)", "previouslyFormattedCitation" : "(Agardy &amp; Tundi Agardy, 1994; Costello &amp; Ballantine, 2015; Dugan &amp; Davis, 1993; Gaines, Lester, Grorud-Colvert, Costello, &amp; Pollnac, 2010; Lubchenco &amp; Grorud-Colvert, 2015; Plan Development Team, 1990; C. M. Roberts &amp; N.V.C., 1991)" }, "properties" : {  }, "schema" : "https://github.com/citation-style-language/schema/raw/master/csl-citation.json" }</w:instrText>
      </w:r>
      <w:r>
        <w:fldChar w:fldCharType="separate"/>
      </w:r>
      <w:r w:rsidRPr="00DC0FED">
        <w:t>(Agardy &amp; Tundi Agardy, 1994; Costello &amp; Ballantine, 2015; Dugan &amp; Davis, 1993; Gaines</w:t>
      </w:r>
      <w:r w:rsidR="00F6319E">
        <w:rPr>
          <w:i/>
        </w:rPr>
        <w:t xml:space="preserve"> et al.</w:t>
      </w:r>
      <w:r w:rsidRPr="00DC0FED">
        <w:t xml:space="preserve">, 2010; Lubchenco &amp; Grorud-Colvert, 2015; </w:t>
      </w:r>
      <w:r w:rsidR="00041421">
        <w:t>NOAA</w:t>
      </w:r>
      <w:r w:rsidRPr="00DC0FED">
        <w:t xml:space="preserve">, 1990; Roberts &amp; </w:t>
      </w:r>
      <w:r w:rsidR="00F6319E">
        <w:t>Pollunin</w:t>
      </w:r>
      <w:r w:rsidRPr="00DC0FED">
        <w:t>, 1991)</w:t>
      </w:r>
      <w:r>
        <w:fldChar w:fldCharType="end"/>
      </w:r>
      <w:r w:rsidRPr="00E13B98">
        <w:t xml:space="preserve">. In 2016, Mediterranean Marine Protected Area Network and Regional Activity Centre for Specially Protected Areas reports 1231 marine protected areas in the Mediterranean covering 18 million hectares, or 7.1% </w:t>
      </w:r>
      <w:r>
        <w:fldChar w:fldCharType="begin" w:fldLock="1"/>
      </w:r>
      <w:r>
        <w:instrText>ADDIN CSL_CITATION { "citationItems" : [ { "id" : "ITEM-1", "itemData" : { "author" : [ { "dropping-particle" : "", "family" : "MAPAMED", "given" : "", "non-dropping-particle" : "", "parse-names" : false, "suffix" : "" } ], "id" : "ITEM-1", "issued" : { "date-parts" : [ [ "2017" ] ] }, "publisher" : "Med PAN and UNEP/MAP/SPA-RAC", "title" : "The database on Sites of Interest for the Conservation of Marine Environment in the Mediterranean Sea", "type" : "article" }, "uris" : [ "http://www.mendeley.com/documents/?uuid=67c58e93-22eb-47e3-85ff-fc811645bd70" ] } ], "mendeley" : { "formattedCitation" : "(MAPAMED, 2017)", "plainTextFormattedCitation" : "(MAPAMED, 2017)", "previouslyFormattedCitation" : "(MAPAMED, 2017)" }, "properties" : {  }, "schema" : "https://github.com/citation-style-language/schema/raw/master/csl-citation.json" }</w:instrText>
      </w:r>
      <w:r>
        <w:fldChar w:fldCharType="separate"/>
      </w:r>
      <w:r w:rsidRPr="009A23A9">
        <w:t>(MAPAMED, 2017)</w:t>
      </w:r>
      <w:r>
        <w:fldChar w:fldCharType="end"/>
      </w:r>
      <w:r w:rsidRPr="00E13B98">
        <w:t xml:space="preserve"> </w:t>
      </w:r>
      <w:r>
        <w:t>(</w:t>
      </w:r>
      <w:hyperlink r:id="rId2028" w:history="1">
        <w:r w:rsidRPr="00E13B98">
          <w:rPr>
            <w:rStyle w:val="Hyperlink"/>
          </w:rPr>
          <w:t>http://www.medpan.org/en/mapamed</w:t>
        </w:r>
      </w:hyperlink>
      <w:r w:rsidRPr="00E13B98">
        <w:t>) (</w:t>
      </w:r>
      <w:r w:rsidR="00F3202B" w:rsidRPr="00F3202B">
        <w:rPr>
          <w:b/>
        </w:rPr>
        <w:t>Figure 4.30</w:t>
      </w:r>
      <w:r w:rsidRPr="00E13B98">
        <w:t>). The expectation is that marine protected areas will continue to increase in number and area across the Mediterranean and North East Atlantic (</w:t>
      </w:r>
      <w:r w:rsidR="00F3202B" w:rsidRPr="00F3202B">
        <w:rPr>
          <w:b/>
        </w:rPr>
        <w:t>Figure 4.31</w:t>
      </w:r>
      <w:r w:rsidRPr="00E13B98">
        <w:t>).</w:t>
      </w:r>
    </w:p>
    <w:p w14:paraId="7C4B858E" w14:textId="312197F8" w:rsidR="0048205B" w:rsidRDefault="0048205B" w:rsidP="00AE389F">
      <w:r w:rsidRPr="00E13B98">
        <w:t>However, marine protected areas design differs between Atlantic and Mediterranean areas</w:t>
      </w:r>
      <w:r>
        <w:t xml:space="preserve"> </w:t>
      </w:r>
      <w:r>
        <w:fldChar w:fldCharType="begin" w:fldLock="1"/>
      </w:r>
      <w:r>
        <w:instrText>ADDIN CSL_CITATION { "citationItems" : [ { "id" : "ITEM-1", "itemData" : { "DOI" : "10.3389/fmars.2017.00245", "ISSN" : "2296-7745", "abstract" : "The effectiveness of management initiatives implemented in the context of the European Common Fisheries Policy has been questioned, especially with regard to the Mediterranean. Some of the analyses made to compare the fishing activity and management measures carried out in the North East Atlantic and in the Mediterranean do not take into account some of the differentiating peculiarities of each of these regions. At the same time, they resort to traditional fisheries management measures and do not discuss the role of marine protected areas as a complementary management tool. In this respect, the apparent failure of marine protected areas in the North-East Atlantic compared with the same in the Mediterranean is challenging European fishery scientists. Application of the classical holistic view of ecological succession to the functioning of fishery closures and no-use areas highlights the importance of combining both management regimes to fully satisfy both fishery- and biodiversity-oriented goals. We advocate that an optimal management strategy for designing an MPA to protect biodiversity and sustain fishing yields consists of combining a network of no-use areas (close to their mature state) with fish boxes (buffer zones maintained by fishing disturbance in a relatively early successional stage, where productivity is higher), under a multi-zoning scheme. In this framework, the importance of no-use areas for fisheries is based on several observations: 1) They preserve biological diversity at regional scale, at all levels \u2013specific, habitat/seascape, and also genetic diversity and the structure of populations, allowing natural selection to operate. 2) They permit, the natural variability of the system to be differentiated from the effects of regulation and to be integrated in appropriate sampling schemes as controls. 3) They maintain the natural size and age structure of the populations, hence maximizing potential fecundity, allowing biomass export to occur from core to regulated areas, dampening the fluctuations derived from deviations from the theoretical optimal effort in the fishing zone.", "author" : [ { "dropping-particle" : "", "family" : "P\u00e9rez-Ruzafa", "given" : "Angel", "non-dropping-particle" : "", "parse-names" : false, "suffix" : "" }, { "dropping-particle" : "", "family" : "Garc\u00eda-Charton", "given" : "Jos\u00e9 A.", "non-dropping-particle" : "", "parse-names" : false, "suffix" : "" }, { "dropping-particle" : "", "family" : "Marcos", "given" : "Concepci\u00f3n", "non-dropping-particle" : "", "parse-names" : false, "suffix" : "" } ], "container-title" : "Frontiers in Marine Science", "id" : "ITEM-1", "issue" : "August", "issued" : { "date-parts" : [ [ "2017", "8", "3" ] ] }, "publisher" : "Frontiers", "title" : "North East Atlantic vs. Mediterranean Marine Protected Areas as Fisheries Management Tool", "type" : "article-journal", "volume" : "4" }, "uris" : [ "http://www.mendeley.com/documents/?uuid=828bad33-50ba-4967-b8e8-77d3ea5a3ab8" ] } ], "mendeley" : { "formattedCitation" : "(Angel P\u00e9rez-Ruzafa, Garc\u00eda-Charton, &amp; Marcos, 2017)", "plainTextFormattedCitation" : "(Angel P\u00e9rez-Ruzafa, Garc\u00eda-Charton, &amp; Marcos, 2017)", "previouslyFormattedCitation" : "(Angel P\u00e9rez-Ruzafa, Garc\u00eda-Charton, &amp; Marcos, 2017)" }, "properties" : {  }, "schema" : "https://github.com/citation-style-language/schema/raw/master/csl-citation.json" }</w:instrText>
      </w:r>
      <w:r>
        <w:fldChar w:fldCharType="separate"/>
      </w:r>
      <w:r w:rsidRPr="00DC0FED">
        <w:t>(Pérez-Ruzafa</w:t>
      </w:r>
      <w:r w:rsidR="00F6319E">
        <w:rPr>
          <w:i/>
        </w:rPr>
        <w:t xml:space="preserve"> et al.</w:t>
      </w:r>
      <w:r w:rsidRPr="00DC0FED">
        <w:t>, 2017)</w:t>
      </w:r>
      <w:r>
        <w:fldChar w:fldCharType="end"/>
      </w:r>
      <w:r w:rsidRPr="00E13B98">
        <w:t xml:space="preserve">. Northern marine protected areas </w:t>
      </w:r>
      <w:r>
        <w:fldChar w:fldCharType="begin" w:fldLock="1"/>
      </w:r>
      <w:r>
        <w:instrText>ADDIN CSL_CITATION { "citationItems" : [ { "id" : "ITEM-1", "itemData" : { "DOI" : "10.1006/jmsc.2000.0586", "ISSN" : "10543139", "author" : [ { "dropping-particle" : "", "family" : "Pastoors", "given" : "M", "non-dropping-particle" : "", "parse-names" : false, "suffix" : "" }, { "dropping-particle" : "", "family" : "Rijnsdorp", "given" : "A. D.", "non-dropping-particle" : "", "parse-names" : false, "suffix" : "" }, { "dropping-particle" : "", "family" : "Beek", "given" : "F. A.", "non-dropping-particle" : "van", "parse-names" : false, "suffix" : "" } ], "container-title" : "ICES Journal of Marine Science", "id" : "ITEM-1", "issue" : "4", "issued" : { "date-parts" : [ [ "2000", "8", "1" ] ] }, "page" : "1014-1022", "publisher" : "Oxford University Press", "title" : "Effects of a partially closed area in the North Sea (\u201cplaice box\u201d) on stock development of plaice", "type" : "article-journal", "volume" : "57" }, "prefix" : "the so-called fish boxes or fisheries closures; ", "uris" : [ "http://www.mendeley.com/documents/?uuid=d8b81ab2-0792-3cde-ac2e-9a943debd697" ] } ], "mendeley" : { "formattedCitation" : "(the so-called fish boxes or fisheries closures; Pastoors, Rijnsdorp, &amp; van Beek, 2000)", "plainTextFormattedCitation" : "(the so-called fish boxes or fisheries closures; Pastoors, Rijnsdorp, &amp; van Beek, 2000)", "previouslyFormattedCitation" : "(the so-called fish boxes or fisheries closures; Pastoors, Rijnsdorp, &amp; van Beek, 2000)" }, "properties" : {  }, "schema" : "https://github.com/citation-style-language/schema/raw/master/csl-citation.json" }</w:instrText>
      </w:r>
      <w:r>
        <w:fldChar w:fldCharType="separate"/>
      </w:r>
      <w:r w:rsidRPr="005B435D">
        <w:t>(the so-called fish boxes or fisheries closures; Pastoors</w:t>
      </w:r>
      <w:r w:rsidR="00F6319E">
        <w:rPr>
          <w:i/>
        </w:rPr>
        <w:t xml:space="preserve"> et al.</w:t>
      </w:r>
      <w:r w:rsidRPr="005B435D">
        <w:t>, 2000)</w:t>
      </w:r>
      <w:r>
        <w:fldChar w:fldCharType="end"/>
      </w:r>
      <w:r>
        <w:t xml:space="preserve"> </w:t>
      </w:r>
      <w:r w:rsidRPr="00E13B98">
        <w:t>generally cover hundreds of thousands of hectares, and are intended to protect one or more target or by-catch species (e.g., plaice, sole, cod, herring, sprat, haddock). Mediterranean marine protected areas</w:t>
      </w:r>
      <w:r>
        <w:t xml:space="preserve"> </w:t>
      </w:r>
      <w:r>
        <w:fldChar w:fldCharType="begin" w:fldLock="1"/>
      </w:r>
      <w:r>
        <w:instrText>ADDIN CSL_CITATION { "citationItems" : [ { "id" : "ITEM-1", "itemData" : { "abstract" : "This publication has been developed in the framework of the project EMPAFISH (SSP8-006539) supported by the Commission of the European Communities within the Sixth Framework Programme.", "author" : [ { "dropping-particle" : "", "family" : "Planes", "given" : "Serge", "non-dropping-particle" : "", "parse-names" : false, "suffix" : "" }, { "dropping-particle" : "", "family" : "Garc\u00eda-Charton", "given" : "J.A.", "non-dropping-particle" : "", "parse-names" : false, "suffix" : "" }, { "dropping-particle" : "", "family" : "P\u00e9rez Ruzafa", "given" : "\u00c1ngel", "non-dropping-particle" : "", "parse-names" : false, "suffix" : "" } ], "container-title" : "EMPAFISH Project, Booklet", "id" : "ITEM-1", "issued" : { "date-parts" : [ [ "2006" ] ] }, "page" : "158", "publisher" : "EMPAFISH Project", "title" : "Ecological effects of atlanto-mediterranean marine protected areas in the European Union", "type" : "article-journal", "volume" : "1" }, "uris" : [ "http://www.mendeley.com/documents/?uuid=4c83041d-640f-4bd0-98ed-dd29c240728a" ] }, { "id" : "ITEM-2", "itemData" : { "DOI" : "10.1016/j.marpol.2012.02.021", "ISSN" : "0308597X", "author" : [ { "dropping-particle" : "", "family" : "Fenberg", "given" : "Phillip B.", "non-dropping-particle" : "", "parse-names" : false, "suffix" : "" }, { "dropping-particle" : "", "family" : "Caselle", "given" : "Jennifer E.", "non-dropping-particle" : "", "parse-names" : false, "suffix" : "" }, { "dropping-particle" : "", "family" : "Claudet", "given" : "Joachim", "non-dropping-particle" : "", "parse-names" : false, "suffix" : "" }, { "dropping-particle" : "", "family" : "Clemence", "given" : "Michaela", "non-dropping-particle" : "", "parse-names" : false, "suffix" : "" }, { "dropping-particle" : "", "family" : "Gaines", "given" : "Steven D.", "non-dropping-particle" : "", "parse-names" : false, "suffix" : "" }, { "dropping-particle" : "", "family" : "Antonio Garc\u00eda-Charton", "given" : "Jose", "non-dropping-particle" : "", "parse-names" : false, "suffix" : "" }, { "dropping-particle" : "", "family" : "Gon\u00e7alves", "given" : "Emanuel J.", "non-dropping-particle" : "", "parse-names" : false, "suffix" : "" }, { "dropping-particle" : "", "family" : "Grorud-Colvert", "given" : "Kirsten", "non-dropping-particle" : "", "parse-names" : false, "suffix" : "" }, { "dropping-particle" : "", "family" : "Guidetti", "given" : "Paolo", "non-dropping-particle" : "", "parse-names" : false, "suffix" : "" }, { "dropping-particle" : "", "family" : "Jenkins", "given" : "Stuart R.", "non-dropping-particle" : "", "parse-names" : false, "suffix" : "" }, { "dropping-particle" : "", "family" : "Jones", "given" : "Peter J.S.", "non-dropping-particle" : "", "parse-names" : false, "suffix" : "" }, { "dropping-particle" : "", "family" : "Lester", "given" : "Sarah E.", "non-dropping-particle" : "", "parse-names" : false, "suffix" : "" }, { "dropping-particle" : "", "family" : "McAllen", "given" : "Rob", "non-dropping-particle" : "", "parse-names" : false, "suffix" : "" }, { "dropping-particle" : "", "family" : "Moland", "given" : "Even", "non-dropping-particle" : "", "parse-names" : false, "suffix" : "" }, { "dropping-particle" : "", "family" : "Planes", "given" : "Serge", "non-dropping-particle" : "", "parse-names" : false, "suffix" : "" }, { "dropping-particle" : "", "family" : "S\u00f8rensen", "given" : "Thomas K.", "non-dropping-particle" : "", "parse-names" : false, "suffix" : "" } ], "container-title" : "Marine Policy", "id" : "ITEM-2", "issue" : "5", "issued" : { "date-parts" : [ [ "2012", "9", "1" ] ] }, "page" : "1012-1021", "publisher" : "Pergamon", "title" : "The science of European marine reserves: Status, efficacy, and future needs", "type" : "article-journal", "volume" : "36" }, "uris" : [ "http://www.mendeley.com/documents/?uuid=0147813a-4164-3e32-8e59-9a267c56df96" ] } ], "mendeley" : { "formattedCitation" : "(Fenberg et al., 2012; Planes, Garc\u00eda-Charton, &amp; P\u00e9rez Ruzafa, 2006)", "plainTextFormattedCitation" : "(Fenberg et al., 2012; Planes, Garc\u00eda-Charton, &amp; P\u00e9rez Ruzafa, 2006)", "previouslyFormattedCitation" : "(Fenberg et al., 2012; Planes, Garc\u00eda-Charton, &amp; P\u00e9rez Ruzafa, 2006)" }, "properties" : {  }, "schema" : "https://github.com/citation-style-language/schema/raw/master/csl-citation.json" }</w:instrText>
      </w:r>
      <w:r>
        <w:fldChar w:fldCharType="separate"/>
      </w:r>
      <w:r w:rsidRPr="0071680F">
        <w:t xml:space="preserve">(Fenberg </w:t>
      </w:r>
      <w:r w:rsidR="000D7D89" w:rsidRPr="000D7D89">
        <w:rPr>
          <w:i/>
        </w:rPr>
        <w:t>et al.</w:t>
      </w:r>
      <w:r w:rsidRPr="0071680F">
        <w:t>, 2012; Planes</w:t>
      </w:r>
      <w:r w:rsidR="00986C00">
        <w:rPr>
          <w:i/>
        </w:rPr>
        <w:t xml:space="preserve"> et al.</w:t>
      </w:r>
      <w:r w:rsidRPr="0071680F">
        <w:t>, 2006)</w:t>
      </w:r>
      <w:r>
        <w:fldChar w:fldCharType="end"/>
      </w:r>
      <w:r w:rsidRPr="00E13B98">
        <w:t>, meanwhile, usually over hundreds of hectares or less</w:t>
      </w:r>
      <w:r>
        <w:t xml:space="preserve"> </w:t>
      </w:r>
      <w:r>
        <w:fldChar w:fldCharType="begin" w:fldLock="1"/>
      </w:r>
      <w:r>
        <w:instrText>ADDIN CSL_CITATION { "citationItems" : [ { "id" : "ITEM-1", "itemData" : { "author" : [ { "dropping-particle" : "", "family" : "Gabri\u00e9", "given" : "C.", "non-dropping-particle" : "", "parse-names" : false, "suffix" : "" }, { "dropping-particle" : "", "family" : "Lagabrielle", "given" : "E.", "non-dropping-particle" : "", "parse-names" : false, "suffix" : "" }, { "dropping-particle" : "", "family" : "Bissery", "given" : "C.", "non-dropping-particle" : "", "parse-names" : false, "suffix" : "" }, { "dropping-particle" : "", "family" : "Crochelet", "given" : "E.", "non-dropping-particle" : "", "parse-names" : false, "suffix" : "" }, { "dropping-particle" : "", "family" : "Meola", "given" : "B.", "non-dropping-particle" : "", "parse-names" : false, "suffix" : "" }, { "dropping-particle" : "", "family" : "Webster", "given" : "C.", "non-dropping-particle" : "", "parse-names" : false, "suffix" : "" }, { "dropping-particle" : "", "family" : "Claudet", "given" : "J.", "non-dropping-particle" : "", "parse-names" : false, "suffix" : "" }, { "dropping-particle" : "", "family" : "Chassanite", "given" : "A.", "non-dropping-particle" : "", "parse-names" : false, "suffix" : "" }, { "dropping-particle" : "", "family" : "Marinesque", "given" : "S.", "non-dropping-particle" : "", "parse-names" : false, "suffix" : "" }, { "dropping-particle" : "", "family" : "Robert", "given" : "P.", "non-dropping-particle" : "", "parse-names" : false, "suffix" : "" }, { "dropping-particle" : "", "family" : "Goutx", "given" : "M.", "non-dropping-particle" : "", "parse-names" : false, "suffix" : "" }, { "dropping-particle" : "", "family" : "Quod", "given" : "C", "non-dropping-particle" : "", "parse-names" : false, "suffix" : "" } ], "id" : "ITEM-1", "issued" : { "date-parts" : [ [ "2012" ] ] }, "page" : "260pp", "publisher" : "MedPAN Collection", "title" : "Statut des Aires Marines Prot\u00e9g\u00e9es en mer M\u00e9diterran\u00e9e", "type" : "article" }, "uris" : [ "http://www.mendeley.com/documents/?uuid=98ac01b5-b1b3-4990-bb7c-4475f624f03e" ] }, { "id" : "ITEM-2", "itemData" : { "DOI" : "10.1007/s13280-012-0298-x", "ISSN" : "0044-7447", "author" : [ { "dropping-particle" : "", "family" : "Portman", "given" : "Michelle E.", "non-dropping-particle" : "", "parse-names" : false, "suffix" : "" }, { "dropping-particle" : "", "family" : "Nathan", "given" : "Daniel", "non-dropping-particle" : "", "parse-names" : false, "suffix" : "" }, { "dropping-particle" : "", "family" : "Levin", "given" : "Noam", "non-dropping-particle" : "", "parse-names" : false, "suffix" : "" } ], "container-title" : "AMBIO", "id" : "ITEM-2", "issue" : "7", "issued" : { "date-parts" : [ [ "2012", "11", "1" ] ] }, "page" : "670-681", "publisher" : "Springer Netherlands", "title" : "From the Levant to Gibraltar: A Regional Perspective for Marine Conservation in the Mediterranean Sea", "type" : "article-journal", "volume" : "41" }, "uris" : [ "http://www.mendeley.com/documents/?uuid=94a297ff-5e68-350c-a832-c3a2c5502800" ] } ], "mendeley" : { "formattedCitation" : "(Gabri\u00e9 et al., 2012; Portman, Nathan, &amp; Levin, 2012)", "plainTextFormattedCitation" : "(Gabri\u00e9 et al., 2012; Portman, Nathan, &amp; Levin, 2012)", "previouslyFormattedCitation" : "(Gabri\u00e9 et al., 2012; Portman, Nathan, &amp; Levin, 2012)" }, "properties" : {  }, "schema" : "https://github.com/citation-style-language/schema/raw/master/csl-citation.json" }</w:instrText>
      </w:r>
      <w:r>
        <w:fldChar w:fldCharType="separate"/>
      </w:r>
      <w:r w:rsidRPr="0071680F">
        <w:t xml:space="preserve">(Gabrié </w:t>
      </w:r>
      <w:r w:rsidR="000D7D89" w:rsidRPr="000D7D89">
        <w:rPr>
          <w:i/>
        </w:rPr>
        <w:t>et al.</w:t>
      </w:r>
      <w:r w:rsidRPr="0071680F">
        <w:t>, 2012; Portman</w:t>
      </w:r>
      <w:r w:rsidR="00986C00">
        <w:rPr>
          <w:i/>
        </w:rPr>
        <w:t xml:space="preserve"> et al.</w:t>
      </w:r>
      <w:r w:rsidRPr="0071680F">
        <w:t>, 2012)</w:t>
      </w:r>
      <w:r>
        <w:fldChar w:fldCharType="end"/>
      </w:r>
      <w:r w:rsidRPr="00E13B98">
        <w:t xml:space="preserve">, are in general located in areas that are </w:t>
      </w:r>
      <w:r w:rsidRPr="00E13B98">
        <w:lastRenderedPageBreak/>
        <w:t xml:space="preserve">biologically unique. Both types include differences in management strategies that can affect their efficiency as fisheries and biodiversity conservation tools </w:t>
      </w:r>
      <w:r>
        <w:fldChar w:fldCharType="begin" w:fldLock="1"/>
      </w:r>
      <w:r>
        <w:instrText>ADDIN CSL_CITATION { "citationItems" : [ { "id" : "ITEM-1", "itemData" : { "DOI" : "10.3389/fmars.2017.00245", "ISSN" : "2296-7745", "abstract" : "The effectiveness of management initiatives implemented in the context of the European Common Fisheries Policy has been questioned, especially with regard to the Mediterranean. Some of the analyses made to compare the fishing activity and management measures carried out in the North East Atlantic and in the Mediterranean do not take into account some of the differentiating peculiarities of each of these regions. At the same time, they resort to traditional fisheries management measures and do not discuss the role of marine protected areas as a complementary management tool. In this respect, the apparent failure of marine protected areas in the North-East Atlantic compared with the same in the Mediterranean is challenging European fishery scientists. Application of the classical holistic view of ecological succession to the functioning of fishery closures and no-use areas highlights the importance of combining both management regimes to fully satisfy both fishery- and biodiversity-oriented goals. We advocate that an optimal management strategy for designing an MPA to protect biodiversity and sustain fishing yields consists of combining a network of no-use areas (close to their mature state) with fish boxes (buffer zones maintained by fishing disturbance in a relatively early successional stage, where productivity is higher), under a multi-zoning scheme. In this framework, the importance of no-use areas for fisheries is based on several observations: 1) They preserve biological diversity at regional scale, at all levels \u2013specific, habitat/seascape, and also genetic diversity and the structure of populations, allowing natural selection to operate. 2) They permit, the natural variability of the system to be differentiated from the effects of regulation and to be integrated in appropriate sampling schemes as controls. 3) They maintain the natural size and age structure of the populations, hence maximizing potential fecundity, allowing biomass export to occur from core to regulated areas, dampening the fluctuations derived from deviations from the theoretical optimal effort in the fishing zone.", "author" : [ { "dropping-particle" : "", "family" : "P\u00e9rez-Ruzafa", "given" : "Angel", "non-dropping-particle" : "", "parse-names" : false, "suffix" : "" }, { "dropping-particle" : "", "family" : "Garc\u00eda-Charton", "given" : "Jos\u00e9 A.", "non-dropping-particle" : "", "parse-names" : false, "suffix" : "" }, { "dropping-particle" : "", "family" : "Marcos", "given" : "Concepci\u00f3n", "non-dropping-particle" : "", "parse-names" : false, "suffix" : "" } ], "container-title" : "Frontiers in Marine Science", "id" : "ITEM-1", "issue" : "August", "issued" : { "date-parts" : [ [ "2017", "8", "3" ] ] }, "publisher" : "Frontiers", "title" : "North East Atlantic vs. Mediterranean Marine Protected Areas as Fisheries Management Tool", "type" : "article-journal", "volume" : "4" }, "uris" : [ "http://www.mendeley.com/documents/?uuid=828bad33-50ba-4967-b8e8-77d3ea5a3ab8" ] } ], "mendeley" : { "formattedCitation" : "(Angel P\u00e9rez-Ruzafa et al., 2017)", "plainTextFormattedCitation" : "(Angel P\u00e9rez-Ruzafa et al., 2017)", "previouslyFormattedCitation" : "(Angel P\u00e9rez-Ruzafa et al., 2017)" }, "properties" : {  }, "schema" : "https://github.com/citation-style-language/schema/raw/master/csl-citation.json" }</w:instrText>
      </w:r>
      <w:r>
        <w:fldChar w:fldCharType="separate"/>
      </w:r>
      <w:r w:rsidR="003F6AC8">
        <w:t>(</w:t>
      </w:r>
      <w:r w:rsidRPr="00DC0FED">
        <w:t xml:space="preserve">Pérez-Ruzafa </w:t>
      </w:r>
      <w:r w:rsidR="000D7D89" w:rsidRPr="000D7D89">
        <w:rPr>
          <w:i/>
        </w:rPr>
        <w:t>et al.</w:t>
      </w:r>
      <w:r w:rsidRPr="00DC0FED">
        <w:t>, 2017)</w:t>
      </w:r>
      <w:r>
        <w:fldChar w:fldCharType="end"/>
      </w:r>
      <w:r w:rsidRPr="00E13B98">
        <w:t>.</w:t>
      </w:r>
      <w:bookmarkStart w:id="1363" w:name="_Ref496537295"/>
    </w:p>
    <w:bookmarkEnd w:id="1363"/>
    <w:p w14:paraId="2F8FF29B" w14:textId="7D82F757" w:rsidR="00B02317" w:rsidRPr="0095031B" w:rsidRDefault="00B02317" w:rsidP="00AE389F">
      <w:pPr>
        <w:rPr>
          <w:b/>
        </w:rPr>
      </w:pPr>
      <w:r>
        <w:rPr>
          <w:lang w:eastAsia="en-GB"/>
        </w:rPr>
        <w:drawing>
          <wp:inline distT="0" distB="0" distL="0" distR="0" wp14:anchorId="2457C51C" wp14:editId="235AF260">
            <wp:extent cx="5759450" cy="4045585"/>
            <wp:effectExtent l="0" t="0" r="0" b="0"/>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9"/>
                    <a:stretch>
                      <a:fillRect/>
                    </a:stretch>
                  </pic:blipFill>
                  <pic:spPr>
                    <a:xfrm>
                      <a:off x="0" y="0"/>
                      <a:ext cx="5759450" cy="4045585"/>
                    </a:xfrm>
                    <a:prstGeom prst="rect">
                      <a:avLst/>
                    </a:prstGeom>
                  </pic:spPr>
                </pic:pic>
              </a:graphicData>
            </a:graphic>
          </wp:inline>
        </w:drawing>
      </w:r>
    </w:p>
    <w:p w14:paraId="1C50B5ED" w14:textId="405F0626" w:rsidR="0048205B" w:rsidRDefault="0048205B" w:rsidP="000226B2">
      <w:pPr>
        <w:pStyle w:val="Caption"/>
      </w:pPr>
    </w:p>
    <w:p w14:paraId="1017EF0E" w14:textId="17B05F58" w:rsidR="00B02317" w:rsidRPr="00B02317" w:rsidRDefault="00B02317" w:rsidP="00B02317">
      <w:pPr>
        <w:rPr>
          <w:lang w:val="en-US"/>
        </w:rPr>
      </w:pPr>
      <w:r>
        <w:rPr>
          <w:lang w:eastAsia="en-GB"/>
        </w:rPr>
        <w:lastRenderedPageBreak/>
        <w:drawing>
          <wp:inline distT="0" distB="0" distL="0" distR="0" wp14:anchorId="644665EB" wp14:editId="59E5ABED">
            <wp:extent cx="5759450" cy="5932805"/>
            <wp:effectExtent l="0" t="0" r="0"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0"/>
                    <a:stretch>
                      <a:fillRect/>
                    </a:stretch>
                  </pic:blipFill>
                  <pic:spPr>
                    <a:xfrm>
                      <a:off x="0" y="0"/>
                      <a:ext cx="5759450" cy="5932805"/>
                    </a:xfrm>
                    <a:prstGeom prst="rect">
                      <a:avLst/>
                    </a:prstGeom>
                  </pic:spPr>
                </pic:pic>
              </a:graphicData>
            </a:graphic>
          </wp:inline>
        </w:drawing>
      </w:r>
    </w:p>
    <w:p w14:paraId="5F5FFF51" w14:textId="77777777" w:rsidR="0048205B" w:rsidRDefault="0048205B" w:rsidP="00AE389F"/>
    <w:p w14:paraId="00D2A570" w14:textId="77777777" w:rsidR="0048205B" w:rsidRPr="00E13B98" w:rsidRDefault="0048205B" w:rsidP="001F0516">
      <w:pPr>
        <w:pStyle w:val="Heading4"/>
      </w:pPr>
      <w:bookmarkStart w:id="1364" w:name="_Toc519514776"/>
      <w:r w:rsidRPr="00E13B98">
        <w:t xml:space="preserve">Indirect drivers of </w:t>
      </w:r>
      <w:r>
        <w:t xml:space="preserve">trends in </w:t>
      </w:r>
      <w:r w:rsidRPr="00E13B98">
        <w:t xml:space="preserve">protected area </w:t>
      </w:r>
      <w:r>
        <w:t>development</w:t>
      </w:r>
      <w:bookmarkEnd w:id="1364"/>
    </w:p>
    <w:p w14:paraId="6057CAD2" w14:textId="5BD4D428" w:rsidR="0048205B" w:rsidRDefault="0048205B" w:rsidP="00AA28FA">
      <w:r w:rsidRPr="00E13B98">
        <w:t>There are several key drivers of protected areas in Europe and Central Asia (</w:t>
      </w:r>
      <w:r w:rsidR="00F3202B">
        <w:rPr>
          <w:b/>
        </w:rPr>
        <w:t>Figure 4.32</w:t>
      </w:r>
      <w:r w:rsidRPr="00E13B98">
        <w:t>) that are unpacked below in Figures 4.3</w:t>
      </w:r>
      <w:r w:rsidR="00B02317">
        <w:t>3</w:t>
      </w:r>
      <w:r w:rsidRPr="00E13B98">
        <w:t xml:space="preserve"> – 4.</w:t>
      </w:r>
      <w:r w:rsidR="00B02317">
        <w:t>39</w:t>
      </w:r>
      <w:r w:rsidRPr="00E13B98">
        <w:t>.</w:t>
      </w:r>
    </w:p>
    <w:p w14:paraId="56572F2C" w14:textId="45350EAC" w:rsidR="00AA28FA" w:rsidRPr="00B02317" w:rsidRDefault="00AA28FA" w:rsidP="00B02317">
      <w:pPr>
        <w:rPr>
          <w:lang w:val="en-US"/>
        </w:rPr>
      </w:pPr>
      <w:r>
        <w:rPr>
          <w:lang w:eastAsia="en-GB"/>
        </w:rPr>
        <w:lastRenderedPageBreak/>
        <w:drawing>
          <wp:inline distT="0" distB="0" distL="0" distR="0" wp14:anchorId="1F80B01B" wp14:editId="377EB9E9">
            <wp:extent cx="5759450" cy="5399405"/>
            <wp:effectExtent l="0" t="0" r="0" b="0"/>
            <wp:docPr id="911" name="Picture 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1"/>
                    <a:stretch>
                      <a:fillRect/>
                    </a:stretch>
                  </pic:blipFill>
                  <pic:spPr>
                    <a:xfrm>
                      <a:off x="0" y="0"/>
                      <a:ext cx="5759450" cy="5399405"/>
                    </a:xfrm>
                    <a:prstGeom prst="rect">
                      <a:avLst/>
                    </a:prstGeom>
                  </pic:spPr>
                </pic:pic>
              </a:graphicData>
            </a:graphic>
          </wp:inline>
        </w:drawing>
      </w:r>
    </w:p>
    <w:p w14:paraId="230CCAB9" w14:textId="77777777" w:rsidR="0048205B" w:rsidRPr="00EF6F60" w:rsidRDefault="0048205B" w:rsidP="00AE389F"/>
    <w:p w14:paraId="3CC9D0B5" w14:textId="77777777" w:rsidR="0048205B" w:rsidRPr="00E13B98" w:rsidRDefault="0048205B" w:rsidP="0048184E">
      <w:pPr>
        <w:pStyle w:val="Heading5"/>
        <w:tabs>
          <w:tab w:val="left" w:pos="993"/>
        </w:tabs>
        <w:spacing w:line="240" w:lineRule="auto"/>
      </w:pPr>
      <w:bookmarkStart w:id="1365" w:name="_Toc519514777"/>
      <w:r w:rsidRPr="00E13B98">
        <w:t>Legal frameworks</w:t>
      </w:r>
      <w:bookmarkEnd w:id="1365"/>
    </w:p>
    <w:p w14:paraId="25587DC2" w14:textId="6D577C3C" w:rsidR="0048205B" w:rsidRPr="00E13B98" w:rsidRDefault="0048205B" w:rsidP="00AE389F">
      <w:r w:rsidRPr="00E13B98">
        <w:t xml:space="preserve">An increasing number of global, regional and national legal frameworks have been a key driver of protected area development in Europe and Central Asia. Agreements such as the Convention of Biological Diversity </w:t>
      </w:r>
      <w:r>
        <w:fldChar w:fldCharType="begin" w:fldLock="1"/>
      </w:r>
      <w:r>
        <w:instrText>ADDIN CSL_CITATION { "citationItems" : [ { "id" : "ITEM-1", "itemData" : { "author" : [ { "dropping-particle" : "", "family" : "CBD", "given" : "", "non-dropping-particle" : "", "parse-names" : false, "suffix" : "" } ], "id" : "ITEM-1", "issued" : { "date-parts" : [ [ "2010" ] ] }, "title" : "Strategic Plan for Biodiversity 2011-2020, including Aichi Biodiversity Targets, Convention on Biological Diversity, Decision X/2", "type" : "book" }, "uris" : [ "http://www.mendeley.com/documents/?uuid=4b17ed63-4fa5-4c66-a7cc-9815a8110e53" ] } ], "mendeley" : { "formattedCitation" : "(CBD, 2010b)", "plainTextFormattedCitation" : "(CBD, 2010b)", "previouslyFormattedCitation" : "(CBD, 2010b)" }, "properties" : {  }, "schema" : "https://github.com/citation-style-language/schema/raw/master/csl-citation.json" }</w:instrText>
      </w:r>
      <w:r>
        <w:fldChar w:fldCharType="separate"/>
      </w:r>
      <w:r w:rsidRPr="00750981">
        <w:t>(CBD, 2010)</w:t>
      </w:r>
      <w:r>
        <w:fldChar w:fldCharType="end"/>
      </w:r>
      <w:r w:rsidRPr="00E13B98">
        <w:t xml:space="preserve"> and associated Aichi Biodiversity Targets, have led to the adoption of a number of strategic plans and quantitative targets for protected areas. Underpinning these agreements is a growing public environmental awareness, which has influenced policy on nature protection. Another key factor has been the growing body of scientific knowledge on biodiversity and nature’s contributions to people. Improved understanding regarding the negative effects of habitat fragmentation on ecological functionality, for example, has led to the consideration of functional networks of protected areas, at multiple scales, as a means of addressing biodiversity loss </w:t>
      </w:r>
      <w:r>
        <w:fldChar w:fldCharType="begin" w:fldLock="1"/>
      </w:r>
      <w:r>
        <w:instrText>ADDIN CSL_CITATION { "citationItems" : [ { "id" : "ITEM-1", "itemData" : { "DOI" : "10.2779/822269", "ISBN" : "9789279289262", "abstract" : "Over the period 1990-2008, the EU27 imported almost 36% of all deforestation embodied in crop and livestock products traded between regions. It should be noted that worldwide only 33% of deforestation embodied in crops and only 8% of deforestation embodied in lifestock products is traded internationally. Africa and South and Central Amerika are the largest consumers of deforestation (30% of the global share each). Unlike the EU27, this deforestation is associated with commodities and products that are produced locally. The highest share of embodied deforestation was traded through international crop product trade. Consequently, the import of embodied deforestation through the import of crop products was the main cause of the strong link between the EU27 and embodied deforestation. Of the overall deforestation embodied in traded crop products over the period 1990-2008, one third was consumed by the EU economy. The analysis for the trade of embodied deforestation in livestock products consists of two different trade streams: ruminant livestock products raised on pastures in the country of origin and livestock products fed on feed crops with embodied deforestation. The EU27 imported more than one quarter of the global embodied deforestation in ruminant livestock products during the period 1990-2008.", "author" : [ { "dropping-particle" : "", "family" : "European Commission", "given" : "", "non-dropping-particle" : "", "parse-names" : false, "suffix" : "" } ], "id" : "ITEM-1", "issued" : { "date-parts" : [ [ "2013" ] ] }, "number-of-pages" : "348", "title" : "The impact of EU consumption on deforestation : Comprehensive analysis of the impact of EU consumption on deforestation", "type" : "book" }, "prefix" : "e.g., ", "uris" : [ "http://www.mendeley.com/documents/?uuid=29e6d4ed-225f-4f70-bef9-d1f6d138318b" ] }, { "id" : "ITEM-2", "itemData" : { "DOI" : "10.1111/cobi.12531", "ISBN" : "1523-1739", "ISSN" : "15231739", "PMID" : "25998969",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2", "issue" : "4", "issued" : { "date-parts" : [ [ "2015" ] ] }, "page" : "996-1005", "title" : "The alignment of agricultural and nature conservation policies in the European Union", "type" : "article-journal", "volume" : "29" }, "uris" : [ "http://www.mendeley.com/documents/?uuid=98bef9cc-67da-3f8a-9644-92f23258e464" ] } ], "mendeley" : { "formattedCitation" : "(e.g., European Commission, 2013; Hodge, Hauck, &amp; Bonn, 2015)", "plainTextFormattedCitation" : "(e.g., European Commission, 2013; Hodge, Hauck, &amp; Bonn, 2015)", "previouslyFormattedCitation" : "(e.g., European Commission, 2013; Hodge, Hauck, &amp; Bonn, 2015)" }, "properties" : {  }, "schema" : "https://github.com/citation-style-language/schema/raw/master/csl-citation.json" }</w:instrText>
      </w:r>
      <w:r>
        <w:fldChar w:fldCharType="separate"/>
      </w:r>
      <w:r w:rsidRPr="00F435BF">
        <w:t>(e.g., European Commission, 2013; Hodge</w:t>
      </w:r>
      <w:r w:rsidR="00EB0AA9">
        <w:rPr>
          <w:i/>
        </w:rPr>
        <w:t xml:space="preserve"> et al.</w:t>
      </w:r>
      <w:r w:rsidRPr="00F435BF">
        <w:t>, 2015)</w:t>
      </w:r>
      <w:r>
        <w:fldChar w:fldCharType="end"/>
      </w:r>
      <w:r w:rsidR="002F4BE7">
        <w:t xml:space="preserve"> </w:t>
      </w:r>
      <w:r>
        <w:t>(</w:t>
      </w:r>
      <w:r w:rsidRPr="00E13B98">
        <w:t>see also Aichi Biodiversity Target 11</w:t>
      </w:r>
      <w:r>
        <w:t xml:space="preserve"> – “p</w:t>
      </w:r>
      <w:r w:rsidRPr="00982D84">
        <w:t>rotected areas increased and improved</w:t>
      </w:r>
      <w:r>
        <w:t>”</w:t>
      </w:r>
      <w:r w:rsidRPr="00E13B98">
        <w:t>).</w:t>
      </w:r>
    </w:p>
    <w:p w14:paraId="4EDD3253" w14:textId="138AB34E" w:rsidR="0048205B" w:rsidRDefault="0048205B" w:rsidP="00AE389F">
      <w:r w:rsidRPr="00E13B98">
        <w:t xml:space="preserve">In response to international agreements, most countries in Europe and Central Asia have developed national biodiversity strategies, in most cases including quantitative targets for protected areas (cf. </w:t>
      </w:r>
      <w:hyperlink r:id="rId2032" w:history="1">
        <w:r w:rsidR="00025B9B" w:rsidRPr="00A25278">
          <w:rPr>
            <w:rStyle w:val="Hyperlink"/>
          </w:rPr>
          <w:t>https://www.cbd.int/nbsap/</w:t>
        </w:r>
      </w:hyperlink>
      <w:r w:rsidRPr="00E13B98">
        <w:t xml:space="preserve">). In Western Europe, international plans and targets are mirrored in the </w:t>
      </w:r>
      <w:r w:rsidRPr="00B67F65">
        <w:t>EU Biodiversity Strategy</w:t>
      </w:r>
      <w:r w:rsidRPr="00E13B98">
        <w:t xml:space="preserve"> </w:t>
      </w:r>
      <w:r>
        <w:fldChar w:fldCharType="begin" w:fldLock="1"/>
      </w:r>
      <w:r>
        <w:instrText>ADDIN CSL_CITATION { "citationItems" : [ { "id" : "ITEM-1", "itemData" : { "author" : [ { "dropping-particle" : "", "family" : "EU Parliament", "given" : "", "non-dropping-particle" : "", "parse-names" : false, "suffix" : "" } ], "id" : "ITEM-1", "issued" : { "date-parts" : [ [ "2012" ] ] }, "title" : "Our life insurance, our natural capital: an EU biodiversity strategy to 2020 European Parliament resolution of 20 April 2012 on our life insurance, our natural capital: an EU biodiversity strategy to 2020 (2011/2307(INI))", "type" : "report" }, "uris" : [ "http://www.mendeley.com/documents/?uuid=030add3c-33d0-4a69-bc9b-5dd72b6bec1e" ] } ], "mendeley" : { "formattedCitation" : "(EU Parliament, 2012)", "plainTextFormattedCitation" : "(EU Parliament, 2012)", "previouslyFormattedCitation" : "(EU Parliament, 2012)" }, "properties" : {  }, "schema" : "https://github.com/citation-style-language/schema/raw/master/csl-citation.json" }</w:instrText>
      </w:r>
      <w:r>
        <w:fldChar w:fldCharType="separate"/>
      </w:r>
      <w:r w:rsidRPr="006A43BD">
        <w:t>(EU Parliament, 2012)</w:t>
      </w:r>
      <w:r>
        <w:fldChar w:fldCharType="end"/>
      </w:r>
      <w:r w:rsidRPr="00E13B98">
        <w:t xml:space="preserve"> and directly linked to the </w:t>
      </w:r>
      <w:r>
        <w:t>European Union</w:t>
      </w:r>
      <w:r w:rsidRPr="00E13B98">
        <w:t xml:space="preserve"> Species and </w:t>
      </w:r>
      <w:r w:rsidRPr="00E13B98">
        <w:lastRenderedPageBreak/>
        <w:t xml:space="preserve">Habitats Directive. These are subsequently enacted through national legislation. </w:t>
      </w:r>
      <w:r>
        <w:t xml:space="preserve">There is strong evidence that supranational conservation policy can bring measurable conservation benefits, although future assessments will require the setting of quantitative objectives and an increase in the availability of data from monitoring schemes </w:t>
      </w:r>
      <w:r>
        <w:fldChar w:fldCharType="begin" w:fldLock="1"/>
      </w:r>
      <w:r>
        <w:instrText>ADDIN CSL_CITATION { "citationItems" : [ { "id" : "ITEM-1", "itemData" : { "DOI" : "10.1126/science.1146002", "ISSN" : "0036-8075", "author" : [ { "dropping-particle" : "", "family" : "Donald", "given" : "P. F.", "non-dropping-particle" : "", "parse-names" : false, "suffix" : "" }, { "dropping-particle" : "", "family" : "Sanderson", "given" : "F. J.", "non-dropping-particle" : "", "parse-names" : false, "suffix" : "" }, { "dropping-particle" : "", "family" : "Burfield", "given" : "I. J.", "non-dropping-particle" : "", "parse-names" : false, "suffix" : "" }, { "dropping-particle" : "", "family" : "Bierman", "given" : "S. M.", "non-dropping-particle" : "", "parse-names" : false, "suffix" : "" }, { "dropping-particle" : "", "family" : "Gregory", "given" : "R. D.", "non-dropping-particle" : "", "parse-names" : false, "suffix" : "" }, { "dropping-particle" : "", "family" : "Waliczky", "given" : "Z.", "non-dropping-particle" : "", "parse-names" : false, "suffix" : "" } ], "container-title" : "Science", "id" : "ITEM-1", "issue" : "5839", "issued" : { "date-parts" : [ [ "2007", "8", "10" ] ] }, "page" : "810-813", "title" : "International Conservation Policy Delivers Benefits for Birds in Europe", "type" : "article-journal", "volume" : "317" }, "uris" : [ "http://www.mendeley.com/documents/?uuid=18ea0ea8-e777-4289-9760-67bbf156999a" ] } ], "mendeley" : { "formattedCitation" : "(Donald et al., 2007)", "plainTextFormattedCitation" : "(Donald et al., 2007)", "previouslyFormattedCitation" : "(Donald et al., 2007)" }, "properties" : {  }, "schema" : "https://github.com/citation-style-language/schema/raw/master/csl-citation.json" }</w:instrText>
      </w:r>
      <w:r>
        <w:fldChar w:fldCharType="separate"/>
      </w:r>
      <w:r w:rsidRPr="009A23A9">
        <w:t xml:space="preserve">(Donald </w:t>
      </w:r>
      <w:r w:rsidR="000D7D89" w:rsidRPr="000D7D89">
        <w:rPr>
          <w:i/>
        </w:rPr>
        <w:t>et al.</w:t>
      </w:r>
      <w:r w:rsidRPr="009A23A9">
        <w:t>, 2007)</w:t>
      </w:r>
      <w:r>
        <w:fldChar w:fldCharType="end"/>
      </w:r>
      <w:r>
        <w:t xml:space="preserve">. </w:t>
      </w:r>
    </w:p>
    <w:p w14:paraId="16E0727F" w14:textId="53B25181" w:rsidR="0048205B" w:rsidRDefault="0048205B" w:rsidP="00AE389F">
      <w:r w:rsidRPr="00E13B98">
        <w:t xml:space="preserve">As a result of various bilateral agreements, a number of Eastern European countries (e.g. Ukraine, Belarus) are also in the process of harmonising national biodiversity protection legislation in line with </w:t>
      </w:r>
      <w:r>
        <w:t xml:space="preserve">European Union </w:t>
      </w:r>
      <w:r w:rsidRPr="00E13B98">
        <w:t xml:space="preserve">directives (e.g. regarding Natura 2000, and the Pan European Ecological Network). However, </w:t>
      </w:r>
      <w:r>
        <w:t xml:space="preserve">European Union </w:t>
      </w:r>
      <w:r w:rsidRPr="00E13B98">
        <w:t xml:space="preserve">policies are primarily based on Western European experiences. Numerous studies have shown cases where nature conservation legislation has underperformed when transplanted into new regional or local contexts </w:t>
      </w:r>
      <w:r>
        <w:fldChar w:fldCharType="begin" w:fldLock="1"/>
      </w:r>
      <w:r>
        <w:instrText>ADDIN CSL_CITATION { "citationItems" : [ { "id" : "ITEM-1", "itemData" : { "DOI" : "10.1890/06-1661.1", "ISBN" : "1051-0761", "ISSN" : "10510761", "PMID" : "17708208", "abstract" : "Forests provide important ecosystem services, and protected areas around the world are intended to reduce human disturbance on forests. The question is how forest cover is changing in different parts of the world, why some areas are more frequently disturbed, and if protected areas are effective in limiting anthropogenic forest disturbance. The Carpathians are Eastern Europe's largest contiguous forest ecosystem and are a hotspot of biodiversity. Eastern Europe has undergone dramatic changes in political and socioeconomic structures since 1990, when socialistic state economies transitioned toward market economies. However, the effects of the political and economic transition on Carpathian forests remain largely unknown. Our goals were to compare post-socialist forest disturbance and to assess the effectiveness of protected areas in the border triangle of Poland, Slovakia, and Ukraine, to better understand the role of broadscale political and socioeconomic factors. Forest disturbances were assessed using the forest disturbance index derived from Landsat MSS/TM/ETM+ images from 1978 to 2000. Our results showed increased harvesting in all three countries (up to 1.8 times) in 1988-1994, right after the system change. Forest disturbance rates differed markedly among countries (disturbance rates in Ukraine were 4.5 times higher than in Poland, and those in Slovakia were 4.3 times higher than in Poland), and in Ukraine, harvests tended to occur at higher elevations. Forest fragmentation increased in all three countries but experienced a stronger increase in Slovakia and Ukraine (approximately 5% decrease in core forest) than in Poland. Protected areas were most effective in Poland and in Slovakia, where harvesting rates dropped markedly (by nearly an order of magnitude in Slovakia) after protected areas were designated. In Ukraine, harvesting rates inside and outside protected areas did not differ appreciably, and harvests were widespread immediately before the designation of protected areas. In summary, the socioeconomic changes in Eastern Europe that occurred since 1990 had strong effects on forest disturbance. Differences in disturbance rates among countries appear to be most closely related to broadscale socioeconomic conditions, forest management practices, forest policies, and the strength of institutions. We suggest that such factors may be equally important in other regions of the world.", "author" : [ { "dropping-particle" : "", "family" : "Kuemmerle", "given" : "Tobias", "non-dropping-particle" : "", "parse-names" : false, "suffix" : "" }, { "dropping-particle" : "", "family" : "Hostert", "given" : "Patrick", "non-dropping-particle" : "", "parse-names" : false, "suffix" : "" }, { "dropping-particle" : "", "family" : "Radeloff", "given" : "Volker C.", "non-dropping-particle" : "", "parse-names" : false, "suffix" : "" }, { "dropping-particle" : "", "family" : "Perzanowski", "given" : "Kajetan", "non-dropping-particle" : "", "parse-names" : false, "suffix" : "" }, { "dropping-particle" : "", "family" : "Kruhlov", "given" : "Ivan", "non-dropping-particle" : "", "parse-names" : false, "suffix" : "" } ], "container-title" : "Ecological Applications", "id" : "ITEM-1", "issue" : "5", "issued" : { "date-parts" : [ [ "2007" ] ] }, "page" : "1279-1295", "title" : "Post-socialist forest disturbance in the Carpathian border region of Poland, Slovakia, and Ukraine", "type" : "article-journal", "volume" : "17" }, "uris" : [ "http://www.mendeley.com/documents/?uuid=8cde33ab-4985-40d6-9df8-3991687e18d1" ] }, { "id" : "ITEM-2", "itemData" : { "DOI" : "10.3368/le.91.1.149", "ISBN" : "0023-7639", "ISSN" : "00237639", "abstract" : "We estimate the impact of strict and multiple-use protected areas on forest disturbance in European Russia between 1985 and 2010. We con-struct a spatial panel dataset that includes five pe-riods of change. We match protected areas to control observations and compare coefficients from fixed-versus random-effects models. We find that protected areas have few statistically significant impacts on dis-turbance, with little difference across parks closer to or farther from major cities or roads. Random-effects estimates differ qualitatively and quantitatively from those of fixed effects in our study, serving as a cau-tionary note for evaluations where time-invariant unobservables are important. (JEL C14, Q23)", "author" : [ { "dropping-particle" : "", "family" : "Wendland", "given" : "Kelly J", "non-dropping-particle" : "", "parse-names" : false, "suffix" : "" }, { "dropping-particle" : "", "family" : "Baumann", "given" : "Matthias", "non-dropping-particle" : "", "parse-names" : false, "suffix" : "" }, { "dropping-particle" : "", "family" : "Lewis", "given" : "David J", "non-dropping-particle" : "", "parse-names" : false, "suffix" : "" }, { "dropping-particle" : "", "family" : "Sieber", "given" : "Anika", "non-dropping-particle" : "", "parse-names" : false, "suffix" : "" }, { "dropping-particle" : "", "family" : "Radeloff", "given" : "Volker C", "non-dropping-particle" : "", "parse-names" : false, "suffix" : "" } ], "container-title" : "Land Economics", "id" : "ITEM-2", "issue" : "1", "issued" : { "date-parts" : [ [ "2015" ] ] }, "page" : "149-168", "title" : "Protected Area Effectiveness in European Russia: A Postmatching Panel Data Analysis", "type" : "article-journal", "volume" : "91" }, "uris" : [ "http://www.mendeley.com/documents/?uuid=4ab753ae-1827-4ced-a2e4-f2c7eae5aac6" ] }, { "id" : "ITEM-3", "itemData" : { "editor" : [ { "dropping-particle" : "", "family" : "Aksenov", "given" : "D.", "non-dropping-particle" : "", "parse-names" : false, "suffix" : "" }, { "dropping-particle" : "", "family" : "Kuhmonen", "given" : "A.", "non-dropping-particle" : "", "parse-names" : false, "suffix" : "" }, { "dropping-particle" : "", "family" : "Mikkola", "given" : "J.", "non-dropping-particle" : "", "parse-names" : false, "suffix" : "" }, { "dropping-particle" : "", "family" : "Sobolev", "given" : "N.", "non-dropping-particle" : "", "parse-names" : false, "suffix" : "" } ], "id" : "ITEM-3", "issued" : { "date-parts" : [ [ "2014" ] ] }, "publisher" : "Reports of the Finnish Forest Environment Institute 29", "title" : "The Characteristics and Representativeness of the Protected Area Network in the Barents Region", "type" : "book" }, "prefix" : "e.g. ", "uris" : [ "http://www.mendeley.com/documents/?uuid=88ef5ca1-7917-4e1f-a607-2251afd9daec" ] } ], "mendeley" : { "formattedCitation" : "(e.g. Aksenov et al., 2014; Kuemmerle et al., 2007; Wendland et al., 2015)", "plainTextFormattedCitation" : "(e.g. Aksenov et al., 2014; Kuemmerle et al., 2007; Wendland et al., 2015)", "previouslyFormattedCitation" : "(e.g. Aksenov et al., 2014; Kuemmerle et al., 2007; Wendland et al., 2015)" }, "properties" : {  }, "schema" : "https://github.com/citation-style-language/schema/raw/master/csl-citation.json" }</w:instrText>
      </w:r>
      <w:r>
        <w:fldChar w:fldCharType="separate"/>
      </w:r>
      <w:r w:rsidRPr="00CF55B8">
        <w:t xml:space="preserve">(e.g. Aksenov </w:t>
      </w:r>
      <w:r w:rsidR="000D7D89" w:rsidRPr="000D7D89">
        <w:rPr>
          <w:i/>
        </w:rPr>
        <w:t>et al.</w:t>
      </w:r>
      <w:r w:rsidRPr="00CF55B8">
        <w:t xml:space="preserve">, 2014; Kuemmerle </w:t>
      </w:r>
      <w:r w:rsidR="000D7D89" w:rsidRPr="000D7D89">
        <w:rPr>
          <w:i/>
        </w:rPr>
        <w:t>et al.</w:t>
      </w:r>
      <w:r w:rsidRPr="00CF55B8">
        <w:t xml:space="preserve">, 2007; Wendland </w:t>
      </w:r>
      <w:r w:rsidR="000D7D89" w:rsidRPr="000D7D89">
        <w:rPr>
          <w:i/>
        </w:rPr>
        <w:t>et al.</w:t>
      </w:r>
      <w:r w:rsidRPr="00CF55B8">
        <w:t>, 2015)</w:t>
      </w:r>
      <w:r>
        <w:fldChar w:fldCharType="end"/>
      </w:r>
      <w:r w:rsidRPr="00E13B98">
        <w:t xml:space="preserve"> and a risk remains that </w:t>
      </w:r>
      <w:r>
        <w:t>European Union</w:t>
      </w:r>
      <w:r w:rsidRPr="00E13B98">
        <w:t>-developed approaches will prove either inefficient or inappropriate for supporting biodiversity associated with cultural landscapes in Eastern Europe and Central Asia. Additionally, in some cases the adoption of national strategies has led to unforeseen transboundary consequences. For example, forest protection in China and Finland have both resulted in increased harvest of old-growth forests in neighbouring regions of Central Asia and north</w:t>
      </w:r>
      <w:r>
        <w:t>-</w:t>
      </w:r>
      <w:r w:rsidRPr="00E13B98">
        <w:t>west</w:t>
      </w:r>
      <w:r>
        <w:t>ern</w:t>
      </w:r>
      <w:r w:rsidRPr="00E13B98">
        <w:t xml:space="preserve"> Russia </w:t>
      </w:r>
      <w:r>
        <w:fldChar w:fldCharType="begin" w:fldLock="1"/>
      </w:r>
      <w:r>
        <w:instrText>ADDIN CSL_CITATION { "citationItems" : [ { "id" : "ITEM-1", "itemData" : { "DOI" : "10.1016/j.envsci.2005.12.002", "ISBN" : "1462-9011", "ISSN" : "14629011", "abstract" : "Among wealthy countries, increasing imports of natural resources to allow for unchecked consumption and greater domestic environmental conservation has become commonplace. This practice can negatively affect biodiversity conservation planning if natural resource harvest is merely pushed across political borders. As an example, we focus on the boreal forest ecosystem of Finland and northwest Russia. While the majority of protected forests are in northern Finland, the majority of biodiversity is in southern Finland, where protection is more difficult due to high private ownership, and the effectiveness of functioning conservation networks is more uncertain due to a longer history of land use. In northwest Russia, the current protected areas are inadequate to preserve most of the region's naturally dynamic and old growth forests. Increased importation of wood from northwest Russia to Finland may jeopardize the long-term viability of species in high diversity conservation areas in both Russia and Finland, through isolating conservation areas and lowering the age of the surrounding forest mosaic. The boreal forest ecosystem of Fennoscandia and northwest Russia would thus be best conserved by a large scale, coordinated conservation strategy that addresses long-term conservation goals and wood consumption, forest industries, logging practices and trade. \u00a9 2006 Elsevier Ltd. All rights reserved.", "author" : [ { "dropping-particle" : "", "family" : "Mayer", "given" : "Audrey L.", "non-dropping-particle" : "", "parse-names" : false, "suffix" : "" }, { "dropping-particle" : "", "family" : "Kauppi", "given" : "Pekka E.", "non-dropping-particle" : "", "parse-names" : false, "suffix" : "" }, { "dropping-particle" : "", "family" : "Tikka", "given" : "P\u00e4ivi M.", "non-dropping-particle" : "", "parse-names" : false, "suffix" : "" }, { "dropping-particle" : "", "family" : "Angelstam", "given" : "Per K.", "non-dropping-particle" : "", "parse-names" : false, "suffix" : "" } ], "container-title" : "Environmental Science and Policy", "id" : "ITEM-1", "issue" : "3", "issued" : { "date-parts" : [ [ "2006" ] ] }, "page" : "228-236", "title" : "Conservation implications of exporting domestic wood harvest to neighboring countries", "type" : "article-journal", "volume" : "9" }, "uris" : [ "http://www.mendeley.com/documents/?uuid=b6802d23-7911-4d51-9a6b-b2ceae5d6ecd" ] } ], "mendeley" : { "formattedCitation" : "(Mayer et al., 2006)", "plainTextFormattedCitation" : "(Mayer et al., 2006)", "previouslyFormattedCitation" : "(Mayer et al., 2006)" }, "properties" : {  }, "schema" : "https://github.com/citation-style-language/schema/raw/master/csl-citation.json" }</w:instrText>
      </w:r>
      <w:r>
        <w:fldChar w:fldCharType="separate"/>
      </w:r>
      <w:r w:rsidRPr="00CF55B8">
        <w:t xml:space="preserve">(Mayer </w:t>
      </w:r>
      <w:r w:rsidR="000D7D89" w:rsidRPr="000D7D89">
        <w:rPr>
          <w:i/>
        </w:rPr>
        <w:t>et al.</w:t>
      </w:r>
      <w:r w:rsidRPr="00CF55B8">
        <w:t>, 2006)</w:t>
      </w:r>
      <w:r>
        <w:fldChar w:fldCharType="end"/>
      </w:r>
      <w:r w:rsidRPr="00E13B98">
        <w:t xml:space="preserve"> respectively. </w:t>
      </w:r>
      <w:r>
        <w:t>A</w:t>
      </w:r>
      <w:r w:rsidRPr="00E13B98">
        <w:t xml:space="preserve">lso, some countries have weakened national and sub-national protection regulations largely in favour of regional economic development (see </w:t>
      </w:r>
      <w:r w:rsidR="00F3202B">
        <w:rPr>
          <w:b/>
        </w:rPr>
        <w:t>Box 4.3</w:t>
      </w:r>
      <w:r>
        <w:t xml:space="preserve"> and</w:t>
      </w:r>
      <w:r w:rsidRPr="00E13B98">
        <w:t xml:space="preserve"> </w:t>
      </w:r>
      <w:r w:rsidR="00F3202B" w:rsidRPr="00F3202B">
        <w:rPr>
          <w:b/>
        </w:rPr>
        <w:t>Figure 4.33</w:t>
      </w:r>
      <w:r w:rsidRPr="00E13B98">
        <w:t>).</w:t>
      </w:r>
    </w:p>
    <w:p w14:paraId="3B952B88" w14:textId="77777777" w:rsidR="0048205B" w:rsidRPr="009F6CB5" w:rsidRDefault="0048205B" w:rsidP="00AE389F">
      <w:r w:rsidRPr="00DA41B5">
        <w:t xml:space="preserve">Regarding the Marine Protected Areas, </w:t>
      </w:r>
      <w:r>
        <w:t xml:space="preserve">for example, </w:t>
      </w:r>
      <w:r w:rsidRPr="00DA41B5">
        <w:t xml:space="preserve">the </w:t>
      </w:r>
      <w:r>
        <w:t xml:space="preserve">European Union </w:t>
      </w:r>
      <w:r w:rsidRPr="00DA41B5">
        <w:t xml:space="preserve">Marine Strategy Framework Directive requires that </w:t>
      </w:r>
      <w:r>
        <w:t>m</w:t>
      </w:r>
      <w:r w:rsidRPr="00DA41B5">
        <w:t xml:space="preserve">ember States should reach Good Environmental Status of their waters by 2020. The strategy sees establishment of a coherent network of Marine Protected Areas as one of the approaches to fulfil this aim. It specifically refers to Maritime Spatial Planning </w:t>
      </w:r>
      <w:r>
        <w:t xml:space="preserve">based on </w:t>
      </w:r>
      <w:r w:rsidRPr="00DA41B5">
        <w:t xml:space="preserve">ecosystem based approach as a key tool to reinforced the objectives of the </w:t>
      </w:r>
      <w:r>
        <w:t xml:space="preserve">European Union </w:t>
      </w:r>
      <w:r w:rsidRPr="00DA41B5">
        <w:t>Marine Strategy</w:t>
      </w:r>
      <w:r>
        <w:t xml:space="preserve"> </w:t>
      </w:r>
      <w:r>
        <w:fldChar w:fldCharType="begin" w:fldLock="1"/>
      </w:r>
      <w:r>
        <w:instrText>ADDIN CSL_CITATION { "citationItems" : [ { "id" : "ITEM-1", "itemData" : { "DOI" : "10.1016/j.marpol.2008.03.014", "ISSN" : "0308597X", "author" : [ { "dropping-particle" : "", "family" : "Ehler", "given" : "Charles", "non-dropping-particle" : "", "parse-names" : false, "suffix" : "" } ], "container-title" : "Marine Policy", "id" : "ITEM-1", "issue" : "5", "issued" : { "date-parts" : [ [ "2008", "9" ] ] }, "page" : "840-843", "title" : "Conclusions: Benefits, lessons learned, and future challenges of marine spatial planning", "type" : "article-journal", "volume" : "32" }, "uris" : [ "http://www.mendeley.com/documents/?uuid=e685ad87-48b8-4be0-aa82-f0b7c351d7f2" ] }, { "id" : "ITEM-2", "itemData" : { "DOI" : "10.1016/j.jenvman.2008.07.004", "ISSN" : "03014797", "author" : [ { "dropping-particle" : "", "family" : "Douvere", "given" : "Fanny", "non-dropping-particle" : "", "parse-names" : false, "suffix" : "" }, { "dropping-particle" : "", "family" : "Ehler", "given" : "Charles N.", "non-dropping-particle" : "", "parse-names" : false, "suffix" : "" } ], "container-title" : "Journal of Environmental Management", "id" : "ITEM-2", "issue" : "1", "issued" : { "date-parts" : [ [ "2009", "1" ] ] }, "page" : "77-88", "title" : "New perspectives on sea use management: Initial findings from European experience with marine spatial planning", "type" : "article-journal", "volume" : "90" }, "uris" : [ "http://www.mendeley.com/documents/?uuid=c2c3571e-38a3-421c-adbe-2742dab1007f" ] } ], "mendeley" : { "formattedCitation" : "(Douvere &amp; Ehler, 2009; Ehler, 2008)", "plainTextFormattedCitation" : "(Douvere &amp; Ehler, 2009; Ehler, 2008)", "previouslyFormattedCitation" : "(Douvere &amp; Ehler, 2009; Ehler, 2008)" }, "properties" : {  }, "schema" : "https://github.com/citation-style-language/schema/raw/master/csl-citation.json" }</w:instrText>
      </w:r>
      <w:r>
        <w:fldChar w:fldCharType="separate"/>
      </w:r>
      <w:r w:rsidRPr="00CC2AD4">
        <w:t>(Douvere &amp; Ehler, 2009; Ehler, 2008)</w:t>
      </w:r>
      <w:r>
        <w:fldChar w:fldCharType="end"/>
      </w:r>
      <w:r>
        <w:t>.</w:t>
      </w:r>
    </w:p>
    <w:p w14:paraId="64B3DF7D" w14:textId="77777777" w:rsidR="0048205B" w:rsidRDefault="0048205B" w:rsidP="00AE389F">
      <w:r>
        <w:t>Experience shows that these are not empty words. A study published in Marine Policy earlier this year assessed plans in Western and Central Europe, Australia and the USA. They found that planning led to a host of benefits for the environment: it increased marine protection, ensured that industrial uses avoided sensitive habitat, cut carbon emissions, and reduced the risk of oil spills.</w:t>
      </w:r>
    </w:p>
    <w:p w14:paraId="6391AB81" w14:textId="01C6C20B" w:rsidR="0048205B" w:rsidRDefault="0048205B" w:rsidP="000226B2">
      <w:pPr>
        <w:pStyle w:val="Caption"/>
      </w:pPr>
      <w:bookmarkStart w:id="1366" w:name="_Ref496538852"/>
      <w:bookmarkStart w:id="1367" w:name="_Ref500495402"/>
      <w:r w:rsidRPr="00803BFA">
        <w:t xml:space="preserve">Box </w:t>
      </w:r>
      <w:r>
        <w:rPr>
          <w:noProof w:val="0"/>
        </w:rPr>
        <w:fldChar w:fldCharType="begin"/>
      </w:r>
      <w:r>
        <w:instrText xml:space="preserve"> STYLEREF 1 \s </w:instrText>
      </w:r>
      <w:r>
        <w:rPr>
          <w:noProof w:val="0"/>
        </w:rPr>
        <w:fldChar w:fldCharType="separate"/>
      </w:r>
      <w:r w:rsidR="00B40E12">
        <w:t>4</w:t>
      </w:r>
      <w:r>
        <w:fldChar w:fldCharType="end"/>
      </w:r>
      <w:r w:rsidRPr="00803BFA">
        <w:t>.</w:t>
      </w:r>
      <w:r>
        <w:rPr>
          <w:noProof w:val="0"/>
        </w:rPr>
        <w:fldChar w:fldCharType="begin"/>
      </w:r>
      <w:r>
        <w:instrText xml:space="preserve"> SEQ Box \* ARABIC \s 1 </w:instrText>
      </w:r>
      <w:r>
        <w:rPr>
          <w:noProof w:val="0"/>
        </w:rPr>
        <w:fldChar w:fldCharType="separate"/>
      </w:r>
      <w:r w:rsidR="00B40E12">
        <w:t>3</w:t>
      </w:r>
      <w:r>
        <w:fldChar w:fldCharType="end"/>
      </w:r>
      <w:bookmarkEnd w:id="1366"/>
      <w:r w:rsidRPr="00803BFA">
        <w:t>:</w:t>
      </w:r>
      <w:r w:rsidRPr="00E13B98">
        <w:t xml:space="preserve"> Example of dynamics in legal frameworks from Eastern Europe</w:t>
      </w:r>
      <w:bookmarkEnd w:id="1367"/>
      <w:r w:rsidR="00804119">
        <w:t>.</w:t>
      </w:r>
    </w:p>
    <w:p w14:paraId="666D5FAF" w14:textId="632602D4" w:rsidR="0048205B" w:rsidRDefault="0048205B" w:rsidP="00AE389F">
      <w:pPr>
        <w:rPr>
          <w:sz w:val="20"/>
          <w:szCs w:val="20"/>
        </w:rPr>
      </w:pPr>
      <w:r w:rsidRPr="00A94F9C">
        <w:rPr>
          <w:sz w:val="20"/>
          <w:szCs w:val="20"/>
        </w:rPr>
        <w:t>In the Russian Federation, despite adopting several fundamental legal documents, and subsequent rapid growth in protected areas during the 1990s, numerous laws or amendments have recently been passed to weaken the protection status of existing protected areas, primarily in favour of increased economic activity (</w:t>
      </w:r>
      <w:r w:rsidR="00EB0AA9">
        <w:rPr>
          <w:sz w:val="20"/>
          <w:szCs w:val="20"/>
        </w:rPr>
        <w:t>Brynych</w:t>
      </w:r>
      <w:r w:rsidRPr="00A94F9C">
        <w:rPr>
          <w:sz w:val="20"/>
          <w:szCs w:val="20"/>
        </w:rPr>
        <w:t xml:space="preserve">, 2016; </w:t>
      </w:r>
      <w:r w:rsidR="00EB0AA9">
        <w:rPr>
          <w:sz w:val="20"/>
          <w:szCs w:val="20"/>
        </w:rPr>
        <w:t>NIA-Priroda</w:t>
      </w:r>
      <w:r w:rsidRPr="00A94F9C">
        <w:rPr>
          <w:sz w:val="20"/>
          <w:szCs w:val="20"/>
        </w:rPr>
        <w:t>, 2016. For example, in preparation for the Sochi Olympics an amendment was made in the law "On Specially Protected Natural Areas" allowing the construction of sports infrastructure in national parks. This amendment set legal preconditions for use of lands within national parks by new ski resorts. The governmental program</w:t>
      </w:r>
      <w:r w:rsidR="00041CA6">
        <w:rPr>
          <w:sz w:val="20"/>
          <w:szCs w:val="20"/>
        </w:rPr>
        <w:t>me</w:t>
      </w:r>
      <w:r w:rsidRPr="00A94F9C">
        <w:rPr>
          <w:sz w:val="20"/>
          <w:szCs w:val="20"/>
        </w:rPr>
        <w:t xml:space="preserve"> "The main directions of the state policy on the development of the system of state nature reserves and national parks in the Russian Federation for the period until 2015", adopted by the Ministry of Natural Resources of Russia in 2003, was not able to stop the subsequent degradation of protected areas. Recent changes in water and forest legislation led to a weaker legal regime in the areas of water protection zones and protective forests </w:t>
      </w:r>
      <w:r w:rsidRPr="00A94F9C">
        <w:rPr>
          <w:sz w:val="20"/>
          <w:szCs w:val="20"/>
        </w:rPr>
        <w:fldChar w:fldCharType="begin" w:fldLock="1"/>
      </w:r>
      <w:r w:rsidRPr="00A94F9C">
        <w:rPr>
          <w:sz w:val="20"/>
          <w:szCs w:val="20"/>
        </w:rPr>
        <w:instrText>ADDIN CSL_CITATION { "citationItems" : [ { "id" : "ITEM-1", "itemData" : { "DOI" : "10.1139/cjfr-2016-0516", "ISSN" : "0045-5067", "abstract" : "Spatial segregation of different forest landscape functions can accommodate rival forestry objectives more comprehensively than integrated approaches. Russia has a unique history of forest zoning separating production and environmental functions. However, the Russian Forest Code of 2006 increased the focus on wood production. We reviewed the history of zoning policy in Russia and assessed if the recent policy change affected logging rates and conservation of riparian forests. Using Russia\u2019s Komi Republic as a case study, we specifically assessed (i) if policy change led to increased logging near streams, (ii) if logging rates were different in headwaters vs. main rivers, and (iii) how logging changed among catchments with different accessibility to logging. Using a global open-access remote sensing dataset, we compared mean annual forest loss as a proxy of logging rates in 10 large forested catchments in the Komi Republic in one period with strict zoning policy (2000\u20132006) and one with moderate zoning pol...",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Canadian Journal of Forest Research", "id" : "ITEM-1", "issue" : "10", "issued" : { "date-parts" : [ [ "2017", "10" ] ] }, "page" : "1339-1349", "publisher" : " NRC Research Press", "title" : "Satisfying rival forestry objectives in the Komi Republic: effects of Russian zoning policy change on wood production and riparian forest conservation", "type" : "article-journal", "volume" : "47" }, "uris" : [ "http://www.mendeley.com/documents/?uuid=4abfd465-7fca-3dec-8bb9-740888a2625c" ] } ], "mendeley" : { "formattedCitation" : "(Naumov et al., 2017)", "plainTextFormattedCitation" : "(Naumov et al., 2017)", "previouslyFormattedCitation" : "(Naumov et al., 2017)" }, "properties" : {  }, "schema" : "https://github.com/citation-style-language/schema/raw/master/csl-citation.json" }</w:instrText>
      </w:r>
      <w:r w:rsidRPr="00A94F9C">
        <w:rPr>
          <w:sz w:val="20"/>
          <w:szCs w:val="20"/>
        </w:rPr>
        <w:fldChar w:fldCharType="separate"/>
      </w:r>
      <w:r w:rsidRPr="00A94F9C">
        <w:rPr>
          <w:sz w:val="20"/>
          <w:szCs w:val="20"/>
        </w:rPr>
        <w:t xml:space="preserve">(Naumov </w:t>
      </w:r>
      <w:r w:rsidR="000D7D89" w:rsidRPr="000D7D89">
        <w:rPr>
          <w:i/>
          <w:sz w:val="20"/>
          <w:szCs w:val="20"/>
        </w:rPr>
        <w:t>et al.</w:t>
      </w:r>
      <w:r w:rsidRPr="00A94F9C">
        <w:rPr>
          <w:sz w:val="20"/>
          <w:szCs w:val="20"/>
        </w:rPr>
        <w:t>, 2017)</w:t>
      </w:r>
      <w:r w:rsidRPr="00A94F9C">
        <w:rPr>
          <w:sz w:val="20"/>
          <w:szCs w:val="20"/>
        </w:rPr>
        <w:fldChar w:fldCharType="end"/>
      </w:r>
      <w:r w:rsidRPr="00A94F9C">
        <w:rPr>
          <w:sz w:val="20"/>
          <w:szCs w:val="20"/>
        </w:rPr>
        <w:t xml:space="preserve">. In 2013, a law was passed that eliminated the principle of perpetuity of existence of protected areas and initiated transformation of strict nature reserves into national parks. In 2016, another law was adopted allowing the allocation of biosphere polygons within the boundaries of biosphere reserves, which legalized economic development </w:t>
      </w:r>
      <w:r w:rsidRPr="00A94F9C">
        <w:rPr>
          <w:sz w:val="20"/>
          <w:szCs w:val="20"/>
        </w:rPr>
        <w:fldChar w:fldCharType="begin" w:fldLock="1"/>
      </w:r>
      <w:r w:rsidRPr="00A94F9C">
        <w:rPr>
          <w:sz w:val="20"/>
          <w:szCs w:val="20"/>
        </w:rPr>
        <w:instrText>ADDIN CSL_CITATION { "citationItems" : [ { "id" : "ITEM-1", "itemData" : { "author" : [ { "dropping-particle" : "", "family" : "\u041d\u0418\u0410-\u041f\u0440\u0438\u0440\u043e\u0434\u0430", "given" : "", "non-dropping-particle" : "", "parse-names" : false, "suffix" : "" } ], "id" : "ITEM-1", "issued" : { "date-parts" : [ [ "2016" ] ] }, "number-of-pages" : "54", "publisher-place" : "\u041c\u043e\u0441\u043a\u0432\u0430", "title" : "\u0410\u043d\u0430\u043b\u0438\u0437 \u0432\u044b\u043f\u043e\u043b\u043d\u0435\u043d\u0438\u044f \u0437\u0430\u0434\u0430\u0447 \u0433\u043e\u0441\u0443\u0434\u0430\u0440\u0441\u0442\u0432\u0435\u043d\u043d\u043e\u0439 \u043f\u043e\u043b\u0438\u0442\u0438\u043a\u0438 \u0432 \u043e\u0431\u043b\u0430\u0441\u0442\u0438 \u044d\u043a\u043e\u043b\u043e\u0433\u0438\u0447\u0435\u0441\u043a\u043e\u0433\u043e \u0440\u0430\u0437\u0432\u0438\u0442\u0438\u044f \u0438 \u0441\u043e\u043e\u0442\u0432\u0435\u0442\u0441\u0442\u0432\u0443\u044e\u0449\u0438\u0445 \u043f\u043e\u0440\u0443\u0447\u0435\u043d\u0438\u0439 \u041f\u0440\u0435\u0437\u0438\u0434\u0435\u043d\u0442\u0430 \u0420\u043e\u0441\u0441\u0438\u0439\u0441\u043a\u043e\u0439 \u0424\u0435\u0434\u0435\u0440\u0430\u0446\u0438\u0438", "type" : "report" }, "uris" : [ "http://www.mendeley.com/documents/?uuid=fbcedb5e-d752-370c-abb1-ce85bf79c21c" ] }, { "id" : "ITEM-2", "itemData" : { "author" : [ { "dropping-particle" : "", "family" : "\u0411\u0440\u0438\u043d\u0438\u0445", "given" : "\u0412.", "non-dropping-particle" : "", "parse-names" : false, "suffix" : "" } ], "container-title" : "\u0417\u0430\u043f\u043e\u0432\u0435\u0434\u043d\u0438\u043a\u0438 \u041a\u0440\u044b\u043c\u0430 \u2013 2016: \u0431\u0438\u043e\u043b\u043e\u0433\u0438\u0447\u0435\u0441\u043a\u043e\u0435 \u0438 \u043b\u0430\u043d\u0434\u0448\u0430\u0444\u0442\u043d\u043e\u0435 \u0440\u0430\u0437\u043d\u043e\u043e\u0431\u0440\u0430\u0437\u0438\u0435, \u043e\u0445\u0440\u0430\u043d\u0430 \u0438 \u0443\u043f\u0440\u0430\u0432\u043b\u0435\u043d\u0438\u0435.", "id" : "ITEM-2", "issued" : { "date-parts" : [ [ "2016" ] ] }, "page" : "29-30", "publisher-place" : "\u0421\u0438\u043c\u0444\u0435\u0440\u043e\u043f\u043e\u043b\u044c", "title" : "\u041a\u0440\u0430\u0442\u043a\u0438\u0439 \u0430\u043d\u0430\u043b\u0438\u0437 \u043d\u0435\u0433\u0430\u0442\u0438\u0432\u043d\u044b\u0445 \u0438\u0437\u043c\u0435\u043d\u0435\u043d\u0438\u0439 \u0432 \u043f\u043e\u043b\u043e\u0436\u0435\u043d\u0438\u0438 \u0433\u043e\u0441\u0443\u0434\u0430\u0440\u0441\u0442\u0432\u0435\u043d\u043d\u044b\u0445 \u043f\u0440\u0438\u0440\u043e\u0434\u043d\u044b\u0445 \u0437\u0430\u043f\u043e\u0432\u0435\u0434\u043d\u0438\u043a\u043e\u0432 \u0420\u043e\u0441\u0441\u0438\u0438", "type" : "paper-conference" }, "uris" : [ "http://www.mendeley.com/documents/?uuid=9f47967d-dfa2-3fd0-a65f-71e6a5560705" ] } ], "mendeley" : { "formattedCitation" : "(\u0411\u0440\u0438\u043d\u0438\u0445, 2016; \u041d\u0418\u0410-\u041f\u0440\u0438\u0440\u043e\u0434\u0430, 2016)", "plainTextFormattedCitation" : "(\u0411\u0440\u0438\u043d\u0438\u0445, 2016; \u041d\u0418\u0410-\u041f\u0440\u0438\u0440\u043e\u0434\u0430, 2016)", "previouslyFormattedCitation" : "(\u0411\u0440\u0438\u043d\u0438\u0445, 2016; \u041d\u0418\u0410-\u041f\u0440\u0438\u0440\u043e\u0434\u0430, 2016)" }, "properties" : {  }, "schema" : "https://github.com/citation-style-language/schema/raw/master/csl-citation.json" }</w:instrText>
      </w:r>
      <w:r w:rsidRPr="00A94F9C">
        <w:rPr>
          <w:sz w:val="20"/>
          <w:szCs w:val="20"/>
        </w:rPr>
        <w:fldChar w:fldCharType="separate"/>
      </w:r>
      <w:r w:rsidRPr="00A94F9C">
        <w:rPr>
          <w:sz w:val="20"/>
          <w:szCs w:val="20"/>
        </w:rPr>
        <w:t>(</w:t>
      </w:r>
      <w:r w:rsidR="00DA6FB9">
        <w:rPr>
          <w:sz w:val="20"/>
          <w:szCs w:val="20"/>
        </w:rPr>
        <w:t>Brynych</w:t>
      </w:r>
      <w:r w:rsidRPr="00A94F9C">
        <w:rPr>
          <w:sz w:val="20"/>
          <w:szCs w:val="20"/>
        </w:rPr>
        <w:t xml:space="preserve">, 2016; </w:t>
      </w:r>
      <w:r w:rsidR="00EB0AA9">
        <w:rPr>
          <w:sz w:val="20"/>
          <w:szCs w:val="20"/>
        </w:rPr>
        <w:t>NIA-Priroda</w:t>
      </w:r>
      <w:r w:rsidRPr="00A94F9C">
        <w:rPr>
          <w:sz w:val="20"/>
          <w:szCs w:val="20"/>
        </w:rPr>
        <w:t>, 2016)</w:t>
      </w:r>
      <w:r w:rsidRPr="00A94F9C">
        <w:rPr>
          <w:sz w:val="20"/>
          <w:szCs w:val="20"/>
        </w:rPr>
        <w:fldChar w:fldCharType="end"/>
      </w:r>
      <w:r w:rsidRPr="00A94F9C">
        <w:rPr>
          <w:sz w:val="20"/>
          <w:szCs w:val="20"/>
        </w:rPr>
        <w:t xml:space="preserve">. Other amendments were made to the federal law "On Territories of Traditional Nature Use of the Indigenous Minorities of the North, Siberia and the Far East of the Russian Federation" (2001), according to which such territories are not considered any more as Specially Protected Natural Areas; currently it creates new challenges in the procedure of their creation. Since 2001, not a single territory of traditional land management of indigenous people of Federal importance has been </w:t>
      </w:r>
      <w:r w:rsidRPr="00A94F9C">
        <w:rPr>
          <w:sz w:val="20"/>
          <w:szCs w:val="20"/>
        </w:rPr>
        <w:lastRenderedPageBreak/>
        <w:t xml:space="preserve">created </w:t>
      </w:r>
      <w:r w:rsidRPr="00A94F9C">
        <w:rPr>
          <w:sz w:val="20"/>
          <w:szCs w:val="20"/>
        </w:rPr>
        <w:fldChar w:fldCharType="begin" w:fldLock="1"/>
      </w:r>
      <w:r w:rsidRPr="00A94F9C">
        <w:rPr>
          <w:sz w:val="20"/>
          <w:szCs w:val="20"/>
        </w:rPr>
        <w:instrText>ADDIN CSL_CITATION { "citationItems" : [ { "id" : "ITEM-1", "itemData" : { "author" : [ { "dropping-particle" : "", "family" : "\u041d\u0418\u0410-\u041f\u0440\u0438\u0440\u043e\u0434\u0430", "given" : "", "non-dropping-particle" : "", "parse-names" : false, "suffix" : "" } ], "id" : "ITEM-1", "issued" : { "date-parts" : [ [ "2016" ] ] }, "number-of-pages" : "54", "publisher-place" : "\u041c\u043e\u0441\u043a\u0432\u0430", "title" : "\u0410\u043d\u0430\u043b\u0438\u0437 \u0432\u044b\u043f\u043e\u043b\u043d\u0435\u043d\u0438\u044f \u0437\u0430\u0434\u0430\u0447 \u0433\u043e\u0441\u0443\u0434\u0430\u0440\u0441\u0442\u0432\u0435\u043d\u043d\u043e\u0439 \u043f\u043e\u043b\u0438\u0442\u0438\u043a\u0438 \u0432 \u043e\u0431\u043b\u0430\u0441\u0442\u0438 \u044d\u043a\u043e\u043b\u043e\u0433\u0438\u0447\u0435\u0441\u043a\u043e\u0433\u043e \u0440\u0430\u0437\u0432\u0438\u0442\u0438\u044f \u0438 \u0441\u043e\u043e\u0442\u0432\u0435\u0442\u0441\u0442\u0432\u0443\u044e\u0449\u0438\u0445 \u043f\u043e\u0440\u0443\u0447\u0435\u043d\u0438\u0439 \u041f\u0440\u0435\u0437\u0438\u0434\u0435\u043d\u0442\u0430 \u0420\u043e\u0441\u0441\u0438\u0439\u0441\u043a\u043e\u0439 \u0424\u0435\u0434\u0435\u0440\u0430\u0446\u0438\u0438", "type" : "report" }, "uris" : [ "http://www.mendeley.com/documents/?uuid=fbcedb5e-d752-370c-abb1-ce85bf79c21c" ] } ], "mendeley" : { "formattedCitation" : "(\u041d\u0418\u0410-\u041f\u0440\u0438\u0440\u043e\u0434\u0430, 2016)", "plainTextFormattedCitation" : "(\u041d\u0418\u0410-\u041f\u0440\u0438\u0440\u043e\u0434\u0430, 2016)", "previouslyFormattedCitation" : "(\u041d\u0418\u0410-\u041f\u0440\u0438\u0440\u043e\u0434\u0430, 2016)" }, "properties" : {  }, "schema" : "https://github.com/citation-style-language/schema/raw/master/csl-citation.json" }</w:instrText>
      </w:r>
      <w:r w:rsidRPr="00A94F9C">
        <w:rPr>
          <w:sz w:val="20"/>
          <w:szCs w:val="20"/>
        </w:rPr>
        <w:fldChar w:fldCharType="separate"/>
      </w:r>
      <w:r w:rsidRPr="00A94F9C">
        <w:rPr>
          <w:sz w:val="20"/>
          <w:szCs w:val="20"/>
        </w:rPr>
        <w:t>(</w:t>
      </w:r>
      <w:r w:rsidR="00EB0AA9">
        <w:rPr>
          <w:sz w:val="20"/>
          <w:szCs w:val="20"/>
        </w:rPr>
        <w:t>NIA-Priroda</w:t>
      </w:r>
      <w:r w:rsidRPr="00A94F9C">
        <w:rPr>
          <w:sz w:val="20"/>
          <w:szCs w:val="20"/>
        </w:rPr>
        <w:t>, 2016)</w:t>
      </w:r>
      <w:r w:rsidRPr="00A94F9C">
        <w:rPr>
          <w:sz w:val="20"/>
          <w:szCs w:val="20"/>
        </w:rPr>
        <w:fldChar w:fldCharType="end"/>
      </w:r>
      <w:r w:rsidRPr="00A94F9C">
        <w:rPr>
          <w:sz w:val="20"/>
          <w:szCs w:val="20"/>
        </w:rPr>
        <w:t xml:space="preserve">. At national and regional levels, there are no legal frameworks that take into account the specific nature of conservation of steppe landscapes </w:t>
      </w:r>
      <w:r w:rsidRPr="00A94F9C">
        <w:rPr>
          <w:sz w:val="20"/>
          <w:szCs w:val="20"/>
        </w:rPr>
        <w:fldChar w:fldCharType="begin" w:fldLock="1"/>
      </w:r>
      <w:r w:rsidRPr="00A94F9C">
        <w:rPr>
          <w:sz w:val="20"/>
          <w:szCs w:val="20"/>
        </w:rPr>
        <w:instrText>ADDIN CSL_CITATION { "citationItems" : [ { "id" : "ITEM-1", "itemData" : { "author" : [ { "dropping-particle" : "", "family" : "\u0427\u0438\u0431\u0438\u043b\u0451\u0432", "given" : "\u0410.\u0410.", "non-dropping-particle" : "", "parse-names" : false, "suffix" : "" } ], "container-title" : "\u0418\u0437\u0432\u0435\u0441\u0442\u0438\u044f \u041e\u0440\u0435\u043d\u0431\u0443\u0440\u0433\u0441\u043a\u043e\u0433\u043e \u0433\u043e\u0441\u0443\u0434\u0430\u0440\u0441\u0442\u0432\u0435\u043d\u043d\u043e\u0433\u043e \u0430\u0433\u0440\u0430\u0440\u043d\u043e\u0433\u043e \u0443\u043d\u0438\u0432\u0435\u0440\u0441\u0438\u0442\u0435\u0442\u0430", "id" : "ITEM-1", "issue" : "56", "issued" : { "date-parts" : [ [ "2015" ] ] }, "page" : "175-177", "title" : "\u0417\u0430\u043f\u043e\u0432\u0435\u0434\u043d\u043e\u0435 \u0434\u0435\u043b\u043e \u0432 \u0441\u0442\u0435\u043f\u043d\u043e\u0439 \u0437\u043e\u043d\u0435 \u0415\u0432\u0440\u0430\u0437\u0438\u0438", "type" : "article-journal", "volume" : "6" }, "uris" : [ "http://www.mendeley.com/documents/?uuid=6b9eb57c-de80-3e33-a143-eed4bb415dae" ] } ], "mendeley" : { "formattedCitation" : "(\u0427\u0438\u0431\u0438\u043b\u0451\u0432, 2015)", "plainTextFormattedCitation" : "(\u0427\u0438\u0431\u0438\u043b\u0451\u0432, 2015)", "previouslyFormattedCitation" : "(\u0427\u0438\u0431\u0438\u043b\u0451\u0432, 2015)" }, "properties" : {  }, "schema" : "https://github.com/citation-style-language/schema/raw/master/csl-citation.json" }</w:instrText>
      </w:r>
      <w:r w:rsidRPr="00A94F9C">
        <w:rPr>
          <w:sz w:val="20"/>
          <w:szCs w:val="20"/>
        </w:rPr>
        <w:fldChar w:fldCharType="separate"/>
      </w:r>
      <w:r w:rsidRPr="00A94F9C">
        <w:rPr>
          <w:sz w:val="20"/>
          <w:szCs w:val="20"/>
        </w:rPr>
        <w:t>(</w:t>
      </w:r>
      <w:r w:rsidR="00DA6FB9">
        <w:rPr>
          <w:sz w:val="20"/>
          <w:szCs w:val="20"/>
        </w:rPr>
        <w:t>Chibilev</w:t>
      </w:r>
      <w:r w:rsidRPr="00A94F9C">
        <w:rPr>
          <w:sz w:val="20"/>
          <w:szCs w:val="20"/>
        </w:rPr>
        <w:t>, 2015)</w:t>
      </w:r>
      <w:r w:rsidRPr="00A94F9C">
        <w:rPr>
          <w:sz w:val="20"/>
          <w:szCs w:val="20"/>
        </w:rPr>
        <w:fldChar w:fldCharType="end"/>
      </w:r>
      <w:r w:rsidRPr="00A94F9C">
        <w:rPr>
          <w:sz w:val="20"/>
          <w:szCs w:val="20"/>
        </w:rPr>
        <w:t>.</w:t>
      </w:r>
    </w:p>
    <w:p w14:paraId="0CFCA507" w14:textId="3BA08D2C" w:rsidR="0048205B" w:rsidRDefault="0048205B" w:rsidP="00AE389F">
      <w:pPr>
        <w:rPr>
          <w:b/>
          <w:sz w:val="20"/>
          <w:szCs w:val="20"/>
        </w:rPr>
      </w:pPr>
      <w:r w:rsidRPr="00A94F9C">
        <w:rPr>
          <w:b/>
          <w:sz w:val="20"/>
          <w:szCs w:val="20"/>
        </w:rPr>
        <w:t>End of Box 4.3</w:t>
      </w:r>
    </w:p>
    <w:p w14:paraId="34F827D1" w14:textId="5B750D04" w:rsidR="00B9117C" w:rsidRDefault="00B9117C" w:rsidP="00B9117C">
      <w:pPr>
        <w:rPr>
          <w:lang w:val="en-US"/>
        </w:rPr>
      </w:pPr>
    </w:p>
    <w:p w14:paraId="0256E55E" w14:textId="0D6B3011" w:rsidR="00A869E6" w:rsidRPr="00B9117C" w:rsidRDefault="00A869E6" w:rsidP="00B9117C">
      <w:pPr>
        <w:rPr>
          <w:lang w:val="en-US"/>
        </w:rPr>
      </w:pPr>
      <w:r>
        <w:rPr>
          <w:lang w:eastAsia="en-GB"/>
        </w:rPr>
        <w:drawing>
          <wp:inline distT="0" distB="0" distL="0" distR="0" wp14:anchorId="641FAA68" wp14:editId="32C83175">
            <wp:extent cx="5759450" cy="5826125"/>
            <wp:effectExtent l="0" t="0" r="0" b="3175"/>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3"/>
                    <a:stretch>
                      <a:fillRect/>
                    </a:stretch>
                  </pic:blipFill>
                  <pic:spPr>
                    <a:xfrm>
                      <a:off x="0" y="0"/>
                      <a:ext cx="5759450" cy="5826125"/>
                    </a:xfrm>
                    <a:prstGeom prst="rect">
                      <a:avLst/>
                    </a:prstGeom>
                  </pic:spPr>
                </pic:pic>
              </a:graphicData>
            </a:graphic>
          </wp:inline>
        </w:drawing>
      </w:r>
    </w:p>
    <w:p w14:paraId="611E1335" w14:textId="77777777" w:rsidR="0048205B" w:rsidRPr="00A94F9C" w:rsidRDefault="0048205B" w:rsidP="00AE389F"/>
    <w:p w14:paraId="59D3CE31" w14:textId="77777777" w:rsidR="0048205B" w:rsidRPr="00E13B98" w:rsidRDefault="0048205B" w:rsidP="0048184E">
      <w:pPr>
        <w:pStyle w:val="Heading5"/>
        <w:tabs>
          <w:tab w:val="left" w:pos="993"/>
        </w:tabs>
        <w:spacing w:line="240" w:lineRule="auto"/>
      </w:pPr>
      <w:bookmarkStart w:id="1368" w:name="_Toc519514778"/>
      <w:r>
        <w:t>Forest certification</w:t>
      </w:r>
      <w:bookmarkEnd w:id="1368"/>
      <w:r>
        <w:t xml:space="preserve"> </w:t>
      </w:r>
    </w:p>
    <w:p w14:paraId="2D9A03E5" w14:textId="61A08E66" w:rsidR="0048205B" w:rsidRDefault="0048205B" w:rsidP="00AE389F">
      <w:r w:rsidRPr="00E13B98">
        <w:t xml:space="preserve">Industries have largely adopted certification requirements in response to increased consumer demand for environmentally responsible products, as a result of heightened public environmental awareness globally and across Europe and Central Asia. Voluntarily set-asides, driven in large part by the requirements of various production certification schemes, are also important for protected areas in Europe and Central Asia. For example, market-driven forestry certification schemes require that a certain fraction of the certified forest holding is set-aside for biodiversity conservation (often around 5% of the land holding, e.g. </w:t>
      </w:r>
      <w:hyperlink r:id="rId2034" w:history="1">
        <w:r w:rsidR="001B343C" w:rsidRPr="00A25278">
          <w:rPr>
            <w:rStyle w:val="Hyperlink"/>
          </w:rPr>
          <w:t>www.fsc.org</w:t>
        </w:r>
      </w:hyperlink>
      <w:r w:rsidRPr="00E13B98">
        <w:t xml:space="preserve">). Certification systems highlight protection of forest areas as a means to maintain forest biodiversity </w:t>
      </w:r>
      <w:r>
        <w:fldChar w:fldCharType="begin" w:fldLock="1"/>
      </w:r>
      <w:r>
        <w:instrText>ADDIN CSL_CITATION { "citationItems" : [ { "id" : "ITEM-1", "itemData" : { "author" : [ { "dropping-particle" : "", "family" : "FSC", "given" : "", "non-dropping-particle" : "", "parse-names" : false, "suffix" : "" } ], "container-title" : "Forest Stewardship Council", "id" : "ITEM-1", "issued" : { "date-parts" : [ [ "2016" ] ] }, "publisher-place" : "Bonn, Germany", "title" : "Structure, Content and Development of Interim National Standards", "type" : "report" }, "uris" : [ "http://www.mendeley.com/documents/?uuid=6ef6f51b-020e-4159-a11f-d0112b84924a" ] }, { "id" : "ITEM-2", "itemData" : { "author" : [ { "dropping-particle" : "", "family" : "PEFC", "given" : "", "non-dropping-particle" : "", "parse-names" : false, "suffix" : "" } ], "id" : "ITEM-2", "issued" : { "date-parts" : [ [ "2010" ] ] }, "publisher-place" : "Geneva, Switzerland", "title" : "Sustainable Forest Management \u2013 Requirements", "type" : "report" }, "uris" : [ "http://www.mendeley.com/documents/?uuid=7748e23d-72c5-4f14-8611-8cecd93f97c7" ] } ], "mendeley" : { "formattedCitation" : "(FSC, 2016; PEFC, 2010)", "plainTextFormattedCitation" : "(FSC, 2016; PEFC, 2010)", "previouslyFormattedCitation" : "(FSC, 2016; PEFC, 2010)" }, "properties" : {  }, "schema" : "https://github.com/citation-style-language/schema/raw/master/csl-citation.json" }</w:instrText>
      </w:r>
      <w:r>
        <w:fldChar w:fldCharType="separate"/>
      </w:r>
      <w:r w:rsidRPr="00AC24CB">
        <w:t>(FSC, 2016; PEFC, 2010)</w:t>
      </w:r>
      <w:r>
        <w:fldChar w:fldCharType="end"/>
      </w:r>
      <w:r w:rsidRPr="00E13B98">
        <w:t xml:space="preserve"> and hence their national standards </w:t>
      </w:r>
      <w:r w:rsidRPr="00E13B98">
        <w:lastRenderedPageBreak/>
        <w:t xml:space="preserve">regularly include targets for voluntary set-asides. Both increased forestry certification as well as the adoption of national and global targets for protected areas have resulted in an increased area of formally protected forests and voluntary set-asides for biodiversity conservation purposes. </w:t>
      </w:r>
    </w:p>
    <w:p w14:paraId="089436B8" w14:textId="77777777" w:rsidR="0048205B" w:rsidRPr="00E13B98" w:rsidRDefault="0048205B" w:rsidP="00AE389F"/>
    <w:p w14:paraId="3903F21B" w14:textId="77777777" w:rsidR="0048205B" w:rsidRPr="00E13B98" w:rsidRDefault="0048205B" w:rsidP="0048184E">
      <w:pPr>
        <w:pStyle w:val="Heading5"/>
        <w:tabs>
          <w:tab w:val="left" w:pos="993"/>
        </w:tabs>
        <w:spacing w:line="240" w:lineRule="auto"/>
      </w:pPr>
      <w:bookmarkStart w:id="1369" w:name="_Toc519514779"/>
      <w:r w:rsidRPr="00E13B98">
        <w:t>Activity of environmental non-governmental organi</w:t>
      </w:r>
      <w:r>
        <w:t>z</w:t>
      </w:r>
      <w:r w:rsidRPr="00E13B98">
        <w:t>ations</w:t>
      </w:r>
      <w:bookmarkEnd w:id="1369"/>
    </w:p>
    <w:p w14:paraId="676BD7AA" w14:textId="56DBBCDF" w:rsidR="0048205B" w:rsidRDefault="0048205B" w:rsidP="00AE389F">
      <w:r w:rsidRPr="00E13B98">
        <w:t>Environmental NGOs are among the key actors in shaping general public environmental awareness across Europe an</w:t>
      </w:r>
      <w:r>
        <w:t xml:space="preserve">d Central Asia </w:t>
      </w:r>
      <w:r>
        <w:fldChar w:fldCharType="begin" w:fldLock="1"/>
      </w:r>
      <w:r>
        <w:instrText>ADDIN CSL_CITATION { "citationItems" : [ { "id" : "ITEM-1", "itemData" : { "DOI" : "10.1016/S1389-9341(02)00060-6", "ISSN" : "13899341",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container-title" : "Forest Policy and Economics", "id" : "ITEM-1", "issue" : "3", "issued" : { "date-parts" : [ [ "2003", "9", "1" ] ] }, "page" : "225-247", "publisher" : "Elsevier", "title" : "Forest certification (eco-labeling) programs and their policy-making authority: explaining divergence among North American and European case studies", "type" : "article-journal", "volume" : "5" }, "uris" : [ "http://www.mendeley.com/documents/?uuid=58bc9192-ecc1-30e3-8478-bc270de36f89" ] }, { "id" : "ITEM-2", "itemData" : { "author" : [ { "dropping-particle" : "", "family" : "Tysiachniouk", "given" : "M", "non-dropping-particle" : "", "parse-names" : false, "suffix" : "" } ], "id" : "ITEM-2", "issued" : { "date-parts" : [ [ "2012" ] ] }, "publisher" : "Wageningen Academic Publishers", "publisher-place" : "Wageningen", "title" : "Transnational Governance Through Private Authority: The Case of the Forest Stewardship Council Certification in Russia", "type" : "book" }, "uris" : [ "http://www.mendeley.com/documents/?uuid=ac1ef221-d99e-419f-833a-cbc070bda4d0" ] }, { "id" : "ITEM-3", "itemData" : { "author" : [ { "dropping-particle" : "", "family" : "Meidinger", "given" : "E", "non-dropping-particle" : "", "parse-names" : false, "suffix" : "" } ], "container-title" : "Social and political dimensions of forest certification", "editor" : [ { "dropping-particle" : "", "family" : "Meidinger", "given" : "E.", "non-dropping-particle" : "", "parse-names" : false, "suffix" : "" }, { "dropping-particle" : "", "family" : "Elliott", "given" : "C", "non-dropping-particle" : "", "parse-names" : false, "suffix" : "" }, { "dropping-particle" : "", "family" : "Oesten", "given" : "G", "non-dropping-particle" : "", "parse-names" : false, "suffix" : "" } ], "id" : "ITEM-3", "issued" : { "date-parts" : [ [ "2003" ] ] }, "publisher" : "Forstbuch", "publisher-place" : "Remagen-Oberwinter", "title" : "Forest certification ad a global civil society regulatory institution", "type" : "chapter" }, "uris" : [ "http://www.mendeley.com/documents/?uuid=227258af-5fc1-4d87-bbca-7c7ab7588a4f" ] }, { "id" : "ITEM-4", "itemData" : { "DOI" : "10.1016/j.forpol.2015.07.002", "ISSN" : "13899341", "author" : [ { "dropping-particle" : "", "family" : "Tysiachniouk", "given" : "Maria", "non-dropping-particle" : "", "parse-names" : false, "suffix" : "" }, { "dropping-particle" : "", "family" : "McDermott", "given" : "Constance L.", "non-dropping-particle" : "", "parse-names" : false, "suffix" : "" } ], "container-title" : "Forest Policy and Economics", "id" : "ITEM-4", "issued" : { "date-parts" : [ [ "2016", "1" ] ] }, "page" : "43-53", "title" : "Certification with Russian characteristics: Implications for social and environmental equity", "type" : "article-journal", "volume" : "62" }, "uris" : [ "http://www.mendeley.com/documents/?uuid=826b2e60-57e7-4a5a-b15f-314f4cd0f500" ] } ], "mendeley" : { "formattedCitation" : "(Benjamin Cashore et al., 2003; Meidinger, 2003; M Tysiachniouk, 2012; Maria Tysiachniouk &amp; McDermott, 2016)", "plainTextFormattedCitation" : "(Benjamin Cashore et al., 2003; Meidinger, 2003; M Tysiachniouk, 2012; Maria Tysiachniouk &amp; McDermott, 2016)", "previouslyFormattedCitation" : "(Benjamin Cashore et al., 2003; Meidinger, 2003; M Tysiachniouk, 2012; Maria Tysiachniouk &amp; McDermott, 2016)" }, "properties" : {  }, "schema" : "https://github.com/citation-style-language/schema/raw/master/csl-citation.json" }</w:instrText>
      </w:r>
      <w:r>
        <w:fldChar w:fldCharType="separate"/>
      </w:r>
      <w:r w:rsidRPr="00CF55B8">
        <w:t xml:space="preserve">(Cashore </w:t>
      </w:r>
      <w:r w:rsidR="000D7D89" w:rsidRPr="000D7D89">
        <w:rPr>
          <w:i/>
        </w:rPr>
        <w:t>et al.</w:t>
      </w:r>
      <w:r w:rsidRPr="00CF55B8">
        <w:t>, 2003; Meidinger, 2003; Tysiachniouk, 2012; Tysiachniouk &amp; McDermott, 2016)</w:t>
      </w:r>
      <w:r>
        <w:fldChar w:fldCharType="end"/>
      </w:r>
      <w:r w:rsidRPr="00E13B98">
        <w:t>. Public awareness has proved influential in creating a greater political prioriti</w:t>
      </w:r>
      <w:r>
        <w:t>z</w:t>
      </w:r>
      <w:r w:rsidRPr="00E13B98">
        <w:t xml:space="preserve">ation of nature protection, as well as steering consumer preferences towards environmentally certified products. NGOs have also actively and directly lobbied industries and decision-makers to develop stricter (self-)regulatory frameworks for nature protection (e.g. marine protected areas) and to otherwise engage with various certification systems. In Eastern Europe, environmental NGOs – largely supported by foreign donors – contributed considerably to protected area development and management during the long post-Soviet transition towards a market economy. </w:t>
      </w:r>
      <w:r w:rsidR="002F4BE7">
        <w:t xml:space="preserve">The </w:t>
      </w:r>
      <w:r w:rsidR="00872AD0">
        <w:fldChar w:fldCharType="begin" w:fldLock="1"/>
      </w:r>
      <w:r w:rsidR="00872AD0">
        <w:instrText>ADDIN CSL_CITATION { "citationItems" : [ { "id" : "ITEM-1", "itemData" : { "id" : "ITEM-1", "issued" : { "date-parts" : [ [ "1994" ] ] }, "page" : "210", "publisher" : "\u0420\u043e\u0441\u0430\u0433\u0440\u043e\u0441\u0435\u0440\u0432\u0438\u0441", "publisher-place" : "\u041c\u043e\u0441\u043a\u0432\u0430", "title" : "\u0417\u0430\u043f\u043e\u0432\u0435\u0434\u043d\u0438\u043a\u0438 \u0420\u043e\u0441\u0441\u0438\u0438. \u0421\u0431\u043e\u0440\u043d\u0438\u043a \u043c\u0430\u0442\u0435\u0440\u0438\u0430\u043b\u043e\u0432 \u041b\u0435\u0442\u043e\u043f\u0438\u0441\u0435\u0439 \u043f\u0440\u0438\u0440\u043e\u0434\u044b \u0437\u0430 1991/1992", "type" : "article" }, "prefix" : "e.g. ", "uris" : [ "http://www.mendeley.com/documents/?uuid=307f1832-4937-3def-892b-a29a6cd4a284" ] } ], "mendeley" : { "formattedCitation" : "(e.g. \u201c\u0417\u0430\u043f\u043e\u0432\u0435\u0434\u043d\u0438\u043a\u0438 \u0420\u043e\u0441\u0441\u0438\u0438. \u0421\u0431\u043e\u0440\u043d\u0438\u043a \u043c\u0430\u0442\u0435\u0440\u0438\u0430\u043b\u043e\u0432 \u041b\u0435\u0442\u043e\u043f\u0438\u0441\u0435\u0439 \u043f\u0440\u0438\u0440\u043e\u0434\u044b \u0437\u0430 1991/1992,\u201d 1994)", "plainTextFormattedCitation" : "(e.g. \u201c\u0417\u0430\u043f\u043e\u0432\u0435\u0434\u043d\u0438\u043a\u0438 \u0420\u043e\u0441\u0441\u0438\u0438. \u0421\u0431\u043e\u0440\u043d\u0438\u043a \u043c\u0430\u0442\u0435\u0440\u0438\u0430\u043b\u043e\u0432 \u041b\u0435\u0442\u043e\u043f\u0438\u0441\u0435\u0439 \u043f\u0440\u0438\u0440\u043e\u0434\u044b \u0437\u0430 1991/1992,\u201d 1994)", "previouslyFormattedCitation" : "(e.g. \u201c\u0417\u0430\u043f\u043e\u0432\u0435\u0434\u043d\u0438\u043a\u0438 \u0420\u043e\u0441\u0441\u0438\u0438. \u0421\u0431\u043e\u0440\u043d\u0438\u043a \u043c\u0430\u0442\u0435\u0440\u0438\u0430\u043b\u043e\u0432 \u041b\u0435\u0442\u043e\u043f\u0438\u0441\u0435\u0439 \u043f\u0440\u0438\u0440\u043e\u0434\u044b \u0437\u0430 1991/1992,\u201d 1994)" }, "properties" : {  }, "schema" : "https://github.com/citation-style-language/schema/raw/master/csl-citation.json" }</w:instrText>
      </w:r>
      <w:r w:rsidR="00872AD0">
        <w:fldChar w:fldCharType="separate"/>
      </w:r>
      <w:r w:rsidR="00872AD0">
        <w:t>Centre for Wildlife Conservation</w:t>
      </w:r>
      <w:r w:rsidR="00872AD0" w:rsidRPr="00FA11B7">
        <w:t xml:space="preserve"> </w:t>
      </w:r>
      <w:r w:rsidR="002F4BE7">
        <w:t>(</w:t>
      </w:r>
      <w:r w:rsidR="00872AD0" w:rsidRPr="00FA11B7">
        <w:t>1994)</w:t>
      </w:r>
      <w:r w:rsidR="00872AD0">
        <w:fldChar w:fldCharType="end"/>
      </w:r>
      <w:r w:rsidRPr="00202794">
        <w:t xml:space="preserve">, developed strategic and management plans for protected areas </w:t>
      </w:r>
      <w:r>
        <w:fldChar w:fldCharType="begin" w:fldLock="1"/>
      </w:r>
      <w:r>
        <w:instrText>ADDIN CSL_CITATION { "citationItems" : [ { "id" : "ITEM-1", "itemData" : { "id" : "ITEM-1", "issued" : { "date-parts" : [ [ "1999" ] ] }, "number-of-pages" : "246", "publisher-place" : "\u041c\u043e\u0441\u043a\u0432\u0430", "title" : "\u041e\u0445\u0440\u0430\u043d\u044f\u0435\u043c\u044b\u0435 \u043f\u0440\u0438\u0440\u043e\u0434\u043d\u044b\u0435 \u0442\u0435\u0440\u0440\u0438\u0442\u043e\u0440\u0438\u0438: \u041c\u0430\u0442\u0435\u0440\u0438\u0430\u043b\u044b \u043a \u0441\u043e\u0437\u0434\u0430\u043d\u0438\u044e \u041a\u043e\u043d\u0446\u0435\u043f\u0446\u0438\u0438 \u0441\u0438\u0441\u0442\u0435\u043c\u044b \u043e\u0445\u0440\u0430\u043d\u044f\u0435\u043c\u044b\u0445 \u043f\u0440\u0438\u0440\u043e\u0434\u043d\u044b\u0445 \u0442\u0435\u0440\u0440\u0438\u0442\u043e\u0440\u0438\u0439 \u0420\u043e\u0441\u0441\u0438\u0438", "type" : "report" }, "prefix" : "e.g. ", "uris" : [ "http://www.mendeley.com/documents/?uuid=89ae4e0f-cb4a-3beb-9c78-23988f862180" ] } ], "mendeley" : { "formattedCitation" : "(e.g. &lt;i&gt;\u041e\u0445\u0440\u0430\u043d\u044f\u0435\u043c\u044b\u0435 \u043f\u0440\u0438\u0440\u043e\u0434\u043d\u044b\u0435 \u0442\u0435\u0440\u0440\u0438\u0442\u043e\u0440\u0438\u0438: \u041c\u0430\u0442\u0435\u0440\u0438\u0430\u043b\u044b \u043a \u0441\u043e\u0437\u0434\u0430\u043d\u0438\u044e \u041a\u043e\u043d\u0446\u0435\u043f\u0446\u0438\u0438 \u0441\u0438\u0441\u0442\u0435\u043c\u044b \u043e\u0445\u0440\u0430\u043d\u044f\u0435\u043c\u044b\u0445 \u043f\u0440\u0438\u0440\u043e\u0434\u043d\u044b\u0445 \u0442\u0435\u0440\u0440\u0438\u0442\u043e\u0440\u0438\u0439 \u0420\u043e\u0441\u0441\u0438\u0438&lt;/i&gt;, 1999)", "plainTextFormattedCitation" : "(e.g. \u041e\u0445\u0440\u0430\u043d\u044f\u0435\u043c\u044b\u0435 \u043f\u0440\u0438\u0440\u043e\u0434\u043d\u044b\u0435 \u0442\u0435\u0440\u0440\u0438\u0442\u043e\u0440\u0438\u0438: \u041c\u0430\u0442\u0435\u0440\u0438\u0430\u043b\u044b \u043a \u0441\u043e\u0437\u0434\u0430\u043d\u0438\u044e \u041a\u043e\u043d\u0446\u0435\u043f\u0446\u0438\u0438 \u0441\u0438\u0441\u0442\u0435\u043c\u044b \u043e\u0445\u0440\u0430\u043d\u044f\u0435\u043c\u044b\u0445 \u043f\u0440\u0438\u0440\u043e\u0434\u043d\u044b\u0445 \u0442\u0435\u0440\u0440\u0438\u0442\u043e\u0440\u0438\u0439 \u0420\u043e\u0441\u0441\u0438\u0438, 1999)", "previouslyFormattedCitation" : "(e.g. &lt;i&gt;\u041e\u0445\u0440\u0430\u043d\u044f\u0435\u043c\u044b\u0435 \u043f\u0440\u0438\u0440\u043e\u0434\u043d\u044b\u0435 \u0442\u0435\u0440\u0440\u0438\u0442\u043e\u0440\u0438\u0438: \u041c\u0430\u0442\u0435\u0440\u0438\u0430\u043b\u044b \u043a \u0441\u043e\u0437\u0434\u0430\u043d\u0438\u044e \u041a\u043e\u043d\u0446\u0435\u043f\u0446\u0438\u0438 \u0441\u0438\u0441\u0442\u0435\u043c\u044b \u043e\u0445\u0440\u0430\u043d\u044f\u0435\u043c\u044b\u0445 \u043f\u0440\u0438\u0440\u043e\u0434\u043d\u044b\u0445 \u0442\u0435\u0440\u0440\u0438\u0442\u043e\u0440\u0438\u0439 \u0420\u043e\u0441\u0441\u0438\u0438&lt;/i&gt;, 1999)" }, "properties" : {  }, "schema" : "https://github.com/citation-style-language/schema/raw/master/csl-citation.json" }</w:instrText>
      </w:r>
      <w:r>
        <w:fldChar w:fldCharType="separate"/>
      </w:r>
      <w:r w:rsidRPr="00FA11B7">
        <w:t xml:space="preserve">(e.g. </w:t>
      </w:r>
      <w:r w:rsidR="00872AD0" w:rsidRPr="002F4BE7">
        <w:t>Nature protected areas</w:t>
      </w:r>
      <w:r w:rsidRPr="00FA11B7">
        <w:t>, 199</w:t>
      </w:r>
      <w:r w:rsidR="00872AD0">
        <w:t>8</w:t>
      </w:r>
      <w:r w:rsidRPr="00FA11B7">
        <w:t>)</w:t>
      </w:r>
      <w:r>
        <w:fldChar w:fldCharType="end"/>
      </w:r>
      <w:r w:rsidRPr="00E13B98">
        <w:t>, designed regional protected area</w:t>
      </w:r>
      <w:r>
        <w:t>s and ecological networks</w:t>
      </w:r>
      <w:r w:rsidRPr="00E13B98">
        <w:t xml:space="preserve">, coordinated ecological restoration projects, as well as carrying out many other activities. However, the last decade has seen an increase in legal and administrative pressure on the activities of environmental NGOs in some Eastern Europe countries. For example, in Russia the official list of foreign NGOs permitted to operate in the country has been reduced by 7 times, and since 2008 consists of only 12 organizations; NGOs receiving any form of foreign funding are frequently classified as "foreign agents” </w:t>
      </w:r>
      <w:r>
        <w:fldChar w:fldCharType="begin" w:fldLock="1"/>
      </w:r>
      <w:r>
        <w:instrText>ADDIN CSL_CITATION { "citationItems" : [ { "id" : "ITEM-1", "itemData" : { "author" : [ { "dropping-particle" : "", "family" : "\u0428\u0435\u0432\u0447\u0435\u043d\u043a\u043e", "given" : "\u0414.", "non-dropping-particle" : "", "parse-names" : false, "suffix" : "" } ], "container-title" : "\u042d\u043a\u043e\u043b\u043e\u0433\u0438\u044f \u0438 \u043f\u0440\u0430\u0432\u043e", "id" : "ITEM-1", "issue" : "63", "issued" : { "date-parts" : [ [ "2016" ] ] }, "page" : "4-5", "title" : "\u0422\u0435\u0441\u0442 \u043d\u0430 \u0443\u0441\u0442\u043e\u0439\u0447\u0438\u0432\u043e\u0441\u0442\u044c", "type" : "article-journal", "volume" : "3" }, "uris" : [ "http://www.mendeley.com/documents/?uuid=d3913b37-bf4c-3cac-88ea-0a3fd40dd232" ] } ], "mendeley" : { "formattedCitation" : "(\u0428\u0435\u0432\u0447\u0435\u043d\u043a\u043e, 2016)", "plainTextFormattedCitation" : "(\u0428\u0435\u0432\u0447\u0435\u043d\u043a\u043e, 2016)", "previouslyFormattedCitation" : "(\u0428\u0435\u0432\u0447\u0435\u043d\u043a\u043e, 2016)" }, "properties" : {  }, "schema" : "https://github.com/citation-style-language/schema/raw/master/csl-citation.json" }</w:instrText>
      </w:r>
      <w:r>
        <w:fldChar w:fldCharType="separate"/>
      </w:r>
      <w:r w:rsidRPr="00202794">
        <w:t>(</w:t>
      </w:r>
      <w:r w:rsidR="00252C2D">
        <w:t>Shevchenko</w:t>
      </w:r>
      <w:r w:rsidRPr="00202794">
        <w:t>, 2016)</w:t>
      </w:r>
      <w:r>
        <w:fldChar w:fldCharType="end"/>
      </w:r>
      <w:r w:rsidRPr="00E13B98">
        <w:t xml:space="preserve">. Russian environmental NGOs have seen funding liquidated, or have otherwise been forced to gradually cease their activities </w:t>
      </w:r>
      <w:r w:rsidR="00872AD0">
        <w:fldChar w:fldCharType="begin" w:fldLock="1"/>
      </w:r>
      <w:r w:rsidR="00872AD0">
        <w:instrText>ADDIN CSL_CITATION { "citationItems" : [ { "id" : "ITEM-1", "itemData" : { "container-title" : "\u0417\u0435\u043b\u0435\u043d\u043e\u0435 \u0434\u0432\u0438\u0436\u0435\u043d\u0438\u0435 \u0420\u043e\u0441\u0441\u0438\u0438 \u0438 \u044d\u043a\u043e\u043b\u043e\u0433\u0438\u0447\u0435\u0441\u043a\u0438\u0435 \u0432\u044b\u0437\u043e\u0432\u044b", "id" : "ITEM-1", "issued" : { "date-parts" : [ [ "2009" ] ] }, "page" : "71-74", "publisher" : "\u041b\u0435\u0441\u043d\u0430\u044f \u0441\u0442\u0440\u0430\u043d\u0430", "publisher-place" : "\u041c\u043e\u0441\u043a\u0432\u0430", "title" : "\u041e \u043f\u0440\u043e\u0431\u043b\u0435\u043c\u0430\u0445 \u0444\u0438\u043d\u0430\u043d\u0441\u0438\u0440\u043e\u0432\u0430\u043d\u0438\u044f \u043f\u0440\u043e\u0435\u043a\u0442\u043d\u043e\u0439 \u0434\u0435\u044f\u0442\u0435\u043b\u044c\u043d\u043e\u0441\u0442\u0438 \u044d\u043a\u043e\u041d\u041f\u041e", "type" : "paper-conference" }, "uris" : [ "http://www.mendeley.com/documents/?uuid=d07e5341-dcd8-37a8-b070-0026ddee8a61" ] } ], "mendeley" : { "formattedCitation" : "(\u201c\u041e \u043f\u0440\u043e\u0431\u043b\u0435\u043c\u0430\u0445 \u0444\u0438\u043d\u0430\u043d\u0441\u0438\u0440\u043e\u0432\u0430\u043d\u0438\u044f \u043f\u0440\u043e\u0435\u043a\u0442\u043d\u043e\u0439 \u0434\u0435\u044f\u0442\u0435\u043b\u044c\u043d\u043e\u0441\u0442\u0438 \u044d\u043a\u043e\u041d\u041f\u041e,\u201d 2009)", "plainTextFormattedCitation" : "(\u201c\u041e \u043f\u0440\u043e\u0431\u043b\u0435\u043c\u0430\u0445 \u0444\u0438\u043d\u0430\u043d\u0441\u0438\u0440\u043e\u0432\u0430\u043d\u0438\u044f \u043f\u0440\u043e\u0435\u043a\u0442\u043d\u043e\u0439 \u0434\u0435\u044f\u0442\u0435\u043b\u044c\u043d\u043e\u0441\u0442\u0438 \u044d\u043a\u043e\u041d\u041f\u041e,\u201d 2009)", "previouslyFormattedCitation" : "(\u201c\u041e \u043f\u0440\u043e\u0431\u043b\u0435\u043c\u0430\u0445 \u0444\u0438\u043d\u0430\u043d\u0441\u0438\u0440\u043e\u0432\u0430\u043d\u0438\u044f \u043f\u0440\u043e\u0435\u043a\u0442\u043d\u043e\u0439 \u0434\u0435\u044f\u0442\u0435\u043b\u044c\u043d\u043e\u0441\u0442\u0438 \u044d\u043a\u043e\u041d\u041f\u041e,\u201d 2009)" }, "properties" : {  }, "schema" : "https://github.com/citation-style-language/schema/raw/master/csl-citation.json" }</w:instrText>
      </w:r>
      <w:r w:rsidR="00872AD0">
        <w:fldChar w:fldCharType="separate"/>
      </w:r>
      <w:r w:rsidR="00872AD0" w:rsidRPr="00202794">
        <w:t>(</w:t>
      </w:r>
      <w:r w:rsidR="00872AD0">
        <w:t>Yablokov &amp; Zimenko,</w:t>
      </w:r>
      <w:r w:rsidR="00872AD0" w:rsidRPr="00202794">
        <w:t xml:space="preserve"> 2009)</w:t>
      </w:r>
      <w:r w:rsidR="00872AD0">
        <w:fldChar w:fldCharType="end"/>
      </w:r>
      <w:r w:rsidRPr="00E13B98">
        <w:t xml:space="preserve">. Under such circumstances, the activity of many NGOs cooperating with protected areas in Russia has decreased considerably </w:t>
      </w:r>
      <w:r>
        <w:fldChar w:fldCharType="begin" w:fldLock="1"/>
      </w:r>
      <w:r>
        <w:instrText>ADDIN CSL_CITATION { "citationItems" : [ { "id" : "ITEM-1", "itemData" : { "author" : [ { "dropping-particle" : "", "family" : "\u0411\u0438\u0448\u043e\u043f", "given" : "\u041a.", "non-dropping-particle" : "", "parse-names" : false, "suffix" : "" }, { "dropping-particle" : "", "family" : "\u0413\u0440\u0438\u043d", "given" : "\u041c.", "non-dropping-particle" : "", "parse-names" : false, "suffix" : "" }, { "dropping-particle" : "", "family" : "\u0424\u0438\u043b\u043b\u0438\u043f\u0441", "given" : "\u0410.", "non-dropping-particle" : "", "parse-names" : false, "suffix" : "" } ], "id" : "ITEM-1", "issued" : { "date-parts" : [ [ "2000" ] ] }, "number-of-pages" : "216", "publisher" : "\u0426\u041e\u0414\u041f", "publisher-place" : "\u041c\u043e\u0441\u043a\u0432\u0430", "title" : "\u041c\u043e\u0434\u0435\u043b\u0438 \u043d\u0430\u0446\u0438\u043e\u043d\u0430\u043b\u044c\u043d\u044b\u0445 \u043f\u0430\u0440\u043a\u043e\u0432", "type" : "book" }, "uris" : [ "http://www.mendeley.com/documents/?uuid=6b238355-6751-32ae-8599-2b0ed6ea6548" ] }, { "id" : "ITEM-2", "itemData" : { "author" : [ { "dropping-particle" : "", "family" : "\u0421\u0442\u0435\u043f\u0430\u043d\u0438\u0446\u043a\u0438\u0439", "given" : "\u0412.\u0411.", "non-dropping-particle" : "", "parse-names" : false, "suffix" : "" }, { "dropping-particle" : "", "family" : "\u041a\u0440\u0435\u0439\u043d\u0434\u043b\u0438\u043d", "given" : "\u041c.\u041b.", "non-dropping-particle" : "", "parse-names" : false, "suffix" : "" } ], "id" : "ITEM-2", "issued" : { "date-parts" : [ [ "2004" ] ] }, "number-of-pages" : "48", "publisher-place" : "\u041c\u043e\u0441\u043a\u0432\u0430", "title" : "\u0413\u043e\u0441\u0443\u0434\u0430\u0440\u0441\u0442\u0432\u0435\u043d\u043d\u044b\u0435 \u043f\u0440\u0438\u0440\u043e\u0434\u043d\u044b\u0435 \u0437\u0430\u043f\u043e\u0432\u0435\u0434\u043d\u0438\u043a\u0438 \u0438 \u043d\u0430\u0446\u0438\u043e\u043d\u0430\u043b\u044c\u043d\u044b\u0435 \u043f\u0430\u0440\u043a\u0438 \u0420\u043e\u0441\u0441\u0438\u0438: \u0443\u0433\u0440\u043e\u0437\u044b, \u043d\u0435\u0443\u0434\u0430\u0447\u0438, \u0443\u043f\u0443\u0449\u0435\u043d\u043d\u044b\u0435 \u0432\u043e\u0437\u043c\u043e\u0436\u043d\u043e\u0441\u0442\u0438", "type" : "report" }, "uris" : [ "http://www.mendeley.com/documents/?uuid=8c74cb8d-47b5-3815-9a28-2cb83d8b778a" ] }, { "id" : "ITEM-3", "itemData" : { "author" : [ { "dropping-particle" : "", "family" : "\u0428\u0442\u0438\u043b\u044c\u043c\u0430\u0440\u043a", "given" : "\u0424.\u0420", "non-dropping-particle" : "", "parse-names" : false, "suffix" : "" } ], "container-title" : "\u0420\u043e\u043b\u044c \u043e\u0441\u043e\u0431\u043e \u043e\u0445\u0440\u0430\u043d\u044f\u0435\u043c\u044b\u0445 \u043f\u0440\u0438\u0440\u043e\u0434\u043d\u044b\u0445 \u0442\u0435\u0440\u0440\u0438\u0442\u043e\u0440\u0438\u0439 \u0432 \u044d\u043a\u043e\u043d\u043e\u043c\u0438\u043a\u0435, \u044d\u043a\u043e\u043b\u043e\u0433\u0438\u0438 \u0438 \u043f\u043e\u043b\u0438\u0442\u0438\u043a\u0435 \u0421\u0438\u0431\u0438\u0440\u0441\u043a\u043e\u0433\u043e \u0440\u0435\u0433\u0438\u043e\u043d\u0430", "id" : "ITEM-3", "issued" : { "date-parts" : [ [ "2003" ] ] }, "page" : "13-18", "publisher-place" : "\u0425\u0430\u043d\u0442\u044b \u041c\u0430\u043d\u0441\u0438\u0439\u0441\u043a", "title" : "\u041e \u043f\u0440\u043e\u0431\u043b\u0435\u043c\u0430\u0445 \u043f\u0440\u0438\u0440\u043e\u0434\u043d\u044b\u0445 \u0437\u0430\u043f\u043e\u0432\u0435\u0434\u043d\u0438\u043a\u043e\u0432 \u0438 \u0437\u0430\u043f\u043e\u0432\u0435\u0434\u043d\u043e\u0433\u043e \u0434\u0435\u043b\u0430 \u043d\u0430 \u0434\u0430\u043d\u043d\u043e\u043c \u044d\u0442\u0430\u043f\u0435", "type" : "paper-conference" }, "uris" : [ "http://www.mendeley.com/documents/?uuid=da1d32e4-9001-35e6-a399-f2fa5049af90" ] }, { "id" : "ITEM-4", "itemData" : { "id" : "ITEM-4", "issued" : { "date-parts" : [ [ "2006" ] ] }, "publisher-place" : "\u041c\u043e\u0441\u043a\u0432\u0430", "title" : "\u0420\u0430\u0437\u0440\u0430\u0431\u043e\u0442\u043a\u0430 \u043f\u043b\u0430\u043d\u043e\u0432 \u0443\u043f\u0440\u0430\u0432\u043b\u0435\u043d\u0438\u044f (\u043c\u0435\u043d\u0435\u0434\u0436\u043c\u0435\u043d\u0442-\u043f\u043b\u0430\u043d\u043e\u0432) \u0434\u043b\u044f \u043e\u0441\u043e\u0431\u043e \u043e\u0445\u0440\u0430\u043d\u044f\u0435\u043c\u044b\u0445 \u043f\u0440\u0438\u0440\u043e\u0434\u043d\u044b\u0445 \u0442\u0435\u0440\u0440\u0438\u0442\u043e\u0440\u0438\u0439", "type" : "report" }, "uris" : [ "http://www.mendeley.com/documents/?uuid=6676e50b-63f7-3306-b8a6-f28ec1834568" ] }, { "id" : "ITEM-5", "itemData" : { "id" : "ITEM-5", "issued" : { "date-parts" : [ [ "2015" ] ] }, "number-of-pages" : "144", "publisher" : "\u0426\u0435\u043d\u0442\u0440 \u043e\u0445\u0440\u0430\u043d\u044b \u0434\u0438\u043a\u043e\u0439 \u043f\u0440\u0438\u0440\u043e\u0434\u044b", "publisher-place" : "\u041c\u043e\u0441\u043a\u0432\u0430", "title" : "\u0421\u0442\u0435\u043f\u043d\u044b\u0435 \u043f\u043e\u0436\u0430\u0440\u044b \u0438 \u0443\u043f\u0440\u0430\u0432\u043b\u0435\u043d\u0438\u0435 \u043f\u043e\u0436\u0430\u0440\u043d\u043e\u0439 \u0441\u0438\u0442\u0443\u0430\u0446\u0438\u0435\u0439 \u0432 \u0441\u0442\u0435\u043f\u043d\u044b\u0445 \u041e\u041e\u041f\u0422: \u044d\u043a\u043e\u043b\u043e\u0433\u0438\u0447\u0435\u0441\u043a\u0438\u0435 \u0438 \u043f\u0440\u0438\u0440\u043e\u0434\u043e\u043e\u0445\u0440\u0430\u043d\u043d\u044b\u0435 \u0430\u0441\u043f\u0435\u043a\u0442\u044b. \u0410\u043d\u0430\u043b\u0438\u0442\u0438\u0447\u0435\u0441\u043a\u0438\u0439 \u043e\u0431\u0437\u043e\u0440", "type" : "book" }, "uris" : [ "http://www.mendeley.com/documents/?uuid=cf99941d-9cb8-3b03-a0fd-c3bf87c0250e" ] }, { "id" : "ITEM-6", "itemData" : { "author" : [ { "dropping-particle" : "", "family" : "\u0411\u0440\u0438\u043d\u0438\u0445", "given" : "\u0412.", "non-dropping-particle" : "", "parse-names" : false, "suffix" : "" } ], "container-title" : "\u0417\u0430\u043f\u043e\u0432\u0435\u0434\u043d\u0438\u043a\u0438 \u041a\u0440\u044b\u043c\u0430 \u2013 2016: \u0431\u0438\u043e\u043b\u043e\u0433\u0438\u0447\u0435\u0441\u043a\u043e\u0435 \u0438 \u043b\u0430\u043d\u0434\u0448\u0430\u0444\u0442\u043d\u043e\u0435 \u0440\u0430\u0437\u043d\u043e\u043e\u0431\u0440\u0430\u0437\u0438\u0435, \u043e\u0445\u0440\u0430\u043d\u0430 \u0438 \u0443\u043f\u0440\u0430\u0432\u043b\u0435\u043d\u0438\u0435.", "id" : "ITEM-6", "issued" : { "date-parts" : [ [ "2016" ] ] }, "page" : "29-30", "publisher-place" : "\u0421\u0438\u043c\u0444\u0435\u0440\u043e\u043f\u043e\u043b\u044c", "title" : "\u041a\u0440\u0430\u0442\u043a\u0438\u0439 \u0430\u043d\u0430\u043b\u0438\u0437 \u043d\u0435\u0433\u0430\u0442\u0438\u0432\u043d\u044b\u0445 \u0438\u0437\u043c\u0435\u043d\u0435\u043d\u0438\u0439 \u0432 \u043f\u043e\u043b\u043e\u0436\u0435\u043d\u0438\u0438 \u0433\u043e\u0441\u0443\u0434\u0430\u0440\u0441\u0442\u0432\u0435\u043d\u043d\u044b\u0445 \u043f\u0440\u0438\u0440\u043e\u0434\u043d\u044b\u0445 \u0437\u0430\u043f\u043e\u0432\u0435\u0434\u043d\u0438\u043a\u043e\u0432 \u0420\u043e\u0441\u0441\u0438\u0438", "type" : "paper-conference" }, "uris" : [ "http://www.mendeley.com/documents/?uuid=9f47967d-dfa2-3fd0-a65f-71e6a5560705" ] } ], "mendeley" : { "formattedCitation" : "(\u0411\u0438\u0448\u043e\u043f, \u0413\u0440\u0438\u043d, &amp; \u0424\u0438\u043b\u043b\u0438\u043f\u0441, 2000; \u0411\u0440\u0438\u043d\u0438\u0445, 2016; &lt;i&gt;\u0420\u0430\u0437\u0440\u0430\u0431\u043e\u0442\u043a\u0430 \u043f\u043b\u0430\u043d\u043e\u0432 \u0443\u043f\u0440\u0430\u0432\u043b\u0435\u043d\u0438\u044f (\u043c\u0435\u043d\u0435\u0434\u0436\u043c\u0435\u043d\u0442-\u043f\u043b\u0430\u043d\u043e\u0432) \u0434\u043b\u044f \u043e\u0441\u043e\u0431\u043e \u043e\u0445\u0440\u0430\u043d\u044f\u0435\u043c\u044b\u0445 \u043f\u0440\u0438\u0440\u043e\u0434\u043d\u044b\u0445 \u0442\u0435\u0440\u0440\u0438\u0442\u043e\u0440\u0438\u0439&lt;/i&gt;, 2006, &lt;i&gt;\u0421\u0442\u0435\u043f\u043d\u044b\u0435 \u043f\u043e\u0436\u0430\u0440\u044b \u0438 \u0443\u043f\u0440\u0430\u0432\u043b\u0435\u043d\u0438\u0435 \u043f\u043e\u0436\u0430\u0440\u043d\u043e\u0439 \u0441\u0438\u0442\u0443\u0430\u0446\u0438\u0435\u0439 \u0432 \u0441\u0442\u0435\u043f\u043d\u044b\u0445 \u041e\u041e\u041f\u0422: \u044d\u043a\u043e\u043b\u043e\u0433\u0438\u0447\u0435\u0441\u043a\u0438\u0435 \u0438 \u043f\u0440\u0438\u0440\u043e\u0434\u043e\u043e\u0445\u0440\u0430\u043d\u043d\u044b\u0435 \u0430\u0441\u043f\u0435\u043a\u0442\u044b. \u0410\u043d\u0430\u043b\u0438\u0442\u0438\u0447\u0435\u0441\u043a\u0438\u0439 \u043e\u0431\u0437\u043e\u0440&lt;/i&gt;, 2015; \u0421\u0442\u0435\u043f\u0430\u043d\u0438\u0446\u043a\u0438\u0439 &amp; \u041a\u0440\u0435\u0439\u043d\u0434\u043b\u0438\u043d, 2004; \u0428\u0442\u0438\u043b\u044c\u043c\u0430\u0440\u043a, 2003)", "plainTextFormattedCitation" : "(\u0411\u0438\u0448\u043e\u043f, \u0413\u0440\u0438\u043d, &amp; \u0424\u0438\u043b\u043b\u0438\u043f\u0441, 2000; \u0411\u0440\u0438\u043d\u0438\u0445, 2016; \u0420\u0430\u0437\u0440\u0430\u0431\u043e\u0442\u043a\u0430 \u043f\u043b\u0430\u043d\u043e\u0432 \u0443\u043f\u0440\u0430\u0432\u043b\u0435\u043d\u0438\u044f (\u043c\u0435\u043d\u0435\u0434\u0436\u043c\u0435\u043d\u0442-\u043f\u043b\u0430\u043d\u043e\u0432) \u0434\u043b\u044f \u043e\u0441\u043e\u0431\u043e \u043e\u0445\u0440\u0430\u043d\u044f\u0435\u043c\u044b\u0445 \u043f\u0440\u0438\u0440\u043e\u0434\u043d\u044b\u0445 \u0442\u0435\u0440\u0440\u0438\u0442\u043e\u0440\u0438\u0439, 2006, \u0421\u0442\u0435\u043f\u043d\u044b\u0435 \u043f\u043e\u0436\u0430\u0440\u044b \u0438 \u0443\u043f\u0440\u0430\u0432\u043b\u0435\u043d\u0438\u0435 \u043f\u043e\u0436\u0430\u0440\u043d\u043e\u0439 \u0441\u0438\u0442\u0443\u0430\u0446\u0438\u0435\u0439 \u0432 \u0441\u0442\u0435\u043f\u043d\u044b\u0445 \u041e\u041e\u041f\u0422: \u044d\u043a\u043e\u043b\u043e\u0433\u0438\u0447\u0435\u0441\u043a\u0438\u0435 \u0438 \u043f\u0440\u0438\u0440\u043e\u0434\u043e\u043e\u0445\u0440\u0430\u043d\u043d\u044b\u0435 \u0430\u0441\u043f\u0435\u043a\u0442\u044b. \u0410\u043d\u0430\u043b\u0438\u0442\u0438\u0447\u0435\u0441\u043a\u0438\u0439 \u043e\u0431\u0437\u043e\u0440, 2015; \u0421\u0442\u0435\u043f\u0430\u043d\u0438\u0446\u043a\u0438\u0439 &amp; \u041a\u0440\u0435\u0439\u043d\u0434\u043b\u0438\u043d, 2004; \u0428\u0442\u0438\u043b\u044c\u043c\u0430\u0440\u043a, 2003)", "previouslyFormattedCitation" : "(\u0411\u0438\u0448\u043e\u043f, \u0413\u0440\u0438\u043d, &amp; \u0424\u0438\u043b\u043b\u0438\u043f\u0441, 2000; \u0411\u0440\u0438\u043d\u0438\u0445, 2016; &lt;i&gt;\u0420\u0430\u0437\u0440\u0430\u0431\u043e\u0442\u043a\u0430 \u043f\u043b\u0430\u043d\u043e\u0432 \u0443\u043f\u0440\u0430\u0432\u043b\u0435\u043d\u0438\u044f (\u043c\u0435\u043d\u0435\u0434\u0436\u043c\u0435\u043d\u0442-\u043f\u043b\u0430\u043d\u043e\u0432) \u0434\u043b\u044f \u043e\u0441\u043e\u0431\u043e \u043e\u0445\u0440\u0430\u043d\u044f\u0435\u043c\u044b\u0445 \u043f\u0440\u0438\u0440\u043e\u0434\u043d\u044b\u0445 \u0442\u0435\u0440\u0440\u0438\u0442\u043e\u0440\u0438\u0439&lt;/i&gt;, 2006, &lt;i&gt;\u0421\u0442\u0435\u043f\u043d\u044b\u0435 \u043f\u043e\u0436\u0430\u0440\u044b \u0438 \u0443\u043f\u0440\u0430\u0432\u043b\u0435\u043d\u0438\u0435 \u043f\u043e\u0436\u0430\u0440\u043d\u043e\u0439 \u0441\u0438\u0442\u0443\u0430\u0446\u0438\u0435\u0439 \u0432 \u0441\u0442\u0435\u043f\u043d\u044b\u0445 \u041e\u041e\u041f\u0422: \u044d\u043a\u043e\u043b\u043e\u0433\u0438\u0447\u0435\u0441\u043a\u0438\u0435 \u0438 \u043f\u0440\u0438\u0440\u043e\u0434\u043e\u043e\u0445\u0440\u0430\u043d\u043d\u044b\u0435 \u0430\u0441\u043f\u0435\u043a\u0442\u044b. \u0410\u043d\u0430\u043b\u0438\u0442\u0438\u0447\u0435\u0441\u043a\u0438\u0439 \u043e\u0431\u0437\u043e\u0440&lt;/i&gt;, 2015; \u0421\u0442\u0435\u043f\u0430\u043d\u0438\u0446\u043a\u0438\u0439 &amp; \u041a\u0440\u0435\u0439\u043d\u0434\u043b\u0438\u043d, 2004; \u0428\u0442\u0438\u043b\u044c\u043c\u0430\u0440\u043a, 2003)" }, "properties" : {  }, "schema" : "https://github.com/citation-style-language/schema/raw/master/csl-citation.json" }</w:instrText>
      </w:r>
      <w:r>
        <w:fldChar w:fldCharType="separate"/>
      </w:r>
      <w:r w:rsidRPr="003F474F">
        <w:t>(</w:t>
      </w:r>
      <w:r w:rsidR="00252C2D">
        <w:t>Bishop</w:t>
      </w:r>
      <w:r w:rsidR="00252C2D">
        <w:rPr>
          <w:i/>
        </w:rPr>
        <w:t xml:space="preserve"> et al.</w:t>
      </w:r>
      <w:r w:rsidRPr="003F474F">
        <w:t xml:space="preserve">, 2000; </w:t>
      </w:r>
      <w:r w:rsidR="00EB0AA9">
        <w:t>Brynych</w:t>
      </w:r>
      <w:r w:rsidRPr="003F474F">
        <w:t>, 2016;</w:t>
      </w:r>
      <w:r w:rsidR="005E62D0">
        <w:t xml:space="preserve"> </w:t>
      </w:r>
      <w:r w:rsidR="005E62D0" w:rsidRPr="005E62D0">
        <w:t>Buivolov</w:t>
      </w:r>
      <w:r w:rsidR="005E62D0">
        <w:t xml:space="preserve"> &amp; </w:t>
      </w:r>
      <w:r w:rsidR="005E62D0" w:rsidRPr="005E62D0">
        <w:t>Grigorian</w:t>
      </w:r>
      <w:r w:rsidR="002F4BE7">
        <w:t>, 2006;</w:t>
      </w:r>
      <w:r w:rsidRPr="00FD7515">
        <w:t xml:space="preserve"> </w:t>
      </w:r>
      <w:r w:rsidR="00FD7515" w:rsidRPr="002F4BE7">
        <w:rPr>
          <w:lang w:val="en-US"/>
        </w:rPr>
        <w:t>Steppe fires and management of fire situation in steppe PAs</w:t>
      </w:r>
      <w:r w:rsidRPr="00FD7515">
        <w:t>,</w:t>
      </w:r>
      <w:r w:rsidRPr="003F474F">
        <w:t xml:space="preserve"> 2015; </w:t>
      </w:r>
      <w:r w:rsidR="00252C2D">
        <w:t>Stepanytskyy</w:t>
      </w:r>
      <w:r w:rsidR="00252C2D" w:rsidRPr="003F474F">
        <w:t xml:space="preserve"> </w:t>
      </w:r>
      <w:r w:rsidRPr="003F474F">
        <w:t xml:space="preserve">&amp; </w:t>
      </w:r>
      <w:r w:rsidR="00252C2D">
        <w:t>Kreyndlin</w:t>
      </w:r>
      <w:r w:rsidRPr="003F474F">
        <w:t xml:space="preserve">, 2004; </w:t>
      </w:r>
      <w:r w:rsidR="00035D87">
        <w:t>Shtilmark</w:t>
      </w:r>
      <w:r w:rsidRPr="003F474F">
        <w:t>, 2003)</w:t>
      </w:r>
      <w:r>
        <w:fldChar w:fldCharType="end"/>
      </w:r>
      <w:r w:rsidRPr="00E13B98">
        <w:t xml:space="preserve"> (</w:t>
      </w:r>
      <w:r w:rsidR="00F3202B" w:rsidRPr="00F3202B">
        <w:rPr>
          <w:b/>
        </w:rPr>
        <w:t>Figure 4.34</w:t>
      </w:r>
      <w:r w:rsidRPr="00E13B98">
        <w:t>).</w:t>
      </w:r>
    </w:p>
    <w:p w14:paraId="5947513C" w14:textId="196301F8" w:rsidR="00AA28FA" w:rsidRPr="00B9117C" w:rsidRDefault="00AA28FA" w:rsidP="00B9117C">
      <w:pPr>
        <w:rPr>
          <w:lang w:val="en-US"/>
        </w:rPr>
      </w:pPr>
      <w:r>
        <w:rPr>
          <w:lang w:eastAsia="en-GB"/>
        </w:rPr>
        <w:lastRenderedPageBreak/>
        <w:drawing>
          <wp:inline distT="0" distB="0" distL="0" distR="0" wp14:anchorId="064F4A29" wp14:editId="5582DAA5">
            <wp:extent cx="5759450" cy="5047615"/>
            <wp:effectExtent l="0" t="0" r="0" b="635"/>
            <wp:docPr id="912" name="Picture 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5"/>
                    <a:stretch>
                      <a:fillRect/>
                    </a:stretch>
                  </pic:blipFill>
                  <pic:spPr>
                    <a:xfrm>
                      <a:off x="0" y="0"/>
                      <a:ext cx="5759450" cy="5047615"/>
                    </a:xfrm>
                    <a:prstGeom prst="rect">
                      <a:avLst/>
                    </a:prstGeom>
                  </pic:spPr>
                </pic:pic>
              </a:graphicData>
            </a:graphic>
          </wp:inline>
        </w:drawing>
      </w:r>
    </w:p>
    <w:p w14:paraId="64397F89" w14:textId="77777777" w:rsidR="0048205B" w:rsidRPr="00A94F9C" w:rsidRDefault="0048205B" w:rsidP="00AE389F"/>
    <w:p w14:paraId="0CDEA3B5" w14:textId="77777777" w:rsidR="0048205B" w:rsidRPr="00E13B98" w:rsidRDefault="0048205B" w:rsidP="0048184E">
      <w:pPr>
        <w:pStyle w:val="Heading5"/>
        <w:tabs>
          <w:tab w:val="left" w:pos="993"/>
        </w:tabs>
        <w:spacing w:line="240" w:lineRule="auto"/>
      </w:pPr>
      <w:bookmarkStart w:id="1370" w:name="_Toc519514780"/>
      <w:r w:rsidRPr="00E13B98">
        <w:t>Adequacy of management resources for protected areas</w:t>
      </w:r>
      <w:bookmarkEnd w:id="1370"/>
    </w:p>
    <w:p w14:paraId="543B10AC" w14:textId="183EFA3E" w:rsidR="0048205B" w:rsidRPr="00E13B98" w:rsidRDefault="0048205B" w:rsidP="00AE389F">
      <w:r w:rsidRPr="00E13B98">
        <w:t xml:space="preserve">The availability of state-based funding for protected areas varies across Europe and Central Asia. In some countries state funding is insufficient for adequate management </w:t>
      </w:r>
      <w:r>
        <w:fldChar w:fldCharType="begin" w:fldLock="1"/>
      </w:r>
      <w:r>
        <w:instrText>ADDIN CSL_CITATION { "citationItems" : [ { "id" : "ITEM-1", "itemData" : { "author" : [ { "dropping-particle" : "", "family" : "\u0421\u0442\u0435\u043f\u0430\u043d\u0438\u0446\u043a\u0438\u0439", "given" : "\u0412.\u0411.", "non-dropping-particle" : "", "parse-names" : false, "suffix" : "" } ], "container-title" : "\u041e\u0445\u0440\u0430\u043d\u044f\u0435\u043c\u044b\u0435 \u043f\u0440\u0438\u0440\u043e\u0434\u043d\u044b\u0435 \u0442\u0435\u0440\u0440\u0438\u0442\u043e\u0440\u0438\u0438: \u041c\u0430\u0442\u0435\u0440\u0438\u0430\u043b\u044b \u043a \u0441\u043e\u0437\u0434\u0430\u043d\u0438\u044e \u041a\u043e\u043d\u0446\u0435\u043f\u0446\u0438\u0438 \u0441\u0438\u0441\u0442\u0435\u043c\u044b \u043e\u0445\u0440\u0430\u043d\u044f\u0435\u043c\u044b\u0445 \u043f\u0440\u0438\u0440\u043e\u0434\u043d\u044b\u0445 \u0442\u0435\u0440\u0440\u0438\u0442\u043e\u0440\u0438\u0439 \u0420\u043e\u0441\u0441\u0438\u0438", "id" : "ITEM-1", "issued" : { "date-parts" : [ [ "1999" ] ] }, "page" : "195\u2013198", "publisher" : "\u0420\u041f\u041e \u0412\u0412\u0424", "publisher-place" : "\u041c\u043e\u0441\u043a\u0432\u0430", "title" : "\u041f\u0440\u043e\u0431\u043b\u0435\u043c\u044b \u043e\u0440\u0433\u0430\u043d\u0438\u0437\u0430\u0446\u0438\u0438 \u043e\u0445\u0440\u0430\u043d\u044b \u0438 \u043a\u043e\u043d\u0442\u0440\u043e\u043b\u044f \u0437\u0430 \u0441\u043e\u0431\u043b\u044e\u0434\u0435\u043d\u0438\u0435\u043c \u0440\u0435\u0436\u0438\u043c\u0430 \u043e\u0441\u043e\u0431\u043e \u043e\u0445\u0440\u0430\u043d\u044f\u0435\u043c\u044b\u0445 \u043f\u0440\u0438\u0440\u043e\u0434\u043d\u044b\u0445 \u0442\u0435\u0440\u0440\u0438\u0442\u043e\u0440\u0438\u0439 \u0432 \u0420\u043e\u0441\u0441\u0438\u0439\u0441\u043a\u043e\u0439 \u0424\u0435\u0434\u0435\u0440\u0430\u0446\u0438\u0438", "type" : "paper-conference" }, "uris" : [ "http://www.mendeley.com/documents/?uuid=0c0c1c00-b002-3492-8351-a1936b068416" ] }, { "id" : "ITEM-2", "itemData" : { "author" : [ { "dropping-particle" : "", "family" : "\u0421\u0442\u0435\u043f\u0430\u043d\u0438\u0446\u043a\u0438\u0439", "given" : "\u0412.\u0411.", "non-dropping-particle" : "", "parse-names" : false, "suffix" : "" } ], "container-title" : "\u0417\u0430\u043f\u043e\u0432\u0435\u0434\u043d\u0438\u043a\u0438 \u0438 \u043d\u0430\u0446\u0438\u043e\u043d\u0430\u043b\u044c\u043d\u044b\u0435 \u043f\u0430\u0440\u043a\u0438", "id" : "ITEM-2", "issued" : { "date-parts" : [ [ "2000" ] ] }, "page" : "9-12", "title" : "\u0424\u0438\u043d\u0430\u043d\u0441\u0438\u0440\u043e\u0432\u0430\u043d\u0438\u0435 \u0433\u043e\u0441\u0443\u0434\u0430\u0440\u0441\u0442\u0432\u0435\u043d\u043d\u044b\u0445 \u043f\u0440\u0438\u0440\u043e\u0434\u043d\u044b\u0445 \u0437\u0430\u043f\u043e\u0432\u0435\u0434\u043d\u0438\u043a\u043e\u0432 \u0413\u043e\u0441\u043a\u043e\u043c\u044d\u043a\u043e\u043b\u043e\u0433\u0438\u0438 \u0420\u043e\u0441\u0441\u0438\u0438 \u0432 1999 \u0433.: \u043e\u0441\u043d\u043e\u0432\u043d\u044b\u0435 \u0438\u0442\u043e\u0433\u0438", "type" : "article-journal", "volume" : "31" }, "uris" : [ "http://www.mendeley.com/documents/?uuid=aaa09939-08d1-3fcb-a6ab-01004553433d" ] } ], "mendeley" : { "formattedCitation" : "(\u0421\u0442\u0435\u043f\u0430\u043d\u0438\u0446\u043a\u0438\u0439, 1999, 2000)", "plainTextFormattedCitation" : "(\u0421\u0442\u0435\u043f\u0430\u043d\u0438\u0446\u043a\u0438\u0439, 1999, 2000)", "previouslyFormattedCitation" : "(\u0421\u0442\u0435\u043f\u0430\u043d\u0438\u0446\u043a\u0438\u0439, 1999, 2000)" }, "properties" : {  }, "schema" : "https://github.com/citation-style-language/schema/raw/master/csl-citation.json" }</w:instrText>
      </w:r>
      <w:r>
        <w:fldChar w:fldCharType="separate"/>
      </w:r>
      <w:r w:rsidRPr="00202794">
        <w:t>(</w:t>
      </w:r>
      <w:r w:rsidR="00CF7F78">
        <w:t>Stepanytsk</w:t>
      </w:r>
      <w:r w:rsidR="00307067">
        <w:t>y</w:t>
      </w:r>
      <w:r w:rsidR="00CF7F78">
        <w:t>y</w:t>
      </w:r>
      <w:r w:rsidRPr="00202794">
        <w:t>, 1999, 2000)</w:t>
      </w:r>
      <w:r>
        <w:fldChar w:fldCharType="end"/>
      </w:r>
      <w:r w:rsidRPr="00E13B98">
        <w:t xml:space="preserve">. Funding from external bodies, for example, </w:t>
      </w:r>
      <w:r>
        <w:t xml:space="preserve">European Union </w:t>
      </w:r>
      <w:r w:rsidRPr="00E13B98">
        <w:t xml:space="preserve">environmental funds and international NGO funding, has in some instances bolstered protected area management budgets. In some countries there are, however, a number of institutional impediments to accessing such funding. Recent changes to laws </w:t>
      </w:r>
      <w:r w:rsidRPr="00AA616B">
        <w:t xml:space="preserve">in Russia (see </w:t>
      </w:r>
      <w:r w:rsidR="00AB581E" w:rsidRPr="00AB581E">
        <w:rPr>
          <w:b/>
        </w:rPr>
        <w:t>Box 4.3</w:t>
      </w:r>
      <w:r w:rsidRPr="00AA616B">
        <w:t>), for example, have had a negative influence on protected areas funding</w:t>
      </w:r>
      <w:r w:rsidRPr="00E13B98">
        <w:t xml:space="preserve"> </w:t>
      </w:r>
      <w:r>
        <w:fldChar w:fldCharType="begin" w:fldLock="1"/>
      </w:r>
      <w:r>
        <w:instrText>ADDIN CSL_CITATION { "citationItems" : [ { "id" : "ITEM-1", "itemData" : { "author" : [ { "dropping-particle" : "", "family" : "\u0428\u0435\u0432\u0447\u0435\u043d\u043a\u043e", "given" : "\u0414.", "non-dropping-particle" : "", "parse-names" : false, "suffix" : "" } ], "container-title" : "\u042d\u043a\u043e\u043b\u043e\u0433\u0438\u044f \u0438 \u043f\u0440\u0430\u0432\u043e", "id" : "ITEM-1", "issue" : "63", "issued" : { "date-parts" : [ [ "2016" ] ] }, "page" : "4-5", "title" : "\u0422\u0435\u0441\u0442 \u043d\u0430 \u0443\u0441\u0442\u043e\u0439\u0447\u0438\u0432\u043e\u0441\u0442\u044c", "type" : "article-journal", "volume" : "3" }, "uris" : [ "http://www.mendeley.com/documents/?uuid=d3913b37-bf4c-3cac-88ea-0a3fd40dd232" ] } ], "mendeley" : { "formattedCitation" : "(\u0428\u0435\u0432\u0447\u0435\u043d\u043a\u043e, 2016)", "plainTextFormattedCitation" : "(\u0428\u0435\u0432\u0447\u0435\u043d\u043a\u043e, 2016)", "previouslyFormattedCitation" : "(\u0428\u0435\u0432\u0447\u0435\u043d\u043a\u043e, 2016)" }, "properties" : {  }, "schema" : "https://github.com/citation-style-language/schema/raw/master/csl-citation.json" }</w:instrText>
      </w:r>
      <w:r>
        <w:fldChar w:fldCharType="separate"/>
      </w:r>
      <w:r w:rsidRPr="00202794">
        <w:t>(</w:t>
      </w:r>
      <w:r w:rsidR="00252C2D">
        <w:t>Shevchenko</w:t>
      </w:r>
      <w:r w:rsidRPr="00202794">
        <w:t>, 2016)</w:t>
      </w:r>
      <w:r>
        <w:fldChar w:fldCharType="end"/>
      </w:r>
      <w:r w:rsidRPr="00E13B98">
        <w:t xml:space="preserve">. Many protected areas also seek to augment management budgets by generating income opportunities based on protected area resources, for example through forestry or tourism. Managing these kinds of use often requires additional resources, and has an adverse impact on the natural values provided by the protected areas. In addition, acquisition costs for protected areas are generally much higher than annual management costs and have a strong impact on the financial resources available for protection </w:t>
      </w:r>
      <w:r>
        <w:fldChar w:fldCharType="begin" w:fldLock="1"/>
      </w:r>
      <w:r>
        <w:instrText>ADDIN CSL_CITATION { "citationItems" : [ { "id" : "ITEM-1", "itemData" : { "DOI" : "10.1038/43774", "ISSN" : "0028-0836", "author" : [ { "dropping-particle" : "", "family" : "James", "given" : "Alexander N.", "non-dropping-particle" : "", "parse-names" : false, "suffix" : "" }, { "dropping-particle" : "", "family" : "Gaston", "given" : "Kevin J.", "non-dropping-particle" : "", "parse-names" : false, "suffix" : "" }, { "dropping-particle" : "", "family" : "Balmford", "given" : "Andrew", "non-dropping-particle" : "", "parse-names" : false, "suffix" : "" } ], "container-title" : "Nature", "id" : "ITEM-1", "issue" : "6751", "issued" : { "date-parts" : [ [ "1999", "9", "23" ] ] }, "page" : "323-324", "publisher" : "Nature Publishing Group", "title" : "Balancing the Earth's accounts", "type" : "article-journal", "volume" : "401" }, "uris" : [ "http://www.mendeley.com/documents/?uuid=7e75766a-c78f-3a7b-863e-d8e53eab4d08" ] } ], "mendeley" : { "formattedCitation" : "(James, Gaston, &amp; Balmford, 1999)", "plainTextFormattedCitation" : "(James, Gaston, &amp; Balmford, 1999)", "previouslyFormattedCitation" : "(James, Gaston, &amp; Balmford, 1999)" }, "properties" : {  }, "schema" : "https://github.com/citation-style-language/schema/raw/master/csl-citation.json" }</w:instrText>
      </w:r>
      <w:r>
        <w:fldChar w:fldCharType="separate"/>
      </w:r>
      <w:r w:rsidRPr="00073AE7">
        <w:t>(James</w:t>
      </w:r>
      <w:r w:rsidR="00CF7F78">
        <w:rPr>
          <w:i/>
        </w:rPr>
        <w:t xml:space="preserve"> et al.</w:t>
      </w:r>
      <w:r w:rsidRPr="00073AE7">
        <w:t>, 1999)</w:t>
      </w:r>
      <w:r>
        <w:fldChar w:fldCharType="end"/>
      </w:r>
      <w:r w:rsidRPr="00E13B98">
        <w:t xml:space="preserve">. As such, high land prices can present barriers for biodiversity protection in areas where land must be purchased prior to the establishment of protected areas, with intensive land uses generally associated with higher prices </w:t>
      </w:r>
      <w:r>
        <w:fldChar w:fldCharType="begin" w:fldLock="1"/>
      </w:r>
      <w:r>
        <w:instrText>ADDIN CSL_CITATION { "citationItems" : [ { "id" : "ITEM-1", "itemData" : { "DOI" : "10.1016/j.tree.2006.10.003", "ISSN" : "01695347", "author" : [ { "dropping-particle" : "", "family" : "Naidoo", "given" : "Robin", "non-dropping-particle" : "", "parse-names" : false, "suffix" : "" }, { "dropping-particle" : "", "family" : "Balmford", "given" : "A", "non-dropping-particle" : "", "parse-names" : false, "suffix" : "" }, { "dropping-particle" : "", "family" : "Ferraro", "given" : "P", "non-dropping-particle" : "", "parse-names" : false, "suffix" : "" }, { "dropping-particle" : "", "family" : "Polasky", "given" : "S", "non-dropping-particle" : "", "parse-names" : false, "suffix" : "" }, { "dropping-particle" : "", "family" : "Rickets", "given" : "T", "non-dropping-particle" : "", "parse-names" : false, "suffix" : "" }, { "dropping-particle" : "", "family" : "Rouget", "given" : "M", "non-dropping-particle" : "", "parse-names" : false, "suffix" : "" } ], "container-title" : "Trends in Ecology &amp; Evolution", "id" : "ITEM-1", "issue" : "12", "issued" : { "date-parts" : [ [ "2006", "12", "1" ] ] }, "page" : "681-687", "publisher" : "Elsevier Current Trends", "title" : "Integrating economic costs into conservation planning", "type" : "article-journal", "volume" : "21" }, "uris" : [ "http://www.mendeley.com/documents/?uuid=96611070-7e6b-3ae4-a562-8d43c31a60dd" ] } ], "mendeley" : { "formattedCitation" : "(Naidoo et al., 2006)", "plainTextFormattedCitation" : "(Naidoo et al., 2006)", "previouslyFormattedCitation" : "(Naidoo et al., 2006)" }, "properties" : {  }, "schema" : "https://github.com/citation-style-language/schema/raw/master/csl-citation.json" }</w:instrText>
      </w:r>
      <w:r>
        <w:fldChar w:fldCharType="separate"/>
      </w:r>
      <w:r w:rsidRPr="00AD3A9A">
        <w:t xml:space="preserve">(Naidoo </w:t>
      </w:r>
      <w:r w:rsidR="000D7D89" w:rsidRPr="000D7D89">
        <w:rPr>
          <w:i/>
        </w:rPr>
        <w:t>et al.</w:t>
      </w:r>
      <w:r w:rsidRPr="00AD3A9A">
        <w:t>, 2006)</w:t>
      </w:r>
      <w:r>
        <w:fldChar w:fldCharType="end"/>
      </w:r>
      <w:r w:rsidRPr="00E13B98">
        <w:t>.</w:t>
      </w:r>
    </w:p>
    <w:p w14:paraId="78FB7FFB" w14:textId="120DF052" w:rsidR="0048205B" w:rsidRPr="00AA616B" w:rsidRDefault="0048205B" w:rsidP="00AE389F">
      <w:r w:rsidRPr="00E13B98">
        <w:t xml:space="preserve">Protected area management also requires sufficient training of managers or the procurement of a variety of specialists, both of which represent additional costs. Inadequate training of young specialists has been identified as a barrier to good management in some Eastern European countries </w:t>
      </w:r>
      <w:r>
        <w:fldChar w:fldCharType="begin" w:fldLock="1"/>
      </w:r>
      <w:r>
        <w:instrText>ADDIN CSL_CITATION { "citationItems" : [ { "id" : "ITEM-1", "itemData" : { "author" : [ { "dropping-particle" : "", "family" : "\u041c\u0438\u0448\u0438\u043d", "given" : "\u0410.\u0421.", "non-dropping-particle" : "", "parse-names" : false, "suffix" : "" }, { "dropping-particle" : "", "family" : "\u041a\u043e\u0437\u043b\u043e\u0432", "given" : "\u042e.\u041f.", "non-dropping-particle" : "", "parse-names" : false, "suffix" : "" }, { "dropping-particle" : "", "family" : "\u041d\u0438\u043a\u043e\u043b\u044c\u0441\u043a\u0438\u0439", "given" : "\u0410.\u0410.", "non-dropping-particle" : "", "parse-names" : false, "suffix" : "" } ], "container-title" : "\u0412\u0435\u0441\u0442\u043d. \u0420\u0423\u0414\u041d. \u0421\u0435\u0440. \u042d\u043a\u043e\u043b\u043e\u0433\u0438\u044f \u0438 \u0431\u0435\u0437\u043e\u043f\u0430\u0441\u043d\u043e\u0441\u0442\u044c \u0436\u0438\u0437\u043d\u0435\u0434\u0435\u044f\u0442\u0435\u043b\u044c\u043d\u043e\u0441\u0442\u0438", "id" : "ITEM-1", "issued" : { "date-parts" : [ [ "2001" ] ] }, "page" : "60-65", "title" : "\u041e \u043f\u043e\u0434\u0433\u043e\u0442\u043e\u0432\u043a\u0435 \u0441\u043f\u0435\u0446\u0438\u0430\u043b\u0438\u0441\u0442\u043e\u0432 \u043e\u0441\u043e\u0431\u043e \u043e\u0445\u0440\u0430\u043d\u044f\u0435\u043c\u044b\u0445 \u043f\u0440\u0438\u0440\u043e\u0434\u043d\u044b\u0445 \u0442\u0435\u0440\u0440\u0438\u0442\u043e\u0440\u0438\u0439", "type" : "article-journal", "volume" : "5" }, "prefix" : "e.g. ", "uris" : [ "http://www.mendeley.com/documents/?uuid=d696b193-9668-3339-a964-cc0c5c31c6f1" ] } ], "mendeley" : { "formattedCitation" : "(e.g. \u041c\u0438\u0448\u0438\u043d, \u041a\u043e\u0437\u043b\u043e\u0432, &amp; \u041d\u0438\u043a\u043e\u043b\u044c\u0441\u043a\u0438\u0439, 2001)", "plainTextFormattedCitation" : "(e.g. \u041c\u0438\u0448\u0438\u043d, \u041a\u043e\u0437\u043b\u043e\u0432, &amp; \u041d\u0438\u043a\u043e\u043b\u044c\u0441\u043a\u0438\u0439, 2001)", "previouslyFormattedCitation" : "(e.g. \u041c\u0438\u0448\u0438\u043d, \u041a\u043e\u0437\u043b\u043e\u0432, &amp; \u041d\u0438\u043a\u043e\u043b\u044c\u0441\u043a\u0438\u0439, 2001)" }, "properties" : {  }, "schema" : "https://github.com/citation-style-language/schema/raw/master/csl-citation.json" }</w:instrText>
      </w:r>
      <w:r>
        <w:fldChar w:fldCharType="separate"/>
      </w:r>
      <w:r w:rsidRPr="00202794">
        <w:t xml:space="preserve">(e.g. </w:t>
      </w:r>
      <w:r w:rsidR="00CF7F78">
        <w:t xml:space="preserve">Mashin </w:t>
      </w:r>
      <w:r w:rsidR="00CF7F78">
        <w:rPr>
          <w:i/>
        </w:rPr>
        <w:lastRenderedPageBreak/>
        <w:t>et al.</w:t>
      </w:r>
      <w:r w:rsidRPr="00202794">
        <w:t>, 2001)</w:t>
      </w:r>
      <w:r>
        <w:fldChar w:fldCharType="end"/>
      </w:r>
      <w:r w:rsidRPr="00E13B98">
        <w:t xml:space="preserve">, where the previous, Soviet-trained generation of managers is beginning to retire. Up-to-date scientific knowledge is partly dependent on taking local contexts into account in high-quality research. In addition to formal knowledge and training, the inclusion of local knowledge is seen as an important component in ensuring adequate management </w:t>
      </w:r>
      <w:r>
        <w:fldChar w:fldCharType="begin" w:fldLock="1"/>
      </w:r>
      <w:r>
        <w:instrText>ADDIN CSL_CITATION { "citationItems" : [ { "id" : "ITEM-1", "itemData" : { "author" : [ { "dropping-particle" : "", "family" : "\u0428\u0443\u043b\u044c\u0433\u0438\u043d", "given" : "\u041f.\u041c.", "non-dropping-particle" : "", "parse-names" : false, "suffix" : "" } ], "container-title" : "\u041c\u0438\u0440 \u0420\u043e\u0441\u0441\u0438\u0438", "id" : "ITEM-1", "issued" : { "date-parts" : [ [ "2007" ] ] }, "page" : "147-166", "title" : "\u041a\u043e\u043d\u0446\u0435\u043f\u0446\u0438\u044f \u043a\u0443\u043b\u044c\u0442\u0443\u0440\u043d\u043e\u0433\u043e \u043b\u0430\u043d\u0434\u0448\u0430\u0444\u0442\u0430 \u0438 \u043f\u0440\u0430\u043a\u0442\u0438\u043a\u0430 \u043e\u0445\u0440\u0430\u043d\u044b \u044d\u0442\u043d\u043e\u0433\u0440\u0430\u0444\u0438\u0447\u0435\u0441\u043a\u043e\u0433\u043e \u043d\u0430\u0441\u043b\u0435\u0434\u0438\u044f (\u043d\u0430 \u043f\u0440\u0438\u043c\u0435\u0440\u0435 \u0442\u0435\u0440\u0440\u0438\u0442\u043e\u0440\u0438\u0439 \u0440\u043e\u0441\u0441\u0438\u0439\u0441\u043a\u043e\u0433\u043e \u0421\u0435\u0432\u0435\u0440\u0430)", "type" : "article-journal", "volume" : "3" }, "uris" : [ "http://www.mendeley.com/documents/?uuid=612965d1-702a-3797-b16a-43c66b1cb451" ] }, { "id" : "ITEM-2", "itemData" : { "author" : [ { "dropping-particle" : "", "family" : "\u0412\u0434\u043e\u0432\u0438\u043d", "given" : "\u0411.", "non-dropping-particle" : "", "parse-names" : false, "suffix" : "" } ], "container-title" : "\u041b\u0438\u0446\u043e\u043c \u043a \u043c\u043e\u0440\u044e. \u041f\u0430\u043c\u044f\u0442\u0438 \u041b\u044e\u0434\u043c\u0438\u043b\u044b \u0411\u043e\u0433\u043e\u0441\u043b\u043e\u0432\u0441\u043a\u043e\u0439", "id" : "ITEM-2", "issued" : { "date-parts" : [ [ "2016" ] ] }, "page" : "298-316", "title" : "\u0411\u043e\u0433\u043e\u0441\u043b\u043e\u0432\u0441\u043a\u0430\u044f \u2013 \u043d\u0430\u0443\u0447\u043d\u044b\u0439 \u0440\u0443\u043a\u043e\u0432\u043e\u0434\u0438\u0442\u0435\u043b\u044c \u0440\u0430\u0437\u0440\u0430\u0431\u043e\u0442\u043a\u0438 \u0422\u042d\u041e \u041f\u0430\u0440\u043a\u0430 \u00ab\u0411\u0435\u0440\u0438\u043d\u0433\u0438\u044f\u00bb (1990\u20131991)", "type" : "chapter" }, "uris" : [ "http://www.mendeley.com/documents/?uuid=916509e6-b76f-3942-ba01-4921f2332760" ] }, { "id" : "ITEM-3", "itemData" : { "author" : [ { "dropping-particle" : "", "family" : "\u0411\u043e\u0433\u043e\u0441\u043b\u043e\u0432\u0441\u043a\u0430\u044f", "given" : "\u041b.\u0421.", "non-dropping-particle" : "", "parse-names" : false, "suffix" : "" }, { "dropping-particle" : "", "family" : "\u0412\u0434\u043e\u0432\u0438\u043d", "given" : "\u0411.\u0418", "non-dropping-particle" : "", "parse-names" : false, "suffix" : "" } ], "collection-title" : "\u041f\u0440\u0435\u043f\u0440\u0438\u043d\u0442 \u043a \u043f\u0430\u0440\u043b\u0430\u043c\u0435\u043d\u0442\u0441\u043a\u0438\u043c \u0441\u043b\u0443\u0448\u0430\u043d\u0438\u044f\u043c \u043f\u043e \u043e\u0440\u0433\u0430\u043d\u0438\u0437\u0430\u0446\u0438\u0438 \u0440\u043e\u0441\u0441\u0438\u0439\u0441\u043a\u043e\u0439 \u0447\u0430\u0441\u0442\u0438 \u043c\u0435\u0436\u0434\u0443\u043d\u0430\u0440\u043e\u0434\u043d\u043e\u0433\u043e \u043f\u0430\u0440\u043a\u0430 \u00ab\u0411\u0435\u0440\u0438\u043d\u0433\u0438\u044f\u00bb", "id" : "ITEM-3", "issued" : { "date-parts" : [ [ "2005" ] ] }, "title" : "\u041e \u0441\u043e\u0437\u0434\u0430\u043d\u0438\u0438 \u043d\u0430\u0446\u0438\u043e\u043d\u0430\u043b\u044c\u043d\u043e\u0433\u043e \u043f\u0430\u0440\u043a\u0430 \u0432 \u0440\u0435\u0433\u0438\u043e\u043d\u0435 \u0411\u0435\u0440\u0438\u043d\u0433\u043e\u0432\u0430 \u043f\u0440\u043e\u043b\u0438\u0432\u0430 \u0432 \u043a\u0430\u0447\u0435\u0441\u0442\u0432\u0435 \u0440\u043e\u0441\u0441\u0438\u0439\u0441\u043a\u043e\u0439 \u0447\u0430\u0441\u0442\u0438 \u043c\u0435\u0436\u0434\u0443\u043d\u0430\u0440\u043e\u0434\u043d\u043e\u0433\u043e \u043f\u0430\u0440\u043a\u0430 \u00ab\u0411\u0435\u0440\u0438\u043d\u0433\u0438\u044f\u00bb", "type" : "report" }, "uris" : [ "http://www.mendeley.com/documents/?uuid=4d812727-5b8f-31dc-bdbb-5d69f8f513b8" ] } ], "mendeley" : { "formattedCitation" : "(\u0411\u043e\u0433\u043e\u0441\u043b\u043e\u0432\u0441\u043a\u0430\u044f &amp; \u0412\u0434\u043e\u0432\u0438\u043d, 2005; \u0412\u0434\u043e\u0432\u0438\u043d, 2016; \u0428\u0443\u043b\u044c\u0433\u0438\u043d, 2007)", "plainTextFormattedCitation" : "(\u0411\u043e\u0433\u043e\u0441\u043b\u043e\u0432\u0441\u043a\u0430\u044f &amp; \u0412\u0434\u043e\u0432\u0438\u043d, 2005; \u0412\u0434\u043e\u0432\u0438\u043d, 2016; \u0428\u0443\u043b\u044c\u0433\u0438\u043d, 2007)", "previouslyFormattedCitation" : "(\u0411\u043e\u0433\u043e\u0441\u043b\u043e\u0432\u0441\u043a\u0430\u044f &amp; \u0412\u0434\u043e\u0432\u0438\u043d, 2005; \u0412\u0434\u043e\u0432\u0438\u043d, 2016; \u0428\u0443\u043b\u044c\u0433\u0438\u043d, 2007)" }, "properties" : {  }, "schema" : "https://github.com/citation-style-language/schema/raw/master/csl-citation.json" }</w:instrText>
      </w:r>
      <w:r>
        <w:fldChar w:fldCharType="separate"/>
      </w:r>
      <w:r w:rsidRPr="00CE043E">
        <w:t>(</w:t>
      </w:r>
      <w:r w:rsidR="007C4954">
        <w:t>Vdovin</w:t>
      </w:r>
      <w:r w:rsidRPr="00CE043E">
        <w:t xml:space="preserve">, 2016; </w:t>
      </w:r>
      <w:r w:rsidR="007C4954">
        <w:t>Shulgin</w:t>
      </w:r>
      <w:r w:rsidRPr="00CE043E">
        <w:t>, 2007)</w:t>
      </w:r>
      <w:r>
        <w:fldChar w:fldCharType="end"/>
      </w:r>
      <w:r w:rsidRPr="00AA616B">
        <w:t xml:space="preserve"> (</w:t>
      </w:r>
      <w:r w:rsidR="00F3202B" w:rsidRPr="00F3202B">
        <w:rPr>
          <w:b/>
        </w:rPr>
        <w:t>Figure 4.35</w:t>
      </w:r>
      <w:r w:rsidRPr="00AA616B">
        <w:t>).</w:t>
      </w:r>
    </w:p>
    <w:p w14:paraId="6369B6CB" w14:textId="6009FAF9" w:rsidR="0048205B" w:rsidRDefault="0048205B" w:rsidP="00AE389F">
      <w:r>
        <w:t xml:space="preserve">Whilst staff </w:t>
      </w:r>
      <w:r w:rsidRPr="00E13B98">
        <w:t xml:space="preserve">are often driven by a strong desire to preserve unique natural values, low salaries </w:t>
      </w:r>
      <w:r>
        <w:fldChar w:fldCharType="begin" w:fldLock="1"/>
      </w:r>
      <w:r>
        <w:instrText>ADDIN CSL_CITATION { "citationItems" : [ { "id" : "ITEM-1", "itemData" : { "author" : [ { "dropping-particle" : "", "family" : "\u0418\u0432\u0430\u043d\u043e\u0432", "given" : "\u0410.\u041d.", "non-dropping-particle" : "", "parse-names" : false, "suffix" : "" }, { "dropping-particle" : "", "family" : "\u0427\u0438\u0436\u043e\u0432\u0430", "given" : "\u0412.\u041f.", "non-dropping-particle" : "", "parse-names" : false, "suffix" : "" } ], "id" : "ITEM-1", "issued" : { "date-parts" : [ [ "2003" ] ] }, "number-of-pages" : "119", "publisher" : "\u041c\u043e\u0441\u043a\u043e\u0432\u0441\u043a\u0438\u0439 \u0443\u043d\u0438\u0432\u0435\u0440\u0441\u0438\u0442\u0435\u0442", "publisher-place" : "\u041c\u043e\u0441\u043a\u0432\u0430", "title" : "\u041e\u0445\u0440\u0430\u043d\u044f\u0435\u043c\u044b\u0435 \u043f\u0440\u0438\u0440\u043e\u0434\u043d\u044b\u0435 \u0442\u0435\u0440\u0440\u0438\u0442\u043e\u0440\u0438\u0438: \u0423\u0447\u0435\u0431\u043d\u043e\u0435 \u043f\u043e\u0441\u043e\u0431\u0438\u0435", "type" : "book" }, "uris" : [ "http://www.mendeley.com/documents/?uuid=a846da4d-a9de-32cf-8ed6-a6a737d225bd" ] } ], "mendeley" : { "formattedCitation" : "(\u0418\u0432\u0430\u043d\u043e\u0432 &amp; \u0427\u0438\u0436\u043e\u0432\u0430, 2003)", "plainTextFormattedCitation" : "(\u0418\u0432\u0430\u043d\u043e\u0432 &amp; \u0427\u0438\u0436\u043e\u0432\u0430, 2003)", "previouslyFormattedCitation" : "(\u0418\u0432\u0430\u043d\u043e\u0432 &amp; \u0427\u0438\u0436\u043e\u0432\u0430, 2003)" }, "properties" : {  }, "schema" : "https://github.com/citation-style-language/schema/raw/master/csl-citation.json" }</w:instrText>
      </w:r>
      <w:r>
        <w:fldChar w:fldCharType="separate"/>
      </w:r>
      <w:r w:rsidRPr="00CE043E">
        <w:t>(</w:t>
      </w:r>
      <w:r w:rsidR="007C4954">
        <w:t>Ivanov</w:t>
      </w:r>
      <w:r w:rsidR="007C4954" w:rsidRPr="00CE043E">
        <w:t xml:space="preserve"> </w:t>
      </w:r>
      <w:r w:rsidRPr="00CE043E">
        <w:t xml:space="preserve">&amp; </w:t>
      </w:r>
      <w:r w:rsidR="007C4954">
        <w:t>Chizhova</w:t>
      </w:r>
      <w:r w:rsidRPr="00CE043E">
        <w:t>, 2003)</w:t>
      </w:r>
      <w:r>
        <w:fldChar w:fldCharType="end"/>
      </w:r>
      <w:r>
        <w:t xml:space="preserve"> </w:t>
      </w:r>
      <w:r w:rsidRPr="00E13B98">
        <w:t xml:space="preserve">together with often poor working conditions and a general lack of focus on long-term capacity building, this has led to the demotivation of staff </w:t>
      </w:r>
      <w:r>
        <w:fldChar w:fldCharType="begin" w:fldLock="1"/>
      </w:r>
      <w:r>
        <w:instrText>ADDIN CSL_CITATION { "citationItems" : [ { "id" : "ITEM-1", "itemData" : { "author" : [ { "dropping-particle" : "", "family" : "\u0421\u0438\u0434\u0435\u043d\u043a\u043e", "given" : "\u041c.", "non-dropping-particle" : "", "parse-names" : false, "suffix" : "" } ], "container-title" : "\u041d\u0430 \u0437\u0430\u043f\u043e\u0432\u0435\u0434\u043d\u044b\u0445 \u0431\u043e\u043b\u043e\u0442\u0430\u0445. \u0417\u0430\u043f\u0438\u0441\u043a\u0438 \u043e\u0440\u043d\u0438\u0442\u043e\u043b\u043e\u0433\u0430.", "id" : "ITEM-1", "issued" : { "date-parts" : [ [ "2010" ] ] }, "title" : "\u041e \u0437\u0430\u0440\u043f\u043b\u0430\u0442\u0430\u0445 \u0432 \u0437\u0430\u043f\u043e\u0432\u0435\u0434\u043d\u043e\u0439 \u0441\u0438\u0441\u0442\u0435\u043c\u0435 \u0420\u043e\u0441\u0441\u0438\u0438", "type" : "chapter" }, "uris" : [ "http://www.mendeley.com/documents/?uuid=06e2f6fd-8ff1-3077-b845-53eb7e4bb394" ] }, { "id" : "ITEM-2", "itemData" : { "author" : [ { "dropping-particle" : "", "family" : "\u041c\u0430\u0448\u043a\u0438\u043d", "given" : "\u0412.\u0418.", "non-dropping-particle" : "", "parse-names" : false, "suffix" : "" } ], "container-title" : "\u0421\u043e\u0432\u0440\u0435\u043c\u0435\u043d\u043d\u044b\u0435 \u043f\u0440\u043e\u0431\u043b\u0435\u043c\u044b \u043f\u0440\u0438\u0440\u043e\u0434\u043e\u043f\u043e\u043b\u044c\u0437\u043e\u0432\u0430\u043d\u0438\u044f, \u043e\u0445\u043e\u0442\u043e\u0432\u0435\u0434\u0435\u043d\u0438\u044f \u0438 \u0437\u0432\u0435\u0440\u043e\u0432\u043e\u0434\u0441\u0442\u0432\u0430", "id" : "ITEM-2", "issued" : { "date-parts" : [ [ "2007" ] ] }, "page" : "276 - 277", "title" : "\u041e \u043a\u0430\u0434\u0440\u0430\u0445 \u0432 \u043e\u0445\u043e\u0442\u043d\u0438\u0447\u044c\u0435\u043c \u0445\u043e\u0437\u044f\u0439\u0441\u0442\u0432\u0435", "type" : "article-journal", "volume" : "1" }, "uris" : [ "http://www.mendeley.com/documents/?uuid=665e8f33-47ad-30b1-ba53-a3cf2e4d447a" ] } ], "mendeley" : { "formattedCitation" : "(\u041c\u0430\u0448\u043a\u0438\u043d, 2007; \u0421\u0438\u0434\u0435\u043d\u043a\u043e, 2010)", "plainTextFormattedCitation" : "(\u041c\u0430\u0448\u043a\u0438\u043d, 2007; \u0421\u0438\u0434\u0435\u043d\u043a\u043e, 2010)", "previouslyFormattedCitation" : "(\u041c\u0430\u0448\u043a\u0438\u043d, 2007; \u0421\u0438\u0434\u0435\u043d\u043a\u043e, 2010)" }, "properties" : {  }, "schema" : "https://github.com/citation-style-language/schema/raw/master/csl-citation.json" }</w:instrText>
      </w:r>
      <w:r>
        <w:fldChar w:fldCharType="separate"/>
      </w:r>
      <w:r w:rsidRPr="0013548D">
        <w:t>(</w:t>
      </w:r>
      <w:r w:rsidR="007C4954">
        <w:t>Mashkin</w:t>
      </w:r>
      <w:r w:rsidRPr="0013548D">
        <w:t xml:space="preserve">, 2007; </w:t>
      </w:r>
      <w:r w:rsidR="007C4954">
        <w:t>Sidenko</w:t>
      </w:r>
      <w:r w:rsidRPr="0013548D">
        <w:t>, 2010)</w:t>
      </w:r>
      <w:r>
        <w:fldChar w:fldCharType="end"/>
      </w:r>
      <w:r w:rsidRPr="00E13B98">
        <w:t>. Many protected areas are also reliant on the contribution of civil sector volunteers (e.g. members of NGOs or local communities). However, the degree to which these human resources are permitted to contribute to protected area management is partly dependent on the inclusion of suitable participatory mechanisms in the overall governance and management approach.</w:t>
      </w:r>
    </w:p>
    <w:p w14:paraId="1E9564AE" w14:textId="3F7FAE70" w:rsidR="00AA28FA" w:rsidRPr="00AB581E" w:rsidRDefault="00AA28FA" w:rsidP="00AB581E">
      <w:pPr>
        <w:rPr>
          <w:lang w:val="en-US"/>
        </w:rPr>
      </w:pPr>
      <w:r>
        <w:rPr>
          <w:lang w:eastAsia="en-GB"/>
        </w:rPr>
        <w:drawing>
          <wp:inline distT="0" distB="0" distL="0" distR="0" wp14:anchorId="2053C4D3" wp14:editId="6E0923DD">
            <wp:extent cx="5759450" cy="5405755"/>
            <wp:effectExtent l="0" t="0" r="0" b="4445"/>
            <wp:docPr id="913" name="Picture 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6"/>
                    <a:stretch>
                      <a:fillRect/>
                    </a:stretch>
                  </pic:blipFill>
                  <pic:spPr>
                    <a:xfrm>
                      <a:off x="0" y="0"/>
                      <a:ext cx="5759450" cy="5405755"/>
                    </a:xfrm>
                    <a:prstGeom prst="rect">
                      <a:avLst/>
                    </a:prstGeom>
                  </pic:spPr>
                </pic:pic>
              </a:graphicData>
            </a:graphic>
          </wp:inline>
        </w:drawing>
      </w:r>
    </w:p>
    <w:p w14:paraId="6342A578" w14:textId="77777777" w:rsidR="0048205B" w:rsidRDefault="0048205B" w:rsidP="00AE389F">
      <w:r w:rsidRPr="00E13B98">
        <w:t>Speciali</w:t>
      </w:r>
      <w:r>
        <w:t>z</w:t>
      </w:r>
      <w:r w:rsidRPr="00E13B98">
        <w:t>ed equipment (e.g. GIS, computeri</w:t>
      </w:r>
      <w:r>
        <w:t>z</w:t>
      </w:r>
      <w:r w:rsidRPr="00E13B98">
        <w:t xml:space="preserve">ed species-monitoring systems) is often required to establish the baseline data for, or monitor the impacts of, protected area strategies and plans. Other more generic forms of technology, such as suitable vehicles, and infrastructure, such as protected area management offices, are also required inputs. In broad terms, many Eastern European and Central Asian protected areas suffer from poor quality or out-dated equipment, infrastructure and vehicles, or lack these entirely. </w:t>
      </w:r>
    </w:p>
    <w:p w14:paraId="0ED2D57F" w14:textId="77777777" w:rsidR="0048205B" w:rsidRPr="00E13B98" w:rsidRDefault="0048205B" w:rsidP="00AE389F"/>
    <w:p w14:paraId="49552800" w14:textId="77777777" w:rsidR="0048205B" w:rsidRPr="00E13B98" w:rsidRDefault="0048205B" w:rsidP="0048184E">
      <w:pPr>
        <w:pStyle w:val="Heading5"/>
        <w:tabs>
          <w:tab w:val="left" w:pos="993"/>
        </w:tabs>
        <w:spacing w:line="240" w:lineRule="auto"/>
      </w:pPr>
      <w:bookmarkStart w:id="1371" w:name="_Toc519514781"/>
      <w:r w:rsidRPr="00E13B98">
        <w:t>Local resistance</w:t>
      </w:r>
      <w:bookmarkEnd w:id="1371"/>
    </w:p>
    <w:p w14:paraId="62EC710C" w14:textId="2C6AE846" w:rsidR="0048205B" w:rsidRDefault="0048205B" w:rsidP="00AE389F">
      <w:pPr>
        <w:rPr>
          <w:rFonts w:ascii="Calibri" w:hAnsi="Calibri"/>
          <w:color w:val="000000"/>
        </w:rPr>
      </w:pPr>
      <w:r w:rsidRPr="00E13B98">
        <w:t xml:space="preserve">A major factor affecting the establishment or successful management of protected areas in Europe and Central Asia relates to the manner in which they navigate local use conflicts arising as a result of protection status and management </w:t>
      </w:r>
      <w:r>
        <w:fldChar w:fldCharType="begin" w:fldLock="1"/>
      </w:r>
      <w:r>
        <w:instrText>ADDIN CSL_CITATION { "citationItems" : [ { "id" : "ITEM-1", "itemData" : { "DOI" : "10.1016/j.agee.2016.05.018", "ISBN" : "01678809 (ISSN)", "ISSN" : "01678809", "abstract" : "Many habitats in Europe have been managed by grazing for thousands of years. However, extensive grazing systems are becoming increasingly rare in the region, and there is a lack of understanding of the functioning of these systems. We carried out 147 structured interviews in 38 landscapes throughout the Carpathian Basin, with 3\u20135 informants/landscape. The number of actively grazing cattle, sheep and pigs, their year-round habitat use and the proportion of herds actively tended were documented for four characteristic historical periods (before, during and after socialist cooperatives and after EU Accession). The numbers of grazing cattle and sheep had decreased substantially by 2010 (by 71% and 49%, respectively), while pig grazing almost disappeared by the 1970s. Cattle primarily grazed habitats with taller vegetation. Sheep grazed dry pastures and stubbles, while pigs were driven into marshes and forests. In general, the importance of dry and wet grasslands increased, while the significance of marshes, stubble fields, vegetation along linear elements, second growth on hay meadows, wood-pastures and forests decreased over time. Approximately half of the grazed habitats were not typical pasture grasslands, and functioned as supplementary pastures during droughts, autumn and winter. The number of habitat types grazed per month per site dropped, and herding decreased substantially, in particular in the case of cattle and pigs. Contributing factors of the economic and social changes of the examined period included the collapse of the communist-era legal framework, the intensification of livestock husbandry, EU Common Agricultural Policy (CAP) regulations, and the rise of a nature conservation ethic. We conclude that agricultural policies should take into account the full spectrum of habitat types necessary for the effective operation of extensive grazing systems. We argue that conservation-oriented extensive grazing should use the traditional wisdom of herders but adapted to the present situations.", "author" : [ { "dropping-particle" : "", "family" : "Babai", "given" : "D.", "non-dropping-particle" : "", "parse-names" : false, "suffix" : "" }, { "dropping-particle" : "", "family" : "Moln\u00e1r", "given" : "K.", "non-dropping-particle" : "", "parse-names" : false, "suffix" : "" }, { "dropping-particle" : "", "family" : "Bir\u00f3", "given" : "M.", "non-dropping-particle" : "", "parse-names" : false, "suffix" : "" } ], "container-title" : "Agriculture, Ecosystems and Environment", "id" : "ITEM-1", "issued" : { "date-parts" : [ [ "2016" ] ] }, "page" : "142-153", "title" : "Changing year-round habitat use of extensively grazing cattle, sheep and pigs in East-Central Europe between 1940 and 2014: Consequences for conservation and policy", "type" : "article-journal", "volume" : "234" }, "uris" : [ "http://www.mendeley.com/documents/?uuid=19788f8d-42f5-3786-96e4-c43509f060eb" ] } ], "mendeley" : { "formattedCitation" : "(D. Babai, Moln\u00e1r, &amp; Bir\u00f3, 2016)", "plainTextFormattedCitation" : "(D. Babai, Moln\u00e1r, &amp; Bir\u00f3, 2016)", "previouslyFormattedCitation" : "(D. Babai, Moln\u00e1r, &amp; Bir\u00f3, 2016)" }, "properties" : {  }, "schema" : "https://github.com/citation-style-language/schema/raw/master/csl-citation.json" }</w:instrText>
      </w:r>
      <w:r>
        <w:fldChar w:fldCharType="separate"/>
      </w:r>
      <w:r w:rsidRPr="008551FC">
        <w:t>(Babai</w:t>
      </w:r>
      <w:r w:rsidR="007C4954">
        <w:rPr>
          <w:i/>
        </w:rPr>
        <w:t xml:space="preserve"> et al.</w:t>
      </w:r>
      <w:r w:rsidRPr="008551FC">
        <w:t>, 2016)</w:t>
      </w:r>
      <w:r>
        <w:fldChar w:fldCharType="end"/>
      </w:r>
      <w:r w:rsidRPr="00E13B98">
        <w:t>. Protected area governance and management regimes are often characteri</w:t>
      </w:r>
      <w:r>
        <w:t>z</w:t>
      </w:r>
      <w:r w:rsidRPr="00E13B98">
        <w:t xml:space="preserve">ed as top-down with low levels or quality of public participation; inflexible responsible authorities and insufficient consideration of the local context; engendering negative public perceptions; and resistance amongst members of local communities </w:t>
      </w:r>
      <w:r>
        <w:fldChar w:fldCharType="begin" w:fldLock="1"/>
      </w:r>
      <w:r>
        <w:instrText>ADDIN CSL_CITATION { "citationItems" : [ { "id" : "ITEM-1", "itemData" : { "DOI" : "10.1016/j.biocon.2016.05.007", "ISSN" : "00063207", "author" : [ { "dropping-particle" : "", "family" : "Blicharska", "given" : "Malgorzata", "non-dropping-particle" : "", "parse-names" : false, "suffix" : "" }, { "dropping-particle" : "", "family" : "Orlikowska", "given" : "Ewa H.", "non-dropping-particle" : "", "parse-names" : false, "suffix" : "" }, { "dropping-particle" : "", "family" : "Roberge", "given" : "Jean-Michel", "non-dropping-particle" : "", "parse-names" : false, "suffix" : "" }, { "dropping-particle" : "", "family" : "Grodzinska-Jurczak", "given" : "Malgorzata", "non-dropping-particle" : "", "parse-names" : false, "suffix" : "" } ], "container-title" : "Biological Conservation", "id" : "ITEM-1", "issued" : { "date-parts" : [ [ "2016", "7" ] ] }, "page" : "110-122", "title" : "Contribution of social science to large scale biodiversity conservation: A review of research about the Natura 2000 network", "type" : "article-journal", "volume" : "199" }, "uris" : [ "http://www.mendeley.com/documents/?uuid=919271e5-0a26-4437-8ba1-a0c011d7c83c" ] }, { "id" : "ITEM-2", "itemData" : { "author" : [ { "dropping-particle" : "", "family" : "Carrus", "given" : "G.", "non-dropping-particle" : "", "parse-names" : false, "suffix" : "" }, { "dropping-particle" : "", "family" : "Bonaiuto", "given" : "M.", "non-dropping-particle" : "", "parse-names" : false, "suffix" : "" }, { "dropping-particle" : "", "family" : "Bonnes", "given" : "M.", "non-dropping-particle" : "", "parse-names" : false, "suffix" : "" } ], "container-title" : "Environment and Behavior", "id" : "ITEM-2", "issued" : { "date-parts" : [ [ "2005" ] ] }, "page" : "237-257", "title" : "Environmental Concern, Regional Identity, and Support for Protected Areas in Italy", "type" : "article-journal", "volume" : "37" }, "uris" : [ "http://www.mendeley.com/documents/?uuid=2aa84965-bbd3-4342-9f26-dcef711ab7af" ] }, { "id" : "ITEM-3", "itemData" : { "DOI" : "10.1007/s00267-010-9583-2", "ISSN" : "0364-152X", "author" : [ { "dropping-particle" : "", "family" : "Grodzinska-Jurczak", "given" : "Malgorzata", "non-dropping-particle" : "", "parse-names" : false, "suffix" : "" }, { "dropping-particle" : "", "family" : "Cent", "given" : "Joanna", "non-dropping-particle" : "", "parse-names" : false, "suffix" : "" } ], "container-title" : "Environmental Management", "id" : "ITEM-3", "issue" : "1", "issued" : { "date-parts" : [ [ "2011", "1", "25" ] ] }, "page" : "11-27", "title" : "Expansion of Nature Conservation Areas: Problems with Natura 2000 Implementation in Poland?", "type" : "article-journal", "volume" : "47" }, "uris" : [ "http://www.mendeley.com/documents/?uuid=4cad85ff-2d3c-43dc-a60f-a25e0a852f4f" ] }, { "id" : "ITEM-4", "itemData" : { "DOI" : "10.1890/14-0421", "ISSN" : "10510761", "author" : [ { "dropping-particle" : "", "family" : "Mathevet", "given" : "Rapha\u00ebl", "non-dropping-particle" : "", "parse-names" : false, "suffix" : "" }, { "dropping-particle" : "", "family" : "Thompson", "given" : "John D.", "non-dropping-particle" : "", "parse-names" : false, "suffix" : "" }, { "dropping-particle" : "", "family" : "Folke", "given" : "Carl", "non-dropping-particle" : "", "parse-names" : false, "suffix" : "" }, { "dropping-particle" : "", "family" : "Chapin", "given" : "F. Stuart", "non-dropping-particle" : "", "parse-names" : false, "suffix" : "" } ], "container-title" : "Ecological Applications", "id" : "ITEM-4", "issue" : "1", "issued" : { "date-parts" : [ [ "2016", "1" ] ] }, "page" : "5-16", "title" : "Protected areas and their surrounding territory: socioecological systems in the context of ecological solidarity", "type" : "article-journal", "volume" : "26" }, "uris" : [ "http://www.mendeley.com/documents/?uuid=754ca11d-4ebe-4f09-875b-320256a14b79" ] }, { "id" : "ITEM-5", "itemData" : { "DOI" : "10.1007/s13280-012-0373-3", "ISSN" : "0044-7447", "author" : [ { "dropping-particle" : "", "family" : "Elbakidze", "given" : "Marine", "non-dropping-particle" : "", "parse-names" : false, "suffix" : "" }, { "dropping-particle" : "", "family" : "Hahn", "given" : "Thomas", "non-dropping-particle" : "", "parse-names" : false, "suffix" : "" }, { "dropping-particle" : "", "family" : "Mauerhofer", "given" : "Volker", "non-dropping-particle" : "", "parse-names" : false, "suffix" : "" }, { "dropping-particle" : "", "family" : "Angelstam", "given" : "Per", "non-dropping-particle" : "", "parse-names" : false, "suffix" : "" }, { "dropping-particle" : "", "family" : "Axelsson", "given" : "Robert", "non-dropping-particle" : "", "parse-names" : false, "suffix" : "" } ], "container-title" : "AMBIO", "id" : "ITEM-5", "issue" : "2", "issued" : { "date-parts" : [ [ "2013", "3", "10" ] ] }, "page" : "174-187", "publisher" : "Springer Netherlands", "title" : "Legal Framework for Biosphere Reserves as Learning Sites for Sustainable Development: A Comparative Analysis of Ukraine and Sweden", "type" : "article-journal", "volume" : "42" }, "uris" : [ "http://www.mendeley.com/documents/?uuid=8bfa3412-5db3-3a45-8052-26c26eb76b3d" ] } ], "mendeley" : { "formattedCitation" : "(Blicharska, Orlikowska, Roberge, &amp; Grodzinska-Jurczak, 2016; Carrus, Bonaiuto, &amp; Bonnes, 2005; Elbakidze, Hahn, Mauerhofer, Angelstam, &amp; Axelsson, 2013; Grodzinska-Jurczak &amp; Cent, 2011; Mathevet, Thompson, Folke, &amp; Chapin, 2016)", "plainTextFormattedCitation" : "(Blicharska, Orlikowska, Roberge, &amp; Grodzinska-Jurczak, 2016; Carrus, Bonaiuto, &amp; Bonnes, 2005; Elbakidze, Hahn, Mauerhofer, Angelstam, &amp; Axelsson, 2013; Grodzinska-Jurczak &amp; Cent, 2011; Mathevet, Thompson, Folke, &amp; Chapin, 2016)", "previouslyFormattedCitation" : "(Blicharska, Orlikowska, Roberge, &amp; Grodzinska-Jurczak, 2016; Carrus, Bonaiuto, &amp; Bonnes, 2005; Elbakidze, Hahn, Mauerhofer, Angelstam, &amp; Axelsson, 2013; Grodzinska-Jurczak &amp; Cent, 2011; Mathevet, Thompson, Folke, &amp; Chapin, 2016)" }, "properties" : {  }, "schema" : "https://github.com/citation-style-language/schema/raw/master/csl-citation.json" }</w:instrText>
      </w:r>
      <w:r>
        <w:fldChar w:fldCharType="separate"/>
      </w:r>
      <w:r w:rsidRPr="00CE043E">
        <w:t>(Blicharska</w:t>
      </w:r>
      <w:r w:rsidR="007C4954">
        <w:rPr>
          <w:i/>
        </w:rPr>
        <w:t xml:space="preserve"> et al.</w:t>
      </w:r>
      <w:r w:rsidRPr="00CE043E">
        <w:t>, 2016; Carrus</w:t>
      </w:r>
      <w:r w:rsidR="007C4954">
        <w:rPr>
          <w:i/>
        </w:rPr>
        <w:t xml:space="preserve"> et al.</w:t>
      </w:r>
      <w:r w:rsidRPr="00CE043E">
        <w:t>, 2005; Elbakidze</w:t>
      </w:r>
      <w:r w:rsidR="007C4954">
        <w:rPr>
          <w:i/>
        </w:rPr>
        <w:t xml:space="preserve"> et al.</w:t>
      </w:r>
      <w:r w:rsidRPr="00CE043E">
        <w:t>, 2013</w:t>
      </w:r>
      <w:r w:rsidR="007C4954">
        <w:t>c</w:t>
      </w:r>
      <w:r w:rsidRPr="00CE043E">
        <w:t>; Grodzinska-Jurczak &amp; Cent, 2011; Mathevet</w:t>
      </w:r>
      <w:r w:rsidR="007C4954">
        <w:rPr>
          <w:i/>
        </w:rPr>
        <w:t xml:space="preserve"> et al.</w:t>
      </w:r>
      <w:r w:rsidRPr="00CE043E">
        <w:t>, 2016)</w:t>
      </w:r>
      <w:r>
        <w:fldChar w:fldCharType="end"/>
      </w:r>
      <w:r w:rsidRPr="00E13B98">
        <w:t>. These factors pose significant challenges to the functionality of protected area networks</w:t>
      </w:r>
      <w:r>
        <w:t xml:space="preserve"> </w:t>
      </w:r>
      <w:r>
        <w:fldChar w:fldCharType="begin" w:fldLock="1"/>
      </w:r>
      <w:r>
        <w:instrText>ADDIN CSL_CITATION { "citationItems" : [ { "id" : "ITEM-1", "itemData" : { "DOI" : "10.1016/j.biocon.2016.05.007", "ISSN" : "00063207", "author" : [ { "dropping-particle" : "", "family" : "Blicharska", "given" : "Malgorzata", "non-dropping-particle" : "", "parse-names" : false, "suffix" : "" }, { "dropping-particle" : "", "family" : "Orlikowska", "given" : "Ewa H.", "non-dropping-particle" : "", "parse-names" : false, "suffix" : "" }, { "dropping-particle" : "", "family" : "Roberge", "given" : "Jean-Michel", "non-dropping-particle" : "", "parse-names" : false, "suffix" : "" }, { "dropping-particle" : "", "family" : "Grodzinska-Jurczak", "given" : "Malgorzata", "non-dropping-particle" : "", "parse-names" : false, "suffix" : "" } ], "container-title" : "Biological Conservation", "id" : "ITEM-1", "issued" : { "date-parts" : [ [ "2016", "7" ] ] }, "page" : "110-122", "title" : "Contribution of social science to large scale biodiversity conservation: A review of research about the Natura 2000 network", "type" : "article-journal", "volume" : "199" }, "uris" : [ "http://www.mendeley.com/documents/?uuid=919271e5-0a26-4437-8ba1-a0c011d7c83c" ] }, { "id" : "ITEM-2", "itemData" : { "author" : [ { "dropping-particle" : "", "family" : "Elenius", "given" : "L.", "non-dropping-particle" : "", "parse-names" : false, "suffix" : "" }, { "dropping-particle" : "", "family" : "Allard", "given" : "Ch.", "non-dropping-particle" : "", "parse-names" : false, "suffix" : "" }, { "dropping-particle" : "", "family" : "Sandstr\u00f6m", "given" : "C.", "non-dropping-particle" : "", "parse-names" : false, "suffix" : "" } ], "container-title" : "2016", "id" : "ITEM-2", "issued" : { "date-parts" : [ [ "0" ] ] }, "publisher" : "Routledge", "title" : "Indigenous Rights in Modern Landscapes: Nordic Conservation Regimes in Global Context", "type" : "chapter" }, "uris" : [ "http://www.mendeley.com/documents/?uuid=0e561e96-5095-4680-9aac-3b5c868f6704" ] }, { "id" : "ITEM-3", "itemData" : { "DOI" : "10.1016/j.landusepol.2008.01.005", "ISSN" : "02648377", "author" : [ { "dropping-particle" : "", "family" : "Stenseke", "given" : "Marie", "non-dropping-particle" : "", "parse-names" : false, "suffix" : "" } ], "container-title" : "Land Use Policy", "id" : "ITEM-3", "issue" : "2", "issued" : { "date-parts" : [ [ "2009", "4" ] ] }, "page" : "214-223", "title" : "Local participation in cultural landscape maintenance: Lessons from Sweden", "type" : "article-journal", "volume" : "26" }, "uris" : [ "http://www.mendeley.com/documents/?uuid=e56d5f8a-67cd-42b3-a347-4deb3218588b" ] } ], "mendeley" : { "formattedCitation" : "(Blicharska et al., 2016; Elenius, Allard, &amp; Sandstr\u00f6m, n.d.; Stenseke, 2009)", "plainTextFormattedCitation" : "(Blicharska et al., 2016; Elenius, Allard, &amp; Sandstr\u00f6m, n.d.; Stenseke, 2009)", "previouslyFormattedCitation" : "(Blicharska et al., 2016; Elenius, Allard, &amp; Sandstr\u00f6m, n.d.; Stenseke, 2009)" }, "properties" : {  }, "schema" : "https://github.com/citation-style-language/schema/raw/master/csl-citation.json" }</w:instrText>
      </w:r>
      <w:r>
        <w:fldChar w:fldCharType="separate"/>
      </w:r>
      <w:r w:rsidRPr="008551FC">
        <w:t xml:space="preserve">(Blicharska </w:t>
      </w:r>
      <w:r w:rsidR="000D7D89" w:rsidRPr="000D7D89">
        <w:rPr>
          <w:i/>
        </w:rPr>
        <w:t>et al.</w:t>
      </w:r>
      <w:r w:rsidRPr="008551FC">
        <w:t>, 2016; Elenius</w:t>
      </w:r>
      <w:r w:rsidR="007C4954">
        <w:rPr>
          <w:i/>
        </w:rPr>
        <w:t xml:space="preserve"> et al.</w:t>
      </w:r>
      <w:r w:rsidRPr="008551FC">
        <w:t xml:space="preserve">, </w:t>
      </w:r>
      <w:r w:rsidR="007C4954">
        <w:t>2017</w:t>
      </w:r>
      <w:r w:rsidRPr="008551FC">
        <w:t>; Stenseke, 2009)</w:t>
      </w:r>
      <w:r>
        <w:fldChar w:fldCharType="end"/>
      </w:r>
      <w:r>
        <w:rPr>
          <w:rFonts w:ascii="Calibri" w:hAnsi="Calibri"/>
          <w:color w:val="000000"/>
        </w:rPr>
        <w:t>.</w:t>
      </w:r>
    </w:p>
    <w:p w14:paraId="23B9CC87" w14:textId="69147937" w:rsidR="0048205B" w:rsidRPr="00E13B98" w:rsidRDefault="0048205B" w:rsidP="00AE389F">
      <w:r w:rsidRPr="00E13B98">
        <w:t>Local resistance to protected areas can be related to in-group/out-group identity processes, e.g. local communities vs central governmental authorities</w:t>
      </w:r>
      <w:r>
        <w:t xml:space="preserve"> </w:t>
      </w:r>
      <w:r>
        <w:fldChar w:fldCharType="begin" w:fldLock="1"/>
      </w:r>
      <w:r>
        <w:instrText>ADDIN CSL_CITATION { "citationItems" : [ { "id" : "ITEM-1", "itemData" : { "DOI" : "10.1006/jevp.2001.0228", "ISSN" : "02724944", "author" : [ { "dropping-particle" : "", "family" : "Stoll-Kleemann", "given" : "S.", "non-dropping-particle" : "", "parse-names" : false, "suffix" : "" } ], "container-title" : "Journal of Environmental Psychology", "id" : "ITEM-1", "issue" : "4", "issued" : { "date-parts" : [ [ "2001", "12" ] ] }, "page" : "369-385", "title" : "Barriers to nature conservation in germany: a model explaining opposition to protected areas", "type" : "article-journal", "volume" : "21" }, "uris" : [ "http://www.mendeley.com/documents/?uuid=10c95996-2d6b-4c74-a254-03d376eebe31" ] }, { "id" : "ITEM-2", "itemData" : { "DOI" : "10.1016/S0167-4870(02)00121-6", "ISSN" : "01674870", "author" : [ { "dropping-particle" : "", "family" : "Bonaiuto", "given" : "Marino", "non-dropping-particle" : "", "parse-names" : false, "suffix" : "" }, { "dropping-particle" : "", "family" : "Carrus", "given" : "Giuseppe", "non-dropping-particle" : "", "parse-names" : false, "suffix" : "" }, { "dropping-particle" : "", "family" : "Martorella", "given" : "Helga", "non-dropping-particle" : "", "parse-names" : false, "suffix" : "" }, { "dropping-particle" : "", "family" : "Bonnes", "given" : "Mirilia", "non-dropping-particle" : "", "parse-names" : false, "suffix" : "" } ], "container-title" : "Journal of Economic Psychology", "id" : "ITEM-2", "issue" : "5", "issued" : { "date-parts" : [ [ "2002", "10" ] ] }, "page" : "631-653", "title" : "Local identity processes and environmental attitudes in land use changes: The case of natural protected areas", "type" : "article-journal", "volume" : "23" }, "uris" : [ "http://www.mendeley.com/documents/?uuid=9eda58a0-35a9-4e9d-9f3a-a646439fdaaa" ] } ], "mendeley" : { "formattedCitation" : "(Bonaiuto, Carrus, Martorella, &amp; Bonnes, 2002; Stoll-Kleemann, 2001)", "plainTextFormattedCitation" : "(Bonaiuto, Carrus, Martorella, &amp; Bonnes, 2002; Stoll-Kleemann, 2001)", "previouslyFormattedCitation" : "(Bonaiuto, Carrus, Martorella, &amp; Bonnes, 2002; Stoll-Kleemann, 2001)" }, "properties" : {  }, "schema" : "https://github.com/citation-style-language/schema/raw/master/csl-citation.json" }</w:instrText>
      </w:r>
      <w:r>
        <w:fldChar w:fldCharType="separate"/>
      </w:r>
      <w:r w:rsidRPr="007E765E">
        <w:t>(Bonaiuto</w:t>
      </w:r>
      <w:r w:rsidR="007C4954">
        <w:rPr>
          <w:i/>
        </w:rPr>
        <w:t xml:space="preserve"> et al.</w:t>
      </w:r>
      <w:r w:rsidRPr="007E765E">
        <w:t>, 2002; Stoll-Kleemann, 2001)</w:t>
      </w:r>
      <w:r>
        <w:fldChar w:fldCharType="end"/>
      </w:r>
      <w:r w:rsidRPr="00E13B98">
        <w:t xml:space="preserve">, or from the perceived loss of user rights as a result of protected areas’ restrictions </w:t>
      </w:r>
      <w:r>
        <w:fldChar w:fldCharType="begin" w:fldLock="1"/>
      </w:r>
      <w:r>
        <w:instrText>ADDIN CSL_CITATION { "citationItems" : [ { "id" : "ITEM-1", "itemData" : { "DOI" : "10.1038/43774", "ISSN" : "0028-0836", "author" : [ { "dropping-particle" : "", "family" : "James", "given" : "Alexander N.", "non-dropping-particle" : "", "parse-names" : false, "suffix" : "" }, { "dropping-particle" : "", "family" : "Gaston", "given" : "Kevin J.", "non-dropping-particle" : "", "parse-names" : false, "suffix" : "" }, { "dropping-particle" : "", "family" : "Balmford", "given" : "Andrew", "non-dropping-particle" : "", "parse-names" : false, "suffix" : "" } ], "container-title" : "Nature", "id" : "ITEM-1", "issue" : "6751", "issued" : { "date-parts" : [ [ "1999", "9", "23" ] ] }, "page" : "323-324", "publisher" : "Nature Publishing Group", "title" : "Balancing the Earth's accounts", "type" : "article-journal", "volume" : "401" }, "uris" : [ "http://www.mendeley.com/documents/?uuid=7e75766a-c78f-3a7b-863e-d8e53eab4d08" ] } ], "mendeley" : { "formattedCitation" : "(James et al., 1999)", "plainTextFormattedCitation" : "(James et al., 1999)", "previouslyFormattedCitation" : "(James et al., 1999)" }, "properties" : {  }, "schema" : "https://github.com/citation-style-language/schema/raw/master/csl-citation.json" }</w:instrText>
      </w:r>
      <w:r>
        <w:fldChar w:fldCharType="separate"/>
      </w:r>
      <w:r w:rsidRPr="007E765E">
        <w:t xml:space="preserve">(James </w:t>
      </w:r>
      <w:r w:rsidR="000D7D89" w:rsidRPr="000D7D89">
        <w:rPr>
          <w:i/>
        </w:rPr>
        <w:t>et al.</w:t>
      </w:r>
      <w:r w:rsidRPr="007E765E">
        <w:t>, 1999)</w:t>
      </w:r>
      <w:r>
        <w:fldChar w:fldCharType="end"/>
      </w:r>
      <w:r w:rsidRPr="00E13B98">
        <w:t xml:space="preserve">. For the latter reason, land owners tend to oppose establishment of protected areas to a greater extent than other stakeholders </w:t>
      </w:r>
      <w:r>
        <w:fldChar w:fldCharType="begin" w:fldLock="1"/>
      </w:r>
      <w:r>
        <w:instrText>ADDIN CSL_CITATION { "citationItems" : [ { "id" : "ITEM-1", "itemData" : { "DOI" : "10.1007/s10531-014-0744-0", "ISSN" : "0960-3115", "author" : [ { "dropping-particle" : "", "family" : "Kamal", "given" : "Sristi", "non-dropping-particle" : "", "parse-names" : false, "suffix" : "" }, { "dropping-particle" : "", "family" : "Grodzinska-Jurczak", "given" : "Malgorzata", "non-dropping-particle" : "", "parse-names" : false, "suffix" : "" } ], "container-title" : "Biodiversity and Conservation", "id" : "ITEM-1", "issue" : "11", "issued" : { "date-parts" : [ [ "2014", "10", "4" ] ] }, "page" : "2689-2704", "title" : "Should conservation of biodiversity involve private land? A Q methodological study in Poland to assess stakeholders\u2019 attitude", "type" : "article-journal", "volume" : "23" }, "uris" : [ "http://www.mendeley.com/documents/?uuid=f47b0a0b-e206-4810-acf6-6f0b61615539" ] }, { "id" : "ITEM-2", "itemData" : { "DOI" : "10.1016/j.forpol.2017.03.013", "ISSN" : "13899341", "author" : [ { "dropping-particle" : "", "family" : "Brescancin", "given" : "Flavia", "non-dropping-particle" : "", "parse-names" : false, "suffix" : "" }, { "dropping-particle" : "", "family" : "Dob\u0161insk\u00e1", "given" : "Zuzana", "non-dropping-particle" : "", "parse-names" : false, "suffix" : "" }, { "dropping-particle" : "", "family" : "Meo", "given" : "Isabella", "non-dropping-particle" : "De", "parse-names" : false, "suffix" : "" }, { "dropping-particle" : "", "family" : "\u0160\u00e1lka", "given" : "Jaroslav", "non-dropping-particle" : "", "parse-names" : false, "suffix" : "" }, { "dropping-particle" : "", "family" : "Paletto", "given" : "Alessandro", "non-dropping-particle" : "", "parse-names" : false, "suffix" : "" } ], "container-title" : "Forest Policy and Economics", "id" : "ITEM-2", "issued" : { "date-parts" : [ [ "2017", "4" ] ] }, "title" : "Analysis of stakeholders' involvement in the implementation of the Natura 2000 network in Slovakia", "type" : "article-journal" }, "uris" : [ "http://www.mendeley.com/documents/?uuid=e9888de6-44d6-4988-b7ad-fb2f233d1ba8" ] } ], "mendeley" : { "formattedCitation" : "(Brescancin, Dob\u0161insk\u00e1, De Meo, \u0160\u00e1lka, &amp; Paletto, 2017; Kamal &amp; Grodzinska-Jurczak, 2014)", "plainTextFormattedCitation" : "(Brescancin, Dob\u0161insk\u00e1, De Meo, \u0160\u00e1lka, &amp; Paletto, 2017; Kamal &amp; Grodzinska-Jurczak, 2014)", "previouslyFormattedCitation" : "(Brescancin, Dob\u0161insk\u00e1, De Meo, \u0160\u00e1lka, &amp; Paletto, 2017; Kamal &amp; Grodzinska-Jurczak, 2014)" }, "properties" : {  }, "schema" : "https://github.com/citation-style-language/schema/raw/master/csl-citation.json" }</w:instrText>
      </w:r>
      <w:r>
        <w:fldChar w:fldCharType="separate"/>
      </w:r>
      <w:r w:rsidRPr="004470A6">
        <w:t>(Brescancin</w:t>
      </w:r>
      <w:r w:rsidR="007C4954">
        <w:rPr>
          <w:i/>
        </w:rPr>
        <w:t xml:space="preserve"> et al.</w:t>
      </w:r>
      <w:r w:rsidRPr="004470A6">
        <w:t>, 2017; Kamal &amp; Grodzinska-Jurczak, 2014)</w:t>
      </w:r>
      <w:r>
        <w:fldChar w:fldCharType="end"/>
      </w:r>
      <w:r w:rsidRPr="00E13B98">
        <w:t xml:space="preserve">, particularly in countries where social values are strongly linked to long histories of private ownership. At the same time, local identity in some cases is also linked to reduced local resistance due to strong socio-cultural links to nature </w:t>
      </w:r>
      <w:r>
        <w:fldChar w:fldCharType="begin" w:fldLock="1"/>
      </w:r>
      <w:r>
        <w:instrText>ADDIN CSL_CITATION { "citationItems" : [ { "id" : "ITEM-1", "itemData" : { "author" : [ { "dropping-particle" : "", "family" : "Carrus", "given" : "G.", "non-dropping-particle" : "", "parse-names" : false, "suffix" : "" }, { "dropping-particle" : "", "family" : "Bonaiuto", "given" : "M.", "non-dropping-particle" : "", "parse-names" : false, "suffix" : "" }, { "dropping-particle" : "", "family" : "Bonnes", "given" : "M.", "non-dropping-particle" : "", "parse-names" : false, "suffix" : "" } ], "container-title" : "Environment and Behavior", "id" : "ITEM-1", "issued" : { "date-parts" : [ [ "2005" ] ] }, "page" : "237-257", "title" : "Environmental Concern, Regional Identity, and Support for Protected Areas in Italy", "type" : "article-journal", "volume" : "37" }, "uris" : [ "http://www.mendeley.com/documents/?uuid=2aa84965-bbd3-4342-9f26-dcef711ab7af" ] }, { "id" : "ITEM-2", "itemData" : { "author" : [ { "dropping-particle" : "", "family" : "Uzzell", "given" : "D.", "non-dropping-particle" : "", "parse-names" : false, "suffix" : "" }, { "dropping-particle" : "", "family" : "Pol", "given" : "E.", "non-dropping-particle" : "", "parse-names" : false, "suffix" : "" }, { "dropping-particle" : "", "family" : "Badenas", "given" : "D.", "non-dropping-particle" : "", "parse-names" : false, "suffix" : "" } ], "container-title" : "Environment and Behavior", "id" : "ITEM-2", "issued" : { "date-parts" : [ [ "2002" ] ] }, "page" : "26-53", "title" : "Place identification, social cohesion, and environmental sustainability", "type" : "article-journal", "volume" : "34" }, "uris" : [ "http://www.mendeley.com/documents/?uuid=c308a560-6001-4aed-bb64-5bbb2d80948f" ] } ], "mendeley" : { "formattedCitation" : "(Carrus et al., 2005; Uzzell, Pol, &amp; Badenas, 2002)", "plainTextFormattedCitation" : "(Carrus et al., 2005; Uzzell, Pol, &amp; Badenas, 2002)", "previouslyFormattedCitation" : "(Carrus et al., 2005; Uzzell, Pol, &amp; Badenas, 2002)" }, "properties" : {  }, "schema" : "https://github.com/citation-style-language/schema/raw/master/csl-citation.json" }</w:instrText>
      </w:r>
      <w:r>
        <w:fldChar w:fldCharType="separate"/>
      </w:r>
      <w:r w:rsidRPr="008D745C">
        <w:t xml:space="preserve">(Carrus </w:t>
      </w:r>
      <w:r w:rsidR="000D7D89" w:rsidRPr="000D7D89">
        <w:rPr>
          <w:i/>
        </w:rPr>
        <w:t>et al.</w:t>
      </w:r>
      <w:r w:rsidRPr="008D745C">
        <w:t>, 2005; Uzzell</w:t>
      </w:r>
      <w:r w:rsidR="007C4954">
        <w:rPr>
          <w:i/>
        </w:rPr>
        <w:t xml:space="preserve"> et al.</w:t>
      </w:r>
      <w:r w:rsidRPr="008D745C">
        <w:t>, 2002)</w:t>
      </w:r>
      <w:r>
        <w:fldChar w:fldCharType="end"/>
      </w:r>
      <w:r w:rsidRPr="00E13B98">
        <w:t>.</w:t>
      </w:r>
    </w:p>
    <w:p w14:paraId="29E8117D" w14:textId="6BBD77AA" w:rsidR="0048205B" w:rsidRPr="00AA616B" w:rsidRDefault="0048205B" w:rsidP="00AE389F">
      <w:r w:rsidRPr="00E13B98">
        <w:t>The mutual dependence of extensive land</w:t>
      </w:r>
      <w:r>
        <w:t xml:space="preserve"> </w:t>
      </w:r>
      <w:r w:rsidRPr="00E13B98">
        <w:t>use and conservation management has become apparent in the last 20-30 years. Small-scale extensive land</w:t>
      </w:r>
      <w:r>
        <w:t xml:space="preserve"> </w:t>
      </w:r>
      <w:r w:rsidRPr="00E13B98">
        <w:t xml:space="preserve">use often survives in protected areas only, in the form of conservation management, and is largely side-lined in regulatory frameworks. Regulations introduced to protect such areas often apparently do not consider local world views, or the effects of local practices. This results in the restriction of local people’s activities </w:t>
      </w:r>
      <w:r>
        <w:fldChar w:fldCharType="begin" w:fldLock="1"/>
      </w:r>
      <w:r>
        <w:instrText>ADDIN CSL_CITATION { "citationItems" : [ { "id" : "ITEM-1", "itemData" : { "DOI" : "10.1016/j.agee.2016.05.018", "ISBN" : "01678809 (ISSN)", "ISSN" : "01678809", "abstract" : "Many habitats in Europe have been managed by grazing for thousands of years. However, extensive grazing systems are becoming increasingly rare in the region, and there is a lack of understanding of the functioning of these systems. We carried out 147 structured interviews in 38 landscapes throughout the Carpathian Basin, with 3\u20135 informants/landscape. The number of actively grazing cattle, sheep and pigs, their year-round habitat use and the proportion of herds actively tended were documented for four characteristic historical periods (before, during and after socialist cooperatives and after EU Accession). The numbers of grazing cattle and sheep had decreased substantially by 2010 (by 71% and 49%, respectively), while pig grazing almost disappeared by the 1970s. Cattle primarily grazed habitats with taller vegetation. Sheep grazed dry pastures and stubbles, while pigs were driven into marshes and forests. In general, the importance of dry and wet grasslands increased, while the significance of marshes, stubble fields, vegetation along linear elements, second growth on hay meadows, wood-pastures and forests decreased over time. Approximately half of the grazed habitats were not typical pasture grasslands, and functioned as supplementary pastures during droughts, autumn and winter. The number of habitat types grazed per month per site dropped, and herding decreased substantially, in particular in the case of cattle and pigs. Contributing factors of the economic and social changes of the examined period included the collapse of the communist-era legal framework, the intensification of livestock husbandry, EU Common Agricultural Policy (CAP) regulations, and the rise of a nature conservation ethic. We conclude that agricultural policies should take into account the full spectrum of habitat types necessary for the effective operation of extensive grazing systems. We argue that conservation-oriented extensive grazing should use the traditional wisdom of herders but adapted to the present situations.", "author" : [ { "dropping-particle" : "", "family" : "Babai", "given" : "D.", "non-dropping-particle" : "", "parse-names" : false, "suffix" : "" }, { "dropping-particle" : "", "family" : "Moln\u00e1r", "given" : "K.", "non-dropping-particle" : "", "parse-names" : false, "suffix" : "" }, { "dropping-particle" : "", "family" : "Bir\u00f3", "given" : "M.", "non-dropping-particle" : "", "parse-names" : false, "suffix" : "" } ], "container-title" : "Agriculture, Ecosystems and Environment", "id" : "ITEM-1", "issued" : { "date-parts" : [ [ "2016" ] ] }, "page" : "142-153", "title" : "Changing year-round habitat use of extensively grazing cattle, sheep and pigs in East-Central Europe between 1940 and 2014: Consequences for conservation and policy", "type" : "article-journal", "volume" : "234" }, "uris" : [ "http://www.mendeley.com/documents/?uuid=19788f8d-42f5-3786-96e4-c43509f060eb" ] }, { "id" : "ITEM-2", "itemData" : { "DOI" : "10.1002/ehs2.1215", "ISSN" : "23328878", "abstract" : "The mutual dependence of extensive land-use and conservation management has become appar-ent in Europe in the last 20\u201330 yr. Extensive land-use often survives in protected areas only, in the form of conservation management. Knowledge of extensive herding and that of conservation management are parts of two knowledge systems (traditional and scientific) which often leads to conflicts between locals and con-servationists. We studied two herding/conservation systems (salt steppes and wood-pastures), and devel-oped an inventory on the common/similar and conflicting/different objectives and pasture management practices of herders and conservationists. Data were collected by participatory knowledge co-production in teamwork of the co-authors (herders, conservation managers, and scientists). Data were analyzed and discussed in teamwork too. Herders and conservationists identified 23 objectives and 29 management prac-tices. We found a number of common interests with respect to herding, the ideal state of pastures, legal provisions, and communication. Conflict resolution recommendations (e.g., on time and place of grazing, pasture improvements) were also developed. We argue that by co-production of knowledge, and establish-ment of a herder \" school \" the mitigation of the existing conflicts would be more effective. Our conclusion is that a new profession is needed: that of the conservation herder. The conservation herder shall be an indi-vidual knowledgeable about herding and pasture management, trained in conservation and ecology, able to design management experiments, and develop novel but tradition-based management practices. As such, he/she could facilitate adaptation of extensive herding in the changing socio-economic environment.", "author" : [ { "dropping-particle" : "", "family" : "Moln\u00e1r", "given" : "Zsolt", "non-dropping-particle" : "", "parse-names" : false, "suffix" : "" }, { "dropping-particle" : "", "family" : "Kis", "given" : "J\u00f3zsef", "non-dropping-particle" : "", "parse-names" : false, "suffix" : "" }, { "dropping-particle" : "", "family" : "Vad\u00e1sz", "given" : "Csaba", "non-dropping-particle" : "", "parse-names" : false, "suffix" : "" }, { "dropping-particle" : "", "family" : "Papp", "given" : "L\u00e1szl\u00f3", "non-dropping-particle" : "", "parse-names" : false, "suffix" : "" }, { "dropping-particle" : "", "family" : "S\u00e1ndor", "given" : "Istv\u00e1n", "non-dropping-particle" : "", "parse-names" : false, "suffix" : "" }, { "dropping-particle" : "", "family" : "B\u00e9res", "given" : "S\u00e1ndor", "non-dropping-particle" : "", "parse-names" : false, "suffix" : "" }, { "dropping-particle" : "", "family" : "Sinka", "given" : "G\u00e1bor", "non-dropping-particle" : "", "parse-names" : false, "suffix" : "" }, { "dropping-particle" : "", "family" : "Varga", "given" : "Anna", "non-dropping-particle" : "", "parse-names" : false, "suffix" : "" } ], "container-title" : "Ecosystem Health and Sustainability", "id" : "ITEM-2", "issue" : "4", "issued" : { "date-parts" : [ [ "2016", "4", "1" ] ] }, "title" : "Common and conflicting objectives and practices of herders and conservation managers: the need for a conservation herder", "type" : "article-journal", "volume" : "2" }, "uris" : [ "http://www.mendeley.com/documents/?uuid=9c2a1fb9-f459-3b57-b3a3-1040fca7af5a" ] } ], "mendeley" : { "formattedCitation" : "(D. Babai et al., 2016; Zsolt Moln\u00e1r et al., 2016)", "plainTextFormattedCitation" : "(D. Babai et al., 2016; Zsolt Moln\u00e1r et al., 2016)", "previouslyFormattedCitation" : "(D. Babai et al., 2016; Zsolt Moln\u00e1r et al., 2016)" }, "properties" : {  }, "schema" : "https://github.com/citation-style-language/schema/raw/master/csl-citation.json" }</w:instrText>
      </w:r>
      <w:r>
        <w:fldChar w:fldCharType="separate"/>
      </w:r>
      <w:r w:rsidRPr="0056624B">
        <w:t xml:space="preserve">(Babai </w:t>
      </w:r>
      <w:r w:rsidR="000D7D89" w:rsidRPr="000D7D89">
        <w:rPr>
          <w:i/>
        </w:rPr>
        <w:t>et al.</w:t>
      </w:r>
      <w:r w:rsidRPr="0056624B">
        <w:t xml:space="preserve">, 2016; Molnár </w:t>
      </w:r>
      <w:r w:rsidR="000D7D89" w:rsidRPr="000D7D89">
        <w:rPr>
          <w:i/>
        </w:rPr>
        <w:t>et al.</w:t>
      </w:r>
      <w:r w:rsidRPr="0056624B">
        <w:t>, 2016)</w:t>
      </w:r>
      <w:r>
        <w:fldChar w:fldCharType="end"/>
      </w:r>
      <w:r w:rsidRPr="00E13B98">
        <w:t xml:space="preserve"> and conflict between locals and the protected area’s authority </w:t>
      </w:r>
      <w:r>
        <w:fldChar w:fldCharType="begin" w:fldLock="1"/>
      </w:r>
      <w:r>
        <w:instrText>ADDIN CSL_CITATION { "citationItems" : [ { "id" : "ITEM-1", "itemData" : { "DOI" : "10.1016/j.landusepol.2013.06.005", "ISSN" : "02648377", "author" : [ { "dropping-particle" : "", "family" : "Kelemen", "given" : "Eszter", "non-dropping-particle" : "", "parse-names" : false, "suffix" : "" }, { "dropping-particle" : "", "family" : "Nguyen", "given" : "Genevi\u00e8ve", "non-dropping-particle" : "", "parse-names" : false, "suffix" : "" }, { "dropping-particle" : "", "family" : "Gomiero", "given" : "Tiziano", "non-dropping-particle" : "", "parse-names" : false, "suffix" : "" }, { "dropping-particle" : "", "family" : "Kov\u00e1cs", "given" : "Eszter", "non-dropping-particle" : "", "parse-names" : false, "suffix" : "" }, { "dropping-particle" : "", "family" : "Choisis", "given" : "Jean-Philippe", "non-dropping-particle" : "", "parse-names" : false, "suffix" : "" }, { "dropping-particle" : "", "family" : "Choisis", "given" : "Norma", "non-dropping-particle" : "", "parse-names" : false, "suffix" : "" }, { "dropping-particle" : "", "family" : "Paoletti", "given" : "Maurizio G.", "non-dropping-particle" : "", "parse-names" : false, "suffix" : "" }, { "dropping-particle" : "", "family" : "Podmaniczky", "given" : "L\u00e1szl\u00f3", "non-dropping-particle" : "", "parse-names" : false, "suffix" : "" }, { "dropping-particle" : "", "family" : "Ryschawy", "given" : "Julie", "non-dropping-particle" : "", "parse-names" : false, "suffix" : "" }, { "dropping-particle" : "", "family" : "Sarthou", "given" : "Jean-Pierre", "non-dropping-particle" : "", "parse-names" : false, "suffix" : "" }, { "dropping-particle" : "", "family" : "Herzog", "given" : "Felix", "non-dropping-particle" : "", "parse-names" : false, "suffix" : "" }, { "dropping-particle" : "", "family" : "Dennis", "given" : "Peter", "non-dropping-particle" : "", "parse-names" : false, "suffix" : "" }, { "dropping-particle" : "", "family" : "Bal\u00e1zs", "given" : "Katalin", "non-dropping-particle" : "", "parse-names" : false, "suffix" : "" } ], "container-title" : "Land Use Policy", "id" : "ITEM-1", "issued" : { "date-parts" : [ [ "2013", "11", "1" ] ] }, "page" : "318-328", "publisher" : "Pergamon", "title" : "Farmers\u2019 perceptions of biodiversity: Lessons from a discourse-based deliberative valuation study", "type" : "article-journal", "volume" : "35" }, "uris" : [ "http://www.mendeley.com/documents/?uuid=faa1b4e4-d44e-3f14-9f31-5289a04ea8dc" ] } ], "mendeley" : { "formattedCitation" : "(Kelemen et al., 2013)", "plainTextFormattedCitation" : "(Kelemen et al., 2013)", "previouslyFormattedCitation" : "(Kelemen et al., 2013)" }, "properties" : {  }, "schema" : "https://github.com/citation-style-language/schema/raw/master/csl-citation.json" }</w:instrText>
      </w:r>
      <w:r>
        <w:fldChar w:fldCharType="separate"/>
      </w:r>
      <w:r w:rsidRPr="003D74A8">
        <w:t xml:space="preserve">(Kelemen </w:t>
      </w:r>
      <w:r w:rsidR="000D7D89" w:rsidRPr="000D7D89">
        <w:rPr>
          <w:i/>
        </w:rPr>
        <w:t>et al.</w:t>
      </w:r>
      <w:r w:rsidRPr="003D74A8">
        <w:t>, 2013)</w:t>
      </w:r>
      <w:r>
        <w:fldChar w:fldCharType="end"/>
      </w:r>
      <w:r w:rsidRPr="00E13B98">
        <w:t xml:space="preserve">. The adoption of a more integrated, participatory approach to the governance and management of protected areas is suggested as a potential remedy to local use conflicts, particularly in protected areas established in cultural, small-scale, or indigenous landscapes. There is a need for “hybrid people” who have knowledge of traditional practices and world views, as well as of mainstream nature conservation ideas </w:t>
      </w:r>
      <w:r>
        <w:fldChar w:fldCharType="begin" w:fldLock="1"/>
      </w:r>
      <w:r>
        <w:instrText>ADDIN CSL_CITATION { "citationItems" : [ { "id" : "ITEM-1", "itemData" : { "DOI" : "10.1002/ehs2.1215", "ISSN" : "23328878", "abstract" : "The mutual dependence of extensive land-use and conservation management has become appar-ent in Europe in the last 20\u201330 yr. Extensive land-use often survives in protected areas only, in the form of conservation management. Knowledge of extensive herding and that of conservation management are parts of two knowledge systems (traditional and scientific) which often leads to conflicts between locals and con-servationists. We studied two herding/conservation systems (salt steppes and wood-pastures), and devel-oped an inventory on the common/similar and conflicting/different objectives and pasture management practices of herders and conservationists. Data were collected by participatory knowledge co-production in teamwork of the co-authors (herders, conservation managers, and scientists). Data were analyzed and discussed in teamwork too. Herders and conservationists identified 23 objectives and 29 management prac-tices. We found a number of common interests with respect to herding, the ideal state of pastures, legal provisions, and communication. Conflict resolution recommendations (e.g., on time and place of grazing, pasture improvements) were also developed. We argue that by co-production of knowledge, and establish-ment of a herder \" school \" the mitigation of the existing conflicts would be more effective. Our conclusion is that a new profession is needed: that of the conservation herder. The conservation herder shall be an indi-vidual knowledgeable about herding and pasture management, trained in conservation and ecology, able to design management experiments, and develop novel but tradition-based management practices. As such, he/she could facilitate adaptation of extensive herding in the changing socio-economic environment.", "author" : [ { "dropping-particle" : "", "family" : "Moln\u00e1r", "given" : "Zsolt", "non-dropping-particle" : "", "parse-names" : false, "suffix" : "" }, { "dropping-particle" : "", "family" : "Kis", "given" : "J\u00f3zsef", "non-dropping-particle" : "", "parse-names" : false, "suffix" : "" }, { "dropping-particle" : "", "family" : "Vad\u00e1sz", "given" : "Csaba", "non-dropping-particle" : "", "parse-names" : false, "suffix" : "" }, { "dropping-particle" : "", "family" : "Papp", "given" : "L\u00e1szl\u00f3", "non-dropping-particle" : "", "parse-names" : false, "suffix" : "" }, { "dropping-particle" : "", "family" : "S\u00e1ndor", "given" : "Istv\u00e1n", "non-dropping-particle" : "", "parse-names" : false, "suffix" : "" }, { "dropping-particle" : "", "family" : "B\u00e9res", "given" : "S\u00e1ndor", "non-dropping-particle" : "", "parse-names" : false, "suffix" : "" }, { "dropping-particle" : "", "family" : "Sinka", "given" : "G\u00e1bor", "non-dropping-particle" : "", "parse-names" : false, "suffix" : "" }, { "dropping-particle" : "", "family" : "Varga", "given" : "Anna", "non-dropping-particle" : "", "parse-names" : false, "suffix" : "" } ], "container-title" : "Ecosystem Health and Sustainability", "id" : "ITEM-1", "issue" : "4", "issued" : { "date-parts" : [ [ "2016", "4", "1" ] ] }, "title" : "Common and conflicting objectives and practices of herders and conservation managers: the need for a conservation herder", "type" : "article-journal", "volume" : "2" }, "uris" : [ "http://www.mendeley.com/documents/?uuid=9c2a1fb9-f459-3b57-b3a3-1040fca7af5a" ] } ], "mendeley" : { "formattedCitation" : "(Zsolt Moln\u00e1r et al., 2016)", "plainTextFormattedCitation" : "(Zsolt Moln\u00e1r et al., 2016)", "previouslyFormattedCitation" : "(Zsolt Moln\u00e1r et al., 2016)" }, "properties" : {  }, "schema" : "https://github.com/citation-style-language/schema/raw/master/csl-citation.json" }</w:instrText>
      </w:r>
      <w:r>
        <w:fldChar w:fldCharType="separate"/>
      </w:r>
      <w:r w:rsidRPr="0056624B">
        <w:t xml:space="preserve">(Molnár </w:t>
      </w:r>
      <w:r w:rsidR="000D7D89" w:rsidRPr="000D7D89">
        <w:rPr>
          <w:i/>
        </w:rPr>
        <w:t>et al.</w:t>
      </w:r>
      <w:r w:rsidRPr="0056624B">
        <w:t>, 2016)</w:t>
      </w:r>
      <w:r>
        <w:fldChar w:fldCharType="end"/>
      </w:r>
      <w:r w:rsidRPr="00E13B98">
        <w:t xml:space="preserve">. Additionally, the introduction of agro-environmental schemes in protected areas can mitigate the loss of traditional management practices and so prevent biodiversity loss accompanying land abandonment </w:t>
      </w:r>
      <w:r>
        <w:fldChar w:fldCharType="begin" w:fldLock="1"/>
      </w:r>
      <w:r>
        <w:instrText>ADDIN CSL_CITATION { "citationItems" : [ { "id" : "ITEM-1", "itemData" : { "DOI" : "10.1007/s10531-015-0971-z", "ISBN" : "09603115 (ISSN)",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u0150rs\u00e9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u0150rs\u00e9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manual hay gathering and extensive manuring. The role of increasing the spatial scale of regulations, considering the whole socio-ecological system and the need for region-specific regulations are discussed. We argue that in those landscapes where traditional small-scale farming is still actively practiced, decision-makers should understand local management practices and concepts first, instead of imposing requirements on farmers that are alien to the local landscape and society.",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1", "issue" : "13", "issued" : { "date-parts" : [ [ "2015", "12", "4" ] ] }, "page" : "3305-3327", "title" : "Do conservation and agri-environmental regulations effectively support traditional small-scale farming in East-Central European cultural landscapes?", "type" : "article-journal", "volume" : "24" }, "uris" : [ "http://www.mendeley.com/documents/?uuid=1b41cb76-41a6-48a0-a8bf-111d727fd311" ] } ], "mendeley" : { "formattedCitation" : "(D\u00e1niel Babai et al., 2015)", "plainTextFormattedCitation" : "(D\u00e1niel Babai et al., 2015)", "previouslyFormattedCitation" : "(D\u00e1niel Babai et al., 2015)" }, "properties" : {  }, "schema" : "https://github.com/citation-style-language/schema/raw/master/csl-citation.json" }</w:instrText>
      </w:r>
      <w:r>
        <w:fldChar w:fldCharType="separate"/>
      </w:r>
      <w:r w:rsidRPr="008551FC">
        <w:t xml:space="preserve">(Babai </w:t>
      </w:r>
      <w:r w:rsidR="000D7D89" w:rsidRPr="000D7D89">
        <w:rPr>
          <w:i/>
        </w:rPr>
        <w:t>et al.</w:t>
      </w:r>
      <w:r w:rsidRPr="008551FC">
        <w:t>, 2015)</w:t>
      </w:r>
      <w:r>
        <w:fldChar w:fldCharType="end"/>
      </w:r>
      <w:r w:rsidRPr="00E13B98">
        <w:t xml:space="preserve">. One approach might be for landscape- and culturally-specific agricultural regulatory frameworks and subsidy systems that include local and traditional knowledge to produce tailored local solutions that respect the strong link between natural and cultural capital </w:t>
      </w:r>
      <w:r>
        <w:fldChar w:fldCharType="begin" w:fldLock="1"/>
      </w:r>
      <w:r>
        <w:instrText>ADDIN CSL_CITATION { "citationItems" : [ { "id" : "ITEM-1", "itemData" : { "author" : [ { "dropping-particle" : "", "family" : "Moln\u00e1r", "given" : "Zs", "non-dropping-particle" : "", "parse-names" : false, "suffix" : "" }, { "dropping-particle" : "", "family" : "Berkes", "given" : "F", "non-dropping-particle" : "", "parse-names" : false, "suffix" : "" } ], "container-title" : "Re-connecting Natural and Cultural Capital \u2013 Contributions from Science and Policy", "editor" : [ { "dropping-particle" : "", "family" : "Paracchini", "given" : "M. L.", "non-dropping-particle" : "", "parse-names" : false, "suffix" : "" }, { "dropping-particle" : "", "family" : "Zingari", "given" : "P.", "non-dropping-particle" : "", "parse-names" : false, "suffix" : "" } ], "id" : "ITEM-1", "issued" : { "date-parts" : [ [ "2017" ] ] }, "publisher" : "Office of Publications of the European Union", "publisher-place" : "Brussels", "title" : "Role of Traditional Ecological Knowledge in Linking Cultural and Natural Capital in Cultural Landscapes", "type" : "chapter" }, "uris" : [ "http://www.mendeley.com/documents/?uuid=13c2dec5-b959-406f-9c12-88bba58938a1" ] } ], "mendeley" : { "formattedCitation" : "(Zs Moln\u00e1r &amp; Berkes, 2017)", "plainTextFormattedCitation" : "(Zs Moln\u00e1r &amp; Berkes, 2017)", "previouslyFormattedCitation" : "(Zs Moln\u00e1r &amp; Berkes, 2017)" }, "properties" : {  }, "schema" : "https://github.com/citation-style-language/schema/raw/master/csl-citation.json" }</w:instrText>
      </w:r>
      <w:r>
        <w:fldChar w:fldCharType="separate"/>
      </w:r>
      <w:r w:rsidRPr="0056624B">
        <w:t>(Molnár &amp; Berkes, 2017)</w:t>
      </w:r>
      <w:r>
        <w:fldChar w:fldCharType="end"/>
      </w:r>
      <w:r w:rsidRPr="00AA616B">
        <w:t xml:space="preserve"> (</w:t>
      </w:r>
      <w:r w:rsidR="00F3202B" w:rsidRPr="00F3202B">
        <w:rPr>
          <w:b/>
        </w:rPr>
        <w:t>Figure 4.36</w:t>
      </w:r>
      <w:r w:rsidRPr="00AA616B">
        <w:t>).</w:t>
      </w:r>
    </w:p>
    <w:p w14:paraId="46F3B5F6" w14:textId="49DE087D" w:rsidR="0048205B" w:rsidRDefault="0048205B" w:rsidP="00AE389F">
      <w:r w:rsidRPr="00E13B98">
        <w:t xml:space="preserve">Marine protected areas appear to have been more successful than terrestrial ones in combining conservation plans and management practices with visible economic benefits in terms of long-term fishery management and diving-based tourism. Marine protected area design takes greater account of geographical and cultural contexts in which users are situated </w:t>
      </w:r>
      <w:r>
        <w:fldChar w:fldCharType="begin" w:fldLock="1"/>
      </w:r>
      <w:r>
        <w:instrText>ADDIN CSL_CITATION { "citationItems" : [ { "id" : "ITEM-1", "itemData" : { "abstract" : "This publication has been developed in the framework of the project EMPAFISH (SSP8-006539) supported by the Commission of the European Communities within the Sixth Framework Programme.", "author" : [ { "dropping-particle" : "", "family" : "Planes", "given" : "Serge", "non-dropping-particle" : "", "parse-names" : false, "suffix" : "" }, { "dropping-particle" : "", "family" : "Garc\u00eda-Charton", "given" : "J.A.", "non-dropping-particle" : "", "parse-names" : false, "suffix" : "" }, { "dropping-particle" : "", "family" : "P\u00e9rez Ruzafa", "given" : "\u00c1ngel", "non-dropping-particle" : "", "parse-names" : false, "suffix" : "" } ], "container-title" : "EMPAFISH Project, Booklet", "id" : "ITEM-1", "issued" : { "date-parts" : [ [ "2006" ] ] }, "page" : "158", "publisher" : "EMPAFISH Project", "title" : "Ecological effects of atlanto-mediterranean marine protected areas in the European Union", "type" : "article-journal", "volume" : "1" }, "uris" : [ "http://www.mendeley.com/documents/?uuid=4c83041d-640f-4bd0-98ed-dd29c240728a" ] }, { "id" : "ITEM-2", "itemData" : { "DOI" : "10.1016/j.marpol.2012.02.021", "ISSN" : "0308597X", "author" : [ { "dropping-particle" : "", "family" : "Fenberg", "given" : "Phillip B.", "non-dropping-particle" : "", "parse-names" : false, "suffix" : "" }, { "dropping-particle" : "", "family" : "Caselle", "given" : "Jennifer E.", "non-dropping-particle" : "", "parse-names" : false, "suffix" : "" }, { "dropping-particle" : "", "family" : "Claudet", "given" : "Joachim", "non-dropping-particle" : "", "parse-names" : false, "suffix" : "" }, { "dropping-particle" : "", "family" : "Clemence", "given" : "Michaela", "non-dropping-particle" : "", "parse-names" : false, "suffix" : "" }, { "dropping-particle" : "", "family" : "Gaines", "given" : "Steven D.", "non-dropping-particle" : "", "parse-names" : false, "suffix" : "" }, { "dropping-particle" : "", "family" : "Antonio Garc\u00eda-Charton", "given" : "Jose", "non-dropping-particle" : "", "parse-names" : false, "suffix" : "" }, { "dropping-particle" : "", "family" : "Gon\u00e7alves", "given" : "Emanuel J.", "non-dropping-particle" : "", "parse-names" : false, "suffix" : "" }, { "dropping-particle" : "", "family" : "Grorud-Colvert", "given" : "Kirsten", "non-dropping-particle" : "", "parse-names" : false, "suffix" : "" }, { "dropping-particle" : "", "family" : "Guidetti", "given" : "Paolo", "non-dropping-particle" : "", "parse-names" : false, "suffix" : "" }, { "dropping-particle" : "", "family" : "Jenkins", "given" : "Stuart R.", "non-dropping-particle" : "", "parse-names" : false, "suffix" : "" }, { "dropping-particle" : "", "family" : "Jones", "given" : "Peter J.S.", "non-dropping-particle" : "", "parse-names" : false, "suffix" : "" }, { "dropping-particle" : "", "family" : "Lester", "given" : "Sarah E.", "non-dropping-particle" : "", "parse-names" : false, "suffix" : "" }, { "dropping-particle" : "", "family" : "McAllen", "given" : "Rob", "non-dropping-particle" : "", "parse-names" : false, "suffix" : "" }, { "dropping-particle" : "", "family" : "Moland", "given" : "Even", "non-dropping-particle" : "", "parse-names" : false, "suffix" : "" }, { "dropping-particle" : "", "family" : "Planes", "given" : "Serge", "non-dropping-particle" : "", "parse-names" : false, "suffix" : "" }, { "dropping-particle" : "", "family" : "S\u00f8rensen", "given" : "Thomas K.", "non-dropping-particle" : "", "parse-names" : false, "suffix" : "" } ], "container-title" : "Marine Policy", "id" : "ITEM-2", "issue" : "5", "issued" : { "date-parts" : [ [ "2012", "9", "1" ] ] }, "page" : "1012-1021", "publisher" : "Pergamon", "title" : "The science of European marine reserves: Status, efficacy, and future needs", "type" : "article-journal", "volume" : "36" }, "uris" : [ "http://www.mendeley.com/documents/?uuid=0147813a-4164-3e32-8e59-9a267c56df96" ] }, { "id" : "ITEM-3", "itemData" : { "author" : [ { "dropping-particle" : "", "family" : "Gabri\u00e9", "given" : "C.", "non-dropping-particle" : "", "parse-names" : false, "suffix" : "" }, { "dropping-particle" : "", "family" : "Lagabrielle", "given" : "E.", "non-dropping-particle" : "", "parse-names" : false, "suffix" : "" }, { "dropping-particle" : "", "family" : "Bissery", "given" : "C.", "non-dropping-particle" : "", "parse-names" : false, "suffix" : "" }, { "dropping-particle" : "", "family" : "Crochelet", "given" : "E.", "non-dropping-particle" : "", "parse-names" : false, "suffix" : "" }, { "dropping-particle" : "", "family" : "Meola", "given" : "B.", "non-dropping-particle" : "", "parse-names" : false, "suffix" : "" }, { "dropping-particle" : "", "family" : "Webster", "given" : "C.", "non-dropping-particle" : "", "parse-names" : false, "suffix" : "" }, { "dropping-particle" : "", "family" : "Claudet", "given" : "J.", "non-dropping-particle" : "", "parse-names" : false, "suffix" : "" }, { "dropping-particle" : "", "family" : "Chassanite", "given" : "A.", "non-dropping-particle" : "", "parse-names" : false, "suffix" : "" }, { "dropping-particle" : "", "family" : "Marinesque", "given" : "S.", "non-dropping-particle" : "", "parse-names" : false, "suffix" : "" }, { "dropping-particle" : "", "family" : "Robert", "given" : "P.", "non-dropping-particle" : "", "parse-names" : false, "suffix" : "" }, { "dropping-particle" : "", "family" : "Goutx", "given" : "M.", "non-dropping-particle" : "", "parse-names" : false, "suffix" : "" }, { "dropping-particle" : "", "family" : "Quod", "given" : "C", "non-dropping-particle" : "", "parse-names" : false, "suffix" : "" } ], "id" : "ITEM-3", "issued" : { "date-parts" : [ [ "2012" ] ] }, "page" : "260pp", "publisher" : "MedPAN Collection", "title" : "Statut des Aires Marines Prot\u00e9g\u00e9es en mer M\u00e9diterran\u00e9e", "type" : "article" }, "uris" : [ "http://www.mendeley.com/documents/?uuid=98ac01b5-b1b3-4990-bb7c-4475f624f03e" ] }, { "id" : "ITEM-4", "itemData" : { "DOI" : "10.1007/s13280-012-0298-x", "ISSN" : "0044-7447", "author" : [ { "dropping-particle" : "", "family" : "Portman", "given" : "Michelle E.", "non-dropping-particle" : "", "parse-names" : false, "suffix" : "" }, { "dropping-particle" : "", "family" : "Nathan", "given" : "Daniel", "non-dropping-particle" : "", "parse-names" : false, "suffix" : "" }, { "dropping-particle" : "", "family" : "Levin", "given" : "Noam", "non-dropping-particle" : "", "parse-names" : false, "suffix" : "" } ], "container-title" : "AMBIO", "id" : "ITEM-4", "issue" : "7", "issued" : { "date-parts" : [ [ "2012", "11", "1" ] ] }, "page" : "670-681", "publisher" : "Springer Netherlands", "title" : "From the Levant to Gibraltar: A Regional Perspective for Marine Conservation in the Mediterranean Sea", "type" : "article-journal", "volume" : "41" }, "uris" : [ "http://www.mendeley.com/documents/?uuid=94a297ff-5e68-350c-a832-c3a2c5502800" ] }, { "id" : "ITEM-5", "itemData" : { "DOI" : "10.1006/jmsc.2000.</w:instrText>
      </w:r>
      <w:r w:rsidRPr="00774485">
        <w:rPr>
          <w:lang w:val="es-ES"/>
        </w:rPr>
        <w:instrText>0586", "ISSN" : "10543139", "author" : [ { "dropping-particle" : "", "family" : "Pastoors", "given" : "M", "non-dropping-particle" : "", "parse-names" : false, "suffix" : "" }, { "dropping-particle" : "", "family" : "Rijnsdorp", "given" : "A. D.", "non-dropping-particle" : "", "parse-names" : false, "suffix" : "" }, { "dropping-particle" : "", "family" : "Beek", "given" : "F. A.", "non-dropping-particle" : "van", "parse-names" : false, "suffix" : "" } ], "container-title" : "ICES Journal of Marine Science", "id" : "ITEM-5", "issue" : "4", "issued" : { "date-parts" : [ [ "2000", "8", "1" ] ] }, "page" : "1014-1022", "publisher" : "Oxford University Press", "title" : "Effects of a partially closed area in the North Sea (\u201cplaice box\u201d) on stock development of plaice", "type" : "article-journal", "volume" : "57" }, "uris" : [ "http://www.mendeley.com/documents/?uuid=d8b81ab2-0792-3cde-ac2e-9a943debd697" ] } ], "mendeley" : { "formattedCitation" : "(Fenberg et al., 2012; Gabri\u00e9 et al., 2012; Pastoors et al., 2000; Planes et al., 2006; Portman et al., 2012)", "plainTextFormattedCitation" : "(Fenberg et al., 2012; Gabri\u00e9 et al., 2012; Pastoors et al., 2000; Planes et al., 2006; Portman et al., 2012)", "previouslyFormattedCitation" : "(Fenberg et al., 2012; Gabri\u00e9 et al., 2012; Pastoors et al., 2000; Planes et al., 2006; Portman et al., 2012)" }, "properties" : {  }, "schema" : "https://github.com/citation-style-language/schema/raw/master/csl-citation.json" }</w:instrText>
      </w:r>
      <w:r>
        <w:fldChar w:fldCharType="separate"/>
      </w:r>
      <w:r w:rsidRPr="00774485">
        <w:rPr>
          <w:lang w:val="es-ES"/>
        </w:rPr>
        <w:t xml:space="preserve">(Fenberg </w:t>
      </w:r>
      <w:r w:rsidR="000D7D89" w:rsidRPr="000D7D89">
        <w:rPr>
          <w:i/>
          <w:lang w:val="es-ES"/>
        </w:rPr>
        <w:t>et al.</w:t>
      </w:r>
      <w:r w:rsidRPr="00774485">
        <w:rPr>
          <w:lang w:val="es-ES"/>
        </w:rPr>
        <w:t xml:space="preserve">, 2012; Gabrié </w:t>
      </w:r>
      <w:r w:rsidR="000D7D89" w:rsidRPr="000D7D89">
        <w:rPr>
          <w:i/>
          <w:lang w:val="es-ES"/>
        </w:rPr>
        <w:t>et al.</w:t>
      </w:r>
      <w:r w:rsidRPr="00774485">
        <w:rPr>
          <w:lang w:val="es-ES"/>
        </w:rPr>
        <w:t xml:space="preserve">, 2012; Pastoors </w:t>
      </w:r>
      <w:r w:rsidR="000D7D89" w:rsidRPr="000D7D89">
        <w:rPr>
          <w:i/>
          <w:lang w:val="es-ES"/>
        </w:rPr>
        <w:t>et al.</w:t>
      </w:r>
      <w:r w:rsidRPr="00774485">
        <w:rPr>
          <w:lang w:val="es-ES"/>
        </w:rPr>
        <w:t xml:space="preserve">, 2000; Planes </w:t>
      </w:r>
      <w:r w:rsidR="000D7D89" w:rsidRPr="000D7D89">
        <w:rPr>
          <w:i/>
          <w:lang w:val="es-ES"/>
        </w:rPr>
        <w:t>et al.</w:t>
      </w:r>
      <w:r w:rsidRPr="00774485">
        <w:rPr>
          <w:lang w:val="es-ES"/>
        </w:rPr>
        <w:t xml:space="preserve">, 2006; Portman </w:t>
      </w:r>
      <w:r w:rsidR="000D7D89" w:rsidRPr="000D7D89">
        <w:rPr>
          <w:i/>
          <w:lang w:val="es-ES"/>
        </w:rPr>
        <w:t>et al.</w:t>
      </w:r>
      <w:r w:rsidRPr="00774485">
        <w:rPr>
          <w:lang w:val="es-ES"/>
        </w:rPr>
        <w:t>, 2012)</w:t>
      </w:r>
      <w:r>
        <w:fldChar w:fldCharType="end"/>
      </w:r>
      <w:r w:rsidRPr="00774485">
        <w:rPr>
          <w:lang w:val="es-ES"/>
        </w:rPr>
        <w:t xml:space="preserve">. </w:t>
      </w:r>
      <w:r w:rsidRPr="00E13B98">
        <w:t>However, whil</w:t>
      </w:r>
      <w:r>
        <w:t>e</w:t>
      </w:r>
      <w:r w:rsidRPr="00E13B98">
        <w:t xml:space="preserve"> aiding local acceptance of marine protected areas, a strong consideration of the needs of multiple users within the local context has potentially led to the protection of areas of lower inherent conservation value </w:t>
      </w:r>
      <w:r>
        <w:fldChar w:fldCharType="begin" w:fldLock="1"/>
      </w:r>
      <w:r>
        <w:instrText>ADDIN CSL_CITATION { "citationItems" : [ { "id" : "ITEM-1", "itemData" : { "DOI" : "10.1111/j.1466-8238.2011.00697.x", "ISBN" : "1466-8238", "ISSN" : "1466822X", "abstract" : "Aim A large body of knowledge exists on individual anthropogenic threats that have an impact on marine biodiversity in the Mediterranean Sea, although we know little about how these threats accumulate and interact to affect marine species and ecosystems. In this context, we aimed to identify the main areas where the interaction between marine biodiversity and threats is more pronounced and to assess their spatial overlap with current marine protected areas in the Mediterranean. Location Mediterranean Sea. Methods We first identified areas of high biodiversity of marine mammals, marine turtles, seabirds, fishes and commercial or well-documented invertebrates. We mapped potential areas of high threat where multiple threats are occurring simultaneously. Finally we quantified the areas of conservation concern for biodiversity by looking at the spatial overlap between high biodiversity and high cumulative threats, and we assessed the overlap with protected areas. Results Our results show that areas with high marine biodiversity in the Mediterranean Sea are mainly located along the central and north shores, with lower values in the south-eastern regions. Areas of potential high cumulative threats are widespread in both the western and eastern basins, with fewer areas located in the south-eastern region. The interaction between areas of high biodiversity and threats for invertebrates, fishes and large animals in general (including large fishes, marine mammals, marine turtles and seabirds) is concentrated in the coastal areas of Spain, Gulf of Lions, north-eastern Ligurian Sea, Adriatic Sea, Aegean Sea, south-eastern Turkey and regions surrounding the Nile Delta and north-west African coasts. Areas of concern are larger for marine mammal and seabird species. Main conclusions These areas may represent good candidates for further research, management and protection activities, since there is only a maximum 2% overlap between existing marine protected areas (which cover 5% of the Mediterranean Sea) and our predicted areas of conservation concern for biodiversity.", "author" : [ { "dropping-particle" : "", "family" : "Coll", "given" : "Marta", "non-dropping-particle" : "", "parse-names" : false, "suffix" : "" }, { "dropping-particle" : "", "family" : "Piroddi", "given" : "Chiara", "non-dropping-particle" : "", "parse-names" : false, "suffix" : "" }, { "dropping-particle" : "", "family" : "Albouy", "given" : "Camille", "non-dropping-particle" : "", "parse-names" : false, "suffix" : "" }, { "dropping-particle" : "", "family" : "Rais Lasram", "given" : "Frida", "non-dropping-particle" : "Ben", "parse-names" : false, "suffix" : "" }, { "dropping-particle" : "", "family" : "Cheung", "given" : "William W. L.", "non-dropping-particle" : "", "parse-names" : false, "suffix" : "" }, { "dropping-particle" : "", "family" : "Christensen", "given" : "Villy", "non-dropping-particle" : "", "parse-names" : false, "suffix" : "" }, { "dropping-particle" : "", "family" : "Karpouzi", "given" : "Vasiliki S.", "non-dropping-particle" : "", "parse-names" : false, "suffix" : "" }, { "dropping-particle" : "", "family" : "Guilhaumon", "given" : "Fran\u00e7ois", "non-dropping-particle" : "", "parse-names" : false, "suffix" : "" }, { "dropping-particle" : "", "family" : "Mouillot", "given" : "David", "non-dropping-particle" : "", "parse-names" : false, "suffix" : "" }, { "dropping-particle" : "", "family" : "Paleczny", "given" : "Michelle", "non-dropping-particle" : "", "parse-names" : false, "suffix" : "" }, { "dropping-particle" : "", "family" : "Palomares", "given" : "Maria Lourdes", "non-dropping-particle" : "", "parse-names" : false, "suffix" : "" }, { "dropping-particle" : "", "family" : "Steenbeek", "given" : "Jeroen", "non-dropping-particle" : "", "parse-names" : false, "suffix" : "" }, { "dropping-particle" : "", "family" : "Trujillo", "given" : "Pablo", "non-dropping-particle" : "", "parse-names" : false, "suffix" : "" }, { "dropping-particle" : "", "family" : "Watson", "given" : "Reg", "non-dropping-particle" : "", "parse-names" : false, "suffix" : "" }, { "dropping-particle" : "", "family" : "Pauly", "given" : "Daniel", "non-dropping-particle" : "", "parse-names" : false, "suffix" : "" } ], "container-title" : "Global Ecology and Biogeography", "id" : "ITEM-1", "issue" : "4", "issued" : { "date-parts" : [ [ "2012", "4", "1" ] ] }, "page" : "465-480", "publisher" : "Blackwell Publishing Ltd", "title" : "The Mediterranean Sea under siege: spatial overlap between marine biodiversity, cumulative threats and marine reserves", "type" : "article-journal", "volume" : "21" }, "uris" : [ "http://www.mendeley.com/documents/?uuid=5f8a9904-8aab-4a0e-9eb5-f43161689a68" ] } ], "mendeley" : { "formattedCitation" : "(Coll et al., 2012)", "plainTextFormattedCitation" : "(Coll et al., 2012)", "previouslyFormattedCitation" : "(Coll et al., 2012)" }, "properties" : {  }, "schema" : "https://github.com/citation-style-language/schema/raw/master/csl-citation.json" }</w:instrText>
      </w:r>
      <w:r>
        <w:fldChar w:fldCharType="separate"/>
      </w:r>
      <w:r w:rsidRPr="0045763E">
        <w:t xml:space="preserve">(Coll </w:t>
      </w:r>
      <w:r w:rsidR="000D7D89" w:rsidRPr="000D7D89">
        <w:rPr>
          <w:i/>
        </w:rPr>
        <w:t>et al.</w:t>
      </w:r>
      <w:r w:rsidRPr="0045763E">
        <w:t>, 2012)</w:t>
      </w:r>
      <w:r>
        <w:fldChar w:fldCharType="end"/>
      </w:r>
      <w:r w:rsidRPr="00E13B98">
        <w:t>.</w:t>
      </w:r>
    </w:p>
    <w:p w14:paraId="405F0A6D" w14:textId="0882F4A8" w:rsidR="00062B75" w:rsidRPr="00AB581E" w:rsidRDefault="00062B75" w:rsidP="00AB581E">
      <w:pPr>
        <w:rPr>
          <w:lang w:val="en-US"/>
        </w:rPr>
      </w:pPr>
      <w:r>
        <w:rPr>
          <w:lang w:eastAsia="en-GB"/>
        </w:rPr>
        <w:lastRenderedPageBreak/>
        <w:drawing>
          <wp:inline distT="0" distB="0" distL="0" distR="0" wp14:anchorId="22F07B71" wp14:editId="4B3AFF2F">
            <wp:extent cx="5759450" cy="6053455"/>
            <wp:effectExtent l="0" t="0" r="0" b="4445"/>
            <wp:docPr id="914" name="Picture 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7"/>
                    <a:stretch>
                      <a:fillRect/>
                    </a:stretch>
                  </pic:blipFill>
                  <pic:spPr>
                    <a:xfrm>
                      <a:off x="0" y="0"/>
                      <a:ext cx="5759450" cy="6053455"/>
                    </a:xfrm>
                    <a:prstGeom prst="rect">
                      <a:avLst/>
                    </a:prstGeom>
                  </pic:spPr>
                </pic:pic>
              </a:graphicData>
            </a:graphic>
          </wp:inline>
        </w:drawing>
      </w:r>
    </w:p>
    <w:p w14:paraId="268EA599" w14:textId="77777777" w:rsidR="0048205B" w:rsidRPr="00E13B98" w:rsidRDefault="0048205B" w:rsidP="00AE389F"/>
    <w:p w14:paraId="4973AC6F" w14:textId="77777777" w:rsidR="0048205B" w:rsidRPr="00E13B98" w:rsidRDefault="0048205B" w:rsidP="0048184E">
      <w:pPr>
        <w:pStyle w:val="Heading5"/>
        <w:tabs>
          <w:tab w:val="left" w:pos="993"/>
        </w:tabs>
        <w:spacing w:line="240" w:lineRule="auto"/>
      </w:pPr>
      <w:bookmarkStart w:id="1372" w:name="_Toc519514782"/>
      <w:r w:rsidRPr="00E13B98">
        <w:t>Armed conflicts</w:t>
      </w:r>
      <w:bookmarkEnd w:id="1372"/>
    </w:p>
    <w:p w14:paraId="75AAED98" w14:textId="5C499541" w:rsidR="0048205B" w:rsidRPr="00BF42B9" w:rsidRDefault="0048205B" w:rsidP="00AE389F">
      <w:pPr>
        <w:rPr>
          <w:lang w:val="es-ES"/>
        </w:rPr>
      </w:pPr>
      <w:r w:rsidRPr="00E13B98">
        <w:t>Armed conflicts have multiple negative impacts on biodiversity and nature’s contributions to people. Europe and Central Asia is unfortunately the arena for a number of recent and current armed conflicts</w:t>
      </w:r>
      <w:r>
        <w:t xml:space="preserve"> </w:t>
      </w:r>
      <w:r>
        <w:fldChar w:fldCharType="begin" w:fldLock="1"/>
      </w:r>
      <w:r>
        <w:instrText>ADDIN CSL_CITATION { "citationItems" : [ { "id" : "ITEM-1", "itemData" : { "DOI" : "10.21570/EDGG.Bull.33.15\u201023", "abstract" : "This article analyses the factors influencing the conservation status of protected areas in Ukraine caused by the unstable political situation in the country in the years 2014\u20102016, including military action and occupation of the eastern part of Ukraine by Russian troops, and annexation of the Crimean Peninsula and increasing military activity of the Armed Forces of Ukraine. We show that these factors have caused acute adverse effects on protected areas. The eastern region of Ukraine, which contains the oldest protected areas in the country, and the Crimean Peninsula contain the most valuable and ancient nature reserves and national parks, interesting as reserves of rare species of flora and fauna, as well as objects of long\u2010term monitoring of changes in nature. This is where much of the protected area supports steppe ecosystems. We examine the negative impacts on all steppe protected areas in Ukraine caused by the physical impact of military operations or exercises, increasing intensity of spontaneous fires, pollution and other factors stemming from the unstable political situation in the country.", "author" : [ { "dropping-particle" : "", "family" : "Vasyliuk", "given" : "Oleksij", "non-dropping-particle" : "", "parse-names" : false, "suffix" : "" }, { "dropping-particle" : "", "family" : "Shyriaieva", "given" : "Dariia", "non-dropping-particle" : "", "parse-names" : false, "suffix" : "" }, { "dropping-particle" : "", "family" : "Kolomytsev", "given" : "Grygoriy", "non-dropping-particle" : "", "parse-names" : false, "suffix" : "" }, { "dropping-particle" : "", "family" : "Spinova", "given" : "Julia", "non-dropping-particle" : "", "parse-names" : false, "suffix" : "" } ], "container-title" : "Bulletin of the Eurasian Dry Grassland Group", "id" : "ITEM-1", "issue" : "33", "issued" : { "date-parts" : [ [ "2017" ] ] }, "page" : "15-23", "title" : "Steppe protected areas on the territory of Ukraine in the context of the armed conflict in the Donbas region and Russian annexation of the Crimean Peninsula", "type" : "article-journal", "volume" : "33" }, "uris" : [ "http://www.mendeley.com/documents/?uuid=22503fdd-86aa-3f79-8c32-19bf2b907c9a" ] } ], "mendeley" : { "formattedCitation" : "(Vasyliuk, Shyriaieva, Kolomytsev, &amp; Spinova, 2017)", "plainTextFormattedCitation" : "(Vasyliuk, Shyriaieva, Kolomytsev, &amp; Spinova, 2017)", "previouslyFormattedCitation" : "(Vasyliuk, Shyriaieva, Kolomytsev, &amp; Spinova, 2017)" }, "properties" : {  }, "schema" : "https://github.com/citation-style-language/schema/raw/master/csl-citation.json" }</w:instrText>
      </w:r>
      <w:r>
        <w:fldChar w:fldCharType="separate"/>
      </w:r>
      <w:r w:rsidRPr="00EB4DB0">
        <w:t>(Vasyliuk</w:t>
      </w:r>
      <w:r w:rsidR="00027FF8">
        <w:rPr>
          <w:i/>
        </w:rPr>
        <w:t xml:space="preserve"> et al.</w:t>
      </w:r>
      <w:r w:rsidRPr="00EB4DB0">
        <w:t>, 2017)</w:t>
      </w:r>
      <w:r>
        <w:fldChar w:fldCharType="end"/>
      </w:r>
      <w:r w:rsidRPr="00E13B98">
        <w:t xml:space="preserve">. Whilst few studies have been conducted in the region on the specific effects of armed conflict on protected areas, the environmental effects are presumed to be identical to those in non-protected areas and include the various forms of direct environmental damage associated with the use of heavy weapons and military equipment, as well as a number of effects resulting from sudden changes in land-use regimes </w:t>
      </w:r>
      <w:r>
        <w:t xml:space="preserve">(see </w:t>
      </w:r>
      <w:r w:rsidR="00B61A52" w:rsidRPr="00B61A52">
        <w:rPr>
          <w:b/>
        </w:rPr>
        <w:t>Box 4.4</w:t>
      </w:r>
      <w:r>
        <w:t>)</w:t>
      </w:r>
      <w:r w:rsidRPr="00E13B98">
        <w:t xml:space="preserve">. It is apparent that legal protection status is not well-respected during times of armed conflict. Studies of conflicts outside of </w:t>
      </w:r>
      <w:r w:rsidRPr="00E13B98">
        <w:rPr>
          <w:rFonts w:asciiTheme="majorHAnsi" w:hAnsiTheme="majorHAnsi"/>
        </w:rPr>
        <w:t xml:space="preserve">Europe and Central Asia suggest that </w:t>
      </w:r>
      <w:r w:rsidRPr="00E13B98">
        <w:t>protected areas</w:t>
      </w:r>
      <w:r w:rsidRPr="00E13B98">
        <w:rPr>
          <w:rFonts w:asciiTheme="majorHAnsi" w:hAnsiTheme="majorHAnsi"/>
        </w:rPr>
        <w:t>, which are often remote or difficult</w:t>
      </w:r>
      <w:r w:rsidRPr="00E13B98">
        <w:t xml:space="preserve"> to access, serve as refuges for fighting forces, and as such are key targets for opposing forces </w:t>
      </w:r>
      <w:r>
        <w:fldChar w:fldCharType="begin" w:fldLock="1"/>
      </w:r>
      <w:r>
        <w:instrText>ADDIN CSL_CITATION { "citationItems" : [ { "id" : "ITEM-1", "itemData" : { "author" : [ { "dropping-particle" : "", "family" : "D'Huart", "given" : "Jean Pierre", "non-dropping-particle" : "", "parse-names" : false, "suffix" : "" } ], "container-title" : "Managing Conflicts in Protected Areas", "edition" : "Gland, Swi", "editor" : [ { "dropping-particle" : "", "family" : "Lewis", "given" : "C", "non-dropping-particle" : "", "parse-names" : false, "suffix" : "" } ], "id" : "ITEM-1", "issued" : { "date-parts" : [ [ "1996" ] ] }, "page" : "68-70", "publisher" : "IUCN", "title" : "Armed Conflicts and Protected Areas in Central Africa.", "type" : "chapter" }, "uris" : [ "http://www.mendeley.com/documents/?uuid=204ee510-185b-48df-8ec4-4c79e0348632" ] } ], "mendeley" : { "formattedCitation" : "(D\u2019Huart, 1996)", "plainTextFormattedCitation" : "(D\u2019Huart, 1996)", "previouslyFormattedCitation" : "(D\u2019Huart, 1996)" }, "properties" : {  }, "schema" : "https://github.com/citation-style-language/schema/raw/master/csl-citation.json" }</w:instrText>
      </w:r>
      <w:r>
        <w:fldChar w:fldCharType="separate"/>
      </w:r>
      <w:r w:rsidRPr="00EB4DB0">
        <w:t>(D’Huart, 1996)</w:t>
      </w:r>
      <w:r>
        <w:fldChar w:fldCharType="end"/>
      </w:r>
      <w:r w:rsidRPr="00E13B98">
        <w:t xml:space="preserve">. In addition, armed conflicts exacerbate poaching pressure and other illegal use, immediately eliminate tourism activities, and drain </w:t>
      </w:r>
      <w:r w:rsidRPr="00E13B98">
        <w:lastRenderedPageBreak/>
        <w:t xml:space="preserve">financial and human resources from ecosystem management </w:t>
      </w:r>
      <w:r>
        <w:fldChar w:fldCharType="begin" w:fldLock="1"/>
      </w:r>
      <w:r>
        <w:instrText>ADDIN CSL_CITATION { "citationItems" : [ { "id" : "ITEM-1", "itemData" : { "author" : [ { "dropping-particle" : "", "family" : "D'Huart", "given" : "Jean Pierre", "non-dropping-particle" : "", "parse-names" : false, "suffix" : "" } ], "container-title" : "Managing Conflicts in Protected Areas", "edition" : "Gland, Swi", "editor" : [ { "dropping-particle" : "", "family" : "Lewis", "given" : "C", "non-dropping-particle" : "", "parse-names" : false, "suffix" : "" } ], "id" : "ITEM-1", "issued" : { "date-parts" : [ [ "1996" ] ] }, "page" : "68-70", "publisher" : "IUCN", "title" : "Armed Conflicts and Protected Areas in Central Africa.", "type" : "chapter" }, "uris" : [ "http://www.mendeley.com/documents/?uuid=204ee510-185b-48df-8ec4-4c79e0348632" ] }, { "id" : "ITEM-2", "itemData" : { "DOI" : "10.1098/rsbl.2007.0010", "ISSN" : "1744-9561", "PMID" : "17360251", "abstract" : "What determines the vulnerability of protected areas, a fundamental component of biodiversity conservation, to political instability and warfare? We investigated the efficacy of park protection at Garamba National Park (Democratic Republic of Congo) before, during and after a period of armed conflict. Previous analysis has shown that bushmeat hunting in the park increased fivefold during the conflict, but then declined, in conjunction with changes in the sociopolitical structures (social institutions) that controlled the local bushmeat trade. We used park patrol records to investigate whether these changes were facilitated by a disruption to anti-poaching patrols. Contrary to expectation, anti-poaching patrols remained frequent during the conflict (as bushmeat offtake increased) and decreased afterwards (when bushmeat hunting also declined). These results indicate that bushmeat extraction was determined primarily by the social institutions. Although we found a demonstrable effect of anti-poaching patrols on hunting pressure, even a fourfold increase in patrol frequency would have been insufficient to cope with wartime poaching levels. Thus, anti-poaching patrols alone may not always be the most cost-effective means of managing protected areas, and protected-area efficacy might be enhanced by also working with those institutions that already play a role in regulating local natural-resource use.", "author" : [ { "dropping-particle" : "", "family" : "Merode", "given" : "Emmanuel", "non-dropping-particle" : "de", "parse-names" : false, "suffix" : "" }, { "dropping-particle" : "", "family" : "Smith", "given" : "Kes Hillman", "non-dropping-particle" : "", "parse-names" : false, "suffix" : "" }, { "dropping-particle" : "", "family" : "Homewood", "given" : "Katherine", "non-dropping-particle" : "", "parse-names" : false, "suffix" : "" }, { "dropping-particle" : "", "family" : "Pettifor", "given" : "Richard", "non-dropping-particle" : "", "parse-names" : false, "suffix" : "" }, { "dropping-particle" : "", "family" : "Rowcliffe", "given" : "Marcus", "non-dropping-particle" : "", "parse-names" : false, "suffix" : "" }, { "dropping-particle" : "", "family" : "Cowlishaw", "given" : "Guy", "non-dropping-particle" : "", "parse-names" : false, "suffix" : "" } ], "container-title" : "Biology letters", "id" : "ITEM-2", "issue" : "3", "issued" : { "date-parts" : [ [ "2007", "6", "22" ] ] }, "page" : "299-301", "publisher" : "The Royal Society", "title" : "The impact of armed conflict on protected-area efficacy in Central Africa.", "type" : "article-journal", "volume" : "3" }, "uris" : [ "http://www.mendeley.com/documents/?uuid=ddbe0c1a-5e59-3709-81dc-06518f685551" ] }, { "id" : "ITEM-3", "itemData" : { "DOI" : "10.1007/s10113-014-0728-3", "ISBN" : "1011301407", "ISSN" : "1436378X", "abstract" : "Socioeconomic shocks can shape future land-use trajectories. Armed conflicts are an extreme form of a socioeconomic shock, but our understanding of how armed conflicts affect land-use change is limited. Our goal was to assess land-use changes related to the 1991\u20131994 Nagorno-Karabakh conflict between Armenia and Azerbaijan in the Caucasus region. We classified multi-temporal Landsat imagery, mapped land-use changes during and after the conflict, and applied matching statistics to isolate the effect of the conflict from other potential drivers of land change. In our study area, local land-use changes were dominated by high farmland abandonment rates of more than 60 % in the conflict zone. Concomitantly, we found a substantial displacement of agricultural activities into nearby Azerbaijani territory (&gt;30 % of all abandoned land in the conflict zone was offset by new agricultural areas on Azerbaijani territory), likely as a consequence of refugee migrations. After the armed conflict ceased, only 17 % of the abandoned fields were re-cultivated, indicating that the land-use system may have transformed profoundly. Our results showed that an armed conflict can have substantial impact on land use. Spatially, our results indicated that armed conflicts may cause lasting land-use change in areas distant from the actual battlegrounds, representing an example of a distant linkage in land systems, in our case caused by refugee movements. Temporally, armed conflicts appear to be able to cause a transition of the land-use system into a new state, akin to other drastic socioeconomic shocks.", "author" : [ { "dropping-particle" : "", "family" : "Baumann", "given" : "Matthias", "non-dropping-particle" : "", "parse-names" : false, "suffix" : "" }, { "dropping-particle" : "", "family" : "Radeloff", "given" : "Volker C.", "non-dropping-particle" : "", "parse-names" : false, "suffix" : "" }, { "dropping-particle" : "", "family" : "Avedian", "given" : "Vahagn", "non-dropping-particle" : "", "parse-names" : false, "suffix" : "" }, { "dropping-particle" : "", "family" : "Kuemmerle", "given" : "Tobias", "non-dropping-particle" : "", "parse-names" : false, "suffix" : "" } ], "container-title" : "Regional Environmental Change", "id" : "ITEM-3", "issue" : "8", "issued" : { "date-parts" : [ [ "2015" ] ] }, "page" : "1703-1716", "title" : "Land-use change in the Caucasus during and after the Nagorno-Karabakh conflict", "type" : "article-journal", "volume" : "15" }, "uris" : [ "http://www.mendeley.com/documents/?uuid=a8effac5-debc-3e73-abba-c126724c85de" ] }, { "id" : "ITEM-4", "itemData" : { "DOI" : "10.1046/j.1523-1739.2002.00306.x", "ISBN" : "0888-8892", "ISSN" : "08888892", "abstract" : "Historically, the no-man's land created by human warfare often protected wildlife and habitats by limiting human incursions and human population densities within disputed territories. Relatively few examples of this phenomenon have been identified in conjunction with recent and ongoing wars in developing countries, however. Modern wars and civil strife are typically associated with detrimental effects on wildlife and wildlife habitats. Most cited instances of contemporary war-zone refuges refer to military security areas that are functionally and geographically distinct from actual battlefields or areas subject to armed civil conflicts. The disappearance of the war-zone refuge effect is attributable to modern trends in the scale, intensity, or technologies associated with military conflicts and violent civil strife. Munitions and chemical agents exert both immediate and residual effects, direct and indirect, on wildlife and habitats. Overharvesting of wildlife and vegetation in conflict zones exacerbates existing constraints on the access to natural resources, threatening both the resource base and the livelihoods of local communities dependent on these resources. Socioeconomic studies have identified causative linkages between environmental degradation and violent civil strife, with the scarcity of natural resources fostering the emergence of war and civil conflicts in developing countries. Wars and civil strife create positive feedback that reinforces and amplifies interactions between and among ecosystem vulnerability, resource availability, and violent conflict. Strong and flexible partnerships between local communities, nongovernmental organizations, and international institutions may be a critical factor in mitigating the effects of war on wildlife by helping to maintain continuity in conservation efforts during periods of political instability.", "author" : [ { "dropping-particle" : "", "family" : "Dudley", "given" : "Joseph P.", "non-dropping-particle" : "", "parse-names" : false, "suffix" : "" }, { "dropping-particle" : "", "family" : "Ginsberg", "given" : "Joshua R.", "non-dropping-particle" : "", "parse-names" : false</w:instrText>
      </w:r>
      <w:r w:rsidRPr="00BF42B9">
        <w:rPr>
          <w:lang w:val="es-ES"/>
        </w:rPr>
        <w:instrText>, "suffix" : "" }, { "dropping-particle" : "", "family" : "Plumptre", "given" : "Andrew J.", "non-dropping-particle" : "", "parse-names" : false, "suffix" : "" }, { "dropping-particle" : "", "family" : "Hart", "given" : "John A.", "non-dropping-particle" : "", "parse-names" : false, "suffix" : "" }, { "dropping-particle" : "", "family" : "Campos", "given" : "Liliana C.", "non-dropping-particle" : "", "parse-names" : false, "suffix" : "" } ], "container-title" : "Conservation Biology", "id" : "ITEM-4", "issue" : "2", "issued" : { "date-parts" : [ [ "2002" ] ] }, "page" : "319-329", "title" : "Effects of war and civil strife on wildlife and wildlife habitats", "type" : "article", "volume" : "16" }, "uris" : [ "http://www.mendeley.com/documents/?uuid=53b7248f-9c35-385d-b8e4-fb6897d1aa02" ] } ], "mendeley" : { "formattedCitation" : "(Matthias Baumann, Radeloff, Avedian, &amp; Kuemmerle, 2015; D\u2019Huart, 1996; de Merode et al., 2007; J. P. Dudley, Ginsberg, Plumptre, Hart, &amp; Campos, 2002)", "plainTextFormattedCitation" : "(Matthias Baumann, Radeloff, Avedian, &amp; Kuemmerle, 2015; D\u2019Huart, 1996; de Merode et al., 2007; J. P. Dudley, Ginsberg, Plumptre, Hart, &amp; Campos, 2002)", "previouslyFormattedCitation" : "(Matthias Baumann, Radeloff, Avedian, &amp; Kuemmerle, 2015; D\u2019Huart, 1996; de Merode et al., 2007; J. P. Dudley, Ginsberg, Plumptre, Hart, &amp; Campos, 2002)" }, "properties" : {  }, "schema" : "https://github.com/citation-style-language/schema/raw/master/csl-citation.json" }</w:instrText>
      </w:r>
      <w:r>
        <w:fldChar w:fldCharType="separate"/>
      </w:r>
      <w:r w:rsidRPr="006367D3">
        <w:rPr>
          <w:lang w:val="fr-CH"/>
        </w:rPr>
        <w:t>(Baumann</w:t>
      </w:r>
      <w:r w:rsidR="00027FF8">
        <w:rPr>
          <w:i/>
          <w:lang w:val="fr-CH"/>
        </w:rPr>
        <w:t xml:space="preserve"> et al.</w:t>
      </w:r>
      <w:r w:rsidRPr="006367D3">
        <w:rPr>
          <w:lang w:val="fr-CH"/>
        </w:rPr>
        <w:t xml:space="preserve">, 2015; D’Huart, 1996; de Merode </w:t>
      </w:r>
      <w:r w:rsidR="000D7D89" w:rsidRPr="000D7D89">
        <w:rPr>
          <w:i/>
          <w:lang w:val="fr-CH"/>
        </w:rPr>
        <w:t>et al.</w:t>
      </w:r>
      <w:r w:rsidRPr="006367D3">
        <w:rPr>
          <w:lang w:val="fr-CH"/>
        </w:rPr>
        <w:t>, 2007; Dudley</w:t>
      </w:r>
      <w:r w:rsidR="00027FF8">
        <w:rPr>
          <w:i/>
          <w:lang w:val="fr-CH"/>
        </w:rPr>
        <w:t xml:space="preserve"> et al.</w:t>
      </w:r>
      <w:r w:rsidRPr="006367D3">
        <w:rPr>
          <w:lang w:val="fr-CH"/>
        </w:rPr>
        <w:t>, 2002)</w:t>
      </w:r>
      <w:r>
        <w:fldChar w:fldCharType="end"/>
      </w:r>
      <w:r w:rsidRPr="00BF42B9">
        <w:rPr>
          <w:lang w:val="es-ES"/>
        </w:rPr>
        <w:t xml:space="preserve"> (</w:t>
      </w:r>
      <w:r w:rsidR="00F3202B" w:rsidRPr="00F3202B">
        <w:rPr>
          <w:b/>
          <w:lang w:val="es-ES"/>
        </w:rPr>
        <w:t>Figure 4.37</w:t>
      </w:r>
      <w:r w:rsidRPr="00BF42B9">
        <w:rPr>
          <w:lang w:val="es-ES"/>
        </w:rPr>
        <w:t xml:space="preserve">). </w:t>
      </w:r>
    </w:p>
    <w:p w14:paraId="3969E72A" w14:textId="708A98BC" w:rsidR="0048205B" w:rsidRPr="0060018A" w:rsidRDefault="0048205B" w:rsidP="000226B2">
      <w:pPr>
        <w:pStyle w:val="Caption"/>
      </w:pPr>
      <w:bookmarkStart w:id="1373" w:name="_Ref500723720"/>
      <w:r w:rsidRPr="00D11475">
        <w:t xml:space="preserve">Box </w:t>
      </w:r>
      <w:r>
        <w:rPr>
          <w:noProof w:val="0"/>
        </w:rPr>
        <w:fldChar w:fldCharType="begin"/>
      </w:r>
      <w:r>
        <w:instrText xml:space="preserve"> STYLEREF 1 \s </w:instrText>
      </w:r>
      <w:r>
        <w:rPr>
          <w:noProof w:val="0"/>
        </w:rPr>
        <w:fldChar w:fldCharType="separate"/>
      </w:r>
      <w:r w:rsidR="00B40E12">
        <w:t>4</w:t>
      </w:r>
      <w:r>
        <w:fldChar w:fldCharType="end"/>
      </w:r>
      <w:r>
        <w:t>.</w:t>
      </w:r>
      <w:r>
        <w:rPr>
          <w:noProof w:val="0"/>
        </w:rPr>
        <w:fldChar w:fldCharType="begin"/>
      </w:r>
      <w:r>
        <w:instrText xml:space="preserve"> SEQ Box \* ARABIC \s 1 </w:instrText>
      </w:r>
      <w:r>
        <w:rPr>
          <w:noProof w:val="0"/>
        </w:rPr>
        <w:fldChar w:fldCharType="separate"/>
      </w:r>
      <w:r w:rsidR="00B40E12">
        <w:t>4</w:t>
      </w:r>
      <w:r>
        <w:fldChar w:fldCharType="end"/>
      </w:r>
      <w:bookmarkEnd w:id="1373"/>
      <w:r w:rsidRPr="00D11475">
        <w:t>:</w:t>
      </w:r>
      <w:r w:rsidRPr="0060018A">
        <w:t xml:space="preserve"> Consequences of armed conflicts for biodiversity and nature’s contributions to people</w:t>
      </w:r>
      <w:r>
        <w:t xml:space="preserve"> -</w:t>
      </w:r>
      <w:r w:rsidRPr="0060018A">
        <w:t xml:space="preserve"> example from Ukraine</w:t>
      </w:r>
      <w:r w:rsidR="00804119">
        <w:t>.</w:t>
      </w:r>
    </w:p>
    <w:p w14:paraId="2ED61558" w14:textId="77777777" w:rsidR="0048205B" w:rsidRPr="00A94F9C" w:rsidRDefault="0048205B" w:rsidP="00AE389F">
      <w:pPr>
        <w:rPr>
          <w:sz w:val="20"/>
          <w:szCs w:val="20"/>
        </w:rPr>
      </w:pPr>
      <w:r w:rsidRPr="00A94F9C">
        <w:rPr>
          <w:sz w:val="20"/>
          <w:szCs w:val="20"/>
        </w:rPr>
        <w:t>Since 2014, armed conflict in the eastern region of Ukraine (Luhansk and Donetsk), in addition to a large number of human casualties and the destruction of infrastructure, has led to extensive habitat loss in existing protected areas, largely due to:</w:t>
      </w:r>
    </w:p>
    <w:p w14:paraId="65FD97B3" w14:textId="77777777" w:rsidR="0048205B" w:rsidRPr="00A94F9C" w:rsidRDefault="0048205B" w:rsidP="00AE389F">
      <w:pPr>
        <w:rPr>
          <w:sz w:val="20"/>
          <w:szCs w:val="20"/>
        </w:rPr>
      </w:pPr>
      <w:r w:rsidRPr="00A94F9C">
        <w:rPr>
          <w:sz w:val="20"/>
          <w:szCs w:val="20"/>
        </w:rPr>
        <w:t>(1) Heavy military machinery driving or otherwise operating in protected areas.</w:t>
      </w:r>
    </w:p>
    <w:p w14:paraId="4CB199D9" w14:textId="77777777" w:rsidR="0048205B" w:rsidRPr="00A94F9C" w:rsidRDefault="0048205B" w:rsidP="00AE389F">
      <w:pPr>
        <w:rPr>
          <w:sz w:val="20"/>
          <w:szCs w:val="20"/>
        </w:rPr>
      </w:pPr>
      <w:r w:rsidRPr="00A94F9C">
        <w:rPr>
          <w:sz w:val="20"/>
          <w:szCs w:val="20"/>
        </w:rPr>
        <w:t>(2) Explosions of munitions, resulting in the destruction of vegetation and accumulation of debris and chemicals in soils - primarily sulphur and heavy metals, e.g. experts counted about 15,500 craters from explosions in the regional landscape park "Donetsk ridge".</w:t>
      </w:r>
    </w:p>
    <w:p w14:paraId="54680248" w14:textId="77777777" w:rsidR="0048205B" w:rsidRPr="00A94F9C" w:rsidRDefault="0048205B" w:rsidP="00AE389F">
      <w:pPr>
        <w:rPr>
          <w:sz w:val="20"/>
          <w:szCs w:val="20"/>
        </w:rPr>
      </w:pPr>
      <w:r w:rsidRPr="00A94F9C">
        <w:rPr>
          <w:sz w:val="20"/>
          <w:szCs w:val="20"/>
        </w:rPr>
        <w:t xml:space="preserve">(3) Construction of military infrastructure, e.g. training grounds and trenches, within protected areas. </w:t>
      </w:r>
    </w:p>
    <w:p w14:paraId="352C65F0" w14:textId="77777777" w:rsidR="0048205B" w:rsidRPr="00A94F9C" w:rsidRDefault="0048205B" w:rsidP="00AE389F">
      <w:pPr>
        <w:rPr>
          <w:sz w:val="20"/>
          <w:szCs w:val="20"/>
        </w:rPr>
      </w:pPr>
      <w:r w:rsidRPr="00A94F9C">
        <w:rPr>
          <w:sz w:val="20"/>
          <w:szCs w:val="20"/>
        </w:rPr>
        <w:t xml:space="preserve">(4) Illegal logging for military purposes and fires. Pine forests of the steppe zone of Ukraine are extremely fire-prone. About 3000 fires occurred in the military zone within </w:t>
      </w:r>
      <w:r>
        <w:rPr>
          <w:sz w:val="20"/>
          <w:szCs w:val="20"/>
        </w:rPr>
        <w:t>protected areas</w:t>
      </w:r>
      <w:r w:rsidRPr="00A94F9C">
        <w:rPr>
          <w:sz w:val="20"/>
          <w:szCs w:val="20"/>
        </w:rPr>
        <w:t xml:space="preserve"> during 2014. Roughly half of all protected areas in the war zone are fire-damaged. </w:t>
      </w:r>
    </w:p>
    <w:p w14:paraId="034F839B" w14:textId="77777777" w:rsidR="0048205B" w:rsidRPr="00A94F9C" w:rsidRDefault="0048205B" w:rsidP="00AE389F">
      <w:pPr>
        <w:rPr>
          <w:sz w:val="20"/>
          <w:szCs w:val="20"/>
        </w:rPr>
      </w:pPr>
      <w:r w:rsidRPr="00A94F9C">
        <w:rPr>
          <w:sz w:val="20"/>
          <w:szCs w:val="20"/>
        </w:rPr>
        <w:t xml:space="preserve">(5) Illegal logging by local people for domestic needs, associated with the destruction of regional heating systems and gas supply; as well as for the construction of defensive infrastructure. This has resulted in intensified wind erosion and dust storms. </w:t>
      </w:r>
    </w:p>
    <w:p w14:paraId="1C787580" w14:textId="77777777" w:rsidR="0048205B" w:rsidRPr="00A94F9C" w:rsidRDefault="0048205B" w:rsidP="00AE389F">
      <w:pPr>
        <w:rPr>
          <w:sz w:val="20"/>
          <w:szCs w:val="20"/>
        </w:rPr>
      </w:pPr>
      <w:r w:rsidRPr="00A94F9C">
        <w:rPr>
          <w:sz w:val="20"/>
          <w:szCs w:val="20"/>
        </w:rPr>
        <w:t xml:space="preserve">(6) Use of </w:t>
      </w:r>
      <w:r>
        <w:rPr>
          <w:sz w:val="20"/>
          <w:szCs w:val="20"/>
        </w:rPr>
        <w:t>protected areas</w:t>
      </w:r>
      <w:r w:rsidRPr="00A94F9C">
        <w:rPr>
          <w:sz w:val="20"/>
          <w:szCs w:val="20"/>
        </w:rPr>
        <w:t xml:space="preserve"> for waste storage/ dumping.</w:t>
      </w:r>
    </w:p>
    <w:p w14:paraId="54407F13" w14:textId="74824F9D" w:rsidR="0048205B" w:rsidRDefault="0048205B" w:rsidP="00AE389F">
      <w:pPr>
        <w:rPr>
          <w:sz w:val="20"/>
          <w:szCs w:val="20"/>
        </w:rPr>
      </w:pPr>
      <w:r w:rsidRPr="00A94F9C">
        <w:rPr>
          <w:sz w:val="20"/>
          <w:szCs w:val="20"/>
        </w:rPr>
        <w:t xml:space="preserve">In addition, much of the institutional framework underpinning </w:t>
      </w:r>
      <w:r>
        <w:rPr>
          <w:sz w:val="20"/>
          <w:szCs w:val="20"/>
        </w:rPr>
        <w:t>protected area</w:t>
      </w:r>
      <w:r w:rsidRPr="00A94F9C">
        <w:rPr>
          <w:sz w:val="20"/>
          <w:szCs w:val="20"/>
        </w:rPr>
        <w:t xml:space="preserve"> governance and management in the annexed areas has been lost, and many employees have resigned. The war has also indirectly led to major reductions in national budgets for </w:t>
      </w:r>
      <w:r>
        <w:rPr>
          <w:sz w:val="20"/>
          <w:szCs w:val="20"/>
        </w:rPr>
        <w:t>protected areas</w:t>
      </w:r>
      <w:r w:rsidRPr="00A94F9C">
        <w:rPr>
          <w:sz w:val="20"/>
          <w:szCs w:val="20"/>
        </w:rPr>
        <w:t xml:space="preserve">, both within and outside of the conflict zone </w:t>
      </w:r>
      <w:r w:rsidRPr="00A94F9C">
        <w:rPr>
          <w:sz w:val="20"/>
          <w:szCs w:val="20"/>
        </w:rPr>
        <w:fldChar w:fldCharType="begin" w:fldLock="1"/>
      </w:r>
      <w:r w:rsidRPr="00A94F9C">
        <w:rPr>
          <w:sz w:val="20"/>
          <w:szCs w:val="20"/>
        </w:rPr>
        <w:instrText>ADDIN CSL_CITATION { "citationItems" : [ { "id" : "ITEM-1", "itemData" : { "author" : [ { "dropping-particle" : "", "family" : "Melen\u2019-Zabramna", "given" : "Ol'ha", "non-dropping-particle" : "", "parse-names" : false, "suffix" : "" }, { "dropping-particle" : "", "family" : "Shutiak", "given" : "Sofia", "non-dropping-particle" : "", "parse-names" : false, "suffix" : "" }, { "dropping-particle" : "", "family" : "Voytsikhovska", "given" : "Alla", "non-dropping-particle" : "", "parse-names" : false, "suffix" : "" }, { "dropping-particle" : "", "family" : "Vasyliuk", "given" : "Oleksiy", "non-dropping-particle" : "", "parse-names" : false, "suffix" : "" }, { "dropping-particle" : "", "family" : "Norenko", "given" : "Kateryna", "non-dropping-particle" : "", "parse-names" : false, "suffix" : "" }, { "dropping-particle" : "", "family" : "Nahorna", "given" : "Oksana", "non-dropping-particle" : "", "parse-names" : false, "suffix" : "" } ], "editor" : [ { "dropping-particle" : "", "family" : "Kravchenko O", "given" : "", "non-dropping-particle" : "", "parse-names" : false, "suffix" : "" } ], "id" : "ITEM-1", "issued" : { "date-parts" : [ [ "2015" ] ] }, "publisher" : "EPL", "publisher-place" : "Lviv", "title" : "Military Conflict in Eastern Ukraine \u2014 Civilization Challenges to Humanity", "type" : "report" }, "uris" : [ "http://www.mendeley.com/documents/?uuid=8f432907-037b-3599-a342-2a3d3d96574b" ] } ], "mendeley" : { "formattedCitation" : "(Melen\u2019-Zabramna et al., 2015)", "plainTextFormattedCitation" : "(Melen\u2019-Zabramna et al., 2015)", "previouslyFormattedCitation" : "(Melen\u2019-Zabramna et al., 2015)" }, "properties" : {  }, "schema" : "https://github.com/citation-style-language/schema/raw/master/csl-citation.json" }</w:instrText>
      </w:r>
      <w:r w:rsidRPr="00A94F9C">
        <w:rPr>
          <w:sz w:val="20"/>
          <w:szCs w:val="20"/>
        </w:rPr>
        <w:fldChar w:fldCharType="separate"/>
      </w:r>
      <w:r w:rsidRPr="00A94F9C">
        <w:rPr>
          <w:sz w:val="20"/>
          <w:szCs w:val="20"/>
        </w:rPr>
        <w:t xml:space="preserve">(Melen’-Zabramna </w:t>
      </w:r>
      <w:r w:rsidR="000D7D89" w:rsidRPr="000D7D89">
        <w:rPr>
          <w:i/>
          <w:sz w:val="20"/>
          <w:szCs w:val="20"/>
        </w:rPr>
        <w:t>et al.</w:t>
      </w:r>
      <w:r w:rsidRPr="00A94F9C">
        <w:rPr>
          <w:sz w:val="20"/>
          <w:szCs w:val="20"/>
        </w:rPr>
        <w:t>, 2015)</w:t>
      </w:r>
      <w:r w:rsidRPr="00A94F9C">
        <w:rPr>
          <w:sz w:val="20"/>
          <w:szCs w:val="20"/>
        </w:rPr>
        <w:fldChar w:fldCharType="end"/>
      </w:r>
      <w:r w:rsidRPr="00A94F9C">
        <w:rPr>
          <w:sz w:val="20"/>
          <w:szCs w:val="20"/>
        </w:rPr>
        <w:t>.</w:t>
      </w:r>
    </w:p>
    <w:p w14:paraId="4957E8FF" w14:textId="7717F4A1" w:rsidR="0048205B" w:rsidRDefault="0048205B" w:rsidP="00AE389F">
      <w:pPr>
        <w:rPr>
          <w:b/>
          <w:sz w:val="20"/>
          <w:szCs w:val="20"/>
        </w:rPr>
      </w:pPr>
      <w:r w:rsidRPr="00A94F9C">
        <w:rPr>
          <w:b/>
          <w:sz w:val="20"/>
          <w:szCs w:val="20"/>
        </w:rPr>
        <w:t>End of Box 4.4</w:t>
      </w:r>
    </w:p>
    <w:p w14:paraId="2F7BEBA2" w14:textId="559FF0CC" w:rsidR="00D76E01" w:rsidRDefault="00D76E01" w:rsidP="00D76E01">
      <w:pPr>
        <w:rPr>
          <w:lang w:val="en-US"/>
        </w:rPr>
      </w:pPr>
    </w:p>
    <w:p w14:paraId="7ABF82F2" w14:textId="017DC306" w:rsidR="00062B75" w:rsidRPr="00D76E01" w:rsidRDefault="00062B75" w:rsidP="00D76E01">
      <w:pPr>
        <w:rPr>
          <w:lang w:val="en-US"/>
        </w:rPr>
      </w:pPr>
      <w:r>
        <w:rPr>
          <w:lang w:eastAsia="en-GB"/>
        </w:rPr>
        <w:lastRenderedPageBreak/>
        <w:drawing>
          <wp:inline distT="0" distB="0" distL="0" distR="0" wp14:anchorId="50AF6604" wp14:editId="79C0B2BA">
            <wp:extent cx="5759450" cy="5772785"/>
            <wp:effectExtent l="0" t="0" r="0" b="0"/>
            <wp:docPr id="915" name="Picture 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8"/>
                    <a:stretch>
                      <a:fillRect/>
                    </a:stretch>
                  </pic:blipFill>
                  <pic:spPr>
                    <a:xfrm>
                      <a:off x="0" y="0"/>
                      <a:ext cx="5759450" cy="5772785"/>
                    </a:xfrm>
                    <a:prstGeom prst="rect">
                      <a:avLst/>
                    </a:prstGeom>
                  </pic:spPr>
                </pic:pic>
              </a:graphicData>
            </a:graphic>
          </wp:inline>
        </w:drawing>
      </w:r>
    </w:p>
    <w:p w14:paraId="47175C6C" w14:textId="77777777" w:rsidR="0048205B" w:rsidRPr="00A94F9C" w:rsidRDefault="0048205B" w:rsidP="00AE389F"/>
    <w:p w14:paraId="664176A5" w14:textId="77777777" w:rsidR="0048205B" w:rsidRPr="00E13B98" w:rsidRDefault="0048205B" w:rsidP="0048184E">
      <w:pPr>
        <w:pStyle w:val="Heading5"/>
        <w:tabs>
          <w:tab w:val="left" w:pos="993"/>
        </w:tabs>
        <w:spacing w:line="240" w:lineRule="auto"/>
      </w:pPr>
      <w:bookmarkStart w:id="1374" w:name="_Toc519514783"/>
      <w:r w:rsidRPr="00E13B98">
        <w:t>Landscape and habitat restoration</w:t>
      </w:r>
      <w:bookmarkEnd w:id="1374"/>
    </w:p>
    <w:p w14:paraId="787188DB" w14:textId="2C18D402" w:rsidR="0048205B" w:rsidRDefault="0048205B" w:rsidP="00AE389F">
      <w:r w:rsidRPr="00E13B98">
        <w:t>Landscape and habitat restoration</w:t>
      </w:r>
      <w:r w:rsidRPr="00E13B98">
        <w:rPr>
          <w:i/>
        </w:rPr>
        <w:t xml:space="preserve"> </w:t>
      </w:r>
      <w:r w:rsidRPr="00E13B98">
        <w:t>offers opportunities for nature conservation and protected area development. For</w:t>
      </w:r>
      <w:r>
        <w:t xml:space="preserve"> </w:t>
      </w:r>
      <w:r w:rsidRPr="00E13B98">
        <w:t xml:space="preserve">certain habitat types, restoration activities are prescribed to secure sufficient areas for protection and for meeting Aichi Biodiversity Target 11. High rates of land conversion, including loss of cultural landscape habitats dependent on traditional land use </w:t>
      </w:r>
      <w:r>
        <w:fldChar w:fldCharType="begin" w:fldLock="1"/>
      </w:r>
      <w:r>
        <w:instrText>ADDIN CSL_CITATION { "citationItems" : [ { "id" : "ITEM-1", "itemData" : { "author" : [ { "dropping-particle" : "", "family" : "Hartl", "given" : "T", "non-dropping-particle" : "", "parse-names" : false, "suffix" : "" }, { "dropping-particle" : "", "family" : "Pleininger", "given" : "T", "non-dropping-particle" : "", "parse-names" : false, "suffix" : "" } ], "id" : "ITEM-1", "issued" : { "date-parts" : [ [ "2014" ] ] }, "number-of-pages" : "322", "publisher" : "Routledge", "title" : "European Wood-pastures in Transition: A Social-ecological Approach", "type" : "book" }, "uris" : [ "http://www.mendeley.com/documents/?uuid=014f4c68-55ee-450a-8872-3092125dc65c" ] } ], "mendeley" : { "formattedCitation" : "(Hartl &amp; Pleininger, 2014)", "plainTextFormattedCitation" : "(Hartl &amp; Pleininger, 2014)", "previouslyFormattedCitation" : "(Hartl &amp; Pleininger, 2014)" }, "properties" : {  }, "schema" : "https://github.com/citation-style-language/schema/raw/master/csl-citation.json" }</w:instrText>
      </w:r>
      <w:r>
        <w:fldChar w:fldCharType="separate"/>
      </w:r>
      <w:r w:rsidRPr="0056383D">
        <w:t>(Hart</w:t>
      </w:r>
      <w:r w:rsidR="00027FF8">
        <w:t>e</w:t>
      </w:r>
      <w:r w:rsidRPr="0056383D">
        <w:t>l &amp; Pli</w:t>
      </w:r>
      <w:r w:rsidR="00027FF8">
        <w:t>e</w:t>
      </w:r>
      <w:r w:rsidRPr="0056383D">
        <w:t>ninger, 2014)</w:t>
      </w:r>
      <w:r>
        <w:fldChar w:fldCharType="end"/>
      </w:r>
      <w:r w:rsidRPr="00E13B98">
        <w:t xml:space="preserve"> and the expansion of modern forestry into remnants of natural forests in the northern part of Western Europe </w:t>
      </w:r>
      <w:r>
        <w:fldChar w:fldCharType="begin" w:fldLock="1"/>
      </w:r>
      <w:r>
        <w:instrText>ADDIN CSL_CITATION { "citationItems" : [ { "id" : "ITEM-1", "itemData" : { "DOI" : "10.1139/cjfr-2016-0516", "ISSN" : "0045-5067", "abstract" : "Spatial segregation of different forest landscape functions can accommodate rival forestry objectives more comprehensively than integrated approaches. Russia has a unique history of forest zoning separating production and environmental functions. However, the Russian Forest Code of 2006 increased the focus on wood production. We reviewed the history of zoning policy in Russia and assessed if the recent policy change affected logging rates and conservation of riparian forests. Using Russia\u2019s Komi Republic as a case study, we specifically assessed (i) if policy change led to increased logging near streams, (ii) if logging rates were different in headwaters vs. main rivers, and (iii) how logging changed among catchments with different accessibility to logging. Using a global open-access remote sensing dataset, we compared mean annual forest loss as a proxy of logging rates in 10 large forested catchments in the Komi Republic in one period with strict zoning policy (2000\u20132006) and one with moderate zoning pol...", "author" : [ { "dropping-particle" : "", "family" : "Naumov", "given" : "Vladimir", "non-dropping-particle" : "", "parse-names" : false, "suffix" : "" }, { "dropping-particle" : "", "family" : "Angelstam", "given" : "Per", "non-dropping-particle" : "", "parse-names" : false, "suffix" : "" }, { "dropping-particle" : "", "family" : "Elbakidze", "given" : "Marine", "non-dropping-particle" : "", "parse-names" : false, "suffix" : "" } ], "container-title" : "Canadian Journal of Forest Research", "id" : "ITEM-1", "issue" : "10", "issued" : { "date-parts" : [ [ "2017", "10" ] ] }, "page" : "1339-1349", "publisher" : " NRC Research Press", "title" : "Satisfying rival forestry objectives in the Komi Republic: effects of Russian zoning policy change on wood production and riparian forest conservation", "type" : "article-journal", "volume" : "47" }, "uris" : [ "http://www.mendeley.com/documents/?uuid=4abfd465-7fca-3dec-8bb9-740888a2625c" ] } ], "mendeley" : { "formattedCitation" : "(Naumov et al., 2017)", "plainTextFormattedCitation" : "(Naumov et al., 2017)", "previouslyFormattedCitation" : "(Naumov et al., 2017)" }, "properties" : {  }, "schema" : "https://github.com/citation-style-language/schema/raw/master/csl-citation.json" }</w:instrText>
      </w:r>
      <w:r>
        <w:fldChar w:fldCharType="separate"/>
      </w:r>
      <w:r w:rsidRPr="008C35D4">
        <w:t xml:space="preserve">(Naumov </w:t>
      </w:r>
      <w:r w:rsidR="000D7D89" w:rsidRPr="000D7D89">
        <w:rPr>
          <w:i/>
        </w:rPr>
        <w:t>et al.</w:t>
      </w:r>
      <w:r w:rsidRPr="008C35D4">
        <w:t>, 2017)</w:t>
      </w:r>
      <w:r>
        <w:fldChar w:fldCharType="end"/>
      </w:r>
      <w:r w:rsidRPr="00E13B98">
        <w:t xml:space="preserve">, implies the continued loss of high-quality areas suitable for protection. Lack of suitable areas combined with demands for efficient use of limited resources for protection leads to the consideration of sites/areas of lower natural values in terms of biodiversity and nature’s contributions to people. This includes, for example, expanding existing reserves with adjacent areas of lower conservation value, but providing long-term benefits by succession or active conservation </w:t>
      </w:r>
      <w:r w:rsidRPr="0056383D">
        <w:fldChar w:fldCharType="begin" w:fldLock="1"/>
      </w:r>
      <w:r>
        <w:instrText>ADDIN CSL_CITATION { "citationItems" : [ { "id" : "ITEM-1", "itemData" : { "DOI" : "10.1016/j.biocon.2008.03.022", "ISSN" : "00063207", "author" : [ { "dropping-particle" : "", "family" : "Polasky", "given" : "Stephen", "non-dropping-particle" : "", "parse-names" : false, "suffix" : "" }, { "dropping-particle" : "", "family" : "Nelson", "given" : "Erik", "non-dropping-particle" : "", "parse-names" : false, "suffix" : "" }, { "dropping-particle" : "", "family" : "Camm", "given" : "Jeff", "non-dropping-particle" : "", "parse-names" : false, "suffix" : "" }, { "dropping-particle" : "", "family" : "Csuti", "given" : "Blair", "non-dropping-particle" : "", "parse-names" : false, "suffix" : "" }, { "dropping-particle" : "", "family" : "Fackler", "given" : "Paul", "non-dropping-particle" : "", "parse-names" : false, "suffix" : "" }, { "dropping-particle" : "", "family" : "Lonsdorf", "given" : "Eric", "non-dropping-particle" : "", "parse-names" : false, "suffix" : "" }, { "dropping-particle" : "", "family" : "Montgomery", "given" : "Claire", "non-dropping-particle" : "", "parse-names" : false, "suffix" : "" }, { "dropping-particle" : "", "family" : "White", "given" : "Denis", "non-dropping-particle" : "", "parse-names" : false, "suffix" : "" }, { "dropping-particle" : "", "family" : "Arthur", "given" : "Jeff", "non-dropping-particle" : "", "parse-names" : false, "suffix" : "" }, { "dropping-particle" : "", "family" : "Garber-Yonts", "given" : "Brian", "non-dropping-particle" : "", "parse-names" : false, "suffix" : "" }, { "dropping-particle" : "", "family" : "Haight", "given" : "Robert", "non-dropping-particle" : "", "parse-names" : false, "suffix" : "" }, { "dropping-particle" : "", "family" : "Kagan", "given" : "Jimmy", "non-dropping-particle" : "", "parse-names" : false, "suffix" : "" }, { "dropping-particle" : "", "family" : "Starfield", "given" : "Anthony", "non-dropping-particle" : "", "parse-names" : false, "suffix" : "" }, { "dropping-particle" : "", "family" : "Tobalske", "given" : "Claudine", "non-dropping-particle" : "", "parse-names" : false, "suffix" : "" } ], "container-title" : "Biological Conservation", "id" : "ITEM-1", "issue" : "6", "issued" : { "date-parts" : [ [ "2008", "6" ] ] }, "page" : "1505-1524", "title" : "Where to put things? Spatial land management to sustain biodiversity and economic returns", "type" : "article-journal", "volume" : "141" }, "uris" : [ "http://www.mendeley.com/documents/?uuid=d4ac1afb-0293-42cb-b973-73545b8d6c20" ] }, { "id" : "ITEM-2", "itemData" : { "DOI" : "10.1016/j.jenvman.2016.05.057", "ISSN" : "03014797", "author" : [ { "dropping-particle" : "", "family" : "Mazziotta", "given" : "Adriano", "non-dropping-particle" : "", "parse-names" : false, "suffix" : "" }, { "dropping-particle" : "", "family" : "Pouzols", "given" : "Federico Montesino", "non-dropping-particle" : "", "parse-names" : false, "suffix" : "" }, { "dropping-particle" : "", "family" : "M\u00f6nkk\u00f6nen", "given" : "Mikko", "non-dropping-particle" : "", "parse-names" : false, "suffix" : "" }, { "dropping-particle" : "", "family" : "Kotiaho", "given" : "Janne S.", "non-dropping-particle" : "", "parse-names" : false, "suffix" : "" }, { "dropping-particle" : "", "family" : "Strandman", "given" : "Harri", "non-dropping-particle" : "", "parse-names" : false, "suffix" : "" }, { "dropping-particle" : "", "family" : "Moilanen", "given" : "Atte", "non-dropping-particle" : "", "parse-names" : false, "suffix" : "" } ], "container-title" : "Journal of Environmental Management", "id" : "ITEM-2", "issued" : { "date-parts" : [ [ "2016", "9" ] ] }, "page" : "366-374", "title" : "Optimal conservation resource allocation under variable economic and ecological time discounting rates in boreal forest", "type" : "article-journal", "volume" : "180" }, "uris" : [ "http://www.mendeley.com/documents/?uuid=1d5b84e5-9b8a-4f95-b6dc-f5b34d694a70" ] } ], "mendeley" : { "formattedCitation" : "(Mazziotta et al., 2016; Polasky et al., 2008)", "plainTextFormattedCitation" : "(Mazziotta et al., 2016; Polasky et al., 2008)", "previouslyFormattedCitation" : "(Mazziotta et al., 2016; Polasky et al., 2008)" }, "properties" : {  }, "schema" : "https://github.com/citation-style-language/schema/raw/master/csl-citation.json" }</w:instrText>
      </w:r>
      <w:r w:rsidRPr="0056383D">
        <w:fldChar w:fldCharType="separate"/>
      </w:r>
      <w:r w:rsidRPr="0056383D">
        <w:rPr>
          <w:lang w:val="fr-CH"/>
        </w:rPr>
        <w:t xml:space="preserve">(Mazziotta </w:t>
      </w:r>
      <w:r w:rsidR="000D7D89" w:rsidRPr="000D7D89">
        <w:rPr>
          <w:i/>
          <w:lang w:val="fr-CH"/>
        </w:rPr>
        <w:t>et al.</w:t>
      </w:r>
      <w:r w:rsidRPr="0056383D">
        <w:rPr>
          <w:lang w:val="fr-CH"/>
        </w:rPr>
        <w:t xml:space="preserve">, 2016; Polasky </w:t>
      </w:r>
      <w:r w:rsidR="000D7D89" w:rsidRPr="000D7D89">
        <w:rPr>
          <w:i/>
          <w:lang w:val="fr-CH"/>
        </w:rPr>
        <w:t>et al.</w:t>
      </w:r>
      <w:r w:rsidRPr="0056383D">
        <w:rPr>
          <w:lang w:val="fr-CH"/>
        </w:rPr>
        <w:t>, 2008)</w:t>
      </w:r>
      <w:r w:rsidRPr="0056383D">
        <w:fldChar w:fldCharType="end"/>
      </w:r>
      <w:r w:rsidRPr="00E13B98">
        <w:t xml:space="preserve"> (</w:t>
      </w:r>
      <w:r w:rsidR="00F3202B" w:rsidRPr="00F3202B">
        <w:rPr>
          <w:b/>
        </w:rPr>
        <w:t>Figure 4.38</w:t>
      </w:r>
      <w:r w:rsidRPr="00E13B98">
        <w:t>).</w:t>
      </w:r>
    </w:p>
    <w:p w14:paraId="3328C514" w14:textId="20EDCE5F" w:rsidR="00062B75" w:rsidRPr="001A4AA8" w:rsidRDefault="00062B75" w:rsidP="001A4AA8">
      <w:pPr>
        <w:rPr>
          <w:lang w:val="en-US"/>
        </w:rPr>
      </w:pPr>
      <w:r>
        <w:rPr>
          <w:lang w:eastAsia="en-GB"/>
        </w:rPr>
        <w:lastRenderedPageBreak/>
        <w:drawing>
          <wp:inline distT="0" distB="0" distL="0" distR="0" wp14:anchorId="5E12D93E" wp14:editId="18E8F328">
            <wp:extent cx="5759450" cy="6677660"/>
            <wp:effectExtent l="0" t="0" r="0" b="8890"/>
            <wp:docPr id="916" name="Picture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9"/>
                    <a:stretch>
                      <a:fillRect/>
                    </a:stretch>
                  </pic:blipFill>
                  <pic:spPr>
                    <a:xfrm>
                      <a:off x="0" y="0"/>
                      <a:ext cx="5759450" cy="6677660"/>
                    </a:xfrm>
                    <a:prstGeom prst="rect">
                      <a:avLst/>
                    </a:prstGeom>
                  </pic:spPr>
                </pic:pic>
              </a:graphicData>
            </a:graphic>
          </wp:inline>
        </w:drawing>
      </w:r>
    </w:p>
    <w:p w14:paraId="70F6F2B2" w14:textId="33FFDDE1" w:rsidR="0048205B" w:rsidRDefault="0048205B" w:rsidP="00AE389F">
      <w:r w:rsidRPr="00E13B98">
        <w:t>The restoration of degraded land is a part of the Strategic Plan for Biodiversity 2011-2020 (specifically Aichi Biodiversity Target 15</w:t>
      </w:r>
      <w:r>
        <w:t xml:space="preserve"> – “e</w:t>
      </w:r>
      <w:r w:rsidRPr="00982D84">
        <w:t>cosystems restored and resilience enhanced</w:t>
      </w:r>
      <w:r>
        <w:t>”</w:t>
      </w:r>
      <w:r w:rsidRPr="00E13B98">
        <w:t xml:space="preserve">) and is included in the </w:t>
      </w:r>
      <w:r>
        <w:t>European Union’s</w:t>
      </w:r>
      <w:r w:rsidRPr="00D55D68">
        <w:t xml:space="preserve"> </w:t>
      </w:r>
      <w:r>
        <w:t>b</w:t>
      </w:r>
      <w:r w:rsidRPr="00D55D68">
        <w:t xml:space="preserve">iodiversity </w:t>
      </w:r>
      <w:r>
        <w:t>s</w:t>
      </w:r>
      <w:r w:rsidRPr="00D55D68">
        <w:t>trategy</w:t>
      </w:r>
      <w:r w:rsidRPr="00E13B98">
        <w:t xml:space="preserve">; both calling for restoration of at least 15% of degraded ecosystems. Degraded lands may offer multiple opportunities for restoration projects, including lower land prices, fewer current users and greater support for active management interventions, lower perceived risks, and greater institutional flexibility </w:t>
      </w:r>
      <w:r>
        <w:fldChar w:fldCharType="begin" w:fldLock="1"/>
      </w:r>
      <w:r>
        <w:instrText>ADDIN CSL_CITATION { "citationItems" : [ { "id" : "ITEM-1", "itemData" : { "DOI" : "10.1016/j.jenvman.2017.03.019", "ISSN" : "03014797", "author" : [ { "dropping-particle" : "", "family" : "Dawson", "given" : "Lucas", "non-dropping-particle" : "", "parse-names" : false, "suffix" : "" }, { "dropping-particle" : "", "family" : "Elbakidze", "given" : "Marine", "non-dropping-particle" : "", "parse-names" : false, "suffix" : "" }, { "dropping-particle" : "", "family" : "Angelstam", "given" : "Per", "non-dropping-particle" : "", "parse-names" : false, "suffix" : "" }, { "dropping-particle" : "", "family" : "Gordon", "given" : "Johanna", "non-dropping-particle" : "", "parse-names" : false, "suffix" : "" } ], "container-title" : "Journal of Environmental Management", "id" : "ITEM-1", "issued" : { "date-parts" : [ [ "2017", "7", "15" ] ] }, "page" : "24-40", "publisher" : "Academic Press", "title" : "Governance and management dynamics of landscape restoration at multiple scales: Learning from successful environmental managers in Sweden", "type" : "article-journal", "volume" : "197" }, "uris" : [ "http://www.mendeley.com/documents/?uuid=a20c7a76-e9e9-3684-a7f4-593e3db7272c" ] } ], "mendeley" : { "formattedCitation" : "(Dawson, Elbakidze, Angelstam, &amp; Gordon, 2017)", "plainTextFormattedCitation" : "(Dawson, Elbakidze, Angelstam, &amp; Gordon, 2017)", "previouslyFormattedCitation" : "(Dawson, Elbakidze, Angelstam, &amp; Gordon, 2017)" }, "properties" : {  }, "schema" : "https://github.com/citation-style-language/schema/raw/master/csl-citation.json" }</w:instrText>
      </w:r>
      <w:r>
        <w:fldChar w:fldCharType="separate"/>
      </w:r>
      <w:r w:rsidRPr="007F238F">
        <w:t>(Dawson</w:t>
      </w:r>
      <w:r w:rsidR="00027FF8">
        <w:rPr>
          <w:i/>
        </w:rPr>
        <w:t xml:space="preserve"> et al.</w:t>
      </w:r>
      <w:r w:rsidRPr="007F238F">
        <w:t>, 2017)</w:t>
      </w:r>
      <w:r>
        <w:fldChar w:fldCharType="end"/>
      </w:r>
      <w:r w:rsidRPr="00E13B98">
        <w:t xml:space="preserve">. </w:t>
      </w:r>
    </w:p>
    <w:p w14:paraId="4CC99C69" w14:textId="77777777" w:rsidR="0048205B" w:rsidRPr="00E13B98" w:rsidRDefault="0048205B" w:rsidP="00AE389F"/>
    <w:p w14:paraId="6D824AD3" w14:textId="77777777" w:rsidR="0048205B" w:rsidRPr="00E13B98" w:rsidRDefault="0048205B" w:rsidP="0048184E">
      <w:pPr>
        <w:pStyle w:val="Heading5"/>
        <w:tabs>
          <w:tab w:val="left" w:pos="993"/>
        </w:tabs>
        <w:spacing w:line="240" w:lineRule="auto"/>
      </w:pPr>
      <w:bookmarkStart w:id="1375" w:name="_Toc519514784"/>
      <w:r w:rsidRPr="00E13B98">
        <w:t>Tourism</w:t>
      </w:r>
      <w:bookmarkEnd w:id="1375"/>
    </w:p>
    <w:p w14:paraId="3A7D62F5" w14:textId="26E25A3A" w:rsidR="0048205B" w:rsidRPr="00E13B98" w:rsidRDefault="0048205B" w:rsidP="00AE389F">
      <w:r w:rsidRPr="00E13B98">
        <w:t xml:space="preserve">Tourism opportunities can provide a political incentive for protected area establishment, due to the possibility of offsetting protection costs with sought-after rural socio-economic development </w:t>
      </w:r>
      <w:r>
        <w:lastRenderedPageBreak/>
        <w:fldChar w:fldCharType="begin" w:fldLock="1"/>
      </w:r>
      <w:r>
        <w:instrText>ADDIN CSL_CITATION { "citationItems" : [ { "id" : "ITEM-1", "itemData" : { "DOI" : "10.1080/09669580508668573", "ISSN" : "0966-9582", "author" : [ { "dropping-particle" : "", "family" : "Svoronou", "given" : "Eleni", "non-dropping-particle" : "", "parse-names" : false, "suffix" : "" }, { "dropping-particle" : "", "family" : "Holden", "given" : "Andrew", "non-dropping-particle" : "", "parse-names" : false, "suffix" : "" } ], "container-title" : "Journal of Sustainable Tourism", "id" : "ITEM-1", "issue" : "5", "issued" : { "date-parts" : [ [ "2005", "9", "15" ] ] }, "page" : "456-467", "title" : "Ecotourism as a Tool for Nature Conservation: The Role of WWF Greece in the Dadia-Lefkimi-Soufli Forest Reserve in Greece", "type" : "article-journal", "volume" : "13" }, "uris" : [ "http://www.mendeley.com/documents/?uuid=84e99847-9843-4aa5-9133-80e7f680d212" ] }, { "id" : "ITEM-2", "itemData" : { "DOI" : "10.1080/17451590609618156", "ISSN" : "1745-1604", "author" : [ { "dropping-particle" : "", "family" : "Zachrisson", "given" : "Anna", "non-dropping-particle" : "", "parse-names" : false, "suffix" : "" }, { "dropping-particle" : "", "family" : "Sandell", "given" : "Klas", "non-dropping-particle" : "", "parse-names" : false, "suffix" : "" }, { "dropping-particle" : "", "family" : "Fredman", "given" : "Peter", "non-dropping-particle" : "", "parse-names" : false, "suffix" : "" }, { "dropping-particle" : "", "family" : "Eckerberg", "given" : "Katarina", "non-dropping-particle" : "", "parse-names" : false, "suffix" : "" } ], "container-title" : "International Journal of Biodiversity Science &amp; Management", "id" : "ITEM-2", "issue" : "4", "issued" : { "date-parts" : [ [ "2006", "12", "23" ] ] }, "page" : "350-358", "title" : "Tourism and protected areas: motives, actors and processes", "type" : "article-journal", "volume" : "2" }, "uris" : [ "http://www.mendeley.com/documents/?uuid=39f101ec-af13-4894-b4f3-3beaf3616f8c" ] }, { "id" : "ITEM-3", "itemData" : { "author" : [ { "dropping-particle" : "V", "family" : "Sevastiyanov", "given" : "Dmitry", "non-dropping-particle" : "", "parse-names" : false, "suffix" : "" }, { "dropping-particle" : "", "family" : "Colpaert", "given" : "A", "non-dropping-particle" : "", "parse-names" : false, "suffix" : "" }, { "dropping-particle" : "", "family" : "Korostelyov", "given" : "E", "non-dropping-particle" : "", "parse-names" : false, "suffix" : "" }, { "dropping-particle" : "", "family" : "Mulyava", "given" : "O", "non-dropping-particle" : "", "parse-names" : false, "suffix" : "" }, { "dropping-particle" : "", "family" : "Shitova", "given" : "L", "non-dropping-particle" : "", "parse-names" : false, "suffix" : "" } ], "container-title" : "Nordia Geographical Publications", "id" : "ITEM-3", "issue" : "1", "issued" : { "date-parts" : [ [ "2014" ] ] }, "page" : "27-38", "title" : "Management of tourism and recreation possibilities for the sustainable development of the north-western border region in Russia", "type" : "article-journal", "volume" : "43" }, "uris" : [ "http://www.mendeley.com/documents/?uuid=b7d64348-d2d8-4bd5-a142-d3d98a20a09d" ] } ], "mendeley" : { "formattedCitation" : "(Sevastiyanov, Colpaert, Korostelyov, Mulyava, &amp; Shitova, 2014; Svoronou &amp; Holden, 2005; Zachrisson, Sandell, Fredman, &amp; Eckerberg, 2006)", "plainTextFormattedCitation" : "(Sevastiyanov, Colpaert, Korostelyov, Mulyava, &amp; Shitova, 2014; Svoronou &amp; Holden, 2005; Zachrisson, Sandell, Fredman, &amp; Eckerberg, 2006)", "previouslyFormattedCitation" : "(Sevastiyanov, Colpaert, Korostelyov, Mulyava, &amp; Shitova, 2014; Svoronou &amp; Holden, 2005; Zachrisson, Sandell, Fredman, &amp; Eckerberg, 2006)" }, "properties" : {  }, "schema" : "https://github.com/citation-style-language/schema/raw/master/csl-citation.json" }</w:instrText>
      </w:r>
      <w:r>
        <w:fldChar w:fldCharType="separate"/>
      </w:r>
      <w:r w:rsidRPr="007F238F">
        <w:t>(Sevastiyanov</w:t>
      </w:r>
      <w:r w:rsidR="00027FF8">
        <w:rPr>
          <w:i/>
        </w:rPr>
        <w:t xml:space="preserve"> et al.</w:t>
      </w:r>
      <w:r w:rsidRPr="007F238F">
        <w:t>, 2014; Svoronou &amp; Holden, 2005; Zachrisson</w:t>
      </w:r>
      <w:r w:rsidR="00027FF8">
        <w:rPr>
          <w:i/>
        </w:rPr>
        <w:t xml:space="preserve"> et al.</w:t>
      </w:r>
      <w:r w:rsidRPr="007F238F">
        <w:t>, 2006)</w:t>
      </w:r>
      <w:r>
        <w:fldChar w:fldCharType="end"/>
      </w:r>
      <w:r w:rsidRPr="00E13B98">
        <w:t>. An example is the creation of new diving tourism opportunities associated with marine protected areas. However, the introduction of new user restrictions for local residents, whil</w:t>
      </w:r>
      <w:r>
        <w:t>e</w:t>
      </w:r>
      <w:r w:rsidRPr="00E13B98">
        <w:t xml:space="preserve"> at the same time opening up the area for new users (tourists), may reinforce insider-outsider dynamics or otherwise engender local resistance and conflicts </w:t>
      </w:r>
      <w:r>
        <w:fldChar w:fldCharType="begin" w:fldLock="1"/>
      </w:r>
      <w:r>
        <w:instrText>ADDIN CSL_CITATION { "citationItems" : [ { "id" : "ITEM-1", "itemData" : { "author" : [ { "dropping-particle" : "", "family" : "Colchester", "given" : "Marcus", "non-dropping-particle" : "", "parse-names" : false, "suffix" : "" } ], "container-title" : "Salvaging Nature: Indigenous Peoples, Protected Areas and Biodiversity Conservation", "editor" : [ { "dropping-particle" : "", "family" : "Ghimere", "given" : "K", "non-dropping-particle" : "", "parse-names" : false, "suffix" : "" }, { "dropping-particle" : "", "family" : "Pimbert", "given" : "MP", "non-dropping-particle" : "", "parse-names" : false, "suffix" : "" } ], "id" : "ITEM-1", "issued" : { "date-parts" : [ [ "1997" ] ] }, "page" : "97-130", "publisher" : "Earthscan Publications Limited and UNRISD", "publisher-place" : "London UK", "title" : "Social Change and Conservation", "type" : "chapter" }, "uris" : [ "http://www.mendeley.com/documents/?uuid=8f3c82f6-977c-4335-a452-7bf477823e24" ] }, { "id" : "ITEM-2", "itemData" : { "DOI" : "10.1080/08039410.2014.901238", "ISSN" : "0803-9410", "author" : [ { "dropping-particle" : "", "family" : "Cortes-Vazquez", "given" : "Jose A.", "non-dropping-particle" : "", "parse-names" : false, "suffix" : "" } ], "container-title" : "Forum for Development Studies", "id" : "ITEM-2", "issue" : "2", "issued" : { "date-parts" : [ [ "2014", "5", "4" ] ] }, "page" : "183-205", "title" : "Protected Areas, Conservation Stakeholders and the \u2018Naturalisation\u2019 of Southern Europe", "type" : "article-journal", "volume" : "41" }, "uris" : [ "http://www.mendeley.com/documents/?uuid=c35dacf6-ebd8-48a6-9269-4862f626b59c" ] } ], "mendeley" : { "formattedCitation" : "(Colchester, 1997; Cortes-Vazquez, 2014)", "plainTextFormattedCitation" : "(Colchester, 1997; Cortes-Vazquez, 2014)", "previouslyFormattedCitation" : "(Colchester, 1997; Cortes-Vazquez, 2014)" }, "properties" : {  }, "schema" : "https://github.com/citation-style-language/schema/raw/master/csl-citation.json" }</w:instrText>
      </w:r>
      <w:r>
        <w:fldChar w:fldCharType="separate"/>
      </w:r>
      <w:r w:rsidRPr="00F25C30">
        <w:t>(Colchester, 1997; Cortes-Vazquez, 2014)</w:t>
      </w:r>
      <w:r>
        <w:fldChar w:fldCharType="end"/>
      </w:r>
      <w:r w:rsidRPr="00E13B98">
        <w:t xml:space="preserve">. For example, a number of studies note that urban populations tend to adopt a more dualistic perspective regarding human-nature relations, supporting calls for more protected areas with less human intervention in their management </w:t>
      </w:r>
      <w:r>
        <w:fldChar w:fldCharType="begin" w:fldLock="1"/>
      </w:r>
      <w:r>
        <w:instrText>ADDIN CSL_CITATION { "citationItems" : [ { "id" : "ITEM-1", "itemData" : { "DOI" : "10.1111/cobi.12534", "ISSN" : "08888892", "author" : [ { "dropping-particle" : "", "family" : "Linnell", "given" : "John D. C.", "non-dropping-particle" : "", "parse-names" : false, "suffix" : "" }, { "dropping-particle" : "", "family" : "Kaczensky", "given" : "Petra", "non-dropping-particle" : "", "parse-names" : false, "suffix" : "" }, { "dropping-particle" : "", "family" : "Wotschikowsky", "given" : "Ulrich", "non-dropping-particle" : "", "parse-names" : false, "suffix" : "" }, { "dropping-particle" : "", "family" : "Lescureux", "given" : "Nicolas", "non-dropping-particle" : "", "parse-names" : false, "suffix" : "" }, { "dropping-particle" : "", "family" : "Boitani", "given" : "Luigi", "non-dropping-particle" : "", "parse-names" : false, "suffix" : "" } ], "container-title" : "Conservation Biology", "id" : "ITEM-1", "issue" : "4", "issued" : { "date-parts" : [ [ "2015", "8" ] ] }, "page" : "978-985", "title" : "Framing the relationship between people and nature in the context of European conservation", "type" : "article-journal", "volume" : "29" }, "uris" : [ "http://www.mendeley.com/documents/?uuid=8f503db8-7c7e-46ce-80c3-daea48c949c8" ] }, { "id" : "ITEM-2", "itemData" : { "author" : [ { "dropping-particle" : "", "family" : "Coleman", "given" : "A", "non-dropping-particle" : "", "parse-names" : false, "suffix" : "" }, { "dropping-particle" : "", "family" : "Aykroyd", "given" : "T", "non-dropping-particle" : "", "parse-names" : false, "suffix" : "" } ], "id" : "ITEM-2", "issued" : { "date-parts" : [ [ "2009" ] ] }, "number-of-pages" : "155", "publisher-place" : "Prague", "title" : "Conference proceedings: Wild Europe and large natural habitat areas", "type" : "report" }, "uris" : [ "http://www.mendeley.com/documents/?uuid=6323326d-4f66-4641-a581-f6182ab23223" ] }, { "id" : "ITEM-3", "itemData" : { "DOI" : "10.1080/08039410.2014.901238", "ISSN" : "0803-9410", "author" : [ { "dropping-particle" : "", "family" : "Cortes-Vazquez", "given" : "Jose A.", "non-dropping-particle" : "", "parse-names" : false, "suffix" : "" } ], "container-title" : "Forum for Development Studies", "id" : "ITEM-3", "issue" : "2", "issued" : { "date-parts" : [ [ "2014", "5", "4" ] ] }, "page" : "183-205", "title" : "Protected Areas, Conservation Stakeholders and the \u2018Naturalisation\u2019 of Southern Europe", "type" : "article-journal", "volume" : "41" }, "uris" : [ "http://www.mendeley.com/documents/?uuid=c35dacf6-ebd8-48a6-9269-4862f626b59c" ] } ], "mendeley" : { "formattedCitation" : "(Coleman &amp; Aykroyd, 2009; Cortes-Vazquez, 2014; John D. C. Linnell, Kaczensky, Wotschikowsky, Lescureux, &amp; Boitani, 2015)", "plainTextFormattedCitation" : "(Coleman &amp; Aykroyd, 2009; Cortes-Vazquez, 2014; John D. C. Linnell, Kaczensky, Wotschikowsky, Lescureux, &amp; Boitani, 2015)", "previouslyFormattedCitation" : "(Coleman &amp; Aykroyd, 2009; Cortes-Vazquez, 2014; John D. C. Linnell, Kaczensky, Wotschikowsky, Lescureux, &amp; Boitani, 2015)" }, "properties" : {  }, "schema" : "https://github.com/citation-style-language/schema/raw/master/csl-citation.json" }</w:instrText>
      </w:r>
      <w:r>
        <w:fldChar w:fldCharType="separate"/>
      </w:r>
      <w:r w:rsidRPr="00407642">
        <w:t>(Coleman &amp; Aykroyd, 2009; Cortes-Vazquez, 2014; Linnell</w:t>
      </w:r>
      <w:r w:rsidR="00027FF8">
        <w:rPr>
          <w:i/>
        </w:rPr>
        <w:t xml:space="preserve"> et al.</w:t>
      </w:r>
      <w:r w:rsidRPr="00407642">
        <w:t>, 2015)</w:t>
      </w:r>
      <w:r>
        <w:fldChar w:fldCharType="end"/>
      </w:r>
      <w:r w:rsidRPr="00E13B98">
        <w:t xml:space="preserve">. Additionally, the transition from a staple economy to jobs based on amenity values, outdoor recreation and tourism can also be challenging for many local rural communities </w:t>
      </w:r>
      <w:r>
        <w:fldChar w:fldCharType="begin" w:fldLock="1"/>
      </w:r>
      <w:r>
        <w:instrText>ADDIN CSL_CITATION { "citationItems" : [ { "id" : "ITEM-1", "itemData" : { "author" : [ { "dropping-particle" : "", "family" : "Westlund", "given" : "H", "non-dropping-particle" : "", "parse-names" : false, "suffix" : "" }, { "dropping-particle" : "", "family" : "Kobayashi", "given" : "K", "non-dropping-particle" : "", "parse-names" : false, "suffix" : "" } ], "id" : "ITEM-1", "issued" : { "date-parts" : [ [ "2013" ] ] }, "number-of-pages" : "352", "publisher" : "Edward Elgar", "publisher-place" : "Cheltenham", "title" : "Social capital and rural development in the knowledge society", "type" : "book" }, "uris" : [ "http://www.mendeley.com/documents/?uuid=a0be7683-3114-4fc9-8093-6f24fc0e3c33" ] } ], "mendeley" : { "formattedCitation" : "(Westlund &amp; Kobayashi, 2013)", "plainTextFormattedCitation" : "(Westlund &amp; Kobayashi, 2013)", "previouslyFormattedCitation" : "(Westlund &amp; Kobayashi, 2013)" }, "properties" : {  }, "schema" : "https://github.com/citation-style-language/schema/raw/master/csl-citation.json" }</w:instrText>
      </w:r>
      <w:r>
        <w:fldChar w:fldCharType="separate"/>
      </w:r>
      <w:r w:rsidRPr="00154025">
        <w:t>(Westlund &amp; Kobayashi, 2013)</w:t>
      </w:r>
      <w:r>
        <w:fldChar w:fldCharType="end"/>
      </w:r>
      <w:r w:rsidRPr="00E13B98">
        <w:t xml:space="preserve">. Recent legislative amendments in Russia (see above) have opened protected areas up for tourism, ostensibly as a means to improve their economic situation </w:t>
      </w:r>
      <w:r>
        <w:fldChar w:fldCharType="begin" w:fldLock="1"/>
      </w:r>
      <w:r>
        <w:instrText>ADDIN CSL_CITATION { "citationItems" : [ { "id" : "ITEM-1", "itemData" : { "author" : [ { "dropping-particle" : "", "family" : "\u0428\u0442\u0438\u043b\u044c\u043c\u0430\u0440\u043a", "given" : "\u0424.\u0420.", "non-dropping-particle" : "", "parse-names" : false, "suffix" : "" } ], "id" : "ITEM-1", "issued" : { "date-parts" : [ [ "2014" ] ] }, "number-of-pages" : "512", "publisher-place" : "\u041c\u043e\u0441\u043a\u0432\u0430", "title" : "\u0417\u0430\u043f\u043e\u0432\u0435\u0434\u043d\u043e\u0435 \u0434\u0435\u043b\u043e \u0420\u043e\u0441\u0441\u0438\u0438: \u0442\u0435\u043e\u0440\u0438\u044f, \u043f\u0440\u0430\u043a\u0442\u0438\u043a\u0430, \u0438\u0441\u0442\u043e\u0440\u0438\u044f", "type" : "book" }, "uris" : [ "http://www.mendeley.com/documents/?uuid=03e39f75-be84-30e6-b4bc-fde462af7d3a" ] }, { "id" : "ITEM-2", "itemData" : { "author" : [ { "dropping-particle" : "", "family" : "\u0427\u0438\u0431\u0438\u043b\u0451\u0432", "given" : "\u0410.\u0410.", "non-dropping-particle" : "", "parse-names" : false, "suffix" : "" } ], "id" : "ITEM-2", "issued" : { "date-parts" : [ [ "2014" ] ] }, "number-of-pages" : "139", "publisher" : "\u0418\u043d-\u0442 \u0441\u0442\u0435\u043f\u0438 \u0423\u0440\u041e \u0420\u0410\u041d", "publisher-place" : "\u0415\u043a\u0430\u0442\u0435\u0440\u0438\u043d\u0431\u0443\u0440\u0433", "title" : "\u0417\u0430\u043f\u043e\u0432\u0435\u0434\u043d\u0438\u043a \u00ab\u041e\u0440\u0435\u043d\u0431\u0443\u0440\u0433\u0441\u043a\u0438\u0439\u00bb: \u0438\u0441\u0442\u043e\u0440\u0438\u044f \u0441\u043e\u0437\u0434\u0430\u043d\u0438\u044f \u0438 \u043f\u0440\u0438\u0440\u043e\u0434\u043d\u043e\u0435 \u0440\u0430\u0437\u043d\u043e\u043e\u0431\u0440\u0430\u0437\u0438\u0435", "type" : "book" }, "uris" : [ "http://www.mendeley.com/documents/?uuid=17350a25-be87-37a9-907b-e72b2b159c1f" ] }, { "id" : "ITEM-3", "itemData" : { "author" : [ { "dropping-particle" : "", "family" : "\u0411\u043e\u0440\u0435\u0439\u043a\u043e", "given" : "\u0412. \u0415.", "non-dropping-particle" : "", "parse-names" : false, "suffix" : "" }, { "dropping-particle" : "", "family" : "\u0411\u0440\u0438\u043d\u0438\u0445", "given" : "\u0412. \u0410.", "non-dropping-particle" : "", "parse-names" : false, "suffix" : "" }, { "dropping-particle" : "", "family" : "\u041f\u0430\u0440\u043d\u0438\u043a\u043e\u0437\u0430", "given" : "\u0418. \u042e.", "non-dropping-particle" : "", "parse-names" : false, "suffix" : "" } ], "id" : "ITEM-3", "issued" : { "date-parts" : [ [ "2015" ] ] }, "publisher" : "\u041b\u043e\u0433\u043e\u0441", "publisher-place" : "\u041a\u0438\u0435\u0432", "title" : "\u0417\u0430\u043f\u043e\u0432\u0435\u0434\u043d\u043e\u0441\u0442\u044c (\u043f\u0430\u0441\u0441\u0438\u0432\u043d\u0430\u044f \u043e\u0445\u0440\u0430\u043d\u0430 \u043f\u0440\u0438\u0440\u043e\u0434\u044b). \u0422\u0435\u043e\u0440\u0438\u044f \u0438 \u043f\u0440\u0430\u043a\u0442\u0438\u043a\u0430", "type" : "book" }, "uris" : [ "http://www.mendeley.com/documents/?uuid=5ce95610-6a06-3e16-8989-c014ca084cd2" ] } ], "mendeley" : { "formattedCitation" : "(\u0411\u043e\u0440\u0435\u0439\u043a\u043e, \u0411\u0440\u0438\u043d\u0438\u0445, &amp; \u041f\u0430\u0440\u043d\u0438\u043a\u043e\u0437\u0430, 2015; \u0427\u0438\u0431\u0438\u043b\u0451\u0432, 2014; \u0428\u0442\u0438\u043b\u044c\u043c\u0430\u0440\u043a, 2014)", "plainTextFormattedCitation" : "(\u0411\u043e\u0440\u0435\u0439\u043a\u043e, \u0411\u0440\u0438\u043d\u0438\u0445, &amp; \u041f\u0430\u0440\u043d\u0438\u043a\u043e\u0437\u0430, 2015; \u0427\u0438\u0431\u0438\u043b\u0451\u0432, 2014; \u0428\u0442\u0438\u043b\u044c\u043c\u0430\u0440\u043a, 2014)", "previouslyFormattedCitation" : "(\u0411\u043e\u0440\u0435\u0439\u043a\u043e, \u0411\u0440\u0438\u043d\u0438\u0445, &amp; \u041f\u0430\u0440\u043d\u0438\u043a\u043e\u0437\u0430, 2015; \u0427\u0438\u0431\u0438\u043b\u0451\u0432, 2014; \u0428\u0442\u0438\u043b\u044c\u043c\u0430\u0440\u043a, 2014)" }, "properties" : {  }, "schema" : "https://github.com/citation-style-language/schema/raw/master/csl-citation.json" }</w:instrText>
      </w:r>
      <w:r>
        <w:fldChar w:fldCharType="separate"/>
      </w:r>
      <w:r w:rsidRPr="00CE043E">
        <w:t>(</w:t>
      </w:r>
      <w:r w:rsidR="005E6DB9">
        <w:t xml:space="preserve">Boreyko </w:t>
      </w:r>
      <w:r w:rsidR="005E6DB9">
        <w:rPr>
          <w:i/>
        </w:rPr>
        <w:t>et al.</w:t>
      </w:r>
      <w:r w:rsidRPr="00CE043E">
        <w:t xml:space="preserve">, 2015; </w:t>
      </w:r>
      <w:r w:rsidR="00DA6FB9">
        <w:t>Chibilev</w:t>
      </w:r>
      <w:r w:rsidRPr="00CE043E">
        <w:t xml:space="preserve">, 2014; </w:t>
      </w:r>
      <w:r w:rsidR="00035D87">
        <w:t>Shtilmark</w:t>
      </w:r>
      <w:r w:rsidRPr="00CE043E">
        <w:t>, 2014)</w:t>
      </w:r>
      <w:r>
        <w:fldChar w:fldCharType="end"/>
      </w:r>
      <w:r w:rsidRPr="00E13B98">
        <w:t xml:space="preserve">. The engagement of strict nature reserves, for example, in commercial activities (primarily tourism) has led to numerous attempts to violate the nature protection regimes in both federal and regional protected areas, and UNESCO World Heritage sites, including illegal construction of tourism-related infrastructure </w:t>
      </w:r>
      <w:r>
        <w:fldChar w:fldCharType="begin" w:fldLock="1"/>
      </w:r>
      <w:r>
        <w:instrText>ADDIN CSL_CITATION { "citationItems" : [ { "id" : "ITEM-1", "itemData" : { "author" : [ { "dropping-particle" : "", "family" : "\u0421\u0442\u0435\u043f\u0430\u043d\u0438\u0446\u043a\u0438\u0439", "given" : "\u0412.\u0411.", "non-dropping-particle" : "", "parse-names" : false, "suffix" : "" }, { "dropping-particle" : "", "family" : "\u041a\u0440\u0435\u0439\u043d\u0434\u043b\u0438\u043d", "given" : "\u041c.\u041b.", "non-dropping-particle" : "", "parse-names" : false, "suffix" : "" } ], "id" : "ITEM-1", "issued" : { "date-parts" : [ [ "2004" ] ] }, "number-of-pages" : "48", "publisher-place" : "\u041c\u043e\u0441\u043a\u0432\u0430", "title" : "\u0413\u043e\u0441\u0443\u0434\u0430\u0440\u0441\u0442\u0432\u0435\u043d\u043d\u044b\u0435 \u043f\u0440\u0438\u0440\u043e\u0434\u043d\u044b\u0435 \u0437\u0430\u043f\u043e\u0432\u0435\u0434\u043d\u0438\u043a\u0438 \u0438 \u043d\u0430\u0446\u0438\u043e\u043d\u0430\u043b\u044c\u043d\u044b\u0435 \u043f\u0430\u0440\u043a\u0438 \u0420\u043e\u0441\u0441\u0438\u0438: \u0443\u0433\u0440\u043e\u0437\u044b, \u043d\u0435\u0443\u0434\u0430\u0447\u0438, \u0443\u043f\u0443\u0449\u0435\u043d\u043d\u044b\u0435 \u0432\u043e\u0437\u043c\u043e\u0436\u043d\u043e\u0441\u0442\u0438", "type" : "report" }, "uris" : [ "http://www.mendeley.com/documents/?uuid=8c74cb8d-47b5-3815-9a28-2cb83d8b778a" ] } ], "mendeley" : { "formattedCitation" : "(\u0421\u0442\u0435\u043f\u0430\u043d\u0438\u0446\u043a\u0438\u0439 &amp; \u041a\u0440\u0435\u0439\u043d\u0434\u043b\u0438\u043d, 2004)", "plainTextFormattedCitation" : "(\u0421\u0442\u0435\u043f\u0430\u043d\u0438\u0446\u043a\u0438\u0439 &amp; \u041a\u0440\u0435\u0439\u043d\u0434\u043b\u0438\u043d, 2004)", "previouslyFormattedCitation" : "(\u0421\u0442\u0435\u043f\u0430\u043d\u0438\u0446\u043a\u0438\u0439 &amp; \u041a\u0440\u0435\u0439\u043d\u0434\u043b\u0438\u043d, 2004)" }, "properties" : {  }, "schema" : "https://github.com/citation-style-language/schema/raw/master/csl-citation.json" }</w:instrText>
      </w:r>
      <w:r>
        <w:fldChar w:fldCharType="separate"/>
      </w:r>
      <w:r w:rsidRPr="00CE043E">
        <w:t>(</w:t>
      </w:r>
      <w:r w:rsidR="00252C2D">
        <w:t>Stepanytskyy</w:t>
      </w:r>
      <w:r w:rsidR="00252C2D" w:rsidRPr="00CE043E">
        <w:t xml:space="preserve"> </w:t>
      </w:r>
      <w:r w:rsidRPr="00CE043E">
        <w:t xml:space="preserve">&amp; </w:t>
      </w:r>
      <w:r w:rsidR="00252C2D">
        <w:t>Kreyndlin</w:t>
      </w:r>
      <w:r w:rsidRPr="00CE043E">
        <w:t>, 2004)</w:t>
      </w:r>
      <w:r>
        <w:fldChar w:fldCharType="end"/>
      </w:r>
      <w:r w:rsidRPr="00E13B98">
        <w:t xml:space="preserve"> (</w:t>
      </w:r>
      <w:r w:rsidR="00F3202B" w:rsidRPr="00F3202B">
        <w:rPr>
          <w:b/>
        </w:rPr>
        <w:t>Figure 4.39</w:t>
      </w:r>
      <w:r w:rsidRPr="00E13B98">
        <w:t>).</w:t>
      </w:r>
    </w:p>
    <w:p w14:paraId="12FD880A" w14:textId="530200B9" w:rsidR="00062B75" w:rsidRPr="00C40CC9" w:rsidRDefault="00062B75" w:rsidP="00C40CC9">
      <w:pPr>
        <w:rPr>
          <w:lang w:val="en-US"/>
        </w:rPr>
      </w:pPr>
      <w:r>
        <w:rPr>
          <w:lang w:eastAsia="en-GB"/>
        </w:rPr>
        <w:drawing>
          <wp:inline distT="0" distB="0" distL="0" distR="0" wp14:anchorId="0EE2A063" wp14:editId="13CDEF54">
            <wp:extent cx="5759450" cy="5852795"/>
            <wp:effectExtent l="0" t="0" r="0" b="0"/>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0"/>
                    <a:stretch>
                      <a:fillRect/>
                    </a:stretch>
                  </pic:blipFill>
                  <pic:spPr>
                    <a:xfrm>
                      <a:off x="0" y="0"/>
                      <a:ext cx="5759450" cy="5852795"/>
                    </a:xfrm>
                    <a:prstGeom prst="rect">
                      <a:avLst/>
                    </a:prstGeom>
                  </pic:spPr>
                </pic:pic>
              </a:graphicData>
            </a:graphic>
          </wp:inline>
        </w:drawing>
      </w:r>
    </w:p>
    <w:p w14:paraId="5BDBD71F" w14:textId="77777777" w:rsidR="0048205B" w:rsidRPr="00E13B98" w:rsidRDefault="0048205B" w:rsidP="00AE389F">
      <w:pPr>
        <w:pStyle w:val="paragraph"/>
      </w:pPr>
    </w:p>
    <w:p w14:paraId="1BD8B215" w14:textId="77777777" w:rsidR="0048205B" w:rsidRPr="00E13B98" w:rsidRDefault="0048205B" w:rsidP="00147745">
      <w:pPr>
        <w:pStyle w:val="Heading3"/>
      </w:pPr>
      <w:bookmarkStart w:id="1376" w:name="_Toc502837436"/>
      <w:bookmarkStart w:id="1377" w:name="_Toc504380687"/>
      <w:bookmarkStart w:id="1378" w:name="_Toc519514785"/>
      <w:r w:rsidRPr="00E13B98">
        <w:t>Trends and indirect drivers of changes in traditional land use</w:t>
      </w:r>
      <w:bookmarkEnd w:id="1376"/>
      <w:bookmarkEnd w:id="1377"/>
      <w:bookmarkEnd w:id="1378"/>
      <w:r w:rsidRPr="00E13B98">
        <w:t xml:space="preserve"> </w:t>
      </w:r>
    </w:p>
    <w:p w14:paraId="63347FBB" w14:textId="77777777" w:rsidR="0048205B" w:rsidRPr="00E13B98" w:rsidRDefault="0048205B" w:rsidP="001F0516">
      <w:pPr>
        <w:pStyle w:val="Heading4"/>
      </w:pPr>
      <w:bookmarkStart w:id="1379" w:name="_Toc519514786"/>
      <w:r w:rsidRPr="00E13B98">
        <w:t>Trends in traditional land use</w:t>
      </w:r>
      <w:bookmarkEnd w:id="1379"/>
    </w:p>
    <w:p w14:paraId="70151A4C" w14:textId="5A191C7C" w:rsidR="0048205B" w:rsidRPr="00E13B98" w:rsidRDefault="0048205B" w:rsidP="00AE389F">
      <w:r w:rsidRPr="00E13B98">
        <w:t>Traditional land</w:t>
      </w:r>
      <w:r>
        <w:t xml:space="preserve"> </w:t>
      </w:r>
      <w:r w:rsidRPr="00E13B98">
        <w:t xml:space="preserve">use encompasses multiple non-intensive, locally adapted land-use practices based on local and indigenous knowledge that have played a significant role in the development of diverse, productive and sustainable food and material production systems </w:t>
      </w:r>
      <w:r>
        <w:fldChar w:fldCharType="begin" w:fldLock="1"/>
      </w:r>
      <w:r>
        <w:instrText>ADDIN CSL_CITATION { "citationItems" : [ { "id" : "ITEM-1", "itemData" : { "author" : [ { "dropping-particle" : "", "family" : "Moln\u00e1r", "given" : "Zs", "non-dropping-particle" : "", "parse-names" : false, "suffix" : "" }, { "dropping-particle" : "", "family" : "Berkes", "given" : "F", "non-dropping-particle" : "", "parse-names" : false, "suffix" : "" } ], "container-title" : "Re-connecting Natural and Cultural Capital \u2013 Contributions from Science and Policy", "editor" : [ { "dropping-particle" : "", "family" : "Paracchini", "given" : "M. L.", "non-dropping-particle" : "", "parse-names" : false, "suffix" : "" }, { "dropping-particle" : "", "family" : "Zingari", "given" : "P.", "non-dropping-particle" : "", "parse-names" : false, "suffix" : "" } ], "id" : "ITEM-1", "issued" : { "date-parts" : [ [ "2017" ] ] }, "publisher" : "Office of Publications of the European Union", "publisher-place" : "Brussels", "title" : "Role of Traditional Ecological Knowledge in Linking Cultural and Natural Capital in Cultural Landscapes", "type" : "chapter" }, "uris" : [ "http://www.mendeley.com/documents/?uuid=13c2dec5-b959-406f-9c12-88bba58938a1" ] }, { "id" : "ITEM-2", "itemData" : { "DOI" : "10.1016/j.envsci.2006.03.001", "ISSN" : "14629011", "author" : [ { "dropping-particle" : "", "family" : "Plieninger", "given" : "Tobias", "non-dropping-particle" : "", "parse-names" : false, "suffix" : "" }, { "dropping-particle" : "", "family" : "H\u00f6chtl", "given" : "Franz", "non-dropping-particle" : "", "parse-names" : false, "suffix" : "" }, { "dropping-particle" : "", "family" : "Spek", "given" : "Theo", "non-dropping-particle" : "", "parse-names" : false, "suffix" : "" } ], "container-title" : "Environmental Science &amp; Policy", "id" : "ITEM-2", "issue" : "4", "issued" : { "date-parts" : [ [ "2006", "6", "1" ] ] }, "page" : "317-321", "publisher" : "Elsevier", "title" : "Traditional land-use and nature conservation in European rural landscapes", "type" : "article-journal", "volume" : "9" }, "uris" : [ "http://www.mendeley.com/documents/?uuid=3e4be12e-16e8-3553-9045-4f1cbe2d5c67" ] }, { "id" : "ITEM-3", "itemData" : { "author" : [ { "dropping-particle" : "", "family" : "Parrotta", "given" : "John A", "non-dropping-particle" : "", "parse-names" : false, "suffix" : "" }, { "dropping-particle" : "", "family" : "Sunderland", "given" : "Terry", "non-dropping-particle" : "", "parse-names" : false, "suffix" : "" } ], "container-title" : "Forests and Food: Addressing hunger and Nutrition Across Sustainable Landscapes", "editor" : [ { "dropping-particle" : "", "family" : "B. Vira, C. Wildburger", "given" : "S. Mansourian", "non-dropping-particle" : "", "parse-names" : false, "suffix" : "" } ], "id" : "ITEM-3", "issue" : "MAY", "issued" : { "date-parts" : [ [ "2015" ] ] }, "page" : "73-136", "publisher" : "Open Book Publishers", "title" : "The Historical , Environmental and Socio- Economic Context of Forests and Tree-Based Systems for Food Security and Nutrition Chapter 3 The Historical , Environmental and Socio-Economic Context of Forests and Tree-Based Systems for Food Security and Nutrit", "type" : "article-journal" }, "uris" : [ "http://www.mendeley.com/documents/?uuid=b4a04c3e-60a7-3bf6-9670-725f3b7f210c" ] }, { "id" : "ITEM-4", "itemData" : { "DOI" : "10.1080/21513732.2016.1169580", "ISSN" : "21513740 21513732", "author" : [ { "dropping-particle" : "", "family" : "Parrotta", "given" : "J.", "non-dropping-particle" : "", "parse-names" : false, "suffix" : "" }, { "dropping-particle" : "", "family" : "Yeo-Chang", "given" : "Y.", "non-dropping-particle" : "", "parse-names" : false, "suffix" : "" }, { "dropping-particle" : "", "family" : "Camacho", "given" : "L.D.", "non-dropping-particle" : "", "parse-names" : false, "suffix" : "" } ], "container-title" : "International Journal of Biodiversity Science, Ecosystems Services and Management", "id" : "ITEM-4", "issue" : "1-2", "issued" : { "date-parts" : [ [ "2016" ] ] }, "title" : "Traditional knowledge for sustainable forest management and provision of ecosystem services", "type" : "article-journal", "volume" : "12" }, "uris" : [ "http://www.mendeley.com/documents/?uuid=b86853fd-c3b0-33e1-a0f7-1fe872a4a322" ] } ], "mendeley" : { "formattedCitation" : "(Zs Moln\u00e1r &amp; Berkes, 2017; J. A. Parrotta &amp; Sunderland, 2015; J. Parrotta, Yeo-Chang, &amp; Camacho, 2016; Tobias Plieninger, H\u00f6chtl, &amp; Spek, 2006)", "plainTextFormattedCitation" : "(Zs Moln\u00e1r &amp; Berkes, 2017; J. A. Parrotta &amp; Sunderland, 2015; J. Parrotta, Yeo-Chang, &amp; Camacho, 2016; Tobias Plieninger, H\u00f6chtl, &amp; Spek, 2006)", "previouslyFormattedCitation" : "(Zs Moln\u00e1r &amp; Berkes, 2017; J. A. Parrotta &amp; Sunderland, 2015; J. Parrotta, Yeo-Chang, &amp; Camacho, 2016; Tobias Plieninger, H\u00f6chtl, &amp; Spek, 2006)" }, "properties" : {  }, "schema" : "https://github.com/citation-style-language/schema/raw/master/csl-citation.json" }</w:instrText>
      </w:r>
      <w:r>
        <w:fldChar w:fldCharType="separate"/>
      </w:r>
      <w:r w:rsidRPr="00660D9A">
        <w:t>(Molnár &amp; Berkes, 2017; Parrotta &amp; Sunderland, 2015; Parrotta</w:t>
      </w:r>
      <w:r w:rsidR="005E6DB9">
        <w:rPr>
          <w:i/>
        </w:rPr>
        <w:t xml:space="preserve"> et al.</w:t>
      </w:r>
      <w:r w:rsidRPr="00660D9A">
        <w:t>, 2016; Plieninger</w:t>
      </w:r>
      <w:r w:rsidR="005E6DB9">
        <w:rPr>
          <w:i/>
        </w:rPr>
        <w:t xml:space="preserve"> et al.</w:t>
      </w:r>
      <w:r w:rsidRPr="00660D9A">
        <w:t>, 2006)</w:t>
      </w:r>
      <w:r>
        <w:fldChar w:fldCharType="end"/>
      </w:r>
      <w:r w:rsidRPr="00E13B98">
        <w:t>. In Europe and Central Asia, traditional land</w:t>
      </w:r>
      <w:r>
        <w:t>-</w:t>
      </w:r>
      <w:r w:rsidRPr="00E13B98">
        <w:t xml:space="preserve">use practices, including forest management, agricultural activities, and agroforestry, have influenced nature over millennia, leading to the development of diverse ecosystems and cultural landscapes favouring a range of semi-natural and natural habitats and associated plant and animal species </w:t>
      </w:r>
      <w:r w:rsidRPr="00F25C30">
        <w:fldChar w:fldCharType="begin" w:fldLock="1"/>
      </w:r>
      <w:r>
        <w:instrText>ADDIN CSL_CITATION { "citationItems" : [ { "id" : "ITEM-1", "itemData" : { "DOI" : "10.1038/488454a", "ISSN" : "0028-0836", "author" : [ { "dropping-particle" : "", "family" : "Turnhout", "given" : "Esther", "non-dropping-particle" : "", "parse-names" : false, "suffix" : "" }, { "dropping-particle" : "", "family" : "Bloomfield", "given" : "Bob", "non-dropping-particle" : "", "parse-names" : false, "suffix" : "" }, { "dropping-particle" : "", "family" : "Hulme", "given" : "Mike", "non-dropping-particle" : "", "parse-names" : false, "suffix" : "" }, { "dropping-particle" : "", "family" : "Vogel", "given" : "Johannes", "non-dropping-particle" : "", "parse-names" : false, "suffix" : "" }, { "dropping-particle" : "", "family" : "Wynne", "given" : "Brian", "non-dropping-particle" : "", "parse-names" : false, "suffix" : "" } ], "container-title" : "Nature", "id" : "ITEM-1", "issue" : "7412", "issued" : { "date-parts" : [ [ "2012", "8", "22" ] ] }, "page" : "454-455", "publisher" : "Nature Research", "title" : "Conservation policy: Listen to the voices of experience", "type" : "article-journal", "volume" : "488" }, "uris" : [ "http://www.mendeley.com/documents/?uuid=93c5ad7b-35ef-3b2a-bf7d-5a3a85ff1ba0" ] }, { "id" : "ITEM-2", "itemData" : { "author" : [ { "dropping-particle" : "", "family" : "Laletin", "given" : "A. P.", "non-dropping-particle" : "", "parse-names" : false, "suffix" : "" } ], "container-title" : "Addressing the underlying causes of deforestation and forest degradation - case studies, analysis and policy recommendations.", "editor" : [ { "dropping-particle" : "", "family" : "Verolme", "given" : "H. J. H.", "non-dropping-particle" : "", "parse-names" : false, "suffix" : "" }, { "dropping-particle" : "", "family" : "Moussa", "given" : "J.", "non-dropping-particle" : "", "parse-names" : false, "suffix" : "" } ], "id" : "ITEM-2", "issued" : { "date-parts" : [ [ "1999" ] ] }, "page" : "63-70", "publisher" : "Biodiversity Action Network", "publisher-place" : "Washington, DC", "title" : "CIS (Commonwealth of Independent States)", "type" : "chapter" }, "uris" : [ "http://www.mendeley.com/documents/?uuid=8b835d68-585b-487d-a169-efb4ba2514ef" ] }, { "id" : "ITEM-3", "itemData" : { "author" : [ { "dropping-particle" : "", "family" : "Fedorova", "given" : "E. G.", "non-dropping-particle" : "", "parse-names" : false, "suffix" : "" } ], "id" : "ITEM-3", "issued" : { "date-parts" : [ [ "1986" ] ] }, "publisher" : "Nauka", "publisher-place" : "Leningrad", "title" : "Elementy tradizionnogo v sovremennyh hozjaistvennyh zanjatijah severnyh Mansi: kulturnye traditzii narodov Sibiri (Traditional elements in current practices of northern Mansi people: cultural traditions of Siberian peoples)", "type" : "book" }, "uris" : [ "http://www.mendeley.com/documents/?uuid=886202e9-fc65-4fd3-b3ac-4d90cf85e49e" ] }, { "id" : "ITEM-4", "itemData" : { "author" : [ { "dropping-particle" : "", "family" : "Aitpaeva", "given" : "G.", "non-dropping-particle" : "", "parse-names" : false, "suffix" : "" }, { "dropping-particle" : "", "family" : "Egemberdieva", "given" : "A.", "non-dropping-particle" : "", "parse-names" : false, "suffix" : "" }, { "dropping-particle" : "", "family" : "Toktogulova", "given" : "M.", "non-dropping-particle" : "", "parse-names" : false, "suffix" : "" } ], "id" : "ITEM-4", "issued" : { "date-parts" : [ [ "2007" ] ] }, "publisher" : "PH Maxprint. The Aigine Research Center", "publisher-place" : "Bishkek", "title" : "Mazar worship in Kyrgyzstan: rituals and practitioners in Talas", "type" : "book" }, "uris" : [ "http://www.mendeley.com/documents/?uuid=d68b6d3c-6875-3ed3-b1a8-87288c375fac" ] }, { "id" : "ITEM-5", "itemData" : { "ISSN" : "00416436", "abstract" : "The article discuss the issue of open access to NTFP in northern countries of Europe", "author" : [ { "dropping-particle" : "", "family" : "Saastamoinen", "given" : "O", "non-dropping-particle" : "", "parse-names" : false, "suffix" : "" } ], "container-title" : "Unasylva", "id" : "ITEM-5", "issue" : "198", "issued" : { "date-parts" : [ [ "1999" ] ] }, "page" : "20-26", "title" : "Forest policies, access rights and non-wood forest products in northern Europe", "type" : "article-journal", "volume" : "50" }, "uris" : [ "http://www.mendeley.com/documents/?uuid=67c7ed9c-0c29-3bd2-b578-d4c61fc50fe5" ] }, { "id" : "ITEM-6", "itemData" : { "DOI" : "10.1080/02827580050216897", "ISSN" : "0282-7581", "author" : [ { "dropping-particle" : "", "family" : "Saastamoinen", "given" : "Olli", "non-dropping-particle" : "", "parse-names" : false, "suffix" : "" }, { "dropping-particle" : "", "family" : "Kangas", "given" : "Kari", "non-dropping-particle" : "", "parse-names" : false, "suffix" : "" }, { "dropping-particle" : "", "family" : "Aho", "given" : "Hanna", "non-dropping-particle" : "", "parse-names" : false, "suffix" : "" } ], "container-title" : "Scandinavian Journal of Forest Research", "id" : "ITEM-6", "issue" : "6", "issued" : { "date-parts" : [ [ "2000", "1" ] ] }, "page" : "645-650", "title" : "The Picking of Wild Berries in Finland in 1997 and 1998", "type" : "article-journal", "volume" : "15" }, "uris" : [ "http://www.mendeley.com/documents/?uuid=92a0581a-0a61-45eb-9877-0e52890199ec" ] }, { "id" : "ITEM-7", "itemData" : { "author" : [ { "dropping-particle" : "", "family" : "\u0414\u043c\u0438\u0442\u0440\u0438\u0435\u0432, \u0412.", "given" : "\u0414\u043c\u0438\u0442\u0440\u0438\u0435\u0432 \u0421.", "non-dropping-particle" : "", "parse-names" : false, "suffix" : "" } ], "container-title" : "\u041d\u0430\u0440\u043e\u0434\u043d\u044b\u0435 \u0437\u043d\u0430\u043d\u0438\u044f. \u0424\u043e\u043b\u044c\u043a\u043b\u043e\u0440. \u041d\u043e\u0440\u043e\u0434\u043d\u043e\u0435 \u0438\u0441\u043a\u0443\u0441\u0441\u0442\u0432\u043e", "id" : "ITEM-7", "issued" : { "date-parts" : [ [ "1991" ] ] }, "page" : "45.47", "title" : "\u0417\u043d\u0430\u043d\u0438\u0435 \u043d\u0430\u0440\u043e\u0434\u043d\u043e\u0435: \u0441\u0432\u043e\u0434 \u044d\u0442\u043d\u043e\u0433\u0440\u0430\u0444\u0438\u0447\u0435\u0441\u043a\u0438\u0445 \u043f\u043e\u043d\u044f\u0442\u0438\u0439 \u0438 \u0442\u0435\u0440\u043c\u0438\u043d\u043e\u0432", "type" : "article-journal", "volume" : "4" }, "uris" : [ "http://www.mendeley.com/documents/?uuid=20733f29-d533-3dec-af8c-5f18ff8ad103" ] }, { "id" : "ITEM-8", "itemData" : { "author" : [ { "dropping-particle" : "", "family" : "Taksami", "given" : "C. M.", "non-dropping-particle" : "", "parse-names" : false, "suffix" : "" }, { "dropping-particle" : "", "family" : "Kosarev", "given" : "V. D.", "non-dropping-particle" : "", "parse-names" : false, "suffix" : "" } ], "container-title" : "Priroda", "id" : "ITEM-8", "issued" : { "date-parts" : [ [ "1986" ] ] }, "page" : "28\u201332", "title" : "Ekologia i etnicheskie traditsii narodov Dal\u2019nego Vostoka (Ecology and ethnic traditions peoples of the Far East)", "type" : "article-journal", "volume" : "12" }, "uris" : [ "http://www.mendeley.com/documents/?uuid=8f5d752e-f339-40a1-b251-97eceaa9614c" ] }, { "id" : "ITEM-9", "itemData" : { "author" : [ { "dropping-particle" : "", "family" : "Kile", "given" : "N. B.", "non-dropping-particle" : "", "parse-names" : false, "suffix" : "" } ], "container-title" : "Etnos i prirodnaya sreda", "id" : "ITEM-9", "issued" : { "date-parts" : [ [ "1997" ] ] }, "page" : "34\u201344", "publisher" : "Dal\u2019nauka", "publisher-place" : "Vladivostok", "title" : "Nanaitsy v mire prirody (Nanai people in the natural world)", "type" : "chapter" }, "uris" : [ "http://www.mendeley.com/documents/?uuid=9ca7be74-e781-4c17-8c51-3925fc67b5d7" ] } ], "mendeley" : { "formattedCitation" : "(Aitpaeva, Egemberdieva, &amp; Toktogulova, 2007; Fedorova, 1986; Kile, 1997; Laletin, 1999; O Saastamoinen, 1999; Olli Saastamoinen, Kangas, &amp; Aho, 2000; Taksami &amp; Kosarev, 1986; Turnhout, Bloomfield, Hulme, Vogel, &amp; Wynne, 2012; \u0414\u043c\u0438\u0442\u0440\u0438\u0435\u0432, \u0412., 1991)", "plainTextFormattedCitation" : "(Aitpaeva, Egemberdieva, &amp; Toktogulova, 2007; Fedorova, 1986; Kile, 1997; Laletin, 1999; O Saastamoinen, 1999; Olli Saastamoinen, Kangas, &amp; Aho, 2000; Taksami &amp; Kosarev, 1986; Turnhout, Bloomfield, Hulme, Vogel, &amp; Wynne, 2012; \u0414\u043c\u0438\u0442\u0440\u0438\u0435\u0432, \u0412., 1991)", "previouslyFormattedCitation" : "(Aitpaeva, Egemberdieva, &amp; Toktogulova, 2007; Fedorova, 1986; Kile, 1997; Laletin, 1999; O Saastamoinen, 1999; Olli Saastamoinen, Kangas, &amp; Aho, 2000; Taksami &amp; Kosarev, 1986; Turnhout, Bloomfield, Hulme, Vogel, &amp; Wynne, 2012; \u0414\u043c\u0438\u0442\u0440\u0438\u0435\u0432, \u0412., 1991)" }, "properties" : {  }, "schema" : "https://github.com/citation-style-language/schema/raw/master/csl-citation.json" }</w:instrText>
      </w:r>
      <w:r w:rsidRPr="00F25C30">
        <w:fldChar w:fldCharType="separate"/>
      </w:r>
      <w:r w:rsidRPr="00B37120">
        <w:t>(Aitpaeva</w:t>
      </w:r>
      <w:r w:rsidR="005E6DB9">
        <w:rPr>
          <w:i/>
        </w:rPr>
        <w:t xml:space="preserve"> et al.</w:t>
      </w:r>
      <w:r w:rsidRPr="00B37120">
        <w:t>, 2007; Fedorova, 1986; Kile, 1997; Laletin, 1999; Saastamoinen, 1999; Saastamoinen</w:t>
      </w:r>
      <w:r w:rsidR="005E6DB9">
        <w:rPr>
          <w:i/>
        </w:rPr>
        <w:t xml:space="preserve"> et al.</w:t>
      </w:r>
      <w:r w:rsidRPr="00B37120">
        <w:t>, 2000; Taksami &amp; Kosarev, 1986; Turnhout</w:t>
      </w:r>
      <w:r w:rsidR="005E6DB9">
        <w:rPr>
          <w:i/>
        </w:rPr>
        <w:t xml:space="preserve"> et al.</w:t>
      </w:r>
      <w:r w:rsidRPr="00B37120">
        <w:t xml:space="preserve">, 2012; </w:t>
      </w:r>
      <w:r w:rsidR="005E6DB9">
        <w:t>Dmitriev</w:t>
      </w:r>
      <w:r w:rsidRPr="00B37120">
        <w:t>, 1991)</w:t>
      </w:r>
      <w:r w:rsidRPr="00F25C30">
        <w:fldChar w:fldCharType="end"/>
      </w:r>
      <w:r w:rsidRPr="00E13B98">
        <w:t xml:space="preserve"> (</w:t>
      </w:r>
      <w:r w:rsidR="00F3202B" w:rsidRPr="00F3202B">
        <w:rPr>
          <w:b/>
        </w:rPr>
        <w:t>Figure 4.40</w:t>
      </w:r>
      <w:r w:rsidRPr="00E13B98">
        <w:t>).</w:t>
      </w:r>
    </w:p>
    <w:p w14:paraId="05F2B52A" w14:textId="78C9DA45" w:rsidR="00C40CC9" w:rsidRPr="00C40CC9" w:rsidRDefault="00C40CC9" w:rsidP="00C40CC9">
      <w:pPr>
        <w:rPr>
          <w:lang w:val="en-US"/>
        </w:rPr>
      </w:pPr>
      <w:r>
        <w:rPr>
          <w:lang w:eastAsia="en-GB"/>
        </w:rPr>
        <w:drawing>
          <wp:inline distT="0" distB="0" distL="0" distR="0" wp14:anchorId="72C787D8" wp14:editId="50EF70C8">
            <wp:extent cx="5759450" cy="5659120"/>
            <wp:effectExtent l="0" t="0" r="0" b="0"/>
            <wp:docPr id="4144" name="Picture 4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1"/>
                    <a:stretch>
                      <a:fillRect/>
                    </a:stretch>
                  </pic:blipFill>
                  <pic:spPr>
                    <a:xfrm>
                      <a:off x="0" y="0"/>
                      <a:ext cx="5759450" cy="5659120"/>
                    </a:xfrm>
                    <a:prstGeom prst="rect">
                      <a:avLst/>
                    </a:prstGeom>
                  </pic:spPr>
                </pic:pic>
              </a:graphicData>
            </a:graphic>
          </wp:inline>
        </w:drawing>
      </w:r>
    </w:p>
    <w:p w14:paraId="0D8D5937" w14:textId="0CFA8DD3" w:rsidR="0048205B" w:rsidRPr="00E13B98" w:rsidRDefault="0048205B" w:rsidP="00AE389F">
      <w:r w:rsidRPr="00E13B98">
        <w:lastRenderedPageBreak/>
        <w:t>Since the 1950s, agricultural practices across the region and traditional land</w:t>
      </w:r>
      <w:r>
        <w:t xml:space="preserve"> </w:t>
      </w:r>
      <w:r w:rsidRPr="00E13B98">
        <w:t xml:space="preserve">use have undergone substantial changes </w:t>
      </w:r>
      <w:r>
        <w:fldChar w:fldCharType="begin" w:fldLock="1"/>
      </w:r>
      <w:r>
        <w:instrText>ADDIN CSL_CITATION { "citationItems" : [ { "id" : "ITEM-1", "itemData" : { "author" : [ { "dropping-particle" : "", "family" : "EEA", "given" : "", "non-dropping-particle" : "", "parse-names" : false, "suffix" : "" } ], "id" : "ITEM-1", "issued" : { "date-parts" : [ [ "2015" ] ] }, "title" : "Agriculture", "type" : "report" }, "uris" : [ "http://www.mendeley.com/documents/?uuid=0b8f8479-c709-3b3e-a04f-ae33c16ecec0" ] } ], "mendeley" : { "formattedCitation" : "(EEA, 2015a)", "manualFormatting" : "(EEA, 2015", "plainTextFormattedCitation" : "(EEA, 2015a)", "previouslyFormattedCitation" : "(EEA, 2015a)" }, "properties" : {  }, "schema" : "https://github.com/citation-style-language/schema/raw/master/csl-citation.json" }</w:instrText>
      </w:r>
      <w:r>
        <w:fldChar w:fldCharType="separate"/>
      </w:r>
      <w:r w:rsidRPr="00B52788">
        <w:t>(EEA, 2015</w:t>
      </w:r>
      <w:r>
        <w:fldChar w:fldCharType="end"/>
      </w:r>
      <w:r w:rsidR="00544319">
        <w:t>a</w:t>
      </w:r>
      <w:r>
        <w:t xml:space="preserve">; </w:t>
      </w:r>
      <w:r>
        <w:fldChar w:fldCharType="begin" w:fldLock="1"/>
      </w:r>
      <w:r>
        <w:instrText>ADDIN CSL_CITATION { "citationItems" : [ { "id" : "ITEM-1", "itemData" : { "DOI" : "10.1007/s13593-013-0183-4", "ISBN" : "1774-0746; 1773-0155", "ISSN" : "17730155", "abstract" : "Since the 1950s, intensification and scale enlargement of agriculture have changed agricultural landscapes across Europe. The intensification and scale enlargement of farming was initially driven by the large-scale application of synthetic fertilizers, mechanization and subsidies of the European Common Agricultural Policy (CAP). Then, after the 1990s, a further intensification and scale enlargement, and land abandonment in less favored areas was caused by globalization of commodity markets and CAP reforms. The landscape changes during the past six decades have changed the flows and values of ecosystem services. Here, we have reviewed the literature on agricultural policies and management, landscape structure and composition, and the contribution of ecosystem services to regional competitiveness. The objective was to define an analytical framework to determine and assess ecosystem services at the landscape scale. In contrast to natural ecosystems, ecosystem service flows and values in agricultural landscapes are often a result of interactions between agricultural management and ecological structures. We describe how land management by farmers and other land managers relates to landscape structure and composition. We also examine the influence of commodity markets and policies on the behavior of land managers. Additionally, we studied the influence of consumer demand on flows and values of the ecosystem services that originate from the agricultural landscape.", "author" : [ { "dropping-particle" : "", "family" : "Zanten", "given" : "Boris T.", "non-dropping-particle" : "Van", "parse-names" : false, "suffix" : "" }, { "dropping-particle" : "", "family" : "Verburg", "given" : "Peter H.",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1", "issue" : "2", "issued" : { "date-parts" : [ [ "2014" ] ] }, "page" : "309-325", "title" : "European agricultural landscapes, common agricultural policy and ecosystem services: A review", "type" : "article-journal", "volume" : "34" }, "uris" : [ "http://www.mendeley.com/documents/?uuid=52019b8f-5e47-48d1-ba19-215f57e111a8" ] } ], "mendeley" : { "formattedCitation" : "(Van Zanten et al., 2014)", "manualFormatting" : "Van Zanten et al., 2014)", "plainTextFormattedCitation" : "(Van Zanten et al., 2014)", "previouslyFormattedCitation" : "(Van Zanten et al., 2014)" }, "properties" : {  }, "schema" : "https://github.com/citation-style-language/schema/raw/master/csl-citation.json" }</w:instrText>
      </w:r>
      <w:r>
        <w:fldChar w:fldCharType="separate"/>
      </w:r>
      <w:r w:rsidRPr="00F25C30">
        <w:t xml:space="preserve">Van Zanten </w:t>
      </w:r>
      <w:r w:rsidR="000D7D89" w:rsidRPr="000D7D89">
        <w:rPr>
          <w:i/>
        </w:rPr>
        <w:t>et al.</w:t>
      </w:r>
      <w:r w:rsidRPr="00F25C30">
        <w:t>, 2014)</w:t>
      </w:r>
      <w:r>
        <w:fldChar w:fldCharType="end"/>
      </w:r>
      <w:r w:rsidRPr="00E13B98">
        <w:t xml:space="preserve">. There are two main trends in traditional land-use systems in Europe and Central Asia: (1) substantial decrease in land area with traditional land use and loss of traditional ecological knowledge; and (2) maintenance of traditional practices and adaptation of traditional ecological knowledge to new ecological and socio-economic conditions. </w:t>
      </w:r>
    </w:p>
    <w:p w14:paraId="02A44616" w14:textId="77777777" w:rsidR="0048205B" w:rsidRPr="00E13B98" w:rsidRDefault="0048205B" w:rsidP="00AE389F"/>
    <w:p w14:paraId="732168D2" w14:textId="77777777" w:rsidR="0048205B" w:rsidRPr="00E13B98" w:rsidRDefault="0048205B" w:rsidP="00AE389F">
      <w:r w:rsidRPr="00E13B98">
        <w:t>Trend 1: Substantial decrease in land area with traditional land use and loss of traditional ecological knowledge</w:t>
      </w:r>
    </w:p>
    <w:p w14:paraId="63BF2E49" w14:textId="3043A720" w:rsidR="0048205B" w:rsidRPr="00E13B98" w:rsidRDefault="0048205B" w:rsidP="00AE389F">
      <w:r w:rsidRPr="00E13B98">
        <w:t xml:space="preserve">The land area, where traditional practices are still applied has substantially decreased in many regions of Europe and Central Asia </w:t>
      </w:r>
      <w:r>
        <w:fldChar w:fldCharType="begin" w:fldLock="1"/>
      </w:r>
      <w:r>
        <w:instrText>ADDIN CSL_CITATION { "citationItems" : [ { "id" : "ITEM-1", "itemData" : { "DOI" : "10.1016/j.foreco.2007.05.030", "ISSN" : "03781127", "author" : [ { "dropping-particle" : "", "family" : "Rotherham", "given" : "Ian D.", "non-dropping-particle" : "", "parse-names" : false, "suffix" : "" } ], "container-title" : "Forest Ecology and Management", "id" : "ITEM-1", "issue" : "1-2", "issued" : { "date-parts" : [ [ "2007", "9" ] ] }, "page" : "100-115", "title" : "The implications of perceptions and cultural knowledge loss for the management of wooded landscapes: A UK case-study", "type" : "article-journal", "volume" : "249" }, "uris" : [ "http://www.mendeley.com/documents/?uuid=bb5a8b42-b009-4150-adfd-70b0057fe5fd" ] } ], "mendeley" : { "formattedCitation" : "(Rotherham, 2007)", "plainTextFormattedCitation" : "(Rotherham, 2007)", "previouslyFormattedCitation" : "(Rotherham, 2007)" }, "properties" : {  }, "schema" : "https://github.com/citation-style-language/schema/raw/master/csl-citation.json" }</w:instrText>
      </w:r>
      <w:r>
        <w:fldChar w:fldCharType="separate"/>
      </w:r>
      <w:r w:rsidRPr="002A74F4">
        <w:t>(Rotherham, 2007)</w:t>
      </w:r>
      <w:r>
        <w:fldChar w:fldCharType="end"/>
      </w:r>
      <w:r w:rsidRPr="00E13B98">
        <w:t xml:space="preserve"> as a result of socio-economical changes and land-use intensification However, many practices have survived on marginal lands, in protected areas, or as a result of socio-cultural preferences </w:t>
      </w:r>
      <w:r>
        <w:fldChar w:fldCharType="begin" w:fldLock="1"/>
      </w:r>
      <w:r>
        <w:instrText>ADDIN CSL_CITATION { "citationItems" : [ { "id" : "ITEM-1", "itemData" : { "DOI" : "10.1186/2041-7136-4-4", "ISSN" : "2041-7136", "abstract" : "Long-distance transhumance still exists in Romania, but is becoming increasingly rare. This article gives some of the reasons why the phenomenon arose, why it has survived for so long and what are the main threats to its continuation. It attempts to show how deeply ingrained pastoralism is in Romanian culture. After giving a historical and geographical perspective on the practice, the article focusses on four transhumant families from an area which is famous for its shepherding skills. The area's name is M\u0103rginimea Sibiului and it lies in the southern Carpathian Mountains. One family from the village of Jina is singled out for particular attention. The article looks at how this family manages its sheep, its hired shepherds and its journeys between seasonal pastures. It assesses the economic viability of sheep farming in Romania and the pros and cons of walking sheep over long distances, outlining some of the social, cultural and environmental benefits which would be lost if transhumance were no longer practised.", "author" : [ { "dropping-particle" : "", "family" : "Juler", "given" : "Caroline", "non-dropping-particle" : "", "parse-names" : false, "suffix" : "" } ], "container-title" : "Pastoralism: Research, Policy and Practice", "id" : "ITEM-1", "issue" : "1", "issued" : { "date-parts" : [ [ "2014" ] ] }, "page" : "4", "publisher" : "Springer Berlin Heidelberg", "title" : "Dup\u0103 coada oilor: long-distance transhumance and its survival in Romania", "type" : "article-journal", "volume" : "4" }, "uris" : [ "http://www.mendeley.com/documents/?uuid=07aecc00-e7a3-3556-bf4d-61635c26463c" ] }, { "id" : "ITEM-2", "itemData" : { "DOI" : "10.1002/ehs2.1215", "ISSN" : "23328878", "abstract" : "The mutual dependence of extensive land-use and conservation management has become appar-ent in Europe in the last 20\u201330 yr. Extensive land-use often survives in protected areas only, in the form of conservation management. Knowledge of extensive herding and that of conservation management are parts of two knowledge systems (traditional and scientific) which often leads to conflicts between locals and con-servationists. We studied two herding/conservation systems (salt steppes and wood-pastures), and devel-oped an inventory on the common/similar and conflicting/different objectives and pasture management practices of herders and conservationists. Data were collected by participatory knowledge co-production in teamwork of the co-authors (herders, conservation managers, and scientists). Data were analyzed and discussed in teamwork too. Herders and conservationists identified 23 objectives and 29 management prac-tices. We found a number of common interests with respect to herding, the ideal state of pastures, legal provisions, and communication. Conflict resolution recommendations (e.g., on time and place of grazing, pasture improvements) were also developed. We argue that by co-production of knowledge, and establish-ment of a herder \" school \" the mitigation of the existing conflicts would be more effective. Our conclusion is that a new profession is needed: that of the conservation herder. The conservation herder shall be an indi-vidual knowledgeable about herding and pasture management, trained in conservation and ecology, able to design management experiments, and develop novel but tradition-based management practices. As such, he/she could facilitate adaptation of extensive herding in the changing socio-economic environment.", "author" : [ { "dropping-particle" : "", "family" : "Moln\u00e1r", "given" : "Zsolt", "non-dropping-particle" : "", "parse-names" : false, "suffix" : "" }, { "dropping-particle" : "", "family" : "Kis", "given" : "J\u00f3zsef", "non-dropping-particle" : "", "parse-names" : false, "suffix" : "" }, { "dropping-particle" : "", "family" : "Vad\u00e1sz", "given" : "Csaba", "non-dropping-particle" : "", "parse-names" : false, "suffix" : "" }, { "dropping-particle" : "", "family" : "Papp", "given" : "L\u00e1szl\u00f3", "non-dropping-particle" : "", "parse-names" : false, "suffix" : "" }, { "dropping-particle" : "", "family" : "S\u00e1ndor", "given" : "Istv\u00e1n", "non-dropping-particle" : "", "parse-names" : false, "suffix" : "" }, { "dropping-particle" : "", "family" : "B\u00e9res", "given" : "S\u00e1ndor", "non-dropping-particle" : "", "parse-names" : false, "suffix" : "" }, { "dropping-particle" : "", "family" : "Sinka", "given" : "G\u00e1bor", "non-dropping-particle" : "", "parse-names" : false, "suffix" : "" }, { "dropping-particle" : "", "family" : "Varga", "given" : "Anna", "non-dropping-particle" : "", "parse-names" : false, "suffix" : "" } ], "container-title" : "Ecosystem Health and Sustainability", "id" : "ITEM-2", "issue" : "4", "issued" : { "date-parts" : [ [ "2016", "4", "1" ] ] }, "title" : "Common and conflicting objectives and practices of herders and conservation managers: the need for a conservation herder", "type" : "article-journal", "volume" : "2" }, "uris" : [ "http://www.mendeley.com/documents/?uuid=9c2a1fb9-f459-3b57-b3a3-1040fca7af5a" ] }, { "id" : "ITEM-3", "itemData" : { "DOI" : "10.1007/s10980-014-0023-1", "ISBN" : "1098001400", "ISSN" : "15729761", "abstract" : "Collectivization of agriculture (1950s-1970s) was one of the most important periods in landscape development in Slovakia. Traditionally managed agricultural landscapes, that covered more than half of the Slovak territory, were transformed into large-scale fields and only fragments of traditional agricultural landscapes survived. We mapped the remaining traditional agricultural landscapes using aerial photos and historical maps. We then statistically analyzed the various geographical factors and their influence on the transformation process of traditional and collectivized fields, i.e., slope steepness, soil fertility, distance from settlements and isolation from regional capital cities. The comparison was performed using classification tree analysis. We constructed a set of decision rules that explain why fields were managed traditionally or collectivized. Our findings show that traditional agricultural fields were more likely to persist on steep terrain, less fertile soils, and on locations that were closer to the settlements, but more isolated from the regional capital cities. Steepness played the most important role: small-scale fields located on steep areas were not accessible to heavy machinery and therefore, frequently survived the collectivization. We show that the selected geographical factors are good explanatory variables for the collectivization of arable fields and orchards. For vineyards and grasslands, however, the explanatory power of the selected geographical factors is lower, and we suspect that other factors, not depicted in the analysis play an important role. \u00a9 2014 Springer Science+Business Media Dordrecht.", "author" : [ { "dropping-particle" : "", "family" : "Lieskovsk\u00fd", "given" : "Juraj", "non-dropping-particle" : "", "parse-names" : false, "suffix" : "" }, { "dropping-particle" : "", "family" : "Kenderessy", "given" : "Pavol", "non-dropping-particle" : "", "parse-names" : false, "suffix" : "" }, { "dropping-particle" : "", "family" : "\u0160pulerov\u00e1", "given" : "Jana", "non-dropping-particle" : "", "parse-names" : false, "suffix" : "" }, { "dropping-particle" : "", "family" : "Lieskovsk\u00fd", "given" : "Tibor", "non-dropping-particle" : "", "parse-names" : false, "suffix" : "" }, { "dropping-particle" : "", "family" : "Koleda", "given" : "Peter", "non-dropping-particle" : "", "parse-names" : false, "suffix" : "" }, { "dropping-particle" : "", "family" : "Kienast", "given" : "Felix", "non-dropping-particle" : "", "parse-names" : false, "suffix" : "" }, { "dropping-particle" : "", "family" : "Gimmi", "given" : "Urs", "non-dropping-particle" : "", "parse-names" : false, "suffix" : "" } ], "container-title" : "Landscape Ecology", "id" : "ITEM-3", "issue" : "5", "issued" : { "date-parts" : [ [ "2014" ] ] }, "page" : "867-877", "title" : "Factors affecting the persistence of traditional agricultural landscapes in Slovakia during the collectivization of agriculture", "type" : "article-journal", "volume" : "29" }, "uris" : [ "http://www.mendeley.com/documents/?uuid=0e335fd8-7d03-3462-ba1e-a440035c36a1" ] } ], "mendeley" : { "formattedCitation" : "(Juler, 2014; Lieskovsk\u00fd et al., 2014; Zsolt Moln\u00e1r et al., 2016)", "plainTextFormattedCitation" : "(Juler, 2014; Lieskovsk\u00fd et al., 2014; Zsolt Moln\u00e1r et al., 2016)", "previouslyFormattedCitation" : "(Juler, 2014; Lieskovsk\u00fd et al., 2014; Zsolt Moln\u00e1r et al., 2016)" }, "properties" : {  }, "schema" : "https://github.com/citation-style-language/schema/raw/master/csl-citation.json" }</w:instrText>
      </w:r>
      <w:r>
        <w:fldChar w:fldCharType="separate"/>
      </w:r>
      <w:r w:rsidRPr="002A74F4">
        <w:t xml:space="preserve">(Juler, 2014; Lieskovský </w:t>
      </w:r>
      <w:r w:rsidR="000D7D89" w:rsidRPr="000D7D89">
        <w:rPr>
          <w:i/>
        </w:rPr>
        <w:t>et al.</w:t>
      </w:r>
      <w:r w:rsidRPr="002A74F4">
        <w:t xml:space="preserve">, 2014; Molnár </w:t>
      </w:r>
      <w:r w:rsidR="000D7D89" w:rsidRPr="000D7D89">
        <w:rPr>
          <w:i/>
        </w:rPr>
        <w:t>et al.</w:t>
      </w:r>
      <w:r w:rsidRPr="002A74F4">
        <w:t>, 2016)</w:t>
      </w:r>
      <w:r>
        <w:fldChar w:fldCharType="end"/>
      </w:r>
      <w:r w:rsidRPr="00E13B98">
        <w:t>. For example, transhumant herding, once dominant practice in most mountai</w:t>
      </w:r>
      <w:r>
        <w:t>n</w:t>
      </w:r>
      <w:r w:rsidRPr="00E13B98">
        <w:t xml:space="preserve">ous areas in </w:t>
      </w:r>
      <w:r>
        <w:t xml:space="preserve">Western and Central </w:t>
      </w:r>
      <w:r w:rsidRPr="00E13B98">
        <w:t xml:space="preserve">Europe, has undergone a sharp decline but has still survived some regions due to cultural traditions </w:t>
      </w:r>
      <w:r>
        <w:fldChar w:fldCharType="begin" w:fldLock="1"/>
      </w:r>
      <w:r>
        <w:instrText>ADDIN CSL_CITATION { "citationItems" : [ { "id" : "ITEM-1", "itemData" : { "DOI" : "10.1186/2041-7136-4-4", "ISSN" : "2041-7136", "abstract" : "Long-distance transhumance still exists in Romania, but is becoming increasingly rare. This article gives some of the reasons why the phenomenon arose, why it has survived for so long and what are the main threats to its continuation. It attempts to show how deeply ingrained pastoralism is in Romanian culture. After giving a historical and geographical perspective on the practice, the article focusses on four transhumant families from an area which is famous for its shepherding skills. The area's name is M\u0103rginimea Sibiului and it lies in the southern Carpathian Mountains. One family from the village of Jina is singled out for particular attention. The article looks at how this family manages its sheep, its hired shepherds and its journeys between seasonal pastures. It assesses the economic viability of sheep farming in Romania and the pros and cons of walking sheep over long distances, outlining some of the social, cultural and environmental benefits which would be lost if transhumance were no longer practised.", "author" : [ { "dropping-particle" : "", "family" : "Juler", "given" : "Caroline", "non-dropping-particle" : "", "parse-names" : false, "suffix" : "" } ], "container-title" : "Pastoralism: Research, Policy and Practice", "id" : "ITEM-1", "issue" : "1", "issued" : { "date-parts" : [ [ "2014" ] ] }, "page" : "4", "publisher" : "Springer Berlin Heidelberg", "title" : "Dup\u0103 coada oilor: long-distance transhumance and its survival in Romania", "type" : "article-journal", "volume" : "4" }, "prefix" : "e.g. in Romania, ", "uris" : [ "http://www.mendeley.com/documents/?uuid=07aecc00-e7a3-3556-bf4d-61635c26463c" ] } ], "mendeley" : { "formattedCitation" : "(e.g. in Romania, Juler, 2014)", "plainTextFormattedCitation" : "(e.g. in Romania, Juler, 2014)", "previouslyFormattedCitation" : "(e.g. in Romania, Juler, 2014)" }, "properties" : {  }, "schema" : "https://github.com/citation-style-language/schema/raw/master/csl-citation.json" }</w:instrText>
      </w:r>
      <w:r>
        <w:fldChar w:fldCharType="separate"/>
      </w:r>
      <w:r w:rsidRPr="0056636B">
        <w:t>(e.g. in Romania</w:t>
      </w:r>
      <w:r w:rsidR="008954FD">
        <w:t xml:space="preserve"> -</w:t>
      </w:r>
      <w:r w:rsidRPr="0056636B">
        <w:t xml:space="preserve"> Juler, 2014)</w:t>
      </w:r>
      <w:r>
        <w:fldChar w:fldCharType="end"/>
      </w:r>
      <w:r w:rsidRPr="00E13B98">
        <w:t xml:space="preserve"> or as a part of organic farming activities </w:t>
      </w:r>
      <w:r>
        <w:fldChar w:fldCharType="begin" w:fldLock="1"/>
      </w:r>
      <w:r>
        <w:instrText>ADDIN CSL_CITATION { "citationItems" : [ { "id" : "ITEM-1", "itemData" : { "author" : [ { "dropping-particle" : "", "family" : "Evans", "given" : "E. Estyn", "non-dropping-particle" : "", "parse-names" : false, "suffix" : "" } ], "container-title" : "Geography", "id" : "ITEM-1", "issued" : { "date-parts" : [ [ "1940" ] ] }, "page" : "172-180", "title" : "Transhumance in Europe", "type" : "chapter" }, "uris" : [ "http://www.mendeley.com/documents/?uuid=3c359dc5-2e5a-4aea-bf49-17494bdcbe3b" ] }, { "id" : "ITEM-2", "itemData" : { "DOI" : "10.1186/2041-7136-4-4", "ISSN" : "2041-7136", "abstract" : "Long-distance transhumance still exists in Romania, but is becoming increasingly rare. This article gives some of the reasons why the phenomenon arose, why it has survived for so long and what are the main threats to its continuation. It attempts to show how deeply ingrained pastoralism is in Romanian culture. After giving a historical and geographical perspective on the practice, the article focusses on four transhumant families from an area which is famous for its shepherding skills. The area's name is M\u0103rginimea Sibiului and it lies in the southern Carpathian Mountains. One family from the village of Jina is singled out for particular attention. The article looks at how this family manages its sheep, its hired shepherds and its journeys between seasonal pastures. It assesses the economic viability of sheep farming in Romania and the pros and cons of walking sheep over long distances, outlining some of the social, cultural and environmental benefits which would be lost if transhumance were no longer practised.", "author" : [ { "dropping-particle" : "", "family" : "Juler", "given" : "Caroline", "non-dropping-particle" : "", "parse-names" : false, "suffix" : "" } ], "container-title" : "Pastoralism: Research, Policy and Practice", "id" : "ITEM-2", "issue" : "1", "issued" : { "date-parts" : [ [ "2014" ] ] }, "page" : "4", "publisher" : "Springer Berlin Heidelberg", "title" : "Dup\u0103 coada oilor: long-distance transhumance and its survival in Romania", "type" : "article-journal", "volume" : "4" }, "uris" : [ "http://www.mendeley.com/documents/?uuid=07aecc00-e7a3-3556-bf4d-61635c26463c" ] }, { "id" : "ITEM-3", "itemData" : { "author" : [ { "dropping-particle" : "", "family" : "Thompson", "given" : "Des BA", "non-dropping-particle" : "", "parse-names" : false, "suffix" : "" }, { "dropping-particle" : "", "family" : "Price", "given" : "Martin F.", "non-dropping-particle" : "", "parse-names" : false, "suffix" : "" }, { "dropping-particle" : "", "family" : "Galbraith", "given" : "Colin A.", "non-dropping-particle" : "", "parse-names" : false, "suffix" : "" } ], "id" : "ITEM-3", "issued" : { "date-parts" : [ [ "2006" ] ] }, "title" : "Mountains of Northern Europe: conservation, management, people and nature. Vol. 13", "type" : "book" }, "uris" : [ "http://www.mendeley.com/documents/?uuid=c17dc32e-1e14-466c-b59a-ba5c14fadb0b" ] } ], "mendeley" : { "formattedCitation" : "(E. E. Evans, 1940; Juler, 2014; Thompson, Price, &amp; Galbraith, 2006)", "plainTextFormattedCitation" : "(E. E. Evans, 1940; Juler, 2014; Thompson, Price, &amp; Galbraith, 2006)", "previouslyFormattedCitation" : "(E. E. Evans, 1940; Juler, 2014; Thompson, Price, &amp; Galbraith, 2006)" }, "properties" : {  }, "schema" : "https://github.com/citation-style-language/schema/raw/master/csl-citation.json" }</w:instrText>
      </w:r>
      <w:r>
        <w:fldChar w:fldCharType="separate"/>
      </w:r>
      <w:r w:rsidRPr="00660D9A">
        <w:t>(Evans, 1940; Juler, 2014; Thompson</w:t>
      </w:r>
      <w:r w:rsidR="00547CA8">
        <w:rPr>
          <w:i/>
        </w:rPr>
        <w:t xml:space="preserve"> et al.</w:t>
      </w:r>
      <w:r w:rsidRPr="00660D9A">
        <w:t>, 2006)</w:t>
      </w:r>
      <w:r>
        <w:fldChar w:fldCharType="end"/>
      </w:r>
      <w:r w:rsidRPr="00E13B98">
        <w:t xml:space="preserve">. Other, more sedentary forms of herded grazing have for example survived in the vast steppe areas of Hungary </w:t>
      </w:r>
      <w:r>
        <w:fldChar w:fldCharType="begin" w:fldLock="1"/>
      </w:r>
      <w:r>
        <w:instrText>ADDIN CSL_CITATION { "citationItems" : [ { "id" : "ITEM-1", "itemData" : { "DOI" : "10.2111/REM-D-13-00082.1", "ISSN" : "1550-7424", "abstract" : "The goal of our study was to document traditional steppe herders' perception and management of spatial and temporal heterogeneity of forage availability of their seminatural pastures. Ninety-two herders living in the Hortob\u00e1gy saline steppe, Hungary, Central Europe were interviewed, and participatory observation was used to understand herding and habitat improvement techniques. The herders recognized 47\u201366 habitat types (mostly grassland types), and listed at least 90 plant species important for grazing. They have a nuanced knowledge of the intra- and interannual variations of forage quality and quantity. They perform very strong and well-planned herding practices. Daily spatial pattern of grazing is, however, often opportunistic and flexible, but has a more-or-less regular year-round cycle, in which marshes and stubbles provide forage in drought periods. Reciprocal learning and continuous communication between the herder and his driving dogs and livestock strongly influence grazing pattern. Herders manage and improve different habitats of their pastures differently by traditional and, less frequently, modern methods. The main method is grazing supplemented by manuring, burning, and removal of spiny weeds. Traditional knowledge of herders could be effectively used in evidence-based conservation and pasture management of European saline steppes; e.g., the reintroduction of some old herding techniques (opportunistic pasture use, grazing of marshes, and burning). Herders' knowledge could also help the fine-tuning and local adaptation of European agri-environmental regulations (e.g., how to balance subsidies for hay-making and grazing in saline steppes). More research is needed, however, on the ecological effects of different traditional grazing techniques, e.g., rotation, manuring, and burning. In general a more complex socio-ecological understanding of the internal and external factors affecting adaptation of the Hortob\u00e1gy herders to changing environment, society, and European Union policies is needed.", "author" : [ { "dropping-particle" : "", "family" : "Moln\u00e1r", "given" : "Zsolt", "non-dropping-particle" : "", "parse-names" : false, "suffix" : "" } ], "container-title" : "Rangeland Ecology &amp; Management", "id" : "ITEM-1", "issue" : "2", "issued" : { "date-parts" : [ [ "2014", "3", "1" ] ] }, "page" : "107-118", "publisher" : "Elsevier", "title" : "Perception and Management of Spatio-Temporal Pasture Heterogeneity by Hungarian Herders", "type" : "article-journal", "volume" : "67" }, "uris" : [ "http://www.mendeley.com/documents/?uuid=0e6e9ea5-f076-424f-a538-adfbcf709b0e" ] }, { "id" : "ITEM-2", "itemData" : { "author" : [ { "dropping-particle" : "", "family" : "Kis", "given" : "J.", "non-dropping-particle" : "", "parse-names" : false, "suffix" : "" }, { "dropping-particle" : "", "family" : "Barta", "given" : "S.", "non-dropping-particle" : "", "parse-names" : false, "suffix" : "" }, { "dropping-particle" : "", "family" : "Elekes", "given" : "L.", "non-dropping-particle" : "", "parse-names" : false, "suffix" : "" }, { "dropping-particle" : "", "family" : "Engi", "given" : "L.", "non-dropping-particle" : "", "parse-names" : false, "suffix" : "" }, { "dropping-particle" : "", "family" : "Fegyer", "given" : "T.", "non-dropping-particle" : "", "parse-names" : false, "suffix" : "" }, { "dropping-particle" : "", "family" : "Kecskem\u00e9ti", "given" : "J.", "non-dropping-particle" : "", "parse-names" : false, "suffix" : "" }, { "dropping-particle" : "", "family" : "Lajko", "given" : "L.", "non-dropping-particle" : "", "parse-names" : false, "suffix" : "" }, { "dropping-particle" : "", "family" : "Szab\u00f3", "given" : "J.", "non-dropping-particle" : "", "parse-names" : false, "suffix" : "" } ], "container-title" : "Indigenous and local knowledge of biodiversity in Europe and Central Asia: Contributions to the IPBES regional assessment of biodiversity and ecosystems services", "editor" : [ { "dropping-particle" : "", "family" : "Rou\u00e9", "given" : "M", "non-dropping-particle" : "", "parse-names" : false, "suffix" : "" }, { "dropping-particle" : "", "family" : "Molnar", "given" : "Zs", "non-dropping-particle" : "", "parse-names" : false, "suffix" : "" } ], "id" : "ITEM-2", "issued" : { "date-parts" : [ [ "2016" ] ] }, "page" : "57-71", "publisher" : "UNESCO", "publisher-place" : "Paris", "title" : "Traditional herders\u2019 knowledge and worldview and their role in managing biodiversity and ecosystem services of extensive pastures", "type" : "chapter" }, "uris" : [ "http://www.mendeley.com/documents/?uuid=f0886c46-d93a-46b1-b923-89e6c58bef96" ] } ], "mendeley" : { "formattedCitation" : "(Kis et al., 2016; Zsolt Moln\u00e1r, 2014)", "plainTextFormattedCitation" : "(Kis et al., 2016; Zsolt Moln\u00e1r, 2014)", "previouslyFormattedCitation" : "(Kis et al., 2016; Zsolt Moln\u00e1r, 2014)" }, "properties" : {  }, "schema" : "https://github.com/citation-style-language/schema/raw/master/csl-citation.json" }</w:instrText>
      </w:r>
      <w:r>
        <w:fldChar w:fldCharType="separate"/>
      </w:r>
      <w:r w:rsidRPr="00F25C30">
        <w:rPr>
          <w:lang w:val="fr-CH"/>
        </w:rPr>
        <w:t xml:space="preserve">(Kis </w:t>
      </w:r>
      <w:r w:rsidR="000D7D89" w:rsidRPr="000D7D89">
        <w:rPr>
          <w:i/>
          <w:lang w:val="fr-CH"/>
        </w:rPr>
        <w:t>et al.</w:t>
      </w:r>
      <w:r w:rsidRPr="00F25C30">
        <w:rPr>
          <w:lang w:val="fr-CH"/>
        </w:rPr>
        <w:t>, 2016; Molnár, 2014)</w:t>
      </w:r>
      <w:r>
        <w:fldChar w:fldCharType="end"/>
      </w:r>
      <w:r w:rsidRPr="00A87D64">
        <w:rPr>
          <w:lang w:val="fr-CH"/>
        </w:rPr>
        <w:t>.</w:t>
      </w:r>
      <w:r w:rsidRPr="00E13B98">
        <w:t xml:space="preserve"> Traditional agro-silvicultural systems, including wood-pastures and coppicing, have almost completely disappeared in Western and Central Europe, as well as management of forest commons according to ancient regulations </w:t>
      </w:r>
      <w:r>
        <w:fldChar w:fldCharType="begin" w:fldLock="1"/>
      </w:r>
      <w:r>
        <w:instrText>ADDIN CSL_CITATION { "citationItems" : [ { "id" : "ITEM-1", "itemData" : { "author" : [ { "dropping-particle" : "", "family" : "Kirby", "given" : "Keith", "non-dropping-particle" : "", "parse-names" : false, "suffix" : "" }, { "dropping-particle" : "", "family" : "Watkins", "given" : "Charles", "non-dropping-particle" : "", "parse-names" : false, "suffix" : "" } ], "id" : "ITEM-1", "issued" : { "date-parts" : [ [ "2015" ] ] }, "publisher" : "CABI", "title" : "Europe's Changing Woods and Forests: From Wildwood to Managed Landscapes", "type" : "book" }, "uris" : [ "http://www.mendeley.com/documents/?uuid=c0a45dcc-075a-31cb-808f-62248ce07956" ] }, { "id" : "ITEM-2", "itemData" : { "author" : [ { "dropping-particle" : "", "family" : "Rigueiro-Rodr\u00edguez A., Fern\u00e1ndez-N\u00fa\u00f1ez E., Gonz\u00e1lez-Hern\u00e1ndez P., McAdam J.H.", "given" : "Mosquera-Losada M.R.", "non-dropping-particle" : "", "parse-names" : false, "suffix" : "" } ], "container-title" : "Agroforestry in Europe. Advances in Agroforestry, vol 6", "id" : "ITEM-2", "issued" : { "date-parts" : [ [ "2009" ] ] }, "title" : "Agroforestry Systems in Europe: Productive, Ecological and Social Perspectives.", "type" : "chapter" }, "uris" : [ "http://www.mendeley.com/documents/?uuid=1c82ad82-56b4-48c9-8af3-56c3fc2f14c4" ] } ], "mendeley" : { "formattedCitation" : "(Keith Kirby &amp; Watkins, 2015; Rigueiro-Rodr\u00edguez A., Fern\u00e1ndez-N\u00fa\u00f1ez E., Gonz\u00e1lez-Hern\u00e1ndez P., McAdam J.H., 2009)", "plainTextFormattedCitation" : "(Keith Kirby &amp; Watkins, 2015; Rigueiro-Rodr\u00edguez A., Fern\u00e1ndez-N\u00fa\u00f1ez E., Gonz\u00e1lez-Hern\u00e1ndez P., McAdam J.H., 2009)", "previouslyFormattedCitation" : "(Keith Kirby &amp; Watkins, 2015; Rigueiro-Rodr\u00edguez A., Fern\u00e1ndez-N\u00fa\u00f1ez E., Gonz\u00e1lez-Hern\u00e1ndez P., McAdam J.H., 2009)" }, "properties" : {  }, "schema" : "https://github.com/citation-style-language/schema/raw/master/csl-citation.json" }</w:instrText>
      </w:r>
      <w:r>
        <w:fldChar w:fldCharType="separate"/>
      </w:r>
      <w:r w:rsidRPr="00220C92">
        <w:t>(Kirby &amp; Watkins, 2015; Rigueiro-Rodríguez</w:t>
      </w:r>
      <w:r w:rsidR="00547CA8">
        <w:rPr>
          <w:i/>
        </w:rPr>
        <w:t xml:space="preserve"> et al.</w:t>
      </w:r>
      <w:r w:rsidRPr="00220C92">
        <w:t>, 2009)</w:t>
      </w:r>
      <w:r>
        <w:fldChar w:fldCharType="end"/>
      </w:r>
      <w:r w:rsidRPr="00E13B98">
        <w:t xml:space="preserve">. Traditionally managed wood-pastures have partly been preserved in Romania </w:t>
      </w:r>
      <w:r>
        <w:fldChar w:fldCharType="begin" w:fldLock="1"/>
      </w:r>
      <w:r>
        <w:instrText>ADDIN CSL_CITATION { "citationItems" : [ { "id" : "ITEM-1", "itemData" : { "author" : [ { "dropping-particle" : "", "family" : "Hartel", "given" : "Tibor", "non-dropping-particle" : "", "parse-names" : false, "suffix" : "" }, { "dropping-particle" : "", "family" : "Plieninger", "given" : "Tobias", "non-dropping-particle" : "", "parse-names" : false, "suffix" : "" }, { "dropping-particle" : "", "family" : "Varga", "given" : "Anna", "non-dropping-particle" : "", "parse-names" : false, "suffix" : "" } ], "container-title" : "Europe\u2019s Changing Woods and Forests. From Wildwood to Managed Landscapes", "editor" : [ { "dropping-particle" : "", "family" : "Kirby", "given" : "K.", "non-dropping-particle" : "", "parse-names" : false, "suffix" : "" }, { "dropping-particle" : "", "family" : "Watkins", "given" : "C", "non-dropping-particle" : "", "parse-names" : false, "suffix" : "" } ], "id" : "ITEM-1", "issued" : { "date-parts" : [ [ "2015" ] ] }, "page" : "61-76", "publisher" : "CAB International", "publisher-place" : "Wallingford", "title" : "Wood-Pastures in Europe", "type" : "chapter" }, "uris" : [ "http://www.mendeley.com/documents/?uuid=180c046e-acad-4732-ac4c-b830a5c0ec0b" ] } ], "mendeley" : { "formattedCitation" : "(Tibor Hartel, Plieninger, &amp; Varga, 2015)", "plainTextFormattedCitation" : "(Tibor Hartel, Plieninger, &amp; Varga, 2015)", "previouslyFormattedCitation" : "(Tibor Hartel, Plieninger, &amp; Varga, 2015)" }, "properties" : {  }, "schema" : "https://github.com/citation-style-language/schema/raw/master/csl-citation.json" }</w:instrText>
      </w:r>
      <w:r>
        <w:fldChar w:fldCharType="separate"/>
      </w:r>
      <w:r w:rsidRPr="007057A8">
        <w:t>(Hartel</w:t>
      </w:r>
      <w:r w:rsidR="00547CA8">
        <w:rPr>
          <w:i/>
        </w:rPr>
        <w:t xml:space="preserve"> et al.</w:t>
      </w:r>
      <w:r w:rsidRPr="007057A8">
        <w:t>, 2015)</w:t>
      </w:r>
      <w:r>
        <w:fldChar w:fldCharType="end"/>
      </w:r>
      <w:r w:rsidRPr="00E13B98">
        <w:t xml:space="preserve">, but are also in decline. For example, traditional multi-species fruit orchards with ancient varieties and a species-rich semi-natural grazed herb layer are also in decline, but have begun to revive over the past two decades in Romania </w:t>
      </w:r>
      <w:r>
        <w:fldChar w:fldCharType="begin" w:fldLock="1"/>
      </w:r>
      <w:r>
        <w:instrText>ADDIN CSL_CITATION { "citationItems" : [ { "id" : "ITEM-1", "itemData" : { "DOI" : "10.1007/s10722-015-0299-2", "ISBN" : "09259864 (ISSN)", "ISSN" : "0925-9864", "abstract" : "In the last 10 years traditional orchards became more and more important for biodiversity conservation as priority habitats on one hand and for in situ conservation of plant genetic resources for food and agriculture in supporting the food security resilience of local communities on the other hand. F{\u00e2}nt{\u00e2}nele is a small village positioned at the foot of C{\u00e2}ndrel Mountain, belonging to the Romanian Carpathians, in the buffering zone of the protected area ROSCI0085 \u2018Frumoasa' which is famous in the region for its traditional orchards established for more than four centuries. The main scope of this article is to survey these traditional orchards for the existing old fruit tree species and varieties. As a result from a total of 401 surveyed trees, 20 old apple tree varieties have been recorded and 55.74 {%} are estimated to be older than 100 years. Only two modern apple tree varieties have been recorded in the village area older than 40 years (i.e. \u2018Florina' and \u2018Starkrimson delicious') with a low infusion rate (i.e. 16.17 {%}). Walnut trees, plum trees, cherry trees and sour cherry trees complete the structure of traditional fruit orchards. No rejuvenating activities or pesticides use have been registered for more than 25 years. A protected habitat at European level was recorded in the area of this village for the first time (i.e. habitat of Moliniacaerulea (L.) Moench subsp. arundinacea) and also protected species according to the European Union regulatory framework for Natura 2000 have been observed. {\u00a9} 2015 Springer Science+Business Media Dordrecht", "author" : [ { "dropping-particle" : "", "family" : "Antofie", "given" : "Maria Mihaela", "non-dropping-particle" : "", "parse-names" : false, "suffix" : "" }, { "dropping-particle" : "", "family" : "Barbu", "given" : "Ion", "non-dropping-particle" : "", "parse-names" : false, "suffix" : "" }, { "dropping-particle" : "", "family" : "Sand", "given" : "Camelia Sava", "non-dropping-particle" : "", "parse-names" : false, "suffix" : "" }, { "dropping-particle" : "", "family" : "Blaj", "given" : "Robert", "non-dropping-particle" : "", "parse-names" : false, "suffix" : "" } ], "container-title" : "Genetic Resources and Crop Evolution", "id" : "ITEM-1", "issue" : "6", "issued" : { "date-parts" : [ [ "2016", "8", "22" ] ] }, "page" : "1035-1048", "publisher" : "Springer Netherlands", "title" : "Traditional orchards in Romania: case study F\u00e2nt\u00e2nele, Sibiu County", "type" : "article-journal", "volume" : "63" }, "uris" : [ "http://www.mendeley.com/documents/?uuid=53fca79b-06d2-4a15-9706-8177b34130d3" ] } ], "mendeley" : { "formattedCitation" : "(Antofie, Barbu, Sand, &amp; Blaj, 2016)", "plainTextFormattedCitation" : "(Antofie, Barbu, Sand, &amp; Blaj, 2016)", "previouslyFormattedCitation" : "(Antofie, Barbu, Sand, &amp; Blaj, 2016)" }, "properties" : {  }, "schema" : "https://github.com/citation-style-language/schema/raw/master/csl-citation.json" }</w:instrText>
      </w:r>
      <w:r>
        <w:fldChar w:fldCharType="separate"/>
      </w:r>
      <w:r w:rsidRPr="00A87D64">
        <w:t>(Antofie</w:t>
      </w:r>
      <w:r w:rsidR="00547CA8">
        <w:rPr>
          <w:i/>
        </w:rPr>
        <w:t xml:space="preserve"> et al.</w:t>
      </w:r>
      <w:r w:rsidRPr="00A87D64">
        <w:t>, 2016)</w:t>
      </w:r>
      <w:r>
        <w:fldChar w:fldCharType="end"/>
      </w:r>
      <w:r w:rsidRPr="00E13B98">
        <w:t xml:space="preserve">. Semi-natural grassland ecosystems in Western, Central and Eastern Europe have been largely converted to agricultural fields, afforested or abandoned, depending on the region, though agri-environmental schemes of the </w:t>
      </w:r>
      <w:r>
        <w:t xml:space="preserve">European Union </w:t>
      </w:r>
      <w:r w:rsidRPr="00E13B98">
        <w:t xml:space="preserve">may help some to survive. For example, mountain meadows in the Carpathians (examples of the most species rich grasslands on Earth) are mostly abandoned </w:t>
      </w:r>
      <w:r>
        <w:fldChar w:fldCharType="begin" w:fldLock="1"/>
      </w:r>
      <w:r>
        <w:instrText>ADDIN CSL_CITATION { "citationItems" : [ { "id" : "ITEM-1", "itemData" : { "DOI" : "10.1007/s10531-015-0971-z", "ISBN" : "09603115 (ISSN)",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u0150rs\u00e9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u0150rs\u00e9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manual hay gathering and extensive manuring. The role of increasing the spatial scale of regulations, considering the whole socio-ecological system and the need for region-specific regulations are discussed. We argue that in those landscapes where traditional small-scale farming is still actively practiced, decision-makers should understand local management practices and concepts first, instead of imposing requirements on farmers that are alien to the local landscape and society.",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1", "issue" : "13", "issued" : { "date-parts" : [ [ "2015", "12", "4" ] ] }, "page" : "3305-3327", "title" : "Do conservation and agri-environmental regulations effectively support traditional small-scale farming in East-Central European cultural landscapes?", "type" : "article-journal", "volume" : "24" }, "uris" : [ "http://www.mendeley.com/documents/?uuid=1b41cb76-41a6-48a0-a8bf-111d727fd311" ] }, { "id" : "ITEM-2", "itemData" : { "DOI" : "10.1016/j.agee.2013.12.015", "ISSN" : "01678809", "abstract" : "This article introduces a Special Issue on biodiversity of Palaearctic grasslands and provides a synthesis of the current knowledge on this topic. Four major categories of grasslands can be distinguished in the Palaearctic biogeographic realm: (a) zonal steppes (in areas too dry for forests), (b) arctic-alpine grasslands (in areas too cold for forests), (c) azonal and extrazonal grasslands (where hydrology, soil conditions, relief or natural disturbances within the forest biomes prevent tree growth locally) and (d) secondary grasslands (which replace natural forests in consequence of human land use). We summarize the present knowledge about species richness patterns (mainly of vascular plants) along abiotic and land use gradients. Further, we highlight the usefulness of diversity measures not based on species richness, namely functional diversity, phylogenetic diversity and within-species diversity. The strong differences observed for diversity patterns according to analyzed biodiversity parameter, spatial scale or taxonomic group call for comparative studies and caution when generalizing results. A particular challenge are the extreme plot-scale species richness values found in grasslands of a few European regions. We propose a conceptual model that explains the findings by an interplay of various factors acting at different levels: (i) The largest species pool is expected for habitats under conditions that prevailed over the last few million years, with a slight shift towards intermediate positions, i.e. for the Palaearctic in open, semi-dry, base-rich situations. (ii) The landscape-level species pool is increased by continuity of a grassland patch in space and time and heterogeneity of the surrounding landscape. (iii) The coexistence of regionally available species at a plot scale is due to reduced competitive exclusion according to Intermediate Disturbance Hypothesis, mowing once a year without fertilization being particularly effective. Ecosystem functions and services of Palaearctic grasslands are often positively connected to their biodiversity. At the same time, these communities and their biota are nowadays highly endangered. The semi-natural (High Nature Value) grasslands of Europe are mainly threatened by agricultural intensification or abandonment on low-productive sites in remote areas, while the natural steppes of the Palaearctic have largely been destroyed by conversion into arable land. Finally, we present some promising conservation and\u2026", "author" : [ { "dropping-particle" : "", "family" : "Dengler", "given" : "J\u00fcrgen", "non-dropping-particle" : "", "parse-names" : false, "suffix" : "" }, { "dropping-particle" : "", "family" : "Jani\u0161ov\u00e1", "given" : "Monika", "non-dropping-particle" : "", "parse-names" : false, "suffix" : "" }, { "dropping-particle" : "", "family" : "T\u00f6r\u00f6k", "given" : "P\u00e9ter", "non-dropping-particle" : "", "parse-names" : false, "suffix" : "" }, { "dropping-particle" : "", "family" : "Wellstein", "given" : "Camilla", "non-dropping-particle" : "", "parse-names" : false, "suffix" : "" } ], "container-title" : "Agriculture, Ecosystems &amp; Environment", "id" : "ITEM-2", "issued" : { "date-parts" : [ [ "2014", "1" ] ] }, "page" : "1-14", "title" : "Biodiversity of Palaearctic grasslands: a synthesis", "type" : "article-journal", "volume" : "182" }, "uris" : [ "http://www.mendeley.com/documents/?uuid=5b35c2fc-4fe9-4ae0-8944-c508a5b569db" ] }, { "id" : "ITEM-3", "itemData" : { "URL" : "http://web.b.ebscohost.com/abstract?direct=true&amp;profile=ehost&amp;scope=site&amp;authtype=crawler&amp;jrnl=12246271&amp;AN=120559373&amp;h=3LdtKsx7maxpn8m%</w:instrText>
      </w:r>
      <w:r w:rsidRPr="00660D9A">
        <w:rPr>
          <w:lang w:val="de-CH"/>
        </w:rPr>
        <w:instrText>2BcK%2Bn8gXdZBeFp3dqbzbHSLfyUNC4pzhu5fX3%2FOIwHAokFPeLNp%2FDsZ9lWQ9VYVy3v4XJZA%3D%3D&amp;crl=c&amp;resultNs=AdminWebAuth&amp;resultL", "author" : [ { "dropping-particle" : "", "family" : "Iva\u015fcu", "given" : "C.", "non-dropping-particle" : "", "parse-names" : false, "suffix" : "" }, { "dropping-particle" : "", "family" : "\u00d6llerer", "given" : "K.", "non-dropping-particle" : "", "parse-names" : false, "suffix" : "" }, { "dropping-particle" : "", "family" : "R\u00e1kosy", "given" : "L.", "non-dropping-particle" : "", "parse-names" : false, "suffix" : "" } ], "container-title" : "Martor", "id" : "ITEM-3", "issued" : { "date-parts" : [ [ "2016" ] ] }, "page" : "38-51", "title" : "EBSCOhost | 120559373 | The Traditional Perceptions of Hay and Hay-Meadow Management in a Historical Village from Maramure\u015f County, Romania.", "type" : "webpage", "volume" : "21" }, "uris" : [ "http://www.mendeley.com/documents/?uuid=cbf78d7a-9730-37b5-be7b-da45eb28cccf" ] } ], "mendeley" : { "formattedCitation" : "(D\u00e1niel Babai et al., 2015; Dengler et al., 2014; Iva\u015fcu, \u00d6llerer, &amp; R\u00e1kosy, 2016)", "plainTextFormattedCitation" : "(D\u00e1niel Babai et al., 2015; Dengler et al., 2014; Iva\u015fcu, \u00d6llerer, &amp; R\u00e1kosy, 2016)", "previouslyFormattedCitation" : "(D\u00e1niel Babai et al., 2015; Dengler et al., 2014; Iva\u015fcu, \u00d6llerer, &amp; R\u00e1kosy, 2016)" }, "properties" : {  }, "schema" : "https://github.com/citation-style-language/schema/raw/master/csl-citation.json" }</w:instrText>
      </w:r>
      <w:r>
        <w:fldChar w:fldCharType="separate"/>
      </w:r>
      <w:r w:rsidRPr="00660D9A">
        <w:rPr>
          <w:lang w:val="fr-CH"/>
        </w:rPr>
        <w:t xml:space="preserve">(Babai </w:t>
      </w:r>
      <w:r w:rsidR="000D7D89" w:rsidRPr="000D7D89">
        <w:rPr>
          <w:i/>
          <w:lang w:val="fr-CH"/>
        </w:rPr>
        <w:t>et al.</w:t>
      </w:r>
      <w:r w:rsidRPr="00660D9A">
        <w:rPr>
          <w:lang w:val="fr-CH"/>
        </w:rPr>
        <w:t xml:space="preserve">, 2015; Dengler </w:t>
      </w:r>
      <w:r w:rsidR="000D7D89" w:rsidRPr="000D7D89">
        <w:rPr>
          <w:i/>
          <w:lang w:val="fr-CH"/>
        </w:rPr>
        <w:t>et al.</w:t>
      </w:r>
      <w:r w:rsidRPr="00660D9A">
        <w:rPr>
          <w:lang w:val="fr-CH"/>
        </w:rPr>
        <w:t>, 2014; Ivaşcu</w:t>
      </w:r>
      <w:r w:rsidR="00547CA8">
        <w:rPr>
          <w:i/>
          <w:lang w:val="fr-CH"/>
        </w:rPr>
        <w:t xml:space="preserve"> et al.</w:t>
      </w:r>
      <w:r w:rsidRPr="00660D9A">
        <w:rPr>
          <w:lang w:val="fr-CH"/>
        </w:rPr>
        <w:t>, 2016)</w:t>
      </w:r>
      <w:r>
        <w:fldChar w:fldCharType="end"/>
      </w:r>
      <w:r w:rsidRPr="00660D9A">
        <w:rPr>
          <w:lang w:val="de-CH"/>
        </w:rPr>
        <w:t xml:space="preserve"> (</w:t>
      </w:r>
      <w:r w:rsidR="00B61A52" w:rsidRPr="00B61A52">
        <w:rPr>
          <w:b/>
        </w:rPr>
        <w:t>Box 4.5</w:t>
      </w:r>
      <w:r w:rsidRPr="00660D9A">
        <w:rPr>
          <w:lang w:val="de-CH"/>
        </w:rPr>
        <w:t xml:space="preserve">). </w:t>
      </w:r>
      <w:r w:rsidRPr="00E13B98">
        <w:t xml:space="preserve">In Estonia, traditionally managed semi-natural grassland habitats (wooded meadows, coastal grasslands, floodplain meadows, dry and mesic grasslands) covered about 1.5 million hectares (35% of the country) in 1950s </w:t>
      </w:r>
      <w:r>
        <w:fldChar w:fldCharType="begin" w:fldLock="1"/>
      </w:r>
      <w:r>
        <w:instrText>ADDIN CSL_CITATION { "citationItems" : [ { "id" : "ITEM-1", "itemData" : { "author" : [ { "dropping-particle" : "", "family" : "Kukk", "given" : "T.", "non-dropping-particle" : "", "parse-names" : false, "suffix" : "" }, { "dropping-particle" : "", "family" : "Kull", "given" : "K.", "non-dropping-particle" : "", "parse-names" : false, "suffix" : "" } ], "container-title" : "Estonia Maritima", "id" : "ITEM-1", "issue" : "1", "issued" : { "date-parts" : [ [ "1997" ] ] }, "page" : "1-249", "title" : "Puisniidud", "type" : "article-journal", "volume" : "2" }, "uris" : [ "http://www.mendeley.com/documents/?uuid=ffebfd5e-0f88-3715-8c3a-16cfeade4d6a" ] } ], "mendeley" : { "formattedCitation" : "(Kukk &amp; Kull, 1997)", "plainTextFormattedCitation" : "(Kukk &amp; Kull, 1997)", "previouslyFormattedCitation" : "(Kukk &amp; Kull, 1997)" }, "properties" : {  }, "schema" : "https://github.com/citation-style-language/schema/raw/master/csl-citation.json" }</w:instrText>
      </w:r>
      <w:r>
        <w:fldChar w:fldCharType="separate"/>
      </w:r>
      <w:r w:rsidRPr="002A74F4">
        <w:t>(Kukk &amp; Kull, 1997)</w:t>
      </w:r>
      <w:r>
        <w:fldChar w:fldCharType="end"/>
      </w:r>
      <w:r w:rsidRPr="00E13B98">
        <w:t xml:space="preserve">. Since then, some areas have been turned into cultivated land but most overgrew with forest following the abandonment. By 2010, only 60’000 hectares of semi-natural habitats (4% of their coverage in 1950s) remained, of which only 30’000 ha was under appropriate management. However, the area under management has been increasing in past decades with the help of targeted subsidies (Management Plan for Estonian Semi-natural habitats 2014-2020). </w:t>
      </w:r>
    </w:p>
    <w:p w14:paraId="385F89F3" w14:textId="77777777" w:rsidR="0048205B" w:rsidRPr="00E13B98" w:rsidRDefault="0048205B" w:rsidP="00AE389F">
      <w:r w:rsidRPr="00E13B98">
        <w:t>Trend 2: Maintenance of traditional practices and adaptation of traditional ecological knowledge to new ecological and socioeconomic conditions</w:t>
      </w:r>
    </w:p>
    <w:p w14:paraId="443C0A8A" w14:textId="3491FB80" w:rsidR="0048205B" w:rsidRPr="00E13B98" w:rsidRDefault="0048205B" w:rsidP="00AE389F">
      <w:r w:rsidRPr="00E13B98">
        <w:t>The essence of traditional practices and traditional ecological knowledge has been preserved or adapted with new ecological and socioeconomic conditions in many marginal areas (e.g. mountains, dry areas, taiga-tundra) across Europe and Central Asia. For example, in Eastern Europe, land</w:t>
      </w:r>
      <w:r>
        <w:t>-</w:t>
      </w:r>
      <w:r w:rsidRPr="00E13B98">
        <w:t xml:space="preserve">use systems based on beliefs, customs, norms, bans, and rules of natural resource use are maintained by numerous indigenous and local communities </w:t>
      </w:r>
      <w:r>
        <w:fldChar w:fldCharType="begin" w:fldLock="1"/>
      </w:r>
      <w:r>
        <w:instrText>ADDIN CSL_CITATION { "citationItems" : [ { "id" : "ITEM-1", "itemData" : { "author" : [ { "dropping-particle" : "", "family" : "Taksami", "given" : "C. M.", "non-dropping-particle" : "", "parse-names" : false, "suffix" : "" }, { "dropping-particle" : "", "family" : "Kosarev", "given" : "V. D.", "non-dropping-particle" : "", "parse-names" : false, "suffix" : "" } ], "container-title" : "Priroda", "id" : "ITEM-1", "issued" : { "date-parts" : [ [ "1986" ] ] }, "page" : "28\u201332", "title" : "Ekologia i etnicheskie traditsii narodov Dal\u2019nego Vostoka (Ecology and ethnic traditions peoples of the Far East)", "type" : "article-journal", "volume" : "12" }, "uris" : [ "http://www.mendeley.com/documents/?uuid=8f5d752e-f339-40a1-b251-97eceaa9614c" ] }, { "id" : "ITEM-2", "itemData" : { "author" : [ { "dropping-particle" : "", "family" : "Kile", "given" : "N. B.", "non-dropping-particle" : "", "parse-names" : false, "suffix" : "" } ], "container-title" : "Etnos i prirodnaya sreda", "id" : "ITEM-2", "issued" : { "date-parts" : [ [ "1997" ] ] }, "page" : "34\u201344", "publisher" : "Dal\u2019nauka", "publisher-place" : "Vladivostok", "title" : "Nanaitsy v mire prirody (Nanai people in the natural world)", "type" : "chapter" }, "uris" : [ "http://www.mendeley.com/documents/?uuid=9ca7be74-e781-4c17-8c51-3925fc67b5d7" ] }, { "id" : "ITEM-3", "itemData" : { "author" : [ { "dropping-particle" : "", "family" : "Turaev", "given" : "V. A.", "non-dropping-particle" : "", "parse-names" : false, "suffix" : "" }, { "dropping-particle" : "V.", "family" : "Sulyandziga", "given" : "R.", "non-dropping-particle" : "", "parse-names" : false, "suffix" : "" }, { "dropping-particle" : "V.", "family" : "Sulyandziga", "given" : "P.", "non-dropping-particle" : "", "parse-names" : false, "suffix" : "" }, { "dropping-particle" : "", "family" : "Bocharnikov", "given" : "V. N.", "non-dropping-particle" : "", "parse-names" : false, "suffix" : "" } ], "edition" : "Biblioteka", "id" : "ITEM-3", "issued" : { "date-parts" : [ [ "2005" ] ] }, "title" : "Encyclopedia korennyh malochislennyh narodov Severa, Sibiri i Dalnego Vostoka Rossiiskoi Federatzii (Encyclopedia of indigenous peoples of the North, Siberia and Far East of the Russian Federation)", "type" : "book" }, "uris" : [ "http://www.mendeley.com/documents/?uuid=8b053db3-3d1a-4b4c-9071-f4c49ff65a3e" ] } ], "mendeley" : { "formattedCitation" : "(Kile, 1997; Taksami &amp; Kosarev, 1986; Turaev, Sulyandziga, Sulyandziga, &amp; Bocharnikov, 2005)", "plainTextFormattedCitation" : "(Kile, 1997; Taksami &amp; Kosarev, 1986; Turaev, Sulyandziga, Sulyandziga, &amp; Bocharnikov, 2005)", "previouslyFormattedCitation" : "(Kile, 1997; Taksami &amp; Kosarev, 1986; Turaev, Sulyandziga, Sulyandziga, &amp; Bocharnikov, 2005)" }, "properties" : {  }, "schema" : "https://github.com/citation-style-language/schema/raw/master/csl-citation.json" }</w:instrText>
      </w:r>
      <w:r>
        <w:fldChar w:fldCharType="separate"/>
      </w:r>
      <w:r w:rsidRPr="00E13766">
        <w:t>(Kile, 1997; Taksami &amp; Kosarev, 1986; Turaev</w:t>
      </w:r>
      <w:r w:rsidR="00214CFF">
        <w:rPr>
          <w:i/>
        </w:rPr>
        <w:t xml:space="preserve"> et al.</w:t>
      </w:r>
      <w:r w:rsidRPr="00E13766">
        <w:t>, 2005)</w:t>
      </w:r>
      <w:r>
        <w:fldChar w:fldCharType="end"/>
      </w:r>
      <w:r w:rsidRPr="00E13B98">
        <w:t xml:space="preserve">. </w:t>
      </w:r>
      <w:r>
        <w:t>In a</w:t>
      </w:r>
      <w:r w:rsidRPr="00E13B98">
        <w:t xml:space="preserve"> survey of more than 500 respondents from Central Siberia </w:t>
      </w:r>
      <w:r w:rsidRPr="009E75A2">
        <w:t xml:space="preserve">Vladyshevskiy </w:t>
      </w:r>
      <w:r w:rsidR="000D7D89" w:rsidRPr="000D7D89">
        <w:rPr>
          <w:i/>
        </w:rPr>
        <w:t>et al.</w:t>
      </w:r>
      <w:r w:rsidRPr="009E75A2">
        <w:t xml:space="preserve"> </w:t>
      </w:r>
      <w:r>
        <w:fldChar w:fldCharType="begin" w:fldLock="1"/>
      </w:r>
      <w:r>
        <w:instrText>ADDIN CSL_CITATION { "citationItems" : [ { "id" : "ITEM-1", "itemData" : { "abstract" : "This article examines the use of non-wood forest products. (NWFPs) in Krasnoyarsk region of central Siberia, based partly on an oral survey carried out by the authors in 1999 with more than 500 respondents, to illustrate the impact of NWFPs on the food security of the local population. The survey has shown that under the current socio-economic conditions, the use of mushrooms and Siberian pine nuts has increased two- to threefold, the use of wild onion three- to fivefold and berries one and a half to two times. (The use of berries has increased relatively little because sugar for their conservation is rather expensive.) Where forest industry enterprises have closed, NWFPs are often the main source of food and income for village populations, representing as much as 30 to 40 percent of family income.", "author" : [ { "dropping-particle" : "", "family" : "Vladyshevskiy", "given" : "D.V.", "non-dropping-particle" : "", "parse-names" : false, "suffix" : "" }, { "dropping-particle" : "", "family" : "Laletin", "given" : "A.P.b", "non-dropping-particle" : "", "parse-names" : false, "suffix" : "" }, { "dropping-particle" : "", "family" : "Vladyshevskiy", "given" : "A.D.c", "non-dropping-particle" : "", "parse-names" : false, "suffix" : "" } ], "container-title" : "Unasylva", "id" : "ITEM-1", "issue" : "202", "issued" : { "date-parts" : [ [ "2000" ] ] }, "page" : "46-52", "title" : "Role of wildlife and other non-wood forest products in food security in central Siberia", "type" : "article-journal", "volume" : "51" }, "suppress-author" : 1, "uris" : [ "http://www.mendeley.com/documents/?uuid=5a85d6d8-d908-379d-9042-7cc98057d90b" ] } ], "mendeley" : { "formattedCitation" : "(2000)", "plainTextFormattedCitation" : "(2000)", "previouslyFormattedCitation" : "(2000)" }, "properties" : {  }, "schema" : "https://github.com/citation-style-language/schema/raw/master/csl-citation.json" }</w:instrText>
      </w:r>
      <w:r>
        <w:fldChar w:fldCharType="separate"/>
      </w:r>
      <w:r w:rsidRPr="002A74F4">
        <w:t>(2000)</w:t>
      </w:r>
      <w:r>
        <w:fldChar w:fldCharType="end"/>
      </w:r>
      <w:r>
        <w:t xml:space="preserve"> have</w:t>
      </w:r>
      <w:r w:rsidRPr="00E13B98">
        <w:t xml:space="preserve"> shown that in the last years of the twentieth century the use of wild mushrooms and Siberian pine nuts increased from two- to threefold; the use of wild onion three- to fivefold; and berries one and a half to two times. In forest depending communities, non-timber forest products are often the main source </w:t>
      </w:r>
      <w:r w:rsidRPr="00E13B98">
        <w:lastRenderedPageBreak/>
        <w:t xml:space="preserve">of food and income for village populations, representing as much as 30–40% of family income </w:t>
      </w:r>
      <w:r>
        <w:fldChar w:fldCharType="begin" w:fldLock="1"/>
      </w:r>
      <w:r>
        <w:instrText>ADDIN CSL_CITATION { "citationItems" : [ { "id" : "ITEM-1", "itemData" : { "author" : [ { "dropping-particle" : "", "family" : "Laletin", "given" : "A. P.", "non-dropping-particle" : "", "parse-names" : false, "suffix" : "" }, { "dropping-particle" : "V.", "family" : "Vladyshevskiy", "given" : "D.", "non-dropping-particle" : "", "parse-names" : false, "suffix" : "" }, { "dropping-particle" : "", "family" : "Vladyshevskiy", "given" : "A. D.", "non-dropping-particle" : "", "parse-names" : false, "suffix" : "" } ], "container-title" : "Wilderness in the Circumpolar North: searching for compatibility in ecological, traditional, and ecotourism values", "editor" : [ { "dropping-particle" : "", "family" : "Watson", "given" : "A. E.", "non-dropping-particle" : "", "parse-names" : false, "suffix" : "" }, { "dropping-particle" : "", "family" : "Alessa", "given" : "L.", "non-dropping-particle" : "", "parse-names" : false, "suffix" : "" }, { "dropping-particle" : "", "family" : "Sproull", "given" : "J.", "non-dropping-particle" : "", "parse-names" : false, "suffix" : "" } ], "id" : "ITEM-1", "issued" : { "date-parts" : [ [ "2002" ] ] }, "page" : "15\u201319", "publisher" : "USDA, Forest Service, Rocky Mountain Research Station", "publisher-place" : "Ogden", "title" : "Protected areas of the Central Siberian Arctic: history, status, and prospects", "type" : "chapter" }, "uris" : [ "http://www.mendeley.com/documents/?uuid=48ff996f-b506-4b50-908e-4401fc643793" ] } ], "mendeley" : { "formattedCitation" : "(Laletin, Vladyshevskiy, &amp; Vladyshevskiy, 2002)", "plainTextFormattedCitation" : "(Laletin, Vladyshevskiy, &amp; Vladyshevskiy, 2002)", "previouslyFormattedCitation" : "(Laletin, Vladyshevskiy, &amp; Vladyshevskiy, 2002)" }, "properties" : {  }, "schema" : "https://github.com/citation-style-language/schema/raw/master/csl-citation.json" }</w:instrText>
      </w:r>
      <w:r>
        <w:fldChar w:fldCharType="separate"/>
      </w:r>
      <w:r w:rsidRPr="009E75A2">
        <w:t>(Laletin</w:t>
      </w:r>
      <w:r w:rsidR="00214CFF">
        <w:rPr>
          <w:i/>
        </w:rPr>
        <w:t xml:space="preserve"> et al.</w:t>
      </w:r>
      <w:r w:rsidRPr="009E75A2">
        <w:t>, 2002)</w:t>
      </w:r>
      <w:r>
        <w:fldChar w:fldCharType="end"/>
      </w:r>
      <w:r w:rsidRPr="00E13B98">
        <w:t xml:space="preserve">. </w:t>
      </w:r>
    </w:p>
    <w:p w14:paraId="4E6D331D" w14:textId="02A54B5E" w:rsidR="0048205B" w:rsidRDefault="0048205B" w:rsidP="000226B2">
      <w:pPr>
        <w:pStyle w:val="Caption"/>
      </w:pPr>
      <w:bookmarkStart w:id="1380" w:name="_Ref500496418"/>
      <w:r w:rsidRPr="00537120">
        <w:t xml:space="preserve">Box </w:t>
      </w:r>
      <w:r>
        <w:rPr>
          <w:noProof w:val="0"/>
        </w:rPr>
        <w:fldChar w:fldCharType="begin"/>
      </w:r>
      <w:r>
        <w:instrText xml:space="preserve"> STYLEREF 1 \s </w:instrText>
      </w:r>
      <w:r>
        <w:rPr>
          <w:noProof w:val="0"/>
        </w:rPr>
        <w:fldChar w:fldCharType="separate"/>
      </w:r>
      <w:r w:rsidR="00B40E12">
        <w:t>4</w:t>
      </w:r>
      <w:r>
        <w:fldChar w:fldCharType="end"/>
      </w:r>
      <w:r w:rsidRPr="00537120">
        <w:t>.</w:t>
      </w:r>
      <w:r>
        <w:rPr>
          <w:noProof w:val="0"/>
        </w:rPr>
        <w:fldChar w:fldCharType="begin"/>
      </w:r>
      <w:r>
        <w:instrText xml:space="preserve"> SEQ Box \* ARABIC \s 1 </w:instrText>
      </w:r>
      <w:r>
        <w:rPr>
          <w:noProof w:val="0"/>
        </w:rPr>
        <w:fldChar w:fldCharType="separate"/>
      </w:r>
      <w:r w:rsidR="00B40E12">
        <w:t>5</w:t>
      </w:r>
      <w:r>
        <w:fldChar w:fldCharType="end"/>
      </w:r>
      <w:bookmarkEnd w:id="1380"/>
      <w:r w:rsidRPr="00537120">
        <w:t>:</w:t>
      </w:r>
      <w:r>
        <w:t xml:space="preserve"> </w:t>
      </w:r>
      <w:r w:rsidRPr="00E13B98">
        <w:t>Nature is becoming wild – local perceptions of loss of traditional land</w:t>
      </w:r>
      <w:r>
        <w:t xml:space="preserve"> </w:t>
      </w:r>
      <w:r w:rsidRPr="00E13B98">
        <w:t>use and its drivers in European cultural landscapes.</w:t>
      </w:r>
    </w:p>
    <w:p w14:paraId="75A0E1A4" w14:textId="23D635B3" w:rsidR="00C41249" w:rsidRPr="00A94F9C" w:rsidRDefault="00C41249" w:rsidP="00AE389F">
      <w:pPr>
        <w:rPr>
          <w:sz w:val="20"/>
          <w:szCs w:val="20"/>
        </w:rPr>
      </w:pPr>
      <w:r>
        <w:rPr>
          <w:lang w:eastAsia="en-GB"/>
        </w:rPr>
        <w:drawing>
          <wp:inline distT="0" distB="0" distL="0" distR="0" wp14:anchorId="6BD6D3B7" wp14:editId="0441A10E">
            <wp:extent cx="5759450" cy="3690620"/>
            <wp:effectExtent l="0" t="0" r="0" b="5080"/>
            <wp:docPr id="4145" name="Picture 4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2"/>
                    <a:stretch>
                      <a:fillRect/>
                    </a:stretch>
                  </pic:blipFill>
                  <pic:spPr>
                    <a:xfrm>
                      <a:off x="0" y="0"/>
                      <a:ext cx="5759450" cy="3690620"/>
                    </a:xfrm>
                    <a:prstGeom prst="rect">
                      <a:avLst/>
                    </a:prstGeom>
                  </pic:spPr>
                </pic:pic>
              </a:graphicData>
            </a:graphic>
          </wp:inline>
        </w:drawing>
      </w:r>
    </w:p>
    <w:p w14:paraId="7DB2CE33" w14:textId="3CC3B32C" w:rsidR="0048205B" w:rsidRPr="00A94F9C" w:rsidRDefault="0048205B" w:rsidP="00AE389F">
      <w:pPr>
        <w:rPr>
          <w:sz w:val="20"/>
          <w:szCs w:val="20"/>
        </w:rPr>
      </w:pPr>
      <w:r w:rsidRPr="00A94F9C">
        <w:rPr>
          <w:sz w:val="20"/>
          <w:szCs w:val="20"/>
        </w:rPr>
        <w:t xml:space="preserve">Traditional small-scale farmers developed fine-scale multifunctional cultural landscapes all over Europe </w:t>
      </w:r>
      <w:r w:rsidRPr="00A94F9C">
        <w:rPr>
          <w:sz w:val="20"/>
          <w:szCs w:val="20"/>
        </w:rPr>
        <w:fldChar w:fldCharType="begin" w:fldLock="1"/>
      </w:r>
      <w:r w:rsidRPr="00A94F9C">
        <w:rPr>
          <w:sz w:val="20"/>
          <w:szCs w:val="20"/>
        </w:rPr>
        <w:instrText>ADDIN CSL_CITATION { "citationItems" : [ { "id" : "ITEM-1", "itemData" : { "DOI" : "10.1079/9781845930745.0000", "author" : [ { "dropping-particle" : "", "family" : "Agnoletti", "given" : "M.", "non-dropping-particle" : "", "parse-names" : false, "suffix" : "" } ], "container-title" : "The conservation of cultural landscapes", "id" : "ITEM-1", "issued" : { "date-parts" : [ [ "2006" ] ] }, "publisher" : "CABI", "publisher-place" : "Wallingford", "title" : "The conservation of cultural landscapes.", "type" : "book" }, "uris" : [ "http://www.mendeley.com/documents/?uuid=c1470b13-62b0-4e83-aea2-e09ca2358412" ] } ], "mendeley" : { "formattedCitation" : "(Agnoletti, 2006)", "plainTextFormattedCitation" : "(Agnoletti, 2006)", "previouslyFormattedCitation" : "(Agnoletti, 2006)" }, "properties" : {  }, "schema" : "https://github.com/citation-style-language/schema/raw/master/csl-citation.json" }</w:instrText>
      </w:r>
      <w:r w:rsidRPr="00A94F9C">
        <w:rPr>
          <w:sz w:val="20"/>
          <w:szCs w:val="20"/>
        </w:rPr>
        <w:fldChar w:fldCharType="separate"/>
      </w:r>
      <w:r w:rsidRPr="00A94F9C">
        <w:rPr>
          <w:sz w:val="20"/>
          <w:szCs w:val="20"/>
        </w:rPr>
        <w:t>(Agnoletti, 2006)</w:t>
      </w:r>
      <w:r w:rsidRPr="00A94F9C">
        <w:rPr>
          <w:sz w:val="20"/>
          <w:szCs w:val="20"/>
        </w:rPr>
        <w:fldChar w:fldCharType="end"/>
      </w:r>
      <w:r w:rsidRPr="00A94F9C">
        <w:rPr>
          <w:sz w:val="20"/>
          <w:szCs w:val="20"/>
        </w:rPr>
        <w:t xml:space="preserve">. With global changes, cultural landscapes are often abandoned or transformed into urban or more intensively managed agricultural areas. If abandoned, natural processes may accelerate, native shrubs and trees and invasive alien species may spread. Local farmers often perceive these changes as a landscape-in-order where </w:t>
      </w:r>
      <w:r>
        <w:rPr>
          <w:sz w:val="20"/>
          <w:szCs w:val="20"/>
        </w:rPr>
        <w:t>“</w:t>
      </w:r>
      <w:r w:rsidRPr="00A94F9C">
        <w:rPr>
          <w:sz w:val="20"/>
          <w:szCs w:val="20"/>
        </w:rPr>
        <w:t>each corner had a role</w:t>
      </w:r>
      <w:r>
        <w:rPr>
          <w:sz w:val="20"/>
          <w:szCs w:val="20"/>
        </w:rPr>
        <w:t>”</w:t>
      </w:r>
      <w:r w:rsidRPr="00A94F9C">
        <w:rPr>
          <w:sz w:val="20"/>
          <w:szCs w:val="20"/>
        </w:rPr>
        <w:t xml:space="preserve"> is changing into a landscape-in-disorder. Independently whether succession is going through more and more natural or degraded stages, locals perceive the process as “getting wild” meaning the intensity of ecosystem service use decreases </w:t>
      </w:r>
      <w:r w:rsidRPr="00A94F9C">
        <w:rPr>
          <w:sz w:val="20"/>
          <w:szCs w:val="20"/>
        </w:rPr>
        <w:fldChar w:fldCharType="begin" w:fldLock="1"/>
      </w:r>
      <w:r w:rsidRPr="00A94F9C">
        <w:rPr>
          <w:sz w:val="20"/>
          <w:szCs w:val="20"/>
        </w:rPr>
        <w:instrText>ADDIN CSL_CITATION { "citationItems" : [ { "id" : "ITEM-1", "itemData" : { "DOI" : "10.1016/j.agee.2013.08.018", "ISBN" : "0167-8809", "ISSN" : "01678809", "abstract" : "Abandonment or change of traditional (pre-modern) management systems threaten semi-natural grasslands worldwide. Understanding existing traditional grassland management could greatly help to improve our ability to preserve biodiversity in traditionally managed farmlands. We studied the management of species-rich man-made grasslands (ca. 32-52 vascular plant species on 16m2) and the related traditional ecological knowledge in Gyimes (Romania), where more than 40,000 hectares of meadows and pastures are still managed traditionally. Methods of ecological anthropology e.g. participatory field work, semi-structured interviews (33 interviewees), and free listings were used. Cs??ng??s (people living in these valleys of the Carpathians) distinguish hay meadows based on manuring: nearby and distant hay meadows. Pastures are classified into pastures near settlements, mountain pastures, and pastures for sheep. Traditional management of meadows includes mowing, cleaning, mowing-date rotation of tracts, amelioration with hayseed and Onobrychis viciifolia seeds, manuring, manual thinning of unwanted plants, suppression of mosses, and small-scale drainage. We argue that the mowing-date rotation system found in Gyimes is a unique land-use practice that could greatly enhance biodiversity together with hayseed scattering. Treatment of pastures is more simple: sectional cleaning of shrubs/trees, and burning and corralling against Nardus. The goal of Cs??ng??s is not to protect biodiversity, but to keep their grasslands in good condition for a long run, and thus ascertain the availability of hay in the needed quantity and quality. We argue that subsidy systems should encourage the maintenance of this and similar systems, support the still existing local traditional communities and also in protected areas management systems should build on the experiences of these small-scale traditional farmers. ?? 2013 Elsevier B.V.", "author" : [ { "dropping-particle" : "", "family" : "Babai", "given" : "D\u00e1niel", "non-dropping-particle" : "", "parse-names" : false, "suffix" : "" }, { "dropping-particle" : "", "family" : "Moln\u00e1r", "given" : "Zsolt", "non-dropping-particle" : "", "parse-names" : false, "suffix" : "" } ], "container-title" : "Agriculture, Ecosystems and Environment", "id" : "ITEM-1", "issued" : { "date-parts" : [ [ "2014" ] ] }, "page" : "123-130", "publisher" : "Elsevier B.V.", "title" : "Small-scale traditional management of highly species-rich grasslands in the Carpathians", "type" : "article-journal", "volume" : "182" }, "uris" : [ "http://www.mendeley.com/documents/?uuid=e453b344-2581-47b2-9de2-9465d71506cb" ] }, { "id" : "ITEM-2", "itemData" : { "DOI" : "10.2111/REM-D-13-00082.1", "ISSN" : "1550-7424", "abstract" : "The goal of our study was to document traditional steppe herders' perception and management of spatial and temporal heterogeneity of forage availability of their seminatural pastures. Ninety-two herders living in the Hortob\u00e1gy saline steppe, Hungary, Central Europe were interviewed, and participatory observation was used to understand herding and habitat improvement techniques. The herders recognized 47\u201366 habitat types (mostly grassland types), and listed at least 90 plant species important for grazing. They have a nuanced knowledge of the intra- and interannual variations of forage quality and quantity. They perform very strong and well-planned herding practices. Daily spatial pattern of grazing is, however, often opportunistic and flexible, but has a more-or-less regular year-round cycle, in which marshes and stubbles provide forage in drought periods. Reciprocal learning and continuous communication between the herder and his driving dogs and livestock strongly influence grazing pattern. Herders manage and improve different habitats of their pastures differently by traditional and, less frequently, modern methods. The main method is grazing supplemented by manuring, burning, and removal of spiny weeds. Traditional knowledge of herders could be effectively used in evidence-based conservation and pasture management of European saline steppes; e.g., the reintroduction of some old herding techniques (opportunistic pasture use, grazing of marshes, and burning). Herders' knowledge could also help the fine-tuning and local adaptation of European agri-environmental regulations (e.g., how to balance subsidies for hay-making and grazing in saline steppes). More research is needed, however, on the ecological effects of different traditional grazing techniques, e.g., rotation, manuring, and burning. In general a more complex socio-ecological understanding of the internal and external factors affecting adaptation of the Hortob\u00e1gy herders to changing environment, society, and European Union policies is needed.", "author" : [ { "dropping-particle" : "", "family" : "Moln\u00e1r", "given" : "Zsolt", "non-dropping-particle" : "", "parse-names" : false, "suffix" : "" } ], "container-title" : "Rangeland Ecology &amp; Management", "id" : "ITEM-2", "issue" : "2", "issued" : { "date-parts" : [ [ "2014", "3", "1" ] ] }, "page" : "107-118", "publisher" : "Elsevier", "title" : "Perception and Management of Spatio-Temporal Pasture Heterogeneity by Hungarian Herders", "type" : "article-journal", "volume" : "67" }, "uris" : [ "http://www.mendeley.com/documents/?uuid=0e6e9ea5-f076-424f-a538-adfbcf709b0e" ] } ], "mendeley" : { "formattedCitation" : "(D\u00e1niel Babai &amp; Moln\u00e1r, 2014; Zsolt Moln\u00e1r, 2014)", "plainTextFormattedCitation" : "(D\u00e1niel Babai &amp; Moln\u00e1r, 2014; Zsolt Moln\u00e1r, 2014)", "previouslyFormattedCitation" : "(D\u00e1niel Babai &amp; Moln\u00e1r, 2014; Zsolt Moln\u00e1r, 2014)" }, "properties" : {  }, "schema" : "https://github.com/citation-style-language/schema/raw/master/csl-citation.json" }</w:instrText>
      </w:r>
      <w:r w:rsidRPr="00A94F9C">
        <w:rPr>
          <w:sz w:val="20"/>
          <w:szCs w:val="20"/>
        </w:rPr>
        <w:fldChar w:fldCharType="separate"/>
      </w:r>
      <w:r w:rsidRPr="00A94F9C">
        <w:rPr>
          <w:sz w:val="20"/>
          <w:szCs w:val="20"/>
        </w:rPr>
        <w:t>(Babai &amp; Molnár, 2014; Molnár, 2014)</w:t>
      </w:r>
      <w:r w:rsidRPr="00A94F9C">
        <w:rPr>
          <w:sz w:val="20"/>
          <w:szCs w:val="20"/>
        </w:rPr>
        <w:fldChar w:fldCharType="end"/>
      </w:r>
      <w:r w:rsidRPr="00A94F9C">
        <w:rPr>
          <w:sz w:val="20"/>
          <w:szCs w:val="20"/>
        </w:rPr>
        <w:t xml:space="preserve">. Wild place is a specific folk habitat: under this expression local people understand an area with no or little human utilization. Wild places are e.g. narrow steep valleys where no livestock can graze and timber is difficult to get out, or marshes dominated by tall tussock sedges, which are difficult to cross, impossible to cut for hay and where livestock can drown </w:t>
      </w:r>
      <w:r w:rsidRPr="00A94F9C">
        <w:rPr>
          <w:sz w:val="20"/>
          <w:szCs w:val="20"/>
        </w:rPr>
        <w:fldChar w:fldCharType="begin" w:fldLock="1"/>
      </w:r>
      <w:r w:rsidRPr="00A94F9C">
        <w:rPr>
          <w:sz w:val="20"/>
          <w:szCs w:val="20"/>
        </w:rPr>
        <w:instrText>ADDIN CSL_CITATION { "citationItems" : [ { "id" : "ITEM-1", "itemData" : { "DOI" : "10.1016/j.agee.2013.08.018", "ISBN" : "0167-8809", "ISSN" : "01678809", "abstract" : "Abandonment or change of traditional (pre-modern) management systems threaten semi-natural grasslands worldwide. Understanding existing traditional grassland management could greatly help to improve our ability to preserve biodiversity in traditionally managed farmlands. We studied the management of species-rich man-made grasslands (ca. 32-52 vascular plant species on 16m2) and the related traditional ecological knowledge in Gyimes (Romania), where more than 40,000 hectares of meadows and pastures are still managed traditionally. Methods of ecological anthropology e.g. participatory field work, semi-structured interviews (33 interviewees), and free listings were used. Cs??ng??s (people living in these valleys of the Carpathians) distinguish hay meadows based on manuring: nearby and distant hay meadows. Pastures are classified into pastures near settlements, mountain pastures, and pastures for sheep. Traditional management of meadows includes mowing, cleaning, mowing-date rotation of tracts, amelioration with hayseed and Onobrychis viciifolia seeds, manuring, manual thinning of unwanted plants, suppression of mosses, and small-scale drainage. We argue that the mowing-date rotation system found in Gyimes is a unique land-use practice that could greatly enhance biodiversity together with hayseed scattering. Treatment of pastures is more simple: sectional cleaning of shrubs/trees, and burning and corralling against Nardus. The goal of Cs??ng??s is not to protect biodiversity, but to keep their grasslands in good condition for a long run, and thus ascertain the availability of hay in the needed quantity and quality. We argue that subsidy systems should encourage the maintenance of this and similar systems, support the still existing local traditional communities and also in protected areas management systems should build on the experiences of these small-scale traditional farmers. ?? 2013 Elsevier B.V.", "author" : [ { "dropping-particle" : "", "family" : "Babai", "given" : "D\u00e1niel", "non-dropping-particle" : "", "parse-names" : false, "suffix" : "" }, { "dropping-particle" : "", "family" : "Moln\u00e1r", "given" : "Zsolt", "non-dropping-particle" : "", "parse-names" : false, "suffix" : "" } ], "container-title" : "Agriculture, Ecosystems and Environment", "id" : "ITEM-1", "issued" : { "date-parts" : [ [ "2014" ] ] }, "page" : "123-130", "publisher" : "Elsevier B.V.", "title" : "Small-scale traditional management of highly species-rich grasslands in the Carpathians", "type" : "article-journal", "volume" : "182" }, "uris" : [ "http://www.mendeley.com/documents/?uuid=e453b344-2581-47b2-9de2-9465d71506cb" ] }, { "id" : "ITEM-2", "itemData" : { "author" : [ { "dropping-particle" : "", "family" : "Kis", "given" : "J.", "non-dropping-particle" : "", "parse-names" : false, "suffix" : "" }, { "dropping-particle" : "", "family" : "Barta", "given" : "S.", "non-dropping-particle" : "", "parse-names" : false, "suffix" : "" }, { "dropping-particle" : "", "family" : "Elekes", "given" : "L.", "non-dropping-particle" : "", "parse-names" : false, "suffix" : "" }, { "dropping-particle" : "", "family" : "Engi", "given" : "L.", "non-dropping-particle" : "", "parse-names" : false, "suffix" : "" }, { "dropping-particle" : "", "family" : "Fegyer", "given" : "T.", "non-dropping-particle" : "", "parse-names" : false, "suffix" : "" }, { "dropping-particle" : "", "family" : "Kecskem\u00e9ti", "given" : "J.", "non-dropping-particle" : "", "parse-names" : false, "suffix" : "" }, { "dropping-particle" : "", "family" : "Lajko", "given" : "L.", "non-dropping-particle" : "", "parse-names" : false, "suffix" : "" }, { "dropping-particle" : "", "family" : "Szab\u00f3", "given" : "J.", "non-dropping-particle" : "", "parse-names" : false, "suffix" : "" } ], "container-title" : "Indigenous and local knowledge of biodiversity in Europe and Central Asia: Contributions to the IPBES regional assessment of biodiversity and ecosystems services", "editor" : [ { "dropping-particle" : "", "family" : "Rou\u00e9", "given" : "M", "non-dropping-particle" : "", "parse-names" : false, "suffix" : "" }, { "dropping-particle" : "", "family" : "Molnar", "given" : "Zs", "non-dropping-particle" : "", "parse-names" : false, "suffix" : "" } ], "id" : "ITEM-2", "issued" : { "date-parts" : [ [ "2016" ] ] }, "page" : "57-71", "publisher" : "UNESCO", "publisher-place" : "Paris", "title" : "Traditional herders\u2019 knowledge and worldview and their role in managing biodiversity and ecosystem services of extensive pastures", "type" : "chapter" }, "uris" : [ "http://www.mendeley.com/documents/?uuid=f0886c46-d93a-46b1-b923-89e6c58bef96" ] }, { "id" : "ITEM-3", "itemData" : { "DOI" : "10.2111/REM-D-13-00082.1", "ISSN" : "1550-7424", "abstract" : "The goal of our study was to document traditional steppe herders' perception and management of spatial and temporal heterogeneity of forage availability of their seminatural pastures. Ninety-two herders living in the Hortob\u00e1gy saline steppe, Hungary, Central Europe were interviewed, and participatory observation was used to understand herding and habitat improvement techniques. The herders recognized 47\u201366 habitat types (mostly grassland types), and listed at least 90 plant species important for grazing. They have a nuanced knowledge of the intra- and interannual variations of forage quality and quantity. They perform very strong and well-planned herding practices. Daily spatial pattern of grazing is, however, often opportunistic and flexible, but has a more-or-less regular year-round cycle, in which marshes and stubbles provide forage in drought periods. Reciprocal learning and continuous communication between the herder and his driving dogs and livestock strongly influence grazing pattern. Herders manage and improve different habitats of their pastures differently by traditional and, less frequently, modern methods. The main method is grazing supplemented by manuring, burning, and removal of spiny weeds. Traditional knowledge of herders could be effectively used in evidence-based conservation and pasture management of European saline steppes; e.g., the reintroduction of some old herding techniques (opportunistic pasture use, grazing of marshes, and burning). Herders' knowledge could also help the fine-tuning and local adaptation of European agri-environmental regulations (e.g., how to balance subsidies for hay-making and grazing in saline steppes). More research is needed, however, on the ecological effects of different traditional grazing techniques, e.g., rotation, manuring, and burning. In general a more complex socio-ecological understanding of the internal and external factors affecting adaptation of the Hortob\u00e1gy herders to changing environment, society, and European Union policies is needed.", "author" : [ { "dropping-particle" : "", "family" : "Moln\u00e1r", "given" : "Zsolt", "non-dropping-particle" : "", "parse-names" : false, "suffix" : "" } ], "container-title" : "Rangeland Ecology &amp; Management", "id" : "ITEM-3", "issue" : "2", "issued" : { "date-parts" : [ [ "2014", "3", "1" ] ] }, "page" : "107-118", "publisher" : "Elsevier", "title" : "Perception and Management of Spatio-Temporal Pasture Heterogeneity by Hungarian Herders", "type" : "article-journal", "volume" : "67" }, "uris" : [ "http://www.mendeley.com/documents/?uuid=0e6e9ea5-f076-424f-a538-adfbcf709b0e" ] } ], "mendeley" : { "formattedCitation" : "(D\u00e1niel Babai &amp; Moln\u00e1r, 2014; Kis et al., 2016; Zsolt Moln\u00e1r, 2014)", "plainTextFormattedCitation" : "(D\u00e1niel Babai &amp; Moln\u00e1r, 2014; Kis et al., 2016; Zsolt Moln\u00e1r, 2014)", "previouslyFormattedCitation" : "(D\u00e1niel Babai &amp; Moln\u00e1r, 2014; Kis et al., 2016; Zsolt Moln\u00e1r, 2014)" }, "properties" : {  }, "schema" : "https://github.com/citation-style-language/schema/raw/master/csl-citation.json" }</w:instrText>
      </w:r>
      <w:r w:rsidRPr="00A94F9C">
        <w:rPr>
          <w:sz w:val="20"/>
          <w:szCs w:val="20"/>
        </w:rPr>
        <w:fldChar w:fldCharType="separate"/>
      </w:r>
      <w:r w:rsidRPr="00A94F9C">
        <w:rPr>
          <w:sz w:val="20"/>
          <w:szCs w:val="20"/>
          <w:lang w:val="fr-CH"/>
        </w:rPr>
        <w:t xml:space="preserve">(Babai &amp; Molnár, 2014; Kis </w:t>
      </w:r>
      <w:r w:rsidR="000D7D89" w:rsidRPr="000D7D89">
        <w:rPr>
          <w:i/>
          <w:sz w:val="20"/>
          <w:szCs w:val="20"/>
          <w:lang w:val="fr-CH"/>
        </w:rPr>
        <w:t>et al.</w:t>
      </w:r>
      <w:r w:rsidRPr="00A94F9C">
        <w:rPr>
          <w:sz w:val="20"/>
          <w:szCs w:val="20"/>
          <w:lang w:val="fr-CH"/>
        </w:rPr>
        <w:t>, 2016; Molnár, 2014)</w:t>
      </w:r>
      <w:r w:rsidRPr="00A94F9C">
        <w:rPr>
          <w:sz w:val="20"/>
          <w:szCs w:val="20"/>
        </w:rPr>
        <w:fldChar w:fldCharType="end"/>
      </w:r>
      <w:r w:rsidRPr="00A94F9C">
        <w:rPr>
          <w:sz w:val="20"/>
          <w:szCs w:val="20"/>
          <w:lang w:val="fr-CH"/>
        </w:rPr>
        <w:t xml:space="preserve">. </w:t>
      </w:r>
      <w:r w:rsidRPr="00A94F9C">
        <w:rPr>
          <w:sz w:val="20"/>
          <w:szCs w:val="20"/>
        </w:rPr>
        <w:t xml:space="preserve">Abandoned pastures with accumulating litter and encroaching shrubs also are areas that turn into wild. National parks manage their lands in many different ways to help protected species and natural regeneration. If cultural landscapes in national parks are managed in a way where agricultural use is abandoned, local people often argue: the park manages the landscape improperly by letting it turn wild </w:t>
      </w:r>
      <w:r w:rsidRPr="00A94F9C">
        <w:rPr>
          <w:sz w:val="20"/>
          <w:szCs w:val="20"/>
        </w:rPr>
        <w:fldChar w:fldCharType="begin" w:fldLock="1"/>
      </w:r>
      <w:r w:rsidRPr="00A94F9C">
        <w:rPr>
          <w:sz w:val="20"/>
          <w:szCs w:val="20"/>
        </w:rPr>
        <w:instrText>ADDIN CSL_CITATION { "citationItems" : [ { "id" : "ITEM-1", "itemData" : { "author" : [ { "dropping-particle" : "", "family" : "B\u00e9rard", "given" : "L.", "non-dropping-particle" : "", "parse-names" : false, "suffix" : "" }, { "dropping-particle" : "", "family" : "Cegarra", "given" : "M.", "non-dropping-particle" : "", "parse-names" : false, "suffix" : "" }, { "dropping-particle" : "", "family" : "Djama", "given" : "M.", "non-dropping-particle" : "", "parse-names" : false, "suffix" : "" }, { "dropping-particle" : "", "family" : "Louafi", "given" : "S.", "non-dropping-particle" : "", "parse-names" : false, "suffix" : "" }, { "dropping-particle" : "", "family" : "Marchenay", "given" : "P.", "non-dropping-particle" : "", "parse-names" : false, "suffix" : "" }, { "dropping-particle" : "", "family" : "Roussel", "given" : "B.", "non-dropping-particle" : "", "parse-names" : false, "suffix" : "" }, { "dropping-particle" : "", "family" : "Verdeaux", "given" : "F.", "non-dropping-particle" : "", "parse-names" : false, "suffix" : "" } ], "id" : "ITEM-1", "issued" : { "date-parts" : [ [ "2005" ] ] }, "publisher" : "NRA, CIRAD, IDDRI, IFB", "publisher-place" : "Paris", "title" : "No Title", "type" : "book" }, "uris" : [ "http://www.mendeley.com/documents/?uuid=4e9f5fac-3d10-48bd-ad7d-2dfc443a09ed" ] } ], "mendeley" : { "formattedCitation" : "(B\u00e9rard et al., 2005)", "plainTextFormattedCitation" : "(B\u00e9rard et al., 2005)", "previouslyFormattedCitation" : "(B\u00e9rard et al., 2005)" }, "properties" : {  }, "schema" : "https://github.com/citation-style-language/schema/raw/master/csl-citation.json" }</w:instrText>
      </w:r>
      <w:r w:rsidRPr="00A94F9C">
        <w:rPr>
          <w:sz w:val="20"/>
          <w:szCs w:val="20"/>
        </w:rPr>
        <w:fldChar w:fldCharType="separate"/>
      </w:r>
      <w:r w:rsidRPr="00A94F9C">
        <w:rPr>
          <w:sz w:val="20"/>
          <w:szCs w:val="20"/>
        </w:rPr>
        <w:t xml:space="preserve">(Bérard </w:t>
      </w:r>
      <w:r w:rsidR="000D7D89" w:rsidRPr="000D7D89">
        <w:rPr>
          <w:i/>
          <w:sz w:val="20"/>
          <w:szCs w:val="20"/>
        </w:rPr>
        <w:t>et al.</w:t>
      </w:r>
      <w:r w:rsidRPr="00A94F9C">
        <w:rPr>
          <w:sz w:val="20"/>
          <w:szCs w:val="20"/>
        </w:rPr>
        <w:t>, 2005)</w:t>
      </w:r>
      <w:r w:rsidRPr="00A94F9C">
        <w:rPr>
          <w:sz w:val="20"/>
          <w:szCs w:val="20"/>
        </w:rPr>
        <w:fldChar w:fldCharType="end"/>
      </w:r>
      <w:r w:rsidRPr="00A94F9C">
        <w:rPr>
          <w:sz w:val="20"/>
          <w:szCs w:val="20"/>
        </w:rPr>
        <w:t xml:space="preserve">. These differences in understandings of “proper” landscape management may cause conflicts between authorities and locals </w:t>
      </w:r>
      <w:r w:rsidRPr="00A94F9C">
        <w:rPr>
          <w:sz w:val="20"/>
          <w:szCs w:val="20"/>
        </w:rPr>
        <w:fldChar w:fldCharType="begin" w:fldLock="1"/>
      </w:r>
      <w:r w:rsidRPr="00A94F9C">
        <w:rPr>
          <w:sz w:val="20"/>
          <w:szCs w:val="20"/>
        </w:rPr>
        <w:instrText>ADDIN CSL_CITATION { "citationItems" : [ { "id" : "ITEM-1", "itemData" : { "DOI" : "10.1016/j.landusepol.2013.06.005", "ISSN" : "02648377", "author" : [ { "dropping-particle" : "", "family" : "Kelemen", "given" : "Eszter", "non-dropping-particle" : "", "parse-names" : false, "suffix" : "" }, { "dropping-particle" : "", "family" : "Nguyen", "given" : "Genevi\u00e8ve", "non-dropping-particle" : "", "parse-names" : false, "suffix" : "" }, { "dropping-particle" : "", "family" : "Gomiero", "given" : "Tiziano", "non-dropping-particle" : "", "parse-names" : false, "suffix" : "" }, { "dropping-particle" : "", "family" : "Kov\u00e1cs", "given" : "Eszter", "non-dropping-particle" : "", "parse-names" : false, "suffix" : "" }, { "dropping-particle" : "", "family" : "Choisis", "given" : "Jean-Philippe", "non-dropping-particle" : "", "parse-names" : false, "suffix" : "" }, { "dropping-particle" : "", "family" : "Choisis", "given" : "Norma", "non-dropping-particle" : "", "parse-names" : false, "suffix" : "" }, { "dropping-particle" : "", "family" : "Paoletti", "given" : "Maurizio G.", "non-dropping-particle" : "", "parse-names" : false, "suffix" : "" }, { "dropping-particle" : "", "family" : "Podmaniczky", "given" : "L\u00e1szl\u00f3", "non-dropping-particle" : "", "parse-names" : false, "suffix" : "" }, { "dropping-particle" : "", "family" : "Ryschawy", "given" : "Julie", "non-dropping-particle" : "", "parse-names" : false, "suffix" : "" }, { "dropping-particle" : "", "family" : "Sarthou", "given" : "Jean-Pierre", "non-dropping-particle" : "", "parse-names" : false, "suffix" : "" }, { "dropping-particle" : "", "family" : "Herzog", "given" : "Felix", "non-dropping-particle" : "", "parse-names" : false, "suffix" : "" }, { "dropping-particle" : "", "family" : "Dennis", "given" : "Peter", "non-dropping-particle" : "", "parse-names" : false, "suffix" : "" }, { "dropping-particle" : "", "family" : "Bal\u00e1zs", "given" : "Katalin", "non-dropping-particle" : "", "parse-names" : false, "suffix" : "" } ], "container-title" : "Land Use Policy", "id" : "ITEM-1", "issued" : { "date-parts" : [ [ "2013", "11", "1" ] ] }, "page" : "318-328", "publisher" : "Pergamon", "title" : "Farmers\u2019 perceptions of biodiversity: Lessons from a discourse-based deliberative valuation study", "type" : "article-journal", "volume" : "35" }, "uris" : [ "http://www.mendeley.com/documents/?uuid=faa1b4e4-d44e-3f14-9f31-5289a04ea8dc" ] }, { "id" : "ITEM-2", "itemData" : { "DOI" : "10.1016/j.agee.2016.05.018", "ISBN" : "01678809 (ISSN)", "ISSN" : "01678809", "abstract" : "Many habitats in Europe have been managed by grazing for thousands of years. However, extensive grazing systems are becoming increasingly rare in the region, and there is a lack of understanding of the functioning of these systems. We carried out 147 structured interviews in 38 landscapes throughout the Carpathian Basin, with 3\u20135 informants/landscape. The number of actively grazing cattle, sheep and pigs, their year-round habitat use and the proportion of herds actively tended were documented for four characteristic historical periods (before, during and after socialist cooperatives and after EU Accession). The numbers of grazing cattle and sheep had decreased substantially by 2010 (by 71% and 49%, respectively), while pig grazing almost disappeared by the 1970s. Cattle primarily grazed habitats with taller vegetation. Sheep grazed dry pastures and stubbles, while pigs were driven into marshes and forests. In general, the importance of dry and wet grasslands increased, while the significance of marshes, stubble fields, vegetation along linear elements, second growth on hay meadows, wood-pastures and forests decreased over time. Approximately half of the grazed habitats were not typical pasture grasslands, and functioned as supplementary pastures during droughts, autumn and winter. The number of habitat types grazed per month per site dropped, and herding decreased substantially, in particular in the case of cattle and pigs. Contributing factors of the economic and social changes of the examined period included the collapse of the communist-era legal framework, the intensification of livestock husbandry, EU Common Agricultural Policy (CAP) regulations, and the rise of a nature conservation ethic. We conclude that agricultural policies should take into account the full spectrum of habitat types necessary for the effective operation of extensive grazing systems. We argue that conservation-oriented extensive grazing should use the traditional wisdom of herders but adapted to the present situations.", "author" : [ { "dropping-particle" : "", "family" : "Babai", "given" : "D.", "non-dropping-particle" : "", "parse-names" : false, "suffix" : "" }, { "dropping-particle" : "", "family" : "Moln\u00e1r", "given" : "K.", "non-dropping-particle" : "", "parse-names" : false, "suffix" : "" }, { "dropping-particle" : "", "family" : "Bir\u00f3", "given" : "M.", "non-dropping-particle" : "", "parse-names" : false, "suffix" : "" } ], "container-title" : "Agriculture, Ecosystems and Environment", "id" : "ITEM-2", "issued" : { "date-parts" : [ [ "2016" ] ] }, "page" : "142-153", "title" : "Changing year-round habitat use of extensively grazing cattle, sheep and pigs in East-Central Europe between 1940 and 2014: Consequences for conservation and policy", "type" : "article-journal", "volume" : "234" }, "uris" : [ "http://www.mendeley.com/documents/?uuid=19788f8d-42f5-3786-96e4-c43509f060eb" ] } ], "mendeley" : { "formattedCitation" : "(D. Babai et al., 2016; Kelemen et al., 2013)", "plainTextFormattedCitation" : "(D. Babai et al., 2016; Kelemen et al., 2013)", "previouslyFormattedCitation" : "(D. Babai et al., 2016; Kelemen et al., 2013)" }, "properties" : {  }, "schema" : "https://github.com/citation-style-language/schema/raw/master/csl-citation.json" }</w:instrText>
      </w:r>
      <w:r w:rsidRPr="00A94F9C">
        <w:rPr>
          <w:sz w:val="20"/>
          <w:szCs w:val="20"/>
        </w:rPr>
        <w:fldChar w:fldCharType="separate"/>
      </w:r>
      <w:r w:rsidRPr="00A94F9C">
        <w:rPr>
          <w:sz w:val="20"/>
          <w:szCs w:val="20"/>
        </w:rPr>
        <w:t xml:space="preserve">(Babai </w:t>
      </w:r>
      <w:r w:rsidR="000D7D89" w:rsidRPr="000D7D89">
        <w:rPr>
          <w:i/>
          <w:sz w:val="20"/>
          <w:szCs w:val="20"/>
        </w:rPr>
        <w:t>et al.</w:t>
      </w:r>
      <w:r w:rsidRPr="00A94F9C">
        <w:rPr>
          <w:sz w:val="20"/>
          <w:szCs w:val="20"/>
        </w:rPr>
        <w:t xml:space="preserve">, 2016; Kelemen </w:t>
      </w:r>
      <w:r w:rsidR="000D7D89" w:rsidRPr="000D7D89">
        <w:rPr>
          <w:i/>
          <w:sz w:val="20"/>
          <w:szCs w:val="20"/>
        </w:rPr>
        <w:t>et al.</w:t>
      </w:r>
      <w:r w:rsidRPr="00A94F9C">
        <w:rPr>
          <w:sz w:val="20"/>
          <w:szCs w:val="20"/>
        </w:rPr>
        <w:t>, 2013)</w:t>
      </w:r>
      <w:r w:rsidRPr="00A94F9C">
        <w:rPr>
          <w:sz w:val="20"/>
          <w:szCs w:val="20"/>
        </w:rPr>
        <w:fldChar w:fldCharType="end"/>
      </w:r>
      <w:r w:rsidRPr="00A94F9C">
        <w:rPr>
          <w:sz w:val="20"/>
          <w:szCs w:val="20"/>
        </w:rPr>
        <w:t>.</w:t>
      </w:r>
    </w:p>
    <w:p w14:paraId="4F9D6500" w14:textId="169CCB1A" w:rsidR="0048205B" w:rsidRDefault="0048205B" w:rsidP="00AE389F">
      <w:pPr>
        <w:rPr>
          <w:b/>
          <w:sz w:val="20"/>
          <w:szCs w:val="20"/>
        </w:rPr>
      </w:pPr>
      <w:r w:rsidRPr="00A94F9C">
        <w:rPr>
          <w:b/>
          <w:sz w:val="20"/>
          <w:szCs w:val="20"/>
        </w:rPr>
        <w:t>End of Box 4.5</w:t>
      </w:r>
    </w:p>
    <w:p w14:paraId="18286616" w14:textId="77777777" w:rsidR="006A1288" w:rsidRPr="00A94F9C" w:rsidRDefault="006A1288" w:rsidP="00AE389F">
      <w:pPr>
        <w:rPr>
          <w:b/>
          <w:sz w:val="20"/>
          <w:szCs w:val="20"/>
        </w:rPr>
      </w:pPr>
    </w:p>
    <w:p w14:paraId="64388F2F" w14:textId="41E03D90" w:rsidR="0048205B" w:rsidRPr="00E13B98" w:rsidRDefault="0048205B" w:rsidP="00AE389F">
      <w:r w:rsidRPr="00E13B98">
        <w:t xml:space="preserve">Pastoralists in mountainous regions of Central Asia practice so-called vertical and horizontal migrations (transhumant) of livestock </w:t>
      </w:r>
      <w:r>
        <w:fldChar w:fldCharType="begin" w:fldLock="1"/>
      </w:r>
      <w:r>
        <w:instrText>ADDIN CSL_CITATION { "citationItems" : [ { "id" : "ITEM-1", "itemData" : { "author" : [ { "dropping-particle" : "", "family" : "Kanchaev", "given" : "K.", "non-dropping-particle" : "", "parse-names" : false, "suffix" : "" }, { "dropping-particle" : "", "family" : "Kerven", "given" : "C.", "non-dropping-particle" : "", "parse-names" : false, "suffix" : "" }, { "dropping-particle" : "", "family" : "Wright", "given" : "I. A.", "non-dropping-particle" : "", "parse-names" : false, "suffix" : "" } ], "container-title" : "Prospects for Pastoralism in Kazakhstan and Turkmenistan: From State Farms to Private Flocks", "editor" : [ { "dropping-particle" : "", "family" : "Kerven", "given" : "C.", "non-dropping-particle" : "", "parse-names" : false, "suffix" : "" } ], "id" : "ITEM-1", "issued" : { "date-parts" : [ [ "2003" ] ] }, "publisher" : "Routledge Curzon", "publisher-place" : "London", "title" : "The limits of the land: pasture and water conditions", "type" : "chapter" }, "uris" : [ "http://www.mendeley.com/documents/?uuid=f4785a91-6c3f-42f8-8cf0-bf6feafc954f" ] }, { "id" : "ITEM-2", "itemData" : { "author" : [ { "dropping-particle" : "", "family" : "Alimaev", "given" : "I.", "non-dropping-particle" : "", "parse-names" : false, "suffix" : "" }, { "dropping-particle" : "", "family" : "Kerven", "given" : "C.", "non-dropping-particle" : "", "parse-names" : false, "suffix" : "" }, { "dropping-particle" : "", "family" : "Torekhanov", "given" : "A.", "non-dropping-particle" : "", "parse-names" : false, "suffix" : "" }, { "dropping-particle" : "", "family" : "Behnke", "given" : "R.", "non-dropping-particle" : "", "parse-names" : false, "suffix" : "" }, { "dropping-particle" : "", "family" : "Smailov", "given" : "K.", "non-dropping-particle" : "", "parse-names" : false, "suffix" : "" }, { "dropping-particle" : "", "family" : "Yurchenko", "given" : "V.", "non-dropping-particle" : "", "parse-names" : false, "suffix" : "" }, { "dropping-particle" : "", "family" : "Sisatov", "given" : "Z.", "non-dropping-particle" : "", "parse-names" : false, "suffix" : "" }, { "dropping-particle" : "", "family" : "Shanbaev", "given" : "K.", "non-dropping-particle" : "", "parse-names" : false, "suffix" : "" } ], "container-title" : "The Socio-economic Causes and Consequences of Desertification in Central Asia", "id" : "ITEM-2", "issued" : { "date-parts" : [ [ "2008" ] ] }, "publisher" : "Springer", "title" : "The impact of livestock grazing on soils and vegetation around settlements in Southeast Kazakhstan", "type" : "chapter" }, "uris" : [ "http://www.mendeley.com/documents/?uuid=185cd6ac-807a-3fe7-babc-0f170b8bc5ec" ] } ], "mendeley" : { "formattedCitation" : "(Alimaev et al., 2008; Kanchaev, Kerven, &amp; Wright, 2003)", "plainTextFormattedCitation" : "(Alimaev et al., 2008; Kanchaev, Kerven, &amp; Wright, 2003)", "previouslyFormattedCitation" : "(Alimaev et al., 2008; Kanchaev, Kerven, &amp; Wright, 2003)" }, "properties" : {  }, "schema" : "https://github.com/citation-style-language/schema/raw/master/csl-citation.json" }</w:instrText>
      </w:r>
      <w:r>
        <w:fldChar w:fldCharType="separate"/>
      </w:r>
      <w:r w:rsidRPr="000B02BF">
        <w:t xml:space="preserve">(Alimaev </w:t>
      </w:r>
      <w:r w:rsidR="000D7D89" w:rsidRPr="000D7D89">
        <w:rPr>
          <w:i/>
        </w:rPr>
        <w:t>et al.</w:t>
      </w:r>
      <w:r w:rsidRPr="000B02BF">
        <w:t>, 2008; Kanchaev</w:t>
      </w:r>
      <w:r w:rsidR="00D53E10">
        <w:rPr>
          <w:i/>
        </w:rPr>
        <w:t xml:space="preserve"> et al.</w:t>
      </w:r>
      <w:r w:rsidRPr="000B02BF">
        <w:t>, 2003)</w:t>
      </w:r>
      <w:r>
        <w:fldChar w:fldCharType="end"/>
      </w:r>
      <w:r w:rsidRPr="00A45D8C">
        <w:t>.</w:t>
      </w:r>
      <w:r w:rsidRPr="00E13B98">
        <w:t xml:space="preserve"> Livestock mobility, which is a main feature of traditional pastoralist patterns, is key for the sustainability of pasture management </w:t>
      </w:r>
      <w:r>
        <w:fldChar w:fldCharType="begin" w:fldLock="1"/>
      </w:r>
      <w:r>
        <w:instrText>ADDIN CSL_CITATION { "citationItems" : [ { "id" : "ITEM-1", "itemData" : { "author" : [ { "dropping-particle" : "", "family" : "Galvin", "given" : "K. A.", "non-dropping-particle" : "", "parse-names" : false, "suffix" : "" }, { "dropping-particle" : "", "family" : "Reid", "given" : "R. S.", "non-dropping-particle" : "", "parse-names" : false, "suffix" : "" }, { "dropping-particle" : "", "family" : "Behnke", "given" : "R. H.", "non-dropping-particle" : "", "parse-names" : false, "suffix" : "" }, { "dropping-particle" : "", "family" : "Hobbs", "given" : "N. T.", "non-dropping-particle" : "", "parse-names" : false, "suffix" : "" } ], "id" : "ITEM-1", "issued" : { "date-parts" : [ [ "2008" ] ] }, "publisher" : "Springer", "publisher-place" : "Dordrecht, The Netherlands", "title" : "Fragmentation in semi-arid and arid landscapes. Consequences for Human and Natural Systems", "type" : "book" }, "uris" : [ "http://www.mendeley.com/documents/?uuid=e15bddeb-c2b6-43cb-b141-3263d24198e3" ] }, { "id" : "ITEM-2", "itemData" : { "DOI" : "10.1016/j.agsy.2015.12.018", "ISSN" : "0308521X", "abstract" : "Despite worldwide trends towards intensive livestock production, some extensive systems retain comparative advantages, particularly in arid regions. In such variable environments, the extent to which natural pastures can contribute to animal nutrition depends on how livestock are distributed with respect to forage resources in time and space. Animal movements are governed by the interactions of bio-physical, economic and institutional drivers and constraints, all of which are dynamic in time and space, making disentangling the relative importance of different drivers challenging. We examine a large migratory system in central Kazakhstan, using unique long-term data in the context of major socio-economic change, to explore the changing role of bio-physical variables in shaping livestock movement. We explore the determinants of livestock distributions across broad ecological zones in pre-Soviet, Soviet and current time-periods. Differences between zones were examined using Soviet literature, recent interviews with herders and satellite imagery. At the site level, we combined data on livestock locations and density for 2003 and 2012 with bio-physical data from remote sensing. Taken together, these data suggest that the importance of bio-physical variables in determining inter-zonal movements and their timing have decreased over time, whilst the significance of economic and institutional factors appears to have increased. Although resource density may still be a \"pull factor\" driving movement in some situations, there is evidence that \"push factors\" such as snow cover, presence of harmful insects and temperature combine with herd size to influence movements between zones, leading to a reduction in the matching between grazing distribution and forage resources. These changes reflect the move to livestock management by small household units owning highly variable numbers of animals. They are representative of global trends in pastoral systems, in which reduction in mobility is linked to declines in collective management institutions, increasing integration of pastoralists in the wider economy and land tenure change.", "author" : [ { "dropping-particle" : "", "family" : "Robinson", "given" : "S", "non-dropping-particle" : "", "parse-names" : false, "suffix" : "" }, { "dropping-particle" : "", "family" : "Kerven", "given" : "C", "non-dropping-particle" : "", "parse-names" : false, "suffix" : "" }, { "dropping-particle" : "", "family" : "Behnke", "given" : "R", "non-dropping-particle" : "", "parse-names" : false, "suffix" : "" }, { "dropping-particle" : "", "family" : "Kushenov", "given" : "K", "non-dropping-particle" : "", "parse-names" : false, "suffix" : "" }, { "dropping-particle" : "", "family" : "Milner-Gulland", "given" : "E J", "non-dropping-particle" : "", "parse-names" : false, "suffix" : "" } ], "container-title" : "Agricultural Systems", "id" : "ITEM-2", "issue" : "February", "issued" : { "date-parts" : [ [ "2016" ] ] }, "page" : "169-182", "title" : "The changing role of bio-physical and socio-economic drivers in determining livestock distributions: A historical perspective from Kazakhstan", "type" : "article-journal", "volume" : "143" }, "uris" : [ "http://www.mendeley.com/documents/?uuid=aedf4a81-88bc-4c2c-a66a-171677f94d04" ] } ], "mendeley" : { "formattedCitation" : "(Galvin, Reid, Behnke, &amp; Hobbs, 2008; S. Robinson et al., 2016)", "plainTextFormattedCitation" : "(Galvin, Reid, Behnke, &amp; Hobbs, 2008; S. Robinson et al., 2016)", "previouslyFormattedCitation" : "(Galvin, Reid, Behnke, &amp; Hobbs, 2008; S. Robinson et al., 2016)" }, "properties" : {  }, "schema" : "https://github.com/citation-style-language/schema/raw/master/csl-citation.json" }</w:instrText>
      </w:r>
      <w:r>
        <w:fldChar w:fldCharType="separate"/>
      </w:r>
      <w:r w:rsidRPr="00660D9A">
        <w:t>(Galvin</w:t>
      </w:r>
      <w:r w:rsidR="00D53E10">
        <w:rPr>
          <w:i/>
        </w:rPr>
        <w:t xml:space="preserve"> et al.</w:t>
      </w:r>
      <w:r w:rsidRPr="00660D9A">
        <w:t xml:space="preserve">, 2008; Robinson </w:t>
      </w:r>
      <w:r w:rsidR="000D7D89" w:rsidRPr="000D7D89">
        <w:rPr>
          <w:i/>
        </w:rPr>
        <w:t>et al.</w:t>
      </w:r>
      <w:r w:rsidRPr="00660D9A">
        <w:t>, 2016)</w:t>
      </w:r>
      <w:r>
        <w:fldChar w:fldCharType="end"/>
      </w:r>
      <w:r w:rsidRPr="00660D9A">
        <w:t xml:space="preserve">. </w:t>
      </w:r>
      <w:r w:rsidRPr="00E13B98">
        <w:t xml:space="preserve">Traditional knowledge in Central Asia has been widely used to control desertification and soil erosion in mountain areas. In Tajikistan, where the use of stepped </w:t>
      </w:r>
      <w:r w:rsidRPr="00E13B98">
        <w:lastRenderedPageBreak/>
        <w:t xml:space="preserve">terraces has a 1,000-year history, planted forests are widely used for stabilization of hill slopes </w:t>
      </w:r>
      <w:r>
        <w:fldChar w:fldCharType="begin" w:fldLock="1"/>
      </w:r>
      <w:r>
        <w:instrText>ADDIN CSL_CITATION { "citationItems" : [ { "id" : "ITEM-1", "itemData" : { "author" : [ { "dropping-particle" : "", "family" : "Anon", "given" : "", "non-dropping-particle" : "", "parse-names" : false, "suffix" : "" } ], "id" : "ITEM-1", "issued" : { "date-parts" : [ [ "2006" ] ] }, "publisher-place" : "Dushanbe, Tajikistan", "title" : "Informacionnyi sbornik: tradicionnyie znaniya v oblasti zemlepolzovaniya I vodopolzovaniya (Information digest: traditional knowledge in the sphere of land and water utilization)", "type" : "report" }, "uris" : [ "http://www.mendeley.com/documents/?uuid=24c6f219-4166-4198-b287-962059f8023d" ] } ], "mendeley" : { "formattedCitation" : "(Anon, 2006)", "plainTextFormattedCitation" : "(Anon, 2006)", "previouslyFormattedCitation" : "(Anon, 2006)" }, "properties" : {  }, "schema" : "https://github.com/citation-style-language/schema/raw/master/csl-citation.json" }</w:instrText>
      </w:r>
      <w:r>
        <w:fldChar w:fldCharType="separate"/>
      </w:r>
      <w:r w:rsidRPr="007057A8">
        <w:t>(</w:t>
      </w:r>
      <w:r w:rsidR="00B37103">
        <w:t>Civil Initiatives Support Fund</w:t>
      </w:r>
      <w:r w:rsidRPr="007057A8">
        <w:t>, 2006)</w:t>
      </w:r>
      <w:r>
        <w:fldChar w:fldCharType="end"/>
      </w:r>
      <w:r w:rsidRPr="00E13B98">
        <w:t xml:space="preserve">. Methods for slope terracing and cultivation of fruit and nut gardens, especially in the traditional system of land and water management known as boghara, has been known to inhabitants of mountains since ancient times. Throughout the region, traditional techniques including shelterbelts have been used to control windblown sands in the vicinity of settlements. </w:t>
      </w:r>
    </w:p>
    <w:p w14:paraId="68D9E446" w14:textId="77777777" w:rsidR="0048205B" w:rsidRPr="00E13B98" w:rsidRDefault="0048205B" w:rsidP="00AE389F">
      <w:r w:rsidRPr="00E13B98">
        <w:t xml:space="preserve">In the forest regions of the Caucasus, where pastures and haymaking resources are limited, local people use a traditional </w:t>
      </w:r>
      <w:r>
        <w:t>“</w:t>
      </w:r>
      <w:r w:rsidRPr="00E13B98">
        <w:t>pasture turnover</w:t>
      </w:r>
      <w:r>
        <w:t>”</w:t>
      </w:r>
      <w:r w:rsidRPr="00E13B98">
        <w:t xml:space="preserve"> system for regulated forest grazing. The creation of cultural pastures in open areas within forests increases animal productivity while preventing damage to sprouts and seedlings of valuable species (i.e., oak, ash, maple, beech) due to grazing in young, naturally regenerating forest stands. Once regenerating trees attain heights sufficient to prevent their damage by livestock, these forests are used on a temporary basis for grazing, while previously used pastures are managed to encourage restoration of forest cover and growth of valued tree species through natural regeneration </w:t>
      </w:r>
      <w:r>
        <w:fldChar w:fldCharType="begin" w:fldLock="1"/>
      </w:r>
      <w:r>
        <w:instrText>ADDIN CSL_CITATION { "citationItems" : [ { "id" : "ITEM-1", "itemData" : { "abstract" : "vol XVI, Works of Tbilisi Forest Institute.", "author" : [ { "dropping-particle" : "V.", "family" : "Eganov", "given" : "K.", "non-dropping-particle" : "", "parse-names" : false, "suffix" : "" } ], "id" : "ITEM-1", "issued" : { "date-parts" : [ [ "1967" ] ] }, "publisher-place" : "Tbilisi, Georgia", "title" : "Fodder value of grasses and meaning of pasturage of cattle in mountain forest of Georgia", "type" : "report" }, "uris" : [ "http://www.mendeley.com/documents/?uuid=070f9101-e48b-47d7-ae69-a9a8255c9b32" ] } ], "mendeley" : { "formattedCitation" : "(Eganov, 1967)", "plainTextFormattedCitation" : "(Eganov, 1967)", "previouslyFormattedCitation" : "(Eganov, 1967)" }, "properties" : {  }, "schema" : "https://github.com/citation-style-language/schema/raw/master/csl-citation.json" }</w:instrText>
      </w:r>
      <w:r>
        <w:fldChar w:fldCharType="separate"/>
      </w:r>
      <w:r w:rsidRPr="007057A8">
        <w:t>(Eganov, 1967)</w:t>
      </w:r>
      <w:r>
        <w:fldChar w:fldCharType="end"/>
      </w:r>
      <w:r w:rsidRPr="000B02BF">
        <w:t>.</w:t>
      </w:r>
    </w:p>
    <w:p w14:paraId="0A174858" w14:textId="6CC8FC12" w:rsidR="0048205B" w:rsidRPr="00E13B98" w:rsidRDefault="0048205B" w:rsidP="00AE389F">
      <w:r w:rsidRPr="00E13B98">
        <w:t xml:space="preserve">Sacred sites are common throughout Europe and Central Asia where indigenous and local communities still thrive </w:t>
      </w:r>
      <w:r>
        <w:fldChar w:fldCharType="begin" w:fldLock="1"/>
      </w:r>
      <w:r>
        <w:instrText>ADDIN CSL_CITATION { "citationItems" : [ { "id" : "ITEM-1", "itemData" : { "DOI" : "10.1007/978-94-007-2144-9_7", "ISBN" : "978-94-007-2143-2", "ISSN" : "1098-6596", "PMID" : "25246403", "author" : [ { "dropping-particle" : "", "family" : "Bocharnikov", "given" : "Vladimir", "non-dropping-particle" : "", "parse-names" : false, "suffix" : "" }, { "dropping-particle" : "", "family" : "Laletin", "given" : "Andrey", "non-dropping-particle" : "", "parse-names" : false, "suffix" : "" }, { "dropping-particle" : "", "family" : "Angelstam", "given" : "Per", "non-dropping-particle" : "", "parse-names" : false, "suffix" : "" }, { "dropping-particle" : "", "family" : "Domashov", "given" : "Ilya", "non-dropping-particle" : "", "parse-names" : false, "suffix" : "" }, { "dropping-particle" : "", "family" : "Elbakidze", "given" : "Marine", "non-dropping-particle" : "", "parse-names" : false, "suffix" : "" }, { "dropping-particle" : "", "family" : "Kaspruk", "given" : "Olesya", "non-dropping-particle" : "", "parse-names" : false, "suffix" : "" }, { "dropping-particle" : "", "family" : "Sayadyan", "given" : "Hovik", "non-dropping-particle" : "", "parse-names" : false, "suffix" : "" }, { "dropping-particle" : "", "family" : "Solovyi", "given" : "Igor", "non-dropping-particle" : "", "parse-names" : false, "suffix" : "" }, { "dropping-particle" : "", "family" : "Shukurov", "given" : "Emil", "non-dropping-particle" : "", "parse-names" : false, "suffix" : "" }, { "dropping-particle" : "", "family" : "Urushadze", "given" : "Tengiz", "non-dropping-particle" : "", "parse-names" : false, "suffix" : "" } ], "collection-title" : "World Forests", "container-title" : "Traditional Forest-Related Knowledge", "editor" : [ { "dropping-particle" : "", "family" : "Parrotta", "given" : "J.", "non-dropping-particle" : "", "parse-names" : false, "suffix" : "" }, { "dropping-particle" : "", "family" : "Trosper", "given" : "R.", "non-dropping-particle" : "", "parse-names" : false, "suffix" : "" } ], "id" : "ITEM-1", "issued" : { "date-parts" : [ [ "2012" ] ] }, "page" : "251-279", "publisher" : "Springer Netherlands", "publisher-place" : "Dordrecht", "title" : "Russia, Ukraine, the Caucasus, and Central Asia", "type" : "chapter", "volume" : "12" }, "uris" : [ "http://www.mendeley.com/documents/?uuid=b1327dc5-1462-4374-b875-99b451964afa" ] } ], "mendeley" : { "formattedCitation" : "(Bocharnikov et al., 2012)", "plainTextFormattedCitation" : "(Bocharnikov et al., 2012)", "previouslyFormattedCitation" : "(Bocharnikov et al., 2012)" }, "properties" : {  }, "schema" : "https://github.com/citation-style-language/schema/raw/master/csl-citation.json" }</w:instrText>
      </w:r>
      <w:r>
        <w:fldChar w:fldCharType="separate"/>
      </w:r>
      <w:r w:rsidRPr="00CB0D2D">
        <w:t xml:space="preserve">(Bocharnikov </w:t>
      </w:r>
      <w:r w:rsidR="000D7D89" w:rsidRPr="000D7D89">
        <w:rPr>
          <w:i/>
        </w:rPr>
        <w:t>et al.</w:t>
      </w:r>
      <w:r w:rsidRPr="00CB0D2D">
        <w:t>, 2012)</w:t>
      </w:r>
      <w:r>
        <w:fldChar w:fldCharType="end"/>
      </w:r>
      <w:r w:rsidRPr="00E13B98">
        <w:t xml:space="preserve">. Such sites may range in size from small groves or even individual trees to extensive forested landscapes. Some areas are considered sacred because they provide major habitats for species with ritual or medicinal values. The protection of such sites is important for the health and spiritual well-being of local communities </w:t>
      </w:r>
      <w:r>
        <w:fldChar w:fldCharType="begin" w:fldLock="1"/>
      </w:r>
      <w:r>
        <w:instrText>ADDIN CSL_CITATION { "citationItems" : [ { "id" : "ITEM-1", "itemData" : { "author" : [ { "dropping-particle" : "", "family" : "Samakov", "given" : "Aibek", "non-dropping-particle" : "", "parse-names" : false, "suffix" : "" }, { "dropping-particle" : "", "family" : "Berkes", "given" : "Fikret", "non-dropping-particle" : "", "parse-names" : false, "suffix" : "" } ], "container-title" : "Asian Sacred Natural Sites, Philosophy and Practice in Protected Areas and Conservation", "editor" : [ { "dropping-particle" : "", "family" : "Verschuuren, B, Furuta", "given" : "N", "non-dropping-particle" : "", "parse-names" : false, "suffix" : "" } ], "id" : "ITEM-1", "issued" : { "date-parts" : [ [ "2016" ] ] }, "page" : "in press", "publisher" : "Routledge", "publisher-place" : "London, New York", "title" : "Issyk Kul Lake, the Planet's Third Eye: Sacred Sites in Issyk Kul Biosphere Reserve", "type" : "article-journal" }, "uris" : [ "http://www.mendeley.com/documents/?uuid=66bfeca1-41a5-3588-969c-28e1047cdad1" ] } ], "mendeley" : { "formattedCitation" : "(Samakov &amp; Berkes, 2016)", "plainTextFormattedCitation" : "(Samakov &amp; Berkes, 2016)", "previouslyFormattedCitation" : "(Samakov &amp; Berkes, 2016)" }, "properties" : {  }, "schema" : "https://github.com/citation-style-language/schema/raw/master/csl-citation.json" }</w:instrText>
      </w:r>
      <w:r>
        <w:fldChar w:fldCharType="separate"/>
      </w:r>
      <w:r w:rsidRPr="007057A8">
        <w:t>(Samakov &amp; Berkes, 2016)</w:t>
      </w:r>
      <w:r>
        <w:fldChar w:fldCharType="end"/>
      </w:r>
      <w:r w:rsidRPr="00E13B98">
        <w:t>. Protection of forest resources based on religious beliefs is characteristic for Central Asia, where the sacrali</w:t>
      </w:r>
      <w:r>
        <w:t>z</w:t>
      </w:r>
      <w:r w:rsidRPr="00E13B98">
        <w:t xml:space="preserve">ation of nature is expressed in cultural traditions and practices connected with particular species and sites </w:t>
      </w:r>
      <w:r>
        <w:fldChar w:fldCharType="begin" w:fldLock="1"/>
      </w:r>
      <w:r>
        <w:instrText>ADDIN CSL_CITATION { "citationItems" : [ { "id" : "ITEM-1", "itemData" : { "author" : [ { "dropping-particle" : "", "family" : "Aitpaeva", "given" : "G.", "non-dropping-particle" : "", "parse-names" : false, "suffix" : "" }, { "dropping-particle" : "", "family" : "Egemberdieva", "given" : "A.", "non-dropping-particle" : "", "parse-names" : false, "suffix" : "" }, { "dropping-particle" : "", "family" : "Toktogulova", "given" : "M.", "non-dropping-particle" : "", "parse-names" : false, "suffix" : "" } ], "id" : "ITEM-1", "issued" : { "date-parts" : [ [ "2007" ] ] }, "publisher" : "PH Maxprint. The Aigine Research Center", "publisher-place" : "Bishkek", "title" : "Mazar worship in Kyrgyzstan: rituals and practitioners in Talas", "type" : "book" }, "uris" : [ "http://www.mendeley.com/documents/?uuid=d68b6d3c-6875-3ed3-b1a8-87288c375fac" ] } ], "mendeley" : { "formattedCitation" : "(Aitpaeva et al., 2007)", "plainTextFormattedCitation" : "(Aitpaeva et al., 2007)", "previouslyFormattedCitation" : "(Aitpaeva et al., 2007)" }, "properties" : {  }, "schema" : "https://github.com/citation-style-language/schema/raw/master/csl-citation.json" }</w:instrText>
      </w:r>
      <w:r>
        <w:fldChar w:fldCharType="separate"/>
      </w:r>
      <w:r w:rsidRPr="007057A8">
        <w:t xml:space="preserve">(Aitpaeva </w:t>
      </w:r>
      <w:r w:rsidR="000D7D89" w:rsidRPr="000D7D89">
        <w:rPr>
          <w:i/>
        </w:rPr>
        <w:t>et al.</w:t>
      </w:r>
      <w:r w:rsidRPr="007057A8">
        <w:t>, 2007)</w:t>
      </w:r>
      <w:r>
        <w:fldChar w:fldCharType="end"/>
      </w:r>
      <w:r w:rsidRPr="00E13B98">
        <w:t>.</w:t>
      </w:r>
    </w:p>
    <w:p w14:paraId="3A3F158F" w14:textId="77777777" w:rsidR="0048205B" w:rsidRPr="00E13B98" w:rsidRDefault="0048205B" w:rsidP="00AE389F"/>
    <w:p w14:paraId="212AF4A1" w14:textId="77777777" w:rsidR="0048205B" w:rsidRPr="00E13B98" w:rsidRDefault="0048205B" w:rsidP="001F0516">
      <w:pPr>
        <w:pStyle w:val="Heading4"/>
      </w:pPr>
      <w:bookmarkStart w:id="1381" w:name="_Toc519514787"/>
      <w:r w:rsidRPr="00E13B98">
        <w:t xml:space="preserve">Drivers of </w:t>
      </w:r>
      <w:r>
        <w:t>trends in traditional land use</w:t>
      </w:r>
      <w:bookmarkEnd w:id="1381"/>
    </w:p>
    <w:p w14:paraId="07F78AA0" w14:textId="1B154089" w:rsidR="0048205B" w:rsidRPr="00E13B98" w:rsidRDefault="0048205B" w:rsidP="00AE389F">
      <w:r w:rsidRPr="00E13B98">
        <w:t>Multiple drivers have underpinned traditional land</w:t>
      </w:r>
      <w:r>
        <w:t>-</w:t>
      </w:r>
      <w:r w:rsidRPr="00E13B98">
        <w:t>use change across Europe and Central Asia. These drivers are mainly context specific and differ across the region (</w:t>
      </w:r>
      <w:r w:rsidR="00F3202B" w:rsidRPr="00F3202B">
        <w:rPr>
          <w:b/>
        </w:rPr>
        <w:t>Figure 4.41</w:t>
      </w:r>
      <w:r w:rsidRPr="00E13B98">
        <w:t xml:space="preserve">). </w:t>
      </w:r>
    </w:p>
    <w:p w14:paraId="271175EB" w14:textId="1F77835B" w:rsidR="00B726BB" w:rsidRPr="000327BC" w:rsidRDefault="00B726BB" w:rsidP="000327BC">
      <w:pPr>
        <w:rPr>
          <w:lang w:val="en-US"/>
        </w:rPr>
      </w:pPr>
      <w:r>
        <w:rPr>
          <w:lang w:eastAsia="en-GB"/>
        </w:rPr>
        <w:lastRenderedPageBreak/>
        <w:drawing>
          <wp:inline distT="0" distB="0" distL="0" distR="0" wp14:anchorId="46F6EEE2" wp14:editId="2E6D7F31">
            <wp:extent cx="5759450" cy="5579745"/>
            <wp:effectExtent l="0" t="0" r="0" b="1905"/>
            <wp:docPr id="926" name="Picture 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3"/>
                    <a:stretch>
                      <a:fillRect/>
                    </a:stretch>
                  </pic:blipFill>
                  <pic:spPr>
                    <a:xfrm>
                      <a:off x="0" y="0"/>
                      <a:ext cx="5759450" cy="5579745"/>
                    </a:xfrm>
                    <a:prstGeom prst="rect">
                      <a:avLst/>
                    </a:prstGeom>
                  </pic:spPr>
                </pic:pic>
              </a:graphicData>
            </a:graphic>
          </wp:inline>
        </w:drawing>
      </w:r>
    </w:p>
    <w:p w14:paraId="7D8A8DE9" w14:textId="77777777" w:rsidR="0048205B" w:rsidRPr="00A94F9C" w:rsidRDefault="0048205B" w:rsidP="00AE389F"/>
    <w:p w14:paraId="47731B3B" w14:textId="77777777" w:rsidR="0048205B" w:rsidRPr="00E13B98" w:rsidRDefault="0048205B" w:rsidP="0048184E">
      <w:pPr>
        <w:pStyle w:val="Heading5"/>
        <w:tabs>
          <w:tab w:val="left" w:pos="993"/>
        </w:tabs>
        <w:spacing w:line="240" w:lineRule="auto"/>
      </w:pPr>
      <w:bookmarkStart w:id="1382" w:name="_Toc519514788"/>
      <w:r w:rsidRPr="00E13B98">
        <w:t>Institutional drivers</w:t>
      </w:r>
      <w:r>
        <w:t xml:space="preserve"> of trends in traditional land use</w:t>
      </w:r>
      <w:bookmarkEnd w:id="1382"/>
    </w:p>
    <w:p w14:paraId="25E87C61" w14:textId="0F61CBEB" w:rsidR="0048205B" w:rsidRPr="00E13B98" w:rsidRDefault="0048205B" w:rsidP="00AE389F">
      <w:r w:rsidRPr="00E13B98">
        <w:t xml:space="preserve">In Central Europe, the </w:t>
      </w:r>
      <w:r>
        <w:t>European Union</w:t>
      </w:r>
      <w:r w:rsidRPr="00E13B98">
        <w:t xml:space="preserve">’s agricultural subsidies have a positive effect on grassland management; many areas abandoned in the 1990s (after collapse/dis-integration of the Soviet Union) are now grazed, mown and cleared of shrubs. In marginalized villages of Central Europe agri-environmental payments are a vital source of income for farmer families. However, culturally and ecologically less adapted regulations for traditional management have diverse side effects – hay meadows are turned into sheep pastures </w:t>
      </w:r>
      <w:r>
        <w:fldChar w:fldCharType="begin" w:fldLock="1"/>
      </w:r>
      <w:r>
        <w:instrText>ADDIN CSL_CITATION { "citationItems" : [ { "id" : "ITEM-1", "itemData" : { "DOI" : "10.1371/journal.pone.0073533", "ISBN" : "1932-6203", "ISSN" : "19326203", "PMID" : "24014148", "abstract" : "Traditional haymaking has created exceptionally high levels of plant species diversity in semi-natural grasslands of the Carpathian Mountains (Romania), the maintenance of which is jeopardized by recent abandonment and subsequent vegetation succession. We tested the hypothesis that the different life history strategies of dominant grasses cause different patterns of diversity loss after abandonment of traditional haymaking in two types of meadow. Although diversity loss rate was not significantly different, the mechanism of loss depended on the life history of dominant species. In meadows co-dominated by competitive stress-tolerant ruderals, diversity loss occurred following the suppression of dominant grasses by tall forbs, whereas in meadows dominated by a stress-tolerant competitor, diversity loss resulted from increased abundance and biomass of the dominant grass. We conclude that management for species conservation in abandoned grasslands should manipulate the functional turnover in communities where the dominant species is a weaker competitor, and abundance and biomass of dominant species in communities where the dominant species is the stronger competitor.", "author" : [ { "dropping-particle" : "", "family" : "Csergo", "given" : "Anna M\u00e1ria", "non-dropping-particle" : "", "parse-names" : false, "suffix" : "" }, { "dropping-particle" : "", "family" : "Demeter", "given" : "L\u00e1szl\u00f3", "non-dropping-particle" : "", "parse-names" : false, "suffix" : "" }, { "dropping-particle" : "", "family" : "Turkington", "given" : "Roy", "non-dropping-particle" : "", "parse-names" : false, "suffix" : "" } ], "container-title" : "PLoS ONE", "id" : "ITEM-1", "issue" : "8", "issued" : { "date-parts" : [ [ "2013" ] ] }, "page" : "1-9", "title" : "Declining Diversity in Abandoned Grasslands of the Carpathian Mountains: Do Dominant Species Matter?", "type" : "article-journal", "volume" : "8" }, "uris" : [ "http://www.mendeley.com/documents/?uuid=4191a480-96c1-442d-87aa-1a2fda7e0eca" ] } ], "mendeley" : { "formattedCitation" : "(Csergo et al., 2013)", "plainTextFormattedCitation" : "(Csergo et al., 2013)", "previouslyFormattedCitation" : "(Csergo et al., 2013)" }, "properties" : {  }, "schema" : "https://github.com/citation-style-language/schema/raw/master/csl-citation.json" }</w:instrText>
      </w:r>
      <w:r>
        <w:fldChar w:fldCharType="separate"/>
      </w:r>
      <w:r w:rsidRPr="00D61E1C">
        <w:t xml:space="preserve">(Csergo </w:t>
      </w:r>
      <w:r w:rsidR="000D7D89" w:rsidRPr="000D7D89">
        <w:rPr>
          <w:i/>
        </w:rPr>
        <w:t>et al.</w:t>
      </w:r>
      <w:r w:rsidRPr="00D61E1C">
        <w:t>, 2013)</w:t>
      </w:r>
      <w:r>
        <w:fldChar w:fldCharType="end"/>
      </w:r>
      <w:r w:rsidRPr="00E13B98">
        <w:t xml:space="preserve">, or old trees are cut on wood-pastures </w:t>
      </w:r>
      <w:r>
        <w:fldChar w:fldCharType="begin" w:fldLock="1"/>
      </w:r>
      <w:r>
        <w:instrText>ADDIN CSL_CITATION { "citationItems" : [ { "id" : "ITEM-1", "itemData" : { "editor" : [ { "dropping-particle" : "", "family" : "Hartel", "given" : "T.", "non-dropping-particle" : "", "parse-names" : false, "suffix" : "" }, { "dropping-particle" : "", "family" : "Plieninger", "given" : "T.", "non-dropping-particle" : "", "parse-names" : false, "suffix" : "" } ], "id" : "ITEM-1", "issued" : { "date-parts" : [ [ "2014" ] ] }, "publisher" : "Routledge", "title" : "European wood-pastures in transition: a social-ecological approach", "type" : "book" }, "uris" : [ "http://www.mendeley.com/documents/?uuid=1b094ef8-2513-409c-baf7-a7bcb511f137" ] } ], "mendeley" : { "formattedCitation" : "(T. Hartel &amp; Plieninger, 2014)", "plainTextFormattedCitation" : "(T. Hartel &amp; Plieninger, 2014)", "previouslyFormattedCitation" : "(T. Hartel &amp; Plieninger, 2014)" }, "properties" : {  }, "schema" : "https://github.com/citation-style-language/schema/raw/master/csl-citation.json" }</w:instrText>
      </w:r>
      <w:r>
        <w:fldChar w:fldCharType="separate"/>
      </w:r>
      <w:r w:rsidRPr="007057A8">
        <w:t>(Hartel &amp; Plieninger, 2014)</w:t>
      </w:r>
      <w:r>
        <w:fldChar w:fldCharType="end"/>
      </w:r>
      <w:r w:rsidRPr="00E13B98">
        <w:t>. Revival of folk traditions among the youth in cities (e.g. folk singing, folk dancing) may provide a background for the maintenance of traditional practices in rural areas. Back-to-the-country movements are, however, hindered by ecologically and culturally inappropriate regulations</w:t>
      </w:r>
      <w:r>
        <w:t xml:space="preserve"> </w:t>
      </w:r>
      <w:r>
        <w:fldChar w:fldCharType="begin" w:fldLock="1"/>
      </w:r>
      <w:r>
        <w:instrText>ADDIN CSL_CITATION { "citationItems" : [ { "id" : "ITEM-1", "itemData" : { "DOI" : "10.1007/s10531-015-0971-z", "ISBN" : "09603115 (ISSN)",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u0150rs\u00e9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u0150rs\u00e9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manual hay gathering and extensive manuring. The role of increasing the spatial scale of regulations, considering the whole socio-ecological system and the need for region-specific regulations are discussed. We argue that in those landscapes where traditional small-scale farming is still actively practiced, decision-makers should understand local management practices and concepts first, instead of imposing requirements on farmers that are alien to the local landscape and society.",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1", "issue" : "13", "issued" : { "date-parts" : [ [ "2015", "12", "4" ] ] }, "page" : "3305-3327", "title" : "Do conservation and agri-environmental regulations effectively support traditional small-scale farming in East-Central European cultural landscapes?", "type" : "article-journal", "volume" : "24" }, "uris" : [ "http://www.mendeley.com/documents/?uuid=1b41cb76-41a6-48a0-a8bf-111d727fd311" ] } ], "mendeley" : { "formattedCitation" : "(D\u00e1niel Babai et al., 2015)", "plainTextFormattedCitation" : "(D\u00e1niel Babai et al., 2015)", "previouslyFormattedCitation" : "(D\u00e1niel Babai et al., 2015)" }, "properties" : {  }, "schema" : "https://github.com/citation-style-language/schema/raw/master/csl-citation.json" }</w:instrText>
      </w:r>
      <w:r>
        <w:fldChar w:fldCharType="separate"/>
      </w:r>
      <w:r w:rsidRPr="008551FC">
        <w:t xml:space="preserve">(Babai </w:t>
      </w:r>
      <w:r w:rsidR="000D7D89" w:rsidRPr="000D7D89">
        <w:rPr>
          <w:i/>
        </w:rPr>
        <w:t>et al.</w:t>
      </w:r>
      <w:r w:rsidRPr="008551FC">
        <w:t>, 2015)</w:t>
      </w:r>
      <w:r>
        <w:fldChar w:fldCharType="end"/>
      </w:r>
      <w:r w:rsidRPr="00E13B98">
        <w:t xml:space="preserve">. Recognition of and respect for viable and useful traditional management practices is vital, otherwise farmers may be reluctant to maintain or reintroduce them in their everyday management </w:t>
      </w:r>
      <w:r>
        <w:fldChar w:fldCharType="begin" w:fldLock="1"/>
      </w:r>
      <w:r>
        <w:instrText>ADDIN CSL_CITATION { "citationItems" : [ { "id" : "ITEM-1", "itemData" : { "DOI" : "10.1007/s10457-015-9861-3", "ISSN" : "0167-4366", "author" : [ { "dropping-particle" : "", "family" : "Sereke", "given" : "F.", "non-dropping-particle" : "", "parse-names" : false, "suffix" : "" }, { "dropping-particle" : "", "family" : "Dobricki", "given" : "M.", "non-dropping-particle" : "", "parse-names" : false, "suffix" : "" }, { "dropping-particle" : "", "family" : "Wilkes", "given" : "J.", "non-dropping-particle" : "", "parse-names" : false, "suffix" : "" }, { "dropping-particle" : "", "family" : "Kaeser", "given" : "A.", "non-dropping-particle" : "", "parse-names" : false, "suffix" : "" }, { "dropping-particle" : "", "family" : "Graves", "given" : "A. R.", "non-dropping-particle" : "", "parse-names" : false, "suffix" : "" }, { "dropping-particle" : "", "family" : "Szerencsits", "given" : "E.", "non-dropping-particle" : "", "parse-names" : false, "suffix" : "" }, { "dropping-particle" : "", "family" : "Herzog", "given" : "F.", "non-dropping-particle" : "", "parse-names" : false, "suffix" : "" } ], "container-title" : "Agroforestry Systems", "id" : "ITEM-1", "issue" : "3", "issued" : { "date-parts" : [ [ "2016", "6", "13" ] ] }, "page" : "385-394", "publisher" : "Springer Netherlands", "title" : "Swiss farmers don\u2019t adopt agroforestry because they fear for their reputation", "type" : "article-journal", "volume" : "90" }, "uris" : [ "http://www.mendeley.com/documents/?uuid=1b0f0a0d-8d3d-3dbe-9054-ec577da90fb1" ] } ], "mendeley" : { "formattedCitation" : "(Sereke et al., 2016)", "plainTextFormattedCitation" : "(Sereke et al., 2016)", "previouslyFormattedCitation" : "(Sereke et al., 2016)" }, "properties" : {  }, "schema" : "https://github.com/citation-style-language/schema/raw/master/csl-citation.json" }</w:instrText>
      </w:r>
      <w:r>
        <w:fldChar w:fldCharType="separate"/>
      </w:r>
      <w:r w:rsidRPr="00CB0D2D">
        <w:t xml:space="preserve">(Sereke </w:t>
      </w:r>
      <w:r w:rsidR="000D7D89" w:rsidRPr="000D7D89">
        <w:rPr>
          <w:i/>
        </w:rPr>
        <w:t>et al.</w:t>
      </w:r>
      <w:r w:rsidRPr="00CB0D2D">
        <w:t>, 2016)</w:t>
      </w:r>
      <w:r>
        <w:fldChar w:fldCharType="end"/>
      </w:r>
      <w:r w:rsidRPr="00E13B98">
        <w:t xml:space="preserve"> (</w:t>
      </w:r>
      <w:r w:rsidR="00F3202B" w:rsidRPr="00F3202B">
        <w:rPr>
          <w:b/>
        </w:rPr>
        <w:t>Figure 4.42</w:t>
      </w:r>
      <w:r w:rsidRPr="00E13B98">
        <w:t xml:space="preserve">). </w:t>
      </w:r>
    </w:p>
    <w:p w14:paraId="62F855D3" w14:textId="06BA255F" w:rsidR="0048205B" w:rsidRPr="00E13B98" w:rsidRDefault="0048205B" w:rsidP="00AE389F">
      <w:r w:rsidRPr="00E13B98">
        <w:t xml:space="preserve">In Eastern Europe and Central Asia traditional land use has been especially affected by radical changes in the political system. In recent years, the indigenous peoples of Russia have been trying to restore </w:t>
      </w:r>
      <w:r w:rsidRPr="00E13B98">
        <w:lastRenderedPageBreak/>
        <w:t xml:space="preserve">their traditional livelihoods through legal efforts. The Russian Constitution contains the concept of </w:t>
      </w:r>
      <w:r>
        <w:t>“</w:t>
      </w:r>
      <w:r w:rsidRPr="00E13B98">
        <w:t>indigenous minorities</w:t>
      </w:r>
      <w:r>
        <w:t>”</w:t>
      </w:r>
      <w:r w:rsidRPr="00E13B98">
        <w:t>, whose rights are guaranteed by the Russian Federation in accordance with the generally acknowledged principles and norms of international rights and international agreements. The Russian legislation ensures a new status for indigenous peoples by providing enabling conditions for traditional nature resource use within the so-called Territories of Traditional Nature Resource Use for indigenous people</w:t>
      </w:r>
      <w:r>
        <w:t>s</w:t>
      </w:r>
      <w:r w:rsidRPr="00E13B98">
        <w:t xml:space="preserve">. These territories are designated to ensure environmental protection and to support indigenous livelihoods, religion, and culture. The legal norms for these territories are related to the various natural resource uses, such as reindeer breeding, hunting, fishing, and non-timber forest product collection, within different territories </w:t>
      </w:r>
      <w:r>
        <w:fldChar w:fldCharType="begin" w:fldLock="1"/>
      </w:r>
      <w:r>
        <w:instrText>ADDIN CSL_CITATION { "citationItems" : [ { "id" : "ITEM-1", "itemData" : { "author" : [ { "dropping-particle" : "", "family" : "Sulyandziga", "given" : "R.", "non-dropping-particle" : "", "parse-names" : false, "suffix" : "" }, { "dropping-particle" : "", "family" : "Bocharnikov", "given" : "VN.", "non-dropping-particle" : "", "parse-names" : false, "suffix" : "" } ], "container-title" : "Extracting promises: indigenous peoples, extractive industries and the World Bank", "editor" : [ { "dropping-particle" : "", "family" : "Colchester M", "given" : "Caruso E", "non-dropping-particle" : "", "parse-names" : false, "suffix" : "" } ], "id" : "ITEM-1", "issued" : { "date-parts" : [ [ "2006" ] ] }, "page" : "223-251", "publisher-place" : "Baguio City", "title" : "Russia: despoiled lands, dislocated livelihoods", "type" : "chapter" }, "uris" : [ "http://www.mendeley.com/documents/?uuid=2ad589d3-ff60-36e5-8c87-83c78a29d8a0" ] } ], "mendeley" : { "formattedCitation" : "(Sulyandziga &amp; Bocharnikov, 2006)", "plainTextFormattedCitation" : "(Sulyandziga &amp; Bocharnikov, 2006)", "previouslyFormattedCitation" : "(Sulyandziga &amp; Bocharnikov, 2006)" }, "properties" : {  }, "schema" : "https://github.com/citation-style-language/schema/raw/master/csl-citation.json" }</w:instrText>
      </w:r>
      <w:r>
        <w:fldChar w:fldCharType="separate"/>
      </w:r>
      <w:r w:rsidRPr="007057A8">
        <w:t>(Sulyandziga &amp; Bocharnikov, 2006)</w:t>
      </w:r>
      <w:r>
        <w:fldChar w:fldCharType="end"/>
      </w:r>
      <w:r w:rsidRPr="00E13B98">
        <w:t xml:space="preserve">. However, there are no norms ensuring the preservation and use of traditional knowledge, especially in the management of traditional natural resources. During the preparation of the Strategy and Executive Plan for the Conservation of Biodiversity within the Russian Federation the new goal was formulated to ensure the maintenance of traditional lifestyles and the sustainable use of biodiversity by indigenous peoples, including consideration of traditional knowledge in the planning and implementation of activities related to use of biological resources </w:t>
      </w:r>
      <w:r>
        <w:fldChar w:fldCharType="begin" w:fldLock="1"/>
      </w:r>
      <w:r>
        <w:instrText>ADDIN CSL_CITATION { "citationItems" : [ { "id" : "ITEM-1", "itemData" : { "author" : [ { "dropping-particle" : "", "family" : "Ministry of Natural Resources and Environment of the Russian Federation", "given" : "", "non-dropping-particle" : "", "parse-names" : false, "suffix" : "" } ], "id" : "ITEM-1", "issued" : { "date-parts" : [ [ "2014" ] ] }, "title" : "5th National Report: Conservation of Biodiversity in the Russian Federation", "type" : "report" }, "uris" : [ "http://www.mendeley.com/documents/?uuid=7b10a7ad-7947-40a5-99ef-ec6793250269" ] } ], "mendeley" : { "formattedCitation" : "(Ministry of Natural Resources and Environment of the Russian Federation, 2014)", "plainTextFormattedCitation" : "(Ministry of Natural Resources and Environment of the Russian Federation, 2014)", "previouslyFormattedCitation" : "(Ministry of Natural Resources and Environment of the Russian Federation, 2014)" }, "properties" : {  }, "schema" : "https://github.com/citation-style-language/schema/raw/master/csl-citation.json" }</w:instrText>
      </w:r>
      <w:r>
        <w:fldChar w:fldCharType="separate"/>
      </w:r>
      <w:r w:rsidRPr="006C7CA3">
        <w:t>(Ministry of Natural Resources and Environment of the Russian Federation, 2014)</w:t>
      </w:r>
      <w:r>
        <w:fldChar w:fldCharType="end"/>
      </w:r>
      <w:r w:rsidRPr="006C7CA3">
        <w:t>.</w:t>
      </w:r>
      <w:r w:rsidRPr="00E13B98">
        <w:t xml:space="preserve"> In Central Asia, a shift from state command-and-control economy to market-based economy led to the concentration of a large number of livestock in few hands, which left the majority of households in possession of small numbers of animals </w:t>
      </w:r>
      <w:r>
        <w:fldChar w:fldCharType="begin" w:fldLock="1"/>
      </w:r>
      <w:r>
        <w:instrText>ADDIN CSL_CITATION { "citationItems" : [ { "id" : "ITEM-1", "itemData" : { "DOI" : "10.1659/MRD-JOURNAL-D-12-00001.1", "ISBN" : "0276-4741", "ISSN" : "0276-4741", "abstract" : "This paper deals with the relations between grazing practices, pasture potential, and property rights in the Eastern Pamirs of Tajikistan 10 years after the privatization of 1999. It provides an overview of the spatiotemporal variability of current pasture use and livestock numbers. Assumptions about pasture potential are reconsidered in relation to animals' forage needs in order to draw field-based conclusions regarding over-or underuse in particular areas. Data are derived from interdisciplinary research on post-Soviet pastoralism and associated human-environment interactions. We show that pastoralists in the Eastern Pamirs face several problems: As the land cover resources are meager and variable and hay meadows for winter fodder are rare, herd mobility or external forage inputs are necessary to compensate for weather-related shortages. The current multiseasonal pasture use-a change from the mono-seasonal use of Soviet state farms-discourages plant regeneration. Competition between pastoralist groups is exacerbated by unresolved questions about formal user rights. Conflicts seem inevitable, limiting the sustainable use of natural resources. Based on 2 telling examples, we show that pastures close to villages are used year round, particularly in winter, and are heavily overgrazed. There is less grazing pressure on summer pastures, but some distant and hardly accessible summer pastures show high livestock numbers in summer, contradicting former opinions about their underuse.", "author" : [ { "dropping-particle" : "", "family" : "Vanselow", "given" : "Kim Andr\u00e9", "non-dropping-particle" : "", "parse-names" : false, "suffix" : "" }, { "dropping-particle" : "", "family" : "Kraudzun", "given" : "Tobias", "non-dropping-particle" : "", "parse-names" : false, "suffix" : "" }, { "dropping-particle" : "", "family" : "Samimi", "given" : "Cyrus", "non-dropping-particle" : "", "parse-names" : false, "suffix" : "" } ], "container-title" : "Mountain Research and Development", "id" : "ITEM-1", "issue" : "3", "issued" : { "date-parts" : [ [ "2012" ] ] }, "page" : "324-336", "title" : "Grazing Practices and Pasture Tenure in the Eastern Pamirs", "type" : "article-journal", "volume" : "32" }, "uris" : [ "http://www.mendeley.com/documents/?uuid=3a916521-3844-3552-bf5d-fb041989149c" ] }, { "id" : "ITEM-2", "itemData" : { "DOI" : "10.1016/j.agsy.2015.12.018", "ISSN" : "0308521X", "abstract" : "Despite worldwide trends towards intensive livestock production, some extensive systems retain comparative advantages, particularly in arid regions. In such variable environments, the extent to which natural pastures can contribute to animal nutrition depends on how livestock are distributed with respect to forage resources in time and space. Animal movements are governed by the interactions of bio-physical, economic and institutional drivers and constraints, all of which are dynamic in time and space, making disentangling the relative importance of different drivers challenging. We examine a large migratory system in central Kazakhstan, using unique long-term data in the context of major socio-economic change, to explore the changing role of bio-physical variables in shaping livestock movement. We explore the determinants of livestock distributions across broad ecological zones in pre-Soviet, Soviet and current time-periods. Differences between zones were examined using Soviet literature, recent interviews with herders and satellite imagery. At the site level, we combined data on livestock locations and density for 2003 and 2012 with bio-physical data from remote sensing. Taken together, these data suggest that the importance of bio-physical variables in determining inter-zonal movements and their timing have decreased over time, whilst the significance of economic and institutional factors appears to have increased. Although resource density may still be a \"pull factor\" driving movement in some situations, there is evidence that \"push factors\" such as snow cover, presence of harmful insects and temperature combine with herd size to influence movements between zones, leading to a reduction in the matching between grazing distribution and forage resources. These changes reflect the move to livestock management by small household units owning highly variable numbers of animals. They are representative of global trends in pastoral systems, in which reduction in mobility is linked to declines in collective management institutions, increasing integration of pastoralists in the wider economy and land tenure change.", "author" : [ { "dropping-particle" : "", "family" : "Robinson", "given" : "S", "non-dropping-particle" : "", "parse-names" : false, "suffix" : "" }, { "dropping-particle" : "", "family" : "Kerven", "given" : "C", "non-dropping-particle" : "", "parse-names" : false, "suffix" : "" }, { "dropping-particle" : "", "family" : "Behnke", "given" : "R", "non-dropping-particle" : "", "parse-names" : false, "suffix" : "" }, { "dropping-particle" : "", "family" : "Kushenov", "given" : "K", "non-dropping-particle" : "", "parse-names" : false, "suffix" : "" }, { "dropping-particle" : "", "family" : "Milner-Gulland", "given" : "E J", "non-dropping-particle" : "", "parse-names" : false, "suffix" : "" } ], "container-title" : "Agricultural Systems", "id" : "ITEM-2", "issue" : "February", "issued" : { "date-parts" : [ [ "2016" ] ] }, "page" : "169-182", "title" : "The changing role of bio-physical and socio-economic drivers in determining livestock distributions: A historical perspective from Kazakhstan", "type" : "article-journal", "volume" : "143" }, "uris" : [ "http://www.mendeley.com/documents/?uuid=aedf4a81-88bc-4c2c-a66a-171677f94d04" ] } ], "mendeley" : { "formattedCitation" : "(S. Robinson et al., 2016; Vanselow, Kraudzun, &amp; Samimi, 2012)", "plainTextFormattedCitation" : "(S. Robinson et al., 2016; Vanselow, Kraudzun, &amp; Samimi, 2012)", "previouslyFormattedCitation" : "(S. Robinson et al., 2016; Vanselow, Kraudzun, &amp; Samimi, 2012)" }, "properties" : {  }, "schema" : "https://github.com/citation-style-language/schema/raw/master/csl-citation.json" }</w:instrText>
      </w:r>
      <w:r>
        <w:fldChar w:fldCharType="separate"/>
      </w:r>
      <w:r w:rsidRPr="00D61E1C">
        <w:t xml:space="preserve">(Robinson </w:t>
      </w:r>
      <w:r w:rsidR="000D7D89" w:rsidRPr="000D7D89">
        <w:rPr>
          <w:i/>
        </w:rPr>
        <w:t>et al.</w:t>
      </w:r>
      <w:r w:rsidRPr="00D61E1C">
        <w:t>, 2016; Vanselow</w:t>
      </w:r>
      <w:r w:rsidR="00D53E10">
        <w:rPr>
          <w:i/>
        </w:rPr>
        <w:t xml:space="preserve"> et al.</w:t>
      </w:r>
      <w:r w:rsidRPr="00D61E1C">
        <w:t>, 2012)</w:t>
      </w:r>
      <w:r>
        <w:fldChar w:fldCharType="end"/>
      </w:r>
      <w:r w:rsidRPr="00E13B98">
        <w:t xml:space="preserve">. To make the use of migratory routes economically viable, the households with a small number of animals revived the traditional models of pooling animals from many households and shepherding them on a rotational basis or hiring a shepherd among themselves </w:t>
      </w:r>
      <w:r>
        <w:fldChar w:fldCharType="begin" w:fldLock="1"/>
      </w:r>
      <w:r>
        <w:instrText>ADDIN CSL_CITATION { "citationItems" : [ { "id" : "ITEM-1", "itemData" : { "DOI" : "10.1016/j.agsy.2015.12.018", "ISSN" : "0308521X", "abstract" : "Despite worldwide trends towards intensive livestock production, some extensive systems retain comparative advantages, particularly in arid regions. In such variable environments, the extent to which natural pastures can contribute to animal nutrition depends on how livestock are distributed with respect to forage resources in time and space. Animal movements are governed by the interactions of bio-physical, economic and institutional drivers and constraints, all of which are dynamic in time and space, making disentangling the relative importance of different drivers challenging. We examine a large migratory system in central Kazakhstan, using unique long-term data in the context of major socio-economic change, to explore the changing role of bio-physical variables in shaping livestock movement. We explore the determinants of livestock distributions across broad ecological zones in pre-Soviet, Soviet and current time-periods. Differences between zones were examined using Soviet literature, recent interviews with herders and satellite imagery. At the site level, we combined data on livestock locations and density for 2003 and 2012 with bio-physical data from remote sensing. Taken together, these data suggest that the importance of bio-physical variables in determining inter-zonal movements and their timing have decreased over time, whilst the significance of economic and institutional factors appears to have increased. Although resource density may still be a \"pull factor\" driving movement in some situations, there is evidence that \"push factors\" such as snow cover, presence of harmful insects and temperature combine with herd size to influence movements between zones, leading to a reduction in the matching between grazing distribution and forage resources. These changes reflect the move to livestock management by small household units owning highly variable numbers of animals. They are representative of global trends in pastoral systems, in which reduction in mobility is linked to declines in collective management institutions, increasing integration of pastoralists in the wider economy and land tenure change.", "author" : [ { "dropping-particle" : "", "family" : "Robinson", "given" : "S", "non-dropping-particle" : "", "parse-names" : false, "suffix" : "" }, { "dropping-particle" : "", "family" : "Kerven", "given" : "C", "non-dropping-particle" : "", "parse-names" : false, "suffix" : "" }, { "dropping-particle" : "", "family" : "Behnke", "given" : "R", "non-dropping-particle" : "", "parse-names" : false, "suffix" : "" }, { "dropping-particle" : "", "family" : "Kushenov", "given" : "K", "non-dropping-particle" : "", "parse-names" : false, "suffix" : "" }, { "dropping-particle" : "", "family" : "Milner-Gulland", "given" : "E J", "non-dropping-particle" : "", "parse-names" : false, "suffix" : "" } ], "container-title" : "Agricultural Systems", "id" : "ITEM-1", "issue" : "February", "issued" : { "date-parts" : [ [ "2016" ] ] }, "page" : "169-182", "title" : "The changing role of bio-physical and socio-economic drivers in determining livestock distributions: A historical perspective from Kazakhstan", "type" : "article-journal", "volume" : "143" }, "uris" : [ "http://www.mendeley.com/documents/?uuid=aedf4a81-88bc-4c2c-a66a-171677f94d04" ] } ], "mendeley" : { "formattedCitation" : "(S. Robinson et al., 2016)", "plainTextFormattedCitation" : "(S. Robinson et al., 2016)", "previouslyFormattedCitation" : "(S. Robinson et al., 2016)" }, "properties" : {  }, "schema" : "https://github.com/citation-style-language/schema/raw/master/csl-citation.json" }</w:instrText>
      </w:r>
      <w:r>
        <w:fldChar w:fldCharType="separate"/>
      </w:r>
      <w:r w:rsidRPr="00D61E1C">
        <w:t xml:space="preserve">(Robinson </w:t>
      </w:r>
      <w:r w:rsidR="000D7D89" w:rsidRPr="000D7D89">
        <w:rPr>
          <w:i/>
        </w:rPr>
        <w:t>et al.</w:t>
      </w:r>
      <w:r w:rsidRPr="00D61E1C">
        <w:t>, 2016)</w:t>
      </w:r>
      <w:r>
        <w:fldChar w:fldCharType="end"/>
      </w:r>
      <w:r w:rsidRPr="00E13B98">
        <w:t xml:space="preserve">. As livestock numbers have started to recover following the hardship of early independence years, pasture management issues are becoming more urgent. Having recognized the value of traditional migratory grazing patterns and importance of livestock mobility in sustainable use of pastures, for example, countries in Central Asia have designated pastures as common property, and management of common pastures is exercised by a locally elected pasture users committee. </w:t>
      </w:r>
    </w:p>
    <w:p w14:paraId="6C016F85" w14:textId="77777777" w:rsidR="0048205B" w:rsidRPr="00E13B98" w:rsidRDefault="0048205B" w:rsidP="00AE389F"/>
    <w:p w14:paraId="0E20226D" w14:textId="77777777" w:rsidR="0048205B" w:rsidRPr="00E13B98" w:rsidRDefault="0048205B" w:rsidP="0048184E">
      <w:pPr>
        <w:pStyle w:val="Heading5"/>
        <w:tabs>
          <w:tab w:val="left" w:pos="993"/>
        </w:tabs>
        <w:spacing w:line="240" w:lineRule="auto"/>
      </w:pPr>
      <w:bookmarkStart w:id="1383" w:name="_Toc519514789"/>
      <w:r w:rsidRPr="00E13B98">
        <w:t>Economic drivers</w:t>
      </w:r>
      <w:r>
        <w:t xml:space="preserve"> of trends in traditional land use</w:t>
      </w:r>
      <w:bookmarkEnd w:id="1383"/>
    </w:p>
    <w:p w14:paraId="01D572AA" w14:textId="2B732152" w:rsidR="0048205B" w:rsidRPr="00E13B98" w:rsidRDefault="0048205B" w:rsidP="00AE389F">
      <w:r w:rsidRPr="00E13B98">
        <w:t xml:space="preserve">In Western Europe, the traditional practice of collecting non-timber forest products for wild food and medicine has been declining due to emigration to urban areas to pursue economic opportunities, to mass production of food and to modern synthetically produced medicines </w:t>
      </w:r>
      <w:r>
        <w:fldChar w:fldCharType="begin" w:fldLock="1"/>
      </w:r>
      <w:r>
        <w:instrText>ADDIN CSL_CITATION { "citationItems" : [ { "id" : "ITEM-1", "itemData" : { "DOI" : "10.5586/asbp.2012.031", "ISSN" : "2083-9480", "abstract" : "The aim of this review is to present an overview of changes in the contemporary use of wild food plants in Europe, mainly using the examples of our home countries: Poland, Italy, Spain, Estonia and Sweden. We set the scene referring to the nutrition of 19th century peasants, involving many famine and emergency foods. Later we discuss such issues as children's wild snacks, the association between the decline of plant knowledge and the disappearance of plant use, the effects of over-exploitation, the decrease of the availability of plants due to ecosystem changes, land access rights for foragers and intoxication dangers. We also describe the 20th and 21st century vogues in wild plant use, particularly their shift into the domain of haute-cuisine.", "author" : [ { "dropping-particle" : "", "family" : "\u0141uczaj", "given" : "\u0141ukasz", "non-dropping-particle" : "", "parse-names" : false, "suffix" : "" }, { "dropping-particle" : "", "family" : "Pieroni", "given" : "Andrea", "non-dropping-particle" : "", "parse-names" : false, "suffix" : "" }, { "dropping-particle" : "", "family" : "Tard\u00edo", "given" : "Javier", "non-dropping-particle" : "", "parse-names" : false, "suffix" : "" }, { "dropping-particle" : "", "family" : "Pardo-de-Santayana", "given" : "Manuel", "non-dropping-particle" : "", "parse-names" : false, "suffix" : "" }, { "dropping-particle" : "", "family" : "S\u00f5ukand", "given" : "Renata", "non-dropping-particle" : "", "parse-names" : false, "suffix" : "" }, { "dropping-particle" : "", "family" : "Svanberg", "given" : "Ingvar", "non-dropping-particle" : "", "parse-names" : false, "suffix" : "" }, { "dropping-particle" : "", "family" : "Kalle", "given" : "Raivo", "non-dropping-particle" : "", "parse-names" : false, "suffix" : "" } ], "container-title" : "Acta Societatis Botanicorum Poloniae", "id" : "ITEM-1", "issue" : "4", "issued" : { "date-parts" : [ [ "2012" ] ] }, "page" : "359-370", "title" : "Wild food plant use in 21st century Europe: the disappearance of old traditions and the search for new cuisines involving wild edibles", "type" : "article-journal", "volume" : "81" }, "uris" : [ "http://www.mendeley.com/documents/?uuid=cd76389a-9467-40f9-90a3-7d9d72de3c90" ] }, { "id" : "ITEM-2", "itemData" : { "DOI" : "10.1155/2012/156846", "ISSN" : "1741-427X", "abstract" : "European folk medicine has a long and vibrant history, enriched with the various documented uses of local and imported plants and plant products that are often unique to specific cultures or environments. In this paper, we consider the medicoethnobotanical field studies conducted in Europe over the past two decades. We contend that these studies represent an important foundation for understanding local small-scale uses of CAM natural products and allow us to assess the potential for expansion of these into the global market. Moreover, we discuss how field studies of this nature can provide useful information to the allopathic medical community as they seek to reconcile existing and emerging CAM therapies with conventional biomedicine. This is of great importance not only for phytopharmacovigilance and managing risk of herb-drug interactions in mainstream patients that use CAM, but also for educating the medical community about ethnomedical systems and practices so that they can better serve growing migrant populations. Across Europe, the general status of this traditional medical knowledge is at risk due to acculturation trends and the urgency to document and conserve this knowledge is evident in the majority of the studies reviewed.", "author" : [ { "dropping-particle" : "", "family" : "Quave", "given" : "Cassandra L.", "non-dropping-particle" : "", "parse-names" : false, "suffix" : "" }, { "dropping-particle" : "", "family" : "Pardo-de-Santayana", "given" : "Manuel", "non-dropping-particle" : "", "parse-names" : false, "suffix" : "" }, { "dropping-particle" : "", "family" : "Pieroni", "given" : "Andrea", "non-dropping-particle" : "", "parse-names" : false, "suffix" : "" } ], "container-title" : "Evidence-Based Complementary and Alternative Medicine", "id" : "ITEM-2", "issued" : { "date-parts" : [ [ "2012" ] ] }, "page" : "1-17", "title" : "Medical Ethnobotany in Europe: From Field Ethnography to a More Culturally Sensitive Evidence-Based CAM?", "type" : "article-journal", "volume" : "2012" }, "uris" : [ "http://www.mendeley.com/documents/?uuid=3818d4b</w:instrText>
      </w:r>
      <w:r w:rsidRPr="008954FD">
        <w:instrText>a-bdcc-41ce-bbf2-9be9a189fb80" ] }, { "id" : "ITEM-3", "itemData" : { "DOI" : "10.1016/j.ecolecon.2014.06.018", "ISSN" : "09218009", "author" : [ { "dropping-particle" : "", "family" : "Schulp", "given" : "C.J.E.", "non-dropping-particle" : "", "parse-names" : false, "suffix" : "" }, { "dropping-particle" : "", "family" : "Thuiller", "given" : "W.", "non-dropping-particle" : "", "parse-names" : false, "suffix" : "" }, { "dropping-particle" : "", "family" : "Verburg", "given" : "P.H.", "non-dropping-particle" : "", "parse-names" : false, "suffix" : "" } ], "container-title" : "Ecological Economics", "id" : "ITEM-3", "issued" : { "date-parts" : [ [ "2014", "9" ] ] }, "page" : "292-305", "title" : "Wild food in Europe: A synthesis of knowledge and data of terrestrial wild food as an ecosystem service", "type" : "article-journal", "volume" : "105" }, "uris" : [ "http://www.mendeley.com/documents/?uuid=2901b9bb-77f6-4057-aff0-96a325857eca" ] } ], "mendeley" : { "formattedCitation" : "(\u0141uczaj et al., 2012; Quave, Pardo-de-Santayana, &amp; Pieroni, 2012; Schulp, Thuiller, &amp; Verburg, 2014)", "plainTextFormattedCitation" : "(\u0141uczaj et al., 2012; Quave, Pardo-de-Santayana, &amp; Pieroni, 2012; Schulp, Thuiller, &amp; Verburg, 2014)", "previouslyFormattedCitation" : "(\u0141uczaj et al., 2012; Quave, Pardo-de-Santayana, &amp; Pieroni, 2012; Schulp, Thuiller, &amp; Verburg, 2014)" }, "properties" : {  }, "schema" : "https://github.com/citation-style-language/schema/raw/master/csl-citation.json" }</w:instrText>
      </w:r>
      <w:r>
        <w:fldChar w:fldCharType="separate"/>
      </w:r>
      <w:r w:rsidRPr="008954FD">
        <w:t xml:space="preserve">(Łuczaj </w:t>
      </w:r>
      <w:r w:rsidR="000D7D89" w:rsidRPr="008954FD">
        <w:rPr>
          <w:i/>
        </w:rPr>
        <w:t>et al.</w:t>
      </w:r>
      <w:r w:rsidRPr="008954FD">
        <w:t>, 2012; Quave</w:t>
      </w:r>
      <w:r w:rsidR="00546254" w:rsidRPr="008954FD">
        <w:rPr>
          <w:i/>
        </w:rPr>
        <w:t xml:space="preserve"> et al.</w:t>
      </w:r>
      <w:r w:rsidRPr="008954FD">
        <w:t>, 2012; Schulp</w:t>
      </w:r>
      <w:r w:rsidR="00546254" w:rsidRPr="008954FD">
        <w:rPr>
          <w:i/>
        </w:rPr>
        <w:t xml:space="preserve"> et al.</w:t>
      </w:r>
      <w:r w:rsidRPr="008954FD">
        <w:t>, 2014)</w:t>
      </w:r>
      <w:r>
        <w:fldChar w:fldCharType="end"/>
      </w:r>
      <w:r w:rsidRPr="008954FD">
        <w:t xml:space="preserve">. </w:t>
      </w:r>
      <w:r w:rsidRPr="00E13B98">
        <w:t>In some places, however, there are market</w:t>
      </w:r>
      <w:r>
        <w:t xml:space="preserve">s for wild plants and mushrooms </w:t>
      </w:r>
      <w:r>
        <w:fldChar w:fldCharType="begin" w:fldLock="1"/>
      </w:r>
      <w:r>
        <w:instrText>ADDIN CSL_CITATION { "citationItems" : [ { "id" : "ITEM-1", "itemData" : { "DOI" : "10.1007/s12231-008-9037-4", "ISSN" : "0013-0001", "author" : [ { "dropping-particle" : "", "family" : "Sitta", "given" : "Nicola", "non-dropping-particle" : "", "parse-names" : false, "suffix" : "" }, { "dropping-particle" : "", "family" : "Floriani", "given" : "Marco", "non-dropping-particle" : "", "parse-names" : false, "suffix" : "" } ], "container-title" : "Economic Botany", "id" : "ITEM-1", "issue" : "3", "issued" : { "date-parts" : [ [ "2008", "11", "23" ] ] }, "page" : "307-322", "title" : "Nationalization and Globalization Trends in the Wild Mushroom Commerce of Italy with Emphasis on Porcini (Boletus edulis and Allied Species)", "type" : "article-journal", "volume" : "62" }, "uris" : [ "http://www.mendeley.com/documents/?uuid=4e359e9c-e01a-4fea-aa48-12c03ded901a" ] }, { "id" : "ITEM-2", "itemData" : { "DOI" : "10.4324/9781849775199", "ISBN" : "9781849775199", "abstract" : "Products from the wild, also known as non-timber forest products (NTFPs), are used as medicines, foods, spices, and a multitude of other purposes. They contribute substantially to rural livelihoods, generate revenue for companies and governments, and have a range of impacts on biodiversity conservation. However, there is little information available for those seeking to develop effective policy frameworks and regulation. This book addresses that shortage with information and recommendations on the drafting, content and implementation of NTFP policies, and the broader issues of governance associated with these products. It reviews the diverse elements that combine to create laws and policies that promote sustainable and equitable management, trade and use of species. Drawing on a wealth of unique case studies from around the world, this volume examines experiences with NTFP regulation, including its sometimes unintended consequences. It looks at economic factors, the interface between traditional and western knowledge and legal systems, and relationships between NTFP regulation, land tenure and resource rights, as well as power and equity imbalances. The volume includes a review of available literature and resources, plus an annotated bibliography linked to the People and Plants International website (www.peopleandplants.org). Published with People and Plants International", "author" : [ { "dropping-particle" : "", "family" : "Richards", "given" : "Rebecca T.", "non-dropping-particle" : "", "parse-names" : false, "suffix" : "" }, { "dropping-particle" : "", "family" : "Saastamoinen", "given" : "Olli", "non-dropping-particle" : "", "parse-names" : false, "suffix" : "" } ], "container-title" : "Wild product governance. Finding Policies that Work for Non-Timber Forest Products", "editor" : [ { "dropping-particle" : "", "family" : "Laird. S, McLain, R Wynberg", "given" : "R.", "non-dropping-particle" : "", "parse-names" : false, "suffix" : "" } ], "id" : "ITEM-2", "issued" : { "date-parts" : [ [ "2010" ] ] }, "number-of-pages" : "287-307", "publisher" : "Earthscan", "publisher-place" : "London", "title" : "Wild Product Governance", "type" : "book" }, "uris" : [ "http://www.mendeley.com/documents/?uuid=90cf35ed-57af-30cf-b487-0d712dda6be1" ] } ], "mendeley" : { "formattedCitation" : "(Richards &amp; Saastamoinen, 2010; Sitta &amp; Floriani, 2008)", "plainTextFormattedCitation" : "(Richards &amp; Saastamoinen, 2010; Sitta &amp; Floriani, 2008)", "previouslyFormattedCitation" : "(Richards &amp; Saastamoinen, 2010; Sitta &amp; Floriani, 2008)" }, "properties" : {  }, "schema" : "https://github.com/citation-style-language/schema/raw/master/csl-citation.json" }</w:instrText>
      </w:r>
      <w:r>
        <w:fldChar w:fldCharType="separate"/>
      </w:r>
      <w:r w:rsidRPr="0048332D">
        <w:t>(Richards &amp; Saastamoinen, 2010; Sitta &amp; Floriani, 2008)</w:t>
      </w:r>
      <w:r>
        <w:fldChar w:fldCharType="end"/>
      </w:r>
      <w:r w:rsidRPr="00E13B98">
        <w:t xml:space="preserve">. For these products, a market demand and viable industry exists, although affected by variation in harvests from year-to-year and sensitive to labour costs. Some of these markets are also dominated by imports (e.g. the Italian market of </w:t>
      </w:r>
      <w:r w:rsidRPr="00E13B98">
        <w:rPr>
          <w:i/>
        </w:rPr>
        <w:t>Boletus</w:t>
      </w:r>
      <w:r w:rsidRPr="00E13B98">
        <w:t>; Sitta &amp; Floriani</w:t>
      </w:r>
      <w:r w:rsidR="006674DB">
        <w:t>,</w:t>
      </w:r>
      <w:r w:rsidRPr="00E13B98">
        <w:t xml:space="preserve"> </w:t>
      </w:r>
      <w:r w:rsidRPr="0048332D">
        <w:fldChar w:fldCharType="begin" w:fldLock="1"/>
      </w:r>
      <w:r w:rsidRPr="0048332D">
        <w:instrText>ADDIN CSL_CITATION { "citationItems" : [ { "id" : "ITEM-1", "itemData" : { "DOI" : "10.1007/s12231-008-9037-4", "ISSN" : "0013-0001", "author" : [ { "dropping-particle" : "", "family" : "Sitta", "given" : "Nicola", "non-dropping-particle" : "", "parse-names" : false, "suffix" : "" }, { "dropping-particle" : "", "family" : "Floriani", "given" : "Marco", "non-dropping-particle" : "", "parse-names" : false, "suffix" : "" } ], "container-title" : "Economic Botany", "id" : "ITEM-1", "issue" : "3", "issued" : { "date-parts" : [ [ "2008", "11", "23" ] ] }, "page" : "307-322", "title" : "Nationalization and Globalization Trends in the Wild Mushroom Commerce of Italy with Emphasis on Porcini (Boletus edulis and Allied Species)", "type" : "article-journal", "volume" : "62" }, "suppress-author" : 1, "uris" : [ "http://www.mendeley.com/documents/?uuid=4e359e9c-e01a-4fea-aa48-12c03ded901a" ] } ], "mendeley" : { "formattedCitation" : "(2008)", "plainTextFormattedCitation" : "(2008)", "previouslyFormattedCitation" : "(2008)" }, "properties" : {  }, "schema" : "https://github.com/citation-style-language/schema/raw/master/csl-citation.json" }</w:instrText>
      </w:r>
      <w:r w:rsidRPr="0048332D">
        <w:fldChar w:fldCharType="separate"/>
      </w:r>
      <w:r w:rsidRPr="0048332D">
        <w:t>2008)</w:t>
      </w:r>
      <w:r w:rsidRPr="0048332D">
        <w:fldChar w:fldCharType="end"/>
      </w:r>
      <w:r w:rsidRPr="00E13B98">
        <w:t xml:space="preserve">. Estimates of the value of non-timber forest products indicate that these may be in the same order of magnitude as traditional timber products. For instance, if forest management would take bilberry production into account in Finnish forests the economic gain during the rotation period could, theoretically, more than double </w:t>
      </w:r>
      <w:r>
        <w:fldChar w:fldCharType="begin" w:fldLock="1"/>
      </w:r>
      <w:r>
        <w:instrText>ADDIN CSL_CITATION { "citationItems" : [ { "id" : "ITEM-1", "itemData" : { "DOI" : "10.1007/s10342-016-0972-9", "ISSN" : "1612-4669", "author" : [ { "dropping-particle" : "", "family" : "Miina", "given" : "Jari", "non-dropping-particle" : "", "parse-names" : false, "suffix" : "" }, { "dropping-particle" : "", "family" : "Pukkala", "given" : "Timo", "non-dropping-particle" : "", "parse-names" : false, "suffix" : "" }, { "dropping-particle" : "", "family" : "Kurttila", "given" : "Mikko", "non-dropping-particle" : "", "parse-names" : false, "suffix" : "" } ], "container-title" : "European Journal of Forest Research", "id" : "ITEM-1", "issue" : "4", "issued" : { "date-parts" : [ [ "2016", "8", "9" ] ] }, "page" : "781-794", "title" : "Optimal multi-product management of stands producing timber and wild berries", "type" : "article-journal", "volume" : "135" }, "uris" : [ "http://www.mendeley.com/documents/?uuid=903a6c06-92a7-4b5a-a516-f7fed4644865" ] } ], "mendeley" : { "formattedCitation" : "(Miina, Pukkala, &amp; Kurttila, 2016)", "plainTextFormattedCitation" : "(Miina, Pukkala, &amp; Kurttila, 2016)", "previouslyFormattedCitation" : "(Miina, Pukkala, &amp; Kurttila, 2016)" }, "properties" : {  }, "schema" : "https://github.com/citation-style-language/schema/raw/master/csl-citation.json" }</w:instrText>
      </w:r>
      <w:r>
        <w:fldChar w:fldCharType="separate"/>
      </w:r>
      <w:r w:rsidRPr="0025439A">
        <w:t>(Miina</w:t>
      </w:r>
      <w:r w:rsidR="00546254">
        <w:rPr>
          <w:i/>
        </w:rPr>
        <w:t xml:space="preserve"> et al.</w:t>
      </w:r>
      <w:r w:rsidRPr="0025439A">
        <w:t>, 2016)</w:t>
      </w:r>
      <w:r>
        <w:fldChar w:fldCharType="end"/>
      </w:r>
      <w:r w:rsidRPr="00E13B98">
        <w:t xml:space="preserve">. It has also been shown that urban citizens demand a market for non-timber forest products and there can be a considerable demand for such products among urban consumers. This especially concerns food where quality and environmental friendliness is seen as important attributes </w:t>
      </w:r>
      <w:r>
        <w:fldChar w:fldCharType="begin" w:fldLock="1"/>
      </w:r>
      <w:r>
        <w:instrText>ADDIN CSL_CITATION { "citationItems" : [ { "id" : "ITEM-1", "itemData" : { "DOI" : "10.1016/j.forpol.2009.05.003", "ISSN" : "13899341", "author" : [ { "dropping-particle" : "", "family" : "Kilchling", "given" : "Petra", "non-dropping-particle" : "", "parse-names" : false, "suffix" : "" }, { "dropping-particle" : "", "family" : "Hansmann", "given" : "Ralf", "non-dropping-particle" : "", "parse-names" : false, "suffix" : "" }, { "dropping-particle" : "", "family" : "Seeland", "given" : "Klaus", "non-dropping-particle" : "", "parse-names" : false, "suffix" : "" } ], "container-title" : "Forest Policy and Economics", "id" : "ITEM-1", "issue" : "4", "issued" : { "date-parts" : [ [ "2009", "7" ] ] }, "page" : "294-300", "title" : "Demand for non-timber forest products: Surveys of urban consumers and sellers in Switzerland", "type" : "article-journal", "volume" : "11" }, "uris" : [ "http://www.mendeley.com/documents/?uuid=2b007c0f-9167-41ec-906d-3c61eba0aadb" ] } ], "mendeley" : { "formattedCitation" : "(Kilchling, Hansmann, &amp; Seeland, 2009)", "plainTextFormattedCitation" : "(Kilchling, Hansmann, &amp; Seeland, 2009)", "previouslyFormattedCitation" : "(Kilchling, Hansmann, &amp; Seeland, 2009)" }, "properties" : {  }, "schema" : "https://github.com/citation-style-language/schema/raw/master/csl-citation.json" }</w:instrText>
      </w:r>
      <w:r>
        <w:fldChar w:fldCharType="separate"/>
      </w:r>
      <w:r w:rsidRPr="0048332D">
        <w:t>(Kilchling</w:t>
      </w:r>
      <w:r w:rsidR="00546254">
        <w:rPr>
          <w:i/>
        </w:rPr>
        <w:t xml:space="preserve"> et al.</w:t>
      </w:r>
      <w:r w:rsidRPr="0048332D">
        <w:t>, 2009)</w:t>
      </w:r>
      <w:r>
        <w:fldChar w:fldCharType="end"/>
      </w:r>
      <w:r w:rsidRPr="00E13B98">
        <w:t xml:space="preserve"> (</w:t>
      </w:r>
      <w:r w:rsidR="00F3202B" w:rsidRPr="00F3202B">
        <w:rPr>
          <w:b/>
        </w:rPr>
        <w:t>Figure 4.43</w:t>
      </w:r>
      <w:r w:rsidRPr="00E13B98">
        <w:t>).</w:t>
      </w:r>
    </w:p>
    <w:p w14:paraId="21B187AF" w14:textId="008767C6" w:rsidR="00B726BB" w:rsidRPr="000327BC" w:rsidRDefault="00B726BB" w:rsidP="000327BC">
      <w:pPr>
        <w:rPr>
          <w:lang w:val="en-US"/>
        </w:rPr>
      </w:pPr>
      <w:r>
        <w:rPr>
          <w:lang w:eastAsia="en-GB"/>
        </w:rPr>
        <w:lastRenderedPageBreak/>
        <w:drawing>
          <wp:inline distT="0" distB="0" distL="0" distR="0" wp14:anchorId="65A4B7F9" wp14:editId="7EB2C077">
            <wp:extent cx="5759450" cy="6113780"/>
            <wp:effectExtent l="0" t="0" r="0" b="1270"/>
            <wp:docPr id="927" name="Picture 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4"/>
                    <a:stretch>
                      <a:fillRect/>
                    </a:stretch>
                  </pic:blipFill>
                  <pic:spPr>
                    <a:xfrm>
                      <a:off x="0" y="0"/>
                      <a:ext cx="5759450" cy="6113780"/>
                    </a:xfrm>
                    <a:prstGeom prst="rect">
                      <a:avLst/>
                    </a:prstGeom>
                  </pic:spPr>
                </pic:pic>
              </a:graphicData>
            </a:graphic>
          </wp:inline>
        </w:drawing>
      </w:r>
    </w:p>
    <w:p w14:paraId="4F694426" w14:textId="0FE25442" w:rsidR="0048205B" w:rsidRPr="00E13B98" w:rsidRDefault="0048205B" w:rsidP="00AE389F">
      <w:r w:rsidRPr="00E13B98">
        <w:t xml:space="preserve">In the Russian Federation among the economic drivers that negatively affect the traditional land use of indigenous people is reduction of areas of traditional indigenous settlements due to industrial development. The Committee on the Affairs of the Indigenous Peoples of the Russian Federation in the materials for the Parliamentary hearings on Legal provision of technological expertise (2007) stated </w:t>
      </w:r>
      <w:r>
        <w:t>“</w:t>
      </w:r>
      <w:r w:rsidRPr="00E13B98">
        <w:t xml:space="preserve">From the 1930s the structure of nature resource use and the concept of development of the North gave priority to industrial development instead of the traditional land use, which resulted in severe pollution and degradation of the natural environment that led to the disruption and retirement of the most valuable agriculture land. First of all, significant damage was done to reindeer pastures. One factor that destabilizes the ecological situation in the area of traditional land use is stressful influence of industrial facilities on deer pastures and hunting grounds, covering up to 40% of the area of </w:t>
      </w:r>
      <w:r w:rsidR="00DB7BD1">
        <w:t>“</w:t>
      </w:r>
      <w:r w:rsidRPr="00E13B98">
        <w:t>traditional land use</w:t>
      </w:r>
      <w:r w:rsidR="00DB7BD1">
        <w:t>”</w:t>
      </w:r>
      <w:r w:rsidRPr="00E13B98">
        <w:t>. Due to industrial development and pollution by industrial emissions of the traditional land</w:t>
      </w:r>
      <w:r>
        <w:t>-</w:t>
      </w:r>
      <w:r w:rsidRPr="00E13B98">
        <w:t>use area, the rural population lost not only pastures and hunting grounds, but also traditional fishing areas and areas for gathering wild plants</w:t>
      </w:r>
      <w:r>
        <w:t xml:space="preserve">” </w:t>
      </w:r>
      <w:r w:rsidR="00872AD0">
        <w:fldChar w:fldCharType="begin" w:fldLock="1"/>
      </w:r>
      <w:r w:rsidR="00872AD0">
        <w:instrText>ADDIN CSL_CITATION { "citationItems" : [ { "id" : "ITEM-1", "itemData" : { "URL" : "http://www.protown.ru/information/hide/7928.html", "id" : "ITEM-1", "issued" : { "date-parts" : [ [ "0" ] ] }, "title" : "\u0414\u043e\u043a\u043b\u0430\u0434 \u043e \u0440\u0430\u0437\u0432\u0438\u0442\u0438\u0438 \u0447\u0435\u043b\u043e\u0432\u0435\u0447\u0435\u0441\u043a\u043e\u0433\u043e \u043f\u043e\u0442\u0435\u043d\u0446\u0438\u0430\u043b\u0430 \u0432 \u0420\u043e\u0441\u0441\u0438\u0439\u0441\u043a\u043e\u0439 \u0424\u0435\u0434\u0435\u0440\u0430\u0446\u0438\u0438", "type" : "webpage" }, "uris" : [ "http://www.mendeley.com/documents/?uuid=c100c7e0-a203-4365-9407-af7e5e609a79" ] } ], "mendeley" : { "formattedCitation" : "(\u201c\u0414\u043e\u043a\u043b\u0430\u0434 \u043e \u0440\u0430\u0437\u0432\u0438\u0442\u0438\u0438 \u0447\u0435\u043b\u043e\u0432\u0435\u0447\u0435\u0441\u043a\u043e\u0433\u043e \u043f\u043e\u0442\u0435\u043d\u0446\u0438\u0430\u043b\u0430 \u0432 \u0420\u043e\u0441\u0441\u0438\u0439\u0441\u043a\u043e\u0439 \u0424\u0435\u0434\u0435\u0440\u0430\u0446\u0438\u0438,\u201d n.d.)", "plainTextFormattedCitation" : "(\u201c\u0414\u043e\u043a\u043b\u0430\u0434 \u043e \u0440\u0430\u0437\u0432\u0438\u0442\u0438\u0438 \u0447\u0435\u043b\u043e\u0432\u0435\u0447\u0435\u0441\u043a\u043e\u0433\u043e \u043f\u043e\u0442\u0435\u043d\u0446\u0438\u0430\u043b\u0430 \u0432 \u0420\u043e\u0441\u0441\u0438\u0439\u0441\u043a\u043e\u0439 \u0424\u0435\u0434\u0435\u0440\u0430\u0446\u0438\u0438,\u201d n.d.)", "previouslyFormattedCitation" : "(\u201c\u0414\u043e\u043a\u043b\u0430\u0434 \u043e \u0440\u0430\u0437\u0432\u0438\u0442\u0438\u0438 \u0447\u0435\u043b\u043e\u0432\u0435\u0447\u0435\u0441\u043a\u043e\u0433\u043e \u043f\u043e\u0442\u0435\u043d\u0446\u0438\u0430\u043b\u0430 \u0432 \u0420\u043e\u0441\u0441\u0438\u0439\u0441\u043a\u043e\u0439 \u0424\u0435\u0434\u0435\u0440\u0430\u0446\u0438\u0438,\u201d n.d.)" }, "properties" : {  }, "schema" : "https://github.com/citation-style-language/schema/raw/master/csl-citation.json" }</w:instrText>
      </w:r>
      <w:r w:rsidR="00872AD0">
        <w:fldChar w:fldCharType="separate"/>
      </w:r>
      <w:r w:rsidR="00872AD0" w:rsidRPr="00F22203">
        <w:t>(</w:t>
      </w:r>
      <w:r w:rsidR="00872AD0">
        <w:t xml:space="preserve">Ayzan </w:t>
      </w:r>
      <w:r w:rsidR="00872AD0">
        <w:rPr>
          <w:i/>
        </w:rPr>
        <w:t>et al.</w:t>
      </w:r>
      <w:r w:rsidR="00872AD0">
        <w:t>, 2011</w:t>
      </w:r>
      <w:r w:rsidR="00872AD0" w:rsidRPr="00F22203">
        <w:t>)</w:t>
      </w:r>
      <w:r w:rsidR="00872AD0">
        <w:fldChar w:fldCharType="end"/>
      </w:r>
      <w:r>
        <w:t>.</w:t>
      </w:r>
    </w:p>
    <w:p w14:paraId="423C37EF" w14:textId="071053F0" w:rsidR="00B726BB" w:rsidRPr="000327BC" w:rsidRDefault="00B726BB" w:rsidP="000327BC">
      <w:pPr>
        <w:rPr>
          <w:lang w:val="en-US"/>
        </w:rPr>
      </w:pPr>
      <w:r>
        <w:rPr>
          <w:lang w:eastAsia="en-GB"/>
        </w:rPr>
        <w:lastRenderedPageBreak/>
        <w:drawing>
          <wp:inline distT="0" distB="0" distL="0" distR="0" wp14:anchorId="1870D989" wp14:editId="2B03363C">
            <wp:extent cx="5759450" cy="5440045"/>
            <wp:effectExtent l="0" t="0" r="0" b="8255"/>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5"/>
                    <a:stretch>
                      <a:fillRect/>
                    </a:stretch>
                  </pic:blipFill>
                  <pic:spPr>
                    <a:xfrm>
                      <a:off x="0" y="0"/>
                      <a:ext cx="5759450" cy="5440045"/>
                    </a:xfrm>
                    <a:prstGeom prst="rect">
                      <a:avLst/>
                    </a:prstGeom>
                  </pic:spPr>
                </pic:pic>
              </a:graphicData>
            </a:graphic>
          </wp:inline>
        </w:drawing>
      </w:r>
    </w:p>
    <w:p w14:paraId="4C68737A" w14:textId="77777777" w:rsidR="0048205B" w:rsidRPr="00E13B98" w:rsidRDefault="0048205B" w:rsidP="00AE389F"/>
    <w:p w14:paraId="5E22F140" w14:textId="77777777" w:rsidR="0048205B" w:rsidRPr="00E13B98" w:rsidRDefault="0048205B" w:rsidP="0048184E">
      <w:pPr>
        <w:pStyle w:val="Heading5"/>
        <w:tabs>
          <w:tab w:val="left" w:pos="993"/>
        </w:tabs>
        <w:spacing w:line="240" w:lineRule="auto"/>
      </w:pPr>
      <w:bookmarkStart w:id="1384" w:name="_Toc519514790"/>
      <w:r w:rsidRPr="00E13B98">
        <w:t>Social drivers</w:t>
      </w:r>
      <w:r>
        <w:t xml:space="preserve"> of trends in traditional land use</w:t>
      </w:r>
      <w:bookmarkEnd w:id="1384"/>
    </w:p>
    <w:p w14:paraId="7D8E1BFB" w14:textId="11BCE26B" w:rsidR="0048205B" w:rsidRPr="00774485" w:rsidRDefault="0048205B" w:rsidP="00AE389F">
      <w:pPr>
        <w:rPr>
          <w:lang w:val="es-ES"/>
        </w:rPr>
      </w:pPr>
      <w:r w:rsidRPr="00E13B98">
        <w:t xml:space="preserve">Often, people leave rural areas for higher education and higher salaries in cities. Even people living in villages pursue an urban lifestyle. In Western Europe, the last few decades’ health industry development and alarm about unhealthy additives in mass-produced food have resulted in a renewed interest in wild food and medicine </w:t>
      </w:r>
      <w:r>
        <w:fldChar w:fldCharType="begin" w:fldLock="1"/>
      </w:r>
      <w:r>
        <w:instrText>ADDIN CSL_CITATION { "citationItems" : [ { "id" : "ITEM-1", "itemData" : { "author" : [ { "dropping-particle" : "", "family" : "Mabey", "given" : "R.", "non-dropping-particle" : "", "parse-names" : false, "suffix" : "" } ], "id" : "ITEM-1", "issued" : { "date-parts" : [ [ "2001" ] ] }, "publisher" : "Collins", "publisher-place" : "London", "title" : "Food for free", "type" : "book" }, "uris" : [ "http://www.mendeley.com/documents/?uuid=723c9ed5-0f04-4913-98e7-0431e978cd6b" ] }, { "id" : "ITEM-2", "itemData" : { "author" : [ { "dropping-particle" : "", "family" : "Reynolds Whyte", "given" : "S.", "non-dropping-particle" : "", "parse-names" : false, "suffix" : "" }, { "dropping-particle" : "", "family" : "Geest", "given" : "S.", "non-dropping-particle" : "van der", "parse-names" : false, "suffix" : "" }, { "dropping-particle" : "", "family" : "Hardon", "given" : "A.", "non-dropping-particle" : "", "parse-names" : false, "suffix" : "" } ], "id" : "ITEM-2", "issued" : { "date-parts" : [ [ "2002" ] ] }, "publisher" : "Cambridge University Press", "publisher-place" : "Cambridge (UK)", "title" : "Social Lives of Medicines", "type" : "book" }, "uris" : [ "http://www.mendeley.com/documents/?uuid=8297f010-db1e-44f3-b16e-2f6be842b477" ] } ], "mendeley" : { "formattedCitation" : "(Mabey, 2001; Reynolds Whyte, van der Geest, &amp; Hardon, 2002)", "plainTextFormattedCitation" : "(Mabey, 2001; Reynolds Whyte, van der Geest, &amp; Hardon, 2002)", "previouslyFormattedCitation" : "(Mabey, 2001; Reynolds Whyte, van der Geest, &amp; Hardon, 2002)" }, "properties" : {  }, "schema" : "https://github.com/citation-style-language/schema/raw/master/csl-citation.json" }</w:instrText>
      </w:r>
      <w:r>
        <w:fldChar w:fldCharType="separate"/>
      </w:r>
      <w:r w:rsidRPr="0048332D">
        <w:t>(Mabey, 2001; Reynolds Whyte</w:t>
      </w:r>
      <w:r w:rsidR="00546254">
        <w:rPr>
          <w:i/>
        </w:rPr>
        <w:t xml:space="preserve"> et al.</w:t>
      </w:r>
      <w:r w:rsidRPr="0048332D">
        <w:t>, 2002)</w:t>
      </w:r>
      <w:r>
        <w:fldChar w:fldCharType="end"/>
      </w:r>
      <w:r w:rsidRPr="00E13B98">
        <w:t xml:space="preserve">. Wild food is considered pure, naturally healthy and rich in vitamins and antioxidants </w:t>
      </w:r>
      <w:r>
        <w:fldChar w:fldCharType="begin" w:fldLock="1"/>
      </w:r>
      <w:r>
        <w:instrText>ADDIN CSL_CITATION { "citationItems" : [ { "id" : "ITEM-1", "itemData" : { "DOI" : "10.1186/1746-4269-9-21", "ISSN" : "1746-4269", "author" : [ { "dropping-particle" : "", "family" : "\u0141uczaj", "given" : "\u0141ukasz", "non-dropping-particle" : "", "parse-names" : false, "suffix" : "" }, { "dropping-particle" : "", "family" : "K\u00f6hler", "given" : "Piotr", "non-dropping-particle" : "", "parse-names" : false, "suffix" : "" }, { "dropping-particle" : "", "family" : "Piro\u017cnikow", "given" : "Ewa", "non-dropping-particle" : "", "parse-names" : false, "suffix" : "" }, { "dropping-particle" : "", "family" : "Graniszewska", "given" : "Maja", "non-dropping-particle" : "", "parse-names" : false, "suffix" : "" }, { "dropping-particle" : "", "family" : "Pieroni", "given" : "Andrea", "non-dropping-particle" : "", "parse-names" : false, "suffix" : "" }, { "dropping-particle" : "", "family" : "Gervasi", "given" : "Tanya", "non-dropping-particle" : "", "parse-names" : false, "suffix" : "" } ], "container-title" : "Journal of Ethnobiology and Ethnomedicine", "id" : "ITEM-1", "issue" : "1", "issued" : { "date-parts" : [ [ "2013" ] ] }, "page" : "21", "title" : "Wild edible plants of Belarus: from Rostafi\u0144ski\u2019s questionnaire of 1883 to the present", "type" : "article-journal", "volume" : "9" }, "uris" : [ "http://www.mendeley.com/documents/?uuid=4788702f-f637-4bd4-8884-c5ceac2381a8" ] } ], "mendeley" : { "formattedCitation" : "(\u0141uczaj et al., 2013)", "plainTextFormattedCitation" : "(\u0141uczaj et al., 2013)", "previouslyFormattedCitation" : "(\u0141uczaj et al., 2013)" }, "properties" : {  }, "schema" : "https://github.com/citation-style-language/schema/raw/master/csl-citation.json" }</w:instrText>
      </w:r>
      <w:r>
        <w:fldChar w:fldCharType="separate"/>
      </w:r>
      <w:r w:rsidRPr="0048332D">
        <w:t xml:space="preserve">(Łuczaj </w:t>
      </w:r>
      <w:r w:rsidR="000D7D89" w:rsidRPr="000D7D89">
        <w:rPr>
          <w:i/>
        </w:rPr>
        <w:t>et al.</w:t>
      </w:r>
      <w:r w:rsidRPr="0048332D">
        <w:t>, 2013)</w:t>
      </w:r>
      <w:r>
        <w:fldChar w:fldCharType="end"/>
      </w:r>
      <w:r w:rsidRPr="00E13B98">
        <w:t xml:space="preserve">. Moreover, wild plants and mushrooms play an important role as spices and accompaniments in traditional cuisines in </w:t>
      </w:r>
      <w:r>
        <w:t>the region</w:t>
      </w:r>
      <w:r w:rsidRPr="00E13B98">
        <w:t xml:space="preserve"> </w:t>
      </w:r>
      <w:r>
        <w:fldChar w:fldCharType="begin" w:fldLock="1"/>
      </w:r>
      <w:r>
        <w:instrText>ADDIN CSL_CITATION { "citationItems" : [ { "id" : "ITEM-1", "itemData" : { "DOI" : "10.5586/asbp.2012.039", "ISBN" : "0001-6977", "ISSN" : "00016977", "abstract" : "This paper is a review of the actual gathering and use of wild edible plants in the 18th and 19th centuries, with a brief concluding discussion on the present day use of wild plants as food within Sweden. The peasants and the nomads in pre-industrial Sweden utilised very few wild plant taxa as food. Many even despised the wild fruits and green plants. Some plants and fruits were earlier mostly eaten fresh on the spot, or gathered for consumption in bread, gruel or soup. Other fruits were dried or preserved in other ways. In times of food shortages the amount of wild plants increased in the diet, but still the peasantry and nomads were often able to use fish and game to provide enough nutrients. With access to cheap sugar in the early 20th century wild fruits (Vaccinium myrtillus L., V. vitis-idaea L., and Rubus chamaemorus L.) increased in importance, especially among urban-dwellers and within food industry. In the last few decades fungi have also become part of the urban diet. Fifty years ago working class people gathered only Cantharellus cibarius (Fr.) and occasionally Boletus edulis Bull. Nowadays more taxa are utilised within the Swedish households, and especially the easy to pick Cantharellus tubaeformis (Pers.) has become very popular recently. Harvesting fruits and mushrooms in the forests is a popular pastime for many urban people, but also a source of income for immigrants and especially foreign seasonal labour. The only traditional green wild food plant that is regularly eaten in contemporary Sweden is Urtica dioica L. \u00a9 The Author(s) 2012.", "author" : [ { "dropping-particle" : "", "family" : "Svanberg", "given" : "Ingvar", "non-dropping-particle" : "", "parse-names" : false, "suffix" : "" } ], "container-title" : "Acta Societatis Botanicorum Poloniae", "id" : "ITEM-1", "issue" : "4", "issued" : { "date-parts" : [ [ "2012" ] ] }, "page" : "317-327", "title" : "The use of wild plants as food in pre-industrial Sweden", "type" : "article", "volume" : "81" }, "uris" : [ "http://www.mendeley.com/documents/?uuid=aaf3c18c-c233-3dcf-83a5-68be9c323003" ] }, { "id" : "ITEM-2", "itemData" : { "DOI" : "10.1186/1746-4269-9-58", "ISSN" : "1746-4269", "PMID" : "23941692", "abstract" : "This paper is a review of local plants used in water infusions as aromatic and refreshing hot beverages (recreational tea) consumed in food-related settings in Europe, and not for specific medicinal purposes. The reviewed 29 areas are located across Europe, covering the post-Soviet countries, eastern and Mediterranean Europe. Altogether, 142 taxa belonging to 99 genera and 40 families were reported. The most important families for making herbal tea in all research areas were Lamiaceae and Asteraceae, while Rosaceae was popular only in eastern and central Europe. With regards to botanical genera, the dominant taxa included Mentha, Tilia, Thymus, Origanum, Rubus and Matricaria. The clear favorite was Origanum vulgare L., mentioned in 61% of the regions. Regionally, other important taxa included Rubus idaeus L. in eastern Europe, Chamaemelum nobile (L.) All. in southern Europe and Rosa canina L. in central Europe. Future research on the pharmacological, nutritional and chemical properties of the plants most frequently used in the tea-making process is essential to ensure their safety and appropriateness for daily consumption. Moreover, regional studies dedicated to the study of local plants used for making recreational tea are important to improve our understanding of their selection criteria, cultural importance and perceived properties in Europe and abroad.", "author" : [ { "dropping-particle" : "", "family" : "S\u00f5ukand", "given" : "Renata", "non-dropping-particle" : "", "parse-names" : false, "suffix" : "" }, { "dropping-particle" : "", "family" : "Quave", "given" : "Cassandra L", "non-dropping-particle" : "", "parse-names" : false, "suffix" : "" }, { "dropping-particle" : "", "family" : "Pieroni", "given" : "Andrea", "non-dropping-particle" : "", "parse-names" : false, "suffix" : "" }, { "dropping-particle" : "", "family" : "Pardo-de-Santayana", "given" : "Manuel", "non-dropping-particle" : "", "parse-names" : false, "suffix" : "" }, { "dropping-particle" : "", "family" : "Tard\u00edo", "given" : "Javier", "non-dropping-particle" : "", "parse-names" : false, "suffix" : "" }, { "dropping-particle" : "", "family" : "Kalle", "given" : "Raivo", "non-dropping-particle" : "", "parse-names" : false, "suffix" : "" }, { "dropping-particle" : "", "family" : "\u0141uczaj", "given" : "\u0141ukasz", "non-dropping-particle" : "", "parse-names" : false, "suffix" : "" }, { "dropping-particle" : "", "family" : "Svanberg", "given" : "Ingvar", "non-dropping-particle" : "", "parse-names" : false, "suffix" : "" }, { "dropping-particle" : "", "family" : "Kolosova", "given" : "Valeria", "non-dropping-particle" : "", "parse-names" : false, "suffix" : "" }, { "dropping-particle" : "", "family" : "Aceituno-Mata", "given" : "Laura", "non-dropping-particle" : "", "parse-names" : false, "suffix" : "" }, { "dropping-particle" : "", "family" : "Menendez-Baceta", "given" : "Gorka", "non-dropping-particle" : "", "parse-names" : false, "suffix" : "" }, { "dropping-particle" : "", "family" : "Ko\u0142odziejska-Deg\u00f3rska", "given" : "Iwona", "non-dropping-particle" : "", "parse-names" : false, "suffix" : "" }, { "dropping-particle" : "", "family" : "Piro\u017cnikow", "given" : "Ewa", "non-dropping-particle" : "", "parse-names" : false, "suffix" : "" }, { "dropping-particle" : "", "family" : "Petkevi\u010dius", "given" : "Rolandas", "non-dropping-particle" : "", "parse-names" : false, "suffix" : "" }, { "dropping-particle" : "", "family" : "Hajdari", "given" : "Avni", "non-dropping-particle" : "", "parse-names" : false, "suffix" : "" }, { "dropping-particle" : "", "family" : "Mustafa", "given" : "Behxhet", "non-dropping-particle" : "", "parse-names" : false, "suffix" : "" } ], "container-title" : "Journal of Ethnobiology and Ethnomedicine", "id" : "ITEM-2", "issue" : "1", "issued" : { "date-parts" : [ [ "2013" ] ] }, "page" : "58", "title" : "Plants used for making recreational tea in Europe: a review based on specific research sites", "type" : "article-journal", "volume" : "9" }, "uris" : [ "http://www.mendeley.com/documents/?uuid=2054bce3-56e2-3fc5-bdac-c42c69dc60c4" ] }, { "id" : "ITEM-3", "itemData" : { "DOI" : "10.1186/1746-4269-9-21", "ISSN" : "1746-4269", "author" : [ { "dropping-particle" : "", "family" : "\u0141uczaj", "given" : "\u0141ukasz", "non-dropping-particle" : "", "parse-names" : false, "suffix" : "" }, { "dropping-particle" : "", "family" : "K\u00f6hler", "given" : "Piotr", "non-dropping-particle" : "", "parse-names" : false, "suffix" : "" }, { "dropping-particle" : "", "family" : "Piro\u017cnikow", "given" : "Ewa", "non-dropping-particle" : "", "parse-names" : false, "suffix" : "" }, { "dropping-particle" : "", "family" : "Graniszewska", "given" : "Maja", "non-dropping-particle" : "", "parse-names" : false, "suffix" : "" }, { "dropping-particle" : "", "family" : "Pieroni", "given" : "Andrea", "non-dropping-particle" : "", "parse-names" : false, "suffix" : "" }, { "dropping-particle" : "", "family" : "Gervasi", "given" : "Tanya", "non-dropping-particle" : "", "parse-names" : false, "suffix" : "" } ], "container-title" : "Journal of Ethnobiology and Ethnomedicine", "id" : "ITEM-3", "issue" : "1", "issued" : { "date-parts" : [ [ "2013" ] ] }, "page" : "21", "title" : "Wild edible plants of Belarus: from Rostafi\u0144ski\u2019s questionnaire of 1883 to the present", "type" : "article-journal", "volume" : "9" }, "uris" : [ "http://www.mendeley.com/documents/?uuid=4788702f-f637-4bd4-8884-c5ceac2381a8" ] }, { "id" : "ITEM-4", "itemData" : { "DOI" : "10.1186/s13002-015-0036-0", "ISBN" : "1746-4269", "ISSN" : "1746-4269", "PMID" : "26077671", "abstract" : "BACKGROUND: There are many ethnobotanical studies on the use of wild plants and mushrooms for food and medicinal treatment in Europe. However, there is a lack of comparative ethnobotanical research on the role of non-wood forest products (NWFPs) as wild food and medicine in local livelihoods in countries with different socio-economic conditions. The aim of this study was to compare the present use of wild food and medicine in three places representing different stages of socio-economic development in Europe. Specifically we explore which plant and fungi species people use for food and medicine in three selected rural regions of Sweden, Ukraine and the Russian Federation.\\n\\nMETHODS: We studied the current use of NWFPs for food and medicine in three rural areas that represent a gradient in economic development (as indicated by the World Bank), i.e., Sm\u00e5land high plain (south Sweden), Roztochya (western Ukraine), and Kortkeros (Komi Republic in North West Russia). All areas were characterised by (a) predominating rural residency, (b) high forest coverage, and (c) free access to NWFPs. A total of 205 in-depth semi-structured interviews were conducted with local residents in the three study areas. The collected NWFPs data included (1) the species that are used; (2) the amount harvested, (3) uses and practices (4) changes over time, (5) sources of knowledge regarding the use of NWFPs as wild food and medicine and (6) traditional recipes.\\n\\nRESULTS: In Sweden 11 species of wild plant and fungi species were used as food, and no plant species were used for medicinal purposes. In Ukraine the present use of NWFPs included 26 wild foods and 60 medicinal species, while in Russia 36 food and 44 medicinal species were reported.\\n\\nCONCLUSIONS: In the economically less developed rural areas of Ukraine and Russia, the use of NWFPs continues to be an important part of livelihoods, both as a source of income and for domestic use as food and medicine. In Sweden the collection of wild food has become mainly a recreational activity and the use of medicinal plants is no longer prevalent among our respondents. This leads us to suggest that the consumption of wild food and medicine is influenced by the socio-economic situation in a country.", "author" : [ { "dropping-particle" : "", "family" : "Stryamets", "given" : "Nataliya", "non-dropping-particle" : "", "parse-names" : false, "suffix" : "" }, { "dropping-particle" : "", "family" : "Elbakidze", "given" : "Marine", "non-dropping-particle" : "", "parse-names" : false, "suffix" : "" }, { "dropping-particle" : "", "family" : "Ceuterick", "given" : "Melissa", "non-dropping-particle" : "", "parse-names" : false, "suffix" : "" }, { "dropping-particle" : "", "family" : "Angelstam", "given" : "Per", "non-dropping-particle" : "", "parse-names" : false, "suffix" : "" }, { "dropping-particle" : "", "family" : "Axelsson", "given" : "Robert", "non-dropping-particle" : "", "parse-names" : false, "suffix" : "" } ], "container-title" : "Journal of ethnobiology and ethnomedicine", "id" : "ITEM-4", "issue" : "1", "issued" : { "date-parts" : [ [ "2015" ] ] }, "page" : "53", "title" : "From economic survival to recreation: contemporary uses of wild food and medicine in rural Sweden, Ukraine and NW Russia.", "type" : "article-journal", "volume" : "11" }, "uris" : [ "http://www.mendeley.com/documents/?uuid=ecf4c3e5-9d65-301f-9ef7-0b0ea9bd74de" ] } ], "mendeley" : { "formattedCitation" : "(\u0141uczaj et al., 2013; S\u00f5ukand et al., 2013; Stryamets, Elbakidze, Ceuterick, Angelstam, &amp; Axelsson, 2015; Svanberg, 2012)", "plainTextFormattedCitation" : "(\u0141uczaj et al., 2013; S\u00f5ukand et al., 2013; Stryamets, Elbakidze, Ceuterick, Angelstam, &amp; Axelsson, 2015; Svanberg, 2012)", "previouslyFormattedCitation" : "(\u0141uczaj et al., 2013; S\u00f5ukand et al., 2013; Stryamets, Elbakidze, Ceuterick, Angelstam, &amp; Axelsson, 2015; Svanberg, 2012)" }, "properties" : {  }, "schema" : "https://github.com/citation-style-language/schema/raw/master/csl-citation.json" }</w:instrText>
      </w:r>
      <w:r>
        <w:fldChar w:fldCharType="separate"/>
      </w:r>
      <w:r w:rsidRPr="0048332D">
        <w:t xml:space="preserve">(Łuczaj </w:t>
      </w:r>
      <w:r w:rsidR="000D7D89" w:rsidRPr="000D7D89">
        <w:rPr>
          <w:i/>
        </w:rPr>
        <w:t>et al.</w:t>
      </w:r>
      <w:r w:rsidRPr="0048332D">
        <w:t xml:space="preserve">, 2013; Sõukand </w:t>
      </w:r>
      <w:r w:rsidR="000D7D89" w:rsidRPr="000D7D89">
        <w:rPr>
          <w:i/>
        </w:rPr>
        <w:t>et al.</w:t>
      </w:r>
      <w:r w:rsidRPr="0048332D">
        <w:t>, 2013; Stryamets</w:t>
      </w:r>
      <w:r w:rsidR="00546254">
        <w:rPr>
          <w:i/>
        </w:rPr>
        <w:t xml:space="preserve"> et al.</w:t>
      </w:r>
      <w:r w:rsidRPr="0048332D">
        <w:t>, 2015; Svanberg, 2012)</w:t>
      </w:r>
      <w:r>
        <w:fldChar w:fldCharType="end"/>
      </w:r>
      <w:r w:rsidRPr="000A43EF">
        <w:rPr>
          <w:lang w:val="sv-SE"/>
        </w:rPr>
        <w:t xml:space="preserve">. </w:t>
      </w:r>
      <w:r w:rsidRPr="00E13B98">
        <w:t xml:space="preserve">There is also a growing interest in folk medicine in different parts of </w:t>
      </w:r>
      <w:r>
        <w:t>the region</w:t>
      </w:r>
      <w:r w:rsidRPr="00E13B98">
        <w:t xml:space="preserve"> (</w:t>
      </w:r>
      <w:r>
        <w:fldChar w:fldCharType="begin" w:fldLock="1"/>
      </w:r>
      <w:r>
        <w:instrText>ADDIN CSL_CITATION { "citationItems" : [ { "id" : "ITEM-1", "itemData" : { "DOI" : "10.1186/1746-4269-9-57", "ISSN" : "1746-4269", "author" : [ { "dropping-particle" : "", "family" : "DuBois", "given" : "Thomas A", "non-dropping-particle" : "", "parse-names" : false, "suffix" : "" }, { "dropping-particle" : "", "family" : "Lang", "given" : "Jonathan F", "non-dropping-particle" : "", "parse-names" : false, "suffix" : "" } ], "container-title" : "Journal of Ethnobiology and Ethnomedicine", "id" : "ITEM-1", "issue" : "1", "issued" : { "date-parts" : [ [ "2013" ] ] }, "page" : "57", "title" : "Johan Turi\u2019s animal, mineral, vegetable cures and healing practices: an in-depth analysis of Sami (Saami) folk healing one hundred years ago", "type" : "article-journal", "volume" : "9" }, "uris" : [ "http://www.mendeley.com/documents/?uuid=dcd7f7e3-c72d-4126-b239-22a83cddb89a" ] }, { "id" : "ITEM-2", "itemData" : { "DOI" : "10.1186/1746-4269-3-22", "ISSN" : "17464269", "author" : [ { "dropping-particle" : "", "family" : "Ghirardini", "given" : "Maria", "non-dropping-particle" : "", "parse-names" : false, "suffix" : "" }, { "dropping-particle" : "", "family" : "Carli", "given" : "Marco", "non-dropping-particle" : "", "parse-names" : false, "suffix" : "" }, { "dropping-particle" : "", "family" : "Vecchio", "given" : "Nicola", "non-dropping-particle" : "del", "parse-names" : false, "suffix" : "" }, { "dropping-particle" : "", "family" : "Rovati", "given" : "Ariele", "non-dropping-particle" : "", "parse-names" : false, "suffix" : "" }, { "dropping-particle" : "", "family" : "Cova", "given" : "Ottavia", "non-dropping-particle" : "", "parse-names" : false, "suffix" : "" }, { "dropping-particle" : "", "family" : "Valigi", "given" : "Francesco", "non-dropping-particle" : "", "parse-names" : false, "suffix" : "" }, { "dropping-particle" : "", "family" : "Agnetti", "given" : "Gaia", "non-dropping-particle" : "", "parse-names" : false, "suffix" : "" }, { "dropping-particle" : "", "family" : "Macconi", "given" : "Martina", "non-dropping-particle" : "", "parse-names" : false, "suffix" : "" }, { "dropping-particle" : "", "family" : "Adamo", "given" : "Daniela", "non-dropping-particle" : "", "parse-names" : false, "suffix" : "" }, { "dropping-particle" : "", "family" : "Traina", "given" : "Mario", "non-dropping-particle" : "", "parse-names" : false, "suffix" : "" }, { "dropping-particle" : "", "family" : "Laudini", "given" : "Francesco", "non-dropping-particle" : "", "parse-names" : false, "suffix" : "" }, { "dropping-particle" : "", "family" : "Marcheselli", "given" : "Ilaria", "non-dropping-particle" : "", "parse-names" : false, "suffix" : "" }, { "dropping-particle" : "", "family" : "Caruso", "given" : "Nicol\u00f2", "non-dropping-particle" : "", "parse-names" : false, "suffix" : "" }, { "dropping-particle" : "", "family" : "Gedda", "given" : "Tiziano", "non-dropping-particle" : "", "parse-names" : false, "suffix" : "" }, { "dropping-particle" : "", "family" : "Donati", "given" : "Fabio", "non-dropping-particle" : "", "parse-names" : false, "suffix" : "" }, { "dropping-particle" : "", "family" : "Marzadro", "given" : "Alessandro", "non-dropping-particle" : "", "parse-names" : false, "suffix" : "" }, { "dropping-particle" : "", "family" : "Russi", "given" : "Paola", "non-dropping-particle" : "", "parse-names" : false, "suffix" : "" }, { "dropping-particle" : "", "family" : "Spaggiari", "given" : "Caterina", "non-dropping-particle" : "", "parse-names" : false, "suffix" : "" }, { "dropping-particle" : "", "family" : "Bianco", "given" : "Marcella", "non-dropping-particle" : "", "parse-names" : false, "suffix" : "" }, { "dropping-particle" : "", "family" : "Binda", "given" : "Riccardo", "non-dropping-particle" : "", "parse-names" : false, "suffix" : "" }, { "dropping-particle" : "", "family" : "Barattieri", "given" : "Elisa", "non-dropping-particle" : "", "parse-names" : false, "suffix" : "" }, { "dropping-particle" : "", "family" : "Tognacci", "given" : "Alice", "non-dropping-particle" : "", "parse-names" : false, "suffix" : "" }, { "dropping-particle" : "", "family" : "Girardo", "given" : "Martina", "non-dropping-particle" : "", "parse-names" : false, "suffix" : "" }, { "dropping-particle" : "", "family" : "Vaschetti", "given" : "Luca", "non-dropping-particle" : "", "parse-names" : false, "suffix" : "" }, { "dropping-particle" : "", "family" : "Caprino", "given" : "Piero", "non-dropping-particle" : "", "parse-names" : false, "suffix" : "" }, { "dropping-particle" : "", "family" : "Sesti", "given" : "Erika", "non-dropping-particle" : "", "parse-names" : false, "suffix" : "" }, { "dropping-particle" : "", "family" : "Andreozzi", "given" : "Giorgia", "non-dropping-particle" : "", "parse-names" : false, "suffix" : "" }, { "dropping-particle" : "", "family" : "Coletto", "given" : "Erika", "non-dropping-particle" : "", "parse-names" : false, "suffix" : "" }, { "dropping-particle" : "", "family" : "Belzer", "given" : "Gabriele", "non-dropping-particle" : "", "parse-names" : false, "suffix" : "" }, { "dropping-particle" : "", "family" : "Pieroni", "given" : "Andrea", "non-dropping-particle" : "", "parse-names" : false, "suffix" : "" } ], "container-title" : "Journal of Ethnobiology and Ethnomedicine", "id" : "ITEM-2", "issue" : "1", "issued" : { "date-parts" : [ [ "2007" ] ] }, "page" : "22", "title" : "The importance of a taste. A comparative study on wild food plant consumption in twenty-one local communities in Italy", "type" : "article-journal", "volume" : "3" }, "uris" : [ "http://www.mendeley.com/documents/?uuid=d7826148-6335-4769-8472-76f279d1e9e8" ] }, { "id" : "ITEM-3", "itemData" : { "author" : [ { "dropping-particle" : "", "family" : "Vitalini", "given" : "S.", "non-dropping-particle" : "", "parse-names" : false, "suffix" : "" }, { "dropping-particle" : "", "family" : "Tom\u00e8", "given" : "F.", "non-dropping-particle" : "", "parse-names" : false, "suffix" : "" }, { "dropping-particle" : "", "family" : "Fico", "given" : "G.", "non-dropping-particle" : "", "parse-names" : false, "suffix" : "" } ], "container-title" : "Journal of Ethnopharmacology", "id" : "ITEM-3", "issued" : { "date-parts" : [ [ "2009" ] ] }, "page" : "106-116", "title" : "Traditional uses of medicinal plants in Valvestino (Italy).", "type" : "article-journal", "volume" : "121" }, "uris" : [ "http://www.mendeley.com/documents/?uuid=e6d7bcee-d0ca-306c-96d1-a1e197bf193e" ] }, { "id" : "ITEM-4", "itemData" : { "DOI" : "10.1186/1746-4269-9-21", "ISSN" : "1746-4269", "author" : [ { "dropping-particle" : "", "family" : "\u0141uczaj", "given" : "\u0141ukasz", "non-dropping-particle" : "", "parse-names" : false, "suffix" : "" }, { "dropping-particle" : "", "family" : "K\u00f6hler", "given" : "Piotr", "non-dropping-particle" : "", "parse-names" : false, "suffix" : "" }, { "dropping-particle" : "", "family" : "Piro\u017cnikow", "given" : "Ewa", "non-dropping-particle" : "", "parse-names" : false, "suffix" : "" }, { "dropping-particle" : "", "family" : "Graniszewska", "given" : "Maja", "non-dropping-particle" : "", "parse-names" : false, "suffix" : "" }, { "dropping-particle" : "", "family" : "Pieroni", "given" : "Andrea", "non-dropping-particle" : "", "parse-names" : false, "suffix" : "" }, { "dropping-particle" : "", "family" : "Gervasi", "given" : "Tanya", "non-dropping-particle" : "", "parse-names" : false, "suffix" : "" } ], "container-title" : "Journal of Ethnobiology and Ethnomedicine", "id" : "ITEM-4", "issue" : "1", "issued" : { "date-parts" : [ [ "2013" ] ] }, "page" : "21", "title" : "Wild edible plants of Belarus: from Rostafi\u0144ski\u2019s questionnaire of 1883 to the present", "type" : "article-journal", "volume" : "9" }, "uris" : [ "http://www.mendeley.com/documents/?uuid=4788702f-f637-4bd4-8884-c5ceac2381a8" ] }, { "id" : "ITEM-5", "itemData" : { "DOI" : "10.1016/j.jep.2007.11.045", "ISSN" : "03788741", "author" : [ { "dropping-particle" : "", "family" : "Gonz\u00e1lez-Tejero", "given" : "M.R.", "non-dropping-particle" : "", "parse-names" : false, "suffix" : "" }, { "dropping-particle" : "", "family" : "Casares-Porcel", "given" : "M.", "non-dropping-particle" : "", "parse-names" : false, "suffix" : "" }, { "dropping-particle" : "", "family" : "S\u00e1nchez-Rojas", "given" : "C.P.", "non-dropping-particle" : "", "parse-names" : false, "suffix" : "" }, { "dropping-particle" : "", "family" : "Ramiro-Guti\u00e9rrez", "given" : "J.M.", "non-dropping-particle" : "", "parse-names" : false, "suffix" : "" }, { "dropping-particle" : "", "family" : "Molero-Mesa", "given" : "J.", "non-dropping-particle" : "", "parse-names" : false, "suffix" : "" }, { "dropping-particle" : "", "family" : "Pieroni", "given" : "A.", "non-dropping-particle" : "", "parse-names" : false, "suffix" : "" }, { "dropping-particle" : "", "family" : "Giusti", "given" : "M.E.", "non-dropping-particle" : "", "parse-names" : false, "suffix" : "" }, { "dropping-particle" : "", "family" : "Censorii", "given" : "E.", "non-dropping-particle" : "", "parse-names" : false, "suffix" : "" }, { "dropping-particle" : "", "family" : "Pasquale", "given" : "C.", "non-dropping-particle" : "de", "parse-names" : false, "suffix" : "" }, { "dropping-particle" : "", "family" : "Della", "given" : "A.", "non-dropping-particle" : "", "parse-names" : false, "suffix" : "" }, { "dropping-particle" : "", "family" : "Paraskeva-Hadijchambi", "given" : "D.", "non-dropping-particle" : "", "parse-names" : false, "suffix" : "" }, { "dropping-particle" : "", "family" : "Hadjichambis", "given" : "A.", "non-dropping-particle" : "", "parse-names" : false, "suffix" : "" }, { "dropping-particle" : "", "family" : "Houmani", "given" : "Z.", "non-dropping-particle" : "", "parse-names" : false, "suffix" : "" }, { "dropping-particle" : "", "family" : "El-Demerdash", "given" : "M.", "non-dropping-particle" : "", "parse-names" : false, "suffix" : "" }, { "dropping-particle" : "", "family" : "El-Zayat", "given" : "M.", "non-dropping-particle" : "", "parse-names" : false, "suffix" : "" }, { "dropping-particle" : "", "family" : "Hmamouchi", "given" : "M.", "non-dropping-particle" : "", "parse-names" : false, "suffix" : "" }, { "dropping-particle" : "", "family" : "ElJohrig", "given" : "S.", "non-dropping-particle" : "", "parse-names" : false, "suffix" : "" } ], "container-title" : "Journal of Ethnopharmacology", "id" : "ITEM-5", "issue" : "2", "issued" : { "date-parts" : [ [ "2008", "3" ] ] }, "page" : "341-357", "title" : "Medicinal plants in the Mediterranean area: Synthesis of the results of the project Rubia", "type" : "article-journal", "volume" : "116" }, "uris" : [ "http://www.mendeley.com/documents/?uuid=5d01424d-f9b6-407d-8e50-edcf1a06ed0e" ] } ], "mendeley" : { "formattedCitation" : "(DuBois &amp; Lang, 2013; Ghirardini et al., 2007; Gonz\u00e1lez-Tejero et al., 2008; \u0141uczaj et al., 2013; Vitalini, Tom\u00e8, &amp; Fico, 2009)", "manualFormatting" : "DuBois &amp; Lang, 2013; Ghirardini et al., 2007; Gonz\u00e1lez-Tejero et al., 2008; \u0141uczaj et al., 2013; Vitalini, Tom\u00e8, &amp; Fico, 2009)", "plainTextFormattedCitation" : "(DuBois &amp; Lang, 2013; Ghirardini et al., 2007; Gonz\u00e1lez-Tejero et al., 2008; \u0141uczaj et al., 2013; Vitalini, Tom\u00e8, &amp; Fico, 2009)", "previouslyFormattedCitation" : "(DuBois &amp; Lang, 2013; Ghirardini et al., 2007; Gonz\u00e1lez-Tejero et al., 2008; \u0141uczaj et al., 2013; Vitalini, Tom\u00e8, &amp; Fico, 2009)" }, "properties" : {  }, "schema" : "https://github.com/citation-style-language/schema/raw/master/csl-citation.json" }</w:instrText>
      </w:r>
      <w:r>
        <w:fldChar w:fldCharType="separate"/>
      </w:r>
      <w:r w:rsidRPr="0048332D">
        <w:t xml:space="preserve">DuBois &amp; Lang, 2013; Ghirardini </w:t>
      </w:r>
      <w:r w:rsidR="000D7D89" w:rsidRPr="000D7D89">
        <w:rPr>
          <w:i/>
        </w:rPr>
        <w:t>et al.</w:t>
      </w:r>
      <w:r w:rsidRPr="0048332D">
        <w:t xml:space="preserve">, 2007; González-Tejero </w:t>
      </w:r>
      <w:r w:rsidR="000D7D89" w:rsidRPr="000D7D89">
        <w:rPr>
          <w:i/>
        </w:rPr>
        <w:t>et al.</w:t>
      </w:r>
      <w:r w:rsidRPr="0048332D">
        <w:t xml:space="preserve">, 2008; Łuczaj </w:t>
      </w:r>
      <w:r w:rsidR="000D7D89" w:rsidRPr="000D7D89">
        <w:rPr>
          <w:i/>
        </w:rPr>
        <w:t>et al.</w:t>
      </w:r>
      <w:r w:rsidRPr="0048332D">
        <w:t>, 2013; Vitalini</w:t>
      </w:r>
      <w:r w:rsidR="00546254">
        <w:rPr>
          <w:i/>
        </w:rPr>
        <w:t xml:space="preserve"> et al.</w:t>
      </w:r>
      <w:r w:rsidRPr="0048332D">
        <w:t>, 2009)</w:t>
      </w:r>
      <w:r>
        <w:fldChar w:fldCharType="end"/>
      </w:r>
      <w:r w:rsidRPr="00CD77AA">
        <w:t>, even</w:t>
      </w:r>
      <w:r w:rsidRPr="00E13B98">
        <w:t xml:space="preserve"> where collecting plants for medicinal purposes is no longer a widespread practice </w:t>
      </w:r>
      <w:r>
        <w:fldChar w:fldCharType="begin" w:fldLock="1"/>
      </w:r>
      <w:r>
        <w:instrText>ADDIN CSL_CITATION { "citationItems" : [ { "id" : "ITEM-1", "itemData" : { "DOI" : "10.1016/j.jep.2007.06.004", "ISSN" : "03788741", "author" : [ { "dropping-particle" : "", "family" : "Rigat", "given" : "Montse", "non-dropping-particle" : "", "parse-names" : false, "suffix" : "" }, { "dropping-particle" : "", "family" : "Bonet", "given" : "Maria \u00c0ngels", "non-dropping-particle" : "", "parse-names" : false, "suffix" : "" }, { "dropping-particle" : "", "family" : "Garcia", "given" : "S\u00f2nia", "non-dropping-particle" : "", "parse-names" : false, "suffix" : "" }, { "dropping-particle" : "", "family" : "Garnatje", "given" : "Teresa", "non-dropping-particle" : "", "parse-names" : false, "suffix" : "" }, { "dropping-particle" : "", "family" : "Vall\u00e8s", "given" : "Joan", "non-dropping-particle" : "", "parse-names" : false, "suffix" : "" } ], "container-title" : "Journal of Ethnopharmacology", "id" : "ITEM-1", "issue" : "2", "issued" : { "date-parts" : [ [ "2007", "9" ] ] }, "page" : "267-277", "title" : "Studies on pharmaceutical ethnobotany in the high river Ter valley (Pyrenees, Catalonia, Iberian Peninsula)", "type" : "article-journal", "volume" : "113" }, "uris" : [ "http://www.mendeley.com/documents/?uuid=40caa472-a67e-4b2f-aafb-59633d4b2d10" ] }, { "id" : "ITEM-2", "itemData" : { "DOI" : "10.1640/0002-8444-99.1.45", "ISSN" : "0002-8444", "author" : [ { "dropping-particle" : "", "family" : "Molina", "given" : "Mar\u00cda", "non-dropping-particle" : "", "parse-names" : false, "suffix" : "" }, { "dropping-particle" : "", "family" : "Reyes-Garc\u00cda", "given" : "Victoria", "non-dropping-particle" : "", "parse-names" : false, "suffix" : "" }, { "dropping-particle" : "", "family" : "Pardo-de-Santayana", "given" : "Manuel", "non-dropping-particle" : "", "parse-names" : false, "suffix" : "" } ], "container-title" : "American Fern Journal", "id" : "ITEM-2", "issue" : "1", "issued" : { "date-parts" : [ [ "2009", "1" ] ] }, "page" : "45-55", "title" : "Local Knowledge and Management of the Royal Fern (Osmunda regalis L.) in Northern Spain: Implications for Biodiversity Conservation", "type" : "article-journal", "volume" : "99" }, "uris" : [ "http://www.mendeley.com/documents/?uuid=9852ef32-644b-4899-8d2f-3d39a470c1fd" ] }, { "id" : "ITEM-3", "itemData" : { "DOI" : "10.5586/asbp.2012.031", "ISSN" : "2083-9480", "abstract" : "The aim of this review is to present an overview of changes in the contemporary use of wild food plants in Europe, mainly using the examples of our home countries: Poland, Italy, Spain, Estonia and Sweden. We set the scene referring to the nutrition of 19th century peasants, involving many famine and emergency foods. Later we discuss such issues as children's wild snacks, the association between the decline of plant knowledge and the disappearance of plant use, the effects of over-exploitation, the decrease of the availability of plants due to ecosystem changes, land access rights for foragers and intoxication dangers. We also describe the 20th and 21st century vogues in wild plant use, particularly their shift into the domain of haute-cuisine.", "author" : [ { "dropping-particle" : "", "family" : "\u0141uczaj", "given" : "\u0141ukasz", "non-dropping-particle" : "", "parse-names" : false, "suffix" : "" }, { "dropping-particle" : "", "family" : "Pieroni", "given" : "Andrea", "non-dropping-particle" : "", "parse-names" : false, "suffix" : "" }, { "dropping-particle" : "", "family" : "Tard\u00edo", "given" : "Javier", "non-dropping-particle" : "", "parse-names" : false, "suffix" : "" }, { "dropping-particle" : "", "family" : "Pardo-de-Santayana", "given" : "Manuel", "non-dropping-particle" : "", "parse-names" : false, "suffix" : "" }, { "dropping-particle" : "", "family" : "S\u00f5ukand", "given" : "Renata", "non-dropping-particle" : "", "parse-names" : false, "suffix" : "" }, { "dropping-particle" : "", "family" : "Svanberg", "given" : "Ingvar", "non-dropping-particle" : "", "parse-names" : false, "suffix" : "" }, { "dropping-particle" : "", "family" : "Kalle", "given" : "Raivo", "non-dropping-particle" : "", "parse-names" : false, "suffix" : "" } ], "container-title" : "Acta Societatis Botanicorum Poloniae", "id" : "ITEM-3", "issue" : "4", "issued" : { "date-parts" : [ [ "2012" ] ] }, "page" : "359-370", "title" : "Wild food plant use in 21st century Europe: the disappearance of old traditions and the search for new cuisines involving wild edibles", "type" : "article-journal", "volume" : "81" }, "uris" : [ "http://www.mendeley.com/documents/?uuid=cd76389a-9467-40f9-90a3-7d9d72de3c90" ] }, { "id" : "ITEM-4", "itemData" : { "DOI" : "10.1155/2012/156846", "ISSN" : "1741-427X", "abstract" : "European folk medicine has a long and vibrant history, enriched with the various documented uses of local and imported plants and plant products that are often unique to specific cultures or environments. In this paper, we consider the medicoethnobotanical field studies conducted in Europe over the past two decades. We contend that these studies represent an important foundation for understanding local small-scale uses of CAM natural products and allow us to assess the potential for expansion of these into the global market. Moreover, we discuss how field studies of this nature can provide useful information to the allopathic medical community as they seek to reconcile existing and emerging CAM therapies with conventional biomedicine. This is of great importance not only for phytopharmacovigilance and managing risk of herb-drug interactions in mainstream patients that use CAM, but also for educating the medical community about ethnomedical systems and practices so that they can better serve growing migrant populations. Across Europe, the general status of this traditional medical knowledge is at risk due to acculturation trends and the urgency to document and conserve this knowledge is evident in the majority of the studies reviewed.", "author" : [ { "dropping-particle" : "", "family" : "Quave", "</w:instrText>
      </w:r>
      <w:r w:rsidRPr="00774485">
        <w:rPr>
          <w:lang w:val="es-ES"/>
        </w:rPr>
        <w:instrText>given" : "Cassandra L.", "non-dropping-particle" : "", "parse-names" : false, "suffix" : "" }, { "dropping-particle" : "", "family" : "Pardo-de-Santayana", "given" : "Manuel", "non-dropping-particle" : "", "parse-names" : false, "suffix" : "" }, { "dropping-particle" : "", "family" : "Pieroni", "given" : "Andrea", "non-dropping-particle" : "", "parse-names" : false, "suffix" : "" } ], "container-title" : "Evidence-Based Complementary and Alternative Medicine", "id" : "ITEM-4", "issued" : { "date-parts" : [ [ "2012" ] ] }, "page" : "1-17", "title" : "Medical Ethnobotany in Europe: From Field Ethnography to a More Culturally Sensitive Evidence-Based CAM?", "type" : "article-journal", "volume" : "2012" }, "uris" : [ "http://www.mendeley.com/documents/?uuid=3818d4ba-bdcc-41ce-bbf2-9be9a189fb80" ] } ], "mendeley" : { "formattedCitation" : "(\u0141uczaj et al., 2012; Molina, Reyes-Garc\u00cda, &amp; Pardo-de-Santayana, 2009; Quave et al., 2012; Rigat, Bonet, Garcia, Garnatje, &amp; Vall\u00e8s, 2007)", "plainTextFormattedCitation" : "(\u0141uczaj et al., 2012; Molina, Reyes-Garc\u00cda, &amp; Pardo-de-Santayana, 2009; Quave et al., 2012; Rigat, Bonet, Garcia, Garnatje, &amp; Vall\u00e8s, 2007)", "previouslyFormattedCitation" : "(\u0141uczaj et al., 2012; Molina, Reyes-Garc\u00cda, &amp; Pardo-de-Santayana, 2009; Quave et al., 2012; Rigat, Bonet, Garcia, Garnatje, &amp; Vall\u00e8s, 2007)" }, "properties" : {  }, "schema" : "https://github.com/citation-style-language/schema/raw/master/csl-citation.json" }</w:instrText>
      </w:r>
      <w:r>
        <w:fldChar w:fldCharType="separate"/>
      </w:r>
      <w:r w:rsidRPr="00774485">
        <w:rPr>
          <w:lang w:val="es-ES"/>
        </w:rPr>
        <w:t xml:space="preserve">(Łuczaj </w:t>
      </w:r>
      <w:r w:rsidR="000D7D89" w:rsidRPr="000D7D89">
        <w:rPr>
          <w:i/>
          <w:lang w:val="es-ES"/>
        </w:rPr>
        <w:t>et al.</w:t>
      </w:r>
      <w:r w:rsidRPr="00774485">
        <w:rPr>
          <w:lang w:val="es-ES"/>
        </w:rPr>
        <w:t>, 2012; Molina</w:t>
      </w:r>
      <w:r w:rsidR="00546254">
        <w:rPr>
          <w:i/>
          <w:lang w:val="es-ES"/>
        </w:rPr>
        <w:t xml:space="preserve"> et al.</w:t>
      </w:r>
      <w:r w:rsidRPr="00774485">
        <w:rPr>
          <w:lang w:val="es-ES"/>
        </w:rPr>
        <w:t xml:space="preserve">, 2009; Quave </w:t>
      </w:r>
      <w:r w:rsidR="000D7D89" w:rsidRPr="000D7D89">
        <w:rPr>
          <w:i/>
          <w:lang w:val="es-ES"/>
        </w:rPr>
        <w:t>et al.</w:t>
      </w:r>
      <w:r w:rsidRPr="00774485">
        <w:rPr>
          <w:lang w:val="es-ES"/>
        </w:rPr>
        <w:t>, 2012; Rigat</w:t>
      </w:r>
      <w:r w:rsidR="00546254">
        <w:rPr>
          <w:i/>
          <w:lang w:val="es-ES"/>
        </w:rPr>
        <w:t xml:space="preserve"> et al.</w:t>
      </w:r>
      <w:r w:rsidRPr="00774485">
        <w:rPr>
          <w:lang w:val="es-ES"/>
        </w:rPr>
        <w:t>, 2007)</w:t>
      </w:r>
      <w:r>
        <w:fldChar w:fldCharType="end"/>
      </w:r>
      <w:r w:rsidRPr="00774485">
        <w:rPr>
          <w:lang w:val="es-ES"/>
        </w:rPr>
        <w:t>.</w:t>
      </w:r>
    </w:p>
    <w:p w14:paraId="4FD4766D" w14:textId="77777777" w:rsidR="0048205B" w:rsidRPr="00774485" w:rsidRDefault="0048205B" w:rsidP="00AE389F">
      <w:pPr>
        <w:rPr>
          <w:lang w:val="es-ES"/>
        </w:rPr>
      </w:pPr>
    </w:p>
    <w:p w14:paraId="24D01262" w14:textId="77777777" w:rsidR="0048205B" w:rsidRPr="00E13B98" w:rsidRDefault="0048205B" w:rsidP="00147745">
      <w:pPr>
        <w:pStyle w:val="Heading3"/>
      </w:pPr>
      <w:bookmarkStart w:id="1385" w:name="_Toc502837437"/>
      <w:bookmarkStart w:id="1386" w:name="_Toc504380688"/>
      <w:bookmarkStart w:id="1387" w:name="_Toc519514791"/>
      <w:r w:rsidRPr="00E13B98">
        <w:lastRenderedPageBreak/>
        <w:t>Trends in urban development</w:t>
      </w:r>
      <w:bookmarkEnd w:id="1385"/>
      <w:bookmarkEnd w:id="1386"/>
      <w:bookmarkEnd w:id="1387"/>
    </w:p>
    <w:p w14:paraId="5D5E0AD3" w14:textId="06D587D4" w:rsidR="0048205B" w:rsidRPr="00E13B98" w:rsidRDefault="0048205B" w:rsidP="00AE389F">
      <w:r w:rsidRPr="00E13B98">
        <w:t xml:space="preserve">Urban populations are foreseen to increase considerably across Europe and Central Asia </w:t>
      </w:r>
      <w:r>
        <w:rPr>
          <w:rFonts w:ascii="Calibri" w:hAnsi="Calibri"/>
        </w:rPr>
        <w:fldChar w:fldCharType="begin" w:fldLock="1"/>
      </w:r>
      <w:r>
        <w:rPr>
          <w:rFonts w:ascii="Calibri" w:hAnsi="Calibri"/>
        </w:rPr>
        <w:instrText>ADDIN CSL_CITATION { "citationItems" : [ { "id" : "ITEM-1", "itemData" : { "DOI" : "10.4054/DemRes.2005.12.9", "ISBN" : "9789211515176", "ISSN" : "1435-9871", "PMID" : "25246403", "abstract" : "Department of Economic &amp; Social Affairs", "author" : [ { "dropping-particle" : "", "family" : "United Nations", "given" : "", "non-dropping-particle" : "", "parse-names" : false, "suffix" : "" } ], "container-title" : "United Nations,", "id" : "ITEM-1", "issued" : { "date-parts" : [ [ "2014" ] ] }, "title" : "World Urbanization Prospects: The 2014 Revision, (ST/ESA/SER.A/366)", "type" : "report" }, "uris" : [ "http://www.mendeley.com/documents/?uuid=54ab8123-7223-4b3e-ba43-2b091c8dc985" ] } ], "mendeley" : { "formattedCitation" : "(United Nations, 2014)", "plainTextFormattedCitation" : "(United Nations, 2014)", "previouslyFormattedCitation" : "(United Nations, 2014)" }, "properties" : {  }, "schema" : "https://github.com/citation-style-language/schema/raw/master/csl-citation.json" }</w:instrText>
      </w:r>
      <w:r>
        <w:rPr>
          <w:rFonts w:ascii="Calibri" w:hAnsi="Calibri"/>
        </w:rPr>
        <w:fldChar w:fldCharType="separate"/>
      </w:r>
      <w:r w:rsidRPr="00E62D67">
        <w:rPr>
          <w:rFonts w:ascii="Calibri" w:hAnsi="Calibri"/>
        </w:rPr>
        <w:t>(United Nations, 2014)</w:t>
      </w:r>
      <w:r>
        <w:rPr>
          <w:rFonts w:ascii="Calibri" w:hAnsi="Calibri"/>
        </w:rPr>
        <w:fldChar w:fldCharType="end"/>
      </w:r>
      <w:r w:rsidRPr="00E13B98">
        <w:t xml:space="preserve">, which may cause further urban sprawl, depending on urban planning policies. In Europe, urban sprawl has increased considerably over the past decades. Between 2006 and 2012, semi-natural and natural areas were converted into artificial surfaces at a rate of 107,000 ha/year in 39 European countries </w:t>
      </w:r>
      <w:r>
        <w:fldChar w:fldCharType="begin" w:fldLock="1"/>
      </w:r>
      <w:r>
        <w:instrText>ADDIN CSL_CITATION { "citationItems" : [ { "id" : "ITEM-1", "itemData" : { "abstract" : "Check that this fits with the rest of the details: EEA Report No 11/2016 https://www.eea.europa.eu/publications/urban-sprawl-in-europe", "author" : [ { "dropping-particle" : "", "family" : "EEA", "given" : "", "non-dropping-particle" : "", "parse-names" : false, "suffix" : "" } ], "id" : "ITEM-1", "issued" : { "date-parts" : [ [ "2016" ] ] }, "title" : "Urban sprawl in Europe", "type" : "report" }, "uris" : [ "http://www.mendeley.com/documents/?uuid=c63bc0cc-0d90-4664-ab38-f191db686ca2" ] } ], "mendeley" : { "formattedCitation" : "(EEA, 2016c)", "plainTextFormattedCitation" : "(EEA, 2016c)", "previouslyFormattedCitation" : "(EEA, 2016c)" }, "properties" : {  }, "schema" : "https://github.com/citation-style-language/schema/raw/master/csl-citation.json" }</w:instrText>
      </w:r>
      <w:r>
        <w:fldChar w:fldCharType="separate"/>
      </w:r>
      <w:r w:rsidRPr="00F22203">
        <w:t>(EEA, 2016</w:t>
      </w:r>
      <w:r w:rsidR="005C1327">
        <w:t>d</w:t>
      </w:r>
      <w:r w:rsidRPr="00F22203">
        <w:t>)</w:t>
      </w:r>
      <w:r>
        <w:fldChar w:fldCharType="end"/>
      </w:r>
      <w:r w:rsidRPr="00E13B98">
        <w:t xml:space="preserve">. Urban land expansion has mostly taken previous arable areas and, to a lesser extent, semi-natural habitats and forests </w:t>
      </w:r>
      <w:r>
        <w:fldChar w:fldCharType="begin" w:fldLock="1"/>
      </w:r>
      <w:r>
        <w:instrText>ADDIN CSL_CITATION { "citationItems" : [ { "id" : "ITEM-1", "itemData" : { "abstract" : "Check that this fits with the rest of the details: EEA Report No 11/2016 https://www.eea.europa.eu/publications/urban-sprawl-in-europe", "author" : [ { "dropping-particle" : "", "family" : "EEA", "given" : "", "non-dropping-particle" : "", "parse-names" : false, "suffix" : "" } ], "id" : "ITEM-1", "issued" : { "date-parts" : [ [ "2016" ] ] }, "title" : "Urban sprawl in Europe", "type" : "report" }, "uris" : [ "http://www.mendeley.com/documents/?uuid=c63bc0cc-0d90-4664-ab38-f191db686ca2" ] } ], "mendeley" : { "formattedCitation" : "(EEA, 2016c)", "plainTextFormattedCitation" : "(EEA, 2016c)", "previouslyFormattedCitation" : "(EEA, 2016c)" }, "properties" : {  }, "schema" : "https://github.com/citation-style-language/schema/raw/master/csl-citation.json" }</w:instrText>
      </w:r>
      <w:r>
        <w:fldChar w:fldCharType="separate"/>
      </w:r>
      <w:r w:rsidRPr="00F22203">
        <w:t>(EEA, 2016</w:t>
      </w:r>
      <w:r w:rsidR="005C1327">
        <w:t>d</w:t>
      </w:r>
      <w:r w:rsidRPr="00F22203">
        <w:t>)</w:t>
      </w:r>
      <w:r>
        <w:fldChar w:fldCharType="end"/>
      </w:r>
      <w:r w:rsidRPr="00E13B98">
        <w:t xml:space="preserve">. In Central Asia, the rate of urban sprawl was reduced following independence of its constituent States. This was because of economic reasons, but also because migration from rural areas to urban areas increased the density of urban populations rather than the expansion of urban areas </w:t>
      </w:r>
      <w:r w:rsidRPr="00E13B98">
        <w:fldChar w:fldCharType="begin" w:fldLock="1"/>
      </w:r>
      <w:r>
        <w:instrText>ADDIN CSL_CITATION { "citationItems" : [ { "id" : "ITEM-1", "itemData" : { "author" : [ { "dropping-particle" : "", "family" : "Osepashvili", "given" : "I", "non-dropping-particle" : "", "parse-names" : false, "suffix" : "" } ], "id" : "ITEM-1", "issued" : { "date-parts" : [ [ "2006" ] ] }, "publisher" : "FAO", "publisher-place" : "Rome", "title" : "Land use dynamics and institutional changes in Central Asia", "type" : "book" }, "uris" : [ "http://www.mendeley.com/documents/?uuid=997bced7-2a59-4911-822e-c52c77998f18" ] } ], "mendeley" : { "formattedCitation" : "(Osepashvili, 2006)", "plainTextFormattedCitation" : "(Osepashvili, 2006)", "previouslyFormattedCitation" : "(Osepashvili, 2006)" }, "properties" : {  }, "schema" : "https://github.com/citation-style-language/schema/raw/master/csl-citation.json" }</w:instrText>
      </w:r>
      <w:r w:rsidRPr="00E13B98">
        <w:fldChar w:fldCharType="separate"/>
      </w:r>
      <w:r w:rsidRPr="00E13B98">
        <w:t>(Osepashvili, 2006)</w:t>
      </w:r>
      <w:r w:rsidRPr="00E13B98">
        <w:fldChar w:fldCharType="end"/>
      </w:r>
      <w:r w:rsidRPr="00E13B98">
        <w:t xml:space="preserve">. Unusually, Kazakhstan experienced a decline in urban populations coupled with increases in the rural population between 1990 and 2014 </w:t>
      </w:r>
      <w:r>
        <w:rPr>
          <w:rFonts w:ascii="Calibri" w:hAnsi="Calibri"/>
        </w:rPr>
        <w:fldChar w:fldCharType="begin" w:fldLock="1"/>
      </w:r>
      <w:r>
        <w:rPr>
          <w:rFonts w:ascii="Calibri" w:hAnsi="Calibri"/>
        </w:rPr>
        <w:instrText>ADDIN CSL_CITATION { "citationItems" : [ { "id" : "ITEM-1", "itemData" : { "DOI" : "10.4054/DemRes.2005.12.9", "ISBN" : "9789211515176", "ISSN" : "1435-9871", "PMID" : "25246403", "abstract" : "Department of Economic &amp; Social Affairs", "author" : [ { "dropping-particle" : "", "family" : "United Nations", "given" : "", "non-dropping-particle" : "", "parse-names" : false, "suffix" : "" } ], "container-title" : "United Nations,", "id" : "ITEM-1", "issued" : { "date-parts" : [ [ "2014" ] ] }, "title" : "World Urbanization Prospects: The 2014 Revision, (ST/ESA/SER.A/366)", "type" : "report" }, "uris" : [ "http://www.mendeley.com/documents/?uuid=54ab8123-7223-4b3e-ba43-2b091c8dc985" ] } ], "mendeley" : { "formattedCitation" : "(United Nations, 2014)", "plainTextFormattedCitation" : "(United Nations, 2014)", "previouslyFormattedCitation" : "(United Nations, 2014)" }, "properties" : {  }, "schema" : "https://github.com/citation-style-language/schema/raw/master/csl-citation.json" }</w:instrText>
      </w:r>
      <w:r>
        <w:rPr>
          <w:rFonts w:ascii="Calibri" w:hAnsi="Calibri"/>
        </w:rPr>
        <w:fldChar w:fldCharType="separate"/>
      </w:r>
      <w:r w:rsidRPr="00E62D67">
        <w:rPr>
          <w:rFonts w:ascii="Calibri" w:hAnsi="Calibri"/>
        </w:rPr>
        <w:t>(United Nations, 2014)</w:t>
      </w:r>
      <w:r>
        <w:rPr>
          <w:rFonts w:ascii="Calibri" w:hAnsi="Calibri"/>
        </w:rPr>
        <w:fldChar w:fldCharType="end"/>
      </w:r>
      <w:r w:rsidRPr="00E13B98">
        <w:t>. A further example of urban sprawl is growing migration to coastal areas, especially in the Mediterranean in Western and Central Europe (</w:t>
      </w:r>
      <w:r w:rsidR="00B61A52">
        <w:rPr>
          <w:b/>
        </w:rPr>
        <w:t>Box 4.6</w:t>
      </w:r>
      <w:r w:rsidRPr="00E13B98">
        <w:t xml:space="preserve">). </w:t>
      </w:r>
    </w:p>
    <w:p w14:paraId="7BD21697" w14:textId="1E34EE18" w:rsidR="0048205B" w:rsidRPr="00E13B98" w:rsidRDefault="0048205B" w:rsidP="000226B2">
      <w:pPr>
        <w:pStyle w:val="Caption"/>
      </w:pPr>
      <w:bookmarkStart w:id="1388" w:name="_Ref500496495"/>
      <w:r w:rsidRPr="008F1517">
        <w:t xml:space="preserve">Box </w:t>
      </w:r>
      <w:r>
        <w:rPr>
          <w:noProof w:val="0"/>
        </w:rPr>
        <w:fldChar w:fldCharType="begin"/>
      </w:r>
      <w:r>
        <w:instrText xml:space="preserve"> STYLEREF 1 \s </w:instrText>
      </w:r>
      <w:r>
        <w:rPr>
          <w:noProof w:val="0"/>
        </w:rPr>
        <w:fldChar w:fldCharType="separate"/>
      </w:r>
      <w:r w:rsidR="00B40E12">
        <w:t>4</w:t>
      </w:r>
      <w:r>
        <w:fldChar w:fldCharType="end"/>
      </w:r>
      <w:r w:rsidRPr="008F1517">
        <w:t>.</w:t>
      </w:r>
      <w:r>
        <w:rPr>
          <w:noProof w:val="0"/>
        </w:rPr>
        <w:fldChar w:fldCharType="begin"/>
      </w:r>
      <w:r>
        <w:instrText xml:space="preserve"> SEQ Box \* ARABIC \s 1 </w:instrText>
      </w:r>
      <w:r>
        <w:rPr>
          <w:noProof w:val="0"/>
        </w:rPr>
        <w:fldChar w:fldCharType="separate"/>
      </w:r>
      <w:r w:rsidR="00B40E12">
        <w:t>6</w:t>
      </w:r>
      <w:r>
        <w:fldChar w:fldCharType="end"/>
      </w:r>
      <w:bookmarkEnd w:id="1388"/>
      <w:r w:rsidRPr="008F1517">
        <w:t>:</w:t>
      </w:r>
      <w:r w:rsidRPr="00E13B98">
        <w:t xml:space="preserve"> </w:t>
      </w:r>
      <w:r w:rsidRPr="00E13B98">
        <w:rPr>
          <w:rFonts w:ascii="Calibri" w:hAnsi="Calibri"/>
        </w:rPr>
        <w:t>Urban sprawl on the Mediterranean coast</w:t>
      </w:r>
      <w:r w:rsidR="00804119">
        <w:rPr>
          <w:rFonts w:ascii="Calibri" w:hAnsi="Calibri"/>
        </w:rPr>
        <w:t>.</w:t>
      </w:r>
    </w:p>
    <w:p w14:paraId="45B9AC2C" w14:textId="2F70FB90" w:rsidR="0048205B" w:rsidRPr="00747B7F" w:rsidRDefault="0048205B" w:rsidP="00AE389F">
      <w:pPr>
        <w:rPr>
          <w:sz w:val="20"/>
          <w:szCs w:val="20"/>
        </w:rPr>
      </w:pPr>
      <w:r w:rsidRPr="00747B7F">
        <w:rPr>
          <w:sz w:val="20"/>
          <w:szCs w:val="20"/>
        </w:rPr>
        <w:t xml:space="preserve">Human pressures on the Mediterranean coast are further exacerbated by urbanization, resulting in the decline of rural areas </w:t>
      </w:r>
      <w:r w:rsidRPr="00747B7F">
        <w:rPr>
          <w:sz w:val="20"/>
          <w:szCs w:val="20"/>
        </w:rPr>
        <w:fldChar w:fldCharType="begin" w:fldLock="1"/>
      </w:r>
      <w:r w:rsidRPr="00747B7F">
        <w:rPr>
          <w:sz w:val="20"/>
          <w:szCs w:val="20"/>
        </w:rPr>
        <w:instrText>ADDIN CSL_CITATION { "citationItems" : [ { "id" : "ITEM-1", "itemData" : { "DOI" : "10.1016/j.landusepol.2015.01.026", "ISSN" : "02648377", "abstract" : "Assessing the resilience of communities is assuming greater importance at a time of global economic upheaval, climatic and socio-demographic changes. The past 10\u201315 years have seen a significant increase in the number of studies addressing resilience issues at community level from a variety of perspectives, and although the resilience of communities in dealing with disturbance feature strongly in these studies, less work appears to have been undertaken at the interface between community resilience and land degradation. In addition, little attention has been paid to land degradation, desertification risk and community resilience at the forest\u2013community interface, despite the fact that forest ecosystems represent one of the most important terrestrial biomes in terms of the ecosystem services and socio-economic benefits that they provide. Building on existing community resilience literature which highlights the importance of various socio-economic and political drivers for understanding community resilience, this paper analyses how economic, political, institutional, social, cultural and natural factors at community level affect the ability of communities to adapt and adjust decision-making pathways towards resilience. The paper will focus on the municipality of Gorgoglione (Basilicata, Italy), a typical Mediterranean forest and shrubland socio-ecological system characterised by a mixture of agricultural and forest landscapes prone to land degradation issues linked to both anthropogenic (deforestation, overgrazing, forest fires) and natural (soil erosion, droughts, climate aridity) causes. A mixed-method approach is used, drawing on quantitative and qualitative data across spatial levels and temporal scales to examine the complex interrelationships between community resilience, forest ecosystems and land degradation.", "author" : [ { "dropping-particle" : "", "family" : "Kelly", "given" : "Claire", "non-dropping-particle" : "", "parse-names" : false, "suffix" : "" }, { "dropping-particle" : "", "family" : "Ferrara", "given" : "Agostino", "non-dropping-particle" : "", "parse-names" : false, "suffix" : "" }, { "dropping-particle" : "", "family" : "Wilson", "given" : "Geoff A.", "non-dropping-particle" : "", "parse-names" : false, "suffix" : "" }, { "dropping-particle" : "", "family" : "Ripullone", "given" : "Francesco", "non-dropping-particle" : "", "parse-names" : false, "suffix" : "" }, { "dropping-particle" : "", "family" : "Nol\u00e8", "given" : "Angelo", "non-dropping-particle" : "", "parse-names" : false, "suffix" : "" }, { "dropping-particle" : "", "family" : "Harmer", "given" : "Nichola", "non-dropping-particle" : "", "parse-names" : false, "suffix" : "" }, { "dropping-particle" : "", "family" : "Salvati", "given" : "Luca", "non-dropping-particle" : "", "parse-names" : false, "suffix" : "" } ], "container-title" : "Land Use Policy", "id" : "ITEM-1", "issued" : { "date-parts" : [ [ "2015", "7" ] ] }, "page" : "11-20", "title" : "Community resilience and land degradation in forest and shrubland socio-ecological systems: Evidence from Gorgoglione, Basilicata, Italy", "type" : "article-journal", "volume" : "46" }, "uris" : [ "http://www.mendeley.com/documents/?uuid=97a42b2c-2693-4335-89e9-423eb107060c" ] }, { "id" : "ITEM-2", "itemData" : { "author" : [ { "dropping-particle" : "", "family" : "Giacanelli", "given" : "V.", "non-dropping-particle" : "", "parse-names" : false, "suffix" : "" }, { "dropping-particle" : "", "family" : "Guarino", "given" : "R.", "non-dropping-particle" : "", "parse-names" : false, "suffix" : "" }, { "dropping-particle" : "", "family" : "Menegoni", "given" : "P.", "non-dropping-particle" : "", "parse-names" : false, "suffix" : "" }, { "dropping-particle" : "", "family" : "Pignatti", "given" : "S.", "non-dropping-particle" : "", "parse-names" : false, "suffix" : "" } ], "id" : "ITEM-2", "issued" : { "date-parts" : [ [ "2015" ] ] }, "number-of-pages" : "988", "title" : "Sistemi ambientali e Rete Natura 2000 della Regione Basilicata: scoprire e proteggere gli ambienti naturali e i paesaggi culturali della Lucania", "type" : "book" }, "uris" : [ "http://www.mendeley.com/documents/?uuid=b6bb11d3-7c36-4569-977f-e20bdadff0cf" ] } ], "mendeley" : { "formattedCitation" : "(Giacanelli, Guarino, Menegoni, &amp; Pignatti, 2015; C. Kelly et al., 2015)", "plainTextFormattedCitation" : "(Giacanelli, Guarino, Menegoni, &amp; Pignatti, 2015; C. Kelly et al., 2015)", "previouslyFormattedCitation" : "(Giacanelli, Guarino, Menegoni, &amp; Pignatti, 2015; C. Kelly et al., 2015)" }, "properties" : {  }, "schema" : "https://github.com/citation-style-language/schema/raw/master/csl-citation.json" }</w:instrText>
      </w:r>
      <w:r w:rsidRPr="00747B7F">
        <w:rPr>
          <w:sz w:val="20"/>
          <w:szCs w:val="20"/>
        </w:rPr>
        <w:fldChar w:fldCharType="separate"/>
      </w:r>
      <w:r w:rsidRPr="00747B7F">
        <w:rPr>
          <w:sz w:val="20"/>
          <w:szCs w:val="20"/>
        </w:rPr>
        <w:t>(Giacanelli</w:t>
      </w:r>
      <w:r w:rsidR="00546254">
        <w:rPr>
          <w:i/>
          <w:sz w:val="20"/>
          <w:szCs w:val="20"/>
        </w:rPr>
        <w:t xml:space="preserve"> et al.</w:t>
      </w:r>
      <w:r w:rsidRPr="00747B7F">
        <w:rPr>
          <w:sz w:val="20"/>
          <w:szCs w:val="20"/>
        </w:rPr>
        <w:t xml:space="preserve">, 2015; Kelly </w:t>
      </w:r>
      <w:r w:rsidR="000D7D89" w:rsidRPr="000D7D89">
        <w:rPr>
          <w:i/>
          <w:sz w:val="20"/>
          <w:szCs w:val="20"/>
        </w:rPr>
        <w:t>et al.</w:t>
      </w:r>
      <w:r w:rsidRPr="00747B7F">
        <w:rPr>
          <w:sz w:val="20"/>
          <w:szCs w:val="20"/>
        </w:rPr>
        <w:t>, 2015)</w:t>
      </w:r>
      <w:r w:rsidRPr="00747B7F">
        <w:rPr>
          <w:sz w:val="20"/>
          <w:szCs w:val="20"/>
        </w:rPr>
        <w:fldChar w:fldCharType="end"/>
      </w:r>
      <w:r w:rsidRPr="00747B7F">
        <w:rPr>
          <w:sz w:val="20"/>
          <w:szCs w:val="20"/>
        </w:rPr>
        <w:t xml:space="preserve">. The general result is a spatial dichotomy between strong, heavily populated coastal areas and thinly populated inland areas, with lower urban density and a less dynamic economy </w:t>
      </w:r>
      <w:r w:rsidRPr="00747B7F">
        <w:rPr>
          <w:sz w:val="20"/>
          <w:szCs w:val="20"/>
        </w:rPr>
        <w:fldChar w:fldCharType="begin" w:fldLock="1"/>
      </w:r>
      <w:r w:rsidRPr="00747B7F">
        <w:rPr>
          <w:sz w:val="20"/>
          <w:szCs w:val="20"/>
        </w:rPr>
        <w:instrText>ADDIN CSL_CITATION { "citationItems" : [ { "id" : "ITEM-1", "itemData" : { "DOI" : "10.1016/j.envsci.2012.08.002", "ISSN" : "14629011", "abstract" : "A set of landscape metrics is used to study the long-term environmental transformation of a typical coastal Mediterranean area from 1850 to 2005. Our figures show a dramatic environmental deterioration between 1950 and 2005. The main proximate drivers of this landscape degradation are the effects of urban sprawl on former agricultural areas located in the coastal plains, together with the abandonment and reforestation of hilly slopes intercepted by low-density residential areas, highways, and other linear infrastructures. Then, a statistical redundancy analysis (RDA) is carried out to identify certain ultimate socioeconomic and political drivers of these environmental impacts. The results confirm, from a quantitative perspective, our main hypothesis that some ultimate geographical endowments and socioeconomic or political drivers have determined land cover changes which, in turn, have altered both structural and functional landscape properties.", "author" : [ { "dropping-particle" : "", "family" : "Parcerisas", "given" : "Llu\u00eds", "non-dropping-particle" : "", "parse-names" : false, "suffix" : "" }, { "dropping-particle" : "", "family" : "Marull", "given" : "Joan", "non-dropping-particle" : "", "parse-names" : false, "suffix" : "" }, { "dropping-particle" : "", "family" : "Pino", "given" : "Joan", "non-dropping-particle" : "", "parse-names" : false, "suffix" : "" }, { "dropping-particle" : "", "family" : "Tello", "given" : "Enric", "non-dropping-particle" : "", "parse-names" : false, "suffix" : "" }, { "dropping-particle" : "", "family" : "Coll", "given" : "Francesc", "non-dropping-particle" : "", "parse-names" : false, "suffix" : "" }, { "dropping-particle" : "", "family" : "Basnou", "given" : "Corina", "non-dropping-particle" : "", "parse-names" : false, "suffix" : "" } ], "container-title" : "Environmental Science &amp; Policy", "id" : "ITEM-1", "issued" : { "date-parts" : [ [ "2012", "11" ] ] }, "page" : "120-132", "title" : "Land use changes, landscape ecology and their socioeconomic driving forces in the Spanish Mediterranean coast (El Maresme County, 1850\u20132005)", "type" : "article-journal", "volume" : "23" }, "uris" : [ "http://www.mendeley.com/documents/?uuid=a2d05552-5ecc-4560-b1b5-898774b10ff8" ] } ], "mendeley" : { "formattedCitation" : "(Parcerisas et al., 2012)", "plainTextFormattedCitation" : "(Parcerisas et al., 2012)", "previouslyFormattedCitation" : "(Parcerisas et al., 2012)" }, "properties" : {  }, "schema" : "https://github.com/citation-style-language/schema/raw/master/csl-citation.json" }</w:instrText>
      </w:r>
      <w:r w:rsidRPr="00747B7F">
        <w:rPr>
          <w:sz w:val="20"/>
          <w:szCs w:val="20"/>
        </w:rPr>
        <w:fldChar w:fldCharType="separate"/>
      </w:r>
      <w:r w:rsidRPr="00747B7F">
        <w:rPr>
          <w:sz w:val="20"/>
          <w:szCs w:val="20"/>
        </w:rPr>
        <w:t xml:space="preserve">(Parcerisas </w:t>
      </w:r>
      <w:r w:rsidR="000D7D89" w:rsidRPr="000D7D89">
        <w:rPr>
          <w:i/>
          <w:sz w:val="20"/>
          <w:szCs w:val="20"/>
        </w:rPr>
        <w:t>et al.</w:t>
      </w:r>
      <w:r w:rsidRPr="00747B7F">
        <w:rPr>
          <w:sz w:val="20"/>
          <w:szCs w:val="20"/>
        </w:rPr>
        <w:t>, 2012)</w:t>
      </w:r>
      <w:r w:rsidRPr="00747B7F">
        <w:rPr>
          <w:sz w:val="20"/>
          <w:szCs w:val="20"/>
        </w:rPr>
        <w:fldChar w:fldCharType="end"/>
      </w:r>
      <w:r w:rsidRPr="00747B7F">
        <w:rPr>
          <w:sz w:val="20"/>
          <w:szCs w:val="20"/>
        </w:rPr>
        <w:t xml:space="preserve">. The Mediterranean coasts also host a large seasonal tourist population and, even if the fortunes of Mediterranean destinations have fluctuated in recent years, the whole region remains among the most popular destinations of the global tourist market </w:t>
      </w:r>
      <w:r w:rsidRPr="00747B7F">
        <w:rPr>
          <w:sz w:val="20"/>
          <w:szCs w:val="20"/>
        </w:rPr>
        <w:fldChar w:fldCharType="begin" w:fldLock="1"/>
      </w:r>
      <w:r w:rsidRPr="00747B7F">
        <w:rPr>
          <w:sz w:val="20"/>
          <w:szCs w:val="20"/>
        </w:rPr>
        <w:instrText>ADDIN CSL_CITATION { "citationItems" : [ { "id" : "ITEM-1", "itemData" : { "URL" : "www.unwto.org/annualreports", "accessed" : { "date-parts" : [ [ "2016", "4", "14" ] ] }, "author" : [ { "dropping-particle" : "", "family" : "UNWTO", "given" : "", "non-dropping-particle" : "", "parse-names" : false, "suffix" : "" } ], "id" : "ITEM-1", "issued" : { "date-parts" : [ [ "2015" ] ] }, "title" : "Annual report 2015", "type" : "webpage" }, "uris" : [ "http://www.mendeley.com/documents/?uuid=5c4ede9d-8599-45f4-9d91-7707d33da5df" ] } ], "mendeley" : { "formattedCitation" : "(UNWTO, 2015)", "plainTextFormattedCitation" : "(UNWTO, 2015)", "previouslyFormattedCitation" : "(UNWTO, 2015)" }, "properties" : {  }, "schema" : "https://github.com/citation-style-language/schema/raw/master/csl-citation.json" }</w:instrText>
      </w:r>
      <w:r w:rsidRPr="00747B7F">
        <w:rPr>
          <w:sz w:val="20"/>
          <w:szCs w:val="20"/>
        </w:rPr>
        <w:fldChar w:fldCharType="separate"/>
      </w:r>
      <w:r w:rsidRPr="00747B7F">
        <w:rPr>
          <w:sz w:val="20"/>
          <w:szCs w:val="20"/>
        </w:rPr>
        <w:t>(UNWTO, 2015)</w:t>
      </w:r>
      <w:r w:rsidRPr="00747B7F">
        <w:rPr>
          <w:sz w:val="20"/>
          <w:szCs w:val="20"/>
        </w:rPr>
        <w:fldChar w:fldCharType="end"/>
      </w:r>
      <w:r w:rsidRPr="00747B7F">
        <w:rPr>
          <w:sz w:val="20"/>
          <w:szCs w:val="20"/>
        </w:rPr>
        <w:t xml:space="preserve">. Tourism is the main source of foreignincome in the Mediterranean region, representing as much as 25% of GDP in some countries </w:t>
      </w:r>
      <w:r w:rsidRPr="00747B7F">
        <w:rPr>
          <w:sz w:val="20"/>
          <w:szCs w:val="20"/>
        </w:rPr>
        <w:fldChar w:fldCharType="begin" w:fldLock="1"/>
      </w:r>
      <w:r w:rsidRPr="00747B7F">
        <w:rPr>
          <w:sz w:val="20"/>
          <w:szCs w:val="20"/>
        </w:rPr>
        <w:instrText>ADDIN CSL_CITATION { "citationItems" : [ { "id" : "ITEM-1", "itemData" : { "URL" : "https://www.wttc.org/-/media/files/reports/economic impact research/countries 2015/malta2015.pdf", "accessed" : { "date-parts" : [ [ "2016", "4", "14" ] ] }, "author" : [ { "dropping-particle" : "", "family" : "WTTC", "given" : "", "non-dropping-particle" : "", "parse-names" : false, "suffix" : "" } ], "id" : "ITEM-1", "issued" : { "date-parts" : [ [ "2015" ] ] }, "title" : "Travel &amp; Tourism Economic Impact 2015", "type" : "webpage" }, "uris" : [ "http://www.mendeley.com/documents/?uuid=9a313c8d-ec0d-4a3f-a20f-b106c088ac7d" ] } ], "mendeley" : { "formattedCitation" : "(WTTC, 2015)", "plainTextFormattedCitation" : "(WTTC, 2015)", "previouslyFormattedCitation" : "(WTTC, 2015)" }, "properties" : {  }, "schema" : "https://github.com/citation-style-language/schema/raw/master/csl-citation.json" }</w:instrText>
      </w:r>
      <w:r w:rsidRPr="00747B7F">
        <w:rPr>
          <w:sz w:val="20"/>
          <w:szCs w:val="20"/>
        </w:rPr>
        <w:fldChar w:fldCharType="separate"/>
      </w:r>
      <w:r w:rsidRPr="00747B7F">
        <w:rPr>
          <w:sz w:val="20"/>
          <w:szCs w:val="20"/>
        </w:rPr>
        <w:t>(WTTC, 2015)</w:t>
      </w:r>
      <w:r w:rsidRPr="00747B7F">
        <w:rPr>
          <w:sz w:val="20"/>
          <w:szCs w:val="20"/>
        </w:rPr>
        <w:fldChar w:fldCharType="end"/>
      </w:r>
      <w:r w:rsidRPr="00747B7F">
        <w:rPr>
          <w:sz w:val="20"/>
          <w:szCs w:val="20"/>
        </w:rPr>
        <w:t xml:space="preserve">. Projected tourist arrivals in the Mediterranean basin for 2030 are estimated as 350 million </w:t>
      </w:r>
      <w:r w:rsidRPr="00747B7F">
        <w:rPr>
          <w:sz w:val="20"/>
          <w:szCs w:val="20"/>
        </w:rPr>
        <w:fldChar w:fldCharType="begin" w:fldLock="1"/>
      </w:r>
      <w:r w:rsidRPr="00747B7F">
        <w:rPr>
          <w:sz w:val="20"/>
          <w:szCs w:val="20"/>
        </w:rPr>
        <w:instrText>ADDIN CSL_CITATION { "citationItems" : [ { "id" : "ITEM-1", "itemData" : { "URL" : "http://mediterranean.panda.org/?14550/The-new-Riviera-No-the-old-Mediterranean", "accessed" : { "date-parts" : [ [ "2004", "6", "20" ] ] }, "author" : [ { "dropping-particle" : "", "family" : "WWF", "given" : "", "non-dropping-particle" : "", "parse-names" : false, "suffix" : "" } ], "id" : "ITEM-1", "issued" : { "date-parts" : [ [ "2004" ] ] }, "page" : "unwt", "title" : "The new Riviera? No, the old Mediterranean", "type" : "webpage" }, "uris" : [ "http://www.mendeley.com/documents/?uuid=dea0a390-2493-482e-be48-10b726b3d742" ] } ], "mendeley" : { "formattedCitation" : "(WWF, 2004)", "plainTextFormattedCitation" : "(WWF, 2004)", "previouslyFormattedCitation" : "(WWF, 2004)" }, "properties" : {  }, "schema" : "https://github.com/citation-style-language/schema/raw/master/csl-citation.json" }</w:instrText>
      </w:r>
      <w:r w:rsidRPr="00747B7F">
        <w:rPr>
          <w:sz w:val="20"/>
          <w:szCs w:val="20"/>
        </w:rPr>
        <w:fldChar w:fldCharType="separate"/>
      </w:r>
      <w:r w:rsidRPr="00747B7F">
        <w:rPr>
          <w:sz w:val="20"/>
          <w:szCs w:val="20"/>
        </w:rPr>
        <w:t>(WWF, 2004)</w:t>
      </w:r>
      <w:r w:rsidRPr="00747B7F">
        <w:rPr>
          <w:sz w:val="20"/>
          <w:szCs w:val="20"/>
        </w:rPr>
        <w:fldChar w:fldCharType="end"/>
      </w:r>
      <w:r w:rsidRPr="00747B7F">
        <w:rPr>
          <w:sz w:val="20"/>
          <w:szCs w:val="20"/>
        </w:rPr>
        <w:t xml:space="preserve">. The environmental impacts of tourism are far-ranging and include land-use changes, pollution and waste production. Both resident and seasonal human populations are dependent on the availability of resources, infrastructures and services. These economic and demographic shifts also brought radical changes in agricultural, industrial and commercial sectors, all with their own share of environmental implications, ranging from soil degradation </w:t>
      </w:r>
      <w:r w:rsidRPr="00747B7F">
        <w:rPr>
          <w:sz w:val="20"/>
          <w:szCs w:val="20"/>
        </w:rPr>
        <w:fldChar w:fldCharType="begin" w:fldLock="1"/>
      </w:r>
      <w:r w:rsidRPr="00747B7F">
        <w:rPr>
          <w:sz w:val="20"/>
          <w:szCs w:val="20"/>
        </w:rPr>
        <w:instrText>ADDIN CSL_CITATION { "citationItems" : [ { "id" : "ITEM-1", "itemData" : { "DOI" : "10.1007/s10980-015-0241-1", "ISSN" : "0921-2973", "author" : [ { "dropping-particle" : "", "family" : "Guerra", "given" : "Carlos A.", "non-dropping-particle" : "", "parse-names" : false, "suffix" : "" }, { "dropping-particle" : "", "family" : "Metzger", "given" : "Marc J.", "non-dropping-particle" : "", "parse-names" : false, "suffix" : "" }, { "dropping-particle" : "", "family" : "Maes", "given" : "Joachim", "non-dropping-particle" : "", "parse-names" : false, "suffix" : "" }, { "dropping-particle" : "", "family" : "Pinto-Correia", "given" : "Teresa", "non-dropping-particle" : "", "parse-names" : false, "suffix" : "" } ], "container-title" : "Landscape Ecology", "id" : "ITEM-1", "issue" : "2", "issued" : { "date-parts" : [ [ "2015", "7", "21" ] ] }, "page" : "271-290", "title" : "Policy impacts on regulating ecosystem services: looking at the implications of 60\u00a0years of landscape change on soil erosion prevention in a Mediterranean silvo-pastoral system", "type" : "article-journal", "volume" : "31" }, "uris" : [ "http://www.mendeley.com/documents/?uuid=3e0877b0-e120-4746-89e1-53b147071272" ] } ], "mendeley" : { "formattedCitation" : "(Guerra, Metzger, Maes, &amp; Pinto-Correia, 2015)", "plainTextFormattedCitation" : "(Guerra, Metzger, Maes, &amp; Pinto-Correia, 2015)", "previouslyFormattedCitation" : "(Guerra, Metzger, Maes, &amp; Pinto-Correia, 2015)" }, "properties" : {  }, "schema" : "https://github.com/citation-style-language/schema/raw/master/csl-citation.json" }</w:instrText>
      </w:r>
      <w:r w:rsidRPr="00747B7F">
        <w:rPr>
          <w:sz w:val="20"/>
          <w:szCs w:val="20"/>
        </w:rPr>
        <w:fldChar w:fldCharType="separate"/>
      </w:r>
      <w:r w:rsidRPr="00747B7F">
        <w:rPr>
          <w:sz w:val="20"/>
          <w:szCs w:val="20"/>
        </w:rPr>
        <w:t>(Guerra</w:t>
      </w:r>
      <w:r w:rsidR="00460E00">
        <w:rPr>
          <w:i/>
          <w:sz w:val="20"/>
          <w:szCs w:val="20"/>
        </w:rPr>
        <w:t xml:space="preserve"> et al.</w:t>
      </w:r>
      <w:r w:rsidRPr="00747B7F">
        <w:rPr>
          <w:sz w:val="20"/>
          <w:szCs w:val="20"/>
        </w:rPr>
        <w:t>, 2015)</w:t>
      </w:r>
      <w:r w:rsidRPr="00747B7F">
        <w:rPr>
          <w:sz w:val="20"/>
          <w:szCs w:val="20"/>
        </w:rPr>
        <w:fldChar w:fldCharType="end"/>
      </w:r>
      <w:r w:rsidRPr="00747B7F">
        <w:rPr>
          <w:sz w:val="20"/>
          <w:szCs w:val="20"/>
        </w:rPr>
        <w:t xml:space="preserve">, land abandonment </w:t>
      </w:r>
      <w:r w:rsidRPr="00747B7F">
        <w:rPr>
          <w:sz w:val="20"/>
          <w:szCs w:val="20"/>
        </w:rPr>
        <w:fldChar w:fldCharType="begin" w:fldLock="1"/>
      </w:r>
      <w:r w:rsidRPr="00747B7F">
        <w:rPr>
          <w:sz w:val="20"/>
          <w:szCs w:val="20"/>
        </w:rPr>
        <w:instrText>ADDIN CSL_CITATION { "citationItems" : [ { "id" : "ITEM-1", "itemData" : { "DOI" : "10.1016/j.agee.2010.03.013", "ISSN" : "01678809", "abstract" : "In Iberian cereal-steppes, decoupling of payments from current production levels through the Single Farm Payment raised concerns regarding the potential for land abandonment and replacement of sheep by cattle, with eventual negative consequences for declining grassland birds. This study addressed this issue by analysing the responses of five grassland bird species of conservation concern to spatial land use gradients, which are expected to reflect changes potentially associated with the CAP reform. Our results show that both habitat fragmentation and grazing regimes were major drivers of breeding bird densities, though responses to these factors were species-specific. Thekla larks were most abundant in landscapes with small grassland patches and high edge density, whereas calandra larks were abundant only in large expanses of continuous open farmland habitat. Little bustard and short-toed lark densities declined in highly fragmented landscapes, but they appeared to tolerate or even benefit from low to moderate levels of open habitat fragmentation. Corn buntings were little affected by landscape patterns. At the field scale, little bustard and corn bunting densities were highest in fields grazed by cattle, whereas short-toed larks were mostly associated with sheep pastures. Short-toed larks and Thekla larks were most abundant in old fallow fields where cattle was largely absent, whereas corn buntings showed the inverse pattern. These results confirm the view that the same agricultural policies may be favourable for some species of conservation concern but detrimental to others, and so they cannot be assumed to bring uniform conservation benefits.", "author" : [ { "dropping-particle" : "", "family" : "Reino", "given" : "Lu\u00eds", "non-dropping-particle" : "", "parse-names" : false, "suffix" : "" }, { "dropping-particle" : "", "family" : "Porto", "given" : "Miguel", "non-dropping-particle" : "", "parse-names" : false, "suffix" : "" }, { "dropping-particle" : "", "family" : "Morgado", "given" : "Rui", "non-dropping-particle" : "", "parse-names" : false, "suffix" : "" }, { "dropping-particle" : "", "family" : "Moreira", "given" : "Francisco", "non-dropping-particle" : "", "parse-names" : false, "suffix" : "" }, { "dropping-particle" : "", "family" : "Fabi\u00e3o", "given" : "Ant\u00f3nio", "non-dropping-particle" : "", "parse-names" : false, "suffix" : "" }, { "dropping-particle" : "", "family" : "Santana", "given" : "Joana", "non-dropping-particle" : "", "parse-names" : false, "suffix" : "" }, { "dropping-particle" : "", "family" : "Delgado", "given" : "Ana", "non-dropping-particle" : "", "parse-names" : false, "suffix" : "" }, { "dropping-particle" : "", "family" : "Gordinho", "given" : "Lu\u00eds", "non-dropping-particle" : "", "parse-names" : false, "suffix" : "" }, { "dropping-particle" : "", "family" : "Cal", "given" : "Jo\u00e3o", "non-dropping-particle" : "", "parse-names" : false, "suffix" : "" }, { "dropping-particle" : "", "family" : "Beja", "given" : "Pedro", "non-dropping-particle" : "", "parse-names" : false, "suffix" : "" } ], "container-title" : "Agriculture, Ecosystems &amp; Environment", "id" : "ITEM-1", "issue" : "1-2", "issued" : { "date-parts" : [ [ "2010", "6" ] ] }, "page" : "27-34", "title" : "Effects of changed grazing regimes and habitat fragmentation on Mediterranean grassland birds", "type" : "article-journal", "volume" : "138" }, "uris" : [ "http://www.mendeley.com/documents/?uuid=fd66df76-684a-4c4a-a791-7fbeea6827a2" ] } ], "mendeley" : { "formattedCitation" : "(Reino et al., 2010)", "plainTextFormattedCitation" : "(Reino et al., 2010)", "previouslyFormattedCitation" : "(Reino et al., 2010)" }, "properties" : {  }, "schema" : "https://github.com/citation-style-language/schema/raw/master/csl-citation.json" }</w:instrText>
      </w:r>
      <w:r w:rsidRPr="00747B7F">
        <w:rPr>
          <w:sz w:val="20"/>
          <w:szCs w:val="20"/>
        </w:rPr>
        <w:fldChar w:fldCharType="separate"/>
      </w:r>
      <w:r w:rsidRPr="00747B7F">
        <w:rPr>
          <w:sz w:val="20"/>
          <w:szCs w:val="20"/>
        </w:rPr>
        <w:t xml:space="preserve">(Reino </w:t>
      </w:r>
      <w:r w:rsidR="000D7D89" w:rsidRPr="000D7D89">
        <w:rPr>
          <w:i/>
          <w:sz w:val="20"/>
          <w:szCs w:val="20"/>
        </w:rPr>
        <w:t>et al.</w:t>
      </w:r>
      <w:r w:rsidRPr="00747B7F">
        <w:rPr>
          <w:sz w:val="20"/>
          <w:szCs w:val="20"/>
        </w:rPr>
        <w:t>, 2010)</w:t>
      </w:r>
      <w:r w:rsidRPr="00747B7F">
        <w:rPr>
          <w:sz w:val="20"/>
          <w:szCs w:val="20"/>
        </w:rPr>
        <w:fldChar w:fldCharType="end"/>
      </w:r>
      <w:r w:rsidRPr="00747B7F">
        <w:rPr>
          <w:sz w:val="20"/>
          <w:szCs w:val="20"/>
        </w:rPr>
        <w:t xml:space="preserve">, habitat loss </w:t>
      </w:r>
      <w:r w:rsidRPr="00747B7F">
        <w:rPr>
          <w:sz w:val="20"/>
          <w:szCs w:val="20"/>
        </w:rPr>
        <w:fldChar w:fldCharType="begin" w:fldLock="1"/>
      </w:r>
      <w:r w:rsidRPr="00747B7F">
        <w:rPr>
          <w:sz w:val="20"/>
          <w:szCs w:val="20"/>
        </w:rPr>
        <w:instrText>ADDIN CSL_CITATION { "citationItems" : [ { "id" : "ITEM-1", "itemData" : { "DOI" : "10.1016/j.landurbplan.2010.12.015", "ISSN" : "01692046", "abstract" : "The loss of permanent meadows in the lowlands of the European Alps due to land use/land cover changes is a major underestimated process, which affects the status of these habitats and their provision of ecosystem services. In the Italian Valtellina valley (80km2) change detection analysis estimated meadows loss and spatial bivariate analysis and GIS-based logistic regression model analysed the spatial environmental drivers behind meadows loss in the period 1980\u20132000. A strong decrease in meadows (\u221218.5%) was found, in a context of agricultural land decrease and human settlements increase. This was the land cover type with highest loss and conversion rate during the study period. Meadows were converted to human settlements (urban, industrial and roads), other agriculture uses (cultivation, orchard, vineyard), bushland and uncultivated land. Meadows loss occurred mainly in soils with good land capability, low slope, exposed to south and in proximity of roads, urban settlements and bushland. Densities of urban, industrial and bushland and land capability were the only significant drivers for meadows loss, while distance to meadow edge, meadows density, distance to roads and soil degradation were the only significant drivers for meadows preservation. The conflict by land in locations densely occupied by other land cover types with good land capability is the major threat to meadows and avoidance of fragmentation may be a good strategy for its preservation. The meadows habitat needs a well-designed landscape and farming planning, which should account the economic value of the ecosystem services provided by this habitat.", "author" : [ { "dropping-particle" : "", "family" : "Monteiro", "given" : "Antonio T.", "non-dropping-particle" : "", "parse-names" : false, "suffix" : "" }, { "dropping-particle" : "", "family" : "Fava", "given" : "Francesco", "non-dropping-particle" : "", "parse-names" : false, "suffix" : "" }, { "dropping-particle" : "", "family" : "Hiltbrunner", "given" : "Erika", "non-dropping-particle" : "", "parse-names" : false, "suffix" : "" }, { "dropping-particle" : "", "family" : "Marianna", "given" : "Giampaolo", "non-dropping-particle" : "Della", "parse-names" : false, "suffix" : "" }, { "dropping-particle" : "", "family" : "Bocchi", "given" : "Stefano", "non-dropping-particle" : "", "parse-names" : false, "suffix" : "" } ], "container-title" : "Landscape and Urban Planning", "id" : "ITEM-1", "issue" : "3", "issued" : { "date-parts" : [ [ "2011", "4" ] ] }, "page" : "287-294", "title" : "Assessment of land cover changes and spatial drivers behind loss of permanent meadows in the lowlands of Italian Alps", "type" : "article-journal", "volume" : "100" }, "uris" : [ "http://www.mendeley.com/documents/?uuid=908fb758-355a-4289-8f86-f0c837f2dc33" ] } ], "mendeley" : { "formattedCitation" : "(Monteiro, Fava, Hiltbrunner, Della Marianna, &amp; Bocchi, 2011)", "plainTextFormattedCitation" : "(Monteiro, Fava, Hiltbrunner, Della Marianna, &amp; Bocchi, 2011)", "previouslyFormattedCitation" : "(Monteiro, Fava, Hiltbrunner, Della Marianna, &amp; Bocchi, 2011)" }, "properties" : {  }, "schema" : "https://github.com/citation-style-language/schema/raw/master/csl-citation.json" }</w:instrText>
      </w:r>
      <w:r w:rsidRPr="00747B7F">
        <w:rPr>
          <w:sz w:val="20"/>
          <w:szCs w:val="20"/>
        </w:rPr>
        <w:fldChar w:fldCharType="separate"/>
      </w:r>
      <w:r w:rsidRPr="00747B7F">
        <w:rPr>
          <w:sz w:val="20"/>
          <w:szCs w:val="20"/>
        </w:rPr>
        <w:t>(Monteiro</w:t>
      </w:r>
      <w:r w:rsidR="00460E00">
        <w:rPr>
          <w:i/>
          <w:sz w:val="20"/>
          <w:szCs w:val="20"/>
        </w:rPr>
        <w:t xml:space="preserve"> et al.</w:t>
      </w:r>
      <w:r w:rsidRPr="00747B7F">
        <w:rPr>
          <w:sz w:val="20"/>
          <w:szCs w:val="20"/>
        </w:rPr>
        <w:t>, 2011)</w:t>
      </w:r>
      <w:r w:rsidRPr="00747B7F">
        <w:rPr>
          <w:sz w:val="20"/>
          <w:szCs w:val="20"/>
        </w:rPr>
        <w:fldChar w:fldCharType="end"/>
      </w:r>
      <w:r w:rsidRPr="00747B7F">
        <w:rPr>
          <w:sz w:val="20"/>
          <w:szCs w:val="20"/>
        </w:rPr>
        <w:t xml:space="preserve">, waste production and disposal </w:t>
      </w:r>
      <w:r w:rsidRPr="00747B7F">
        <w:rPr>
          <w:sz w:val="20"/>
          <w:szCs w:val="20"/>
        </w:rPr>
        <w:fldChar w:fldCharType="begin" w:fldLock="1"/>
      </w:r>
      <w:r w:rsidRPr="00747B7F">
        <w:rPr>
          <w:sz w:val="20"/>
          <w:szCs w:val="20"/>
        </w:rPr>
        <w:instrText>ADDIN CSL_CITATION { "citationItems" : [ { "id" : "ITEM-1", "itemData" : { "DOI" : "10.1016/S1093-0191(01)00052-1", "ISSN" : "10930191", "abstract" : "Sanitary landfill leachates belonging to different stabilization stages were systematically sampled and 20 of the most commonly examined pollution parameters were determined on a seasonal basis. Selected important relationships between these parameters were defined and statistical evaluation of the results has been performed. The composition of leachates varied widely, depending mainly upon their degree of stabilization and upon their seasonal production, representing the influence of different climatic conditions. All parameters examined showed markedly higher values when leachates were collected \u2018fresh\u2019, while pH tended to increase gradually with time from slightly acidic towards alkaline values in leachate that is older, and therefore more stabilized. Toxic metal concentrations were found to be relatively low in \u2018fresh\u2019 leachate samples and even lower in the aged ones. Finally, suggestions have been proposed for the subsequent treatment of leachates, based upon hydrological and leachate quality data, in order to avoid environmental deterioration problems caused by direct disposal.", "author" : [ { "dropping-particle" : "", "family" : "Tatsi", "given" : "A.A", "non-dropping-particle" : "", "parse-names" : false, "suffix" : "" }, { "dropping-particle" : "", "family" : "Zouboulis", "given" : "A.I", "non-dropping-particle" : "", "parse-names" : false, "suffix" : "" } ], "container-title" : "Advances in Environmental Research", "id" : "ITEM-1", "issue" : "3", "issued" : { "date-parts" : [ [ "2002", "9" ] ] }, "page" : "207-219", "title" : "A field investigation of the quantity and quality of leachate from a municipal solid waste landfill in a Mediterranean climate (Thessaloniki, Greece)", "type" : "article-journal", "volume" : "6" }, "uris" : [ "http://www.mendeley.com/documents/?uuid=52979446-1b88-43f8-92e1-8cec228397f9" ] } ], "mendeley" : { "formattedCitation" : "(Tatsi &amp; Zouboulis, 2002)", "plainTextFormattedCitation" : "(Tatsi &amp; Zouboulis, 2002)", "previouslyFormattedCitation" : "(Tatsi &amp; Zouboulis, 2002)" }, "properties" : {  }, "schema" : "https://github.com/citation-style-language/schema/raw/master/csl-citation.json" }</w:instrText>
      </w:r>
      <w:r w:rsidRPr="00747B7F">
        <w:rPr>
          <w:sz w:val="20"/>
          <w:szCs w:val="20"/>
        </w:rPr>
        <w:fldChar w:fldCharType="separate"/>
      </w:r>
      <w:r w:rsidRPr="00747B7F">
        <w:rPr>
          <w:sz w:val="20"/>
          <w:szCs w:val="20"/>
        </w:rPr>
        <w:t>(Tatsi &amp; Zouboulis, 2002)</w:t>
      </w:r>
      <w:r w:rsidRPr="00747B7F">
        <w:rPr>
          <w:sz w:val="20"/>
          <w:szCs w:val="20"/>
        </w:rPr>
        <w:fldChar w:fldCharType="end"/>
      </w:r>
      <w:r w:rsidRPr="00747B7F">
        <w:rPr>
          <w:sz w:val="20"/>
          <w:szCs w:val="20"/>
        </w:rPr>
        <w:t xml:space="preserve">, land-use changes </w:t>
      </w:r>
      <w:r w:rsidRPr="00747B7F">
        <w:rPr>
          <w:sz w:val="20"/>
          <w:szCs w:val="20"/>
        </w:rPr>
        <w:fldChar w:fldCharType="begin" w:fldLock="1"/>
      </w:r>
      <w:r w:rsidRPr="00747B7F">
        <w:rPr>
          <w:sz w:val="20"/>
          <w:szCs w:val="20"/>
        </w:rPr>
        <w:instrText>ADDIN CSL_CITATION { "citationItems" : [ { "id" : "ITEM-1", "itemData" : { "DOI" : "10.1016/j.envsoft.2013.10.014", "ISSN" : "13648152", "abstract" : "Land use decisions result from complex deliberative processes and fundamentally influence the livelihoods of many. These decisions are made based on quantitatively measurable information like topography and on qualitative criteria such as personal preferences. Bayesian networks (BN) are able to integrate both quantitative and qualitative data and are thus suitable to approach such processes. We model land use decisions in a pre-Alpine area in Switzerland, integrating biophysical data and local actors' knowledge into a spatially explicit BN. A structured experts' process to elaborate three different BN including agriculture, forestry, and settlement provides the base for the modeling. A spatially explicit updating of the BN via questionnaires enables us to take local actors' characteristics into account. Results show which drivers are most important for land use decision-making in our case study region, and how an alteration of these drivers could change future land use. Furthermore, focusing on the probability of occurrence of various land uses in a spatially explicit manner gives insights into path-dependency of land use change. This knowledge can serve as information for planners and policy makers to design more effective policy instruments.", "author" : [ { "dropping-particle" : "", "family" : "Celio", "given" : "Enrico", "non-dropping-particle" : "", "parse-names" : false, "suffix" : "" }, { "dropping-particle" : "", "family" : "Koellner", "given" : "Thomas", "non-dropping-particle" : "", "parse-names" : false, "suffix" : "" }, { "dropping-particle" : "", "family" : "Gr\u00eat-Regamey", "given" : "Adrienne", "non-dropping-particle" : "", "parse-names" : false, "suffix" : "" } ], "container-title" : "Environmental Modelling &amp; Software", "id" : "ITEM-1", "issued" : { "date-parts" : [ [ "2014", "2" ] ] }, "page" : "222-233", "title" : "Modeling land use decisions with Bayesian networks: Spatially explicit analysis of driving forces on land use change", "type" : "article-journal", "volume" : "52" }, "uris" : [ "http://www.mendeley.com/documents/?uuid=4e041907-9954-4751-a81e-032b0d921b9c" ] }, { "id" : "ITEM-2", "itemData" : { "DOI" : "10.1016/j.apgeog.2008.02.001", "ISSN" : "01436228", "abstract" : "This article develops a spatial analysis applied to examine the main driving forces of land-cover and land-use (LCLU) change in a Mediterranean region. Three different tools have been used in order to differentiate LCLU changes, driving forces and landscape dynamics. LCLU changes have been quantified with remote sensing techniques, driving forces have been analysed with multiple logistic regressions combining biophysical and human variables, whereas landscape dynamics have been quantified using different metrics. Results show the intensification of subsidised herbaceous crops on the coastal agricultural plain, the abandonment of olive trees and vineyards in the transitional area and forest restoration in the mountainous subregion.", "author" : [ { "dropping-particle" : "", "family" : "Serra", "given" : "P.", "non-dropping-particle" : "", "parse-names" : false, "suffix" : "" }, { "dropping-particle" : "", "family" : "Pons", "given" : "X.", "non-dropping-particle" : "", "parse-names" : false, "suffix" : "" }, { "dropping-particle" : "", "family" : "Saur\u00ed", "given" : "D.", "non-dropping-particle" : "", "parse-names" : false, "suffix" : "" } ], "container-title" : "Applied Geography", "id" : "ITEM-2", "issue" : "3", "issued" : { "date-parts" : [ [ "2008", "7" ] ] }, "page" : "189-209", "title" : "Land-cover and land-use change in a Mediterranean landscape: A spatial analysis of driving forces integrating biophysical and human factors", "type" : "article-journal", "volume" : "28" }, "uris" : [ "http://www.mendeley.com/documents/?uuid=54debba3-5e38-40ba-bdf5-3b23aa21a696" ] } ], "mendeley" : { "formattedCitation" : "(Celio, Koellner, &amp; Gr\u00eat-Regamey, 2014; Serra, Pons, &amp; Saur\u00ed, 2008)", "plainTextFormattedCitation" : "(Celio, Koellner, &amp; Gr\u00eat-Regamey, 2014; Serra, Pons, &amp; Saur\u00ed, 2008)", "previouslyFormattedCitation" : "(Celio, Koellner, &amp; Gr\u00eat-Regamey, 2014; Serra, Pons, &amp; Saur\u00ed, 2008)" }, "properties" : {  }, "schema" : "https://github.com/citation-style-language/schema/raw/master/csl-citation.json" }</w:instrText>
      </w:r>
      <w:r w:rsidRPr="00747B7F">
        <w:rPr>
          <w:sz w:val="20"/>
          <w:szCs w:val="20"/>
        </w:rPr>
        <w:fldChar w:fldCharType="separate"/>
      </w:r>
      <w:r w:rsidRPr="00747B7F">
        <w:rPr>
          <w:sz w:val="20"/>
          <w:szCs w:val="20"/>
        </w:rPr>
        <w:t>(Celio</w:t>
      </w:r>
      <w:r w:rsidR="00460E00">
        <w:rPr>
          <w:i/>
          <w:sz w:val="20"/>
          <w:szCs w:val="20"/>
        </w:rPr>
        <w:t xml:space="preserve"> et al.</w:t>
      </w:r>
      <w:r w:rsidRPr="00747B7F">
        <w:rPr>
          <w:sz w:val="20"/>
          <w:szCs w:val="20"/>
        </w:rPr>
        <w:t>, 2014; Serra</w:t>
      </w:r>
      <w:r w:rsidR="00460E00">
        <w:rPr>
          <w:i/>
          <w:sz w:val="20"/>
          <w:szCs w:val="20"/>
        </w:rPr>
        <w:t xml:space="preserve"> et al.</w:t>
      </w:r>
      <w:r w:rsidRPr="00747B7F">
        <w:rPr>
          <w:sz w:val="20"/>
          <w:szCs w:val="20"/>
        </w:rPr>
        <w:t>, 2008)</w:t>
      </w:r>
      <w:r w:rsidRPr="00747B7F">
        <w:rPr>
          <w:sz w:val="20"/>
          <w:szCs w:val="20"/>
        </w:rPr>
        <w:fldChar w:fldCharType="end"/>
      </w:r>
      <w:r w:rsidRPr="00747B7F">
        <w:rPr>
          <w:sz w:val="20"/>
          <w:szCs w:val="20"/>
        </w:rPr>
        <w:t xml:space="preserve"> and pollution of water resources, both freshwater and marine </w:t>
      </w:r>
      <w:r w:rsidRPr="00747B7F">
        <w:rPr>
          <w:sz w:val="20"/>
          <w:szCs w:val="20"/>
        </w:rPr>
        <w:fldChar w:fldCharType="begin" w:fldLock="1"/>
      </w:r>
      <w:r w:rsidRPr="00747B7F">
        <w:rPr>
          <w:sz w:val="20"/>
          <w:szCs w:val="20"/>
        </w:rPr>
        <w:instrText>ADDIN CSL_CITATION { "citationItems" : [ { "id" : "ITEM-1", "itemData" : { "DOI" : "10.1016/S0167-8809(01)00249-3", "ISSN" : "01678809", "abstract" : "In countries around the Mediterranean basin, the degradation of soil and water resources is a serious threat for the human welfare and the natural environment as a result of the unique climate, topography, soil characteristics, and peculiarities of agriculture. The detrimental effects of agricultural practices on soil quality include, erosion, desertification, salinization, compaction, and pollution. The resultant impacts on water resources include pollution due to nutrient and pesticide leaching and intrusion of seawater into aquifers. In order to select the appropriate sustainable strategies for preventing those impacts, research should focus on development of an accurate soil quality monitoring system at multiple scales based on a functional evaluation of soils. The objectives of this work are: (a) to point out the peculiarities of the Mediterranean region; (b) to underline the most important impacts of agricultural practices on soil and water quality, in respect to the above peculiarities; and (c) to propose a simple and cost effective methodology for the assessment of soil quality at a watershed scale, based on zones of specific functional interest. The proposed assessment methodology would provide information about the status of the soil resources, correlate soil quality with management and aid with the development of sustainable management practices.", "author" : [ { "dropping-particle" : "", "family" : "Zalidis", "given" : "George", "non-dropping-particle" : "", "parse-names" : false, "suffix" : "" }, { "dropping-particle" : "", "family" : "Stamatiadis", "given" : "Stamatis", "non-dropping-particle" : "", "parse-names" : false, "suffix" : "" }, { "dropping-particle" : "", "family" : "Takavakoglou", "given" : "Vasilios", "non-dropping-particle" : "", "parse-names" : false, "suffix" : "" }, { "dropping-particle" : "", "family" : "Eskridge", "given" : "Kent", "non-dropping-particle" : "", "parse-names" : false, "suffix" : "" }, { "dropping-particle" : "", "family" : "Misopolinos", "given" : "Nikolaos", "non-dropping-particle" : "", "parse-names" : false, "suffix" : "" } ], "container-title" : "Agriculture, Ecosystems &amp; Environment", "id" : "ITEM-1", "issue" : "2", "issued" : { "date-parts" : [ [ "2002", "2" ] ] }, "page" : "137-146", "title" : "Impacts of agricultural practices on soil and water quality in the Mediterranean region and proposed assessment methodology", "type" : "article-journal", "volume" : "88" }, "uris" : [ "http://www.mendeley.com/documents/?uuid=44fa1030-0115-47cd-ba4c-c44937e9035e" ] } ], "mendeley" : { "formattedCitation" : "(Zalidis, Stamatiadis, Takavakoglou, Eskridge, &amp; Misopolinos, 2002)", "plainTextFormattedCitation" : "(Zalidis, Stamatiadis, Takavakoglou, Eskridge, &amp; Misopolinos, 2002)", "previouslyFormattedCitation" : "(Zalidis, Stamatiadis, Takavakoglou, Eskridge, &amp; Misopolinos, 2002)" }, "properties" : {  }, "schema" : "https://github.com/citation-style-language/schema/raw/master/csl-citation.json" }</w:instrText>
      </w:r>
      <w:r w:rsidRPr="00747B7F">
        <w:rPr>
          <w:sz w:val="20"/>
          <w:szCs w:val="20"/>
        </w:rPr>
        <w:fldChar w:fldCharType="separate"/>
      </w:r>
      <w:r w:rsidRPr="00747B7F">
        <w:rPr>
          <w:sz w:val="20"/>
          <w:szCs w:val="20"/>
        </w:rPr>
        <w:t>(Zalidis</w:t>
      </w:r>
      <w:r w:rsidR="00460E00">
        <w:rPr>
          <w:i/>
          <w:sz w:val="20"/>
          <w:szCs w:val="20"/>
        </w:rPr>
        <w:t xml:space="preserve"> et al.</w:t>
      </w:r>
      <w:r w:rsidRPr="00747B7F">
        <w:rPr>
          <w:sz w:val="20"/>
          <w:szCs w:val="20"/>
        </w:rPr>
        <w:t>, 2002)</w:t>
      </w:r>
      <w:r w:rsidRPr="00747B7F">
        <w:rPr>
          <w:sz w:val="20"/>
          <w:szCs w:val="20"/>
        </w:rPr>
        <w:fldChar w:fldCharType="end"/>
      </w:r>
      <w:r w:rsidRPr="00747B7F">
        <w:rPr>
          <w:sz w:val="20"/>
          <w:szCs w:val="20"/>
        </w:rPr>
        <w:t xml:space="preserve">. With the help of new technologies enabling the harvest of higher yields, many initially traditional livelihood activities, like subsistence fishing, turned into new, capital-driven economic sectors. Mediterranean fisheries are also the subject of political controversies due to territorial disputes and degradation of marine habitats </w:t>
      </w:r>
      <w:r w:rsidRPr="00747B7F">
        <w:rPr>
          <w:sz w:val="20"/>
          <w:szCs w:val="20"/>
        </w:rPr>
        <w:fldChar w:fldCharType="begin" w:fldLock="1"/>
      </w:r>
      <w:r w:rsidRPr="00747B7F">
        <w:rPr>
          <w:sz w:val="20"/>
          <w:szCs w:val="20"/>
        </w:rPr>
        <w:instrText>ADDIN CSL_CITATION { "citationItems" : [ { "id" : "ITEM-1", "itemData" : { "author" : [ { "dropping-particle" : "", "family" : "Hofrichter", "given" : "R", "non-dropping-particle" : "", "parse-names" : false, "suffix" : "" } ], "container-title" : "Fauna, Flora, \u00d6kologie", "id" : "ITEM-1", "issued" : { "date-parts" : [ [ "2003" ] ] }, "title" : "Das Mittelmeer", "type" : "article-journal" }, "uris" : [ "http://www.mendeley.com/documents/?uuid=7e065075-657c-462f-8375-e0cbc51bb60c" ] } ], "mendeley" : { "formattedCitation" : "(Hofrichter, 2003)", "plainTextFormattedCitation" : "(Hofrichter, 2003)", "previouslyFormattedCitation" : "(Hofrichter, 2003)" }, "properties" : {  }, "schema" : "https://github.com/citation-style-language/schema/raw/master/csl-citation.json" }</w:instrText>
      </w:r>
      <w:r w:rsidRPr="00747B7F">
        <w:rPr>
          <w:sz w:val="20"/>
          <w:szCs w:val="20"/>
        </w:rPr>
        <w:fldChar w:fldCharType="separate"/>
      </w:r>
      <w:r w:rsidRPr="00747B7F">
        <w:rPr>
          <w:sz w:val="20"/>
          <w:szCs w:val="20"/>
        </w:rPr>
        <w:t>(Hofrichter, 2003)</w:t>
      </w:r>
      <w:r w:rsidRPr="00747B7F">
        <w:rPr>
          <w:sz w:val="20"/>
          <w:szCs w:val="20"/>
        </w:rPr>
        <w:fldChar w:fldCharType="end"/>
      </w:r>
      <w:r w:rsidRPr="00747B7F">
        <w:rPr>
          <w:sz w:val="20"/>
          <w:szCs w:val="20"/>
        </w:rPr>
        <w:t>.</w:t>
      </w:r>
    </w:p>
    <w:p w14:paraId="7F0EDDA3" w14:textId="77777777" w:rsidR="0048205B" w:rsidRPr="00747B7F" w:rsidRDefault="0048205B" w:rsidP="00AE389F">
      <w:pPr>
        <w:rPr>
          <w:sz w:val="20"/>
          <w:szCs w:val="20"/>
        </w:rPr>
      </w:pPr>
      <w:r w:rsidRPr="00747B7F">
        <w:rPr>
          <w:sz w:val="20"/>
          <w:szCs w:val="20"/>
        </w:rPr>
        <w:t xml:space="preserve">The impacts of people moving to the coast are both direct and indirect, with direct impacts including emissions of effluents and pollutants, and indirect impacts including locational factors, where urbanization and industrial areas often serve as hubs for further urban sprawl </w:t>
      </w:r>
      <w:r w:rsidRPr="00747B7F">
        <w:rPr>
          <w:sz w:val="20"/>
          <w:szCs w:val="20"/>
        </w:rPr>
        <w:fldChar w:fldCharType="begin" w:fldLock="1"/>
      </w:r>
      <w:r w:rsidRPr="00747B7F">
        <w:rPr>
          <w:sz w:val="20"/>
          <w:szCs w:val="20"/>
        </w:rPr>
        <w:instrText>ADDIN CSL_CITATION { "citationItems" : [ { "id" : "ITEM-1", "itemData" : { "author" : [ { "dropping-particle" : "", "family" : "Salvati", "given" : "L", "non-dropping-particle" : "", "parse-names" : false, "suffix" : "" } ], "container-title" : "Current Politics &amp; Economics of Europe", "id" : "ITEM-1", "issued" : { "date-parts" : [ [ "2013" ] ] }, "title" : "LAND DEGRADATION, RURAL POVERTY AND THE SOCIOECONOMIC CONTEXT IN THE MEDITERRANEAN REGION: A BRIEF COMMENTARY.", "type" : "article-journal" }, "uris" : [ "http://www.mendeley.com/documents/?uuid=6515a251-d43d-4b75-81f1-eaea4d35a562" ] } ], "mendeley" : { "formattedCitation" : "(Salvati, 2013)", "plainTextFormattedCitation" : "(Salvati, 2013)", "previouslyFormattedCitation" : "(Salvati, 2013)" }, "properties" : {  }, "schema" : "https://github.com/citation-style-language/schema/raw/master/csl-citation.json" }</w:instrText>
      </w:r>
      <w:r w:rsidRPr="00747B7F">
        <w:rPr>
          <w:sz w:val="20"/>
          <w:szCs w:val="20"/>
        </w:rPr>
        <w:fldChar w:fldCharType="separate"/>
      </w:r>
      <w:r w:rsidRPr="00747B7F">
        <w:rPr>
          <w:sz w:val="20"/>
          <w:szCs w:val="20"/>
        </w:rPr>
        <w:t>(Salvati, 2013)</w:t>
      </w:r>
      <w:r w:rsidRPr="00747B7F">
        <w:rPr>
          <w:sz w:val="20"/>
          <w:szCs w:val="20"/>
        </w:rPr>
        <w:fldChar w:fldCharType="end"/>
      </w:r>
      <w:r w:rsidRPr="00747B7F">
        <w:rPr>
          <w:sz w:val="20"/>
          <w:szCs w:val="20"/>
        </w:rPr>
        <w:t xml:space="preserve">. Maritime transport also presents a key environmental pressure, with several major commercial routes crossing the Mediterranean Sea. On average, there are about 60 maritime accidents in the Mediterranean annually, of which about 15 involve fuel or chemical spills </w:t>
      </w:r>
      <w:r w:rsidRPr="00747B7F">
        <w:rPr>
          <w:sz w:val="20"/>
          <w:szCs w:val="20"/>
        </w:rPr>
        <w:fldChar w:fldCharType="begin" w:fldLock="1"/>
      </w:r>
      <w:r w:rsidRPr="00747B7F">
        <w:rPr>
          <w:sz w:val="20"/>
          <w:szCs w:val="20"/>
        </w:rPr>
        <w:instrText>ADDIN CSL_CITATION { "citationItems" : [ { "id" : "ITEM-1", "itemData" : { "author" : [ { "dropping-particle" : "", "family" : "EEA", "given" : "", "non-dropping-particle" : "", "parse-names" : false, "suffix" : "" } ], "id" : "ITEM-1", "issued" : { "date-parts" : [ [ "1999" ] ] }, "language" : "en", "title" : "State and pressure of the marine and coastal Mediterranean environment", "type" : "report", "volume" : "5" }, "uris" : [ "http://www.mendeley.com/documents/?uuid=8899e2aa-a5c9-4fa0-9cab-94cb7cf7d3ba" ] } ], "mendeley" : { "formattedCitation" : "(EEA, 1999)", "plainTextFormattedCitation" : "(EEA, 1999)", "previouslyFormattedCitation" : "(EEA, 1999)" }, "properties" : {  }, "schema" : "https://github.com/citation-style-language/schema/raw/master/csl-citation.json" }</w:instrText>
      </w:r>
      <w:r w:rsidRPr="00747B7F">
        <w:rPr>
          <w:sz w:val="20"/>
          <w:szCs w:val="20"/>
        </w:rPr>
        <w:fldChar w:fldCharType="separate"/>
      </w:r>
      <w:r w:rsidRPr="00747B7F">
        <w:rPr>
          <w:sz w:val="20"/>
          <w:szCs w:val="20"/>
        </w:rPr>
        <w:t>(EEA, 1999)</w:t>
      </w:r>
      <w:r w:rsidRPr="00747B7F">
        <w:rPr>
          <w:sz w:val="20"/>
          <w:szCs w:val="20"/>
        </w:rPr>
        <w:fldChar w:fldCharType="end"/>
      </w:r>
      <w:r w:rsidRPr="00747B7F">
        <w:rPr>
          <w:sz w:val="20"/>
          <w:szCs w:val="20"/>
        </w:rPr>
        <w:t>.</w:t>
      </w:r>
    </w:p>
    <w:p w14:paraId="7859A541" w14:textId="01366C1C" w:rsidR="0048205B" w:rsidRPr="00747B7F" w:rsidRDefault="0048205B" w:rsidP="00AE389F">
      <w:pPr>
        <w:rPr>
          <w:sz w:val="20"/>
          <w:szCs w:val="20"/>
        </w:rPr>
      </w:pPr>
      <w:r w:rsidRPr="00747B7F">
        <w:rPr>
          <w:sz w:val="20"/>
          <w:szCs w:val="20"/>
        </w:rPr>
        <w:t xml:space="preserve">Water is also becoming a scarce and valuable commodity in the Mediterranean region, either because of decreasing quantities or inadequate quality. Today it is evident that damming cannot be considered a long-term and large-scale solution to water shortage, while desalination with reverse osmosis technology requires vast amounts of energy </w:t>
      </w:r>
      <w:r w:rsidRPr="00747B7F">
        <w:rPr>
          <w:sz w:val="20"/>
          <w:szCs w:val="20"/>
        </w:rPr>
        <w:fldChar w:fldCharType="begin" w:fldLock="1"/>
      </w:r>
      <w:r w:rsidRPr="00747B7F">
        <w:rPr>
          <w:sz w:val="20"/>
          <w:szCs w:val="20"/>
        </w:rPr>
        <w:instrText>ADDIN CSL_CITATION { "citationItems" : [ { "id" : "ITEM-1", "itemData" : { "DOI" : "10.1016/j.scitotenv.2013.10.098", "ISSN" : "1879-1026", "PMID" : "24317108", "abstract" : "Land use and land cover (LULC) are driving forces that potentially exert pressures on water bodies, which are most commonly quantified by simply obtained aggregated data. However, this is insufficient to detect the drivers that arise from the landscape change itself. To achieve this objective one must distinguish between random and systematic transitions and identify the transitions that show strong signals of change, since these will make it possible to identify the transitions that have evolved due to population growth, industrial expansion and/or changes in land management policies. Our goal is to describe a method to characterize driving forces both from LULC and dominant LULC changes, recognizing that the presence of certain LULC classes as well as the processes of transition to other uses are both sources of stress with potential effects on the condition of water bodies. This paper first quantifies the driving forces from LULC and also from processes of LULC change for three nested regions within the Mondego river basin in 1990, 2000 and 2006. It then discusses the implications for the environmental water body condition and management policies. The fingerprint left on the landscape by some of the dominant changes found, such as urbanization and industrial expansion, is, as expected, low due to their proportion in the geographic regions under study, yet their magnitude of change and consistency reveal strong signals of change regarding the pressures acting in the system. Assessing dominant LULC changes is vital for a comprehensive study of driving forces with potential impacts on water condition.", "author" : [ { "dropping-particle" : "", "family" : "Teixeira", "given" : "Zara", "non-dropping-particle" : "", "parse-names" : false, "suffix" : "" }, { "dropping-particle" : "", "family" : "Teixeira", "given" : "Heliana", "non-dropping-particle" : "", "parse-names" : false, "suffix" : "" }, { "dropping-particle" : "", "family" : "Marques", "given" : "Jo\u00e3o C", "non-dropping-particle" : "", "parse-names" : false, "suffix" : "" } ], "container-title" : "The Science of the total environment", "id" : "ITEM-1", "issued" : { "date-parts" : [ [ "2014", "2", "1" ] ] }, "page" : "1320-35", "title" : "Systematic processes of land use/land cover change to identify relevant driving forces: implications on water quality.", "type" : "article-journal", "volume" : "470-471" }, "uris" : [ "http://www.mendeley.com/documents/?uuid=72244402-0c42-4268-92ff-724c21c61982" ] } ], "mendeley" : { "formattedCitation" : "(Teixeira, Teixeira, &amp; Marques, 2014)", "plainTextFormattedCitation" : "(Teixeira, Teixeira, &amp; Marques, 2014)", "previouslyFormattedCitation" : "(Teixeira, Teixeira, &amp; Marques, 2014)" }, "properties" : {  }, "schema" : "https://github.com/citation-style-language/schema/raw/master/csl-citation.json" }</w:instrText>
      </w:r>
      <w:r w:rsidRPr="00747B7F">
        <w:rPr>
          <w:sz w:val="20"/>
          <w:szCs w:val="20"/>
        </w:rPr>
        <w:fldChar w:fldCharType="separate"/>
      </w:r>
      <w:r w:rsidRPr="00747B7F">
        <w:rPr>
          <w:sz w:val="20"/>
          <w:szCs w:val="20"/>
        </w:rPr>
        <w:t>(Teixeira</w:t>
      </w:r>
      <w:r w:rsidR="00460E00">
        <w:rPr>
          <w:i/>
          <w:sz w:val="20"/>
          <w:szCs w:val="20"/>
        </w:rPr>
        <w:t xml:space="preserve"> et al.</w:t>
      </w:r>
      <w:r w:rsidRPr="00747B7F">
        <w:rPr>
          <w:sz w:val="20"/>
          <w:szCs w:val="20"/>
        </w:rPr>
        <w:t>, 2014)</w:t>
      </w:r>
      <w:r w:rsidRPr="00747B7F">
        <w:rPr>
          <w:sz w:val="20"/>
          <w:szCs w:val="20"/>
        </w:rPr>
        <w:fldChar w:fldCharType="end"/>
      </w:r>
      <w:r w:rsidRPr="00747B7F">
        <w:rPr>
          <w:sz w:val="20"/>
          <w:szCs w:val="20"/>
        </w:rPr>
        <w:t xml:space="preserve">. The water conflict in the Middle East and North Africa already provided ample examples of the volatile nature of negotiations over water resources, particularly across national boundaries </w:t>
      </w:r>
      <w:r w:rsidRPr="00747B7F">
        <w:rPr>
          <w:sz w:val="20"/>
          <w:szCs w:val="20"/>
        </w:rPr>
        <w:fldChar w:fldCharType="begin" w:fldLock="1"/>
      </w:r>
      <w:r w:rsidRPr="00747B7F">
        <w:rPr>
          <w:sz w:val="20"/>
          <w:szCs w:val="20"/>
        </w:rPr>
        <w:instrText>ADDIN CSL_CITATION { "citationItems" : [ { "id" : "ITEM-1", "itemData" : { "DOI" : "10.1890/1540-9295(2003)001[0298:RFAWWE]2.0.CO;2", "ISSN" : "1540-9295", "author" : [ { "dropping-particle" : "", "family" : "Poff", "given" : "N LeRoy", "non-dropping-particle" : "", "parse-names" : false, "suffix" : "" }, { "dropping-particle" : "", "family" : "Allan", "given" : "J David", "non-dropping-particle" : "", "parse-names" : false, "suffix" : "" }, { "dropping-particle" : "", "family" : "Palmer", "given" : "Margaret A.", "non-dropping-particle" : "", "parse-names" : false, "suffix" : "" }, { "dropping-particle" : "", "family" : "Hart", "given" : "David D.",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Rogers", "given" : "Kevin H.", "non-dropping-particle" : "", "parse-names" : false, "suffix" : "" }, { "dropping-particle" : "", "family" : "Meyer", "given" : "Judy L.", "non-dropping-particle" : "", "parse-names" : false, "suffix" : "" }, { "dropping-particle" : "", "family" : "Stanford", "given" : "Jack A.", "non-dropping-particle" : "", "parse-names" : false, "suffix" : "" } ], "container-title" : "Frontiers in Ecology and the Environment", "id" : "ITEM-1", "issue" : "6", "issued" : { "date-parts" : [ [ "2003", "8", "1" ] ] }, "language" : "en", "page" : "298-306", "publisher" : "Ecological Society of America", "title" : "River flows and water wars: emerging science for environmental decision making", "type" : "article-journal", "volume" : "1" }, "uris" : [ "http://www.mendeley.com/documents/?uuid=4b494afe-c3d6-4c4a-ad02-1fcf321129e4" ] } ], "mendeley" : { "formattedCitation" : "(Poff et al., 2003)", "plainTextFormattedCitation" : "(Poff et al., 2003)", "previouslyFormattedCitation" : "(Poff et al., 2003)" }, "properties" : {  }, "schema" : "https://github.com/citation-style-language/schema/raw/master/csl-citation.json" }</w:instrText>
      </w:r>
      <w:r w:rsidRPr="00747B7F">
        <w:rPr>
          <w:sz w:val="20"/>
          <w:szCs w:val="20"/>
        </w:rPr>
        <w:fldChar w:fldCharType="separate"/>
      </w:r>
      <w:r w:rsidRPr="00747B7F">
        <w:rPr>
          <w:sz w:val="20"/>
          <w:szCs w:val="20"/>
        </w:rPr>
        <w:t xml:space="preserve">(Poff </w:t>
      </w:r>
      <w:r w:rsidR="000D7D89" w:rsidRPr="000D7D89">
        <w:rPr>
          <w:i/>
          <w:sz w:val="20"/>
          <w:szCs w:val="20"/>
        </w:rPr>
        <w:t>et al.</w:t>
      </w:r>
      <w:r w:rsidRPr="00747B7F">
        <w:rPr>
          <w:sz w:val="20"/>
          <w:szCs w:val="20"/>
        </w:rPr>
        <w:t>, 2003)</w:t>
      </w:r>
      <w:r w:rsidRPr="00747B7F">
        <w:rPr>
          <w:sz w:val="20"/>
          <w:szCs w:val="20"/>
        </w:rPr>
        <w:fldChar w:fldCharType="end"/>
      </w:r>
      <w:r w:rsidRPr="00747B7F">
        <w:rPr>
          <w:sz w:val="20"/>
          <w:szCs w:val="20"/>
        </w:rPr>
        <w:t>.</w:t>
      </w:r>
    </w:p>
    <w:p w14:paraId="2225B650" w14:textId="77777777" w:rsidR="0048205B" w:rsidRDefault="0048205B" w:rsidP="00AE389F">
      <w:pPr>
        <w:rPr>
          <w:sz w:val="20"/>
          <w:szCs w:val="20"/>
        </w:rPr>
      </w:pPr>
      <w:r w:rsidRPr="00747B7F">
        <w:rPr>
          <w:sz w:val="20"/>
          <w:szCs w:val="20"/>
        </w:rPr>
        <w:t xml:space="preserve">Climate change will also play a major role in the future evolution of the Mediterranean Basin. Potential impacts related to climate change include drought, floods, sea level rise, changes in the marine currents, and increased storm frequency. All of these changes will affect most coastal regions, with likely repercussions on national economies, particularly where those are directly dependent on natural resources and tourism. The critical factor </w:t>
      </w:r>
      <w:r w:rsidRPr="00747B7F">
        <w:rPr>
          <w:sz w:val="20"/>
          <w:szCs w:val="20"/>
        </w:rPr>
        <w:lastRenderedPageBreak/>
        <w:t>for implementing future strategies in the Mediterranean region is cooperation, as environmental threats are not constrained by national boundaries.</w:t>
      </w:r>
    </w:p>
    <w:p w14:paraId="1BCFCCBE" w14:textId="77777777" w:rsidR="0048205B" w:rsidRDefault="0048205B" w:rsidP="00AE389F">
      <w:pPr>
        <w:rPr>
          <w:b/>
          <w:sz w:val="20"/>
          <w:szCs w:val="20"/>
        </w:rPr>
      </w:pPr>
      <w:r w:rsidRPr="00747B7F">
        <w:rPr>
          <w:b/>
          <w:sz w:val="20"/>
          <w:szCs w:val="20"/>
        </w:rPr>
        <w:t>End of Box 4.6</w:t>
      </w:r>
    </w:p>
    <w:p w14:paraId="0DEE58E9" w14:textId="77777777" w:rsidR="0048205B" w:rsidRPr="00747B7F" w:rsidRDefault="0048205B" w:rsidP="00AE389F">
      <w:pPr>
        <w:rPr>
          <w:b/>
          <w:sz w:val="20"/>
          <w:szCs w:val="20"/>
        </w:rPr>
      </w:pPr>
    </w:p>
    <w:p w14:paraId="0BD5ABDA" w14:textId="60C96AC8" w:rsidR="0048205B" w:rsidRPr="00E13B98" w:rsidRDefault="0048205B" w:rsidP="007A3472">
      <w:pPr>
        <w:pStyle w:val="Heading2"/>
      </w:pPr>
      <w:bookmarkStart w:id="1389" w:name="_Ref500528152"/>
      <w:bookmarkStart w:id="1390" w:name="_Toc502837438"/>
      <w:bookmarkStart w:id="1391" w:name="_Toc504380689"/>
      <w:bookmarkStart w:id="1392" w:name="_Toc519514792"/>
      <w:r w:rsidRPr="00E13B98">
        <w:t>Drivers and effects of pollution</w:t>
      </w:r>
      <w:bookmarkEnd w:id="1308"/>
      <w:bookmarkEnd w:id="1309"/>
      <w:bookmarkEnd w:id="1310"/>
      <w:bookmarkEnd w:id="1389"/>
      <w:bookmarkEnd w:id="1390"/>
      <w:bookmarkEnd w:id="1391"/>
      <w:bookmarkEnd w:id="1392"/>
      <w:r w:rsidRPr="00E13B98">
        <w:t xml:space="preserve"> </w:t>
      </w:r>
    </w:p>
    <w:p w14:paraId="1F2E8F6E" w14:textId="77777777" w:rsidR="0048205B" w:rsidRPr="00E13B98" w:rsidRDefault="0048205B" w:rsidP="00AE389F">
      <w:pPr>
        <w:rPr>
          <w:lang w:eastAsia="de-DE"/>
        </w:rPr>
      </w:pPr>
      <w:r w:rsidRPr="00E13B98">
        <w:rPr>
          <w:lang w:eastAsia="de-DE"/>
        </w:rPr>
        <w:t xml:space="preserve">By extracting resources and returning them to the environment as waste, humans alter the biogeochemical cycles that have evolved for millennia. Pollution arises when humans introduce new substances that are toxic to species, or when the rate at which humans generate and deposit waste is faster than nature's own rate of re-absorbing and effectively neutralizing these resources. </w:t>
      </w:r>
    </w:p>
    <w:p w14:paraId="58414281" w14:textId="23B1D84C" w:rsidR="0048205B" w:rsidRPr="00E13B98" w:rsidRDefault="0048205B" w:rsidP="00AE389F">
      <w:pPr>
        <w:rPr>
          <w:lang w:eastAsia="de-DE"/>
        </w:rPr>
      </w:pPr>
      <w:r w:rsidRPr="00E13B98">
        <w:rPr>
          <w:lang w:eastAsia="de-DE"/>
        </w:rPr>
        <w:t>Pollution is often categori</w:t>
      </w:r>
      <w:r>
        <w:rPr>
          <w:lang w:eastAsia="de-DE"/>
        </w:rPr>
        <w:t>z</w:t>
      </w:r>
      <w:r w:rsidRPr="00E13B98">
        <w:rPr>
          <w:lang w:eastAsia="de-DE"/>
        </w:rPr>
        <w:t>ed according to its effect in a certain medium i.e., air, water or soil/land. In this chapter, we categori</w:t>
      </w:r>
      <w:r>
        <w:rPr>
          <w:lang w:eastAsia="de-DE"/>
        </w:rPr>
        <w:t>z</w:t>
      </w:r>
      <w:r w:rsidRPr="00E13B98">
        <w:rPr>
          <w:lang w:eastAsia="de-DE"/>
        </w:rPr>
        <w:t>e pollution according to pollutant or problem/effect (</w:t>
      </w:r>
      <w:r w:rsidR="00AE21E3" w:rsidRPr="00AE21E3">
        <w:rPr>
          <w:b/>
          <w:lang w:eastAsia="de-DE"/>
        </w:rPr>
        <w:t>Table 4.6</w:t>
      </w:r>
      <w:r w:rsidRPr="00E13B98">
        <w:rPr>
          <w:lang w:eastAsia="de-DE"/>
        </w:rPr>
        <w:t>) and focus on five categories: nutrient pollution, organic pollution, acidification, xenochemical and heavy metal pollution and “other pollution” (i.e. ground-level (tropospheric) ozone, light and plastic pollution). Gene pollution, noise pollution, thermal pollution and radioactive pollution were also identified as relevant, but generally to a lesser extent, and are therefore not included in this assessment. Greenhouse gas emissions causing climate change and the introduction of invasive alien species can also be considered as pollution</w:t>
      </w:r>
      <w:r>
        <w:rPr>
          <w:lang w:eastAsia="de-DE"/>
        </w:rPr>
        <w:t xml:space="preserve"> </w:t>
      </w:r>
      <w:r>
        <w:rPr>
          <w:lang w:eastAsia="de-DE"/>
        </w:rPr>
        <w:fldChar w:fldCharType="begin" w:fldLock="1"/>
      </w:r>
      <w:r>
        <w:rPr>
          <w:lang w:eastAsia="de-DE"/>
        </w:rPr>
        <w:instrText>ADDIN CSL_CITATION { "citationItems" : [ { "id" : "ITEM-1", "itemData" : { "author" : [ { "dropping-particle" : "", "family" : "Weale", "given" : "A.", "non-dropping-particle" : "", "parse-names" : false, "suffix" : "" } ], "id" : "ITEM-1", "issued" : { "date-parts" : [ [ "1992" ] ] }, "publisher" : "Manchester University Press", "title" : "The new politics of pollution", "type" : "book" }, "uris" : [ "http://www.mendeley.com/documents/?uuid=ee70104c-a08a-4879-aee2-c155dbad6361" ] }, { "id" : "ITEM-2", "itemData" : { "DOI" : "10.1016/j.ecolecon.2006.02.021", "ISSN" : "09218009", "author" : [ { "dropping-particle" : "", "family" : "Spangenberg", "given" : "Joachim H.", "non-dropping-particle" : "", "parse-names" : false, "suffix" : "" } ], "container-title" : "Ecological Economics", "id" : "ITEM-2", "issue" : "1", "issued" : { "date-parts" : [ [ "2007", "2" ] ] }, "page" : "146-158", "title" : "Biodiversity pressure and the driving forces behind", "type" : "article-journal", "volume" : "61" }, "uris" : [ "http://www.mendeley.com/documents/?uuid=b79ce9b2-8c3e-40db-826e-d3916d9fae3e" ] } ], "mendeley" : { "formattedCitation" : "(Spangenberg, 2007; Weale, 1992)", "plainTextFormattedCitation" : "(Spangenberg, 2007; Weale, 1992)", "previouslyFormattedCitation" : "(Spangenberg, 2007; Weale, 1992)" }, "properties" : {  }, "schema" : "https://github.com/citation-style-language/schema/raw/master/csl-citation.json" }</w:instrText>
      </w:r>
      <w:r>
        <w:rPr>
          <w:lang w:eastAsia="de-DE"/>
        </w:rPr>
        <w:fldChar w:fldCharType="separate"/>
      </w:r>
      <w:r w:rsidRPr="00F322F3">
        <w:rPr>
          <w:lang w:eastAsia="de-DE"/>
        </w:rPr>
        <w:t>(Spangenberg, 2007; Weale, 1992)</w:t>
      </w:r>
      <w:r>
        <w:rPr>
          <w:lang w:eastAsia="de-DE"/>
        </w:rPr>
        <w:fldChar w:fldCharType="end"/>
      </w:r>
      <w:r w:rsidRPr="00E13B98">
        <w:rPr>
          <w:lang w:eastAsia="de-DE"/>
        </w:rPr>
        <w:t xml:space="preserve"> and have therefore been included in </w:t>
      </w:r>
      <w:r w:rsidR="00AE21E3" w:rsidRPr="00AE21E3">
        <w:rPr>
          <w:b/>
          <w:lang w:eastAsia="de-DE"/>
        </w:rPr>
        <w:t>Table 4.6</w:t>
      </w:r>
      <w:r w:rsidRPr="00E13B98">
        <w:rPr>
          <w:lang w:eastAsia="de-DE"/>
        </w:rPr>
        <w:t xml:space="preserve">, which provides an overview of pollutants, problems/effects, and their drivers. </w:t>
      </w:r>
    </w:p>
    <w:p w14:paraId="5AA13D02" w14:textId="00CACE0C" w:rsidR="0048205B" w:rsidRPr="00E13B98" w:rsidRDefault="0048205B" w:rsidP="000226B2">
      <w:pPr>
        <w:pStyle w:val="Caption"/>
      </w:pPr>
      <w:bookmarkStart w:id="1393" w:name="_Ref496540832"/>
      <w:bookmarkStart w:id="1394" w:name="_Ref496544760"/>
      <w:r w:rsidRPr="00E13B98">
        <w:t xml:space="preserve">Table </w:t>
      </w:r>
      <w:r>
        <w:rPr>
          <w:noProof w:val="0"/>
        </w:rPr>
        <w:fldChar w:fldCharType="begin"/>
      </w:r>
      <w:r>
        <w:instrText xml:space="preserve"> STYLEREF 1 \s </w:instrText>
      </w:r>
      <w:r>
        <w:rPr>
          <w:noProof w:val="0"/>
        </w:rPr>
        <w:fldChar w:fldCharType="separate"/>
      </w:r>
      <w:r w:rsidR="00B40E12">
        <w:t>4</w:t>
      </w:r>
      <w:r>
        <w:fldChar w:fldCharType="end"/>
      </w:r>
      <w:r w:rsidRPr="00E13B98">
        <w:t>.</w:t>
      </w:r>
      <w:r>
        <w:rPr>
          <w:noProof w:val="0"/>
        </w:rPr>
        <w:fldChar w:fldCharType="begin"/>
      </w:r>
      <w:r>
        <w:instrText xml:space="preserve"> SEQ Table \* ARABIC \s 1 </w:instrText>
      </w:r>
      <w:r>
        <w:rPr>
          <w:noProof w:val="0"/>
        </w:rPr>
        <w:fldChar w:fldCharType="separate"/>
      </w:r>
      <w:r w:rsidR="00B40E12">
        <w:t>6</w:t>
      </w:r>
      <w:r>
        <w:fldChar w:fldCharType="end"/>
      </w:r>
      <w:bookmarkEnd w:id="1393"/>
      <w:r w:rsidRPr="00E13B98">
        <w:t>: Categori</w:t>
      </w:r>
      <w:r>
        <w:t>z</w:t>
      </w:r>
      <w:r w:rsidRPr="00E13B98">
        <w:t xml:space="preserve">ation of pollutants, problems/effects and main drivers. Source: </w:t>
      </w:r>
      <w:bookmarkEnd w:id="1394"/>
      <w:r w:rsidR="006C2169">
        <w:t>Own compilation.</w:t>
      </w:r>
      <w:r w:rsidR="006C2169" w:rsidRPr="00E13B98">
        <w:rPr>
          <w:lang w:eastAsia="de-DE"/>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3085"/>
        <w:gridCol w:w="2693"/>
        <w:gridCol w:w="2977"/>
      </w:tblGrid>
      <w:tr w:rsidR="0048205B" w:rsidRPr="00E13B98" w14:paraId="4A0AF2A6" w14:textId="77777777" w:rsidTr="00AE389F">
        <w:tc>
          <w:tcPr>
            <w:tcW w:w="3085" w:type="dxa"/>
            <w:tcBorders>
              <w:top w:val="single" w:sz="4" w:space="0" w:color="auto"/>
              <w:bottom w:val="single" w:sz="4" w:space="0" w:color="auto"/>
            </w:tcBorders>
          </w:tcPr>
          <w:p w14:paraId="76AE5003" w14:textId="77777777" w:rsidR="0048205B" w:rsidRPr="00E13B98" w:rsidRDefault="0048205B" w:rsidP="00503C3C">
            <w:pPr>
              <w:jc w:val="left"/>
            </w:pPr>
            <w:r w:rsidRPr="00E13B98">
              <w:t>Pollutants</w:t>
            </w:r>
          </w:p>
        </w:tc>
        <w:tc>
          <w:tcPr>
            <w:tcW w:w="2693" w:type="dxa"/>
            <w:tcBorders>
              <w:top w:val="single" w:sz="4" w:space="0" w:color="auto"/>
              <w:bottom w:val="single" w:sz="4" w:space="0" w:color="auto"/>
            </w:tcBorders>
            <w:shd w:val="clear" w:color="auto" w:fill="auto"/>
          </w:tcPr>
          <w:p w14:paraId="18407E93" w14:textId="77777777" w:rsidR="0048205B" w:rsidRPr="00E13B98" w:rsidRDefault="0048205B" w:rsidP="00503C3C">
            <w:pPr>
              <w:jc w:val="left"/>
            </w:pPr>
            <w:r w:rsidRPr="00E13B98">
              <w:t>Problem/Effect</w:t>
            </w:r>
          </w:p>
        </w:tc>
        <w:tc>
          <w:tcPr>
            <w:tcW w:w="2977" w:type="dxa"/>
            <w:tcBorders>
              <w:top w:val="single" w:sz="4" w:space="0" w:color="auto"/>
              <w:bottom w:val="single" w:sz="4" w:space="0" w:color="auto"/>
            </w:tcBorders>
            <w:shd w:val="clear" w:color="auto" w:fill="auto"/>
          </w:tcPr>
          <w:p w14:paraId="7D448E10" w14:textId="77777777" w:rsidR="0048205B" w:rsidRPr="00E13B98" w:rsidRDefault="0048205B" w:rsidP="00503C3C">
            <w:pPr>
              <w:jc w:val="left"/>
            </w:pPr>
            <w:r w:rsidRPr="00E13B98">
              <w:t>Main drivers</w:t>
            </w:r>
          </w:p>
        </w:tc>
      </w:tr>
      <w:tr w:rsidR="0048205B" w:rsidRPr="00E13B98" w14:paraId="2B41213F" w14:textId="77777777" w:rsidTr="00AE389F">
        <w:tc>
          <w:tcPr>
            <w:tcW w:w="3085" w:type="dxa"/>
            <w:tcBorders>
              <w:top w:val="single" w:sz="4" w:space="0" w:color="auto"/>
              <w:bottom w:val="single" w:sz="4" w:space="0" w:color="A6A6A6" w:themeColor="background1" w:themeShade="A6"/>
            </w:tcBorders>
          </w:tcPr>
          <w:p w14:paraId="210BA771" w14:textId="77777777" w:rsidR="0048205B" w:rsidRPr="00E13B98" w:rsidRDefault="0048205B" w:rsidP="00503C3C">
            <w:pPr>
              <w:jc w:val="left"/>
            </w:pPr>
            <w:r w:rsidRPr="00E13B98">
              <w:t>Bio-accessible nitrogen and phosphorus in terrestrial, freshwater and marine ecosystems</w:t>
            </w:r>
          </w:p>
        </w:tc>
        <w:tc>
          <w:tcPr>
            <w:tcW w:w="2693" w:type="dxa"/>
            <w:tcBorders>
              <w:top w:val="single" w:sz="4" w:space="0" w:color="auto"/>
              <w:bottom w:val="single" w:sz="4" w:space="0" w:color="A6A6A6" w:themeColor="background1" w:themeShade="A6"/>
            </w:tcBorders>
            <w:shd w:val="clear" w:color="auto" w:fill="auto"/>
          </w:tcPr>
          <w:p w14:paraId="57236B6C" w14:textId="77777777" w:rsidR="0048205B" w:rsidRPr="00E13B98" w:rsidRDefault="0048205B" w:rsidP="00503C3C">
            <w:pPr>
              <w:jc w:val="left"/>
            </w:pPr>
            <w:r w:rsidRPr="00E13B98">
              <w:t xml:space="preserve">Eutrophication (hypertrophication) </w:t>
            </w:r>
          </w:p>
        </w:tc>
        <w:tc>
          <w:tcPr>
            <w:tcW w:w="2977" w:type="dxa"/>
            <w:tcBorders>
              <w:top w:val="single" w:sz="4" w:space="0" w:color="auto"/>
              <w:bottom w:val="single" w:sz="4" w:space="0" w:color="A6A6A6" w:themeColor="background1" w:themeShade="A6"/>
            </w:tcBorders>
            <w:shd w:val="clear" w:color="auto" w:fill="auto"/>
          </w:tcPr>
          <w:p w14:paraId="04DCF21E" w14:textId="77777777" w:rsidR="0048205B" w:rsidRPr="00E13B98" w:rsidRDefault="0048205B" w:rsidP="00503C3C">
            <w:pPr>
              <w:jc w:val="left"/>
            </w:pPr>
            <w:r w:rsidRPr="00E13B98">
              <w:t>Agriculture, industrial air pollution, wastewater</w:t>
            </w:r>
          </w:p>
        </w:tc>
      </w:tr>
      <w:tr w:rsidR="0048205B" w:rsidRPr="00E13B98" w14:paraId="0DC387CD" w14:textId="77777777" w:rsidTr="00AE389F">
        <w:tc>
          <w:tcPr>
            <w:tcW w:w="3085" w:type="dxa"/>
            <w:tcBorders>
              <w:top w:val="single" w:sz="4" w:space="0" w:color="A6A6A6" w:themeColor="background1" w:themeShade="A6"/>
              <w:bottom w:val="single" w:sz="4" w:space="0" w:color="A6A6A6" w:themeColor="background1" w:themeShade="A6"/>
            </w:tcBorders>
          </w:tcPr>
          <w:p w14:paraId="7CA53823" w14:textId="77777777" w:rsidR="0048205B" w:rsidRPr="00E13B98" w:rsidRDefault="0048205B" w:rsidP="00503C3C">
            <w:pPr>
              <w:jc w:val="left"/>
            </w:pPr>
            <w:r w:rsidRPr="00E13B98">
              <w:t>Organic pollutants</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69679724" w14:textId="77777777" w:rsidR="0048205B" w:rsidRPr="00E13B98" w:rsidRDefault="0048205B" w:rsidP="00503C3C">
            <w:pPr>
              <w:jc w:val="left"/>
            </w:pPr>
            <w:r w:rsidRPr="00E13B98">
              <w:t>Oxygen-depleted systems, eutrophication, soil erosion, brownification</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461E26CE" w14:textId="77777777" w:rsidR="0048205B" w:rsidRPr="00E13B98" w:rsidRDefault="0048205B" w:rsidP="00503C3C">
            <w:pPr>
              <w:jc w:val="left"/>
            </w:pPr>
            <w:r w:rsidRPr="00E13B98">
              <w:t>Wastewater, land-use change</w:t>
            </w:r>
          </w:p>
        </w:tc>
      </w:tr>
      <w:tr w:rsidR="0048205B" w:rsidRPr="00E13B98" w14:paraId="4FB17B78" w14:textId="77777777" w:rsidTr="00AE389F">
        <w:tc>
          <w:tcPr>
            <w:tcW w:w="3085" w:type="dxa"/>
            <w:tcBorders>
              <w:top w:val="single" w:sz="4" w:space="0" w:color="A6A6A6" w:themeColor="background1" w:themeShade="A6"/>
              <w:bottom w:val="single" w:sz="4" w:space="0" w:color="A6A6A6" w:themeColor="background1" w:themeShade="A6"/>
            </w:tcBorders>
          </w:tcPr>
          <w:p w14:paraId="213D8A95" w14:textId="77777777" w:rsidR="0048205B" w:rsidRPr="00E13B98" w:rsidRDefault="0048205B" w:rsidP="00503C3C">
            <w:pPr>
              <w:jc w:val="left"/>
            </w:pPr>
            <w:r w:rsidRPr="00E13B98">
              <w:t>Sulphur dioxide and nitrogen oxides from high temperature energy release, ammonia</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50FA3811" w14:textId="77777777" w:rsidR="0048205B" w:rsidRPr="00E13B98" w:rsidRDefault="0048205B" w:rsidP="00503C3C">
            <w:pPr>
              <w:jc w:val="left"/>
            </w:pPr>
            <w:r w:rsidRPr="00E13B98">
              <w:t>Acidification</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2A45B806" w14:textId="77777777" w:rsidR="0048205B" w:rsidRPr="00E13B98" w:rsidRDefault="0048205B" w:rsidP="00503C3C">
            <w:pPr>
              <w:jc w:val="left"/>
            </w:pPr>
            <w:r w:rsidRPr="00E13B98">
              <w:t>Electricity production, agriculture, incineration and industrial processes, transportation</w:t>
            </w:r>
          </w:p>
        </w:tc>
      </w:tr>
      <w:tr w:rsidR="0048205B" w:rsidRPr="00E13B98" w14:paraId="423AE645" w14:textId="77777777" w:rsidTr="00AE389F">
        <w:trPr>
          <w:trHeight w:val="627"/>
        </w:trPr>
        <w:tc>
          <w:tcPr>
            <w:tcW w:w="3085" w:type="dxa"/>
            <w:tcBorders>
              <w:top w:val="single" w:sz="4" w:space="0" w:color="A6A6A6" w:themeColor="background1" w:themeShade="A6"/>
              <w:bottom w:val="single" w:sz="4" w:space="0" w:color="A6A6A6" w:themeColor="background1" w:themeShade="A6"/>
            </w:tcBorders>
          </w:tcPr>
          <w:p w14:paraId="66DA9AC2" w14:textId="77777777" w:rsidR="0048205B" w:rsidRPr="00E13B98" w:rsidRDefault="0048205B" w:rsidP="00503C3C">
            <w:pPr>
              <w:jc w:val="left"/>
            </w:pPr>
            <w:r w:rsidRPr="00E13B98">
              <w:t xml:space="preserve">PBT, POPs, pesticides, PCBs, dioxins, furans, PAHs, heavy metals </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6B700174" w14:textId="77777777" w:rsidR="0048205B" w:rsidRPr="00E13B98" w:rsidRDefault="0048205B" w:rsidP="00503C3C">
            <w:pPr>
              <w:jc w:val="left"/>
            </w:pPr>
            <w:r w:rsidRPr="00E13B98">
              <w:t>Xenochemical and heavy metal pollution</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42F4BE72" w14:textId="77777777" w:rsidR="0048205B" w:rsidRPr="00E13B98" w:rsidRDefault="0048205B" w:rsidP="00503C3C">
            <w:pPr>
              <w:jc w:val="left"/>
            </w:pPr>
            <w:r w:rsidRPr="00E13B98">
              <w:t>As above plus mining, chemical production</w:t>
            </w:r>
          </w:p>
        </w:tc>
      </w:tr>
      <w:tr w:rsidR="0048205B" w:rsidRPr="00E13B98" w14:paraId="1E1B6DF8" w14:textId="77777777" w:rsidTr="00AE389F">
        <w:tc>
          <w:tcPr>
            <w:tcW w:w="3085" w:type="dxa"/>
            <w:tcBorders>
              <w:top w:val="single" w:sz="4" w:space="0" w:color="A6A6A6" w:themeColor="background1" w:themeShade="A6"/>
              <w:bottom w:val="single" w:sz="4" w:space="0" w:color="A6A6A6" w:themeColor="background1" w:themeShade="A6"/>
            </w:tcBorders>
          </w:tcPr>
          <w:p w14:paraId="68A0AA26" w14:textId="77777777" w:rsidR="0048205B" w:rsidRPr="00E13B98" w:rsidRDefault="0048205B" w:rsidP="00503C3C">
            <w:pPr>
              <w:jc w:val="left"/>
            </w:pPr>
            <w:r w:rsidRPr="00E13B98">
              <w:t>Nitrogen oxides, volatile organic compounds including methane, carbon monoxide</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76AC5FC6" w14:textId="77777777" w:rsidR="0048205B" w:rsidRPr="00E13B98" w:rsidRDefault="0048205B" w:rsidP="00503C3C">
            <w:pPr>
              <w:jc w:val="left"/>
            </w:pPr>
            <w:r w:rsidRPr="00E13B98">
              <w:t>Ground-level ozone</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4DE32551" w14:textId="77777777" w:rsidR="0048205B" w:rsidRPr="00E13B98" w:rsidRDefault="0048205B" w:rsidP="00503C3C">
            <w:pPr>
              <w:jc w:val="left"/>
            </w:pPr>
            <w:r w:rsidRPr="00E13B98">
              <w:t>Electricity production, industry, transportation</w:t>
            </w:r>
          </w:p>
        </w:tc>
      </w:tr>
      <w:tr w:rsidR="0048205B" w:rsidRPr="00E13B98" w14:paraId="6E1352BC" w14:textId="77777777" w:rsidTr="00AE389F">
        <w:tc>
          <w:tcPr>
            <w:tcW w:w="3085" w:type="dxa"/>
            <w:tcBorders>
              <w:top w:val="single" w:sz="4" w:space="0" w:color="A6A6A6" w:themeColor="background1" w:themeShade="A6"/>
              <w:bottom w:val="single" w:sz="4" w:space="0" w:color="A6A6A6" w:themeColor="background1" w:themeShade="A6"/>
            </w:tcBorders>
          </w:tcPr>
          <w:p w14:paraId="1D5678E5" w14:textId="77777777" w:rsidR="0048205B" w:rsidRPr="00E13B98" w:rsidRDefault="0048205B" w:rsidP="00503C3C">
            <w:pPr>
              <w:jc w:val="left"/>
            </w:pPr>
            <w:r w:rsidRPr="00E13B98">
              <w:t xml:space="preserve">Light pollution </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1968ACB4" w14:textId="77777777" w:rsidR="0048205B" w:rsidRPr="00E13B98" w:rsidRDefault="0048205B" w:rsidP="00503C3C">
            <w:pPr>
              <w:jc w:val="left"/>
            </w:pPr>
            <w:r w:rsidRPr="00E13B98">
              <w:t>Disruption of species reproduction and survival</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5FB6421E" w14:textId="77777777" w:rsidR="0048205B" w:rsidRPr="00E13B98" w:rsidRDefault="0048205B" w:rsidP="00503C3C">
            <w:pPr>
              <w:jc w:val="left"/>
            </w:pPr>
            <w:r w:rsidRPr="00E13B98">
              <w:t>Material intensity of GDP, low variable cost of LED</w:t>
            </w:r>
          </w:p>
        </w:tc>
      </w:tr>
      <w:tr w:rsidR="0048205B" w:rsidRPr="00E13B98" w14:paraId="0F1499BB" w14:textId="77777777" w:rsidTr="00AE389F">
        <w:tc>
          <w:tcPr>
            <w:tcW w:w="3085" w:type="dxa"/>
            <w:tcBorders>
              <w:top w:val="single" w:sz="4" w:space="0" w:color="A6A6A6" w:themeColor="background1" w:themeShade="A6"/>
              <w:bottom w:val="single" w:sz="4" w:space="0" w:color="A6A6A6" w:themeColor="background1" w:themeShade="A6"/>
            </w:tcBorders>
          </w:tcPr>
          <w:p w14:paraId="7659EE54" w14:textId="77777777" w:rsidR="0048205B" w:rsidRPr="00E13B98" w:rsidRDefault="0048205B" w:rsidP="00503C3C">
            <w:pPr>
              <w:jc w:val="left"/>
            </w:pPr>
            <w:r w:rsidRPr="00E13B98">
              <w:lastRenderedPageBreak/>
              <w:t>Plastic debris</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73190C6A" w14:textId="77777777" w:rsidR="0048205B" w:rsidRPr="00E13B98" w:rsidRDefault="0048205B" w:rsidP="00503C3C">
            <w:pPr>
              <w:jc w:val="left"/>
            </w:pPr>
            <w:r w:rsidRPr="00E13B98">
              <w:t>Life of marine organisms</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22FE411C" w14:textId="77777777" w:rsidR="0048205B" w:rsidRPr="00E13B98" w:rsidRDefault="0048205B" w:rsidP="00503C3C">
            <w:pPr>
              <w:jc w:val="left"/>
            </w:pPr>
            <w:r w:rsidRPr="00E13B98">
              <w:t>Polymer production</w:t>
            </w:r>
          </w:p>
        </w:tc>
      </w:tr>
      <w:tr w:rsidR="0048205B" w:rsidRPr="00E13B98" w14:paraId="61E6DFDF" w14:textId="77777777" w:rsidTr="00AE389F">
        <w:tc>
          <w:tcPr>
            <w:tcW w:w="3085" w:type="dxa"/>
            <w:tcBorders>
              <w:top w:val="single" w:sz="4" w:space="0" w:color="A6A6A6" w:themeColor="background1" w:themeShade="A6"/>
              <w:bottom w:val="single" w:sz="4" w:space="0" w:color="A6A6A6" w:themeColor="background1" w:themeShade="A6"/>
            </w:tcBorders>
          </w:tcPr>
          <w:p w14:paraId="245A4425" w14:textId="77777777" w:rsidR="0048205B" w:rsidRPr="00E13B98" w:rsidRDefault="0048205B" w:rsidP="00503C3C">
            <w:pPr>
              <w:jc w:val="left"/>
            </w:pPr>
            <w:r w:rsidRPr="00E13B98">
              <w:t>Carbon dioxide,</w:t>
            </w:r>
            <w:r>
              <w:t xml:space="preserve"> nitrous oxide, methane, etc. (S</w:t>
            </w:r>
            <w:r w:rsidRPr="00E13B98">
              <w:t>ection 4.7)</w:t>
            </w:r>
          </w:p>
        </w:tc>
        <w:tc>
          <w:tcPr>
            <w:tcW w:w="2693" w:type="dxa"/>
            <w:tcBorders>
              <w:top w:val="single" w:sz="4" w:space="0" w:color="A6A6A6" w:themeColor="background1" w:themeShade="A6"/>
              <w:bottom w:val="single" w:sz="4" w:space="0" w:color="A6A6A6" w:themeColor="background1" w:themeShade="A6"/>
            </w:tcBorders>
            <w:shd w:val="clear" w:color="auto" w:fill="auto"/>
          </w:tcPr>
          <w:p w14:paraId="35F51589" w14:textId="77777777" w:rsidR="0048205B" w:rsidRPr="00E13B98" w:rsidRDefault="0048205B" w:rsidP="00503C3C">
            <w:pPr>
              <w:jc w:val="left"/>
            </w:pPr>
            <w:r w:rsidRPr="00E13B98">
              <w:t>Climate change</w:t>
            </w:r>
          </w:p>
        </w:tc>
        <w:tc>
          <w:tcPr>
            <w:tcW w:w="2977" w:type="dxa"/>
            <w:tcBorders>
              <w:top w:val="single" w:sz="4" w:space="0" w:color="A6A6A6" w:themeColor="background1" w:themeShade="A6"/>
              <w:bottom w:val="single" w:sz="4" w:space="0" w:color="A6A6A6" w:themeColor="background1" w:themeShade="A6"/>
            </w:tcBorders>
            <w:shd w:val="clear" w:color="auto" w:fill="auto"/>
          </w:tcPr>
          <w:p w14:paraId="1647F74C" w14:textId="77777777" w:rsidR="0048205B" w:rsidRPr="00E13B98" w:rsidRDefault="0048205B" w:rsidP="00503C3C">
            <w:pPr>
              <w:jc w:val="left"/>
            </w:pPr>
            <w:r w:rsidRPr="00E13B98">
              <w:t>Energy use and agriculture</w:t>
            </w:r>
          </w:p>
        </w:tc>
      </w:tr>
      <w:tr w:rsidR="0048205B" w:rsidRPr="00E13B98" w14:paraId="0DAA586E" w14:textId="77777777" w:rsidTr="00AE389F">
        <w:tc>
          <w:tcPr>
            <w:tcW w:w="3085" w:type="dxa"/>
            <w:tcBorders>
              <w:top w:val="single" w:sz="4" w:space="0" w:color="A6A6A6" w:themeColor="background1" w:themeShade="A6"/>
              <w:bottom w:val="single" w:sz="4" w:space="0" w:color="000000" w:themeColor="text1"/>
            </w:tcBorders>
          </w:tcPr>
          <w:p w14:paraId="71274FDE" w14:textId="77777777" w:rsidR="0048205B" w:rsidRPr="00E13B98" w:rsidRDefault="0048205B" w:rsidP="00503C3C">
            <w:pPr>
              <w:jc w:val="left"/>
            </w:pPr>
            <w:r>
              <w:t>Invasive alien species (S</w:t>
            </w:r>
            <w:r w:rsidRPr="00E13B98">
              <w:t>ection 4.8)</w:t>
            </w:r>
          </w:p>
        </w:tc>
        <w:tc>
          <w:tcPr>
            <w:tcW w:w="2693" w:type="dxa"/>
            <w:tcBorders>
              <w:top w:val="single" w:sz="4" w:space="0" w:color="A6A6A6" w:themeColor="background1" w:themeShade="A6"/>
              <w:bottom w:val="single" w:sz="4" w:space="0" w:color="000000" w:themeColor="text1"/>
            </w:tcBorders>
            <w:shd w:val="clear" w:color="auto" w:fill="auto"/>
          </w:tcPr>
          <w:p w14:paraId="0C2FDA08" w14:textId="77777777" w:rsidR="0048205B" w:rsidRPr="00E13B98" w:rsidRDefault="0048205B" w:rsidP="00503C3C">
            <w:pPr>
              <w:jc w:val="left"/>
            </w:pPr>
            <w:r w:rsidRPr="00E13B98">
              <w:t>Biological invasion, biodiversity loss</w:t>
            </w:r>
          </w:p>
        </w:tc>
        <w:tc>
          <w:tcPr>
            <w:tcW w:w="2977" w:type="dxa"/>
            <w:tcBorders>
              <w:top w:val="single" w:sz="4" w:space="0" w:color="A6A6A6" w:themeColor="background1" w:themeShade="A6"/>
              <w:bottom w:val="single" w:sz="4" w:space="0" w:color="000000" w:themeColor="text1"/>
            </w:tcBorders>
            <w:shd w:val="clear" w:color="auto" w:fill="auto"/>
          </w:tcPr>
          <w:p w14:paraId="22CC2B6A" w14:textId="77777777" w:rsidR="0048205B" w:rsidRPr="00E13B98" w:rsidRDefault="0048205B" w:rsidP="00503C3C">
            <w:pPr>
              <w:jc w:val="left"/>
            </w:pPr>
            <w:r w:rsidRPr="00E13B98">
              <w:t>Global</w:t>
            </w:r>
            <w:r>
              <w:t>ization</w:t>
            </w:r>
          </w:p>
        </w:tc>
      </w:tr>
    </w:tbl>
    <w:p w14:paraId="5B0F1C0C" w14:textId="77777777" w:rsidR="0048205B" w:rsidRPr="00E13B98" w:rsidRDefault="0048205B" w:rsidP="00AE389F"/>
    <w:p w14:paraId="6DB3D904" w14:textId="7BCDDE3B" w:rsidR="0048205B" w:rsidRDefault="0048205B" w:rsidP="00AE389F">
      <w:r w:rsidRPr="00E13B98">
        <w:t>Pollution is influenced by natural resource extraction. In turn</w:t>
      </w:r>
      <w:r>
        <w:t>,</w:t>
      </w:r>
      <w:r w:rsidRPr="00E13B98">
        <w:t xml:space="preserve"> it also influences some forms of resource extraction. For example, local fishing communities on the Faroe Islands, Denmark, who are pressed by international opinions to stop killing pilot whales, are more worried that the whales are too polluted to consume and that the whales will become extinct due to pollution </w:t>
      </w:r>
      <w:r w:rsidRPr="00E13B98">
        <w:fldChar w:fldCharType="begin" w:fldLock="1"/>
      </w:r>
      <w:r>
        <w:instrText>ADDIN CSL_CITATION { "citationItems" : [ { "id" : "ITEM-1", "itemData" : { "author" : [ { "dropping-particle" : "", "family" : "Nieminen", "given" : "M", "non-dropping-particle" : "", "parse-names" : false, "suffix" : "" }, { "dropping-particle" : "", "family" : "Roto", "given" : "J", "non-dropping-particle" : "", "parse-names" : false, "suffix" : "" }, { "dropping-particle" : "", "family" : "Syrj\u00e4m\u00e4ki", "given" : "E", "non-dropping-particle" : "", "parse-names" : false, "suffix" : "" } ], "container-title" : "Snowscapes, Dreamscapes. Snowchange Book on Community Voices of Change", "editor" : [ { "dropping-particle" : "", "family" : "Helander", "given" : "E", "non-dropping-particle" : "", "parse-names" : false, "suffix" : "" }, { "dropping-particle" : "", "family" : "Mustonen", "given" : "T", "non-dropping-particle" : "", "parse-names" : false, "suffix" : "" } ], "id" : "ITEM-1", "issued" : { "date-parts" : [ [ "2004" ] ] }, "publisher" : "Tampere Polytechnic Publications. Study Materials 12", "publisher-place" : "Tampere, Finland", "title" : "Local voices from the Faroe Islands", "type" : "chapter" }, "uris" : [ "http://www.mendeley.com/documents/?uuid=71261ac3-6d15-4012-9433-fdc4b2a2c67f" ] } ], "mendeley" : { "formattedCitation" : "(Nieminen et al., 2004)", "plainTextFormattedCitation" : "(Nieminen et al., 2004)", "previouslyFormattedCitation" : "(Nieminen et al., 2004)" }, "properties" : {  }, "schema" : "https://github.com/citation-style-language/schema/raw/master/csl-citation.json" }</w:instrText>
      </w:r>
      <w:r w:rsidRPr="00E13B98">
        <w:fldChar w:fldCharType="separate"/>
      </w:r>
      <w:r w:rsidRPr="000A5F2B">
        <w:t xml:space="preserve">(Nieminen </w:t>
      </w:r>
      <w:r w:rsidR="000D7D89" w:rsidRPr="000D7D89">
        <w:rPr>
          <w:i/>
        </w:rPr>
        <w:t>et al.</w:t>
      </w:r>
      <w:r w:rsidRPr="000A5F2B">
        <w:t>, 2004)</w:t>
      </w:r>
      <w:r w:rsidRPr="00E13B98">
        <w:fldChar w:fldCharType="end"/>
      </w:r>
      <w:r w:rsidRPr="00E13B98">
        <w:t xml:space="preserve">. </w:t>
      </w:r>
    </w:p>
    <w:p w14:paraId="2799546F" w14:textId="77777777" w:rsidR="0048205B" w:rsidRPr="00E13B98" w:rsidRDefault="0048205B" w:rsidP="00AE389F"/>
    <w:p w14:paraId="4048E20B" w14:textId="77777777" w:rsidR="0048205B" w:rsidRPr="00E13B98" w:rsidRDefault="0048205B" w:rsidP="00147745">
      <w:pPr>
        <w:pStyle w:val="Heading3"/>
      </w:pPr>
      <w:bookmarkStart w:id="1395" w:name="_Toc477938329"/>
      <w:bookmarkStart w:id="1396" w:name="_Toc479152658"/>
      <w:bookmarkStart w:id="1397" w:name="_Toc480359680"/>
      <w:bookmarkStart w:id="1398" w:name="_Toc502837439"/>
      <w:bookmarkStart w:id="1399" w:name="_Toc504380690"/>
      <w:bookmarkStart w:id="1400" w:name="_Toc519514793"/>
      <w:r w:rsidRPr="00E13B98">
        <w:t>Nutrient pollution</w:t>
      </w:r>
      <w:bookmarkEnd w:id="1395"/>
      <w:bookmarkEnd w:id="1396"/>
      <w:bookmarkEnd w:id="1397"/>
      <w:bookmarkEnd w:id="1398"/>
      <w:bookmarkEnd w:id="1399"/>
      <w:bookmarkEnd w:id="1400"/>
      <w:r w:rsidRPr="00E13B98">
        <w:t xml:space="preserve"> </w:t>
      </w:r>
    </w:p>
    <w:p w14:paraId="471490EB" w14:textId="77777777" w:rsidR="0048205B" w:rsidRDefault="0048205B" w:rsidP="00AE389F">
      <w:r w:rsidRPr="00E13B98">
        <w:t xml:space="preserve">Nutrient pollution arises when the concentrations of nutrients that are naturally found in low concentrations, such as phosphorus (P) and nitrogen (N), increase to excessive levels. This also causes eutrophication in freshwater and marine ecosystems. In Europe and Central Asia phosphorus is often the main problem (nutrient which constrains eutrophication) in freshwater while nitrogen is most often the limiting nutrient in terrestrial and marine environments. </w:t>
      </w:r>
    </w:p>
    <w:p w14:paraId="7B0867CD" w14:textId="77777777" w:rsidR="0048205B" w:rsidRPr="00E13B98" w:rsidRDefault="0048205B" w:rsidP="00AE389F"/>
    <w:p w14:paraId="0C831AE9" w14:textId="77777777" w:rsidR="0048205B" w:rsidRPr="00E13B98" w:rsidRDefault="0048205B" w:rsidP="001F0516">
      <w:pPr>
        <w:pStyle w:val="Heading4"/>
      </w:pPr>
      <w:bookmarkStart w:id="1401" w:name="_Ref496545027"/>
      <w:bookmarkStart w:id="1402" w:name="_Toc519514794"/>
      <w:r w:rsidRPr="00E13B98">
        <w:t>Effects of nutrient pollution on biodiversity and nature’s contributions to people</w:t>
      </w:r>
      <w:bookmarkEnd w:id="1401"/>
      <w:bookmarkEnd w:id="1402"/>
    </w:p>
    <w:p w14:paraId="1CAC24CE" w14:textId="015B748A" w:rsidR="0048205B" w:rsidRPr="00E13B98" w:rsidRDefault="0048205B" w:rsidP="00AE389F">
      <w:r w:rsidRPr="00E13B98">
        <w:t xml:space="preserve">Increased </w:t>
      </w:r>
      <w:r>
        <w:t>nitrogen</w:t>
      </w:r>
      <w:r w:rsidRPr="00E13B98">
        <w:t xml:space="preserve"> concentrations enhance productivity through fertili</w:t>
      </w:r>
      <w:r>
        <w:t>z</w:t>
      </w:r>
      <w:r w:rsidRPr="00E13B98">
        <w:t>ation and they decrease biodiversity through eutrophication and acidification (</w:t>
      </w:r>
      <w:r w:rsidR="00F3202B" w:rsidRPr="00F3202B">
        <w:rPr>
          <w:b/>
        </w:rPr>
        <w:t>Figure 4.44</w:t>
      </w:r>
      <w:r w:rsidRPr="00E13B98">
        <w:t xml:space="preserve">). The deposition of reactive </w:t>
      </w:r>
      <w:r>
        <w:t>nitrogen</w:t>
      </w:r>
      <w:r w:rsidRPr="00E13B98">
        <w:t xml:space="preserve"> (nitrogen oxides </w:t>
      </w:r>
      <w:r>
        <w:t>(</w:t>
      </w:r>
      <w:r w:rsidRPr="00E13B98">
        <w:rPr>
          <w:lang w:eastAsia="de-DE"/>
        </w:rPr>
        <w:t>NO</w:t>
      </w:r>
      <w:r w:rsidRPr="00E13B98">
        <w:rPr>
          <w:vertAlign w:val="subscript"/>
          <w:lang w:eastAsia="de-DE"/>
        </w:rPr>
        <w:t>X</w:t>
      </w:r>
      <w:r>
        <w:t>)</w:t>
      </w:r>
      <w:r w:rsidRPr="00E13B98">
        <w:t xml:space="preserve"> and ammonia </w:t>
      </w:r>
      <w:r>
        <w:t>(</w:t>
      </w:r>
      <w:r w:rsidRPr="00E13B98">
        <w:t>NH</w:t>
      </w:r>
      <w:r w:rsidRPr="00E13B98">
        <w:rPr>
          <w:vertAlign w:val="subscript"/>
        </w:rPr>
        <w:t>3</w:t>
      </w:r>
      <w:r w:rsidRPr="00E13B98">
        <w:t>)</w:t>
      </w:r>
      <w:r>
        <w:t>)</w:t>
      </w:r>
      <w:r w:rsidRPr="00E13B98">
        <w:t xml:space="preserve"> reduces biodiversity in terrestrial ecosystems by favouring plant species well adapted to nitrogenous or acidic conditions at the cost of less tolerant species </w:t>
      </w:r>
      <w:r>
        <w:fldChar w:fldCharType="begin" w:fldLock="1"/>
      </w:r>
      <w:r>
        <w:instrText>ADDIN CSL_CITATION { "citationItems" : [ { "id" : "ITEM-1", "itemData" : { "DOI" : "10.1890/08-1140.1", "ISBN" : "1051-0761", "ISSN" : "10510761", "PMID" : "20349829", "abstract" : "Atmospheric nitrogen (N) deposition is it recognized threat to plant diversity ill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its direct toxicity of nitrogen gases and aerosols long-term negative effects of increased ammonium and ammonia availability, soil-mediated effects of acidification, and secondary stress and disturbance are more ecosystem, 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 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1" ] ] }, "page" : "30-59", "publisher" : "Ecological Society of America", "title" : "Global assessment of nitrogen deposition effects on terrestrial plant diversity: A synthesis", "type" : "article-journal", "volume" : "20" }, "uris" : [ "http://www.mendeley.com/documents/?uuid=3da65e16-eb57-44cb-b0d0-7727ef13fb14" ] } ], "mendeley" : { "formattedCitation" : "(Bobbink et al., 2010)", "plainTextFormattedCitation" : "(Bobbink et al., 2010)", "previouslyFormattedCitation" : "(Bobbink et al., 2010)" }, "properties" : {  }, "schema" : "https://github.com/citation-style-language/schema/raw/master/csl-citation.json" }</w:instrText>
      </w:r>
      <w:r>
        <w:fldChar w:fldCharType="separate"/>
      </w:r>
      <w:r w:rsidRPr="001617EA">
        <w:t xml:space="preserve">(Bobbink </w:t>
      </w:r>
      <w:r w:rsidR="000D7D89" w:rsidRPr="000D7D89">
        <w:rPr>
          <w:i/>
        </w:rPr>
        <w:t>et al.</w:t>
      </w:r>
      <w:r w:rsidRPr="001617EA">
        <w:t>, 2010)</w:t>
      </w:r>
      <w:r>
        <w:fldChar w:fldCharType="end"/>
      </w:r>
      <w:r w:rsidRPr="00E13B98">
        <w:t xml:space="preserve">. Susceptibility to stress, such as frost damage or disease, may also be enhanced </w:t>
      </w:r>
      <w:r>
        <w:fldChar w:fldCharType="begin" w:fldLock="1"/>
      </w:r>
      <w:r>
        <w:instrText>ADDIN CSL_CITATION { "citationItems" : [ { "id" : "ITEM-1", "itemData" : { "DOI" : "10.1017/CBO9780511976988.023", "ISBN" : "9781107006126", "ISSN" : "1095-9203", "PMID" : "21868645", "abstract" : "Executive summary Nature of the problem \u2022 Anthropogenic increase of nitrogen in water poses direct threats to human and aquatic ecosystems. High nitrate concentrations in drinking water are dangerous for human health. In aquatic ecosystems the nitrogen enrichment produces eutrophication, which is responsible for toxic algal blooms, water anoxia, fish kills and habitat and biodiversity loss. \u2022 The continuous nitrogen export to waters reduces the capacity of aquatic ecosystems to absorb, reorganise and adapt to external stress, increasing their vulnerability to future unexpected natural or climate events. Key findings/state of knowledge \u2022 Nitrogen concentrations in European rivers, lakes, aquifers and coastal waters are high in many regions. In addition nitrate concentrations water increasing in groundwaters, threatening the long term quality of the resource. \u2022 In Europe, nitrogen pressures occur over large areas, implying elevated costs for meeting the long-term good chemical and ecological water quality requirements. A significant part of the European population could be potentially exposed to high nitrate values in drinking water if adequate treatments were not in place. Furthermore many of European aquatic ecosystems are eutrophic or at risk of eutrophication. \u2022 Nitrogen pressures have reduced biodiversity and damaged the resilience of aquatic ecosystems and continue to pose a threat to the aquatic environment and to the provision of goods and services from the aquatic ecosystems. \u2022 Even under favourable land use scenarios the nitrogen export to European waters and seas is likely to remain significant in the near future. The effects of climate change on nitrogen export to water are still uncertain. Major uncertainties/challenges \u2022 Policy tools are available within the European Union and under international conventions to mitigate the nitrogen pollution in water, but their full implementation has not been achieved yet throughout Europe. \u2022 In many cases a delay in the water quality response to the implementation of measures have been observed, due to previous nitrogen accumulation in soils, sediments or aquifers or to inadequate design of the mitigation plans. \u2022 The issue of pollution swapping between environmental compartments has appeared as an important element to be considered by both the scientific and policy perspective. Recommendations \u2022 To protect and enhance the European water resources the full implementation of the existing regulations relate\u2026", "author" : [ { "dropping-particle" : "", "family" : "Dise", "given" : "Nancy B.", "non-dropping-particle" : "", "parse-names" : false, "suffix" : "" }, { "dropping-particle" : "", "family" : "Ashmore", "given" : "Mike", "non-dropping-particle" : "", "parse-names" : false, "suffix" : "" }, { "dropping-particle" : "", "family" : "Belyazid", "given" : "Salim", "non-dropping-particle" : "", "parse-names" : false, "suffix" : "" }, { "dropping-particle" : "", "family" : "Bleeker", "given" : "Albert", "non-dropping-particle" : "", "parse-names" : false, "suffix" : "" }, { "dropping-particle" : "", "family" : "Bobbink", "given" : "Roland", "non-dropping-particle" : "", "parse-names" : false, "suffix" : "" }, { "dropping-particle" : "De", "family" : "Vries", "given" : "Wim", "non-dropping-particle" : "", "parse-names" : false, "suffix" : "" }, { "dropping-particle" : "", "family" : "Erisman", "given" : "Jan Willem", "non-dropping-particle" : "", "parse-names" : false, "suffix" : "" }, { "dropping-particle" : "", "family" : "Spranger", "given" : "Till", "non-dropping-particle" : "", "parse-names" : false, "suffix" : "" }, { "dropping-particle" : "", "family" : "Stevens", "given" : "Carly J.", "non-dropping-particle" : "", "parse-names" : false, "suffix" : "" }, { "dropping-particle" : "Van Den", "family" : "Berg", "given" : "Leon", "non-dropping-particle" : "", "parse-names" : false, "suffix" : "" } ], "container-title" : "The European Nitrogen Assessment", "editor" : [ { "dropping-particle" : "", "family" : "Sutton", "given" : "Mark A.", "non-dropping-particle" : "", "parse-names" : false, "suffix" : "" }, { "dropping-particle" : "", "family" : "Howard", "given" : "Clare M.", "non-dropping-particle" : "", "parse-names" : false, "suffix" : "" }, { "dropping-particle" : "", "family" : "Erisman", "given" : "Jan Willem", "non-dropping-particle" : "", "parse-names" : false, "suffix" : "" }, { "dropping-particle" : "", "family" : "Billen", "given" : "Gilles", "non-dropping-particle" : "", "parse-names" : false, "suffix" : "" }, { "dropping-particle" : "", "family" : "Bleeker", "given" : "Albert", "non-dropping-particle" : "", "parse-names" : false, "suffix" : "" }, { "dropping-particle" : "", "family" : "Grennfelt", "given" : "Peringe", "non-dropping-particle" : "", "parse-names" : false, "suffix" : "" }, { "dropping-particle" : "", "family" : "Grinsven", "given" : "Hans", "non-dropping-particle" : "van", "parse-names" : false, "suffix" : "" }, { "dropping-particle" : "", "family" : "Grizzetti", "given" : "Bruna", "non-dropping-particle" : "", "parse-names" : false, "suffix" : "" } ], "id" : "ITEM-1", "issued" : { "date-parts" : [ [ "2011" ] ] }, "page" : "463-494", "publisher" : "Cambridge University Press", "publisher-place" : "Cambridge", "title" : "Chapter 20: Nitrogen as a threat to European biodiversity", "type" : "article-journal" }, "uris" : [ "http://www.mendeley.com/documents/?uuid=969c7db8-9fed-467c-b77a-25b6bacdffd4" ] } ], "mendeley" : { "formattedCitation" : "(Dise et al., 2011)", "plainTextFormattedCitation" : "(Dise et al., 2011)", "previouslyFormattedCitation" : "(Dise et al., 2011)" }, "properties" : {  }, "schema" : "https://github.com/citation-style-language/schema/raw/master/csl-citation.json" }</w:instrText>
      </w:r>
      <w:r>
        <w:fldChar w:fldCharType="separate"/>
      </w:r>
      <w:r w:rsidRPr="00D77C9E">
        <w:t xml:space="preserve">(Dise </w:t>
      </w:r>
      <w:r w:rsidR="000D7D89" w:rsidRPr="000D7D89">
        <w:rPr>
          <w:i/>
        </w:rPr>
        <w:t>et al.</w:t>
      </w:r>
      <w:r w:rsidRPr="00D77C9E">
        <w:t>, 2011)</w:t>
      </w:r>
      <w:r>
        <w:fldChar w:fldCharType="end"/>
      </w:r>
      <w:r w:rsidRPr="00E13B98">
        <w:t xml:space="preserve">. An annual deposition of 5–10 kg </w:t>
      </w:r>
      <w:r>
        <w:t>nitrogen</w:t>
      </w:r>
      <w:r w:rsidRPr="00E13B98">
        <w:t xml:space="preserve"> per hectare has been estimated as a general threshold for such adverse effects </w:t>
      </w:r>
      <w:r>
        <w:fldChar w:fldCharType="begin" w:fldLock="1"/>
      </w:r>
      <w:r>
        <w:instrText>ADDIN CSL_CITATION { "citationItems" : [ { "id" : "ITEM-1", "itemData" : { "DOI" : "10.1890/08-1140.1", "ISBN" : "1051-0761", "ISSN" : "10510761", "PMID" : "20349829", "abstract" : "Atmospheric nitrogen (N) deposition is it recognized threat to plant diversity ill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its direct toxicity of nitrogen gases and aerosols long-term negative effects of increased ammonium and ammonia availability, soil-mediated effects of acidification, and secondary stress and disturbance are more ecosystem, 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 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1" ] ] }, "page" : "30-59", "publisher" : "Ecological Society of America", "title" : "Global assessment of nitrogen deposition effects on terrestrial plant diversity: A synthesis", "type" : "article-journal", "volume" : "20" }, "uris" : [ "http://www.mendeley.com/documents/?uuid=3da65e16-eb57-44cb-b0d0-7727ef13fb14" ] } ], "mendeley" : { "formattedCitation" : "(Bobbink et al., 2010)", "plainTextFormattedCitation" : "(Bobbink et al., 2010)", "previouslyFormattedCitation" : "(Bobbink et al., 2010)" }, "properties" : {  }, "schema" : "https://github.com/citation-style-language/schema/raw/master/csl-citation.json" }</w:instrText>
      </w:r>
      <w:r>
        <w:fldChar w:fldCharType="separate"/>
      </w:r>
      <w:r w:rsidRPr="001617EA">
        <w:t xml:space="preserve">(Bobbink </w:t>
      </w:r>
      <w:r w:rsidR="000D7D89" w:rsidRPr="000D7D89">
        <w:rPr>
          <w:i/>
        </w:rPr>
        <w:t>et al.</w:t>
      </w:r>
      <w:r w:rsidRPr="001617EA">
        <w:t>, 2010)</w:t>
      </w:r>
      <w:r>
        <w:fldChar w:fldCharType="end"/>
      </w:r>
      <w:r w:rsidRPr="00E13B98">
        <w:t xml:space="preserve">. The species richness of understory vegetation of </w:t>
      </w:r>
      <w:r>
        <w:t xml:space="preserve">Western and Central </w:t>
      </w:r>
      <w:r w:rsidRPr="00E13B98">
        <w:t xml:space="preserve">European forests also decreased with increasing </w:t>
      </w:r>
      <w:r>
        <w:t>nitrogen</w:t>
      </w:r>
      <w:r w:rsidRPr="00E13B98">
        <w:t xml:space="preserve"> deposition rates and oligotrophic species were replaced by eutrophic ones </w:t>
      </w:r>
      <w:r>
        <w:fldChar w:fldCharType="begin" w:fldLock="1"/>
      </w:r>
      <w:r>
        <w:instrText>ADDIN CSL_CITATION { "citationItems" : [ { "id" : "ITEM-1", "itemData" : { "DOI" : "10.1111/gcb.12440", "ISSN" : "13541013", "author" : [ { "dropping-particle" : "", "family" : "Dirnb\u00f6ck", "given" : "Thomas", "non-dropping-particle" : "", "parse-names" : false, "suffix" : "" }, { "dropping-particle" : "", "family" : "Grandin", "given" : "Ulf", "non-dropping-particle" : "", "parse-names" : false, "suffix" : "" }, { "dropping-particle" : "", "family" : "Bernhardt-R\u00f6mermann", "given" : "Markus", "non-dropping-particle" : "", "parse-names" : false, "suffix" : "" }, { "dropping-particle" : "", "family" : "Beudert", "given" : "Burkhardt", "non-dropping-particle" : "", "parse-names" : false, "suffix" : "" }, { "dropping-particle" : "", "family" : "Canullo", "given" : "Roberto", "non-dropping-particle" : "", "parse-names" : false, "suffix" : "" }, { "dropping-particle" : "", "family" : "Forsius", "given" : "Martin", "non-dropping-particle" : "", "parse-names" : false, "suffix" : "" }, { "dropping-particle" : "", "family" : "Grabner", "given" : "Maria-Theresia", "non-dropping-particle" : "", "parse-names" : false, "suffix" : "" }, { "dropping-particle" : "", "family" : "Holmberg", "given" : "Maria", "non-dropping-particle" : "", "parse-names" : false, "suffix" : "" }, { "dropping-particle" : "", "family" : "Kleemola", "given" : "Sirpa", "non-dropping-particle" : "", "parse-names" : false, "suffix" : "" }, { "dropping-particle" : "", "family" : "Lundin", "given" : "Lars", "non-dropping-particle" : "", "parse-names" : false, "suffix" : "" }, { "dropping-particle" : "", "family" : "Mirtl", "given" : "Michael", "non-dropping-particle" : "", "parse-names" : false, "suffix" : "" }, { "dropping-particle" : "", "family" : "Neumann", "given" : "Markus", "non-dropping-particle" : "", "parse-names" : false, "suffix" : "" }, { "dropping-particle" : "", "family" : "Pompei", "given" : "Enrico", "non-dropping-particle" : "", "parse-names" : false, "suffix" : "" }, { "dropping-particle" : "", "family" : "Salemaa", "given" : "Maija", "non-dropping-particle" : "", "parse-names" : false, "suffix" : "" }, { "dropping-particle" : "", "family" : "Starlinger", "given" : "Franz", "non-dropping-particle" : "", "parse-names" : false, "suffix" : "" }, { "dropping-particle" : "", "family" : "Staszewski", "given" : "Tomasz", "non-dropping-particle" : "", "parse-names" : false, "suffix" : "" }, { "dropping-particle" : "", "family" : "Uzi\u0119b\u0142o", "given" : "Aldona Katarzyna", "non-dropping-particle" : "", "parse-names" : false, "suffix" : "" } ], "container-title" : "Global Change Biology", "id" : "ITEM-1", "issue" : "2", "issued" : { "date-parts" : [ [ "2014", "2", "1" ] ] }, "page" : "429-440", "title" : "Forest floor vegetation response to nitrogen deposition in Europe", "type" : "article-journal", "volume" : "20" }, "uris" : [ "http://www.mendeley.com/documents/?uuid=09c2bc36-9ce8-4b3f-a442-a5fff4e608b0" ] } ], "mendeley" : { "formattedCitation" : "(Dirnb\u00f6ck et al., 2014)", "plainTextFormattedCitation" : "(Dirnb\u00f6ck et al., 2014)", "previouslyFormattedCitation" : "(Dirnb\u00f6ck et al., 2014)" }, "properties" : {  }, "schema" : "https://github.com/citation-style-language/schema/raw/master/csl-citation.json" }</w:instrText>
      </w:r>
      <w:r>
        <w:fldChar w:fldCharType="separate"/>
      </w:r>
      <w:r w:rsidRPr="00D77C9E">
        <w:t xml:space="preserve">(Dirnböck </w:t>
      </w:r>
      <w:r w:rsidR="000D7D89" w:rsidRPr="000D7D89">
        <w:rPr>
          <w:i/>
        </w:rPr>
        <w:t>et al.</w:t>
      </w:r>
      <w:r w:rsidRPr="00D77C9E">
        <w:t>, 2014)</w:t>
      </w:r>
      <w:r>
        <w:fldChar w:fldCharType="end"/>
      </w:r>
      <w:r w:rsidRPr="00E13B98">
        <w:t xml:space="preserve">. </w:t>
      </w:r>
    </w:p>
    <w:p w14:paraId="7EE84B20" w14:textId="4E69B942" w:rsidR="008D7FCE" w:rsidRPr="008D7FCE" w:rsidRDefault="008D7FCE" w:rsidP="008D7FCE">
      <w:pPr>
        <w:rPr>
          <w:lang w:val="en-US"/>
        </w:rPr>
      </w:pPr>
      <w:r>
        <w:rPr>
          <w:lang w:eastAsia="en-GB"/>
        </w:rPr>
        <w:lastRenderedPageBreak/>
        <w:drawing>
          <wp:inline distT="0" distB="0" distL="0" distR="0" wp14:anchorId="48F504B9" wp14:editId="48C9B384">
            <wp:extent cx="5759450" cy="4963795"/>
            <wp:effectExtent l="0" t="0" r="0" b="825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6"/>
                    <a:stretch>
                      <a:fillRect/>
                    </a:stretch>
                  </pic:blipFill>
                  <pic:spPr>
                    <a:xfrm>
                      <a:off x="0" y="0"/>
                      <a:ext cx="5759450" cy="4963795"/>
                    </a:xfrm>
                    <a:prstGeom prst="rect">
                      <a:avLst/>
                    </a:prstGeom>
                  </pic:spPr>
                </pic:pic>
              </a:graphicData>
            </a:graphic>
          </wp:inline>
        </w:drawing>
      </w:r>
    </w:p>
    <w:p w14:paraId="26CFC7E2" w14:textId="6A1205F7" w:rsidR="0048205B" w:rsidRDefault="0048205B" w:rsidP="00AE389F">
      <w:pPr>
        <w:rPr>
          <w:b/>
        </w:rPr>
      </w:pPr>
      <w:r w:rsidRPr="00E13B98">
        <w:t xml:space="preserve">Eutrophication of marine ecosystems is perhaps more worrying than freshwater eutrophication since, although recent studies have shown a decrease in marine and coastal eutrophication, the number of marine dead zones due to hypoxia (oxygen depletion due to organic pollutants) fuelled by eutrophication has increased markedly </w:t>
      </w:r>
      <w:r>
        <w:fldChar w:fldCharType="begin" w:fldLock="1"/>
      </w:r>
      <w:r>
        <w:instrText>ADDIN CSL_CITATION { "citationItems" : [ { "id" : "ITEM-1", "itemData" : { "DOI" : "10.2800/22775", "ISBN" : "978-92-9213-489-1", "ISSN" : "1977-8449", "abstract" : "This report presents an overview and analysis of air quality in Europe from 2003 to 2012. It reviews progress towards meeting the requirements of the air quality directives and gives an overview of policies and measures introduced at European level to improve air quality and minimise impacts.", "author" : [ { "dropping-particle" : "", "family" : "European Environment Agency", "given" : "", "non-dropping-particle" : "", "parse-names" : false, "suffix" : "" } ], "container-title" : "EEA Technical Report", "id" : "ITEM-1", "issue" : "5", "issued" : { "date-parts" : [ [ "2014" ] ] }, "number-of-pages" : "80", "title" : "Air quality in Europe \u2014 2014 report", "type" : "book" }, "uris" : [ "http://www.mendeley.com/documents/?uuid=76cb24e9-46a6-3b3e-8fd6-db68057cd43e" ] } ], "mendeley" : { "formattedCitation" : "(European Environment Agency, 2014)", "manualFormatting" : "(EEA, 2014a; ", "plainTextFormattedCitation" : "(European Environment Agency, 2014)", "previouslyFormattedCitation" : "(European Environment Agency, 2014)" }, "properties" : {  }, "schema" : "https://github.com/citation-style-language/schema/raw/master/csl-citation.json" }</w:instrText>
      </w:r>
      <w:r>
        <w:fldChar w:fldCharType="separate"/>
      </w:r>
      <w:r w:rsidRPr="00632DEB">
        <w:t>(E</w:t>
      </w:r>
      <w:r>
        <w:t>EA</w:t>
      </w:r>
      <w:r w:rsidRPr="00632DEB">
        <w:t>, 2014a</w:t>
      </w:r>
      <w:r w:rsidR="00A14A66">
        <w:t>,</w:t>
      </w:r>
      <w:r>
        <w:t xml:space="preserve"> </w:t>
      </w:r>
      <w:r>
        <w:fldChar w:fldCharType="end"/>
      </w:r>
      <w:r>
        <w:fldChar w:fldCharType="begin" w:fldLock="1"/>
      </w:r>
      <w:r>
        <w:instrText>ADDIN CSL_CITATION { "citationItems" : [ { "id" : "ITEM-1", "itemData" : { "author" : [ { "dropping-particle" : "", "family" : "EEA", "given" : "", "non-dropping-particle" : "", "parse-names" : false, "suffix" : "" } ], "id" : "ITEM-1", "issued" : { "date-parts" : [ [ "2014" ] ] }, "title" : "NEC Directive status report 2013, Reporting by the Member States under Directive 2001/81/EC of the European Parliament and of the Council of 23 October 2001 on national emission ceilings for certain atmospheric pollutants, EEA Technical report No 10/2014,", "type" : "report" }, "uris" : [ "http://www.mendeley.com/documents/?uuid=1666cf80-d024-4038-bf1e-cb29bd4c851d" ] } ], "mendeley" : { "formattedCitation" : "(EEA, 2014c)", "manualFormatting" : "EEA, 2014b)", "plainTextFormattedCitation" : "(EEA, 2014c)", "previouslyFormattedCitation" : "(EEA, 2014c)" }, "properties" : {  }, "schema" : "https://github.com/citation-style-language/schema/raw/master/csl-citation.json" }</w:instrText>
      </w:r>
      <w:r>
        <w:fldChar w:fldCharType="separate"/>
      </w:r>
      <w:r w:rsidRPr="00632DEB">
        <w:t>2014b)</w:t>
      </w:r>
      <w:r>
        <w:fldChar w:fldCharType="end"/>
      </w:r>
      <w:r w:rsidRPr="00E13B98">
        <w:t xml:space="preserve"> (</w:t>
      </w:r>
      <w:r w:rsidR="00F3202B" w:rsidRPr="00F3202B">
        <w:rPr>
          <w:b/>
        </w:rPr>
        <w:t>Figure 4.45</w:t>
      </w:r>
      <w:r w:rsidRPr="00E13B98">
        <w:t>).</w:t>
      </w:r>
    </w:p>
    <w:p w14:paraId="085C5749" w14:textId="1F470433" w:rsidR="008D7FCE" w:rsidRPr="00E13B98" w:rsidRDefault="008D7FCE" w:rsidP="00AE389F">
      <w:r>
        <w:rPr>
          <w:lang w:eastAsia="en-GB"/>
        </w:rPr>
        <w:lastRenderedPageBreak/>
        <w:drawing>
          <wp:inline distT="0" distB="0" distL="0" distR="0" wp14:anchorId="0278CFFA" wp14:editId="3A69313D">
            <wp:extent cx="5759450" cy="3234055"/>
            <wp:effectExtent l="0" t="0" r="0" b="444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7"/>
                    <a:stretch>
                      <a:fillRect/>
                    </a:stretch>
                  </pic:blipFill>
                  <pic:spPr>
                    <a:xfrm>
                      <a:off x="0" y="0"/>
                      <a:ext cx="5759450" cy="3234055"/>
                    </a:xfrm>
                    <a:prstGeom prst="rect">
                      <a:avLst/>
                    </a:prstGeom>
                  </pic:spPr>
                </pic:pic>
              </a:graphicData>
            </a:graphic>
          </wp:inline>
        </w:drawing>
      </w:r>
    </w:p>
    <w:p w14:paraId="0C33F5E8" w14:textId="740D710C" w:rsidR="0048205B" w:rsidRPr="00E13B98" w:rsidRDefault="0048205B" w:rsidP="00AE389F">
      <w:r w:rsidRPr="00E13B98">
        <w:t>Emissions of nitrogen have contrasting implications on nature’s contributions to people. There are clear and well-established negative impacts of nitrogen, derived from anthropogenic reactive nitrogen (</w:t>
      </w:r>
      <w:r w:rsidRPr="00E13B98">
        <w:rPr>
          <w:lang w:eastAsia="de-DE"/>
        </w:rPr>
        <w:t>NO</w:t>
      </w:r>
      <w:r w:rsidRPr="00E13B98">
        <w:rPr>
          <w:vertAlign w:val="subscript"/>
          <w:lang w:eastAsia="de-DE"/>
        </w:rPr>
        <w:t xml:space="preserve">X </w:t>
      </w:r>
      <w:r w:rsidRPr="00E13B98">
        <w:t>and NH</w:t>
      </w:r>
      <w:r w:rsidRPr="00E13B98">
        <w:rPr>
          <w:vertAlign w:val="subscript"/>
        </w:rPr>
        <w:t>3</w:t>
      </w:r>
      <w:r w:rsidRPr="00E13B98">
        <w:t xml:space="preserve">) on eutrophication, soil acidification, drinking water quality </w:t>
      </w:r>
      <w:r w:rsidRPr="00E13B98">
        <w:fldChar w:fldCharType="begin" w:fldLock="1"/>
      </w:r>
      <w:r>
        <w:instrText>ADDIN CSL_CITATION { "citationItems" : [ { "id" : "ITEM-1", "itemData" : { "DOI" : "10.1289/ehp.1206229", "ISSN" : "1552-9924", "PMID" : "24380896", "abstract" : "BACKGROUND: Safe drinking water is essential for well-being. Although microbiological contamination remains the largest cause of water-related morbidity and mortality globally, chemicals in water supplies may also cause disease, and evidence of the human health consequences is limited or lacking for many of them.\n\nOBJECTIVES: We aimed to summarize the state of knowledge, identify gaps in understanding, and provide recommendations for epidemiological research relating to chemicals occurring in drinking water.\n\nDISCUSSION: Assessing exposure and the health consequences of chemicals in drinking water is challenging. Exposures are typically at low concentrations, measurements in water are frequently insufficient, chemicals are present in mixtures, exposure periods are usually long, multiple exposure routes may be involved, and valid biomarkers reflecting the relevant exposure period are scarce. In addition, the magnitude of the relative risks tends to be small.\n\nCONCLUSIONS: Research should include well-designed epidemiological studies covering regions with contrasting contaminant levels and sufficient sample size; comprehensive evaluation of contaminant occurrence in combination with bioassays integrating the effect of complex mixtures; sufficient numbers of measurements in water to evaluate geographical and temporal variability; detailed information on personal habits resulting in exposure (e.g., ingestion, showering, swimming, diet); collection of biological samples to measure relevant biomarkers; and advanced statistical models to estimate exposure and relative risks, considering methods to address measurement error. Last, the incorporation of molecular markers of early biological effects and genetic susceptibility is essential to understand the mechanisms of action. There is a particular knowledge gap and need to evaluate human exposure and the risks of a wide range of emerging contaminants.\n\nCITATION: Villanueva CM, Kogevinas M, Cordier S, Templeton MR, Vermeulen R, Nuckols JR, Nieuwenhuijsen MJ, Levallois P. 2014. Assessing exposure and health consequences of chemicals in drinking water: current state of knowledge and research needs. Environ Health Perspect 122:213\u2013221; http://dx.doi.org/10.1289/ehp.1206229", "author" : [ { "dropping-particle" : "", "family" : "Villanueva", "given" : "Cristina M", "non-dropping-particle" : "", "parse-names" : false, "suffix" : "" }, { "dropping-particle" : "", "family" : "Kogevinas", "given" : "Manolis", "non-dropping-particle" : "", "parse-names" : false, "suffix" : "" }, { "dropping-particle" : "", "family" : "Cordier", "given" : "Sylvaine", "non-dropping-particle" : "", "parse-names" : false, "suffix" : "" }, { "dropping-particle" : "", "family" : "Templeton", "given" : "Michael R", "non-dropping-particle" : "", "parse-names" : false, "suffix" : "" }, { "dropping-particle" : "", "family" : "Vermeulen", "given" : "Roel", "non-dropping-particle" : "", "parse-names" : false, "suffix" : "" }, { "dropping-particle" : "", "family" : "Nuckols", "given" : "John R", "non-dropping-particle" : "", "parse-names" : false, "suffix" : "" }, { "dropping-particle" : "", "family" : "Nieuwenhuijsen", "given" : "Mark J", "non-dropping-particle" : "", "parse-names" : false, "suffix" : "" }, { "dropping-particle" : "", "family" : "Levallois", "given" : "Patrick", "non-dropping-particle" : "", "parse-names" : false, "suffix" : "" } ], "container-title" : "Environmental health perspectives", "id" : "ITEM-1", "issue" : "3", "issued" : { "date-parts" : [ [ "2014", "3" ] ] }, "page" : "213-21", "publisher" : "US DEPT HEALTH HUMAN SCIENCES PUBLIC HEALTH SCIENCE, NATL INST HEALTH, NATL INST ENVIRONMENTAL HEALTH SCIENCES, PO BOX 12233, RES TRIANGLE PK, NC 27709-2233 USA", "title" : "Assessing exposure and health consequences of chemicals in drinking water: current state of knowledge and research needs.", "type" : "article-journal", "volume" : "122" }, "uris" : [ "http://www.mendeley.com/documents/?uuid=33a51648-6f3d-4fdb-aabc-f246e4c40dea" ] } ], "mendeley" : { "formattedCitation" : "(Villanueva et al., 2014)", "plainTextFormattedCitation" : "(Villanueva et al., 2014)", "previouslyFormattedCitation" : "(Villanueva et al., 2014)" }, "properties" : {  }, "schema" : "https://github.com/citation-style-language/schema/raw/master/csl-citation.json" }</w:instrText>
      </w:r>
      <w:r w:rsidRPr="00E13B98">
        <w:fldChar w:fldCharType="separate"/>
      </w:r>
      <w:r w:rsidRPr="00E13B98">
        <w:t xml:space="preserve">(Villanueva </w:t>
      </w:r>
      <w:r w:rsidR="000D7D89" w:rsidRPr="000D7D89">
        <w:rPr>
          <w:i/>
        </w:rPr>
        <w:t>et al.</w:t>
      </w:r>
      <w:r w:rsidRPr="00E13B98">
        <w:t>, 2014)</w:t>
      </w:r>
      <w:r w:rsidRPr="00E13B98">
        <w:fldChar w:fldCharType="end"/>
      </w:r>
      <w:r w:rsidRPr="00E13B98">
        <w:t xml:space="preserve"> and human health </w:t>
      </w:r>
      <w:r w:rsidRPr="00E13B98">
        <w:fldChar w:fldCharType="begin" w:fldLock="1"/>
      </w:r>
      <w:r>
        <w:instrText>ADDIN CSL_CITATION { "citationItems" : [ { "id" : "ITEM-1", "itemData" : { "author" : [ { "dropping-particle" : "", "family" : "World Healh Organization", "given" : "", "non-dropping-particle" : "", "parse-names" : false, "suffix" : "" } ], "id" : "ITEM-1", "issued" : { "date-parts" : [ [ "2013" ] ] }, "publisher" : "World Health Orgianization Regional Office for Europe", "publisher-place" : "Copenhagen", "title" : "Review of evidence on health aspects of air pollution-REVIHAAP Project", "type" : "book" }, "uris" : [ "http://www.mendeley.com/documents/?uuid=09d6242e-de9d-4ae6-bb8a-b3687dbaccff" ] } ], "mendeley" : { "formattedCitation" : "(World Healh Organization, 2013)", "plainTextFormattedCitation" : "(World Healh Organization, 2013)", "previouslyFormattedCitation" : "(World Healh Organization, 2013)" }, "properties" : {  }, "schema" : "https://github.com/citation-style-language/schema/raw/master/csl-citation.json" }</w:instrText>
      </w:r>
      <w:r w:rsidRPr="00E13B98">
        <w:fldChar w:fldCharType="separate"/>
      </w:r>
      <w:r w:rsidRPr="00E13B98">
        <w:t>(</w:t>
      </w:r>
      <w:r w:rsidR="00460E00">
        <w:t>WHO</w:t>
      </w:r>
      <w:r w:rsidRPr="00E13B98">
        <w:t>, 2013)</w:t>
      </w:r>
      <w:r w:rsidRPr="00E13B98">
        <w:fldChar w:fldCharType="end"/>
      </w:r>
      <w:r w:rsidRPr="00E13B98">
        <w:t>. Besides, nitrous oxide (N</w:t>
      </w:r>
      <w:r w:rsidRPr="00E13B98">
        <w:rPr>
          <w:vertAlign w:val="subscript"/>
        </w:rPr>
        <w:t>2</w:t>
      </w:r>
      <w:r w:rsidRPr="00E13B98">
        <w:t xml:space="preserve">O, a potent greenhouse gas, produced in soils with excess nitrogen, is increasingly emitted into the atmosphere, where it contributes to climate warming and, in the stratosphere, to the decomposition of ozone </w:t>
      </w:r>
      <w:r w:rsidRPr="00E13B98">
        <w:fldChar w:fldCharType="begin" w:fldLock="1"/>
      </w:r>
      <w:r>
        <w:instrText>ADDIN CSL_CITATION { "citationItems" : [ { "id" : "ITEM-1", "itemData" : { "DOI" : "10.1126/science.1176985", "ISSN" : "1095-9203", "PMID" : "19713491", "abstract" : "By comparing the ozone depletion potential-weighted anthropogenic emissions of N2O with those of other ozone-depleting substances, we show that N2O emission currently is the single most important ozone-depleting emission and is expected to remain the largest throughout the 21st century. N2O is unregulated by the Montreal Protocol. Limiting future N2O emissions would enhance the recovery of the ozone layer from its depleted state and would also reduce the anthropogenic forcing of the climate system, representing a win-win for both ozone and climate.", "author" : [ { "dropping-particle" : "", "family" : "Ravishankara", "given" : "A R", "non-dropping-particle" : "", "parse-names" : false, "suffix" : "" }, { "dropping-particle" : "", "family" : "Daniel", "given" : "John S", "non-dropping-particle" : "", "parse-names" : false, "suffix" : "" }, { "dropping-particle" : "", "family" : "Portmann", "given" : "Robert W", "non-dropping-particle" : "", "parse-names" : false, "suffix" : "" } ], "container-title" : "Science (New York, N.Y.)", "id" : "ITEM-1", "issue" : "5949", "issued" : { "date-parts" : [ [ "2009", "10", "2" ] ] }, "page" : "123-5", "publisher" : "American Association for the Advancement of Science", "title" : "Nitrous oxide (N2O): the dominant ozone-depleting substance emitted in the 21st century.", "type" : "article-journal", "volume" : "326" }, "uris" : [ "http://www.mendeley.com/documents/?uuid=5d734725-9ace-37e3-8a62-2ebf404105bc" ] } ], "mendeley" : { "formattedCitation" : "(Ravishankara, Daniel, &amp; Portmann, 2009)", "plainTextFormattedCitation" : "(Ravishankara, Daniel, &amp; Portmann, 2009)", "previouslyFormattedCitation" : "(Ravishankara, Daniel, &amp; Portmann, 2009)" }, "properties" : {  }, "schema" : "https://github.com/citation-style-language/schema/raw/master/csl-citation.json" }</w:instrText>
      </w:r>
      <w:r w:rsidRPr="00E13B98">
        <w:fldChar w:fldCharType="separate"/>
      </w:r>
      <w:r w:rsidRPr="00E13B98">
        <w:t>(Ravishankara</w:t>
      </w:r>
      <w:r w:rsidR="00460E00">
        <w:rPr>
          <w:i/>
        </w:rPr>
        <w:t xml:space="preserve"> et al.</w:t>
      </w:r>
      <w:r w:rsidRPr="00E13B98">
        <w:t>, 2009)</w:t>
      </w:r>
      <w:r w:rsidRPr="00E13B98">
        <w:fldChar w:fldCharType="end"/>
      </w:r>
      <w:r w:rsidRPr="00E13B98">
        <w:t>.</w:t>
      </w:r>
    </w:p>
    <w:p w14:paraId="406D7FBA" w14:textId="79AAB6ED" w:rsidR="0048205B" w:rsidRPr="00E13B98" w:rsidRDefault="0048205B" w:rsidP="00AE389F">
      <w:r w:rsidRPr="00E13B98">
        <w:t>Increased nitrogen deposition, however, can positively influence other contributions of nature to people like crop, timber and livestock production</w:t>
      </w:r>
      <w:r>
        <w:t xml:space="preserve"> </w:t>
      </w:r>
      <w:r>
        <w:fldChar w:fldCharType="begin" w:fldLock="1"/>
      </w:r>
      <w:r>
        <w:instrText>ADDIN CSL_CITATION { "citationItems" : [ { "id" : "ITEM-1", "itemData" : { "DOI" : "10.1007/s10584-015-1374-6", "ISSN" : "0165-0009", "author" : [ { "dropping-particle" : "", "family" : "Wang", "given" : "Jinyang", "non-dropping-particle" : "", "parse-names" : false, "suffix" : "" }, { "dropping-particle" : "", "family" : "Wang", "given" : "Cong", "non-dropping-particle" : "", "parse-names" : false, "suffix" : "" }, { "dropping-particle" : "", "family" : "Chen", "given" : "Nannan", "non-dropping-particle" : "", "parse-names" : false, "suffix" : "" }, { "dropping-particle" : "", "family" : "Xiong", "given" : "Zhengqin", "non-dropping-particle" : "", "parse-names" : false, "suffix" : "" }, { "dropping-particle" : "", "family" : "Wolfe", "given" : "David", "non-dropping-particle" : "", "parse-names" : false, "suffix" : "" }, { "dropping-particle" : "", "family" : "Zou", "given" : "Jianwen", "non-dropping-particle" : "", "parse-names" : false, "suffix" : "" } ], "container-title" : "Climatic Change", "id" : "ITEM-1", "issue" : "4", "issued" : { "date-parts" : [ [ "2015", "3", "11" ] ] }, "page" : "529-543", "title" : "Response of rice production to elevated [CO2] and its interaction with rising temperature or nitrogen supply: a meta-analysis", "type" : "article-journal", "volume" : "130" }, "uris" : [ "http://www.mendeley.com/documents/?uuid=95ec12f9-01ec-4098-9cad-18a58bbc506e" ] } ], "mendeley" : { "formattedCitation" : "(J. Wang et al., 2015)", "plainTextFormattedCitation" : "(J. Wang et al., 2015)", "previouslyFormattedCitation" : "(J. Wang et al., 2015)" }, "properties" : {  }, "schema" : "https://github.com/citation-style-language/schema/raw/master/csl-citation.json" }</w:instrText>
      </w:r>
      <w:r>
        <w:fldChar w:fldCharType="separate"/>
      </w:r>
      <w:r w:rsidRPr="00FC4AC4">
        <w:t xml:space="preserve">(Wang </w:t>
      </w:r>
      <w:r w:rsidR="000D7D89" w:rsidRPr="000D7D89">
        <w:rPr>
          <w:i/>
        </w:rPr>
        <w:t>et al.</w:t>
      </w:r>
      <w:r w:rsidRPr="00FC4AC4">
        <w:t>, 2015)</w:t>
      </w:r>
      <w:r>
        <w:fldChar w:fldCharType="end"/>
      </w:r>
      <w:r w:rsidRPr="00E13B98">
        <w:t xml:space="preserve">. Carbon sequestration is higher in nitrogen-limited systems if nitrogen deposition increases </w:t>
      </w:r>
      <w:r w:rsidRPr="00E13B98">
        <w:fldChar w:fldCharType="begin" w:fldLock="1"/>
      </w:r>
      <w:r>
        <w:instrText>ADDIN CSL_CITATION { "citationItems" : [ { "id" : "ITEM-1", "itemData" : { "DOI" : "10.1007/978-94-007-7939-6", "ISBN" : "978-94-007-7938-9", "author" : [ { "dropping-particle" : "", "family" : "Erisman", "given" : "Willem Jan", "non-dropping-particle" : "", "parse-names" : false, "suffix" : "" }, { "dropping-particle" : "", "family" : "Leach", "given" : "Allison", "non-dropping-particle" : "", "parse-names" : false, "suffix" : "" }, { "dropping-particle" : "", "family" : "Adams", "given" : "Mark", "non-dropping-particle" : "", "parse-names" : false, "suffix" : "" }, { "dropping-particle" : "", "family" : "Agboola", "given" : "I. Julius", "non-dropping-particle" : "", "parse-names" : false, "suffix" : "" }, { "dropping-particle" : "", "family" : "Ahmetaj", "given" : "Luan", "non-dropping-particle" : "", "parse-names" : false, "suffix" : "" }, { "dropping-particle" : "", "family" : "Alard", "given" : "Didier", "non-dropping-particle" : "", "parse-names" : false, "suffix" : "" }, { "dropping-particle" : "", "family" : "Austin", "given" : "Amy", "non-dropping-particle" : "", "parse-names" : false, "suffix" : "" }, { "dropping-particle" : "", "family" : "Awodun", "given" : "A. Moses", "non-dropping-particle" : "", "parse-names" : false, "suffix" : "" }, { "dropping-particle" : "", "family" : "Bareham", "given" : "Simon", "non-dropping-particle" : "", "parse-names" : false, "suffix" : "" }, { "dropping-particle" : "", "family" : "Bird", "given" : "L. Theresa", "non-dropping-particle" : "", "parse-names" : false, "suffix" : "" }, { "dropping-particle" : "", "family" : "Bleeker", "given" : "Albert", "non-dropping-particle" : "", "parse-names" : false, "suffix" : "" }, { "dropping-particle" : "", "family" : "Bull", "given" : "Keith", "non-dropping-particle" : "", "parse-names" : false, "suffix" : "" }, { "dropping-particle" : "", "family" : "Cornell", "given" : "E. Sarah", "non-dropping-particle" : "", "parse-names" : false, "suffix" : "" }, { "dropping-particle" : "", "family" : "Davidson", "given" : "Eric", "non-dropping-particle" : "", "parse-names" : false, "suffix" : "" }, { "dropping-particle" : "", "family" : "Vries", "given" : "Wim", "non-dropping-particle" : "de", "parse-names" : false, "suffix" : "" }, { "dropping-particle" : "", "family" : "Dias", "given" : "Teresa", "non-dropping-particle" : "", "parse-names" : false, "suffix" : "" }, { "dropping-particle" : "", "family" : "Emmett", "given" : "Bridget", "non-dropping-particle" : "", "parse-names" : false, "suffix" : "" }, { "dropping-particle" : "", "family" : "Goodale", "given" : "Christine", "non-dropping-particle" : "", "parse-names" : false, "suffix" : "" }, { "dropping-particle" : "", "family" : "Greaver", "given" : "Tara", "non-dropping-particle" : "", "parse-names" : false, "suffix" : "" }, { "dropping-particle" : "", "family" : "Haeuber", "given" : "Rick", "non-dropping-particle" : "", "parse-names" : false, "suffix" : "" }, { "dropping-particle" : "", "family" : "Harmens", "given" : "Harry", "non-dropping-particle" : "", "parse-names" : false, "suffix" : "" }, { "dropping-particle" : "", "family" : "Hicks", "given" : "Kevin W.", "non-dropping-particle" : "", "parse-names" : false, "suffix" : "" }, { "dropping-particle" : "", "family" : "Hogbom", "given" : "Lars", "non-dropping-particle" : "", "parse-names" : false, "suffix" : "" }, { "dropping-particle" : "", "family" : "Jarvis", "given" : "Paul", "non-dropping-particle" : "", "parse-names" : false, "suffix" : "" }, { "dropping-particle" : "", "family" : "Johansson", "given" : "Matti", "non-dropping-particle" : "", "parse-names" : false, "suffix" : "" }, { "dropping-particle" : "", "family" : "Russell", "given" : "Zoe", "non-dropping-particle" : "", "parse-names" : false, "suffix" : "" }, { "dropping-particle" : "", "family" : "McClean", "given" : "Colin", "non-dropping-particle" : "", "parse-names" : false, "suffix" : "" }, { "dropping-particle" : "", "family" : "Paton", "given" : "Bill", "non-dropping-particle" : "", "parse-names" : false, "suffix" : "" }, { "dropping-particle" : "", "family" : "Perez", "given" : "Tibisay", "non-dropping-particle" : "", "parse-names" : false, "suffix" : "" }, { "dropping-particle" : "", "family" : "Plesnik", "given" : "Jan", "non-dropping-particle" : "", "parse-names" : false, "suffix" : "" }, { "dropping-particle" : "", "family" : "Rao", "given" : "Nalini", "non-dropping-particle" : "", "parse-names" : false, "suffix" : "" }, { "dropping-particle" : "", "family" : "Schmidt", "given" : "Susanne", "non-dropping-particle" : "", "parse-names" : false, "suffix" : "" }, { "dropping-particle" : "", "family" : "Sharma", "given" : "B. Yogendra", "non-dropping-particle" : "", "parse-names" : false, "suffix" : "" }, { "dropping-particle" : "", "family" : "Tokuchi", "given" : "Naoko", "non-dropping-particle" : "", "parse-names" : false, "suffix" : "" }, { "dropping-particle" : "", "family" : "Whitfield", "given" : "P. Clare\"", "non-dropping-particle" : "", "parse-names" : false, "suffix" : "" } ], "container-title" : "Nitrogen Deposition, Critical Loads and Biodiversity", "editor" : [ { "dropping-particle" : "", "family" : "Sutton", "given" : "Mark A.", "non-dropping-particle" : "", "parse-names" : false, "suffix" : "" }, { "dropping-particle" : "", "family" : "Mason", "given" : "Kate E.", "non-dropping-particle" : "", "parse-names" : false, "suffix" : "" }, { "dropping-particle" : "", "family" : "Sheppard", "given" : "Lucy J.", "non-dropping-particle" : "", "parse-names" : false, "suffix" : "" }, { "dropping-particle" : "", "family" : "Sverdrup", "given" : "Harald", "non-dropping-particle" : "", "parse-names" : false, "suffix" : "" }, { "dropping-particle" : "", "family" : "Haeuber", "given" : "Richard", "non-dropping-particle" : "", "parse-names" : false, "suffix" : "" }, { "dropping-particle" : "", "family" : "Hicks", "given" : "W. Kevin", "non-dropping-particle" : "", "parse-names" : false, "suffix" : "" } ], "id" : "ITEM-1", "issued" : { "date-parts" : [ [ "2014" ] ] }, "number-of-pages" : "493-505", "publisher" : "Springer Netherlands", "publisher-place" : "Dordrecht", "title" : "Nitrogen Deposition, Critical Loads and Biodiversity", "type" : "book" }, "uris" : [ "http://www.mendeley.com/documents/?uuid=7385e38a-b14c-4d1d-9382-1d20768e5afc" ] } ], "mendeley" : { "formattedCitation" : "(Erisman et al., 2014)", "plainTextFormattedCitation" : "(Erisman et al., 2014)", "previouslyFormattedCitation" : "(Erisman et al., 2014)" }, "properties" : {  }, "schema" : "https://github.com/citation-style-language/schema/raw/master/csl-citation.json" }</w:instrText>
      </w:r>
      <w:r w:rsidRPr="00E13B98">
        <w:fldChar w:fldCharType="separate"/>
      </w:r>
      <w:r w:rsidRPr="00E13B98">
        <w:t xml:space="preserve">(Erisman </w:t>
      </w:r>
      <w:r w:rsidR="000D7D89" w:rsidRPr="000D7D89">
        <w:rPr>
          <w:i/>
        </w:rPr>
        <w:t>et al.</w:t>
      </w:r>
      <w:r w:rsidRPr="00E13B98">
        <w:t>, 2014)</w:t>
      </w:r>
      <w:r w:rsidRPr="00E13B98">
        <w:fldChar w:fldCharType="end"/>
      </w:r>
      <w:r w:rsidRPr="00E13B98">
        <w:t>. In an evaluation of these opposing effects on nature’s contribution</w:t>
      </w:r>
      <w:r>
        <w:t>s</w:t>
      </w:r>
      <w:r w:rsidRPr="00E13B98">
        <w:t xml:space="preserve"> to people, a reduction in nitrogen deposition was estimated to have net benefits to society by reducing the need for greenhouse gas regulation measures and by increasing non-material contributions, such as recreation. These benefits exceeded the total cost of material contributions </w:t>
      </w:r>
      <w:r>
        <w:fldChar w:fldCharType="begin" w:fldLock="1"/>
      </w:r>
      <w:r>
        <w:instrText>ADDIN CSL_CITATION { "citationItems" : [ { "id" : "ITEM-1", "itemData" : { "DOI" : "10.1016/J.ECOSER.2013.09.001", "ISSN" : "2212-0416", "abstract" : "Levels of reactive nitrogen (N) in the atmosphere have declined by around 25% in Europe since 1990. Ecosystem services provide a framework for valuing N impacts on the environment, and this study provides a synthesis of evidence for atmospheric N deposition effects on ecosystem services. We estimate the marginal economic value of the decline in N deposition on six ecosystem services in the UK. This decline resulted in a net benefit (Equivalent Annual Value) of \u00a365m (\u00a35m to \u00a3123m, 95% CI). There was a cost (loss of value) for provisioning services: timber and livestock production of \u2212\u00a36.2m (\u2212\u00a33.5m to \u2212\u00a39.2m, 95% CI). There was a cost for CO2 sequestration and a benefit for N2O emissions which combined amounted to a cost for greenhouse gas regulation of \u2212\u00a315.7m (\u2212\u00a34.5m to \u2212\u00a330.6m). However, there were benefits for the cultural services of recreational fishing and appreciation of biodiversity, which amounted to \u00a387.7m (\u00a313.1m to \u00a3163.0m), outweighing costs to provisioning and regulating services. Knowledge gaps in both the under-pinning science and in the value-transfer evidence prevent economic valuation of many services, particularly for cultural services, providing only a partial picture of N impacts which may underestimate the benefits of reducing N deposition.", "author" : [ { "dropping-particle" : "", "family" : "Jones", "given" : "L.", "non-dropping-particle" : "", "parse-names" : false, "suffix" : "" }, { "dropping-particle" : "", "family" : "Provins", "given" : "A.", "non-dropping-particle" : "", "parse-names" : false, "suffix" : "" }, { "dropping-particle" : "", "family" : "Holland", "given" : "M.", "non-dropping-particle" : "", "parse-names" : false, "suffix" : "" }, { "dropping-particle" : "", "family" : "Mills", "given" : "G.", "non-dropping-particle" : "", "parse-names" : false, "suffix" : "" }, { "dropping-particle" : "", "family" : "Hayes", "given" : "F.", "non-dropping-particle" : "", "parse-names" : false, "suffix" : "" }, { "dropping-particle" : "", "family" : "Emmett", "given" : "B.", "non-dropping-particle" : "", "parse-names" : false, "suffix" : "" }, { "dropping-particle" : "", "family" : "Hall", "given" : "J.", "non-dropping-particle" : "", "parse-names" : false, "suffix" : "" }, { "dropping-particle" : "", "family" : "Sheppard", "given" : "L.", "non-dropping-particle" : "", "parse-names" : false, "suffix" : "" }, { "dropping-particle" : "", "family" : "Smith", "given" : "R.", "non-dropping-particle" : "", "parse-names" : false, "suffix" : "" }, { "dropping-particle" : "", "family" : "Sutton", "given" : "M.", "non-dropping-particle" : "", "parse-names" : false, "suffix" : "" }, { "dropping-particle" : "", "family" : "Hicks", "given" : "K.", "non-dropping-particle" : "", "parse-names" : false, "suffix" : "" }, { "dropping-particle" : "", "family" : "Ashmore", "given" : "M.", "non-dropping-particle" : "", "parse-names" : false, "suffix" : "" }, { "dropping-particle" : "", "family" : "Haines-Young", "given" : "R.", "non-dropping-particle" : "", "parse-names" : false, "suffix" : "" }, { "dropping-particle" : "", "family" : "Harper-Simmonds", "given" : "L.", "non-dropping-particle" : "", "parse-names" : false, "suffix" : "" } ], "container-title" : "Ecosystem Services", "id" : "ITEM-1", "issued" : { "date-parts" : [ [ "2014", "3", "1" ] ] }, "page" : "76-88", "publisher" : "Elsevier", "title" : "A review and application of the evidence for nitrogen impacts on ecosystem services", "type" : "article-journal", "volume" : "7" }, "uris" : [ "http://www.mendeley.com/documents/?uuid=ab04ba72-7570-4039-8c50-c9e2ec369ebc" ] } ], "mendeley" : { "formattedCitation" : "(L. Jones et al., 2014)", "plainTextFormattedCitation" : "(L. Jones et al., 2014)", "previouslyFormattedCitation" : "(L. Jones et al., 2014)" }, "properties" : {  }, "schema" : "https://github.com/citation-style-language/schema/raw/master/csl-citation.json" }</w:instrText>
      </w:r>
      <w:r>
        <w:fldChar w:fldCharType="separate"/>
      </w:r>
      <w:r w:rsidRPr="005862C9">
        <w:t xml:space="preserve">(Jones </w:t>
      </w:r>
      <w:r w:rsidR="000D7D89" w:rsidRPr="000D7D89">
        <w:rPr>
          <w:i/>
        </w:rPr>
        <w:t>et al.</w:t>
      </w:r>
      <w:r w:rsidRPr="005862C9">
        <w:t>, 2014)</w:t>
      </w:r>
      <w:r>
        <w:fldChar w:fldCharType="end"/>
      </w:r>
      <w:r w:rsidRPr="00E13B98">
        <w:t>.</w:t>
      </w:r>
    </w:p>
    <w:p w14:paraId="43C9D01F" w14:textId="10542AE0" w:rsidR="0048205B" w:rsidRPr="00E13B98" w:rsidRDefault="0048205B" w:rsidP="00AE389F">
      <w:r w:rsidRPr="00E13B98">
        <w:t xml:space="preserve">Phosphorous has long been regarded as the main driver of eutrophication in freshwater ecosystems. Excessive levels of phosphorous and soil erosion (organic P) </w:t>
      </w:r>
      <w:r w:rsidRPr="00E13B98">
        <w:rPr>
          <w:color w:val="000000"/>
        </w:rPr>
        <w:t>cause an overgrowth of plants and algae</w:t>
      </w:r>
      <w:r w:rsidRPr="00E13B98">
        <w:t xml:space="preserve"> that in turn increases the level of activity of decomposers and decreases the dissolved oxygen levels (hypoxia). This affects biodiversity negatively, mainly invertebrates and higher plants </w:t>
      </w:r>
      <w:r w:rsidRPr="00E13B98">
        <w:fldChar w:fldCharType="begin" w:fldLock="1"/>
      </w:r>
      <w:r>
        <w:instrText>ADDIN CSL_CITATION { "citationItems" : [ { "id" : "ITEM-1", "itemData" : { "DOI" : "10.1007/s13280-012-0250-0", "ISSN" : "0044-7447", "PMID" : "22318419", "abstract" : "We review known and hypothesized effects of nitrogen (N) deposition owing to human activities on the chemistry, organisms, and ecosystem processes of remote oligotrophic freshwaters. Acidification is the best-known effect of N deposition on water chemistry, but additional effects include increased nutrient availability and alteration of the balance between N and other nutrients. Our synthesis of the literature, framed in a comprehensive model for the effects of N deposition on natural ecosystems, shows that all these effects can reduce biological diversity and alter ecosystem processes in remote freshwaters. N deposition is projected to grow worldwide in the near future and will interact with other global changes. Present effects on these fragile ecosystems may be only early signs of more radical impacts ahead.", "author" : [ { "dropping-particle" : "", "family" : "Lepori", "given" : "Fabio", "non-dropping-particle" : "", "parse-names" : false, "suffix" : "" }, { "dropping-particle" : "", "family" : "Keck", "given" : "Fran\u00e7ois", "non-dropping-particle" : "", "parse-names" : false, "suffix" : "" } ], "container-title" : "Ambio", "id" : "ITEM-1", "issue" : "3", "issued" : { "date-parts" : [ [ "2012", "5" ] ] }, "page" : "235-46", "title" : "Effects of atmospheric nitrogen deposition on remote freshwater ecosystems.", "type" : "article-journal", "volume" : "41" }, "uris" : [ "http://www.mendeley.com/documents/?uuid=f252321e-23c1-46ad-8979-078fed196a24" ] }, { "id" : "ITEM-2", "itemData" : { "DOI" : "10.1111/gcb.12644", "ISSN" : "1365-2486", "PMID" : "24890042", "abstract" : "Eutrophication, coupled with loss of herbivory due to habitat degradation and overharvesting, has increased the frequency and severity of macroalgal blooms worldwide. Macroalgal blooms interfere with human activities in coastal areas, and sometimes necessitate costly algal removal programmes. They also have many detrimental effects on marine and estuarine ecosystems, including induction of hypoxia, release of toxic hydrogen sulphide into the sediments and atmosphere, and the loss of ecologically and economically important species. However, macroalgal blooms can also increase habitat complexity, provide organisms with food and shelter, and reduce other problems associated with eutrophication. These contrasting effects make their overall ecological impacts unclear. We conducted a systematic review and meta-analysis to estimate the overall effects of macroalgal blooms on several key measures of ecosystem structure and functioning in marine ecosystems. We also evaluated some of the ecological and methodological factors that might explain the highly variable effects observed in different studies. Averaged across all studies, macroalgal blooms had negative effects on the abundance and species richness of marine organisms, but blooms by different algal taxa had different consequences, ranging from strong negative to strong positive effects. Blooms' effects on species richness also depended on the habitat where they occurred, with the strongest negative effects seen in sandy or muddy subtidal habitats and in the rocky intertidal. Invertebrate communities also appeared to be particularly sensitive to blooms, suffering reductions in their abundance, species richness, and diversity. The total net primary productivity, gross primary productivity, and respiration of benthic ecosystems were higher during macroalgal blooms, but blooms had negative effects on the productivity and respiration of other organisms. These results suggest that, in addition to their direct social and economic costs, macroalgal blooms have ecological effects that may alter their capacity to deliver important ecosystem services.", "author" : [ { "dropping-particle" : "", "family" : "Lyons", "given" : "Devin A", "non-dropping-particle" : "", "parse-names" : false, "suffix" : "" }, { "dropping-particle" : "", "family" : "Arvanitidis", "given" : "Christos", "non-dropping-particle" : "", "parse-names" : false, "suffix" : "" }, { "dropping-particle" : "", "family" : "Blight", "given" : "Andrew J", "non-dropping-particle" : "", "parse-names" : false, "suffix" : "" }, { "dropping-particle" : "", "family" : "Chatzinikolaou", "given" : "Eva", "non-dropping-particle" : "", "parse-names" : false, "suffix" : "" }, { "dropping-particle" : "", "family" : "Guy-Haim", "given" : "Tamar", "non-dropping-particle" : "", "parse-names" : false, "suffix" : "" }, { "dropping-particle" : "", "family" : "Kotta", "given" : "Jonne", "non-dropping-particle" : "", "parse-names" : false, "suffix" : "" }, { "dropping-particle" : "", "family" : "Orav-Kotta", "given" : "Helen", "non-dropping-particle" : "", "parse-names" : false, "suffix" : "" }, { "dropping-particle" : "", "family" : "Queir\u00f3s", "given" : "Ana M", "non-dropping-particle" : "", "parse-names" : false, "suffix" : "" }, { "dropping-particle" : "", "family" : "Rilov", "given" : "Gil", "non-dropping-particle" : "", "parse-names" : false, "suffix" : "" }, { "dropping-particle" : "", "family" : "Somerfield", "given" : "Paul J", "non-dropping-particle" : "", "parse-names" : false, "suffix" : "" }, { "dropping-particle" : "", "family" : "Crowe", "given" : "Tasman P", "non-dropping-particle" : "", "parse-names" : false, "suffix" : "" } ], "container-title" : "Global change biology", "id" : "ITEM-2", "issue" : "9", "issued" : { "date-parts" : [ [ "2014", "9" ] ] }, "page" : "2712-24", "title" : "Macroalgal blooms alter community structure and primary productivity in marine ecosystems.", "type" : "article-journal", "volume" : "20" }, "uris" : [ "http://www.mendeley.com/documents/?uuid=f416a8df-276e-45d9-bc6d-cad2fe90366b" ] } ], "mendeley" : { "formattedCitation" : "(Lepori &amp; Keck, 2012; Lyons et al., 2014)", "manualFormatting" : "(Lepori &amp; Keck, 2012; Lyons et al., 2014", "plainTextFormattedCitation" : "(Lepori &amp; Keck, 2012; Lyons et al., 2014)", "previouslyFormattedCitation" : "(Lepori &amp; Keck, 2012; Lyons et al., 2014)" }, "properties" : {  }, "schema" : "https://github.com/citation-style-language/schema/raw/master/csl-citation.json" }</w:instrText>
      </w:r>
      <w:r w:rsidRPr="00E13B98">
        <w:fldChar w:fldCharType="separate"/>
      </w:r>
      <w:r w:rsidRPr="00291622">
        <w:rPr>
          <w:lang w:val="de-CH"/>
        </w:rPr>
        <w:t xml:space="preserve">(Lepori &amp; Keck, 2012; Lyons </w:t>
      </w:r>
      <w:r w:rsidR="000D7D89" w:rsidRPr="000D7D89">
        <w:rPr>
          <w:i/>
          <w:lang w:val="de-CH"/>
        </w:rPr>
        <w:t>et al.</w:t>
      </w:r>
      <w:r w:rsidRPr="00291622">
        <w:rPr>
          <w:lang w:val="de-CH"/>
        </w:rPr>
        <w:t>, 2014</w:t>
      </w:r>
      <w:r w:rsidRPr="00E13B98">
        <w:fldChar w:fldCharType="end"/>
      </w:r>
      <w:r>
        <w:t xml:space="preserve">; </w:t>
      </w:r>
      <w:r>
        <w:fldChar w:fldCharType="begin" w:fldLock="1"/>
      </w:r>
      <w:r>
        <w:instrText>ADDIN CSL_CITATION { "citationItems" : [ { "id" : "ITEM-1", "itemData" : { "DOI" : "dx.doi.org/10.1016/j.scitotenv.2015.06.045.", "author" : [ { "dropping-particle" : "", "family" : "Noges", "given" : "P", "non-dropping-particle" : "", "parse-names" : false, "suffix" : "" }, { "dropping-particle" : "", "family" : "Argillier", "given" : "C", "non-dropping-particle" : "", "parse-names" : false, "suffix" : "" }, { "dropping-particle" : "", "family" : "Borja", "given" : "A", "non-dropping-particle" : "", "parse-names" : false, "suffix" : "" }, { "dropping-particle" : "", "family" : "Garmendia", "given" : "J M", "non-dropping-particle" : "", "parse-names" : false, "suffix" : "" }, { "dropping-particle" : "", "family" : "Hanganu", "given" : "J", "non-dropping-particle" : "", "parse-names" : false, "suffix" : "" }, { "dropping-particle" : "", "family" : "Kodes", "given" : "V", "non-dropping-particle" : "", "parse-names" : false, "suffix" : "" }, { "dropping-particle" : "", "family" : "Pletterbauer", "given" : "F", "non-dropping-particle" : "", "parse-names" : false, "suffix" : "" }, { "dropping-particle" : "", "family" : "Sagouis", "given" : "A", "non-dropping-particle" : "", "parse-names" : false, "suffix" : "" }, { "dropping-particle" : "", "family" : "Birk", "given" : "S", "non-dropping-particle" : "", "parse-names" : false, "suffix" : "" } ], "container-title" : "Science of the Total Environment", "id" : "ITEM-1", "issued" : { "date-parts" : [ [ "2016" ] ] }, "page" : "43-52", "title" : "Quantified biotic and abiotic responses to multiple stress in freshwater , marine and ground waters", "type" : "article-journal", "volume" : "540" }, "uris" : [ "http://www.mendeley.com/documents/?uuid=296388d6-e57c-3722-9107-49e7d912dd30" ] } ], "mendeley" : { "formattedCitation" : "(Noges et al., 2016)", "manualFormatting" : "Noges et al., 2016)", "plainTextFormattedCitation" : "(Noges et al., 2016)", "previouslyFormattedCitation" : "(Noges et al., 2016)" }, "properties" : {  }, "schema" : "https://github.com/citation-style-language/schema/raw/master/csl-citation.json" }</w:instrText>
      </w:r>
      <w:r>
        <w:fldChar w:fldCharType="separate"/>
      </w:r>
      <w:r w:rsidRPr="00884F65">
        <w:t xml:space="preserve">Noges </w:t>
      </w:r>
      <w:r w:rsidR="000D7D89" w:rsidRPr="000D7D89">
        <w:rPr>
          <w:i/>
        </w:rPr>
        <w:t>et al.</w:t>
      </w:r>
      <w:r w:rsidRPr="00884F65">
        <w:t>, 2016)</w:t>
      </w:r>
      <w:r>
        <w:fldChar w:fldCharType="end"/>
      </w:r>
      <w:r w:rsidRPr="00FD34C2">
        <w:rPr>
          <w:lang w:val="de-CH"/>
        </w:rPr>
        <w:t xml:space="preserve">. </w:t>
      </w:r>
      <w:r w:rsidRPr="00E13B98">
        <w:t xml:space="preserve">The internal loading of phosphorous from sediments in lakes can keep them in a state of eutrophication even when external inputs are reduced, a process that is further promoted by increased temperatures </w:t>
      </w:r>
      <w:r>
        <w:fldChar w:fldCharType="begin" w:fldLock="1"/>
      </w:r>
      <w:r>
        <w:instrText>ADDIN CSL_CITATION { "citationItems" : [ { "id" : "ITEM-1", "itemData" : { "DOI" : "10.5268/IW-1.2.359", "abstract" : "Global warming and eutrophication in fresh and coastal waters may mutually reinforce the symptoms they express and thus the problems they cause.", "author" : [ { "dropping-particle" : "", "family" : "Moss", "given" : "Brian", "non-dropping-particle" : "", "parse-names" : false, "suffix" : "" }, { "dropping-particle" : "", "family" : "Kosten", "given" : "Sarian", "non-dropping-particle" : "", "parse-names" : false, "suffix" : "" }, { "dropping-particle" : "", "family" : "Meerhoff", "given" : "Mariana", "non-dropping-particle" : "", "parse-names" : false, "suffix" : "" }, { "dropping-particle" : "", "family" : "Battarbee", "given" : "Richard W", "non-dropping-particle" : "", "parse-names" : false, "suffix" : "" }, { "dropping-particle" : "", "family" : "Jeppesen", "given" : "Erik", "non-dropping-particle" : "", "parse-names" : false, "suffix" : "" }, { "dropping-particle" : "", "family" : "Mazzeo", "given" : "N\u00e9stor", "non-dropping-particle" : "", "parse-names" : false, "suffix" : "" }, { "dropping-particle" : "", "family" : "Havens", "given" : "Karl", "non-dropping-particle" : "", "parse-names" : false, "suffix" : "" }, { "dropping-particle" : "", "family" : "Lacerot", "given" : "Gissell", "non-dropping-particle" : "", "parse-names" : false, "suffix" : "" }, { "dropping-particle" : "", "family" : "Liu", "given" : "Zhengwen", "non-dropping-particle" : "", "parse-names" : false, "suffix" : "" }, { "dropping-particle" : "", "family" : "Meester", "given" : "Luc", "non-dropping-particle" : "De", "parse-names" : false, "suffix" : "" }, { "dropping-particle" : "", "family" : "Paerl", "given" : "Hans", "non-dropping-particle" : "", "parse-names" : false, "suffix" : "" }, { "dropping-particle" : "", "family" : "Scheffer", "given" : "Marten", "non-dropping-particle" : "", "parse-names" : false, "suffix" : "" } ], "container-title" : "Inland Waters", "id" : "ITEM-1", "issued" : { "date-parts" : [ [ "2011" ] ] }, "page" : "101-105", "title" : "Allied attack: climate change and eutrophication", "type" : "article-journal", "volume" : "1" }, "uris" : [ "http://www.mendeley.com/documents/?uuid=13ff79e6-b19e-4b38-8a97-639fdae1345e" ] } ], "mendeley" : { "formattedCitation" : "(B. Moss et al., 2011)", "plainTextFormattedCitation" : "(B. Moss et al., 2011)", "previouslyFormattedCitation" : "(B. Moss et al., 2011)" }, "properties" : {  }, "schema" : "https://github.com/citation-style-language/schema/raw/master/csl-citation.json" }</w:instrText>
      </w:r>
      <w:r>
        <w:fldChar w:fldCharType="separate"/>
      </w:r>
      <w:r w:rsidRPr="00C825D3">
        <w:t xml:space="preserve">(Moss </w:t>
      </w:r>
      <w:r w:rsidR="000D7D89" w:rsidRPr="000D7D89">
        <w:rPr>
          <w:i/>
        </w:rPr>
        <w:t>et al.</w:t>
      </w:r>
      <w:r w:rsidRPr="00C825D3">
        <w:t>, 2011)</w:t>
      </w:r>
      <w:r>
        <w:fldChar w:fldCharType="end"/>
      </w:r>
      <w:r w:rsidRPr="00E13B98">
        <w:t xml:space="preserve">. Such legacy effects, i.e. phosphorous accumulation in sediments, have recently been observed in the River Thames (UK) where algal blooms still occur in most years, controlled by light and water temperature </w:t>
      </w:r>
      <w:r w:rsidRPr="00E13B98">
        <w:fldChar w:fldCharType="begin" w:fldLock="1"/>
      </w:r>
      <w:r>
        <w:instrText>ADDIN CSL_CITATION { "citationItems" : [ { "id" : "ITEM-1", "itemData" : { "DOI" : "10.1016/j.scitotenv.2016.06.239", "ISSN" : "00489697", "author" : [ { "dropping-particle" : "", "family" : "Bowes", "given" : "M.J.", "non-dropping-particle" : "", "parse-names" : false, "suffix" : "" }, { "dropping-particle" : "", "family" : "Loewenthal", "given" : "M.", "non-dropping-particle" : "", "parse-names" : false, "suffix" : "" }, { "dropping-particle" : "", "family" : "Read", "given" : "D.S.", "non-dropping-particle" : "", "parse-names" : false, "suffix" : "" }, { "dropping-particle" : "", "family" : "Hutchins", "given" : "M.G.", "non-dropping-particle" : "", "parse-names" : false, "suffix" : "" }, { "dropping-particle" : "", "family" : "Prudhomme", "given" : "C.", "non-dropping-particle" : "", "parse-names" : false, "suffix" : "" }, { "dropping-particle" : "", "family" : "Armstrong", "given" : "L.K.", "non-dropping-particle" : "", "parse-names" : false, "suffix" : "" }, { "dropping-particle" : "", "family" : "Harman", "given" : "S.A.", "non-dropping-particle" : "", "parse-names" : false, "suffix" : "" }, { "dropping-particle" : "", "family" : "Wickham", "given" : "H.D.", "non-dropping-particle" : "", "parse-names" : false, "suffix" : "" }, { "dropping-particle" : "", "family" : "Gozzard", "given" : "E.", "non-dropping-particle" : "", "parse-names" : false, "suffix" : "" }, { "dropping-particle" : "", "family" : "Carvalho", "given" : "L.", "non-dropping-particle" : "", "parse-names" : false, "suffix" : "" } ], "container-title" : "Science of The Total Environment", "id" : "ITEM-1", "issued" : { "date-parts" : [ [ "2016", "11", "1" ] ] }, "page" : "1489-1499", "publisher" : "Elsevier", "title" : "Identifying multiple stressor controls on phytoplankton dynamics in the River Thames (UK) using high-frequency water quality data", "type" : "article-journal", "volume" : "569-570" }, "uris" : [ "http://www.mendeley.com/documents/?uuid=6f4d9f53-b53f-392a-956c-4d0745b4814a" ] } ], "mendeley" : { "formattedCitation" : "(Bowes et al., 2016)", "plainTextFormattedCitation" : "(Bowes et al., 2016)", "previouslyFormattedCitation" : "(Bowes et al., 2016)" }, "properties" : {  }, "schema" : "https://github.com/citation-style-language/schema/raw/master/csl-citation.json" }</w:instrText>
      </w:r>
      <w:r w:rsidRPr="00E13B98">
        <w:fldChar w:fldCharType="separate"/>
      </w:r>
      <w:r w:rsidRPr="00E13B98">
        <w:t xml:space="preserve">(Bowes </w:t>
      </w:r>
      <w:r w:rsidR="000D7D89" w:rsidRPr="000D7D89">
        <w:rPr>
          <w:i/>
        </w:rPr>
        <w:t>et al.</w:t>
      </w:r>
      <w:r w:rsidRPr="00E13B98">
        <w:t>, 2016)</w:t>
      </w:r>
      <w:r w:rsidRPr="00E13B98">
        <w:fldChar w:fldCharType="end"/>
      </w:r>
      <w:r w:rsidRPr="00E13B98">
        <w:t>.</w:t>
      </w:r>
    </w:p>
    <w:p w14:paraId="71474A3E" w14:textId="14F71A7C" w:rsidR="0048205B" w:rsidRDefault="0048205B" w:rsidP="008D7FCE">
      <w:r w:rsidRPr="00E13B98">
        <w:t xml:space="preserve">A meta-analysis found that phosphorous limitation of primary production is as strong as nitrogen limitation and is not confined to freshwater ecosystems and tropical forests as previously believed </w:t>
      </w:r>
      <w:r>
        <w:fldChar w:fldCharType="begin" w:fldLock="1"/>
      </w:r>
      <w:r>
        <w:instrText>ADDIN CSL_CITATION { "citationItems" : [ { "id" : "ITEM-1", "itemData" : { "DOI" : "10.1111/j.1461-0248.2007.01113.x", "ISBN" : "1461-023X", "ISSN" : "1461023X", "PMID" : "17922835", "abstract" : "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 "author" : [ { "dropping-particle" : "", "family" : "Elser", "given" : "James J.", "non-dropping-particle" : "", "parse-names" : false, "suffix" : "" }, { "dropping-particle" : "", "family" : "Bracken", "given" : "Matthew E S", "non-dropping-particle" : "", "parse-names" : false, "suffix" : "" }, { "dropping-particle" : "", "family" : "Cleland", "given" : "Elsa E.", "non-dropping-particle" : "", "parse-names" : false, "suffix" : "" }, { "dropping-particle" : "", "family" : "Gruner", "given" : "Daniel S.", "non-dropping-particle" : "", "parse-names" : false, "suffix" : "" }, { "dropping-particle" : "", "family" : "Harpole", "given" : "W. Stanley", "non-dropping-particle" : "", "parse-names" : false, "suffix" : "" }, { "dropping-particle" : "", "family" : "Hillebrand", "given" : "Helmut", "non-dropping-particle" : "", "parse-names" : false, "suffix" : "" }, { "dropping-particle" : "", "family" : "Ngai", "given" : "Jacqueline T.", "non-dropping-particle" : "", "parse-names" : false, "suffix" : "" }, { "dropping-particle" : "", "family" : "Seabloom", "given" : "Eric W.", "non-dropping-particle" : "", "parse-names" : false, "suffix" : "" }, { "dropping-particle" : "", "family" : "Shurin", "given" : "Jonathan B.", "non-dropping-particle" : "", "parse-names" : false, "suffix" : "" }, { "dropping-particle" : "", "family" : "Smith", "given" : "Jennifer E.", "non-dropping-particle" : "", "parse-names" : false, "suffix" : "" } ], "container-title" : "Ecology Letters", "id" : "ITEM-1", "issue" : "12", "issued" : { "date-parts" : [ [ "2007", "12" ] ] }, "page" : "1135-1142", "title" : "Global analysis of nitrogen and phosphorus limitation of primary producers in freshwater, marine and terrestrial ecosystems", "type" : "article-journal", "volume" : "10" }, "uris" : [ "http://www.mendeley.com/documents/?uuid=8612e1dc-e166-4d6c-a220-4109e71d88c7" ] } ], "mendeley" : { "formattedCitation" : "(Elser et al., 2007)", "plainTextFormattedCitation" : "(Elser et al., 2007)", "previouslyFormattedCitation" : "(Elser et al., 2007)" }, "properties" : {  }, "schema" : "https://github.com/citation-style-language/schema/raw/master/csl-citation.json" }</w:instrText>
      </w:r>
      <w:r>
        <w:fldChar w:fldCharType="separate"/>
      </w:r>
      <w:r w:rsidRPr="001707CF">
        <w:t xml:space="preserve">(Elser </w:t>
      </w:r>
      <w:r w:rsidR="000D7D89" w:rsidRPr="000D7D89">
        <w:rPr>
          <w:i/>
        </w:rPr>
        <w:t>et al.</w:t>
      </w:r>
      <w:r w:rsidRPr="001707CF">
        <w:t>, 2007)</w:t>
      </w:r>
      <w:r>
        <w:fldChar w:fldCharType="end"/>
      </w:r>
      <w:r w:rsidRPr="00E13B98">
        <w:t>. A study of more than 500 unfertili</w:t>
      </w:r>
      <w:r>
        <w:t>z</w:t>
      </w:r>
      <w:r w:rsidRPr="00E13B98">
        <w:t xml:space="preserve">ed grasslands in five countries in Western Europe found a significant negative effect of soil phosphorous on plant species richness, mainly in acidic grasslands </w:t>
      </w:r>
      <w:r>
        <w:fldChar w:fldCharType="begin" w:fldLock="1"/>
      </w:r>
      <w:r>
        <w:instrText>ADDIN CSL_CITATION { "citationItems" : [ { "id" : "ITEM-1", "itemData" : { "DOI" : "10.1111/gcb.12650", "ISBN" : "1365-2486", "ISSN" : "13652486", "PMID" : "24895112", "abstract" : "... On the basis of a dataset covering 501 grassland plots throughout Europe, we demonstrate that, independent of the level of atmospheric nitrogen deposition and soil acidity, plant species richness was consistently negatively related to soil phosphorus. We also identified thresholds in soil phosphorus above which biodiversity appears to remain at a constant low level. Our results indicate that nutrient management policies biased toward reducing nitrogen pollution will fail to preserve biodiversity. As soil phosphorus is known to be extremely persistent and we found no evidence for a critical threshold below which no environmental harm is expected, we suggest that agro-environmental schemes should include grasslands that are permanently free from phosphorus fertilization. we highlight the need to develop a global perspective regarding the effects of phosphorus pollution on terrestrial biodiversity. Noteworthy in this context is that the negative impact of soil phosphorus on biodiversity, may not be exclusively restricted to Europe. Indeed, two studies indicated that plant species richness and the occurrence of characteristic plant species is restricted by high soil phosphorus in both Australian savanna and in Northeast American pastures (Tracy &amp; Sanderson 2000, Dorrough &amp; Scroggie, 2008). Finally, based on the long term enhanced soil phosphorus following fertilization and the lack of a critical threshold below which no environmental harm is expected, we strongly advocate that agro-environmental schemes should include grasslands permanently free from phosphorus fertilization.", "author" : [ { "dropping-particle" : "", "family" : "Ceulemans", "given" : "Tobias", "non-dropping-particle" : "", "parse-names" : false, "suffix" : "" }, { "dropping-particle" : "", "family" : "Stevens", "given" : "Carly J.", "non-dropping-particle" : "", "parse-names" : false, "suffix" : "" }, { "dropping-particle" : "", "family" : "Duchateau", "given" : "Luc", "non-dropping-particle" : "", "parse-names" : false, "suffix" : "" }, { "dropping-particle" : "", "family" : "Jacquemyn", "given" : "Hans", "non-dropping-particle" : "", "parse-names" : false, "suffix" : "" }, { "dropping-particle" : "", "family" : "Gowing", "given" : "David J.G.", "non-dropping-particle" : "", "parse-names" : false, "suffix" : "" }, { "dropping-particle" : "", "family" : "Merckx", "given" : "Roel", "non-dropping-particle" : "", "parse-names" : false, "suffix" : "" }, { "dropping-particle" : "", "family" : "Wallace", "given" : "Hilary", "non-dropping-particle" : "", "parse-names" : false, "suffix" : "" }, { "dropping-particle" : "", "family" : "Rooijen", "given" : "Nils", "non-dropping-particle" : "van", "parse-names" : false, "suffix" : "" }, { "dropping-particle" : "", "family" : "Goethem", "given" : "Thomas", "non-dropping-particle" : "", "parse-names" : false, "suffix" : "" }, { "dropping-particle" : "", "family" : "Bobbink", "given" : "Roland", "non-dropping-particle" : "", "parse-names" : false, "suffix" : "" }, { "dropping-particle" : "", "family" : "Dorland", "given" : "Edu", "non-dropping-particle" : "", "parse-names" : false, "suffix" : "" }, { "dropping-particle" : "", "family" : "Gaudnik", "given" : "Cassandre", "non-dropping-particle" : "", "parse-names" : false, "suffix" : "" }, { "dropping-particle" : "", "family" : "Alard", "given" : "Didier", "non-dropping-particle" : "", "parse-names" : false, "suffix" : "" }, { "dropping-particle" : "", "family" : "Corcket", "given" : "Emmanuel", "non-dropping-particle" : "", "parse-names" : false, "suffix" : "" }, { "dropping-particle" : "", "family" : "Muller", "given" : "Serge", "non-dropping-particle" : "", "parse-names" : false, "suffix" : "" }, { "dropping-particle" : "", "family" : "Dise", "given" : "Nancy B.", "non-dropping-particle" : "", "parse-names" : false, "suffix" : "" }, { "dropping-particle" : "", "family" : "Dupr\u00e9", "given" : "Cecilia", "non-dropping-particle" : "", "parse-names" : false, "suffix" : "" }, { "dropping-particle" : "", "family" : "Diekmann", "given" : "Martin", "non-dropping-particle" : "", "parse-names" : false, "suffix" : "" }, { "dropping-particle" : "", "family" : "Honnay", "given" : "Olivier", "non-dropping-particle" : "", "parse-names" : false, "suffix" : "" } ], "container-title" : "Global Change Biology", "id" : "ITEM-1", "issue" : "12", "issued" : { "date-parts" : [ [ "2014", "12", "1" ] ] }, "page" : "3814-3822", "title" : "Soil phosphorus constrains biodiversity across European grasslands", "type" : "article-journal", "volume" : "20" }, "uris" : [ "http://www.mendeley.com/documents/?uuid=508eca0e-878f-451d-9011-d159c004e6b3" ] } ], "mendeley" : { "formattedCitation" : "(Ceulemans et al., 2014)", "plainTextFormattedCitation" : "(Ceulemans et al., 2014)", "previouslyFormattedCitation" : "(Ceulemans et al., 2014)" }, "properties" : {  }, "schema" : "https://github.com/citation-style-language/schema/raw/master/csl-citation.json" }</w:instrText>
      </w:r>
      <w:r>
        <w:fldChar w:fldCharType="separate"/>
      </w:r>
      <w:r w:rsidRPr="001707CF">
        <w:t xml:space="preserve">(Ceulemans </w:t>
      </w:r>
      <w:r w:rsidR="000D7D89" w:rsidRPr="000D7D89">
        <w:rPr>
          <w:i/>
        </w:rPr>
        <w:t>et al.</w:t>
      </w:r>
      <w:r w:rsidRPr="001707CF">
        <w:t>, 2014)</w:t>
      </w:r>
      <w:r>
        <w:fldChar w:fldCharType="end"/>
      </w:r>
      <w:r w:rsidRPr="00E13B98">
        <w:t>. Species richness decreased until a threshold value (104-130 mg P/kg soil depending on grassland type), indicating that species loss is fastest at low phosphorous concentrations (</w:t>
      </w:r>
      <w:r w:rsidR="00F3202B" w:rsidRPr="00F3202B">
        <w:rPr>
          <w:b/>
        </w:rPr>
        <w:t>Figure 4.46</w:t>
      </w:r>
      <w:r w:rsidRPr="00E13B98">
        <w:t>).</w:t>
      </w:r>
      <w:bookmarkStart w:id="1403" w:name="_Ref496544405"/>
    </w:p>
    <w:bookmarkEnd w:id="1403"/>
    <w:p w14:paraId="3BAD83CE" w14:textId="4CDC4B98" w:rsidR="008D7FCE" w:rsidRPr="008D7FCE" w:rsidRDefault="008D7FCE" w:rsidP="008D7FCE">
      <w:pPr>
        <w:rPr>
          <w:lang w:val="en-US"/>
        </w:rPr>
      </w:pPr>
      <w:r>
        <w:rPr>
          <w:lang w:eastAsia="en-GB"/>
        </w:rPr>
        <w:lastRenderedPageBreak/>
        <w:drawing>
          <wp:inline distT="0" distB="0" distL="0" distR="0" wp14:anchorId="3A4CE1DB" wp14:editId="37B174CD">
            <wp:extent cx="5759450" cy="36093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8"/>
                    <a:stretch>
                      <a:fillRect/>
                    </a:stretch>
                  </pic:blipFill>
                  <pic:spPr>
                    <a:xfrm>
                      <a:off x="0" y="0"/>
                      <a:ext cx="5759450" cy="3609340"/>
                    </a:xfrm>
                    <a:prstGeom prst="rect">
                      <a:avLst/>
                    </a:prstGeom>
                  </pic:spPr>
                </pic:pic>
              </a:graphicData>
            </a:graphic>
          </wp:inline>
        </w:drawing>
      </w:r>
    </w:p>
    <w:p w14:paraId="0A6586E9" w14:textId="77777777" w:rsidR="0048205B" w:rsidRPr="00E13B98" w:rsidRDefault="0048205B" w:rsidP="00AE389F"/>
    <w:p w14:paraId="73F5418D" w14:textId="77777777" w:rsidR="0048205B" w:rsidRPr="00E13B98" w:rsidRDefault="0048205B" w:rsidP="001F0516">
      <w:pPr>
        <w:pStyle w:val="Heading4"/>
      </w:pPr>
      <w:bookmarkStart w:id="1404" w:name="_Toc519514795"/>
      <w:r w:rsidRPr="00E13B98">
        <w:t>Trends in nutrient pollution</w:t>
      </w:r>
      <w:bookmarkEnd w:id="1404"/>
    </w:p>
    <w:p w14:paraId="22E0C52C" w14:textId="6AD6E642" w:rsidR="0048205B" w:rsidRPr="00E13B98" w:rsidRDefault="0048205B" w:rsidP="00AE389F">
      <w:r w:rsidRPr="00E13B98">
        <w:t xml:space="preserve">Between 1980 and 2011, </w:t>
      </w:r>
      <w:r w:rsidRPr="00E13B98">
        <w:rPr>
          <w:lang w:eastAsia="de-DE"/>
        </w:rPr>
        <w:t>NO</w:t>
      </w:r>
      <w:r w:rsidRPr="00E13B98">
        <w:rPr>
          <w:vertAlign w:val="subscript"/>
          <w:lang w:eastAsia="de-DE"/>
        </w:rPr>
        <w:t xml:space="preserve">X </w:t>
      </w:r>
      <w:r w:rsidRPr="00E13B98">
        <w:t>and NH</w:t>
      </w:r>
      <w:r w:rsidRPr="00E13B98">
        <w:rPr>
          <w:vertAlign w:val="subscript"/>
        </w:rPr>
        <w:t>3</w:t>
      </w:r>
      <w:r w:rsidRPr="00E13B98">
        <w:t xml:space="preserve"> emissions in the European Union declined by 49% and 18%, respectively </w:t>
      </w:r>
      <w:r>
        <w:fldChar w:fldCharType="begin" w:fldLock="1"/>
      </w:r>
      <w:r>
        <w:instrText>ADDIN CSL_CITATION { "citationItems" : [ { "id" : "ITEM-1", "itemData" : { "DOI" : "10.1136/bmj.39304.389433.AD", "ISBN" : "9789292134631", "ISSN" : "1756-1833", "PMID" : "17703007", "abstract" : "The general public, especially patients with upper or lower respiratory symptoms, is aware from media reports that adverse respiratory effects can occur from air pollution. It is important for the allergist to have a current knowledge of the potential health effects of air pollution and how they might affect their patients to advise them accordingly. Specifically, the allergist-clinical immunologist should be keenly aware that both gaseous and particulate outdoor pollutants might aggravate or enhance the underlying pathophysiology of both the upper and lower airways. Epidemiologic and laboratory exposure research studies investigating the health effects of outdoor air pollution each have advantages and disadvantages. Epidemiologic studies can show statistical associations between levels of individual or combined air pollutants and outcomes, such as rates of asthma, emergency visits for asthma, or hospital admissions, but cannot prove a causative role. Human exposure studies, animal models, and tissue or cellular studies provide further information on mechanisms of response but also have inherent limitations. The aim of this rostrum is to review the relevant publications that provide the appropriate context for assessing the risks of air pollution relative to other more modifiable environmental factors in patients with allergic airways disease.", "author" : [ { "dropping-particle" : "", "family" : "EEA", "given" : "", "non-dropping-particle" : "", "parse-names" : false, "suffix" : "" } ], "container-title" : "EEA Technical report", "id" : "ITEM-1", "issued" : { "date-parts" : [ [ "2014" ] ] }, "title" : "Effects of air pollution on European ecosystems: Past and future exposure of European freshwater and terrestrial habitats to acidifying and eutrophying air pollutants", "type" : "book" }, "uris" : [ "http://www.mendeley.com/documents/?uuid=09452669-4346-48b2-9897-fdae3c1f6c16" ] } ], "mendeley" : { "formattedCitation" : "(EEA, 2014b)", "plainTextFormattedCitation" : "(EEA, 2014b)", "previouslyFormattedCitation" : "(EEA, 2014b)" }, "properties" : {  }, "schema" : "https://github.com/citation-style-language/schema/raw/master/csl-citation.json" }</w:instrText>
      </w:r>
      <w:r>
        <w:fldChar w:fldCharType="separate"/>
      </w:r>
      <w:r w:rsidRPr="00CA4068">
        <w:t>(EEA, 2014b)</w:t>
      </w:r>
      <w:r>
        <w:fldChar w:fldCharType="end"/>
      </w:r>
      <w:r w:rsidRPr="00E13B98">
        <w:t>. 94 % of NH</w:t>
      </w:r>
      <w:r w:rsidRPr="00E13B98">
        <w:rPr>
          <w:vertAlign w:val="subscript"/>
        </w:rPr>
        <w:t xml:space="preserve">3 </w:t>
      </w:r>
      <w:r w:rsidRPr="00E13B98">
        <w:t xml:space="preserve">emissions come from agriculture </w:t>
      </w:r>
      <w:r>
        <w:fldChar w:fldCharType="begin" w:fldLock="1"/>
      </w:r>
      <w:r>
        <w:instrText>ADDIN CSL_CITATION { "citationItems" : [ { "id" : "ITEM-1", "itemData" : { "DOI" : "10.2800/413142", "ISBN" : "9789292138240", "ISSN" : "1977-8449", "abstract" : "This report presents an updated overview and analysis of air quality in Europe. It is focused on the air quality state in 2014 and the development from 2000 to 2014. It reviews progress towards meeting the requirements of the air quality directives. An overview of the latest findings and estimates of the trends in concentrations, the effects of air pollution on health and its impacts on ecosystems are also given.", "author" : [ { "dropping-particle" : "", "family" : "EEA", "given" : "", "non-dropping-particle" : "", "parse-names" : false, "suffix" : "" } ], "container-title" : "EEA Report", "id" : "ITEM-1", "issue" : "28", "issued" : { "date-parts" : [ [ "2016" ] ] }, "title" : "Air quality in Europe \u2014 2016 report", "type" : "book" }, "uris" : [ "http://www.mendeley.com/documents/?uuid=e9313f48-cdd7-42f8-926a-946520b5b320" ] } ], "mendeley" : { "formattedCitation" : "(EEA, 2016a)", "plainTextFormattedCitation" : "(EEA, 2016a)", "previouslyFormattedCitation" : "(EEA, 2016a)" }, "properties" : {  }, "schema" : "https://github.com/citation-style-language/schema/raw/master/csl-citation.json" }</w:instrText>
      </w:r>
      <w:r>
        <w:fldChar w:fldCharType="separate"/>
      </w:r>
      <w:r w:rsidRPr="00CA4068">
        <w:t>(EEA, 2016a)</w:t>
      </w:r>
      <w:r>
        <w:fldChar w:fldCharType="end"/>
      </w:r>
      <w:r w:rsidRPr="00E13B98">
        <w:t xml:space="preserve">. However, while </w:t>
      </w:r>
      <w:r w:rsidRPr="00E13B98">
        <w:rPr>
          <w:lang w:eastAsia="de-DE"/>
        </w:rPr>
        <w:t>NO</w:t>
      </w:r>
      <w:r w:rsidRPr="00E13B98">
        <w:rPr>
          <w:vertAlign w:val="subscript"/>
          <w:lang w:eastAsia="de-DE"/>
        </w:rPr>
        <w:t>X</w:t>
      </w:r>
      <w:r w:rsidRPr="00E13B98">
        <w:t xml:space="preserve"> continues to decrease, NH</w:t>
      </w:r>
      <w:r w:rsidRPr="00E13B98">
        <w:rPr>
          <w:vertAlign w:val="subscript"/>
        </w:rPr>
        <w:t xml:space="preserve">3 </w:t>
      </w:r>
      <w:r w:rsidRPr="00E13B98">
        <w:t>emissions in Western Europe have stabili</w:t>
      </w:r>
      <w:r>
        <w:t>z</w:t>
      </w:r>
      <w:r w:rsidRPr="00E13B98">
        <w:t xml:space="preserve">ed with even slight increases in recent years </w:t>
      </w:r>
      <w:r>
        <w:fldChar w:fldCharType="begin" w:fldLock="1"/>
      </w:r>
      <w:r>
        <w:instrText>ADDIN CSL_CITATION { "citationItems" : [ { "id" : "ITEM-1", "itemData" : { "DOI" : "10.2800/413142", "ISBN" : "9789292138240", "ISSN" : "1977-8449", "abstract" : "This report presents an updated overview and analysis of air quality in Europe. It is focused on the air quality state in 2014 and the development from 2000 to 2014. It reviews progress towards meeting the requirements of the air quality directives. An overview of the latest findings and estimates of the trends in concentrations, the effects of air pollution on health and its impacts on ecosystems are also given.", "author" : [ { "dropping-particle" : "", "family" : "EEA", "given" : "", "non-dropping-particle" : "", "parse-names" : false, "suffix" : "" } ], "container-title" : "EEA Report", "id" : "ITEM-1", "issue" : "28", "issued" : { "date-parts" : [ [ "2016" ] ] }, "title" : "Air quality in Europe \u2014 2016 report", "type" : "book" }, "uris" : [ "http://www.mendeley.com/documents/?uuid=e9313f48-cdd7-42f8-926a-946520b5b320" ] } ], "mendeley" : { "formattedCitation" : "(EEA, 2016a)", "plainTextFormattedCitation" : "(EEA, 2016a)", "previouslyFormattedCitation" : "(EEA, 2016a)" }, "properties" : {  }, "schema" : "https://github.com/citation-style-language/schema/raw/master/csl-citation.json" }</w:instrText>
      </w:r>
      <w:r>
        <w:fldChar w:fldCharType="separate"/>
      </w:r>
      <w:r w:rsidRPr="00CA4068">
        <w:t>(EEA, 2016a)</w:t>
      </w:r>
      <w:r>
        <w:fldChar w:fldCharType="end"/>
      </w:r>
      <w:r w:rsidRPr="00E13B98">
        <w:t xml:space="preserve"> (see also </w:t>
      </w:r>
      <w:r w:rsidR="00F3202B" w:rsidRPr="00F3202B">
        <w:rPr>
          <w:b/>
        </w:rPr>
        <w:t>Figure 4.49</w:t>
      </w:r>
      <w:r w:rsidRPr="00E13B98">
        <w:t xml:space="preserve"> under Acidification). For Western and Central Europe (EEA-39), </w:t>
      </w:r>
      <w:r w:rsidRPr="00E13B98">
        <w:rPr>
          <w:lang w:eastAsia="de-DE"/>
        </w:rPr>
        <w:t>NO</w:t>
      </w:r>
      <w:r w:rsidRPr="00E13B98">
        <w:rPr>
          <w:vertAlign w:val="subscript"/>
          <w:lang w:eastAsia="de-DE"/>
        </w:rPr>
        <w:t xml:space="preserve">X </w:t>
      </w:r>
      <w:r w:rsidRPr="00E13B98">
        <w:t>emissions are projected to further decrease in future years while NH</w:t>
      </w:r>
      <w:r w:rsidRPr="00E13B98">
        <w:rPr>
          <w:vertAlign w:val="subscript"/>
        </w:rPr>
        <w:t xml:space="preserve">3 </w:t>
      </w:r>
      <w:r w:rsidRPr="00E13B98">
        <w:t xml:space="preserve">emissions will stay approximately constant until 2020 </w:t>
      </w:r>
      <w:r>
        <w:fldChar w:fldCharType="begin" w:fldLock="1"/>
      </w:r>
      <w:r>
        <w:instrText>ADDIN CSL_CITATION { "citationItems" : [ { "id" : "ITEM-1", "itemData" : { "DOI" : "10.2800/413142", "ISBN" : "9789292138240", "ISSN" : "1977-8449", "abstract" : "This report presents an updated overview and analysis of air quality in Europe. It is focused on the air quality state in 2014 and the development from 2000 to 2014. It reviews progress towards meeting the requirements of the air quality directives. An overview of the latest findings and estimates of the trends in concentrations, the effects of air pollution on health and its impacts on ecosystems are also given.", "author" : [ { "dropping-particle" : "", "family" : "EEA", "given" : "", "non-dropping-particle" : "", "parse-names" : false, "suffix" : "" } ], "container-title" : "EEA Report", "id" : "ITEM-1", "issue" : "28", "issued" : { "date-parts" : [ [ "2016" ] ] }, "title" : "Air quality in Europe \u2014 2016 report", "type" : "book" }, "uris" : [ "http://www.mendeley.com/documents/?uuid=e9313f48-cdd7-42f8-926a-946520b5b320" ] } ], "mendeley" : { "formattedCitation" : "(EEA, 2016a)", "plainTextFormattedCitation" : "(EEA, 2016a)", "previouslyFormattedCitation" : "(EEA, 2016a)" }, "properties" : {  }, "schema" : "https://github.com/citation-style-language/schema/raw/master/csl-citation.json" }</w:instrText>
      </w:r>
      <w:r>
        <w:fldChar w:fldCharType="separate"/>
      </w:r>
      <w:r w:rsidRPr="00CA4068">
        <w:t>(EEA, 2016a)</w:t>
      </w:r>
      <w:r>
        <w:fldChar w:fldCharType="end"/>
      </w:r>
      <w:r w:rsidRPr="00E13B98">
        <w:t>. Some uncertainty prevails, for example Turkey reported a doubling of NH</w:t>
      </w:r>
      <w:r w:rsidRPr="00E13B98">
        <w:rPr>
          <w:vertAlign w:val="subscript"/>
        </w:rPr>
        <w:t xml:space="preserve">3 </w:t>
      </w:r>
      <w:r w:rsidRPr="00E13B98">
        <w:t xml:space="preserve">emissions between 2012 and 2013; the level was kept for 2014 </w:t>
      </w:r>
      <w:r>
        <w:fldChar w:fldCharType="begin" w:fldLock="1"/>
      </w:r>
      <w:r>
        <w:instrText>ADDIN CSL_CITATION { "citationItems" : [ { "id" : "ITEM-1", "itemData" : { "DOI" : "10.2800/413142", "ISBN" : "9789292138240", "ISSN" : "1977-8449", "abstract" : "This report presents an updated overview and analysis of air quality in Europe. It is focused on the air quality state in 2014 and the development from 2000 to 2014. It reviews progress towards meeting the requirements of the air quality directives. An overview of the latest findings and estimates of the trends in concentrations, the effects of air pollution on health and its impacts on ecosystems are also given.", "author" : [ { "dropping-particle" : "", "family" : "EEA", "given" : "", "non-dropping-particle" : "", "parse-names" : false, "suffix" : "" } ], "container-title" : "EEA Report", "id" : "ITEM-1", "issue" : "28", "issued" : { "date-parts" : [ [ "2016" ] ] }, "title" : "Air quality in Europe \u2014 2016 report", "type" : "book" }, "uris" : [ "http://www.mendeley.com/documents/?uuid=e9313f48-cdd7-42f8-926a-946520b5b320" ] } ], "mendeley" : { "formattedCitation" : "(EEA, 2016a)", "plainTextFormattedCitation" : "(EEA, 2016a)", "previouslyFormattedCitation" : "(EEA, 2016a)" }, "properties" : {  }, "schema" : "https://github.com/citation-style-language/schema/raw/master/csl-citation.json" }</w:instrText>
      </w:r>
      <w:r>
        <w:fldChar w:fldCharType="separate"/>
      </w:r>
      <w:r w:rsidRPr="00CA4068">
        <w:t>(EEA, 2016a)</w:t>
      </w:r>
      <w:r>
        <w:fldChar w:fldCharType="end"/>
      </w:r>
      <w:r>
        <w:t>.</w:t>
      </w:r>
    </w:p>
    <w:p w14:paraId="23F8E1B5" w14:textId="77777777" w:rsidR="0048205B" w:rsidRPr="00E674D9" w:rsidRDefault="0048205B" w:rsidP="00AE389F">
      <w:pPr>
        <w:rPr>
          <w:lang w:val="en-US"/>
        </w:rPr>
      </w:pPr>
      <w:r w:rsidRPr="00E13B98">
        <w:t xml:space="preserve">The average nitrogen deposition rate in the region is </w:t>
      </w:r>
      <w:r>
        <w:t>about 5</w:t>
      </w:r>
      <w:r w:rsidRPr="00E13B98">
        <w:t xml:space="preserve"> kg/ha/yr, in contrast to a background rate of 0.5 kg/ha/yr or less </w:t>
      </w:r>
      <w:r>
        <w:fldChar w:fldCharType="begin" w:fldLock="1"/>
      </w:r>
      <w:r>
        <w:instrText>ADDIN CSL_CITATION { "citationItems" : [ { "id" : "ITEM-1", "itemData" : { "URL" : "https://www.bipindicators.net/indicators/trends-in-nitrogen-deposition", "author" : [ { "dropping-particle" : "", "family" : "BIP", "given" : "", "non-dropping-particle" : "", "parse-names" : false, "suffix" : "" } ], "id" : "ITEM-1", "issued" : { "date-parts" : [ [ "2016" ] ] }, "title" : "Trends in Nitrogen Deposition", "type" : "webpage" }, "uris" : [ "http://www.mendeley.com/documents/?uuid=3a437536-adec-4645-bfa0-b76b31aca89a" ] } ], "mendeley" : { "formattedCitation" : "(BIP, 2016)", "plainTextFormattedCitation" : "(BIP, 2016)", "previouslyFormattedCitation" : "(BIP, 2016)" }, "properties" : {  }, "schema" : "https://github.com/citation-style-language/schema/raw/master/csl-citation.json" }</w:instrText>
      </w:r>
      <w:r>
        <w:fldChar w:fldCharType="separate"/>
      </w:r>
      <w:r w:rsidRPr="00360B28">
        <w:t>(BIP, 2016)</w:t>
      </w:r>
      <w:r>
        <w:fldChar w:fldCharType="end"/>
      </w:r>
      <w:r>
        <w:rPr>
          <w:lang w:val="en-US"/>
        </w:rPr>
        <w:t xml:space="preserve">. </w:t>
      </w:r>
    </w:p>
    <w:p w14:paraId="1DF7A37D" w14:textId="7FAE168D" w:rsidR="0048205B" w:rsidRPr="00E13B98" w:rsidRDefault="0048205B" w:rsidP="00AE389F">
      <w:r w:rsidRPr="00E13B98">
        <w:t xml:space="preserve">The anthropogenic input of phosphorous increased from &lt;0.3 Tg/yr before the industrial revolution to 16 Tg/yr currently </w:t>
      </w:r>
      <w:r>
        <w:fldChar w:fldCharType="begin" w:fldLock="1"/>
      </w:r>
      <w:r>
        <w:instrText>ADDIN CSL_CITATION { "citationItems" : [ { "id" : "ITEM-1", "itemData" : { "DOI" : "10.1111/j.1365-2486.2011.02568.x", "ISBN" : "1354-1013", "ISSN" : "13541013", "PMID" : "69808566", "abstract" : "Human-induced carbon and nitrogen fertilization are generating a strong imbalance with P. This imbalance confers an increasingly important role to P availability and N:P ratio in the Earth's life system, affecting carbon sequestration potential and the structure, function and evolution of the Earth's ecosystems.", "author" : [ { "dropping-particle" : "", "family" : "Pe\u00f1uelas", "given" : "Josep", "non-dropping-particle" : "", "parse-names" : false, "suffix" : "" }, { "dropping-particle" : "", "family" : "Sardans", "given" : "Jordi", "non-dropping-particle" : "", "parse-names" : false, "suffix" : "" }, { "dropping-particle" : "", "family" : "Rivas-ubach", "given" : "Albert", "non-dropping-particle" : "", "parse-names" : false, "suffix" : "" }, { "dropping-particle" : "", "family" : "Janssens", "given" : "Ivan A.", "non-dropping-particle" : "", "parse-names" : false, "suffix" : "" } ], "container-title" : "Global Change Biology", "id" : "ITEM-1", "issue" : "1", "issued" : { "date-parts" : [ [ "2012", "1", "1" ] ] }, "page" : "3-6", "title" : "The human-induced imbalance between C, N and P in Earth's life system", "type" : "article-journal", "volume" : "18" }, "uris" : [ "http://www.mendeley.com/documents/?uuid=50ac2a28-bd42-456c-be5d-1aaba52b2b1d" ] } ], "mendeley" : { "formattedCitation" : "(Pe\u00f1uelas, Sardans, Rivas-ubach, &amp; Janssens, 2012)", "plainTextFormattedCitation" : "(Pe\u00f1uelas, Sardans, Rivas-ubach, &amp; Janssens, 2012)", "previouslyFormattedCitation" : "(Pe\u00f1uelas, Sardans, Rivas-ubach, &amp; Janssens, 2012)" }, "properties" : {  }, "schema" : "https://github.com/citation-style-language/schema/raw/master/csl-citation.json" }</w:instrText>
      </w:r>
      <w:r>
        <w:fldChar w:fldCharType="separate"/>
      </w:r>
      <w:r w:rsidRPr="00733620">
        <w:t>(Peñuelas</w:t>
      </w:r>
      <w:r w:rsidR="0094632B">
        <w:rPr>
          <w:i/>
        </w:rPr>
        <w:t xml:space="preserve"> et al.</w:t>
      </w:r>
      <w:r w:rsidRPr="00733620">
        <w:t>, 2012)</w:t>
      </w:r>
      <w:r>
        <w:fldChar w:fldCharType="end"/>
      </w:r>
      <w:r w:rsidRPr="00E13B98">
        <w:t xml:space="preserve">. Over 50% of the soils studied in Belgium, Netherlands and Sweden had higher phosphorous levels than recommended </w:t>
      </w:r>
      <w:r>
        <w:fldChar w:fldCharType="begin" w:fldLock="1"/>
      </w:r>
      <w:r>
        <w:instrText>ADDIN CSL_CITATION { "citationItems" : [ { "id" : "ITEM-1", "itemData" : { "DOI" : "10.1111/gcb.12650", "ISBN" : "1365-2486", "ISSN" : "13652486", "PMID" : "24895112", "abstract" : "... On the basis of a dataset covering 501 grassland plots throughout Europe, we demonstrate that, independent of the level of atmospheric nitrogen deposition and soil acidity, plant species richness was consistently negatively related to soil phosphorus. We also identified thresholds in soil phosphorus above which biodiversity appears to remain at a constant low level. Our results indicate that nutrient management policies biased toward reducing nitrogen pollution will fail to preserve biodiversity. As soil phosphorus is known to be extremely persistent and we found no evidence for a critical threshold below which no environmental harm is expected, we suggest that agro-environmental schemes should include grasslands that are permanently free from phosphorus fertilization. we highlight the need to develop a global perspective regarding the effects of phosphorus pollution on terrestrial biodiversity. Noteworthy in this context is that the negative impact of soil phosphorus on biodiversity, may not be exclusively restricted to Europe. Indeed, two studies indicated that plant species richness and the occurrence of characteristic plant species is restricted by high soil phosphorus in both Australian savanna and in Northeast American pastures (Tracy &amp; Sanderson 2000, Dorrough &amp; Scroggie, 2008). Finally, based on the long term enhanced soil phosphorus following fertilization and the lack of a critical threshold below which no environmental harm is expected, we strongly advocate that agro-environmental schemes should include grasslands permanently free from phosphorus fertilization.", "author" : [ { "dropping-particle" : "", "family" : "Ceulemans", "given" : "Tobias", "non-dropping-particle" : "", "parse-names" : false, "suffix" : "" }, { "dropping-particle" : "", "family" : "Stevens", "given" : "Carly J.", "non-dropping-particle" : "", "parse-names" : false, "suffix" : "" }, { "dropping-particle" : "", "family" : "Duchateau", "given" : "Luc", "non-dropping-particle" : "", "parse-names" : false, "suffix" : "" }, { "dropping-particle" : "", "family" : "Jacquemyn", "given" : "Hans", "non-dropping-particle" : "", "parse-names" : false, "suffix" : "" }, { "dropping-particle" : "", "family" : "Gowing", "given" : "David J.G.", "non-dropping-particle" : "", "parse-names" : false, "suffix" : "" }, { "dropping-particle" : "", "family" : "Merckx", "given" : "Roel", "non-dropping-particle" : "", "parse-names" : false, "suffix" : "" }, { "dropping-particle" : "", "family" : "Wallace", "given" : "Hilary", "non-dropping-particle" : "", "parse-names" : false, "suffix" : "" }, { "dropping-particle" : "", "family" : "Rooijen", "given" : "Nils", "non-dropping-particle" : "van", "parse-names" : false, "suffix" : "" }, { "dropping-particle" : "", "family" : "Goethem", "given" : "Thomas", "non-dropping-particle" : "", "parse-names" : false, "suffix" : "" }, { "dropping-particle" : "", "family" : "Bobbink", "given" : "Roland", "non-dropping-particle" : "", "parse-names" : false, "suffix" : "" }, { "dropping-particle" : "", "family" : "Dorland", "given" : "Edu", "non-dropping-particle" : "", "parse-names" : false, "suffix" : "" }, { "dropping-particle" : "", "family" : "Gaudnik", "given" : "Cassandre", "non-dropping-particle" : "", "parse-names" : false, "suffix" : "" }, { "dropping-particle" : "", "family" : "Alard", "given" : "Didier", "non-dropping-particle" : "", "parse-names" : false, "suffix" : "" }, { "dropping-particle" : "", "family" : "Corcket", "given" : "Emmanuel", "non-dropping-particle" : "", "parse-names" : false, "suffix" : "" }, { "dropping-particle" : "", "family" : "Muller", "given" : "Serge", "non-dropping-particle" : "", "parse-names" : false, "suffix" : "" }, { "dropping-particle" : "", "family" : "Dise", "given" : "Nancy B.", "non-dropping-particle" : "", "parse-names" : false, "suffix" : "" }, { "dropping-particle" : "", "family" : "Dupr\u00e9", "given" : "Cecilia", "non-dropping-particle" : "", "parse-names" : false, "suffix" : "" }, { "dropping-particle" : "", "family" : "Diekmann", "given" : "Martin", "non-dropping-particle" : "", "parse-names" : false, "suffix" : "" }, { "dropping-particle" : "", "family" : "Honnay", "given" : "Olivier", "non-dropping-particle" : "", "parse-names" : false, "suffix" : "" } ], "container-title" : "Global Change Biology", "id" : "ITEM-1", "issue" : "12", "issued" : { "date-parts" : [ [ "2014", "12", "1" ] ] }, "page" : "3814-3822", "title" : "Soil phosphorus constrains biodiversity across European grasslands", "type" : "article-journal", "volume" : "20" }, "uris" : [ "http://www.mendeley.com/documents/?uuid=508eca0e-878f-451d-9011-d159c004e6b3" ] } ], "mendeley" : { "formattedCitation" : "(Ceulemans et al., 2014)", "plainTextFormattedCitation" : "(Ceulemans et al., 2014)", "previouslyFormattedCitation" : "(Ceulemans et al., 2014)" }, "properties" : {  }, "schema" : "https://github.com/citation-style-language/schema/raw/master/csl-citation.json" }</w:instrText>
      </w:r>
      <w:r>
        <w:fldChar w:fldCharType="separate"/>
      </w:r>
      <w:r w:rsidRPr="00733620">
        <w:t xml:space="preserve">(Ceulemans </w:t>
      </w:r>
      <w:r w:rsidR="000D7D89" w:rsidRPr="000D7D89">
        <w:rPr>
          <w:i/>
        </w:rPr>
        <w:t>et al.</w:t>
      </w:r>
      <w:r w:rsidRPr="00733620">
        <w:t>, 2014)</w:t>
      </w:r>
      <w:r>
        <w:fldChar w:fldCharType="end"/>
      </w:r>
      <w:r w:rsidRPr="00E13B98">
        <w:t>. In contrast, the levels of total-</w:t>
      </w:r>
      <w:r>
        <w:t>phosphorous</w:t>
      </w:r>
      <w:r w:rsidRPr="00E13B98">
        <w:t xml:space="preserve"> decreased markedly in rivers and lakes, mainly due to advances in wastewater treatment (</w:t>
      </w:r>
      <w:r w:rsidR="00F3202B" w:rsidRPr="00F3202B">
        <w:rPr>
          <w:b/>
        </w:rPr>
        <w:t>Figure 4.47</w:t>
      </w:r>
      <w:r w:rsidRPr="00E13B98">
        <w:t>).</w:t>
      </w:r>
    </w:p>
    <w:p w14:paraId="0C717EBE" w14:textId="360128BF" w:rsidR="008D7FCE" w:rsidRPr="008D7FCE" w:rsidRDefault="008D7FCE" w:rsidP="008D7FCE">
      <w:pPr>
        <w:rPr>
          <w:lang w:val="en-US"/>
        </w:rPr>
      </w:pPr>
      <w:r>
        <w:rPr>
          <w:lang w:eastAsia="en-GB"/>
        </w:rPr>
        <w:lastRenderedPageBreak/>
        <w:drawing>
          <wp:inline distT="0" distB="0" distL="0" distR="0" wp14:anchorId="6584F636" wp14:editId="6B4CF9E1">
            <wp:extent cx="5759450" cy="362013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9"/>
                    <a:stretch>
                      <a:fillRect/>
                    </a:stretch>
                  </pic:blipFill>
                  <pic:spPr>
                    <a:xfrm>
                      <a:off x="0" y="0"/>
                      <a:ext cx="5759450" cy="3620135"/>
                    </a:xfrm>
                    <a:prstGeom prst="rect">
                      <a:avLst/>
                    </a:prstGeom>
                  </pic:spPr>
                </pic:pic>
              </a:graphicData>
            </a:graphic>
          </wp:inline>
        </w:drawing>
      </w:r>
    </w:p>
    <w:p w14:paraId="48EEA8DD" w14:textId="4FA92130" w:rsidR="0048205B" w:rsidRPr="00E13B98" w:rsidRDefault="0048205B" w:rsidP="00AE389F">
      <w:r w:rsidRPr="00E13B98">
        <w:t xml:space="preserve">There is little information on changes expected until 2050. However, phosphorous-limited terrestrial ecosystems have lately increased in extent and will continue to do so due to climate change </w:t>
      </w:r>
      <w:r>
        <w:fldChar w:fldCharType="begin" w:fldLock="1"/>
      </w:r>
      <w:r>
        <w:instrText>ADDIN CSL_CITATION { "citationItems" : [ { "id" : "ITEM-1", "itemData" : { "DOI" : "10.1111/j.1365-2486.2011.02568.x", "ISBN" : "1354-1013", "ISSN" : "13541013", "PMID" : "69808566", "abstract" : "Human-induced carbon and nitrogen fertilization are generating a strong imbalance with P. This imbalance confers an increasingly important role to P availability and N:P ratio in the Earth's life system, affecting carbon sequestration potential and the structure, function and evolution of the Earth's ecosystems.", "author" : [ { "dropping-particle" : "", "family" : "Pe\u00f1uelas", "given" : "Josep", "non-dropping-particle" : "", "parse-names" : false, "suffix" : "" }, { "dropping-particle" : "", "family" : "Sardans", "given" : "Jordi", "non-dropping-particle" : "", "parse-names" : false, "suffix" : "" }, { "dropping-particle" : "", "family" : "Rivas-ubach", "given" : "Albert", "non-dropping-particle" : "", "parse-names" : false, "suffix" : "" }, { "dropping-particle" : "", "family" : "Janssens", "given" : "Ivan A.", "non-dropping-particle" : "", "parse-names" : false, "suffix" : "" } ], "container-title" : "Global Change Biology", "id" : "ITEM-1", "issue" : "1", "issued" : { "date-parts" : [ [ "2012", "1", "1" ] ] }, "page" : "3-6", "title" : "The human-induced imbalance between C, N and P in Earth's life system", "type" : "article-journal", "volume" : "18" }, "uris" : [ "http://www.mendeley.com/documents/?uuid=50ac2a28-bd42-456c-be5d-1aaba52b2b1d" ] } ], "mendeley" : { "formattedCitation" : "(Pe\u00f1uelas et al., 2012)", "plainTextFormattedCitation" : "(Pe\u00f1uelas et al., 2012)", "previouslyFormattedCitation" : "(Pe\u00f1uelas et al., 2012)" }, "properties" : {  }, "schema" : "https://github.com/citation-style-language/schema/raw/master/csl-citation.json" }</w:instrText>
      </w:r>
      <w:r>
        <w:fldChar w:fldCharType="separate"/>
      </w:r>
      <w:r w:rsidRPr="00360B28">
        <w:t xml:space="preserve">(Peñuelas </w:t>
      </w:r>
      <w:r w:rsidR="000D7D89" w:rsidRPr="000D7D89">
        <w:rPr>
          <w:i/>
        </w:rPr>
        <w:t>et al.</w:t>
      </w:r>
      <w:r w:rsidRPr="00360B28">
        <w:t>, 2012)</w:t>
      </w:r>
      <w:r>
        <w:fldChar w:fldCharType="end"/>
      </w:r>
      <w:r w:rsidRPr="00E13B98">
        <w:t xml:space="preserve">. </w:t>
      </w:r>
    </w:p>
    <w:p w14:paraId="06D101B4" w14:textId="77777777" w:rsidR="0048205B" w:rsidRPr="00E13B98" w:rsidRDefault="0048205B" w:rsidP="00AE389F">
      <w:pPr>
        <w:rPr>
          <w:highlight w:val="yellow"/>
          <w:lang w:eastAsia="de-DE"/>
        </w:rPr>
      </w:pPr>
    </w:p>
    <w:p w14:paraId="1B3AFA95" w14:textId="77777777" w:rsidR="0048205B" w:rsidRPr="00E13B98" w:rsidRDefault="0048205B" w:rsidP="001F0516">
      <w:pPr>
        <w:pStyle w:val="Heading4"/>
      </w:pPr>
      <w:bookmarkStart w:id="1405" w:name="_Toc519514796"/>
      <w:r w:rsidRPr="00E13B98">
        <w:t>Drivers of nutrient pollution</w:t>
      </w:r>
      <w:bookmarkEnd w:id="1405"/>
    </w:p>
    <w:p w14:paraId="40ABF5B4" w14:textId="77777777" w:rsidR="0048205B" w:rsidRPr="00E13B98" w:rsidRDefault="0048205B" w:rsidP="00AE389F">
      <w:r w:rsidRPr="00E13B98">
        <w:t xml:space="preserve">In Western and Central Europe, nutrient pollution is driven by agricultural land-use change (intensification by increasing manure, fertilization and soil erosion), wastewater (sewage and septic systems), storm water, fossil fuel combustion in transportation and energy production (increasing </w:t>
      </w:r>
      <w:r w:rsidRPr="00E13B98">
        <w:rPr>
          <w:lang w:eastAsia="de-DE"/>
        </w:rPr>
        <w:t>NO</w:t>
      </w:r>
      <w:r w:rsidRPr="00E13B98">
        <w:rPr>
          <w:vertAlign w:val="subscript"/>
          <w:lang w:eastAsia="de-DE"/>
        </w:rPr>
        <w:t>X</w:t>
      </w:r>
      <w:r w:rsidRPr="00E13B98">
        <w:t xml:space="preserve">), and households (gardens, detergents) </w:t>
      </w:r>
      <w:r>
        <w:fldChar w:fldCharType="begin" w:fldLock="1"/>
      </w:r>
      <w:r>
        <w:instrText>ADDIN CSL_CITATION { "citationItems" : [ { "id" : "ITEM-1", "itemData" : { "abstract" : ". . , .", "author" : [ { "dropping-particle" : "", "family" : "EEA", "given" : "", "non-dropping-particle" : "", "parse-names" : false, "suffix" : "" } ], "editor" : [ { "dropping-particle" : "", "family" : "European Environment Agency", "given" : "", "non-dropping-particle" : "", "parse-names" : false, "suffix" : "" } ], "id" : "ITEM-1", "issued" : { "date-parts" : [ [ "2015" ] ] }, "publisher-place" : "Copenhagen, Denmark", "title" : "The European Environment - State and Outlook 2015. Synthesis Report", "type" : "book" }, "uris" : [ "http://www.mendeley.com/documents/?uuid=ece43732-43d7-4820-941b-39484f203065" ] } ], "mendeley" : { "formattedCitation" : "(EEA, 2015c)", "plainTextFormattedCitation" : "(EEA, 2015c)", "previouslyFormattedCitation" : "(EEA, 2015c)" }, "properties" : {  }, "schema" : "https://github.com/citation-style-language/schema/raw/master/csl-citation.json" }</w:instrText>
      </w:r>
      <w:r>
        <w:fldChar w:fldCharType="separate"/>
      </w:r>
      <w:r w:rsidRPr="00F22203">
        <w:t>(EEA, 2015c)</w:t>
      </w:r>
      <w:r>
        <w:fldChar w:fldCharType="end"/>
      </w:r>
      <w:r w:rsidRPr="00E13B98">
        <w:t xml:space="preserve">. </w:t>
      </w:r>
    </w:p>
    <w:p w14:paraId="1FFDD07C" w14:textId="77777777" w:rsidR="0048205B" w:rsidRPr="00E13B98" w:rsidRDefault="0048205B" w:rsidP="00AE389F">
      <w:r w:rsidRPr="00E13B98">
        <w:t xml:space="preserve">Regulations and technological innovation have been effective in reducing </w:t>
      </w:r>
      <w:r w:rsidRPr="00E13B98">
        <w:rPr>
          <w:lang w:eastAsia="de-DE"/>
        </w:rPr>
        <w:t>NO</w:t>
      </w:r>
      <w:r w:rsidRPr="00E13B98">
        <w:rPr>
          <w:vertAlign w:val="subscript"/>
          <w:lang w:eastAsia="de-DE"/>
        </w:rPr>
        <w:t>X</w:t>
      </w:r>
      <w:r w:rsidRPr="00E13B98">
        <w:t xml:space="preserve"> and, except in recent years, NH</w:t>
      </w:r>
      <w:r w:rsidRPr="00E13B98">
        <w:rPr>
          <w:vertAlign w:val="subscript"/>
        </w:rPr>
        <w:t>3</w:t>
      </w:r>
      <w:r w:rsidRPr="00E13B98">
        <w:t>. These decreases are mainly due to policies that enforced measures in transportation (catalytic converters and fuel switching), plant improvement (e.g., flue-gas abatement techniques) in the energy and production industries, and the Nitrate Directive in agriculture reducing the use of fertilizer. The emissions of N</w:t>
      </w:r>
      <w:r w:rsidRPr="00E13B98">
        <w:rPr>
          <w:vertAlign w:val="subscript"/>
        </w:rPr>
        <w:t>2</w:t>
      </w:r>
      <w:r w:rsidRPr="00E13B98">
        <w:t xml:space="preserve">O decreased by 38% mainly due to the measures of the </w:t>
      </w:r>
      <w:r>
        <w:t>European Union</w:t>
      </w:r>
      <w:r w:rsidRPr="00E13B98">
        <w:t xml:space="preserve"> Nitrate Directive, the Common Agriculture Policy (CAP), and the Land-fill Waste Directive </w:t>
      </w:r>
      <w:r>
        <w:fldChar w:fldCharType="begin" w:fldLock="1"/>
      </w:r>
      <w:r>
        <w:instrText>ADDIN CSL_CITATION { "citationItems" : [ { "id" : "ITEM-1", "itemData" : { "author" : [ { "dropping-particle" : "", "family" : "EEA", "given" : "", "non-dropping-particle" : "", "parse-names" : false, "suffix" : "" } ], "id" : "ITEM-1", "issued" : { "date-parts" : [ [ "2014" ] ] }, "title" : "NEC Directive status report 2013, Reporting by the Member States under Directive 2001/81/EC of the European Parliament and of the Council of 23 October 2001 on national emission ceilings for certain atmospheric pollutants, EEA Technical report No 10/2014,", "type" : "report" }, "uris" : [ "http://www.mendeley.com/documents/?uuid=1666cf80-d024-4038-bf1e-cb29bd4c851d" ] } ], "mendeley" : { "formattedCitation" : "(EEA, 2014c)", "plainTextFormattedCitation" : "(EEA, 2014c)", "previouslyFormattedCitation" : "(EEA, 2014c)" }, "properties" : {  }, "schema" : "https://github.com/citation-style-language/schema/raw/master/csl-citation.json" }</w:instrText>
      </w:r>
      <w:r>
        <w:fldChar w:fldCharType="separate"/>
      </w:r>
      <w:r w:rsidRPr="002C2EB7">
        <w:t>(EEA, 2014c)</w:t>
      </w:r>
      <w:r>
        <w:fldChar w:fldCharType="end"/>
      </w:r>
      <w:r w:rsidRPr="00360B28">
        <w:t>.</w:t>
      </w:r>
      <w:r w:rsidRPr="00E13B98">
        <w:t xml:space="preserve"> </w:t>
      </w:r>
    </w:p>
    <w:p w14:paraId="6733F392" w14:textId="5156F330" w:rsidR="0048205B" w:rsidRPr="00E13B98" w:rsidRDefault="0048205B" w:rsidP="00AE389F">
      <w:r w:rsidRPr="00E13B98">
        <w:t xml:space="preserve">Vegetarianism is a cultural driver with a high potential: a 50% reduction in the consumption of animal products would lead to at least a 10%-reduction in nitrogen pollution in the EU-27 </w:t>
      </w:r>
      <w:r>
        <w:fldChar w:fldCharType="begin" w:fldLock="1"/>
      </w:r>
      <w:r>
        <w:instrText>ADDIN CSL_CITATION { "citationItems" : [ { "id" : "ITEM-1", "itemData" : { "DOI" : "10.1088/1748-9326/10/2/025002", "ISBN" : "1748-9326", "ISSN" : "17489326", "abstract" : "Most global strategies for future food security focus on sustainable intensification of production of food and involve increased use of nitrogen fertilizer and manure. The external costs of current high nitrogen (N) losses from agriculture in the European Union, are 0.3-1.9% of gross domestic product (GDP) in 2008. We explore the potential of sustainable extensification for agriculture in the EU and The Netherlands by analysing cases and scenario studies focusing on reducing N inputs and livestock densities. Benefits of extensification are higher local biodiversity and less environmental pollution and therefore less external costs for society. Extensification also has risks such as a reduction of yields and therewith a decrease of the GDP and farm income and a smaller contribution to the global food production, and potentially an i0ncrease of global demand for land. We demonstrate favourable examples of extensification. Reducing the N fertilization rate for winter wheat in Northwest Europe to 25-30% below current N recommendations accounts for the external N cost, but requires action to compensate for a reduction in crop yield by 10-20%. Dutch dairy and pig farmers changing to less intensive production maintain or even improve farm income by price premiums on their products, and/or by savings on external inputs. A scenario reducing the Dutch pig and poultry sector by 50%, the dairy sector by 20% and synthetic N fertilizer use by 40% lowers annual N pollution costs by 0.2-2.2 billion euro (40%). This benefit compensates for the loss of GDP in the primary sector but not in the supply and processing chain. A 2030 scenario for the EU27 reducing consumption and production of animal products by 50% (demitarean diet) reduces N pollution by 10% and benefits human health. This diet allows the EU27 to become a food exporter, while reducing land demand outside Europe in 2030 by more than 100 million hectares (2%), which more than compensates increased land demand when changing to organic farming. We conclude that in Europe extensification of agriculture is sustainable when combined with adjusted diets and externalization of environmental costs to food prices.", "author" : [ { "dropping-particle" : "", "family" : "Grinsven", "given" : "Hans J.M.", "non-dropping-particle" : "Van", "parse-names" : false, "suffix" : "" }, { "dropping-particle" : "", "family" : "Erisman", "given" : "Jan Willem", "non-dropping-particle" : "", "parse-names" : false, "suffix" : "" }, { "dropping-particle" : "", "family" : "Vries", "given" : "Wim", "non-dropping-particle" : "De", "parse-names" : false, "suffix" : "" }, { "dropping-particle" : "", "family" : "Westhoek", "given" : "Henk", "non-dropping-particle" : "", "parse-names" : false, "suffix" : "" } ], "container-title" : "Environmental Research Letters", "id" : "ITEM-1", "issue" : "2", "issued" : { "date-parts" : [ [ "2015", "2", "1" ] ] }, "page" : "025002", "publisher" : "IOP Publishing", "title" : "Potential of extensification of European agriculture for a more sustainable food system, focusing on nitrogen", "type" : "article-journal", "volume" : "10" }, "uris" : [ "http://www.mendeley.com/documents/?uuid=a405f33d-6347-4c71-b074-627acbd2593e" ] } ], "mendeley" : { "formattedCitation" : "(Van Grinsven, Erisman, De Vries, &amp; Westhoek, 2015)", "plainTextFormattedCitation" : "(Van Grinsven, Erisman, De Vries, &amp; Westhoek, 2015)", "previouslyFormattedCitation" : "(Van Grinsven, Erisman, De Vries, &amp; Westhoek, 2015)" }, "properties" : {  }, "schema" : "https://github.com/citation-style-language/schema/raw/master/csl-citation.json" }</w:instrText>
      </w:r>
      <w:r>
        <w:fldChar w:fldCharType="separate"/>
      </w:r>
      <w:r w:rsidRPr="00733620">
        <w:t>(Van Grinsven</w:t>
      </w:r>
      <w:r w:rsidR="0094632B">
        <w:rPr>
          <w:i/>
        </w:rPr>
        <w:t xml:space="preserve"> et al.</w:t>
      </w:r>
      <w:r w:rsidRPr="00733620">
        <w:t>, 2015)</w:t>
      </w:r>
      <w:r>
        <w:fldChar w:fldCharType="end"/>
      </w:r>
      <w:r w:rsidRPr="00E13B98">
        <w:t xml:space="preserve">. </w:t>
      </w:r>
    </w:p>
    <w:p w14:paraId="4F140FAA" w14:textId="77777777" w:rsidR="0048205B" w:rsidRPr="00E13B98" w:rsidRDefault="0048205B" w:rsidP="00AE389F">
      <w:r w:rsidRPr="00E13B98">
        <w:t xml:space="preserve">Climate change is expected to have adverse effects by increasing erosion and nutrient run-off in agricultural areas, frequency of wastewater overflow, water temperature, and the duration of the growing season </w:t>
      </w:r>
      <w:r>
        <w:fldChar w:fldCharType="begin" w:fldLock="1"/>
      </w:r>
      <w:r>
        <w:instrText>ADDIN CSL_CITATION { "citationItems" : [ { "id" : "ITEM-1", "itemData" : { "DOI" : "10.1007/978-90-481-9625-8_1", "author" : [ { "dropping-particle" : "", "family" : "Dokulil", "given" : "Martin T.", "non-dropping-particle" : "", "parse-names" : false, "suffix" : "" }, { "dropping-particle" : "", "family" : "Teubner", "given" : "Katrin", "non-dropping-particle" : "", "parse-names" : false, "suffix" : "" } ], "container-title" : "Eutrophication: causes, consequences and control", "id" : "ITEM-1", "issued" : { "date-parts" : [ [ "2010" ] ] }, "page" : "1-16", "publisher" : "Springer Netherlands", "publisher-place" : "Dordrecht", "title" : "Eutrophication and climate change: present situation and future scenarios", "type" : "chapter" }, "uris" : [ "http://www.mendeley.com/documents/?uuid=12a426c9-e870-4497-bf88-37028d105090" ] } ], "mendeley" : { "formattedCitation" : "(Dokulil &amp; Teubner, 2010)", "plainTextFormattedCitation" : "(Dokulil &amp; Teubner, 2010)", "previouslyFormattedCitation" : "(Dokulil &amp; Teubner, 2010)" }, "properties" : {  }, "schema" : "https://github.com/citation-style-language/schema/raw/master/csl-citation.json" }</w:instrText>
      </w:r>
      <w:r>
        <w:fldChar w:fldCharType="separate"/>
      </w:r>
      <w:r w:rsidRPr="00716848">
        <w:t>(Dokulil &amp; Teubner, 2010)</w:t>
      </w:r>
      <w:r>
        <w:fldChar w:fldCharType="end"/>
      </w:r>
      <w:r w:rsidRPr="00E13B98">
        <w:t xml:space="preserve">. </w:t>
      </w:r>
    </w:p>
    <w:p w14:paraId="4FA9CE9D" w14:textId="77777777" w:rsidR="0048205B" w:rsidRPr="00E13B98" w:rsidRDefault="0048205B" w:rsidP="00AE389F"/>
    <w:p w14:paraId="40683F6B" w14:textId="77777777" w:rsidR="0048205B" w:rsidRPr="00E13B98" w:rsidRDefault="0048205B" w:rsidP="00147745">
      <w:pPr>
        <w:pStyle w:val="Heading3"/>
      </w:pPr>
      <w:bookmarkStart w:id="1406" w:name="_Toc502837440"/>
      <w:bookmarkStart w:id="1407" w:name="_Toc504380691"/>
      <w:bookmarkStart w:id="1408" w:name="_Toc519514797"/>
      <w:r w:rsidRPr="00E13B98">
        <w:lastRenderedPageBreak/>
        <w:t>Organic pollution</w:t>
      </w:r>
      <w:bookmarkEnd w:id="1406"/>
      <w:bookmarkEnd w:id="1407"/>
      <w:bookmarkEnd w:id="1408"/>
      <w:r w:rsidRPr="00E13B98">
        <w:t xml:space="preserve"> </w:t>
      </w:r>
    </w:p>
    <w:p w14:paraId="7A55B24D" w14:textId="77777777" w:rsidR="0048205B" w:rsidRDefault="0048205B" w:rsidP="00AE389F">
      <w:r w:rsidRPr="00E13B98">
        <w:t xml:space="preserve">Organic pollution refers to large emissions to water of organic compounds that can be oxidized by naturally occurring micro-organisms. Organic pollution is most often point-source, i.e., released directly into the water, although diffuse loss from catchments can also yield large amounts of organic compounds. The most important sink of organic pollutants is decomposition by bacteria and fungi by enzymatic catalysis. These decomposers grow rapidly and use a great deal of oxygen during their growth. When they die, they are broken down by other decomposers, which causes further depletion of the oxygen levels (hypoxia and eventually anoxia). </w:t>
      </w:r>
    </w:p>
    <w:p w14:paraId="44A62A49" w14:textId="77777777" w:rsidR="0048205B" w:rsidRPr="00E13B98" w:rsidRDefault="0048205B" w:rsidP="00AE389F"/>
    <w:p w14:paraId="35B1052B" w14:textId="77777777" w:rsidR="0048205B" w:rsidRPr="00E13B98" w:rsidRDefault="0048205B" w:rsidP="001F0516">
      <w:pPr>
        <w:pStyle w:val="Heading4"/>
      </w:pPr>
      <w:bookmarkStart w:id="1409" w:name="_Toc519514798"/>
      <w:r w:rsidRPr="00E13B98">
        <w:t>Effects of organic pollution on biodiversity and nature’s contributions to people</w:t>
      </w:r>
      <w:bookmarkEnd w:id="1409"/>
    </w:p>
    <w:p w14:paraId="63200382" w14:textId="77A518F4" w:rsidR="0048205B" w:rsidRPr="00E13B98" w:rsidRDefault="0048205B" w:rsidP="00AE389F">
      <w:r w:rsidRPr="00E13B98">
        <w:t xml:space="preserve">In freshwater, increased levels of easily degradable organic compounds reduce primary production and degrade habitats for aquatic life </w:t>
      </w:r>
      <w:r>
        <w:fldChar w:fldCharType="begin" w:fldLock="1"/>
      </w:r>
      <w:r>
        <w:instrText>ADDIN CSL_CITATION { "citationItems" : [ { "id" : "ITEM-1", "itemData" : { "DOI" : "10.1021/es5061879", "ISBN" : "0013-936x", "ISSN" : "15205851", "PMID" : "25633742", "abstract" : "Near-surface biogeochemical systems can oscillate between oxic and anoxic conditions. Under such periodic changes many redox-sensitive inorganic contaminants undergo speciation, mobility and toxicity changes. We investigated the changes to chromium (Cr), arsenic (As), selenium (Se), antimony (Sb) and uranium (U) mobility during a series of laboratory experiments where argillaceous substrates were subjected to successive cycles of oxidizing and reducing conditions. The EH oscillated between -320 and +470 mV, induced via both abiotic and microbial forcings. Chemically induced cycles of oxidation and reduction were achieved via a combination of gas (N2:CO2 vs compressed air) and carbon (ethanol) addition, to stimulate the metabolism of a natively present microbial community. The contaminants were added either alone or as contaminant mixtures. Results show clear on-off switch mobility behavior for both major elements such as carbon (C), iron (Fe) and manganese (Mn) and for contaminants. Mn, Fe, and As were mobilized under anoxic conditions, whereas Sb, Se, and U were mobilized under oxic conditions. While As, Sb, and U were reversibly sorbed, Se and Cr were irreversibly sequestered via reductive precipitation. When present in aqueous solutions at high concentrations, Cr(VI) prevented the reduction of Mn and Fe, and inhibited the mobilization of elements with lower EH(o). To improve remediation strategies for multiple contaminants in redox-dynamic environments, we propose a mixed kinetic-equilibrium biogeochemical model that can be forced by oscillating boundary conditions and that uses literature rates and constants to capture the key processes responsible for the mobilization of contaminants in soils.", "author" : [ { "dropping-particle" : "", "family" : "Couture", "given" : "Raoul Marie", "non-dropping-particle" : "", "parse-names" : false, "suffix" : "" }, { "dropping-particle" : "", "family" : "Charlet", "given" : "Laurent", "non-dropping-particle" : "", "parse-names" : false, "suffix" : "" }, { "dropping-particle" : "", "family" : "Markelova", "given" : "Ekaterina", "non-dropping-particle" : "", "parse-names" : false, "suffix" : "" }, { "dropping-particle" : "", "family" : "Mad\u00e9", "given" : "Beno\u00eet", "non-dropping-particle" : "", "parse-names" : false, "suffix" : "" }, { "dropping-particle" : "", "family" : "Parsons", "given" : "Christopher T.", "non-dropping-particle" : "", "parse-names" : false, "suffix" : "" } ], "container-title" : "Environmental Science and Technology", "id" : "ITEM-1", "issue" : "5", "issued" : { "date-parts" : [ [ "2015", "3", "3" ] ] }, "page" : "3015-3023", "publisher" : "American Chemical Society", "title" : "On-off mobilization of contaminants in soils during redox oscillations", "type" : "article-journal", "volume" : "49" }, "uris" : [ "http://www.mendeley.com/documents/?uuid=7f750db7-0dbb-4e9d-955e-204036793982" ] } ], "mendeley" : { "formattedCitation" : "(Couture, Charlet, Markelova, Mad\u00e9, &amp; Parsons, 2015)", "plainTextFormattedCitation" : "(Couture, Charlet, Markelova, Mad\u00e9, &amp; Parsons, 2015)", "previouslyFormattedCitation" : "(Couture, Charlet, Markelova, Mad\u00e9, &amp; Parsons, 2015)" }, "properties" : {  }, "schema" : "https://github.com/citation-style-language/schema/raw/master/csl-citation.json" }</w:instrText>
      </w:r>
      <w:r>
        <w:fldChar w:fldCharType="separate"/>
      </w:r>
      <w:r w:rsidRPr="00716848">
        <w:t>(Couture</w:t>
      </w:r>
      <w:r w:rsidR="0094632B">
        <w:rPr>
          <w:i/>
        </w:rPr>
        <w:t xml:space="preserve"> et al.</w:t>
      </w:r>
      <w:r w:rsidRPr="00716848">
        <w:t>, 2015)</w:t>
      </w:r>
      <w:r>
        <w:fldChar w:fldCharType="end"/>
      </w:r>
      <w:r w:rsidRPr="00E13B98">
        <w:t xml:space="preserve">. Easily degradable organic compounds have a well-documented, strong negative impact on riverine biodiversity by depleting oxygen to critically low levels for benthic macroinvertebrates and fish </w:t>
      </w:r>
      <w:r>
        <w:fldChar w:fldCharType="begin" w:fldLock="1"/>
      </w:r>
      <w:r>
        <w:instrText>ADDIN CSL_CITATION { "citationItems" : [ { "id" : "ITEM-1", "itemData" : { "DOI" : "10.1899/0887-3593(2004)023&lt;0251:EOLDOO&gt;2.0.CO;2", "ISBN" : "0887-3593", "ISSN" : "0887-3593", "PMID" : "37", "abstract" : "The effect of different dissolved oxygen (DO) concentrations on the macroinvertebrate assemblages from 2 Australian tropical streams (1 upland, 1 lowland) was measured using artificial stream mesocosms. Responses to 5-d exposures were tested. Both the upland and lowland assem-blages showed a similar response. Most taxa tolerated all but very low DO levels (\u03fd10% saturation), although a reduction in emergence of insect taxa at intermediate levels (25\u201335% and 10\u201320% satu-ration) was observed. Mayflies showed the highest sensitivity to low oxygen conditions, and lethal effects were observed at DO levels \u03fd20% saturation for several upland and lowland species. For other taxa, including several Chironomidae, mortality was observed when oxygen concentrations were be-low 8% saturation. A drift response was observed only when oxygen concentrations reached near lethal levels (\u054510% saturation). The lack of a drift response at DO concentrations of 25 to 35% and 10 to 20% saturation indicates that, in moderately poor oxygen conditions, macroinvertebrates will remain at a location and, hence, experience sublethal effects such as suppressed emergence. It is clear that these animals can persist in hypoxic conditions in the short term. However, because of sublethal effects, understanding how low DO concentrations affect natural assemblages of aquatic macroinver-tebrates may require studies of populations over several generations.", "author" : [ { "dropping-particle" : "", "family" : "Connolly", "given" : "N. M.", "non-dropping-particle" : "", "parse-names" : false, "suffix" : "" }, { "dropping-particle" : "", "family" : "Crossland", "given" : "M. R.", "non-dropping-particle" : "", "parse-names" : false, "suffix" : "" }, { "dropping-particle" : "", "family" : "Pearson", "given" : "R. G.", "non-dropping-particle" : "", "parse-names" : false, "suffix" : "" } ], "container-title" : "Benthol. Soc", "id" : "ITEM-1", "issue" : "2", "issued" : { "date-parts" : [ [ "2004", "6", "2" ] ] }, "page" : "251-270", "title" : "Effect of low dissolved oxygen on survival, emergence, and drift of tropical stream macroinvertebrates", "type" : "article-journal", "volume" : "23" }, "uris" : [ "http://www.mendeley.com/documents/?uuid=ca9b11da-ec36-4415-a434-f055b69f5b21" ] }, { "id" : "ITEM-2", "itemData" : { "DOI" : "10.1007/s10750-006-0087-2", "ISBN" : "978-1-4020-5160-9", "ISSN" : "00188158", "PMID" : "2759", "abstract" : "The requirements of the European Water Framework Directive (WFD), aimed at an integrative assessment methodology for evaluating the ecological status of water bodies are frequently being achieved through multimetric techniques, i.e. by combining several indices, which address different stressors or different components of the biocoenosis. This document suggests a normative methodology for the development and application ofMultimetric Indices as a tool with which to evaluate the ecological status of running waters. The methodology has been derived from and tested on a European scale within the framework of the AQEM and STAR research projects, and projects on the implementation of the WFD in Austria and Germany. We suggest a procedure for the development of Multimetric Indices, which is composed of the following steps: (1) selection of the most suitable form of aMultimetric Index; (2) metric selection, broken down into metric calculation, exclusion of numerically unsuitable metrics, definition of a stressor gradient, correlation of stressor gradients and metrics, selection of candidate metrics, selection of core metrics, distribution of metrics within the metric types, definition of upper and lower anchors and scaling; (3) generation of a Multimetric Index (general or stressor-specific approach); (4) setting class boundaries; (5) interpretation of results. Each step is described by examples. Introduction The \u2018\u2018ecological status\u2019\u2019 of rivers, which is mainly based on their biotic components, is an important parameter for European water management (European Water Framework Directive 2000/60/ EC; WFD). To assess the ecological status of a water body the taxonomic composition, abun- dance, ratio of disturbance sensitive taxa to insensitive taxa, and the diversity of biological indicators, have to be considered and compared to respective target values under reference conditions. This ensures", "author" : [ { "dropping-particle" : "", "family" : "Hering", "given" : "Daniel", "non-dropping-particle" : "", "parse-names" : false, "suffix" : "" }, { "dropping-particle" : "", "family" : "Feld", "given" : "Christian K.", "non-dropping-particle" : "", "parse-names" : false, "suffix" : "" }, { "dropping-particle" : "", "family" : "Moog", "given" : "Otto", "non-dropping-particle" : "", "parse-names" : false, "suffix" : "" }, { "dropping-particle" : "", "family" : "Ofenb\u00f6ck", "given" : "Thomas", "non-dropping-particle" : "", "parse-names" : false, "suffix" : "" } ], "container-title" : "Hydrobiologia", "id" : "ITEM-2", "issue" : "1", "issued" : { "date-parts" : [ [ "2006", "8" ] ] }, "page" : "311-324", "publisher" : "Kluwer Academic Publishers", "title" : "Cook book for the development of a Multimetric Index for biological condition of aquatic ecosystems: Experiences from the European AQEM and STAR projects and related initiatives", "type" : "article-journal", "volume" : "566" }, "uris" : [ "http://www.mendeley.com/documents/?uuid=f8e8abbf-03af-4708-9c14-47db5a8bb9f6" ] }, { "id" : "ITEM-3", "itemData" : { "DOI" : "10.1111/j.1365-2427.2005.01436.x", "ISBN" : "0046-5070", "ISSN" : "00465070", "abstract" : "1. Temperature, organic carbon and oxygen consumption were measured over a year at 13 sites in four lowlands streams within the same region in North Zealand, Denmark with the objectives of determining: (i) spatial and seasonal differences between open streams, forest streams and streams with or without lakes, (ii) factors influencing the temperature dependence of oxygen consumption rate, (iii) consequences of higher temperature and organic content in lake outlets on oxygen consumption rate, and (iv) possible consequences of forecasted global warming on degradation of organic matter. 2. High concentrations of easily degradable dissolved (DOC) and particulate organic carbon (POC) were found in open streams downstream of plankton-rich lakes, while high concentrations of recalcitrant DOC were found in a forest brook draining a forest swamp. Concentrations of predominantly recalcitrant POC and DOC were low in a groundwater-fed forest spring. Overall, DOC concentration was two to 18 times higher than POC concentrations. 3. Oxygen consumption rate at 20 degrees C was higher during summer than winter, higher in open than shaded streams and higher in lake outlets than inlets. Rate was closely related to concentrations of chlorophyll and POC but not to DOC. The ratio of oxygen consumption rate to total organic concentrations (DOC + POC), serving as a measure of organic degradability, was highest downstream of lakes, intermediate in open streams and lowest in forest streams. 4. Temperature coefficients describing the exponential increase of oxygen consumption rate between 4 and 20 degrees C averaged 0.121 degrees C-1 (Q(10) of 3.35) in 70 measurements and showed no significant variations between seasons and stream sites or correlations with ambient temperature and organic content. 5. Oxygen consumption rate was enhanced downstream of lakes during summer because of higher temperature and, more significantly, greater concentrations of degradable organic carbon. Oxygen consumption rates were up to seven times higher in the stream with three impoundments than in a neighbouring unshaded stream and 21 times higher than in the groundwater-fed forest spring. 6. A regional climate model has calculated a dramatic 4-5 degrees C rise in air temperature over Denmark by 2070-2100. If this is realised, unshaded streams are estimated to become 2-3 degrees C warmer in summer and winter and 5-7 degrees C warmer in spring and, thereby, increase oxygen consumption rates at ambient te\u2026", "author" : [ { "dropping-particle" : "", "family" : "Sand-Jensen", "given" : "Kaj", "non-dropping-particle" : "", "parse-names" : false, "suffix" : "" }, { "dropping-particle" : "", "family" : "Pedersen", "given" : "Niels L.", "non-dropping-particle" : "", "parse-names" : false, "suffix" : "" } ], "container-title" : "Freshwater Biology", "id" : "ITEM-3", "issue" : "12", "issued" : { "date-parts" : [ [ "2005", "12", "1" ] ] }, "page" : "1927-1937", "publisher" : "Blackwell Science Ltd", "title" : "Differences in temperature, organic carbon and oxygen consumption among lowland streams", "type" : "article-journal", "volume" : "50" }, "uris" : [ "http://www.mendeley.com/documents/?uuid=10f5b0d9-54d1-43fb-9df9-341ef25d19b4" ] } ], "mendeley" : { "formattedCitation" : "(Connolly, Crossland, &amp; Pearson, 2004; Hering, Feld, Moog, &amp; Ofenb\u00f6ck, 2006; Sand-Jensen &amp; Pedersen, 2005)", "plainTextFormattedCitation" : "(Connolly, Crossland, &amp; Pearson, 2004; Hering, Feld, Moog, &amp; Ofenb\u00f6ck, 2006; Sand-Jensen &amp; Pedersen, 2005)", "previouslyFormattedCitation" : "(Connolly, Crossland, &amp; Pearson, 2004; Hering, Feld, Moog, &amp; Ofenb\u00f6ck, 2006; Sand-Jensen &amp; Pedersen, 2005)" }, "properties" : {  }, "schema" : "https://github.com/citation-style-language/schema/raw/master/csl-citation.json" }</w:instrText>
      </w:r>
      <w:r>
        <w:fldChar w:fldCharType="separate"/>
      </w:r>
      <w:r w:rsidRPr="009E20A8">
        <w:t>(Connolly</w:t>
      </w:r>
      <w:r w:rsidR="0094632B">
        <w:rPr>
          <w:i/>
        </w:rPr>
        <w:t xml:space="preserve"> et al.</w:t>
      </w:r>
      <w:r w:rsidRPr="009E20A8">
        <w:t>, 2004; Hering</w:t>
      </w:r>
      <w:r w:rsidR="0094632B">
        <w:rPr>
          <w:i/>
        </w:rPr>
        <w:t xml:space="preserve"> et al.</w:t>
      </w:r>
      <w:r w:rsidRPr="009E20A8">
        <w:t>, 2006; Sand-Jensen &amp; Pedersen, 2005)</w:t>
      </w:r>
      <w:r>
        <w:fldChar w:fldCharType="end"/>
      </w:r>
      <w:r w:rsidRPr="00E13B98">
        <w:t xml:space="preserve">. Organic compounds also increase light attenuation in the water column (“browning” if the source is humic compounds) and the epiphytic growth of biofilm </w:t>
      </w:r>
      <w:r>
        <w:fldChar w:fldCharType="begin" w:fldLock="1"/>
      </w:r>
      <w:r>
        <w:instrText>ADDIN CSL_CITATION { "citationItems" : [ { "id" : "ITEM-1", "itemData" : { "DOI" : "10.1046/j.1442-8903.2001.00069.x", "ISBN" : "1442-8903", "ISSN" : "1442-7001", "abstract" : "Summary Biological indicators have been widely used in Australian riverine systems to assess the effectiveness of past and current management. The short generation time, sessile nature, responsiveness to environmental conditions and the availability of sound, quantitative methodologies make biofilms suitable as a monitoring tool in these systems. This paper describes biofilm structure, function and development through the processes of succession and disturbance. Biofilms are assemblages of algae, fungi and microorganisms which cover rocks, wood and sediments in aquatic systems. A review of biofilm collection and processing techniques using relevant Australian and international studies reveals a large literature on many structural and functional biofilm attributes. Studies using structural attributes such as biomass and diversity to examine water quality impacts and invertebrate grazers dominate the Australian literature. More recently, studies have used functional biofilm attributes such as metabolism and foodweb interactions. Monitoring programs that combine structural and functional biofilm attributes will allow the best assessment of impacts in riverine systems. Biofilm functional parameters provide an integrated, long-term measure of ecosystem function, with structural attributes such as biomass and diversity allowing historical comparisons with previously recorded datasets. Monitoring programs such as these with a well-founded scientific base and defined management outcomes will expand our knowledge of river function and contribute to the restoration of Australian river systems.", "author" : [ { "dropping-particle" : "", "family" : "Burns", "given" : "Adrienne", "non-dropping-particle" : "", "parse-names" : false, "suffix" : "" }, { "dropping-particle" : "", "family" : "Ryder", "given" : "Darren S.", "non-dropping-particle" : "", "parse-names" : false, "suffix" : "" } ], "container-title" : "Ecological Management and Restoration", "id" : "ITEM-1", "issue" : "1", "issued" : { "date-parts" : [ [ "2001", "4", "1" ] ] }, "page" : "53-64", "publisher" : "Blackwell Science Pty", "title" : "Potential for biofilms as biological indicators in Australian riverine systems", "type" : "article-journal", "volume" : "2" }, "uris" : [ "http://www.mendeley.com/documents/?uuid=46c83e40-51b7-459f-ad43-93db4d1b4bed" ] }, { "id" : "ITEM-2", "itemData" : { "DOI" : "10.1111/j.1469-8137.1983.tb03422.x", "ISBN" : "1469-8137", "ISSN" : "14698137", "PMID" : "744", "abstract" : "New Phytol. (1983) 93, 157-191 I 57 ADAPTATION OF UNICELLULAR ALGAE TO IRRADIANCE : AN ANALYSIS OF STRATEGIES By K. RICHARDSON, J. BEARDALL* and JA RAVEN Department of Biological Sciences, University of Dundee, Dundee DD1 4HN, ...", "author" : [ { "dropping-particle" : "", "family" : "Richardson", "given" : "K.", "non-dropping-particle" : "", "parse-names" : false, "suffix" : "" }, { "dropping-particle" : "", "family" : "Beardall", "given" : "J.", "non-dropping-particle" : "", "parse-names" : false, "suffix" : "" }, { "dropping-particle" : "", "family" : "Raven", "given" : "J. A.", "non-dropping-particle" : "", "parse-names" : false, "suffix" : "" } ], "container-title" : "New Phytologist", "id" : "ITEM-2", "issue" : "2", "issued" : { "date-parts" : [ [ "1983", "2", "1" ] ] }, "page" : "157-191", "publisher" : "Blackwell Publishing Ltd", "title" : "Adaptation Of Unicellular Algae To Irradiance : An Analysis Of Strategies TRATEGIES", "type" : "article-journal", "volume" : "93" }, "uris" : [ "http://www.mendeley.com/documents/?uuid=f71eaf5e-7982-4c6d-96c6-453ecee8617f" ] } ], "mendeley" : { "formattedCitation" : "(Burns &amp; Ryder, 2001; Richardson, Beardall, &amp; Raven, 1983)", "plainTextFormattedCitation" : "(Burns &amp; Ryder, 2001; Richardson, Beardall, &amp; Raven, 1983)", "previouslyFormattedCitation" : "(Burns &amp; Ryder, 2001; Richardson, Beardall, &amp; Raven, 1983)" }, "properties" : {  }, "schema" : "https://github.com/citation-style-language/schema/raw/master/csl-citation.json" }</w:instrText>
      </w:r>
      <w:r>
        <w:fldChar w:fldCharType="separate"/>
      </w:r>
      <w:r w:rsidRPr="00E51AAA">
        <w:t>(Burns &amp; Ryder, 2001; Richardson</w:t>
      </w:r>
      <w:r w:rsidR="0094632B">
        <w:rPr>
          <w:i/>
        </w:rPr>
        <w:t xml:space="preserve"> et al.</w:t>
      </w:r>
      <w:r w:rsidRPr="00E51AAA">
        <w:t>, 1983)</w:t>
      </w:r>
      <w:r>
        <w:fldChar w:fldCharType="end"/>
      </w:r>
      <w:r w:rsidRPr="00E13B98">
        <w:t>.</w:t>
      </w:r>
    </w:p>
    <w:p w14:paraId="5E33779A" w14:textId="105415E9" w:rsidR="0048205B" w:rsidRPr="00E13B98" w:rsidRDefault="0048205B" w:rsidP="00AE389F">
      <w:r w:rsidRPr="00E13B98">
        <w:t xml:space="preserve">Organic compounds strongly bind various toxins, thereby somewhat reducing their bioavailability </w:t>
      </w:r>
      <w:r>
        <w:fldChar w:fldCharType="begin" w:fldLock="1"/>
      </w:r>
      <w:r>
        <w:instrText>ADDIN CSL_CITATION { "citationItems" : [ { "id" : "ITEM-1", "itemData" : { "DOI" : "10.1016/j.chemosphere.2003.11.011", "ISBN" : "0045-6535", "ISSN" : "00456535", "PMID" : "14987930", "abstract" : "Dissolved organic matter (DOM) interacts very strongly with mercury, affecting its speciation, solubility, mobility, and toxicity in the aquatic environment. Strong binding of mercury by DOM is attributed to coordination of mercury at reduced sulfur sites within the organic matter, which are present at concentrations much higher than mercury concentrations found in most natural waters. The ability of organic matter to enhance the dissolution and inhibit the precipitation of mercuric sulfide, a highly insoluble solid, suggests that DOM competes with sulfide for mercury binding. This is confirmed by very high conditional stability constants for mercury-organic sulfur (RSHg+) complexes (1025-1032) recently reported in literature. DOM appears to play a key role in the photochemical reduction of ionic mercury to elemental mercury and subsequent reoxidation of elemental mercury to ionic mercury, thus affecting volatilization loss and bioavailability of mercury to organisms. DOM affects the production and bioaccumulation of methylmercury, the most bioaccumulative mercury species in fish. \u00a9 2003 Elsevier Ltd. All rights reserved.", "author" : [ { "dropping-particle" : "", "family" : "Ravichandran", "given" : "Mahalingam", "non-dropping-particle" : "", "parse-names" : false, "suffix" : "" } ], "container-title" : "Chemosphere", "id" : "ITEM-1", "issue" : "3", "issued" : { "date-parts" : [ [ "2004", "4" ] ] }, "page" : "319-331", "title" : "Interactions between mercury and dissolved organic matter - A review", "type" : "article", "volume" : "55" }, "uris" : [ "http://www.mendeley.com/documents/?uuid=3fb86975-7e7d-4c8d-b378-0ee4f002af31" ] } ], "mendeley" : { "formattedCitation" : "(Ravichandran, 2004)", "plainTextFormattedCitation" : "(Ravichandran, 2004)", "previouslyFormattedCitation" : "(Ravichandran, 2004)" }, "properties" : {  }, "schema" : "https://github.com/citation-style-language/schema/raw/master/csl-citation.json" }</w:instrText>
      </w:r>
      <w:r>
        <w:fldChar w:fldCharType="separate"/>
      </w:r>
      <w:r w:rsidRPr="00E51AAA">
        <w:t>(Ravichandran, 2004)</w:t>
      </w:r>
      <w:r>
        <w:fldChar w:fldCharType="end"/>
      </w:r>
      <w:r w:rsidRPr="00E13B98">
        <w:t>. They also serve as transport vectors for heavy metals and organic pollutants</w:t>
      </w:r>
      <w:r>
        <w:t xml:space="preserve"> </w:t>
      </w:r>
      <w:r>
        <w:fldChar w:fldCharType="begin" w:fldLock="1"/>
      </w:r>
      <w:r>
        <w:instrText>ADDIN CSL_CITATION { "citationItems" : [ { "id" : "ITEM-1", "itemData" : { "DOI" : "10.4319/lo.2003.48.1.0106", "ISSN" : "00243590", "author" : [ { "dropping-particle" : "", "family" : "Kop\u00e1\u010dek", "given" : "Ji\u0155\u00ed", "non-dropping-particle" : "", "parse-names" : false, "suffix" : "" }, { "dropping-particle" : "", "family" : "Hejzlar", "given" : "Josef", "non-dropping-particle" : "", "parse-names" : false, "suffix" : "" }, { "dropping-particle" : "", "family" : "Ka\u0148a", "given" : "Ji\u0155\u00ed", "non-dropping-particle" : "", "parse-names" : false, "suffix" : "" }, { "dropping-particle" : "", "family" : "Porcal", "given" : "Petr", "non-dropping-particle" : "", "parse-names" : false, "suffix" : "" }, { "dropping-particle" : "", "family" : "Klementov\u00e1", "given" : "\u0160\u00e1rk\u00e1rka", "non-dropping-particle" : "", "parse-names" : false, "suffix" : "" } ], "container-title" : "Limnology and Oceanography", "id" : "ITEM-1", "issue" : "1", "issued" : { "date-parts" : [ [ "2003", "1" ] ] }, "page" : "106-117", "title" : "Photochemical, chemical, and biological transformations of dissolved organic carbon and its effect on alkalinity production in acidified lakes Ji", "type" : "article-journal", "volume" : "48" }, "uris" : [ "http://www.mendeley.com/documents/?uuid=6483202a-e9c0-43ac-8c36-f96a80fce377" ] } ], "mendeley" : { "formattedCitation" : "(Kop\u00e1\u010dek, Hejzlar, Ka\u0148a, Porcal, &amp; Klementov\u00e1, 2003)", "plainTextFormattedCitation" : "(Kop\u00e1\u010dek, Hejzlar, Ka\u0148a, Porcal, &amp; Klementov\u00e1, 2003)", "previouslyFormattedCitation" : "(Kop\u00e1\u010dek, Hejzlar, Ka\u0148a, Porcal, &amp; Klementov\u00e1, 2003)" }, "properties" : {  }, "schema" : "https://github.com/citation-style-language/schema/raw/master/csl-citation.json" }</w:instrText>
      </w:r>
      <w:r>
        <w:fldChar w:fldCharType="separate"/>
      </w:r>
      <w:r w:rsidRPr="001F4C76">
        <w:t>(Kopáček</w:t>
      </w:r>
      <w:r w:rsidR="001F7861">
        <w:rPr>
          <w:i/>
        </w:rPr>
        <w:t xml:space="preserve"> et al.</w:t>
      </w:r>
      <w:r w:rsidRPr="001F4C76">
        <w:t>, 2003)</w:t>
      </w:r>
      <w:r>
        <w:fldChar w:fldCharType="end"/>
      </w:r>
      <w:r w:rsidRPr="00E13B98">
        <w:t xml:space="preserve">, which are toxic for aquatic life </w:t>
      </w:r>
      <w:r>
        <w:fldChar w:fldCharType="begin" w:fldLock="1"/>
      </w:r>
      <w:r>
        <w:instrText xml:space="preserve">ADDIN CSL_CITATION { "citationItems" : [ { "id" : "ITEM-1", "itemData" : { "DOI" : "10.1016/J.SCITOTENV.2006.01.005", "ISSN" : "0048-9697", "abstract" : "During flooding events, increased concentrations of gill-reactive aluminium (Al) have been identified in estuarine water causing high Al accumulation in fish gills. By in situ filtering and ultrafiltering river water (pH 5.5\u20136.4, 3\u20135 mg L\u22121 DOC) and continually mixing the size fractioned river water with seawater (30 in salinity), Al mobilization was studied in flow-through tank systems (6 in salinity) during a six-week field experiment in Western Norway. Atlantic salmon (Salmo salar L.) kept in tanks were continuously exposed to the mixtures. Based on in situ Al fractionation of the experimental waters and sampling of gills from exposed fish, results showed that Al associated with river transported colloids, probably organic material (\u22640.45 \u03bcm and &gt;8 kDa) was mobilized to low molecular mass cationic Al-species (LMM Ali) upon contact with seawater. Mobilized Ali-species deposited immediately on fish gills. During high flow conditions with increased amounts of colloidal material, the concentration of mobilized LMM Ali and the Al accumulation in gills of fish exposed to river water\u2013seawater mixtures increased by a factor of 5 and 10, respectively, compared to the input river water. The concentration of mobilized LMM Ali and the Al accumulation in fish gills decreased with time after mixing (from 1 to 30 min) and as high runoff subsided.", "author" : [ { "dropping-particle" : "", "family" : "Teien", "given" : "Hans-Christian", "non-dropping-particle" : "", "parse-names" : false, "suffix" : "" }, { "dropping-particle" : "", "family" : "Standring", "given" : "William J.F.", "non-dropping-particle" : "", "parse-names" : false, "suffix" : "" }, { "dropping-particle" : "", "family" : "Salbu", "given" : "Brit", "non-dropping-particle" : "", "parse-names" : false, "suffix" : "" } ], "container-title" : "Science of The Total Environment", "id" : "ITEM-1", "issue" : "1-3", "issued" : { "date-parts" : [ [ "2006", "7", "1" ] ] }, "page" : "149-164", "publisher" : "Elsevier", "title" : "Mobilization of river transported colloidal aluminium upon mixing with seawater and subsequent deposition in fish gills", "type" : "article-journal", "volume" : "364" }, "uris" : [ "http://www.mendeley.com/documents/?uuid=4e584ee1-53f4-4cf0-a2d1-9495f80b9b00" ] }, { "id" : "ITEM-2", "itemData" : { "DOI" : "10.1016/j.chemosphere.2003.11.011", "ISBN" : "0045-6535", "ISSN" : "00456535", "PMID" : "14987930", "abstract" : "Dissolved organic matter (DOM) interacts very strongly with mercury, affecting its speciation, solubility, mobility, and toxicity in the aquatic environment. Strong binding of mercury by DOM is attributed to coordination of mercury at reduced sulfur sites within the organic matter, which are present at concentrations much higher than mercury concentrations found in most natural waters. The ability of organic matter to enhance the dissolution and inhibit the precipitation of mercuric sulfide, a highly insoluble solid, suggests that DOM competes with </w:instrText>
      </w:r>
      <w:r w:rsidRPr="00FC4AC4">
        <w:instrText>sulfide for mercury binding. This is confirmed by very high conditional stability constants for mercury-organic sulfur (RSHg+) complexes (1025-1032) recently reported in literature. DOM appears to play a key role in the photochemical reduction of ionic mercury to elemental mercury and subsequent reoxidation of elemental mercury to ionic mercury, thus affecting volatilization loss and bioavailability of mercury to organisms. DOM affects the production and bioaccumulation of methylmercury, the most bioaccumulative mercury species in fish. \u00a9 2003 Elsevier Ltd. All rights reserved.", "author" : [ { "dropping-particle" : "", "family" : "Ravichandran", "given" : "Mahalingam", "non-dropping-particle" : "", "parse-names" : false, "suffix" : "" } ], "container-title" : "Chemosphere", "id" : "ITEM-2", "issue" : "3", "issued" : { "date-parts" : [ [ "2004", "4" ] ] }, "page" : "319-331", "title" : "Interactions between mercury and dissolved organic matter - A review", "type" : "article", "volume" : "55" }, "uris" : [ "http://www.mendeley.com/documents/?uuid=3fb86975-7e7d-4c8d-b378-0ee4f002af31" ] } ], "mendeley" : { "formattedCitation" : "(Ravichandran, 2004; Teien, Standring, &amp; Salbu, 2006)", "plainTextFormattedCitation" : "(Ravichandran, 2004; Teien, Standring, &amp; Salbu, 2006)", "previouslyFormattedCitation" : "(Ravichandran, 2004; Teien, Standring, &amp; Salbu, 2006)" }, "properties" : {  }, "schema" : "https://github.com/citation-style-language/schema/raw/master/csl-citation.json" }</w:instrText>
      </w:r>
      <w:r>
        <w:fldChar w:fldCharType="separate"/>
      </w:r>
      <w:r w:rsidRPr="00FC4AC4">
        <w:t>(Ravichandran, 2004; Teien</w:t>
      </w:r>
      <w:r w:rsidR="001F7861">
        <w:rPr>
          <w:i/>
        </w:rPr>
        <w:t xml:space="preserve"> et al.</w:t>
      </w:r>
      <w:r w:rsidRPr="00FC4AC4">
        <w:t>, 2006)</w:t>
      </w:r>
      <w:r>
        <w:fldChar w:fldCharType="end"/>
      </w:r>
      <w:r w:rsidRPr="00FC4AC4">
        <w:t>.</w:t>
      </w:r>
    </w:p>
    <w:p w14:paraId="778045EE" w14:textId="6FD7C774" w:rsidR="0048205B" w:rsidRPr="00E13B98" w:rsidRDefault="0048205B" w:rsidP="00AE389F">
      <w:r w:rsidRPr="00E13B98">
        <w:t xml:space="preserve">The ecological status of </w:t>
      </w:r>
      <w:r>
        <w:t xml:space="preserve">Western and Central </w:t>
      </w:r>
      <w:r w:rsidRPr="00E13B98">
        <w:t xml:space="preserve">European rivers and lakes is strongly linked to pollution by nitrogen, phosphorous and organic compounds </w:t>
      </w:r>
      <w:r>
        <w:fldChar w:fldCharType="begin" w:fldLock="1"/>
      </w:r>
      <w:r>
        <w:instrText>ADDIN CSL_CITATION { "citationItems" : [ { "id" : "ITEM-1", "itemData" : { "abstract" : ". . , .", "author" : [ { "dropping-particle" : "", "family" : "EEA", "given" : "", "non-dropping-particle" : "", "parse-names" : false, "suffix" : "" } ], "editor" : [ { "dropping-particle" : "", "family" : "European Environment Agency", "given" : "", "non-dropping-particle" : "", "parse-names" : false, "suffix" : "" } ], "id" : "ITEM-1", "issued" : { "date-parts" : [ [ "2015" ] ] }, "publisher-place" : "Copenhagen, Denmark", "title" : "The European Environment - State and Outlook 2015. Synthesis Report", "type" : "book" }, "uris" : [ "http://www.mendeley.com/documents/?uuid=ece43732-43d7-4820-941b-39484f203065" ] } ], "mendeley" : { "formattedCitation" : "(EEA, 2015c)", "plainTextFormattedCitation" : "(EEA, 2015c)", "previouslyFormattedCitation" : "(EEA, 2015c)" }, "properties" : {  }, "schema" : "https://github.com/citation-style-language/schema/raw/master/csl-citation.json" }</w:instrText>
      </w:r>
      <w:r>
        <w:fldChar w:fldCharType="separate"/>
      </w:r>
      <w:r w:rsidRPr="00F22203">
        <w:t>(EEA, 2015c)</w:t>
      </w:r>
      <w:r>
        <w:fldChar w:fldCharType="end"/>
      </w:r>
      <w:r w:rsidRPr="00E13B98">
        <w:t>. Rivers with high concentrations of nitrogen, phosphorous and organic compounds are more likely to be in a poorer ecological state. Lakes with high nutrient loads will have high chlorophyll concentration and low water clarity due to abundant phytoplankton growth. As a result, a large proportion of lakes and rivers in Western and Central Europe do not reach a satisfying ecological status (</w:t>
      </w:r>
      <w:r w:rsidR="00F3202B" w:rsidRPr="00F3202B">
        <w:rPr>
          <w:b/>
        </w:rPr>
        <w:t>Figure 4.48</w:t>
      </w:r>
      <w:r w:rsidRPr="00E13B98">
        <w:t>).</w:t>
      </w:r>
    </w:p>
    <w:p w14:paraId="0624C006" w14:textId="5669C5E8" w:rsidR="00226A95" w:rsidRPr="00226A95" w:rsidRDefault="00226A95" w:rsidP="00226A95">
      <w:pPr>
        <w:rPr>
          <w:lang w:val="en-US"/>
        </w:rPr>
      </w:pPr>
      <w:r>
        <w:rPr>
          <w:lang w:eastAsia="en-GB"/>
        </w:rPr>
        <w:lastRenderedPageBreak/>
        <w:drawing>
          <wp:inline distT="0" distB="0" distL="0" distR="0" wp14:anchorId="32DA3258" wp14:editId="65CE6CDF">
            <wp:extent cx="5759450" cy="3863975"/>
            <wp:effectExtent l="0" t="0" r="0" b="31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0"/>
                    <a:stretch>
                      <a:fillRect/>
                    </a:stretch>
                  </pic:blipFill>
                  <pic:spPr>
                    <a:xfrm>
                      <a:off x="0" y="0"/>
                      <a:ext cx="5759450" cy="3863975"/>
                    </a:xfrm>
                    <a:prstGeom prst="rect">
                      <a:avLst/>
                    </a:prstGeom>
                  </pic:spPr>
                </pic:pic>
              </a:graphicData>
            </a:graphic>
          </wp:inline>
        </w:drawing>
      </w:r>
    </w:p>
    <w:p w14:paraId="582ECE46" w14:textId="77777777" w:rsidR="0048205B" w:rsidRPr="00E13B98" w:rsidRDefault="0048205B" w:rsidP="00AE389F"/>
    <w:p w14:paraId="16AC263A" w14:textId="77777777" w:rsidR="0048205B" w:rsidRPr="00E13B98" w:rsidRDefault="0048205B" w:rsidP="001F0516">
      <w:pPr>
        <w:pStyle w:val="Heading4"/>
      </w:pPr>
      <w:bookmarkStart w:id="1410" w:name="_Toc519514799"/>
      <w:r w:rsidRPr="00E13B98">
        <w:t>Trends in organic pollution</w:t>
      </w:r>
      <w:bookmarkEnd w:id="1410"/>
    </w:p>
    <w:p w14:paraId="65434DE5" w14:textId="5CD1FE42" w:rsidR="0048205B" w:rsidRPr="00E13B98" w:rsidRDefault="0048205B" w:rsidP="00AE389F">
      <w:r w:rsidRPr="00E13B98">
        <w:t xml:space="preserve">Emissions of easily degradable organic compounds is decreasing in Western and Central Europe thanks to improved sewage treatment and better storage of animal manure in agriculture, for example, as a result of effective regulations during the past 30 years </w:t>
      </w:r>
      <w:r>
        <w:fldChar w:fldCharType="begin" w:fldLock="1"/>
      </w:r>
      <w:r>
        <w:instrText>ADDIN CSL_CITATION { "citationItems" : [ { "id" : "ITEM-1", "itemData" : { "abstract" : "Communication from the Commission to the European Parliament, the Council, the European Economic and Social Committee and the Committee of the Regions COM/2012/0673", "author" : [ { "dropping-particle" : "", "family" : "European Commission", "given" : "", "non-dropping-particle" : "", "parse-names" : false, "suffix" : "" } ], "id" : "ITEM-1", "issued" : { "date-parts" : [ [ "2012" ] ] }, "number-of-pages" : "24", "title" : "A Blueprint to Safeguard Europe's Water Resources", "type" : "report" }, "uris" : [ "http://www.mendeley.com/documents/?uuid=772477d4-2ac7-4419-a1ca-f22fbfa7133e" ] } ], "mendeley" : { "formattedCitation" : "(European Commission, 2012)", "plainTextFormattedCitation" : "(European Commission, 2012)", "previouslyFormattedCitation" : "(European Commission, 2012)" }, "properties" : {  }, "schema" : "https://github.com/citation-style-language/schema/raw/master/csl-citation.json" }</w:instrText>
      </w:r>
      <w:r>
        <w:fldChar w:fldCharType="separate"/>
      </w:r>
      <w:r w:rsidRPr="0067309E">
        <w:t>(European Commission, 2012)</w:t>
      </w:r>
      <w:r>
        <w:fldChar w:fldCharType="end"/>
      </w:r>
      <w:r w:rsidRPr="00E13B98">
        <w:t xml:space="preserve">. However, several monitoring programmes have detected significant increases in the concentration of dissolved organic carbon since 1990 in </w:t>
      </w:r>
      <w:r>
        <w:t>Western</w:t>
      </w:r>
      <w:r w:rsidRPr="00E13B98">
        <w:t xml:space="preserve"> Europe </w:t>
      </w:r>
      <w:r>
        <w:fldChar w:fldCharType="begin" w:fldLock="1"/>
      </w:r>
      <w:r>
        <w:instrText>ADDIN CSL_CITATION { "citationItems" : [ { "id" : "ITEM-1", "itemData" : { "DOI" : "10.1038/nature06316", "ISBN" : "0028-0836", "ISSN" : "14764687", "PMID" : "18033294", "abstract" : "Several hypotheses have been proposed to explain recent, widespread increases in concentrations of dissolved organic carbon (DOC) in the surface waters of glaciated landscapes across eastern North America and northern and central Europe. Some invoke anthropogenic forcing through mechanisms related to climate change, nitrogen deposition or changes in land use, and by implication suggest that current concentrations and fluxes are without precedent. All of these hypotheses imply that DOC levels will continue to rise, with unpredictable consequences for the global carbon cycle. Alternatively, it has been proposed that DOC concentrations are returning toward pre-industrial levels as a result of a gradual decline in the sulphate content of atmospheric deposition. Here we show, through the assessment of time series data from 522 remote lakes and streams in North America and northern Europe, that rising trends in DOC between 1990 and 2004 can be concisely explained by a simple model based solely on changes in deposition chemistry and catchment acid-sensitivity. We demonstrate that DOC concentrations have increased in proportion to the rates at which atmospherically deposited anthropogenic sulphur and sea salt have declined. We conclude that acid deposition to these ecosystems has been partially buffered by changes in organic acidity and that the rise in DOC is integral to recovery from acidification. Over recent decades, deposition-driven increases in organic matter solubility may have increased the export of DOC to the oceans, a potentially important component of regional carbon balances. The increase in DOC concentrations in these regions appears unrelated to other climatic factors.", "author" : [ { "dropping-particle" : "", "family" : "Monteith", "given" : "Donald T.", "non-dropping-particle" : "", "parse-names" : false, "suffix" : "" }, { "dropping-particle" : "", "family" : "Stoddard", "given" : "John L.", "non-dropping-particle" : "", "parse-names" : false, "suffix" : "" }, { "dropping-particle" : "", "family" : "Evans", "given" : "Christopher D.", "non-dropping-particle" : "", "parse-names" : false, "suffix" : "" }, { "dropping-particle" : "", "family" : "Wit", "given" : "Heleen A.", "non-dropping-particle" : "De", "parse-names" : false, "suffix" : "" }, { "dropping-particle" : "", "family" : "Forsius", "given" : "Martin", "non-dropping-particle" : "", "parse-names" : false, "suffix" : "" }, { "dropping-particle" : "", "family" : "H\u00f8g\u00e5sen", "given" : "Tore", "non-dropping-particle" : "", "parse-names" : false, "suffix" : "" }, { "dropping-particle" : "", "family" : "Wilander", "given" : "Anders", "non-dropping-particle" : "", "parse-names" : false, "suffix" : "" }, { "dropping-particle" : "", "family" : "Skjelkv\u00e5le", "given" : "Brit Lisa", "non-dropping-particle" : "", "parse-names" : false, "suffix" : "" }, { "dropping-particle" : "", "family" : "Jeffries", "given" : "Dean S.", "non-dropping-particle" : "", "parse-names" : false, "suffix" : "" }, { "dropping-particle" : "", "family" : "Vuorenmaa", "given" : "Jussi", "non-dropping-particle" : "", "parse-names" : false, "suffix" : "" }, { "dropping-particle" : "", "family" : "Keller", "given" : "Bill", "non-dropping-particle" : "", "parse-names" : false, "suffix" : "" }, { "dropping-particle" : "", "family" : "Kop\u00e9cek", "given" : "Jiri", "non-dropping-particle" : "", "parse-names" : false, "suffix" : "" }, { "dropping-particle" : "", "family" : "Vesely", "given" : "Josef", "non-dropping-particle" : "", "parse-names" : false, "suffix" : "" } ], "container-title" : "Nature", "id" : "ITEM-1", "issue" : "7169", "issued" : { "date-parts" : [ [ "2007", "11", "22" ] ] }, "page" : "537-540", "publisher" : "Nature Publishing Group", "title" : "Dissolved organic carbon trends resulting from changes in atmospheric deposition chemistry", "type" : "article-journal", "volume" : "450" }, "uris" : [ "http://www.mendeley.com/documents/?uuid=44f2f3a7-530e-4ed2-882a-0c071b16e005" ] } ], "mendeley" : { "formattedCitation" : "(Monteith et al., 2007)", "plainTextFormattedCitation" : "(Monteith et al., 2007)", "previouslyFormattedCitation" : "(Monteith et al., 2007)" }, "properties" : {  }, "schema" : "https://github.com/citation-style-language/schema/raw/master/csl-citation.json" }</w:instrText>
      </w:r>
      <w:r>
        <w:fldChar w:fldCharType="separate"/>
      </w:r>
      <w:r w:rsidRPr="003E5C49">
        <w:t xml:space="preserve">(Monteith </w:t>
      </w:r>
      <w:r w:rsidR="000D7D89" w:rsidRPr="000D7D89">
        <w:rPr>
          <w:i/>
        </w:rPr>
        <w:t>et al.</w:t>
      </w:r>
      <w:r w:rsidRPr="003E5C49">
        <w:t>, 2007)</w:t>
      </w:r>
      <w:r>
        <w:fldChar w:fldCharType="end"/>
      </w:r>
      <w:r w:rsidRPr="00E13B98">
        <w:t xml:space="preserve">. Water colour, an easily observable consequence of organic matter in the water, has changed markedly in lakes and rivers across the boreal zone in the past decades and this trend is likely to continue </w:t>
      </w:r>
      <w:r>
        <w:fldChar w:fldCharType="begin" w:fldLock="1"/>
      </w:r>
      <w:r>
        <w:instrText>ADDIN CSL_CITATION { "citationItems" : [ { "id" : "ITEM-1", "itemData" : { "DOI" : "10.1021/acs.estlett.6b00396", "ISBN" : "2328-8930", "ISSN" : "23288930", "abstract" : "Browning of surface waters because of increasing terrestrial dissolved organic carbon (OC) concentrations is a concern for drinking water providers and can impact land carbon storage. We show that positive trends in OC in 474 streams, lakes, and rivers in boreal and subarctic ecosystems in Norway, Sweden, and Finland between 1990 and 2013 are surprisingly constant across climatic gradients and catchment sizes (median, +1.4% year(-1); interquartile range, +0.8-2.0% year(-1)), implying that water bodies across the entire landscape are browning. The largest trends (median, +1.7% year(-1)) were found in regions impacted by strong reductions in sulfur deposition, while subarctic regions showed the least browning (median, +0.8% year(-1)). In dry regions, precipitation was a strong and positive driver of OC concentrations, declining in strength moving toward high rainfall sites. We estimate that a 10% increase in precipitation will increase mobilization of OC from soils to freshwaters by at least 30%, demonstrating the importance of climate wetting for the carbon cycle. We conclude that upon future increases in precipitation, current browning trends will continue across the entire aquatic continuum, requiring expensive adaptations in drinking water plants, increasing land to sea export of carbon, and impacting aquatic productivity and greenhouse gas emissions.", "author" : [ { "dropping-particle" : "", "family" : "Wit", "given" : "Heleen A.", "non-dropping-particle" : "De", "parse-names" : false, "suffix" : "" }, { "dropping-particle" : "", "family" : "Valinia", "given" : "Salar", "non-dropping-particle" : "", "parse-names" : false, "suffix" : "" }, { "dropping-particle" : "", "family" : "Weyhenmeyer", "given" : "Gesa A.", "non-dropping-particle" : "", "parse-names" : false, "suffix" : "" }, { "dropping-particle" : "", "family" : "Futter", "given" : "Martyn N.", "non-dropping-particle" : "", "parse-names" : false, "suffix" : "" }, { "dropping-particle" : "", "family" : "Kortelainen", "given" : "Pirkko", "non-dropping-particle" : "", "parse-names" : false, "suffix" : "" }, { "dropping-particle" : "", "family" : "Austnes", "given" : "Kari", "non-dropping-particle" : "", "parse-names" : false, "suffix" : "" }, { "dropping-particle" : "", "family" : "Hessen", "given" : "Dag O.", "non-dropping-particle" : "", "parse-names" : false, "suffix" : "" }, { "dropping-particle" : "", "family" : "R\u00e4ike", "given" : "Antti", "non-dropping-particle" : "", "parse-names" : false, "suffix" : "" }, { "dropping-particle" : "", "family" : "Laudon", "given" : "Hjalmar", "non-dropping-particle" : "", "parse-names" : false, "suffix" : "" }, { "dropping-particle" : "", "family" : "Vuorenmaa", "given" : "Jussi", "non-dropping-particle" : "", "parse-names" : false, "suffix" : "" } ], "container-title" : "Environmental Science and Technology Letters", "id" : "ITEM-1", "issue" : "12", "issued" : { "date-parts" : [ [ "2016", "12", "13" ] ] }, "page" : "430-435", "publisher" : "American Chemical Society", "title" : "Current Browning of Surface Waters Will Be Further Promoted by Wetter Climate", "type" : "article-journal", "volume" : "3" }, "uris" : [ "http://www.mendeley.com/documents/?uuid=cb6a5555-d1d0-4db7-8772-1a5158e25b49" ] } ], "mendeley" : { "formattedCitation" : "(De Wit et al., 2016)", "plainTextFormattedCitation" : "(De Wit et al., 2016)", "previouslyFormattedCitation" : "(De Wit et al., 2016)" }, "properties" : {  }, "schema" : "https://github.com/citation-style-language/schema/raw/master/csl-citation.json" }</w:instrText>
      </w:r>
      <w:r>
        <w:fldChar w:fldCharType="separate"/>
      </w:r>
      <w:r w:rsidRPr="003E5C49">
        <w:t xml:space="preserve">(De Wit </w:t>
      </w:r>
      <w:r w:rsidR="000D7D89" w:rsidRPr="000D7D89">
        <w:rPr>
          <w:i/>
        </w:rPr>
        <w:t>et al.</w:t>
      </w:r>
      <w:r w:rsidRPr="003E5C49">
        <w:t>, 2016)</w:t>
      </w:r>
      <w:r>
        <w:fldChar w:fldCharType="end"/>
      </w:r>
      <w:r w:rsidRPr="00E13B98">
        <w:t xml:space="preserve">. Currently, surface waters in northern waters are browning as a result of reduced acid deposition </w:t>
      </w:r>
      <w:r>
        <w:fldChar w:fldCharType="begin" w:fldLock="1"/>
      </w:r>
      <w:r>
        <w:instrText>ADDIN CSL_CITATION { "citationItems" : [ { "id" : "ITEM-1", "itemData" : { "DOI" : "10.1038/nature06316", "ISBN" : "0028-0836", "ISSN" : "14764687", "PMID" : "18033294", "abstract" : "Several hypotheses have been proposed to explain recent, widespread increases in concentrations of dissolved organic carbon (DOC) in the surface waters of glaciated landscapes across eastern North America and northern and central Europe. Some invoke anthropogenic forcing through mechanisms related to climate change, nitrogen deposition or changes in land use, and by implication suggest that current concentrations and fluxes are without precedent. All of these hypotheses imply that DOC levels will continue to rise, with unpredictable consequences for the global carbon cycle. Alternatively, it has been proposed that DOC concentrations are returning toward pre-industrial levels as a result of a gradual decline in the sulphate content of atmospheric deposition. Here we show, through the assessment of time series data from 522 remote lakes and streams in North America and northern Europe, that rising trends in DOC between 1990 and 2004 can be concisely explained by a simple model based solely on changes in deposition chemistry and catchment acid-sensitivity. We demonstrate that DOC concentrations have increased in proportion to the rates at which atmospherically deposited anthropogenic sulphur and sea salt have declined. We conclude that acid deposition to these ecosystems has been partially buffered by changes in organic acidity and that the rise in DOC is integral to recovery from acidification. Over recent decades, deposition-driven increases in organic matter solubility may have increased the export of DOC to the oceans, a potentially important component of regional carbon balances. The increase in DOC concentrations in these regions appears unrelated to other climatic factors.", "author" : [ { "dropping-particle" : "", "family" : "Monteith", "given" : "Donald T.", "non-dropping-particle" : "", "parse-names" : false, "suffix" : "" }, { "dropping-particle" : "", "family" : "Stoddard", "given" : "John L.", "non-dropping-particle" : "", "parse-names" : false, "suffix" : "" }, { "dropping-particle" : "", "family" : "Evans", "given" : "Christopher D.", "non-dropping-particle" : "", "parse-names" : false, "suffix" : "" }, { "dropping-particle" : "", "family" : "Wit", "given" : "Heleen A.", "non-dropping-particle" : "De", "parse-names" : false, "suffix" : "" }, { "dropping-particle" : "", "family" : "Forsius", "given" : "Martin", "non-dropping-particle" : "", "parse-names" : false, "suffix" : "" }, { "dropping-particle" : "", "family" : "H\u00f8g\u00e5sen", "given" : "Tore", "non-dropping-particle" : "", "parse-names" : false, "suffix" : "" }, { "dropping-particle" : "", "family" : "Wilander", "given" : "Anders", "non-dropping-particle" : "", "parse-names" : false, "suffix" : "" }, { "dropping-particle" : "", "family" : "Skjelkv\u00e5le", "given" : "Brit Lisa", "non-dropping-particle" : "", "parse-names" : false, "suffix" : "" }, { "dropping-particle" : "", "family" : "Jeffries", "given" : "Dean S.", "non-dropping-particle" : "", "parse-names" : false, "suffix" : "" }, { "dropping-particle" : "", "family" : "Vuorenmaa", "given" : "Jussi", "non-dropping-particle" : "", "parse-names" : false, "suffix" : "" }, { "dropping-particle" : "", "family" : "Keller", "given" : "Bill", "non-dropping-particle" : "", "parse-names" : false, "suffix" : "" }, { "dropping-particle" : "", "family" : "Kop\u00e9cek", "given" : "Jiri", "non-dropping-particle" : "", "parse-names" : false, "suffix" : "" }, { "dropping-particle" : "", "family" : "Vesely", "given" : "Josef", "non-dropping-particle" : "", "parse-names" : false, "suffix" : "" } ], "container-title" : "Nature", "id" : "ITEM-1", "issue" : "7169", "issued" : { "date-parts" : [ [ "2007", "11", "22" ] ] }, "page" : "537-540", "publisher" : "Nature Publishing Group", "title" : "Dissolved organic carbon trends resulting from changes in atmospheric deposition chemistry", "type" : "article-journal", "volume" : "450" }, "uris" : [ "http://www.mendeley.com/documents/?uuid=44f2f3a7-530e-4ed2-882a-0c071b16e005" ] }, { "id" : "ITEM-2", "itemData" : { "DOI" : "10.1007/s11270-014-1880-6", "ISBN" : "1127001418", "ISSN" : "15732932", "abstract" : "Acidification of lakes and rivers is still an environmental concern despite reduced emissions of acidifying compounds. We analysed trends in surface water chemistry of 173 acid-sensitive sites from 12 regions in Europe and North America. In 11 of 12 regions, non-marine sulphate (SO4*) declined significantly between 1990 and 2008 (\u221215 to \u221259 %). In contrast, regional and temporal trends in nitrate were smaller and less uniform. In 11 of 12 regions, chem- ical recovery was demonstrated in the form of positive trends in pH and/or alkalinity and/or acid neutralising capacity (ANC). The positive trends in these indicators of chemical recovery were region- ally and temporally less distinct than the decline in SO4* and tended to flatten after 1999. From an ecological perspective, the chemical quality of sur- face waters in acid-sensitive areas in these regions has clearly improved as a consequence of emission abatement strategies, paving the way for some biological recovery.", "author" : [ { "dropping-particle" : "", "family" : "Garmo", "given" : "\u00d8yvind A.", "non-dropping-particle" : "", "parse-names" : false, "suffix" : "" }, { "dropping-particle" : "", "family" : "Skjelkv\u00e5le", "given" : "Brit Lisa", "non-dropping-particle" : "", "parse-names" : false, "suffix" : "" }, { "dropping-particle" : "", "family" : "Wit", "given" : "Heleen A.", "non-dropping-particle" : "De", "parse-names" : false, "suffix" : "" }, { "dropping-particle" : "", "family" : "Colombo", "given" : "Luca", "non-dropping-particle" : "", "parse-names" : false, "suffix" : "" }, { "dropping-particle" : "", "family" : "Curtis", "given" : "Chris", "non-dropping-particle" : "", "parse-names" : false, "suffix" : "" }, { "dropping-particle" : "", "family" : "F\u00f6lster", "given" : "Jens", "non-dropping-particle" : "", "parse-names" : false, "suffix" : "" }, { "dropping-particle" : "", "family" : "Hoffmann", "given" : "Andreas", "non-dropping-particle" : "", "parse-names" : false, "suffix" : "" }, { "dropping-particle" : "", "family" : "Hru\u0161ka", "given" : "Jakub", "non-dropping-particle" : "", "parse-names" : false, "suffix" : "" }, { "dropping-particle" : "", "family" : "H\u00f8g\u00e5sen", "given" : "Tore", "non-dropping-particle" : "", "parse-names" : false, "suffix" : "" }, { "dropping-particle" : "", "family" : "Jeffries", "given" : "Dean S.", "non-dropping-particle" : "", "parse-names" : false, "suffix" : "" }, { "dropping-particle" : "", "family" : "Keller", "given" : "W. Bill", "non-dropping-particle" : "", "parse-names" : false, "suffix" : "" }, { "dropping-particle" : "", "family" : "Kr\u00e1m", "given" : "Pavel", "non-dropping-particle" : "", "parse-names" : false, "suffix" : "" }, { "dropping-particle" : "", "family" : "Majer", "given" : "Vladimir", "non-dropping-particle" : "", "parse-names" : false, "suffix" : "" }, { "dropping-particle" : "", "family" : "Monteith", "given" : "Don T.", "non-dropping-particle" : "", "parse-names" : false, "suffix" : "" }, { "dropping-particle" : "", "family" : "Paterson", "given" : "Andrew M.", "non-dropping-particle" : "", "parse-names" : false, "suffix" : "" }, { "dropping-particle" : "", "family" : "Rogora", "given" : "Michela", "non-dropping-particle" : "", "parse-names" : false, "suffix" : "" }, { "dropping-particle" : "", "family" : "Rzychon", "given" : "Dorota", "non-dropping-particle" : "", "parse-names" : false, "suffix" : "" }, { "dropping-particle" : "", "family" : "Steingruber", "given" : "Sandra", "non-dropping-particle" : "", "parse-names" : false, "suffix" : "" }, { "dropping-particle" : "", "family" : "Stoddard", "given" : "John L.", "non-dropping-particle" : "", "parse-names" : false, "suffix" : "" }, { "dropping-particle" : "", "family" : "Vuorenmaa", "given" : "Jussi", "non-dropping-particle" : "", "parse-names" : false, "suffix" : "" }, { "dropping-particle" : "", "family" : "Worsztynowicz", "given" : "Adam", "non-dropping-particle" : "", "parse-names" : false, "suffix" : "" } ], "container-title" : "Water, Air, and Soil Pollution", "id" : "ITEM-2", "issue" : "3", "issued" : { "date-parts" : [ [ "2014", "3", "7" ] ] }, "page" : "1880", "publisher" : "Springer International Publishing", "title" : "Trends in surface water chemistry in acidified areas in Europe and North America from 1990 to 2008", "type" : "article-journal", "volume" : "225" }, "uris" : [ "http://www.mendeley.com/documents/?uuid=554a975b-3c81-4d5c-8258-280bc3e0245c" ] } ], "mendeley" : { "formattedCitation" : "(Garmo et al., 2014; Monteith et al., 2007)", "plainTextFormattedCitation" : "(Garmo et al., 2014; Monteith et al., 2007)", "previouslyFormattedCitation" : "(Garmo et al., 2014; Monteith et al., 2007)" }, "properties" : {  }, "schema" : "https://github.com/citation-style-language/schema/raw/master/csl-citation.json" }</w:instrText>
      </w:r>
      <w:r>
        <w:fldChar w:fldCharType="separate"/>
      </w:r>
      <w:r w:rsidRPr="003E5C49">
        <w:t xml:space="preserve">(Garmo </w:t>
      </w:r>
      <w:r w:rsidR="000D7D89" w:rsidRPr="000D7D89">
        <w:rPr>
          <w:i/>
        </w:rPr>
        <w:t>et al.</w:t>
      </w:r>
      <w:r w:rsidRPr="003E5C49">
        <w:t xml:space="preserve">, 2014; Monteith </w:t>
      </w:r>
      <w:r w:rsidR="000D7D89" w:rsidRPr="000D7D89">
        <w:rPr>
          <w:i/>
        </w:rPr>
        <w:t>et al.</w:t>
      </w:r>
      <w:r w:rsidRPr="003E5C49">
        <w:t>, 2007)</w:t>
      </w:r>
      <w:r>
        <w:fldChar w:fldCharType="end"/>
      </w:r>
      <w:r w:rsidRPr="00E13B98">
        <w:t xml:space="preserve"> and increased precipitation </w:t>
      </w:r>
      <w:r>
        <w:fldChar w:fldCharType="begin" w:fldLock="1"/>
      </w:r>
      <w:r>
        <w:instrText>ADDIN CSL_CITATION { "citationItems" : [ { "id" : "ITEM-1", "itemData" : { "DOI" : "10.1021/acs.estlett.6b00396", "ISBN" : "2328-8930", "ISSN" : "23288930", "abstract" : "Browning of surface waters because of increasing terrestrial dissolved organic carbon (OC) concentrations is a concern for drinking water providers and can impact land carbon storage. We show that positive trends in OC in 474 streams, lakes, and rivers in boreal and subarctic ecosystems in Norway, Sweden, and Finland between 1990 and 2013 are surprisingly constant across climatic gradients and catchment sizes (median, +1.4% year(-1); interquartile range, +0.8-2.0% year(-1)), implying that water bodies across the entire landscape are browning. The largest trends (median, +1.7% year(-1)) were found in regions impacted by strong reductions in sulfur deposition, while subarctic regions showed the least browning (median, +0.8% year(-1)). In dry regions, precipitation was a strong and positive driver of OC concentrations, declining in strength moving toward high rainfall sites. We estimate that a 10% increase in precipitation will increase mobilization of OC from soils to freshwaters by at least 30%, demonstrating the importance of climate wetting for the carbon cycle. We conclude that upon future increases in precipitation, current browning trends will continue across the entire aquatic continuum, requiring expensive adaptations in drinking water plants, increasing land to sea export of carbon, and impacting aquatic productivity and greenhouse gas emissions.", "author" : [ { "dropping-particle" : "", "family" : "Wit", "given" : "Heleen A.", "non-dropping-particle" : "De", "parse-names" : false, "suffix" : "" }, { "dropping-particle" : "", "family" : "Valinia", "given" : "Salar", "non-dropping-particle" : "", "parse-names" : false, "suffix" : "" }, { "dropping-particle" : "", "family" : "Weyhenmeyer", "given" : "Gesa A.", "non-dropping-particle" : "", "parse-names" : false, "suffix" : "" }, { "dropping-particle" : "", "family" : "Futter", "given" : "Martyn N.", "non-dropping-particle" : "", "parse-names" : false, "suffix" : "" }, { "dropping-particle" : "", "family" : "Kortelainen", "given" : "Pirkko", "non-dropping-particle" : "", "parse-names" : false, "suffix" : "" }, { "dropping-particle" : "", "family" : "Austnes", "given" : "Kari", "non-dropping-particle" : "", "parse-names" : false, "suffix" : "" }, { "dropping-particle" : "", "family" : "Hessen", "given" : "Dag O.", "non-dropping-particle" : "", "parse-names" : false, "suffix" : "" }, { "dropping-particle" : "", "family" : "R\u00e4ike", "given" : "Antti", "non-dropping-particle" : "", "parse-names" : false, "suffix" : "" }, { "dropping-particle" : "", "family" : "Laudon", "given" : "Hjalmar", "non-dropping-particle" : "", "parse-names" : false, "suffix" : "" }, { "dropping-particle" : "", "family" : "Vuorenmaa", "given" : "Jussi", "non-dropping-particle" : "", "parse-names" : false, "suffix" : "" } ], "container-title" : "Environmental Science and Technology Letters", "id" : "ITEM-1", "issue" : "12", "issued" : { "date-parts" : [ [ "2016", "12", "13" ] ] }, "page" : "430-435", "publisher" : "American Chemical Society", "title" : "Current Browning of Surface Waters Will Be Further Promoted by Wetter Climate", "type" : "article-journal", "volume" : "3" }, "uris" : [ "http://www.mendeley.com/documents/?uuid=cb6a5555-d1d0-4db7-8772-1a5158e25b49" ] } ], "mendeley" : { "formattedCitation" : "(De Wit et al., 2016)", "plainTextFormattedCitation" : "(De Wit et al., 2016)", "previouslyFormattedCitation" : "(De Wit et al., 2016)" }, "properties" : {  }, "schema" : "https://github.com/citation-style-language/schema/raw/master/csl-citation.json" }</w:instrText>
      </w:r>
      <w:r>
        <w:fldChar w:fldCharType="separate"/>
      </w:r>
      <w:r w:rsidRPr="00D26E64">
        <w:t xml:space="preserve">(De Wit </w:t>
      </w:r>
      <w:r w:rsidR="000D7D89" w:rsidRPr="000D7D89">
        <w:rPr>
          <w:i/>
        </w:rPr>
        <w:t>et al.</w:t>
      </w:r>
      <w:r w:rsidRPr="00D26E64">
        <w:t>, 2016)</w:t>
      </w:r>
      <w:r>
        <w:fldChar w:fldCharType="end"/>
      </w:r>
      <w:r>
        <w:t>.</w:t>
      </w:r>
    </w:p>
    <w:p w14:paraId="62102753" w14:textId="173B5032" w:rsidR="0048205B" w:rsidRPr="00E13B98" w:rsidRDefault="0048205B" w:rsidP="00AE389F">
      <w:r w:rsidRPr="00E13B98">
        <w:t xml:space="preserve">Although the causal relationships are not straightforward, a combination of climate change induced increases in run-off and temperature, and indirect changes in terrestrial vegetation </w:t>
      </w:r>
      <w:r>
        <w:fldChar w:fldCharType="begin" w:fldLock="1"/>
      </w:r>
      <w:r>
        <w:instrText>ADDIN CSL_CITATION { "citationItems" : [ { "id" : "ITEM-1", "itemData" : { "DOI" : "10.1073/pnas.1501505112", "ISBN" : "1091-6490 (Electronic)\\r0027-8424 (Linking)", "ISSN" : "0027-8424", "PMID" : "25964363", "abstract" : "Organic carbon concentrations have increased in surface waters across parts of Europe and North America during the past decades, but the main drivers causing this phenomenon are still debated. A lack of observations beyond the last few decades inhibits a better mechanistic understanding of this process and thus a reliable prediction of future changes. Here we present past lake-water organic carbon trends inferred from sediment records across central Sweden that allow us to assess the observed increase on a centennial to millennial time scale. Our data show the recent increase in lake-water carbon but also that this increase was preceded by a landscape-wide, long-term decrease beginning already A.D. 1450-1600. Geochemical and biological proxies reveal that these dynamics coincided with an intensification of human catchment disturbance that decreased over the past century. Catchment disturbance was driven by the expansion and later cessation of widespread summer forest grazing and farming across central Scandinavia. Our findings demonstrate that early land use strongly affected past organic carbon dynamics and suggest that the influence of historical landscape utilization on contemporary changes in lake-water carbon levels has thus far been underestimated. We propose that past changes in land use are also a strong contributing factor in ongoing organic carbon trends in other regions that underwent similar comprehensive changes due to early cultivation and grazing over centuries to millennia.", "author" : [ { "dropping-particle" : "", "family" : "Meyer-Jacob", "given" : "Carsten", "non-dropping-particle" : "", "parse-names" : false, "suffix" : "" }, { "dropping-particle" : "", "family" : "Tolu", "given" : "Julie", "non-dropping-particle" : "", "parse-names" : false, "suffix" : "" }, { "dropping-particle" : "", "family" : "Bigler", "given" : "Christian", "non-dropping-particle" : "", "parse-names" : false, "suffix" : "" }, { "dropping-particle" : "", "family" : "Yang", "given" : "Handong", "non-dropping-particle" : "", "parse-names" : false, "suffix" : "" }, { "dropping-particle" : "", "family" : "Bindler", "given" : "Richard", "non-dropping-particle" : "", "parse-names" : false, "suffix" : "" } ], "container-title" : "Proceedings of the National Academy of Sciences", "id" : "ITEM-1", "issue" : "21", "issued" : { "date-parts" : [ [ "2015", "5", "26" ] ] }, "page" : "6579-6584", "publisher" : "National Academy of Sciences", "title" : "Early land use and centennial scale changes in lake-water organic carbon prior to contemporary monitoring", "type" : "article-journal", "volume" : "112" }, "uris" : [ "http://www.mendeley.com/documents/?uuid=c89c3393-052a-4752-ac5e-e8e0c3debd05" ] } ], "mendeley" : { "formattedCitation" : "(Meyer-Jacob, Tolu, Bigler, Yang, &amp; Bindler, 2015)", "plainTextFormattedCitation" : "(Meyer-Jacob, Tolu, Bigler, Yang, &amp; Bindler, 2015)", "previouslyFormattedCitation" : "(Meyer-Jacob, Tolu, Bigler, Yang, &amp; Bindler, 2015)" }, "properties" : {  }, "schema" : "https://github.com/citation-style-language/schema/raw/master/csl-citation.json" }</w:instrText>
      </w:r>
      <w:r>
        <w:fldChar w:fldCharType="separate"/>
      </w:r>
      <w:r w:rsidRPr="00D26E64">
        <w:t>(Meyer-Jacob</w:t>
      </w:r>
      <w:r w:rsidR="001F7861">
        <w:rPr>
          <w:i/>
        </w:rPr>
        <w:t xml:space="preserve"> et al.</w:t>
      </w:r>
      <w:r w:rsidRPr="00D26E64">
        <w:t>, 2015)</w:t>
      </w:r>
      <w:r>
        <w:fldChar w:fldCharType="end"/>
      </w:r>
      <w:r>
        <w:t xml:space="preserve"> </w:t>
      </w:r>
      <w:r w:rsidRPr="00E13B98">
        <w:t>are pr</w:t>
      </w:r>
      <w:r>
        <w:t>oje</w:t>
      </w:r>
      <w:r w:rsidRPr="00E13B98">
        <w:t xml:space="preserve">cted to increase organic matter loads in future </w:t>
      </w:r>
      <w:r>
        <w:fldChar w:fldCharType="begin" w:fldLock="1"/>
      </w:r>
      <w:r>
        <w:instrText>ADDIN CSL_CITATION { "citationItems" : [ { "id" : "ITEM-1", "itemData" : { "DOI" : "10.1016/S0048-9697(02)00634-4", "ISBN" : "00489697", "ISSN" : "00489697", "PMID" : "12812738", "abstract" : "Long-term and seasonal changes in concentration of dissolved organic matter (DOM) and their possible drivers were evaluated for an upland stream in central Europe during 1969-2000. Two periods have been detected within this data set - Years with decreased DOM until the middle of 1980s and then years with increased DOM until 2000. Temperature, hydrological regime of runoff from the catchment (namely the amount of interflow), and changes in atmospheric deposition of acidity coincided with the variations in DOM concentrations. The analysis of single runoff events confirmed the relation between the export of increased DOM concentrations from the catchment and interflow. A multiple linear regression model based on monthly averages of temperature and interflow explained 67% of DOM variability. This model suggested a 7% increase in DOM concentration under the scenarios of possible future climate change related to doubled CO2 concentration in the atmosphere. The scenarios were based on results of several global circulation models. \u00a9 2003 Elsevier Science B.V. All rights reserved.", "author" : [ { "dropping-particle" : "", "family" : "Hejzlar", "given" : "Josef", "non-dropping-particle" : "", "parse-names" : false, "suffix" : "" }, { "dropping-particle" : "", "family" : "Dubrovsk\u00fd", "given" : "Martin", "non-dropping-particle" : "", "parse-names" : false, "suffix" : "" }, { "dropping-particle" : "", "family" : "Buchtele", "given" : "Josef", "non-dropping-particle" : "", "parse-names" : false, "suffix" : "" }, { "dropping-particle" : "", "family" : "R\u016f\u017ei\u010dka", "given" : "Martin", "non-dropping-particle" : "", "parse-names" : false, "suffix" : "" } ], "container-title" : "Science of the Total Environment", "id" : "ITEM-1", "issue" : "1-3", "issued" : { "date-parts" : [ [ "2003", "7", "1" ] ] }, "page" : "143-152", "publisher" : "Elsevier", "title" : "The apparent and potential effects of climate change on the inferred concentration of dissolved organic matter in a temperate stream (the Mal\u0161e River, South Bohemia)", "type" : "article-journal", "volume" : "310" }, "uris" : [ "http://www.mendeley.com/documents/?uuid=01f0051d-f8e5-4bf6-b2d0-b48aafca9717" ] } ], "mendeley" : { "formattedCitation" : "(Hejzlar, Dubrovsk\u00fd, Buchtele, &amp; R\u016f\u017ei\u010dka, 2003)", "plainTextFormattedCitation" : "(Hejzlar, Dubrovsk\u00fd, Buchtele, &amp; R\u016f\u017ei\u010dka, 2003)", "previouslyFormattedCitation" : "(Hejzlar, Dubrovsk\u00fd, Buchtele, &amp; R\u016f\u017ei\u010dka, 2003)" }, "properties" : {  }, "schema" : "https://github.com/citation-style-language/schema/raw/master/csl-citation.json" }</w:instrText>
      </w:r>
      <w:r>
        <w:fldChar w:fldCharType="separate"/>
      </w:r>
      <w:r w:rsidRPr="00D26E64">
        <w:t>(Hejzlar</w:t>
      </w:r>
      <w:r w:rsidR="001F7861">
        <w:rPr>
          <w:i/>
        </w:rPr>
        <w:t xml:space="preserve"> et al.</w:t>
      </w:r>
      <w:r w:rsidRPr="00D26E64">
        <w:t>, 2003)</w:t>
      </w:r>
      <w:r>
        <w:fldChar w:fldCharType="end"/>
      </w:r>
      <w:r w:rsidRPr="00E13B98">
        <w:t xml:space="preserve">. These increases will be strongest in the boreal zone of the region and in the Arctic, where thawing of permafrost is a further source of organic matter </w:t>
      </w:r>
      <w:r>
        <w:fldChar w:fldCharType="begin" w:fldLock="1"/>
      </w:r>
      <w:r>
        <w:instrText>ADDIN CSL_CITATION { "citationItems" : [ { "id" : "ITEM-1", "itemData" : { "DOI" : "10.1002/2014JG002678", "ISBN" : "2169-8953", "ISSN" : "21698961", "abstract" : "As high latitudes warm, a portion of the large organic carbon pool stored in permafrost will become available for transport to aquatic ecosystems as dissolved organic carbon (DOC). If permafrost DOC is biodegradable, much will be mineralized to the atmosphere in freshwater systems before reaching the ocean, accelerating carbon transfer from permafrost to the atmosphere, whereas if recalcitrant, it will reach marine ecosystems where it may persist over long time periods. We measured biodegradable DOC (BDOC) in water flowing from collapsing permafrost (thermokarst) on the North Slope of Alaska and tested the role of DOCchemical composition and nutrient concentration in determining biodegradability. DOC from collapsing permafrost was some of the most biodegradable reported in natural systems. However, elevated BDOC only persisted during active permafrost degradation, with a return to predisturbance levels once thermokarst features stabilized. Biodegradability was correlated with background nutrient concentration, but nutrient addition did not increase overall BDOC, suggesting that chemical composition may be a more important control on DOC processing. Despite its high biodegradability, permafrost DOC showed evidence of substantial previous microbial processing, and we present four hypotheses explaining this incongruity. Because thermokarst features form preferentially on river banks and lake shores and can remain active for decades, thermokarst may be the dominant short-term mechanism delivering sediment, nutrients, and biodegradable organic matter to aquatic systems as the Arctic warms.", "author" : [ { "dropping-particle" : "", "family" : "Abbott", "given" : "Benjamin W.", "non-dropping-particle" : "", "parse-names" : false, "suffix" : "" }, { "dropping-particle" : "", "family" : "Larouche", "given" : "Julia R.", "non-dropping-particle" : "", "parse-names" : false, "suffix" : "" }, { "dropping-particle" : "", "family" : "Jones", "given" : "Jeremy B.", "non-dropping-particle" : "", "parse-names" : false, "suffix" : "" }, { "dropping-particle" : "", "family" : "Bowden", "given" : "William B.", "non-dropping-particle" : "", "parse-names" : false, "suffix" : "" }, { "dropping-particle" : "", "family" : "Balser", "given" : "Andrew W.", "non-dropping-particle" : "", "parse-names" : false, "suffix" : "" } ], "container-title" : "Journal of Geophysical Research G: Biogeosciences", "id" : "ITEM-1", "issue" : "10", "issued" : { "date-parts" : [ [ "2014", "10", "1" ] ] }, "page" : "2049-2063", "title" : "Elevated dissolved organic carbon biodegradability from thawing and collapsing permafrost", "type" : "article-journal", "volume" : "119" }, "uris" : [ "http://www.mendeley.com/documents/?uuid=739ca1ec-8df7-4127-8c69-6557367a11f6" ] } ], "mendeley" : { "formattedCitation" : "(Abbott, Larouche, Jones, Bowden, &amp; Balser, 2014)", "plainTextFormattedCitation" : "(Abbott, Larouche, Jones, Bowden, &amp; Balser, 2014)", "previouslyFormattedCitation" : "(Abbott, Larouche, Jones, Bowden, &amp; Balser, 2014)" }, "properties" : {  }, "schema" : "https://github.com/citation-style-language/schema/raw/master/csl-citation.json" }</w:instrText>
      </w:r>
      <w:r>
        <w:fldChar w:fldCharType="separate"/>
      </w:r>
      <w:r w:rsidRPr="00D26E64">
        <w:t>(Abbott</w:t>
      </w:r>
      <w:r w:rsidR="001F7861">
        <w:rPr>
          <w:i/>
        </w:rPr>
        <w:t xml:space="preserve"> et al.</w:t>
      </w:r>
      <w:r w:rsidRPr="00D26E64">
        <w:t>, 2014)</w:t>
      </w:r>
      <w:r>
        <w:fldChar w:fldCharType="end"/>
      </w:r>
      <w:r w:rsidRPr="00E13B98">
        <w:t>.</w:t>
      </w:r>
    </w:p>
    <w:p w14:paraId="20C192E4" w14:textId="77777777" w:rsidR="0048205B" w:rsidRPr="00E13B98" w:rsidRDefault="0048205B" w:rsidP="00AE389F"/>
    <w:p w14:paraId="3D2CF258" w14:textId="77777777" w:rsidR="0048205B" w:rsidRPr="00E13B98" w:rsidRDefault="0048205B" w:rsidP="001F0516">
      <w:pPr>
        <w:pStyle w:val="Heading4"/>
      </w:pPr>
      <w:bookmarkStart w:id="1411" w:name="_Toc519514800"/>
      <w:r w:rsidRPr="00E13B98">
        <w:t>Drivers of organic pollution</w:t>
      </w:r>
      <w:bookmarkEnd w:id="1411"/>
    </w:p>
    <w:p w14:paraId="0059F8AF" w14:textId="04734C35" w:rsidR="0048205B" w:rsidRPr="00E13B98" w:rsidRDefault="0048205B" w:rsidP="00AE389F">
      <w:r w:rsidRPr="00E13B98">
        <w:t xml:space="preserve">Demographic and economic drivers have increased organic pollution from sewage, agriculture (livestock manure), aquaculture (fishponds and farms), and certain types of industries (such as dairy, or sugar refinery). Except for land-use change, the source of organic pollution is mainly point sources and therefore regulations and technological innovations have managed to reduce emissions </w:t>
      </w:r>
      <w:r w:rsidRPr="00900119">
        <w:fldChar w:fldCharType="begin" w:fldLock="1"/>
      </w:r>
      <w:r>
        <w:instrText>ADDIN CSL_CITATION { "citationItems" : [ { "id" : "ITEM-1", "itemData" : { "DOI" : "10.2800/66071", "ISBN" : "9789292133467", "ISSN" : "1725-9177", "author" : [ { "dropping-particle" : "", "family" : "EEA", "given" : "", "non-dropping-particle" : "", "parse-names" : false, "suffix" : "" } ], "container-title" : "EEA Report", "id" : "ITEM-1", "issued" : { "date-parts" : [ [ "2012" ] ] }, "note" : "- Map 4.10 (p. 180)", "title" : "Climate change, impacts and vulnerability in Europe 2012 - An indicator-based report", "type" : "report" }, "uris" : [ "http://www.mendeley.com/documents/?uuid=d06b65c5-c9f7-458a-9ce3-aaef659ddaf0" ] }, { "id" : "ITEM-2", "itemData" : { "author" : [ { "dropping-particle" : "", "family" : "Lehtonen", "given" : "Ilari", "non-dropping-particle" : "", "parse-names" : false, "suffix" : "" }, { "dropping-particle" : "", "family" : "Ruosteenoja", "given" : "Kimmo", "non-dropping-particle" : "", "parse-names" : false, "suffix" : "" }, { "dropping-particle" : "", "family" : "Vena\u0308la\u0308inen", "given" : "Ari", "non-dropping-particle" : "", "parse-names" : false, "suffix" : "" }, { "dropping-particle" : "", "family" : "Gregow", "given" : "Hilppa", "non-dropping-particle" : "", "parse-names" : false, "suffix" : "" } ], "container-title" : "Boreal Environment Research", "id" : "ITEM-2", "issued" : { "date-parts" : [ [ "2014" ] ] }, "note" : "- increase in fire risk using several GCM scenarios (e.g. 10-40% increase in fire alarm days)", "page" : "127-139", "title" : "The projected 21st century forest-fire risk in Finland under different greenhouse gas scenarios", "type" : "article-journal", "volume" : "19" }, "uris" : [ "http://www.mendeley.com/documents/?uuid=4f246b67-3b36-47ef-8af3-995dcd45f28b" ] } ], "mendeley" : { "formattedCitation" : "(EEA, 2012a; Lehtonen, Ruosteenoja, Vena\u0308la\u0308inen, &amp; Gregow, 2014)", "manualFormatting" : "(EEA, 2012", "plainTextFormattedCitation" : "(EEA, 2012a; Lehtonen, Ruosteenoja, Vena\u0308la\u0308inen, &amp; Gregow, 2014)", "previouslyFormattedCitation" : "(EEA, 2012a; Lehtonen, Ruosteenoja, Vena\u0308la\u0308inen, &amp; Gregow, 2014)" }, "properties" : {  }, "schema" : "https://github.com/citation-style-language/schema/raw/master/csl-citation.json" }</w:instrText>
      </w:r>
      <w:r w:rsidRPr="00900119">
        <w:fldChar w:fldCharType="separate"/>
      </w:r>
      <w:r w:rsidRPr="00900119">
        <w:t>(EEA</w:t>
      </w:r>
      <w:r>
        <w:t>,</w:t>
      </w:r>
      <w:r w:rsidRPr="00900119">
        <w:t xml:space="preserve"> 2012</w:t>
      </w:r>
      <w:r w:rsidRPr="00900119">
        <w:fldChar w:fldCharType="end"/>
      </w:r>
      <w:r w:rsidR="003F641A">
        <w:t>c</w:t>
      </w:r>
      <w:r w:rsidRPr="00E13B98">
        <w:t xml:space="preserve">). Sewage overflows in connection with high precipitation events, however, remains a problem </w:t>
      </w:r>
      <w:r>
        <w:fldChar w:fldCharType="begin" w:fldLock="1"/>
      </w:r>
      <w:r>
        <w:instrText>ADDIN CSL_CITATION { "citationItems" : [ { "id" : "ITEM-1", "itemData" : { "author" : [ { "dropping-particle" : "", "family" : "Rauch", "given" : "W.", "non-dropping-particle" : "", "parse-names" : false, "suffix" : "" }, { "dropping-particle" : "", "family" : "Harremo\u00ebs", "given" : "P.", "non-dropping-particle" : "", "parse-names" : false, "suffix" : "" } ], "id" : "ITEM-1", "issued" : { "date-parts" : [ [ "1996" ] ] }, "publisher" : "International Water Resources Association", "title" : "Minimizing acute river pollution from urban drainage systems by means of integrated real time control", "type" : "article" }, "uris" : [ "http://www.mendeley.com/documents/?uuid=1089427d-b4d4-47af-aad3-6388256e8d80" ] } ], "mendeley" : { "formattedCitation" : "(Rauch &amp; Harremo\u00ebs, 1996)", "plainTextFormattedCitation" : "(Rauch &amp; Harremo\u00ebs, 1996)", "previouslyFormattedCitation" : "(Rauch &amp; Harremo\u00ebs, 1996)" }, "properties" : {  }, "schema" : "https://github.com/citation-style-language/schema/raw/master/csl-citation.json" }</w:instrText>
      </w:r>
      <w:r>
        <w:fldChar w:fldCharType="separate"/>
      </w:r>
      <w:r w:rsidRPr="00C970EE">
        <w:t>(Rauch &amp; Harremoës, 1996)</w:t>
      </w:r>
      <w:r>
        <w:fldChar w:fldCharType="end"/>
      </w:r>
      <w:r w:rsidRPr="00E13B98">
        <w:t xml:space="preserve">. </w:t>
      </w:r>
    </w:p>
    <w:p w14:paraId="16A5F578" w14:textId="77777777" w:rsidR="0048205B" w:rsidRPr="00E13B98" w:rsidRDefault="0048205B" w:rsidP="00AE389F"/>
    <w:p w14:paraId="77C6B04B" w14:textId="77777777" w:rsidR="0048205B" w:rsidRPr="00E13B98" w:rsidRDefault="0048205B" w:rsidP="00147745">
      <w:pPr>
        <w:pStyle w:val="Heading3"/>
      </w:pPr>
      <w:bookmarkStart w:id="1412" w:name="_Toc477938331"/>
      <w:bookmarkStart w:id="1413" w:name="_Toc479152660"/>
      <w:bookmarkStart w:id="1414" w:name="_Toc480359682"/>
      <w:bookmarkStart w:id="1415" w:name="_Toc502837441"/>
      <w:bookmarkStart w:id="1416" w:name="_Toc504380692"/>
      <w:bookmarkStart w:id="1417" w:name="_Toc519514801"/>
      <w:r w:rsidRPr="00E13B98">
        <w:t>Acidification</w:t>
      </w:r>
      <w:bookmarkEnd w:id="1412"/>
      <w:bookmarkEnd w:id="1413"/>
      <w:bookmarkEnd w:id="1414"/>
      <w:bookmarkEnd w:id="1415"/>
      <w:bookmarkEnd w:id="1416"/>
      <w:bookmarkEnd w:id="1417"/>
      <w:r w:rsidRPr="00E13B98">
        <w:t xml:space="preserve"> </w:t>
      </w:r>
    </w:p>
    <w:p w14:paraId="1C662231" w14:textId="77777777" w:rsidR="0048205B" w:rsidRPr="00553DB1" w:rsidRDefault="0048205B" w:rsidP="00AE389F">
      <w:r w:rsidRPr="00553DB1">
        <w:t>Acidifying substances such as sulphur dioxide (SO</w:t>
      </w:r>
      <w:r w:rsidRPr="00553DB1">
        <w:rPr>
          <w:vertAlign w:val="subscript"/>
        </w:rPr>
        <w:t>2</w:t>
      </w:r>
      <w:r w:rsidRPr="00553DB1">
        <w:t>), ammonia (NH</w:t>
      </w:r>
      <w:r w:rsidRPr="00553DB1">
        <w:rPr>
          <w:vertAlign w:val="subscript"/>
        </w:rPr>
        <w:t>3</w:t>
      </w:r>
      <w:r w:rsidRPr="00553DB1">
        <w:t>) and nitrogen oxides (NO</w:t>
      </w:r>
      <w:r w:rsidRPr="00553DB1">
        <w:rPr>
          <w:vertAlign w:val="subscript"/>
        </w:rPr>
        <w:t>X</w:t>
      </w:r>
      <w:r w:rsidRPr="00553DB1">
        <w:t xml:space="preserve">) undergo chemical transformation into acids as they are dispersed in the atmosphere. Their subsequent downwind deposition leads to acidification of the soil and surface water. </w:t>
      </w:r>
    </w:p>
    <w:p w14:paraId="153A81E7" w14:textId="77777777" w:rsidR="0048205B" w:rsidRPr="00E13B98" w:rsidRDefault="0048205B" w:rsidP="00AE389F"/>
    <w:p w14:paraId="00963511" w14:textId="77777777" w:rsidR="0048205B" w:rsidRPr="00E13B98" w:rsidRDefault="0048205B" w:rsidP="001F0516">
      <w:pPr>
        <w:pStyle w:val="Heading4"/>
      </w:pPr>
      <w:bookmarkStart w:id="1418" w:name="_Toc519514802"/>
      <w:r w:rsidRPr="00E13B98">
        <w:t>Effects of acidification on biodiversity and nature’s contributions to people</w:t>
      </w:r>
      <w:bookmarkEnd w:id="1418"/>
    </w:p>
    <w:p w14:paraId="1D7E7EDB" w14:textId="65B6CD87" w:rsidR="0048205B" w:rsidRPr="00E13B98" w:rsidRDefault="0048205B" w:rsidP="00AE389F">
      <w:r w:rsidRPr="00E13B98">
        <w:t>Historically, SO</w:t>
      </w:r>
      <w:r w:rsidRPr="00E13B98">
        <w:rPr>
          <w:vertAlign w:val="subscript"/>
        </w:rPr>
        <w:t xml:space="preserve">2 </w:t>
      </w:r>
      <w:r w:rsidRPr="00E13B98">
        <w:t>was the dominant pollutant causing acidification, but today NO</w:t>
      </w:r>
      <w:r w:rsidRPr="00E13B98">
        <w:rPr>
          <w:vertAlign w:val="subscript"/>
        </w:rPr>
        <w:t>X</w:t>
      </w:r>
      <w:r w:rsidRPr="00E13B98">
        <w:t xml:space="preserve"> are increasingly important. Effects of terrestrial acidification from nit</w:t>
      </w:r>
      <w:r>
        <w:t>rogen were briefly assessed in S</w:t>
      </w:r>
      <w:r w:rsidRPr="00E13B98">
        <w:t xml:space="preserve">ection 4.6.1.1. Anthropogenic acidification has profound, well-documented ecological impacts, including the loss of many acid-sensitive species from all trophic levels </w:t>
      </w:r>
      <w:r>
        <w:fldChar w:fldCharType="begin" w:fldLock="1"/>
      </w:r>
      <w:r>
        <w:instrText>ADDIN CSL_CITATION { "citationItems" : [ { "id" : "ITEM-1", "itemData" : { "DOI" : "10.1126/science.239.4836.149", "ISBN" : "00368075", "ISSN" : "0036-8075", "PMID" : "1773297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Schindler", "given" : "D. W.", "non-dropping-particle" : "", "parse-names" : false, "suffix" : "" } ], "container-title" : "Science, New Series", "id" : "ITEM-1", "issue" : "4836", "issued" : { "date-parts" : [ [ "1988" ] ] }, "page" : "149-157", "publisher" : "American Association for the Advancement of Science", "title" : "Effects of Acid Rain on Freshwater Ecosystems", "type" : "article-journal", "volume" : "239" }, "uris" : [ "http://www.mendeley.com/documents/?uuid=ea854dbd-2033-4258-8723-cdd25a2dbb76" ] }, { "id" : "ITEM-2", "itemData" : { "DOI" : "10.2307/1296852", "ISBN" : "00063568", "ISSN" : "00063568", "PMID" : "555", "abstract" : "The gravitational movement of materials in drainage waters from terrestrial ecosystems to aquatic ecosystems is the major land-water linkage in the biosphere. Undisturbed humid terrestrial ecosystems develop tight cycles and tend not to be leaky, but with disturbance losses of water, nutrients, and particulate matter are increased. Eutrophication in downstream aquatic ecosystems may be accelerated by these inputs in addition to the well-known eutrophication effects of urban-industrial wastes. Movement of some air-borne pollutants from terrestrial to aquatic ecosystems is increasing and must be considered as a factor influencing aquatic ecosystems. A holistic view of these land-air-water interactions is required for intelligent management of landscapes. CR - Copyright &amp;#169; 1974 Oxford University Press and American Institute of Biological Sciences", "author" : [ { "dropping-particle" : "", "family" : "Likens", "given" : "Gene E.", "non-dropping-particle" : "", "parse-names" : false, "suffix" : "" }, { "dropping-particle" : "", "family" : "Bormann", "given" : "F. Herbert", "non-dropping-particle" : "", "parse-names" : false, "suffix" : "" } ], "container-title" : "BioScience", "id" : "ITEM-2", "issue" : "8", "issued" : { "date-parts" : [ [ "1974", "8", "1" ] ] }, "page" : "447-456", "publisher" : "Oxford University Press", "title" : "Linkages between Terrestrial and Aquatic Ecosystems", "type" : "article-journal", "volume" : "24" }, "uris" : [ "http://www.mendeley.com/documents/?uuid=0214e9cf-2b90-4c06-97ca-6d643e4b2624" ] }, { "id" : "ITEM-3", "itemData" : { "author" : [ { "dropping-particle" : "", "family" : "Hildrew", "given" : "Alan G.", "non-dropping-particle" : "", "parse-names" : false, "suffix" : "" }, { "dropping-particle" : "", "family" : "Ormerod", "given" : "Steve J.", "non-dropping-particle" : "", "parse-names" : false, "suffix" : "" } ], "chapter-number" : "12", "container-title" : "The Ecological Basis for River management", "id" : "ITEM-3", "issued" : { "date-parts" : [ [ "1995" ] ] }, "page" : "147-160", "title" : "Acidification: Causes, Consequences and Solutions", "type" : "chapter" }, "prefix" : "e.g. ", "uris" : [ "http://www.mendeley.com/documents/?uuid=9c06f89c-97d7-4618-aa28-a9abe24a2d90" ] } ], "mendeley" : { "formattedCitation" : "(e.g. Hildrew &amp; Ormerod, 1995; Likens &amp; Bormann, 1974; D. W. Schindler, 1988)", "plainTextFormattedCitation" : "(e.g. Hildrew &amp; Ormerod, 1995; Likens &amp; Bormann, 1974; D. W. Schindler, 1988)", "previouslyFormattedCitation" : "(e.g. Hildrew &amp; Ormerod, 1995; Likens &amp; Bormann, 1974; D. W. Schindler, 1988)" }, "properties" : {  }, "schema" : "https://github.com/citation-style-language/schema/raw/master/csl-citation.json" }</w:instrText>
      </w:r>
      <w:r>
        <w:fldChar w:fldCharType="separate"/>
      </w:r>
      <w:r w:rsidRPr="005862C9">
        <w:t>(e.g. Hildrew &amp; Ormerod, 1995; Likens &amp; Bormann, 1974; Schindler, 1988)</w:t>
      </w:r>
      <w:r>
        <w:fldChar w:fldCharType="end"/>
      </w:r>
      <w:r>
        <w:t>.</w:t>
      </w:r>
      <w:r w:rsidRPr="00E13B98">
        <w:t xml:space="preserve"> In catchments with an insufficient supply of base cations to buffer acidity, runoff to freshwater ecosystems becomes strongly acidic and at a pH of 5.5, alkalinity falls to zero and inorganic aluminium concentration rises to become toxic to many forms of life, including almost all fish </w:t>
      </w:r>
      <w:r>
        <w:fldChar w:fldCharType="begin" w:fldLock="1"/>
      </w:r>
      <w:r>
        <w:instrText>ADDIN CSL_CITATION { "citationItems" : [ { "id" : "ITEM-1", "itemData" : { "ISSN" : "0521334357", "author" : [ { "dropping-particle" : "", "family" : "Sutcliffe", "given" : "D. W.", "non-dropping-particle" : "", "parse-names" : false, "suffix" : "" }, { "dropping-particle" : "", "family" : "Hildrew", "given" : "A. G.", "non-dropping-particle" : "", "parse-names" : false, "suffix" : "" } ], "container-title" : "Acid toxicity and aquatic animals", "id" : "ITEM-1", "issued" : { "date-parts" : [ [ "1989" ] ] }, "page" : "13", "title" : "Invertebrate communities in acid streams", "type" : "article-journal", "volume" : "34" }, "uris" : [ "http://www.mendeley.com/documents/?uuid=ca2e1a7c-ccc3-417f-9299-9d5afcb26a3d" ] } ], "mendeley" : { "formattedCitation" : "(D. W. Sutcliffe &amp; Hildrew, 1989)", "plainTextFormattedCitation" : "(D. W. Sutcliffe &amp; Hildrew, 1989)", "previouslyFormattedCitation" : "(D. W. Sutcliffe &amp; Hildrew, 1989)" }, "properties" : {  }, "schema" : "https://github.com/citation-style-language/schema/raw/master/csl-citation.json" }</w:instrText>
      </w:r>
      <w:r>
        <w:fldChar w:fldCharType="separate"/>
      </w:r>
      <w:r w:rsidRPr="00681D8F">
        <w:t>(Sutcliffe &amp; Hildrew, 1989)</w:t>
      </w:r>
      <w:r>
        <w:fldChar w:fldCharType="end"/>
      </w:r>
      <w:r w:rsidRPr="00E13B98">
        <w:t xml:space="preserve">. </w:t>
      </w:r>
    </w:p>
    <w:p w14:paraId="18D55B73" w14:textId="0BEA9415" w:rsidR="0048205B" w:rsidRDefault="0048205B" w:rsidP="00AE389F">
      <w:r w:rsidRPr="00E13B98">
        <w:t xml:space="preserve">Despite reduced emissions there is still a legacy effect on biodiversity. Evidence for biological recovery from anthropogenic acidification has therefore been much less obvious than changes in, for example, water chemistry </w:t>
      </w:r>
      <w:r>
        <w:fldChar w:fldCharType="begin" w:fldLock="1"/>
      </w:r>
      <w:r>
        <w:instrText>ADDIN CSL_CITATION { "citationItems" : [ { "id" : "ITEM-1", "itemData" : { "DOI" : "10.1016/j.ecolind.2013.10.011", "ISBN" : "1470-160X", "ISSN" : "1470160X", "abstract" : "In this special issue we present papers based on data from the UK's Acid Waters Monitoring Network (UK AWMN) and other UK acid waters. The AWMN was set up in 1988. It was designed to monitor the chemical and biological response of acidified surface waters in the UK to the planned reduction in the emission of acidic sulphur and nitrogen gases as required by the UNECE Convention on Long Range Transboundary Air Pollution. Most papers in the volume are concerned with the changes that have taken place at the 22 AWMN sites during 20 years of monitoring from 1988 to 2008. They show that significant changes in deposition chemistry, in water chemistry and, to a lesser extent, in biology have taken place, consistent with a recovery from acidification. However, when compared with pre-acidification conditions inferred from lake sediment records, the extent of biological recovery so far is shown to be quite limited. The volume also contains papers on other aspects of surface water acidification in the UK. They include evidence for persistent highly acidic conditions of streams in the North York Moors, data from Scotland showing how afforestation is modifying recovery from acidification and the results of chemical speciation modelling in explaining the relationship between acidification and macroinvertebrate species richness at AWMN and other sites in the UK. The final papers are concerned with projections for the future and the extent to which acidified sites will continue to improve. They conclude that recovery will continue albeit slowly during this century but that other pressures principally from climate and land-use change are likely to alter the recovery pathways towards novel ecological endpoints potentially quite different from past baselines. ?? 2013 Elsevier Ltd.", "author" : [ { "dropping-particle" : "", "family" : "Battarbee", "given" : "Richard W.", "non-dropping-particle" : "", "parse-names" : false, "suffix" : "" }, { "dropping-particle" : "", "family" : "Shilland", "given" : "Ewan M.", "non-dropping-particle" : "", "parse-names" : false, "suffix" : "" }, { "dropping-particle" : "", "family" : "Kernan", "given" : "Martin", "non-dropping-particle" : "", "parse-names" : false, "suffix" : "" }, { "dropping-particle" : "", "family" : "Monteith", "given" : "Donald T.", "non-dropping-particle" : "", "parse-names" : false, "suffix" : "" }, { "dropping-particle" : "", "family" : "Curtis", "given" : "Chris J.", "non-dropping-particle" : "", "parse-names" : false, "suffix" : "" } ], "container-title" : "Ecological Indicators", "id" : "ITEM-1", "issue" : "PART B", "issued" : { "date-parts" : [ [ "2014", "2", "1" ] ] }, "page" : "267-273", "publisher" : "Elsevier", "title" : "Recovery of acidified surface waters from acidification in the United Kingdom after twenty years of chemical and biological monitoring (1988-2008)", "type" : "article", "volume" : "37" }, "uris" : [ "http://www.mendeley.com/documents/?uuid=fdba8daa-5091-491b-a29d-1cf9a280a28e" ] } ], "mendeley" : { "formattedCitation" : "(Battarbee, Shilland, Kernan, Monteith, &amp; Curtis, 2014)", "plainTextFormattedCitation" : "(Battarbee, Shilland, Kernan, Monteith, &amp; Curtis, 2014)", "previouslyFormattedCitation" : "(Battarbee, Shilland, Kernan, Monteith, &amp; Curtis, 2014)" }, "properties" : {  }, "schema" : "https://github.com/citation-style-language/schema/raw/master/csl-citation.json" }</w:instrText>
      </w:r>
      <w:r>
        <w:fldChar w:fldCharType="separate"/>
      </w:r>
      <w:r w:rsidRPr="0087169A">
        <w:t>(Battarbee</w:t>
      </w:r>
      <w:r w:rsidR="001A37D0">
        <w:rPr>
          <w:i/>
        </w:rPr>
        <w:t xml:space="preserve"> et al.</w:t>
      </w:r>
      <w:r w:rsidRPr="0087169A">
        <w:t>, 2014)</w:t>
      </w:r>
      <w:r>
        <w:fldChar w:fldCharType="end"/>
      </w:r>
      <w:r w:rsidRPr="00E13B98">
        <w:t xml:space="preserve">. Soil and surface water acidification remains an issue in the most sensitive areas of Nordic countries, the United Kingdom and Central Europe </w:t>
      </w:r>
      <w:r>
        <w:fldChar w:fldCharType="begin" w:fldLock="1"/>
      </w:r>
      <w:r>
        <w:instrText>ADDIN CSL_CITATION { "citationItems" : [ { "id" : "ITEM-1", "itemData" : { "DOI" : "10.2800/534806", "abstract" : "An indicator-based report, Vol. 1 EEA Report No 1/2017 ISSN: 1977-8449 DOI: 10.2800/534806", "author" : [ { "dropping-particle" : "", "family" : "EEA", "given" : "", "non-dropping-particle" : "", "parse-names" : false, "suffix" : "" } ], "id" : "ITEM-1", "issued" : { "date-parts" : [ [ "2017" ] ] }, "title" : "Climate change, Impacts and Vulnerability in Europe 2016", "type" : "report" }, "uris" : [ "http://www.mendeley.com/documents/?uuid=ff49950a-64e6-40b7-a808-e0c4238dc1bf" ] } ], "mendeley" : { "formattedCitation" : "(EEA, 2017)", "plainTextFormattedCitation" : "(EEA, 2017)", "previouslyFormattedCitation" : "(EEA, 2017)" }, "properties" : {  }, "schema" : "https://github.com/citation-style-language/schema/raw/master/csl-citation.json" }</w:instrText>
      </w:r>
      <w:r>
        <w:fldChar w:fldCharType="separate"/>
      </w:r>
      <w:r w:rsidRPr="00851492">
        <w:t>(EEA, 2017)</w:t>
      </w:r>
      <w:r>
        <w:fldChar w:fldCharType="end"/>
      </w:r>
      <w:r w:rsidRPr="00B7426D">
        <w:t xml:space="preserve">. Kernan </w:t>
      </w:r>
      <w:r w:rsidR="000D7D89" w:rsidRPr="000D7D89">
        <w:rPr>
          <w:i/>
        </w:rPr>
        <w:t>et al.</w:t>
      </w:r>
      <w:r w:rsidRPr="00B7426D">
        <w:t xml:space="preserve"> </w:t>
      </w:r>
      <w:r w:rsidRPr="0087169A">
        <w:fldChar w:fldCharType="begin" w:fldLock="1"/>
      </w:r>
      <w:r w:rsidRPr="0087169A">
        <w:instrText>ADDIN CSL_CITATION { "citationItems" : [ { "id" : "ITEM-1", "itemData" : { "author" : [ { "dropping-particle" : "", "family" : "Kernan", "given" : "M", "non-dropping-particle" : "", "parse-names" : false, "suffix" : "" }, { "dropping-particle" : "", "family" : "Battarbee", "given" : "Richard W.", "non-dropping-particle" : "", "parse-names" : false, "suffix" : "" }, { "dropping-particle" : "", "family" : "Curtis", "given" : "C", "non-dropping-particle" : "", "parse-names" : false, "suffix" : "" }, { "dropping-particle" : "", "family" : "Monteith", "given" : "D T", "non-dropping-particle" : "", "parse-names" : false, "suffix" : "" }, { "dropping-particle" : "", "family" : "Shillands", "given" : "E M", "non-dropping-particle" : "", "parse-names" : false, "suffix" : "" } ], "container-title" : "ECRC Research Report", "id" : "ITEM-1", "issued" : { "date-parts" : [ [ "2010" ] ] }, "title" : "Recovery of lakes and streams in the UK from acid rain. The United Kingdom Acid Waters Monitoring Network 20 year interpretative report", "type" : "report", "volume" : "141" }, "suppress-author" : 1, "uris" : [ "http://www.mendeley.com/documents/?uuid=90aa5f58-4d98-4e8c-83b4-d96e366f818b" ] } ], "mendeley" : { "formattedCitation" : "(2010)", "plainTextFormattedCitation" : "(2010)", "previouslyFormattedCitation" : "(2010)" }, "properties" : {  }, "schema" : "https://github.com/citation-style-language/schema/raw/master/csl-citation.json" }</w:instrText>
      </w:r>
      <w:r w:rsidRPr="0087169A">
        <w:fldChar w:fldCharType="separate"/>
      </w:r>
      <w:r w:rsidRPr="0087169A">
        <w:t>(2010)</w:t>
      </w:r>
      <w:r w:rsidRPr="0087169A">
        <w:fldChar w:fldCharType="end"/>
      </w:r>
      <w:r w:rsidRPr="00E13B98">
        <w:t xml:space="preserve"> found that invertebrate assemblages showed signs of partial recovery at around half of sites in the UK acid water monitoring network that had recovered in terms of water chemistry and even less showed any evidence of recovery of salmonid populations </w:t>
      </w:r>
      <w:r>
        <w:fldChar w:fldCharType="begin" w:fldLock="1"/>
      </w:r>
      <w:r>
        <w:instrText>ADDIN CSL_CITATION { "citationItems" : [ { "id" : "ITEM-1", "itemData" : { "DOI" : "10.1016/j.ecolind.2012.07.009", "ISBN" : "1470-160X", "ISSN" : "1470160X", "abstract" : "This paper deals with the 20-year (1988-2008) record of macroinvertebrate sampling from the UK's Acid Waters Monitoring Network. At 12 of the 22 sites a significant temporal trend in the macroinvertebrate community is now evident. Indices of acidification suggest biological recovery at five of the 11 streams sites and at five of the lakes. All 10 sites indicating biological recovery from acidification also showed an increase in acid-neutralising capacity (ANC), although a further seven sites showed chemical (ANC) recovery but no evident biological recovery. On a site-by-site basis eight (four streams and four lakes) of the 20 sites investigated had significant relationships between biotic indices of acidification and chemical measures of acidity, the latter explaining between 30% and 72% of the biotic variation. Thus, the match between chemical and biological recovery is incomplete, with biological recovery lagging improvements in chemistry, modest community changes and most sites still showing signs of acid stress. The sluggish biological recovery may be ascribed to aspects of the chemical environment that are still deleterious and/or to ecological inertia in the reassembly of an acid-sensitive fauna. \u00a9 2012 Elsevier Ltd.", "author" : [ { "dropping-particle" : "", "family" : "Murphy", "given" : "John F.", "non-dropping-particle" : "", "parse-names" : false, "suffix" : "" }, { "dropping-particle" : "", "family" : "Winterbottom", "given" : "Julie H.", "non-dropping-particle" : "", "parse-names" : false, "suffix" : "" }, { "dropping-particle" : "", "family" : "Orton", "given" : "Stuart", "non-dropping-particle" : "", "parse-names" : false, "suffix" : "" }, { "dropping-particle" : "", "family" : "Simpson", "given" : "Gavin L.", "non-dropping-particle" : "", "parse-names" : false, "suffix" : "" }, { "dropping-particle" : "", "family" : "Shilland", "given" : "Ewan M.", "non-dropping-particle" : "", "parse-names" : false, "suffix" : "" }, { "dropping-particle" : "", "family" : "Hildrew", "given" : "Alan G.", "non-dropping-particle" : "", "parse-names" : false, "suffix" : "" } ], "container-title" : "Ecological Indicators", "id" : "ITEM-1", "issue" : "PART B", "issued" : { "date-parts" : [ [ "2014", "2", "1" ] ] }, "page" : "330-340", "publisher" : "Elsevier", "title" : "Evidence of recovery from acidification in the macroinvertebrate assemblages of UK fresh waters: A 20-year time series", "type" : "article-journal", "volume" : "37" }, "uris" : [ "http://www.mendeley.com/documents/?uuid=833ca89d-2da6-499d-8f35-7277cf4c70fa" ] }, { "id" : "ITEM-2", "itemData" : { "DOI" : "10.1016/j.ecolind.2011.12.011", "ISBN" : "1470-160X", "ISSN" : "1470160X", "abstract" : "The profile of acidification has declined markedly in recent years, despite significant impacts remaining across large areas of Europe and North America. While evidence of chemical recovery has been reported, the apparent magnitude of improvements depend on the indicator(s) used, the quality of data and length of time series. Evidence of biological recovery is more elusive and questions remain as to the historical and contemporary effects of forestry on acid impacts and recovery. This study uses long term data (1976-2009) of unusually high quality and consistency to assess evidence of chemical and biological recovery in eight streams with contrasting landuse. Streams ranged from highly acidic (median annual pH 4.1) to circum-neutral (pH 7.1). Significant reductions in non-marine sulphate (NM-SO4) concentrations closely followed reported trends in deposition. Reductions in NMSO4 delivered significant increases in pH and ANC, and reductions in toxic inorganic labile aluminium (L-Al). Significant non-linear increases in dissolved organic carbon (DOC) were also observed, potentially offsetting some of the improvements in acid status associated with reductions in NM-SO4. Streams draining large areas of mature or 2nd phase forestry were characterised by greater NM-SO4 and L-Al concentrations, and lower pH and ANC than sites with a more modest forestry influence or moorland vegetation. Recovery (reductions in NM-SO 4 and L-Al concentrations and increases in pH and ANC) at sites with a strong forestry influence was greater than observed for the moorland catchment. Nonetheless, relative inter-site differences persisted, indicating the continued influence of forestry on hydochemical conditions under contemporary conditions and the legacy of forestry effects from previous decades. Invertebrate assemblages showed strong relationships with acidification gradients. Constrained ordination indicated that both spatial differences and temporal trends in community structure were strongly associated with pH (and other correlated variables such as ANC) and L-AL. Despite their geographic proximity, there was complete turnover of species between some of the streams, reflecting differences in acid status. Non-linear temporal trends consistent with ecological recovery from acidification were detected in all streams, regardless of their absolute chemical status. Important questions remain as to the most appropriate way to assess biological recovery given the complicated chemical\u2026", "author" : [ { "dropping-particle" : "", "family" : "Malcolm", "given" : "I. A.", "non-dropping-particle" : "", "parse-names" : false, "suffix" : "" }, { "dropping-particle" : "", "family" : "Gibbins", "given" : "C. N.", "non-dropping-particle" : "", "parse-names" : false, "suffix" : "" }, { "dropping-particle" : "", "family" : "Fryer", "given" : "R. J.", "non-dropping-particle" : "", "parse-names" : false, "suffix" : "" }, { "dropping-particle" : "", "family" : "Keay", "given" : "J.", "non-dropping-particle" : "", "parse-names" : false, "suffix" : "" }, { "dropping-particle" : "", "family" : "Tetzlaff", "given" : "D.", "non-dropping-particle" : "", "parse-names" : false, "suffix" : "" }, { "dropping-particle" : "", "family" : "Soulsby", "given" : "C.", "non-dropping-particle" : "", "parse-names" : false, "suffix" : "" } ], "container-title" : "Ecological Indicators", "id" : "ITEM-2", "issue" : "PART B", "issued" : { "date-parts" : [ [ "2014", "2", "1" ] ] }, "page" : "317-329", "publisher" : "Elsevier", "title" : "The influence of forestry on acidification and recovery: Insights from long-term hydrochemical and invertebrate data", "type" : "article-journal", "volume" : "37" }, "uris" : [ "http://www.mendeley.com/documents/?uuid=96fb4d76-7882-4431-b022-96a79f08fd50" ] } ], "mendeley" : { "formattedCitation" : "(Malcolm et al., 2014; Murphy et al., 2014)", "plainTextFormattedCitation" : "(Malcolm et al., 2014; Murphy et al., 2014)", "previouslyFormattedCitation" : "(Malcolm et al., 2014; Murphy et al., 2014)" }, "properties" : {  }, "schema" : "https://github.com/citation-style-language/schema/raw/master/csl-citation.json" }</w:instrText>
      </w:r>
      <w:r>
        <w:fldChar w:fldCharType="separate"/>
      </w:r>
      <w:r w:rsidRPr="0087169A">
        <w:t xml:space="preserve">(Malcolm </w:t>
      </w:r>
      <w:r w:rsidR="000D7D89" w:rsidRPr="000D7D89">
        <w:rPr>
          <w:i/>
        </w:rPr>
        <w:t>et al.</w:t>
      </w:r>
      <w:r w:rsidRPr="0087169A">
        <w:t xml:space="preserve">, 2014; Murphy </w:t>
      </w:r>
      <w:r w:rsidR="000D7D89" w:rsidRPr="000D7D89">
        <w:rPr>
          <w:i/>
        </w:rPr>
        <w:t>et al.</w:t>
      </w:r>
      <w:r w:rsidRPr="0087169A">
        <w:t>, 2014)</w:t>
      </w:r>
      <w:r>
        <w:fldChar w:fldCharType="end"/>
      </w:r>
      <w:r w:rsidRPr="00E13B98">
        <w:t xml:space="preserve">. </w:t>
      </w:r>
    </w:p>
    <w:p w14:paraId="4C21F91F" w14:textId="77777777" w:rsidR="0048205B" w:rsidRPr="00E13B98" w:rsidRDefault="0048205B" w:rsidP="00AE389F"/>
    <w:p w14:paraId="4E5EEE25" w14:textId="77777777" w:rsidR="0048205B" w:rsidRPr="00E13B98" w:rsidRDefault="0048205B" w:rsidP="001F0516">
      <w:pPr>
        <w:pStyle w:val="Heading4"/>
      </w:pPr>
      <w:bookmarkStart w:id="1419" w:name="_Toc519514803"/>
      <w:r w:rsidRPr="00E13B98">
        <w:t>Trends in acidification</w:t>
      </w:r>
      <w:bookmarkEnd w:id="1419"/>
    </w:p>
    <w:p w14:paraId="2AE2D55D" w14:textId="372F2722" w:rsidR="0048205B" w:rsidRDefault="0048205B" w:rsidP="00AE389F">
      <w:r w:rsidRPr="00E13B98">
        <w:t>In Western and Central Europe (EEA-33) emissions of SO</w:t>
      </w:r>
      <w:r w:rsidRPr="00E13B98">
        <w:rPr>
          <w:vertAlign w:val="subscript"/>
        </w:rPr>
        <w:t>2</w:t>
      </w:r>
      <w:r w:rsidRPr="00E13B98">
        <w:t xml:space="preserve"> decreased by 74% between 1990 and 2011 </w:t>
      </w:r>
      <w:r>
        <w:fldChar w:fldCharType="begin" w:fldLock="1"/>
      </w:r>
      <w:r>
        <w:instrText>ADDIN CSL_CITATION { "citationItems" : [ { "id" : "ITEM-1", "itemData" : { "DOI" : "10.2800/413142", "ISBN" : "9789292138240", "ISSN" : "1977-8449", "abstract" : "This report presents an updated overview and analysis of air quality in Europe. It is focused on the air quality state in 2014 and the development from 2000 to 2014. It reviews progress towards meeting the requirements of the air quality directives. An overview of the latest findings and estimates of the trends in concentrations, the effects of air pollution on health and its impacts on ecosystems are also given.", "author" : [ { "dropping-particle" : "", "family" : "EEA", "given" : "", "non-dropping-particle" : "", "parse-names" : false, "suffix" : "" } ], "container-title" : "EEA Report", "id" : "ITEM-1", "issue" : "28", "issued" : { "date-parts" : [ [ "2016" ] ] }, "title" : "Air quality in Europe \u2014 2016 report", "type" : "book" }, "uris" : [ "http://www.mendeley.com/documents/?uuid=e9313f48-cdd7-42f8-926a-946520b5b320" ] } ], "mendeley" : { "formattedCitation" : "(EEA, 2016a)", "plainTextFormattedCitation" : "(EEA, 2016a)", "previouslyFormattedCitation" : "(EEA, 2016a)" }, "properties" : {  }, "schema" : "https://github.com/citation-style-language/schema/raw/master/csl-citation.json" }</w:instrText>
      </w:r>
      <w:r>
        <w:fldChar w:fldCharType="separate"/>
      </w:r>
      <w:r w:rsidRPr="00CA4068">
        <w:t>(EEA, 2016a)</w:t>
      </w:r>
      <w:r>
        <w:fldChar w:fldCharType="end"/>
      </w:r>
      <w:r>
        <w:t xml:space="preserve">. </w:t>
      </w:r>
      <w:r w:rsidR="00F3202B" w:rsidRPr="00F3202B">
        <w:rPr>
          <w:b/>
        </w:rPr>
        <w:t>Figure 4.49</w:t>
      </w:r>
      <w:r>
        <w:t xml:space="preserve"> illustrates this trend, which</w:t>
      </w:r>
      <w:r w:rsidRPr="00E13B98">
        <w:t xml:space="preserve"> is </w:t>
      </w:r>
      <w:r>
        <w:t>projected</w:t>
      </w:r>
      <w:r w:rsidRPr="00E13B98">
        <w:t xml:space="preserve"> to continue (</w:t>
      </w:r>
      <w:r w:rsidR="00F3202B" w:rsidRPr="00F3202B">
        <w:rPr>
          <w:b/>
        </w:rPr>
        <w:t>Figure 4.50</w:t>
      </w:r>
      <w:r w:rsidRPr="00E13B98">
        <w:t xml:space="preserve">). Within the </w:t>
      </w:r>
      <w:r>
        <w:t>European Union</w:t>
      </w:r>
      <w:r w:rsidRPr="00E13B98">
        <w:t>, NO</w:t>
      </w:r>
      <w:r w:rsidRPr="00E13B98">
        <w:rPr>
          <w:vertAlign w:val="subscript"/>
        </w:rPr>
        <w:t xml:space="preserve">X </w:t>
      </w:r>
      <w:r w:rsidRPr="00E13B98">
        <w:t>emissions decreased by 49% between 1980 and 2011</w:t>
      </w:r>
      <w:r>
        <w:t xml:space="preserve"> </w:t>
      </w:r>
      <w:r>
        <w:fldChar w:fldCharType="begin" w:fldLock="1"/>
      </w:r>
      <w:r>
        <w:instrText>ADDIN CSL_CITATION { "citationItems" : [ { "id" : "ITEM-1", "itemData" : { "DOI" : "10.1136/bmj.39304.389433.AD", "ISBN" : "9789292134631", "ISSN" : "1756-1833", "PMID" : "17703007", "abstract" : "The general public, especially patients with upper or lower respiratory symptoms, is aware from media reports that adverse respiratory effects can occur from air pollution. It is important for the allergist to have a current knowledge of the potential health effects of air pollution and how they might affect their patients to advise them accordingly. Specifically, the allergist-clinical immunologist should be keenly aware that both gaseous and particulate outdoor pollutants might aggravate or enhance the underlying pathophysiology of both the upper and lower airways. Epidemiologic and laboratory exposure research studies investigating the health effects of outdoor air pollution each have advantages and disadvantages. Epidemiologic studies can show statistical associations between levels of individual or combined air pollutants and outcomes, such as rates of asthma, emergency visits for asthma, or hospital admissions, but cannot prove a causative role. Human exposure studies, animal models, and tissue or cellular studies provide further information on mechanisms of response but also have inherent limitations. The aim of this rostrum is to review the relevant publications that provide the appropriate context for assessing the risks of air pollution relative to other more modifiable environmental factors in patients with allergic airways disease.", "author" : [ { "dropping-particle" : "", "family" : "EEA", "given" : "", "non-dropping-particle" : "", "parse-names" : false, "suffix" : "" } ], "container-title" : "EEA Technical report", "id" : "ITEM-1", "issued" : { "date-parts" : [ [ "2014" ] ] }, "title" : "Effects of air pollution on European ecosystems: Past and future exposure of European freshwater and terrestrial habitats to acidifying and eutrophying air pollutants", "type" : "book" }, "uris" : [ "http://www.mendeley.com/documents/?uuid=09452669-4346-48b2-9897-fdae3c1f6c16" ] } ], "mendeley" : { "formattedCitation" : "(EEA, 2014b)", "plainTextFormattedCitation" : "(EEA, 2014b)", "previouslyFormattedCitation" : "(EEA, 2014b)" }, "properties" : {  }, "schema" : "https://github.com/citation-style-language/schema/raw/master/csl-citation.json" }</w:instrText>
      </w:r>
      <w:r>
        <w:fldChar w:fldCharType="separate"/>
      </w:r>
      <w:r w:rsidRPr="00CA4068">
        <w:t>(EEA, 2014b)</w:t>
      </w:r>
      <w:r>
        <w:fldChar w:fldCharType="end"/>
      </w:r>
      <w:r w:rsidRPr="00E13B98">
        <w:t xml:space="preserve">, or by 40% between 2000 and 2010 </w:t>
      </w:r>
      <w:r>
        <w:fldChar w:fldCharType="begin" w:fldLock="1"/>
      </w:r>
      <w:r>
        <w:instrText>ADDIN CSL_CITATION { "citationItems" : [ { "id" : "ITEM-1", "itemData" : { "DOI" : "10.2800/413142", "ISBN" : "9789292138240", "ISSN" : "1977-8449", "abstract" : "This report presents an updated overview and analysis of air quality in Europe. It is focused on the air quality state in 2014 and the development from 2000 to 2014. It reviews progress towards meeting the requirements of the air quality directives. An overview of the latest findings and estimates of the trends in concentrations, the effects of air pollution on health and its impacts on ecosystems are also given.", "author" : [ { "dropping-particle" : "", "family" : "EEA", "given" : "", "non-dropping-particle" : "", "parse-names" : false, "suffix" : "" } ], "container-title" : "EEA Report", "id" : "ITEM-1", "issue" : "28", "issued" : { "date-parts" : [ [ "2016" ] ] }, "title" : "Air quality in Europe \u2014 2016 report", "type" : "book" }, "uris" : [ "http://www.mendeley.com/documents/?uuid=e9313f48-cdd7-42f8-926a-946520b5b320" ] } ], "mendeley" : { "formattedCitation" : "(EEA, 2016a)", "plainTextFormattedCitation" : "(EEA, 2016a)", "previouslyFormattedCitation" : "(EEA, 2016a)" }, "properties" : {  }, "schema" : "https://github.com/citation-style-language/schema/raw/master/csl-citation.json" }</w:instrText>
      </w:r>
      <w:r>
        <w:fldChar w:fldCharType="separate"/>
      </w:r>
      <w:r w:rsidRPr="00CA4068">
        <w:t>(EEA, 2016a)</w:t>
      </w:r>
      <w:r>
        <w:fldChar w:fldCharType="end"/>
      </w:r>
      <w:r w:rsidRPr="00E13B98">
        <w:t>. Data is limited from other regions and contingent on economic activity; as an example, NO</w:t>
      </w:r>
      <w:r w:rsidRPr="00E13B98">
        <w:rPr>
          <w:vertAlign w:val="subscript"/>
        </w:rPr>
        <w:t xml:space="preserve">X </w:t>
      </w:r>
      <w:r w:rsidRPr="00E13B98">
        <w:t>emissions in Montenegro dropped after 1990 but increased to the same level in 2009</w:t>
      </w:r>
      <w:r>
        <w:t xml:space="preserve"> </w:t>
      </w:r>
      <w:r>
        <w:fldChar w:fldCharType="begin" w:fldLock="1"/>
      </w:r>
      <w:r>
        <w:instrText>ADDIN CSL_CITATION { "citationItems" : [ { "id" : "ITEM-1", "itemData" : { "URL" : "https://www.eea.europa.eu/soer-2015/countries/montenegro", "author" : [ { "dropping-particle" : "", "family" : "EEA SOER", "given" : "", "non-dropping-particle" : "", "parse-names" : false, "suffix" : "" } ], "id" : "ITEM-1", "issued" : { "date-parts" : [ [ "2015" ] ] }, "title" : "Montenegro country briefing - The European environment \u2014 state and outlook 201", "type" : "webpage" }, "uris" : [ "http://www.mendeley.com/documents/?uuid=61558f1b-58f9-435b-9a9c-f3e4106038dc" ] } ], "mendeley" : { "formattedCitation" : "(EEA SOER, 2015)", "plainTextFormattedCitation" : "(EEA SOER, 2015)", "previouslyFormattedCitation" : "(EEA SOER, 2015)" }, "properties" : {  }, "schema" : "https://github.com/citation-style-language/schema/raw/master/csl-citation.json" }</w:instrText>
      </w:r>
      <w:r>
        <w:fldChar w:fldCharType="separate"/>
      </w:r>
      <w:r w:rsidRPr="000A0B9D">
        <w:t>(EEA, 2015</w:t>
      </w:r>
      <w:r w:rsidR="00544319">
        <w:t>b</w:t>
      </w:r>
      <w:r w:rsidRPr="000A0B9D">
        <w:t>)</w:t>
      </w:r>
      <w:r>
        <w:fldChar w:fldCharType="end"/>
      </w:r>
      <w:r w:rsidRPr="00E13B98">
        <w:t xml:space="preserve">. </w:t>
      </w:r>
    </w:p>
    <w:p w14:paraId="4CFF58A7" w14:textId="1ED47C6C" w:rsidR="00B726BB" w:rsidRPr="00226A95" w:rsidRDefault="00B726BB" w:rsidP="00226A95">
      <w:pPr>
        <w:rPr>
          <w:lang w:val="sv-SE"/>
        </w:rPr>
      </w:pPr>
      <w:r>
        <w:rPr>
          <w:lang w:eastAsia="en-GB"/>
        </w:rPr>
        <w:lastRenderedPageBreak/>
        <w:drawing>
          <wp:inline distT="0" distB="0" distL="0" distR="0" wp14:anchorId="58B5FE25" wp14:editId="5714B94C">
            <wp:extent cx="5759450" cy="3975100"/>
            <wp:effectExtent l="0" t="0" r="0" b="6350"/>
            <wp:docPr id="929" name="Picture 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1"/>
                    <a:stretch>
                      <a:fillRect/>
                    </a:stretch>
                  </pic:blipFill>
                  <pic:spPr>
                    <a:xfrm>
                      <a:off x="0" y="0"/>
                      <a:ext cx="5759450" cy="3975100"/>
                    </a:xfrm>
                    <a:prstGeom prst="rect">
                      <a:avLst/>
                    </a:prstGeom>
                  </pic:spPr>
                </pic:pic>
              </a:graphicData>
            </a:graphic>
          </wp:inline>
        </w:drawing>
      </w:r>
    </w:p>
    <w:p w14:paraId="5A44CCC8" w14:textId="33FC06CF" w:rsidR="00226A95" w:rsidRDefault="00226A95" w:rsidP="00226A95">
      <w:pPr>
        <w:rPr>
          <w:lang w:val="en-US"/>
        </w:rPr>
      </w:pPr>
    </w:p>
    <w:p w14:paraId="7C5937EB" w14:textId="39E61679" w:rsidR="00B726BB" w:rsidRPr="00226A95" w:rsidRDefault="00B726BB" w:rsidP="00226A95">
      <w:pPr>
        <w:rPr>
          <w:lang w:val="en-US"/>
        </w:rPr>
      </w:pPr>
      <w:r>
        <w:rPr>
          <w:lang w:eastAsia="en-GB"/>
        </w:rPr>
        <w:drawing>
          <wp:inline distT="0" distB="0" distL="0" distR="0" wp14:anchorId="4AF8EB2F" wp14:editId="3515454B">
            <wp:extent cx="5759450" cy="3795395"/>
            <wp:effectExtent l="0" t="0" r="0" b="0"/>
            <wp:docPr id="930" name="Picture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2"/>
                    <a:stretch>
                      <a:fillRect/>
                    </a:stretch>
                  </pic:blipFill>
                  <pic:spPr>
                    <a:xfrm>
                      <a:off x="0" y="0"/>
                      <a:ext cx="5759450" cy="3795395"/>
                    </a:xfrm>
                    <a:prstGeom prst="rect">
                      <a:avLst/>
                    </a:prstGeom>
                  </pic:spPr>
                </pic:pic>
              </a:graphicData>
            </a:graphic>
          </wp:inline>
        </w:drawing>
      </w:r>
    </w:p>
    <w:p w14:paraId="6D6EEFD5" w14:textId="77777777" w:rsidR="0048205B" w:rsidRPr="00E13B98" w:rsidRDefault="0048205B" w:rsidP="00AE389F"/>
    <w:p w14:paraId="53F3BF7B" w14:textId="77777777" w:rsidR="0048205B" w:rsidRPr="00E13B98" w:rsidRDefault="0048205B" w:rsidP="001F0516">
      <w:pPr>
        <w:pStyle w:val="Heading4"/>
      </w:pPr>
      <w:bookmarkStart w:id="1420" w:name="_Toc519514804"/>
      <w:r w:rsidRPr="00E13B98">
        <w:lastRenderedPageBreak/>
        <w:t>Drivers of acidification</w:t>
      </w:r>
      <w:bookmarkEnd w:id="1420"/>
    </w:p>
    <w:p w14:paraId="4905AA53" w14:textId="1E83681D" w:rsidR="0048205B" w:rsidRPr="00E13B98" w:rsidRDefault="0048205B" w:rsidP="00AE389F">
      <w:r w:rsidRPr="00E13B98">
        <w:t>Anthopogenic NO</w:t>
      </w:r>
      <w:r w:rsidRPr="00E13B98">
        <w:rPr>
          <w:vertAlign w:val="subscript"/>
        </w:rPr>
        <w:t xml:space="preserve">X </w:t>
      </w:r>
      <w:r w:rsidRPr="00E13B98">
        <w:t>and SO</w:t>
      </w:r>
      <w:r w:rsidRPr="00E13B98">
        <w:rPr>
          <w:vertAlign w:val="subscript"/>
        </w:rPr>
        <w:t>2</w:t>
      </w:r>
      <w:r w:rsidRPr="00E13B98">
        <w:t xml:space="preserve"> are mainly caused by fossil fuel combustion. The basic drivers are economic, which Montenegro and Serbia may illustrate: During the period of sanctions on the former Yugoslavia (1990-1995), there was a significant drop in SO</w:t>
      </w:r>
      <w:r w:rsidRPr="00E13B98">
        <w:rPr>
          <w:vertAlign w:val="subscript"/>
        </w:rPr>
        <w:t>2</w:t>
      </w:r>
      <w:r w:rsidRPr="00E13B98">
        <w:t xml:space="preserve"> and NO</w:t>
      </w:r>
      <w:r w:rsidRPr="00E13B98">
        <w:rPr>
          <w:vertAlign w:val="subscript"/>
        </w:rPr>
        <w:t>X</w:t>
      </w:r>
      <w:r w:rsidRPr="00E13B98">
        <w:t xml:space="preserve"> emissions, due to the overall reduction in economic activities. After 1995, emissions increased steadily with GDP </w:t>
      </w:r>
      <w:r>
        <w:fldChar w:fldCharType="begin" w:fldLock="1"/>
      </w:r>
      <w:r>
        <w:instrText>ADDIN CSL_CITATION { "citationItems" : [ { "id" : "ITEM-1", "itemData" : { "URL" : "https://www.eea.europa.eu/soer-2015/countries/serbia", "author" : [ { "dropping-particle" : "", "family" : "EEA", "given" : "", "non-dropping-particle" : "", "parse-names" : false, "suffix" : "" }, { "dropping-particle" : "", "family" : "SOER", "given" : "", "non-dropping-particle" : "", "parse-names" : false, "suffix" : "" } ], "id" : "ITEM-1", "issued" : { "date-parts" : [ [ "2015" ] ] }, "title" : "Serbia country briefing - The European environment \u2014 state and outlook 2015", "type" : "webpage" }, "uris" : [ "http://www.mendeley.com/documents/?uuid=dbf4f15c-446b-4e2d-82e9-37952517390e" ] }, { "id" : "ITEM-2", "itemData" : { "URL" : "https://www.eea.europa.eu/soer-2015/countries/montenegro", "author" : [ { "dropping-particle" : "", "family" : "EEA SOER", "given" : "", "non-dropping-particle" : "", "parse-names" : false, "suffix" : "" } ], "id" : "ITEM-2", "issued" : { "date-parts" : [ [ "2015" ] ] }, "title" : "Montenegro country briefing - The European environment \u2014 state and outlook 201", "type" : "webpage" }, "uris" : [ "http://www.mendeley.com/documents/?uuid=61558f1b-58f9-435b-9a9c-f3e4106038dc" ] } ], "mendeley" : { "formattedCitation" : "(EEA &amp; SOER, 2015; EEA SOER, 2015)", "plainTextFormattedCitation" : "(EEA &amp; SOER, 2015; EEA SOER, 2015)", "previouslyFormattedCitation" : "(EEA &amp; SOER, 2015; EEA SOER, 2015)" }, "properties" : {  }, "schema" : "https://github.com/citation-style-language/schema/raw/master/csl-citation.json" }</w:instrText>
      </w:r>
      <w:r>
        <w:fldChar w:fldCharType="separate"/>
      </w:r>
      <w:r w:rsidRPr="007C2E1C">
        <w:t>(EEA, 2015</w:t>
      </w:r>
      <w:r w:rsidR="00544319">
        <w:t>b</w:t>
      </w:r>
      <w:r w:rsidRPr="007C2E1C">
        <w:t>)</w:t>
      </w:r>
      <w:r>
        <w:fldChar w:fldCharType="end"/>
      </w:r>
      <w:r w:rsidRPr="00E13B98">
        <w:t>. However, institutional drivers are key to push for technological change which, in the case of acidification, has been relatively simple. Regulations like the Sulphur Protocols (</w:t>
      </w:r>
      <w:r>
        <w:t>S</w:t>
      </w:r>
      <w:r w:rsidRPr="00E13B98">
        <w:t xml:space="preserve">ection </w:t>
      </w:r>
      <w:r w:rsidRPr="00E13B98">
        <w:fldChar w:fldCharType="begin"/>
      </w:r>
      <w:r w:rsidRPr="00E13B98">
        <w:instrText xml:space="preserve"> REF _Ref496545027 \r \h </w:instrText>
      </w:r>
      <w:r w:rsidRPr="00E13B98">
        <w:fldChar w:fldCharType="separate"/>
      </w:r>
      <w:r w:rsidR="00B40E12">
        <w:t>4.6.1.1</w:t>
      </w:r>
      <w:r w:rsidRPr="00E13B98">
        <w:fldChar w:fldCharType="end"/>
      </w:r>
      <w:r w:rsidRPr="00E13B98">
        <w:t>) have been effecti</w:t>
      </w:r>
      <w:r>
        <w:t>ve in reducing acidification.</w:t>
      </w:r>
    </w:p>
    <w:p w14:paraId="7964076B" w14:textId="77777777" w:rsidR="0048205B" w:rsidRPr="00E13B98" w:rsidRDefault="0048205B" w:rsidP="00AE389F"/>
    <w:p w14:paraId="0D7D88D6" w14:textId="77777777" w:rsidR="0048205B" w:rsidRPr="00E13B98" w:rsidRDefault="0048205B" w:rsidP="00147745">
      <w:pPr>
        <w:pStyle w:val="Heading3"/>
      </w:pPr>
      <w:bookmarkStart w:id="1421" w:name="_Toc477938332"/>
      <w:bookmarkStart w:id="1422" w:name="_Toc479152661"/>
      <w:bookmarkStart w:id="1423" w:name="_Toc480359683"/>
      <w:bookmarkStart w:id="1424" w:name="_Toc502837442"/>
      <w:bookmarkStart w:id="1425" w:name="_Toc504380693"/>
      <w:bookmarkStart w:id="1426" w:name="_Toc519514805"/>
      <w:r w:rsidRPr="00E13B98">
        <w:t>Xenochemical</w:t>
      </w:r>
      <w:bookmarkEnd w:id="1421"/>
      <w:bookmarkEnd w:id="1422"/>
      <w:bookmarkEnd w:id="1423"/>
      <w:r w:rsidRPr="00E13B98">
        <w:t xml:space="preserve"> and heavy metal pollution</w:t>
      </w:r>
      <w:bookmarkEnd w:id="1424"/>
      <w:bookmarkEnd w:id="1425"/>
      <w:bookmarkEnd w:id="1426"/>
    </w:p>
    <w:p w14:paraId="23F7420D" w14:textId="77777777" w:rsidR="0048205B" w:rsidRDefault="0048205B" w:rsidP="00AE389F">
      <w:r w:rsidRPr="00E13B98">
        <w:t>Xenochemical pollution is the introduction or release of chemical substances into ecosystems where they are not naturally found.</w:t>
      </w:r>
    </w:p>
    <w:p w14:paraId="5FADAB10" w14:textId="77777777" w:rsidR="0048205B" w:rsidRPr="00E13B98" w:rsidRDefault="0048205B" w:rsidP="00AE389F"/>
    <w:p w14:paraId="24886373" w14:textId="77777777" w:rsidR="0048205B" w:rsidRPr="00E13B98" w:rsidRDefault="0048205B" w:rsidP="001F0516">
      <w:pPr>
        <w:pStyle w:val="Heading4"/>
      </w:pPr>
      <w:bookmarkStart w:id="1427" w:name="_Toc519514806"/>
      <w:r w:rsidRPr="00E13B98">
        <w:t>Effects of xenochemicals and heavy metals on biodiversity and nature’s contributions to people</w:t>
      </w:r>
      <w:bookmarkEnd w:id="1427"/>
    </w:p>
    <w:p w14:paraId="1F5BF611" w14:textId="0E722F11" w:rsidR="0048205B" w:rsidRPr="00E13B98" w:rsidRDefault="0048205B" w:rsidP="00AE389F">
      <w:r w:rsidRPr="00E13B98">
        <w:t>The polluting impact of many chemicals and heavy metals (e.g. polychlorinated biphenyl [PCB] and lead) are well-known, and their use and emission strictly regulated in most parts of Europe and Central Asia. There are, however, emerging threats to biodiversity and nature’s contributions to people, which relate not only to recently introduced compounds but also to inappropriate use of listed toxic compounds, unknown effects of toxic mixtures, unknown effects of chemicals that have not undergone toxicological testing (e.g. hygiene products) and potentially aggravating effects of climate change</w:t>
      </w:r>
      <w:r>
        <w:t xml:space="preserve"> </w:t>
      </w:r>
      <w:r>
        <w:fldChar w:fldCharType="begin" w:fldLock="1"/>
      </w:r>
      <w:r>
        <w:instrText>ADDIN CSL_CITATION { "citationItems" : [ { "id" : "ITEM-1", "itemData" : { "DOI" : "10.1073/pnas.1321082111", "ISSN" : "0027-8424", "author" : [ { "dropping-particle" : "", "family" : "Malaj", "given" : "Egina", "non-dropping-particle" : "", "parse-names" : false, "suffix" : "" }, { "dropping-particle" : "", "family" : "Ohe", "given" : "Peter C.", "non-dropping-particle" : "von der", "parse-names" : false, "suffix" : "" }, { "dropping-particle" : "", "family" : "Grote", "given" : "Matthias", "non-dropping-particle" : "", "parse-names" : false, "suffix" : "" }, { "dropping-particle" : "", "family" : "K\u00fchne", "given" : "Ralph", "non-dropping-particle" : "", "parse-names" : false, "suffix" : "" }, { "dropping-particle" : "", "family" : "Mondy", "given" : "C\u00e9dric P.", "non-dropping-particle" : "", "parse-names" : false, "suffix" : "" }, { "dropping-particle" : "", "family" : "Usseglio-Polatera", "given" : "Philippe", "non-dropping-particle" : "", "parse-names" : false, "suffix" : "" }, { "dropping-particle" : "", "family" : "Brack", "given" : "Werner", "non-dropping-particle" : "", "parse-names" : false, "suffix" : "" }, { "dropping-particle" : "", "family" : "Sch\u00e4fer", "given" : "Ralf B.", "non-dropping-particle" : "", "parse-names" : false, "suffix" : "" } ], "container-title" : "Proceedings of the National Academy of Sciences", "id" : "ITEM-1", "issue" : "26", "issued" : { "date-parts" : [ [ "2014", "7", "1" ] ] }, "page" : "9549-9554", "title" : "Organic chemicals jeopardize the health of freshwater ecosystems on the continental scale", "type" : "article-journal", "volume" : "111" }, "uris" : [ "http://www.mendeley.com/documents/?uuid=c5043042-8a87-4238-8103-b5a3219752fe" ] } ], "mendeley" : { "formattedCitation" : "(Malaj et al., 2014)", "plainTextFormattedCitation" : "(Malaj et al., 2014)", "previouslyFormattedCitation" : "(Malaj et al., 2014)" }, "properties" : {  }, "schema" : "https://github.com/citation-style-language/schema/raw/master/csl-citation.json" }</w:instrText>
      </w:r>
      <w:r>
        <w:fldChar w:fldCharType="separate"/>
      </w:r>
      <w:r w:rsidRPr="007C2E1C">
        <w:t xml:space="preserve">(Malaj </w:t>
      </w:r>
      <w:r w:rsidR="000D7D89" w:rsidRPr="000D7D89">
        <w:rPr>
          <w:i/>
        </w:rPr>
        <w:t>et al.</w:t>
      </w:r>
      <w:r w:rsidRPr="007C2E1C">
        <w:t>, 2014)</w:t>
      </w:r>
      <w:r>
        <w:fldChar w:fldCharType="end"/>
      </w:r>
      <w:r w:rsidRPr="00E13B98">
        <w:t>.</w:t>
      </w:r>
    </w:p>
    <w:p w14:paraId="25FBA200" w14:textId="557403F4" w:rsidR="0048205B" w:rsidRPr="00B7426D" w:rsidRDefault="0048205B" w:rsidP="00AE389F">
      <w:pPr>
        <w:rPr>
          <w:lang w:val="de-CH"/>
        </w:rPr>
      </w:pPr>
      <w:r w:rsidRPr="00E13B98">
        <w:t xml:space="preserve">Xenochemicals primarily influence ecosystems and biodiversity in close proximity to urban areas, industry and agriculture although a number of studies have shown long range pollution of xenochemicals in air, water and biota. Toxicity of most of the emerging pollutants is unknown, as is knowledge on their persistence in the environment and ability to bioaccumulate. A large amount of literature has documented toxic effects of xenochemicals on both terrestrial and aquatic biota </w:t>
      </w:r>
      <w:r>
        <w:fldChar w:fldCharType="begin" w:fldLock="1"/>
      </w:r>
      <w:r>
        <w:instrText>ADDIN CSL_CITATION { "citationItems" : [ { "id" : "ITEM-1", "itemData" : { "DOI" : "10.1007/s00216-006-1051-8", "ISSN" : "1618-2642", "author" : [ { "dropping-particle" : "", "family" : "Sabater", "given" : "Sergi", "non-dropping-particle" : "", "parse-names" : false, "suffix" : "" }, { "dropping-particle" : "", "family" : "Guasch", "given" : "Helena", "non-dropping-particle" : "", "parse-names" : false, "suffix" : "" }, { "dropping-particle" : "", "family" : "Ricart", "given" : "Marta", "non-dropping-particle" : "", "parse-names" : false, "suffix" : "" }, { "dropping-particle" : "", "family" : "Roman\u00ed", "given" : "Anna", "non-dropping-particle" : "", "parse-names" : false, "suffix" : "" }, { "dropping-particle" : "", "family" : "Vidal", "given" : "Gemma", "non-dropping-particle" : "", "parse-names" : false, "suffix" : "" }, { "dropping-particle" : "", "family" : "Kl\u00fcnder", "given" : "Christina", "non-dropping-particle" : "", "parse-names" : false, "suffix" : "" }, { "dropping-particle" : "", "family" : "Schmitt-Jansen", "given" : "Mechthild", "non-dropping-particle" : "", "parse-names" : false, "suffix" : "" } ], "container-title" : "Analytical and Bioanalytical Chemistry", "id" : "ITEM-1", "issue" : "4", "issued" : { "date-parts" : [ [ "2007", "2", "6" ] ] }, "page" : "1425-1434", "publisher" : "Springer-Verlag", "title" : "Monitoring the effect of chemicals on biological communities. The biofilm as an interface", "type" : "article-journal", "volume" : "387" }, "uris" : [ "http://www.mendeley.com/documents/?uuid=a64c15f6-dc53-4610-8ae2-17d4c9af268d" ] }, { "id" : "ITEM-2", "itemData" : { "DOI" : "10.1007/s10646-009-0300-y", "ISSN" : "0963-9292", "author" : [ { "dropping-particle" : "", "family" : "Pereira", "given" : "Joana L.", "non-dropping-particle" : "", "parse-names" : false, "suffix" : "" }, { "dropping-particle" : "", "family" : "Antunes", "given" : "Sara C.", "non-dropping-particle" : "", "parse-names" : false, "suffix" : "" }, { "dropping-particle" : "", "family" : "Castro", "given" : "Bruno B.", "non-dropping-particle" : "", "parse-names" : false, "suffix" : "" }, { "dropping-particle" : "", "family" : "Marques", "given" : "Catarina R.", "non-dropping-particle" : "", "parse-names" : false, "suffix" : "" }, { "dropping-particle" : "", "family" : "Gon\u00e7alves", "given" : "Ana M. M.", "non-dropping-particle" : "", "parse-names" : false, "suffix" : "" }, { "dropping-particle" : "", "family" : "Gon\u00e7alves", "given" : "Fernando", "non-dropping-particle" : "", "parse-names" : false, "suffix" : "" }, { "dropping-particle" : "", "family" : "Pereira", "given" : "Ruth", "non-dropping-particle" : "", "parse-names" : false, "suffix" : "" } ], "container-title" : "Ecotoxicology", "id" : "ITEM-2", "issue" : "4", "issued" : { "date-parts" : [ [ "2009", "5", "10" ] ] }, "page" : "455-463", "publisher" : "Springer US", "title" : "Toxicity evaluation of three pesticides on non-target aquatic and soil organisms: commercial formulation versus active ingredient", "type" : "article-journal", "volume" : "18" }, "uris" : [ "http://www.mendeley.com/documents/?uuid=d0ef4730-eca0-4356-8c6d-1d47e9759181" ] }, { "id" : "ITEM-3", "itemData" : { "DOI" : "10.1073/pnas.1305618110", "ISSN" : "1091-6490", "PMID" : "23776226", "abstract" : "The biodiversity crisis is one of the greatest challenges facing humanity, but our understanding of the drivers remains limited. Thus, after decades of studies and regulation efforts, it remains unknown whether to what degree and at what concentrations modern agricultural pesticides cause regional-scale species losses. We analyzed the effects of pesticides on the regional taxa richness of stream invertebrates in Europe (Germany and France) and Australia (southern Victoria). Pesticides caused statistically significant effects on both the species and family richness in both regions, with losses in taxa up to 42% of the recorded taxonomic pools. Furthermore, the effects in Europe were detected at concentrations that current legislation considers environmentally protective. Thus, the current ecological risk assessment of pesticides falls short of protecting biodiversity, and new approaches linking ecology and ecotoxicology are needed.", "author" : [ { "dropping-particle" : "", "family" : "Beketov", "given" : "Mikhail A", "non-dropping-particle" : "", "parse-names" : false, "suffix" : "" }, { "dropping-particle" : "", "family" : "Kefford", "given" : "Ben J", "non-dropping-particle" : "", "parse-names" : false, "suffix" : "" }, { "dropping-particle" : "", "family" : "Sch\u00e4fer", "given" : "Ralf B", "non-dropping-particle" : "", "parse-names" : false, "suffix" : "" }, { "dropping-particle" : "", "family" : "Liess", "given" : "Matthias", "non-dropping-particle" : "", "parse-names" : false, "suffix" : "" } ], "container-title" : "Proceedings of the National Academy of Sciences of the United States of America", "id" : "ITEM-3", "issue" : "27", "issued" : { "date-parts" : [ [ "2013", "7", "2" ] ] }, "page" : "11039-43", "publisher" : "National Academy of Sciences", "title" : "Pesticides reduce regional biodiversity of stream invertebrates.", "type" : "article-journal", "volume" : "110" }, "uris" : [ "http://www.mendeley.com/documents/?uuid=6121c181-6ecb-4285-a16f-3030b8c40a4c" ] } ], "mendeley" : { "formattedCitation" : "(Beketov, Kefford, Sch\u00e4fer, &amp; Liess, 2013; J. L. Pereira et al., 2009; Sabater et al., 2007)", "plainTextFormattedCitation" : "(Beketov, Kefford, Sch\u00e4fer, &amp; Liess, 2013; J. L. Pereira et al., 2009; Sabater et al., 2007)", "previouslyFormattedCitation" : "(Beketov, Kefford, Sch\u00e4fer, &amp; Liess, 2013; J. L. Pereira et al., 2009; Sabater et al., 2007)" }, "properties" : {  }, "schema" : "https://github.com/citation-style-language/schema/raw/master/csl-citation.json" }</w:instrText>
      </w:r>
      <w:r>
        <w:fldChar w:fldCharType="separate"/>
      </w:r>
      <w:r w:rsidRPr="005862C9">
        <w:t>(Beketov</w:t>
      </w:r>
      <w:r w:rsidR="001A37D0">
        <w:rPr>
          <w:i/>
        </w:rPr>
        <w:t xml:space="preserve"> et al.</w:t>
      </w:r>
      <w:r w:rsidRPr="005862C9">
        <w:t xml:space="preserve">, 2013; Pereira </w:t>
      </w:r>
      <w:r w:rsidR="000D7D89" w:rsidRPr="000D7D89">
        <w:rPr>
          <w:i/>
        </w:rPr>
        <w:t>et al.</w:t>
      </w:r>
      <w:r w:rsidRPr="005862C9">
        <w:t xml:space="preserve">, 2009; Sabater </w:t>
      </w:r>
      <w:r w:rsidR="000D7D89" w:rsidRPr="000D7D89">
        <w:rPr>
          <w:i/>
        </w:rPr>
        <w:t>et al.</w:t>
      </w:r>
      <w:r w:rsidRPr="005862C9">
        <w:t>, 2007)</w:t>
      </w:r>
      <w:r>
        <w:fldChar w:fldCharType="end"/>
      </w:r>
      <w:r w:rsidRPr="00E13B98">
        <w:t xml:space="preserve">. Impacts of toxic compounds on freshwater macroinvertebrates have been shown for heavy metals and pesticides </w:t>
      </w:r>
      <w:r>
        <w:fldChar w:fldCharType="begin" w:fldLock="1"/>
      </w:r>
      <w:r>
        <w:instrText>ADDIN CSL_CITATION { "citationItems" : [ { "id" : "ITEM-1", "itemData" : { "DOI" : "10.1897/04-117r.1", "ISBN" : "0730-7268", "ISSN" : "0730-7268", "PMID" : "15779757", "abstract" : "Pesticides are constantly being applied to agricultural catchments, but little is known about their impact on aquatic biota during natural exposure. In the present study, the impact of the pyrethroid lambda-cyhalothrin was studied in an in-stream mesocosm setup. Twice during the summer of 2002, the natural macroinvertebrate community was exposed in situ to a 30-min pulse of lambda-cyhalothrin. Pyrethroid doses were released through a modified drip set with nominal concentrations of 0.10, 1.00, and 10.0 microg L(-1) during the first exposure and 0.05, 0.50, and 5.00 microg L(-1) in the second exposure. Before, during, and after exposure, drifting macroinvertebrates were caught in nets. Quantitative benthic samples were taken both before and on two occasions after exposure. Macroinvertebrate drift increased immediately after the pulse exposure, with total drift being significantly higher at all concentrations. Gammarus pulex, various Ephemeroptera, Leuctra sp., and Simuliidae were some of the taxa showing the most pronounced drift response. Structural change in the community was found only at 5.00 and 10.0 microg L(-1), and recovery occurred within approximately two weeks. The present study may be valuable in assessing extrapolations based on laboratory results as well as in evaluating pyrethroid impact on natural freshwater environments.", "author" : [ { "dropping-particle" : "", "family" : "Heckmann", "given" : "Lars-Henrik", "non-dropping-particle" : "", "parse-names" : false, "suffix" : "" }, { "dropping-particle" : "", "family" : "Friberg", "given" : "Nikolai", "non-dropping-particle" : "", "parse-names" : false, "suffix" : "" } ], "container-title" : "Environmental toxicology and chemistry / SETAC", "id" : "ITEM-1", "issue" : "3", "issued" : { "date-parts" : [ [ "2005", "3" ] ] }, "page" : "582-590", "title" : "Macroinvertebrate community response to pulse exposure with the insecticide lambda-cyhalothrin using in-stream mesocosms.", "type" : "article-journal", "volume" : "24" }, "uris" : [ "http://www.mendeley.com/documents/?uuid=dfef9d39-5aea-43ed-adfb-99efa0d3c7bb" ] }, { "id" : "ITEM-2", "itemData" : { "DOI" : "10.1897/03-652.1", "ISBN" : "07307268", "ISSN" : "0730-7268", "PMID" : "15839571", "abstract" : "The aim of this investigation was to find patterns in aquatic invertebrate community composition that are related to the effects of pesticides. Investigations were carried out in 20 central European streams. To reduce the site-specific variation of community descriptors due to environmental factors other than pesticides, species were classified and grouped according to their vulnerability to pesticides. They were classified as species at risk (SPEAR) and species not at risk (SPEnotAR). Ecological traits used to define these groups were sensitivity to toxicants, generation time, migration ability, and presence of aquatic stages during time of maximum pesticide application. Results showed that measured pesticide concentrations of 1:10 of the acute 48-h median lethal concentration (LC50) of Daphnia magna led to a short- and long-term reduction of abundance and number of SPEAR and a corresponding increase in SPEnotAR. Concentrations of 1:100 of the acute 48-h LC50 of D. magna correlated with a long-term change of community composition. However, number and abundance of SPEAR in disturbed stream sections are increased greatly when undisturbed stream sections are present in upstream reaches. This positive influence compensated for the negative effect of high concentrations of pesticides through recolonization. The results emphasize the importance of considering ecological traits and recolonization processes on the landscape level for ecotoxicological risk assessment.", "author" : [ { "dropping-particle" : "", "family" : "Liess", "given" : "Matthias", "non-dropping-particle" : "", "parse-names" : false, "suffix" : "" }, { "dropping-particle" : "", "family" : "Ohe", "given" : "Peter Carsten", "non-dropping-particle" : "Von Der", "parse-names" : false, "suffix" : "" } ], "container-title" : "Environmental Toxicology and Chemistry", "id" : "ITEM-2", "issue" : "4", "issued" : { "date-parts" : [ [ "2005", "4", "1" ] ] }, "page" : "954-965", "publisher" : "Wiley Periodicals, Inc.", "title" : "Analyzing effects of pesticides on invertebrate communities in streams.", "type" : "article-journal", "volume" : "24" }, "uris" : [ "http://www.mendeley.com/documents/?uuid=a907270d-5fb8-4b28-bdde-d390c67f1314" ] }, { "id" : "ITEM-3", "itemData" : { "DOI" : "10.1016/j.scitotenv.2007.04.040", "ISBN" : "0048-9697", "ISSN" : "00489697", "PMID" : "17555800", "abstract" : "There is a paucity of large-scale field investigations on the effects of organic toxicants on stream macroinvertebrate community structure and ecosystem functions. We investigated a total of 29 streams in two study areas of France and Finland for pesticide exposure, invertebrates and leaf-litter breakdown. To link pesticide exposure and community composition we applied the trait-based Species At Risk (SPEAR) indicator system. In the French region, pesticide stress was associated with a decrease in the relative abundance and number of sensitive species in the communities. The presence of undisturbed upstream reaches partly compensated the effects of pesticide contamination. Functional effects of pesticides were identified by a 2.5-fold reduction of the leaf-litter breakdown rate that was closely correlated with the structural changes in the contaminated streams. No effects of pesticides were observed in Finnish streams since contamination with pesticides was very low. In a follow-up analysis, the SPEAR approach successfully discriminated between reference and contaminated sites across different biogeographical regions, also including results of a previous field study in North Germany. Furthermore, change of the community structure was detectable at a concentration range as low as 1/100 to 1/1000 the acute 48 h-LC50 of Daphnia magna. Our findings demonstrate that pesticides may influence the structure and function of lotic ecosystems and that the SPEAR approach can be used as a powerful tool in biomonitoring over large spatial scales. \u00a9 2007 Elsevier B.V. All rights reserved.", "author" : [ { "dropping-particle" : "", "family" : "Sch\u00e4fer", "given" : "Ralf Bernhard", "non-dropping-particle" : "", "parse-names" : false, "suffix" : "" }, { "dropping-particle" : "", "family" : "Caquet", "given" : "Thierry", "non-dropping-particle" : "", "parse-names" : false, "suffix" : "" }, { "dropping-particle" : "", "family" : "Siimes", "given" : "Katri", "non-dropping-particle" : "", "parse-names" : false, "suffix" : "" }, { "dropping-particle" : "", "family" : "Mueller", "given" : "Ralf", "non-dropping-particle" : "", "parse-names" : false, "suffix" : "" }, { "dropping-particle" : "", "family" : "Lagadic", "given" : "Laurent", "non-dropping-particle" : "", "parse-names" : false, "suffix" : "" }, { "dropping-particle" : "", "family" : "Liess", "given" : "Matthias", "non-dropping-particle" : "", "parse-names" : false, "suffix" : "" } ], "container-title" : "Science of the Total Environment", "id" : "ITEM-3", "issue" : "2-3", "issued" : { "date-parts" : [ [ "2007", "9", "1" ] ] }, "page" : "272-285", "title" : "Effects of pesticides on community structure and ecosystem functions in agricultural streams of three biogeographical regions in Europe", "type" : "article-journal", "volume" : "382" }, "uris" : [ "http://www.mendeley.com/documents/?uuid=6965aa2e-1b49-4d42-9d7b-62c12f340ba8" ] }, { "id" : "ITEM-4", "itemData" : { "DOI" : "10.1016/j.aquatox.2008.09.003", "ISBN" : "0166-445X", "ISSN" : "0166445X", "PMID" : "18945499", "abstract" : "In this study, the impact of a single pulse of the pyrethroid lambda-cyhalothrin was tested on a macroinvertebrate assemblage consisting of Gammarus pulex, Leuctra nigra, Heptagenia sulphurea and Ancylus fluviatilis in outdoor experimental stream channels. Channels (4 m long, 0.1 m wide) were groundwater fed and had natural substratum. Macroinvertebrates were exposed to 10.65 or 106.5 ng L-1 lambda cyhalothrin for 90 min in the laboratory and after 24 h introduced to the experimental stream channels with four replicates of each treatment and controls. Drift samples were taken with 24-h interval for 10 days and behaviour of drifted macroinvertebrates was assessed. Microalgae biomass was measured on days 1, 5, 8 and 10 along with leaf litter decomposition using leaf packs of beech (Fagus sylvatica). Numbers of drifting G. pulex and L. nigra with reduced mobility increased significantly with concentration of lambda-cyhalothrin. Increase of algal biomass was significantly greater in stream channels with macroinvertebrates exposed to 106.5 ng L-1 compared to controls and 10.65 ng L-1 treatments. Accrual of microalgal biomass was significantly higher in the high concentration treatment and decomposition of leaf litter was significantly greater in control channels compared to channels with exposed macroinvertebrates. This study may apply valuable knowledge to the understanding and assessment of how pyrethroids impact ecosystem functioning in streams. \</w:instrText>
      </w:r>
      <w:r w:rsidRPr="0042476E">
        <w:rPr>
          <w:lang w:val="de-CH"/>
        </w:rPr>
        <w:instrText>u00a9 2008 Elsevier B.V. All rights reserved.", "author" : [ { "dropping-particle" : "", "family" : "Rasmussen", "given" : "Jes Jessen", "non-dropping-particle" : "", "parse-names" : false, "suffix" : "" }, { "dropping-particle" : "", "family" : "Friberg", "given" : "Nikolai", "non-dropping-particle" : "", "parse-names" : false, "suffix" : "" }, { "dropping-particle" : "", "family" : "Larsen", "given" : "Soren E", "non-dropping-particle" : "", "parse-names" : false, "suffix" : "" } ], "container-title" : "Aquatic Toxicology", "id" : "ITEM-4", "issue" : "3", "issued" : { "date-parts" : [ [ "2008" ] ] }, "page" : "228-234", "title" : "Impact of lambda-cyhalothrin on a macroinvertebrate assemblage in outdoor experimental channels: Implications for ecosystem functioning", "type" : "article-journal", "volume" : "90" }, "uris" : [ "http://www.mendeley.com/documents/?uuid=a899e374-b9c7-4c8b-b6c2-25ba28a3e6fa" ] } ], "mendeley" : { "formattedCitation" : "(Heckmann &amp; Friberg, 2005; Liess &amp; Von Der Ohe, 2005; Rasmussen, Friberg, &amp; Larsen, 2008; Sch\u00e4fer et al., 2007)", "plainTextFormattedCitation" : "(Heckmann &amp; Friberg, 2005; Liess &amp; Von Der Ohe, 2005; Rasmussen, Friberg, &amp; Larsen, 2008; Sch\u00e4fer et al., 2007)", "previouslyFormattedCitation" : "(Heckmann &amp; Friberg, 2005; Liess &amp; Von Der Ohe, 2005; Rasmussen, Friberg, &amp; Larsen, 2008; Sch\u00e4fer et al., 2007)" }, "properties" : {  }, "schema" : "https://github.com/citation-style-language/schema/raw/master/csl-citation.json" }</w:instrText>
      </w:r>
      <w:r>
        <w:fldChar w:fldCharType="separate"/>
      </w:r>
      <w:r w:rsidRPr="0042476E">
        <w:rPr>
          <w:lang w:val="de-CH"/>
        </w:rPr>
        <w:t>(Heckmann &amp; Friberg, 2005; Liess &amp; Von Der Ohe, 2005; Rasmussen</w:t>
      </w:r>
      <w:r w:rsidR="001A37D0">
        <w:rPr>
          <w:i/>
          <w:lang w:val="de-CH"/>
        </w:rPr>
        <w:t xml:space="preserve"> et al.</w:t>
      </w:r>
      <w:r w:rsidRPr="0042476E">
        <w:rPr>
          <w:lang w:val="de-CH"/>
        </w:rPr>
        <w:t xml:space="preserve">, 2008; Schäfer </w:t>
      </w:r>
      <w:r w:rsidR="000D7D89" w:rsidRPr="000D7D89">
        <w:rPr>
          <w:i/>
          <w:lang w:val="de-CH"/>
        </w:rPr>
        <w:t>et al.</w:t>
      </w:r>
      <w:r w:rsidRPr="0042476E">
        <w:rPr>
          <w:lang w:val="de-CH"/>
        </w:rPr>
        <w:t>, 2007)</w:t>
      </w:r>
      <w:r>
        <w:fldChar w:fldCharType="end"/>
      </w:r>
      <w:r w:rsidRPr="00B7426D">
        <w:rPr>
          <w:lang w:val="de-CH"/>
        </w:rPr>
        <w:t xml:space="preserve">. </w:t>
      </w:r>
    </w:p>
    <w:p w14:paraId="418299D7" w14:textId="4EDC892E" w:rsidR="0048205B" w:rsidRPr="00AE1B0B" w:rsidRDefault="0048205B" w:rsidP="00AE389F">
      <w:r w:rsidRPr="00E13B98">
        <w:t>Studies have shown increases of Priority Hazardous Substances like mercury in the aquatic food web, especially fish (</w:t>
      </w:r>
      <w:r w:rsidRPr="00B536BD">
        <w:rPr>
          <w:rFonts w:eastAsia="Times New Roman"/>
          <w:color w:val="333333"/>
          <w:spacing w:val="4"/>
        </w:rPr>
        <w:t>Åkerblom</w:t>
      </w:r>
      <w:r w:rsidRPr="00AE1B0B">
        <w:t xml:space="preserve"> </w:t>
      </w:r>
      <w:r w:rsidR="000D7D89" w:rsidRPr="000D7D89">
        <w:rPr>
          <w:i/>
        </w:rPr>
        <w:t>et al.</w:t>
      </w:r>
      <w:r>
        <w:t>,</w:t>
      </w:r>
      <w:r w:rsidRPr="00AE1B0B">
        <w:t xml:space="preserve"> 2014), to levels that exceed advised limits for humans and can have negative im</w:t>
      </w:r>
      <w:r>
        <w:t>pacts on wildlife (Scheulhammer</w:t>
      </w:r>
      <w:r w:rsidRPr="00AE1B0B">
        <w:t xml:space="preserve"> </w:t>
      </w:r>
      <w:r w:rsidR="000D7D89" w:rsidRPr="000D7D89">
        <w:rPr>
          <w:i/>
        </w:rPr>
        <w:t>et al.</w:t>
      </w:r>
      <w:r>
        <w:t>,</w:t>
      </w:r>
      <w:r w:rsidRPr="00AE1B0B">
        <w:t xml:space="preserve"> 2007). Various synthetic compounds acting as hormone distruptors (e.g. BPA and other bisphenols, phtalates, etc.) have direct negative effects on nature’s contributions to people </w:t>
      </w:r>
      <w:r w:rsidRPr="00AE1B0B">
        <w:fldChar w:fldCharType="begin" w:fldLock="1"/>
      </w:r>
      <w:r w:rsidRPr="00AE1B0B">
        <w:instrText>ADDIN CSL_CITATION { "citationItems" : [ { "id" : "ITEM-1", "itemData" : { "DOI" : "doi:10.2800/41462 ISSN 1725-2237 ISBN 978-92-9213-307-8", "ISBN" : "9789292133078", "abstract" : "Rates of endocrine diseases and disorders, such as some reproductive and developmental harm in human populations, have changed in line with the growth of the chemical industry, leading to concerns that these factors may be linked. For example, the current status of semen quality in the few European countries where studies have been systematically conducted, is very poor: fertility in approximately 40 % of men is impaired. There is also evidence of reproductive and developmental harm linked to impairments in endocrine function in a number of wildlife species, particularly in environments that are contaminated by cocktails of chemicals that are in everyday use. Based on the human and wildlife evidence, many scientists are concerned about chemical pollutants being able to interfere with the normal functioning of hormones, so-called endocrine-disrupting chemicals (EDCs), that could play a causative role in these diseases and disorders. If this holds true, then these 'early warnings' signal a failure in environmental protection that should be addressed.", "author" : [ { "dropping-particle" : "", "family" : "EEA", "given" : "", "non-dropping-particle" : "", "parse-names" : false, "suffix" : "" } ], "container-title" : "EEA Technical report", "id" : "ITEM-1", "issue" : "2", "issued" : { "date-parts" : [ [ "2012" ] ] }, "number-of-pages" : "116", "title" : "The impacts of endocrine disrupters on wildlife, people and their environments \u2013 The Weybridge+15 (1996\u20132011) report", "type" : "book", "volume" : "2/2012" }, "uris" : [ "http://www.mendeley.com/documents/?uuid=e4c799cf-0def-427f-8e7c-db2fad9855eb" ] } ], "mendeley" : { "formattedCitation" : "(EEA, 2012c)", "plainTextFormattedCitation" : "(EEA, 2012c)", "previouslyFormattedCitation" : "(EEA, 2012c)" }, "properties" : {  }, "schema" : "https://github.com/citation-style-language/schema/raw/master/csl-citation.json" }</w:instrText>
      </w:r>
      <w:r w:rsidRPr="00AE1B0B">
        <w:fldChar w:fldCharType="separate"/>
      </w:r>
      <w:r w:rsidRPr="00AE1B0B">
        <w:t>(EEA, 2012c)</w:t>
      </w:r>
      <w:r w:rsidRPr="00AE1B0B">
        <w:fldChar w:fldCharType="end"/>
      </w:r>
      <w:r w:rsidRPr="00AE1B0B">
        <w:t>.</w:t>
      </w:r>
    </w:p>
    <w:p w14:paraId="4A549DA7" w14:textId="7D878C63" w:rsidR="0048205B" w:rsidRPr="00E13B98" w:rsidRDefault="0048205B" w:rsidP="00AE389F">
      <w:r w:rsidRPr="00AE1B0B">
        <w:t xml:space="preserve">Multiple chemicals interact in the environment, producing combined ecotoxic effects that exceed the sum of individual impacts (Kortenkamp </w:t>
      </w:r>
      <w:r w:rsidR="000D7D89" w:rsidRPr="000D7D89">
        <w:rPr>
          <w:i/>
        </w:rPr>
        <w:t>et al.</w:t>
      </w:r>
      <w:r w:rsidRPr="00AE1B0B">
        <w:t>, 2009).</w:t>
      </w:r>
      <w:r w:rsidRPr="00E13B98">
        <w:t xml:space="preserve"> As a result, a substance present in concentrations below the threshold level may still contribute to combined and possibly synergistic effects. In particular, robust evidence exists of combination effects for hormone disrupting chemicals </w:t>
      </w:r>
      <w:r>
        <w:fldChar w:fldCharType="begin" w:fldLock="1"/>
      </w:r>
      <w:r>
        <w:instrText>ADDIN CSL_CITATION { "citationItems" : [ { "id" : "ITEM-1", "itemData" : { "DOI" : "doi:10.2800/41462 ISSN 1725-2237 ISBN 978-92-9213-307-8", "ISBN" : "9789292133078", "abstract" : "Rates of endocrine diseases and disorders, such as some reproductive and developmental harm in human populations, have changed in line with the growth of the chemical industry, leading to concerns that these factors may be linked. For example, the current status of semen quality in the few European countries where studies have been systematically conducted, is very poor: fertility in approximately 40 % of men is impaired. There is also evidence of reproductive and developmental harm linked to impairments in endocrine function in a number of wildlife species, particularly in environments that are contaminated by cocktails of chemicals that are in everyday use. Based on the human and wildlife evidence, many scientists are concerned about chemical pollutants being able to interfere with the normal functioning of hormones, so-called endocrine-disrupting chemicals (EDCs), that could play a causative role in these diseases and disorders. If this holds true, then these 'early warnings' signal a failure in environmental protection that should be addressed.", "author" : [ { "dropping-particle" : "", "family" : "EEA", "given" : "", "non-dropping-particle" : "", "parse-names" : false, "suffix" : "" } ], "container-title" : "EEA Technical report", "id" : "ITEM-1", "issue" : "2", "issued" : { "date-parts" : [ [ "2012" ] ] }, "number-of-pages" : "116", "title" : "The impacts of endocrine disrupters on wildlife, people and their environments \u2013 The Weybridge+15 (1996\u20132011) report", "type" : "book", "volume" : "2/2012" }, "uris" : [ "http://www.mendeley.com/documents/?uuid=e4c799cf-0def-427f-8e7c-db2fad9855eb" ] } ], "mendeley" : { "formattedCitation" : "(EEA, 2012c)", "plainTextFormattedCitation" : "(EEA, 2012c)", "previouslyFormattedCitation" : "(EEA, 2012c)" }, "properties" : {  }, "schema" : "https://github.com/citation-style-language/schema/raw/master/csl-citation.json" }</w:instrText>
      </w:r>
      <w:r>
        <w:fldChar w:fldCharType="separate"/>
      </w:r>
      <w:r w:rsidRPr="00CD1601">
        <w:t>(EEA, 2012c)</w:t>
      </w:r>
      <w:r>
        <w:fldChar w:fldCharType="end"/>
      </w:r>
      <w:r w:rsidRPr="00E13B98">
        <w:t xml:space="preserve">. </w:t>
      </w:r>
    </w:p>
    <w:p w14:paraId="2B30F3A0" w14:textId="77777777" w:rsidR="0048205B" w:rsidRPr="00E13B98" w:rsidRDefault="0048205B" w:rsidP="00AE389F"/>
    <w:p w14:paraId="0FFF0071" w14:textId="77777777" w:rsidR="0048205B" w:rsidRPr="00E13B98" w:rsidRDefault="0048205B" w:rsidP="001F0516">
      <w:pPr>
        <w:pStyle w:val="Heading4"/>
      </w:pPr>
      <w:bookmarkStart w:id="1428" w:name="_Toc519514807"/>
      <w:r w:rsidRPr="00E13B98">
        <w:lastRenderedPageBreak/>
        <w:t>Trends in xenochemical and heavy metal pollution</w:t>
      </w:r>
      <w:bookmarkEnd w:id="1428"/>
    </w:p>
    <w:p w14:paraId="44C0B52F" w14:textId="568B9AB7" w:rsidR="0048205B" w:rsidRDefault="0048205B" w:rsidP="00AE389F">
      <w:r w:rsidRPr="00E13B98">
        <w:t xml:space="preserve">In </w:t>
      </w:r>
      <w:r>
        <w:t xml:space="preserve">Western and Central Europe </w:t>
      </w:r>
      <w:r w:rsidRPr="00E13B98">
        <w:t xml:space="preserve">more than 100,000 commercially available chemical substances are registered in the European Inventory of Existing Commercial Chemical Substances (EINECS). Global sales from the chemical industry sector doubled between 2000 and 2009, with increases in all world regions </w:t>
      </w:r>
      <w:r>
        <w:fldChar w:fldCharType="begin" w:fldLock="1"/>
      </w:r>
      <w:r>
        <w:instrText>ADDIN CSL_CITATION { "citationItems" : [ { "id" : "ITEM-1", "itemData" : { "DOI" : "10.1787/eco_outlook-v2012-1-en", "ISBN" : "9789264130470", "author" : [ { "dropping-particle" : "", "family" : "OECD", "given" : "", "non-dropping-particle" : "", "parse-names" : false, "suffix" : "" } ], "collection-title" : "OECD Economic Outlook", "id" : "ITEM-1", "issued" : { "date-parts" : [ [ "2012", "6", "19" ] ] }, "publisher" : "OECD Publishing", "title" : "OECD Economic Outlook, Volume 2012 Issue 1", "type" : "book", "volume" : "2012" }, "uris" : [ "http://www.mendeley.com/documents/?uuid=eb65c3d9-cb6f-49c3-b1db-c1f0fcef55d3" ] } ], "mendeley" : { "formattedCitation" : "(OECD, 2012)", "plainTextFormattedCitation" : "(OECD, 2012)", "previouslyFormattedCitation" : "(OECD, 2012)" }, "properties" : {  }, "schema" : "https://github.com/citation-style-language/schema/raw/master/csl-citation.json" }</w:instrText>
      </w:r>
      <w:r>
        <w:fldChar w:fldCharType="separate"/>
      </w:r>
      <w:r w:rsidRPr="00A52C33">
        <w:t>(OECD, 2012)</w:t>
      </w:r>
      <w:r>
        <w:fldChar w:fldCharType="end"/>
      </w:r>
      <w:r w:rsidRPr="00E13B98">
        <w:t>, which is a development that is predicted to continue.</w:t>
      </w:r>
      <w:r>
        <w:t xml:space="preserve"> The total sales of pesticides across the European Union increased from 2011 to 2014 by 4 % to just under 400,000 tonnes of active substances, despite the adoption of The Directive on the Sustainable Use of Pesticides in 2009. However, the aim of this Directive was not only to reduce the use of pesticides but to "promote the use of less harmful pesticides and provide incentives to industry to develop pesticides with less hazardous properties" </w:t>
      </w:r>
      <w:r>
        <w:fldChar w:fldCharType="begin" w:fldLock="1"/>
      </w:r>
      <w:r>
        <w:instrText>ADDIN CSL_CITATION { "citationItems" : [ { "id" : "ITEM-1", "itemData" : { "URL" : "https://www.eea.europa.eu/airs/2016/environment-and-health/pesticides-sales", "accessed" : { "date-parts" : [ [ "2017", "10", "1" ] ] }, "author" : [ { "dropping-particle" : "", "family" : "EEA", "given" : "", "non-dropping-particle" : "", "parse-names" : false, "suffix" : "" } ], "id" : "ITEM-1", "issued" : { "date-parts" : [ [ "2016" ] ] }, "page" : "European Environment Agency", "title" : "Pesticide sales", "type" : "webpage" }, "uris" : [ "http://www.mendeley.com/documents/?uuid=d55d45f0-837e-4288-9d1d-cf4b2662f945" ] } ], "mendeley" : { "formattedCitation" : "(EEA, 2016b)", "plainTextFormattedCitation" : "(EEA, 2016b)", "previouslyFormattedCitation" : "(EEA, 2016b)" }, "properties" : {  }, "schema" : "https://github.com/citation-style-language/schema/raw/master/csl-citation.json" }</w:instrText>
      </w:r>
      <w:r>
        <w:fldChar w:fldCharType="separate"/>
      </w:r>
      <w:r w:rsidRPr="00CA4068">
        <w:t>(EEA, 2016</w:t>
      </w:r>
      <w:r w:rsidR="005C1327">
        <w:t>c</w:t>
      </w:r>
      <w:r w:rsidRPr="00CA4068">
        <w:t>)</w:t>
      </w:r>
      <w:r>
        <w:fldChar w:fldCharType="end"/>
      </w:r>
      <w:r>
        <w:t>.</w:t>
      </w:r>
    </w:p>
    <w:p w14:paraId="2FF3A684" w14:textId="77777777" w:rsidR="0048205B" w:rsidRPr="00E13B98" w:rsidRDefault="0048205B" w:rsidP="00AE389F"/>
    <w:p w14:paraId="3147D2A5" w14:textId="77777777" w:rsidR="0048205B" w:rsidRPr="00E13B98" w:rsidRDefault="0048205B" w:rsidP="001F0516">
      <w:pPr>
        <w:pStyle w:val="Heading4"/>
      </w:pPr>
      <w:bookmarkStart w:id="1429" w:name="_Toc519514808"/>
      <w:r w:rsidRPr="00E13B98">
        <w:t>Drivers of xenochemical and heavy metal pollution</w:t>
      </w:r>
      <w:bookmarkEnd w:id="1429"/>
    </w:p>
    <w:p w14:paraId="2B68E2BA" w14:textId="77777777" w:rsidR="0048205B" w:rsidRPr="00E13B98" w:rsidRDefault="0048205B" w:rsidP="00AE389F">
      <w:pPr>
        <w:rPr>
          <w:lang w:eastAsia="de-DE"/>
        </w:rPr>
      </w:pPr>
      <w:r w:rsidRPr="00E13B98">
        <w:rPr>
          <w:lang w:eastAsia="de-DE"/>
        </w:rPr>
        <w:t>Xenochemical pollution is integrated in all sectors of industriali</w:t>
      </w:r>
      <w:r>
        <w:rPr>
          <w:lang w:eastAsia="de-DE"/>
        </w:rPr>
        <w:t>z</w:t>
      </w:r>
      <w:r w:rsidRPr="00E13B98">
        <w:rPr>
          <w:lang w:eastAsia="de-DE"/>
        </w:rPr>
        <w:t>ed countries, driven by market forces in general and globali</w:t>
      </w:r>
      <w:r>
        <w:rPr>
          <w:lang w:eastAsia="de-DE"/>
        </w:rPr>
        <w:t>z</w:t>
      </w:r>
      <w:r w:rsidRPr="00E13B98">
        <w:rPr>
          <w:lang w:eastAsia="de-DE"/>
        </w:rPr>
        <w:t xml:space="preserve">ation in particular. Public awareness has modified institutional drivers, e.g. the </w:t>
      </w:r>
      <w:r>
        <w:t>European Union</w:t>
      </w:r>
      <w:r w:rsidRPr="00E13B98">
        <w:rPr>
          <w:lang w:eastAsia="de-DE"/>
        </w:rPr>
        <w:t xml:space="preserve"> “Reach” legislation. However, the globali</w:t>
      </w:r>
      <w:r>
        <w:rPr>
          <w:lang w:eastAsia="de-DE"/>
        </w:rPr>
        <w:t>z</w:t>
      </w:r>
      <w:r w:rsidRPr="00E13B98">
        <w:rPr>
          <w:lang w:eastAsia="de-DE"/>
        </w:rPr>
        <w:t xml:space="preserve">ed characteristics of xenochemicals combined with uncertainty concerning the effects of new substances inhibit effective regulations </w:t>
      </w:r>
      <w:r>
        <w:rPr>
          <w:lang w:eastAsia="de-DE"/>
        </w:rPr>
        <w:fldChar w:fldCharType="begin" w:fldLock="1"/>
      </w:r>
      <w:r>
        <w:rPr>
          <w:lang w:eastAsia="de-DE"/>
        </w:rPr>
        <w:instrText>ADDIN CSL_CITATION { "citationItems" : [ { "id" : "ITEM-1", "itemData" : { "DOI" : "10.1787/9789264111318-en", "ISBN" : "9789264094970", "author" : [ { "dropping-particle" : "", "family" : "OECD", "given" : "", "non-dropping-particle" : "", "parse-names" : false, "suffix" : "" } ], "collection-title" : "OECD Green Growth Studies", "id" : "ITEM-1", "issued" : { "date-parts" : [ [ "2011", "5", "25" ] ] }, "publisher" : "OECD Publishing", "publisher-place" : "Paris", "title" : "Towards Green Growth", "type" : "book" }, "uris" : [ "http://www.mendeley.com/documents/?uuid=0829e104-d142-498f-af3d-abb91df42970" ] } ], "mendeley" : { "formattedCitation" : "(OECD, 2011)", "plainTextFormattedCitation" : "(OECD, 2011)", "previouslyFormattedCitation" : "(OECD, 2011)" }, "properties" : {  }, "schema" : "https://github.com/citation-style-language/schema/raw/master/csl-citation.json" }</w:instrText>
      </w:r>
      <w:r>
        <w:rPr>
          <w:lang w:eastAsia="de-DE"/>
        </w:rPr>
        <w:fldChar w:fldCharType="separate"/>
      </w:r>
      <w:r w:rsidRPr="005917E1">
        <w:rPr>
          <w:lang w:eastAsia="de-DE"/>
        </w:rPr>
        <w:t>(OECD, 2011)</w:t>
      </w:r>
      <w:r>
        <w:rPr>
          <w:lang w:eastAsia="de-DE"/>
        </w:rPr>
        <w:fldChar w:fldCharType="end"/>
      </w:r>
      <w:r w:rsidRPr="00E13B98">
        <w:rPr>
          <w:lang w:eastAsia="de-DE"/>
        </w:rPr>
        <w:t xml:space="preserve">. </w:t>
      </w:r>
    </w:p>
    <w:p w14:paraId="71CECACA" w14:textId="77777777" w:rsidR="0048205B" w:rsidRPr="00E13B98" w:rsidRDefault="0048205B" w:rsidP="00AE389F"/>
    <w:p w14:paraId="2546A3B1" w14:textId="250C0A89" w:rsidR="0048205B" w:rsidRPr="00E13B98" w:rsidRDefault="0048205B" w:rsidP="00147745">
      <w:pPr>
        <w:pStyle w:val="Heading3"/>
      </w:pPr>
      <w:bookmarkStart w:id="1430" w:name="_Toc502837443"/>
      <w:bookmarkStart w:id="1431" w:name="_Toc504380694"/>
      <w:bookmarkStart w:id="1432" w:name="_Toc519514809"/>
      <w:bookmarkStart w:id="1433" w:name="_Toc477938333"/>
      <w:bookmarkStart w:id="1434" w:name="_Toc479152662"/>
      <w:bookmarkStart w:id="1435" w:name="_Toc480359684"/>
      <w:r w:rsidRPr="00E13B98">
        <w:t>Other pollution</w:t>
      </w:r>
      <w:bookmarkEnd w:id="1430"/>
      <w:bookmarkEnd w:id="1431"/>
      <w:bookmarkEnd w:id="1432"/>
      <w:r w:rsidRPr="00E13B98">
        <w:t xml:space="preserve"> </w:t>
      </w:r>
      <w:bookmarkEnd w:id="1433"/>
      <w:bookmarkEnd w:id="1434"/>
      <w:bookmarkEnd w:id="1435"/>
    </w:p>
    <w:p w14:paraId="22027DF7" w14:textId="77777777" w:rsidR="0048205B" w:rsidRPr="00E13B98" w:rsidRDefault="0048205B" w:rsidP="001F0516">
      <w:pPr>
        <w:pStyle w:val="Heading4"/>
      </w:pPr>
      <w:bookmarkStart w:id="1436" w:name="_Toc519514810"/>
      <w:r w:rsidRPr="00E13B98">
        <w:t>Ground-level ozone</w:t>
      </w:r>
      <w:bookmarkEnd w:id="1436"/>
    </w:p>
    <w:p w14:paraId="54A73D34" w14:textId="558A0F75" w:rsidR="0048205B" w:rsidRPr="00E13B98" w:rsidRDefault="0048205B" w:rsidP="00AE389F">
      <w:r w:rsidRPr="00E13B98">
        <w:t xml:space="preserve">Ground-level ozone may have significant effects on biodiversity </w:t>
      </w:r>
      <w:r>
        <w:fldChar w:fldCharType="begin" w:fldLock="1"/>
      </w:r>
      <w:r>
        <w:instrText>ADDIN CSL_CITATION { "citationItems" : [ { "id" : "ITEM-1", "itemData" : { "DOI" : "10.1007/s00442-011-2154-2", "ISBN" : "0029-8549", "ISSN" : "00298549", "PMID" : "22048840", "abstract" : "Northern hemispheric background concentrations of ozone are increasing, but few studies have assessed the ecological significance of these changes for grasslands of high conservation value under field conditions. We carried out a 3-year field experiment in which ozone was released at a controlled rate over three experimental transects to produce concentration gradients over the field site, an upland mesotrophic grassland located in the UK. We measured individual species biomass in an annual hay cut in plots receiving ambient ozone, and ambient ozone elevated by mean concentrations of approximately 4 ppb and 10 ppb in the growing seasons of 2008 and 2009. There was a significant negative effect of ozone exposure on herb biomass, but not total grass or legume biomass, in 2008 and 2009. Within the herb fraction, ozone exposure significantly decreased the biomass of Ranunculus species and that of the hemi-parasitic species Rhinanthus minor. Multivariate analysis of species composition, taking into account spatial variation in soil conditions and ozone exposure, showed no significant ozone effect on the grass component. In contrast, by 2009, ozone had become the dominant factor influencing species composition within the combined herb and legume component. Our results suggest that elevated ozone concentrations may be a significant barrier to achieving increased species diversity in managed grasslands.", "author" : [ { "dropping-particle" : "V", "family" : "Wedlich", "given" : "Kerstin", "non-dropping-particle" : "", "parse-names" : false, "suffix" : "" }, { "dropping-particle" : "", "family" : "Rintoul", "given" : "Naomi", "non-dropping-particle" : "", "parse-names" : false, "suffix" : "" }, { "dropping-particle" : "", "family" : "Peacock", "given" : "Simon", "non-dropping-particle" : "", "parse-names" : false, "suffix" : "" }, { "dropping-particle" : "", "family" : "Cape", "given" : "J. Neil", "non-dropping-particle" : "", "parse-names" : false, "suffix" : "" }, { "dropping-particle" : "", "family" : "Coyle", "given" : "Mhairi", "non-dropping-particle" : "", "parse-names" : false, "suffix" : "" }, { "dropping-particle" : "", "family" : "Toet", "given" : "Sylvia", "non-dropping-particle" : "", "parse-names" : false, "suffix" : "" }, { "dropping-particle" : "", "family" : "Barnes", "given" : "Jeremy", "non-dropping-particle" : "", "parse-names" : false, "suffix" : "" }, { "dropping-particle" : "", "family" : "Ashmore", "given" : "Mike", "non-dropping-particle" : "", "parse-names" : false, "suffix" : "" } ], "container-title" : "Oecologia", "id" : "ITEM-1", "issue" : "4", "issued" : { "date-parts" : [ [ "2012" ] ] }, "page" : "1137-1146", "title" : "Effects of ozone on species composition in an upland grassland", "type" : "article-journal", "volume" : "168" }, "uris" : [ "http://www.mendeley.com/documents/?uuid=0fecc2fb-a1f5-4418-84c4-2ee83527d959" ] } ], "mendeley" : { "formattedCitation" : "(Wedlich et al., 2012)", "plainTextFormattedCitation" : "(Wedlich et al., 2012)", "previouslyFormattedCitation" : "(Wedlich et al., 2012)" }, "properties" : {  }, "schema" : "https://github.com/citation-style-language/schema/raw/master/csl-citation.json" }</w:instrText>
      </w:r>
      <w:r>
        <w:fldChar w:fldCharType="separate"/>
      </w:r>
      <w:r w:rsidRPr="00A52C33">
        <w:t xml:space="preserve">(Wedlich </w:t>
      </w:r>
      <w:r w:rsidR="000D7D89" w:rsidRPr="000D7D89">
        <w:rPr>
          <w:i/>
        </w:rPr>
        <w:t>et al.</w:t>
      </w:r>
      <w:r w:rsidRPr="00A52C33">
        <w:t>, 2012)</w:t>
      </w:r>
      <w:r>
        <w:fldChar w:fldCharType="end"/>
      </w:r>
      <w:r w:rsidRPr="00E13B98">
        <w:t xml:space="preserve">. These effects include changes in species composition of semi-natural vegetation communities </w:t>
      </w:r>
      <w:r>
        <w:fldChar w:fldCharType="begin" w:fldLock="1"/>
      </w:r>
      <w:r>
        <w:instrText>ADDIN CSL_CITATION { "citationItems" : [ { "id" : "ITEM-1", "itemData" : { "DOI" : "10.1111/j.1365-3040.2005.01341.x", "ISBN" : "0140-7791", "ISSN" : "01407791", "PMID" : "3826", "abstract" : "Ozone is a major secondary air pollutant, the current concentrations of which have been shown to have significant adverse effects on crop yields, forest growth and species composition. In North America and Europe, emissions of ozone precursors are decreasing but in other regions of the world, especially Asia, where much less is known about its impacts, they are increasing rapidly. There is also evidence of an increase in global background ozone concentrations, which will lead to significant changes in global ozone exposure over this century, during which direct and indirect effects of other changes in the global atmosphere will also modify plant responses to ozone. This paper considers how far our current understanding of the mechanisms of ozone impacts, and the tools currently used for ozone risk assessment, are capable of evaluating the consequences of these changing global patterns of exposure to ozone. Risk assessment based on relationships between external concentration and plant response is inadequate for these new challenges. New models linking stomatal flux, and detoxification and repair processes, to carbon assimilation and allocation provide a more mechanistic basis for future risk assessments. However, there are a range of more complex secondary effects of ozone that are not considered in current risk assessment, and there is an urgent need to develop more holistic approaches linking the effects of ozone, climate, and nutrient and water availability, on individual plants, species interactions and ecosystem function.", "author" : [ { "dropping-particle" : "", "family" : "Ashmore", "given" : "M. R.", "non-dropping-particle" : "", "parse-names" : false, "suffix" : "" } ], "container-title" : "Plant, Cell and Environment", "id" : "ITEM-1", "issue" : "8", "issued" : { "date-parts" : [ [ "2005", "8", "1" ] ] }, "page" : "949-964", "publisher" : "Blackwell Science Ltd", "title" : "Assessing the future global impacts of ozone on vegetation", "type" : "article", "volume" : "28" }, "prefix" : "e.g. ", "uris" : [ "http://www.mendeley.com/documents/?uuid=88249277-0e0c-47b0-88ff-d5f56618ac73" ] } ], "mendeley" : { "formattedCitation" : "(e.g. Ashmore, 2005)", "plainTextFormattedCitation" : "(e.g. Ashmore, 2005)", "previouslyFormattedCitation" : "(e.g. Ashmore, 2005)" }, "properties" : {  }, "schema" : "https://github.com/citation-style-language/schema/raw/master/csl-citation.json" }</w:instrText>
      </w:r>
      <w:r>
        <w:fldChar w:fldCharType="separate"/>
      </w:r>
      <w:r w:rsidRPr="00A52C33">
        <w:t>(e.g. Ashmore, 2005)</w:t>
      </w:r>
      <w:r>
        <w:fldChar w:fldCharType="end"/>
      </w:r>
      <w:r w:rsidRPr="00E13B98">
        <w:t xml:space="preserve">, reductions in forest net primary productivity </w:t>
      </w:r>
      <w:r>
        <w:fldChar w:fldCharType="begin" w:fldLock="1"/>
      </w:r>
      <w:r>
        <w:instrText>ADDIN CSL_CITATION { "citationItems" : [ { "id" : "ITEM-1", "itemData" : { "DOI" : "10.1007/978-3-642-55819-1_15", "ISBN" : "978-3-642-55819-1", "abstract" : "Photooxidants have been recognized since the 1950s as gaseous agents that are potentially harmful to plants ( Lefohn 1992 ). Early observations in the Los Angeles area had established links between vegetation damage and high photooxidant levels which were generated, in the presence of sunlight, from photochemical reactions of nitrogen oxides and organic compounds (as released from industrial and other anthropogenic sources into the atmosphere, Middleton et al. 1950 ; Haagen-Smit et al. 1952 ). Studies on tobacco then clarified that the typical spot-like visible symptoms were due to the 0 3 component of photochemical smog ( Heggestad and Middleton 1959 ). During recent decades, high 0 3 regimes have spread across most major urban areas around the world, and enhanced 0 3 concentrations are encountered even in rural regions ( Stockwell et al. 1997 ). Towards the beginning of the twenty-first century, ozone has become a pollutant of great concern, regarding its impact on trees and forests, although the role of this agent in forest decline of the eastern USA and Europe has remained controversial ( Matyssek and Innes 1999 ).", "author" : [ { "dropping-particle" : "", "family" : "Matyssek", "given" : "Rainer", "non-dropping-particle" : "", "parse-names" : false, "suffix" : "" }, { "dropping-particle" : "", "family" : "Sandermann", "given" : "Heinrich", "non-dropping-particle" : "", "parse-names" : false, "suffix" : "" }, { "dropping-particle" : "", "family" : "Esser", "given" : "K", "non-dropping-particle" : "", "parse-names" : false, "suffix" : "" }, { "dropping-particle" : "", "family" : "L\u00fcttge", "given" : "U", "non-dropping-particle" : "", "parse-names" : false, "suffix" : "" }, { "dropping-particle" : "", "family" : "Beyschlag", "given" : "W", "non-dropping-particle" : "", "parse-names" : false, "suffix" : "" }, { "dropping-particle" : "", "family" : "Hellwig", "given" : "F", "non-dropping-particle" : "", "parse-names" : false, "suffix" : "" } ], "container-title" : "Progress in Botany", "id" : "ITEM-1", "issued" : { "date-parts" : [ [ "2003" ] ] }, "page" : "349-404", "publisher" : "Springer, Berlin, Heidelberg", "title" : "Impact of Ozone on Trees: an Ecophysiological Perspective", "type" : "chapter", "volume" : "64" }, "uris" : [ "http://www.mendeley.com/documents/?uuid=ab1539e9-49d9-4683-815f-c9797043a887" ] } ], "mendeley" : { "formattedCitation" : "(Matyssek et al., 2003)", "plainTextFormattedCitation" : "(Matyssek et al., 2003)", "previouslyFormattedCitation" : "(Matyssek et al., 2003)" }, "properties" : {  }, "schema" : "https://github.com/citation-style-language/schema/raw/master/csl-citation.json" }</w:instrText>
      </w:r>
      <w:r>
        <w:fldChar w:fldCharType="separate"/>
      </w:r>
      <w:r w:rsidRPr="005A41DE">
        <w:t xml:space="preserve">(Matyssek </w:t>
      </w:r>
      <w:r w:rsidR="000D7D89" w:rsidRPr="000D7D89">
        <w:rPr>
          <w:i/>
        </w:rPr>
        <w:t>et al.</w:t>
      </w:r>
      <w:r w:rsidRPr="005A41DE">
        <w:t>, 2003)</w:t>
      </w:r>
      <w:r>
        <w:fldChar w:fldCharType="end"/>
      </w:r>
      <w:r w:rsidRPr="00E13B98">
        <w:t xml:space="preserve">, also in combination with nitrogen </w:t>
      </w:r>
      <w:r>
        <w:fldChar w:fldCharType="begin" w:fldLock="1"/>
      </w:r>
      <w:r>
        <w:instrText>ADDIN CSL_CITATION { "citationItems" : [ { "id" : "ITEM-1", "itemData" : { "DOI" : "10.1890/08-1140.1", "ISBN" : "1051-0761", "ISSN" : "10510761", "PMID" : "20349829", "abstract" : "Atmospheric nitrogen (N) deposition is it recognized threat to plant diversity ill temperate and northern parts of Europe and North America. This paper assesses evidence from field experiments for N deposition effects and thresholds for terrestrial plant diversity protection across a latitudinal range of main categories of ecosystems. from arctic and boreal systems to tropical forests. Current thinking on the mechanisms of N deposition effects on plant diversity, the global distribution of G200 ecoregions, and current and future (2030) estimates of atmospheric N-deposition rates are then used to identify the risks to plant diversity in all major ecosystem types now and in the future. This synthesis paper clearly shows that N accumulation is the main driver of changes to species composition across the whole range of different ecosystem types by driving the competitive interactions that lead to composition change and/or making conditions unfavorable for some species. Other effects such its direct toxicity of nitrogen gases and aerosols long-term negative effects of increased ammonium and ammonia availability, soil-mediated effects of acidification, and secondary stress and disturbance are more ecosystem, and site-specific and often play a supporting role. N deposition effects in mediterranean ecosystems have now been identified, leading to a first estimate of an effect threshold. Importantly, ecosystems thought of as not N limited, such as tropical and subtropical systems, may be more vulnerable in the regeneration phase. in situations where heterogeneity in N availability is reduced by atmospheric N deposition, on sandy soils, or in montane areas. Critical loads are effect thresholds for N deposition. and the critical load concept has helped European governments make progress toward reducing N loads on sensitive ecosystems. More needs to be done in Europe and North America. especially for the more sensitive ecosystem types. including several ecosystems of high conservation importance. The results of this assessment Show that the Vulnerable regions outside Europe and North America which have not received enough attention are ecoregions in eastern and Southern Asia (China, India), an important part of the mediterranean ecoregion (California, southern Europe). and in the coming decades several subtropical and tropical parts of Latin America and Africa. Reductions in plant diversity by increased atmospheric N deposition may be more widespread than first thou\u2026", "author" : [ { "dropping-particle" : "", "family" : "Bobbink", "given" : "R.", "non-dropping-particle" : "", "parse-names" : false, "suffix" : "" }, { "dropping-particle" : "", "family" : "Hicks", "given" : "K.", "non-dropping-particle" : "", "parse-names" : false, "suffix" : "" }, { "dropping-particle" : "", "family" : "Galloway", "given" : "J.", "non-dropping-particle" : "", "parse-names" : false, "suffix" : "" }, { "dropping-particle" : "", "family" : "Spranger", "given" : "T.", "non-dropping-particle" : "", "parse-names" : false, "suffix" : "" }, { "dropping-particle" : "", "family" : "Alkemade", "given" : "R.", "non-dropping-particle" : "", "parse-names" : false, "suffix" : "" }, { "dropping-particle" : "", "family" : "Ashmore", "given" : "M.", "non-dropping-particle" : "", "parse-names" : false, "suffix" : "" }, { "dropping-particle" : "", "family" : "Bustamante", "given" : "M.", "non-dropping-particle" : "", "parse-names" : false, "suffix" : "" }, { "dropping-particle" : "", "family" : "Cinderby", "given" : "S.", "non-dropping-particle" : "", "parse-names" : false, "suffix" : "" }, { "dropping-particle" : "", "family" : "Davidson", "given" : "E.", "non-dropping-particle" : "", "parse-names" : false, "suffix" : "" }, { "dropping-particle" : "", "family" : "Dentener", "given" : "F.", "non-dropping-particle" : "", "parse-names" : false, "suffix" : "" }, { "dropping-particle" : "", "family" : "Emmett", "given" : "B.", "non-dropping-particle" : "", "parse-names" : false, "suffix" : "" }, { "dropping-particle" : "", "family" : "Erisman", "given" : "J. W.", "non-dropping-particle" : "", "parse-names" : false, "suffix" : "" }, { "dropping-particle" : "", "family" : "Fenn", "given" : "M.", "non-dropping-particle" : "", "parse-names" : false, "suffix" : "" }, { "dropping-particle" : "", "family" : "Gilliam", "given" : "F.", "non-dropping-particle" : "", "parse-names" : false, "suffix" : "" }, { "dropping-particle" : "", "family" : "Nordin", "given" : "A.", "non-dropping-particle" : "", "parse-names" : false, "suffix" : "" }, { "dropping-particle" : "", "family" : "Pardo", "given" : "L.", "non-dropping-particle" : "", "parse-names" : false, "suffix" : "" }, { "dropping-particle" : "", "family" : "Vries", "given" : "W.", "non-dropping-particle" : "De", "parse-names" : false, "suffix" : "" } ], "container-title" : "Ecological Applications", "id" : "ITEM-1", "issue" : "1", "issued" : { "date-parts" : [ [ "2010", "1", "1" ] ] }, "page" : "30-59", "publisher" : "Ecological Society of America", "title" : "Global assessment of nitrogen deposition effects on terrestrial plant diversity: A synthesis", "type" : "article-journal", "volume" : "20" }, "uris" : [ "http://www.mendeley.com/documents/?uuid=3da65e16-eb57-44cb-b0d0-7727ef13fb14" ] } ], "mendeley" : { "formattedCitation" : "(Bobbink et al., 2010)", "plainTextFormattedCitation" : "(Bobbink et al., 2010)", "previouslyFormattedCitation" : "(Bobbink et al., 2010)" }, "properties" : {  }, "schema" : "https://github.com/citation-style-language/schema/raw/master/csl-citation.json" }</w:instrText>
      </w:r>
      <w:r>
        <w:fldChar w:fldCharType="separate"/>
      </w:r>
      <w:r w:rsidRPr="005A41DE">
        <w:t xml:space="preserve">(Bobbink </w:t>
      </w:r>
      <w:r w:rsidR="000D7D89" w:rsidRPr="000D7D89">
        <w:rPr>
          <w:i/>
        </w:rPr>
        <w:t>et al.</w:t>
      </w:r>
      <w:r w:rsidRPr="005A41DE">
        <w:t>, 2010)</w:t>
      </w:r>
      <w:r>
        <w:fldChar w:fldCharType="end"/>
      </w:r>
      <w:r w:rsidRPr="00E13B98">
        <w:t>. Ozone pollution has been linked to the prevalence of damage in mountain forests: the acute effects of O</w:t>
      </w:r>
      <w:r w:rsidRPr="00E13B98">
        <w:rPr>
          <w:vertAlign w:val="subscript"/>
        </w:rPr>
        <w:t>3</w:t>
      </w:r>
      <w:r w:rsidRPr="00E13B98">
        <w:t xml:space="preserve"> involve visible injuries to leaves and shoots and changes in physiological processes and metabolism. </w:t>
      </w:r>
    </w:p>
    <w:p w14:paraId="2EE3D0E1" w14:textId="77777777" w:rsidR="0048205B" w:rsidRPr="00E13B98" w:rsidRDefault="0048205B" w:rsidP="00AE389F">
      <w:r w:rsidRPr="00E13B98">
        <w:t>The emission of O</w:t>
      </w:r>
      <w:r w:rsidRPr="00E13B98">
        <w:rPr>
          <w:vertAlign w:val="subscript"/>
        </w:rPr>
        <w:t>3</w:t>
      </w:r>
      <w:r w:rsidRPr="00E13B98">
        <w:t xml:space="preserve"> or ozone precursor gases has recently decreased considerably in </w:t>
      </w:r>
      <w:r>
        <w:t xml:space="preserve">Western and Central </w:t>
      </w:r>
      <w:r w:rsidRPr="00E13B98">
        <w:t>Europe</w:t>
      </w:r>
      <w:r>
        <w:t xml:space="preserve"> </w:t>
      </w:r>
      <w:r>
        <w:fldChar w:fldCharType="begin" w:fldLock="1"/>
      </w:r>
      <w:r>
        <w:instrText>ADDIN CSL_CITATION { "citationItems" : [ { "id" : "ITEM-1", "itemData" : { "abstract" : ". . , .", "author" : [ { "dropping-particle" : "", "family" : "EEA", "given" : "", "non-dropping-particle" : "", "parse-names" : false, "suffix" : "" } ], "editor" : [ { "dropping-particle" : "", "family" : "European Environment Agency", "given" : "", "non-dropping-particle" : "", "parse-names" : false, "suffix" : "" } ], "id" : "ITEM-1", "issued" : { "date-parts" : [ [ "2015" ] ] }, "publisher-place" : "Copenhagen, Denmark", "title" : "The European Environment - State and Outlook 2015. Synthesis Report", "type" : "book" }, "uris" : [ "http://www.mendeley.com/documents/?uuid=ece43732-43d7-4820-941b-39484f203065" ] } ], "mendeley" : { "formattedCitation" : "(EEA, 2015c)", "plainTextFormattedCitation" : "(EEA, 2015c)", "previouslyFormattedCitation" : "(EEA, 2015c)" }, "properties" : {  }, "schema" : "https://github.com/citation-style-language/schema/raw/master/csl-citation.json" }</w:instrText>
      </w:r>
      <w:r>
        <w:fldChar w:fldCharType="separate"/>
      </w:r>
      <w:r w:rsidRPr="00F22203">
        <w:t>(EEA, 2015c)</w:t>
      </w:r>
      <w:r>
        <w:fldChar w:fldCharType="end"/>
      </w:r>
      <w:r w:rsidRPr="00E13B98">
        <w:t>. However, the ground-level concentrations of O</w:t>
      </w:r>
      <w:r w:rsidRPr="00E13B98">
        <w:rPr>
          <w:vertAlign w:val="subscript"/>
        </w:rPr>
        <w:t>3</w:t>
      </w:r>
      <w:r w:rsidRPr="00E13B98">
        <w:t xml:space="preserve"> have remained stable or even increased due to long-range transport from outside </w:t>
      </w:r>
      <w:r>
        <w:t xml:space="preserve">Western and Central </w:t>
      </w:r>
      <w:r w:rsidRPr="00E13B98">
        <w:t xml:space="preserve">Europe </w:t>
      </w:r>
      <w:r>
        <w:fldChar w:fldCharType="begin" w:fldLock="1"/>
      </w:r>
      <w:r>
        <w:instrText>ADDIN CSL_CITATION { "citationItems" : [ { "id" : "ITEM-1", "itemData" : { "abstract" : ". . , .", "author" : [ { "dropping-particle" : "", "family" : "EEA", "given" : "", "non-dropping-particle" : "", "parse-names" : false, "suffix" : "" } ], "editor" : [ { "dropping-particle" : "", "family" : "European Environment Agency", "given" : "", "non-dropping-particle" : "", "parse-names" : false, "suffix" : "" } ], "id" : "ITEM-1", "issued" : { "date-parts" : [ [ "2015" ] ] }, "publisher-place" : "Copenhagen, Denmark", "title" : "The European Environment - State and Outlook 2015. Synthesis Report", "type" : "book" }, "uris" : [ "http://www.mendeley.com/documents/?uuid=ece43732-43d7-4820-941b-39484f203065" ] } ], "mendeley" : { "formattedCitation" : "(EEA, 2015c)", "plainTextFormattedCitation" : "(EEA, 2015c)", "previouslyFormattedCitation" : "(EEA, 2015c)" }, "properties" : {  }, "schema" : "https://github.com/citation-style-language/schema/raw/master/csl-citation.json" }</w:instrText>
      </w:r>
      <w:r>
        <w:fldChar w:fldCharType="separate"/>
      </w:r>
      <w:r w:rsidRPr="00F22203">
        <w:t>(EEA, 2015c)</w:t>
      </w:r>
      <w:r>
        <w:fldChar w:fldCharType="end"/>
      </w:r>
      <w:r w:rsidRPr="00E13B98">
        <w:t xml:space="preserve">. As a result, most types of vegetation and almost all crops (88% of </w:t>
      </w:r>
      <w:r>
        <w:t xml:space="preserve">Western and Central </w:t>
      </w:r>
      <w:r w:rsidRPr="00E13B98">
        <w:t xml:space="preserve">Europe’s agricultural area, mainly </w:t>
      </w:r>
      <w:r>
        <w:t>its s</w:t>
      </w:r>
      <w:r w:rsidRPr="00E13B98">
        <w:t xml:space="preserve">outhern and </w:t>
      </w:r>
      <w:r>
        <w:t>e</w:t>
      </w:r>
      <w:r w:rsidRPr="00E13B98">
        <w:t xml:space="preserve">astern parts) are exposed to levels above the critical load, especially near roads with heavy traffic. Drivers of nitrogen concentration and ozone formation interact, which calls for integrated policy responses (e.g. see </w:t>
      </w:r>
      <w:r w:rsidRPr="00AE1B0B">
        <w:t>Table 6.1 in Chapter 6</w:t>
      </w:r>
      <w:r w:rsidRPr="00E13B98">
        <w:t xml:space="preserve">). </w:t>
      </w:r>
    </w:p>
    <w:p w14:paraId="74D10B2C" w14:textId="77777777" w:rsidR="0048205B" w:rsidRPr="00E13B98" w:rsidRDefault="0048205B" w:rsidP="00AE389F"/>
    <w:p w14:paraId="12A6831C" w14:textId="77777777" w:rsidR="0048205B" w:rsidRPr="00E13B98" w:rsidRDefault="0048205B" w:rsidP="001F0516">
      <w:pPr>
        <w:pStyle w:val="Heading4"/>
      </w:pPr>
      <w:bookmarkStart w:id="1437" w:name="_Toc519514811"/>
      <w:r w:rsidRPr="00E13B98">
        <w:t>Light pollution</w:t>
      </w:r>
      <w:bookmarkEnd w:id="1437"/>
    </w:p>
    <w:p w14:paraId="190080D9" w14:textId="55EB5F7D" w:rsidR="0048205B" w:rsidRPr="00E13B98" w:rsidRDefault="0048205B" w:rsidP="00AE389F">
      <w:pPr>
        <w:rPr>
          <w:rFonts w:asciiTheme="majorHAnsi" w:eastAsiaTheme="majorEastAsia" w:hAnsiTheme="majorHAnsi" w:cstheme="majorBidi"/>
          <w:color w:val="1F4D78" w:themeColor="accent1" w:themeShade="7F"/>
        </w:rPr>
      </w:pPr>
      <w:r w:rsidRPr="00E13B98">
        <w:t xml:space="preserve">Light pollution is generated by the use of artificial light at night and affects terrestrial, aquatic and marine ecosystems </w:t>
      </w:r>
      <w:r w:rsidRPr="00E13B98">
        <w:fldChar w:fldCharType="begin" w:fldLock="1"/>
      </w:r>
      <w:r>
        <w:instrText>ADDIN CSL_CITATION { "citationItems" : [ { "id" : "ITEM-1", "itemData" : { "DOI" : "10.1890/1540-9295(2004)002[0191:ELP]2.0.CO;2", "ISSN" : "1540-9295", "author" : [ { "dropping-particle" : "", "family" : "Longcore", "given" : "Travis", "non-dropping-particle" : "", "parse-names" : false, "suffix" : "" }, { "dropping-particle" : "", "family" : "Rich", "given" : "Catherine", "non-dropping-particle" : "", "parse-names" : false, "suffix" : "" } ], "container-title" : "Frontiers in Ecology and the Environment", "id" : "ITEM-1", "issue" : "4", "issued" : { "date-parts" : [ [ "2004", "5", "1" ] ] }, "language" : "en", "page" : "191-198", "publisher" : "Ecological Society of America", "title" : "Ecological light pollution", "type" : "article-journal", "volume" : "2" }, "uris" : [ "http://www.mendeley.com/documents/?uuid=3e51a959-ada3-4e42-9e7c-58ee3c9792a4" ] }, { "id" : "ITEM-2", "itemData" : { "DOI" : "10.1890/130281", "ISSN" : "1540-9295", "author" : [ { "dropping-particle" : "", "family" : "Davies", "given" : "Thomas W", "non-dropping-particle" : "", "parse-names" : false, "suffix" : "" }, { "dropping-particle" : "", "family" : "Duffy", "given" : "James P", "non-dropping-particle" : "", "parse-names" : false, "suffix" : "" }, { "dropping-particle" : "", "family" : "Bennie", "given" : "Jon", "non-dropping-particle" : "", "parse-names" : false, "suffix" : "" }, { "dropping-particle" : "", "family" : "Gaston", "given" : "Kevin J", "non-dropping-particle" : "", "parse-names" : false, "suffix" : "" } ], "container-title" : "Frontiers in Ecology and the Environment", "id" : "ITEM-2", "issue" : "6", "issued" : { "date-parts" : [ [ "2014", "8" ] ] }, "page" : "347-355", "title" : "The nature, extent, and ecological implications of marine light pollution", "type" : "article-journal", "volume" : "12" }, "uris" : [ "http://www.mendeley.com/documents/?uuid=4953e24c-eead-42ee-8ea7-99a02e8ba578" ] } ], "mendeley" : { "formattedCitation" : "(Davies, Duffy, Bennie, &amp; Gaston, 2014; Longcore &amp; Rich, 2004)", "plainTextFormattedCitation" : "(Davies, Duffy, Bennie, &amp; Gaston, 2014; Longcore &amp; Rich, 2004)", "previouslyFormattedCitation" : "(Davies, Duffy, Bennie, &amp; Gaston, 2014; Longcore &amp; Rich, 2004)" }, "properties" : {  }, "schema" : "https://github.com/citation-style-language/schema/raw/master/csl-citation.json" }</w:instrText>
      </w:r>
      <w:r w:rsidRPr="00E13B98">
        <w:fldChar w:fldCharType="separate"/>
      </w:r>
      <w:r w:rsidRPr="00E13B98">
        <w:t>(Davies</w:t>
      </w:r>
      <w:r w:rsidR="003C5BAE">
        <w:rPr>
          <w:i/>
        </w:rPr>
        <w:t xml:space="preserve"> et al.</w:t>
      </w:r>
      <w:r w:rsidRPr="00E13B98">
        <w:t>, 2014; Longcore &amp; Rich, 2004)</w:t>
      </w:r>
      <w:r w:rsidRPr="00E13B98">
        <w:fldChar w:fldCharType="end"/>
      </w:r>
      <w:r w:rsidRPr="00E13B98">
        <w:t xml:space="preserve">. It is related to material affluence and concerns 23% of global land surface and 88% in </w:t>
      </w:r>
      <w:r>
        <w:t xml:space="preserve">Western and Central </w:t>
      </w:r>
      <w:r w:rsidRPr="00E13B98">
        <w:t xml:space="preserve">Europe </w:t>
      </w:r>
      <w:r w:rsidRPr="00E13B98">
        <w:fldChar w:fldCharType="begin" w:fldLock="1"/>
      </w:r>
      <w:r>
        <w:instrText>ADDIN CSL_CITATION { "citationItems" : [ { "id" : "ITEM-1", "itemData" : { "DOI" : "10.1890/130281", "ISSN" : "1540-9295", "author" : [ { "dropping-particle" : "", "family" : "Davies", "given" : "Thomas W", "non-dropping-particle" : "", "parse-names" : false, "suffix" : "" }, { "dropping-particle" : "", "family" : "Duffy", "given" : "James P", "non-dropping-particle" : "", "parse-names" : false, "suffix" : "" }, { "dropping-particle" : "", "family" : "Bennie", "given" : "Jon", "non-dropping-particle" : "", "parse-names" : false, "suffix" : "" }, { "dropping-particle" : "", "family" : "Gaston", "given" : "Kevin J", "non-dropping-particle" : "", "parse-names" : false, "suffix" : "" } ], "container-title" : "Frontiers in Ecology and the Environment", "id" : "ITEM-1", "issue" : "6", "issued" : { "date-parts" : [ [ "2014", "8" ] ] }, "page" : "347-355", "title" : "The nature, extent, and ecological implications of marine light pollution", "type" : "article-journal", "volume" : "12" }, "uris" : [ "http://www.mendeley.com/documents/?uuid=4953e24c-eead-42ee-8ea7-99a02e8ba578" ] } ], "mendeley" : { "formattedCitation" : "(Davies et al., 2014)", "plainTextFormattedCitation" : "(Davies et al., 2014)", "previouslyFormattedCitation" : "(Davies et al., 2014)" }, "properties" : {  }, "schema" : "https://github.com/citation-style-language/schema/raw/master/csl-citation.json" }</w:instrText>
      </w:r>
      <w:r w:rsidRPr="00E13B98">
        <w:fldChar w:fldCharType="separate"/>
      </w:r>
      <w:r w:rsidRPr="00E13B98">
        <w:t xml:space="preserve">(Davies </w:t>
      </w:r>
      <w:r w:rsidR="000D7D89" w:rsidRPr="000D7D89">
        <w:rPr>
          <w:i/>
        </w:rPr>
        <w:t>et al.</w:t>
      </w:r>
      <w:r w:rsidRPr="00E13B98">
        <w:t>, 2014)</w:t>
      </w:r>
      <w:r w:rsidRPr="00E13B98">
        <w:fldChar w:fldCharType="end"/>
      </w:r>
      <w:r w:rsidRPr="00E13B98">
        <w:t xml:space="preserve">. Temperate and Mediterranean ecosystems have experienced the greatest increase in exposure to artificial lighting </w:t>
      </w:r>
      <w:r>
        <w:fldChar w:fldCharType="begin" w:fldLock="1"/>
      </w:r>
      <w:r>
        <w:instrText>ADDIN CSL_CITATION { "citationItems" : [ { "id" : "ITEM-1", "itemData" : { "DOI" : "10.3390/rs70302715", "ISBN" : "10.3390/rs70302715", "ISSN" : "2072-4292", "abstract" : "The rapid growth in electric light usage across the globe has led to increasing presence of artificial light in natural and semi-natural ecosystems at night. This occurs both due to direct illumination and skyglow - scattered light in the atmosphere. There is increasing concern about the effects of artificial light on biological processes, biodiversity and the functioning of ecosystems. We combine intercalibrated Defense Meteorological Satellite Program\u2019s Operational Linescan System (DMSP/OLS) images of stable night-time lights for the period 1992 to 2012 with a remotely sensed landcover product (GLC2000) to assess recent changes in exposure to artificial light at night in 43 global ecosystem types. We find that Mediterranean-climate ecosystems have experienced the greatest increases in exposure, followed by temperate ecosystems. Boreal, Arctic and montane systems experienced the lowest increases. In tropical and subtropical regions, the greatest increases are in mangroves and subtropical needleleaf and mixed forests, and in arid regions increases are mainly in forest and agricultural areas. The global ecosystems experiencing the greatest increase in exposure to artificial light are already localized and fragmented, and often of particular conservation importance due to high levels of diversity, endemism and rarity. Night time remote sensing can play a key role in identifying the extent to which natural ecosystems are exposed to light pollution.", "author" : [ { "dropping-particle" : "", "family" : "Bennie", "given" : "Jonathan", "non-dropping-particle" : "", "parse-names" : false, "suffix" : "" }, { "dropping-particle" : "", "family" : "Duffy", "given" : "James", "non-dropping-particle" : "", "parse-names" : false, "suffix" : "" }, { "dropping-particle" : "", "family" : "Davies", "given" : "Thomas", "non-dropping-particle" : "", "parse-names" : false, "suffix" : "" }, { "dropping-particle" : "", "family" : "Correa-Cano", "given" : "Maria", "non-dropping-particle" : "", "parse-names" : false, "suffix" : "" }, { "dropping-particle" : "", "family" : "Gaston", "given" : "Kevin", "non-dropping-particle" : "", "parse-names" : false, "suffix" : "" } ], "container-title" : "Remote Sensing", "id" : "ITEM-1", "issue" : "3", "issued" : { "date-parts" : [ [ "2015", "3", "9" ] ] }, "page" : "2715-2730", "publisher" : "Multidisciplinary Digital Publishing Institute", "title" : "Global Trends in Exposure to Light Pollution in Natural Terrestrial Ecosystems", "type" : "article-journal", "volume" : "7" }, "uris" : [ "http://www.mendeley.com/documents/?uuid=12afe8ce-8fb3-474f-8d8b-4c60c37902b9" ] } ], "mendeley" : { "formattedCitation" : "(Jonathan Bennie, Duffy, Davies, Correa-Cano, &amp; Gaston, 2015)", "plainTextFormattedCitation" : "(Jonathan Bennie, Duffy, Davies, Correa-Cano, &amp; Gaston, 2015)", "previouslyFormattedCitation" : "(Jonathan Bennie, Duffy, Davies, Correa-Cano, &amp; Gaston, 2015)" }, "properties" : {  }, "schema" : "https://github.com/citation-style-language/schema/raw/master/csl-citation.json" }</w:instrText>
      </w:r>
      <w:r>
        <w:fldChar w:fldCharType="separate"/>
      </w:r>
      <w:r w:rsidRPr="00326F6B">
        <w:t>(Bennie</w:t>
      </w:r>
      <w:r w:rsidR="003C5BAE">
        <w:rPr>
          <w:i/>
        </w:rPr>
        <w:t xml:space="preserve"> et al.</w:t>
      </w:r>
      <w:r w:rsidRPr="00326F6B">
        <w:t>, 2015</w:t>
      </w:r>
      <w:r w:rsidR="003C5BAE">
        <w:t>b</w:t>
      </w:r>
      <w:r w:rsidRPr="00326F6B">
        <w:t>)</w:t>
      </w:r>
      <w:r>
        <w:fldChar w:fldCharType="end"/>
      </w:r>
      <w:r w:rsidRPr="00E13B98">
        <w:t xml:space="preserve"> and a significant increase in average nighttime lighting has been reported in 32 % of </w:t>
      </w:r>
      <w:r>
        <w:t xml:space="preserve">Western and Central </w:t>
      </w:r>
      <w:r w:rsidRPr="00E13B98">
        <w:t xml:space="preserve">European terrestrial protected areas since 1995 </w:t>
      </w:r>
      <w:r w:rsidRPr="00E13B98">
        <w:fldChar w:fldCharType="begin" w:fldLock="1"/>
      </w:r>
      <w:r>
        <w:instrText>ADDIN CSL_CITATION { "citationItems" : [ { "id" : "ITEM-1", "itemData" : { "DOI" : "10.1111/cobi.12462", "ISSN" : "1523-1739", "PMID" : "25693660", "abstract" : "The nighttime light environment of much of the earth has been transformed by the introduction of electric lighting. This impact continues to spread with growth in the human population and extent of urbanization. This has profound consequences for organismal physiology and behavior and affects abundances and distributions of species, community structure, and likely ecosystem functions and processes. Protected areas play key roles in buffering biodiversity from a wide range of anthropogenic pressures. We used a calibration of a global satellite data set of nighttime lights to determine how well they are fulfilling this role with regard to artificial nighttime lighting. Globally, areas that are protected tend to be darker at night than those that are not, and, with the exception of Europe, recent regional declines in the proportion of the area that is protected and remains dark have been small. However, much of these effects result from the major contribution to overall protected area coverage by the small proportion of individual protected areas that are very large. Thus, in Europe and North America high proportions of individual protected areas (&gt;17%) have exhibited high levels of nighttime lighting in all recent years, and in several regions (Europe, Asia, South and Central America) high proportions of protected areas (32-42%) have had recent significant increases in nighttime lighting. Limiting and reversing the erosion of nighttime darkness in protected areas will require routine consideration of nighttime conditions when designating and establishing new protected areas; establishment of appropriate buffer zones around protected areas where lighting is prohibited; and landscape level reductions in artificial nighttime lighting, which is being called for in general to reduce energy use and economic costs.", "author" : [ { "dropping-particle" : "", "family" : "Gaston", "given" : "Kevin J", "non-dropping-particle" : "", "parse-names" : false, "suffix" : "" }, { "dropping-particle" : "", "family" : "Duffy", "given" : "James P", "non-dropping-particle" : "", "parse-names" : false, "suffix" : "" }, { "dropping-particle" : "", "family" : "Bennie", "given" : "Jonathan", "non-dropping-particle" : "", "parse-names" : false, "suffix" : "" } ], "container-title" : "Conservation biology : the journal of the Society for Conservation Biology", "id" : "ITEM-1", "issue" : "4", "issued" : { "date-parts" : [ [ "2015", "8" ] ] }, "page" : "1132-41", "title" : "Quantifying the erosion of natural darkness in the global protected area system.", "type" : "article-journal", "volume" : "29" }, "uris" : [ "http://www.mendeley.com/documents/?uuid=dde8ec8a-1025-4eaa-8d52-6eba016127dc" ] } ], "mendeley" : { "formattedCitation" : "(Gaston, Duffy, &amp; Bennie, 2015)", "plainTextFormattedCitation" : "(Gaston, Duffy, &amp; Bennie, 2015)", "previouslyFormattedCitation" : "(Gaston, Duffy, &amp; Bennie, 2015)" }, "properties" : {  }, "schema" : "https://github.com/citation-style-language/schema/raw/master/csl-citation.json" }</w:instrText>
      </w:r>
      <w:r w:rsidRPr="00E13B98">
        <w:fldChar w:fldCharType="separate"/>
      </w:r>
      <w:r w:rsidRPr="00E13B98">
        <w:t>(Gaston</w:t>
      </w:r>
      <w:r w:rsidR="003C5BAE">
        <w:rPr>
          <w:i/>
        </w:rPr>
        <w:t xml:space="preserve"> et al.</w:t>
      </w:r>
      <w:r w:rsidRPr="00E13B98">
        <w:t>, 2015)</w:t>
      </w:r>
      <w:r w:rsidRPr="00E13B98">
        <w:fldChar w:fldCharType="end"/>
      </w:r>
      <w:r w:rsidRPr="00E13B98">
        <w:t xml:space="preserve">. This rate is expected to increase in the coming decades because of the replacement of </w:t>
      </w:r>
      <w:r w:rsidRPr="00E13B98">
        <w:lastRenderedPageBreak/>
        <w:t xml:space="preserve">existing lighting infrastructure by broad-spectrum white lighting technologies (such as LEDs), which is expected to double the perceived night sky brightness. </w:t>
      </w:r>
    </w:p>
    <w:p w14:paraId="435BB6BC" w14:textId="189D0543" w:rsidR="0048205B" w:rsidRPr="00E13B98" w:rsidRDefault="0048205B" w:rsidP="00AE389F">
      <w:pPr>
        <w:rPr>
          <w:rFonts w:asciiTheme="majorHAnsi" w:eastAsiaTheme="majorEastAsia" w:hAnsiTheme="majorHAnsi" w:cstheme="majorBidi"/>
          <w:color w:val="1F4D78" w:themeColor="accent1" w:themeShade="7F"/>
        </w:rPr>
      </w:pPr>
      <w:r w:rsidRPr="00E13B98">
        <w:t xml:space="preserve">Light pollution also dramatically influences movements and distributions of nocturnal species, which represent 30% of mammals and 60 % of invertebrates worldwide </w:t>
      </w:r>
      <w:r w:rsidRPr="00E13B98">
        <w:fldChar w:fldCharType="begin" w:fldLock="1"/>
      </w:r>
      <w:r>
        <w:instrText>ADDIN CSL_CITATION { "citationItems" : [ { "id" : "ITEM-1", "itemData" : { "DOI" : "10.1016/j.tree.2010.09.007", "ISSN" : "0169-5347", "PMID" : "21035893", "author" : [ { "dropping-particle" : "", "family" : "H\u00f6lker", "given" : "Franz", "non-dropping-particle" : "", "parse-names" : false, "suffix" : "" }, { "dropping-particle" : "", "family" : "Wolter", "given" : "Christian", "non-dropping-particle" : "", "parse-names" : false, "suffix" : "" }, { "dropping-particle" : "", "family" : "Perkin", "given" : "Elizabeth K", "non-dropping-particle" : "", "parse-names" : false, "suffix" : "" }, { "dropping-particle" : "", "family" : "Tockner", "given" : "Klement", "non-dropping-particle" : "", "parse-names" : false, "suffix" : "" } ], "container-title" : "Trends in ecology &amp; evolution", "id" : "ITEM-1", "issue" : "12", "issued" : { "date-parts" : [ [ "2010", "12" ] ] }, "page" : "681-2", "title" : "Light pollution as a biodiversity threat", "type" : "article-journal", "volume" : "25" }, "uris" : [ "http://www.mendeley.com/documents/?uuid=985f14aa-5dde-4955-afde-f683994caf38" ] } ], "mendeley" : { "formattedCitation" : "(H\u00f6lker, Wolter, Perkin, &amp; Tockner, 2010)", "plainTextFormattedCitation" : "(H\u00f6lker, Wolter, Perkin, &amp; Tockner, 2010)", "previouslyFormattedCitation" : "(H\u00f6lker, Wolter, Perkin, &amp; Tockner, 2010)" }, "properties" : {  }, "schema" : "https://github.com/citation-style-language/schema/raw/master/csl-citation.json" }</w:instrText>
      </w:r>
      <w:r w:rsidRPr="00E13B98">
        <w:fldChar w:fldCharType="separate"/>
      </w:r>
      <w:r w:rsidRPr="00E13B98">
        <w:t>(Hölker</w:t>
      </w:r>
      <w:r w:rsidR="003C5BAE">
        <w:rPr>
          <w:i/>
        </w:rPr>
        <w:t xml:space="preserve"> et al.</w:t>
      </w:r>
      <w:r w:rsidRPr="00E13B98">
        <w:t>, 2010)</w:t>
      </w:r>
      <w:r w:rsidRPr="00E13B98">
        <w:fldChar w:fldCharType="end"/>
      </w:r>
      <w:r w:rsidRPr="00E13B98">
        <w:t xml:space="preserve">. Nocturnal insects present a “flight-to-light behaviour” </w:t>
      </w:r>
      <w:r>
        <w:fldChar w:fldCharType="begin" w:fldLock="1"/>
      </w:r>
      <w:r>
        <w:instrText>ADDIN CSL_CITATION { "citationItems" : [ { "id" : "ITEM-1", "itemData" : { "DOI" : "10.1111/j.1570-7458.2008.00817.x", "ISSN" : "00138703", "author" : [ { "dropping-particle" : "", "family" : "Altermatt", "given" : "Florian", "non-dropping-particle" : "", "parse-names" : false, "suffix" : "" }, { "dropping-particle" : "", "family" : "Baumeyer", "given" : "Adrian", "non-dropping-particle" : "", "parse-names" : false, "suffix" : "" }, { "dropping-particle" : "", "family" : "Ebert", "given" : "Dieter", "non-dropping-particle" : "", "parse-names" : false, "suffix" : "" } ], "container-title" : "Entomologia Experimentalis et Applicata", "id" : "ITEM-1", "issue" : "3", "issued" : { "date-parts" : [ [ "2009", "3" ] ] }, "page" : "259-265", "title" : "Experimental evidence for male biased flight-to-light behavior in two moth species", "type" : "article-journal", "volume" : "130" }, "uris" : [ "http://www.mendeley.com/documents/?uuid=32a9f6ec-7900-45da-96d4-d73a14ac0caa" ] } ], "mendeley" : { "formattedCitation" : "(Altermatt, Baumeyer, &amp; Ebert, 2009)", "plainTextFormattedCitation" : "(Altermatt, Baumeyer, &amp; Ebert, 2009)", "previouslyFormattedCitation" : "(Altermatt, Baumeyer, &amp; Ebert, 2009)" }, "properties" : {  }, "schema" : "https://github.com/citation-style-language/schema/raw/master/csl-citation.json" }</w:instrText>
      </w:r>
      <w:r>
        <w:fldChar w:fldCharType="separate"/>
      </w:r>
      <w:r w:rsidRPr="00C64C22">
        <w:t>(Altermatt</w:t>
      </w:r>
      <w:r w:rsidR="003C5BAE">
        <w:rPr>
          <w:i/>
        </w:rPr>
        <w:t xml:space="preserve"> et al.</w:t>
      </w:r>
      <w:r w:rsidRPr="00C64C22">
        <w:t>, 2009)</w:t>
      </w:r>
      <w:r>
        <w:fldChar w:fldCharType="end"/>
      </w:r>
      <w:r w:rsidRPr="00E13B98">
        <w:t>, which generates insect biomass accumulation in illuminated patches and depletion in surrounding dark areas. Unnatural polarized light sources, e.g. from building materials, can also trigger maladaptive behavio</w:t>
      </w:r>
      <w:r w:rsidR="004857E6">
        <w:t>u</w:t>
      </w:r>
      <w:r w:rsidRPr="00E13B98">
        <w:t xml:space="preserve">rs in polarization-sensitive taxa and alter ecological interactions </w:t>
      </w:r>
      <w:r w:rsidRPr="00E13B98">
        <w:fldChar w:fldCharType="begin" w:fldLock="1"/>
      </w:r>
      <w:r>
        <w:instrText>ADDIN CSL_CITATION { "citationItems" : [ { "id" : "ITEM-1", "itemData" : { "DOI" : "10.1890/080129", "ISSN" : "1540-9295", "author" : [ { "dropping-particle" : "", "family" : "Horv\u00e1th", "given" : "G\u00e1bor", "non-dropping-particle" : "", "parse-names" : false, "suffix" : "" }, { "dropping-particle" : "", "family" : "Kriska", "given" : "Gy\u00f6rgy", "non-dropping-particle" : "", "parse-names" : false, "suffix" : "" }, { "dropping-particle" : "", "family" : "Malik", "given" : "P\u00e9ter", "non-dropping-particle" : "", "parse-names" : false, "suffix" : "" }, { "dropping-particle" : "", "family" : "Robertson", "given" : "Bruce", "non-dropping-particle" : "", "parse-names" : false, "suffix" : "" } ], "container-title" : "Frontiers in Ecology and the Environment", "id" : "ITEM-1", "issue" : "6", "issued" : { "date-parts" : [ [ "2009", "8", "1" ] ] }, "page" : "317-325", "publisher" : "Ecological Society of America", "title" : "Polarized light pollution: a new kind of ecological photopollution", "type" : "article-journal", "volume" : "7" }, "uris" : [ "http://www.mendeley.com/documents/?uuid=db485f7a-aa20-4374-9743-07b01369ae07" ] } ], "mendeley" : { "formattedCitation" : "(Horv\u00e1th, Kriska, Malik, &amp; Robertson, 2009)", "plainTextFormattedCitation" : "(Horv\u00e1th, Kriska, Malik, &amp; Robertson, 2009)", "previouslyFormattedCitation" : "(Horv\u00e1th, Kriska, Malik, &amp; Robertson, 2009)" }, "properties" : {  }, "schema" : "https://github.com/citation-style-language/schema/raw/master/csl-citation.json" }</w:instrText>
      </w:r>
      <w:r w:rsidRPr="00E13B98">
        <w:fldChar w:fldCharType="separate"/>
      </w:r>
      <w:r w:rsidRPr="00E13B98">
        <w:t>(Horváth</w:t>
      </w:r>
      <w:r w:rsidR="003C5BAE">
        <w:rPr>
          <w:i/>
        </w:rPr>
        <w:t xml:space="preserve"> et al.</w:t>
      </w:r>
      <w:r w:rsidRPr="00E13B98">
        <w:t>, 2009)</w:t>
      </w:r>
      <w:r w:rsidRPr="00E13B98">
        <w:fldChar w:fldCharType="end"/>
      </w:r>
      <w:r w:rsidRPr="00E13B98">
        <w:t>.</w:t>
      </w:r>
    </w:p>
    <w:p w14:paraId="307E2317" w14:textId="7CE0591A" w:rsidR="0048205B" w:rsidRPr="00E13B98" w:rsidRDefault="0048205B" w:rsidP="00AE389F">
      <w:r w:rsidRPr="00E13B98">
        <w:t xml:space="preserve">Light pollution induces major shifts in biological communities by disrupting the interspecific balance of trophic and competition interactions </w:t>
      </w:r>
      <w:r>
        <w:fldChar w:fldCharType="begin" w:fldLock="1"/>
      </w:r>
      <w:r>
        <w:instrText>ADDIN CSL_CITATION { "citationItems" : [ { "id" : "ITEM-1", "itemData" : { "DOI" : "10.1111/gcb.12166", "ISSN" : "1354-1013", "PMID" : "23505141", "abstract" : "Technological developments in municipal lighting are altering the spectral characteristics of artificially lit habitats. Little is yet known of the biological consequences of such changes, although a variety of animal behaviours are dependent on detecting the spectral signature of light reflected from objects. Using previously published wavelengths of peak visual pigment absorbance, we compared how four alternative street lamp technologies affect the visual abilities of 213 species of arachnid, insect, bird, reptile and mammal by producing different wavelength ranges of light to which they are visually sensitive. The proportion of the visually detectable region of the light spectrum emitted by each lamp was compared to provide an indication of how different technologies are likely to facilitate visually guided behaviours such as detecting objects in the environment. Compared to narrow spectrum lamps, broad spectrum technologies enable animals to detect objects that reflect light over more of the spectrum to which they are sensitive and, importantly, create greater disparities in this ability between major taxonomic groups. The introduction of broad spectrum street lamps could therefore alter the balance of species interactions in the artificially lit environment.", "author" : [ { "dropping-particle" : "", "family" : "Davies", "given" : "Thomas W", "non-dropping-particle" : "", "parse-names" : false, "suffix" : "" }, { "dropping-particle" : "", "family" : "Bennie", "given" : "Jonathan", "non-dropping-particle" : "", "parse-names" : false, "suffix" : "" }, { "dropping-particle" : "", "family" : "Inger", "given" : "Richard", "non-dropping-particle" : "", "parse-names" : false, "suffix" : "" }, { "dropping-particle" : "", "family" : "Ibarra", "given" : "Natalie Hempel", "non-dropping-particle" : "de", "parse-names" : false, "suffix" : "" }, { "dropping-particle" : "", "family" : "Gaston", "given" : "Kevin J", "non-dropping-particle" : "", "parse-names" : false, "suffix" : "" } ], "container-title" : "Global change biology", "id" : "ITEM-1", "issue" : "5", "issued" : { "date-parts" : [ [ "2013", "5" ] ] }, "page" : "1417-23", "title" : "Artificial light pollution: are shifting spectral signatures changing the balance of species interactions?", "type" : "article-journal", "volume" : "19" }, "uris" : [ "http://www.mendeley.com/documents/?uuid=514d783e-9e7b-4b72-b4fa-195016c6acf5" ] }, { "id" : "ITEM-2", "itemData" : { "DOI" : "10.2307/3546196", "ISSN" : "00301299", "author" : [ { "dropping-particle" : "", "family" : "Rydell", "given" : "Jens", "non-dropping-particle" : "", "parse-names" : false, "suffix" : "" }, { "dropping-particle" : "", "family" : "Entwistle", "given" : "Abigail", "non-dropping-particle" : "", "parse-names" : false, "suffix" : "" }, { "dropping-particle" : "", "family" : "Racey", "given" : "Paul A.", "non-dropping-particle" : "", "parse-names" : false, "suffix" : "" } ], "container-title" : "Oikos", "id" : "ITEM-2", "issue" : "2", "issued" : { "date-parts" : [ [ "1996", "6" ] ] }, "page" : "243", "title" : "Timing of Foraging Flights of Three Species of Bats in Relation to Insect Activity and Predation Risk", "type" : "article-journal", "volume" : "76" }, "uris" : [ "http://www.mendeley.com/documents/?uuid=798e4ea4-e6a2-40a8-a279-772e17f6fa7c" ] }, { "id" : "ITEM-3", "itemData" : { "DOI" : "10.1098/rstb.2014.0131", "ISSN" : "0962-8436", "author" : [ { "dropping-particle" : "", "family" : "Bennie", "given" : "J.", "non-dropping-particle" : "", "parse-names" : false, "suffix" : "" }, { "dropping-particle" : "", "family" : "Davies", "given" : "T. W.", "non-dropping-particle" : "", "parse-names" : false, "suffix" : "" }, { "dropping-particle" : "", "family" : "Cruse", "given" : "D.", "non-dropping-particle" : "", "parse-names" : false, "suffix" : "" }, { "dropping-particle" : "", "family" : "Inger", "given" : "R.", "non-dropping-particle" : "", "parse-names" : false, "suffix" : "" }, { "dropping-particle" : "", "family" : "Gaston", "given" : "K. J.", "non-dropping-particle" : "", "parse-names" : false, "suffix" : "" } ], "container-title" : "Philosophical Transactions of the Royal Society B: Biological Sciences", "id" : "ITEM-3", "issue" : "1667", "issued" : { "date-parts" : [ [ "2015", "3", "16" ] ] }, "page" : "20140131-20140131", "title" : "Cascading effects of artificial light at night: resource-mediated control of herbivores in a grassland ecosystem", "type" : "article-journal", "volume" : "370" }, "uris" : [ "http://www.mendeley.com/documents/?uuid=e33f9544-ab6b-41e5-ab81-0e7d0187268f" ] }, { "id" : "ITEM-4", "itemData" : { "DOI" : "10.1038/nature23288", "ISSN" : "0028-0836", "author" : [ { "dropping-particle" : "", "family" : "Knop", "given" : "Eva", "non-dropping-particle" : "", "parse-names" : false, "suffix" : "" }, { "dropping-particle" : "", "family" : "Zoller", "given" : "Leana", "non-dropping-particle" : "", "parse-names" : false, "suffix" : "" }, { "dropping-particle" : "", "family" : "Ryser", "given" : "Remo", "non-dropping-particle" : "", "parse-names" : false, "suffix" : "" }, { "dropping-particle" : "", "family" : "Gerpe", "given" : "Christopher", "non-dropping-particle" : "", "parse-names" : false, "suffix" : "" }, { "dropping-particle" : "", "family" : "H\u00f6rler", "given" : "Maurin", "non-dropping-particle" : "", "parse-names" : false, "suffix" : "" }, { "dropping-particle" : "", "family" : "Fontaine", "given" : "Colin", "non-dropping-particle" : "", "parse-names" : false, "suffix" : "" } ], "container-title" : "Nature", "id" : "ITEM-4", "issued" : { "date-parts" : [ [ "2017", "8", "2" ] ] }, "title" : "Artificial light at night as a new threat to pollination", "type" : "article-journal" }, "uris" : [ "http://www.mendeley.com/documents/?uuid=cd67907b-1057-4a93-880f-551acdefdd29" ] } ], "mendeley" : { "formattedCitation" : "(J. Bennie, Davies, Cruse, Inger, &amp; Gaston, 2015; Davies, Bennie, Inger, de Ibarra, &amp; Gaston, 2013; Knop et al., 2017; Rydell, Entwistle, &amp; Racey, 1996)", "plainTextFormattedCitation" : "(J. Bennie, Davies, Cruse, Inger, &amp; Gaston, 2015; Davies, Bennie, Inger, de Ibarra, &amp; Gaston, 2013; Knop et al., 2017; Rydell, Entwistle, &amp; Racey, 1996)", "previouslyFormattedCitation" : "(J. Bennie, Davies, Cruse, Inger, &amp; Gaston, 2015; Davies, Bennie, Inger, de Ibarra, &amp; Gaston, 2013; Knop et al., 2017; Rydell, Entwistle, &amp; Racey, 1996)" }, "properties" : {  }, "schema" : "https://github.com/citation-style-language/schema/raw/master/csl-citation.json" }</w:instrText>
      </w:r>
      <w:r>
        <w:fldChar w:fldCharType="separate"/>
      </w:r>
      <w:r w:rsidRPr="00326F6B">
        <w:t>(Bennie</w:t>
      </w:r>
      <w:r w:rsidR="003C5BAE">
        <w:rPr>
          <w:i/>
        </w:rPr>
        <w:t xml:space="preserve"> et al.</w:t>
      </w:r>
      <w:r w:rsidRPr="00326F6B">
        <w:t>, 2015</w:t>
      </w:r>
      <w:r w:rsidR="003C5BAE">
        <w:t>a</w:t>
      </w:r>
      <w:r w:rsidRPr="00326F6B">
        <w:t>; Davies</w:t>
      </w:r>
      <w:r w:rsidR="003C5BAE">
        <w:rPr>
          <w:i/>
        </w:rPr>
        <w:t xml:space="preserve"> et al.</w:t>
      </w:r>
      <w:r w:rsidRPr="00326F6B">
        <w:t xml:space="preserve">, 2013; Knop </w:t>
      </w:r>
      <w:r w:rsidR="000D7D89" w:rsidRPr="000D7D89">
        <w:rPr>
          <w:i/>
        </w:rPr>
        <w:t>et al.</w:t>
      </w:r>
      <w:r w:rsidRPr="00326F6B">
        <w:t>, 2017; Rydell</w:t>
      </w:r>
      <w:r w:rsidR="00627EA7">
        <w:rPr>
          <w:i/>
        </w:rPr>
        <w:t xml:space="preserve"> et al.</w:t>
      </w:r>
      <w:r w:rsidRPr="00326F6B">
        <w:t>, 1996)</w:t>
      </w:r>
      <w:r>
        <w:fldChar w:fldCharType="end"/>
      </w:r>
      <w:r w:rsidRPr="00DB3AD3">
        <w:rPr>
          <w:lang w:val="sv-SE"/>
        </w:rPr>
        <w:t xml:space="preserve">. </w:t>
      </w:r>
      <w:r w:rsidRPr="00E13B98">
        <w:t>This can have profound impacts on ecosystem functions such as pest control, pollination, and seed dispersal. For example, moths carry less pollen in light-polluted areas than in dark areas</w:t>
      </w:r>
      <w:r>
        <w:t xml:space="preserve"> </w:t>
      </w:r>
      <w:r>
        <w:fldChar w:fldCharType="begin" w:fldLock="1"/>
      </w:r>
      <w:r>
        <w:instrText>ADDIN CSL_CITATION { "citationItems" : [ { "id" : "ITEM-1", "itemData" : { "DOI" : "10.1111/gcb.13371", "ISBN" : "1365-2486 (Electronic)\\r1354-1013 (Linking)", "ISSN" : "13652486", "PMID" : "27251575", "abstract" : "Among drivers of environmental change, artificial light at night is relatively poorly understood, yet is increasing on a global scale. The community-level effects of existing street lights on moths and their biotic interactions have not previously been studied. Using a combination of sampling methods at matched-pairs of lit and unlit sites, we found significant effects of street lighting: moth abundance at ground level was halved at lit sites, species richness was &gt;25% lower, and flight activity at the level of the light was 70% greater. Furthermore, we found that 23% of moths carried pollen of at least 28 plant species, and that there was a consequent overall reduction in pollen transport at lit sites. These findings support the disruptive impact of lights on moth activity, which is one proposed mechanism driving moth declines, and suggest that street lighting potentially impacts upon pollination by nocturnal invertebrates. We highlight the importance of considering both direct and cascading impacts of artificial light. This article is protected by copyright. All rights reserved.", "author" : [ { "dropping-particle" : "", "family" : "Macgregor", "given" : "Callum J.", "non-dropping-particle" : "", "parse-names" : false, "suffix" : "" }, { "dropping-particle" : "", "family" : "Evans", "given" : "Darren M.", "non-dropping-particle" : "", "parse-names" : false, "suffix" : "" }, { "dropping-particle" : "", "family" : "Fox", "given" : "Richard", "non-dropping-particle" : "", "parse-names" : false, "suffix" : "" }, { "dropping-particle" : "", "family" : "Pocock", "given" : "Michael J.O. O.", "non-dropping-particle" : "", "parse-names" : false, "suffix" : "" } ], "container-title" : "Global Change Biology", "id" : "ITEM-1", "issue" : "2", "issued" : { "date-parts" : [ [ "2017", "2", "1" ] ] }, "page" : "697-707", "title" : "The dark side of street lighting: impacts on moths and evidence for the disruption of nocturnal pollen transport", "type" : "article-journal", "volume" : "23" }, "uris" : [ "http://www.mendeley.com/documents/?uuid=ae002e80-7d46-455e-b85f-eef6e83befe4" ] } ], "mendeley" : { "formattedCitation" : "(Macgregor, Evans, Fox, &amp; Pocock, 2017)", "plainTextFormattedCitation" : "(Macgregor, Evans, Fox, &amp; Pocock, 2017)", "previouslyFormattedCitation" : "(Macgregor, Evans, Fox, &amp; Pocock, 2017)" }, "properties" : {  }, "schema" : "https://github.com/citation-style-language/schema/raw/master/csl-citation.json" }</w:instrText>
      </w:r>
      <w:r>
        <w:fldChar w:fldCharType="separate"/>
      </w:r>
      <w:r w:rsidRPr="00FF652C">
        <w:t>(Macgregor</w:t>
      </w:r>
      <w:r w:rsidR="00627EA7">
        <w:rPr>
          <w:i/>
        </w:rPr>
        <w:t xml:space="preserve"> et al.,</w:t>
      </w:r>
      <w:r w:rsidRPr="00FF652C">
        <w:t xml:space="preserve"> 2017)</w:t>
      </w:r>
      <w:r>
        <w:fldChar w:fldCharType="end"/>
      </w:r>
      <w:r w:rsidRPr="00E13B98">
        <w:t>, which in turn may impact the fitness of insect-pollinated plant species</w:t>
      </w:r>
      <w:r>
        <w:t xml:space="preserve"> </w:t>
      </w:r>
      <w:r>
        <w:fldChar w:fldCharType="begin" w:fldLock="1"/>
      </w:r>
      <w:r>
        <w:instrText>ADDIN CSL_CITATION { "citationItems" : [ { "id" : "ITEM-1", "itemData" : { "DOI" : "10.1111/een.12174", "ISBN" : "1365-2311", "ISSN" : "03076946", "PMID" : "25914438", "abstract" : "1. Moths (Lepidoptera) are the major nocturnal pollinators of flowers. However, their importance and contribution to the provision of pollination ecosystem services may have been under-appreciated. Evidence was identified that moths are important pollinators of a diverse range of plant species in diverse ecosystems across the world. 2. Moth populations are known to be undergoing significant declines in several European countries. Among the potential drivers of this decline is increasing light pollution. The known and possible effects of artificial night lighting upon moths were reviewed, and suggest how artificial night lighting might in turn affect the provision of pollination by moths. The need for studies of the effects of artificial night lighting upon whole communities of moths was highlighted. 3. An ecological network approach is one valuable method to consider the effects of artificial night lighting upon the provision of pollination by moths, as it provides useful insights into ecosystem functioning and stability, and may help elucidate the indirect effects of artificial light upon communities of moths and the plants they pollinate. 4. It was concluded that nocturnal pollination is an ecosystem process that may potentially be disrupted by increasing light pollution, although the nature of this disruption remains to be tested.", "author" : [ { "dropping-particle" : "", "family" : "Macgregor", "given" : "Callum J.", "non-dropping-particle" : "", "parse-names" : false, "suffix" : "" }, { "dropping-particle" : "", "family" : "Pocock", "given" : "Michael J.O. O.", "non-dropping-particle" : "", "parse-names" : false, "suffix" : "" }, { "dropping-particle" : "", "family" : "Fox", "given" : "Richard", "non-dropping-particle" : "", "parse-names" : false, "suffix" : "" }, { "dropping-particle" : "", "family" : "Evans", "given" : "Darren M.", "non-dropping-particle" : "", "parse-names" : false, "suffix" : "" } ], "container-title" : "Ecological Entomology", "id" : "ITEM-1", "issue" : "3", "issued" : { "date-parts" : [ [ "2015", "6" ] ] }, "page" : "187-198", "publisher" : "Blackwell Publishing Ltd", "title" : "Pollination by nocturnal Lepidoptera, and the effects of light pollution: a review", "type" : "article-journal", "volume" : "40" }, "uris" : [ "http://www.mendeley.com/documents/?uuid=4ea8678f-3e61-499b-8605-cf641a4e2ca7" ] } ], "mendeley" : { "formattedCitation" : "(Macgregor, Pocock, Fox, &amp; Evans, 2015)", "plainTextFormattedCitation" : "(Macgregor, Pocock, Fox, &amp; Evans, 2015)", "previouslyFormattedCitation" : "(Macgregor, Pocock, Fox, &amp; Evans, 2015)" }, "properties" : {  }, "schema" : "https://github.com/citation-style-language/schema/raw/master/csl-citation.json" }</w:instrText>
      </w:r>
      <w:r>
        <w:fldChar w:fldCharType="separate"/>
      </w:r>
      <w:r w:rsidRPr="00156226">
        <w:t>(Macgregor</w:t>
      </w:r>
      <w:r w:rsidR="00627EA7">
        <w:rPr>
          <w:i/>
        </w:rPr>
        <w:t xml:space="preserve"> et al.</w:t>
      </w:r>
      <w:r w:rsidRPr="00156226">
        <w:t>, 2015)</w:t>
      </w:r>
      <w:r>
        <w:fldChar w:fldCharType="end"/>
      </w:r>
      <w:r w:rsidRPr="00E13B98">
        <w:t xml:space="preserve">. Additionally, light pollution induced large-scale phenology changes in UK deciduous tree budburst </w:t>
      </w:r>
      <w:r>
        <w:fldChar w:fldCharType="begin" w:fldLock="1"/>
      </w:r>
      <w:r>
        <w:instrText>ADDIN CSL_CITATION { "citationItems" : [ { "id" : "ITEM-1", "itemData" : { "DOI" : "10.1098/rspb.2016.0813", "ISSN" : "0962-8452", "author" : [ { "dropping-particle" : "", "family" : "Ffrench-Constant", "given" : "Richard H.", "non-dropping-particle" : "", "parse-names" : false, "suffix" : "" }, { "dropping-particle" : "", "family" : "Somers-Yeates", "given" : "Robin", "non-dropping-particle" : "", "parse-names" : false, "suffix" : "" }, { "dropping-particle" : "", "family" : "Bennie", "given" : "Jonathan", "non-dropping-particle" : "", "parse-names" : false, "suffix" : "" }, { "dropping-particle" : "", "family" : "Economou", "given" : "Theodoros", "non-dropping-particle" : "", "parse-names" : false, "suffix" : "" }, { "dropping-particle" : "", "family" : "Hodgson", "given" : "David", "non-dropping-particle" : "", "parse-names" : false, "suffix" : "" }, { "dropping-particle" : "", "family" : "Spalding", "given" : "Adrian", "non-dropping-particle" : "", "parse-names" : false, "suffix" : "" }, { "dropping-particle" : "", "family" : "McGregor", "given" : "Peter K.", "non-dropping-particle" : "", "parse-names" : false, "suffix" : "" } ], "container-title" : "Proceedings of the Royal Society B: Biological Sciences", "id" : "ITEM-1", "issue" : "1833", "issued" : { "date-parts" : [ [ "2016", "6", "29" ] ] }, "page" : "20160813", "title" : "Light pollution is associated with earlier tree budburst across the United Kingdom", "type" : "article-journal", "volume" : "283" }, "uris" : [ "http://www.mendeley.com/documents/?uuid=a125acc2-546f-437d-88a9-38856d433cb8" ] } ], "mendeley" : { "formattedCitation" : "(Ffrench-Constant et al., 2016)", "plainTextFormattedCitation" : "(Ffrench-Constant et al., 2016)", "previouslyFormattedCitation" : "(Ffrench-Constant et al., 2016)" }, "properties" : {  }, "schema" : "https://github.com/citation-style-language/schema/raw/master/csl-citation.json" }</w:instrText>
      </w:r>
      <w:r>
        <w:fldChar w:fldCharType="separate"/>
      </w:r>
      <w:r w:rsidRPr="002B6B52">
        <w:t xml:space="preserve">(Ffrench-Constant </w:t>
      </w:r>
      <w:r w:rsidR="000D7D89" w:rsidRPr="000D7D89">
        <w:rPr>
          <w:i/>
        </w:rPr>
        <w:t>et al.</w:t>
      </w:r>
      <w:r w:rsidRPr="002B6B52">
        <w:t>, 2016)</w:t>
      </w:r>
      <w:r>
        <w:fldChar w:fldCharType="end"/>
      </w:r>
      <w:r w:rsidRPr="00E13B98">
        <w:t>. The large spatial scale impacts of light pollution likely interact and accentuates the adverse impacts of both land</w:t>
      </w:r>
      <w:r>
        <w:t xml:space="preserve"> </w:t>
      </w:r>
      <w:r w:rsidRPr="00E13B98">
        <w:t>use and climate changes on biodiversity.</w:t>
      </w:r>
    </w:p>
    <w:p w14:paraId="7214E632" w14:textId="77777777" w:rsidR="0048205B" w:rsidRPr="00E13B98" w:rsidRDefault="0048205B" w:rsidP="00AE389F">
      <w:pPr>
        <w:pStyle w:val="EndNoteBibliography"/>
      </w:pPr>
    </w:p>
    <w:p w14:paraId="26CFF8E3" w14:textId="77777777" w:rsidR="0048205B" w:rsidRPr="00E13B98" w:rsidRDefault="0048205B" w:rsidP="001F0516">
      <w:pPr>
        <w:pStyle w:val="Heading4"/>
      </w:pPr>
      <w:bookmarkStart w:id="1438" w:name="_Toc519514812"/>
      <w:r w:rsidRPr="00E13B98">
        <w:t>Marine and beach plastic debris</w:t>
      </w:r>
      <w:bookmarkEnd w:id="1438"/>
    </w:p>
    <w:p w14:paraId="138BE586" w14:textId="2178DCA8" w:rsidR="0048205B" w:rsidRPr="00E13B98" w:rsidRDefault="0048205B" w:rsidP="00AE389F">
      <w:r w:rsidRPr="00E13B98">
        <w:t xml:space="preserve">Polymers are part of our everyday life. Annual production rates continue to grow and have risen from 1.7 million tonnes in 1960 to 322 million tonnes in 2015, with a current mean annual increase of 4% </w:t>
      </w:r>
      <w:r>
        <w:fldChar w:fldCharType="begin" w:fldLock="1"/>
      </w:r>
      <w:r>
        <w:instrText>ADDIN CSL_CITATION { "citationItems" : [ { "id" : "ITEM-1", "itemData" : { "author" : [ { "dropping-particle" : "", "family" : "Plastics Europe", "given" : "", "non-dropping-particle" : "", "parse-names" : false, "suffix" : "" } ], "id" : "ITEM-1", "issued" : { "date-parts" : [ [ "2016" ] ] }, "title" : "Plastics - the Facts 2016. An analysis of European plastics production, demand and waste data.", "type" : "report" }, "uris" : [ "http://www.mendeley.com/documents/?uuid=124e4139-5fd6-482b-b842-6e8daa914ea9" ] } ], "mendeley" : { "formattedCitation" : "(Plastics Europe, 2016)", "plainTextFormattedCitation" : "(Plastics Europe, 2016)", "previouslyFormattedCitation" : "(Plastics Europe, 2016)" }, "properties" : {  }, "schema" : "https://github.com/citation-style-language/schema/raw/master/csl-citation.json" }</w:instrText>
      </w:r>
      <w:r>
        <w:fldChar w:fldCharType="separate"/>
      </w:r>
      <w:r w:rsidRPr="003F0E13">
        <w:t>(Plastics Europe, 2016)</w:t>
      </w:r>
      <w:r>
        <w:fldChar w:fldCharType="end"/>
      </w:r>
      <w:r w:rsidRPr="00E13B98">
        <w:t xml:space="preserve">. Plastic debris and </w:t>
      </w:r>
      <w:r w:rsidRPr="00E13B98">
        <w:rPr>
          <w:bCs/>
        </w:rPr>
        <w:t xml:space="preserve">microplastics can affect a wide array of marine organisms, from plankton </w:t>
      </w:r>
      <w:r w:rsidRPr="00E13B98">
        <w:rPr>
          <w:bCs/>
        </w:rPr>
        <w:fldChar w:fldCharType="begin" w:fldLock="1"/>
      </w:r>
      <w:r>
        <w:rPr>
          <w:bCs/>
        </w:rPr>
        <w:instrText>ADDIN CSL_CITATION { "citationItems" : [ { "id" : "ITEM-1", "itemData" : { "DOI" : "10.1016/j.marpolbul.2012.01.011", "ISSN" : "0025326X", "author" : [ { "dropping-particle" : "", "family" : "Collignon", "given" : "Amandine", "non-dropping-particle" : "", "parse-names" : false, "suffix" : "" }, { "dropping-particle" : "", "family" : "Hecq", "given" : "Jean-Henri", "non-dropping-particle" : "", "parse-names" : false, "suffix" : "" }, { "dropping-particle" : "", "family" : "Glagani", "given" : "Fran\u00e7ois", "non-dropping-particle" : "", "parse-names" : false, "suffix" : "" }, { "dropping-particle" : "", "family" : "Voisin", "given" : "Pierre", "non-dropping-particle" : "", "parse-names" : false, "suffix" : "" }, { "dropping-particle" : "", "family" : "Collard", "given" : "France", "non-dropping-particle" : "", "parse-names" : false, "suffix" : "" }, { "dropping-particle" : "", "family" : "Goffart", "given" : "Anne", "non-dropping-particle" : "", "parse-names" : false, "suffix" : "" } ], "container-title" : "Marine Pollution Bulletin", "id" : "ITEM-1", "issue" : "4", "issued" : { "date-parts" : [ [ "2012", "4", "1" ] ] }, "page" : "861-864", "publisher" : "Pergamon", "title" : "Neustonic microplastic and zooplankton in the North Western Mediterranean Sea", "type" : "article-journal", "volume" : "64" }, "uris" : [ "http://www.mendeley.com/documents/?uuid=af37b394-bba3-37b5-ae62-f55da82bd98a" ] } ], "mendeley" : { "formattedCitation" : "(Collignon et al., 2012)", "plainTextFormattedCitation" : "(Collignon et al., 2012)", "previouslyFormattedCitation" : "(Collignon et al., 2012)" }, "properties" : {  }, "schema" : "https://github.com/citation-style-language/schema/raw/master/csl-citation.json" }</w:instrText>
      </w:r>
      <w:r w:rsidRPr="00E13B98">
        <w:rPr>
          <w:bCs/>
        </w:rPr>
        <w:fldChar w:fldCharType="separate"/>
      </w:r>
      <w:r w:rsidRPr="00E13B98">
        <w:rPr>
          <w:bCs/>
        </w:rPr>
        <w:t xml:space="preserve">(Collignon </w:t>
      </w:r>
      <w:r w:rsidR="000D7D89" w:rsidRPr="000D7D89">
        <w:rPr>
          <w:bCs/>
          <w:i/>
        </w:rPr>
        <w:t>et al.</w:t>
      </w:r>
      <w:r w:rsidRPr="00E13B98">
        <w:rPr>
          <w:bCs/>
        </w:rPr>
        <w:t>, 2012)</w:t>
      </w:r>
      <w:r w:rsidRPr="00E13B98">
        <w:rPr>
          <w:bCs/>
        </w:rPr>
        <w:fldChar w:fldCharType="end"/>
      </w:r>
      <w:r w:rsidRPr="00E13B98">
        <w:rPr>
          <w:bCs/>
        </w:rPr>
        <w:t xml:space="preserve"> to filter feeding marine organisms </w:t>
      </w:r>
      <w:r w:rsidRPr="00E13B98">
        <w:rPr>
          <w:bCs/>
        </w:rPr>
        <w:fldChar w:fldCharType="begin" w:fldLock="1"/>
      </w:r>
      <w:r>
        <w:rPr>
          <w:bCs/>
        </w:rPr>
        <w:instrText>ADDIN CSL_CITATION { "citationItems" : [ { "id" : "ITEM-1", "itemData" : { "DOI" : "10.1021/es302332w", "ISSN" : "0013-936X", "abstract" : "In this study, we investigated if industrial high-density polyethylene (HDPE) particles, a model microplastic free of additives, ranging &gt; 0\u201380 \u03bcm are ingested and taken up into the cells and tissue of the blue mussel Mytilus edulis L. The effects of exposure (up to 96 h) and plastic ingestion were observed at the cellular and subcellular level. Microplastic uptake into the gills and digestive gland was analyzed by a new method using polarized light microscopy. Mussel health status was investigated incorporating histological assessment and cytochemical biomarkers of toxic effects and early warning. In addition to being drawn into the gills, HDPE particles were taken up into the stomach and transported into the digestive gland where they accumulated in the lysosomal system after 3 h of exposure. Our results show notable histological changes upon uptake and a strong inflammatory response demonstrated by the formation of granulocytomas after 6 h and lysosomal membrane destabilization, which significantly inc...", "author" : [ { "dropping-particle" : "", "family" : "Moos", "given" : "Nadia", "non-dropping-particle" : "von", "parse-names" : false, "suffix" : "" }, { "dropping-particle" : "", "family" : "Burkhardt-Holm", "given" : "Patricia", "non-dropping-particle" : "", "parse-names" : false, "suffix" : "" }, { "dropping-particle" : "", "family" : "K\u00f6hler", "given" : "Angela", "non-dropping-particle" : "", "parse-names" : false, "suffix" : "" } ], "container-title" : "Environmental Science &amp; Technology", "id" : "ITEM-1", "issue" : "20", "issued" : { "date-parts" : [ [ "2012", "10", "16" ] ] }, "page" : "11327-11335", "publisher" : "American Chemical Society", "title" : "Uptake and Effects of Microplastics on Cells and Tissue of the Blue Mussel &lt;i&gt;Mytilus edulis&lt;/i&gt; L. after an Experimental Exposure", "type" : "article-journal", "volume" : "46" }, "uris" : [ "http://www.mendeley.com/documents/?uuid=fbeb9f1b-a382-30ac-a928-c29c7341c4b3" ] }, { "id" : "ITEM-2", "itemData" : { "DOI" : "10.1016/j.marenvres.2014.02.002", "ISSN" : "01411136", "author" : [ { "dropping-particle" : "", "family" : "Fossi", "given" : "Maria Cristina", "non-dropping-particle" : "", "parse-names" : false, "suffix" : "" }, { "dropping-particle" : "", "family" : "Coppola", "given" : "Daniele", "non-dropping-particle" : "", "parse-names" : false, "suffix" : "" }, { "dropping-particle" : "", "family" : "Baini", "given" : "Matteo", "non-dropping-particle" : "", "parse-names" : false, "suffix" : "" }, { "dropping-particle" : "", "family" : "Giannetti", "given" : "Matteo", "non-dropping-particle" : "", "parse-names" : false, "suffix" : "" }, { "dropping-particle" : "", "family" : "Guerranti", "given" : "Cristiana", "non-dropping-particle" : "", "parse-names" : false, "suffix" : "" }, { "dropping-particle" : "", "family" : "Marsili", "given" : "Letizia", "non-dropping-particle" : "", "parse-names" : false, "suffix" : "" }, { "dropping-particle" : "", "family" : "Panti", "given" : "Cristina", "non-dropping-particle" : "", "parse-names" : false, "suffix" : "" }, { "dropping-particle" : "", "family" : "Sabata", "given" : "Eleonora", "non-dropping-particle" : "de", "parse-names" : false, "suffix" : "" }, { "dropping-particle" : "", "family" : "Cl\u00f2", "given" : "Simona", "non-dropping-particle" : "", "parse-names" : false, "suffix" : "" } ], "container-title" : "Marine Environmental Research", "id" : "ITEM-2", "issued" : { "date-parts" : [ [ "2014", "9", "1" ] ] }, "page" : "17-24", "publisher" : "Elsevier", "title" : "Large filter feeding marine organisms as indicators of microplastic in the pelagic environment: The case studies of the Mediterranean basking shark (Cetorhinus maximus) and fin whale (Balaenoptera physalus)", "type" : "article-journal", "volume" : "100" }, "uris" : [ "http://www.mendeley.com/documents/?uuid=2ca6829e-f511-3a47-a66e-60ea0030267a" ] } ], "mendeley" : { "formattedCitation" : "(Fossi et al., 2014; von Moos, Burkhardt-Holm, &amp; K\u00f6hler, 2012)", "plainTextFormattedCitation" : "(Fossi et al., 2014; von Moos, Burkhardt-Holm, &amp; K\u00f6hler, 2012)", "previouslyFormattedCitation" : "(Fossi et al., 2014; von Moos, Burkhardt-Holm, &amp; K\u00f6hler, 2012)" }, "properties" : {  }, "schema" : "https://github.com/citation-style-language/schema/raw/master/csl-citation.json" }</w:instrText>
      </w:r>
      <w:r w:rsidRPr="00E13B98">
        <w:rPr>
          <w:bCs/>
        </w:rPr>
        <w:fldChar w:fldCharType="separate"/>
      </w:r>
      <w:r w:rsidRPr="00E13B98">
        <w:rPr>
          <w:bCs/>
        </w:rPr>
        <w:t xml:space="preserve">(Fossi </w:t>
      </w:r>
      <w:r w:rsidR="000D7D89" w:rsidRPr="000D7D89">
        <w:rPr>
          <w:bCs/>
          <w:i/>
        </w:rPr>
        <w:t>et al.</w:t>
      </w:r>
      <w:r w:rsidRPr="00E13B98">
        <w:rPr>
          <w:bCs/>
        </w:rPr>
        <w:t>, 2014; von Moos</w:t>
      </w:r>
      <w:r w:rsidR="00627EA7">
        <w:rPr>
          <w:bCs/>
          <w:i/>
        </w:rPr>
        <w:t xml:space="preserve"> et al.</w:t>
      </w:r>
      <w:r w:rsidRPr="00E13B98">
        <w:rPr>
          <w:bCs/>
        </w:rPr>
        <w:t>, 2012)</w:t>
      </w:r>
      <w:r w:rsidRPr="00E13B98">
        <w:rPr>
          <w:bCs/>
        </w:rPr>
        <w:fldChar w:fldCharType="end"/>
      </w:r>
      <w:r w:rsidRPr="00E13B98">
        <w:rPr>
          <w:bCs/>
        </w:rPr>
        <w:t xml:space="preserve"> and large pelagic fish </w:t>
      </w:r>
      <w:r w:rsidRPr="00E13B98">
        <w:rPr>
          <w:bCs/>
        </w:rPr>
        <w:fldChar w:fldCharType="begin" w:fldLock="1"/>
      </w:r>
      <w:r>
        <w:rPr>
          <w:bCs/>
        </w:rPr>
        <w:instrText>ADDIN CSL_CITATION { "citationItems" : [ { "id" : "ITEM-1", "itemData" : { "DOI" : "10.1016/j.marpolbul.2015.04.048", "ISSN" : "0025326X", "PMID" : "25936574", "abstract" : "This study focuses, for the first time, on the presence of plastic debris in the stomach contents of large pelagic fish (Xiphias gladius, Thunnus thynnus and Thunnus alalunga) caught in the Mediterranean Sea between 2012 and 2013. Results highlighted the ingestion of plastics in the 18.2% of samples. The plastics ingested were microplastics (&lt;5mm), mesoplastics (5-25mm) and macroplastics (&gt;25mm). These preliminary results represent an important initial phase in exploring two main ecotoxicological aspects: (a) the assessment of the presence and impact of plastic debris on these large pelagic fish, and (b) the potential effects related to the transfer of contaminants on human health.", "author" : [ { "dropping-particle" : "", "family" : "Romeo", "given" : "Teresa", "non-dropping-particle" : "", "parse-names" : false, "suffix" : "" }, { "dropping-particle" : "", "family" : "Pietro", "given" : "Battaglia", "non-dropping-particle" : "", "parse-names" : false, "suffix" : "" }, { "dropping-particle" : "", "family" : "Ped\u00e0", "given" : "Cristina", "non-dropping-particle" : "", "parse-names" : false, "suffix" : "" }, { "dropping-particle" : "", "family" : "Consoli", "given" : "Pierpaolo", "non-dropping-particle" : "", "parse-names" : false, "suffix" : "" }, { "dropping-particle" : "", "family" : "Andaloro", "given" : "Franco", "non-dropping-particle" : "", "parse-names" : false, "suffix" : "" }, { "dropping-particle" : "", "family" : "Fossi", "given" : "Maria Cristina", "non-dropping-particle" : "", "parse-names" : false, "suffix" : "" } ], "container-title" : "Marine Pollution Bulletin", "id" : "ITEM-1", "issue" : "1", "issued" : { "date-parts" : [ [ "2015", "6", "15" ] ] }, "page" : "358-361", "title" : "First evidence of presence of plastic debris in stomach of large pelagic fish in the Mediterranean Sea", "type" : "article-journal", "volume" : "95" }, "uris" : [ "http://www.mendeley.com/documents/?uuid=b82cc5a6-28e9-3b81-a41b-6c4712860835" ] } ], "mendeley" : { "formattedCitation" : "(Romeo et al., 2015)", "plainTextFormattedCitation" : "(Romeo et al., 2015)", "previouslyFormattedCitation" : "(Romeo et al., 2015)" }, "properties" : {  }, "schema" : "https://github.com/citation-style-language/schema/raw/master/csl-citation.json" }</w:instrText>
      </w:r>
      <w:r w:rsidRPr="00E13B98">
        <w:rPr>
          <w:bCs/>
        </w:rPr>
        <w:fldChar w:fldCharType="separate"/>
      </w:r>
      <w:r w:rsidRPr="00E13B98">
        <w:rPr>
          <w:bCs/>
        </w:rPr>
        <w:t xml:space="preserve">(Romeo </w:t>
      </w:r>
      <w:r w:rsidR="000D7D89" w:rsidRPr="000D7D89">
        <w:rPr>
          <w:bCs/>
          <w:i/>
        </w:rPr>
        <w:t>et al.</w:t>
      </w:r>
      <w:r w:rsidRPr="00E13B98">
        <w:rPr>
          <w:bCs/>
        </w:rPr>
        <w:t>, 2015)</w:t>
      </w:r>
      <w:r w:rsidRPr="00E13B98">
        <w:rPr>
          <w:bCs/>
        </w:rPr>
        <w:fldChar w:fldCharType="end"/>
      </w:r>
      <w:r w:rsidRPr="00E13B98">
        <w:rPr>
          <w:bCs/>
        </w:rPr>
        <w:t xml:space="preserve">. Size, shape and abundance of plastic debris influence uptake; microfibres are considered most harmful </w:t>
      </w:r>
      <w:r w:rsidRPr="00E13B98">
        <w:rPr>
          <w:bCs/>
        </w:rPr>
        <w:fldChar w:fldCharType="begin" w:fldLock="1"/>
      </w:r>
      <w:r>
        <w:rPr>
          <w:bCs/>
        </w:rPr>
        <w:instrText>ADDIN CSL_CITATION { "citationItems" : [ { "id" : "ITEM-1", "itemData" : { "DOI" : "10.1016/j.envpol.2013.02.031", "ISSN" : "02697491", "abstract" : "Plastic debris at the micro-, and potentially also the nano-scale, are widespread in the environment. Microplastics have accumulated in oceans and sediments worldwide in recent years, with maximum concentrations reaching 100\u00a0000 particles m3. Due to their small size, microplastics may be ingested by low trophic fauna, with uncertain consequences for the health of the organism. This review focuses on marine invertebrates and their susceptibility to the physical impacts of microplastic uptake. Some of the main points discussed are (1) an evaluation of the factors contributing to the bioavailability of microplastics including size and density; (2) an assessment of the relative susceptibility of different feeding guilds; (3) an overview of the factors most likely to influence the physical impacts of microplastics such as accumulation and translocation; and (4) the trophic transfer of microplastics. These findings are important in guiding future marine litter research and management strategies.", "author" : [ { "dropping-particle" : "", "family" : "Wright", "given" : "Stephanie L.", "non-dropping-particle" : "", "parse-names" : false, "suffix" : "" }, { "dropping-particle" : "", "family" : "Thompson", "given" : "Richard C.", "non-dropping-particle" : "", "parse-names" : false, "suffix" : "" }, { "dropping-particle" : "", "family" : "Galloway", "given" : "Tamara S.", "non-dropping-particle" : "", "parse-names" : false, "suffix" : "" } ], "container-title" : "Environmental Pollution", "id" : "ITEM-1", "issued" : { "date-parts" : [ [ "2013", "7" ] ] }, "page" : "483-492", "title" : "The physical impacts of microplastics on marine organisms: A review", "type" : "article-journal", "volume" : "178" }, "uris" : [ "http://www.mendeley.com/documents/?uuid=e92f56ef-e3bf-31ef-a5c6-7297a68b49cb" ] } ], "mendeley" : { "formattedCitation" : "(Wright, Thompson, &amp; Galloway, 2013)", "plainTextFormattedCitation" : "(Wright, Thompson, &amp; Galloway, 2013)", "previouslyFormattedCitation" : "(Wright, Thompson, &amp; Galloway, 2013)" }, "properties" : {  }, "schema" : "https://github.com/citation-style-language/schema/raw/master/csl-citation.json" }</w:instrText>
      </w:r>
      <w:r w:rsidRPr="00E13B98">
        <w:rPr>
          <w:bCs/>
        </w:rPr>
        <w:fldChar w:fldCharType="separate"/>
      </w:r>
      <w:r w:rsidRPr="00E13B98">
        <w:rPr>
          <w:bCs/>
        </w:rPr>
        <w:t>(Wright</w:t>
      </w:r>
      <w:r w:rsidR="00627EA7">
        <w:rPr>
          <w:bCs/>
          <w:i/>
        </w:rPr>
        <w:t xml:space="preserve"> et al.</w:t>
      </w:r>
      <w:r w:rsidRPr="00E13B98">
        <w:rPr>
          <w:bCs/>
        </w:rPr>
        <w:t>, 2013)</w:t>
      </w:r>
      <w:r w:rsidRPr="00E13B98">
        <w:rPr>
          <w:bCs/>
        </w:rPr>
        <w:fldChar w:fldCharType="end"/>
      </w:r>
      <w:r w:rsidRPr="00E13B98">
        <w:rPr>
          <w:bCs/>
        </w:rPr>
        <w:t xml:space="preserve">. Plastics inhibit digestion and can transfer attached chemical pollutants into the animal tissues </w:t>
      </w:r>
      <w:r w:rsidRPr="00E13B98">
        <w:rPr>
          <w:bCs/>
        </w:rPr>
        <w:fldChar w:fldCharType="begin" w:fldLock="1"/>
      </w:r>
      <w:r>
        <w:rPr>
          <w:bCs/>
        </w:rPr>
        <w:instrText>ADDIN CSL_CITATION { "citationItems" : [ { "id" : "ITEM-1", "itemData" : { "DOI" : "10.1016/j.cub.2013.10.012", "ISSN" : "09609822", "author" : [ { "dropping-particle" : "", "family" : "Browne", "given" : "Mark Anthony", "non-dropping-particle" : "", "parse-names" : false, "suffix" : "" }, { "dropping-particle" : "", "family" : "Niven", "given" : "Stewart J.", "non-dropping-particle" : "", "parse-names" : false, "suffix" : "" }, { "dropping-particle" : "", "family" : "Galloway", "given" : "Tamara S.", "non-dropping-particle" : "", "parse-names" : false, "suffix" : "" }, { "dropping-particle" : "", "family" : "Rowland", "given" : "Steve J.", "non-dropping-particle" : "", "parse-names" : false, "suffix" : "" }, { "dropping-particle" : "", "family" : "Thompson", "given" : "Richard C.", "non-dropping-particle" : "", "parse-names" : false, "suffix" : "" } ], "container-title" : "Current Biology", "id" : "ITEM-1", "issue" : "23", "issued" : { "date-parts" : [ [ "2013", "12", "2" ] ] }, "page" : "2388-2392", "publisher" : "Cell Press", "title" : "Microplastic Moves Pollutants and Additives to Worms, Reducing Functions Linked to Health and Biodiversity", "type" : "article-journal", "volume" : "23" }, "uris" : [ "http://www.mendeley.com/documents/?uuid=f1c52599-18dd-3cd7-82f3-6ee6d99a5028" ] } ], "mendeley" : { "formattedCitation" : "(Browne, Niven, Galloway, Rowland, &amp; Thompson, 2013)", "plainTextFormattedCitation" : "(Browne, Niven, Galloway, Rowland, &amp; Thompson, 2013)", "previouslyFormattedCitation" : "(Browne, Niven, Galloway, Rowland, &amp; Thompson, 2013)" }, "properties" : {  }, "schema" : "https://github.com/citation-style-language/schema/raw/master/csl-citation.json" }</w:instrText>
      </w:r>
      <w:r w:rsidRPr="00E13B98">
        <w:rPr>
          <w:bCs/>
        </w:rPr>
        <w:fldChar w:fldCharType="separate"/>
      </w:r>
      <w:r w:rsidRPr="00E13B98">
        <w:rPr>
          <w:bCs/>
        </w:rPr>
        <w:t>(Browne</w:t>
      </w:r>
      <w:r w:rsidR="00627EA7">
        <w:rPr>
          <w:bCs/>
          <w:i/>
        </w:rPr>
        <w:t xml:space="preserve"> et al.</w:t>
      </w:r>
      <w:r w:rsidRPr="00E13B98">
        <w:rPr>
          <w:bCs/>
        </w:rPr>
        <w:t>, 2013)</w:t>
      </w:r>
      <w:r w:rsidRPr="00E13B98">
        <w:rPr>
          <w:bCs/>
        </w:rPr>
        <w:fldChar w:fldCharType="end"/>
      </w:r>
      <w:r w:rsidRPr="00E13B98">
        <w:rPr>
          <w:bCs/>
        </w:rPr>
        <w:t xml:space="preserve">. </w:t>
      </w:r>
      <w:r w:rsidRPr="00E13B98">
        <w:t xml:space="preserve">As a result of increasing awareness, developing new polymeric materials today often includes assessment of its durability and its degradation time when exhausted </w:t>
      </w:r>
      <w:r w:rsidRPr="00E13B98">
        <w:fldChar w:fldCharType="begin" w:fldLock="1"/>
      </w:r>
      <w:r>
        <w:instrText>ADDIN CSL_CITATION { "citationItems" : [ { "id" : "ITEM-1", "itemData" : { "DOI" : "10.1016/j.polymdegradstab.2013.06.016", "ISSN" : "01413910", "author" : [ { "dropping-particle" : "", "family" : "Hottle", "given" : "Troy A.", "non-dropping-particle" : "", "parse-names" : false, "suffix" : "" }, { "dropping-particle" : "", "family" : "Bilec", "given" : "Melissa M.", "non-dropping-particle" : "", "parse-names" : false, "suffix" : "" }, { "dropping-particle" : "", "family" : "Landis", "given" : "Amy E.", "non-dropping-particle" : "", "parse-names" : false, "suffix" : "" } ], "container-title" : "Polymer Degradation and Stability", "id" : "ITEM-1", "issue" : "9", "issued" : { "date-parts" : [ [ "2013", "9", "1" ] ] }, "page" : "1898-1907", "publisher" : "Elsevier", "title" : "Sustainability assessments of bio-based polymers", "type" : "article-journal", "volume" : "98" }, "uris" : [ "http://www.mendeley.com/documents/?uuid=59a793ad-2e38-3b34-8b01-8b37b6d57595" ] } ], "mendeley" : { "formattedCitation" : "(Hottle, Bilec, &amp; Landis, 2013)", "plainTextFormattedCitation" : "(Hottle, Bilec, &amp; Landis, 2013)", "previouslyFormattedCitation" : "(Hottle, Bilec, &amp; Landis, 2013)" }, "properties" : {  }, "schema" : "https://github.com/citation-style-language/schema/raw/master/csl-citation.json" }</w:instrText>
      </w:r>
      <w:r w:rsidRPr="00E13B98">
        <w:fldChar w:fldCharType="separate"/>
      </w:r>
      <w:r w:rsidRPr="00E13B98">
        <w:t>(Hottle</w:t>
      </w:r>
      <w:r w:rsidR="00627EA7">
        <w:rPr>
          <w:i/>
        </w:rPr>
        <w:t xml:space="preserve"> et al.</w:t>
      </w:r>
      <w:r w:rsidRPr="00E13B98">
        <w:t>, 2013)</w:t>
      </w:r>
      <w:r w:rsidRPr="00E13B98">
        <w:fldChar w:fldCharType="end"/>
      </w:r>
      <w:r w:rsidRPr="00E13B98">
        <w:t>.</w:t>
      </w:r>
    </w:p>
    <w:p w14:paraId="78F0FCF9" w14:textId="77777777" w:rsidR="0048205B" w:rsidRPr="00E13B98" w:rsidRDefault="0048205B" w:rsidP="00AE389F"/>
    <w:p w14:paraId="5025DE9B" w14:textId="77777777" w:rsidR="0048205B" w:rsidRPr="00E13B98" w:rsidRDefault="0048205B" w:rsidP="00147745">
      <w:pPr>
        <w:pStyle w:val="Heading3"/>
      </w:pPr>
      <w:bookmarkStart w:id="1439" w:name="_Ref477199291"/>
      <w:bookmarkStart w:id="1440" w:name="_Toc477938334"/>
      <w:bookmarkStart w:id="1441" w:name="_Toc479152663"/>
      <w:bookmarkStart w:id="1442" w:name="_Toc480359685"/>
      <w:bookmarkStart w:id="1443" w:name="_Toc502837444"/>
      <w:bookmarkStart w:id="1444" w:name="_Toc504380695"/>
      <w:bookmarkStart w:id="1445" w:name="_Toc519514813"/>
      <w:r w:rsidRPr="00E13B98">
        <w:t>Synthesizing drivers of pollution</w:t>
      </w:r>
      <w:bookmarkEnd w:id="1439"/>
      <w:bookmarkEnd w:id="1440"/>
      <w:bookmarkEnd w:id="1441"/>
      <w:bookmarkEnd w:id="1442"/>
      <w:bookmarkEnd w:id="1443"/>
      <w:bookmarkEnd w:id="1444"/>
      <w:bookmarkEnd w:id="1445"/>
      <w:r w:rsidRPr="00E13B98">
        <w:t xml:space="preserve"> </w:t>
      </w:r>
    </w:p>
    <w:p w14:paraId="57D9CDC7" w14:textId="742040D8" w:rsidR="0048205B" w:rsidRPr="00E13B98" w:rsidRDefault="0048205B" w:rsidP="00AE389F">
      <w:pPr>
        <w:rPr>
          <w:lang w:eastAsia="de-DE"/>
        </w:rPr>
      </w:pPr>
      <w:r w:rsidRPr="00E13B98">
        <w:t>The passage of matter through our economy and society, from resource extraction to waste, is the premise for pollution. A</w:t>
      </w:r>
      <w:r w:rsidRPr="00E13B98">
        <w:rPr>
          <w:lang w:eastAsia="de-DE"/>
        </w:rPr>
        <w:t>ll factors affecting the size and the quality of the material throughput</w:t>
      </w:r>
      <w:r w:rsidRPr="00E13B98">
        <w:t xml:space="preserve"> </w:t>
      </w:r>
      <w:r w:rsidRPr="00E13B98">
        <w:rPr>
          <w:lang w:eastAsia="de-DE"/>
        </w:rPr>
        <w:t xml:space="preserve">of our societies </w:t>
      </w:r>
      <w:r>
        <w:rPr>
          <w:lang w:eastAsia="de-DE"/>
        </w:rPr>
        <w:fldChar w:fldCharType="begin" w:fldLock="1"/>
      </w:r>
      <w:r>
        <w:rPr>
          <w:lang w:eastAsia="de-DE"/>
        </w:rPr>
        <w:instrText>ADDIN CSL_CITATION { "citationItems" : [ { "id" : "ITEM-1", "itemData" : { "author" : [ { "dropping-particle" : "", "family" : "Boulding", "given" : "K.", "non-dropping-particle" : "", "parse-names" : false, "suffix" : "" } ], "container-title" : "In Environmental Quality in a Growing Economy", "editor" : [ { "dropping-particle" : "", "family" : "Daly", "given" : "H. E.", "non-dropping-particle" : "", "parse-names" : false, "suffix" : "" } ], "id" : "ITEM-1", "issued" : { "date-parts" : [ [ "1966" ] ] }, "publisher" : "Johns Hopkins University Press, Baltimore, US", "title" : "The economics of the coming spaceship Earth", "type" : "chapter" }, "uris" : [ "http://www.mendeley.com/documents/?uuid=05269f56-2949-4185-a3e7-60b573a255de" ] } ], "mendeley" : { "formattedCitation" : "(Boulding, 1966)", "plainTextFormattedCitation" : "(Boulding, 1966)", "previouslyFormattedCitation" : "(Boulding, 1966)" }, "properties" : {  }, "schema" : "https://github.com/citation-style-language/schema/raw/master/csl-citation.json" }</w:instrText>
      </w:r>
      <w:r>
        <w:rPr>
          <w:lang w:eastAsia="de-DE"/>
        </w:rPr>
        <w:fldChar w:fldCharType="separate"/>
      </w:r>
      <w:r w:rsidRPr="00D22686">
        <w:rPr>
          <w:lang w:eastAsia="de-DE"/>
        </w:rPr>
        <w:t>(Boulding, 1966)</w:t>
      </w:r>
      <w:r>
        <w:rPr>
          <w:lang w:eastAsia="de-DE"/>
        </w:rPr>
        <w:fldChar w:fldCharType="end"/>
      </w:r>
      <w:r w:rsidRPr="00E13B98">
        <w:t xml:space="preserve"> </w:t>
      </w:r>
      <w:r w:rsidRPr="00E13B98">
        <w:rPr>
          <w:lang w:eastAsia="de-DE"/>
        </w:rPr>
        <w:t xml:space="preserve">are drivers of pollution. In the 1990s, particularly in Europe, the need for a shift from end-of-the-pipe policies to prevention became evident. Several studies highlighted this </w:t>
      </w:r>
      <w:r>
        <w:rPr>
          <w:lang w:eastAsia="de-DE"/>
        </w:rPr>
        <w:fldChar w:fldCharType="begin" w:fldLock="1"/>
      </w:r>
      <w:r>
        <w:rPr>
          <w:lang w:eastAsia="de-DE"/>
        </w:rPr>
        <w:instrText>ADDIN CSL_CITATION { "citationItems" : [ { "id" : "ITEM-1", "itemData" : { "author" : [ { "dropping-particle" : "", "family" : "Weizs\u00e4cker", "given" : "E.U.v.", "non-dropping-particle" : "", "parse-names" : false, "suffix" : "" }, { "dropping-particle" : "", "family" : "Lovins", "given" : "A.B.", "non-dropping-particle" : "", "parse-names" : false, "suffix" : "" }, { "dropping-particle" : "", "family" : "Lovins", "given" : "H.L.", "non-dropping-particle" : "", "parse-names" : false, "suffix" : "" } ], "id" : "ITEM-1", "issued" : { "date-parts" : [ [ "1997" ] ] }, "publisher-place" : "Earthscan, London.", "title" : "Factor four doubling wealth halving resource use. The new report to the Club of Rome", "type" : "report" }, "uris" : [ "http://www.mendeley.com/documents/?uuid=b6b8b2b3-1b22-47f6-93e0-b97d16778e7b" ] }, { "id" : "ITEM-2", "itemData" : { "author" : [ { "dropping-particle" : "", "family" : "Adriaanse", "given" : "A.", "non-dropping-particle" : "", "parse-names" : false, "suffix" : "" }, { "dropping-particle" : "", "family" : "Bringezu", "given" : "S.", "non-dropping-particle" : "", "parse-names" : false, "suffix" : "" }, { "dropping-particle" : "", "family" : "Hammond", "given" : "A.", "non-dropping-particle" : "", "parse-names" : false, "suffix" : "" }, { "dropping-particle" : "", "family" : "Moriguchi", "given" : "Y.", "non-dropping-particle" : "", "parse-names" : false, "suffix" : "" }, { "dropping-particle" : "", "family" : "Rodenburg", "given" : "E.", "non-dropping-particle" : "", "parse-names" : false, "suffix" : "" }, { "dropping-particle" : "", "family" : "Rogich", "given" : "D.", "non-dropping-particle" : "", "parse-names" : false, "suffix" : "" }, { "dropping-particle" : "", "family" : "Sch\u00fctz", "given" : "H.", "non-dropping-particle" : "", "parse-names" : false, "suffix" : "" } ], "id" : "ITEM-2", "issued" : { "date-parts" : [ [ "1997" ] ] }, "title" : "Resource flows: the material basis of industrial economies", "type" : "report" }, "uris" : [ "http://www.mendeley.com/documents/?uuid=4efe3a7c-8035-47f0-868a-dcde35818345" ] }, { "id" : "ITEM-3", "itemData" : { "author" : [ { "dropping-particle" : "", "family" : "Matthews", "given" : "Emily", "non-dropping-particle" : "", "parse-names" : false, "suffix" : "" }, { "dropping-particle" : "", "family" : "Amann", "given" : "C.", "non-dropping-particle" : "", "parse-names" : false, "suffix" : "" }, { "dropping-particle" : "", "family" : "Bringezu", "given" : "S.", "non-dropping-particle" : "", "parse-names" : false, "suffix" : "" }, { "dropping-particle" : "", "family" : "H\u00fcttler", "given" : "W.", "non-dropping-particle" : "", "parse-names" : false, "suffix" : "" }, { "dropping-particle" : "", "family" : "Ottke", "given" : "C.", "non-dropping-particle" : "", "parse-names" : false, "suffix" : "" }, { "dropping-particle" : "", "family" : "Rodenburg", "given" : "E.", "non-dropping-particle" : "", "parse-names" : false, "suffix" : "" }, { "dropping-particle" : "", "family" : "...", "given" : "", "non-dropping-particle" : "", "parse-names" : false, "suffix" : "" }, { "dropping-particle" : "", "family" : "Weisz", "given" : "H.", "non-dropping-particle" : "", "parse-names" : false, "suffix" : "" } ], "id" : "ITEM-3", "issued" : { "date-parts" : [ [ "2000" ] ] }, "publisher" : "World Resources Institute", "title" : "The weight of nations-material outflows from industrial economies", "type" : "book" }, "uris" : [ "http://www.mendeley.com/documents/?uuid=c0772665-88cd-4652-9989-b6db62163089" ] } ], "mendeley" : { "formattedCitation" : "(Adriaanse et al., 1997; E. Matthews et al., 2000; Weizs\u00e4cker, Lovins, &amp; Lovins, 1997)", "plainTextFormattedCitation" : "(Adriaanse et al., 1997; E. Matthews et al., 2000; Weizs\u00e4cker, Lovins, &amp; Lovins, 1997)", "previouslyFormattedCitation" : "(Adriaanse et al., 1997; E. Matthews et al., 2000; Weizs\u00e4cker, Lovins, &amp; Lovins, 1997)" }, "properties" : {  }, "schema" : "https://github.com/citation-style-language/schema/raw/master/csl-citation.json" }</w:instrText>
      </w:r>
      <w:r>
        <w:rPr>
          <w:lang w:eastAsia="de-DE"/>
        </w:rPr>
        <w:fldChar w:fldCharType="separate"/>
      </w:r>
      <w:r w:rsidRPr="00D22686">
        <w:rPr>
          <w:lang w:eastAsia="de-DE"/>
        </w:rPr>
        <w:t xml:space="preserve">(Adriaanse </w:t>
      </w:r>
      <w:r w:rsidR="000D7D89" w:rsidRPr="000D7D89">
        <w:rPr>
          <w:i/>
          <w:lang w:eastAsia="de-DE"/>
        </w:rPr>
        <w:t>et al.</w:t>
      </w:r>
      <w:r w:rsidRPr="00D22686">
        <w:rPr>
          <w:lang w:eastAsia="de-DE"/>
        </w:rPr>
        <w:t xml:space="preserve">, 1997; Matthews </w:t>
      </w:r>
      <w:r w:rsidR="000D7D89" w:rsidRPr="000D7D89">
        <w:rPr>
          <w:i/>
          <w:lang w:eastAsia="de-DE"/>
        </w:rPr>
        <w:t>et al.</w:t>
      </w:r>
      <w:r w:rsidRPr="00D22686">
        <w:rPr>
          <w:lang w:eastAsia="de-DE"/>
        </w:rPr>
        <w:t xml:space="preserve">, 2000; </w:t>
      </w:r>
      <w:r w:rsidR="00627EA7">
        <w:rPr>
          <w:lang w:eastAsia="de-DE"/>
        </w:rPr>
        <w:t xml:space="preserve">Von </w:t>
      </w:r>
      <w:r w:rsidRPr="00D22686">
        <w:rPr>
          <w:lang w:eastAsia="de-DE"/>
        </w:rPr>
        <w:t>Weizsäcker</w:t>
      </w:r>
      <w:r w:rsidR="00627EA7">
        <w:rPr>
          <w:i/>
          <w:lang w:eastAsia="de-DE"/>
        </w:rPr>
        <w:t xml:space="preserve"> et al.</w:t>
      </w:r>
      <w:r w:rsidRPr="00D22686">
        <w:rPr>
          <w:lang w:eastAsia="de-DE"/>
        </w:rPr>
        <w:t>, 1997)</w:t>
      </w:r>
      <w:r>
        <w:rPr>
          <w:lang w:eastAsia="de-DE"/>
        </w:rPr>
        <w:fldChar w:fldCharType="end"/>
      </w:r>
      <w:r w:rsidRPr="00E13B98">
        <w:rPr>
          <w:lang w:eastAsia="de-DE"/>
        </w:rPr>
        <w:t xml:space="preserve"> so that material flow data eventually entered the official statistics of the </w:t>
      </w:r>
      <w:r>
        <w:t>European Union</w:t>
      </w:r>
      <w:r w:rsidRPr="00E13B98">
        <w:rPr>
          <w:lang w:eastAsia="de-DE"/>
        </w:rPr>
        <w:t>.</w:t>
      </w:r>
    </w:p>
    <w:p w14:paraId="59B83398" w14:textId="089F4CE7" w:rsidR="0048205B" w:rsidRPr="00E13B98" w:rsidRDefault="0048205B" w:rsidP="00AE389F">
      <w:pPr>
        <w:rPr>
          <w:lang w:eastAsia="de-DE"/>
        </w:rPr>
      </w:pPr>
      <w:r w:rsidRPr="00E13B98">
        <w:rPr>
          <w:lang w:eastAsia="de-DE"/>
        </w:rPr>
        <w:t>For the above reasons, pollution is driven by the same drivers that are highlighted for natural resource extraction, land</w:t>
      </w:r>
      <w:r>
        <w:rPr>
          <w:lang w:eastAsia="de-DE"/>
        </w:rPr>
        <w:t>-</w:t>
      </w:r>
      <w:r w:rsidRPr="00E13B98">
        <w:rPr>
          <w:lang w:eastAsia="de-DE"/>
        </w:rPr>
        <w:t xml:space="preserve">use change, and invasion of alien species, </w:t>
      </w:r>
      <w:r w:rsidRPr="00A725DF">
        <w:rPr>
          <w:lang w:eastAsia="de-DE"/>
        </w:rPr>
        <w:t xml:space="preserve">and climate change (which can be seen as a form of pollution). This is also evident from </w:t>
      </w:r>
      <w:r w:rsidR="00AE21E3">
        <w:rPr>
          <w:b/>
          <w:lang w:eastAsia="de-DE"/>
        </w:rPr>
        <w:t>Table 4.6</w:t>
      </w:r>
      <w:r w:rsidRPr="00A725DF">
        <w:rPr>
          <w:lang w:eastAsia="de-DE"/>
        </w:rPr>
        <w:t xml:space="preserve"> </w:t>
      </w:r>
      <w:r>
        <w:rPr>
          <w:lang w:eastAsia="de-DE"/>
        </w:rPr>
        <w:t xml:space="preserve">(introduction to Section </w:t>
      </w:r>
      <w:r>
        <w:rPr>
          <w:lang w:eastAsia="de-DE"/>
        </w:rPr>
        <w:fldChar w:fldCharType="begin"/>
      </w:r>
      <w:r>
        <w:rPr>
          <w:lang w:eastAsia="de-DE"/>
        </w:rPr>
        <w:instrText xml:space="preserve"> REF _Ref500528152 \r \h </w:instrText>
      </w:r>
      <w:r>
        <w:rPr>
          <w:lang w:eastAsia="de-DE"/>
        </w:rPr>
      </w:r>
      <w:r>
        <w:rPr>
          <w:lang w:eastAsia="de-DE"/>
        </w:rPr>
        <w:fldChar w:fldCharType="separate"/>
      </w:r>
      <w:r w:rsidR="00B40E12">
        <w:rPr>
          <w:lang w:eastAsia="de-DE"/>
        </w:rPr>
        <w:t>4.6</w:t>
      </w:r>
      <w:r>
        <w:rPr>
          <w:lang w:eastAsia="de-DE"/>
        </w:rPr>
        <w:fldChar w:fldCharType="end"/>
      </w:r>
      <w:r>
        <w:rPr>
          <w:lang w:eastAsia="de-DE"/>
        </w:rPr>
        <w:t xml:space="preserve">) </w:t>
      </w:r>
      <w:r w:rsidRPr="00A725DF">
        <w:rPr>
          <w:lang w:eastAsia="de-DE"/>
        </w:rPr>
        <w:t>that summarizes the main pollution problems and their drivers. As synthesi</w:t>
      </w:r>
      <w:r>
        <w:rPr>
          <w:lang w:eastAsia="de-DE"/>
        </w:rPr>
        <w:t>z</w:t>
      </w:r>
      <w:r w:rsidRPr="00A725DF">
        <w:rPr>
          <w:lang w:eastAsia="de-DE"/>
        </w:rPr>
        <w:t>ed</w:t>
      </w:r>
      <w:r w:rsidRPr="00E13B98">
        <w:rPr>
          <w:lang w:eastAsia="de-DE"/>
        </w:rPr>
        <w:t xml:space="preserve"> by </w:t>
      </w:r>
      <w:r w:rsidR="00F3202B">
        <w:rPr>
          <w:b/>
          <w:lang w:eastAsia="de-DE"/>
        </w:rPr>
        <w:t>Figure 4.51</w:t>
      </w:r>
      <w:r w:rsidRPr="00E13B98">
        <w:rPr>
          <w:lang w:eastAsia="de-DE"/>
        </w:rPr>
        <w:t xml:space="preserve"> below these drivers are mainly economic, i.e. effects of industrialization and globalization and its subsequent increase in transportation. Pollution also increases by population growth, institutional drivers that foster adverse technological development, and the cultural belief that a prosperous life must entail more material consumption </w:t>
      </w:r>
      <w:r w:rsidRPr="00E13B98">
        <w:rPr>
          <w:lang w:eastAsia="de-DE"/>
        </w:rPr>
        <w:fldChar w:fldCharType="begin" w:fldLock="1"/>
      </w:r>
      <w:r>
        <w:rPr>
          <w:lang w:eastAsia="de-DE"/>
        </w:rPr>
        <w:instrText>ADDIN CSL_CITATION { "citationItems" : [ { "id" : "ITEM-1", "itemData" : { "author" : [ { "dropping-particle" : "", "family" : "Jackson", "given" : "Tim", "non-dropping-particle" : "", "parse-names" : false, "suffix" : "" } ], "id" : "ITEM-1", "issued" : { "date-parts" : [ [ "2009", "4" ] ] }, "publisher" : "Sustainable Development Commission", "title" : "Prosperity without Growth? \u2013 The transition to a sustainable economy", "type" : "book" }, "uris" : [ "http://www.mendeley.com/documents/?uuid=e2af1ce3-b31a-4e11-bb13-a2518490210a" ] } ], "mendeley" : { "formattedCitation" : "(T. Jackson, 2009)", "plainTextFormattedCitation" : "(T. Jackson, 2009)", "previouslyFormattedCitation" : "(T. Jackson, 2009)" }, "properties" : {  }, "schema" : "https://github.com/citation-style-language/schema/raw/master/csl-citation.json" }</w:instrText>
      </w:r>
      <w:r w:rsidRPr="00E13B98">
        <w:rPr>
          <w:lang w:eastAsia="de-DE"/>
        </w:rPr>
        <w:fldChar w:fldCharType="separate"/>
      </w:r>
      <w:r w:rsidRPr="00156226">
        <w:rPr>
          <w:lang w:eastAsia="de-DE"/>
        </w:rPr>
        <w:t>(Jackson, 2009)</w:t>
      </w:r>
      <w:r w:rsidRPr="00E13B98">
        <w:rPr>
          <w:lang w:eastAsia="de-DE"/>
        </w:rPr>
        <w:fldChar w:fldCharType="end"/>
      </w:r>
      <w:r w:rsidRPr="00E13B98">
        <w:rPr>
          <w:lang w:eastAsia="de-DE"/>
        </w:rPr>
        <w:t xml:space="preserve">. Technological innovation usually increases production and </w:t>
      </w:r>
      <w:r w:rsidRPr="00E13B98">
        <w:rPr>
          <w:lang w:eastAsia="de-DE"/>
        </w:rPr>
        <w:lastRenderedPageBreak/>
        <w:t>transportation but may also change the material intensity of GDP and production technology to reduce waste and pollution. Recent institutional drivers have succeeded in developing technologies for reducing some pollutants in Europe, especially point sources like air pollutants from industrial effluents (including SO</w:t>
      </w:r>
      <w:r w:rsidRPr="00E13B98">
        <w:rPr>
          <w:vertAlign w:val="subscript"/>
          <w:lang w:eastAsia="de-DE"/>
        </w:rPr>
        <w:t>2</w:t>
      </w:r>
      <w:r w:rsidRPr="00E13B98">
        <w:rPr>
          <w:lang w:eastAsia="de-DE"/>
        </w:rPr>
        <w:t>, NO</w:t>
      </w:r>
      <w:r w:rsidRPr="00E13B98">
        <w:rPr>
          <w:vertAlign w:val="subscript"/>
          <w:lang w:eastAsia="de-DE"/>
        </w:rPr>
        <w:t>X</w:t>
      </w:r>
      <w:r w:rsidRPr="00E13B98">
        <w:rPr>
          <w:lang w:eastAsia="de-DE"/>
        </w:rPr>
        <w:t>, lead) and municipal waste water. However, the drivers of xenochemicals and nutrient leakage (NH</w:t>
      </w:r>
      <w:r w:rsidRPr="00E13B98">
        <w:rPr>
          <w:vertAlign w:val="subscript"/>
          <w:lang w:eastAsia="de-DE"/>
        </w:rPr>
        <w:t>3</w:t>
      </w:r>
      <w:r w:rsidRPr="00E13B98">
        <w:rPr>
          <w:lang w:eastAsia="de-DE"/>
        </w:rPr>
        <w:t xml:space="preserve">) from agriculture have not successively been reversed. </w:t>
      </w:r>
    </w:p>
    <w:p w14:paraId="0AA02211" w14:textId="05B4DF6F" w:rsidR="0048205B" w:rsidRPr="00E13B98" w:rsidRDefault="00F3202B" w:rsidP="00AE389F">
      <w:pPr>
        <w:rPr>
          <w:b/>
          <w:lang w:eastAsia="de-DE"/>
        </w:rPr>
      </w:pPr>
      <w:r>
        <w:rPr>
          <w:b/>
          <w:lang w:eastAsia="de-DE"/>
        </w:rPr>
        <w:t>Figure 4.51</w:t>
      </w:r>
      <w:r w:rsidR="0048205B" w:rsidRPr="00E13B98">
        <w:rPr>
          <w:lang w:eastAsia="de-DE"/>
        </w:rPr>
        <w:t xml:space="preserve"> depicts the main causal loops for pollution, emphasising industrial and agricultural production and transportation. There are two feedback loops in </w:t>
      </w:r>
      <w:r w:rsidRPr="00F3202B">
        <w:rPr>
          <w:b/>
          <w:lang w:eastAsia="de-DE"/>
        </w:rPr>
        <w:t>Figure 4.51</w:t>
      </w:r>
      <w:r w:rsidR="0048205B" w:rsidRPr="00E13B98">
        <w:rPr>
          <w:lang w:eastAsia="de-DE"/>
        </w:rPr>
        <w:t xml:space="preserve">. First, the public awareness of pollution influences regulations via political pressure. Second, awareness influences cultural beliefs and consumption patterns, which may alter the material intensity of GDP. </w:t>
      </w:r>
    </w:p>
    <w:p w14:paraId="319E19D2" w14:textId="3650A46C" w:rsidR="00F7601E" w:rsidRPr="00E531B0" w:rsidRDefault="00F7601E" w:rsidP="00E531B0">
      <w:pPr>
        <w:rPr>
          <w:lang w:val="en-US"/>
        </w:rPr>
      </w:pPr>
      <w:r>
        <w:rPr>
          <w:lang w:eastAsia="en-GB"/>
        </w:rPr>
        <w:drawing>
          <wp:inline distT="0" distB="0" distL="0" distR="0" wp14:anchorId="4EC0A29E" wp14:editId="49257184">
            <wp:extent cx="5759450" cy="5772785"/>
            <wp:effectExtent l="0" t="0" r="0" b="0"/>
            <wp:docPr id="939" name="Picture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3"/>
                    <a:stretch>
                      <a:fillRect/>
                    </a:stretch>
                  </pic:blipFill>
                  <pic:spPr>
                    <a:xfrm>
                      <a:off x="0" y="0"/>
                      <a:ext cx="5759450" cy="5772785"/>
                    </a:xfrm>
                    <a:prstGeom prst="rect">
                      <a:avLst/>
                    </a:prstGeom>
                  </pic:spPr>
                </pic:pic>
              </a:graphicData>
            </a:graphic>
          </wp:inline>
        </w:drawing>
      </w:r>
    </w:p>
    <w:p w14:paraId="5B1DABAC" w14:textId="77777777" w:rsidR="0048205B" w:rsidRPr="00E13B98" w:rsidRDefault="0048205B" w:rsidP="00AE389F">
      <w:pPr>
        <w:rPr>
          <w:rFonts w:asciiTheme="majorHAnsi" w:eastAsiaTheme="majorEastAsia" w:hAnsiTheme="majorHAnsi" w:cstheme="majorBidi"/>
          <w:color w:val="5B9BD5" w:themeColor="accent1"/>
          <w:sz w:val="26"/>
          <w:szCs w:val="26"/>
        </w:rPr>
      </w:pPr>
      <w:r w:rsidRPr="00E13B98">
        <w:br w:type="page"/>
      </w:r>
    </w:p>
    <w:p w14:paraId="1C4FBE6D" w14:textId="77777777" w:rsidR="0048205B" w:rsidRPr="00E13B98" w:rsidRDefault="0048205B" w:rsidP="007A3472">
      <w:pPr>
        <w:pStyle w:val="Heading2"/>
      </w:pPr>
      <w:bookmarkStart w:id="1446" w:name="_Toc502837445"/>
      <w:bookmarkStart w:id="1447" w:name="_Toc504380696"/>
      <w:bookmarkStart w:id="1448" w:name="_Toc519514814"/>
      <w:r w:rsidRPr="00E13B98">
        <w:lastRenderedPageBreak/>
        <w:t>Drivers and effects of climate change</w:t>
      </w:r>
      <w:bookmarkEnd w:id="1446"/>
      <w:bookmarkEnd w:id="1447"/>
      <w:bookmarkEnd w:id="1448"/>
      <w:r w:rsidRPr="00E13B98">
        <w:t xml:space="preserve"> </w:t>
      </w:r>
    </w:p>
    <w:p w14:paraId="3A492660" w14:textId="77777777" w:rsidR="0048205B" w:rsidRPr="00E13B98" w:rsidRDefault="0048205B" w:rsidP="00147745">
      <w:pPr>
        <w:pStyle w:val="Heading3"/>
      </w:pPr>
      <w:bookmarkStart w:id="1449" w:name="_Toc502837446"/>
      <w:bookmarkStart w:id="1450" w:name="_Toc504380697"/>
      <w:bookmarkStart w:id="1451" w:name="_Toc519514815"/>
      <w:r w:rsidRPr="00E13B98">
        <w:t>Effects of climate change on biodiversity</w:t>
      </w:r>
      <w:bookmarkEnd w:id="1449"/>
      <w:bookmarkEnd w:id="1450"/>
      <w:bookmarkEnd w:id="1451"/>
    </w:p>
    <w:p w14:paraId="2352155B" w14:textId="3A90B59D" w:rsidR="0048205B" w:rsidRPr="007367FA" w:rsidRDefault="0048205B" w:rsidP="00AE389F">
      <w:pPr>
        <w:rPr>
          <w:lang w:val="es-ES"/>
        </w:rPr>
      </w:pPr>
      <w:r w:rsidRPr="00E13B98">
        <w:t>Climate change is a complex driver of ecosystem change, consisting of changes in precipitation and temperature patterns which lead to changes in drought, flood, and fire risk, ocean-atmosphere interchange, marine circulation and stratification, and the concentrations and distribution of O</w:t>
      </w:r>
      <w:r w:rsidRPr="00DB3AD3">
        <w:rPr>
          <w:vertAlign w:val="subscript"/>
        </w:rPr>
        <w:t>2</w:t>
      </w:r>
      <w:r w:rsidRPr="00E13B98">
        <w:t xml:space="preserve"> and CO</w:t>
      </w:r>
      <w:r w:rsidRPr="00DB3AD3">
        <w:rPr>
          <w:vertAlign w:val="subscript"/>
        </w:rPr>
        <w:t>2</w:t>
      </w:r>
      <w:r w:rsidRPr="00E13B98">
        <w:t xml:space="preserve"> in the</w:t>
      </w:r>
      <w:r>
        <w:t xml:space="preserve"> atmosphere and in the</w:t>
      </w:r>
      <w:r w:rsidRPr="00E13B98">
        <w:t xml:space="preserve"> ocean </w:t>
      </w:r>
      <w:r>
        <w:fldChar w:fldCharType="begin" w:fldLock="1"/>
      </w:r>
      <w:r>
        <w:instrText>ADDIN CSL_CITATION { "citationItems" : [ { "id" : "ITEM-1",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1",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mendeley" : { "formattedCitation" : "(IPCC, 2014a)", "plainTextFormattedCitation" : "(IPCC, 2014a)", "previouslyFormattedCitation" : "(IPCC, 2014a)" }, "properties" : {  }, "schema" : "https://github.com/citation-style-language/schema/raw/master/csl-citation.json" }</w:instrText>
      </w:r>
      <w:r>
        <w:fldChar w:fldCharType="separate"/>
      </w:r>
      <w:r w:rsidRPr="00506191">
        <w:t>(IPCC, 2014a)</w:t>
      </w:r>
      <w:r>
        <w:fldChar w:fldCharType="end"/>
      </w:r>
      <w:r w:rsidRPr="00E13B98">
        <w:t>. These impacts affect spe</w:t>
      </w:r>
      <w:r>
        <w:t>c</w:t>
      </w:r>
      <w:r w:rsidRPr="00E13B98">
        <w:t xml:space="preserve">ies and influence and modulate important ecosystem functions and processes that underpin human livelihoods and nature’s contributions to people, such as water regulation, food production, and carbon sequestration </w:t>
      </w:r>
      <w:r>
        <w:fldChar w:fldCharType="begin" w:fldLock="1"/>
      </w:r>
      <w:r>
        <w:instrText xml:space="preserve">ADDIN CSL_CITATION { "citationItems" : [ { "id" : "ITEM-1", "itemData" : { "author" : [ { "dropping-particle" : "", "family" : "CBD", "given" : "", "non-dropping-particle" : "", "parse-names" : false, "suffix" : "" } ], "id" : "ITEM-1", "issued" : { "date-parts" : [ [ "2016" ] ] }, "title" : "Decision XIII/15: Implications of the IPBES assessment on pollinators, pollination and food production for the work of the Convention", "type" : "report" }, "uris" : [ "http://www.mendeley.com/documents/?uuid=45027190-45ca-4a57-9188-3069e89e2228" ] }, { "id" : "ITEM-2", "itemData" : { "DOI" : "10.1371/journal.pone.0125801", "ISBN" : "10.1371/journal.pone.0125801", "ISSN" : "1932-6203", "PMID" : "26018575", "abstract" : "Human activities such as transport, trade and tourism are likely to influence the spatial distribution of non-native species and yet, Species Distribution Models (SDMs) that aim to predict the future broad scale distribution of invaders often rely on environmental (e.g. climatic) information only. This study investigates if and to what extent do human activities that directly or indirectly influence nature (hereafter the human footprint) affect the global distribution of invasive species in terrestrial, freshwater and marine ecosystems. We selected 72 species including terrestrial plants, terrestrial animals, freshwater and marine invasive species of concern in a focus area located in NW Europe (encompassing Great Britain, France, The Netherlands and Belgium). Species Distribution Models were calibrated with the global occurrence of species and a set of high-resolution (9\u00d79 km) environmental (e.g. topography, climate, geology) layers and human footprint proxies (e.g. the human influence index, population density, road proximity). Our analyses suggest that the global occurrence of a wide range of invaders is primarily limited by climate. Temperature tolerance was the most important factor and explained on average 42% of species distribution. Nevertheless, factors related to the human footprint explained a substantial amount (23% on average) of species distributions. When global models were projected into the focus area, spatial predictions integrating the human footprint featured the highest cumulative risk scores close to transport networks (proxy for invasion pathways) and in habitats with a high human influence index (proxy for propagule pressure). We conclude that human related information-currently available in the form of easily accessible maps and databases-should be routinely implemented into predictive frameworks to inform upon policies to prevent and manage invasions. Otherwise we might be seriously underestimating the species and areas under highest risk of future invasions.", "author" : [ { "dropping-particle" : "", "family" : "Gallardo", "given" : "Belinda", "non-dropping-particle" : "", "parse-names" : false, "suffix" : "" }, { "dropping-particle" : "", "family" : "Zieritz", "given" : "Alexandra", "non-dropping-particle" : "", "parse-names" : false, "suffix" : "" }, { "dropping-particle" : "", "family" : "Aldridge", "given" : "David C", "non-dropping-particle" : "", "parse-names" : false, "suffix" : "" } ], "container-title" : "PloS one", "id" : "ITEM-2", "issue" : "5", "issued" : { "date-parts" : [ [ "2015", "1", "27" ] ] }, "page" : "e0125801", "publisher" : "Public Library of Science", "title" : "The importance of the human footprint in shaping the global distribution of terrestrial, freshwater and marine invaders.", "type" : "article-journal", "volume" : "10" }, "uris" : [ "http://www.mendeley.com/documents/?uuid=bde5417b-52da-4c4a-889b-82a41b42f8a0" ] }, { "id" : "ITEM-3",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3",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id" : "ITEM-4", "itemData" : { "author" : [ { "dropping-particle" : "", "family" : "MA", "given" : "", "non-dropping-particle" : "", "parse-names" : false, "suffix" : "" } ], "editor" : [ { "dropping-particle" : "", "family" : "Institute", "given" : "World Resources", "non-dropping-particle" : "", "parse-names" : false, "suffix" : "" } ], "id" : "ITEM-4", "issued" : { "date-parts" : [ [ "2005" ] ] }, "number-of-pages" : "86", "publisher" : "Island Press", "publisher-place" : "Washington DC, USA", "title" : "Millennium Ecosystem Assessment - Ecosystems and Human Well-being: Biodiversity Synthesis", "type" : "book" }, "uris" : [ "http://www.mendeley.com/documents/?uuid=706b50a2-3596-4aee-bffe-bee8690538bf" ] }, { "id" : "ITEM-5", "itemData" : { "author" : [ { </w:instrText>
      </w:r>
      <w:r w:rsidRPr="007367FA">
        <w:rPr>
          <w:lang w:val="es-ES"/>
        </w:rPr>
        <w:instrText>"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5",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CBD, 2016; Gallardo, Zieritz, &amp; Aldridge, 2015; IPBES, 2016a; IPCC, 2014a; MA, 2005a)", "plainTextFormattedCitation" : "(CBD, 2016; Gallardo, Zieritz, &amp; Aldridge, 2015; IPBES, 2016a; IPCC, 2014a; MA, 2005a)", "previouslyFormattedCitation" : "(CBD, 2016; Gallardo, Zieritz, &amp; Aldridge, 2015; IPBES, 2016a; IPCC, 2014a; MA, 2005a)" }, "properties" : {  }, "schema" : "https://github.com/citation-style-language/schema/raw/master/csl-citation.json" }</w:instrText>
      </w:r>
      <w:r>
        <w:fldChar w:fldCharType="separate"/>
      </w:r>
      <w:r w:rsidRPr="007367FA">
        <w:rPr>
          <w:lang w:val="es-ES"/>
        </w:rPr>
        <w:t>(CBD, 2016; Gallardo</w:t>
      </w:r>
      <w:r w:rsidR="00750616" w:rsidRPr="007367FA">
        <w:rPr>
          <w:i/>
          <w:lang w:val="es-ES"/>
        </w:rPr>
        <w:t xml:space="preserve"> et al.</w:t>
      </w:r>
      <w:r w:rsidRPr="007367FA">
        <w:rPr>
          <w:lang w:val="es-ES"/>
        </w:rPr>
        <w:t>, 2015; IPBES, 2016a; IPCC, 2014a; M</w:t>
      </w:r>
      <w:r w:rsidR="00627EA7" w:rsidRPr="007367FA">
        <w:rPr>
          <w:lang w:val="es-ES"/>
        </w:rPr>
        <w:t>E</w:t>
      </w:r>
      <w:r w:rsidRPr="007367FA">
        <w:rPr>
          <w:lang w:val="es-ES"/>
        </w:rPr>
        <w:t>A, 2005a)</w:t>
      </w:r>
      <w:r>
        <w:fldChar w:fldCharType="end"/>
      </w:r>
      <w:r w:rsidRPr="007367FA">
        <w:rPr>
          <w:lang w:val="es-ES"/>
        </w:rPr>
        <w:t>.</w:t>
      </w:r>
    </w:p>
    <w:p w14:paraId="1F0A0DCA" w14:textId="3774B31D" w:rsidR="0048205B" w:rsidRPr="00E13B98" w:rsidRDefault="0048205B" w:rsidP="00AE389F">
      <w:pPr>
        <w:rPr>
          <w:rFonts w:cstheme="minorHAnsi"/>
        </w:rPr>
      </w:pPr>
      <w:r w:rsidRPr="00E13B98">
        <w:t>There is strong evidence that c</w:t>
      </w:r>
      <w:r w:rsidRPr="00E13B98">
        <w:rPr>
          <w:rFonts w:cstheme="minorHAnsi"/>
        </w:rPr>
        <w:t xml:space="preserve">limate change affects the biodiversity of </w:t>
      </w:r>
      <w:r w:rsidRPr="00E13B98">
        <w:t>Europe and Central Asia</w:t>
      </w:r>
      <w:r w:rsidRPr="00E13B98" w:rsidDel="00AC0F4F">
        <w:rPr>
          <w:rFonts w:cstheme="minorHAnsi"/>
        </w:rPr>
        <w:t xml:space="preserve"> </w:t>
      </w:r>
      <w:r w:rsidRPr="00E13B98">
        <w:rPr>
          <w:rFonts w:cstheme="minorHAnsi"/>
        </w:rPr>
        <w:t xml:space="preserve">through shifts in the timing of species’ life-history events, growth, reproduction and population dynamics, and in their ranges and habitat occupancy. The evidence for impacts on the ecological processes underlying range shifts, such as species interactions, is rapidly accumulating. Knowledge gaps remain with respect to changes in physiological processes and evolutionary adaptations to new climatic conditions </w:t>
      </w:r>
      <w:r w:rsidRPr="00E13B98">
        <w:rPr>
          <w:rFonts w:cstheme="minorHAnsi"/>
        </w:rPr>
        <w:fldChar w:fldCharType="begin" w:fldLock="1"/>
      </w:r>
      <w:r>
        <w:rPr>
          <w:rFonts w:cstheme="minorHAnsi"/>
        </w:rPr>
        <w:instrText>ADDIN CSL_CITATION { "citationItems" : [ { "id" : "ITEM-1", "itemData" : { "DOI" : "10.1111/j.1461-0248.2011.01736.x", "ISBN" : "0471142905", "ISSN" : "1461023X",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 "issue" : "4", "issued" : { "date-parts" : [ [ "2012", "1" ] ] }, "note" : "NULL", "page" : "365-377", "title" : "Impacts of climate change on the future of biodiversity", "type" : "article-journal", "volume" : "15" }, "uris" : [ "http://www.mendeley.com/documents/?uuid=9feba80d-6623-40f1-8899-6b0bdec99d3b" ] }, { "id" : "ITEM-2", "itemData" : { "DOI" : "10.1111/eva.12137", "ISBN" : "1752-4571", "ISSN" : "17524563", "PMID" : "24454544", "abstract" : "Many studies have recorded phenotypic changes in natural populations and attributed them to climate change. However, controversy and uncertainty has arisen around three levels of inference in such studies. First, it has proven difficult to conclusively distinguish whether phenotypic changes are genetically based or the result of phenotypic plasticity. Second, whether or not the change is adaptive is usually assumed rather than tested. Third, inferences that climate change is the specific causal agent have rarely involved the testing - and exclusion - of other potential drivers. We here review the various ways in which the above inferences have been attempted, and evaluate the strength of support that each approach can provide. This methodological assessment sets the stage for 11 accompanying review articles that attempt comprehensive syntheses of what is currently known - and not known - about responses to climate change in a variety of taxa and in theory. Summarizing and relying on the results of these reviews, we arrive at the conclusion that evidence for genetic adaptation to climate change has been found in some systems, but is still relatively scarce. Most importantly, it is clear that more studies are needed - and these must employ better inferential methods - before general conclusions can be drawn. Overall, we hope that the present paper and special issue provide inspiration for future research and guidelines on best practices for its execution.", "author" : [ { "dropping-particle" : "", "family" : "Meril\u00e4", "given" : "Juha", "non-dropping-particle" : "", "parse-names" : false, "suffix" : "" }, { "dropping-particle" : "", "family" : "Hendry", "given" : "Andrew P.", "non-dropping-particle" : "", "parse-names" : false, "suffix" : "" } ], "container-title" : "Evolutionary Applications", "id" : "ITEM-2", "issue" : "1", "issued" : { "date-parts" : [ [ "2014" ] ] }, "page" : "1-14", "title" : "Climate change, adaptation, and phenotypic plasticity: The problem and the evidence", "type" : "article-journal", "volume" : "7" }, "uris" : [ "http://www.mendeley.com/documents/?uuid=229bff82-809c-4dce-b899-aed2363a8204" ] } ], "mendeley" : { "formattedCitation" : "(C\u00e9line Bellard, Bertelsmeier, Leadley, Thuiller, &amp; Courchamp, 2012; Meril\u00e4 &amp; Hendry, 2014)", "plainTextFormattedCitation" : "(C\u00e9line Bellard, Bertelsmeier, Leadley, Thuiller, &amp; Courchamp, 2012; Meril\u00e4 &amp; Hendry, 2014)", "previouslyFormattedCitation" : "(C\u00e9line Bellard, Bertelsmeier, Leadley, Thuiller, &amp; Courchamp, 2012; Meril\u00e4 &amp; Hendry, 2014)" }, "properties" : {  }, "schema" : "https://github.com/citation-style-language/schema/raw/master/csl-citation.json" }</w:instrText>
      </w:r>
      <w:r w:rsidRPr="00E13B98">
        <w:rPr>
          <w:rFonts w:cstheme="minorHAnsi"/>
        </w:rPr>
        <w:fldChar w:fldCharType="separate"/>
      </w:r>
      <w:r w:rsidRPr="004D4E22">
        <w:rPr>
          <w:rFonts w:cstheme="minorHAnsi"/>
        </w:rPr>
        <w:t>(Bellard</w:t>
      </w:r>
      <w:r w:rsidR="00750616">
        <w:rPr>
          <w:rFonts w:cstheme="minorHAnsi"/>
          <w:i/>
        </w:rPr>
        <w:t xml:space="preserve"> et al.</w:t>
      </w:r>
      <w:r w:rsidRPr="004D4E22">
        <w:rPr>
          <w:rFonts w:cstheme="minorHAnsi"/>
        </w:rPr>
        <w:t>, 2012; Merilä &amp; Hendry, 2014)</w:t>
      </w:r>
      <w:r w:rsidRPr="00E13B98">
        <w:rPr>
          <w:rFonts w:cstheme="minorHAnsi"/>
        </w:rPr>
        <w:fldChar w:fldCharType="end"/>
      </w:r>
      <w:r w:rsidRPr="00E13B98">
        <w:rPr>
          <w:rFonts w:cstheme="minorHAnsi"/>
        </w:rPr>
        <w:t>.</w:t>
      </w:r>
    </w:p>
    <w:p w14:paraId="5FBFCE08" w14:textId="17F3B12C" w:rsidR="0048205B" w:rsidRPr="00E13B98" w:rsidRDefault="0048205B" w:rsidP="00AE389F">
      <w:r w:rsidRPr="00E13B98">
        <w:t xml:space="preserve">Climate change impacts are not as strong as we would expect given </w:t>
      </w:r>
      <w:r>
        <w:t>recent</w:t>
      </w:r>
      <w:r w:rsidRPr="00E13B98">
        <w:t xml:space="preserve"> changes in climate. In particular, many species-level responses lag behind the rate of change in climate drivers. These lags are caused in part by dispersal and establishment constraints and by biotic interactions that stabili</w:t>
      </w:r>
      <w:r>
        <w:t>z</w:t>
      </w:r>
      <w:r w:rsidRPr="00E13B98">
        <w:t xml:space="preserve">e extant populations and communities, and in part by the fact that the rates and nature of climate are regionally variable and may only slowly be exceeding the historical range of variability (see </w:t>
      </w:r>
      <w:r w:rsidR="00F3202B" w:rsidRPr="00F3202B">
        <w:rPr>
          <w:b/>
        </w:rPr>
        <w:t>Figure 4.52</w:t>
      </w:r>
      <w:r w:rsidRPr="00E13B98">
        <w:t xml:space="preserve">; see also </w:t>
      </w:r>
      <w:r>
        <w:t>S</w:t>
      </w:r>
      <w:r w:rsidRPr="00E13B98">
        <w:t xml:space="preserve">ection </w:t>
      </w:r>
      <w:r w:rsidRPr="00E13B98">
        <w:fldChar w:fldCharType="begin"/>
      </w:r>
      <w:r w:rsidRPr="00E13B98">
        <w:instrText xml:space="preserve"> REF _Ref496558638 \r \h </w:instrText>
      </w:r>
      <w:r w:rsidRPr="00E13B98">
        <w:fldChar w:fldCharType="separate"/>
      </w:r>
      <w:r w:rsidR="00B40E12">
        <w:t>4.7.1.2</w:t>
      </w:r>
      <w:r w:rsidRPr="00E13B98">
        <w:fldChar w:fldCharType="end"/>
      </w:r>
      <w:r w:rsidRPr="00E13B98">
        <w:t>). In Europe and Central Asia, northern areas are pr</w:t>
      </w:r>
      <w:r>
        <w:t>oje</w:t>
      </w:r>
      <w:r w:rsidRPr="00E13B98">
        <w:t>cted to experience fast spatial displacement of climat</w:t>
      </w:r>
      <w:r>
        <w:t>e</w:t>
      </w:r>
      <w:r w:rsidRPr="00E13B98">
        <w:t xml:space="preserve">. Therefore, dispersal-related responses may be particularly important, mountainous regions will be subject to local divergences between temperature and precipitation drivers, and novel climates are more likely to appear in the Mediterranean area </w:t>
      </w:r>
      <w:r>
        <w:fldChar w:fldCharType="begin" w:fldLock="1"/>
      </w:r>
      <w:r>
        <w:instrText>ADDIN CSL_CITATION { "citationItems" : [ { "id" : "ITEM-1", "itemData" : { "DOI" : "10.1038/nclimate3127", "ISSN" : "1758-678X", "author" : [ { "dropping-particle" : "", "family" : "Ordonez", "given" : "Alejandro", "non-dropping-particle" : "", "parse-names" : false, "suffix" : "" }, { "dropping-particle" : "", "family" : "Williams", "given" : "John W.", "non-dropping-particle" : "", "parse-names" : false, "suffix" : "" }, { "dropping-particle" : "", "family" : "Svenning", "given" : "Jens-Christian", "non-dropping-particle" : "", "parse-names" : false, "suffix" : "" } ], "container-title" : "Nature Climate Change", "id" : "ITEM-1", "issue" : "12", "issued" : { "date-parts" : [ [ "2016", "9", "19" ] ] }, "page" : "1104-1109", "title" : "Mapping climatic mechanisms likely to favour the emergence of novel communities", "type" : "article-journal", "volume" : "6" }, "uris" : [ "http://www.mendeley.com/documents/?uuid=8525cd42-a1b8-4cc2-84bb-8954d166773c" ] } ], "mendeley" : { "formattedCitation" : "(Ordonez, Williams, &amp; Svenning, 2016)", "plainTextFormattedCitation" : "(Ordonez, Williams, &amp; Svenning, 2016)", "previouslyFormattedCitation" : "(Ordonez, Williams, &amp; Svenning, 2016)" }, "properties" : {  }, "schema" : "https://github.com/citation-style-language/schema/raw/master/csl-citation.json" }</w:instrText>
      </w:r>
      <w:r>
        <w:fldChar w:fldCharType="separate"/>
      </w:r>
      <w:r w:rsidRPr="00DA7D52">
        <w:t>(Ordonez</w:t>
      </w:r>
      <w:r w:rsidR="00750616">
        <w:rPr>
          <w:i/>
        </w:rPr>
        <w:t xml:space="preserve"> et al.</w:t>
      </w:r>
      <w:r w:rsidRPr="00DA7D52">
        <w:t>, 2016)</w:t>
      </w:r>
      <w:r>
        <w:fldChar w:fldCharType="end"/>
      </w:r>
      <w:r w:rsidRPr="00E13B98">
        <w:t xml:space="preserve">. Climates outside the current range of variability are a particular threat as populations are unlikely to contain adapted individuals or genes. For a given rate of underlying climate change, novel conditions may be experienced sooner in highly variable systems, though such systems will also occasionally experience historically </w:t>
      </w:r>
      <w:r>
        <w:t>“</w:t>
      </w:r>
      <w:r w:rsidRPr="00E13B98">
        <w:t>normal</w:t>
      </w:r>
      <w:r>
        <w:t>”</w:t>
      </w:r>
      <w:r w:rsidRPr="00E13B98">
        <w:t xml:space="preserve"> years further in the future (</w:t>
      </w:r>
      <w:r w:rsidR="00F3202B" w:rsidRPr="00F3202B">
        <w:rPr>
          <w:b/>
        </w:rPr>
        <w:t>Figure 4.52</w:t>
      </w:r>
      <w:r w:rsidRPr="00E13B98">
        <w:t>).</w:t>
      </w:r>
    </w:p>
    <w:p w14:paraId="5C4FE5F7" w14:textId="176D8423" w:rsidR="0048205B" w:rsidRPr="00E13B98" w:rsidRDefault="0048205B" w:rsidP="00AE389F">
      <w:r w:rsidRPr="00E13B98">
        <w:t>Complex responses and interplay between direct and indirect effects of multiple climate change drivers challenge our ability to pr</w:t>
      </w:r>
      <w:r>
        <w:t>oje</w:t>
      </w:r>
      <w:r w:rsidRPr="00E13B98">
        <w:t xml:space="preserve">ct future trends in nature’s contribution to people. Additional interactions with other anthropogenic drivers, such as reinforcement of ocean acidification and land-use change </w:t>
      </w:r>
      <w:r>
        <w:fldChar w:fldCharType="begin" w:fldLock="1"/>
      </w:r>
      <w:r>
        <w:instrText>ADDIN CSL_CITATION { "citationItems" : [ { "id" : "ITEM-1", "itemData" : { "DOI" : "10.1111/j.1365-2486.2011.02593.x", "ISSN" : "13541013", "author" : [ { "dropping-particle" : "", "family" : "Mantyka-Pringle", "given" : "Chrystal S.", "non-dropping-particle" : "", "parse-names" : false, "suffix" : "" }, { "dropping-particle" : "", "family" : "Martin", "given" : "Tara G.", "non-dropping-particle" : "", "parse-names" : false, "suffix" : "" }, { "dropping-particle" : "", "family" : "Rhodes", "given" : "Jonathan R.", "non-dropping-particle" : "", "parse-names" : false, "suffix" : "" } ], "container-title" : "Global Change Biology", "id" : "ITEM-1", "issue" : "4", "issued" : { "date-parts" : [ [ "2012", "4", "8" ] ] }, "page" : "1239-1252", "title" : "Interactions between climate and habitat loss effects on biodiversity: a systematic review and meta-analysis", "type" : "article-journal", "volume" : "18" }, "uris" : [ "http://www.mendeley.com/documents/?uuid=718e10a7-e2f7-4ae2-8963-3bdb7ee968a2" ] }, { "id" : "ITEM-2", "itemData" : { "DOI" : "10.1038/nclimate2456", "ISSN" : "1758-678X", "author" : [ { "dropping-particle" : "", "family" : "Riebesell", "given" : "Ulf", "non-dropping-particle" : "", "parse-names" : false, "suffix" : "" }, { "dropping-particle" : "", "family" : "Gattuso", "given" : "Jean-Pierre", "non-dropping-particle" : "", "parse-names" : false, "suffix" : "" } ], "container-title" : "Nature Climate Change", "id" : "ITEM-2", "issue" : "1", "issued" : { "date-parts" : [ [ "2014", "12", "18" ] ] }, "page" : "12-14", "title" : "Lessons learned from ocean acidification research", "type" : "article-journal", "volume" : "5" }, "uris" : [ "http://www.mendeley.com/documents/?uuid=4866c348-ede8-4f1d-b4eb-d01fcda1884f" ] }, { "id" : "ITEM-3", "itemData" : { "DOI" : "10.1029/2012RG000397", "ISSN" : "8755-1209", "author" : [ { "dropping-particle" : "", "family" : "Cloern", "given" : "James E.", "non-dropping-particle" : "", "parse-names" : false, "suffix" : "" }, { "dropping-particle" : "", "family" : "Jassby", "given" : "Alan D.", "non-dropping-particle" : "", "parse-names" : false, "suffix" : "" } ], "container-title" : "Reviews of Geophysics", "id" : "ITEM-3", "issue" : "4", "issued" : { "date-parts" : [ [ "2012", "10", "24" ] ] }, "page" : "RG4001", "title" : "Drivers of change in estuarine-coastal ecosystems: Discoveries from four decades of study in San Francisco Bay", "type" : "article-journal", "volume" : "50" }, "uris" : [ "http://www.mendeley.com/documents/?uuid=8ca24738-535b-4a74-a2b8-927d36b7a13e" ] } ], "mendeley" : { "formattedCitation" : "(Cloern &amp; Jassby, 2012; Mantyka-Pringle, Martin, &amp; Rhodes, 2012; Riebesell &amp; Gattuso, 2014)", "plainTextFormattedCitation" : "(Cloern &amp; Jassby, 2012; Mantyka-Pringle, Martin, &amp; Rhodes, 2012; Riebesell &amp; Gattuso, 2014)", "previouslyFormattedCitation" : "(Cloern &amp; Jassby, 2012; Mantyka-Pringle, Martin, &amp; Rhodes, 2012; Riebesell &amp; Gattuso, 2014)" }, "properties" : {  }, "schema" : "https://github.com/citation-style-language/schema/raw/master/csl-citation.json" }</w:instrText>
      </w:r>
      <w:r>
        <w:fldChar w:fldCharType="separate"/>
      </w:r>
      <w:r w:rsidRPr="00D358EF">
        <w:t>(Cloern &amp; Jassby, 2012; Mantyka-Pringle</w:t>
      </w:r>
      <w:r w:rsidR="00750616">
        <w:rPr>
          <w:i/>
        </w:rPr>
        <w:t xml:space="preserve"> et al.</w:t>
      </w:r>
      <w:r w:rsidRPr="00D358EF">
        <w:t>, 2012; Riebesell &amp; Gattuso, 2014)</w:t>
      </w:r>
      <w:r>
        <w:fldChar w:fldCharType="end"/>
      </w:r>
      <w:r w:rsidRPr="00E13B98">
        <w:t xml:space="preserve"> further exacerbate the complexity. As gradual changes in mean climatic conditions can have dramatically different consequences for biodiversity, including ecosystems, compared with changes in the variability of short-term weather, the two are treated separately. Then, important secondary effects of climate change on ecosystems are briefly assessed.</w:t>
      </w:r>
    </w:p>
    <w:p w14:paraId="53801C00" w14:textId="329960D2" w:rsidR="00E531B0" w:rsidRPr="00E531B0" w:rsidRDefault="00E531B0" w:rsidP="00E531B0">
      <w:pPr>
        <w:rPr>
          <w:lang w:val="en-US"/>
        </w:rPr>
      </w:pPr>
      <w:r>
        <w:rPr>
          <w:lang w:eastAsia="en-GB"/>
        </w:rPr>
        <w:lastRenderedPageBreak/>
        <w:drawing>
          <wp:inline distT="0" distB="0" distL="0" distR="0" wp14:anchorId="41243846" wp14:editId="6B317EE5">
            <wp:extent cx="5759450" cy="612394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4"/>
                    <a:stretch>
                      <a:fillRect/>
                    </a:stretch>
                  </pic:blipFill>
                  <pic:spPr>
                    <a:xfrm>
                      <a:off x="0" y="0"/>
                      <a:ext cx="5759450" cy="6123940"/>
                    </a:xfrm>
                    <a:prstGeom prst="rect">
                      <a:avLst/>
                    </a:prstGeom>
                  </pic:spPr>
                </pic:pic>
              </a:graphicData>
            </a:graphic>
          </wp:inline>
        </w:drawing>
      </w:r>
    </w:p>
    <w:p w14:paraId="5E2B80E2" w14:textId="77777777" w:rsidR="0048205B" w:rsidRPr="00E13B98" w:rsidRDefault="0048205B" w:rsidP="00AE389F"/>
    <w:p w14:paraId="45FC4820" w14:textId="77777777" w:rsidR="0048205B" w:rsidRPr="00E13B98" w:rsidRDefault="0048205B" w:rsidP="001F0516">
      <w:pPr>
        <w:pStyle w:val="Heading4"/>
      </w:pPr>
      <w:bookmarkStart w:id="1452" w:name="_Toc519514816"/>
      <w:r w:rsidRPr="00E13B98">
        <w:t>Effects of gradual climate change</w:t>
      </w:r>
      <w:bookmarkEnd w:id="1452"/>
    </w:p>
    <w:p w14:paraId="7A67CE49" w14:textId="77777777" w:rsidR="0048205B" w:rsidRPr="00E13B98" w:rsidRDefault="0048205B" w:rsidP="0048184E">
      <w:pPr>
        <w:pStyle w:val="Heading5"/>
        <w:tabs>
          <w:tab w:val="left" w:pos="993"/>
        </w:tabs>
        <w:spacing w:line="240" w:lineRule="auto"/>
      </w:pPr>
      <w:bookmarkStart w:id="1453" w:name="_Toc519514817"/>
      <w:r w:rsidRPr="00E13B98">
        <w:t>Effects on phenology, growth and fitness</w:t>
      </w:r>
      <w:bookmarkEnd w:id="1453"/>
    </w:p>
    <w:p w14:paraId="7B61BE7A" w14:textId="252BBA4B" w:rsidR="0048205B" w:rsidRPr="00E13B98" w:rsidRDefault="0048205B" w:rsidP="00AE389F">
      <w:r w:rsidRPr="00E13B98">
        <w:t xml:space="preserve">It is well documented that recent climate change has affected phenology, but there is considerable variation across regions, biomes, and </w:t>
      </w:r>
      <w:r>
        <w:t>taxa</w:t>
      </w:r>
      <w:r w:rsidRPr="00E13B98">
        <w:t xml:space="preserve"> </w:t>
      </w:r>
      <w:r>
        <w:fldChar w:fldCharType="begin" w:fldLock="1"/>
      </w:r>
      <w:r>
        <w:instrText>ADDIN CSL_CITATION { "citationItems" : [ { "id" : "ITEM-1", "itemData" : { "DOI" : "10.1146/annurev.ecolsys.37.091305.110100", "ISSN" : "1543-592X", "author" : [ { "dropping-particle" : "", "family" : "Parmesan", "given" : "Camille", "non-dropping-particle" : "", "parse-names" : false, "suffix" : "" } ], "container-title" : "Annual Review of Ecology, Evolution, and Systematics", "id" : "ITEM-1", "issue" : "1", "issued" : { "date-parts" : [ [ "2006", "12" ] ] }, "page" : "637-669", "title" : "Ecological and Evolutionary Responses to Recent Climate Change", "type" : "article-journal", "volume" : "37" }, "uris" : [ "http://www.mendeley.com/documents/?uuid=6e5849bd-c7c8-47bc-a931-4132943bd87c" ] }, { "id" : "ITEM-2", "itemData" : { "DOI" : "10.1111/j.1365-2486.2007.01404.x", "ISSN" : "1354-1013", "author" : [ { "dropping-particle" : "", "family" : "Parmesan", "given" : "Camille", "non-dropping-particle" : "", "parse-names" : false, "suffix" : "" } ], "container-title" : "Global Change Biology", "id" : "ITEM-2", "issue" : "9", "issued" : { "date-parts" : [ [ "2007", "9" ] ] }, "page" : "1860-1872", "title" : "Influences of species, latitudes and methodologies on estimates of phenological response to global warming", "type" : "article-journal", "volume" : "13" }, "uris" : [ "http://www.mendeley.com/documents/?uuid=040f9d23-9a43-45d9-939b-7dc3fc4af295" ] }, { "id" : "ITEM-3", "itemData" : { "DOI" : "10.1890/11-1912.1", "ISSN" : "0012-9658", "author" : [ { "dropping-particle" : "", "family" : "Cleland", "given" : "Elsa E.", "non-dropping-particle" : "", "parse-names" : false, "suffix" : "" }, { "dropping-particle" : "", "family" : "Allen", "given" : "Jenica M.", "non-dropping-particle" : "", "parse-names" : false, "suffix" : "" }, { "dropping-particle" : "", "family" : "Crimmins", "given" : "Theresa M.", "non-dropping-particle" : "", "parse-names" : false, "suffix" : "" }, { "dropping-particle" : "", "family" : "Dunne", "given" : "Jennifer A.", "non-dropping-particle" : "", "parse-names" : false, "suffix" : "" }, { "dropping-particle" : "", "family" : "Pau", "given" : "Stephanie", "non-dropping-particle" : "", "parse-names" : false, "suffix" : "" }, { "dropping-particle" : "", "family" : "Travers", "given" : "Steven E.", "non-dropping-particle" : "", "parse-names" : false, "suffix" : "" }, { "dropping-particle" : "", "family" : "Zavaleta", "given" : "Erika S.", "non-dropping-particle" : "", "parse-names" : false, "suffix" : "" }, { "dropping-particle" : "", "family" : "Wolkovich", "given" : "Elizabeth M.", "non-dropping-particle" : "", "parse-names" : false, "suffix" : "" } ], "container-title" : "Ecology", "id" : "ITEM-3", "issue" : "8", "issued" : { "date-parts" : [ [ "2012", "8", "3" ] ] }, "page" : "1765-1771", "title" : "Phenological tracking enables positive species responses to climate change", "type" : "article-journal", "volume" : "93" }, "uris" : [ "http://www.mendeley.com/documents/?uuid=cab99e39-30cd-4b2a-9b5c-2e5d679bf044" ] }, { "id" : "ITEM-4", "itemData" : { "DOI" : "10.1073/pnas.1118364109", "ISSN" : "0027-8424", "author" : [ { "dropping-particle" : "", "family" : "Cook", "given" : "B. I.", "non-dropping-particle" : "", "parse-names" : false, "suffix" : "" }, { "dropping-particle" : "", "family" : "Wolkovich", "given" : "E. M.", "non-dropping-particle" : "", "parse-names" : false, "suffix" : "" }, { "dropping-particle" : "", "family" : "Parmesan", "given" : "C.", "non-dropping-particle" : "", "parse-names" : false, "suffix" : "" } ], "container-title" : "Proceedings of the National Academy of Sciences", "id" : "ITEM-4", "issue" : "23", "issued" : { "date-parts" : [ [ "2012", "6", "5" ] ] }, "page" : "9000-9005", "title" : "Divergent responses to spring and winter warming drive community level flowering trends", "type" : "article-journal", "volume" : "109" }, "uris" : [ "http://www.mendeley.com/documents/?uuid=abfc0415-e306-4668-9323-4053cc6c1eea" ] }, { "id" : "ITEM-5", "itemData" : { "DOI" : "10.1038/nature11014", "ISSN" : "0028-0836", "author" : [ { "dropping-particle" : "", "family" : "Wolkovich", "given" : "E. M.", "non-dropping-particle" : "", "parse-names" : false, "suffix" : "" }, { "dropping-particle" : "", "family" : "Cook", "given" : "B. I.", "non-dropping-particle" : "", "parse-names" : false, "suffix" : "" }, { "dropping-particle" : "", "family" : "Allen", "given" : "J. M.", "non-dropping-particle" : "", "parse-names" : false, "suffix" : "" }, { "dropping-particle" : "", "family" : "Crimmins", "given" : "T. M.", "non-dropping-particle" : "", "parse-names" : false, "suffix" : "" }, { "dropping-particle" : "", "family" : "Betancourt", "given" : "J. L.", "non-dropping-particle" : "", "parse-names" : false, "suffix" : "" }, { "dropping-particle" : "", "family" : "Travers", "given" : "S. E.", "non-dropping-particle" : "", "parse-names" : false, "suffix" : "" }, { "dropping-particle" : "", "family" : "Pau", "given" : "S.", "non-dropping-particle" : "", "parse-names" : false, "suffix" : "" }, { "dropping-particle" : "", "family" : "Regetz", "given" : "J.", "non-dropping-particle" : "", "parse-names" : false, "suffix" : "" }, { "dropping-particle" : "", "family" : "Davies", "given" : "T. J.", "non-dropping-particle" : "", "parse-names" : false, "suffix" : "" }, { "dropping-particle" : "", "family" : "Kraft", "given" : "N. J. B.", "non-dropping-particle" : "", "parse-names" : false, "suffix" : "" }, { "dropping-particle" : "", "family" : "Ault", "given" : "T. R.", "non-dropping-particle" : "", "parse-names" : false, "suffix" : "" }, { "dropping-particle" : "", "family" : "Bolmgren", "given" : "K.", "non-dropping-particle" : "", "parse-names" : false, "suffix" : "" }, { "dropping-particle" : "", "family" : "Mazer", "given" : "S. J.", "non-dropping-particle" : "", "parse-names" : false, "suffix" : "" }, { "dropping-particle" : "", "family" : "McCabe", "given" : "G. J.", "non-dropping-particle" : "", "parse-names" : false, "suffix" : "" }, { "dropping-particle" : "", "family" : "McGill", "given" : "B. J.", "non-dropping-particle" : "", "parse-names" : false, "suffix" : "" }, { "dropping-particle" : "", "family" : "Parmesan", "given" : "C.", "non-dropping-particle" : "", "parse-names" : false, "suffix" : "" }, { "dropping-particle" : "", "family" : "Salamin", "given" : "N.", "non-dropping-particle" : "", "parse-names" : false, "suffix" : "" }, { "dropping-particle" : "", "family" : "Schwartz", "given" : "M. D.", "non-dropping-particle" : "", "parse-names" : false, "suffix" : "" }, { "dropping-particle" : "", "family" : "Cleland", "given" : "E. E.", "non-dropping-particle" : "", "parse-names" : false, "suffix" : "" } ], "container-title" : "Nature", "id" : "ITEM-5", "issued" : { "date-parts" : [ [ "2012", "5", "2" ] ] }, "title" : "Warming experiments underpredict plant phenological responses to climate change", "type" : "article-journal" }, "uris" : [ "http://www.mendeley.com/documents/?uuid=fe0636e8-2d2b-4877-bc3e-a98c9acc7481" ] }, { "id" : "ITEM-6", "itemData" : { "DOI" : "10.1007/s00484-011-0428-3", "ISSN" : "0020-7128", "author" : [ { "dropping-particle" : "", "family" : "Ma", "given" : "Ting", "non-dropping-particle" : "", "parse-names" : false, "suffix" : "" }, { "dropping-particle" : "", "family" : "Zhou", "given" : "Chenghu", "non-dropping-particle" : "", "parse-names" : false, "suffix" : "" } ], "container-title" : "International Journal of Biometeorology", "id" : "ITEM-6", "issue" : "2", "issued" : { "date-parts" : [ [ "2012", "3", "13" ] ] }, "page" : "269-275", "title" : "Climate-associated changes in spring plant phenology in China", "type" : "article-journal", "volume" : "56" }, "uris" : [ "http://www.mendeley.com/documents/?uuid=aef47e8f-16c9-4ca5-8791-673b57fc446c" ] } ], "mendeley" : { "formattedCitation" : "(Cleland et al., 2012; Cook, Wolkovich, &amp; Parmesan, 2012; Ma &amp; Zhou, 2012; Parmesan, 2006, 2007; Wolkovich et al., 2012)", "plainTextFormattedCitation" : "(Cleland et al., 2012; Cook, Wolkovich, &amp; Parmesan, 2012; Ma &amp; Zhou, 2012; Parmesan, 2006, 2007; Wolkovich et al., 2012)", "previouslyFormattedCitation" : "(Cleland et al., 2012; Cook, Wolkovich, &amp; Parmesan, 2012; Ma &amp; Zhou, 2012; Parmesan, 2006, 2007; Wolkovich et al., 2012)" }, "properties" : {  }, "schema" : "https://github.com/citation-style-language/schema/raw/master/csl-citation.json" }</w:instrText>
      </w:r>
      <w:r>
        <w:fldChar w:fldCharType="separate"/>
      </w:r>
      <w:r w:rsidRPr="008C79F8">
        <w:t xml:space="preserve">(Cleland </w:t>
      </w:r>
      <w:r w:rsidR="000D7D89" w:rsidRPr="000D7D89">
        <w:rPr>
          <w:i/>
        </w:rPr>
        <w:t>et al.</w:t>
      </w:r>
      <w:r w:rsidRPr="008C79F8">
        <w:t>, 2012; Cook</w:t>
      </w:r>
      <w:r w:rsidR="00750616">
        <w:rPr>
          <w:i/>
        </w:rPr>
        <w:t xml:space="preserve"> et al.</w:t>
      </w:r>
      <w:r w:rsidRPr="008C79F8">
        <w:t xml:space="preserve">, 2012; Ma &amp; Zhou, 2012; Parmesan, 2006, 2007; Wolkovich </w:t>
      </w:r>
      <w:r w:rsidR="000D7D89" w:rsidRPr="000D7D89">
        <w:rPr>
          <w:i/>
        </w:rPr>
        <w:t>et al.</w:t>
      </w:r>
      <w:r w:rsidRPr="008C79F8">
        <w:t>, 2012)</w:t>
      </w:r>
      <w:r>
        <w:fldChar w:fldCharType="end"/>
      </w:r>
      <w:r w:rsidRPr="00E13B98">
        <w:t>. In</w:t>
      </w:r>
      <w:r>
        <w:t xml:space="preserve"> Western</w:t>
      </w:r>
      <w:r w:rsidRPr="00E13B98">
        <w:t xml:space="preserve"> Europe, standardized assessments have confirmed phenological advancement in terrestrial, freshwater and marine plants and animals </w:t>
      </w:r>
      <w:r w:rsidRPr="00E13B98">
        <w:fldChar w:fldCharType="begin" w:fldLock="1"/>
      </w:r>
      <w:r>
        <w:instrText>ADDIN CSL_CITATION { "citationItems" : [ { "id" : "ITEM-1", "itemData" : { "DOI" : "10.1111/j.1365-2486.2010.02165.x", "ISBN" : "1354-1013", "ISSN" : "13541013", "abstract" : "Recent changes in the seasonal timing (phenology) of familiar biological events have been one of the most conspicuous signs of climate change. However, the lack of a standardized approach to analysing change has hampered assessment of consistency in such changes among different taxa and trophic levels and across freshwater, terrestrial and marine environments. We present a standardized assessment of 25 532 rates of phenological change for 726 UK terrestrial, freshwater and marine taxa. The majority of spring and summer events have advanced, and more rapidly than previously documented. Such consistency is indicative of shared large scale drivers. Furthermore, average rates of change have accelerated in a way that is consistent with observed warming trends. Less coherent patterns in some groups of organisms point to the agency of more local scale processes and multiple drivers. For the first time we show a broad scale signal of differential phenological change among trophic levels; across environments advances in timing were slowest for secondary consumers, thus heightening the potential risk of temporal mismatch in key trophic interactions. If current patterns and rates of phenological change are indicative of future trends, future climate warming may exacerbate trophic mismatching, further disrupting the functioning, persistence and resilience of many ecosystems and having a major impact on ecosystem services.", "author" : [ { "dropping-particle" : "", "family" : "Thackeray", "given" : "Stephen J.", "non-dropping-particle" : "", "parse-names" : false, "suffix" : "" }, { "dropping-particle" : "", "family" : "Sparks", "given" : "Timothy H.", "non-dropping-particle" : "", "parse-names" : false, "suffix" : "" }, { "dropping-particle" : "", "family" : "Frederiksen", "given" : "Morten", "non-dropping-particle" : "", "parse-names" : false, "suffix" : "" }, { "dropping-particle" : "", "family" : "Burthe", "given" : "Sarah", "non-dropping-particle" : "", "parse-names" : false, "suffix" : "" }, { "dropping-particle" : "", "family" : "Bacon", "given" : "Philip J.", "non-dropping-particle" : "", "parse-names" : false, "suffix" : "" }, { "dropping-particle" : "", "family" : "Bell", "given" : "James R.", "non-dropping-particle" : "", "parse-names" : false, "suffix" : "" }, { "dropping-particle" : "", "family" : "Botham", "given" : "Marc S.", "non-dropping-particle" : "", "parse-names" : false, "suffix" : "" }, { "dropping-particle" : "", "family" : "Brereton", "given" : "Tom M.", "non-dropping-particle" : "", "parse-names" : false, "suffix" : "" }, { "dropping-particle" : "", "family" : "Bright", "given" : "Paul W.", "non-dropping-particle" : "", "parse-names" : false, "suffix" : "" }, { "dropping-particle" : "", "family" : "Carvalho", "given" : "Laurence", "non-dropping-particle" : "", "parse-names" : false, "suffix" : "" }, { "dropping-particle" : "", "family" : "Clutton-Brock", "given" : "Tim", "non-dropping-particle" : "", "parse-names" : false, "suffix" : "" }, { "dropping-particle" : "", "family" : "Dawson", "given" : "Alistair", "non-dropping-particle" : "", "parse-names" : false, "suffix" : "" }, { "dropping-particle" : "", "family" : "Edwards", "given" : "Martin", "non-dropping-particle" : "", "parse-names" : false, "suffix" : "" }, { "dropping-particle" : "", "family" : "Elliott", "given" : "J. Malcolm", "non-dropping-particle" : "", "parse-names" : false, "suffix" : "" }, { "dropping-particle" : "", "family" : "Harrington", "given" : "Richard", "non-dropping-particle" : "", "parse-names" : false, "suffix" : "" }, { "dropping-particle" : "", "family" : "Johns", "given" : "David", "non-dropping-particle" : "", "parse-names" : false, "suffix" : "" }, { "dropping-particle" : "", "family" : "Jones", "given" : "Ian D.", "non-dropping-particle" : "", "parse-names" : false, "suffix" : "" }, { "dropping-particle" : "", "family" : "Jones", "given" : "James T.", "non-dropping-particle" : "", "parse-names" : false, "suffix" : "" }, { "dropping-particle" : "", "family" : "Leech", "given" : "David I.", "non-dropping-particle" : "", "parse-names" : false, "suffix" : "" }, { "dropping-particle" : "", "family" : "Roy", "given" : "David B.", "non-dropping-particle" : "", "parse-names" : false, "suffix" : "" }, { "dropping-particle" : "", "family" : "Scott", "given" : "W. Andy", "non-dropping-particle" : "", "parse-names" : false, "suffix" : "" }, { "dropping-particle" : "", "family" : "Smith", "given" : "Matt", "non-dropping-particle" : "", "parse-names" : false, "suffix" : "" }, { "dropping-particle" : "", "family" : "Smithers", "given" : "Richard J.", "non-dropping-particle" : "", "parse-names" : false, "suffix" : "" }, { "dropping-particle" : "", "family" : "Winfield", "given" : "Ian J.", "non-dropping-particle" : "", "parse-names" : false, "suffix" : "" }, { "dropping-particle" : "", "family" : "Wanless", "given" : "Sarah", "non-dropping-particle" : "", "parse-names" : false, "suffix" : "" } ], "container-title" : "Global Change Biology", "id" : "ITEM-1", "issue" : "12", "issued" : { "date-parts" : [ [ "2010", "12", "5" ] ] }, "page" : "3304-3313", "title" : "Trophic level asynchrony in rates of phenological change for marine, freshwater and terrestrial environments", "type" : "article-journal", "volume" : "16" }, "uris" : [ "http://www.mendeley.com/documents/?uuid=3fbf88a3-4c3c-4bed-8ee7-d67cbb0a3b2f" ] }, { "id" : "ITEM-2", "itemData" : { "DOI" : "10.1111/j.1365-2486.2006.01193.x", "ISBN" : "1354-1013", "ISSN" : "13541013", "PMID" : "1963", "abstract" : "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 degrees C-1, delay of leaf colouring and fall by 1.0 day degrees C-1). The pattern of observed change in spring efficiently matches measured national warming across 19 European countries (correlation coefficient r=-0.69, P &lt; 0.001).", "author" : [ { "dropping-particle" : "", "family" : "Menzel", "given" : "A", "non-dropping-particle" : "", "parse-names" : false, "suffix" : "" }, { "dropping-particle" : "", "family" : "Sparks", "given" : "Tim H.", "non-dropping-particle" : "", "parse-names" : false, "suffix" : "" }, { "dropping-particle" : "", "family" : "Estrella", "given" : "Nicole", "non-dropping-particle" : "", "parse-names" : false, "suffix" : "" }, { "dropping-particle" : "", "family" : "Koch", "given" : "Elisabeth", "non-dropping-particle" : "", "parse-names" : false, "suffix" : "" }, { "dropping-particle" : "", "family" : "Aasa", "given" : "A", "non-dropping-particle" : "", "parse-names" : false, "suffix" : "" }, { "dropping-particle" : "", "family" : "Ahas", "given" : "Rein", "non-dropping-particle" : "", "parse-names" : false, "suffix" : "" }, { "dropping-particle" : "", "family" : "Alm-Kubler", "given" : "K", "non-dropping-particle" : "", "parse-names" : false, "suffix" : "" }, { "dropping-particle" : "", "family" : "Bissolli", "given" : "Peter", "non-dropping-particle" : "", "parse-names" : false, "suffix" : "" }, { "dropping-particle" : "", "family" : "Braslavska", "given" : "O", "non-dropping-particle" : "", "parse-names" : false, "suffix" : "" }, { "dropping-particle" : "", "family" : "Briede", "given" : "Agrita", "non-dropping-particle" : "", "parse-names" : false, "suffix" : "" }, { "dropping-particle" : "", "family" : "Chmielewski", "given" : "Frank M.", "non-dropping-particle" : "", "parse-names" : false, "suffix" : "" }, { "dropping-particle" : "", "family" : "Crepinsek", "given" : "Zalika", "non-dropping-particle" : "", "parse-names" : false, "suffix" : "" }, { "dropping-particle" : "", "family" : "Curnel", "given" : "Yannick", "non-dropping-particle" : "", "parse-names" : false, "suffix" : "" }, { "dropping-particle" : "", "family" : "Dahl", "given" : "A", "non-dropping-particle" : "", "parse-names" : false, "suffix" : "" }, { "dropping-particle" : "", "family" : "Defila", "given" : "Claudio", "non-dropping-particle" : "", "parse-names" : false, "suffix" : "" }, { "dropping-particle" : "", "family" : "Donnelly", "given" : "Alison", "non-dropping-particle" : "", "parse-names" : false, "suffix" : "" }, { "dropping-particle" : "", "family" : "Filella", "given" : "Yolanda", "non-dropping-particle" : "", "parse-names" : false, "suffix" : "" }, { "dropping-particle" : "", "family" : "Jatcza", "given" : "K", "non-dropping-particle" : "", "parse-names" : false, "suffix" : "" }, { "dropping-particle" : "", "family" : "Mage", "given" : "F", "non-dropping-particle" : "", "parse-names" : false, "suffix" : "" }, { "dropping-particle" : "", "family" : "Mestre", "given" : "Antonio", "non-dropping-particle" : "", "parse-names" : false, "suffix" : "" }, { "dropping-particle" : "", "family" : "Nordli", "given" : "O", "non-dropping-particle" : "", "parse-names" : false, "suffix" : "" }, { "dropping-particle" : "", "family" : "Penuelas", "given" : "J", "non-dropping-particle" : "", "parse-names" : false, "suffix" : "" }, { "dropping-particle" : "", "family" : "Pirinen", "given" : "Pentti", "non-dropping-particle" : "", "parse-names" : false, "suffix" : "" }, { "dropping-particle" : "", "family" : "Remisova", "given" : "V", "non-dropping-particle" : "", "parse-names" : false, "suffix" : "" }, { "dropping-particle" : "", "family" : "Scheifinger", "given" : "Helfried", "non-dropping-particle" : "", "parse-names" : false, "suffix" : "" }, { "dropping-particle" : "", "family" : "Striz", "given" : "Martin", "non-dropping-particle" : "", "parse-names" : false, "suffix" : "" }, { "dropping-particle" : "", "family" : "Susnik", "given" : "Andreja", "non-dropping-particle" : "", "parse-names" : false, "suffix" : "" }, { "dropping-particle" : "", "family" : "Vliet", "given" : "Arnold J H", "non-dropping-particle" : "Van", "parse-names" : false, "suffix" : "" }, { "dropping-particle" : "", "family" : "Wielgolaski", "given" : "Frans Emil", "non-dropping-particle" : "", "parse-names" : false, "suffix" : "" }, { "dropping-particle" : "", "family" : "Zach", "given" : "Susanne", "non-dropping-particle" : "", "parse-names" : false, "suffix" : "" }, { "dropping-particle" : "", "family" : "Zust", "given" : "Ana", "non-dropping-particle" : "", "parse-names" : false, "suffix" : "" }, { "dropping-particle" : "", "family" : "Aaasa", "given" : "Anto", "non-dropping-particle" : "", "parse-names" : false, "suffix" : "" }, { "dropping-particle" : "", "family" : "Ahas", "given" : "Rein", "non-dropping-particle" : "", "parse-names" : false, "suffix" : "" }, { "dropping-particle" : "", "family" : "Alm-K??bler", "given" : "Kerstin", "non-dropping-particle" : "", "parse-names" : false, "suffix" : "" }, { "dropping-particle" : "", "family" : "Bissolli", "given" : "Peter", "non-dropping-particle" : "", "parse-names" : false, "suffix" : "" }, { "dropping-particle" : "", "family" : "Braslavsk??", "given" : "Ol'ga", "non-dropping-particle" : "", "parse-names" : false, "suffix" : "" }, { "dropping-particle" : "", "family" : "Briede", "given" : "Agrita", "non-dropping-particle" : "", "parse-names" : false, "suffix" : "" }, { "dropping-particle" : "", "family" : "Chmielewski", "given" : "Frank M.", "non-dropping-particle" : "", "parse-names" : false, "suffix" : "" }, { "dropping-particle" : "", "family" : "Crepinsek", "given" : "Zalika", "non-dropping-particle" : "", "parse-names" : false, "suffix" : "" }, { "dropping-particle" : "", "family" : "Curnel", "given" : "Yannick", "non-dropping-particle" : "", "parse-names" : false, "suffix" : "" }, { "dropping-particle" : "", "family" : "Dahl", "given" : "??sl??g", "non-dropping-particle" : "", "parse-names" : false, "suffix" : "" }, { "dropping-particle" : "", "family" : "Defila", "given" : "Claudio", "non-dropping-particle" : "", "parse-names" : false, "suffix" : "" }, { "dropping-particle" : "", "family" : "Donnelly", "given" : "Alison", "non-dropping-particle" : "", "parse-names" : false, "suffix" : "" }, { "dropping-particle" : "", "family" : "Filella", "given" : "Yolanda", "non-dropping-particle" : "", "parse-names" : false, "suffix" : "" }, { "dropping-particle" : "", "family" : "Jatczak", "given" : "Katarzyna", "non-dropping-particle" : "", "parse-names" : false, "suffix" : "" }, { "dropping-particle" : "", "family" : "M??ge", "given" : "Finn", "non-dropping-particle" : "", "parse-names" : false, "suffix" : "" }, { "dropping-particle" : "", "family" : "Mestre", "given" : "Antonio", "non-dropping-particle" : "", "parse-names" : false, "suffix" : "" }, { "dropping-particle" : "", "family" : "Nordli", "given" : "??yvind", "non-dropping-particle" : "", "parse-names" : false, "suffix" : "" }, { "dropping-particle" : "", "family" : "Pe??uelas", "given" : "Josep", "non-dropping-particle" : "", "parse-names" : false, "suffix" : "" }, { "dropping-particle" : "", "family" : "Pirinen", "given" : "Pentti", "non-dropping-particle" : "", "parse-names" : false, "suffix" : "" }, { "dropping-particle" : "", "family" : "Remi??ov??", "given" : "Viera", "non-dropping-particle" : "", "parse-names" : false, "suffix" : "" }, { "dropping-particle" : "", "family" : "Scheifinger", "given" : "Helfried", "non-dropping-particle" : "", "parse-names" : false, "suffix" : "" }, { "dropping-particle" : "", "family" : "Striz", "given" : "Martin", "non-dropping-particle" : "", "parse-names" : false, "suffix" : "" }, { "dropping-particle" : "", "family" : "Susnik", "given" : "Andreja", "non-dropping-particle" : "", "parse-names" : false, "suffix" : "" }, { "dropping-particle" : "", "family" : "Vliet", "given" : "Arnold J H", "non-dropping-particle" : "Van", "parse-names" : false, "suffix" : "" }, { "dropping-particle" : "", "family" : "Wielgolaski", "given" : "Frans Emil", "non-dropping-particle" : "", "parse-names" : false, "suffix" : "" }, { "dropping-particle" : "", "family" : "Zach", "given" : "Susanne", "non-dropping-particle" : "", "parse-names" : false, "suffix" : "" }, { "dropping-particle" : "", "family" : "Zust", "given" : "Ana", "non-dropping-particle" : "", "parse-names" : false, "suffix" : "" } ], "container-title" : "Global Change Biology", "id" : "ITEM-2", "issue" : "10", "issued" : { "date-parts" : [ [ "2006" ] ] }, "page" : "1969-1976", "title" : "European phenological response to climate change matches the warming pattern", "type" : "article-journal", "volume" : "12" }, "uris" : [ "http://www.mendeley.com/documents/?uuid=5cd81a00-5fd6-44a4-9e93-d2af7aff3c62" ] } ], "mendeley" : { "formattedCitation" : "(Menzel et al., 2006; Thackeray et al., 2010)", "plainTextFormattedCitation" : "(Menzel et al., 2006; Thackeray et al., 2010)", "previouslyFormattedCitation" : "(Menzel et al., 2006; Thackeray et al., 2010)" }, "properties" : {  }, "schema" : "https://github.com/citation-style-language/schema/raw/master/csl-citation.json" }</w:instrText>
      </w:r>
      <w:r w:rsidRPr="00E13B98">
        <w:fldChar w:fldCharType="separate"/>
      </w:r>
      <w:r w:rsidRPr="00E13B98">
        <w:t xml:space="preserve">(Menzel </w:t>
      </w:r>
      <w:r w:rsidR="000D7D89" w:rsidRPr="000D7D89">
        <w:rPr>
          <w:i/>
        </w:rPr>
        <w:t>et al.</w:t>
      </w:r>
      <w:r w:rsidRPr="00E13B98">
        <w:t xml:space="preserve">, 2006; Thackeray </w:t>
      </w:r>
      <w:r w:rsidR="000D7D89" w:rsidRPr="000D7D89">
        <w:rPr>
          <w:i/>
        </w:rPr>
        <w:t>et al.</w:t>
      </w:r>
      <w:r w:rsidRPr="00E13B98">
        <w:t>, 2010)</w:t>
      </w:r>
      <w:r w:rsidRPr="00E13B98">
        <w:fldChar w:fldCharType="end"/>
      </w:r>
      <w:r w:rsidRPr="00E13B98">
        <w:t xml:space="preserve">. Phenological changes are often linked to changes in the onset and duration of the growing season, potentially affecting species and ecosystems. These effects can be both direct, on the survival and population dynamics of individual species </w:t>
      </w:r>
      <w:r>
        <w:fldChar w:fldCharType="begin" w:fldLock="1"/>
      </w:r>
      <w:r>
        <w:instrText>ADDIN CSL_CITATION { "citationItems" : [ { "id" : "ITEM-1", "itemData" : { "DOI" : "10.1111/oik.02066", "ISSN" : "00301299", "author" : [ { "dropping-particle" : "", "family" : "Dyck", "given" : "Hans", "non-dropping-particle" : "Van", "parse-names" : false, "suffix" : "" }, { "dropping-particle" : "", "family" : "Bonte", "given" : "Dries", "non-dropping-particle" : "", "parse-names" : false, "suffix" : "" }, { "dropping-particle" : "", "family" : "Puls", "given" : "Rik", "non-dropping-particle" : "", "parse-names" : false, "suffix" : "" }, { "dropping-particle" : "", "family" : "Gotthard", "given" : "Karl", "non-dropping-particle" : "", "parse-names" : false, "suffix" : "" }, { "dropping-particle" : "", "family" : "Maes", "given" : "Dirk", "non-dropping-particle" : "", "parse-names" : false, "suffix" : "" } ], "container-title" : "Oikos", "id" : "ITEM-1", "issue" : "1", "issued" : { "date-parts" : [ [ "2015", "1" ] ] }, "page" : "54-61", "title" : "The lost generation hypothesis: could climate change drive ectotherms into a developmental trap?", "type" : "article-journal", "volume" : "124" }, "prefix" : "e.g., \u2018developmental traps\u2019: prolonged seasons that allow multiple generations of insects but leave the autumnal cohort vulnerable; ", "uris" : [ "http://www.mendeley.com/documents/?uuid=e5bf117a-dbac-45af-a8b5-8f6eea89931d" ] } ], "mendeley" : { "formattedCitation" : "(e.g., \u201cdevelopmental traps\u201d: prolonged seasons that allow multiple generations of insects but leave the autumnal cohort vulnerable; Van Dyck, Bonte, Puls, Gotthard, &amp; Maes, 2015)", "plainTextFormattedCitation" : "(e.g., \u201cdevelopmental traps\u201d: prolonged seasons that allow multiple generations of insects but leave the autumnal cohort vulnerable; Van Dyck, Bonte, Puls, Gotthard, &amp; Maes, 2015)", "previouslyFormattedCitation" : "(e.g., \u201cdevelopmental traps\u201d: prolonged seasons that allow multiple generations of insects but leave the autumnal cohort vulnerable; Van Dyck, Bonte, Puls, Gotthard, &amp; Maes, 2015)" }, "properties" : {  }, "schema" : "https://github.com/citation-style-language/schema/raw/master/csl-citation.json" }</w:instrText>
      </w:r>
      <w:r>
        <w:fldChar w:fldCharType="separate"/>
      </w:r>
      <w:r w:rsidRPr="008D2513">
        <w:t>(e.g., “developmental traps”: prolonged seasons that allow multiple generations of insects but leave the autumnal cohort vulnerable</w:t>
      </w:r>
      <w:r>
        <w:t xml:space="preserve"> </w:t>
      </w:r>
      <w:r w:rsidR="006674DB">
        <w:t xml:space="preserve">- </w:t>
      </w:r>
      <w:r w:rsidRPr="008D2513">
        <w:t>Van Dyck</w:t>
      </w:r>
      <w:r w:rsidR="00750616">
        <w:rPr>
          <w:i/>
        </w:rPr>
        <w:t xml:space="preserve"> et al.</w:t>
      </w:r>
      <w:r w:rsidRPr="008D2513">
        <w:t>, 2015)</w:t>
      </w:r>
      <w:r>
        <w:fldChar w:fldCharType="end"/>
      </w:r>
      <w:r w:rsidRPr="00E13B98">
        <w:t>, and indirect</w:t>
      </w:r>
      <w:r>
        <w:t xml:space="preserve"> from </w:t>
      </w:r>
      <w:r w:rsidRPr="00E13B98">
        <w:t xml:space="preserve">e.g., phenological mismatches between plants and pollinators </w:t>
      </w:r>
      <w:r>
        <w:fldChar w:fldCharType="begin" w:fldLock="1"/>
      </w:r>
      <w:r>
        <w:instrText>ADDIN CSL_CITATION { "citationItems" : [ { "id" : "ITEM-1", "itemData" : { "DOI" : "10.1111/j.0030-1299.2008.16561.x", "ISSN" : "00301299", "author" : [ { "dropping-particle" : "", "family" : "Joar Hegland", "given" : "Stein", "non-dropping-particle" : "", "parse-names" : false, "suffix" : "" }, { "dropping-particle" : "", "family" : "Totland", "given" : "\u00d8rjan", "non-dropping-particle" : "", "parse-names" : false, "suffix" : "" } ], "container-title" : "Oikos", "id" : "ITEM-1", "issue" : "6", "issued" : { "date-parts" : [ [ "2008", "6" ] ] }, "page" : "883-891", "title" : "Is the magnitude of pollen limitation in a plant community affected by pollinator visitation and plant species specialisation levels?", "type" : "article-journal", "volume" : "117" }, "uris" : [ "http://www.mendeley.com/documents/?uuid=91401099-3c9e-4ed5-9dae-28f1615848f6" ] } ], "mendeley" : { "formattedCitation" : "(Joar Hegland &amp; Totland, 2008)", "plainTextFormattedCitation" : "(Joar Hegland &amp; Totland, 2008)", "previouslyFormattedCitation" : "(Joar Hegland &amp; Totland, 2008)" }, "properties" : {  }, "schema" : "https://github.com/citation-style-language/schema/raw/master/csl-citation.json" }</w:instrText>
      </w:r>
      <w:r>
        <w:fldChar w:fldCharType="separate"/>
      </w:r>
      <w:r w:rsidRPr="008D2513">
        <w:t>(Hegland &amp; Totland, 2008)</w:t>
      </w:r>
      <w:r>
        <w:fldChar w:fldCharType="end"/>
      </w:r>
      <w:r w:rsidRPr="00E13B98">
        <w:t xml:space="preserve">; between predators and prey </w:t>
      </w:r>
      <w:r>
        <w:fldChar w:fldCharType="begin" w:fldLock="1"/>
      </w:r>
      <w:r>
        <w:instrText>ADDIN CSL_CITATION { "citationItems" : [ { "id" : "ITEM-1", "itemData" : { "DOI" : "10.1007/s00442-005-0299-6", "ISSN" : "0029-8549", "author" : [ { "dropping-particle" : "", "family" : "Visser", "given" : "Marcel E.", "non-dropping-particle" : "", "parse-names" : false, "suffix" : "" }, { "dropping-particle" : "", "family" : "Holleman", "given" : "Leonard J. M.", "non-dropping-particle" : "", "parse-names" : false, "suffix" : "" }, { "dropping-particle" : "", "family" : "Gienapp", "given" : "Phillip", "non-dropping-particle" : "", "parse-names" : false, "suffix" : "" } ], "container-title" : "Oecologia", "id" : "ITEM-1", "issue" : "1", "issued" : { "date-parts" : [ [ "2006", "2", "3" ] ] }, "page" : "164-172", "title" : "Shifts in caterpillar biomass phenology due to climate change and its impact on the breeding biology of an insectivorous bird", "type" : "article-journal", "volume" : "147" }, "uris" : [ "http://www.mendeley.com/documents/?uuid=f2f72aab-9e93-444e-987c-cceb4a0d336d" ] }, { "id" : "ITEM-2", "itemData" : { "DOI" : "10.1093/icesjms/fsq082", "ISSN" : "1054-3139", "author" : [ { "dropping-particle" : "", "family" : "Petitgas", "given" : "P.", "non-dropping-particle" : "", "parse-names" : false, "suffix" : "" }, { "dropping-particle" : "", "family" : "Secor", "given" : "D. H.", "non-dropping-particle" : "", "parse-names" : false, "suffix" : "" }, { "dropping-particle" : "", "family" : "McQuinn", "given" : "I.", "non-dropping-particle" : "", "parse-names" : false, "suffix" : "" }, { "dropping-particle" : "", "family" : "Huse", "given" : "G.", "non-dropping-particle" : "", "parse-names" : false, "suffix" : "" }, { "dropping-particle" : "", "family" : "Lo", "given" : "N.", "non-dropping-particle" : "", "parse-names" : false, "suffix" : "" } ], "container-title" : "ICES Journal of Marine Science", "id" : "ITEM-2", "issue" : "9", "issued" : { "date-parts" : [ [ "2010", "12", "1" ] ] }, "page" : "1841-1848", "title" : "Stock collapses and their recovery: mechanisms that establish and maintain life-cycle closure in space and time", "type" : "article-journal", "volume" : "67" }, "uris" : [ "http://www.mendeley.com/documents/?uuid=9e95a5b9-693b-46e1-82f4-20cc2c0157b3" ] }, { "id" : "ITEM-3", "itemData" : { "DOI" : "10.3354/meps10408", "ISSN" : "0171-8630", "author" : [ { "dropping-particle" : "", "family" : "Raab", "given" : "K", "non-dropping-particle" : "", "parse-names" : false, "suffix" : "" }, { "dropping-particle" : "", "family" : "Llope", "given" : "M", "non-dropping-particle" : "", "parse-names" : false, "suffix" : "" }, { "dropping-particle" : "", "family" : "Nagelkerke", "given" : "LAJ", "non-dropping-particle" : "", "parse-names" : false, "suffix" : "" }, { "dropping-particle" : "", "family" : "Rijnsdorp", "given" : "AD", "non-dropping-particle" : "", "parse-names" : false, "suffix" : "" }, { "dropping-particle" : "", "family" : "Teal", "given" : "LR", "non-dropping-particle" : "", "parse-names" : false, "suffix" : "" }, { "dropping-particle" : "", "family" : "Licandro", "given" : "P", "non-dropping-particle" : "", "parse-names" : false, "suffix" : "" }, { "dropping-particle" : "", "family" : "Ruardij", "given" : "P", "non-dropping-particle" : "", "parse-names" : false, "suffix" : "" }, { "dropping-particle" : "", "family" : "Dickey-Collas", "given" : "M", "non-dropping-particle" : "", "parse-names" : false, "suffix" : "" } ], "container-title" : "Marine Ecology Progress Series", "id" : "ITEM-3", "issued" : { "date-parts" : [ [ "2013", "8", "15" ] ] }, "page" : "233-245", "title" : "Influence of temperature and food availability on juvenile European anchovy Engraulis encrasicolus at its northern boundary", "type" : "article-journal", "volume" : "488" }, "uris" : [ "http://www.mendeley.com/documents/?uuid=5e82564f-8945-482d-8332-7e3a3a3132e9" ] } ], "mendeley" : { "formattedCitation" : "(Petitgas, Secor, McQuinn, Huse, &amp; Lo, 2010; Raab et al., 2013; M. E. Visser, Holleman, &amp; Gienapp, 2006)", "plainTextFormattedCitation" : "(Petitgas, Secor, McQuinn, Huse, &amp; Lo, 2010; Raab et al., 2013; M. E. Visser, Holleman, &amp; Gienapp, 2006)", "previouslyFormattedCitation" : "(Petitgas, Secor, McQuinn, Huse, &amp; Lo, 2010; Raab et al., 2013; M. E. Visser, Holleman, &amp; Gienapp, 2006)" }, "properties" : {  }, "schema" : "https://github.com/citation-style-language/schema/raw/master/csl-citation.json" }</w:instrText>
      </w:r>
      <w:r>
        <w:fldChar w:fldCharType="separate"/>
      </w:r>
      <w:r w:rsidRPr="00FB767C">
        <w:t>(Petitgas</w:t>
      </w:r>
      <w:r w:rsidR="00750616">
        <w:rPr>
          <w:i/>
        </w:rPr>
        <w:t xml:space="preserve"> et al.</w:t>
      </w:r>
      <w:r w:rsidRPr="00FB767C">
        <w:t xml:space="preserve">, 2010; Raab </w:t>
      </w:r>
      <w:r w:rsidR="000D7D89" w:rsidRPr="000D7D89">
        <w:rPr>
          <w:i/>
        </w:rPr>
        <w:t>et al.</w:t>
      </w:r>
      <w:r w:rsidRPr="00FB767C">
        <w:t xml:space="preserve">, </w:t>
      </w:r>
      <w:r w:rsidRPr="00FB767C">
        <w:lastRenderedPageBreak/>
        <w:t>2013; Visser</w:t>
      </w:r>
      <w:r w:rsidR="00750616">
        <w:rPr>
          <w:i/>
        </w:rPr>
        <w:t xml:space="preserve"> et al.</w:t>
      </w:r>
      <w:r w:rsidRPr="00FB767C">
        <w:t>, 2006)</w:t>
      </w:r>
      <w:r>
        <w:fldChar w:fldCharType="end"/>
      </w:r>
      <w:r w:rsidRPr="00E13B98">
        <w:rPr>
          <w:rFonts w:ascii="Calibri" w:hAnsi="Calibri"/>
        </w:rPr>
        <w:t xml:space="preserve">; and between multiple trophic levels </w:t>
      </w:r>
      <w:r>
        <w:rPr>
          <w:rFonts w:ascii="Calibri" w:hAnsi="Calibri"/>
        </w:rPr>
        <w:fldChar w:fldCharType="begin" w:fldLock="1"/>
      </w:r>
      <w:r>
        <w:rPr>
          <w:rFonts w:ascii="Calibri" w:hAnsi="Calibri"/>
        </w:rPr>
        <w:instrText>ADDIN CSL_CITATION { "citationItems" : [ { "id" : "ITEM-1", "itemData" : { "DOI" : "10.1038/nature02808", "ISSN" : "0028-0836", "author" : [ { "dropping-particle" : "", "family" : "Edwards", "given" : "Martin", "non-dropping-particle" : "", "parse-names" : false, "suffix" : "" }, { "dropping-particle" : "", "family" : "Richardson", "given" : "Anthony J.", "non-dropping-particle" : "", "parse-names" : false, "suffix" : "" } ], "container-title" : "Nature", "id" : "ITEM-1", "issue" : "7002", "issued" : { "date-parts" : [ [ "2004", "8", "19" ] ] }, "page" : "881-884", "title" : "Impact of climate change on marine pelagic phenology and trophic mismatch", "type" : "article-journal", "volume" : "430" }, "uris" : [ "http://www.mendeley.com/documents/?uuid=e8a79379-ef98-4220-ad6b-7db94520e2c2" ] }, { "id" : "ITEM-2", "itemData" : { "DOI" : "10.1098/rsbl.2012.0474", "ISSN" : "1744-9561", "author" : [ { "dropping-particle" : "", "family" : "Luczak", "given" : "C.", "non-dropping-particle" : "", "parse-names" : false, "suffix" : "" }, { "dropping-particle" : "", "family" : "Beaugrand", "given" : "G.", "non-dropping-particle" : "", "parse-names" : false, "suffix" : "" }, { "dropping-particle" : "", "family" : "Lindley", "given" : "J. A.", "non-dropping-particle" : "", "parse-names" : false, "suffix" : "" }, { "dropping-particle" : "", "family" : "Dewarumez", "given" : "J.-M.", "non-dropping-particle" : "", "parse-names" : false, "suffix" : "" }, { "dropping-particle" : "", "family" : "Dubois", "given" : "P. J.", "non-dropping-particle" : "", "parse-names" : false, "suffix" : "" }, { "dropping-particle" : "", "family" : "Kirby", "given" : "R. R.", "non-dropping-particle" : "", "parse-names" : false, "suffix" : "" } ], "container-title" : "Biology Letters", "id" : "ITEM-2", "issue" : "5", "issued" : { "date-parts" : [ [ "2012", "10", "23" ] ] }, "page" : "821-824", "title" : "North Sea ecosystem change from swimming crabs to seagulls", "type" : "article-journal", "volume" : "8" }, "uris" : [ "http://www.mendeley.com/documents/?uuid=55cac55e-7982-4d57-bb7e-850e4d8c537b" ] }, { "id" : "ITEM-3", "itemData" : { "DOI" : "10.1016/B978-0-12-398315-2.00004-1", "author" : [ { "dropping-particle" : "", "family" : "M\u00f6llmann", "given" : "Christian", "non-dropping-particle" : "", "parse-names" : false, "suffix" : "" }, { "dropping-particle" : "", "family" : "Diekmann", "given" : "Rabea", "non-dropping-particle" : "", "parse-names" : false, "suffix" : "" } ], "id" : "ITEM-3", "issued" : { "date-parts" : [ [ "2012" ] ] }, "page" : "303-347", "title" : "Marine Ecosystem Regime Shifts Induced by Climate and Overfishing", "type" : "chapter" }, "uris" : [ "http://www.mendeley.com/documents/?uuid=3251434e-4534-462b-a733-409e88ce5047" ] } ], "mendeley" : { "formattedCitation" : "(Edwards &amp; Richardson, 2004; Luczak et al., 2012; M\u00f6llmann &amp; Diekmann, 2012)", "plainTextFormattedCitation" : "(Edwards &amp; Richardson, 2004; Luczak et al., 2012; M\u00f6llmann &amp; Diekmann, 2012)", "previouslyFormattedCitation" : "(Edwards &amp; Richardson, 2004; Luczak et al., 2012; M\u00f6llmann &amp; Diekmann, 2012)" }, "properties" : {  }, "schema" : "https://github.com/citation-style-language/schema/raw/master/csl-citation.json" }</w:instrText>
      </w:r>
      <w:r>
        <w:rPr>
          <w:rFonts w:ascii="Calibri" w:hAnsi="Calibri"/>
        </w:rPr>
        <w:fldChar w:fldCharType="separate"/>
      </w:r>
      <w:r w:rsidRPr="00FE6CDC">
        <w:rPr>
          <w:rFonts w:ascii="Calibri" w:hAnsi="Calibri"/>
        </w:rPr>
        <w:t xml:space="preserve">(Edwards &amp; Richardson, 2004; Luczak </w:t>
      </w:r>
      <w:r w:rsidR="000D7D89" w:rsidRPr="000D7D89">
        <w:rPr>
          <w:rFonts w:ascii="Calibri" w:hAnsi="Calibri"/>
          <w:i/>
        </w:rPr>
        <w:t>et al.</w:t>
      </w:r>
      <w:r w:rsidRPr="00FE6CDC">
        <w:rPr>
          <w:rFonts w:ascii="Calibri" w:hAnsi="Calibri"/>
        </w:rPr>
        <w:t>, 2012; Möllmann &amp; Diekmann, 2012</w:t>
      </w:r>
      <w:r>
        <w:rPr>
          <w:rFonts w:ascii="Calibri" w:hAnsi="Calibri"/>
        </w:rPr>
        <w:fldChar w:fldCharType="end"/>
      </w:r>
      <w:r>
        <w:t>).</w:t>
      </w:r>
    </w:p>
    <w:p w14:paraId="6FD5472D" w14:textId="14FB5137" w:rsidR="0048205B" w:rsidRPr="00E13B98" w:rsidRDefault="0048205B" w:rsidP="00AE389F">
      <w:r w:rsidRPr="00E13B98">
        <w:t xml:space="preserve">In animals, there are indications of climate change impacts on growth and body size, for example in otters </w:t>
      </w:r>
      <w:r w:rsidRPr="00E13B98">
        <w:fldChar w:fldCharType="begin" w:fldLock="1"/>
      </w:r>
      <w:r>
        <w:instrText>ADDIN CSL_CITATION { "citationItems" : [ { "id" : "ITEM-1", "itemData" : { "DOI" : "10.1007/s13280-010-0074-8", "ISBN" : "0044-7447", "ISSN" : "00447447", "PMID" : "21090004", "abstract" : "We studied geographical and temporal body size trends among 169 adult museum specimens of the Eurasian otter (Lutra lutra) collected in Sweden between 1962 and 2008, whose sex, year of collection, and locality were known. Skull size and body mass increased significantly in relation to the year of collection, and skull size (but not body mass) was significantly and negatively related to latitude, contrasting Bergmann's rule and the trend found for Norwegian otters. Latitudinal differences in body size between the two countries may be due to differences in food availability. The temporal increase in body size among Swedish otters resembled that observed for Norway otters, though Swedish otters are smaller with respect to their Norwegian counterparts. Latitude and year represent a combination of environmental factors, including ambient temperature in the year of collection as well as the number of days of ice coverage. We replaced the above factors with mean annual temperature or the number of days of ice coverage, and found that each of these factors explains a similar proportion of the variation in body size as did latitude and year. We hypothesize that this temporal increase in body size is related to a combination of factors, including reduced energy expenditure resulting from increasing ambient temperature, and increased food availability from longer ice-free periods.", "author" : [ { "dropping-particle" : "", "family" : "Yom-Tov", "given" : "Yoram", "non-dropping-particle" : "", "parse-names" : false, "suffix" : "" }, { "dropping-particle" : "", "family" : "Roos", "given" : "Anna", "non-dropping-particle" : "", "parse-names" : false, "suffix" : "" }, { "dropping-particle" : "", "family" : "Mortensen", "given" : "Peter", "non-dropping-particle" : "", "parse-names" : false, "suffix" : "" }, { "dropping-particle" : "", "family" : "Wiig", "given" : "??ystein", "non-dropping-particle" : "", "parse-names" : false, "suffix" : "" }, { "dropping-particle" : "", "family" : "Yom-Tov", "given" : "Shlomith", "non-dropping-particle" : "", "parse-names" : false, "suffix" : "" }, { "dropping-particle" : "", "family" : "Heggberget", "given" : "Thrine M.", "non-dropping-particle" : "", "parse-names" : false, "suffix" : "" } ], "container-title" : "Ambio", "id" : "ITEM-1", "issue" : "7", "issued" : { "date-parts" : [ [ "2010" ] ] }, "page" : "496-503", "title" : "Recent changes in body size of the eurasian otter Lutra lutra in Sweden", "type" : "article-journal", "volume" : "39" }, "uris" : [ "http://www.mendeley.com/documents/?uuid=b8a1da32-df49-45f5-951b-dda334a3abe0" ] }, { "id" : "ITEM-2", "itemData" : { "DOI" : "10.1007/s00442-006-0499-8", "ISBN" : "0029-8549", "ISSN" : "00298549", "PMID" : "16868759", "abstract" : "Using museum data of adult specimens whose sex, age, and locality are known, we studied temporal and geographical body size trends among the otter, Lutra lutra, in Norway. We found that body size of the otters increased during the last quarter of the twentieth century, and suggest that this trend is related to increased food availability from fish farming and possibly also to energy saving due to elevated sea temperatures. Birth year and death year explained 38.8 and 43.5%, respectively, of the variation in body size. Body size of otters was positively related to latitude, thus conforming to Bergmann's rule.", "author" : [ { "dropping-particle" : "", "family" : "Yom-Tov", "given" : "Yoram", "non-dropping-particle" : "", "parse-names" : false, "suffix" : "" }, { "dropping-particle" : "", "family" : "Heggberget", "given" : "Thrine Moen", "non-dropping-particle" : "", "parse-names" : false, "suffix" : "" }, { "dropping-particle" : "", "family" : "Wiig", "given" : "\u00d8ystein", "non-dropping-particle" : "", "parse-names" : false, "suffix" : "" }, { "dropping-particle" : "", "family" : "Yom-Tov", "given" : "Shlomith", "non-dropping-particle" : "", "parse-names" : false, "suffix" : "" } ], "container-title" : "Oecologia", "id" : "ITEM-2", "issue" : "1", "issued" : { "date-parts" : [ [ "2006" ] ] }, "page" : "155-160", "title" : "Body size changes among otters, Lutra lutra, in Norway: The possible effects of food availability and global warming", "type" : "article-journal", "volume" : "150" }, "uris" : [ "http://www.mendeley.com/documents/?uuid=3f9511b2-99b3-411a-88c3-a87d59dd524c" ] } ], "mendeley" : { "formattedCitation" : "(Yoram Yom-Tov et al., 2010; Yoram Yom-Tov, Heggberget, Wiig, &amp; Yom-Tov, 2006)", "plainTextFormattedCitation" : "(Yoram Yom-Tov et al., 2010; Yoram Yom-Tov, Heggberget, Wiig, &amp; Yom-Tov, 2006)", "previouslyFormattedCitation" : "(Yoram Yom-Tov et al., 2010; Yoram Yom-Tov, Heggberget, Wiig, &amp; Yom-Tov, 2006)" }, "properties" : {  }, "schema" : "https://github.com/citation-style-language/schema/raw/master/csl-citation.json" }</w:instrText>
      </w:r>
      <w:r w:rsidRPr="00E13B98">
        <w:fldChar w:fldCharType="separate"/>
      </w:r>
      <w:r w:rsidRPr="004D48B0">
        <w:t xml:space="preserve">(Yom-Tov </w:t>
      </w:r>
      <w:r w:rsidR="000D7D89" w:rsidRPr="000D7D89">
        <w:rPr>
          <w:i/>
        </w:rPr>
        <w:t>et al.</w:t>
      </w:r>
      <w:r w:rsidRPr="004D48B0">
        <w:t>, 2010; Yom-Tov</w:t>
      </w:r>
      <w:r w:rsidR="00A804AC">
        <w:rPr>
          <w:i/>
        </w:rPr>
        <w:t xml:space="preserve"> et al.</w:t>
      </w:r>
      <w:r w:rsidRPr="004D48B0">
        <w:t>, 2006</w:t>
      </w:r>
      <w:r w:rsidR="00A804AC">
        <w:t>b</w:t>
      </w:r>
      <w:r w:rsidRPr="004D48B0">
        <w:t>)</w:t>
      </w:r>
      <w:r w:rsidRPr="00E13B98">
        <w:fldChar w:fldCharType="end"/>
      </w:r>
      <w:r w:rsidRPr="00E13B98">
        <w:t xml:space="preserve"> and </w:t>
      </w:r>
      <w:r>
        <w:t xml:space="preserve">birds </w:t>
      </w:r>
      <w:r>
        <w:fldChar w:fldCharType="begin" w:fldLock="1"/>
      </w:r>
      <w:r>
        <w:instrText>ADDIN CSL_CITATION { "citationItems" : [ { "id" : "ITEM-1", "itemData" : { "DOI" : "10.1098/rspb.2001.1592", "ISBN" : "0962-8452", "ISSN" : "0962-8452", "PMID" : "11370968", "abstract" : "Global warming may affect the physiology, distributions, phenology and adaptations of plants and animals. In Israel, minimum summer temperatures increased by an average of 0.26 degrees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 "author" : [ { "dropping-particle" : "", "family" : "Yom-Tov", "given" : "Y", "non-dropping-particle" : "", "parse-names" : false, "suffix" : "" } ], "container-title" : "Proceedings. Biological sciences / The Royal Society", "id" : "ITEM-1", "issue" : "1470", "issued" : { "date-parts" : [ [ "2001" ] ] }, "page" : "947-52", "title" : "Global warming and body mass decline in Israeli passerine birds.", "type" : "article-journal", "volume" : "268" }, "uris" : [ "http://www.mendeley.com/documents/?uuid=02fc0e44-957f-4620-98ed-219774e81986" ] }, { "id" : "ITEM-2", "itemData" : { "ISBN" : "0030-1299", "abstract" : "We tested the prediction that global warming has caused recent decreases in body weight (Bergmann's rule) and increases in wing length (Allen's rule) in 14 species of passerine birds at two localities in England: Wicken Fen (1968\u20132003) and Treswell Wood (1973\u20132003). Predicted long\u2010term linear decreases in residual body weight occurred in four species: dunnocks (Wicken Fen), and great tits, blue tits and bullfinches (Treswell Wood). Non\u2010linear decreases also occurred in reed warblers and blackcaps at Wicken Fen, which also had a surprising linear increase in residual body weight in blackbirds. Residual wing lengths increased linearly, as predicted, in six of seven species at Wicken Fen. Whereas there were non\u2010linear long\u2010term increases in wrens, dunnocks and blackbirds in Treswell Wood. Unexpected linear decreases also occurred in residual wing lengths in willow warblers (Wicken Fen), and blue tits, great tits and chaffinches (Treswell Wood). The most parsimonious explanation for such long\u2010term changes in body weight is global warming, as predicted by Bergmann's rule. Greater site and species\u2010specific effects on wing length (e.g. non\u2010linear changes plus shorter wings in the woodland habitat) suggest a less straightforward conclusion concerning Allen's rule, probably because wing length involved variation in both bone and feather growth. Changes in residual body weights and wing lengths often differed between species and were sometimes non\u2010linear, perhaps reflecting short\u2010term modifications in selection pressures. Human\u2010induced influences are discussed, such as avian predator population densities and land\u2010use change. Short\u2010term variation in temperature had little effect, but rainfall did explain the unusual increase in blackbird body weight, possibly as a result of improving food (earthworm) availability.; We tested the prediction that global warming has caused recent decreases in body weight (Bergmann's rule) and increases in wing length (Allen's rule) in 14 species of passerine birds at two localities in England: Wicken Fen (1968-2003) and Treswell Wood (1973-2003). Predicted long-term linear decreases in residual body weight occurred in four species: dunnocks (Wicken Fen), and great tits, blue tits and bullfinches (Treswell Wood). Non-linear decreases also occurred in reed warblers and blackcaps at Wicken Fen, which also had a surprising linear increase in residual body weight in blackbirds. Residual wing lengths increased linearly, as predicted, in si\u2026", "author" : [ { "dropping-particle" : "", "family" : "Yom-Tov", "given" : "S", "non-dropping-particle" : "", "parse-names" : false, "suffix" : "" }, { "dropping-particle" : "", "family" : "Yom-Tov", "given" : "Y", "non-dropping-particle" : "", "parse-names" : false, "suffix" : "" }, { "dropping-particle" : "", "family" : "Wright", "given" : "J", "non-dropping-particle" : "", "parse-names" : false, "suffix" : "" }, { "dropping-particle" : "", "family" : "Feu", "given" : "R D", "non-dropping-particle" : "", "parse-names" : false, "suffix" : "" }, { "dropping-particle" : "", "family" : "Lindstr\u00f6m", "given" : "J", "non-dropping-particle" : "", "parse-names" : false, "suffix" : "" } ], "container-title" : "Oikos", "id" : "ITEM-2", "issue" : "July 2005", "issued" : { "date-parts" : [ [ "2006" ] ] }, "page" : "91-101", "title" : "Recent Changes in Body Weight and Wing Length among Some British Passerine Birds", "type" : "article-journal", "volume" : "112" }, "uris" : [ "http://www.mendeley.com/documents/?uuid=00980012-cb15-494f-9ea3-8f2fb6e3cb44" ] } ], "mendeley" : { "formattedCitation" : "(S. Yom-Tov, Yom-Tov, Wright, Feu, &amp; Lindstr\u00f6m, 2006; Y Yom-Tov, 2001)", "plainTextFormattedCitation" : "(S. Yom-Tov, Yom-Tov, Wright, Feu, &amp; Lindstr\u00f6m, 2006; Y Yom-Tov, 2001)", "previouslyFormattedCitation" : "(S. Yom-Tov, Yom-Tov, Wright, Feu, &amp; Lindstr\u00f6m, 2006; Y Yom-Tov, 2001)" }, "properties" : {  }, "schema" : "https://github.com/citation-style-language/schema/raw/master/csl-citation.json" }</w:instrText>
      </w:r>
      <w:r>
        <w:fldChar w:fldCharType="separate"/>
      </w:r>
      <w:r w:rsidRPr="004D48B0">
        <w:t>(Yom-Tov</w:t>
      </w:r>
      <w:r w:rsidR="00A804AC">
        <w:rPr>
          <w:i/>
        </w:rPr>
        <w:t xml:space="preserve"> et al.</w:t>
      </w:r>
      <w:r w:rsidRPr="004D48B0">
        <w:t>, 2006</w:t>
      </w:r>
      <w:r w:rsidR="00A804AC">
        <w:t>a</w:t>
      </w:r>
      <w:r w:rsidRPr="004D48B0">
        <w:t>; Yom-Tov, 2001)</w:t>
      </w:r>
      <w:r>
        <w:fldChar w:fldCharType="end"/>
      </w:r>
      <w:r w:rsidRPr="00E13B98">
        <w:t xml:space="preserve">. The strength and direction of the linkage to climate change is not very clear, as effects are mostly indirect through changes in net primary production and thus food availability </w:t>
      </w:r>
      <w:r w:rsidRPr="00E13B98">
        <w:fldChar w:fldCharType="begin" w:fldLock="1"/>
      </w:r>
      <w:r>
        <w:instrText>ADDIN CSL_CITATION { "citationItems" : [ { "id" : "ITEM-1", "itemData" : { "DOI" : "10.1111/j.1469-185X.2010.00168.x", "ISBN" : "1464-7931", "ISSN" : "14647931", "PMID" : "21070587", "abstract" : "Geographical and temporal variations in body size are common phenomena among organisms and may evolve within a few years. We argue that body size acts much like a barometer, fluctuating in parallel with changes in the relevant key predictor(s), and that geographical and temporal changes in body size are actually manifestations of the same drivers. Frequently, the principal predictors of body size are food availability during the period of growth and ambient temperature, which often affects food availability. Food availability depends on net primary productivity that, in turn, is determined by climate and weather (mainly temperature and precipitation), and these depend mainly on solar radiation and other solar activities. When the above predictors are related to latitude the changes have often been interpreted as conforming to Bergmann's rule, but in many cases such interpretations should be viewed with caution due to the interrelationships among various environmental predictors. Recent temporal changes in body size have often been related to global warming. However, in many cases the above key predictors are not related to either latitude and/or year, and it is the task of the researcher to determine which particular environmental predictor is the one that determines food availability and, in turn, body size. The chance of discerning a significant change in body size depends to a large extent on sample size (specimens/year). The most recent changes in body size are probably phenotypic, but there are some cases in which they are partly genetic.", "author" : [ { "dropping-particle" : "", "family" : "Yom-Tov", "given" : "Yoram", "non-dropping-particle" : "", "parse-names" : false, "suffix" : "" }, { "dropping-particle" : "", "family" : "Geffen", "given" : "Eli", "non-dropping-particle" : "", "parse-names" : false, "suffix" : "" } ], "container-title" : "Biological Reviews", "id" : "ITEM-1", "issue" : "2", "issued" : { "date-parts" : [ [ "2011" ] ] }, "page" : "531-541", "title" : "Recent spatial and temporal changes in body size of terrestrial vertebrates: Probable causes and pitfalls", "type" : "article-journal", "volume" : "86" }, "uris" : [ "http://www.mendeley.com/documents/?uuid=37b4dca7-199d-40c2-8b97-056d50507951" ] } ], "mendeley" : { "formattedCitation" : "(Yoram Yom-Tov &amp; Geffen, 2011)", "plainTextFormattedCitation" : "(Yoram Yom-Tov &amp; Geffen, 2011)", "previouslyFormattedCitation" : "(Yoram Yom-Tov &amp; Geffen, 2011)" }, "properties" : {  }, "schema" : "https://github.com/citation-style-language/schema/raw/master/csl-citation.json" }</w:instrText>
      </w:r>
      <w:r w:rsidRPr="00E13B98">
        <w:fldChar w:fldCharType="separate"/>
      </w:r>
      <w:r w:rsidRPr="004D48B0">
        <w:t>(Yom-Tov &amp; Geffen, 2011)</w:t>
      </w:r>
      <w:r w:rsidRPr="00E13B98">
        <w:fldChar w:fldCharType="end"/>
      </w:r>
      <w:r w:rsidRPr="00E13B98">
        <w:t>. Body size decreases consistently across</w:t>
      </w:r>
      <w:r>
        <w:t xml:space="preserve"> freshwater taxa under warming </w:t>
      </w:r>
      <w:r>
        <w:fldChar w:fldCharType="begin" w:fldLock="1"/>
      </w:r>
      <w:r>
        <w:instrText>ADDIN CSL_CITATION { "citationItems" : [ { "id" : "ITEM-1", "itemData" : { "DOI" : "10.1073/pnas.0902080106", "ISSN" : "0027-8424", "author" : [ { "dropping-particle" : "", "family" : "Daufresne", "given" : "M.", "non-dropping-particle" : "", "parse-names" : false, "suffix" : "" }, { "dropping-particle" : "", "family" : "Lengfellner", "given" : "K.", "non-dropping-particle" : "", "parse-names" : false, "suffix" : "" }, { "dropping-particle" : "", "family" : "Sommer", "given" : "U.", "non-dropping-particle" : "", "parse-names" : false, "suffix" : "" } ], "container-title" : "Proceedings of the National Academy of Sciences", "id" : "ITEM-1", "issue" : "31", "issued" : { "date-parts" : [ [ "2009", "8", "4" ] ] }, "page" : "12788-12793", "title" : "Global warming benefits the small in aquatic ecosystems", "type" : "article-journal", "volume" : "106" }, "uris" : [ "http://www.mendeley.com/documents/?uuid=6b937aee-5a69-4865-ba0b-e48729db49ef" ] } ], "mendeley" : { "formattedCitation" : "(Daufresne, Lengfellner, &amp; Sommer, 2009)", "plainTextFormattedCitation" : "(Daufresne, Lengfellner, &amp; Sommer, 2009)", "previouslyFormattedCitation" : "(Daufresne, Lengfellner, &amp; Sommer, 2009)" }, "properties" : {  }, "schema" : "https://github.com/citation-style-language/schema/raw/master/csl-citation.json" }</w:instrText>
      </w:r>
      <w:r>
        <w:fldChar w:fldCharType="separate"/>
      </w:r>
      <w:r w:rsidRPr="00D0127D">
        <w:t>(Daufresne</w:t>
      </w:r>
      <w:r w:rsidR="00A804AC">
        <w:rPr>
          <w:i/>
        </w:rPr>
        <w:t xml:space="preserve"> et al.</w:t>
      </w:r>
      <w:r w:rsidRPr="00D0127D">
        <w:t>, 2009)</w:t>
      </w:r>
      <w:r>
        <w:fldChar w:fldCharType="end"/>
      </w:r>
      <w:r w:rsidRPr="00E13B98">
        <w:t xml:space="preserve">. In marine systems, high temperatures are particularly stressful for vulnerable life stages of coastal zooplankton, especially larvae </w:t>
      </w:r>
      <w:r w:rsidRPr="00E13B98">
        <w:fldChar w:fldCharType="begin" w:fldLock="1"/>
      </w:r>
      <w:r>
        <w:instrText>ADDIN CSL_CITATION { "citationItems" : [ { "id" : "ITEM-1", "itemData" : { "DOI" : "10.1111/gcb.12833", "ISSN" : "13541013", "PMID" : "25488061", "abstract" : "Marine organisms are simultaneously exposed to anthropogenic stressors with likely interactive effects, including synergisms in which the combined effects of multiple stressors are greater than the sum of individual effects. Early life stages of marine organisms are potentially vulnerable to the stressors associated with global change, but identifying general patterns across studies, species and response variables is challenging. This review represents the first meta-analysis of multistressor studies to target early marine life stages (embryo to larvae), particularly between temperature, salinity and pH as these are the best studied. Knowledge gaps in research on multiple abiotic stressors and early life stages are also identified. The meta-analysis yielded several key results: (1) Synergistic interactions (65% of individual tests) are more common than additive (17%) or antagonistic (17%) interactions. (2) Larvae are generally more vulnerable than embryos to thermal and pH stress. (3) Survival is more likely than sublethal responses to be affected by thermal, salinity and pH stress. (4) Interaction types vary among stressors, ontogenetic stages and biological responses, but they are more consistent among phyla. (5) Ocean acidification is a greater stressor for calcifying than noncalcifying larvae. Despite being more ecologically realistic than single-factor studies, multifactorial studies may still oversimplify complex systems, and so meta-analyses of the data from them must be cautiously interpreted with regard to extrapolation to field conditions. Nonetheless, our results identify taxa with early life stages that may be particularly vulnerable (e.g. molluscs, echinoderms) or robust (e.g. arthropods, cnidarians) to abiotic stress. We provide a list of recommendations for future multiple stressor studies, particularly those focussed on early marine life stages.", "author" : [ { "dropping-particle" : "", "family" : "Przeslawski", "given" : "Rachel", "non-dropping-particle" : "", "parse-names" : false, "suffix" : "" }, { "dropping-particle" : "", "family" : "Byrne", "given" : "Maria", "non-dropping-particle" : "", "parse-names" : false, "suffix" : "" }, { "dropping-particle" : "", "family" : "Mellin", "given" : "Camille", "non-dropping-particle" : "", "parse-names" : false, "suffix" : "" } ], "container-title" : "Global Change Biology", "id" : "ITEM-1", "issue" : "6", "issued" : { "date-parts" : [ [ "2015", "6", "18" ] ] }, "page" : "2122-2140", "title" : "A review and meta-analysis of the effects of multiple abiotic stressors on marine embryos and larvae", "type" : "article-journal", "volume" : "21" }, "uris" : [ "http://www.mendeley.com/documents/?uuid=b24d7643-a358-48cd-8b07-633a4906c847" ] } ], "mendeley" : { "formattedCitation" : "(Przeslawski, Byrne, &amp; Mellin, 2015)", "plainTextFormattedCitation" : "(Przeslawski, Byrne, &amp; Mellin, 2015)", "previouslyFormattedCitation" : "(Przeslawski, Byrne, &amp; Mellin, 2015)" }, "properties" : {  }, "schema" : "https://github.com/citation-style-language/schema/raw/master/csl-citation.json" }</w:instrText>
      </w:r>
      <w:r w:rsidRPr="00E13B98">
        <w:fldChar w:fldCharType="separate"/>
      </w:r>
      <w:r w:rsidRPr="00E13B98">
        <w:t>(Przeslawski</w:t>
      </w:r>
      <w:r w:rsidR="00A804AC">
        <w:rPr>
          <w:i/>
        </w:rPr>
        <w:t xml:space="preserve"> et al.</w:t>
      </w:r>
      <w:r w:rsidRPr="00E13B98">
        <w:t>, 2015)</w:t>
      </w:r>
      <w:r w:rsidRPr="00E13B98">
        <w:fldChar w:fldCharType="end"/>
      </w:r>
      <w:r w:rsidRPr="00E13B98">
        <w:t xml:space="preserve">. For plants, warming will increase growth and size until reaching a point where other factors limit growth. For example, the largest warming experiment in the region found that climate warming increased alpine plant growth, but only in the first few years, possibly due to onset of nutrient or water limitation later on </w:t>
      </w:r>
      <w:r w:rsidRPr="00E13B98">
        <w:fldChar w:fldCharType="begin" w:fldLock="1"/>
      </w:r>
      <w:r>
        <w:instrText>ADDIN CSL_CITATION { "citationItems" : [ { "id" : "ITEM-1", "itemData" : { "DOI" : "10.1890/0012-9615(1999)069[0491:ROTPTE]2.0.CO;2", "ISSN" : "0012-9615", "abstract" : "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 "author" : [ { "dropping-particle" : "", "family" : "Arft", "given" : "A. M.", "non-dropping-particle" : "", "parse-names" : false, "suffix" : "" }, { "dropping-particle" : "", "family" : "Walker", "given" : "M. D.", "non-dropping-particle" : "", "parse-names" : false, "suffix" : "" }, { "dropping-particle" : "", "family" : "Gurevitch", "given" : "J.", "non-dropping-particle" : "", "parse-names" : false, "suffix" : "" }, { "dropping-particle" : "", "family" : "Alatalo", "given" : "J. M.", "non-dropping-particle" : "", "parse-names" : false, "suffix" : "" }, { "dropping-particle" : "", "family" : "Bret-Harte", "given" : "M. S.", "non-dropping-particle" : "", "parse-names" : false, "suffix" : "" }, { "dropping-particle" : "", "family" : "Dale", "given" : "M.", "non-dropping-particle" : "", "parse-names" : false, "suffix" : "" }, { "dropping-particle" : "", "family" : "Diemer", "given" : "M.", "non-dropping-particle" : "", "parse-names" : false, "suffix" : "" }, { "dropping-particle" : "", "family" : "Gugerli", "given" : "F.", "non-dropping-particle" : "", "parse-names" : false, "suffix" : "" }, { "dropping-particle" : "", "family" : "Henry", "given" : "G. H. R.", "non-dropping-particle" : "", "parse-names" : false, "suffix" : "" }, { "dropping-particle" : "", "family" : "Jones", "given" : "M. H.", "non-dropping-particle" : "", "parse-names" : false, "suffix" : "" }, { "dropping-particle" : "", "family" : "Hollister", "given" : "R. D.", "non-dropping-particle" : "", "parse-names" : false, "suffix" : "" }, { "dropping-particle" : "", "family" : "J\u00f3nsd\u00f3ttir", "given" : "I. S.", "non-dropping-particle" : "", "parse-names" : false, "suffix" : "" }, { "dropping-particle" : "", "family" : "Laine", "given" : "K.", "non-dropping-particle" : "", "parse-names" : false, "suffix" : "" }, { "dropping-particle" : "", "family" : "L\u00e9vesque", "given" : "E.", "non-dropping-particle" : "", "parse-names" : false, "suffix" : "" }, { "dropping-particle" : "", "family" : "Marion", "given" : "G. M.", "non-dropping-particle" : "", "parse-names" : false, "suffix" : "" }, { "dropping-particle" : "", "family" : "Molau", "given" : "U.", "non-dropping-particle" : "", "parse-names" : false, "suffix" : "" }, { "dropping-particle" : "", "family" : "M\u00f8lgaard", "given" : "P.", "non-dropping-particle" : "", "parse-names" : false, "suffix" : "" }, { "dropping-particle" : "", "family" : "Nordenh\u00e4ll", "given" : "U.", "non-dropping-particle" : "", "parse-names" : false, "suffix" : "" }, { "dropping-particle" : "", "family" : "Raszhivin", "given" : "V.", "non-dropping-particle" : "", "parse-names" : false, "suffix" : "" }, { "dropping-particle" : "", "family" : "Robinson", "given" : "C. H.", "non-dropping-particle" : "", "parse-names" : false, "suffix" : "" }, { "dropping-particle" : "", "family" : "Starr", "given" : "G.", "non-dropping-particle" : "", "parse-names" : false, "suffix" : "" }, { "dropping-particle" : "", "family" : "Stenstr\u00f6m", "given" : "A.", "non-dropping-particle" : "", "parse-names" : false, "suffix" : "" }, { "dropping-particle" : "", "family" : "Stenstr\u00f6m", "given" : "M.", "non-dropping-particle" : "", "parse-names" : false, "suffix" : "" }, { "dropping-particle" : "", "family" : "Totland", "given" : "\u00d8.", "non-dropping-particle" : "", "parse-names" : false, "suffix" : "" }, { "dropping-particle" : "", "family" : "Turner", "given" : "P. L.", "non-dropping-particle" : "", "parse-names" : false, "suffix" : "" }, { "dropping-particle" : "", "family" : "Walker", "given" : "L. J.", "non-dropping-particle" : "", "parse-names" : false, "suffix" : "" }, { "dropping-particle" : "", "family" : "Webber", "given" : "P. J.", "non-dropping-particle" : "", "parse-names" : false, "suffix" : "" }, { "dropping-particle" : "", "family" : "Welker", "given" : "J. M.", "non-dropping-particle" : "", "parse-names" : false, "suffix" : "" }, { "dropping-particle" : "", "family" : "Wookey", "given" : "P. A.", "non-dropping-particle" : "", "parse-names" : false, "suffix" : "" } ], "container-title" : "Ecological Monographs", "id" : "ITEM-1", "issue" : "4", "issued" : { "date-parts" : [ [ "1999", "11" ] ] }, "page" : "491-511", "publisher" : "ECOLOGICAL SOC AMER, 1990 M STREET NW, STE 700, WASHINGTON, DC 20036 USA", "title" : "Responses of tundra plants to experimental warming: Meta-analysis of the international tundra experiment", "type" : "article-journal", "volume" : "69" }, "suffix" : "; a meta-analysis of 13 of the 28 sites of the International Tundra Experiment", "uris" : [ "http://www.mendeley.com/documents/?uuid=139fa0cd-5344-402d-aeba-3bf695a9c6e0" ] } ], "mendeley" : { "formattedCitation" : "(Arft et al., 1999; a meta-analysis of 13 of the 28 sites of the International Tundra Experiment)", "plainTextFormattedCitation" : "(Arft et al., 1999; a meta-analysis of 13 of the 28 sites of the International Tundra Experiment)", "previouslyFormattedCitation" : "(Arft et al., 1999; a meta-analysis of 13 of the 28 sites of the International Tundra Experiment)" }, "properties" : {  }, "schema" : "https://github.com/citation-style-language/schema/raw/master/csl-citation.json" }</w:instrText>
      </w:r>
      <w:r w:rsidRPr="00E13B98">
        <w:fldChar w:fldCharType="separate"/>
      </w:r>
      <w:r w:rsidRPr="00E13B98">
        <w:t xml:space="preserve">(Arft </w:t>
      </w:r>
      <w:r w:rsidR="000D7D89" w:rsidRPr="000D7D89">
        <w:rPr>
          <w:i/>
        </w:rPr>
        <w:t>et al.</w:t>
      </w:r>
      <w:r w:rsidRPr="00E13B98">
        <w:t>, 1999)</w:t>
      </w:r>
      <w:r w:rsidRPr="00E13B98">
        <w:fldChar w:fldCharType="end"/>
      </w:r>
      <w:r w:rsidRPr="00E13B98">
        <w:t>.</w:t>
      </w:r>
    </w:p>
    <w:p w14:paraId="64188919" w14:textId="0703E1F6" w:rsidR="0048205B" w:rsidRDefault="0048205B" w:rsidP="00AE389F">
      <w:r w:rsidRPr="00E13B98">
        <w:t xml:space="preserve">Climatic factors can also act as forces of selection, driving adaptive differentiation between and within populations at fine spatial scales despite potentially high levels of gene flow </w:t>
      </w:r>
      <w:r>
        <w:fldChar w:fldCharType="begin" w:fldLock="1"/>
      </w:r>
      <w:r>
        <w:instrText>ADDIN CSL_CITATION { "citationItems" : [ { "id" : "ITEM-1", "itemData" : { "DOI" : "10.1104/pp.112.206219", "ISSN" : "0032-0889", "author" : [ { "dropping-particle" : "", "family" : "Anderson", "given" : "J. T.", "non-dropping-particle" : "", "parse-names" : false, "suffix" : "" }, { "dropping-particle" : "", "family" : "Panetta", "given" : "A. M.", "non-dropping-particle" : "", "parse-names" : false, "suffix" : "" }, { "dropping-particle" : "", "family" : "Mitchell-Olds", "given" : "T.", "non-dropping-particle" : "", "parse-names" : false, "suffix" : "" } ], "container-title" : "PLANT PHYSIOLOGY", "id" : "ITEM-1", "issue" : "4", "issued" : { "date-parts" : [ [ "2012", "12", "1" ] ] }, "page" : "1728-1740", "title" : "Evolutionary and Ecological Responses to Anthropogenic Climate Change: Update on Anthropogenic Climate Change", "type" : "article-journal", "volume" : "160" }, "uris" : [ "http://www.mendeley.com/documents/?uuid=a7dd4f1e-6cbd-4f9d-8d1c-591247002981" ] } ], "mendeley" : { "formattedCitation" : "(Anderson, Panetta, &amp; Mitchell-Olds, 2012)", "plainTextFormattedCitation" : "(Anderson, Panetta, &amp; Mitchell-Olds, 2012)", "previouslyFormattedCitation" : "(Anderson, Panetta, &amp; Mitchell-Olds, 2012)" }, "properties" : {  }, "schema" : "https://github.com/citation-style-language/schema/raw/master/csl-citation.json" }</w:instrText>
      </w:r>
      <w:r>
        <w:fldChar w:fldCharType="separate"/>
      </w:r>
      <w:r w:rsidRPr="00B672AC">
        <w:t>(Anderson</w:t>
      </w:r>
      <w:r w:rsidR="00A804AC">
        <w:rPr>
          <w:i/>
        </w:rPr>
        <w:t xml:space="preserve"> et al.</w:t>
      </w:r>
      <w:r w:rsidRPr="00B672AC">
        <w:t>, 2012)</w:t>
      </w:r>
      <w:r>
        <w:fldChar w:fldCharType="end"/>
      </w:r>
      <w:r w:rsidRPr="00E13B98">
        <w:t xml:space="preserve">. Plant populations may adapt in situ via selection on standing genetic variation in response to climate change </w:t>
      </w:r>
      <w:r>
        <w:fldChar w:fldCharType="begin" w:fldLock="1"/>
      </w:r>
      <w:r>
        <w:instrText>ADDIN CSL_CITATION { "citationItems" : [ { "id" : "ITEM-1", "itemData" : { "DOI" : "10.1016/j.tplants.2008.10.002", "ISSN" : "13601385", "author" : [ { "dropping-particle" : "", "family" : "Jump", "given" : "Alistair S.", "non-dropping-particle" : "", "parse-names" : false, "suffix" : "" }, { "dropping-particle" : "", "family" : "Marchant", "given" : "Rob", "non-dropping-particle" : "", "parse-names" : false, "suffix" : "" }, { "dropping-particle" : "", "family" : "Pe\u00f1uelas", "given" : "Josep", "non-dropping-particle" : "", "parse-names" : false, "suffix" : "" } ], "container-title" : "Trends in Plant Science", "id" : "ITEM-1", "issue" : "1", "issued" : { "date-parts" : [ [ "2009", "1" ] ] }, "page" : "51-58", "title" : "Environmental change and the option value of genetic diversity", "type" : "article-journal", "volume" : "14" }, "uris" : [ "http://www.mendeley.com/documents/?uuid=0dc658d5-4a14-43b3-8bad-75f1ca9ff826" ] } ], "mendeley" : { "formattedCitation" : "(Alistair S. Jump, Marchant, &amp; Pe\u00f1uelas, 2009)", "plainTextFormattedCitation" : "(Alistair S. Jump, Marchant, &amp; Pe\u00f1uelas, 2009)", "previouslyFormattedCitation" : "(Alistair S. Jump, Marchant, &amp; Pe\u00f1uelas, 2009)" }, "properties" : {  }, "schema" : "https://github.com/citation-style-language/schema/raw/master/csl-citation.json" }</w:instrText>
      </w:r>
      <w:r>
        <w:fldChar w:fldCharType="separate"/>
      </w:r>
      <w:r w:rsidRPr="002A63A5">
        <w:t>(Jump</w:t>
      </w:r>
      <w:r w:rsidR="00A804AC">
        <w:rPr>
          <w:i/>
        </w:rPr>
        <w:t xml:space="preserve"> et al.</w:t>
      </w:r>
      <w:r w:rsidRPr="002A63A5">
        <w:t>, 2009)</w:t>
      </w:r>
      <w:r>
        <w:fldChar w:fldCharType="end"/>
      </w:r>
      <w:r w:rsidRPr="00E13B98">
        <w:t xml:space="preserve">. Genetic differentiation in response to temperature or moisture gradients has been observed in plants at both fine spatial scales </w:t>
      </w:r>
      <w:r>
        <w:fldChar w:fldCharType="begin" w:fldLock="1"/>
      </w:r>
      <w:r>
        <w:instrText>ADDIN CSL_CITATION { "citationItems" : [ { "id" : "ITEM-1", "itemData" : { "DOI" : "10.1046/j.1461-0248.2003.00402.x", "ISSN" : "1461-023X", "author" : [ { "dropping-particle" : "", "family" : "Kelly", "given" : "Colleen K.", "non-dropping-particle" : "", "parse-names" : false, "suffix" : "" }, { "dropping-particle" : "", "family" : "Chase", "given" : "Mark W.", "non-dropping-particle" : "", "parse-names" : false, "suffix" : "" }, { "dropping-particle" : "", "family" : "Bruijn", "given" : "Anette", "non-dropping-particle" : "de", "parse-names" : false, "suffix" : "" }, { "dropping-particle" : "", "family" : "Fay", "given" : "Michael F.", "non-dropping-particle" : "", "parse-names" : false, "suffix" : "" }, { "dropping-particle" : "", "family" : "Woodward", "given" : "F. Ian", "non-dropping-particle" : "", "parse-names" : false, "suffix" : "" } ], "container-title" : "Ecology Letters", "id" : "ITEM-1", "issue" : "2", "issued" : { "date-parts" : [ [ "2003", "2" ] ] }, "page" : "87-89", "title" : "Temperature-based population segregation in birch", "type" : "article-journal", "volume" : "6" }, "prefix" : "e.g. ", "uris" : [ "http://www.mendeley.com/documents/?uuid=08cae59a-a72f-40f2-bd4f-8d5b0cf07d9d" ] } ], "mendeley" : { "formattedCitation" : "(e.g. C. K. Kelly, Chase, de Bruijn, Fay, &amp; Woodward, 2003)", "plainTextFormattedCitation" : "(e.g. C. K. Kelly, Chase, de Bruijn, Fay, &amp; Woodward, 2003)", "previouslyFormattedCitation" : "(e.g. C. K. Kelly, Chase, de Bruijn, Fay, &amp; Woodward, 2003)" }, "properties" : {  }, "schema" : "https://github.com/citation-style-language/schema/raw/master/csl-citation.json" }</w:instrText>
      </w:r>
      <w:r>
        <w:fldChar w:fldCharType="separate"/>
      </w:r>
      <w:r w:rsidRPr="00D61E1C">
        <w:t>(e.g. Kelly</w:t>
      </w:r>
      <w:r w:rsidR="00A804AC">
        <w:rPr>
          <w:i/>
        </w:rPr>
        <w:t xml:space="preserve"> et al.</w:t>
      </w:r>
      <w:r w:rsidRPr="00D61E1C">
        <w:t>, 2003)</w:t>
      </w:r>
      <w:r>
        <w:fldChar w:fldCharType="end"/>
      </w:r>
      <w:r w:rsidRPr="00E13B98">
        <w:t xml:space="preserve"> and across landscapes </w:t>
      </w:r>
      <w:r>
        <w:fldChar w:fldCharType="begin" w:fldLock="1"/>
      </w:r>
      <w:r>
        <w:instrText>ADDIN CSL_CITATION { "citationItems" : [ { "id" : "ITEM-1", "itemData" : { "DOI" : "10.1111/j.1365-294X.2006.03027.x", "ISSN" : "09621083", "author" : [ { "dropping-particle" : "", "family" : "Jump", "given" : "Alistair S.", "non-dropping-particle" : "", "parse-names" : false, "suffix" : "" }, { "dropping-particle" : "", "family" : "Hunt", "given" : "Jenny M.", "non-dropping-particle" : "", "parse-names" : false, "suffix" : "" }, { "dropping-particle" : "", "family" : "Mart\u00ednez-Izquierdo", "given" : "Jos\u00e9 A.", "non-dropping-particle" : "", "parse-names" : false, "suffix" : "" }, { "dropping-particle" : "", "family" : "Pe\u00f1uelas", "given" : "Josep", "non-dropping-particle" : "", "parse-names" : false, "suffix" : "" } ], "container-title" : "Molecular Ecology", "id" : "ITEM-1", "issue" : "11", "issued" : { "date-parts" : [ [ "2006", "7", "25" ] ] }, "page" : "3469-3480", "title" : "Natural selection and climate change: temperature-linked spatial and temporal trends in gene frequency in Fagus sylvatica", "type" : "article-journal", "volume" : "15" }, "prefix" : "e.g. ", "uris" : [ "http://www.mendeley.com/documents/?uuid=376d8c91-a960-40ce-9b73-b31d16c12862" ] } ], "mendeley" : { "formattedCitation" : "(e.g. Alistair S. Jump, Hunt, Mart\u00ednez-Izquierdo, &amp; Pe\u00f1uelas, 2006)", "plainTextFormattedCitation" : "(e.g. Alistair S. Jump, Hunt, Mart\u00ednez-Izquierdo, &amp; Pe\u00f1uelas, 2006)", "previouslyFormattedCitation" : "(e.g. Alistair S. Jump, Hunt, Mart\u00ednez-Izquierdo, &amp; Pe\u00f1uelas, 2006)" }, "properties" : {  }, "schema" : "https://github.com/citation-style-language/schema/raw/master/csl-citation.json" }</w:instrText>
      </w:r>
      <w:r>
        <w:fldChar w:fldCharType="separate"/>
      </w:r>
      <w:r w:rsidRPr="002A63A5">
        <w:t>(e.g. Jump</w:t>
      </w:r>
      <w:r w:rsidR="00A804AC">
        <w:rPr>
          <w:i/>
        </w:rPr>
        <w:t xml:space="preserve"> et al.</w:t>
      </w:r>
      <w:r w:rsidRPr="002A63A5">
        <w:t>, 2006)</w:t>
      </w:r>
      <w:r>
        <w:fldChar w:fldCharType="end"/>
      </w:r>
      <w:r w:rsidRPr="00E13B98">
        <w:t xml:space="preserve">. Such patterns of genetic structuring are highly indicative of adaptive differentiation in response to environmental selection, which has been confirmed by direct experimental tests of genetic responses to climate change in plant species within intact ecosystems </w:t>
      </w:r>
      <w:r>
        <w:fldChar w:fldCharType="begin" w:fldLock="1"/>
      </w:r>
      <w:r>
        <w:instrText>ADDIN CSL_CITATION { "citationItems" : [ { "id" : "ITEM-1", "itemData" : { "DOI" : "10.1111/gcb.12966", "ISSN" : "13541013", "author" : [ { "dropping-particle" : "", "family" : "Ravenscroft", "given" : "Catherine H.", "non-dropping-particle" : "", "parse-names" : false, "suffix" : "" }, { "dropping-particle" : "", "family" : "Whitlock", "given" : "Raj", "non-dropping-particle" : "", "parse-names" : false, "suffix" : "" }, { "dropping-particle" : "", "family" : "Fridley", "given" : "Jason D.", "non-dropping-particle" : "", "parse-names" : false, "suffix" : "" } ], "container-title" : "Global Change Biology", "id" : "ITEM-1", "issue" : "11", "issued" : { "date-parts" : [ [ "2015", "11" ] ] }, "page" : "4165-4176", "title" : "Rapid genetic divergence in response to 15 years of simulated climate change", "type" : "article-journal", "volume" : "21" }, "uris" : [ "http://www.mendeley.com/documents/?uuid=30efd707-0c66-4523-83aa-9682af186a5d" ] }, { "id" : "ITEM-2", "itemData" : { "DOI" : "10.1111/j.1365-2486.2007.01521.x", "ISSN" : "1354-1013", "author" : [ { "dropping-particle" : "", "family" : "Jump", "given" : "A. S.", "non-dropping-particle" : "", "parse-names" : false, "suffix" : "" }, { "dropping-particle" : "", "family" : "Pe\u00f1uelas", "given" : "J.", "non-dropping-particle" : "", "parse-names" : false, "suffix" : "" }, { "dropping-particle" : "", "family" : "Rico", "given" : "L.", "non-dropping-particle" : "", "parse-names" : false, "suffix" : "" }, { "dropping-particle" : "", "family" : "Ramallo", "given" : "E.", "non-dropping-particle" : "", "parse-names" : false, "suffix" : "" }, { "dropping-particle" : "", "family" : "Estiarte", "given" : "M.", "non-dropping-particle" : "", "parse-names" : false, "suffix" : "" }, { "dropping-particle" : "", "family" : "Mart\u00ednez-Izquierdo", "given" : "J. A.", "non-dropping-particle" : "", "parse-names" : false, "suffix" : "" }, { "dropping-particle" : "", "family" : "Lloret", "given" : "F.", "non-dropping-particle" : "", "parse-names" : false, "suffix" : "" } ], "container-title" : "Global Change Biology", "id" : "ITEM-2", "issue" : "3", "issued" : { "date-parts" : [ [ "2008", "3" ] ] }, "page" : "637-643", "title" : "Simulated climate change provokes rapid genetic change in the Mediterranean shrub Fumana thymifolia", "type" : "article-journal", "volume" : "14" }, "prefix" : "e.g. ", "uris" : [ "http://www.mendeley.com/documents/?uuid=239c6848-ffcf-4beb-938a-c0ce5e50a624" ] } ], "mendeley" : { "formattedCitation" : "(e.g. A. S. Jump et al., 2008; Ravenscroft, Whitlock, &amp; Fridley, 2015)", "plainTextFormattedCitation" : "(e.g. A. S. Jump et al., 2008; Ravenscroft, Whitlock, &amp; Fridley, 2015)", "previouslyFormattedCitation" : "(e.g. A. S. Jump et al., 2008; Ravenscroft, Whitlock, &amp; Fridley, 2015)" }, "properties" : {  }, "schema" : "https://github.com/citation-style-language/schema/raw/master/csl-citation.json" }</w:instrText>
      </w:r>
      <w:r>
        <w:fldChar w:fldCharType="separate"/>
      </w:r>
      <w:r w:rsidRPr="00EC72E0">
        <w:t xml:space="preserve">(e.g. Jump </w:t>
      </w:r>
      <w:r w:rsidR="000D7D89" w:rsidRPr="000D7D89">
        <w:rPr>
          <w:i/>
        </w:rPr>
        <w:t>et al.</w:t>
      </w:r>
      <w:r w:rsidRPr="00EC72E0">
        <w:t>, 2008; Ravenscroft</w:t>
      </w:r>
      <w:r w:rsidR="00A804AC">
        <w:rPr>
          <w:i/>
        </w:rPr>
        <w:t xml:space="preserve"> et al.</w:t>
      </w:r>
      <w:r w:rsidRPr="00EC72E0">
        <w:t>, 2015)</w:t>
      </w:r>
      <w:r>
        <w:fldChar w:fldCharType="end"/>
      </w:r>
      <w:r w:rsidRPr="00E13B98">
        <w:t xml:space="preserve">. However, despite this potential for genetic responses, a number of recent reviews of both terrestrial and marine systems find little direct evidence for adaptive genetic responses to current climate change </w:t>
      </w:r>
      <w:r>
        <w:fldChar w:fldCharType="begin" w:fldLock="1"/>
      </w:r>
      <w:r>
        <w:instrText>ADDIN CSL_CITATION { "citationItems" : [ { "id" : "ITEM-1", "itemData" : { "DOI" : "10.1111/eva.12129", "ISSN" : "1752-4571", "PMID" : "24454554", "abstract" : "Climate change is expected to induce many ecological and evolutionary changes. Among these is the hypothesis that climate warming will cause a reduction in body size. This hypothesis stems from Bergmann's rule, a trend whereby species exhibit a smaller body size in warmer climates, and larger body size under colder conditions in endotherms. The mechanisms behind this rule are still debated, and it is not clear whether Bergmann's rule can be extended to predict the effects of climate change through time. We reviewed the primary literature for evidence (i) of a decrease in body size in response to climate warming, (ii) that changing body size is an adaptive response and (iii) that these responses are evolutionary or plastic. We found weak evidence for changes in body size through time as predicted by Bergmann's rule. Only three studies investigated the adaptive nature of these size decreases. Of these, none reported evidence of selection for smaller size or of a genetic basis for the size change, suggesting that size decreases could be due to nonadaptive plasticity in response to changing environmental conditions. More studies are needed before firm conclusions can be drawn about the underlying causes of these changes in body size in response to a warming climate.", "author" : [ { "dropping-particle" : "", "family" : "Teplitsky", "given" : "Celine", "non-dropping-particle" : "", "parse-names" : false, "suffix" : "" }, { "dropping-particle" : "", "family" : "Millien", "given" : "Virginie", "non-dropping-particle" : "", "parse-names" : false, "suffix" : "" } ], "container-title" : "Evolutionary applications", "id" : "ITEM-1", "issue" : "1", "issued" : { "date-parts" : [ [ "2014", "1" ] ] }, "page" : "156-68", "title" : "Climate warming and Bergmann's rule through time: is there any evidence?", "type" : "article-journal", "volume" : "7" }, "uris" : [ "http://www.mendeley.com/documents/?uuid=d3925518-b729-4680-9648-b5c6f17b13ba" ] }, { "id" : "ITEM-2", "itemData" : { "DOI" : "10.1111/eva.12109", "ISSN" : "17524571", "author" : [ { "dropping-particle" : "", "family" : "Reusch", "given" : "Thorsten B. H.", "non-dropping-particle" : "", "parse-names" : false, "suffix" : "" } ], "container-title" : "Evolutionary Applications", "id" : "ITEM-2", "issue" : "1", "issued" : { "date-parts" : [ [ "2014", "1" ] ] }, "page" : "104-122", "title" : "Climate change in the oceans: evolutionary versus phenotypically plastic responses of marine animals and plants", "type" : "article-journal", "volume" : "7" }, "uris" : [ "http://www.mendeley.com/documents/?uuid=953a5045-a2b3-47dc-96d9-8601021a74bd" ] }, { "id" : "ITEM-3", "itemData" : { "DOI" : "10.3354/cr01102", "ISSN" : "0936-577X", "author" : [ { "dropping-particle" : "", "family" : "Donnelly", "given" : "A", "non-dropping-particle" : "", "parse-names" : false, "suffix" : "" }, { "dropping-particle" : "", "family" : "Caffarra", "given" : "A", "non-dropping-particle" : "", "parse-names" : false, "suffix" : "" }, { "dropping-particle" : "", "family" : "Kelleher", "given" : "CT", "non-dropping-particle" : "", "parse-names" : false, "suffix" : "" }, { "dropping-particle" : "", "family" : "O\u2019Neill", "given" : "BF", "non-dropping-particle" : "", "parse-names" : false, "suffix" : "" }, { "dropping-particle" : "", "family" : "Diskin", "given" : "E", "non-dropping-particle" : "", "parse-names" : false, "suffix" : "" }, { "dropping-particle" : "", "family" : "Pletsers", "given" : "A", "non-dropping-particle" : "", "parse-names" : false, "suffix" : "" }, { "dropping-particle" : "", "family" : "Proctor", "given" : "H", "non-dropping-particle" : "", "parse-names" : false, "suffix" : "" }, { "dropping-particle" : "", "family" : "Stirnemann", "given" : "R", "non-dropping-particle" : "", "parse-names" : false, "suffix" : "" }, { "dropping-particle" : "", "family" : "O\u2019Halloran", "given" : "J", "non-dropping-particle" : "", "parse-names" : false, "suffix" : "" }, { "dropping-particle" : "", "family" : "Pe\u00f1uelas", "given" : "J", "non-dropping-particle" : "", "parse-names" : false, "suffix" : "" }, { "dropping-particle" : "", "family" : "Hodkinson", "given" : "TR", "non-dropping-particle" : "", "parse-names" : false, "suffix" : "" }, { "dropping-particle" : "", "family" : "Sparks", "given" : "TH", "non-dropping-particle" : "", "parse-names" : false, "suffix" : "" } ], "container-title" : "Climate Research", "id" : "ITEM-3", "issue" : "3", "issued" : { "date-parts" : [ [ "2012", "7", "19" ] ] }, "page" : "245-262", "title" : "Surviving in a warmer world: environmental and genetic responses", "type" : "article-journal", "volume" : "53" }, "uris" : [ "http://www.mendeley.com/documents/?uuid=9dcbb447-213a-4d0d-85b3-aadf88f7991f" ] }, { "id" : "ITEM-4", "itemData" : { "DOI" : "10.1111/eva.12121", "ISSN" : "17524571", "author" : [ { "dropping-particle" : "", "family" : "Boutin", "given" : "Stan", "non-dropping-particle" : "", "parse-names" : false, "suffix" : "" }, { "dropping-particle" : "", "family" : "Lane", "given" : "Jeffrey E.", "non-dropping-particle" : "", "parse-names" : false, "suffix" : "" } ], "container-title" : "Evolutionary Applications", "id" : "ITEM-4", "issue" : "1", "issued" : { "date-parts" : [ [ "2014", "1" ] ] }, "page" : "29-41", "title" : "Climate change and mammals: evolutionary versus plastic responses", "type" : "article-journal", "volume" : "7" }, "uris" : [ "http://www.mendeley.com/documents/?uuid=fc7a2a8e-1857-4f6f-9c7f-bda9ac0e8df7" ] } ], "mendeley" : { "formattedCitation" : "(Boutin &amp; Lane, 2014; Donnelly et al., 2012; Reusch, 2014; Teplitsky &amp; Millien, 2014)", "plainTextFormattedCitation" : "(Boutin &amp; Lane, 2014; Donnelly et al., 2012; Reusch, 2014; Teplitsky &amp; Millien, 2014)", "previouslyFormattedCitation" : "(Boutin &amp; Lane, 2014; Donnelly et al., 2012; Reusch, 2014; Teplitsky &amp; Millien, 2014)" }, "properties" : {  }, "schema" : "https://github.com/citation-style-language/schema/raw/master/csl-citation.json" }</w:instrText>
      </w:r>
      <w:r>
        <w:fldChar w:fldCharType="separate"/>
      </w:r>
      <w:r w:rsidRPr="00E777FB">
        <w:t xml:space="preserve">(Boutin &amp; Lane, 2014; Donnelly </w:t>
      </w:r>
      <w:r w:rsidR="000D7D89" w:rsidRPr="000D7D89">
        <w:rPr>
          <w:i/>
        </w:rPr>
        <w:t>et al.</w:t>
      </w:r>
      <w:r w:rsidRPr="00E777FB">
        <w:t>, 2012; Reusch, 2014; Teplitsky &amp; Millien, 2014)</w:t>
      </w:r>
      <w:r>
        <w:fldChar w:fldCharType="end"/>
      </w:r>
      <w:r w:rsidRPr="00E13B98">
        <w:t>. In cases where genetic changes are documented, it is still unclear whether these reflect adaptive responses, whether they are directly caused by climate change, and whether they are sufficient to keep up with future climatic changes</w:t>
      </w:r>
      <w:r>
        <w:t xml:space="preserve"> </w:t>
      </w:r>
      <w:r>
        <w:fldChar w:fldCharType="begin" w:fldLock="1"/>
      </w:r>
      <w:r>
        <w:instrText>ADDIN CSL_CITATION { "citationItems" : [ { "id" : "ITEM-1", "itemData" : { "DOI" : "10.1111/eva.12112", "ISSN" : "17524571", "author" : [ { "dropping-particle" : "", "family" : "Franks", "given" : "Steven J.", "non-dropping-particle" : "", "parse-names" : false, "suffix" : "" }, { "dropping-particle" : "", "family" : "Weber", "given" : "Jennifer J.", "non-dropping-particle" : "", "parse-names" : false, "suffix" : "" }, { "dropping-particle" : "", "family" : "Aitken", "given" : "Sally N.", "non-dropping-particle" : "", "parse-names" : false, "suffix" : "" } ], "container-title" : "Evolutionary Applications", "id" : "ITEM-1", "issue" : "1", "issued" : { "date-parts" : [ [ "2014", "1" ] ] }, "page" : "123-139", "title" : "Evolutionary and plastic responses to climate change in terrestrial plant populations", "type" : "article-journal", "volume" : "7" }, "uris" : [ "http://www.mendeley.com/documents/?uuid=1ca8f21c-ce5c-4ed7-9631-b2d640d550f7" ] } ], "mendeley" : { "formattedCitation" : "(Franks, Weber, &amp; Aitken, 2014)", "plainTextFormattedCitation" : "(Franks, Weber, &amp; Aitken, 2014)", "previouslyFormattedCitation" : "(Franks, Weber, &amp; Aitken, 2014)" }, "properties" : {  }, "schema" : "https://github.com/citation-style-language/schema/raw/master/csl-citation.json" }</w:instrText>
      </w:r>
      <w:r>
        <w:fldChar w:fldCharType="separate"/>
      </w:r>
      <w:r w:rsidRPr="00E777FB">
        <w:t>(Franks</w:t>
      </w:r>
      <w:r w:rsidR="00A804AC">
        <w:rPr>
          <w:i/>
        </w:rPr>
        <w:t xml:space="preserve"> et al.</w:t>
      </w:r>
      <w:r w:rsidRPr="00E777FB">
        <w:t>, 2014)</w:t>
      </w:r>
      <w:r>
        <w:fldChar w:fldCharType="end"/>
      </w:r>
      <w:r w:rsidRPr="00E13B98">
        <w:t>. Even in species with the highest adaptive potential, widespread species with large populations and high fecundity, adaptational lags are likely under future climatic changes</w:t>
      </w:r>
      <w:r>
        <w:t xml:space="preserve"> </w:t>
      </w:r>
      <w:r>
        <w:fldChar w:fldCharType="begin" w:fldLock="1"/>
      </w:r>
      <w:r>
        <w:instrText>ADDIN CSL_CITATION { "citationItems" : [ { "id" : "ITEM-1", "itemData" : { "DOI" : "10.1111/j.1752-4571.2007.00013.x", "ISSN" : "17524571", "author" : [ { "dropping-particle" : "", "family" : "Aitken", "given" : "Sally N.", "non-dropping-particle" : "", "parse-names" : false, "suffix" : "" }, { "dropping-particle" : "", "family" : "Yeaman", "given" : "Sam", "non-dropping-particle" : "", "parse-names" : false, "suffix" : "" }, { "dropping-particle" : "", "family" : "Holliday", "given" : "Jason A.", "non-dropping-particle" : "", "parse-names" : false, "suffix" : "" }, { "dropping-particle" : "", "family" : "Wang", "given" : "Tongli", "non-dropping-particle" : "", "parse-names" : false, "suffix" : "" }, { "dropping-particle" : "", "family" : "Curtis-McLane", "given" : "Sierra", "non-dropping-particle" : "", "parse-names" : false, "suffix" : "" } ], "container-title" : "Evolutionary Applications", "id" : "ITEM-1", "issue" : "1", "issued" : { "date-parts" : [ [ "2008", "2" ] ] }, "page" : "95-111", "title" : "Adaptation, migration or extirpation: climate change outcomes for tree populations", "type" : "article-journal", "volume" : "1" }, "uris" : [ "http://www.mendeley.com/documents/?uuid=663eec37-a5ad-48fa-98ff-0540fda200d9" ] } ], "mendeley" : { "formattedCitation" : "(Aitken, Yeaman, Holliday, Wang, &amp; Curtis-McLane, 2008)", "plainTextFormattedCitation" : "(Aitken, Yeaman, Holliday, Wang, &amp; Curtis-McLane, 2008)", "previouslyFormattedCitation" : "(Aitken, Yeaman, Holliday, Wang, &amp; Curtis-McLane, 2008)" }, "properties" : {  }, "schema" : "https://github.com/citation-style-language/schema/raw/master/csl-citation.json" }</w:instrText>
      </w:r>
      <w:r>
        <w:fldChar w:fldCharType="separate"/>
      </w:r>
      <w:r w:rsidRPr="00E777FB">
        <w:t>(Aitken</w:t>
      </w:r>
      <w:r w:rsidR="00A804AC">
        <w:rPr>
          <w:i/>
        </w:rPr>
        <w:t xml:space="preserve"> et al.</w:t>
      </w:r>
      <w:r w:rsidRPr="00E777FB">
        <w:t>, 2008)</w:t>
      </w:r>
      <w:r>
        <w:fldChar w:fldCharType="end"/>
      </w:r>
      <w:r w:rsidRPr="00E13B98">
        <w:t>.</w:t>
      </w:r>
    </w:p>
    <w:p w14:paraId="1C5078BF" w14:textId="77777777" w:rsidR="0048205B" w:rsidRPr="00E13B98" w:rsidRDefault="0048205B" w:rsidP="00AE389F">
      <w:pPr>
        <w:rPr>
          <w:rFonts w:ascii="Calibri" w:hAnsi="Calibri"/>
        </w:rPr>
      </w:pPr>
    </w:p>
    <w:p w14:paraId="56350A1B" w14:textId="77777777" w:rsidR="0048205B" w:rsidRPr="00E13B98" w:rsidRDefault="0048205B" w:rsidP="0048184E">
      <w:pPr>
        <w:pStyle w:val="Heading5"/>
        <w:tabs>
          <w:tab w:val="left" w:pos="993"/>
        </w:tabs>
        <w:spacing w:line="240" w:lineRule="auto"/>
      </w:pPr>
      <w:bookmarkStart w:id="1454" w:name="_Toc519514818"/>
      <w:r w:rsidRPr="00E13B98">
        <w:t>Effects on biodiversity and community dynamics</w:t>
      </w:r>
      <w:bookmarkEnd w:id="1454"/>
    </w:p>
    <w:p w14:paraId="4BD19C07" w14:textId="1C2C1D10" w:rsidR="0048205B" w:rsidRPr="00E13B98" w:rsidRDefault="0048205B" w:rsidP="00AE389F">
      <w:r w:rsidRPr="00E13B98">
        <w:t>Shifts in species ranges in response to climate change are relatively well documented for Europe and Central Asia. Latitudinal and altitudinal shifts in species distributions have been found for many taxa</w:t>
      </w:r>
      <w:r>
        <w:t>,</w:t>
      </w:r>
      <w:r w:rsidRPr="00E13B98">
        <w:t xml:space="preserve"> e.g. 80% of studied taxa in a global meta-analysis by Root </w:t>
      </w:r>
      <w:r w:rsidR="000D7D89" w:rsidRPr="000D7D89">
        <w:rPr>
          <w:i/>
        </w:rPr>
        <w:t>et al.</w:t>
      </w:r>
      <w:r w:rsidRPr="00E13B98">
        <w:t xml:space="preserve"> </w:t>
      </w:r>
      <w:r w:rsidRPr="00E13B98">
        <w:fldChar w:fldCharType="begin" w:fldLock="1"/>
      </w:r>
      <w:r>
        <w:instrText>ADDIN CSL_CITATION { "citationItems" : [ { "id" : "ITEM-1", "itemData" : { "DOI" : "10.1038/nature01309.1.", "abstract" : "Over the past 100 years, the global average temperature has increased by approximately 0.6 \u00b0C and is projected to continue to rise at a rapid rate1. Although species have responded to climatic changes throughout their evolutionary history2, a primary concern for wild species and their ecosystems is this rapid rate of change3.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 "author" : [ { "dropping-particle" : "", "family" : "Root", "given" : "Terry L", "non-dropping-particle" : "", "parse-names" : false, "suffix" : "" }, { "dropping-particle" : "", "family" : "Price", "given" : "Jeff T", "non-dropping-particle" : "", "parse-names" : false, "suffix" : "" }, { "dropping-particle" : "", "family" : "Hall", "given" : "Kimberly R", "non-dropping-particle" : "", "parse-names" : false, "suffix" : "" }, { "dropping-particle" : "", "family" : "Schneider", "given" : "Stephen H", "non-dropping-particle" : "", "parse-names" : false, "suffix" : "" } ], "container-title" : "Nature", "id" : "ITEM-1", "issue" : "6918", "issued" : { "date-parts" : [ [ "2003" ] ] }, "page" : "57-60", "title" : "Fingerprints of global warming on wild animals and plants", "type" : "article-journal", "volume" : "421" }, "suppress-author" : 1, "uris" : [ "http://www.mendeley.com/documents/?uuid=b80c48cc-0ddd-4df8-9bfd-bd9525620815" ] } ], "mendeley" : { "formattedCitation" : "(2003)", "plainTextFormattedCitation" : "(2003)", "previouslyFormattedCitation" : "(2003)" }, "properties" : {  }, "schema" : "https://github.com/citation-style-language/schema/raw/master/csl-citation.json" }</w:instrText>
      </w:r>
      <w:r w:rsidRPr="00E13B98">
        <w:fldChar w:fldCharType="separate"/>
      </w:r>
      <w:r w:rsidRPr="00E13B98">
        <w:t>(2003)</w:t>
      </w:r>
      <w:r w:rsidRPr="00E13B98">
        <w:fldChar w:fldCharType="end"/>
      </w:r>
      <w:r w:rsidRPr="00E13B98">
        <w:t xml:space="preserve">; for </w:t>
      </w:r>
      <w:r w:rsidRPr="00C81AC5">
        <w:t xml:space="preserve">marine systems see </w:t>
      </w:r>
      <w:r w:rsidRPr="00C81AC5">
        <w:rPr>
          <w:rFonts w:ascii="Calibri" w:hAnsi="Calibri"/>
        </w:rPr>
        <w:t xml:space="preserve">Perry </w:t>
      </w:r>
      <w:r w:rsidR="000D7D89" w:rsidRPr="000D7D89">
        <w:rPr>
          <w:rFonts w:ascii="Calibri" w:hAnsi="Calibri"/>
          <w:i/>
        </w:rPr>
        <w:t>et al.</w:t>
      </w:r>
      <w:r w:rsidRPr="00C81AC5">
        <w:rPr>
          <w:rFonts w:ascii="Calibri" w:hAnsi="Calibri"/>
        </w:rPr>
        <w:t xml:space="preserve"> </w:t>
      </w:r>
      <w:r w:rsidRPr="00C81AC5">
        <w:rPr>
          <w:rFonts w:ascii="Calibri" w:hAnsi="Calibri"/>
        </w:rPr>
        <w:fldChar w:fldCharType="begin" w:fldLock="1"/>
      </w:r>
      <w:r>
        <w:rPr>
          <w:rFonts w:ascii="Calibri" w:hAnsi="Calibri"/>
        </w:rPr>
        <w:instrText>ADDIN CSL_CITATION { "citationItems" : [ { "id" : "ITEM-1", "itemData" : { "DOI" : "10.1126/science.1111322", "ISSN" : "0036-8075", "author" : [ { "dropping-particle" : "", "family" : "Perry", "given" : "A. L.", "non-dropping-particle" : "", "parse-names" : false, "suffix" : "" } ], "container-title" : "Science", "id" : "ITEM-1", "issue" : "5730", "issued" : { "date-parts" : [ [ "2005", "6", "24" ] ] }, "page" : "1912-1915", "title" : "Climate Change and Distribution Shifts in Marine Fishes", "type" : "article-journal", "volume" : "308" }, "suppress-author" : 1, "uris" : [ "http://www.mendeley.com/documents/?uuid=f9beae35-28f5-4e58-9fd9-66d8f109dd25" ] } ], "mendeley" : { "formattedCitation" : "(2005)", "plainTextFormattedCitation" : "(2005)", "previouslyFormattedCitation" : "(2005)" }, "properties" : {  }, "schema" : "https://github.com/citation-style-language/schema/raw/master/csl-citation.json" }</w:instrText>
      </w:r>
      <w:r w:rsidRPr="00C81AC5">
        <w:rPr>
          <w:rFonts w:ascii="Calibri" w:hAnsi="Calibri"/>
        </w:rPr>
        <w:fldChar w:fldCharType="separate"/>
      </w:r>
      <w:r w:rsidRPr="00C81AC5">
        <w:rPr>
          <w:rFonts w:ascii="Calibri" w:hAnsi="Calibri"/>
        </w:rPr>
        <w:t>(2005)</w:t>
      </w:r>
      <w:r w:rsidRPr="00C81AC5">
        <w:rPr>
          <w:rFonts w:ascii="Calibri" w:hAnsi="Calibri"/>
        </w:rPr>
        <w:fldChar w:fldCharType="end"/>
      </w:r>
      <w:r w:rsidR="007367FA">
        <w:rPr>
          <w:rFonts w:ascii="Calibri" w:hAnsi="Calibri"/>
        </w:rPr>
        <w:t xml:space="preserve"> and</w:t>
      </w:r>
      <w:r w:rsidRPr="00C81AC5">
        <w:rPr>
          <w:rFonts w:ascii="Calibri" w:hAnsi="Calibri"/>
        </w:rPr>
        <w:t xml:space="preserve"> Beaugrand </w:t>
      </w:r>
      <w:r w:rsidR="000D7D89" w:rsidRPr="000D7D89">
        <w:rPr>
          <w:rFonts w:ascii="Calibri" w:hAnsi="Calibri"/>
          <w:i/>
        </w:rPr>
        <w:t>et al.</w:t>
      </w:r>
      <w:r>
        <w:rPr>
          <w:rFonts w:ascii="Calibri" w:hAnsi="Calibri"/>
        </w:rPr>
        <w:t xml:space="preserve"> </w:t>
      </w:r>
      <w:r>
        <w:rPr>
          <w:rFonts w:ascii="Calibri" w:hAnsi="Calibri"/>
        </w:rPr>
        <w:fldChar w:fldCharType="begin" w:fldLock="1"/>
      </w:r>
      <w:r>
        <w:rPr>
          <w:rFonts w:ascii="Calibri" w:hAnsi="Calibri"/>
        </w:rPr>
        <w:instrText>ADDIN CSL_CITATION { "citationItems" : [ { "id" : "ITEM-1", "itemData" : { "DOI" : "10.1098/rspb.2013.3350", "ISSN" : "0962-8452", "author" : [ { "dropping-particle" : "", "family" : "Beaugrand", "given" : "G.", "non-dropping-particle" : "", "parse-names" : false, "suffix" : "" }, { "dropping-particle" : "", "family" : "Goberville", "given" : "E.", "non-dropping-particle" : "", "parse-names" : false, "suffix" : "" }, { "dropping-particle" : "", "family" : "Luczak", "given" : "C.", "non-dropping-particle" : "", "parse-names" : false, "suffix" : "" }, { "dropping-particle" : "", "family" : "Kirby", "given" : "R. R.", "non-dropping-particle" : "", "parse-names" : false, "suffix" : "" } ], "container-title" : "Proceedings of the Royal Society B: Biological Sciences", "id" : "ITEM-1", "issue" : "1783", "issued" : { "date-parts" : [ [ "2014", "4", "9" ] ] }, "page" : "20133350-20133350", "title" : "Marine biological shifts and climate", "type" : "article-journal", "volume" : "281" }, "suppress-author" : 1, "uris" : [ "http://www.mendeley.com/documents/?uuid=8cb98a6d-4a1f-49e8-b214-6dff62659749" ] } ], "mendeley" : { "formattedCitation" : "(2014)", "plainTextFormattedCitation" : "(2014)", "previouslyFormattedCitation" : "(2014)" }, "properties" : {  }, "schema" : "https://github.com/citation-style-language/schema/raw/master/csl-citation.json" }</w:instrText>
      </w:r>
      <w:r>
        <w:rPr>
          <w:rFonts w:ascii="Calibri" w:hAnsi="Calibri"/>
        </w:rPr>
        <w:fldChar w:fldCharType="separate"/>
      </w:r>
      <w:r w:rsidRPr="00C81AC5">
        <w:rPr>
          <w:rFonts w:ascii="Calibri" w:hAnsi="Calibri"/>
        </w:rPr>
        <w:t>(2014)</w:t>
      </w:r>
      <w:r>
        <w:rPr>
          <w:rFonts w:ascii="Calibri" w:hAnsi="Calibri"/>
        </w:rPr>
        <w:fldChar w:fldCharType="end"/>
      </w:r>
      <w:r w:rsidRPr="00C81AC5">
        <w:t>.</w:t>
      </w:r>
      <w:r w:rsidRPr="00E13B98">
        <w:t xml:space="preserve"> Northwards migrations of warm-adapted species and associated loss of cold-adapted species have been documented for the Barents Sea and North East Atlantic</w:t>
      </w:r>
      <w:r>
        <w:t xml:space="preserve"> </w:t>
      </w:r>
      <w:r>
        <w:fldChar w:fldCharType="begin" w:fldLock="1"/>
      </w:r>
      <w:r>
        <w:instrText>ADDIN CSL_CITATION { "citationItems" : [ { "id" : "ITEM-1", "itemData" : { "author" : [ { "dropping-particle" : "", "family" : "Beaugrand", "given" : "G", "non-dropping-particle" : "", "parse-names" : false, "suffix" : "" }, { "dropping-particle" : "", "family" : "Reid PC, Iba\u00f1ez F, Lindley JA", "given" : "Edwards M", "non-dropping-particle" : "", "parse-names" : false, "suffix" : "" } ], "container-title" : "Science", "id" : "ITEM-1", "issued" : { "date-parts" : [ [ "2002" ] ] }, "page" : "1692-1694", "title" : "Reorganisation of North Atlantic marine copepod biodiversity and climate", "type" : "article-journal", "volume" : "296" }, "uris" : [ "http://www.mendeley.com/documents/?uuid=504c5b55-1056-44d8-9efe-a46307a1a256" ] }, { "id" : "ITEM-2", "itemData" : { "DOI" : "10.1111/j.1365-2486.2009.01848.x", "ISSN" : "13541013", "author" : [ { "dropping-particle" : "", "family" : "Beaugrand", "given" : "G.", "non-dropping-particle" : "", "parse-names" : false, "suffix" : "" }, { "dropping-particle" : "", "family" : "Luczak", "given" : "C.", "non-dropping-particle" : "", "parse-names" : false, "suffix" : "" }, { "dropping-particle" : "", "family" : "Edwards", "given" : "M.", "non-dropping-particle" : "", "parse-names" : false, "suffix" : "" } ], "container-title" : "Global Change Biology", "id" : "ITEM-2", "issue" : "7", "issued" : { "date-parts" : [ [ "2009", "7" ] ] }, "page" : "1790-1803", "title" : "Rapid biogeographical plankton shifts in the North Atlantic Ocean", "type" : "article-journal", "volume" : "15" }, "uris" : [ "http://www.mendeley.com/documents/?uuid=59b5bb6f-a0f4-4320-9c87-506f3f7b3ee7" ] }, { "id" : "ITEM-3", "itemData" : { "DOI" : "10.1038/nclimate2647", "ISSN" : "1758-678X", "author" : [ { "dropping-particle" : "", "family" : "Fossheim", "given" : "Maria", "non-dropping-particle" : "", "parse-names" : false, "suffix" : "" }, { "dropping-particle" : "", "family" : "Primicerio", "given" : "Raul", "non-dropping-particle" : "", "parse-names" : false, "suffix" : "" }, { "dropping-particle" : "", "family" : "Johannesen", "given" : "Edda", "non-dropping-particle" : "", "parse-names" : false, "suffix" : "" }, { "dropping-particle" : "", "family" : "Ingvaldsen", "given" : "Randi B.", "non-dropping-particle" : "", "parse-names" : false, "suffix" : "" }, { "dropping-particle" : "", "family" : "Aschan", "given" : "Michaela M.", "non-dropping-particle" : "", "parse-names" : false, "suffix" : "" }, { "dropping-particle" : "V.", "family" : "Dolgov", "given" : "Andrey", "non-dropping-particle" : "", "parse-names" : false, "suffix" : "" } ], "container-title" : "Nature Climate Change", "id" : "ITEM-3", "issue" : "7", "issued" : { "date-parts" : [ [ "2015", "5", "18" ] ] }, "page" : "673-677", "title" : "Recent warming leads to a rapid borealization of fish communities in the Arctic", "type" : "article-journal", "volume" : "5" }, "uris" : [ "http://www.mendeley.com/documents/?uuid=80e2ada8-dd57-4b82-b055-0e4f3bcbf552" ] }, { "id" : "ITEM-4", "itemData" : { "author" : [ { "dropping-particle" : "", "family" : "Brander", "given" : "K.", "non-dropping-particle" : "", "parse-names" : false, "suffix" : "" }, { "dropping-particle" : "", "family" : "Blom", "given" : "G.", "non-dropping-particle" : "", "parse-names" : false, "suffix" : "" }, { "dropping-particle" : "", "family" : "Borges", "given" : "M. F.", "non-dropping-particle" : "", "parse-names" : false, "suffix" : "" }, { "dropping-particle" : "", "family" : "Erzini", "given" : "K.", "non-dropping-particle" : "", "parse-names" : false, "suffix" : "" }, { "dropping-particle" : "", "family" : "Henderson", "given" : "G.", "non-dropping-particle" : "", "parse-names" : false, "suffix" : "" } ], "container-title" : "ICES Marine Science Symposia", "id" : "ITEM-4", "issued" : { "date-parts" : [ [ "2003" ] ] }, "page" : "261-270", "title" : "Are we seeing a coherent response to changing temperature?", "type" : "article-journal", "volume" : "219" }, "uris" : [ "http://www.mendeley.com/documents/?uuid=70c0528f-f133-44c0-8ae4-5c2c13c2b642" ] } ], "mendeley" : { "formattedCitation" : "(G. Beaugrand, Luczak, &amp; Edwards, 2009; G Beaugrand &amp; Reid PC, Iba\u00f1ez F, Lindley JA, 2002; Brander, Blom, Borges, Erzini, &amp; Henderson, 2003; Fossheim et al., 2015)", "plainTextFormattedCitation" : "(G. Beaugrand, Luczak, &amp; Edwards, 2009; G Beaugrand &amp; Reid PC, Iba\u00f1ez F, Lindley JA, 2002; Brander, Blom, Borges, Erzini, &amp; Henderson, 2003; Fossheim et al., 2015)", "previouslyFormattedCitation" : "(G. Beaugrand, Luczak, &amp; Edwards, 2009; G Beaugrand &amp; Reid PC, Iba\u00f1ez F, Lindley JA, 2002; Brander, Blom, Borges, Erzini, &amp; Henderson, 2003; Fossheim et al., 2015)" }, "properties" : {  }, "schema" : "https://github.com/citation-style-language/schema/raw/master/csl-citation.json" }</w:instrText>
      </w:r>
      <w:r>
        <w:fldChar w:fldCharType="separate"/>
      </w:r>
      <w:r w:rsidRPr="00E92AC9">
        <w:t>(Beaugrand</w:t>
      </w:r>
      <w:r w:rsidR="00F11FDB">
        <w:rPr>
          <w:i/>
        </w:rPr>
        <w:t xml:space="preserve"> et al.</w:t>
      </w:r>
      <w:r w:rsidR="007367FA">
        <w:t>, 2002, 2009</w:t>
      </w:r>
      <w:r w:rsidRPr="00E92AC9">
        <w:t>; Brander</w:t>
      </w:r>
      <w:r w:rsidR="00F11FDB">
        <w:rPr>
          <w:i/>
        </w:rPr>
        <w:t xml:space="preserve"> et al.</w:t>
      </w:r>
      <w:r w:rsidRPr="00E92AC9">
        <w:t xml:space="preserve">, 2003; Fossheim </w:t>
      </w:r>
      <w:r w:rsidR="000D7D89" w:rsidRPr="000D7D89">
        <w:rPr>
          <w:i/>
        </w:rPr>
        <w:t>et al.</w:t>
      </w:r>
      <w:r w:rsidRPr="00E92AC9">
        <w:t>, 2015)</w:t>
      </w:r>
      <w:r>
        <w:fldChar w:fldCharType="end"/>
      </w:r>
      <w:r w:rsidRPr="00E13B98">
        <w:t xml:space="preserve">, resulting in increased species richness of zooplankton </w:t>
      </w:r>
      <w:r>
        <w:fldChar w:fldCharType="begin" w:fldLock="1"/>
      </w:r>
      <w:r>
        <w:instrText>ADDIN CSL_CITATION { "citationItems" : [ { "id" : "ITEM-1", "itemData" : { "DOI" : "10.1073/pnas.0913855107", "ISSN" : "0027-8424", "author" : [ { "dropping-particle" : "", "family" : "Beaugrand", "given" : "G.", "non-dropping-particle" : "", "parse-names" : false, "suffix" : "" }, { "dropping-particle" : "", "family" : "Edwards", "given" : "M.", "non-dropping-particle" : "", "parse-names" : false, "suffix" : "" }, { "dropping-particle" : "", "family" : "Legendre", "given" : "L.", "non-dropping-particle" : "", "parse-names" : false, "suffix" : "" } ], "container-title" : "Proceedings of the National Academy of Sciences", "id" : "ITEM-1", "issue" : "22", "issued" : { "date-parts" : [ [ "2010", "6", "1" ] ] }, "page" : "10120-10124", "title" : "Marine biodiversity, ecosystem functioning, and carbon cycles", "type" : "article-journal", "volume" : "107" }, "uris" : [ "http://www.mendeley.com/documents/?uuid=61c43848-2a61-401e-809d-d3a2944900d9" ] } ], "mendeley" : { "formattedCitation" : "(G. Beaugrand, Edwards, &amp; Legendre, 2010)", "plainTextFormattedCitation" : "(G. Beaugrand, Edwards, &amp; Legendre, 2010)", "previouslyFormattedCitation" : "(G. Beaugrand, Edwards, &amp; Legendre, 2010)" }, "properties" : {  }, "schema" : "https://github.com/citation-style-language/schema/raw/master/csl-citation.json" }</w:instrText>
      </w:r>
      <w:r>
        <w:fldChar w:fldCharType="separate"/>
      </w:r>
      <w:r w:rsidRPr="00E92AC9">
        <w:t>(Beaugrand</w:t>
      </w:r>
      <w:r w:rsidR="00F11FDB">
        <w:rPr>
          <w:i/>
        </w:rPr>
        <w:t xml:space="preserve"> et al.</w:t>
      </w:r>
      <w:r w:rsidRPr="00E92AC9">
        <w:t>, 2010)</w:t>
      </w:r>
      <w:r>
        <w:fldChar w:fldCharType="end"/>
      </w:r>
      <w:r w:rsidRPr="00E13B98">
        <w:t xml:space="preserve"> and fish </w:t>
      </w:r>
      <w:r>
        <w:fldChar w:fldCharType="begin" w:fldLock="1"/>
      </w:r>
      <w:r>
        <w:instrText>ADDIN CSL_CITATION { "citationItems" : [ { "id" : "ITEM-1", "itemData" : { "DOI" : "10.1111/j.1365-2486.2007.01518.x", "ISSN" : "1354-1013", "author" : [ { "dropping-particle" : "", "family" : "Hiddink", "given" : "J. G.", "non-dropping-particle" : "", "parse-names" : false, "suffix" : "" }, { "dropping-particle" : "", "family" : "Hofstede", "given" : "R.", "non-dropping-particle" : "ter", "parse-names" : false, "suffix" : "" } ], "container-title" : "Global Change Biology", "id" : "ITEM-1", "issue" : "3", "issued" : { "date-parts" : [ [ "2008", "3" ] ] }, "page" : "453-460", "title" : "Climate induced increases in species richness of marine fishes", "type" : "article-journal", "volume" : "14" }, "uris" : [ "http://www.mendeley.com/documents/?uuid=69ecf110-3802-47c2-a176-2d498d0af8ba" ] } ], "mendeley" : { "formattedCitation" : "(Hiddink &amp; ter Hofstede, 2008)", "plainTextFormattedCitation" : "(Hiddink &amp; ter Hofstede, 2008)", "previouslyFormattedCitation" : "(Hiddink &amp; ter Hofstede, 2008)" }, "properties" : {  }, "schema" : "https://github.com/citation-style-language/schema/raw/master/csl-citation.json" }</w:instrText>
      </w:r>
      <w:r>
        <w:fldChar w:fldCharType="separate"/>
      </w:r>
      <w:r w:rsidRPr="007772A9">
        <w:t>(Hiddink &amp; ter Hofstede, 2008)</w:t>
      </w:r>
      <w:r>
        <w:fldChar w:fldCharType="end"/>
      </w:r>
      <w:r w:rsidRPr="00E13B98">
        <w:t xml:space="preserve">. Northward range shifts (12.5-19 km per decade) are also prevalent among terrestrial species, including arthropods, birds and mammals </w:t>
      </w:r>
      <w:r w:rsidRPr="00E13B98">
        <w:fldChar w:fldCharType="begin" w:fldLock="1"/>
      </w:r>
      <w:r>
        <w:instrText>ADDIN CSL_CITATION { "citationItems" : [ { "id" : "ITEM-1", "itemData" : { "DOI" : "10.1111/j.1365-2486.2006.01116.x", "ISSN" : "1354-1013", "abstract" : "Evidence is accumulating of shifts in species' distributions during recent climate warming. However, most of this information comes predominantly from studies of a relatively small selection of taxa (i.e., plants, birds and butterflies), which may not be representative of biodiversity as a whole. Using data from less well-studied groups, we show that a wide variety of vertebrate and invertebrate species have moved northwards and uphill in Britain over approximately 25 years, mirroring, and in some cases exceeding, the responses of better-known groups.", "author" : [ { "dropping-particle" : "", "family" : "Hickling", "given" : "Rachael", "non-dropping-particle" : "", "parse-names" : false, "suffix" : "" }, { "dropping-particle" : "", "family" : "Roy", "given" : "David B.", "non-dropping-particle" : "", "parse-names" : false, "suffix" : "" }, { "dropping-particle" : "", "family" : "Hill", "given" : "Jane K.", "non-dropping-particle" : "", "parse-names" : false, "suffix" : "" }, { "dropping-particle" : "", "family" : "Fox", "given" : "Richard", "non-dropping-particle" : "", "parse-names" : false, "suffix" : "" }, { "dropping-particle" : "", "family" : "Thomas", "given" : "Chris D.", "non-dropping-particle" : "", "parse-names" : false, "suffix" : "" } ], "container-title" : "Global Change Biology", "id" : "ITEM-1", "issue" : "3", "issued" : { "date-parts" : [ [ "2006", "3" ] ] }, "page" : "450-455", "title" : "The distributions of a wide range of taxonomic groups are expanding polewards", "type" : "article-journal", "volume" : "12" }, "uris" : [ "http://www.mendeley.com/documents/?uuid=72522b65-e1e0-42a4-8991-2e7f3b932de6" ] } ], "mendeley" : { "formattedCitation" : "(Hickling, Roy, Hill, Fox, &amp; Thomas, 2006)", "plainTextFormattedCitation" : "(Hickling, Roy, Hill, Fox, &amp; Thomas, 2006)", "previouslyFormattedCitation" : "(Hickling, Roy, Hill, Fox, &amp; Thomas, 2006)" }, "properties" : {  }, "schema" : "https://github.com/citation-style-language/schema/raw/master/csl-citation.json" }</w:instrText>
      </w:r>
      <w:r w:rsidRPr="00E13B98">
        <w:fldChar w:fldCharType="separate"/>
      </w:r>
      <w:r w:rsidRPr="00E13B98">
        <w:t>(Hickling</w:t>
      </w:r>
      <w:r w:rsidR="00F11FDB">
        <w:rPr>
          <w:i/>
        </w:rPr>
        <w:t xml:space="preserve"> et al.</w:t>
      </w:r>
      <w:r w:rsidRPr="00E13B98">
        <w:t>, 2006)</w:t>
      </w:r>
      <w:r w:rsidRPr="00E13B98">
        <w:fldChar w:fldCharType="end"/>
      </w:r>
      <w:r w:rsidRPr="00E13B98">
        <w:t>. Similar range shifts are found along altitudinal gradients, but are not ubiquitous across a broad range of taxonomic groups</w:t>
      </w:r>
      <w:r>
        <w:t xml:space="preserve"> </w:t>
      </w:r>
      <w:r>
        <w:fldChar w:fldCharType="begin" w:fldLock="1"/>
      </w:r>
      <w:r>
        <w:instrText>ADDIN CSL_CITATION { "citationItems" : [ { "id" : "ITEM-1", "itemData" : { "DOI" : "10.1038/nature06812", "ISSN" : "0028-0836", "author" : [ { "dropping-particle" : "", "family" : "Nogu\u00e9s-Bravo", "given" : "D.", "non-dropping-particle" : "", "parse-names" : false, "suffix" : "" }, { "dropping-particle" : "", "family" : "Ara\u00fajo", "given" : "M. B.", "non-dropping-particle" : "", "parse-names" : false, "suffix" : "" }, { "dropping-particle" : "", "family" : "Romdal", "given" : "T.", "non-dropping-particle" : "", "parse-names" : false, "suffix" : "" }, { "dropping-particle" : "", "family" : "Rahbek", "given" : "C.", "non-dropping-particle" : "", "parse-names" : false, "suffix" : "" } ], "container-title" : "Nature", "id" : "ITEM-1", "issue" : "7192", "issued" : { "date-parts" : [ [ "2008", "5", "8" ] ] }, "page" : "216-219", "title" : "Scale effects and human impact on the elevational species richness gradients", "type" : "article-journal", "volume" : "453" }, "uris" : [ "http://www.mendeley.com/documents/?uuid=95695d8b-74bd-4bd8-b63e-63db3f08d444" ] }, { "id" : "ITEM-2", "itemData" : { "DOI" : "10.1007/s10584-010-0015-3", "ISSN" : "0165-0009", "author" : [ { "dropping-particle" : "", "family" : "Benito", "given" : "Blas", "non-dropping-particle" : "", "parse-names" : false, "suffix" : "" }, { "dropping-particle" : "", "family" : "Lorite", "given" : "Juan", "non-dropping-particle" : "", "parse-names" : false, "suffix" : "" }, { "dropping-particle" : "", "family" : "Pe\u00f1as", "given" : "Julio", "non-dropping-particle" : "", "parse-names" : false, "suffix" : "" } ], "container-title" : "Climatic Change", "id" : "ITEM-2", "issue" : "3", "issued" : { "date-parts" : [ [ "2011", "10", "2" ] ] }, "page" : "471-483", "title" : "Simulating potential effects of climatic warming on altitudinal patterns of key species in Mediterranean-alpine ecosystems", "type" : "article-journal", "volume" : "108" }, "uris" : [ "http://www.mendeley.com/documents/?uuid=51d16261-5702-42a8-ba5a-82534d913fc4" ] }, { "id" : "ITEM-3", "itemData" : { "DOI" : "10.1111/geb.12170", "ISSN" : "1466822X", "author" : [ { "dropping-particle" : "", "family" : "Grytnes", "given" : "John-Arvid", "non-dropping-particle" : "", "parse-names" : false, "suffix" : "" }, { "dropping-particle" : "", "family" : "Kapfer", "given" : "Jutta", "non-dropping-particle" : "", "parse-names" : false, "suffix" : "" }, { "dropping-particle" : "", "family" : "Jurasinski", "given" : "Gerald", "non-dropping-particle" : "", "parse-names" : false, "suffix" : "" }, { "dropping-particle" : "", "family" : "Birks", "given" : "Hilary H.", "non-dropping-particle" : "", "parse-names" : false, "suffix" : "" }, { "dropping-particle" : "", "family" : "Henriksen", "given" : "Hanne", "non-dropping-particle" : "", "parse-names" : false, "suffix" : "" }, { "dropping-particle" : "", "family" : "Klanderud", "given" : "Kari", "non-dropping-particle" : "", "parse-names" : false, "suffix" : "" }, { "dropping-particle" : "", "family" : "Odland", "given" : "Arvid", "non-dropping-particle" : "", "parse-names" : false, "suffix" : "" }, { "dropping-particle" : "", "family" : "Ohlson", "given" : "Mikael", "non-dropping-particle" : "", "parse-names" : false, "suffix" : "" }, { "dropping-particle" : "", "family" : "Wipf", "given" : "Sonja", "non-dropping-particle" : "", "parse-names" : false, "suffix" : "" }, { "dropping-particle" : "", "family" : "Birks", "given" : "H. John B.", "non-dropping-particle" : "", "parse-names" : false, "suffix" : "" } ], "container-title" : "Global Ecology and Biogeography", "id" : "ITEM-3", "issue" : "8", "issued" : { "date-parts" : [ [ "2014", "8" ] ] }, "page" : "876-884", "title" : "Identifying the driving factors behind observed elevational range shifts on European mountains", "type" : "article-journal", "volume" : "23" }, "uris" : [ "http://www.mendeley.com/documents/?uuid=1e8f33c7-8f5b-42d4-8410-c4a014a6c1a3" ] } ], "mendeley" : { "formattedCitation" : "(Benito, Lorite, &amp; Pe\u00f1as, 2011; Grytnes et al., 2014; Nogu\u00e9s-Bravo, Ara\u00fajo, Romdal, &amp; Rahbek, 2008)", "plainTextFormattedCitation" : "(Benito, Lorite, &amp; Pe\u00f1as, 2011; Grytnes et al., 2014; Nogu\u00e9s-Bravo, Ara\u00fajo, Romdal, &amp; Rahbek, 2008)", "previouslyFormattedCitation" : "(Benito, Lorite, &amp; Pe\u00f1as, 2011; Grytnes et al., 2014; Nogu\u00e9s-Bravo, Ara\u00fajo, Romdal, &amp; Rahbek, 2008)" }, "properties" : {  }, "schema" : "https://github.com/citation-style-language/schema/raw/master/csl-citation.json" }</w:instrText>
      </w:r>
      <w:r>
        <w:fldChar w:fldCharType="separate"/>
      </w:r>
      <w:r w:rsidRPr="0056654A">
        <w:t>(Benito</w:t>
      </w:r>
      <w:r w:rsidR="00F11FDB">
        <w:rPr>
          <w:i/>
        </w:rPr>
        <w:t xml:space="preserve"> et al.</w:t>
      </w:r>
      <w:r w:rsidRPr="0056654A">
        <w:t xml:space="preserve">, 2011; Grytnes </w:t>
      </w:r>
      <w:r w:rsidR="000D7D89" w:rsidRPr="000D7D89">
        <w:rPr>
          <w:i/>
        </w:rPr>
        <w:t>et al.</w:t>
      </w:r>
      <w:r w:rsidRPr="0056654A">
        <w:t>, 2014; Nogués-Bravo</w:t>
      </w:r>
      <w:r w:rsidR="00F11FDB">
        <w:rPr>
          <w:i/>
        </w:rPr>
        <w:t xml:space="preserve"> et al.</w:t>
      </w:r>
      <w:r w:rsidRPr="0056654A">
        <w:t>, 2008)</w:t>
      </w:r>
      <w:r>
        <w:fldChar w:fldCharType="end"/>
      </w:r>
      <w:r w:rsidRPr="00E13B98">
        <w:t xml:space="preserve">, while downslope or no shifts also occur </w:t>
      </w:r>
      <w:r>
        <w:fldChar w:fldCharType="begin" w:fldLock="1"/>
      </w:r>
      <w:r>
        <w:instrText>ADDIN CSL_CITATION { "citationItems" : [ { "id" : "ITEM-1", "itemData" : { "DOI" : "10.1111/j.1600-0587.2010.06279.x", "ISSN" : "09067590", "author" : [ { "dropping-particle" : "", "family" : "Lenoir", "given" : "Jonathan", "non-dropping-particle" : "", "parse-names" : false, "suffix" : "" }, { "dropping-particle" : "", "family" : "G\u00e9gout", "given" : "Jean-Claude", "non-dropping-particle" : "", "parse-names" : false, "suffix" : "" }, { "dropping-particle" : "", "family" : "Guisan", "given" : "Antoine", "non-dropping-particle" : "", "parse-names" : false, "suffix" : "" }, { "dropping-particle" : "", "family" : "Vittoz", "given" : "Pascal", "non-dropping-particle" : "", "parse-names" : false, "suffix" : "" }, { "dropping-particle" : "", "family" : "Wohlgemuth", "given" : "Thomas", "non-dropping-particle" : "", "parse-names" : false, "suffix" : "" }, { "dropping-particle" : "", "family" : "Zimmermann", "given" : "Niklaus E.", "non-dropping-particle" : "", "parse-names" : false, "suffix" : "" }, { "dropping-particle" : "", "family" : "Dullinger", "given" : "Stefan", "non-dropping-particle" : "", "parse-names" : false, "suffix" : "" }, { "dropping-particle" : "", "family" : "Pauli", "given" : "Harald", "non-dropping-particle" : "", "parse-names" : false, "suffix" : "" }, { "dropping-particle" : "", "family" : "Willner", "given" : "Wolfgang", "non-dropping-particle" : "", "parse-names" : false, "suffix" : "" }, { "dropping-particle" : "", "family" : "Svenning", "given" : "Jens-Christian", "non-dropping-particle" : "", "parse-names" : false, "suffix" : "" } ], "container-title" : "Ecography", "id" : "ITEM-1", "issued" : { "date-parts" : [ [ "2010", "4" ] ] }, "title" : "Going against the flow: potential mechanisms for unexpected downslope range shifts in a warming climate", "type" : "article-journal" }, "uris" : [ "http://www.mendeley.com/documents/?uuid=d85140b8-3cec-4872-9f56-ea17f5458a37" ] } ], "mendeley" : { "formattedCitation" : "(Lenoir et al., 2010)", "plainTextFormattedCitation" : "(Lenoir et al., 2010)", "previouslyFormattedCitation" : "(Lenoir et al., 2010)" }, "properties" : {  }, "schema" : "https://github.com/citation-style-language/schema/raw/master/csl-citation.json" }</w:instrText>
      </w:r>
      <w:r>
        <w:fldChar w:fldCharType="separate"/>
      </w:r>
      <w:r w:rsidRPr="001E4B29">
        <w:t xml:space="preserve">(Lenoir </w:t>
      </w:r>
      <w:r w:rsidR="000D7D89" w:rsidRPr="000D7D89">
        <w:rPr>
          <w:i/>
        </w:rPr>
        <w:t>et al.</w:t>
      </w:r>
      <w:r w:rsidRPr="001E4B29">
        <w:t>, 2010)</w:t>
      </w:r>
      <w:r>
        <w:fldChar w:fldCharType="end"/>
      </w:r>
      <w:r w:rsidRPr="00E13B98">
        <w:t>. While evidence for range shifts is mounting, the unequivocal attribution to climatic warming is not always clear, as the magnitude of shifts cannot always be predicted from observed climatic changes</w:t>
      </w:r>
      <w:r>
        <w:t xml:space="preserve"> </w:t>
      </w:r>
      <w:r>
        <w:fldChar w:fldCharType="begin" w:fldLock="1"/>
      </w:r>
      <w:r>
        <w:instrText>ADDIN CSL_CITATION { "citationItems" : [ { "id" : "ITEM-1", "itemData" : { "DOI" : "10.1111/geb.12170", "ISSN" : "1466822X", "author" : [ { "dropping-particle" : "", "family" : "Grytnes", "given" : "John-Arvid", "non-dropping-particle" : "", "parse-names" : false, "suffix" : "" }, { "dropping-particle" : "", "family" : "Kapfer", "given" : "Jutta", "non-dropping-particle" : "", "parse-names" : false, "suffix" : "" }, { "dropping-particle" : "", "family" : "Jurasinski", "given" : "Gerald", "non-dropping-particle" : "", "parse-names" : false, "suffix" : "" }, { "dropping-particle" : "", "family" : "Birks", "given" : "Hilary H.", "non-dropping-particle" : "", "parse-names" : false, "suffix" : "" }, { "dropping-particle" : "", "family" : "Henriksen", "given" : "Hanne", "non-dropping-particle" : "", "parse-names" : false, "suffix" : "" }, { "dropping-particle" : "", "family" : "Klanderud", "given" : "Kari", "non-dropping-particle" : "", "parse-names" : false, "suffix" : "" }, { "dropping-particle" : "", "family" : "Odland", "given" : "Arvid", "non-dropping-particle" : "", "parse-names" : false, "suffix" : "" }, { "dropping-particle" : "", "family" : "Ohlson", "given" : "Mikael", "non-dropping-particle" : "", "parse-names" : false, "suffix" : "" }, { "dropping-particle" : "", "family" : "Wipf", "given" : "Sonja", "non-dropping-particle" : "", "parse-names" : false, "suffix" : "" }, { "dropping-particle" : "", "family" : "Birks", "given" : "H. John B.", "non-dropping-particle" : "", "parse-names" : false, "suffix" : "" } ], "container-title" : "Global Ecology and Biogeography", "id" : "ITEM-1", "issue" : "8", "issued" : { "date-parts" : [ [ "2014", "8" ] ] }, "page" : "876-884", "title" : "Identifying the driving factors behind observed elevational range shifts on European mountains", "type" : "article-journal", "volume" : "23" }, "uris" : [ "http://www.mendeley.com/documents/?uuid=1e8f33c7-8f5b-42d4-8410-c4a014a6c1a3" ] } ], "mendeley" : { "formattedCitation" : "(Grytnes et al., 2014)", "plainTextFormattedCitation" : "(Grytnes et al., 2014)", "previouslyFormattedCitation" : "(Grytnes et al., 2014)" }, "properties" : {  }, "schema" : "https://github.com/citation-style-language/schema/raw/master/csl-citation.json" }</w:instrText>
      </w:r>
      <w:r>
        <w:fldChar w:fldCharType="separate"/>
      </w:r>
      <w:r w:rsidRPr="001E4B29">
        <w:t xml:space="preserve">(Grytnes </w:t>
      </w:r>
      <w:r w:rsidR="000D7D89" w:rsidRPr="000D7D89">
        <w:rPr>
          <w:i/>
        </w:rPr>
        <w:t>et al.</w:t>
      </w:r>
      <w:r w:rsidRPr="001E4B29">
        <w:t>, 2014)</w:t>
      </w:r>
      <w:r>
        <w:fldChar w:fldCharType="end"/>
      </w:r>
      <w:r w:rsidRPr="00E13B98">
        <w:t>.</w:t>
      </w:r>
    </w:p>
    <w:p w14:paraId="435B99CD" w14:textId="59571FDD" w:rsidR="0048205B" w:rsidRPr="00E13B98" w:rsidRDefault="0048205B" w:rsidP="00AE389F">
      <w:r w:rsidRPr="00E13B98">
        <w:lastRenderedPageBreak/>
        <w:t xml:space="preserve">Climate change does not affect species ranges and biodiversity equally in all regions or for all taxa </w:t>
      </w:r>
      <w:r>
        <w:fldChar w:fldCharType="begin" w:fldLock="1"/>
      </w:r>
      <w:r>
        <w:instrText>ADDIN CSL_CITATION { "citationItems" : [ { "id" : "ITEM-1", "itemData" : { "DOI" : "10.1111/j.1365-2486.2008.01823.x", "ISSN" : "13541013", "author" : [ { "dropping-particle" : "", "family" : "Garrabou", "given" : "J.", "non-dropping-particle" : "", "parse-names" : false, "suffix" : "" }, { "dropping-particle" : "", "family" : "Coma", "given" : "R.", "non-dropping-particle" : "", "parse-names" : false, "suffix" : "" }, { "dropping-particle" : "", "family" : "Bensoussan", "given" : "N.", "non-dropping-particle" : "", "parse-names" : false, "suffix" : "" }, { "dropping-particle" : "", "family" : "Bally", "given" : "M.", "non-dropping-particle" : "", "parse-names" : false, "suffix" : "" }, { "dropping-particle" : "", "family" : "Chevaldonn\u00e9", "given" : "P.", "non-dropping-particle" : "", "parse-names" : false, "suffix" : "" }, { "dropping-particle" : "", "family" : "Cigliano", "given" : "M.", "non-dropping-particle" : "", "parse-names" : false, "suffix" : "" }, { "dropping-particle" : "", "family" : "Diaz", "given" : "D.", "non-dropping-particle" : "", "parse-names" : false, "suffix" : "" }, { "dropping-particle" : "", "family" : "HARMELIN", "given" : "J. G.", "non-dropping-particle" : "", "parse-names" : false, "suffix" : "" }, { "dropping-particle" : "", "family" : "GAMBI", "given" : "M. C.", "non-dropping-particle" : "", "parse-names" : false, "suffix" : "" }, { "dropping-particle" : "", "family" : "KERSTING", "given" : "D. K.", "non-dropping-particle" : "", "parse-names" : false, "suffix" : "" }, { "dropping-particle" : "", "family" : "LEDOUX", "given" : "J. B.", "non-dropping-particle" : "", "parse-names" : false, "suffix" : "" }, { "dropping-particle" : "", "family" : "LEJEUSNE", "given" : "C.", "non-dropping-particle" : "", "parse-names" : false, "suffix" : "" }, { "dropping-particle" : "", "family" : "LINARES", "given" : "C.", "non-dropping-particle" : "", "parse-names" : false, "suffix" : "" }, { "dropping-particle" : "", "family" : "MARSCHAL", "given" : "C.", "non-dropping-particle" : "", "parse-names" : false, "suffix" : "" }, { "dropping-particle" : "", "family" : "P\u00c9REZ", "given" : "T.", "non-dropping-particle" : "", "parse-names" : false, "suffix" : "" }, { "dropping-particle" : "", "family" : "RIBES", "given" : "M.", "non-dropping-particle" : "", "parse-names" : false, "suffix" : "" }, { "dropping-particle" : "", "family" : "ROMANO", "given" : "J. C.", "non-dropping-particle" : "", "parse-names" : false, "suffix" : "" }, { "dropping-particle" : "", "family" : "SERRANO", "given" : "E.", "non-dropping-particle" : "", "parse-names" : false, "suffix" : "" }, { "dropping-particle" : "", "family" : "TEIXIDO", "given" : "N.", "non-dropping-particle" : "", "parse-names" : false, "suffix" : "" }, { "dropping-particle" : "", "family" : "TORRENTS", "given" : "O.", "non-dropping-particle" : "", "parse-names" : false, "suffix" : "" }, { "dropping-particle" : "", "family" : "ZABALA", "given" : "M.", "non-dropping-particle" : "", "parse-names" : false, "suffix" : "" }, { "dropping-particle" : "", "family" : "ZUBERER", "given" : "F.", "non-dropping-particle" : "", "parse-names" : false, "suffix" : "" }, { "dropping-particle" : "", "family" : "CERRANO", "given" : "C.", "non-dropping-particle" : "", "parse-names" : false, "suffix" : "" } ], "container-title" : "Global Change Biology", "id" : "ITEM-1", "issue" : "5", "issued" : { "date-parts" : [ [ "2009", "5" ] ] }, "page" : "1090-1103", "title" : "Mass mortality in Northwestern Mediterranean rocky benthic communities: effects of the 2003 heat wave", "type" : "article-journal", "volume" : "15" }, "prefix" : "e.g. ", "uris" : [ "http://www.mendeley.com/documents/?uuid=64590ab2-3629-45c4-87cb-61b9f20b30cb" ] }, { "id" : "ITEM-2", "itemData" : { "DOI" : "10.3354/meps07730", "ISSN" : "0171-8630", "author" : [ { "dropping-particle" : "", "family" : "Tunin-Ley", "given" : "A", "non-dropping-particle" : "", "parse-names" : false, "suffix" : "" }, { "dropping-particle" : "", "family" : "Iba\u00f1ez", "given" : "F", "non-dropping-particle" : "", "parse-names" : false, "suffix" : "" }, { "dropping-particle" : "", "family" : "Labat", "given" : "J", "non-dropping-particle" : "", "parse-names" : false, "suffix" : "" }, { "dropping-particle" : "", "family" : "Zingone", "given" : "A", "non-dropping-particle" : "", "parse-names" : false, "suffix" : "" }, { "dropping-particle" : "", "family" : "Lem\u00e9e", "given" : "R", "non-dropping-particle" : "", "parse-names" : false, "suffix" : "" } ], "container-title" : "Marine Ecology Progress Series", "id" : "ITEM-2", "issued" : { "date-parts" : [ [ "2009", "1", "26" ] ] }, "page" : "85-99", "title" : "Phytoplankton biodiversity and NW Mediterranean Sea warming: changes in the dinoflagellate genus Ceratium in the 20th century", "type" : "article-journal", "volume" : "375" }, "uris" : [ "http://www.mendeley.com/documents/?uuid=f200906e-42c1-4039-92b6-a195d601430a" ] }, { "id" : "ITEM-3", "itemData" : { "DOI" : "10.1007/s10236-013-0661-x", "ISSN" : "1616-7341", "author" : [ { "dropping-particle" : "", "family" : "Pairaud", "given" : "Ivane Lilian", "non-dropping-particle" : "", "parse-names" : false, "suffix" : "" }, { "dropping-particle" : "", "family" : "Bensoussan", "given" : "Nathaniel", "non-dropping-particle" : "", "parse-names" : false, "suffix" : "" }, { "dropping-particle" : "", "family" : "Garreau", "given"</w:instrText>
      </w:r>
      <w:r w:rsidRPr="007367FA">
        <w:rPr>
          <w:lang w:val="es-ES"/>
        </w:rPr>
        <w:instrText xml:space="preserve"> : "Pierre", "non-dropping-particle" : "", "parse-names" : false, "suffix" : "" }, { "dropping-particle" : "", "family" : "Faure", "given" : "Vincent", "non-dropping-particle" : "", "parse-names" : false, "suffix" : "" }, { "dropping-particle" : "", "family" : "Garrabou", "given" : "Joaquim", "non-dropping-particle" : "", "parse-names" : false, "suffix" : "" } ], "container-title" : "Ocean Dynamics", "id" : "ITEM-3", "issue" : "1", "issued" : { "date-parts" : [ [ "2014", "1", "30" ] ] }, "page" : "103-115", "title" : "Impacts of climate change on coastal benthic ecosystems: assessing the current risk of mortality outbreaks associated with thermal stress in NW Mediterranean coastal areas", "type" : "article-journal", "volume" : "64" }, "uris" : [ "http://www.mendeley.com/documents/?uuid=41980298-7e7e-4e43-ab49-569e23b6f893" ] } ], "mendeley" : { "formattedCitation" : "(e.g. Garrabou et al., 2009; Pairaud, Bensoussan, Garreau, Faure, &amp; Garrabou, 2014; Tunin-Ley, Iba\u00f1ez, Labat, Zingone, &amp; Lem\u00e9e, 2009)", "plainTextFormattedCitation" : "(e.g. Garrabou et al., 2009; Pairaud, Bensoussan, Garreau, Faure, &amp; Garrabou, 2014; Tunin-Ley, Iba\u00f1ez, Labat, Zingone, &amp; Lem\u00e9e, 2009)", "previouslyFormattedCitation" : "(e.g. Garrabou et al., 2009; Pairaud, Bensoussan, Garreau, Faure, &amp; Garrabou, 2014; Tunin-Ley, Iba\u00f1ez, Labat, Zingone, &amp; Lem\u00e9e, 2009)" }, "properties" : {  }, "schema" : "https://github.com/citation-style-language/schema/raw/master/csl-citation.json" }</w:instrText>
      </w:r>
      <w:r>
        <w:fldChar w:fldCharType="separate"/>
      </w:r>
      <w:r w:rsidRPr="007367FA">
        <w:rPr>
          <w:lang w:val="es-ES"/>
        </w:rPr>
        <w:t xml:space="preserve">(e.g. Garrabou </w:t>
      </w:r>
      <w:r w:rsidR="000D7D89" w:rsidRPr="007367FA">
        <w:rPr>
          <w:i/>
          <w:lang w:val="es-ES"/>
        </w:rPr>
        <w:t>et al.</w:t>
      </w:r>
      <w:r w:rsidRPr="007367FA">
        <w:rPr>
          <w:lang w:val="es-ES"/>
        </w:rPr>
        <w:t>, 2009; Pairaud</w:t>
      </w:r>
      <w:r w:rsidR="00F11FDB" w:rsidRPr="007367FA">
        <w:rPr>
          <w:i/>
          <w:lang w:val="es-ES"/>
        </w:rPr>
        <w:t xml:space="preserve"> et al.</w:t>
      </w:r>
      <w:r w:rsidRPr="007367FA">
        <w:rPr>
          <w:lang w:val="es-ES"/>
        </w:rPr>
        <w:t>, 2014; Tunin-Ley</w:t>
      </w:r>
      <w:r w:rsidR="00F11FDB" w:rsidRPr="007367FA">
        <w:rPr>
          <w:i/>
          <w:lang w:val="es-ES"/>
        </w:rPr>
        <w:t xml:space="preserve"> et al.</w:t>
      </w:r>
      <w:r w:rsidRPr="007367FA">
        <w:rPr>
          <w:lang w:val="es-ES"/>
        </w:rPr>
        <w:t>, 2009)</w:t>
      </w:r>
      <w:r>
        <w:fldChar w:fldCharType="end"/>
      </w:r>
      <w:r w:rsidRPr="007367FA">
        <w:rPr>
          <w:lang w:val="es-ES"/>
        </w:rPr>
        <w:t xml:space="preserve">. </w:t>
      </w:r>
      <w:r w:rsidRPr="00E13B98">
        <w:t>Negative impacts are likely strongest where species’ latitudinal and altitudinal shifts are physically limited, for example in the case of mountaintops</w:t>
      </w:r>
      <w:r>
        <w:t>,</w:t>
      </w:r>
      <w:r w:rsidRPr="00E13B98">
        <w:t xml:space="preserve"> northernmost </w:t>
      </w:r>
      <w:r>
        <w:t xml:space="preserve">or southernmost </w:t>
      </w:r>
      <w:r w:rsidRPr="00E13B98">
        <w:t xml:space="preserve">areas. The ranges of birds inhabiting northern Fennoscandia are strongly controlled by temperature, and will likely no longer overlap with terrestrial land areas in the future </w:t>
      </w:r>
      <w:r w:rsidRPr="00E13B98">
        <w:fldChar w:fldCharType="begin" w:fldLock="1"/>
      </w:r>
      <w:r>
        <w:instrText>ADDIN CSL_CITATION { "citationItems" : [ { "id" : "ITEM-1", "itemData" : { "DOI" : "10.1016/j.biocon.2008.03.007", "ISSN" : "00063207", "abstract" : "Climate change is projected to be particularly strong in the northern latitudes. Thus, boreal or arctic species are especially susceptible to the effects of climate warming. In this work we forecasted changes in the distributions of 27 northern land bird species in the 21st century, based on predicted rates of climate change. We used climate and bird atlas data of Finland and northern Norway from 1971\u20131990 to establish bioclimatic envelope models for each species. Next, these models were applied to two climate scenarios (A2 and B1) from the general circulation model HadCM3 to forecast potential future distributions of the study species over a larger area also covering parts of nearby Sweden and Russia. This area stretches through the boreal and continental arctic zone in northern Europe. In the A2 scenario the predicted global change in mean temperature is 3.8\u00b0C by 2100 and in the B1 scenario 2.0\u00b0C. Our results suggest that most of the northern land bird species will lose most of their climatic space by 2080 both in the more severe (A2, average predicted range decline: \u201383.6%) and in the less severe scenario (B1, average change: \u201373.6%). A large proportion (over two thirds) of the species considered here is thus susceptible to major range contractions in this geographical region. These climate change-induced threats are of importance because the Arctic Ocean represents a natural barrier for northward movement of species. To reduce the negative effects of climate change on the northern species, relatively large areas of continuous habitats in a connected reserve network should be preserved.", "author" : [ { "dropping-particle" : "", "family" : "Virkkala", "given" : "Raimo", "non-dropping-particle" : "", "parse-names" : false, "suffix" : "" }, { "dropping-particle" : "", "family" : "Heikkinen", "given" : "Risto K.", "non-dropping-particle" : "", "parse-names" : false, "suffix" : "" }, { "dropping-particle" : "", "family" : "Leikola", "given" : "Niko", "non-dropping-particle" : "", "parse-names" : false, "suffix" : "" }, { "dropping-particle" : "", "family" : "Luoto", "given" : "Miska", "non-dropping-particle" : "", "parse-names" : false, "suffix" : "" } ], "container-title" : "Biological Conservation", "id" : "ITEM-1", "issue" : "5", "issued" : { "date-parts" : [ [ "2008", "5" ] ] }, "page" : "1343-1353", "title" : "Projected large-scale range reductions of northern-boreal land bird species due to climate change", "type" : "article-journal", "volume" : "141" }, "uris" : [ "http://www.mendeley.com/documents/?uuid=8df0d8db-c302-4b79-8524-707a1c0021ed" ] } ], "mendeley" : { "formattedCitation" : "(Virkkala, Heikkinen, Leikola, &amp; Luoto, 2008)", "plainTextFormattedCitation" : "(Virkkala, Heikkinen, Leikola, &amp; Luoto, 2008)", "previouslyFormattedCitation" : "(Virkkala, Heikkinen, Leikola, &amp; Luoto, 2008)" }, "properties" : {  }, "schema" : "https://github.com/citation-style-language/schema/raw/master/csl-citation.json" }</w:instrText>
      </w:r>
      <w:r w:rsidRPr="00E13B98">
        <w:fldChar w:fldCharType="separate"/>
      </w:r>
      <w:r w:rsidRPr="00E13B98">
        <w:t>(Virkkala</w:t>
      </w:r>
      <w:r w:rsidR="00F11FDB">
        <w:rPr>
          <w:i/>
        </w:rPr>
        <w:t xml:space="preserve"> et al.</w:t>
      </w:r>
      <w:r w:rsidRPr="00E13B98">
        <w:t>, 2008)</w:t>
      </w:r>
      <w:r w:rsidRPr="00E13B98">
        <w:fldChar w:fldCharType="end"/>
      </w:r>
      <w:r w:rsidRPr="00E13B98">
        <w:t xml:space="preserve">. Strongly negative impacts can also be expected in taxonomic groups with high species turnover along climate gradients and with small range sizes, as for birds in Central Asia </w:t>
      </w:r>
      <w:r w:rsidRPr="00E13B98">
        <w:fldChar w:fldCharType="begin" w:fldLock="1"/>
      </w:r>
      <w:r>
        <w:instrText>ADDIN CSL_CITATION { "citationItems" : [ { "id" : "ITEM-1", "itemData" : { "DOI" : "10.1371/journal.pone.0098361", "ISSN" : "1932-6203", "PMID" : "24852009", "abstract" : "Species' geographical distributions are tracking latitudinal and elevational surface temperature gradients under global climate change. To evaluate the opportunities to track these gradients across space, we provide a first baseline assessment of the steepness of these gradients for the world's terrestrial birds. Within the breeding ranges of 9,014 bird species, we characterized the spatial gradients in temperature along latitude and elevation for all and a subset of bird species, respectively. We summarized these temperature gradients globally for threatened and non-threatened species and determined how their steepness varied based on species' geography (range size, shape, and orientation) and projected changes in temperature under climate change. Elevational temperature gradients were steepest for species in Africa, western North and South America, and central Asia and shallowest in Australasia, insular IndoMalaya, and the Neotropical lowlands. Latitudinal temperature gradients were steepest for extratropical species, especially in the Northern Hemisphere. Threatened species had shallower elevational gradients whereas latitudinal gradients differed little between threatened and non-threatened species. The strength of elevational gradients was positively correlated with projected changes in temperature. For latitudinal gradients, this relationship only held for extratropical species. The strength of latitudinal gradients was better predicted by species' geography, but primarily for extratropical species. Our findings suggest threatened species are associated with shallower elevational temperature gradients, whereas steep latitudinal gradients are most prevalent outside the tropics where fewer bird species occur year-round. Future modeling and mitigation efforts would benefit from the development of finer grain distributional data to ascertain how these gradients are structured within species' ranges, how and why these gradients vary among species, and the capacity of species to utilize these gradients under climate change.", "author" : [ { "dropping-particle" : "", "family" : "Sorte", "given" : "Frank A", "non-dropping-particle" : "La", "parse-names" : false, "suffix" : "" }, { "dropping-particle" : "", "family" : "Butchart", "given" : "Stuart H M", "non-dropping-particle" : "", "parse-names" : false, "suffix" : "" }, { "dropping-particle" : "", "family" : "Jetz", "given" : "Walter", "non-dropping-particle" : "", "parse-names" : false, "suffix" : "" }, { "dropping-particle" : "", "family" : "B\u00f6hning-Gaese", "given" : "Katrin", "non-dropping-particle" : "", "parse-names" : false, "suffix" : "" } ], "container-title" : "PloS one", "id" : "ITEM-1", "issue" : "5", "issued" : { "date-parts" : [ [ "2014", "1", "22" ] ] }, "page" : "e98361", "publisher" : "Public Library of Science", "title" : "Range-wide latitudinal and elevational temperature gradients for the world's terrestrial birds: implications under global climate change.", "type" : "article-journal", "volume" : "9" }, "uris" : [ "http://www.mendeley.com/documents/?uuid=969a132f-6502-4844-bf54-09c2106f1bb3" ] } ], "mendeley" : { "formattedCitation" : "(La Sorte, Butchart, Jetz, &amp; B\u00f6hning-Gaese, 2014)", "plainTextFormattedCitation" : "(La Sorte, Butchart, Jetz, &amp; B\u00f6hning-Gaese, 2014)", "previouslyFormattedCitation" : "(La Sorte, Butchart, Jetz, &amp; B\u00f6hning-Gaese, 2014)" }, "properties" : {  }, "schema" : "https://github.com/citation-style-language/schema/raw/master/csl-citation.json" }</w:instrText>
      </w:r>
      <w:r w:rsidRPr="00E13B98">
        <w:fldChar w:fldCharType="separate"/>
      </w:r>
      <w:r w:rsidRPr="00E13B98">
        <w:t>(La Sorte</w:t>
      </w:r>
      <w:r w:rsidR="00F11FDB">
        <w:rPr>
          <w:i/>
        </w:rPr>
        <w:t xml:space="preserve"> et al.</w:t>
      </w:r>
      <w:r w:rsidRPr="00E13B98">
        <w:t>, 2014)</w:t>
      </w:r>
      <w:r w:rsidRPr="00E13B98">
        <w:fldChar w:fldCharType="end"/>
      </w:r>
      <w:r w:rsidRPr="00E13B98">
        <w:t xml:space="preserve">, and in biodiversity hotspots, as for the highly diverse reptile fauna of the Central Asian Mountains </w:t>
      </w:r>
      <w:r w:rsidRPr="00E13B98">
        <w:fldChar w:fldCharType="begin" w:fldLock="1"/>
      </w:r>
      <w:r>
        <w:instrText>ADDIN CSL_CITATION { "citationItems" : [ { "id" : "ITEM-1", "itemData" : { "DOI" : "10.1111/jbi.12060", "ISSN" : "03050270", "author" : [ { "dropping-particle" : "", "family" : "Ficetola", "given" : "Gentile Francesco", "non-dropping-particle" : "", "parse-names" : false, "suffix" : "" }, { "dropping-particle" : "", "family" : "Bonardi", "given" : "Anna", "non-dropping-particle" : "", "parse-names" : false, "suffix" : "" }, { "dropping-particle" : "", "family" : "Sindaco", "given" : "Roberto", "non-dropping-particle" : "", "parse-names" : false, "suffix" : "" }, { "dropping-particle" : "", "family" : "Padoa-Schioppa", "given" : "Emilio", "non-dropping-particle" : "", "parse-names" : false, "suffix" : "" } ], "container-title" : "Journal of Biogeography", "editor" : [ { "dropping-particle" : "", "family" : "Veech", "given" : "Joseph", "non-dropping-particle" : "", "parse-names" : false, "suffix" : "" } ], "id" : "ITEM-1", "issue" : "6", "issued" : { "date-parts" : [ [ "2013", "6", "21" ] ] }, "page" : "1202-1211", "title" : "Estimating patterns of reptile biodiversity in remote regions", "type" : "article-journal", "volume" : "40" }, "uris" : [ "http://www.mendeley.com/documents/?uuid=219ad207-36ac-4921-bea4-f3387f250125" ] } ], "mendeley" : { "formattedCitation" : "(Ficetola, Bonardi, Sindaco, &amp; Padoa-Schioppa, 2013)", "plainTextFormattedCitation" : "(Ficetola, Bonardi, Sindaco, &amp; Padoa-Schioppa, 2013)", "previouslyFormattedCitation" : "(Ficetola, Bonardi, Sindaco, &amp; Padoa-Schioppa, 2013)" }, "properties" : {  }, "schema" : "https://github.com/citation-style-language/schema/raw/master/csl-citation.json" }</w:instrText>
      </w:r>
      <w:r w:rsidRPr="00E13B98">
        <w:fldChar w:fldCharType="separate"/>
      </w:r>
      <w:r w:rsidRPr="00E13B98">
        <w:t>(Ficetola</w:t>
      </w:r>
      <w:r w:rsidR="00F11FDB">
        <w:rPr>
          <w:i/>
        </w:rPr>
        <w:t xml:space="preserve"> et al.</w:t>
      </w:r>
      <w:r w:rsidRPr="00E13B98">
        <w:t>, 2013)</w:t>
      </w:r>
      <w:r w:rsidRPr="00E13B98">
        <w:fldChar w:fldCharType="end"/>
      </w:r>
      <w:r w:rsidRPr="00E13B98">
        <w:t>. Despite individual responses, an overall homogenization of biodiversity has been projected from model experiments for birds</w:t>
      </w:r>
      <w:r>
        <w:t xml:space="preserve"> in Western and Central Europe</w:t>
      </w:r>
      <w:r w:rsidRPr="00E13B98">
        <w:t xml:space="preserve"> </w:t>
      </w:r>
      <w:r>
        <w:fldChar w:fldCharType="begin" w:fldLock="1"/>
      </w:r>
      <w:r>
        <w:instrText>ADDIN CSL_CITATION { "citationItems" : [ { "id" : "ITEM-1", "itemData" : { "DOI" : "10.1038/ncomms4118", "ISSN" : "2041-1723", "author" : [ { "dropping-particle" : "", "family" : "Thuiller", "given" : "Wilfried", "non-dropping-particle" : "", "parse-names" : false, "suffix" : "" }, { "dropping-particle" : "", "family" : "Pironon", "given" : "Samuel", "non-dropping-particle" : "", "parse-names" : false, "suffix" : "" }, { "dropping-particle" : "", "family" : "Psomas", "given" : "Achilleas", "non-dropping-particle" : "", "parse-names" : false, "suffix" : "" }, { "dropping-particle" : "", "family" : "Barbet-Massin", "given" : "Morgane", "non-dropping-particle" : "", "parse-names" : false, "suffix" : "" }, { "dropping-particle" : "", "family" : "Jiguet", "given" : "Fr\u00e9d\u00e9ric", "non-dropping-particle" : "", "parse-names" : false, "suffix" : "" }, { "dropping-particle" : "", "family" : "Lavergne", "given" : "S\u00e9bastien", "non-dropping-particle" : "", "parse-names" : false, "suffix" : "" }, { "dropping-particle" : "", "family" : "Pearman", "given" : "Peter B.", "non-dropping-particle" : "", "parse-names" : false, "suffix" : "" }, { "dropping-particle" : "", "family" : "Renaud", "given" : "Julien", "non-dropping-particle" : "", "parse-names" : false, "suffix" : "" }, { "dropping-particle" : "", "family" : "Zupan", "given" : "Laure", "non-dropping-particle" : "", "parse-names" : false, "suffix" : "" }, { "dropping-particle" : "", "family" : "Zimmermann", "given" : "Niklaus E.", "non-dropping-particle" : "", "parse-names" : false, "suffix" : "" } ], "container-title" : "Nature Communications", "id" : "ITEM-1", "issued" : { "date-parts" : [ [ "2014", "1", "23" ] ] }, "title" : "The European functional tree of bird life in the face of global change", "type" : "article-journal", "volume" : "5" }, "uris" : [ "http://www.mendeley.com/documents/?uuid=e75a44f0-d83b-452a-9ddc-a1f0c5a1d56b" ] } ], "mendeley" : { "formattedCitation" : "(Thuiller et al., 2014)", "plainTextFormattedCitation" : "(Thuiller et al., 2014)", "previouslyFormattedCitation" : "(Thuiller et al., 2014)" }, "properties" : {  }, "schema" : "https://github.com/citation-style-language/schema/raw/master/csl-citation.json" }</w:instrText>
      </w:r>
      <w:r>
        <w:fldChar w:fldCharType="separate"/>
      </w:r>
      <w:r w:rsidRPr="00371F07">
        <w:t xml:space="preserve">(Thuiller </w:t>
      </w:r>
      <w:r w:rsidR="000D7D89" w:rsidRPr="000D7D89">
        <w:rPr>
          <w:i/>
        </w:rPr>
        <w:t>et al.</w:t>
      </w:r>
      <w:r w:rsidRPr="00371F07">
        <w:t>, 2014)</w:t>
      </w:r>
      <w:r>
        <w:fldChar w:fldCharType="end"/>
      </w:r>
      <w:r w:rsidRPr="00E13B98">
        <w:t xml:space="preserve">, indicating that taxonomic, phylogenetic and functional turnover decrease between regions. Relatively low and slow responses in range dynamics may not imply that climate change does not matter. Rather, it may reflect lagged responses, also known as climatic extinction debts </w:t>
      </w:r>
      <w:r w:rsidRPr="00E13B98">
        <w:fldChar w:fldCharType="begin" w:fldLock="1"/>
      </w:r>
      <w:r>
        <w:instrText>ADDIN CSL_CITATION { "citationItems" : [ { "id" : "ITEM-1", "itemData" : { "DOI" : "10.1038/nclimate1514", "ISBN" : "1758-678X", "abstract" : "Quantitative estimates of the range loss of mountain plants under climate change have so far mostly relied on static geographical projections of species' habitat shifts(1-3). Here, we use a hybrid model(4) that combines such projections with simulations of demography and seed dispersal to forecast the climate-driven spatio-temporal dynamics of 150 high-mountain plant species across the European Alps. This model predicts average range size reductions of 44-50% by the end of the twenty-first century, which is similar to projections from the most 'optimistic'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 "author" : [ { "dropping-particle" : "", "family" : "Dullinger", "given" : "S", "non-dropping-particle" : "", "parse-names" : false, "suffix" : "" }, { "dropping-particle" : "", "family" : "Gattringer", "given" : "A", "non-dropping-particle" : "", "parse-names" : false, "suffix" : "" }, { "dropping-particle" : "", "family" : "Thuiller", "given" : "W", "non-dropping-particle" : "", "parse-names" : false, "suffix" : "" }, { "dropping-particle" : "", "family" : "Moser", "given" : "D", "non-dropping-particle" : "", "parse-names" : false, "suffix" : "" }, { "dropping-particle" : "", "family" : "Zimmermann", "given" : "N E", "non-dropping-particle" : "", "parse-names" : false, "suffix" : "" }, { "dropping-particle" : "", "family" : "Guisan", "given" : "A", "non-dropping-particle" : "", "parse-names" : false, "suffix" : "" }, { "dropping-particle" : "", "family" : "Willner", "given" : "W", "non-dropping-particle" : "", "parse-names" : false, "suffix" : "" }, { "dropping-particle" : "", "family" : "Plutzar", "given" : "C", "non-dropping-particle" : "", "parse-names" : false, "suffix" : "" }, { "dropping-particle" : "", "family" : "Leitner", "given" : "M", "non-dropping-particle" : "", "parse-names" : false, "suffix" : "" }, { "dropping-particle" : "", "family" : "Mang", "given" : "T", "non-dropping-particle" : "", "parse-names" : false, "suffix" : "" }, { "dropping-particle" : "", "family" : "Caccianiga", "given" : "M", "non-dropping-particle" : "", "parse-names" : false, "suffix" : "" }, { "dropping-particle" : "", "family" : "Dirnbock", "given" : "T", "non-dropping-particle" : "", "parse-names" : false, "suffix" : "" }, { "dropping-particle" : "", "family" : "Ertl", "given" : "S", "non-dropping-particle" : "", "parse-names" : false, "suffix" : "" }, { "dropping-particle" : "", "family" : "Fischer", "given" : "A", "non-dropping-particle" : "", "parse-names" : false, "suffix" : "" }, { "dropping-particle" : "", "family" : "Lenoir", "given" : "J", "non-dropping-particle" : "", "parse-names" : false, "suffix" : "" }, { "dropping-particle" : "", "family" : "Svenning", "given" : "J C", "non-dropping-particle" : "", "parse-names" : false, "suffix" : "" }, { "dropping-particle" : "", "family" : "Psomas", "given" : "A", "non-dropping-particle" : "", "parse-names" : false, "suffix" : "" }, { "dropping-particle" : "", "family" : "Schmatz", "given" : "D R", "non-dropping-particle" : "", "parse-names" : false, "suffix" : "" }, { "dropping-particle" : "", "family" : "Silc", "given" : "U", "non-dropping-particle" : "", "parse-names" : false, "suffix" : "" }, { "dropping-particle" : "", "family" : "Vittoz", "given" : "P", "non-dropping-particle" : "", "parse-names" : false, "suffix" : "" }, { "dropping-particle" : "", "family" : "Hulber", "given" : "K", "non-dropping-particle" : "", "parse-names" : false, "suffix" : "" } ], "container-title" : "Nature Climate Change", "id" : "ITEM-1", "issue" : "8", "issued" : { "date-parts" : [ [ "2012" ] ] }, "note" : "Times Cited: 1\nCited Reference Count: 30\nDullinger, Stefan Gattringer, Andreas Thuiller, Wilfried Moser, Dietmar Zimmermann, Niklaus E. Guisan, Antoine Willner, Wolfgang Plutzar, Christoph Leitner, Michael Mang, Thomas Caccianiga, Marco Dirnboeck, Thomas Ertl, Siegrun Fischer, Anton Lenoir, Jonathan Svenning, Jens-Christian Psomas, Achilleas Schmatz, Dirk R. Silc, Urban Vittoz, Pascal Huelber, Karl", "page" : "619-622", "title" : "Extinction debt of high-mountain plants under twenty-first-century climate change", "type" : "article-journal", "volume" : "2" }, "uris" : [ "http://www.mendeley.com/documents/?uuid=afe01c19-c356-4876-bd2c-cf31770e6170" ] }, { "id" : "ITEM-2", "itemData" : { "DOI" : "10.1038/nclimate1347", "ISSN" : "1758-678X", "author" : [ { "dropping-particle" : "", "family" : "Devictor", "given" : "Vincent", "non-dropping-particle" : "", "parse-names" : false, "suffix" : "" }, { "dropping-particle" : "", "family" : "Swaay", "given" : "Chris", "non-dropping-particle" : "van", "parse-names" : false, "suffix" : "" }, { "dropping-particle" : "", "family" : "Brereton", "given" : "Tom", "non-dropping-particle" : "", "parse-names" : false, "suffix" : "" }, { "dropping-particle" : "", "family" : "Brotons", "given" : "Llu\u0131\u00b4s", "non-dropping-particle" : "", "parse-names" : false, "suffix" : "" }, { "dropping-particle" : "", "family" : "Chamberlain", "given" : "Dan", "non-dropping-particle" : "", "parse-names" : false, "suffix" : "" }, { "dropping-particle" : "", "family" : "Heli\u00f6l\u00e4", "given" : "Janne", "non-dropping-particle" : "", "parse-names" : false, "suffix" : "" }, { "dropping-particle" : "", "family" : "Herrando", "given" : "Sergi", "non-dropping-particle" : "", "parse-names" : false, "suffix" : "" }, { "dropping-particle" : "", "family" : "Julliard", "given" : "Romain", "non-dropping-particle" : "", "parse-names" : false, "suffix" : "" }, { "dropping-particle" : "", "family" : "Kuussaari", "given" : "Mikko", "non-dropping-particle" : "", "parse-names" : false, "suffix" : "" }, { "dropping-particle" : "", "family" : "Lindstr\u00f6m", "given" : "\u00c5ke", "non-dropping-particle" : "", "parse-names" : false, "suffix" : "" }, { "dropping-particle" : "", "family" : "Reif", "given" : "Ji\u0159\u0131\u00b4", "non-dropping-particle" : "", "parse-names" : false, "suffix" : "" }, { "dropping-particle" : "", "family" : "Roy", "given" : "David B.", "non-dropping-particle" : "", "parse-names" : false, "suffix" : "" }, { "dropping-particle" : "", "family" : "Schweiger", "given" : "Oliver", "non-dropping-particle" : "", "parse-names" : false, "suffix" : "" }, { "dropping-particle" : "", "family" : "Settele", "given" : "Josef", "non-dropping-particle" : "", "parse-names" : false, "suffix" : "" }, { "dropping-particle" : "", "family" : "Stefanescu", "given" : "Constant\u0131\u00b4", "non-dropping-particle" : "", "parse-names" : false, "suffix" : "" }, { "dropping-particle" : "", "family" : "Strien", "given" : "Arco", "non-dropping-particle" : "Van", "parse-names" : false, "suffix" : "" }, { "dropping-particle" : "", "family" : "Turnhout", "given" : "Chris", "non-dropping-particle" : "Van", "parse-names" : false, "suffix" : "" }, { "dropping-particle" : "", "family" : "Vermouzek", "given" : "Zden\u011bk", "non-dropping-particle" : "", "parse-names" : false, "suffix" : "" }, { "dropping-particle" : "", "family" : "WallisDeVries", "given" : "Michiel", "non-dropping-particle" : "", "parse-names" : false, "suffix" : "" }, { "dropping-particle" : "", "family" : "Wynhoff", "given" : "Irma", "non-dropping-particle" : "", "parse-names" : false, "suffix" : "" }, { "dropping-particle" : "", "family" : "Jiguet", "given" : "Fr\u00e9d\u00e9ric", "non-dropping-particle" : "", "parse-names" : false, "suffix" : "" } ], "container-title" : "Nature Climate Change", "id" : "ITEM-2", "issue" : "2", "issued" : { "date-parts" : [ [ "2012", "1", "10" ] ] }, "page" : "121-124", "title" : "Differences in the climatic debts of birds and butterflies at a continental scale", "type" : "article-journal", "volume" : "2" }, "uris" : [ "http://www.mendeley.com/documents/?uuid=92828815-6274-440d-865b-5ff3fbf26cc1" ] } ], "mendeley" : { "formattedCitation" : "(Devictor et al., 2012; Dullinger et al., 2012)", "plainTextFormattedCitation" : "(Devictor et al., 2012; Dullinger et al., 2012)", "previouslyFormattedCitation" : "(Devictor et al., 2012; Dullinger et al., 2012)" }, "properties" : {  }, "schema" : "https://github.com/citation-style-language/schema/raw/master/csl-citation.json" }</w:instrText>
      </w:r>
      <w:r w:rsidRPr="00E13B98">
        <w:fldChar w:fldCharType="separate"/>
      </w:r>
      <w:r w:rsidRPr="00A21696">
        <w:t xml:space="preserve">(Devictor </w:t>
      </w:r>
      <w:r w:rsidR="000D7D89" w:rsidRPr="000D7D89">
        <w:rPr>
          <w:i/>
        </w:rPr>
        <w:t>et al.</w:t>
      </w:r>
      <w:r w:rsidRPr="00A21696">
        <w:t xml:space="preserve">, 2012; Dullinger </w:t>
      </w:r>
      <w:r w:rsidR="000D7D89" w:rsidRPr="000D7D89">
        <w:rPr>
          <w:i/>
        </w:rPr>
        <w:t>et al.</w:t>
      </w:r>
      <w:r w:rsidRPr="00A21696">
        <w:t>, 2012)</w:t>
      </w:r>
      <w:r w:rsidRPr="00E13B98">
        <w:fldChar w:fldCharType="end"/>
      </w:r>
      <w:r w:rsidRPr="00E13B98">
        <w:t>, and homogeni</w:t>
      </w:r>
      <w:r>
        <w:t>z</w:t>
      </w:r>
      <w:r w:rsidRPr="00E13B98">
        <w:t xml:space="preserve">ation of regional species pools </w:t>
      </w:r>
      <w:r>
        <w:fldChar w:fldCharType="begin" w:fldLock="1"/>
      </w:r>
      <w:r>
        <w:instrText>ADDIN CSL_CITATION { "citationItems" : [ { "id" : "ITEM-1", "itemData" : { "DOI" : "10.1038/ncomms4118", "ISSN" : "2041-1723", "author" : [ { "dropping-particle" : "", "family" : "Thuiller", "given" : "Wilfried", "non-dropping-particle" : "", "parse-names" : false, "suffix" : "" }, { "dropping-particle" : "", "family" : "Pironon", "given" : "Samuel", "non-dropping-particle" : "", "parse-names" : false, "suffix" : "" }, { "dropping-particle" : "", "family" : "Psomas", "given" : "Achilleas", "non-dropping-particle" : "", "parse-names" : false, "suffix" : "" }, { "dropping-particle" : "", "family" : "Barbet-Massin", "given" : "Morgane", "non-dropping-particle" : "", "parse-names" : false, "suffix" : "" }, { "dropping-particle" : "", "family" : "Jiguet", "given" : "Fr\u00e9d\u00e9ric", "non-dropping-particle" : "", "parse-names" : false, "suffix" : "" }, { "dropping-particle" : "", "family" : "Lavergne", "given" : "S\u00e9bastien", "non-dropping-particle" : "", "parse-names" : false, "suffix" : "" }, { "dropping-particle" : "", "family" : "Pearman", "given" : "Peter B.", "non-dropping-particle" : "", "parse-names" : false, "suffix" : "" }, { "dropping-particle" : "", "family" : "Renaud", "given" : "Julien", "non-dropping-particle" : "", "parse-names" : false, "suffix" : "" }, { "dropping-particle" : "", "family" : "Zupan", "given" : "Laure", "non-dropping-particle" : "", "parse-names" : false, "suffix" : "" }, { "dropping-particle" : "", "family" : "Zimmermann", "given" : "Niklaus E.", "non-dropping-particle" : "", "parse-names" : false, "suffix" : "" } ], "container-title" : "Nature Communications", "id" : "ITEM-1", "issued" : { "date-parts" : [ [ "2014", "1", "23" ] ] }, "title" : "The European functional tree of bird life in the face of global change", "type" : "article-journal", "volume" : "5" }, "uris" : [ "http://www.mendeley.com/documents/?uuid=e75a44f0-d83b-452a-9ddc-a1f0c5a1d56b" ] } ], "mendeley" : { "formattedCitation" : "(Thuiller et al., 2014)", "plainTextFormattedCitation" : "(Thuiller et al., 2014)", "previouslyFormattedCitation" : "(Thuiller et al., 2014)" }, "properties" : {  }, "schema" : "https://github.com/citation-style-language/schema/raw/master/csl-citation.json" }</w:instrText>
      </w:r>
      <w:r>
        <w:fldChar w:fldCharType="separate"/>
      </w:r>
      <w:r w:rsidRPr="00371F07">
        <w:t xml:space="preserve">(Thuiller </w:t>
      </w:r>
      <w:r w:rsidR="000D7D89" w:rsidRPr="000D7D89">
        <w:rPr>
          <w:i/>
        </w:rPr>
        <w:t>et al.</w:t>
      </w:r>
      <w:r w:rsidRPr="00371F07">
        <w:t>, 2014)</w:t>
      </w:r>
      <w:r>
        <w:fldChar w:fldCharType="end"/>
      </w:r>
      <w:r w:rsidRPr="00E13B98">
        <w:t>.</w:t>
      </w:r>
    </w:p>
    <w:p w14:paraId="2C281E79" w14:textId="4A11500D" w:rsidR="0048205B" w:rsidRPr="00E13B98" w:rsidRDefault="0048205B" w:rsidP="00AE389F">
      <w:r w:rsidRPr="00E13B98">
        <w:t xml:space="preserve">Species shift their ranges at individual rates and directions (see above), which will result in novel assemblages </w:t>
      </w:r>
      <w:r>
        <w:fldChar w:fldCharType="begin" w:fldLock="1"/>
      </w:r>
      <w:r>
        <w:instrText>ADDIN CSL_CITATION { "citationItems" : [ { "id" : "ITEM-1", "itemData" : { "DOI" : "10.1038/nature14952", "ISSN" : "0028-0836", "author" : [ { "dropping-particle" : "", "family" : "Alexander", "given" : "J. M.", "non-dropping-particle" : "", "parse-names" : false, "suffix" : "" }, { "dropping-particle" : "", "family" : "Diez", "given" : "J. M.", "non-dropping-particle" : "", "parse-names" : false, "suffix" : "" }, { "dropping-particle" : "", "family" : "Levine", "given" : "J. M.", "non-dropping-particle" : "", "parse-names" : false, "suffix" : "" } ], "container-title" : "Nature", "id" : "ITEM-1", "issue" : "7570", "issued" : { "date-parts" : [ [ "2015", "9", "16" ] ] }, "page" : "515-518", "title" : "Novel competitors shape species\u2019 responses to climate change", "type" : "article-journal", "volume" : "525" }, "uris" : [ "http://www.mendeley.com/documents/?uuid=461822b5-96b6-40db-b89e-b585983d8a65" ] } ], "mendeley" : { "formattedCitation" : "(J. M. Alexander, Diez, &amp; Levine, 2015)", "plainTextFormattedCitation" : "(J. M. Alexander, Diez, &amp; Levine, 2015)", "previouslyFormattedCitation" : "(J. M. Alexander, Diez, &amp; Levine, 2015)" }, "properties" : {  }, "schema" : "https://github.com/citation-style-language/schema/raw/master/csl-citation.json" }</w:instrText>
      </w:r>
      <w:r>
        <w:fldChar w:fldCharType="separate"/>
      </w:r>
      <w:r w:rsidRPr="00F119D5">
        <w:t>(Alexander</w:t>
      </w:r>
      <w:r w:rsidR="001F13D3">
        <w:rPr>
          <w:i/>
        </w:rPr>
        <w:t xml:space="preserve"> et al.</w:t>
      </w:r>
      <w:r w:rsidRPr="00F119D5">
        <w:t>, 2015)</w:t>
      </w:r>
      <w:r>
        <w:fldChar w:fldCharType="end"/>
      </w:r>
      <w:r w:rsidRPr="00E13B98">
        <w:t>, and may change the intensity of species interactions</w:t>
      </w:r>
      <w:r>
        <w:t>, such as</w:t>
      </w:r>
      <w:r w:rsidRPr="00E13B98">
        <w:t xml:space="preserve"> increased interspecific competition </w:t>
      </w:r>
      <w:r>
        <w:fldChar w:fldCharType="begin" w:fldLock="1"/>
      </w:r>
      <w:r>
        <w:instrText>ADDIN CSL_CITATION { "citationItems" : [ { "id" : "ITEM-1",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1", "issue" : "5", "issued" : { "date-parts" : [ [ "2016", "5" ] ] }, "page" : "1915-1926", "title" : "From facilitation to competition: temperature-driven shift in dominant plant interactions affects population dynamics in seminatural grasslands", "type" : "article-journal", "volume" : "22" }, "uris" : [ "http://www.mendeley.com/documents/?uuid=1e35ac86-980f-4067-bebc-25519e368d4c" ] } ], "mendeley" : { "formattedCitation" : "(Olsen, T\u00f6pper, Skarpaas, Vandvik, &amp; Klanderud, 2016)", "plainTextFormattedCitation" : "(Olsen, T\u00f6pper, Skarpaas, Vandvik, &amp; Klanderud, 2016)", "previouslyFormattedCitation" : "(Olsen, T\u00f6pper, Skarpaas, Vandvik, &amp; Klanderud, 2016)" }, "properties" : {  }, "schema" : "https://github.com/citation-style-language/schema/raw/master/csl-citation.json" }</w:instrText>
      </w:r>
      <w:r>
        <w:fldChar w:fldCharType="separate"/>
      </w:r>
      <w:r w:rsidRPr="00FF3968">
        <w:rPr>
          <w:lang w:val="de-CH"/>
        </w:rPr>
        <w:t>(Olsen</w:t>
      </w:r>
      <w:r w:rsidR="001F13D3">
        <w:rPr>
          <w:i/>
          <w:lang w:val="de-CH"/>
        </w:rPr>
        <w:t xml:space="preserve"> et al.</w:t>
      </w:r>
      <w:r w:rsidRPr="00FF3968">
        <w:rPr>
          <w:lang w:val="de-CH"/>
        </w:rPr>
        <w:t>, 2016)</w:t>
      </w:r>
      <w:r>
        <w:fldChar w:fldCharType="end"/>
      </w:r>
      <w:r w:rsidRPr="00FF3968">
        <w:rPr>
          <w:lang w:val="de-CH"/>
        </w:rPr>
        <w:t xml:space="preserve">, dampened herbivore cycles </w:t>
      </w:r>
      <w:r>
        <w:rPr>
          <w:lang w:val="de-CH"/>
        </w:rPr>
        <w:fldChar w:fldCharType="begin" w:fldLock="1"/>
      </w:r>
      <w:r>
        <w:rPr>
          <w:lang w:val="de-CH"/>
        </w:rPr>
        <w:instrText>ADDIN CSL_CITATION { "citationItems" : [ { "id" : "ITEM-1", "itemData" : { "DOI" : "10.1126/science.1228992", "ISSN" : "0036-8075", "author" : [ { "dropping-particle" : "", "family" : "Cornulier", "given" : "T.", "non-dropping-particle" : "", "parse-names" : false, "suffix" : "" }, { "dropping-particle" : "", "family" : "Yoccoz", "given" : "N. G.", "non-dropping-particle" : "", "parse-names" : false, "suffix" : "" }, { "dropping-particle" : "", "family" : "Bretagnolle", "given" : "V.", "non-dropping-particle" : "", "parse-names" : false, "suffix" : "" }, { "dropping-particle" : "", "family" : "Brommer", "given" : "J. E.", "non-dropping-particle" : "", "parse-names" : false, "suffix" : "" }, { "dropping-particle" : "", "family" : "Butet", "given" : "A.", "non-dropping-particle" : "", "parse-names" : false, "suffix" : "" }, { "dropping-particle" : "", "family" : "Ecke", "given" : "F.", "non-dropping-particle" : "", "parse-names" : false, "suffix" : "" }, { "dropping-particle" : "", "family" : "Elston", "given" : "D. A.", "non-dropping-particle" : "", "parse-names" : false, "suffix" : "" }, { "dropping-particle" : "", "family" : "Framstad", "given" : "E.", "non-dropping-particle" : "", "parse-names" : false, "suffix" : "" }, { "dropping-particle" : "", "family" : "Henttonen", "given" : "H.", "non-dropping-particle" : "", "parse-names" : false, "suffix" : "" }, { "dropping-particle" : "", "family" : "Hornfeldt", "given" : "B.", "non-dropping-particle" : "", "parse-names" : false, "suffix" : "" }, { "dropping-particle" : "", "family" : "Huitu", "given" : "O.", "non-dropping-particle" : "", "parse-names" : false, "suffix" : "" }, { "dropping-particle" : "", "family" : "Imholt", "given" : "C.", "non-dropping-particle" : "", "parse-names" : false, "suffix" : "" }, { "dropping-particle" : "", "family" : "Ims", "given" : "R. A.", "non-dropping-particle" : "", "parse-names" : false, "suffix" : "" }, { "dropping-particle" : "", "family" : "Jacob", "given" : "J.", "non-dropping-particle" : "", "parse-names" : false, "suffix" : "" }, { "dropping-particle" : "", "family" : "Jedrzejewska", "given" : "B.", "non-dropping-particle" : "", "parse-names" : false, "suffix" : "" }, { "dropping-particle" : "", "family" : "Millon", "given" : "A.", "non-dropping-particle" : "", "parse-names" : false, "suffix" : "" }, { "dropping-particle" : "", "family" : "Petty", "given" : "S. J.", "non-dropping-particle" : "", "parse-names" : false, "suffix" : "" }, { "dropping-particle" : "", "family" : "Pietiainen", "given" : "H.", "non-dropping-particle" : "", "parse-names" : false, "suffix" : "" }, { "dropping-particle" : "", "family" : "Tkadlec", "given" : "E.", "non-dropping-particle" : "", "parse-names" : false, "suffix" : "" }, { "dropping-particle" : "", "family" : "Zub", "given" : "K.", "non-dropping-particle" : "", "parse-names" : false, "suffix" : "" }, { "dropping-particle" : "", "family" : "Lambin", "given" : "X.", "non-dropping-particle" : "", "parse-names" : false, "suffix" : "" } ], "container-title" : "Science", "id" : "ITEM-1", "issue" : "6128", "issued" : { "date-parts" : [ [ "2013", "4", "5" ] ] }, "page" : "63-66", "title" : "Europe-Wide Dampening of Population Cycles in Keystone Herbivores", "type" : "article-journal", "volume" : "340" }, "uris" : [ "http://www.mendeley.com/documents/?uuid=8658af0f-1148-476a-ae3a-c40241f2349a" ] } ], "mendeley" : { "formattedCitation" : "(Cornulier et al., 2013)", "plainTextFormattedCitation" : "(Cornulier et al., 2013)", "previouslyFormattedCitation" : "(Cornulier et al., 2013)" }, "properties" : {  }, "schema" : "https://github.com/citation-style-language/schema/raw/master/csl-citation.json" }</w:instrText>
      </w:r>
      <w:r>
        <w:rPr>
          <w:lang w:val="de-CH"/>
        </w:rPr>
        <w:fldChar w:fldCharType="separate"/>
      </w:r>
      <w:r w:rsidRPr="00FF3968">
        <w:t xml:space="preserve">(Cornulier </w:t>
      </w:r>
      <w:r w:rsidR="000D7D89" w:rsidRPr="000D7D89">
        <w:rPr>
          <w:i/>
        </w:rPr>
        <w:t>et al.</w:t>
      </w:r>
      <w:r w:rsidRPr="00FF3968">
        <w:t>, 2013)</w:t>
      </w:r>
      <w:r>
        <w:rPr>
          <w:lang w:val="de-CH"/>
        </w:rPr>
        <w:fldChar w:fldCharType="end"/>
      </w:r>
      <w:r w:rsidRPr="00FF3968">
        <w:t xml:space="preserve">, and changes in predator-prey dynamics </w:t>
      </w:r>
      <w:r>
        <w:rPr>
          <w:lang w:val="de-CH"/>
        </w:rPr>
        <w:fldChar w:fldCharType="begin" w:fldLock="1"/>
      </w:r>
      <w:r>
        <w:instrText>ADDIN CSL_CITATION { "citationItems" : [ { "id" : "ITEM-1", "itemData" : { "DOI" : "10.1111/j.1600-0706.2010.18554.x", "ISSN" : "00301299", "author" : [ { "dropping-particle" : "", "family" : "Terraube", "given" : "Julien", "non-dropping-particle" : "", "parse-names" : false, "suffix" : "" }, { "dropping-particle" : "", "family" : "Arroyo", "given" : "Beatriz", "non-dropping-particle" : "", "parse-names" : false, "suffix" : "" }, { "dropping-particle" : "", "family" : "Madders", "given" : "Mike", "non-dropping-particle" : "", "parse-names" : false, "suffix" : "" }, { "dropping-particle" : "", "family" : "Mougeot", "given" : "Fran\u00e7ois", "non-dropping-particle" : "", "parse-names" : false, "suffix" : "" } ], "container-title" : "Oikos", "id" : "ITEM-1", "issue" : "2", "issued" : { "date-parts" : [ [ "2011", "2" ] ] }, "page" : "234-244", "title" : "Diet specialisation and foraging efficiency under fluctuating vole abundance: a comparison between generalist and specialist avian predators", "type" : "article-journal", "volume" : "120" }, "uris" : [ "http://www.mendeley.com/documents/?uuid=9e307454-993f-48ad-a8cc-f5be5e9e95dd" ] }, { "id" : "ITEM-2", "itemData" : { "DOI" : "10.1890/04-0151", "ISSN" : "0012-9658", "author" : [ { "dropping-particle" : "", "family" : "Winder", "given" : "Monika", "non-dropping-particle" : "", "parse-names" : false, "suffix" : "" }, { "dropping-particle" : "", "family" : "Schindler", "given" : "Daniel E.", "non-dropping-particle" : "", "parse-names" : false, "suffix" : "" } ], "container-title" : "Ecology", "id" : "ITEM-2", "issue" : "8", "issued" : { "date-parts" : [ [ "2004", "8" ] ] }, "page" : "2100-2106", "title" : "CLIMATE CHANGE UNCOUPLES TROPHIC INTERACTIONS IN AN AQUATIC ECOSYSTEM", "type" : "article-journal", "volume" : "85" }, "uris" : [ "http://www.mendeley.com/documents/?uuid=85fc29e8-b75d-4619-8bdc-7397a416abdc" ] }, { "id" : "ITEM-3", "itemData" : { "DOI" : "10.1098/rspb.2012.1490", "ISSN" : "0962-8452", "author" : [ { "dropping-particle" : "", "family" : "Schmidt", "given" : "N. M.", "non-dropping-particle" : "", "parse-names" : false, "suffix" : "" }, { "dropping-particle" : "", "family" : "Ims", "given" : "R. A.", "non-dropping-particle" : "", "parse-names" : false, "suffix" : "" }, { "dropping-particle" : "", "family" : "Hoye", "given" : "T. T.", "non-dropping-particle" : "", "parse-names" : false, "suffix" : "" }, { "dropping-particle" : "", "family" : "Gilg", "given" : "O.", "non-dropping-particle" : "", "parse-names" : false, "suffix" : "" }, { "dropping-particle" : "", "family" : "Hansen", "given" : "L. H.", "non-dropping-particle" : "", "parse-names" : false, "suffix" : "" }, { "dropping-particle" : "", "family" : "Hansen", "given" : "J.", "non-dropping-particle" : "", "parse-names" : false, "suffix" : "" }, { "dropping-particle" : "", "family" : "Lund", "given" : "M.", "non-dropping-particle" : "", "parse-names" : false, "suffix" : "" }, { "dropping-particle" : "", "family" : "Fuglei", "given" : "E.", "non-dropping-particle" : "", "parse-names" : false, "suffix" : "" }, { "dropping-particle" : "", "family" : "Forchhammer", "given" : "M. C.", "non-dropping-particle" : "", "parse-names" : false, "suffix" : "" }, { "dropping-particle" : "", "family" : "Sittler", "given" : "B.", "non-dropping-particle" : "", "parse-names" : false, "suffix" : "" } ], "container-title" : "Proceedings of the Royal Society B: Biological Sciences", "id" : "ITEM-3", "issue" : "1746", "issued" : { "date-parts" : [ [ "2012", "11", "7" ] ] }, "page" : "4417-4422", "title" : "Response of an arctic predator guild to collapsing lemming cycles", "type" : "article-journal", "volume" : "279" }, "uris" : [ "http://www.mendeley.com/documents/?uuid=94227a55-641e-4fd6-ba81-0ec352623cf5" ] } ], "mendeley" : { "formattedCitation" : "(Schmidt et al., 2012; Terraube, Arroyo, Madders, &amp; Mougeot, 2011; Winder &amp; Schindler, 2004)", "plainTextFormattedCitation" : "(Schmidt et al., 2012; Terraube, Arroyo, Madders, &amp; Mougeot, 2011; Winder &amp; Schindler, 2004)", "previouslyFormattedCitation" : "(Schmidt et al., 2012; Terraube, Arroyo, Madders, &amp; Mougeot, 2011; Winder &amp; Schindler, 2004)" }, "properties" : {  }, "schema" : "https://github.com/citation-style-language/schema/raw/master/csl-citation.json" }</w:instrText>
      </w:r>
      <w:r>
        <w:rPr>
          <w:lang w:val="de-CH"/>
        </w:rPr>
        <w:fldChar w:fldCharType="separate"/>
      </w:r>
      <w:r w:rsidRPr="000329A2">
        <w:t xml:space="preserve">(Schmidt </w:t>
      </w:r>
      <w:r w:rsidR="000D7D89" w:rsidRPr="000D7D89">
        <w:rPr>
          <w:i/>
        </w:rPr>
        <w:t>et al.</w:t>
      </w:r>
      <w:r w:rsidRPr="000329A2">
        <w:t>, 2012; Terraube</w:t>
      </w:r>
      <w:r w:rsidR="001F13D3">
        <w:rPr>
          <w:i/>
        </w:rPr>
        <w:t xml:space="preserve"> et al.</w:t>
      </w:r>
      <w:r w:rsidRPr="000329A2">
        <w:t>, 2011; Winder &amp; Schindler, 2004)</w:t>
      </w:r>
      <w:r>
        <w:rPr>
          <w:lang w:val="de-CH"/>
        </w:rPr>
        <w:fldChar w:fldCharType="end"/>
      </w:r>
      <w:r w:rsidRPr="000329A2">
        <w:t xml:space="preserve">. </w:t>
      </w:r>
      <w:r w:rsidRPr="00E13B98">
        <w:t>Such indirect impacts may be particularly important at the warmer-climate distributional edge of species ranges, where the intensity of interactions may be higher, and could lead to loss of specialized interactions (pollination, predator-prey, dispersal, consumer, trophic, etc.) to be replaced by generalists</w:t>
      </w:r>
      <w:r>
        <w:t xml:space="preserve"> </w:t>
      </w:r>
      <w:r>
        <w:fldChar w:fldCharType="begin" w:fldLock="1"/>
      </w:r>
      <w:r>
        <w:instrText>ADDIN CSL_CITATION { "citationItems" : [ { "id" : "ITEM-1", "itemData" : { "DOI" : "10.1098/rstb.2012.0238", "ISSN" : "0962-8436", "author" : [ { "dropping-particle" : "", "family" : "Lurgi", "given" : "M.", "non-dropping-particle" : "", "parse-names" : false, "suffix" : "" }, { "dropping-particle" : "", "family" : "Lopez", "given" : "B. C.", "non-dropping-particle" : "", "parse-names" : false, "suffix" : "" }, { "dropping-particle" : "", "family" : "Montoya", "given" : "J. M.", "non-dropping-particle" : "", "parse-names" : false, "suffix" : "" } ], "container-title" : "Philosophical Transactions of the Royal Society B: Biological Sciences", "id" : "ITEM-1", "issue" : "1605", "issued" : { "date-parts" : [ [ "2012", "11", "5" ] ] }, "page" : "2913-2922", "title" : "Novel communities from climate change", "type" : "article-journal", "volume" : "367" }, "uris" : [ "http://www.mendeley.com/documents/?uuid=bd3881bc-74ea-4bad-a3fa-6a958c465456" ] } ], "mendeley" : { "formattedCitation" : "(Lurgi, Lopez, &amp; Montoya, 2012)", "plainTextFormattedCitation" : "(Lurgi, Lopez, &amp; Montoya, 2012)", "previouslyFormattedCitation" : "(Lurgi, Lopez, &amp; Montoya, 2012)" }, "properties" : {  }, "schema" : "https://github.com/citation-style-language/schema/raw/master/csl-citation.json" }</w:instrText>
      </w:r>
      <w:r>
        <w:fldChar w:fldCharType="separate"/>
      </w:r>
      <w:r w:rsidRPr="000329A2">
        <w:t>(Lurgi</w:t>
      </w:r>
      <w:r w:rsidR="001F13D3">
        <w:rPr>
          <w:i/>
        </w:rPr>
        <w:t xml:space="preserve"> et al.</w:t>
      </w:r>
      <w:r w:rsidRPr="000329A2">
        <w:t>, 2012)</w:t>
      </w:r>
      <w:r>
        <w:fldChar w:fldCharType="end"/>
      </w:r>
      <w:r w:rsidRPr="00E13B98">
        <w:t>.</w:t>
      </w:r>
    </w:p>
    <w:p w14:paraId="1A25C8FF" w14:textId="6F3066FD" w:rsidR="0048205B" w:rsidRPr="00E13B98" w:rsidRDefault="0048205B" w:rsidP="00AE389F">
      <w:r w:rsidRPr="00E13B98">
        <w:t xml:space="preserve">Some of this context-dependency in species’ ability to withstand climatic change can be predicted by species traits. For example, a global analysis indicates that thick leaves, high below-ground biomass, and tall growth are key traits for montane grassland species’ ability to withstand climatic warming </w:t>
      </w:r>
      <w:r>
        <w:fldChar w:fldCharType="begin" w:fldLock="1"/>
      </w:r>
      <w:r>
        <w:instrText>ADDIN CSL_CITATION { "citationItems" : [ { "id" : "ITEM-1", "itemData" : { "author" : [ { "dropping-particle" : "", "family" : "Willis", "given" : "K.J.", "non-dropping-particle" : "", "parse-names" : false, "suffix" : "" }, { "dropping-particle" : "", "family" : "Carretero", "given" : "J.", "non-dropping-particle" : "", "parse-names" : false, "suffix" : "" }, { "dropping-particle" : "", "family" : "Enquist", "given" : "B. J.", "non-dropping-particle" : "", "parse-names" : false, "suffix" : "" }, { "dropping-particle" : "", "family" : "Kuhn", "given" : "N.", "non-dropping-particle" : "", "parse-names" : false, "suffix" : "" }, { "dropping-particle" : "", "family" : "Tovar", "given" : "C.", "non-dropping-particle" : "", "parse-names" : false, "suffix" : "" }, { "dropping-particle" : "", "family" : "Vandvik", "given" : "V.", "non-dropping-particle" : "", "parse-names" : false, "suffix" : "" } ], "container-title" : "State of the World\u2019s Plants 2017", "editor" : [ { "dropping-particle" : "", "family" : "Willis", "given" : "K.J.", "non-dropping-particle" : "", "parse-names" : false, "suffix" : "" } ], "id" : "ITEM-1", "issued" : { "date-parts" : [ [ "2017" ] ] }, "publisher" : "Royal Botanic Gardens", "publisher-place" : "Kew", "title" : "Climate change \u2013 which plants will be the winners?", "type" : "chapter" }, "uris" : [ "http://www.mendeley.com/documents/?uuid=f1173989-d636-436d-b999-0d6e71aa2adb" ] } ], "mendeley" : { "formattedCitation" : "(Willis et al., 2017)", "plainTextFormattedCitation" : "(Willis et al., 2017)", "previouslyFormattedCitation" : "(Willis et al., 2017)" }, "properties" : {  }, "schema" : "https://github.com/citation-style-language/schema/raw/master/csl-citation.json" }</w:instrText>
      </w:r>
      <w:r>
        <w:fldChar w:fldCharType="separate"/>
      </w:r>
      <w:r w:rsidRPr="00882996">
        <w:t xml:space="preserve">(Willis </w:t>
      </w:r>
      <w:r w:rsidR="000D7D89" w:rsidRPr="000D7D89">
        <w:rPr>
          <w:i/>
        </w:rPr>
        <w:t>et al.</w:t>
      </w:r>
      <w:r w:rsidRPr="00882996">
        <w:t>, 2017)</w:t>
      </w:r>
      <w:r>
        <w:fldChar w:fldCharType="end"/>
      </w:r>
      <w:r w:rsidRPr="00E13B98">
        <w:t xml:space="preserve">. This is empirically confirmed for the Norwegian mountain flora </w:t>
      </w:r>
      <w:r>
        <w:fldChar w:fldCharType="begin" w:fldLock="1"/>
      </w:r>
      <w:r>
        <w:instrText>ADDIN CSL_CITATION { "citationItems" : [ { "id" : "ITEM-1", "itemData" : { "DOI" : "10.1002/ecy.1500", "ISSN" : "00129658", "author" : [ { "dropping-particle" : "", "family" : "Guittar", "given" : "John", "non-dropping-particle" : "", "parse-names" : false, "suffix" : "" }, { "dropping-particle" : "", "family" : "Goldberg", "given" : "Deborah", "non-dropping-particle" : "", "parse-names" : false, "suffix" : "" }, { "dropping-particle" : "", "family" : "Klanderud", "given" : "Kari", "non-dropping-particle" : "", "parse-names" : false, "suffix" : "" }, { "dropping-particle" : "", "family" : "Telford", "given" : "Richard J.", "non-dropping-particle" : "", "parse-names" : false, "suffix" : "" }, { "dropping-particle" : "", "family" : "Vandvik", "given" : "Vigdis", "non-dropping-particle" : "", "parse-names" : false, "suffix" : "" } ], "container-title" : "Ecology", "id" : "ITEM-1", "issue" : "10", "issued" : { "date-parts" : [ [ "2016", "10" ] ] }, "page" : "2791-2801", "title" : "Can trait patterns along gradients predict plant community responses to climate change?", "type" : "article-journal", "volume" : "97" }, "uris" : [ "http://www.mendeley.com/documents/?uuid=c83d601d-17d6-4d64-bbc1-c5b3c856af0c" ] } ], "mendeley" : { "formattedCitation" : "(Guittar, Goldberg, Klanderud, Telford, &amp; Vandvik, 2016)", "plainTextFormattedCitation" : "(Guittar, Goldberg, Klanderud, Telford, &amp; Vandvik, 2016)", "previouslyFormattedCitation" : "(Guittar, Goldberg, Klanderud, Telford, &amp; Vandvik, 2016)" }, "properties" : {  }, "schema" : "https://github.com/citation-style-language/schema/raw/master/csl-citation.json" }</w:instrText>
      </w:r>
      <w:r>
        <w:fldChar w:fldCharType="separate"/>
      </w:r>
      <w:r w:rsidRPr="00F1561B">
        <w:t>(Guittar</w:t>
      </w:r>
      <w:r w:rsidR="004B0934">
        <w:rPr>
          <w:i/>
        </w:rPr>
        <w:t xml:space="preserve"> et al.</w:t>
      </w:r>
      <w:r w:rsidRPr="00F1561B">
        <w:t>, 2016)</w:t>
      </w:r>
      <w:r>
        <w:fldChar w:fldCharType="end"/>
      </w:r>
      <w:r w:rsidRPr="00E13B98">
        <w:t xml:space="preserve"> and plants in the Caucasus Mountains </w:t>
      </w:r>
      <w:r w:rsidRPr="00E13B98">
        <w:fldChar w:fldCharType="begin" w:fldLock="1"/>
      </w:r>
      <w:r>
        <w:instrText>ADDIN CSL_CITATION { "citationItems" : [ { "id" : "ITEM-1", "itemData" : { "DOI" : "10.1073/pnas.1310700110", "ISSN" : "1091-6490", "PMID" : "24145400", "abstract" : "Predicting climate change impact on ecosystem structure and services is one of the most important challenges in ecology. Until now, plant species response to climate change has been described at the level of fixed plant functional types, an approach limited by its inflexibility as there is much interspecific functional variation within plant functional types. Considering a plant species as a set of functional traits greatly increases our possibilities for analysis of ecosystem functioning and carbon and nutrient fluxes associated therewith. Moreover, recently assembled large-scale databases hold comprehensive per-species data on plant functional traits, allowing a detailed functional description of many plant communities on Earth. Here, we show that plant functional traits can be used as predictors of vegetation response to climate warming, accounting in our test ecosystem (the species-rich alpine belt of Caucasus mountains, Russia) for 59% of variability in the per-species abundance relation to temperature. In this mountain belt, traits that promote conservative leaf water economy (higher leaf mass per area, thicker leaves) and large investments in belowground reserves to support next year's shoot buds (root carbon content) were the best predictors of the species increase in abundance along with temperature increase. This finding demonstrates that plant functional traits constitute a highly useful concept for forecasting changes in plant communities, and their associated ecosystem services, in response to climate change.", "author" : [ { "dropping-particle" : "", "family" : "Soudzilovskaia", "given" : "Nadejda A", "non-dropping-particle" : "", "parse-names" : false, "suffix" : "" }, { "dropping-particle" : "", "family" : "Elumeeva", "given" : "Tatiana G", "non-dropping-particle" : "", "parse-names" : false, "suffix" : "" }, { "dropping-particle" : "", "family" : "Onipchenko", "given" : "Vladimir G", "non-dropping-particle" : "", "parse-names" : false, "suffix" : "" }, { "dropping-particle" : "", "family" : "Shidakov", "given" : "Islam I", "non-dropping-particle" : "", "parse-names" : false, "suffix" : "" }, { "dropping-particle" : "", "family" : "Salpagarova", "given" : "Fatima S", "non-dropping-particle" : "", "parse-names" : false, "suffix" : "" }, { "dropping-particle" : "", "family" : "Khubiev", "given" : "Anzor B", "non-dropping-particle" : "", "parse-names" : false, "suffix" : "" }, { "dropping-particle" : "", "family" : "Tekeev", "given" : "Dzhamal K", "non-dropping-particle" : "", "parse-names" : false, "suffix" : "" }, { "dropping-particle" : "", "family" : "Cornelissen", "given" : "Johannes H C", "non-dropping-particle" : "", "parse-names" : false, "suffix" : "" } ], "container-title" : "Proceedings of the National Academy of Sciences of the United States of America", "id" : "ITEM-1", "issue" : "45", "issued" : { "date-parts" : [ [ "2013", "11", "5" ] ] }, "page" : "18180-4", "title" : "Functional traits predict relationship between plant abundance dynamic and long-term climate warming.", "type" : "article-journal", "volume" : "110" }, "uris" : [ "http://www.mendeley.com/documents/?uuid=03bade6e-2ed4-477c-a816-ec881883dbd0" ] } ], "mendeley" : { "formattedCitation" : "(Soudzilovskaia et al., 2013)", "plainTextFormattedCitation" : "(Soudzilovskaia et al., 2013)", "previouslyFormattedCitation" : "(Soudzilovskaia et al., 2013)" }, "properties" : {  }, "schema" : "https://github.com/citation-style-language/schema/raw/master/csl-citation.json" }</w:instrText>
      </w:r>
      <w:r w:rsidRPr="00E13B98">
        <w:fldChar w:fldCharType="separate"/>
      </w:r>
      <w:r w:rsidRPr="00E13B98">
        <w:t xml:space="preserve">(Soudzilovskaia </w:t>
      </w:r>
      <w:r w:rsidR="000D7D89" w:rsidRPr="000D7D89">
        <w:rPr>
          <w:i/>
        </w:rPr>
        <w:t>et al.</w:t>
      </w:r>
      <w:r w:rsidRPr="00E13B98">
        <w:t>, 2013)</w:t>
      </w:r>
      <w:r w:rsidRPr="00E13B98">
        <w:fldChar w:fldCharType="end"/>
      </w:r>
      <w:r w:rsidRPr="00E13B98">
        <w:t>, where the losers under climate change are plants lacking these traits.</w:t>
      </w:r>
    </w:p>
    <w:p w14:paraId="369CAB97" w14:textId="5D0845E3" w:rsidR="0048205B" w:rsidRDefault="0048205B" w:rsidP="00AE389F">
      <w:r w:rsidRPr="00E13B98">
        <w:t xml:space="preserve">A warmer climate will not only have negative impacts on species richness. As can be observed for many </w:t>
      </w:r>
      <w:r>
        <w:t>taxa</w:t>
      </w:r>
      <w:r w:rsidRPr="00E13B98">
        <w:t xml:space="preserve">, the biodiversity of algae in the south-Tajik depression </w:t>
      </w:r>
      <w:r w:rsidRPr="00E13B98">
        <w:fldChar w:fldCharType="begin" w:fldLock="1"/>
      </w:r>
      <w:r>
        <w:instrText>ADDIN CSL_CITATION { "citationItems" : [ { "id" : "ITEM-1", "itemData" : { "author" : [ { "dropping-particle" : "", "family" : "Barinova", "given" : "S", "non-dropping-particle" : "", "parse-names" : false, "suffix" : "" } ], "container-title" : "Turkish Journal of  \u2026", "id" : "ITEM-1", "issued" : { "date-parts" : [ [ "2015" ] ] }, "title" : "Freshwater algal diversity of the South-Tajik Depression in a high-mountainous extreme environment, Tajikistan", "type" : "article-journal" }, "uris" : [ "http://www.mendeley.com/documents/?uuid=a4d9d653-6cd7-4b76-a6e8-43a9fc6cc201" ] } ], "mendeley" : { "formattedCitation" : "(Barinova, 2015)", "plainTextFormattedCitation" : "(Barinova, 2015)", "previouslyFormattedCitation" : "(Barinova, 2015)" }, "properties" : {  }, "schema" : "https://github.com/citation-style-language/schema/raw/master/csl-citation.json" }</w:instrText>
      </w:r>
      <w:r w:rsidRPr="00E13B98">
        <w:fldChar w:fldCharType="separate"/>
      </w:r>
      <w:r w:rsidRPr="00E13B98">
        <w:t>(Barinova</w:t>
      </w:r>
      <w:r w:rsidR="009F2BBB">
        <w:t xml:space="preserve"> </w:t>
      </w:r>
      <w:r w:rsidR="000D7D89" w:rsidRPr="000D7D89">
        <w:rPr>
          <w:i/>
        </w:rPr>
        <w:t>et al.</w:t>
      </w:r>
      <w:r w:rsidR="009F2BBB">
        <w:t>,</w:t>
      </w:r>
      <w:r w:rsidRPr="00E13B98">
        <w:t xml:space="preserve"> 2015)</w:t>
      </w:r>
      <w:r w:rsidRPr="00E13B98">
        <w:fldChar w:fldCharType="end"/>
      </w:r>
      <w:r w:rsidRPr="00E13B98">
        <w:t xml:space="preserve">, and zoobenthos in the Onega Bay of the White Sea </w:t>
      </w:r>
      <w:r w:rsidRPr="00E13B98">
        <w:fldChar w:fldCharType="begin" w:fldLock="1"/>
      </w:r>
      <w:r>
        <w:instrText>ADDIN CSL_CITATION { "citationItems" : [ { "id" : "ITEM-1", "itemData" : { "DOI" : "10.1016/j.marpolbul.2010.02.017", "ISSN" : "1879-3363", "PMID" : "20338597", "abstract" : "The structure of the macrozoobenthic community in 2003-2004 in the southern part of the Onega Bay along a salinity gradient showed the poorest fauna (one species) was found in the estuarine area. In the open part of the bay the species richness up to 64 species. In the study area, as a whole, the zoobenthos abundance varied from 51 to 4590 ind. m(-2), biomass--from 0.51 to 651.4 g m(-2) and lower values occurred in the estuarine part of the Onega Bay. The Shannon diversity index [log2 basis] varied considerably--from 0.69 bits in the mouth of the Onega River up to 4.56 bits at the marine stations. Liner multiple regression analysis showed that species richness is related primarily to depth, distance, temperature and the amount of C(org.) in sediments; Shannon diversity is connected with salinity, temperature, depth, amount of C(org.) in sediments and chlorophyll concentration in the water. For abundance and biomass the main determining factors were distance and concentration of C(org.) in sediments. Fresh water input from the Onega River caused variations in the salinity regime in the top of the Bay which indirectly influenced zoobenthic populations via other parameters which changed as a result of river discharge.", "author" : [ { "dropping-particle" : "V", "family" : "Denisenko", "given" : "Nina", "non-dropping-particle" : "", "parse-names" : false, "suffix" : "" } ], "container-title" : "Marine pollution bulletin", "id" : "ITEM-1", "issue" : "4-6", "issued" : { "date-parts" : [ [ "2010", "1" ] ] }, "page" : "224-33", "title" : "The description and prediction of benthic biodiversity in high Arctic and freshwater-dominated marine areas: the southern Onega Bay (the White Sea).", "type" : "article-journal", "volume" : "61" }, "uris" : [ "http://www.mendeley.com/documents/?uuid=98e79e98-bdc2-4a69-9669-c42bfe8de8cd" ] } ], "mendeley" : { "formattedCitation" : "(Denisenko, 2010)", "plainTextFormattedCitation" : "(Denisenko, 2010)", "previouslyFormattedCitation" : "(Denisenko, 2010)" }, "properties" : {  }, "schema" : "https://github.com/citation-style-language/schema/raw/master/csl-citation.json" }</w:instrText>
      </w:r>
      <w:r w:rsidRPr="00E13B98">
        <w:fldChar w:fldCharType="separate"/>
      </w:r>
      <w:r w:rsidRPr="00E13B98">
        <w:t>(Denisenko, 2010)</w:t>
      </w:r>
      <w:r w:rsidRPr="00E13B98">
        <w:fldChar w:fldCharType="end"/>
      </w:r>
      <w:r w:rsidRPr="00E13B98">
        <w:t xml:space="preserve"> both increase towards warmer regions. Functional shifts have also been observed. In Georgia, a shift towards a higher species richness of ants is expected, at the expense of a decreased species richness of spiders </w:t>
      </w:r>
      <w:r w:rsidRPr="00E13B98">
        <w:fldChar w:fldCharType="begin" w:fldLock="1"/>
      </w:r>
      <w:r>
        <w:instrText>ADDIN CSL_CITATION { "citationItems" : [ { "id" : "ITEM-1", "itemData" : { "DOI" : "10.1007/s10841-012-9464-5", "ISSN" : "1366-638X", "author" : [ { "dropping-particle" : "", "family" : "Chaladze", "given" : "Giorgi", "non-dropping-particle" : "", "parse-names" : false, "suffix" : "" } ], "container-title" : "Journal of Insect Conservation", "id" : "ITEM-1", "issue" : "5", "issued" : { "date-parts" : [ [ "2012", "10", "8" ] ] }, "page" : "791-800", "title" : "Climate-based model of spatial pattern of the species richness of ants in Georgia", "type" : "article-journal", "volume" : "16" }, "uris" : [ "http://www.mendeley.com/documents/?uuid=d3b664d3-f91a-4a68-af69-4c0b53d56546" ] }, { "id" : "ITEM-2", "itemData" : { "DOI" : "10.1007/s10841-014-9649-1", "ISSN" : "1366-638X", "author" : [ { "dropping-particle" : "", "family" : "Chaladze", "given" : "Giorgi", "non-dropping-particle" : "", "parse-names" : false, "suffix" : "" }, { "dropping-particle" : "", "family" : "Otto", "given" : "Stefan", "non-dropping-particle" : "", "parse-names" : false, "suffix" : "" }, { "dropping-particle" : "", "family" : "Tramp", "given" : "Sebastian", "non-dropping-particle" : "", "parse-names" : false, "suffix" : "" } ], "container-title" : "Journal of Insect Conservation", "id" : "ITEM-2", "issue" : "3", "issued" : { "date-parts" : [ [ "2014", "6", "22" ] ] }, "page" : "407-416", "title" : "A spider diversity model for the Caucasus Ecoregion", "type" : "article-journal", "volume" : "18" }, "uris" : [ "http://www.mendeley.com/documents/?uuid=9c127cc5-e08f-44ef-99a7-74add1e8c6ce" ] } ], "mendeley" : { "formattedCitation" : "(Chaladze, 2012; Chaladze, Otto, &amp; Tramp, 2014)", "plainTextFormattedCitation" : "(Chaladze, 2012; Chaladze, Otto, &amp; Tramp, 2014)", "previouslyFormattedCitation" : "(Chaladze, 2012; Chaladze, Otto, &amp; Tramp, 2014)" }, "properties" : {  }, "schema" : "https://github.com/citation-style-language/schema/raw/master/csl-citation.json" }</w:instrText>
      </w:r>
      <w:r w:rsidRPr="00E13B98">
        <w:fldChar w:fldCharType="separate"/>
      </w:r>
      <w:r w:rsidRPr="00E13B98">
        <w:t>(Chaladze, 2012; Chaladze</w:t>
      </w:r>
      <w:r w:rsidR="004B0934">
        <w:rPr>
          <w:i/>
        </w:rPr>
        <w:t xml:space="preserve"> et al.</w:t>
      </w:r>
      <w:r w:rsidRPr="00E13B98">
        <w:t>, 2014)</w:t>
      </w:r>
      <w:r w:rsidRPr="00E13B98">
        <w:fldChar w:fldCharType="end"/>
      </w:r>
      <w:r w:rsidRPr="00E13B98">
        <w:t xml:space="preserve">. However, the predictive ability of climate change responses based on such spatial gradients will be modified by nonlinearities </w:t>
      </w:r>
      <w:r w:rsidRPr="00E13B98">
        <w:fldChar w:fldCharType="begin" w:fldLock="1"/>
      </w:r>
      <w:r>
        <w:instrText>ADDIN CSL_CITATION { "citationItems" : [ { "id" : "ITEM-1", "itemData" : { "DOI" : "10.1007/s10750-004-4959-z", "ISSN" : "0018-8158", "author" : [ { "dropping-particle" : "", "family" : "Nagorskaya", "given" : "Liubov", "non-dropping-particle" : "", "parse-names" : false, "suffix" : "" }, { "dropping-particle" : "", "family" : "Keyser", "given" : "Dietmar", "non-dropping-particle" : "", "parse-names" : false, "suffix" : "" } ], "container-title" : "Hydrobiologia", "id" : "ITEM-1", "issue" : "1-3", "issued" : { "date-parts" : [ [ "2005", "3" ] ] }, "page" : "167-178", "title" : "Habitat diversity and ostracod distribution patterns in Belarus", "type" : "article-journal", "volume" : "538" }, "uris" : [ "http://www.mendeley.com/documents/?uuid=a452a143-423e-4794-a7dd-75f5afbf3a50" ] } ], "mendeley" : { "formattedCitation" : "(Nagorskaya &amp; Keyser, 2005)", "plainTextFormattedCitation" : "(Nagorskaya &amp; Keyser, 2005)", "previouslyFormattedCitation" : "(Nagorskaya &amp; Keyser, 2005)" }, "properties" : {  }, "schema" : "https://github.com/citation-style-language/schema/raw/master/csl-citation.json" }</w:instrText>
      </w:r>
      <w:r w:rsidRPr="00E13B98">
        <w:fldChar w:fldCharType="separate"/>
      </w:r>
      <w:r w:rsidRPr="00E13B98">
        <w:t>(Nagorskaya &amp; Keyser, 2005)</w:t>
      </w:r>
      <w:r w:rsidRPr="00E13B98">
        <w:fldChar w:fldCharType="end"/>
      </w:r>
      <w:r w:rsidRPr="00E13B98">
        <w:t xml:space="preserve">. </w:t>
      </w:r>
    </w:p>
    <w:p w14:paraId="336F883D" w14:textId="77777777" w:rsidR="0048205B" w:rsidRPr="00E13B98" w:rsidRDefault="0048205B" w:rsidP="00AE389F"/>
    <w:p w14:paraId="58CA5178" w14:textId="77777777" w:rsidR="0048205B" w:rsidRPr="00E13B98" w:rsidRDefault="0048205B" w:rsidP="0048184E">
      <w:pPr>
        <w:pStyle w:val="Heading5"/>
        <w:tabs>
          <w:tab w:val="left" w:pos="993"/>
        </w:tabs>
        <w:spacing w:line="240" w:lineRule="auto"/>
      </w:pPr>
      <w:bookmarkStart w:id="1455" w:name="_Toc519514819"/>
      <w:r w:rsidRPr="00E13B98">
        <w:t>Effects on ecological processes and ecosystem functioning</w:t>
      </w:r>
      <w:bookmarkEnd w:id="1455"/>
    </w:p>
    <w:p w14:paraId="64A4431B" w14:textId="77777777" w:rsidR="0048205B" w:rsidRPr="00E13B98" w:rsidRDefault="0048205B" w:rsidP="00AE389F">
      <w:r w:rsidRPr="00E13B98">
        <w:t xml:space="preserve">It is well documented that climate change impacts vegetation and ecosystem functioning in Europe and Central Asia, but strength and direction depend on region, unit of analysis, and on the nature of the climatic changes. The relative importance of climate change and other concurrent drivers on ecosystem functioning are hard to disentangle. </w:t>
      </w:r>
    </w:p>
    <w:p w14:paraId="0CAF4CD6" w14:textId="328D820B" w:rsidR="0048205B" w:rsidRPr="00E13B98" w:rsidRDefault="0048205B" w:rsidP="00AE389F">
      <w:pPr>
        <w:rPr>
          <w:rFonts w:ascii="Calibri" w:hAnsi="Calibri"/>
        </w:rPr>
      </w:pPr>
      <w:r w:rsidRPr="00E13B98">
        <w:t xml:space="preserve">Under increased temperatures, soil respiration, microbial activity </w:t>
      </w:r>
      <w:r w:rsidRPr="00E13B98">
        <w:fldChar w:fldCharType="begin" w:fldLock="1"/>
      </w:r>
      <w:r>
        <w:instrText>ADDIN CSL_CITATION { "citationItems" : [ { "id" : "ITEM-1", "itemData" : { "DOI" : "10.1016/j.soilbio.2005.02.023", "ISSN" : "00380717", "abstract" : "Climate change constitutes a serious threat for European heathlands as unlike other sources of damage, such as over-grazing, local remediation is not a possibility. Within the large pan-European projects, CLIMOOR and VULCAN, the effect of periodic drought and increased temperature were investigated in four heathland ecosystems along a geographical and climatic gradient across Europe. Fluorogenically labelled substrates for four enzymes (glucosidase, sulphatase, phosphatase, leucine amino peptidase) were used to measure extra-cellular enzyme activity in soil samples from each of the CLIMOOR sites. Microbial extra-cellular enzyme production is linked to microbial activity as well as soil physico-chemical properties, making soil enzymes one of the more reactive components of terrestrial ecosystems and potentially excellent indicators of soil microbial functional status and diversity. Across all sites and over all the substrates, organic matter content was exponentially, inversely related to enzyme activity. Although the increase in temperature produced by the CLIMOOR roofs was small (on average 0.9\u00b0C), this was sufficient to increase enzyme activity in all sites (on average by 45%). The increase was within the range of seasonal variability at each of the sites. The effect of drought on enzyme activity was more pronounced in the Northern European sites than the southern European, and most moisture limited, site. This suggests that the effect of temperature increases may be observed across all regions; however, the soils of northern Europe may be more sensitive to changes in rainfall patterns than more moisture limited Southern European soils.", "author" : [ { "dropping-particle" : "", "family" : "Sowerby", "given" : "Alwyn", "non-dropping-particle" : "", "parse-names" : false, "suffix" : "" }, { "dropping-particle" : "", "family" : "Emmett", "given" : "Bridget", "non-dropping-particle" : "", "parse-names" : false, "suffix" : "" }, { "dropping-particle" : "", "family" : "Beier", "given" : "Claus", "non-dropping-particle" : "", "parse-names" : false, "suffix" : "" }, { "dropping-particle" : "", "family" : "Tietema", "given" : "Albert", "non-dropping-particle" : "", "parse-names" : false, "suffix" : "" }, { "dropping-particle" : "", "family" : "Pe\u00f1uelas", "given" : "Josep", "non-dropping-particle" : "", "parse-names" : false, "suffix" : "" }, { "dropping-particle" : "", "family" : "Estiarte", "given" : "Marc", "non-dropping-particle" : "", "parse-names" : false, "suffix" : "" }, { "dropping-particle" : "", "family" : "Meeteren", "given" : "Maartje J.M.", "non-dropping-particle" : "Van", "parse-names" : false, "suffix" : "" }, { "dropping-particle" : "", "family" : "Hughes", "given" : "Steven", "non-dropping-particle" : "", "parse-names" : false, "suffix" : "" }, { "dropping-particle" : "", "family" : "Freeman", "given" : "Chris", "non-dropping-particle" : "", "parse-names" : false, "suffix" : "" } ], "container-title" : "Soil Biology and Biochemistry", "id" : "ITEM-1", "issue" : "10", "issued" : { "date-parts" : [ [ "2005", "10" ] ] }, "page" : "1805-1813", "title" : "Microbial community changes in heathland soil communities along a geographical gradient: interaction with climate change manipulations", "type" : "article-journal", "volume" : "37" }, "uris" : [ "http://www.mendeley.com/documents/?uuid=a49ddd10-5b5d-4c08-948e-08d93cc6a265" ] } ], "mendeley" : { "formattedCitation" : "(Sowerby et al., 2005)", "plainTextFormattedCitation" : "(Sowerby et al., 2005)", "previouslyFormattedCitation" : "(Sowerby et al., 2005)" }, "properties" : {  }, "schema" : "https://github.com/citation-style-language/schema/raw/master/csl-citation.json" }</w:instrText>
      </w:r>
      <w:r w:rsidRPr="00E13B98">
        <w:fldChar w:fldCharType="separate"/>
      </w:r>
      <w:r w:rsidRPr="00E13B98">
        <w:t xml:space="preserve">(Sowerby </w:t>
      </w:r>
      <w:r w:rsidR="000D7D89" w:rsidRPr="000D7D89">
        <w:rPr>
          <w:i/>
        </w:rPr>
        <w:t>et al.</w:t>
      </w:r>
      <w:r w:rsidRPr="00E13B98">
        <w:t>, 2005)</w:t>
      </w:r>
      <w:r w:rsidRPr="00E13B98">
        <w:fldChar w:fldCharType="end"/>
      </w:r>
      <w:r w:rsidRPr="00E13B98">
        <w:t xml:space="preserve"> and decomposition of lignified materials </w:t>
      </w:r>
      <w:r w:rsidRPr="00E13B98">
        <w:fldChar w:fldCharType="begin" w:fldLock="1"/>
      </w:r>
      <w:r>
        <w:instrText>ADDIN CSL_CITATION { "citationItems" : [ { "id" : "ITEM-1", "itemData" : { "DOI" : "10.1016/j.ecolmodel.2009.01.020", "ISSN" : "03043800", "abstract" : "The aim of the study is the estimation of decay rates for coarse woody debris in large forest regions. These rates, together with estimations of the amount of deadwood, can be used to calculate the release of carbon from that pool into the atmosphere. The model can be used for predictions of decomposition rate constants in a wide range of forest areas (e.g. in process based ecological models, reporting of GHG-emissions), as only easily available predictor variables were used in the regression. Based on an intensive literature research a meta-analysis on influencing factors controlling the constant decay rate of coarse woody debris was set up. The included studies differed significantly in the survey methods as well as in the geographical origin. 39 studies were collected, 30 appeared in North America and nine in Europe. Based on these studies 291 observations of the remaining fraction of coarse woody debris were collected. To quantify the effects that influence the decomposition rates a nonlinear mixed effects model was constructed. Only physiologically interpretable variables were included. With this approach it was possible to determine influencing effects from mean temperature in July, annual rainfall (as quadratic term), diameter of woody material and grouping into hardwoods or conifers and mass- or density loss were significant variables. The mixed effects model also allowed an estimation of the species-specific effects on the decomposition process. These random effects are given for 42 tree species. The degrees of freedom were used efficiently. The model explains 79.6% of the variance and is superior to a comparable multiple regression model.", "author" : [ { "dropping-particle" : "", "family" : "Zell", "given" : "J\u00fcrgen", "non-dropping-particle" : "", "parse-names" : false, "suffix" : "" }, { "dropping-particle" : "", "family" : "K\u00e4ndler", "given" : "Gerald", "non-dropping-particle" : "", "parse-names" : false, "suffix" : "" }, { "dropping-particle" : "", "family" : "Hanewinkel", "given" : "Marc", "non-dropping-particle" : "", "parse-names" : false, "suffix" : "" } ], "container-title" : "Ecological Modelling", "id" : "ITEM-1", "issue" : "7", "issued" : { "date-parts" : [ [ "2009", "4" ] ] }, "page" : "904-912", "title" : "Predicting constant decay rates of coarse woody debris\u2014A meta-analysis approach with a mixed model", "type" : "article-journal", "volume" : "220" }, "uris" : [ "http://www.mendeley.com/documents/?uuid=a556a9cb-8747-4658-893d-bba0d3ad20da" ] } ], "mendeley" : { "formattedCitation" : "(Zell, K\u00e4ndler, &amp; Hanewinkel, 2009)", "plainTextFormattedCitation" : "(Zell, K\u00e4ndler, &amp; Hanewinkel, 2009)", "previouslyFormattedCitation" : "(Zell, K\u00e4ndler, &amp; Hanewinkel, 2009)" }, "properties" : {  }, "schema" : "https://github.com/citation-style-language/schema/raw/master/csl-citation.json" }</w:instrText>
      </w:r>
      <w:r w:rsidRPr="00E13B98">
        <w:fldChar w:fldCharType="separate"/>
      </w:r>
      <w:r w:rsidRPr="00E13B98">
        <w:t>(Zell</w:t>
      </w:r>
      <w:r w:rsidR="004B0934">
        <w:rPr>
          <w:i/>
        </w:rPr>
        <w:t xml:space="preserve"> et al.</w:t>
      </w:r>
      <w:r w:rsidRPr="00E13B98">
        <w:t>, 2009)</w:t>
      </w:r>
      <w:r w:rsidRPr="00E13B98">
        <w:fldChar w:fldCharType="end"/>
      </w:r>
      <w:r w:rsidRPr="00E13B98">
        <w:t xml:space="preserve"> increase, but only if there is adequate moisture </w:t>
      </w:r>
      <w:r>
        <w:fldChar w:fldCharType="begin" w:fldLock="1"/>
      </w:r>
      <w:r>
        <w:instrText>ADDIN CSL_CITATION { "citationItems" : [ { "id" : "ITEM-1", "itemData" : { "DOI" : "10.1016/j.agee.2012.12.012", "ISSN" : "01678809", "author" : [ { "dropping-particle" : "", "family" : "Poll", "given" : "Christian", "non-dropping-particle" : "", "parse-names" : false, "suffix" : "" }, { "dropping-particle" : "", "family" : "Marhan", "given" : "Sven", "non-dropping-particle" : "", "parse-names" : false, "suffix" : "" }, { "dropping-particle" : "", "family" : "Back", "given" : "Florian", "non-dropping-particle" : "", "parse-names" : false, "suffix" : "" }, { "dropping-particle" : "", "family" : "Niklaus", "given" : "Pascal A.", "non-dropping-particle" : "", "parse-names" : false, "suffix" : "" }, { "dropping-particle" : "", "family" : "Kandeler", "given" : "Ellen", "non-dropping-particle" : "", "parse-names" : false, "suffix" : "" } ], "container-title" : "Agriculture, Ecosystems &amp; Environment", "id" : "ITEM-1", "issued" : { "date-parts" : [ [ "2013", "1" ] ] }, "page" : "88-97", "title" : "Field-scale manipulation of soil temperature and precipitation change soil CO2 flux in a temperate agricultural ecosystem", "type" : "article-journal", "volume" : "165" }, "uris" : [ "http://www.mendeley.com/documents/?uuid=6499666e-2952-4cc6-a066-6662738ad657" ] } ], "mendeley" : { "formattedCitation" : "(Poll, Marhan, Back, Niklaus, &amp; Kandeler, 2013)", "plainTextFormattedCitation" : "(Poll, Marhan, Back, Niklaus, &amp; Kandeler, 2013)", "previouslyFormattedCitation" : "(Poll, Marhan, Back, Niklaus, &amp; Kandeler, 2013)" }, "properties" : {  }, "schema" : "https://github.com/citation-style-language/schema/raw/master/csl-citation.json" }</w:instrText>
      </w:r>
      <w:r>
        <w:fldChar w:fldCharType="separate"/>
      </w:r>
      <w:r w:rsidRPr="00F1561B">
        <w:t>(Poll</w:t>
      </w:r>
      <w:r w:rsidR="004B0934">
        <w:rPr>
          <w:i/>
        </w:rPr>
        <w:t xml:space="preserve"> et al.</w:t>
      </w:r>
      <w:r w:rsidRPr="00F1561B">
        <w:t>, 2013)</w:t>
      </w:r>
      <w:r>
        <w:fldChar w:fldCharType="end"/>
      </w:r>
      <w:r w:rsidRPr="00E13B98">
        <w:t xml:space="preserve">. In the Mediterranean, temperatures are already close to the optimum for </w:t>
      </w:r>
      <w:r w:rsidRPr="00E13B98">
        <w:lastRenderedPageBreak/>
        <w:t xml:space="preserve">photosynthesis, so warming mainly increases plant water loss, whereas in temperate areas a warming of 1°C can increase biomass production by as much as 15% </w:t>
      </w:r>
      <w:r w:rsidRPr="00E13B98">
        <w:fldChar w:fldCharType="begin" w:fldLock="1"/>
      </w:r>
      <w:r>
        <w:instrText>ADDIN CSL_CITATION { "citationItems" : [ { "id" : "ITEM-1", "itemData" : { "DOI" : "10.1007/s10021-004-0179-7", "ISSN" : "1432-9840", "author" : [ { "dropping-particle" : "", "family" : "Penuelas", "given" : "Josep", "non-dropping-particle" : "", "parse-names" : false, "suffix" : "" }, { "dropping-particle" : "", "family" : "Gordon", "given" : "Carmen", "non-dropping-particle" : "", "parse-names" : false, "suffix" : "" }, { "dropping-particle" : "", "family" : "Llorens", "given" : "Laura", "non-dropping-particle" : "", "parse-names" : false, "suffix" : "" }, { "dropping-particle" : "", "family" : "Nielsen", "given" : "T.", "non-dropping-particle" : "", "parse-names" : false, "suffix" : "" }, { "dropping-particle" : "", "family" : "Tietema", "given" : "Albert", "non-dropping-particle" : "", "parse-names" : false, "suffix" : "" }, { "dropping-particle" : "", "family" : "Beier", "given" : "Claus", "non-dropping-particle" : "", "parse-names" : false, "suffix" : "" }, { "dropping-particle" : "", "family" : "Bruna", "given" : "P.", "non-dropping-particle" : "", "parse-names" : false, "suffix" : "" }, { "dropping-particle" : "", "family" : "Emmett", "given" : "Bridget", "non-dropping-particle" : "", "parse-names" : false, "suffix" : "" }, { "dropping-particle" : "", "family" : "Estiarte", "given" : "Marc", "non-dropping-particle" : "", "parse-names" : false, "suffix" : "" }, { "dropping-particle" : "", "family" : "Gorissen", "given" : "Antonie", "non-dropping-particle" : "", "parse-names" : false, "suffix" : "" } ], "container-title" : "Ecosystems", "id" : "ITEM-1", "issue" : "6", "issued" : { "date-parts" : [ [ "2004", "10", "23" ] ] }, "title" : "Nonintrusive Field Experiments Show Different Plant Responses to Warming and Drought Among Sites, Seasons, and Species in a North?South European Gradient", "type" : "article-journal", "volume" : "7" }, "uris" : [ "http://www.mendeley.com/documents/?uuid=9aad0ebb-1981-4767-9989-ee82ec9b609f" ] } ], "mendeley" : { "formattedCitation" : "(Penuelas et al., 2004)", "plainTextFormattedCitation" : "(Penuelas et al., 2004)", "previouslyFormattedCitation" : "(Penuelas et al., 2004)" }, "properties" : {  }, "schema" : "https://github.com/citation-style-language/schema/raw/master/csl-citation.json" }</w:instrText>
      </w:r>
      <w:r w:rsidRPr="00E13B98">
        <w:fldChar w:fldCharType="separate"/>
      </w:r>
      <w:r w:rsidRPr="00E13B98">
        <w:t>(Pe</w:t>
      </w:r>
      <w:r w:rsidR="007558DB">
        <w:t>ñ</w:t>
      </w:r>
      <w:r w:rsidRPr="00E13B98">
        <w:t xml:space="preserve">uelas </w:t>
      </w:r>
      <w:r w:rsidR="000D7D89" w:rsidRPr="000D7D89">
        <w:rPr>
          <w:i/>
        </w:rPr>
        <w:t>et al.</w:t>
      </w:r>
      <w:r w:rsidRPr="00E13B98">
        <w:t>, 2004)</w:t>
      </w:r>
      <w:r w:rsidRPr="00E13B98">
        <w:fldChar w:fldCharType="end"/>
      </w:r>
      <w:r w:rsidRPr="00E13B98">
        <w:t xml:space="preserve">. In the UK, experimentally-increased temperatures led to a decrease in soil </w:t>
      </w:r>
      <w:r>
        <w:t>nitrogen</w:t>
      </w:r>
      <w:r w:rsidRPr="00E13B98">
        <w:t xml:space="preserve"> leaching, probably due to increased </w:t>
      </w:r>
      <w:r>
        <w:t>nitrogen</w:t>
      </w:r>
      <w:r w:rsidRPr="00E13B98">
        <w:t xml:space="preserve"> uptake because of increased plant growth </w:t>
      </w:r>
      <w:r w:rsidRPr="00E13B98">
        <w:fldChar w:fldCharType="begin" w:fldLock="1"/>
      </w:r>
      <w:r>
        <w:instrText>ADDIN CSL_CITATION { "citationItems" : [ { "id" : "ITEM-1", "itemData" : { "DOI" : "10.1046/j.1365-2486.1998.00118.x", "ISSN" : "1354-1013", "author" : [ { "dropping-particle" : "", "family" : "Ineson", "given" : "Philip", "non-dropping-particle" : "", "parse-names" : false, "suffix" : "" }, { "dropping-particle" : "", "family" : "Taylor", "given" : "Kenneth", "non-dropping-particle" : "", "parse-names" : false, "suffix" : "" }, { "dropping-particle" : "", "family" : "Harrison", "given" : "Anthony F.", "non-dropping-particle" : "", "parse-names" : false, "suffix" : "" }, { "dropping-particle" : "", "family" : "Poskitt", "given" : "Janet", "non-dropping-particle" : "", "parse-names" : false, "suffix" : "" }, { "dropping-particle" : "", "family" : "Benham", "given" : "David G.", "non-dropping-particle" : "", "parse-names" : false, "suffix" : "" }, { "dropping-particle" : "", "family" : "Tipping", "given" : "Edward", "non-dropping-particle" : "", "parse-names" : false, "suffix" : "" }, { "dropping-particle" : "", "family" : "Woof", "given" : "Colin", "non-dropping-particle" : "", "parse-names" : false, "suffix" : "" } ], "container-title" : "Global Change Biology", "id" : "ITEM-1", "issue" : "2", "issued" : { "date-parts" : [ [ "1998", "2" ] ] }, "page" : "143-152", "title" : "Effects of climate change on nitrogen dynamics in upland soils. 1. A transplant approach", "type" : "article-journal", "volume" : "4" }, "uris" : [ "http://www.mendeley.com/documents/?uuid=cafdd278-a7c5-432b-a3b1-228fc518b691" ] }, { "id" : "ITEM-2", "itemData" : { "DOI" : "10.1046/j.1365-2486.1998.00119.x", "ISSN" : "1354-1013", "author" : [ { "dropping-particle" : "", "family" : "Ineson", "given" : "Philip", "non-dropping-particle" : "", "parse-names" : false, "suffix" : "" }, { "dropping-particle" : "", "family" : "Benham", "given" : "David G.", "non-dropping-particle" : "", "parse-names" : false, "suffix" : "" }, { "dropping-particle" : "", "family" : "Poskitt", "given" : "Janet", "non-dropping-particle" : "", "parse-names" : false, "suffix" : "" }, { "dropping-particle" : "", "family" : "Harrison", "given" : "Anthony F.", "non-dropping-particle" : "", "parse-names" : false, "suffix" : "" }, { "dropping-particle" : "", "family" : "Taylor", "given" : "Kenneth", "non-dropping-particle" : "", "parse-names" : false, "suffix" : "" }, { "dropping-particle" : "", "family" : "Woods", "given" : "Clive", "non-dropping-particle" : "", "parse-names" : false, "suffix" : "" } ], "container-title" : "Global Change Biology", "id" : "ITEM-2", "issue" : "2", "issued" : { "date-parts" : [ [ "1998", "2" ] ] }, "page" : "153-161", "title" : "Effects of climate change on nitrogen dynamics in upland soils. 2. A soil warming study", "type" : "article-journal", "volume" : "4" }, "uris" : [ "http://www.mendeley.com/documents/?uuid=6bd32b3c-afa6-42e0-8a2d-d948c65d1513" ] } ], "mendeley" : { "formattedCitation" : "(Ineson, Benham, et al., 1998; Ineson, Taylor, et al., 1998)", "plainTextFormattedCitation" : "(Ineson, Benham, et al., 1998; Ineson, Taylor, et al., 1998)", "previouslyFormattedCitation" : "(Ineson, Benham, et al., 1998; Ineson, Taylor, et al., 1998)" }, "properties" : {  }, "schema" : "https://github.com/citation-style-language/schema/raw/master/csl-citation.json" }</w:instrText>
      </w:r>
      <w:r w:rsidRPr="00E13B98">
        <w:fldChar w:fldCharType="separate"/>
      </w:r>
      <w:r w:rsidRPr="00E13B98">
        <w:t xml:space="preserve">(Ineson </w:t>
      </w:r>
      <w:r w:rsidR="000D7D89" w:rsidRPr="000D7D89">
        <w:rPr>
          <w:i/>
        </w:rPr>
        <w:t>et al.</w:t>
      </w:r>
      <w:r w:rsidRPr="00E13B98">
        <w:t>, 1998</w:t>
      </w:r>
      <w:r w:rsidR="007558DB">
        <w:t>a</w:t>
      </w:r>
      <w:r w:rsidR="007367FA">
        <w:t xml:space="preserve">, </w:t>
      </w:r>
      <w:r w:rsidRPr="00E13B98">
        <w:t>1998</w:t>
      </w:r>
      <w:r w:rsidR="007558DB">
        <w:t>b</w:t>
      </w:r>
      <w:r w:rsidRPr="00E13B98">
        <w:t>)</w:t>
      </w:r>
      <w:r w:rsidRPr="00E13B98">
        <w:fldChar w:fldCharType="end"/>
      </w:r>
      <w:r w:rsidRPr="00E13B98">
        <w:t xml:space="preserve">. Warming also has a negative effect on soil biota abundance at all trophic levels, especially in cold dry regions, affecting their ecosystem functions </w:t>
      </w:r>
      <w:r w:rsidRPr="00E13B98">
        <w:fldChar w:fldCharType="begin" w:fldLock="1"/>
      </w:r>
      <w:r>
        <w:instrText>ADDIN CSL_CITATION { "citationItems" : [ { "id" : "ITEM-1", "itemData" : { "DOI" : "10.1007/s00442-011-1909-0", "ISSN" : "0029-8549", "author" : [ { "dropping-particle" : "", "family" : "Blankinship", "given" : "JC Joseph C.", "non-dropping-particle" : "", "parse-names" : false, "suffix" : "" }, { "dropping-particle" : "", "family" : "Niklaus", "given" : "Pascal A.", "non-dropping-particle" : "", "parse-names" : false, "suffix" : "" }, { "dropping-particle" : "", "family" : "Hungate", "given" : "Bruce A. BA", "non-dropping-particle" : "", "parse-names" : false, "suffix" : "" } ], "container-title" : "Oecologia", "id" : "ITEM-1", "issue" : "3", "issued" : { "date-parts" : [ [ "2011", "3", "28" ] ] }, "page" : "553-565", "title" : "A meta-analysis of responses of soil biota to global change", "type" : "article-journal", "volume" : "165" }, "uris" : [ "http://www.mendeley.com/documents/?uuid=78def4e3-88bd-44d7-bf91-d6d08ad6321e" ] }, { "id" : "ITEM-2", "itemData" : { "DOI" : "10.1111/j.1365-2486.2007.01434.x", "ISSN" : "1354-1013", "author" : [ { "dropping-particle" : "", "family" : "Briones", "given" : "MAR\u00cdA JES\u00daS I. MJI", "non-dropping-particle" : "", "parse-names" : false, "suffix" : "" }, { "dropping-particle" : "", "family" : "Ineson", "given" : "PHIL", "non-dropping-particle" : "", "parse-names" : false, "suffix" : "" }, { "dropping-particle" : "", "family" : "Heinemeyer", "given" : "ANDREAS", "non-dropping-particle" : "", "parse-names" : false, "suffix" : "" } ], "container-title" : "Global Change Biology", "id" : "ITEM-2", "issue" : "11", "issued" : { "date-parts" : [ [ "2007", "11" ] ] }, "page" : "2252-2269", "title" : "Predicting potential impacts of climate change on the geographical distribution of enchytraeids: a meta-analysis approach", "type" : "article-journal", "volume" : "13" }, "uris" : [ "http://www.mendeley.com/documents/?uuid=2fbaa371-695c-4c83-8343-571f5ffc9d81" ] } ], "mendeley" : { "formattedCitation" : "(J. J. C. Blankinship, Niklaus, &amp; Hungate, 2011; Briones, Ineson, &amp; Heinemeyer, 2007)", "plainTextFormattedCitation" : "(J. J. C. Blankinship, Niklaus, &amp; Hungate, 2011; Briones, Ineson, &amp; Heinemeyer, 2007)", "previouslyFormattedCitation" : "(J. J. C. Blankinship, Niklaus, &amp; Hungate, 2011; Briones, Ineson, &amp; Heinemeyer, 2007)" }, "properties" : {  }, "schema" : "https://github.com/citation-style-language/schema/raw/master/csl-citation.json" }</w:instrText>
      </w:r>
      <w:r w:rsidRPr="00E13B98">
        <w:fldChar w:fldCharType="separate"/>
      </w:r>
      <w:r w:rsidRPr="00E13B98">
        <w:t>(Blankinship</w:t>
      </w:r>
      <w:r w:rsidR="007558DB">
        <w:rPr>
          <w:i/>
        </w:rPr>
        <w:t xml:space="preserve"> et al.</w:t>
      </w:r>
      <w:r w:rsidRPr="00E13B98">
        <w:t>, 2011; Briones</w:t>
      </w:r>
      <w:r w:rsidR="007558DB">
        <w:rPr>
          <w:i/>
        </w:rPr>
        <w:t xml:space="preserve"> et al.</w:t>
      </w:r>
      <w:r w:rsidRPr="00E13B98">
        <w:t>, 2007)</w:t>
      </w:r>
      <w:r w:rsidRPr="00E13B98">
        <w:fldChar w:fldCharType="end"/>
      </w:r>
      <w:r w:rsidRPr="00E13B98">
        <w:t xml:space="preserve">. </w:t>
      </w:r>
    </w:p>
    <w:p w14:paraId="3C23620B" w14:textId="13D5E460" w:rsidR="0048205B" w:rsidRPr="00E13B98" w:rsidRDefault="0048205B" w:rsidP="00AE389F">
      <w:r w:rsidRPr="00E13B98">
        <w:t xml:space="preserve">Changing precipitation jointly impacts plants and biogeochemical cycles, a phenomenon well studied in </w:t>
      </w:r>
      <w:r>
        <w:t xml:space="preserve">Western and Central </w:t>
      </w:r>
      <w:r w:rsidRPr="00E13B98">
        <w:t xml:space="preserve">Europe with &gt;70 experimental sites manipulating precipitation. Global meta-analyses reveal that plant biomass, productivity, respiration, ecosystem photosynthesis, and net </w:t>
      </w:r>
      <w:r>
        <w:t>carbon</w:t>
      </w:r>
      <w:r w:rsidRPr="00E13B98">
        <w:t xml:space="preserve"> uptake are generally stimulated by increased precipitation and supressed by decreased precipitation </w:t>
      </w:r>
      <w:r w:rsidRPr="00E13B98">
        <w:fldChar w:fldCharType="begin" w:fldLock="1"/>
      </w:r>
      <w:r>
        <w:instrText>ADDIN CSL_CITATION { "citationItems" : [ { "id" : "ITEM-1", "itemData" : { "DOI" : "10.1111/j.1365-2486.2010.02302.x", "ISSN" : "13541013", "author" : [ { "dropping-particle" : "", "family" : "Wu", "given" : "Zhuoting", "non-dropping-particle" : "", "parse-names" : false, "suffix" : "" }, { "dropping-particle" : "", "family" : "Dijkstra", "given" : "Paul", "non-dropping-particle" : "", "parse-names" : false, "suffix" : "" }, { "dropping-particle" : "", "family" : "Koch", "given" : "George W", "non-dropping-particle" : "", "parse-names" : false, "suffix" : "" }, { "dropping-particle" : "", "family" : "Pe\u00f1uelas", "given" : "Josep", "non-dropping-particle" : "", "parse-names" : false, "suffix" : "" }, { "dropping-particle" : "", "family" : "Hungate", "given" : "Bruce A", "non-dropping-particle" : "", "parse-names" : false, "suffix" : "" } ], "container-title" : "Global Change Biology", "id" : "ITEM-1", "issue" : "2", "issued" : { "date-parts" : [ [ "2011", "2", "4" ] ] }, "page" : "927-942", "title" : "Responses of terrestrial ecosystems to temperature and precipitation change: a meta-analysis of experimental manipulation", "type" : "article-journal", "volume" : "17" }, "uris" : [ "http://www.mendeley.com/documents/?uuid=9d738d77-112b-46ec-b194-90e89489c258" ] }, { "id" : "ITEM-2", "itemData" : { "author" : [ { "dropping-particle" : "", "family" : "Vicca", "given" : "S", "non-dropping-particle" : "", "parse-names" : false, "suffix" : "" }, { "dropping-particle" : "", "family" : "Bahn", "given" : "M", "non-dropping-particle" : "", "parse-names" : false, "suffix" : "" } ], "container-title" : "Biogeosciences  \u2026", "id" : "ITEM-2", "issued" : { "date-parts" : [ [ "2014" ] ] }, "title" : "Can current moisture responses predict soil CO2 efflux under altered precipitation regimes? A synthesis of manipulation experiments", "type" : "article-journal" }, "uris" : [ "http://www.mendeley.com/documents/?uuid=36ce8f7d-7156-4eb8-a046-65753458e575" ] } ], "mendeley" : { "formattedCitation" : "(Vicca &amp; Bahn, 2014; Wu, Dijkstra, Koch, Pe\u00f1uelas, &amp; Hungate, 2011)", "plainTextFormattedCitation" : "(Vicca &amp; Bahn, 2014; Wu, Dijkstra, Koch, Pe\u00f1uelas, &amp; Hungate, 2011)", "previouslyFormattedCitation" : "(Vicca &amp; Bahn, 2014; Wu, Dijkstra, Koch, Pe\u00f1uelas, &amp; Hungate, 2011)" }, "properties" : {  }, "schema" : "https://github.com/citation-style-language/schema/raw/master/csl-citation.json" }</w:instrText>
      </w:r>
      <w:r w:rsidRPr="00E13B98">
        <w:fldChar w:fldCharType="separate"/>
      </w:r>
      <w:r w:rsidRPr="00E13B98">
        <w:t>(Vicca &amp; Bahn, 2014; Wu</w:t>
      </w:r>
      <w:r w:rsidR="007558DB">
        <w:rPr>
          <w:i/>
        </w:rPr>
        <w:t xml:space="preserve"> et al.</w:t>
      </w:r>
      <w:r w:rsidRPr="00E13B98">
        <w:t>, 2011)</w:t>
      </w:r>
      <w:r w:rsidRPr="00E13B98">
        <w:fldChar w:fldCharType="end"/>
      </w:r>
      <w:r w:rsidRPr="00E13B98">
        <w:t>. Ecosystems are generally more sensitive to increased, than to reduced precipitation. Precipitation also affects decomposition, with coarse woody debris decay rate peaking at around 1,250</w:t>
      </w:r>
      <w:r>
        <w:t xml:space="preserve"> </w:t>
      </w:r>
      <w:r w:rsidRPr="00E13B98">
        <w:t xml:space="preserve">mm annual precipitation in temperate </w:t>
      </w:r>
      <w:r>
        <w:t xml:space="preserve">Western </w:t>
      </w:r>
      <w:r w:rsidRPr="00E13B98">
        <w:t xml:space="preserve">Europe </w:t>
      </w:r>
      <w:r w:rsidRPr="00E13B98">
        <w:fldChar w:fldCharType="begin" w:fldLock="1"/>
      </w:r>
      <w:r>
        <w:instrText>ADDIN CSL_CITATION { "citationItems" : [ { "id" : "ITEM-1", "itemData" : { "DOI" : "10.1016/j.ecolmodel.2009.01.020", "ISSN" : "03043800", "abstract" : "The aim of the study is the estimation of decay rates for coarse woody debris in large forest regions. These rates, together with estimations of the amount of deadwood, can be used to calculate the release of carbon from that pool into the atmosphere. The model can be used for predictions of decomposition rate constants in a wide range of forest areas (e.g. in process based ecological models, reporting of GHG-emissions), as only easily available predictor variables were used in the regression. Based on an intensive literature research a meta-analysis on influencing factors controlling the constant decay rate of coarse woody debris was set up. The included studies differed significantly in the survey methods as well as in the geographical origin. 39 studies were collected, 30 appeared in North America and nine in Europe. Based on these studies 291 observations of the remaining fraction of coarse woody debris were collected. To quantify the effects that influence the decomposition rates a nonlinear mixed effects model was constructed. Only physiologically interpretable variables were included. With this approach it was possible to determine influencing effects from mean temperature in July, annual rainfall (as quadratic term), diameter of woody material and grouping into hardwoods or conifers and mass- or density loss were significant variables. The mixed effects model also allowed an estimation of the species-specific effects on the decomposition process. These random effects are given for 42 tree species. The degrees of freedom were used efficiently. The model explains 79.6% of the variance and is superior to a comparable multiple regression model.", "author" : [ { "dropping-particle" : "", "family" : "Zell", "given" : "J\u00fcrgen", "non-dropping-particle" : "", "parse-names" : false, "suffix" : "" }, { "dropping-particle" : "", "family" : "K\u00e4ndler", "given" : "Gerald", "non-dropping-particle" : "", "parse-names" : false, "suffix" : "" }, { "dropping-particle" : "", "family" : "Hanewinkel", "given" : "Marc", "non-dropping-particle" : "", "parse-names" : false, "suffix" : "" } ], "container-title" : "Ecological Modelling", "id" : "ITEM-1", "issue" : "7", "issued" : { "date-parts" : [ [ "2009", "4" ] ] }, "page" : "904-912", "title" : "Predicting constant decay rates of coarse woody debris\u2014A meta-analysis approach with a mixed model", "type" : "article-journal", "volume" : "220" }, "uris" : [ "http://www.mendeley.com/documents/?uuid=a556a9cb-8747-4658-893d-bba0d3ad20da" ] } ], "mendeley" : { "formattedCitation" : "(Zell et al., 2009)", "plainTextFormattedCitation" : "(Zell et al., 2009)", "previouslyFormattedCitation" : "(Zell et al., 2009)" }, "properties" : {  }, "schema" : "https://github.com/citation-style-language/schema/raw/master/csl-citation.json" }</w:instrText>
      </w:r>
      <w:r w:rsidRPr="00E13B98">
        <w:fldChar w:fldCharType="separate"/>
      </w:r>
      <w:r w:rsidRPr="000A5F2B">
        <w:t xml:space="preserve">(Zell </w:t>
      </w:r>
      <w:r w:rsidR="000D7D89" w:rsidRPr="000D7D89">
        <w:rPr>
          <w:i/>
        </w:rPr>
        <w:t>et al.</w:t>
      </w:r>
      <w:r w:rsidRPr="000A5F2B">
        <w:t>, 2009)</w:t>
      </w:r>
      <w:r w:rsidRPr="00E13B98">
        <w:fldChar w:fldCharType="end"/>
      </w:r>
      <w:r w:rsidRPr="00E13B98">
        <w:t xml:space="preserve">. Microbial soil communities in </w:t>
      </w:r>
      <w:r>
        <w:t xml:space="preserve">the </w:t>
      </w:r>
      <w:r w:rsidRPr="00E13B98">
        <w:t>northern</w:t>
      </w:r>
      <w:r>
        <w:t xml:space="preserve"> parts of Western</w:t>
      </w:r>
      <w:r w:rsidRPr="00E13B98">
        <w:t xml:space="preserve"> Europe may be more sensitive to changes in rainfall patterns than more moisture-limited </w:t>
      </w:r>
      <w:r>
        <w:t xml:space="preserve">soils in the </w:t>
      </w:r>
      <w:r w:rsidRPr="00E13B98">
        <w:t>southern</w:t>
      </w:r>
      <w:r>
        <w:t xml:space="preserve"> parts of Western</w:t>
      </w:r>
      <w:r w:rsidRPr="00E13B98">
        <w:t xml:space="preserve"> European </w:t>
      </w:r>
      <w:r w:rsidRPr="00E13B98">
        <w:fldChar w:fldCharType="begin" w:fldLock="1"/>
      </w:r>
      <w:r>
        <w:instrText>ADDIN CSL_CITATION { "citationItems" : [ { "id" : "ITEM-1", "itemData" : { "DOI" : "10.1016/j.soilbio.2005.02.023", "ISSN" : "00380717", "abstract" : "Climate change constitutes a serious threat for European heathlands as unlike other sources of damage, such as over-grazing, local remediation is not a possibility. Within the large pan-European projects, CLIMOOR and VULCAN, the effect of periodic drought and increased temperature were investigated in four heathland ecosystems along a geographical and climatic gradient across Europe. Fluorogenically labelled substrates for four enzymes (glucosidase, sulphatase, phosphatase, leucine amino peptidase) were used to measure extra-cellular enzyme activity in soil samples from each of the CLIMOOR sites. Microbial extra-cellular enzyme production is linked to microbial activity as well as soil physico-chemical properties, making soil enzymes one of the more reactive components of terrestrial ecosystems and potentially excellent indicators of soil microbial functional status and diversity. Across all sites and over all the substrates, organic matter content was exponentially, inversely related to enzyme activity. Although the increase in temperature produced by the CLIMOOR roofs was small (on average 0.9\u00b0C), this was sufficient to increase enzyme activity in all sites (on average by 45%). The increase was within the range of seasonal variability at each of the sites. The effect of drought on enzyme activity was more pronounced in the Northern European sites than the southern European, and most moisture limited, site. This suggests that the effect of temperature increases may be observed across all regions; however, the soils of northern Europe may be more sensitive to changes in rainfall patterns than more moisture limited Southern European soils.", "author" : [ { "dropping-particle" : "", "family" : "Sowerby", "given" : "Alwyn", "non-dropping-particle" : "", "parse-names" : false, "suffix" : "" }, { "dropping-particle" : "", "family" : "Emmett", "given" : "Bridget", "non-dropping-particle" : "", "parse-names" : false, "suffix" : "" }, { "dropping-particle" : "", "family" : "Beier", "given" : "Claus", "non-dropping-particle" : "", "parse-names" : false, "suffix" : "" }, { "dropping-particle" : "", "family" : "Tietema", "given" : "Albert", "non-dropping-particle" : "", "parse-names" : false, "suffix" : "" }, { "dropping-particle" : "", "family" : "Pe\u00f1uelas", "given" : "Josep", "non-dropping-particle" : "", "parse-names" : false, "suffix" : "" }, { "dropping-particle" : "", "family" : "Estiarte", "given" : "Marc", "non-dropping-particle" : "", "parse-names" : false, "suffix" : "" }, { "dropping-particle" : "", "family" : "Meeteren", "given" : "Maartje J.M.", "non-dropping-particle" : "Van", "parse-names" : false, "suffix" : "" }, { "dropping-particle" : "", "family" : "Hughes", "given" : "Steven", "non-dropping-particle" : "", "parse-names" : false, "suffix" : "" }, { "dropping-particle" : "", "family" : "Freeman", "given" : "Chris", "non-dropping-particle" : "", "parse-names" : false, "suffix" : "" } ], "container-title" : "Soil Biology and Biochemistry", "id" : "ITEM-1", "issue" : "10", "issued" : { "date-parts" : [ [ "2005", "10" ] ] }, "page" : "1805-1813", "title" : "Microbial community changes in heathland soil communities along a geographical gradient: interaction with climate change manipulations", "type" : "article-journal", "volume" : "37" }, "uris" : [ "http://www.mendeley.com/documents/?uuid=a49ddd10-5b5d-4c08-948e-08d93cc6a265" ] } ], "mendeley" : { "formattedCitation" : "(Sowerby et al., 2005)", "plainTextFormattedCitation" : "(Sowerby et al., 2005)", "previouslyFormattedCitation" : "(Sowerby et al., 2005)" }, "properties" : {  }, "schema" : "https://github.com/citation-style-language/schema/raw/master/csl-citation.json" }</w:instrText>
      </w:r>
      <w:r w:rsidRPr="00E13B98">
        <w:fldChar w:fldCharType="separate"/>
      </w:r>
      <w:r w:rsidRPr="00E13B98">
        <w:t xml:space="preserve">(Sowerby </w:t>
      </w:r>
      <w:r w:rsidR="000D7D89" w:rsidRPr="000D7D89">
        <w:rPr>
          <w:i/>
        </w:rPr>
        <w:t>et al.</w:t>
      </w:r>
      <w:r w:rsidRPr="00E13B98">
        <w:t>, 2005)</w:t>
      </w:r>
      <w:r w:rsidRPr="00E13B98">
        <w:fldChar w:fldCharType="end"/>
      </w:r>
      <w:r w:rsidRPr="00E13B98">
        <w:t>. Winter precipitation change also affect ecosystems, and snow depth manipulation experiments find that decreasing snow depth may reduce soil CO</w:t>
      </w:r>
      <w:r w:rsidRPr="00DB3AD3">
        <w:rPr>
          <w:vertAlign w:val="subscript"/>
        </w:rPr>
        <w:t>2</w:t>
      </w:r>
      <w:r w:rsidRPr="00E13B98">
        <w:t xml:space="preserve"> efflux, increase N</w:t>
      </w:r>
      <w:r w:rsidRPr="00DB3AD3">
        <w:rPr>
          <w:vertAlign w:val="subscript"/>
        </w:rPr>
        <w:t>2</w:t>
      </w:r>
      <w:r w:rsidRPr="00E13B98">
        <w:t xml:space="preserve">O efflux, and increase mobile nitrogen concentration </w:t>
      </w:r>
      <w:r w:rsidRPr="00E13B98">
        <w:fldChar w:fldCharType="begin" w:fldLock="1"/>
      </w:r>
      <w:r>
        <w:instrText>ADDIN CSL_CITATION { "citationItems" : [ { "id" : "ITEM-1", "itemData" : { "DOI" : "10.1890/ES11-00225.1", "ISSN" : "2150-8925", "author" : [ { "dropping-particle" : "", "family" : "Blankinship", "given" : "Joseph C.", "non-dropping-particle" : "", "parse-names" : false, "suffix" : "" }, { "dropping-particle" : "", "family" : "Hart", "given" : "Stephen C.", "non-dropping-particle" : "", "parse-names" : false, "suffix" : "" } ], "container-title" : "Ecosphere", "id" : "ITEM-1", "issue" : "1", "issued" : { "date-parts" : [ [ "2012", "1" ] ] }, "page" : "art1", "title" : "Consequences of manipulated snow cover on soil gaseous emission and N retention in the growing season: a meta-analysis", "type" : "article-journal", "volume" : "3" }, "uris" : [ "http://www.mendeley.com/documents/?uuid=79efd0fa-9d1b-4303-a567-37192e054f48" ] } ], "mendeley" : { "formattedCitation" : "(J. C. Blankinship &amp; Hart, 2012)", "plainTextFormattedCitation" : "(J. C. Blankinship &amp; Hart, 2012)", "previouslyFormattedCitation" : "(J. C. Blankinship &amp; Hart, 2012)" }, "properties" : {  }, "schema" : "https://github.com/citation-style-language/schema/raw/master/csl-citation.json" }</w:instrText>
      </w:r>
      <w:r w:rsidRPr="00E13B98">
        <w:fldChar w:fldCharType="separate"/>
      </w:r>
      <w:r w:rsidRPr="00E13B98">
        <w:t>(Blankinship &amp; Hart, 2012)</w:t>
      </w:r>
      <w:r w:rsidRPr="00E13B98">
        <w:fldChar w:fldCharType="end"/>
      </w:r>
      <w:r w:rsidRPr="00E13B98">
        <w:t xml:space="preserve">. </w:t>
      </w:r>
    </w:p>
    <w:p w14:paraId="34751198" w14:textId="502F6B46" w:rsidR="0048205B" w:rsidRPr="00E13B98" w:rsidRDefault="0048205B" w:rsidP="00AE389F">
      <w:r w:rsidRPr="00E13B98">
        <w:t xml:space="preserve">Gradual warming favours harmful cyanobacterial blooms in freshwater systems, particularly in combination with eutrophication </w:t>
      </w:r>
      <w:r>
        <w:fldChar w:fldCharType="begin" w:fldLock="1"/>
      </w:r>
      <w:r>
        <w:instrText>ADDIN CSL_CITATION { "citationItems" : [ { "id" : "ITEM-1", "itemData" : { "DOI" : "10.1016/j.hal.2011.10.027", "ISSN" : "15689883", "author" : [ { "dropping-particle" : "", "family" : "O\u2019Neil", "given" : "J.M.", "non-dropping-particle" : "", "parse-names" : false, "suffix" : "" }, { "dropping-particle" : "", "family" : "Davis", "given" : "T.W.", "non-dropping-particle" : "", "parse-names" : false, "suffix" : "" }, { "dropping-particle" : "", "family" : "Burford", "given" : "M.A.", "non-dropping-particle" : "", "parse-names" : false, "suffix" : "" }, { "dropping-particle" : "", "family" : "Gobler", "given" : "C.J.", "non-dropping-particle" : "", "parse-names" : false, "suffix" : "" } ], "container-title" : "Harmful Algae", "id" : "ITEM-1", "issued" : { "date-parts" : [ [ "2012", "2" ] ] }, "page" : "313-334", "title" : "The rise of harmful cyanobacteria blooms: The potential roles of eutrophication and climate change", "type" : "article-journal", "volume" : "14" }, "uris" : [ "http://www.mendeley.com/documents/?uuid=a3196252-0c81-4171-92ff-ec732cff5b99" ] } ], "mendeley" : { "formattedCitation" : "(O\u2019Neil, Davis, Burford, &amp; Gobler, 2012)", "plainTextFormattedCitation" : "(O\u2019Neil, Davis, Burford, &amp; Gobler, 2012)", "previouslyFormattedCitation" : "(O\u2019Neil, Davis, Burford, &amp; Gobler, 2012)" }, "properties" : {  }, "schema" : "https://github.com/citation-style-language/schema/raw/master/csl-citation.json" }</w:instrText>
      </w:r>
      <w:r>
        <w:fldChar w:fldCharType="separate"/>
      </w:r>
      <w:r w:rsidRPr="003158C3">
        <w:t>(O’Neil</w:t>
      </w:r>
      <w:r w:rsidR="007558DB">
        <w:rPr>
          <w:i/>
        </w:rPr>
        <w:t xml:space="preserve"> et al.</w:t>
      </w:r>
      <w:r w:rsidRPr="003158C3">
        <w:t>, 2012)</w:t>
      </w:r>
      <w:r>
        <w:fldChar w:fldCharType="end"/>
      </w:r>
      <w:r w:rsidRPr="00E13B98">
        <w:t xml:space="preserve">. Warming will increase the spread of invasive fish in freshwater ecosystems, as cold seasons currently limit the spread of many freshwater invasive species </w:t>
      </w:r>
      <w:r>
        <w:fldChar w:fldCharType="begin" w:fldLock="1"/>
      </w:r>
      <w:r>
        <w:instrText>ADDIN CSL_CITATION { "citationItems" : [ { "id" : "ITEM-1", "itemData" : { "DOI" : "10.1111/j.1523-1739.2008.00950.x", "ISSN" : "0888-8892", "author" : [ { "dropping-particle" : "", "family" : "Rahel", "given" : "F. J.", "non-dropping-particle" : "", "parse-names" : false, "suffix" : "" }, { "dropping-particle" : "", "family" : "Olden", "given" : "J. D.", "non-dropping-particle" : "", "parse-names" : false, "suffix" : "" } ], "container-title" : "Conservation Biology", "id" : "ITEM-1", "issue" : "3", "issued" : { "date-parts" : [ [ "2008", "6" ] ] }, "page" : "521-533", "title" : "Assessing the Effects of Climate Change on Aquatic Invasive Species", "type" : "article-journal", "volume" : "22" }, "uris" : [ "http://www.mendeley.com/documents/?uuid=63897bde-bb6a-4bfd-865a-4db045d0807f" ] } ], "mendeley" : { "formattedCitation" : "(Rahel &amp; Olden, 2008)", "plainTextFormattedCitation" : "(Rahel &amp; Olden, 2008)", "previouslyFormattedCitation" : "(Rahel &amp; Olden, 2008)" }, "properties" : {  }, "schema" : "https://github.com/citation-style-language/schema/raw/master/csl-citation.json" }</w:instrText>
      </w:r>
      <w:r>
        <w:fldChar w:fldCharType="separate"/>
      </w:r>
      <w:r w:rsidRPr="000E59D1">
        <w:t>(Rahel &amp; Olden, 2008)</w:t>
      </w:r>
      <w:r>
        <w:fldChar w:fldCharType="end"/>
      </w:r>
      <w:r w:rsidRPr="00E13B98">
        <w:t>. Anadromous fish important for recreational fishing (salmonids) will shift their ranges northwards and suffer negative effects of warming in dry areas due to reduced river flows</w:t>
      </w:r>
      <w:r>
        <w:t xml:space="preserve"> </w:t>
      </w:r>
      <w:r>
        <w:fldChar w:fldCharType="begin" w:fldLock="1"/>
      </w:r>
      <w:r>
        <w:instrText>ADDIN CSL_CITATION { "citationItems" : [ { "id" : "ITEM-1", "itemData" : { "DOI" : "10.1111/j.1095-8649.2009.02380.x", "ISSN" : "00221112", "author" : [ { "dropping-particle" : "", "family" : "Jonsson", "given" : "B.", "non-dropping-particle" : "", "parse-names" : false, "suffix" : "" }, { "dropping-particle" : "", "family" : "Jonsson", "given" : "N.", "non-dropping-particle" : "", "parse-names" : false, "suffix" : "" } ], "container-title" : "Journal of Fish Biology", "id" : "ITEM-1", "issue" : "10", "issued" : { "date-parts" : [ [ "2009", "12" ] ] }, "page" : "2381-2447", "title" : "A review of the likely effects of climate change on anadromous Atlantic salmon Salmo salar and brown trout Salmo trutta , with particular reference to water temperature and flow", "type" : "article-journal", "volume" : "75" }, "uris" : [ "http://www.mendeley.com/documents/?uuid=d6cacc5c-48c7-43a3-b1d2-b5dab8085d40" ] } ], "mendeley" : { "formattedCitation" : "(B. Jonsson &amp; Jonsson, 2009)", "plainTextFormattedCitation" : "(B. Jonsson &amp; Jonsson, 2009)", "previouslyFormattedCitation" : "(B. Jonsson &amp; Jonsson, 2009)" }, "properties" : {  }, "schema" : "https://github.com/citation-style-language/schema/raw/master/csl-citation.json" }</w:instrText>
      </w:r>
      <w:r>
        <w:fldChar w:fldCharType="separate"/>
      </w:r>
      <w:r w:rsidRPr="00681D8F">
        <w:t>(Jonsson &amp; Jonsson, 2009)</w:t>
      </w:r>
      <w:r>
        <w:fldChar w:fldCharType="end"/>
      </w:r>
      <w:r w:rsidRPr="00E13B98">
        <w:t xml:space="preserve">. Reduced precipitation will directly reduce water supply but considerable uncertainties remain regarding the impact of changing temperature and precipitation regimes on water quality. A review focussed on the UK found that there is insufficient evidence to link observed decreases in water quality to climate change </w:t>
      </w:r>
      <w:r>
        <w:fldChar w:fldCharType="begin" w:fldLock="1"/>
      </w:r>
      <w:r>
        <w:instrText>ADDIN CSL_CITATION { "citationItems" : [ { "id" : "ITEM-1", "itemData" : { "DOI" : "10.1177/0309133314542957", "ISSN" : "0309-1333", "author" : [ { "dropping-particle" : "", "family" : "Watts", "given" : "Glenn", "non-dropping-particle" : "", "parse-names" : false, "suffix" : "" }, { "dropping-particle" : "", "family" : "Battarbee", "given" : "Richard W.", "non-dropping-particle" : "", "parse-names" : false, "suffix" : "" }, { "dropping-particle" : "", "family" : "Bloomfield", "given" : "John P.", "non-dropping-particle" : "", "parse-names" : false, "suffix" : "" }, { "dropping-particle" : "", "family" : "Crossman", "given" : "Jill", "non-dropping-particle" : "", "parse-names" : false, "suffix" : "" }, { "dropping-particle" : "", "family" : "Daccache", "given" : "Andre", "non-dropping-particle" : "", "parse-names" : false, "suffix" : "" }, { "dropping-particle" : "", "family" : "Durance", "given" : "Isabelle", "non-dropping-particle" : "", "parse-names" : false, "suffix" : "" }, { "dropping-particle" : "", "family" : "Elliott", "given" : "J. Alex", "non-dropping-particle" : "", "parse-names" : false, "suffix" : "" }, { "dropping-particle" : "", "family" : "Garner", "given" : "Grace", "non-dropping-particle" : "", "parse-names" : false, "suffix" : "" }, { "dropping-particle" : "", "family" : "Hannaford", "given" : "Jamie", "non-dropping-particle" : "", "parse-names" : false, "suffix" : "" }, { "dropping-particle" : "", "family" : "Hannah", "given" : "David M.", "non-dropping-particle" : "", "parse-names" : false, "suffix" : "" }, { "dropping-particle" : "", "family" : "Hess", "given" : "Tim", "non-dropping-particle" : "", "parse-names" : false, "suffix" : "" }, { "dropping-particle" : "", "family" : "Jackson", "given" : "Christopher R.", "non-dropping-particle" : "", "parse-names" : false, "suffix" : "" }, { "dropping-particle" : "", "family" : "Kay", "given" : "Alison L.", "non-dropping-particle" : "", "parse-names" : false, "suffix" : "" }, { "dropping-particle" : "", "family" : "Kernan", "given" : "Martin", "non-dropping-particle" : "", "parse-names" : false, "suffix" : "" }, { "dropping-particle" : "", "family" : "Knox", "given" : "Jerry", "non-dropping-particle" : "", "parse-names" : false, "suffix" : "" }, { "dropping-particle" : "", "family" : "Mackay", "given" : "Jonathan", "non-dropping-particle" : "", "parse-names" : false, "suffix" : "" }, { "dropping-particle" : "", "family" : "Monteith", "given" : "Don T.", "non-dropping-particle" : "", "parse-names" : false, "suffix" : "" }, { "dropping-particle" : "", "family" : "Ormerod", "given" : "Steve J.", "non-dropping-particle" : "", "parse-names" : false, "suffix" : "" }, { "dropping-particle" : "", "family" : "Rance", "given" : "Jemima", "non-dropping-particle" : "", "parse-names" : false, "suffix" : "" }, { "dropping-particle" : "", "family" : "Stuart", "given" : "Marianne E.", "non-dropping-particle" : "", "parse-names" : false, "suffix" : "" }, { "dropping-particle" : "", "family" : "Wade", "given" : "Andrew J.", "non-dropping-particle" : "", "parse-names" : false, "suffix" : "" }, { "dropping-particle" : "", "family" : "Wade", "given" : "Steven D.", "non-dropping-particle" : "", "parse-names" : false, "suffix" : "" }, { "dropping-particle" : "", "family" : "Weatherhead", "given" : "Keith", "non-dropping-particle" : "", "parse-names" : false, "suffix" : "" }, { "dropping-particle" : "", "family" : "Whitehead", "given" : "Paul G.", "non-dropping-particle" : "", "parse-names" : false, "suffix" : "" }, { "dropping-particle" : "", "family" : "Wilby", "given" : "Robert L.", "non-dropping-particle" : "", "parse-names" : false, "suffix" : "" } ], "container-title" : "Progress in Physical Geography", "id" : "ITEM-1", "issue" : "1", "issued" : { "date-parts" : [ [ "2015", "2", "9" ] ] }, "page" : "6-28", "title" : "Climate change and water in the UK \u2013 past changes and future prospects", "type" : "article-journal", "volume" : "39" }, "uris" : [ "http://www.mendeley.com/documents/?uuid=1c32fc78-565d-4c8b-bf02-7b41ecc052b8" ] } ], "mendeley" : { "formattedCitation" : "(Watts et al., 2015)", "plainTextFormattedCitation" : "(Watts et al., 2015)", "previouslyFormattedCitation" : "(Watts et al., 2015)" }, "properties" : {  }, "schema" : "https://github.com/citation-style-language/schema/raw/master/csl-citation.json" }</w:instrText>
      </w:r>
      <w:r>
        <w:fldChar w:fldCharType="separate"/>
      </w:r>
      <w:r w:rsidRPr="000E59D1">
        <w:t xml:space="preserve">(Watts </w:t>
      </w:r>
      <w:r w:rsidR="000D7D89" w:rsidRPr="000D7D89">
        <w:rPr>
          <w:i/>
        </w:rPr>
        <w:t>et al.</w:t>
      </w:r>
      <w:r w:rsidRPr="000E59D1">
        <w:t>, 2015)</w:t>
      </w:r>
      <w:r>
        <w:fldChar w:fldCharType="end"/>
      </w:r>
      <w:r w:rsidRPr="00E13B98">
        <w:t>.</w:t>
      </w:r>
    </w:p>
    <w:p w14:paraId="0A30C6A5" w14:textId="2D78F9CB" w:rsidR="0048205B" w:rsidRDefault="0048205B" w:rsidP="00AE389F">
      <w:pPr>
        <w:rPr>
          <w:rFonts w:cs="Times"/>
        </w:rPr>
      </w:pPr>
      <w:r w:rsidRPr="00E13B98">
        <w:rPr>
          <w:rFonts w:cs="Times"/>
        </w:rPr>
        <w:t>In oceans, recent t</w:t>
      </w:r>
      <w:r w:rsidRPr="00E13B98">
        <w:rPr>
          <w:rFonts w:cs="Gill Sans"/>
        </w:rPr>
        <w:t>emperature-driven c</w:t>
      </w:r>
      <w:r w:rsidRPr="00E13B98">
        <w:t>hanges in species ranges have strongly affected the trophodynamics of North East Atlantic ecosystems</w:t>
      </w:r>
      <w:r>
        <w:t xml:space="preserve"> </w:t>
      </w:r>
      <w:r>
        <w:fldChar w:fldCharType="begin" w:fldLock="1"/>
      </w:r>
      <w:r>
        <w:instrText>ADDIN CSL_CITATION { "citationItems" : [ { "id" : "ITEM-1", "itemData" : { "DOI" : "10.1098/rsbl.2011.0225", "ISSN" : "1744-9561", "author" : [ { "dropping-particle" : "", "family" : "Luczak", "given" : "C.", "non-dropping-particle" : "", "parse-names" : false, "suffix" : "" }, { "dropping-particle" : "", "family" : "Beaugrand", "given" : "G.", "non-dropping-particle" : "", "parse-names" : false, "suffix" : "" }, { "dropping-particle" : "", "family" : "Jaffre", "given" : "M.", "non-dropping-particle" : "", "parse-names" : false, "suffix" : "" }, { "dropping-particle" : "", "family" : "Lenoir", "given" : "S.", "non-dropping-particle" : "", "parse-names" : false, "suffix" : "" } ], "container-title" : "Biology Letters", "id" : "ITEM-1", "issue" : "5", "issued" : { "date-parts" : [ [ "2011", "10", "23" ] ] }, "page" : "702-705", "title" : "Climate change impact on Balearic shearwater through a trophic cascade", "type" : "article-journal", "volume" : "7" }, "uris" : [ "http://www.mendeley.com/documents/?uuid=53425a6c-6e04-44a0-adce-697b4fb81e84" ] }, { "id" : "ITEM-2", "itemData" : { "DOI" : "10.1016/j.jmarsys.2013.05.008", "ISSN" : "09247963", "author" : [ { "dropping-particle" : "", "family" : "Goberville", "given" : "Eric", "non-dropping-particle" : "", "parse-names" : false, "suffix" : "" }, { "dropping-particle" : "", "family" : "Beaugrand", "given" : "Gregory", "non-dropping-particle" : "", "parse-names" : false, "suffix" : "" }, { "dropping-particle" : "", "family" : "Edwards", "given" : "Martin", "non-dropping-particle" : "", "parse-names" : false, "suffix" : "" } ], "container-title" : "Journal of Marine Systems", "id" : "ITEM-2", "issued" : { "date-parts" : [ [ "2014", "1" ] ] }, "page" : "189-202", "title" : "Synchronous response of marine plankton ecosystems to climate in the Northeast Atlantic and the North Sea", "type" : "article-journal", "volume" : "129" }, "uris" : [ "http://www.mendeley.com/documents/?uuid=f49b87c3-c6b1-47e7-8e65-8b683e6ec9f9" ] } ], "mendeley" : { "formattedCitation" : "(Goberville, Beaugrand, &amp; Edwards, 2014; Luczak, Beaugrand, Jaffre, &amp; Lenoir, 2011)", "plainTextFormattedCitation" : "(Goberville, Beaugrand, &amp; Edwards, 2014; Luczak, Beaugrand, Jaffre, &amp; Lenoir, 2011)", "previouslyFormattedCitation" : "(Goberville, Beaugrand, &amp; Edwards, 2014; Luczak, Beaugrand, Jaffre, &amp; Lenoir, 2011)" }, "properties" : {  }, "schema" : "https://github.com/citation-style-language/schema/raw/master/csl-citation.json" }</w:instrText>
      </w:r>
      <w:r>
        <w:fldChar w:fldCharType="separate"/>
      </w:r>
      <w:r w:rsidRPr="00EF36AF">
        <w:t>(Goberville</w:t>
      </w:r>
      <w:r w:rsidR="00B476B4">
        <w:rPr>
          <w:i/>
        </w:rPr>
        <w:t xml:space="preserve"> et al.</w:t>
      </w:r>
      <w:r w:rsidRPr="00EF36AF">
        <w:t>, 2014; Luczak</w:t>
      </w:r>
      <w:r w:rsidR="00B476B4">
        <w:rPr>
          <w:i/>
        </w:rPr>
        <w:t xml:space="preserve"> et al.</w:t>
      </w:r>
      <w:r w:rsidRPr="00EF36AF">
        <w:t>, 2011)</w:t>
      </w:r>
      <w:r>
        <w:fldChar w:fldCharType="end"/>
      </w:r>
      <w:r w:rsidRPr="00E13B98">
        <w:t xml:space="preserve"> as well as benthic-pelagic coupling </w:t>
      </w:r>
      <w:r>
        <w:fldChar w:fldCharType="begin" w:fldLock="1"/>
      </w:r>
      <w:r>
        <w:instrText>ADDIN CSL_CITATION { "citationItems" : [ { "id" : "ITEM-1", "itemData" : { "DOI" : "10.3354/meps330031", "ISSN" : "0171-8630", "author" : [ { "dropping-particle" : "", "family" : "Kirby", "given" : "RR", "non-dropping-particle" : "", "parse-names" : false, "suffix" : "" }, { "dropping-particle" : "", "family" : "Beaugrand", "given" : "G", "non-dropping-particle" : "", "parse-names" : false, "suffix" : "" }, { "dropping-particle" : "", "family" : "Lindley", "given" : "JA", "non-dropping-particle" : "", "parse-names" : false, "suffix" : "" }, { "dropping-particle" : "", "family" : "Richardson", "given" : "AJ", "non-dropping-particle" : "", "parse-names" : false, "suffix" : "" }, { "dropping-particle" : "", "family" : "Edwards", "given" : "M", "non-dropping-particle" : "", "parse-names" : false, "suffix" : "" }, { "dropping-particle" : "", "family" : "Reid", "given" : "PC", "non-dropping-particle" : "", "parse-names" : false, "suffix" : "" } ], "container-title" : "Marine Ecology Progress Series", "id" : "ITEM-1", "issued" : { "date-parts" : [ [ "2007", "1", "25" ] ] }, "page" : "31-38", "title" : "Climate effects and benthic&amp;#150;pelagic coupling in the North Sea", "type" : "article-journal", "volume" : "330" }, "uris" : [ "http://www.mendeley.com/documents/?uuid=2abe82c0-da70-439b-8bd2-976d85d1ae24" ] }, { "id" : "ITEM-2", "itemData" : { "DOI" : "10.1111/jbi.12013", "ISSN" : "03050270", "author" : [ { "dropping-particle" : "", "family" : "Albouy", "given" : "Camille", "non-dropping-particle" : "", "parse-names" : false, "suffix" : "" }, { "dropping-particle" : "", "family" : "Guilhaumon", "given" : "Fran\u00e7ois", "non-dropping-particle" : "", "parse-names" : false, "suffix" : "" }, { "dropping-particle" : "", "family" : "Leprieur", "given" : "Fabien", "non-dropping-particle" : "", "parse-names" : false, "suffix" : "" }, { "dropping-particle" : "", "family" : "Lasram", "given" : "Frida Ben Rais", "non-dropping-particle" : "", "parse-names" : false, "suffix" : "" }, { "dropping-particle" : "", "family" : "Somot", "given" : "Samuel", "non-dropping-particle" : "", "parse-names" : false, "suffix" : "" }, { "dropping-particle" : "", "family" : "Aznar", "given" : "Roland", "non-dropping-particle" : "", "parse-names" : false, "suffix" : "" }, { "dropping-particle" : "", "family" : "Velez", "given" : "Laure", "non-dropping-particle" : "", "parse-names" : false, "suffix" : "" }, { "dropping-particle" : "", "family" : "Loc'h", "given" : "Fran\u00e7ois", "non-dropping-particle" : "Le", "parse-names" : false, "suffix" : "" }, { "dropping-particle" : "", "family" : "Mouillot", "given" : "David", "non-dropping-particle" : "", "parse-names" : false, "suffix" : "" } ], "container-title" : "Journal of Biogeography", "editor" : [ { "dropping-particle" : "", "family" : "Pearman", "given" : "Peter", "non-dropping-particle" : "", "parse-names" : false, "suffix" : "" } ], "id" : "ITEM-2", "issue" : "3", "issued" : { "date-parts" : [ [ "2013", "3" ] ] }, "page" : "534-547", "title" : "Projected climate change and the changing biogeography of coastal Mediterranean fishes", "type" : "article-journal", "volume" : "40" }, "uris" : [ "http://www.mendeley.com/documents/?uuid=3918f7e3-ed41-42aa-8398-ed45a9c3a2ce" ] } ], "mendeley" : { "formattedCitation" : "(Albouy et al., 2013; R. Kirby et al., 2007)", "plainTextFormattedCitation" : "(Albouy et al., 2013; R. Kirby et al., 2007)", "previouslyFormattedCitation" : "(Albouy et al., 2013; R. Kirby et al., 2007)" }, "properties" : {  }, "schema" : "https://github.com/citation-style-language/schema/raw/master/csl-citation.json" }</w:instrText>
      </w:r>
      <w:r>
        <w:fldChar w:fldCharType="separate"/>
      </w:r>
      <w:r w:rsidRPr="00565203">
        <w:t xml:space="preserve">(Albouy </w:t>
      </w:r>
      <w:r w:rsidR="000D7D89" w:rsidRPr="000D7D89">
        <w:rPr>
          <w:i/>
        </w:rPr>
        <w:t>et al.</w:t>
      </w:r>
      <w:r w:rsidRPr="00565203">
        <w:t xml:space="preserve">, 2013; Kirby </w:t>
      </w:r>
      <w:r w:rsidR="000D7D89" w:rsidRPr="000D7D89">
        <w:rPr>
          <w:i/>
        </w:rPr>
        <w:t>et al.</w:t>
      </w:r>
      <w:r w:rsidRPr="00565203">
        <w:t>, 2007)</w:t>
      </w:r>
      <w:r>
        <w:fldChar w:fldCharType="end"/>
      </w:r>
      <w:r w:rsidRPr="00565203">
        <w:t xml:space="preserve">. </w:t>
      </w:r>
      <w:r w:rsidRPr="00E13B98">
        <w:t>I</w:t>
      </w:r>
      <w:r w:rsidRPr="00E13B98">
        <w:rPr>
          <w:rFonts w:cs="Times"/>
        </w:rPr>
        <w:t xml:space="preserve">ncreased vertical stability (strengthening of water stratification) leads to decreasing nutrient replenishment, which leads to changes in phytoplankton bloom phenology </w:t>
      </w:r>
      <w:r w:rsidRPr="00E13B98">
        <w:rPr>
          <w:rFonts w:cs="Times"/>
        </w:rPr>
        <w:fldChar w:fldCharType="begin" w:fldLock="1"/>
      </w:r>
      <w:r>
        <w:rPr>
          <w:rFonts w:cs="Times"/>
        </w:rPr>
        <w:instrText>ADDIN CSL_CITATION { "citationItems" : [ { "id" : "ITEM-1", "itemData" : { "DOI" : "10.1002/2014JC010016", "ISSN" : "21699275", "author" : [ { "dropping-particle" : "", "family" : "Herrmann", "given" : "Marine", "non-dropping-particle" : "", "parse-names" : false, "suffix" : "" }, { "dropping-particle" : "", "family" : "Estournel", "given" : "Claude", "non-dropping-particle" : "", "parse-names" : false, "suffix" : "" }, { "dropping-particle" : "", "family" : "Adloff", "given" : "Fanny", "non-dropping-particle" : "", "parse-names" : false, "suffix" : "" }, { "dropping-particle" : "", "family" : "Diaz", "given" : "Fr\u00e9d\u00e9ric", "non-dropping-particle" : "", "parse-names" : false, "suffix" : "" } ], "container-title" : "Journal of Geophysical Research: Oceans", "id" : "ITEM-1", "issue" : "9", "issued" : { "date-parts" : [ [ "2014", "9", "8" ] ] }, "page" : "5815-5836", "title" : "Impact of climate change on the northwestern Mediterranean Sea pelagic planktonic ecosystem and associated carbon cycle", "type" : "article-journal", "volume" : "119" }, "uris" : [ "http://www.mendeley.com/documents/?uuid=312db1a5-af43-481e-af42-08039329cd96" ] } ], "mendeley" : { "formattedCitation" : "(Herrmann, Estournel, Adloff, &amp; Diaz, 2014)", "plainTextFormattedCitation" : "(Herrmann, Estournel, Adloff, &amp; Diaz, 2014)", "previouslyFormattedCitation" : "(Herrmann, Estournel, Adloff, &amp; Diaz, 2014)" }, "properties" : {  }, "schema" : "https://github.com/citation-style-language/schema/raw/master/csl-citation.json" }</w:instrText>
      </w:r>
      <w:r w:rsidRPr="00E13B98">
        <w:rPr>
          <w:rFonts w:cs="Times"/>
        </w:rPr>
        <w:fldChar w:fldCharType="separate"/>
      </w:r>
      <w:r w:rsidRPr="00E13B98">
        <w:rPr>
          <w:rFonts w:cs="Times"/>
        </w:rPr>
        <w:t>(Herrmann</w:t>
      </w:r>
      <w:r w:rsidR="00B476B4">
        <w:rPr>
          <w:rFonts w:cs="Times"/>
          <w:i/>
        </w:rPr>
        <w:t xml:space="preserve"> et al.</w:t>
      </w:r>
      <w:r w:rsidRPr="00E13B98">
        <w:rPr>
          <w:rFonts w:cs="Times"/>
        </w:rPr>
        <w:t>, 2014)</w:t>
      </w:r>
      <w:r w:rsidRPr="00E13B98">
        <w:rPr>
          <w:rFonts w:cs="Times"/>
        </w:rPr>
        <w:fldChar w:fldCharType="end"/>
      </w:r>
      <w:r w:rsidRPr="00E13B98">
        <w:rPr>
          <w:rFonts w:cs="Times"/>
        </w:rPr>
        <w:t>,</w:t>
      </w:r>
      <w:r w:rsidR="00B476B4">
        <w:rPr>
          <w:rFonts w:cs="Times"/>
        </w:rPr>
        <w:t xml:space="preserve"> </w:t>
      </w:r>
      <w:r w:rsidRPr="00E13B98">
        <w:rPr>
          <w:rFonts w:cs="Times"/>
        </w:rPr>
        <w:t xml:space="preserve">biomass and community structure </w:t>
      </w:r>
      <w:r w:rsidRPr="00E13B98">
        <w:rPr>
          <w:rFonts w:cs="Times"/>
        </w:rPr>
        <w:fldChar w:fldCharType="begin" w:fldLock="1"/>
      </w:r>
      <w:r>
        <w:rPr>
          <w:rFonts w:cs="Times"/>
        </w:rPr>
        <w:instrText>ADDIN CSL_CITATION { "citationItems" : [ { "id" : "ITEM-1", "itemData" : { "DOI" : "10.1029/2003GB002034", "ISSN" : "08866236", "author" : [ { "dropping-particle" : "", "family" : "Bosc", "given" : "E.", "non-dropping-particle" : "", "parse-names" : false, "suffix" : "" }, { "dropping-particle" : "", "family" : "Bricaud", "given" : "A.", "non-dropping-particle" : "", "parse-names" : false, "suffix" : "" }, { "dropping-particle" : "", "family" : "Antoine", "given" : "D.", "non-dropping-particle" : "", "parse-names" : false, "suffix" : "" } ], "container-title" : "Global Biogeochemical Cycles", "id" : "ITEM-1", "issue" : "1", "issued" : { "date-parts" : [ [ "2004", "3", "10" ] ] }, "page" : "n/a-n/a", "title" : "Seasonal and interannual variability in algal biomass and primary production in the Mediterranean Sea, as derived from 4 years of SeaWiFS observations", "type" : "article-journal", "volume" : "18" }, "uris" : [ "http://www.mendeley.com/documents/?uuid=e34295a9-351e-45f9-aef9-0c20c93065f3" ] }, { "id" : "ITEM-2", "itemData" : { "author" : [ { "dropping-particle" : "", "family" : "Goffart", "given" : "A.", "non-dropping-particle" : "", "parse-names" : false, "suffix" : "" }, { "dropping-particle" : "", "family" : "Hecq", "given" : "J.-H.", "non-dropping-particle" : "", "parse-names" : false, "suffix" : "" }, { "dropping-particle" : "", "family" : "Legendre", "given" : "L.", "non-dropping-particle" : "", "parse-names" : false, "suffix" : "" } ], "container-title" : "Marine Ecology Progress Series", "id" : "ITEM-2", "issued" : { "date-parts" : [ [ "2002" ] ] }, "page" : "45-60", "title" : "Changes in the development of the winter-spring phytoplankton bloom in the Bay of Calvi (NW Mediterranean) over the last two decades: a response to changing climate?", "type" : "article-journal", "volume" : "236" }, "uris" : [ "http://www.mendeley.com/documents/?uuid=258491ab-1c22-4cb8-818b-0f3aec989ca7" ] }, { "id" : "ITEM-3", "itemData" : { "DOI" : "10.3354/meps07730", "ISSN" : "0171-8630", "author" : [ { "dropping-particle" : "", "family" : "Tunin-Ley", "given" : "A", "non-dropping-particle" : "", "parse-names"</w:instrText>
      </w:r>
      <w:r w:rsidRPr="009E69EA">
        <w:rPr>
          <w:rFonts w:cs="Times"/>
          <w:lang w:val="es-ES"/>
        </w:rPr>
        <w:instrText xml:space="preserve"> : false, "suffix" : "" }, { "dropping-particle" : "", "family" : "Iba\u00f1ez", "given" : "F", "non-dropping-particle" : "", "parse-names" : false, "suffix" : "" }, { "dropping-particle" : "", "family" : "Labat", "given" : "J", "non-dropping-particle" : "", "parse-names" : false, "suffix" : "" }, { "dropping-particle" : "", "family" : "Zingone", "given" : "A", "non-dropping-particle" : "", "parse-names" : false, "suffix" : "" }, { "dropping-particle" : "", "family" : "Lem\u00e9e", "given" : "R", "non-dropping-particle" : "", "parse-names" : false, "suffix" : "" } ], "container-title" : "Marine Ecology Progress Series", "id" : "ITEM-3", "issued" : { "date-parts" : [ [ "2009", "1", "26" ] ] }, "page" : "85-99", "title" : "Phytoplankton biodiversity and NW Mediterranean Sea warming: changes in the dinoflagellate genus Ceratium in the 20th century", "type" : "article-journal", "volume" : "375" }, "uris" : [ "http://www.mendeley.com/documents/?uuid=f200906e-42c1-4039-92b6-a195d601430a" ] } ], "mendeley" : { "formattedCitation" : "(Bosc, Bricaud, &amp; Antoine, 2004; Goffart, Hecq, &amp; Legendre, 2002; Tunin-Ley et al., 2009)", "plainTextFormattedCitation" : "(Bosc, Bricaud, &amp; Antoine, 2004; Goffart, Hecq, &amp; Legendre, 2002; Tunin-Ley et al., 2009)", "previouslyFormattedCitation" : "(Bosc, Bricaud, &amp; Antoine, 2004; Goffart, Hecq, &amp; Legendre, 2002; Tunin-Ley et al., 2009)" }, "properties" : {  }, "schema" : "https://github.com/citation-style-language/schema/raw/master/csl-citation.json" }</w:instrText>
      </w:r>
      <w:r w:rsidRPr="00E13B98">
        <w:rPr>
          <w:rFonts w:cs="Times"/>
        </w:rPr>
        <w:fldChar w:fldCharType="separate"/>
      </w:r>
      <w:r w:rsidRPr="009E69EA">
        <w:rPr>
          <w:rFonts w:cs="Times"/>
          <w:lang w:val="es-ES"/>
        </w:rPr>
        <w:t>(Bosc</w:t>
      </w:r>
      <w:r w:rsidR="00B476B4" w:rsidRPr="009E69EA">
        <w:rPr>
          <w:rFonts w:cs="Times"/>
          <w:i/>
          <w:lang w:val="es-ES"/>
        </w:rPr>
        <w:t xml:space="preserve"> et al.</w:t>
      </w:r>
      <w:r w:rsidRPr="009E69EA">
        <w:rPr>
          <w:rFonts w:cs="Times"/>
          <w:lang w:val="es-ES"/>
        </w:rPr>
        <w:t>, 2004; Goffart</w:t>
      </w:r>
      <w:r w:rsidR="00B476B4" w:rsidRPr="009E69EA">
        <w:rPr>
          <w:rFonts w:cs="Times"/>
          <w:i/>
          <w:lang w:val="es-ES"/>
        </w:rPr>
        <w:t xml:space="preserve"> et al.</w:t>
      </w:r>
      <w:r w:rsidRPr="009E69EA">
        <w:rPr>
          <w:rFonts w:cs="Times"/>
          <w:lang w:val="es-ES"/>
        </w:rPr>
        <w:t xml:space="preserve">, 2002; Tunin-Ley </w:t>
      </w:r>
      <w:r w:rsidR="000D7D89" w:rsidRPr="009E69EA">
        <w:rPr>
          <w:rFonts w:cs="Times"/>
          <w:i/>
          <w:lang w:val="es-ES"/>
        </w:rPr>
        <w:t>et al.</w:t>
      </w:r>
      <w:r w:rsidRPr="009E69EA">
        <w:rPr>
          <w:rFonts w:cs="Times"/>
          <w:lang w:val="es-ES"/>
        </w:rPr>
        <w:t>, 2009)</w:t>
      </w:r>
      <w:r w:rsidRPr="00E13B98">
        <w:rPr>
          <w:rFonts w:cs="Times"/>
        </w:rPr>
        <w:fldChar w:fldCharType="end"/>
      </w:r>
      <w:r w:rsidRPr="009E69EA">
        <w:rPr>
          <w:rFonts w:cs="Times"/>
          <w:lang w:val="es-ES"/>
        </w:rPr>
        <w:t xml:space="preserve">. </w:t>
      </w:r>
      <w:r w:rsidRPr="00E13B98">
        <w:rPr>
          <w:rFonts w:cs="Times"/>
        </w:rPr>
        <w:t xml:space="preserve">Reduced nutrient availability and phytoplankton biomass strengthens the microbial pathway in the plankton ecosystem </w:t>
      </w:r>
      <w:r w:rsidRPr="00E13B98">
        <w:rPr>
          <w:rFonts w:cs="Times"/>
        </w:rPr>
        <w:fldChar w:fldCharType="begin" w:fldLock="1"/>
      </w:r>
      <w:r>
        <w:rPr>
          <w:rFonts w:cs="Times"/>
        </w:rPr>
        <w:instrText>ADDIN CSL_CITATION { "citationItems" : [ { "id" : "ITEM-1", "itemData" : { "DOI" : "10.1029/2003GB002034", "ISSN" : "08866236", "author" : [ { "dropping-particle" : "", "family" : "Bosc", "given" : "E.", "non-dropping-particle" : "", "parse-names" : false, "suffix" : "" }, { "dropping-particle" : "", "family" : "Bricaud", "given" : "A.", "non-dropping-particle" : "", "parse-names" : false, "suffix" : "" }, { "dropping-particle" : "", "family" : "Antoine", "given" : "D.", "non-dropping-particle" : "", "parse-names" : false, "suffix" : "" } ], "container-title" : "Global Biogeochemical Cycles", "id" : "ITEM-1", "issue" : "1", "issued" : { "date-parts" : [ [ "2004", "3", "10" ] ] }, "page" : "n/a-n/a", "title" : "Seasonal and interannual variability in algal biomass and primary production in the Mediterranean Sea, as derived from 4 years of SeaWiFS observations", "type" : "article-journal", "volume" : "18" }, "uris" : [ "http://www.mendeley.com/documents/?uuid=e34295a9-351e-45f9-aef9-0c20c93065f3" ] }, { "id" : "ITEM-2", "itemData" : { "author" : [ { "dropping-particle" : "", "family" : "Goffart", "given" : "A.", "non-dropping-particle" : "", "parse-names" : false, "suffix" : "" }, { "dropping-particle" : "", "family" : "Hecq", "given" : "J.-H.", "non-dropping-particle" : "", "parse-names" : false, "suffix" : "" }, { "dropping-particle" : "", "family" : "Legendre", "given" : "L.", "non-dropping-particle" : "", "parse-names" : false, "suffix" : "" } ], "container-title" : "Marine Ecology Progress Series", "id" : "ITEM-2", "issued" : { "date-parts" : [ [ "2002" ] ] }, "page" : "45-60", "title" : "Changes in the development of the winter-spring phytoplankton bloom in the Bay of Calvi (NW Mediterranean) over the last two decades: a response to changing climate?", "type" : "article-journal", "volume" : "236" }, "uris" : [ "http://www.mendeley.com/documents/?uuid=258491ab-1c22-4cb8-818b-0f3aec989ca7" ] }, { "id" : "ITEM-3", "itemData" : { "DOI" : "10.3354/meps07730", "ISSN" : "0171-8630", "author" : [ { "dropping-particle" : "", "family" :</w:instrText>
      </w:r>
      <w:r w:rsidRPr="00774485">
        <w:rPr>
          <w:rFonts w:cs="Times"/>
          <w:lang w:val="es-ES"/>
        </w:rPr>
        <w:instrText xml:space="preserve"> "Tunin-Ley", "given" : "A", "non-dropping-particle" : "", "parse-names" : false, "suffix" : "" }, { "dropping-particle" : "", "family" : "Iba\u00f1ez", "given" : "F", "non-dropping-particle" : "", "parse-names" : false, "suffix" : "" }, { "dropping-particle" : "", "family" : "Labat", "given" : "J", "non-dropping-particle" : "", "parse-names" : false, "suffix" : "" }, { "dropping-particle" : "", "family" : "Zingone", "given" : "A", "non-dropping-particle" : "", "parse-names" : false, "suffix" : "" }, { "dropping-particle" : "", "family" : "Lem\u00e9e", "given" : "R", "non-dropping-particle" : "", "parse-names" : false, "suffix" : "" } ], "container-title" : "Marine Ecology Progress Series", "id" : "ITEM-3", "issued" : { "date-parts" : [ [ "2009", "1", "26" ] ] }, "page" : "85-99", "title" : "Phytoplankton biodiversity and NW Mediterranean Sea warming: changes in the dinoflagellate genus Ceratium in the 20th century", "type" : "article-journal", "volume" : "375" }, "uris" : [ "http://www.mendeley.com/documents/?uuid=f200906e-42c1-4039-92b6-a195d601430a" ] } ], "mendeley" : { "formattedCitation" : "(Bosc et al., 2004; Goffart et al., 2002; Tunin-Ley et al., 2009)", "plainTextFormattedCitation" : "(Bosc et al., 2004; Goffart et al., 2002; Tunin-Ley et al., 2009)", "previouslyFormattedCitation" : "(Bosc et al., 2004; Goffart et al., 2002; Tunin-Ley et al., 2009)" }, "properties" : {  }, "schema" : "https://github.com/citation-style-language/schema/raw/master/csl-citation.json" }</w:instrText>
      </w:r>
      <w:r w:rsidRPr="00E13B98">
        <w:rPr>
          <w:rFonts w:cs="Times"/>
        </w:rPr>
        <w:fldChar w:fldCharType="separate"/>
      </w:r>
      <w:r w:rsidRPr="00774485">
        <w:rPr>
          <w:rFonts w:cs="Times"/>
          <w:lang w:val="es-ES"/>
        </w:rPr>
        <w:t xml:space="preserve">(Bosc </w:t>
      </w:r>
      <w:r w:rsidR="000D7D89" w:rsidRPr="000D7D89">
        <w:rPr>
          <w:rFonts w:cs="Times"/>
          <w:i/>
          <w:lang w:val="es-ES"/>
        </w:rPr>
        <w:t>et al.</w:t>
      </w:r>
      <w:r w:rsidRPr="00774485">
        <w:rPr>
          <w:rFonts w:cs="Times"/>
          <w:lang w:val="es-ES"/>
        </w:rPr>
        <w:t xml:space="preserve">, 2004; Goffart </w:t>
      </w:r>
      <w:r w:rsidR="000D7D89" w:rsidRPr="000D7D89">
        <w:rPr>
          <w:rFonts w:cs="Times"/>
          <w:i/>
          <w:lang w:val="es-ES"/>
        </w:rPr>
        <w:t>et al.</w:t>
      </w:r>
      <w:r w:rsidRPr="00774485">
        <w:rPr>
          <w:rFonts w:cs="Times"/>
          <w:lang w:val="es-ES"/>
        </w:rPr>
        <w:t xml:space="preserve">, 2002; Tunin-Ley </w:t>
      </w:r>
      <w:r w:rsidR="000D7D89" w:rsidRPr="000D7D89">
        <w:rPr>
          <w:rFonts w:cs="Times"/>
          <w:i/>
          <w:lang w:val="es-ES"/>
        </w:rPr>
        <w:t>et al.</w:t>
      </w:r>
      <w:r w:rsidRPr="00774485">
        <w:rPr>
          <w:rFonts w:cs="Times"/>
          <w:lang w:val="es-ES"/>
        </w:rPr>
        <w:t>, 2009)</w:t>
      </w:r>
      <w:r w:rsidRPr="00E13B98">
        <w:rPr>
          <w:rFonts w:cs="Times"/>
        </w:rPr>
        <w:fldChar w:fldCharType="end"/>
      </w:r>
      <w:r w:rsidRPr="00774485">
        <w:rPr>
          <w:rFonts w:cs="Times"/>
          <w:lang w:val="es-ES"/>
        </w:rPr>
        <w:t xml:space="preserve">. </w:t>
      </w:r>
      <w:r w:rsidRPr="00E13B98">
        <w:rPr>
          <w:rFonts w:cs="Gill Sans"/>
        </w:rPr>
        <w:t xml:space="preserve">A reduction in primary production and reduced upwelling intensity will also have negative impacts on fisheries </w:t>
      </w:r>
      <w:r>
        <w:rPr>
          <w:rFonts w:cs="Gill Sans"/>
        </w:rPr>
        <w:fldChar w:fldCharType="begin" w:fldLock="1"/>
      </w:r>
      <w:r>
        <w:rPr>
          <w:rFonts w:cs="Gill Sans"/>
        </w:rPr>
        <w:instrText>ADDIN CSL_CITATION { "citationItems" : [ { "id" : "ITEM-1", "itemData" : { "DOI" : "10.1111/j.1461-0248.2010.01443.x", "ISSN" : "1461023X", "author" : [ { "dropping-particle" : "", "family" : "Chassot", "given" : "Emmanuel", "non-dropping-particle" : "", "parse-names" : false, "suffix" : "" }, { "dropping-particle" : "", "family" : "Bonhommeau", "given" : "Sylvain", "non-dropping-particle" : "", "parse-names" : false, "suffix" : "" }, { "dropping-particle" : "", "family" : "Dulvy", "given" : "Nicholas K.", "non-dropping-particle" : "", "parse-names" : false, "suffix" : "" }, { "dropping-particle" : "", "family" : "M\u00e9lin", "given" : "Fr\u00e9d\u00e9ric", "non-dropping-particle" : "", "parse-names" : false, "suffix" : "" }, { "dropping-particle" : "", "family" : "Watson", "given" : "Reg", "non-dropping-particle" : "", "parse-names" : false, "suffix" : "" }, { "dropping-particle" : "", "family" : "Gascuel", "given" : "Didier", "non-dropping-particle" : "", "parse-names" : false, "suffix" : "" }, { "dropping-particle" : "", "family" : "Pape", "given" : "Olivier", "non-dropping-particle" : "Le", "parse-names" : false, "suffix" : "" } ], "container-title" : "Ecology Letters", "id" : "ITEM-1", "issue" : "4", "issued" : { "date-parts" : [ [ "2010", "4" ] ] }, "page" : "495-505", "title" : "Global marine primary production constrains fisheries catches", "type" : "article-journal", "volume" : "13" }, "uris" : [ "http://www.mendeley.com/documents/?uuid=4f4a51eb-cd6c-4846-857f-2557c8c669e9" ] } ], "mendeley" : { "formattedCitation" : "(Chassot et al., 2010)", "plainTextFormattedCitation" : "(Chassot et al., 2010)", "previouslyFormattedCitation" : "(Chassot et al., 2010)" }, "properties" : {  }, "schema" : "https://github.com/citation-style-language/schema/raw/master/csl-citation.json" }</w:instrText>
      </w:r>
      <w:r>
        <w:rPr>
          <w:rFonts w:cs="Gill Sans"/>
        </w:rPr>
        <w:fldChar w:fldCharType="separate"/>
      </w:r>
      <w:r w:rsidRPr="004B54C9">
        <w:rPr>
          <w:rFonts w:cs="Gill Sans"/>
        </w:rPr>
        <w:t xml:space="preserve">(Chassot </w:t>
      </w:r>
      <w:r w:rsidR="000D7D89" w:rsidRPr="000D7D89">
        <w:rPr>
          <w:rFonts w:cs="Gill Sans"/>
          <w:i/>
        </w:rPr>
        <w:t>et al.</w:t>
      </w:r>
      <w:r w:rsidRPr="004B54C9">
        <w:rPr>
          <w:rFonts w:cs="Gill Sans"/>
        </w:rPr>
        <w:t>, 2010)</w:t>
      </w:r>
      <w:r>
        <w:rPr>
          <w:rFonts w:cs="Gill Sans"/>
        </w:rPr>
        <w:fldChar w:fldCharType="end"/>
      </w:r>
      <w:r w:rsidRPr="00E13B98">
        <w:rPr>
          <w:rFonts w:cs="Gill Sans"/>
        </w:rPr>
        <w:t xml:space="preserve">. </w:t>
      </w:r>
      <w:r w:rsidRPr="00E13B98">
        <w:rPr>
          <w:rFonts w:cs="Times"/>
        </w:rPr>
        <w:t xml:space="preserve">In Mediterranean systems, warming leads to a shift in plankton communities towards smaller species, and a decrease in diatoms </w:t>
      </w:r>
      <w:r>
        <w:rPr>
          <w:rFonts w:cs="Times"/>
        </w:rPr>
        <w:fldChar w:fldCharType="begin" w:fldLock="1"/>
      </w:r>
      <w:r>
        <w:rPr>
          <w:rFonts w:cs="Times"/>
        </w:rPr>
        <w:instrText>ADDIN CSL_CITATION { "citationItems" : [ { "id" : "ITEM-1", "itemData" : { "DOI" : "10.1016/j.pocean.2011.02.003", "ISSN" : "00796611", "abstract" : "The semi-enclosed nature of the Mediterranean Sea, together with its smaller inertia due to the relative short residence time of its water masses, make it highly reactive to external forcings, in particular variations of water, energy and matter fluxes at the interfaces. This region, which has been identified as a \u201chotspot\u201d for climate change, is therefore expected to experience environmental impacts that are considerably greater than those in many other places around the world. These natural pressures interact with the increasing demographic and economic developments occurring heterogeneously in the coastal zone, making the Mediterranean even more sensitive. This review paper aims to provide a review of the state of current functioning and responses of Mediterranean marine biogeochemical cycles and ecosystems with respect to key natural and anthropogenic drivers and to consider the ecosystems\u2019 responses to likely changes in physical, chemical and socio-economical forcings induced by global change and by growing anthropogenic pressure at the regional scale. The current knowledge on and expected changes due to single forcing (hydrodynamics, solar radiation, temperature and acidification, chemical contaminants) and combined forcing (nutrient sources and stoichiometry, extreme events) affecting the biogeochemical fluxes and ecosystem functioning are explored. Expected changes in biodiversity resulting from the combined action of the different forcings are proposed. Finally, modeling capabilities and necessity for modeling are presented. A synthesis of our current knowledge of expected changes is proposed, highlighting relevant questions for the future of the Mediterranean ecosystems that are current research priorities for the scientific community. Finally, we discuss how these priorities can be approached by national and international multi-disciplinary research, which should be implemented on several levels, including observational studies and modeling at different temporal and spatial scales.", "author" : [ { "dropping-particle" : "", "family" : "Durrieu de Madron", "given" : "X.", "non-dropping-particle" : "", "parse-names" : false, "suffix" : "" }, { "dropping-particle" : "", "family" : "Guieu", "given" : "C.", "non-dropping-particle" : "", "parse-names" : false, "suffix" : "" }, { "dropping-particle" : "", "family" : "Semp\u00e9r\u00e9", "given" : "R.", "non-dropping-particle" : "", "parse-names" : false, "suffix" : "" }, { "dropping-particle" : "", "family" : "Conan", "given" : "P.", "non-dropping-particle" : "", "parse-names" : false, "suffix" : "" }, { "dropping-particle" : "", "family" : "Cossa", "given" : "D.", "non-dropping-particle" : "", "parse-names" : false, "suffix" : "" }, { "dropping-particle" : "", "family" : "D\u2019Ortenzio", "given" : "F.", "non-dropping-particle" : "", "parse-names" : false, "suffix" : "" }, { "dropping-particle" : "", "family" : "Estournel", "given" : "C.", "non-dropping-particle" : "", "parse-names" : false, "suffix" : "" }, { "dropping-particle" : "", "family" : "Gazeau", "given" : "F.", "non-dropping-particle" : "", "parse-names" : false, "suffix" : "" }, { "dropping-particle" : "", "family" : "Rabouille", "given" : "C.", "non-dropping-particle" : "", "parse-names" : false, "suffix" : "" }, { "dropping-particle" : "", "family" : "Stemmann", "given" : "L.", "non-dropping-particle" : "", "parse-names" : false, "suffix" : "" }, { "dropping-particle" : "", "family" : "Bonnet", "given" : "S.", "non-dropping-particle" : "", "parse-names" : false, "suffix" : "" }, { "dropping-particle" : "", "family" : "Diaz", "given" : "F.", "non-dropping-particle" : "", "parse-names" : false, "suffix" : "" }, { "dropping-particle" : "", "family" : "Koubbi", "given" : "P.", "non-dropping-particle" : "", "parse-names" : false, "suffix" : "" }, { "dropping-particle" : "", "family" : "Radakovitch", "given" : "O.", "non-dropping-particle" : "", "parse-names" : false, "suffix" : "" }, { "dropping-particle" : "", "family" : "Babin", "given" : "M.", "non-dropping-particle" : "", "parse-names" : false, "suffix" : "" }, { "dropping-particle" : "", "family" : "Baklouti", "given" : "M.", "non-dropping-particle" : "", "parse-names" : false, "suffix" : "" }, { "dropping-particle" : "", "family" : "Bancon-Montigny", "given" : "C.", "non-dropping-particle" : "", "parse-names" : false, "suffix" : "" }, { "dropping-particle" : "", "family" : "Belviso", "given" : "S.", "non-dropping-particle" : "", "parse-names" : false, "suffix" : "" }, { "dropping-particle" : "", "family" : "Bensoussan", "given" : "N.", "non-dropping-particle" : "", "parse-names" : false, "suffix" : "" }, { "dropping-particle" : "", "family" : "Bonsang", "given" : "B.", "non-dropping-particle" : "", "parse-names" : false, "suffix" : "" }, { "dropping-particle" : "", "family" : "Bouloubassi", "given" : "I.", "non-dropping-particle" : "", "parse-names" : false, "suffix" : "" }, { "dropping-particle" : "", "family" : "Brunet", "given" : "C.", "non-dropping-particle" : "", "parse-names" : false, "suffix" : "" }, { "dropping-particle" : "", "family" : "Cadiou", "given" : "J.-F.", "non-dropping-particle" : "", "parse-names" : false, "suffix" : "" }, { "dropping-particle" : "", "family" : "Carlotti", "given" : "F.", "non-dropping-particle" : "", "parse-names" : false, "suffix" : "" }, { "dropping-particle" : "", "family" : "Chami", "given" : "M.", "non-dropping-particle" : "", "parse-names" : false, "suffix" : "" }, { "dropping-particle" : "", "family" : "Charmasson", "given" : "S.", "non-dropping-particle" : "", "parse-names" : false, "suffix" : "" }, { "dropping-particle" : "", "family" : "Charri\u00e8re", "given" : "B.", "non-dropping-particle" : "", "parse-names" : false, "suffix" : "" }, { "dropping-particle" : "", "family" : "Dachs", "given" : "J.", "non-dropping-particle" : "", "parse-names" : false, "suffix" : "" }, { "dropping-particle" : "", "family" : "Doxaran", "given" : "D.", "non-dropping-particle" : "", "parse-names" : false, "suffix" : "" }, { "dropping-particle" : "", "family" : "Dutay", "given" : "J.-C.", "non-dropping-particle" : "", "parse-names" : false, "suffix" : "" }, { "dropping-particle" : "", "family" : "Elbaz-Poulichet", "given" : "F.", "non-dropping-particle" : "", "parse-names" : false, "suffix" : "" }, { "dropping-particle" : "", "family" : "El\u00e9aume", "given" : "M.", "non-dropping-particle" : "", "parse-names" : false, "suffix" : "" }, { "dropping-particle" : "", "family" : "Eyrolles", "given" : "F.", "non-dropping-particle" : "", "parse-names" : false, "suffix" : "" }, { "dropping-particle" : "", "family" : "Fernandez", "given" : "C.", "non-dropping-particle" : "", "parse-names" : false, "suffix" : "" }, { "dropping-particle" : "", "family" : "Fowler", "given" : "S.", "non-dropping-particle" : "", "parse-names" : false, "suffix" : "" }, { "dropping-particle" : "", "family" : "Francour", "given" : "P.", "non-dropping-particle" : "", "parse-names" : false, "suffix" : "" }, { "dropping-particle" : "", "family" : "Gaertner", "given" : "J.C.", "non-dropping-particle" : "", "parse-names" : false, "suffix" : "" }, { "dropping-particle" : "", "family" : "Galzin", "given" : "R.", "non-dropping-particle" : "", "parse-names" : false, "suffix" : "" }, { "dropping-particle" : "", "family" : "Gasparini", "given" : "S.", "non-dropping-particle" : "", "parse-names" : false, "suffix" : "" }, { "dropping-particle" : "", "family" : "Ghiglione", "given" : "J.-F.", "non-dropping-particle" : "", "parse-names" : false, "suffix" : "" }, { "dropping-particle" : "", "family" : "Gonzalez", "given" : "J.-L.", "non-dropping-particle" : "", "parse-names" : false, "suffix" : "" }, { "dropping-particle" : "", "family" : "Goyet", "given" : "C.", "non-dropping-particle" : "", "parse-names" : false, "suffix" : "" }, { "dropping-particle" : "", "family" : "Guidi", "given" : "L.", "non-dropping-particle" : "", "parse-names" : false, "suffix" : "" }, { "dropping-particle" : "", "family" : "Guizien", "given" : "K.", "non-dropping-particle" : "", "parse-names" : false, "suffix" : "" }, { "dropping-particle" : "", "family" : "Heimb\u00fcrger", "given" : "L.-E.", "non-dropping-particle" : "", "parse-names" : false, "suffix" : "" }, { "dropping-particle" : "", "family" : "Jacquet", "given" : "S.H.M.", "non-dropping-particle" : "", "parse-names" : false, "suffix" : "" }, { "dropping-particle" : "", "family" : "Jeffrey", "given" : "W.H.", "non-dropping-particle" : "", "parse-names" : false, "suffix" : "" }, { "dropping-particle" : "", "family" : "Joux", "given" : "F.", "non-dropping-particle" : "", "parse-names" : false, "suffix" : "" }, { "dropping-particle" : "", "family" : "Hir", "given" : "P.", "non-dropping-particle" : "Le", "parse-names" : false, "suffix" : "" }, { "dropping-particle" : "", "family" : "Leblanc", "given" : "K.", "non-dropping-particle" : "", "parse-names" : false, "suffix" : "" }, { "dropping-particle" : "", "family" : "Lef\u00e8vre", "given" : "D.", "non-dropping-particle" : "", "parse-names" : false, "suffix" : "" }, { "dropping-particle" : "", "family" : "Lejeusne", "given" : "C.", "non-dropping-particle" : "", "parse-names" : false, "suffix" : "" }, { "dropping-particle" : "", "family" : "Lem\u00e9", "given" : "R.", "non-dropping-particle" : "", "parse-names" : false, "suffix" : "" }, { "dropping-particle" : "", "family" : "Lo\u00ffe-Pilot", "given" : "M.-D.", "non-dropping-particle" : "", "parse-names" : false, "suffix" : "" }, { "dropping-particle" : "", "family" : "Mallet", "given" : "M.", "non-dropping-particle" : "", "parse-names" : false, "suffix" : "" }, { "dropping-particle" : "", "family" : "M\u00e9janelle", "given" : "L.", "non-dropping-particle" : "", "parse-names" : false, "suffix" : "" }, { "dropping-particle" : "", "family" : "M\u00e9lin", "given" : "F.", "non-dropping-particle" : "", "parse-names" : false, "suffix" : "" }, { "dropping-particle" : "", "family" : "Mellon", "given" : "C.", "non-dropping-particle" : "", "parse-names" : false, "suffix" : "" }, { "dropping-particle" : "", "family" : "M\u00e9rigot", "given" : "B.", "non-dropping-particle" : "", "parse-names" : false, "suffix" : "" }, { "dropping-particle" : "", "family" : "Merle", "given" : "P.-L.", "non-dropping-particle" : "", "parse-names" : false, "suffix" : "" }, { "dropping-particle" : "", "family" : "Migon", "given" : "C.", "non-dropping-particle" : "", "parse-names" : false, "suffix" : "" }, { "dropping-particle" : "", "family" : "Miller", "given" : "W.L.", "non-dropping-particle" : "", "parse-names" : false, "suffix" : "" }, { "dropping-particle" : "", "family" : "Mortier", "given" : "L.", "non-dropping-particle" : "", "parse-names" : false, "suffix" : "" }, { "dropping-particle" : "", "family" : "Mostajir", "given" : "B.", "non-dropping-particle" : "", "parse-names" : false, "suffix" : "" }, { "dropping-particle" : "", "family" : "Mousseau", "given" : "L.", "non-dropping-particle" : "", "parse-names" : false, "suffix" : "" }, { "dropping-particle" : "", "family" : "Moutin", "given" : "T.", "non-dropping-particle" : "", "parse-names" : false, "suffix" : "" }, { "dropping-particle" : "", "family" : "Para", "given" : "J.", "non-dropping-particle" : "", "parse-names" : false, "suffix" : "" }, { "dropping-particle" : "", "family" : "P\u00e9rez", "given" : "T.", "non-dropping-particle" : "", "parse-names" : false, "suffix" : "" }, { "dropping-particle" : "", "family" : "Petrenko", "given" : "A.", "non-dropping-particle" : "", "parse-names" : false, "suffix" : "" }, { "dropping-particle" : "", "family" : "Poggiale", "given" : "J.-C.", "non-dropping-particle" : "", "parse-names" : false, "suffix" : "" }, { "dropping-particle" : "", "family" : "Prieur", "given" : "L.", "non-dropping-particle" : "", "parse-names" : false, "suffix" : "" }, { "dropping-particle" : "", "family" : "Pujo-Pay", "given" : "M.", "non-dropping-particle" : "", "parse-names" : false, "suffix" : "" }, { "dropping-particle" : "", "family" : "Pulido-Villena", "given" : "", "non-dropping-particle" : "", "parse-names" : false, "suffix" : "" }, { "dropping-particle" : "", "family" : "Raimbault", "given" : "P.", "non-dropping-particle" : "", "parse-names" : false, "suffix" : "" }, { "dropping-particle" : "", "family" : "Rees", "given" : "A.P.", "non-dropping-particle" : "", "parse-names" : false, "suffix" : "" }, { "dropping-particle" : "", "family" : "Ridame", "given" : "C.", "non-dropping-particle" : "", "parse-names" : false, "suffix" : "" }, { "dropping-particle" : "", "family" : "Rontani", "given" : "J.-F.", "non-dropping-particle" : "", "parse-names" : false, "suffix" : "" }, { "dropping-particle" : "", "family" : "Ruiz Pino", "given" : "D.", "non-dropping-particle" : "", "parse-names" : false, "suffix" : "" }, { "dropping-particle" : "", "family" : "Sicre", "given" : "M.A.", "non-dropping-particle" : "", "parse-names" : false, "suffix" : "" }, { "dropping-particle" : "", "family" : "Taillandier", "given" : "V.", "non-dropping-particle" : "", "parse-names" : false, "suffix" : "" }, { "dropping-particle" : "", "family" : "Tamburini", "given" : "C.", "non-dropping-particle" : "", "parse-names" : false, "suffix" : "" }, { "dropping-particle" : "", "family" : "Tanaka", "given" : "T.", "non-dropping-particle" : "", "parse-names" : false, "suffix" : "" }, { "dropping-particle" : "", "family" : "Taupier-Letage", "given" : "I.", "non-dropping-particle" : "", "parse-names" : false, "suffix" : "" }, { "dropping-particle" : "", "family" : "Tedetti", "given" : "M.", "non-dropping-particle" : "", "parse-names" : false, "suffix" : "" }, { "dropping-particle" : "", "family" : "Testor", "given" : "P.", "non-dropping-particle" : "", "parse-names" : false, "suffix" : "" }, { "dropping-particle" : "", "family" : "Th\u00e9bault", "given" : "H.", "non-dropping-particle" : "", "parse-names" : false, "suffix" : "" }, { "dropping-particle" : "", "family" : "Thouvenin", "given" : "B.", "non-dropping-particle" : "", "parse-names" : false, "suffix" : "" }, { "dropping-particle" : "", "family" : "Touratier", "given" : "F.", "non-dropping-particle" : "", "parse-names" : false, "suffix" : "" }, { "dropping-particle" : "", "family" : "Tronczynski", "given" : "J.", "non-dropping-particle" : "", "parse-names" : false, "suffix" : "" }, { "dropping-particle" : "", "family" : "Ulses", "given" : "C.", "non-dropping-particle" : "", "parse-names" : false, "suffix" : "" }, { "dropping-particle" : "", "family" : "Wambeke", "given" : "F.", "non-dropping-particle" : "Van", "parse-names" : false, "suffix" : "" }, { "dropping-particle" : "", "family" : "Vantrepotte", "given" : "V.", "non-dropping-particle" : "", "parse-names" : false, "suffix" : "" }, { "dropping-particle" : "", "family" : "Vaz", "given" : "S.", "non-dropping-particle" : "", "parse-names" : false, "suffix" : "" }, { "dropping-particle" : "", "family" : "Verney", "given" : "R.", "non-dropping-particle" : "", "parse-names" : false, "suffix" : "" } ], "container-title" : "Progress in Oceanography", "id" : "ITEM-1", "issue" : "2", "issued" : { "date-parts" : [ [ "2011", "10" ] ] }, "page" : "97-166", "title" : "Marine ecosystems\u2019 responses to climatic and anthropogenic forcings in the Mediterranean", "type" : "article-journal", "volume" : "91" }, "uris" : [ "http://www.mendeley.com/documents/?uuid=ba18ddbc-0d02-48ef-859b-c489eb8af217" ] } ], "mendeley" : { "formattedCitation" : "(Durrieu de Madron et al., 2011)", "plainTextFormattedCitation" : "(Durrieu de Madron et al., 2011)", "previouslyFormattedCitation" : "(Durrieu de Madron et al., 2011)" }, "properties" : {  }, "schema" : "https://github.com/citation-style-language/schema/raw/master/csl-citation.json" }</w:instrText>
      </w:r>
      <w:r>
        <w:rPr>
          <w:rFonts w:cs="Times"/>
        </w:rPr>
        <w:fldChar w:fldCharType="separate"/>
      </w:r>
      <w:r w:rsidRPr="008507BC">
        <w:rPr>
          <w:rFonts w:cs="Times"/>
        </w:rPr>
        <w:t xml:space="preserve">(Durrieu de Madron </w:t>
      </w:r>
      <w:r w:rsidR="000D7D89" w:rsidRPr="000D7D89">
        <w:rPr>
          <w:rFonts w:cs="Times"/>
          <w:i/>
        </w:rPr>
        <w:t>et al.</w:t>
      </w:r>
      <w:r w:rsidRPr="008507BC">
        <w:rPr>
          <w:rFonts w:cs="Times"/>
        </w:rPr>
        <w:t>, 2011)</w:t>
      </w:r>
      <w:r>
        <w:rPr>
          <w:rFonts w:cs="Times"/>
        </w:rPr>
        <w:fldChar w:fldCharType="end"/>
      </w:r>
      <w:r w:rsidRPr="00E13B98">
        <w:rPr>
          <w:rFonts w:cs="Times"/>
        </w:rPr>
        <w:t xml:space="preserve">. Temperature increase will, however, increase the metabolic activity of the surviving species, and modelling suggests that this could compensate for the species loss, resulting in similar net primary production by 2100 </w:t>
      </w:r>
      <w:r w:rsidRPr="00E13B98">
        <w:rPr>
          <w:rFonts w:cs="Times"/>
        </w:rPr>
        <w:fldChar w:fldCharType="begin" w:fldLock="1"/>
      </w:r>
      <w:r>
        <w:rPr>
          <w:rFonts w:cs="Times"/>
        </w:rPr>
        <w:instrText>ADDIN CSL_CITATION { "citationItems" : [ { "id" : "ITEM-1", "itemData" : { "DOI" : "10.1016/j.jmarsys.2013.06.005", "ISSN" : "09247963", "abstract" : "The impacts of climate change and environmental management policies on the Mediterranean Sea were analyzed in multi-annual simulations of carbon cycling in a planktonic ecosystem model. The modeling system is based on a high-resolution coupled physical\u2013biogeochemical ocean model that is off-line and forced by medium-resolution global climate simulations and by estimates of continental and river inputs of freshwater and nutrients. The simulations span the periods 1990\u20132000 and 2090\u2013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1", "issued" : { "date-parts" : [ [ "2014", "7" ] ] }, "page" : "137-149", "title" : "The impacts of climate change and environmental management policies on the trophic regimes in the Mediterranean Sea: Scenario analyses", "type" : "article-journal", "volume" : "135" }, "uris" : [ "http://www.mendeley.com/documents/?uuid=7dc3599b-5f64-45e3-aef1-131db203545a" ] } ], "mendeley" : { "formattedCitation" : "(Lazzari et al., 2014)", "plainTextFormattedCitation" : "(Lazzari et al., 2014)", "previouslyFormattedCitation" : "(Lazzari et al., 2014)" }, "properties" : {  }, "schema" : "https://github.com/citation-style-language/schema/raw/master/csl-citation.json" }</w:instrText>
      </w:r>
      <w:r w:rsidRPr="00E13B98">
        <w:rPr>
          <w:rFonts w:cs="Times"/>
        </w:rPr>
        <w:fldChar w:fldCharType="separate"/>
      </w:r>
      <w:r w:rsidRPr="00E13B98">
        <w:rPr>
          <w:rFonts w:cs="Times"/>
        </w:rPr>
        <w:t xml:space="preserve">(Lazzari </w:t>
      </w:r>
      <w:r w:rsidR="000D7D89" w:rsidRPr="000D7D89">
        <w:rPr>
          <w:rFonts w:cs="Times"/>
          <w:i/>
        </w:rPr>
        <w:t>et al.</w:t>
      </w:r>
      <w:r w:rsidRPr="00E13B98">
        <w:rPr>
          <w:rFonts w:cs="Times"/>
        </w:rPr>
        <w:t>, 2014)</w:t>
      </w:r>
      <w:r w:rsidRPr="00E13B98">
        <w:rPr>
          <w:rFonts w:cs="Times"/>
        </w:rPr>
        <w:fldChar w:fldCharType="end"/>
      </w:r>
      <w:r w:rsidRPr="00E13B98">
        <w:rPr>
          <w:rFonts w:cs="Times"/>
        </w:rPr>
        <w:t>.</w:t>
      </w:r>
    </w:p>
    <w:p w14:paraId="0C4153EE" w14:textId="77777777" w:rsidR="0048205B" w:rsidRPr="00E13B98" w:rsidRDefault="0048205B" w:rsidP="00AE389F"/>
    <w:p w14:paraId="413D767A" w14:textId="77777777" w:rsidR="0048205B" w:rsidRPr="00E13B98" w:rsidRDefault="0048205B" w:rsidP="001F0516">
      <w:pPr>
        <w:pStyle w:val="Heading4"/>
      </w:pPr>
      <w:bookmarkStart w:id="1456" w:name="_Ref496558638"/>
      <w:bookmarkStart w:id="1457" w:name="_Toc519514820"/>
      <w:r w:rsidRPr="00E13B98">
        <w:t>Effects of extreme events on biodiversity</w:t>
      </w:r>
      <w:bookmarkEnd w:id="1456"/>
      <w:bookmarkEnd w:id="1457"/>
    </w:p>
    <w:p w14:paraId="6DF6F5D1" w14:textId="0F3BE511" w:rsidR="0048205B" w:rsidRPr="00E13B98" w:rsidRDefault="0048205B" w:rsidP="00AE389F">
      <w:r w:rsidRPr="00E13B98">
        <w:t xml:space="preserve">Climate change leads to more extreme and less predictable weather events (heat waves, droughts, floods, heavy precipitation, windstorms) that impact biodiversity across ecosystems. Ecosystem response to climate extremes depend upon the ecosystem itself, in particular on whether productivity </w:t>
      </w:r>
      <w:r w:rsidRPr="00E13B98">
        <w:lastRenderedPageBreak/>
        <w:t xml:space="preserve">is precipitation-, radiation- or temperature-limited </w:t>
      </w:r>
      <w:r>
        <w:fldChar w:fldCharType="begin" w:fldLock="1"/>
      </w:r>
      <w:r>
        <w:instrText>ADDIN CSL_CITATION { "citationItems" : [ { "id" : "ITEM-1", "itemData" : { "DOI" : "10.1038/nature16986", "ISSN" : "0028-0836", "author" : [ { "dropping-particle" : "", "family" : "Seddon", "given" : "Alistair W. R.", "non-dropping-particle" : "", "parse-names" : false, "suffix" : "" }, { "dropping-particle" : "", "family" : "Macias-Fauria", "given" : "Marc", "non-dropping-particle" : "", "parse-names" : false, "suffix" : "" }, { "dropping-particle" : "", "family" : "Long", "given" : "Peter R.", "non-dropping-particle" : "", "parse-names" : false, "suffix" : "" }, { "dropping-particle" : "", "family" : "Benz", "given" : "David", "non-dropping-particle" : "", "parse-names" : false, "suffix" : "" }, { "dropping-particle" : "", "family" : "Willis", "given" : "Kathy J.", "non-dropping-particle" : "", "parse-names" : false, "suffix" : "" } ], "container-title" : "Nature", "id" : "ITEM-1", "issue" : "7593", "issued" : { "date-parts" : [ [ "2016", "2", "17" ] ] }, "page" : "229-232", "title" : "Sensitivity of global terrestrial ecosystems to climate variability", "type" : "article-journal", "volume" : "531" }, "uris" : [ "http://www.mendeley.com/documents/?uuid=745c50e1-2c5a-4f92-854e-ff3989a023d7" ] } ], "mendeley" : { "formattedCitation" : "(Seddon, Macias-Fauria, Long, Benz, &amp; Willis, 2016)", "plainTextFormattedCitation" : "(Seddon, Macias-Fauria, Long, Benz, &amp; Willis, 2016)", "previouslyFormattedCitation" : "(Seddon, Macias-Fauria, Long, Benz, &amp; Willis, 2016)" }, "properties" : {  }, "schema" : "https://github.com/citation-style-language/schema/raw/master/csl-citation.json" }</w:instrText>
      </w:r>
      <w:r>
        <w:fldChar w:fldCharType="separate"/>
      </w:r>
      <w:r w:rsidRPr="00957230">
        <w:t>(Seddon</w:t>
      </w:r>
      <w:r w:rsidR="00B476B4">
        <w:rPr>
          <w:i/>
        </w:rPr>
        <w:t xml:space="preserve"> et al.</w:t>
      </w:r>
      <w:r w:rsidRPr="00957230">
        <w:t>, 2016)</w:t>
      </w:r>
      <w:r>
        <w:fldChar w:fldCharType="end"/>
      </w:r>
      <w:r w:rsidRPr="00E13B98">
        <w:t xml:space="preserve">. The spatial distribution of Central European forest trees is partly explained by climatic extremes, in addition to average climate, suggesting such extreme events have long-term distribution-wide impacts </w:t>
      </w:r>
      <w:r w:rsidRPr="00E13B98">
        <w:fldChar w:fldCharType="begin" w:fldLock="1"/>
      </w:r>
      <w:r>
        <w:instrText>ADDIN CSL_CITATION { "citationItems" : [ { "id" : "ITEM-1", "itemData" : { "DOI" : "10.1073/pnas.0901643106", "ISBN" : "0901643106", "ISSN" : "1091-6490", "PMID" : "19897732", "abstract" : "Understanding niche evolution, dynamics, and the response of species to climate change requires knowledge of the determinants of the environmental niche and species range limits. Mean values of climatic variables are often used in such analyses. In contrast, the increasing frequency of climate extremes suggests the importance of understanding their additional influence on range limits. Here, we assess how measures representing climate extremes (i.e., interannual variability in climate parameters) explain and predict spatial patterns of 11 tree species in Switzerland. We find clear, although comparably small, improvement (+20% in adjusted D(2), +8% and +3% in cross-validated True Skill Statistic and area under the receiver operating characteristics curve values) in models that use measures of extremes in addition to means. The primary effect of including information on climate extremes is a correction of local overprediction and underprediction. Our results demonstrate that measures of climate extremes are important for understanding the climatic limits of tree species and assessing species niche characteristics. The inclusion of climate variability likely will improve models of species range limits under future conditions, where changes in mean climate and increased variability are expected.", "author" : [ { "dropping-particle" : "", "family" : "Zimmermann", "given" : "Niklaus E", "non-dropping-particle" : "", "parse-names" : false, "suffix" : "" }, { "dropping-particle" : "", "family" : "Yoccoz", "given" : "Nigel G", "non-dropping-particle" : "", "parse-names" : false, "suffix" : "" }, { "dropping-particle" : "", "family" : "Edwards", "given" : "Thomas C", "non-dropping-particle" : "", "parse-names" : false, "suffix" : "" }, { "dropping-particle" : "", "family" : "Meier", "given" : "Eliane S", "non-dropping-particle" : "", "parse-names" : false, "suffix" : "" }, { "dropping-particle" : "", "family" : "Thuiller", "given" : "Wilfried", "non-dropping-particle" : "", "parse-names" : false, "suffix" : "" }, { "dropping-particle" : "", "family" : "Guisan", "given" : "Antoine", "non-dropping-particle" : "", "parse-names" : false, "suffix" : "" }, { "dropping-particle" : "", "family" : "Schmatz", "given" : "Dirk R", "non-dropping-particle" : "", "parse-names" : false, "suffix" : "" }, { "dropping-particle" : "", "family" : "Pearman", "given" : "Peter B", "non-dropping-particle" : "", "parse-names" : false, "suffix" : "" } ], "container-title" : "Proceedings of the National Academy of Sciences of the United States of America", "id" : "ITEM-1", "issue" : "Supplement 2", "issued" : { "date-parts" : [ [ "2009", "11" ] ] }, "page" : "19723-8", "title" : "Climatic extremes improve predictions of spatial patterns of tree species.", "type" : "article-journal", "volume" : "106 Suppl" }, "uris" : [ "http://www.mendeley.com/documents/?uuid=12534b21-7161-4a54-9bf0-d1e2a7f987ec" ] } ], "mendeley" : { "formattedCitation" : "(Zimmermann et al., 2009)", "plainTextFormattedCitation" : "(Zimmermann et al., 2009)", "previouslyFormattedCitation" : "(Zimmermann et al., 2009)" }, "properties" : {  }, "schema" : "https://github.com/citation-style-language/schema/raw/master/csl-citation.json" }</w:instrText>
      </w:r>
      <w:r w:rsidRPr="00E13B98">
        <w:fldChar w:fldCharType="separate"/>
      </w:r>
      <w:r w:rsidRPr="00E13B98">
        <w:t xml:space="preserve">(Zimmermann </w:t>
      </w:r>
      <w:r w:rsidR="000D7D89" w:rsidRPr="000D7D89">
        <w:rPr>
          <w:i/>
        </w:rPr>
        <w:t>et al.</w:t>
      </w:r>
      <w:r w:rsidRPr="00E13B98">
        <w:t>, 2009)</w:t>
      </w:r>
      <w:r w:rsidRPr="00E13B98">
        <w:fldChar w:fldCharType="end"/>
      </w:r>
      <w:r w:rsidRPr="00E13B98">
        <w:t xml:space="preserve">. </w:t>
      </w:r>
    </w:p>
    <w:p w14:paraId="3641486A" w14:textId="4822A4F4" w:rsidR="0048205B" w:rsidRPr="00E13B98" w:rsidRDefault="0048205B" w:rsidP="00AE389F">
      <w:r w:rsidRPr="00E13B98">
        <w:t xml:space="preserve">Observations of extreme weather events are important sources of information on ecosystem responses. For example, the unusually hot and dry summer of 2003 in </w:t>
      </w:r>
      <w:r>
        <w:t xml:space="preserve">Western and Central </w:t>
      </w:r>
      <w:r w:rsidRPr="00E13B98">
        <w:t xml:space="preserve">Europe resulted in decreased primary productivity and increased net carbon flux to the atmosphere </w:t>
      </w:r>
      <w:r>
        <w:fldChar w:fldCharType="begin" w:fldLock="1"/>
      </w:r>
      <w:r>
        <w:instrText>ADDIN CSL_CITATION { "citationItems" : [ { "id" : "ITEM-1", "itemData" : { "DOI" : "10.1038/nature03972", "ISSN" : "0028-0836", "author" : [ { "dropping-particle" : "", "family" : "Ciais", "given" : "Ph.", "non-dropping-particle" : "", "parse-names" : false, "suffix" : "" }, { "dropping-particle" : "", "family" : "Reichstein", "given" : "M.", "non-dropping-particle" : "", "parse-names" : false, "suffix" : "" }, { "dropping-particle" : "", "family" : "Viovy", "given" : "N.", "non-dropping-particle" : "", "parse-names" : false, "suffix" : "" }, { "dropping-particle" : "", "family" : "Granier", "given" : "A.", "non-dropping-particle" : "", "parse-names" : false, "suffix" : "" }, { "dropping-particle" : "", "family" : "Og\u00e9e", "given" : "J.", "non-dropping-particle" : "", "parse-names" : false, "suffix" : "" }, { "dropping-particle" : "", "family" : "Allard", "given" : "V.", "non-dropping-particle" : "", "parse-names" : false, "suffix" : "" }, { "dropping-particle" : "", "family" : "Aubinet", "given" : "M.", "non-dropping-particle" : "", "parse-names" : false, "suffix" : "" }, { "dropping-particle" : "", "family" : "Buchmann", "given" : "N.", "non-dropping-particle" : "", "parse-names" : false, "suffix" : "" }, { "dropping-particle" : "", "family" : "Bernhofer", "given" : "Chr.", "non-dropping-particle" : "", "parse-names" : false, "suffix" : "" }, { "dropping-particle" : "", "family" : "Carrara", "given" : "A.", "non-dropping-particle" : "", "parse-names" : false, "suffix" : "" }, { "dropping-particle" : "", "family" : "Chevallier", "given" : "F.", "non-dropping-particle" : "", "parse-names" : false, "suffix" : "" }, { "dropping-particle" : "", "family" : "Noblet", "given" : "N.", "non-dropping-particle" : "De", "parse-names" : false, "suffix" : "" }, { "dropping-particle" : "", "family" : "Friend", "given" : "A. D.", "non-dropping-particle" : "", "parse-names" : false, "suffix" : "" }, { "dropping-particle" : "", "family" : "Friedlingstein", "given" : "P.", "non-dropping-particle" : "", "parse-names" : false, "suffix" : "" }, { "dropping-particle" : "", "family" : "Gr\u00fcnwald", "given" : "T.", "non-dropping-particle" : "", "parse-names" : false, "suffix" : "" }, { "dropping-particle" : "", "family" : "Heinesch", "given" : "B.", "non-dropping-particle" : "", "parse-names" : false, "suffix" : "" }, { "dropping-particle" : "", "family" : "Keronen", "given" : "P.", "non-dropping-particle" : "", "parse-names" : false, "suffix" : "" }, { "dropping-particle" : "", "family" : "Knohl", "given" : "A.", "non-dropping-particle" : "", "parse-names" : false, "suffix" : "" }, { "dropping-particle" : "", "family" : "Krinner", "given" : "G.", "non-dropping-particle" : "", "parse-names" : false, "suffix" : "" }, { "dropping-particle" : "", "family" : "Loustau", "given" : "D.", "non-dropping-particle" : "", "parse-names" : false, "suffix" : "" }, { "dropping-particle" : "", "family" : "Manca", "given" : "G.", "non-dropping-particle" : "", "parse-names" : false, "suffix" : "" }, { "dropping-particle" : "", "family" : "Matteucci", "given" : "G.", "non-dropping-particle" : "", "parse-names" : false, "suffix" : "" }, { "dropping-particle" : "", "family" : "Miglietta", "given" : "F.", "non-dropping-particle" : "", "parse-names" : false, "suffix" : "" }, { "dropping-particle" : "", "family" : "Ourcival", "given" : "J. M.", "non-dropping-particle" : "", "parse-names" : false, "suffix" : "" }, { "dropping-particle" : "", "family" : "Papale", "given" : "D.", "non-dropping-particle" : "", "parse-names" : false, "suffix" : "" }, { "dropping-particle" : "", "family" : "Pilegaard", "given" : "K.", "non-dropping-particle" : "", "parse-names" : false, "suffix" : "" }, { "dropping-particle" : "", "family" : "Rambal", "given" : "S.", "non-dropping-particle" : "", "parse-names" : false, "suffix" : "" }, { "dropping-particle" : "", "family" : "Seufert", "given" : "G.", "non-dropping-particle" : "", "parse-names" : false, "suffix" : "" }, { "dropping-particle" : "", "family" : "Soussana", "given" : "J. F.", "non-dropping-particle" : "", "parse-names" : false, "suffix" : "" }, { "dropping-particle" : "", "family" : "Sanz", "given" : "M. J.", "non-dropping-particle" : "", "parse-names" : false, "suffix" : "" }, { "dropping-particle" : "", "family" : "Schulze", "given" : "E. D.", "non-dropping-particle" : "", "parse-names" : false, "suffix" : "" }, { "dropping-particle" : "", "family" : "Vesala", "given" : "T.", "non-dropping-particle" : "", "parse-names" : false, "suffix" : "" }, { "dropping-particle" : "", "family" : "Valentini", "given" : "R.", "non-dropping-particle" : "", "parse-names" : false, "suffix" : "" } ], "container-title" : "Nature", "id" : "ITEM-1", "issue" : "7058", "issued" : { "date-parts" : [ [ "2005" ] ] }, "page" : "529-533", "title" : "Europe-wide reduction in primary productivity caused by the heat and drought in 2003", "type" : "article-journal", "volume" : "437" }, "uris" : [ "http://www.mendeley.com/documents/?uuid=3ec75030-99f6-4432-86dd-74abf0219f45" ] }, { "id" : "ITEM-2", "itemData" : { "DOI" : "10.1111/j.1365-2486.2006.01224.x", "ISSN" : "1354-1013", "author" : [ { "dropping-particle" : "", "family" : "Reichstein", "given" : "M.", "non-dropping-particle" : "", "parse-names" : false, "suffix" : "" }, { "dropping-particle" : "", "family" : "Ciais", "given" : "P.", "non-dropping-particle" : "", "parse-names" : false, "suffix" : "" }, { "dropping-particle" : "", "family" : "Papale", "given" : "D.", "non-dropping-particle" : "", "parse-names" : false, "suffix" : "" }, { "dropping-particle" : "", "family" : "Valentini", "given" : "R.", "non-dropping-particle" : "", "parse-names" : false, "suffix" : "" }, { "dropping-particle" : "", "family" : "Running", "given" : "S.", "non-dropping-particle" : "", "parse-names" : false, "suffix" : "" }, { "dropping-particle" : "", "family" : "Viovy", "given" : "N.", "non-dropping-particle" : "", "parse-names" : false, "suffix" : "" }, { "dropping-particle" : "", "family" : "Cramer", "given" : "W.", "non-dropping-particle" : "", "parse-names" : false, "suffix" : "" }, { "dropping-particle" : "", "family" : "Garnier", "given" : "A.", "non-dropping-particle" : "", "parse-names" : false, "suffix" : "" }, { "dropping-particle" : "", "family" : "OG\u00c9E", "given" : "J.", "non-dropping-particle" : "", "parse-names" : false, "suffix" : "" }, { "dropping-particle" : "", "family" : "ALLARD", "given" : "V.", "non-dropping-particle" : "", "parse-names" : false, "suffix" : "" }, { "dropping-particle" : "", "family" : "AUBINET", "given" : "M.", "non-dropping-particle" : "", "parse-names" : false, "suffix" : "" }, { "dropping-particle" : "", "family" : "BERNHOFER", "given" : "Chr.", "non-dropping-particle" : "", "parse-names" : false, "suffix" : "" }, { "dropping-particle" : "", "family" : "BUCHMANN", "given" : "N.", "non-dropping-particle" : "", "parse-names" : false, "suffix" : "" }, { "dropping-particle" : "", "family" : "CARRARA", "given" : "A.", "non-dropping-particle" : "", "parse-names" : false, "suffix" : "" }, { "dropping-particle" : "", "family" : "GR\u00dcNWALD", "given" : "T.", "non-dropping-particle" : "", "parse-names" : false, "suffix" : "" }, { "dropping-particle" : "", "family" : "HEIMANN", "given" : "M.", "non-dropping-particle" : "", "parse-names" : false, "suffix" : "" }, { "dropping-particle" : "", "family" : "HEINESCH", "given" : "B.", "non-dropping-particle" : "", "parse-names" : false, "suffix" : "" }, { "dropping-particle" : "", "family" : "KNOHL", "given" : "A.", "non-dropping-particle" : "", "parse-names" : false, "suffix" : "" }, { "dropping-particle" : "", "family" : "KUTSCH", "given" : "W.", "non-dropping-particle" : "", "parse-names" : false, "suffix" : "" }, { "dropping-particle" : "", "family" : "LOUSTAU", "given" : "D.", "non-dropping-particle" : "", "parse-names" : false, "suffix" : "" }, { "dropping-particle" : "", "family" : "MANCA", "given" : "G.", "non-dropping-particle" : "", "parse-names" : false, "suffix" : "" }, { "dropping-particle" : "", "family" : "MATTEUCCI", "given" : "G.", "non-dropping-particle" : "", "parse-names" : false, "suffix" : "" }, { "dropping-particle" : "", "family" : "MIGLIETTA", "given" : "F.", "non-dropping-particle" : "", "parse-names" : false, "suffix" : "" }, { "dropping-particle" : "", "family" : "OURCIVAL", "given" : "J.M.", "non-dropping-particle" : "", "parse-names" : false, "suffix" : "" }, { "dropping-particle" : "", "family" : "PILEGAARD", "given" : "K.", "non-dropping-particle" : "", "parse-names" : false, "suffix" : "" }, { "dropping-particle" : "", "family" : "PUMPANEN", "given" : "J.", "non-dropping-particle" : "", "parse-names" : false, "suffix" : "" }, { "dropping-particle" : "", "family" : "RAMBAL", "given" : "S.", "non-dropping-particle" : "", "parse-names" : false, "suffix" : "" }, { "dropping-particle" : "", "family" : "SCHAPHOFF", "given" : "S.", "non-dropping-particle" : "", "parse-names" : false, "suffix" : "" }, { "dropping-particle" : "", "family" : "SEUFERT", "given" : "G.", "non-dropping-particle" : "", "parse-names" : false, "suffix" : "" }, { "dropping-particle" : "", "family" : "SOUSSANA", "given" : "J.-F.", "non-dropping-particle" : "", "parse-names" : false, "suffix" : "" }, { "dropping-particle" : "", "family" : "SANZ", "given" : "M.-J.", "non-dropping-particle" : "", "parse-names" : false, "suffix" : "" }, { "dropping-particle" : "", "family" : "VESALA", "given" : "T.", "non-dropping-particle" : "", "parse-names" : false, "suffix" : "" }, { "dropping-particle" : "", "family" : "ZHAO", "given" : "M.", "non-dropping-particle" : "", "parse-names" : false, "suffix" : "" } ], "container-title" : "Global Change Biology", "id" : "ITEM-2", "issue" : "3", "issued" : { "date-parts" : [ [ "2007", "3" ] ] }, "page" : "634-651", "title" : "Reduction of ecosystem productivity and respiration during the European summer 2003 climate anomaly: a joint flux tower, remote sensing and modelling analysis", "type" : "article-journal", "volume" : "13" }, "uris" : [ "http://www.mendeley.com/documents/?uuid=b8067a42-a89d-4a3f-9c41-3a898cb3549f" ] } ], "mendeley" : { "formattedCitation" : "(Ciais et al., 2005; Reichstein et al., 2007)", "plainTextFormattedCitation" : "(Ciais et al., 2005; Reichstein et al., 2007)", "previouslyFormattedCitation" : "(Ciais et al., 2005; Reichstein et al., 2007)" }, "properties" : {  }, "schema" : "https://github.com/citation-style-language/schema/raw/master/csl-citation.json" }</w:instrText>
      </w:r>
      <w:r>
        <w:fldChar w:fldCharType="separate"/>
      </w:r>
      <w:r w:rsidRPr="00F07BF4">
        <w:t xml:space="preserve">(Ciais </w:t>
      </w:r>
      <w:r w:rsidR="000D7D89" w:rsidRPr="000D7D89">
        <w:rPr>
          <w:i/>
        </w:rPr>
        <w:t>et al.</w:t>
      </w:r>
      <w:r w:rsidRPr="00F07BF4">
        <w:t xml:space="preserve">, 2005; Reichstein </w:t>
      </w:r>
      <w:r w:rsidR="000D7D89" w:rsidRPr="000D7D89">
        <w:rPr>
          <w:i/>
        </w:rPr>
        <w:t>et al.</w:t>
      </w:r>
      <w:r w:rsidRPr="00F07BF4">
        <w:t>, 2007)</w:t>
      </w:r>
      <w:r>
        <w:fldChar w:fldCharType="end"/>
      </w:r>
      <w:r w:rsidRPr="00F07BF4">
        <w:t xml:space="preserve">. </w:t>
      </w:r>
      <w:r w:rsidRPr="00E13B98">
        <w:t xml:space="preserve">Trees growing at high elevations in the Alps benefitted due to release from snow cover while there was decreased growth of lower-elevation trees due to increased evapotranspiration </w:t>
      </w:r>
      <w:r>
        <w:fldChar w:fldCharType="begin" w:fldLock="1"/>
      </w:r>
      <w:r>
        <w:instrText>ADDIN CSL_CITATION { "citationItems" : [ { "id" : "ITEM-1", "itemData" : { "DOI" : "10.1029/2005GL023252", "ISSN" : "00948276", "author" : [ { "dropping-particle" : "", "family" : "Jolly", "given" : "William M.", "non-dropping-particle" : "", "parse-names" : false, "suffix" : "" }, { "dropping-particle" : "", "family" : "Dobbertin", "given" : "Matthias", "non-dropping-particle" : "", "parse-names" : false, "suffix" : "" }, { "dropping-particle" : "", "family" : "Zimmermann", "given" : "Niklaus E.", "non-dropping-particle" : "", "parse-names" : false, "suffix" : "" }, { "dropping-particle" : "", "family" : "Reichstein", "given" : "Markus", "non-dropping-particle" : "", "parse-names" : false, "suffix" : "" } ], "container-title" : "Geophysical Research Letters", "id" : "ITEM-1", "issue" : "18", "issued" : { "date-parts" : [ [ "2005", "9", "28" ] ] }, "page" : "n/a-n/a", "title" : "Divergent vegetation growth responses to the 2003 heat wave in the Swiss Alps", "type" : "article-journal", "volume" : "32" }, "uris" : [ "http://www.mendeley.com/documents/?uuid=4e64f06b-0307-419e-8063-259d26102174" ] } ], "mendeley" : { "formattedCitation" : "(Jolly, Dobbertin, Zimmermann, &amp; Reichstein, 2005)", "plainTextFormattedCitation" : "(Jolly, Dobbertin, Zimmermann, &amp; Reichstein, 2005)", "previouslyFormattedCitation" : "(Jolly, Dobbertin, Zimmermann, &amp; Reichstein, 2005)" }, "properties" : {  }, "schema" : "https://github.com/citation-style-language/schema/raw/master/csl-citation.json" }</w:instrText>
      </w:r>
      <w:r>
        <w:fldChar w:fldCharType="separate"/>
      </w:r>
      <w:r w:rsidRPr="00F07BF4">
        <w:t>(Jolly</w:t>
      </w:r>
      <w:r w:rsidR="00B476B4">
        <w:rPr>
          <w:i/>
        </w:rPr>
        <w:t xml:space="preserve"> et al.</w:t>
      </w:r>
      <w:r w:rsidRPr="00F07BF4">
        <w:t>, 2005)</w:t>
      </w:r>
      <w:r>
        <w:fldChar w:fldCharType="end"/>
      </w:r>
      <w:r w:rsidRPr="00E13B98">
        <w:t>. The decrease was greatest in grasslands and croplands</w:t>
      </w:r>
      <w:r>
        <w:t xml:space="preserve"> </w:t>
      </w:r>
      <w:r>
        <w:fldChar w:fldCharType="begin" w:fldLock="1"/>
      </w:r>
      <w:r>
        <w:instrText>ADDIN CSL_CITATION { "citationItems" : [ { "id" : "ITEM-1", "itemData" : { "DOI" : "10.1111/j.1365-2486.2006.01224.x", "ISSN" : "1354-1013", "author" : [ { "dropping-particle" : "", "family" : "Reichstein", "given" : "M.", "non-dropping-particle" : "", "parse-names" : false, "suffix" : "" }, { "dropping-particle" : "", "family" : "Ciais", "given" : "P.", "non-dropping-particle" : "", "parse-names" : false, "suffix" : "" }, { "dropping-particle" : "", "family" : "Papale", "given" : "D.", "non-dropping-particle" : "", "parse-names" : false, "suffix" : "" }, { "dropping-particle" : "", "family" : "Valentini", "given" : "R.", "non-dropping-particle" : "", "parse-names" : false, "suffix" : "" }, { "dropping-particle" : "", "family" : "Running", "given" : "S.", "non-dropping-particle" : "", "parse-names" : false, "suffix" : "" }, { "dropping-particle" : "", "family" : "Viovy", "given" : "N.", "non-dropping-particle" : "", "parse-names" : false, "suffix" : "" }, { "dropping-particle" : "", "family" : "Cramer", "given" : "W.", "non-dropping-particle" : "", "parse-names" : false, "suffix" : "" }, { "dropping-particle" : "", "family" : "Garnier", "given" : "A.", "non-dropping-particle" : "", "parse-names" : false, "suffix" : "" }, { "dropping-particle" : "", "family" : "OG\u00c9E", "given" : "J.", "non-dropping-particle" : "", "parse-names" : false, "suffix" : "" }, { "dropping-particle" : "", "family" : "ALLARD", "given" : "V.", "non-dropping-particle" : "", "parse-names" : false, "suffix" : "" }, { "dropping-particle" : "", "family" : "AUBINET", "given" : "M.", "non-dropping-particle" : "", "parse-names" : false, "suffix" : "" }, { "dropping-particle" : "", "family" : "BERNHOFER", "given" : "Chr.", "non-dropping-particle" : "", "parse-names" : false, "suffix" : "" }, { "dropping-particle" : "", "family" : "BUCHMANN", "given" : "N.", "non-dropping-particle" : "", "parse-names" : false, "suffix" : "" }, { "dropping-particle" : "", "family" : "CARRARA", "given" : "A.", "non-dropping-particle" : "", "parse-names" : false, "suffix" : "" }, { "dropping-particle" : "", "family" : "GR\u00dcNWALD", "given" : "T.", "non-dropping-particle" : "", "parse-names" : false, "suffix" : "" }, { "dropping-particle" : "", "family" : "HEIMANN", "given" : "M.", "non-dropping-particle" : "", "parse-names" : false, "suffix" : "" }, { "dropping-particle" : "", "family" : "HEINESCH", "given" : "B.", "non-dropping-particle" : "", "parse-names" : false, "suffix" : "" }, { "dropping-particle" : "", "family" : "KNOHL", "given" : "A.", "non-dropping-particle" : "", "parse-names" : false, "suffix" : "" }, { "dropping-particle" : "", "family" : "KUTSCH", "given" : "W.", "non-dropping-particle" : "", "parse-names" : false, "suffix" : "" }, { "dropping-particle" : "", "family" : "LOUSTAU", "given" : "D.", "non-dropping-particle" : "", "parse-names" : false, "suffix" : "" }, { "dropping-particle" : "", "family" : "MANCA", "given" : "G.", "non-dropping-particle" : "", "parse-names" : false, "suffix" : "" }, { "dropping-particle" : "", "family" : "MATTEUCCI", "given" : "G.", "non-dropping-particle" : "", "parse-names" : false, "suffix" : "" }, { "dropping-particle" : "", "family" : "MIGLIETTA", "given" : "F.", "non-dropping-particle" : "", "parse-names" : false, "suffix" : "" }, { "dropping-particle" : "", "family" : "OURCIVAL", "given" : "J.M.", "non-dropping-particle" : "", "parse-names" : false, "suffix" : "" }, { "dropping-particle" : "", "family" : "PILEGAARD", "given" : "K.", "non-dropping-particle" : "", "parse-names" : false, "suffix" : "" }, { "dropping-particle" : "", "family" : "PUMPANEN", "given" : "J.", "non-dropping-particle" : "", "parse-names" : false, "suffix" : "" }, { "dropping-particle" : "", "family" : "RAMBAL", "given" : "S.", "non-dropping-particle" : "", "parse-names" : false, "suffix" : "" }, { "dropping-particle" : "", "family" : "SCHAPHOFF", "given" : "S.", "non-dropping-particle" : "", "parse-names" : false, "suffix" : "" }, { "dropping-particle" : "", "family" : "SEUFERT", "given" : "G.", "non-dropping-particle" : "", "parse-names" : false, "suffix" : "" }, { "dropping-particle" : "", "family" : "SOUSSANA", "given" : "J.-F.", "non-dropping-particle" : "", "parse-names" : false, "suffix" : "" }, { "dropping-particle" : "", "family" : "SANZ", "given" : "M.-J.", "non-dropping-particle" : "", "parse-names" : false, "suffix" : "" }, { "dropping-particle" : "", "family" : "VESALA", "given" : "T.", "non-dropping-particle" : "", "parse-names" : false, "suffix" : "" }, { "dropping-particle" : "", "family" : "ZHAO", "given" : "M.", "non-dropping-particle" : "", "parse-names" : false, "suffix" : "" } ], "container-title" : "Global Change Biology", "id" : "ITEM-1", "issue" : "3", "issued" : { "date-parts" : [ [ "2007", "3" ] ] }, "page" : "634-651", "title" : "Reduction of ecosystem productivity and respiration during the European summer 2003 climate anomaly: a joint flux tower, remote sensing and modelling analysis", "type" : "article-journal", "volume" : "13" }, "uris" : [ "http://www.mendeley.com/documents/?uuid=b8067a42-a89d-4a3f-9c41-3a898cb3549f" ] } ], "mendeley" : { "formattedCitation" : "(Reichstein et al., 2007)", "plainTextFormattedCitation" : "(Reichstein et al., 2007)", "previouslyFormattedCitation" : "(Reichstein et al., 2007)" }, "properties" : {  }, "schema" : "https://github.com/citation-style-language/schema/raw/master/csl-citation.json" }</w:instrText>
      </w:r>
      <w:r>
        <w:fldChar w:fldCharType="separate"/>
      </w:r>
      <w:r w:rsidRPr="00852B29">
        <w:t xml:space="preserve">(Reichstein </w:t>
      </w:r>
      <w:r w:rsidR="000D7D89" w:rsidRPr="000D7D89">
        <w:rPr>
          <w:i/>
        </w:rPr>
        <w:t>et al.</w:t>
      </w:r>
      <w:r w:rsidRPr="00852B29">
        <w:t>, 2007)</w:t>
      </w:r>
      <w:r>
        <w:fldChar w:fldCharType="end"/>
      </w:r>
      <w:r w:rsidRPr="00E13B98">
        <w:t xml:space="preserve">, while among forests beech and Mediterranean broadleaved forests were the most susceptible </w:t>
      </w:r>
      <w:r>
        <w:fldChar w:fldCharType="begin" w:fldLock="1"/>
      </w:r>
      <w:r>
        <w:instrText>ADDIN CSL_CITATION { "citationItems" : [ { "id" : "ITEM-1", "itemData" : { "DOI" : "10.1016/j.agrformet.2006.12.004", "ISSN" : "01681923", "author" : [ { "dropping-particle" : "", "family" : "Granier", "given" : "A.", "non-dropping-particle" : "", "parse-names" : false, "suffix" : "" }, { "dropping-particle" : "", "family" : "Reichstein", "given" : "M.", "non-dropping-particle" : "", "parse-names" : false, "suffix" : "" }, { "dropping-particle" : "", "family" : "Br\u00e9da", "given" : "N.", "non-dropping-particle" : "", "parse-names" : false, "suffix" : "" }, { "dropping-particle" : "", "family" : "Janssens", "given" : "I.A.", "non-dropping-particle" : "", "parse-names" : false, "suffix" : "" }, { "dropping-particle" : "", "family" : "Falge", "given" : "E.", "non-dropping-particle" : "", "parse-names" : false, "suffix" : "" }, { "dropping-particle" : "", "family" : "Ciais", "given" : "P.", "non-dropping-particle" : "", "parse-names" : false, "suffix" : "" }, { "dropping-particle" : "", "family" : "Gr\u00fcnwald", "given" : "T.", "non-dropping-particle" : "", "parse-names" : false, "suffix" : "" }, { "dropping-particle" : "", "family" : "Aubinet", "given" : "M.", "non-dropping-particle" : "", "parse-names" : false, "suffix" : "" }, { "dropping-particle" : "", "family" : "Berbigier", "given" : "P.", "non-dropping-particle" : "", "parse-names" : false, "suffix" : "" }, { "dropping-particle" : "", "family" : "Bernhofer", "given" : "C.", "non-dropping-particle" : "", "parse-names" : false, "suffix" : "" }, { "dropping-particle" : "", "family" : "Buchmann", "given" : "N.", "non-dropping-particle" : "", "parse-names" : false, "suffix" : "" }, { "dropping-particle" : "", "family" : "Facini", "given" : "O.", "non-dropping-particle" : "", "parse-names" : false, "suffix" : "" }, { "dropping-particle" : "", "family" : "Grassi", "given" : "G.", "non-dropping-particle" : "", "parse-names" : false, "suffix" : "" }, { "dropping-particle" : "", "family" : "Heinesch", "given" : "B.", "non-dropping-particle" : "", "parse-names" : false, "suffix" : "" }, { "dropping-particle" : "", "family" : "Ilvesniemi", "given" : "H.", "non-dropping-particle" : "", "parse-names" : false, "suffix" : "" }, { "dropping-particle" : "", "family" : "Keronen", "given" : "P.", "non-dropping-particle" : "", "parse-names" : false, "suffix" : "" }, { "dropping-particle" : "", "family" : "Knohl", "given" : "A.", "non-dropping-particle" : "", "parse-names" : false, "suffix" : "" }, { "dropping-particle" : "", "family" : "K\u00f6stner", "given" : "B.", "non-dropping-particle" : "", "parse-names" : false, "suffix" : "" }, { "dropping-particle" : "", "family" : "Lagergren", "given" : "F.", "non-dropping-particle" : "", "parse-names" : false, "suffix" : "" }, { "dropping-particle" : "", "family" : "Lindroth", "given" : "A.", "non-dropping-particle" : "", "parse-names" : false, "suffix" : "" }, { "dropping-particle" : "", "family" : "Longdoz", "given" : "B.", "non-dropping-particle" : "", "parse-names" : false, "suffix" : "" }, { "dropping-particle" : "", "family" : "Loustau", "given" : "D.", "non-dropping-particle" : "", "parse-names" : false, "suffix" : "" }, { "dropping-particle" : "", "family" : "Mateus", "given" : "J.", "non-dropping-particle" : "", "parse-names" : false, "suffix" : "" }, { "dropping-particle" : "", "family" : "Montagnani", "given" : "L.", "non-dropping-particle" : "", "parse-names" : false, "suffix" : "" }, { "dropping-particle" : "", "family" : "Nys", "given" : "C.", "non-dropping-particle" : "", "parse-names" : false, "suffix" : "" }, { "dropping-particle" : "", "family" : "Moors", "given" : "E.", "non-dropping-particle" : "", "parse-names" : false, "suffix" : "" }, { "dropping-particle" : "", "family" : "Papale", "given" : "D.", "non-dropping-particle" : "", "parse-names" : false, "suffix" : "" }, { "dropping-particle" : "", "family" : "Peiffer", "given" : "M.", "non-dropping-particle" : "", "parse-names" : false, "suffix" : "" }, { "dropping-particle" : "", "family" : "Pilegaard", "given" : "K.", "non-dropping-particle" : "", "parse-names" : false, "suffix" : "" }, { "dropping-particle" : "", "family" : "Pita", "given" : "G.", "non-dropping-particle" : "", "parse-names" : false, "suffix" : "" }, { "dropping-particle" : "", "family" : "Pumpanen", "given" : "J.", "non-dropping-particle" : "", "parse-names" : false, "suffix" : "" }, { "dropping-particle" : "", "family" : "Rambal", "given" : "S.", "non-dropping-particle" : "", "parse-names" : false, "suffix" : "" }, { "dropping-particle" : "", "family" : "Rebmann", "given" : "C.", "non-dropping-particle" : "", "parse-names" : false, "suffix" : "" }, { "dropping-particle" : "", "family" : "Rodrigues", "given" : "A.", "non-dropping-particle" : "", "parse-names" : false, "suffix" : "" }, { "dropping-particle" : "", "family" : "Seufert", "given" : "G.", "non-dropping-particle" : "", "parse-names" : false, "suffix" : "" }, { "dropping-particle" : "", "family" : "Tenhunen", "given" : "J.", "non-dropping-particle" : "", "parse-names" : false, "suffix" : "" }, { "dropping-particle" : "", "family" : "Vesala", "given" : "T.", "non-dropping-particle" : "", "parse-names" : false, "suffix" : "" }, { "dropping-particle" : "", "family" : "Wang", "given" : "Q.", "non-dropping-particle" : "", "parse-names" : false, "suffix" : "" } ], "container-title" : "Agricultural and Forest Meteorology", "id" : "ITEM-1", "issue" : "1-2", "issued" : { "date-parts" : [ [ "2007", "3" ] ] }, "page" : "123-145", "title" : "Evidence for soil water control on carbon and water dynamics in European forests during the extremely dry year: 2003", "type" : "article-journal", "volume" : "143" }, "uris" : [ "http://www.mendeley.com/documents/?uuid=3e5a45bf-1d42-4d72-b891-65fe83b6222c" ] } ], "mendeley" : { "formattedCitation" : "(Granier et al., 2007)", "plainTextFormattedCitation" : "(Granier et al., 2007)", "previouslyFormattedCitation" : "(Granier et al., 2007)" }, "properties" : {  }, "schema" : "https://github.com/citation-style-language/schema/raw/master/csl-citation.json" }</w:instrText>
      </w:r>
      <w:r>
        <w:fldChar w:fldCharType="separate"/>
      </w:r>
      <w:r w:rsidRPr="004C6965">
        <w:t xml:space="preserve">(Granier </w:t>
      </w:r>
      <w:r w:rsidR="000D7D89" w:rsidRPr="000D7D89">
        <w:rPr>
          <w:i/>
        </w:rPr>
        <w:t>et al.</w:t>
      </w:r>
      <w:r w:rsidRPr="004C6965">
        <w:t>, 2007)</w:t>
      </w:r>
      <w:r>
        <w:fldChar w:fldCharType="end"/>
      </w:r>
      <w:r w:rsidRPr="00E13B98">
        <w:t xml:space="preserve">. Species richness also decreased in several heathlands across </w:t>
      </w:r>
      <w:r>
        <w:t xml:space="preserve">Western and Central </w:t>
      </w:r>
      <w:r w:rsidRPr="00E13B98">
        <w:t xml:space="preserve">Europe except for cool, damp heathlands in the UK </w:t>
      </w:r>
      <w:r>
        <w:fldChar w:fldCharType="begin" w:fldLock="1"/>
      </w:r>
      <w:r>
        <w:instrText>ADDIN CSL_CITATION { "citationItems" : [ { "id" : "ITEM-1", "itemData" : { "DOI" : "10.1111/j.1365-2486.2007.01464.x", "ISSN" : "1354-1013", "author" : [ { "dropping-particle" : "", "family" : "Pe\u00f1uelas", "given" : "Josep", "non-dropping-particle" : "", "parse-names" : false, "suffix" : "" }, { "dropping-particle" : "", "family" : "Prieto", "given" : "Patricia", "non-dropping-particle" : "", "parse-names" : false, "suffix" : "" }, { "dropping-particle" : "", "family" : "Beier", "given" : "Claus", "non-dropping-particle" : "", "parse-names" : false, "suffix" : "" }, { "dropping-particle" : "", "family" : "CESARACCIO", "given" : "CARLA", "non-dropping-particle" : "", "parse-names" : false, "suffix" : "" }, { "dropping-particle" : "", "family" : "ANGELIS", "given" : "PAOLO", "non-dropping-particle" : "de", "parse-names" : false, "suffix" : "" }, { "dropping-particle" : "", "family" : "DATO", "given" : "GIOVANBATTISTA", "non-dropping-particle" : "de", "parse-names" : false, "suffix" : "" }, { "dropping-particle" : "", "family" : "EMMETT", "given" : "BRIDGET A.", "non-dropping-particle" : "", "parse-names" : false, "suffix" : "" }, { "dropping-particle" : "", "family" : "ESTIARTE", "given" : "MARC", "non-dropping-particle" : "", "parse-names" : false, "suffix" : "" }, { "dropping-particle" : "", "family" : "GARADNAI", "given" : "J\u00c1NOS", "non-dropping-particle" : "", "parse-names" : false, "suffix" : "" }, { "dropping-particle" : "", "family" : "GORISSEN", "given" : "ANTONIE", "non-dropping-particle" : "", "parse-names" : false, "suffix" : "" }, { "dropping-particle" : "", "family" : "L\u00c1NG", "given" : "EDIT KOV\u00c1CS", "non-dropping-particle" : "", "parse-names" : false, "suffix" : "" }, { "dropping-particle" : "", "family" : "KR\u00d6EL-DULAY", "given" : "GY\u00d6RGY", "non-dropping-particle" : "", "parse-names" : false, "suffix" : "" }, { "dropping-particle" : "", "family" : "LLORENS", "given" : "LAURA", "non-dropping-particle" : "", "parse-names" : false, "suffix" : "" }, { "dropping-particle" : "", "family" : "PELLIZZARO", "given" : "GRAZIA", "non-dropping-particle" : "", "parse-names" : false, "suffix" : "" }, { "dropping-particle" : "", "family" : "RIIS-NIELSEN", "given" : "TORBEN", "non-dropping-particle" : "", "parse-names" : false, "suffix" : "" }, { "dropping-particle" : "", "family" : "SCHMIDT", "given" : "INGER K.", "non-dropping-particle" : "", "parse-names" : false, "suffix" : "" }, { "dropping-particle" : "", "family" : "SIRCA", "given" : "COSTANTINO", "non-dropping-particle" : "", "parse-names" : false, "suffix" : "" }, { "dropping-particle" : "", "family" : "SOWERBY", "given" : "ALWYN", "non-dropping-particle" : "", "parse-names" : false, "suffix" : "" }, { "dropping-particle" : "", "family" : "SPANO", "given" : "DONATELLA", "non-dropping-particle" : "", "parse-names" : false, "suffix" : "" }, { "dropping-particle" : "", "family" : "TIETEMA", "given" : "ALBERT", "non-dropping-particle" : "", "parse-names" : false, "suffix" : "" } ], "container-title" : "Global Change Biology", "id" : "ITEM-1", "issue" : "12", "issued" : { "date-parts" : [ [ "2007", "12" ] ] }, "page" : "2563-2581", "title" : "Response of plant species richness and primary productivity in shrublands along a north\u2013south gradient in Europe to seven years of experimental warming and drought: reductions in primary productivity in the heat and drought year of 2003", "type" : "article-journal", "volume" : "13" }, "uris" : [ "http://www.mendeley.com/documents/?uuid=eeadd84a-f437-41f9-9a1e-56acb5147521" ] } ], "mendeley" : { "formattedCitation" : "(Pe\u00f1uelas et al., 2007)", "plainTextFormattedCitation" : "(Pe\u00f1uelas et al., 2007)", "previouslyFormattedCitation" : "(Pe\u00f1uelas et al., 2007)" }, "properties" : {  }, "schema" : "https://github.com/citation-style-language/schema/raw/master/csl-citation.json" }</w:instrText>
      </w:r>
      <w:r>
        <w:fldChar w:fldCharType="separate"/>
      </w:r>
      <w:r w:rsidRPr="00D76B4E">
        <w:t xml:space="preserve">(Peñuelas </w:t>
      </w:r>
      <w:r w:rsidR="000D7D89" w:rsidRPr="000D7D89">
        <w:rPr>
          <w:i/>
        </w:rPr>
        <w:t>et al.</w:t>
      </w:r>
      <w:r w:rsidRPr="00D76B4E">
        <w:t>, 2007)</w:t>
      </w:r>
      <w:r>
        <w:fldChar w:fldCharType="end"/>
      </w:r>
      <w:r w:rsidRPr="00E13B98">
        <w:t xml:space="preserve">. Similarly, other droughts have been shown to reduce carbon flux from roots to the soil compartment in north-western Europe </w:t>
      </w:r>
      <w:r w:rsidRPr="00E13B98">
        <w:fldChar w:fldCharType="begin" w:fldLock="1"/>
      </w:r>
      <w:r>
        <w:instrText>ADDIN CSL_CITATION { "citationItems" : [ { "id" : "ITEM-1", "itemData" : { "DOI" : "10.1007/s10021-004-0218-4", "ISSN" : "1432-9840", "author" : [ { "dropping-particle" : "", "family" : "Gorissen", "given" : "Antonie", "non-dropping-particle" : "", "parse-names" : false, "suffix" : "" }, { "dropping-particle" : "", "family" : "Tietema", "given" : "Albert", "non-dropping-particle" : "", "parse-names" : false, "suffix" : "" }, { "dropping-particle" : "", "family" : "Joosten", "given" : "Nina N.", "non-dropping-particle" : "", "parse-names" : false, "suffix" : "" }, { "dropping-particle" : "", "family" : "Estiarte", "given" : "Marc", "non-dropping-particle" : "", "parse-names" : false, "suffix" : "" }, { "dropping-particle" : "", "family" : "Pe\ufffduelas", "given" : "Josep", "non-dropping-particle" : "", "parse-names" : false, "suffix" : "" }, { "dropping-particle" : "", "family" : "Sowerby", "given" : "Alwyn", "non-dropping-particle" : "", "parse-names" : false, "suffix" : "" }, { "dropping-particle" : "", "family" : "Emmett", "given" : "Bridget A.", "non-dropping-particle" : "", "parse-names" : false, "suffix" : "" }, { "dropping-particle" : "", "family" : "Beier", "given" : "Claus", "non-dropping-particle" : "", "parse-names" : false, "suffix" : "" } ], "container-title" : "Ecosystems", "id" : "ITEM-1", "issue" : "6", "issued" : { "date-parts" : [ [ "2004", "8", "6" ] ] }, "title" : "Climate Change Affects Carbon Allocation to the Soil in Shrublands", "type" : "article-journal", "volume" : "7" }, "uris" : [ "http://www.mendeley.com/documents/?uuid=8234751f-0019-43d7-86eb-3868a0d5b1e8" ] } ], "mendeley" : { "formattedCitation" : "(Gorissen et al., 2004)", "plainTextFormattedCitation" : "(Gorissen et al., 2004)", "previouslyFormattedCitation" : "(Gorissen et al., 2004)" }, "properties" : {  }, "schema" : "https://github.com/citation-style-language/schema/raw/master/csl-citation.json" }</w:instrText>
      </w:r>
      <w:r w:rsidRPr="00E13B98">
        <w:fldChar w:fldCharType="separate"/>
      </w:r>
      <w:r w:rsidRPr="00E13B98">
        <w:t xml:space="preserve">(Gorissen </w:t>
      </w:r>
      <w:r w:rsidR="000D7D89" w:rsidRPr="000D7D89">
        <w:rPr>
          <w:i/>
        </w:rPr>
        <w:t>et al.</w:t>
      </w:r>
      <w:r w:rsidRPr="00E13B98">
        <w:t>, 2004)</w:t>
      </w:r>
      <w:r w:rsidRPr="00E13B98">
        <w:fldChar w:fldCharType="end"/>
      </w:r>
      <w:r w:rsidRPr="00E13B98">
        <w:t xml:space="preserve">, to reduce the number of flowering shoots </w:t>
      </w:r>
      <w:r w:rsidRPr="00E13B98">
        <w:fldChar w:fldCharType="begin" w:fldLock="1"/>
      </w:r>
      <w:r>
        <w:instrText>ADDIN CSL_CITATION { "citationItems" : [ { "id" : "ITEM-1", "itemData" : { "DOI" : "10.1007/s10021-004-0179-7", "ISSN" : "1432-9840", "author" : [ { "dropping-particle" : "", "family" : "Penuelas", "given" : "Josep", "non-dropping-particle" : "", "parse-names" : false, "suffix" : "" }, { "dropping-particle" : "", "family" : "Gordon", "given" : "Carmen", "non-dropping-particle" : "", "parse-names" : false, "suffix" : "" }, { "dropping-particle" : "", "family" : "Llorens", "given" : "Laura", "non-dropping-particle" : "", "parse-names" : false, "suffix" : "" }, { "dropping-particle" : "", "family" : "Nielsen", "given" : "T.", "non-dropping-particle" : "", "parse-names" : false, "suffix" : "" }, { "dropping-particle" : "", "family" : "Tietema", "given" : "Albert", "non-dropping-particle" : "", "parse-names" : false, "suffix" : "" }, { "dropping-particle" : "", "family" : "Beier", "given" : "Claus", "non-dropping-particle" : "", "parse-names" : false, "suffix" : "" }, { "dropping-particle" : "", "family" : "Bruna", "given" : "P.", "non-dropping-particle" : "", "parse-names" : false, "suffix" : "" }, { "dropping-particle" : "", "family" : "Emmett", "given" : "Bridget", "non-dropping-particle" : "", "parse-names" : false, "suffix" : "" }, { "dropping-particle" : "", "family" : "Estiarte", "given" : "Marc", "non-dropping-particle" : "", "parse-names" : false, "suffix" : "" }, { "dropping-particle" : "", "family" : "Gorissen", "given" : "Antonie", "non-dropping-particle" : "", "parse-names" : false, "suffix" : "" } ], "container-title" : "Ecosystems", "id" : "ITEM-1", "issue" : "6", "issued" : { "date-parts" : [ [ "2004", "10", "23" ] ] }, "title" : "Nonintrusive Field Experiments Show Different Plant Responses to Warming and Drought Among Sites, Seasons, and Species in a North?South European Gradient", "type" : "article-journal", "volume" : "7" }, "uris" : [ "http://www.mendeley.com/documents/?uuid=9aad0ebb-1981-4767-9989-ee82ec9b609f" ] } ], "mendeley" : { "formattedCitation" : "(Penuelas et al., 2004)", "plainTextFormattedCitation" : "(Penuelas et al., 2004)", "previouslyFormattedCitation" : "(Penuelas et al., 2004)" }, "properties" : {  }, "schema" : "https://github.com/citation-style-language/schema/raw/master/csl-citation.json" }</w:instrText>
      </w:r>
      <w:r w:rsidRPr="00E13B98">
        <w:fldChar w:fldCharType="separate"/>
      </w:r>
      <w:r w:rsidRPr="00E13B98">
        <w:t>(Pe</w:t>
      </w:r>
      <w:r w:rsidR="007558DB">
        <w:t>ñ</w:t>
      </w:r>
      <w:r w:rsidRPr="00E13B98">
        <w:t xml:space="preserve">uelas </w:t>
      </w:r>
      <w:r w:rsidR="000D7D89" w:rsidRPr="000D7D89">
        <w:rPr>
          <w:i/>
        </w:rPr>
        <w:t>et al.</w:t>
      </w:r>
      <w:r w:rsidRPr="00E13B98">
        <w:t>, 2004)</w:t>
      </w:r>
      <w:r w:rsidRPr="00E13B98">
        <w:fldChar w:fldCharType="end"/>
      </w:r>
      <w:r w:rsidRPr="00E13B98">
        <w:t xml:space="preserve">, and to cause forest dieback in the Arkangelsk region </w:t>
      </w:r>
      <w:r w:rsidRPr="00E13B98">
        <w:fldChar w:fldCharType="begin" w:fldLock="1"/>
      </w:r>
      <w:r>
        <w:instrText>ADDIN CSL_CITATION { "citationItems" : [ { "id" : "ITEM-1", "itemData" : { "DOI" : "10.1016/j.dendro.2010.07.001", "ISSN" : "11257865", "abstract" : "Knowledge of how climate affects tree growth is essential for understanding forest ecosystem dynamics in a changing environment. We assessed the relationships between climate and radial growth of Picea abies in pristine taiga forest on a mesic site type in the Arkhangelsk province, northwestern Russia. In these forests periodic droughts have been suggested to be a major disturbance factor. We used measurements of tree-ring widths and correlation and response function analyses to examine the relationship between radial growth of a total of 119 living and dead trees, and monthly temperature, precipitation, and soil moisture deficits. We analyzed these at high frequencies, i.e., at interannual time scales, and supplemented these analyses with an analysis of the medium-frequency relationship, i.e., at decadal time scales, between seasonal averages of the climatic variables and tree-ring widths. The results indicated that, at interannual time scales, high summer temperatures were the most important climatic factor limiting tree radial growth, which implies limited moisture availability as a growth-depressing factor. At decadal time scales, radial growth of trees was best related to summer soil moisture deficits: periods of high soil moisture availability promoted tree growth, while the opposite conditions were detrimental to tree growth. The results indicate that moisture availability is a crucial factor influencing the growth and dynamics of trees in these northern forest ecosystems.", "author" : [ { "dropping-particle" : "", "family" : "Aakala", "given" : "Tuomas", "non-dropping-particle" : "", "parse-names" : false, "suffix" : "" }, { "dropping-particle" : "", "family" : "Kuuluvainen", "given" : "Timo", "non-dropping-particle" : "", "parse-names" : false, "suffix" : "" } ], "container-title" : "Dendrochronologia", "id" : "ITEM-1", "issue" : "2", "issued" : { "date-parts" : [ [ "2011", "1" ] ] }, "page" : "67-75", "title" : "Summer droughts depress radial growth of Picea abies in pristine taiga of the Arkhangelsk province, northwestern Russia", "type" : "article-journal", "volume" : "29" }, "uris" : [ "http://www.mendeley.com/documents/?uuid=1236bd8d-9235-4ce9-9075-96ff80724b46" ] } ], "mendeley" : { "formattedCitation" : "(Aakala &amp; Kuuluvainen, 2011)", "plainTextFormattedCitation" : "(Aakala &amp; Kuuluvainen, 2011)", "previouslyFormattedCitation" : "(Aakala &amp; Kuuluvainen, 2011)" }, "properties" : {  }, "schema" : "https://github.com/citation-style-language/schema/raw/master/csl-citation.json" }</w:instrText>
      </w:r>
      <w:r w:rsidRPr="00E13B98">
        <w:fldChar w:fldCharType="separate"/>
      </w:r>
      <w:r w:rsidRPr="00E13B98">
        <w:t>(Aakala &amp; Kuuluvainen, 2011)</w:t>
      </w:r>
      <w:r w:rsidRPr="00E13B98">
        <w:fldChar w:fldCharType="end"/>
      </w:r>
      <w:r w:rsidRPr="00E13B98">
        <w:t xml:space="preserve"> and southern Siberia </w:t>
      </w:r>
      <w:r>
        <w:fldChar w:fldCharType="begin" w:fldLock="1"/>
      </w:r>
      <w:r>
        <w:instrText>ADDIN CSL_CITATION { "citationItems" : [ { "id" : "ITEM-1", "itemData" : { "DOI" : "10.1016/j.foreco.2013.08.042", "ISSN" : "03781127", "abstract" : "The causes and resulting spatial patterns of Siberian pine mortality in eastern Kuznetzky Alatau Mountains, Siberia were analyzed based on satellite (Landsat, MODIS) and dendrochronology data. Climate variables studied included temperature, precipitation and Standardized Precipitation-Evapotranspiration Index (SPEI) drought index. Landsat data analysis showed that stand mortality was first detected in the year 2006 at an elevation of 650m, and extended up to 900m by the year 2012. Mortality was accompanied by a decrease in MODIS-derived vegetation index (EVI). The area of dead stands and the upper mortality line were correlated with increased drought. The uphill margin of mortality was limited by elevational precipitation gradients. Dead stands (i.e., &gt;75% tree mortality) were located mainly on southern slopes. With respect to slope, mortality was observed within a 7\u201320\u00b0 range with greatest mortality occurring on convex terrain. Tree radial increment measurements correlate and were synchronous with SPEI (r2=0.37, rs=80). The results also showed the primary role of drought stress on Siberian pine mortality. A secondary role may be played by bark beetles and root fungi attacks. The observed Siberian pine mortality is part of a broader phenomenon of \u201cdark needle conifers\u201d (DNC, i.e., Siberian pine, fir and spruce) decline and mortality in European Russia, Siberia, and the Russian Far East. All locations of DNC decline coincided with areas of observed drought increase. The results obtained are one of the first observations of drought-induced decline and mortality of DNC at the southern border of boreal forests. Meanwhile if model projections of increased aridity are correct DNC within the southern part of its areal may be replaced by drought-resistant Pinus silvestris and Larix sibirica.", "author" : [ { "dropping-particle" : "", "family" : "Kharuk", "given" : "V.I.", "non-dropping-particle" : "", "parse-names" : false, "suffix" : "" }, { "dropping-particle" : "", "family" : "Im", "given" : "S.T.", "non-dropping-particle" : "", "parse-names" : false, "suffix" : "" }, { "dropping-particle" : "", "family" : "Oskorbin", "given" : "P.A.", "non-dropping-particle" : "", "parse-names" : false, "suffix" : "" }, { "dropping-particle" : "", "family" : "Petrov", "given" : "I.A.", "non-dropping-particle" : "", "parse-names" : false, "suffix" : "" }, { "dropping-particle" : "", "family" : "Ranson", "given" : "K.J.", "non-dropping-particle" : "", "parse-names" : false, "suffix" : "" } ], "container-title" : "Forest Ecology and Management", "id" : "ITEM-1", "issued" : { "date-parts" : [ [ "2013", "12" ] ] }, "page" : "312-320", "title" : "Siberian pine decline and mortality in southern siberian mountains", "type" : "article-journal", "volume" : "310" }, "uris" : [ "http://www.mendeley.com/documents/?uuid=9fadd87a-ba59-44b8-8a51-c21ae4f929a7" ] } ], "mendeley" : { "formattedCitation" : "(Kharuk, Im, Oskorbin, Petrov, &amp; Ranson, 2013)", "plainTextFormattedCitation" : "(Kharuk, Im, Oskorbin, Petrov, &amp; Ranson, 2013)", "previouslyFormattedCitation" : "(Kharuk, Im, Oskorbin, Petrov, &amp; Ranson, 2013)" }, "properties" : {  }, "schema" : "https://github.com/citation-style-language/schema/raw/master/csl-citation.json" }</w:instrText>
      </w:r>
      <w:r>
        <w:fldChar w:fldCharType="separate"/>
      </w:r>
      <w:r w:rsidRPr="00097BBB">
        <w:t>(Kharuk</w:t>
      </w:r>
      <w:r w:rsidR="00B476B4">
        <w:rPr>
          <w:i/>
        </w:rPr>
        <w:t xml:space="preserve"> et al.</w:t>
      </w:r>
      <w:r w:rsidRPr="00097BBB">
        <w:t>, 2013)</w:t>
      </w:r>
      <w:r>
        <w:fldChar w:fldCharType="end"/>
      </w:r>
      <w:r w:rsidRPr="00E13B98">
        <w:t xml:space="preserve">, altering forest vulnerability to damaging agents and pathogens </w:t>
      </w:r>
      <w:r w:rsidRPr="00E13B98">
        <w:fldChar w:fldCharType="begin" w:fldLock="1"/>
      </w:r>
      <w:r>
        <w:instrText>ADDIN CSL_CITATION { "citationItems" : [ { "id" : "ITEM-1", "itemData" : { "DOI" : "10.1111/j.1365-2486.2011.02512.x", "ISSN" : "13541013", "author" : [ { "dropping-particle" : "", "family" : "Jactel", "given" : "Herv\u00e9", "non-dropping-particle" : "", "parse-names" : false, "suffix" : "" }, { "dropping-particle" : "", "family" : "Petit", "given" : "J\u00e9r\u00f4me", "non-dropping-particle" : "", "parse-names" : false, "suffix" : "" }, { "dropping-particle" : "", "family" : "Desprez-Loustau", "given" : "Marie-Laure", "non-dropping-particle" : "", "parse-names" : false, "suffix" : "" }, { "dropping-particle" : "", "family" : "Delzon", "given" : "Sylvain", "non-dropping-particle" : "", "parse-names" : false, "suffix" : "" }, { "dropping-particle" : "", "family" : "Piou", "given" : "Dominique", "non-dropping-particle" : "", "parse-names" : false, "suffix" : "" }, { "dropping-particle" : "", "family" : "Battisti", "given" : "Andrea", "non-dropping-particle" : "", "parse-names" : false, "suffix" : "" }, { "dropping-particle" : "", "family" : "Koricheva", "given" : "Julia", "non-dropping-particle" : "", "parse-names" : false, "suffix" : "" } ], "container-title" : "Global Change Biology", "id" : "ITEM-1", "issue" : "1", "issued" : { "date-parts" : [ [ "2012", "1", "6" ] ] }, "page" : "267-276", "title" : "Drought effects on damage by forest insects and pathogens: a meta-analysis", "type" : "article-journal", "volume" : "18" }, "uris" : [ "http://www.mendeley.com/documents/?uuid=eab2ef1b-6e68-4691-9c99-ac6bb8ca0218" ] }, { "id" : "ITEM-2", "itemData" : { "DOI" : "10.1016/j.ecocom.2013.12.001", "ISSN" : "1476945X", "author" : [ { "dropping-particle" : "", "family" : "Morley", "given" : "N.J.", "non-dropping-particle" : "", "parse-names" : false, "suffix" : "" }, { "dropping-particle" : "", "family" : "Lewis", "given" : "J.W.", "non-dropping-particle" : "", "parse-names" : false, "suffix" : "" } ], "container-title" : "Ecological Complexity", "id" : "ITEM-2", "issued" : { "date-parts" : [ [ "2014", "3" ] ] }, "page" : "1-19", "title" : "Extreme climatic events and host\u2013pathogen interactions: The impact of the 1976 drought in the UK", "type" : "article-journal", "volume" : "17" }, "uris" : [ "http://www.mendeley.com/documents/?uuid=f4a0df93-5e11-4ebe-976b-dc3267b6d6ac" ] } ], "mendeley" : { "formattedCitation" : "(Jactel et al., 2012; Morley &amp; Lewis, 2014)", "plainTextFormattedCitation" : "(Jactel et al., 2012; Morley &amp; Lewis, 2014)", "previouslyFormattedCitation" : "(Jactel et al., 2012; Morley &amp; Lewis, 2014)" }, "properties" : {  }, "schema" : "https://github.com/citation-style-language/schema/raw/master/csl-citation.json" }</w:instrText>
      </w:r>
      <w:r w:rsidRPr="00E13B98">
        <w:fldChar w:fldCharType="separate"/>
      </w:r>
      <w:r w:rsidRPr="00097BBB">
        <w:t xml:space="preserve">(Jactel </w:t>
      </w:r>
      <w:r w:rsidR="000D7D89" w:rsidRPr="000D7D89">
        <w:rPr>
          <w:i/>
        </w:rPr>
        <w:t>et al.</w:t>
      </w:r>
      <w:r w:rsidRPr="00097BBB">
        <w:t>, 2012; Morley &amp; Lewis, 2014)</w:t>
      </w:r>
      <w:r w:rsidRPr="00E13B98">
        <w:fldChar w:fldCharType="end"/>
      </w:r>
      <w:r w:rsidRPr="00E13B98">
        <w:t xml:space="preserve">. Across Central Asia, drought had affected grasslands, shrublands and areas of sparse vegetation, and the desertification risk in the Kakheti Region, the most drought-sensitive part of Georgia, is driven by increased drought frequency </w:t>
      </w:r>
      <w:r w:rsidRPr="00E13B98">
        <w:fldChar w:fldCharType="begin" w:fldLock="1"/>
      </w:r>
      <w:r>
        <w:instrText>ADDIN CSL_CITATION { "citationItems" : [ { "id" : "ITEM-1", "itemData" : { "author" : [ { "dropping-particle" : "", "family" : "Basialashvili", "given" : "T", "non-dropping-particle" : "", "parse-names" : false, "suffix" : "" }, { "dropping-particle" : "", "family" : "Matchavariani", "given" : "L", "non-dropping-particle" : "", "parse-names" : false, "suffix" : "" }, { "dropping-particle" : "", "family" : "Lagidze", "given" : "L", "non-dropping-particle" : "", "parse-names" : false, "suffix" : "" } ], "container-title" : "Journal of  \u2026", "id" : "ITEM-1", "issued" : { "date-parts" : [ [ "2015" ] ] }, "page" : "33-36", "title" : "Desertification risk in Kakheti Region, East Georgia", "type" : "article-journal", "volume" : "36" }, "uris" : [ "http://www.mendeley.com/documents/?uuid=e7145d0e-fa95-454c-9b23-eec30ee344ef" ] } ], "mendeley" : { "formattedCitation" : "(Basialashvili, Matchavariani, &amp; Lagidze, 2015)", "plainTextFormattedCitation" : "(Basialashvili, Matchavariani, &amp; Lagidze, 2015)", "previouslyFormattedCitation" : "(Basialashvili, Matchavariani, &amp; Lagidze, 2015)" }, "properties" : {  }, "schema" : "https://github.com/citation-style-language/schema/raw/master/csl-citation.json" }</w:instrText>
      </w:r>
      <w:r w:rsidRPr="00E13B98">
        <w:fldChar w:fldCharType="separate"/>
      </w:r>
      <w:r w:rsidRPr="00E13B98">
        <w:t>(Basialashvili</w:t>
      </w:r>
      <w:r w:rsidR="00B476B4">
        <w:rPr>
          <w:i/>
        </w:rPr>
        <w:t xml:space="preserve"> et al.</w:t>
      </w:r>
      <w:r w:rsidRPr="00E13B98">
        <w:t>, 2015)</w:t>
      </w:r>
      <w:r w:rsidRPr="00E13B98">
        <w:fldChar w:fldCharType="end"/>
      </w:r>
      <w:r w:rsidRPr="00E13B98">
        <w:t xml:space="preserve">. Experimental evidence is now emerging to complement the observational evidence on extreme events. However, published studies largely focus on </w:t>
      </w:r>
      <w:r>
        <w:t xml:space="preserve">Western and Central </w:t>
      </w:r>
      <w:r w:rsidRPr="00E13B98">
        <w:t xml:space="preserve">European grasslands, for which there is a broad range of experimental evidence that growth and biomass accumulation recover rapidly from drought </w:t>
      </w:r>
      <w:r w:rsidRPr="00E13B98">
        <w:fldChar w:fldCharType="begin" w:fldLock="1"/>
      </w:r>
      <w:r>
        <w:instrText>ADDIN CSL_CITATION { "citationItems" : [ { "id" : "ITEM-1", "itemData" : { "DOI" : "10.1016/j.gloenvcha.2015.04.013", "ISSN" : "09593780", "author" : [ { "dropping-particle" : "", "family" : "Geels", "given" : "Frank W.", "non-dropping-particle" : "", "parse-names" : false, "suffix" : "" }, { "dropping-particle" : "", "family" : "McMeekin", "given" : "Andy", "non-dropping-particle" : "", "parse-names" : false, "suffix" : "" }, { "dropping-particle" : "", "family" : "Mylan", "given" : "Josephine", "non-dropping-particle" : "", "parse-names" : false, "suffix" : "" }, { "dropping-particle" : "", "family" : "Southerton", "given" : "Dale", "non-dropping-particle" : "", "parse-names" : false, "suffix" : "" } ], "container-title" : "Global Environmental Change", "id" : "ITEM-1", "issued" : { "date-parts" : [ [ "2015", "9", "1" ] ] }, "page" : "1-12", "publisher" : "Pergamon", "title" : "A critical appraisal of Sustainable Consumption and Production research: The reformist, revolutionary and reconfiguration positions", "type" : "article-journal", "volume" : "34" }, "uris" : [ "http://www.mendeley.com/documents/?uuid=ebcb1e96-1cfa-3c70-be36-bb8ae116a8d2" ] } ], "mendeley" : { "formattedCitation" : "(Geels et al., 2015)", "plainTextFormattedCitation" : "(Geels et al., 2015)", "previouslyFormattedCitation" : "(Geels et al., 2015)" }, "properties" : {  }, "schema" : "https://github.com/citation-style-language/schema/raw/master/csl-citation.json" }</w:instrText>
      </w:r>
      <w:r w:rsidRPr="00E13B98">
        <w:fldChar w:fldCharType="separate"/>
      </w:r>
      <w:r w:rsidRPr="000A5F2B">
        <w:t xml:space="preserve">(Geels </w:t>
      </w:r>
      <w:r w:rsidR="000D7D89" w:rsidRPr="000D7D89">
        <w:rPr>
          <w:i/>
        </w:rPr>
        <w:t>et al.</w:t>
      </w:r>
      <w:r w:rsidRPr="000A5F2B">
        <w:t>, 2015)</w:t>
      </w:r>
      <w:r w:rsidRPr="00E13B98">
        <w:fldChar w:fldCharType="end"/>
      </w:r>
      <w:r w:rsidRPr="00E13B98">
        <w:t>.</w:t>
      </w:r>
    </w:p>
    <w:p w14:paraId="0183DD28" w14:textId="1D73A794" w:rsidR="0048205B" w:rsidRPr="00EA04A8" w:rsidRDefault="0048205B" w:rsidP="00AE389F">
      <w:pPr>
        <w:rPr>
          <w:lang w:val="de-CH"/>
        </w:rPr>
      </w:pPr>
      <w:r w:rsidRPr="00E13B98">
        <w:t>The impact of an extreme event on biodiversity and nature’s</w:t>
      </w:r>
      <w:r>
        <w:t xml:space="preserve"> </w:t>
      </w:r>
      <w:r w:rsidRPr="00E13B98">
        <w:t xml:space="preserve">contributions to people is highly contingent on the timing of the event. In Arctic and alpine regions, short-term heat waves in winter have the greatest negative impact on productivity in the following summer </w:t>
      </w:r>
      <w:r>
        <w:fldChar w:fldCharType="begin" w:fldLock="1"/>
      </w:r>
      <w:r>
        <w:instrText>ADDIN CSL_CITATION { "citationItems" : [ { "id" : "ITEM-1", "itemData" : { "DOI" : "10.1111/j.1365-2745.2009.01554.x", "ISSN" : "00220477", "author" : [ { "dropping-particle" : "", "family" : "Bokhorst", "given" : "Stef F.", "non-dropping-particle" : "", "parse-names" : false, "suffix" : "" }, { "dropping-particle" : "", "family" : "Bjerke", "given" : "Jarle W.", "non-dropping-particle" : "", "parse-names" : false, "suffix" : "" }, { "dropping-particle" : "", "family" : "T\u00f8mmervik", "given" : "Hans", "non-dropping-particle" : "", "parse-names" : false, "suffix" : "" }, { "dropping-particle" : "V.", "family" : "Callaghan", "given" : "Terry", "non-dropping-particle" : "", "parse-names" : false, "suffix" : "" }, { "dropping-particle" : "", "family" : "Phoenix", "given" : "Gareth K.", "non-dropping-particle" : "", "parse-names" : false, "suffix" : "" } ], "container-title" : "Journal of Ecology", "id" : "ITEM-1", "issue" : "6", "issued" : { "date-parts" : [ [ "2009", "11" ] ] }, "page" : "1408-1415", "title" : "Winter warming events damage sub-Arctic vegetation: consistent evidence from an experimental manipulation and a natural event", "type" : "article-journal", "volume" : "97" }, "uris" : [ "http://www.mendeley.com/documents/?uuid=9d18f9f0-5a74-40ec-b937-bfbff2efbcb5" ] }, { "id" : "ITEM-2", "itemData" : { "DOI" : "10.1111/j.1365-2486.2011.02424.x", "ISSN" : "13541013", "author" : [ { "dropping-particle" : "", "family" : "Bokhorst", "given" : "S.", "non-dropping-particle" : "", "parse-names" : false, "suffix" : "" }, { "dropping-particle" : "", "family" : "Bjerke", "given" : "J. W.", "non-dropping-particle" : "", "parse-names" : false, "suffix" : "" }, { "dropping-particle" : "", "family" : "Street", "given" : "L. E.", "non-dropping-particle" : "", "parse-names" : false, "suffix" : "" }, { "dropping-particle" : "V.", "family" : "Callaghan", "given" : "T.", "non-dropping-particle" : "", "parse-names" : false, "suffix" : "" }, { "dropping-particle" : "", "family" : "Phoenix", "given" : "G. K.", "non-dropping-particle" : "", "parse-names" : false, "suffix" : "" } ], "container-title" : "Global Change Biology", "id" : "ITEM-2", "issue" : "9", "issued" : { "date-parts" : [ [ "2011", "9" ] ] }, "page" : "2817-2830", "title" : "Impacts of multiple extreme winter warming events on sub-Arctic heathland: phenology, reproduction, growth, and CO2 flux responses", "type" : "article-journal", "volume" : "17" }, "uris" : [ "http://www.mendeley.com/documents/?uuid=de44faae-12e4-4f2c-aea1-45445717d48f" ] } ], "mendeley" : { "formattedCitation" : "(S. Bokhorst, Bjerke, Street, Callaghan, &amp; Phoenix, 2011; S. F. Bokhorst, Bjerke, T\u00f8mmervik, Callaghan, &amp; Phoenix, 2009)", "plainTextFormattedCitation" : "(S. Bokhorst, Bjerke, Street, Callaghan, &amp; Phoenix, 2011; S. F. Bokhorst, Bjerke, T\u00f8mmervik, Callaghan, &amp; Phoenix, 2009)", "previouslyFormattedCitation" : "(S. Bokhorst, Bjerke, Street, Callaghan, &amp; Phoenix, 2011; S. F. Bokhorst, Bjerke, T\u00f8mmervik, Callaghan, &amp; Phoenix, 2009)" }, "properties" : {  }, "schema" : "https://github.com/citation-style-language/schema/raw/master/csl-citation.json" }</w:instrText>
      </w:r>
      <w:r>
        <w:fldChar w:fldCharType="separate"/>
      </w:r>
      <w:r w:rsidRPr="00EA04A8">
        <w:t>(Bokhorst</w:t>
      </w:r>
      <w:r w:rsidR="00B476B4">
        <w:rPr>
          <w:i/>
        </w:rPr>
        <w:t xml:space="preserve"> et al.</w:t>
      </w:r>
      <w:r w:rsidRPr="00EA04A8">
        <w:t>, 2011; Bokhorst</w:t>
      </w:r>
      <w:r w:rsidR="00B476B4">
        <w:rPr>
          <w:i/>
        </w:rPr>
        <w:t xml:space="preserve"> et al.</w:t>
      </w:r>
      <w:r w:rsidRPr="00EA04A8">
        <w:t>, 2009)</w:t>
      </w:r>
      <w:r>
        <w:fldChar w:fldCharType="end"/>
      </w:r>
      <w:r w:rsidRPr="00E13B98">
        <w:t xml:space="preserve">. Ice forming on vegetation, when winter precipitation falls as rain instead of snow, decreases the availability of vegetation to herbivores and in turn has negative consequences for top predators </w:t>
      </w:r>
      <w:r w:rsidRPr="00E13B98">
        <w:fldChar w:fldCharType="begin" w:fldLock="1"/>
      </w:r>
      <w:r>
        <w:instrText>ADDIN CSL_CITATION { "citationItems" : [ { "id" : "ITEM-1", "itemData" : { "DOI" : "10.1126/science.1226766", "ISSN" : "0036-8075", "author" : [ { "dropping-particle" : "", "family" : "Hansen", "given" : "B. B.", "non-dropping-particle" : "", "parse-names" : false, "suffix" : "" }, { "dropping-particle" : "", "family" : "Grotan", "given" : "V.", "non-dropping-particle" : "", "parse-names" : false, "suffix" : "" }, { "dropping-particle" : "", "family" : "Aanes", "given" : "R.", "non-dropping-particle" : "", "parse-names" : false, "suffix" : "" }, { "dropping-particle" : "", "family" : "Saether", "given" : "B.-E.", "non-dropping-particle" : "", "parse-names" : false, "suffix" : "" }, { "dropping-particle" : "", "family" : "Stien", "given" : "A.", "non-dropping-particle" : "", "parse-names" : false, "suffix" : "" }, { "dropping-particle" : "", "family" : "Fuglei", "given" : "E.", "non-dropping-particle" : "", "parse-names" : false, "suffix" : "" }, { "dropping-particle" : "", "family" : "Ims", "given" : "R. A.", "non-dropping-particle" : "", "parse-names" : false, "suffix" : "" }, { "dropping-particle" : "", "family" : "Yoccoz", "given" : "N. G.", "non-dropping-particle" : "", "parse-names" : false, "suffix" : "" }, { "dropping-particle" : "", "family" : "Pedersen", "given" : "A. O.", "non-dropping-particle" : "", "parse-names" : false, "suffix" : "" } ], "container-title" : "Science", "id" : "ITEM-1", "issue" : "6117", "issued" : { "date-parts" : [ [ "2013", "1", "18" ] ] }, "page" : "313-315", "title" : "Climate Events Synchronize the Dynamics of a Resident Vertebrate Community in the High Arctic", "type" : "article-journal", "volume" : "339" }, "uris" : [ "http://www.mendeley.com/documents/?uuid=c84a5760-2a87-4024-9798-40514872726b" ] }, { "id" : "ITEM-2", "itemData" : { "DOI" : "10.1088/1748-9326/9/11/114021", "ISSN" : "1748-9326", "author" : [ { "dropping-particle" : "", "family" : "Hansen", "given" : "Brage B", "non-dropping-particle" : "", "parse-names" : false, "suffix" : "" }, { "dropping-particle" : "", "family" : "Isaksen", "given" : "Ketil", "non-dropping-particle" : "", "parse-names" : false, "suffix" : "" }, { "dropping-particle" : "", "family" : "Benestad", "given" : "Rasmus E", "non-dropping-particle" : "", "parse-names" : false, "suffix" : "" }, { "dropping-particle" : "", "family" : "Kohler", "given" : "Jack", "non-dropping-particle" : "", "parse-names" : false, "suffix" : "" }, { "dropping-particle" : "", "family" : "Pe</w:instrText>
      </w:r>
      <w:r w:rsidRPr="004D4E22">
        <w:rPr>
          <w:lang w:val="de-CH"/>
        </w:rPr>
        <w:instrText>dersen", "given" : "\u00c5shild \u00d8", "non-dropping-particle" : "", "parse-names" : false, "suffix" : "" }, { "dropping-particle" : "", "family" : "Loe", "given" : "Leif E", "non-dropping-particle" : "", "parse-names" : false, "suffix" : "" }, { "dropping-particle" : "", "family" : "Coulson", "given" : "Stephen J", "non-dropping-particle" : "", "parse-names" : false, "suffix" : "" }, { "dropping-particle" : "", "family" : "Larsen", "given" : "Jan Otto", "non-dropping-particle" : "", "parse-names" : false, "suffix" : "" }, { "dropping-particle" : "", "family" : "Varpe", "given" : "\u00d8ystein", "non-dropping-particle" : "", "parse-names" : false, "suffix" : "" } ], "container-title" : "Environmental Research Letters", "id" : "ITEM-2", "issue" : "11", "issued" : { "date-parts" : [ [ "2014", "11", "1" ] ] }, "page" : "114021", "title" : "Warmer and wetter winters: characteristics and implications of an extreme weather event in the High Arctic", "type" : "article-journal", "volume" : "9" }, "uris" : [ "http://www.mendeley.com/documents/?uuid=12fbb74e-d468-4acf-87d4-5ae108ea46cc" ] } ], "mendeley" : { "formattedCitation" : "(B. B. Hansen et al., 2013; Brage B Hansen et al., 2014)", "plainTextFormattedCitation" : "(B. B. Hansen et al., 2013; Brage B Hansen et al., 2014)", "previouslyFormattedCitation" : "(B. B. Hansen et al., 2013; Brage B Hansen et al., 2014)" }, "properties" : {  }, "schema" : "https://github.com/citation-style-language/schema/raw/master/csl-citation.json" }</w:instrText>
      </w:r>
      <w:r w:rsidRPr="00E13B98">
        <w:fldChar w:fldCharType="separate"/>
      </w:r>
      <w:r w:rsidRPr="00EA04A8">
        <w:rPr>
          <w:lang w:val="de-CH"/>
        </w:rPr>
        <w:t xml:space="preserve">(Hansen </w:t>
      </w:r>
      <w:r w:rsidR="000D7D89" w:rsidRPr="000D7D89">
        <w:rPr>
          <w:i/>
          <w:lang w:val="de-CH"/>
        </w:rPr>
        <w:t>et al.</w:t>
      </w:r>
      <w:r w:rsidRPr="00EA04A8">
        <w:rPr>
          <w:lang w:val="de-CH"/>
        </w:rPr>
        <w:t>, 2013, 2014)</w:t>
      </w:r>
      <w:r w:rsidRPr="00E13B98">
        <w:fldChar w:fldCharType="end"/>
      </w:r>
      <w:r w:rsidRPr="00EA04A8">
        <w:rPr>
          <w:lang w:val="de-CH"/>
        </w:rPr>
        <w:t xml:space="preserve">. </w:t>
      </w:r>
    </w:p>
    <w:p w14:paraId="3AC8086B" w14:textId="0A1E9A4C" w:rsidR="0048205B" w:rsidRPr="00E13B98" w:rsidRDefault="0048205B" w:rsidP="00AE389F">
      <w:r w:rsidRPr="00E13B98">
        <w:t>Freshwater systems are highly sensitive to temperature extremes, leading to habitat and species loss under drought events</w:t>
      </w:r>
      <w:r>
        <w:t xml:space="preserve"> </w:t>
      </w:r>
      <w:r>
        <w:fldChar w:fldCharType="begin" w:fldLock="1"/>
      </w:r>
      <w:r>
        <w:instrText>ADDIN CSL_CITATION { "citationItems" : [ { "id" : "ITEM-1", "itemData" : { "DOI" : "10.1046/j.1365-2427.2003.01087.x", "ISSN" : "0046-5070", "author" : [ { "dropping-particle" : "", "family" : "Matthews", "given" : "William J.", "non-dropping-particle" : "", "parse-names" : false, "suffix" : "" }, { "dropping-particle" : "", "family" : "Marsh-Matthews", "given" : "Edie", "non-dropping-particle" : "", "parse-names" : false, "suffix" : "" } ], "container-title" : "Freshwater Biology", "id" : "ITEM-1", "issue" : "7", "issued" : { "date-parts" : [ [ "2003", "7" ] ] }, "page" : "1232-1253", "title" : "Effects of drought on fish across axes of space, time and ecological complexity", "type" : "article-journal", "volume" : "48" }, "uris" : [ "http://www.mendeley.com/documents/?uuid=3047e04f-49d1-4264-95db-784c6c66d9cf" ] }, { "id" : "ITEM-2", "itemData" : { "DOI" : "10.1098/rstb.2015.0274", "ISSN" : "0962-8436", "author" : [ { "dropping-particle" : "", "family" : "Woodward", "given" : "Guy", "non-dropping-particle" : "", "parse-names" : false, "suffix" : "" }, { "dropping-particle" : "", "family" : "Bonada", "given" : "N\u00faria", "non-dropping-particle" : "", "parse-names" : false, "suffix" : "" }, { "dropping-particle" : "", "family" : "Brown", "given" : "Lee E.", "non-dropping-particle" : "", "parse-names" : false, "suffix" : "" }, { "dropping-particle" : "", "family" : "Death", "given" : "Russell G.", "non-dropping-particle" : "", "parse-names" : false, "suffix" : "" }, { "dropping-particle" : "", "family" : "Durance", "given" : "Isabelle", "non-dropping-particle" : "", "parse-names" : false, "suffix" : "" }, { "dropping-particle" : "", "family" : "Gray", "given" : "Clare", "non-dropping-particle" : "", "parse-names" : false, "suffix" : "" }, { "dropping-particle" : "", "family" : "Hladyz", "given" : "Sally", "non-dropping-particle" : "", "parse-names" : false, "suffix" : "" }, { "dropping-particle" : "", "family" : "Ledger", "given" : "Mark E.", "non-dropping-particle" : "", "parse-names" : false, "suffix" : "" }, { "dropping-particle" : "", "family" : "Milner", "given" : "Alexander M.", "non-dropping-particle" : "", "parse-names" : false, "suffix" : "" }, { "dropping-particle" : "", "family" : "Ormerod", "given" : "Steve J.", "non-dropping-particle" : "", "parse-names" : false, "suffix" : "" }, { "dropping-particle" : "", "family" : "Thompson", "given" : "Ross M.", "non-dropping-particle" : "", "parse-names" : false, "suffix" : "" }, { "dropping-particle" : "", "family" : "Pawar", "given" : "Samraat", "non-dropping-particle" : "", "parse-names" : false, "suffix" : "" } ], "container-title" : "Philosophical Transactions of the Royal Society B: Biological Sciences", "id" : "ITEM-2", "issue" : "1694", "issued" : { "date-parts" : [ [ "2016", "5", "19" ] ] }, "page" : "20150274", "title" : "The effects of climatic fluctuations and extreme events on running water ecosystems", "type" : "article-journal", "volume" : "371" }, "uris" : [ "http://www.mendeley.com/documents/?uuid=1d583805-3b50-4abe-8dfd-2cf35bb6f9f7" ] } ], "mendeley" : { "formattedCitation" : "(W. J. Matthews &amp; Marsh-Matthews, 2003; Woodward et al., 2016)", "plainTextFormattedCitation" : "(W. J. Matthews &amp; Marsh-Matthews, 2003; Woodward et al., 2016)", "previouslyFormattedCitation" : "(W. J. Matthews &amp; Marsh-Matthews, 2003; Woodward et al., 2016)" }, "properties" : {  }, "schema" : "https://github.com/citation-style-language/schema/raw/master/csl-citation.json" }</w:instrText>
      </w:r>
      <w:r>
        <w:fldChar w:fldCharType="separate"/>
      </w:r>
      <w:r w:rsidRPr="00D22686">
        <w:t xml:space="preserve">(Matthews &amp; Marsh-Matthews, 2003; Woodward </w:t>
      </w:r>
      <w:r w:rsidR="000D7D89" w:rsidRPr="000D7D89">
        <w:rPr>
          <w:i/>
        </w:rPr>
        <w:t>et al.</w:t>
      </w:r>
      <w:r w:rsidRPr="00D22686">
        <w:t>, 2016)</w:t>
      </w:r>
      <w:r>
        <w:fldChar w:fldCharType="end"/>
      </w:r>
      <w:r w:rsidRPr="00E13B98">
        <w:t>. Heatwaves lead to the proliferation of toxic algal blooms, reducing both biodiversity and the provisioning of drinking water</w:t>
      </w:r>
      <w:r>
        <w:t xml:space="preserve"> </w:t>
      </w:r>
      <w:r>
        <w:fldChar w:fldCharType="begin" w:fldLock="1"/>
      </w:r>
      <w:r>
        <w:instrText>ADDIN CSL_CITATION { "citationItems" : [ { "id" : "ITEM-1", "itemData" : { "DOI" : "10.1111/j.1365-2486.2007.01510.x", "ISSN" : "1354-1013", "author" : [ { "dropping-particle" : "", "family" : "J\u00f6hnk", "given" : "Klaus D.", "non-dropping-particle" : "", "parse-names" : false, "suffix" : "" }, { "dropping-particle" : "", "family" : "Huisman", "given" : "Jef", "non-dropping-particle" : "", "parse-names" : false, "suffix" : "" }, { "dropping-particle" : "", "family" : "Sharples", "given" : "Jonathan", "non-dropping-particle" : "", "parse-names" : false, "suffix" : "" }, { "dropping-particle" : "", "family" : "SOMMEIJER", "given" : "BEN", "non-dropping-particle" : "", "parse-names" : false, "suffix" : "" }, { "dropping-particle" : "", "family" : "VISSER", "given" : "PETRA M.", "non-dropping-particle" : "", "parse-names" : false, "suffix" : "" }, { "dropping-particle" : "", "family" : "STROOM", "given" : "JASPER M.", "non-dropping-particle" : "", "parse-names" : false, "suffix" : "" } ], "container-title" : "Global Change Biology", "id" : "ITEM-1", "issue" : "3", "issued" : { "date-parts" : [ [ "2008", "3" ] ] }, "page" : "495-512", "title" : "Summer heatwaves promote blooms of harmful cyanobacteria", "type" : "article-journal", "volume" : "14" }, "uris" : [ "http://www.mendeley.com/documents/?uuid=0c5544b4-6ea9-4839-9b8e-c03b3b55b8d6" ] }, { "id" : "ITEM-2", "itemData" : { "DOI" : "10.4081/jlimnol.2011.186", "ISSN" : "1723-8633", "author" : [ { "dropping-particle" : "", "family" : "Gallina", "given" : "Nicole", "non-dropping-particle" : "", "parse-names" : false, "suffix" : "" }, { "dropping-particle" : "", "family" : "Anneville", "given" : "Orlane", "non-dropping-particle" : "", "parse-names" : false, "suffix" : "" }, { "dropping-particle" : "", "family" : "Beniston", "given" : "Martin", "non-dropping-particle" : "", "parse-names" : false, "suffix" : "" } ], "container-title" : "Journal of Limnology", "id" : "ITEM-2", "issue" : "2", "issued" : { "date-parts" : [ [ "2011", "8", "1" ] ] }, "page" : "186", "title" : "Impacts of extreme air temperatures on cyanobacteria in five deep peri-Alpine lakes", "type" : "article-journal", "volume" : "70" }, "uris" : [ "http://www.mendeley.com/documents/?uuid=f6a07bc6-65d0-49be-9b70-b9abcfd3919a" ] }, { "id" : "ITEM-3", "itemData" : { "DOI" : "10.1016/j.watres.2011.08.002", "ISSN" : "00431354", "author" : [ { "dropping-particle" : "", "family" : "Paerl", "given" : "Hans W.", "non-dropping-particle" : "", "parse-names" : false, "suffix" : "" }, { "dropping-particle" : "", "family" : "Paul", "given" : "Valerie J.", "non-dropping-particle" : "", "parse-names" : false, "suffix" : "" } ], "container-title" : "Water Research", "id" : "ITEM-3", "issue" : "5", "issued" : { "date-parts" : [ [ "2012", "4" ] ] }, "page" : "1349-1363", "title" : "Climate change: Links to global expansion of harmful cyanobacteria", "type" : "article-journal", "volume" : "46" }, "uris" : [ "http://www.mendeley.com/documents/?uuid=0e754d82-30d1-4f01-89b3-91d696855f20" ] } ], "mendeley" : { "formattedCitation" : "(Gallina, Anneville, &amp; Beniston, 2011; J\u00f6hnk et al., 2008; Paerl &amp; Paul, 2012)", "plainTextFormattedCitation" : "(Gallina, Anneville, &amp; Beniston, 2011; J\u00f6hnk et al., 2008; Paerl &amp; Paul, 2012)", "previouslyFormattedCitation" : "(Gallina, Anneville, &amp; Beniston, 2011; J\u00f6hnk et al., 2008; Paerl &amp; Paul, 2012)" }, "properties" : {  }, "schema" : "https://github.com/citation-style-language/schema/raw/master/csl-citation.json" }</w:instrText>
      </w:r>
      <w:r>
        <w:fldChar w:fldCharType="separate"/>
      </w:r>
      <w:r w:rsidRPr="00403D32">
        <w:t>(Gallina</w:t>
      </w:r>
      <w:r w:rsidR="005B22D5">
        <w:rPr>
          <w:i/>
        </w:rPr>
        <w:t xml:space="preserve"> et al.</w:t>
      </w:r>
      <w:r w:rsidRPr="00403D32">
        <w:t xml:space="preserve">, 2011; Jöhnk </w:t>
      </w:r>
      <w:r w:rsidR="000D7D89" w:rsidRPr="000D7D89">
        <w:rPr>
          <w:i/>
        </w:rPr>
        <w:t>et al.</w:t>
      </w:r>
      <w:r w:rsidRPr="00403D32">
        <w:t>, 2008; Paerl &amp; Paul, 2012)</w:t>
      </w:r>
      <w:r>
        <w:fldChar w:fldCharType="end"/>
      </w:r>
      <w:r w:rsidRPr="00E13B98">
        <w:t>. Floods, on the other hand, directly impact</w:t>
      </w:r>
      <w:r>
        <w:t xml:space="preserve"> </w:t>
      </w:r>
      <w:r w:rsidRPr="00E13B98">
        <w:t xml:space="preserve">fresh water provisioning by increasing water turbidity and eutrophication </w:t>
      </w:r>
      <w:r>
        <w:fldChar w:fldCharType="begin" w:fldLock="1"/>
      </w:r>
      <w:r>
        <w:instrText>ADDIN CSL_CITATION { "citationItems" : [ { "id" : "ITEM-1", "itemData" : { "DOI" : "10.1016/j.watres.2015.08.018", "ISSN" : "00431354", "author" : [ { "dropping-particle" : "", "family" : "Khan", "given" : "Stuart J.", "non-dropping-particle" : "", "parse-names" : false, "suffix" : "" }, { "dropping-particle" : "", "family" : "Deere", "given" : "Daniel", "non-dropping-particle" : "", "parse-names" : false, "suffix" : "" }, { "dropping-particle" : "", "family" : "Leusch", "given" : "Frederic D.L.", "non-dropping-particle" : "", "parse-names" : false, "suffix" : "" }, { "dropping-particle" : "", "family" : "Humpage", "given" : "Andrew", "non-dropping-particle" : "", "parse-names" : false, "suffix" : "" }, { "dropping-particle" : "", "family" : "Jenkins", "given" : "Madeleine", "non-dropping-particle" : "", "parse-names" : false, "suffix" : "" }, { "dropping-particle" : "", "family" : "Cunliffe", "given" : "David", "non-dropping-particle" : "", "parse-names" : false, "suffix" : "" } ], "container-title" : "Water Research", "id" : "ITEM-1", "issued" : { "date-parts" : [ [ "2015", "11" ] ] }, "page" : "124-136", "title" : "Extreme weather events: Should drinking water quality management systems adapt to changing risk profiles?", "type" : "article-journal", "volume" : "85" }, "uris" : [ "http://www.mendeley.com/documents/?uuid=4dce28a3-d33b-4167-ac7e-c3663582dc79" ] } ], "mendeley" : { "formattedCitation" : "(Khan et al., 2015)", "plainTextFormattedCitation" : "(Khan et al., 2015)", "previouslyFormattedCitation" : "(Khan et al., 2015)" }, "properties" : {  }, "schema" : "https://github.com/citation-style-language/schema/raw/master/csl-citation.json" }</w:instrText>
      </w:r>
      <w:r>
        <w:fldChar w:fldCharType="separate"/>
      </w:r>
      <w:r w:rsidRPr="00403D32">
        <w:t xml:space="preserve">(Khan </w:t>
      </w:r>
      <w:r w:rsidR="000D7D89" w:rsidRPr="000D7D89">
        <w:rPr>
          <w:i/>
        </w:rPr>
        <w:t>et al.</w:t>
      </w:r>
      <w:r w:rsidRPr="00403D32">
        <w:t>, 2015)</w:t>
      </w:r>
      <w:r>
        <w:fldChar w:fldCharType="end"/>
      </w:r>
      <w:r w:rsidRPr="00E13B98">
        <w:t>. The protection from flooding and erosion provided by coastal and intertidal vegetation is</w:t>
      </w:r>
      <w:r>
        <w:t xml:space="preserve"> </w:t>
      </w:r>
      <w:r w:rsidRPr="00E13B98">
        <w:t>reduced by increased storm activity</w:t>
      </w:r>
      <w:r>
        <w:t xml:space="preserve"> </w:t>
      </w:r>
      <w:r>
        <w:fldChar w:fldCharType="begin" w:fldLock="1"/>
      </w:r>
      <w:r>
        <w:instrText>ADDIN CSL_CITATION { "citationItems" : [ { "id" : "ITEM-1", "itemData" : { "DOI" : "10.1016/j.ecss.2007.07.026", "ISSN" : "02727714", "author" : [ { "dropping-particle" : "", "family" : "Cardoso", "given" : "P.G.", "non-dropping-particle" : "", "parse-names" : false, "suffix" : "" }, { "dropping-particle" : "", "family" : "Raffaelli", "given" : "D.", "non-dropping-particle" : "", "parse-names" : false, "suffix" : "" }, { "dropping-particle" : "", "family" : "Lilleb\u00f8", "given" : "A.I.", "non-dropping-particle" : "", "parse-names" : false, "suffix" : "" }, { "dropping-particle" : "", "family" : "Verdelhos", "given" : "T.", "non-dropping-particle" : "", "parse-names" : false, "suffix" : "" }, { "dropping-particle" : "", "family" : "Pardal", "given" : "M.A.", "non-dropping-particle" : "", "parse-names" : false, "suffix" : "" } ], "container-title" : "Estuarine, Coastal and Shelf Science", "id" : "ITEM-1", "issue" : "3", "issued" : { "date-parts" : [ [ "2008", "2" ] ] }, "page" : "553-565", "title" : "The impact of extreme flooding events and anthropogenic stressors on the macrobenthic communities\u2019 dynamics", "type" : "article-journal", "volume" : "76" }, "uris" : [ "http://www.mendeley.com/documents/?uuid=4c0e0e70-d4ae-44e8-b922-4e34591580d3" ] }, { "id" : "ITEM-2", "itemData" : { "DOI" : "10.1007/s10584-010-0003-7", "ISSN" : "0165-0009", "author" : [ { "dropping-particle" : "", "family" : "Gedan", "given" : "Keryn B.", "non-dropping-particle" : "", "parse-names" : false, "suffix" : "" }, { "dropping-particle" : "", "family" : "Kirwan", "given" : "Matthew L.", "non-dropping-particle" : "", "parse-names" : false, "suffix" : "" }, { "dropping-particle" : "", "family" : "Wolanski", "given" : "Eric", "non-dropping-particle" : "", "parse-names" : false, "suffix" : "" }, { "dropping-particle" : "", "family" : "Barbier", "given" : "Edward B.", "non-dropping-particle" : "", "parse-names" : false, "suffix" : "" }, { "dropping-particle" : "", "family" : "Silliman", "given" : "Brian R.", "non-dropping-particle" : "", "parse-names" : false, "suffix" : "" } ], "container-title" : "Climatic Change", "id" : "ITEM-2", "issue" : "1", "issued" : { "date-parts" : [ [ "2011", "5", "14" ] ] }, "page" : "7-29", "title" : "The present and future role of coastal wetland vegetation in protecting shorelines: answering recent challenges to the paradigm", "type" : "article-journal", "volume" : "106" }, "uris" : [ "http://www.mendeley.com/documents/?uuid=43939c36-6782-4b26-b312-75de1f4af884" ] }, { "id" : "ITEM-3", "itemData" : { "DOI" : "10.1016/j.marenvres.2015.01.003", "ISSN" : "01411136", "author" : [ { "dropping-particle" : "", "family" : "Kinsella", "given" : "Chloe M.", "non-dropping-particle" : "", "parse-names" : false, "suffix" : "" }, { "dropping-particle" : "", "family" : "Crowe", "given" : "Tasman P.", "non-dropping-particle" : "", "parse-names" : false, "suffix" : "" } ], "container-title" : "Marine Environmental Research", "id" : "ITEM-3", "issued" : { "date-parts" : [ [ "2015", "4" ] ] }, "page" : "20-29", "title" : "Variation in rocky shore assemblages and abundances of key taxa along gradients of stormwater input", "type" : "article-journal", "volume" : "105" }, "uris" : [ "http://www.mendeley.com/documents/?uuid=8dcd9a83-82e5-4c4b-905a-ffc53aa55803" ] } ], "mendeley" : { "formattedCitation" : "(Cardoso, Raffaelli, Lilleb\u00f8, Verdelhos, &amp; Pardal, 2008; Gedan, Kirwan, Wolanski, Barbier, &amp; Silliman, 2011; Kinsella &amp; Crowe, 2015)", "plainTextFormattedCitation" : "(Cardoso, Raffaelli, Lilleb\u00f8, Verdelhos, &amp; Pardal, 2008; Gedan, Kirwan, Wolanski, Barbier, &amp; Silliman, 2011; Kinsella &amp; Crowe, 2015)", "previouslyFormattedCitation" : "(Cardoso, Raffaelli, Lilleb\u00f8, Verdelhos, &amp; Pardal, 2008; Gedan, Kirwan, Wolanski, Barbier, &amp; Silliman, 2011; Kinsella &amp; Crowe, 2015)" }, "properties" : {  }, "schema" : "https://github.com/citation-style-language/schema/raw/master/csl-citation.json" }</w:instrText>
      </w:r>
      <w:r>
        <w:fldChar w:fldCharType="separate"/>
      </w:r>
      <w:r w:rsidRPr="00403D32">
        <w:t>(Cardoso</w:t>
      </w:r>
      <w:r w:rsidR="005B22D5">
        <w:rPr>
          <w:i/>
        </w:rPr>
        <w:t xml:space="preserve"> et al.</w:t>
      </w:r>
      <w:r w:rsidRPr="00403D32">
        <w:t>, 2008; Gedan</w:t>
      </w:r>
      <w:r w:rsidR="005B22D5">
        <w:rPr>
          <w:i/>
        </w:rPr>
        <w:t xml:space="preserve"> et al.</w:t>
      </w:r>
      <w:r w:rsidRPr="00403D32">
        <w:t>, 2011; Kinsella &amp; Crowe, 2015)</w:t>
      </w:r>
      <w:r>
        <w:fldChar w:fldCharType="end"/>
      </w:r>
      <w:r w:rsidRPr="00E13B98">
        <w:t>. Drought has affected nutrient leaching into lakes, with knock-on effects on aquatic communities, with rotifers and cladocerans dominating during dry periods and copepods dominating during wet periods</w:t>
      </w:r>
      <w:r>
        <w:t xml:space="preserve"> </w:t>
      </w:r>
      <w:r>
        <w:fldChar w:fldCharType="begin" w:fldLock="1"/>
      </w:r>
      <w:r>
        <w:instrText>ADDIN CSL_CITATION { "citationItems" : [ { "id" : "ITEM-1", "itemData" : { "DOI" : "10.1134/S1995082913020065", "ISSN" : "1995-0829", "author" : [ { "dropping-particle" : "V.", "family" : "Krylov", "given" : "A.", "non-dropping-particle" : "", "parse-names" : false, "suffix" : "" }, { "dropping-particle" : "V.", "family" : "Kulakov", "given" : "D.", "non-dropping-particle" : "", "parse-names" : false, "suffix" : "" }, { "dropping-particle" : "V.", "family" : "Chalova", "given" : "I.", "non-dropping-particle" : "", "parse-names" : false, "suffix" : "" }, { "dropping-particle" : "", "family" : "Tselmovich", "given" : "O. L.", "non-dropping-particle" : "", "parse-names" : false, "suffix" : "" } ], "container-title" : "Inland Water Biology", "id" : "ITEM-1", "issue" : "2", "issued" : { "date-parts" : [ [ "2013", "4", "16" ] ] }, "page" : "114-123", "title" : "The effect of vital activity products of hydrophilic birds and the degree of overgrowth on zooplankton in experimental microcosms", "type" : "article-journal", "volume" : "6" }, "uris" : [ "http://www.mendeley.com/documents/?uuid=bb694191-97cf-4207-ba3e-34192c284768" ] } ], "mendeley" : { "formattedCitation" : "(Krylov, Kulakov, Chalova, &amp; Tselmovich, 2013)", "plainTextFormattedCitation" : "(Krylov, Kulakov, Chalova, &amp; Tselmovich, 2013)", "previouslyFormattedCitation" : "(Krylov, Kulakov, Chalova, &amp; Tselmovich, 2013)" }, "properties" : {  }, "schema" : "https://github.com/citation-style-language/schema/raw/master/csl-citation.json" }</w:instrText>
      </w:r>
      <w:r>
        <w:fldChar w:fldCharType="separate"/>
      </w:r>
      <w:r w:rsidRPr="00027E5A">
        <w:t>(Krylov</w:t>
      </w:r>
      <w:r w:rsidR="005B22D5">
        <w:rPr>
          <w:i/>
        </w:rPr>
        <w:t xml:space="preserve"> et al.</w:t>
      </w:r>
      <w:r w:rsidRPr="00027E5A">
        <w:t>, 2013)</w:t>
      </w:r>
      <w:r>
        <w:fldChar w:fldCharType="end"/>
      </w:r>
      <w:r w:rsidRPr="00E13B98">
        <w:t xml:space="preserve">. In coastal systems, benthic macroinvertebrates suffered high mortality in the middle of the 2003 heat wave, exacerbated by nutrient stress </w:t>
      </w:r>
      <w:r>
        <w:fldChar w:fldCharType="begin" w:fldLock="1"/>
      </w:r>
      <w:r>
        <w:instrText>ADDIN CSL_CITATION { "citationItems" : [ { "id" : "ITEM-1", "itemData" : { "DOI" : "10.1111/j.1365-2486.2008.01823.x", "ISSN" : "13541013", "author" : [ { "dropping-particle" : "", "family" : "Garrabou", "given" : "J.", "non-dropping-particle" : "", "parse-names" : false, "suffix" : "" }, { "dropping-particle" : "", "family" : "Coma", "given" : "R.", "non-dropping-particle" : "", "parse-names" : false, "suffix" : "" }, { "dropping-particle" : "", "family" : "Bensoussan", "given" : "N.", "non-dropping-particle" : "", "parse-names" : false, "suffix" : "" }, { "dropping-particle" : "", "family" : "Bally", "given" : "M.", "non-dropping-particle" : "", "parse-names" : false, "suffix" : "" }, { "dropping-particle" : "", "family" : "Chevaldonn\u00e9", "given" : "P.", "non-dropping-particle" : "", "parse-names" : false, "suffix" : "" }, { "dropping-particle" : "", "family" : "Cigliano", "given" : "M.", "non-dropping-particle" : "", "parse-names" : false, "suffix" : "" }, { "dropping-particle" : "", "family" : "Diaz", "given" : "D.", "non-dropping-particle" : "", "parse-names" : false, "suffix" : "" }, { "dropping-particle" : "", "family" : "HARMELIN", "given" : "J. G.", "non-dropping-particle" : "", "parse-names" : false, "suffix" : "" }, { "dropping-particle" : "", "family" : "GAMBI", "given" : "M. C.", "non-dropping-particle" : "", "parse-names" : false, "suffix" : "" }, { "dropping-particle" : "", "family" : "KERSTING", "given" : "D. K.", "non-dropping-particle" : "", "parse-names" : false, "suffix" : "" }, { "dropping-particle" : "", "family" : "LEDOUX", "given" : "J. B.", "non-dropping-particle" : "", "parse-names" : false, "suffix" : "" }, { "dropping-particle" : "", "family" : "LEJEUSNE", "given" : "C.", "non-dropping-particle" : "", "parse-names" : false, "suffix" : "" }, { "dropping-particle" : "", "family" : "LINARES", "given" : "C.", "non-dropping-particle" : "", "parse-names" : false, "suffix" : "" }, { "dropping-particle" : "", "family" : "MARSCHAL", "given" : "C.", "non-dropping-particle" : "", "parse-names" : false, "suffix" : "" }, { "dropping-particle" : "", "family" : "P\u00c9REZ", "given" : "T.", "non-dropping-particle" : "", "parse-names" : false, "suffix" : "" }, { "dropping-particle" : "", "family" : "RIBES", "given" : "M.", "non-dropping-particle" : "", "parse-names" : false, "suffix" : "" }, { "dropping-particle" : "", "family" : "ROMANO", "given" : "J. C.", "non-dropping-particle" : "", "parse-names" : false, "suffix" : "" }, { "dropping-particle" : "", "family" : "SERRANO", "given" : "E.", "non-dropping-particle" : "", "parse-names" : false, "suffix" : "" }, { "dropping-particle" : "", "family" : "TEIXIDO", "given" : "N.", "non-dropping-particle" : "", "parse-names" : false, "suffix" : "" }, { "dropping-particle" : "", "family" : "TORRENTS", "given" : "O.", "non-dropping-particle" : "", "parse-names" : false, "suffix" : "" }, { "dropping-particle" : "", "family" : "ZABALA", "given" : "M.", "non-dropping-particle" : "", "parse-names" : false, "suffix" : "" }, { "dropping-particle" : "", "family" : "ZUBERER", "given" : "F.", "non-dropping-particle" : "", "parse-names" : false, "suffix" : "" }, { "dropping-particle" : "", "family" : "CERRANO", "given" : "C.", "non-dropping-particle" : "", "parse-names" : false, "suffix" : "" } ], "container-title" : "Global Change Biology", "id" : "ITEM-1", "issue" : "5", "issued" : { "date-parts" : [ [ "2009", "5" ] ] }, "page" : "1090-1103", "title" : "Mass mortality in Northwestern Mediterranean rocky benthic communities: effects of the 2003 heat wave", "type" : "article-journal", "volume" : "15" }, "uris" : [ "http://www.mendeley.com/documents/?uuid=64590ab2-3629-45c4-87cb-61b9f20b30cb" ] } ], "mendeley" : { "formattedCitation" : "(Garrabou et al., 2009)", "plainTextFormattedCitation" : "(Garrabou et al., 2009)", "previouslyFormattedCitation" : "(Garrabou et al., 2009)" }, "properties" : {  }, "schema" : "https://github.com/citation-style-language/schema/raw/master/csl-citation.json" }</w:instrText>
      </w:r>
      <w:r>
        <w:fldChar w:fldCharType="separate"/>
      </w:r>
      <w:r w:rsidRPr="00027E5A">
        <w:t xml:space="preserve">(Garrabou </w:t>
      </w:r>
      <w:r w:rsidR="000D7D89" w:rsidRPr="000D7D89">
        <w:rPr>
          <w:i/>
        </w:rPr>
        <w:t>et al.</w:t>
      </w:r>
      <w:r w:rsidRPr="00027E5A">
        <w:t>, 2009)</w:t>
      </w:r>
      <w:r>
        <w:fldChar w:fldCharType="end"/>
      </w:r>
      <w:r w:rsidRPr="00E13B98">
        <w:t xml:space="preserve">. </w:t>
      </w:r>
    </w:p>
    <w:p w14:paraId="26F7D641" w14:textId="44FBD0AF" w:rsidR="0048205B" w:rsidRPr="00E13B98" w:rsidRDefault="0048205B" w:rsidP="00AE389F">
      <w:r w:rsidRPr="00E13B98">
        <w:t xml:space="preserve">Variability has always been part of natural systems. Climate extremes denote events that depart clearly from the past range of variability of a given unit of analysis or region. Systems with low natural variability are usually at risk of rapidly exceeding their natural range, while systems of high variability may depart from this range frequently, but return to historical conditions for longer into the future </w:t>
      </w:r>
      <w:r>
        <w:t xml:space="preserve">than systems with low variability </w:t>
      </w:r>
      <w:r w:rsidRPr="00E13B98">
        <w:t>(</w:t>
      </w:r>
      <w:r w:rsidR="00F3202B">
        <w:rPr>
          <w:b/>
        </w:rPr>
        <w:t>Figure 4.52</w:t>
      </w:r>
      <w:r w:rsidRPr="00E13B98">
        <w:t xml:space="preserve">). High latitude units of analysis are much less prone to completely depart from the historical range of variability than more equatorial units, due to the higher </w:t>
      </w:r>
      <w:r w:rsidRPr="00E13B98">
        <w:lastRenderedPageBreak/>
        <w:t xml:space="preserve">variability in the former and lower variability in the latter systems </w:t>
      </w:r>
      <w:r>
        <w:fldChar w:fldCharType="begin" w:fldLock="1"/>
      </w:r>
      <w:r>
        <w:instrText>ADDIN CSL_CITATION { "citationItems" : [ { "id" : "ITEM-1", "itemData" : { "DOI" : "10.1073/pnas.1007217108", "ISSN" : "0027-8424", "author" : [ { "dropping-particle" : "", "family" : "Beaumont", "given" : "L. J.", "non-dropping-particle" : "", "parse-names" : false, "suffix" : "" }, { "dropping-particle" : "", "family" : "Pitman", "given" : "A.", "non-dropping-particle" : "", "parse-names" : false, "suffix" : "" }, { "dropping-particle" : "", "family" : "Perkins", "given" : "S.", "non-dropping-particle" : "", "parse-names" : false, "suffix" : "" }, { "dropping-particle" : "", "family" : "Zimmermann", "given" : "N. E.", "non-dropping-particle" : "", "parse-names" : false, "suffix" : "" }, { "dropping-particle" : "", "family" : "Yoccoz", "given" : "N. G.", "non-dropping-particle" : "", "parse-names" : false, "suffix" : "" }, { "dropping-particle" : "", "family" : "Thuiller", "given" : "W.", "non-dropping-particle" : "", "parse-names" : false, "suffix" : "" } ], "container-title" : "Proceedings of the National Academy of Sciences", "id" : "ITEM-1", "issue" : "6", "issued" : { "date-parts" : [ [ "2011", "2", "8" ] ] }, "page" : "2306-2311", "title" : "Impacts of climate change on the world's most exceptional ecoregions", "type" : "article-journal", "volume" : "108" }, "uris" : [ "http://www.mendeley.com/documents/?uuid=1d1deb18-f944-4d9a-8369-77109d7d5986" ] } ], "mendeley" : { "formattedCitation" : "(Beaumont et al., 2011)", "plainTextFormattedCitation" : "(Beaumont et al., 2011)", "previouslyFormattedCitation" : "(Beaumont et al., 2011)" }, "properties" : {  }, "schema" : "https://github.com/citation-style-language/schema/raw/master/csl-citation.json" }</w:instrText>
      </w:r>
      <w:r>
        <w:fldChar w:fldCharType="separate"/>
      </w:r>
      <w:r w:rsidRPr="001800D9">
        <w:t xml:space="preserve">(Beaumont </w:t>
      </w:r>
      <w:r w:rsidR="000D7D89" w:rsidRPr="000D7D89">
        <w:rPr>
          <w:i/>
        </w:rPr>
        <w:t>et al.</w:t>
      </w:r>
      <w:r w:rsidRPr="001800D9">
        <w:t>, 2011)</w:t>
      </w:r>
      <w:r>
        <w:fldChar w:fldCharType="end"/>
      </w:r>
      <w:r w:rsidRPr="00E13B98">
        <w:t>. On the other hand, the absolute departure from the historical range of variability is higher in systems with high variability, and strong extremes (strong departures) may build more rapidly in such highly variable systems, with devastating effects from single events.</w:t>
      </w:r>
    </w:p>
    <w:p w14:paraId="0CE33157" w14:textId="77777777" w:rsidR="0048205B" w:rsidRPr="00E13B98" w:rsidRDefault="0048205B" w:rsidP="00AE389F"/>
    <w:p w14:paraId="02E89327" w14:textId="77777777" w:rsidR="0048205B" w:rsidRPr="00E13B98" w:rsidRDefault="0048205B" w:rsidP="001F0516">
      <w:pPr>
        <w:pStyle w:val="Heading4"/>
      </w:pPr>
      <w:bookmarkStart w:id="1458" w:name="_Toc519514821"/>
      <w:r w:rsidRPr="00E13B98">
        <w:t>Secondary climate effects</w:t>
      </w:r>
      <w:bookmarkEnd w:id="1458"/>
    </w:p>
    <w:p w14:paraId="2F61E9A7" w14:textId="77777777" w:rsidR="0048205B" w:rsidRPr="00E13B98" w:rsidRDefault="0048205B" w:rsidP="00AE389F">
      <w:r w:rsidRPr="00E13B98">
        <w:t>While air temperature and precipitation changes may be seen as primary climate changes, other warming effects are also important for biodiversity and ecosystem function. Here we consider permafrost melting, atmospheric CO</w:t>
      </w:r>
      <w:r w:rsidRPr="00A60746">
        <w:rPr>
          <w:vertAlign w:val="subscript"/>
        </w:rPr>
        <w:t>2</w:t>
      </w:r>
      <w:r w:rsidRPr="00E13B98">
        <w:t>, ocean acidification and stratification, and sea level rise. Decreased precipitation and increased temperature also lead to an increased risk of fire</w:t>
      </w:r>
      <w:r>
        <w:t xml:space="preserve"> (see Section 4.7.2)</w:t>
      </w:r>
      <w:r w:rsidRPr="00E13B98">
        <w:t>.</w:t>
      </w:r>
    </w:p>
    <w:p w14:paraId="5A4D8522" w14:textId="11674717" w:rsidR="0048205B" w:rsidRPr="00E13B98" w:rsidRDefault="0048205B" w:rsidP="00AE389F">
      <w:r w:rsidRPr="00E13B98">
        <w:t xml:space="preserve">As permafrost is the second largest terrestrial carbon pool (after soil), there is the potential for release of large amounts of carbon and methane when it thaws, thereby intensifying global warming and its earlier-mentioned effects on biodiversity; including ecosystems </w:t>
      </w:r>
      <w:r>
        <w:fldChar w:fldCharType="begin" w:fldLock="1"/>
      </w:r>
      <w:r>
        <w:instrText>ADDIN CSL_CITATION { "citationItems" : [ { "id" : "ITEM-1", "itemData" : { "DOI" : "10.1073/pnas.1618765114", "ISSN" : "0027-8424",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1", "issue" : "36", "issued" : { "date-parts" : [ [ "2017", "9", "5" ] ] }, "page" : "9647-9652", "title" : "Emerging role of wetland methane emissions in driving 21st century climate change", "type" : "article-journal", "volume" : "114" }, "uris" : [ "http://www.mendeley.com/documents/?uuid=d7e55910-e166-41dc-a96c-66cf10d4904e" ] } ], "mendeley" : { "formattedCitation" : "(Zhang et al., 2017)", "plainTextFormattedCitation" : "(Zhang et al., 2017)", "previouslyFormattedCitation" : "(Zhang et al., 2017)" }, "properties" : {  }, "schema" : "https://github.com/citation-style-language/schema/raw/master/csl-citation.json" }</w:instrText>
      </w:r>
      <w:r>
        <w:fldChar w:fldCharType="separate"/>
      </w:r>
      <w:r w:rsidRPr="002650D4">
        <w:t xml:space="preserve">(Zhang </w:t>
      </w:r>
      <w:r w:rsidR="000D7D89" w:rsidRPr="000D7D89">
        <w:rPr>
          <w:i/>
        </w:rPr>
        <w:t>et al.</w:t>
      </w:r>
      <w:r w:rsidRPr="002650D4">
        <w:t>, 2017)</w:t>
      </w:r>
      <w:r>
        <w:fldChar w:fldCharType="end"/>
      </w:r>
      <w:r w:rsidRPr="00E13B98">
        <w:t>. Thawing permafrost has been shown to result in shrinking lakes</w:t>
      </w:r>
      <w:r>
        <w:t xml:space="preserve"> due to drainage </w:t>
      </w:r>
      <w:r>
        <w:fldChar w:fldCharType="begin" w:fldLock="1"/>
      </w:r>
      <w:r>
        <w:instrText>ADDIN CSL_CITATION { "citationItems" : [ { "id" : "ITEM-1", "itemData" : { "DOI" : "10.1126/science.1108142", "ISSN" : "0036-8075", "author" : [ { "dropping-particle" : "", "family" : "Smith", "given" : "L. C.", "non-dropping-particle" : "", "parse-names" : false, "suffix" : "" }, { "dropping-particle" : "", "family" : "Sheng", "given" : "Y.", "non-dropping-particle" : "", "parse-names" : false, "suffix" : "" }, { "dropping-particle" : "", "family" : "MacDonald", "given" : "G. M.", "non-dropping-particle" : "", "parse-names" : false, "suffix" : "" }, { "dropping-particle" : "", "family" : "Hinzman", "given" : "L. D.", "non-dropping-particle" : "", "parse-names" : false, "suffix" : "" } ], "container-title" : "Science", "id" : "ITEM-1", "issue" : "5727", "issued" : { "date-parts" : [ [ "2005", "6", "3" ] ] }, "page" : "1429-1429", "title" : "Disappearing Arctic Lakes", "type" : "article-journal", "volume" : "308" }, "uris" : [ "http://www.mendeley.com/documents/?uuid=8dc906d5-19bb-4343-8962-2ab5f72107a0" ] } ], "mendeley" : { "formattedCitation" : "(Smith, Sheng, MacDonald, &amp; Hinzman, 2005)", "plainTextFormattedCitation" : "(Smith, Sheng, MacDonald, &amp; Hinzman, 2005)", "previouslyFormattedCitation" : "(Smith, Sheng, MacDonald, &amp; Hinzman, 2005)" }, "properties" : {  }, "schema" : "https://github.com/citation-style-language/schema/raw/master/csl-citation.json" }</w:instrText>
      </w:r>
      <w:r>
        <w:fldChar w:fldCharType="separate"/>
      </w:r>
      <w:r w:rsidRPr="00B71EF5">
        <w:t>(Smith</w:t>
      </w:r>
      <w:r w:rsidR="004865EB">
        <w:rPr>
          <w:i/>
        </w:rPr>
        <w:t xml:space="preserve"> et al.</w:t>
      </w:r>
      <w:r w:rsidRPr="00B71EF5">
        <w:t>, 2005)</w:t>
      </w:r>
      <w:r>
        <w:fldChar w:fldCharType="end"/>
      </w:r>
      <w:r w:rsidRPr="00E13B98">
        <w:t xml:space="preserve">, rapidly eroding river banks, the disappearance of wildlife including fish and migratory birds, altered migration routes, and </w:t>
      </w:r>
      <w:r>
        <w:t>shifted</w:t>
      </w:r>
      <w:r w:rsidRPr="00E13B98">
        <w:t xml:space="preserve"> distribution</w:t>
      </w:r>
      <w:r>
        <w:t>s</w:t>
      </w:r>
      <w:r w:rsidRPr="00E13B98">
        <w:t xml:space="preserve"> of birds, reindeer, and caribou, and has been suggested to increase the danger of forest fires. Further, it may change plant species composition and productivity, as a result of warmer temperatures and associated changes in soil hydrology</w:t>
      </w:r>
      <w:r>
        <w:t xml:space="preserve"> </w:t>
      </w:r>
      <w:r>
        <w:fldChar w:fldCharType="begin" w:fldLock="1"/>
      </w:r>
      <w:r>
        <w:instrText>ADDIN CSL_CITATION { "citationItems" : [ { "id" : "ITEM-1", "itemData" : { "DOI" : "10.1007/s10021-007-9024-0", "ISSN" : "1432-9840", "author" : [ { "dropping-particle" : "", "family" : "Schuur", "given" : "Edward A. G.", "non-dropping-particle" : "", "parse-names" : false, "suffix" : "" }, { "dropping-particle" : "", "family" : "Crummer", "given" : "Kathryn G.", "non-dropping-particle" : "", "parse-names" : false, "suffix" : "" }, { "dropping-particle" : "", "family" : "Vogel", "given" : "Jason G.", "non-dropping-particle" : "", "parse-names" : false, "suffix" : "" }, { "dropping-particle" : "", "family" : "Mack", "given" : "Michelle C.", "non-dropping-particle" : "", "parse-names" : false, "suffix" : "" } ], "container-title" : "Ecosystems", "id" : "ITEM-1", "issue" : "2", "issued" : { "date-parts" : [ [ "2007", "7", "17" ] ] }, "page" : "280-292", "title" : "Plant Species Composition and Productivity following Permafrost Thaw and Thermokarst in Alaskan Tundra", "type" : "article-journal", "volume" : "10" }, "uris" : [ "http://www.mendeley.com/documents/?uuid=407b07bd-c517-470f-a132-ae821935bf0d" ] }, { "id" : "ITEM-2", "itemData" : { "DOI" : "10.1111/j.1365-2486.2007.01381.x", "ISSN" : "1354-1013", "author" : [ { "dropping-particle" : "", "family" : "Turetsky", "given" : "M. R.", "non-dropping-particle" : "", "parse-names" : false, "suffix" : "" }, { "dropping-particle" : "", "family" : "Wieder", "given" : "R. K.", "non-dropping-particle" : "", "parse-names" : false, "suffix" : "" }, { "dropping-particle" : "", "family" : "Vitt", "given" : "D. H.", "non-dropping-particle" : "", "parse-names" : false, "suffix" : "" }, { "dropping-particle" : "", "family" : "Evans", "given" : "R. J.", "non-dropping-particle" : "", "parse-names" : false, "suffix" : "" }, { "dropping-particle" : "", "family" : "Scott", "given" : "K. D.", "non-dropping-particle" : "", "parse-names" : false, "suffix" : "" } ], "container-title" : "Global Change Biology", "id" : "ITEM-2", "issue" : "9", "issued" : { "date-parts" : [ [ "2007", "9" ] ] }, "page" : "1922-1934", "title" : "The disappearance of relict permafrost in boreal north America: Effects on peatland carbon storage and fluxes", "type" : "article-journal", "volume" : "13" }, "uris" : [ "http://www.mendeley.com/documents/?uuid=0265210d-bad7-456a-8d50-8a1821d78686" ] } ], "mendeley" : { "formattedCitation" : "(Schuur, Crummer, Vogel, &amp; Mack, 2007; Turetsky, Wieder, Vitt, Evans, &amp; Scott, 2007)", "plainTextFormattedCitation" : "(Schuur, Crummer, Vogel, &amp; Mack, 2007; Turetsky, Wieder, Vitt, Evans, &amp; Scott, 2007)", "previouslyFormattedCitation" : "(Schuur, Crummer, Vogel, &amp; Mack, 2007; Turetsky, Wieder, Vitt, Evans, &amp; Scott, 2007)" }, "properties" : {  }, "schema" : "https://github.com/citation-style-language/schema/raw/master/csl-citation.json" }</w:instrText>
      </w:r>
      <w:r>
        <w:fldChar w:fldCharType="separate"/>
      </w:r>
      <w:r w:rsidRPr="00807C79">
        <w:t>(Schuur</w:t>
      </w:r>
      <w:r w:rsidR="004865EB">
        <w:rPr>
          <w:i/>
        </w:rPr>
        <w:t xml:space="preserve"> et al.</w:t>
      </w:r>
      <w:r w:rsidRPr="00807C79">
        <w:t>, 2007; Turetsky</w:t>
      </w:r>
      <w:r w:rsidR="004865EB">
        <w:rPr>
          <w:i/>
        </w:rPr>
        <w:t xml:space="preserve"> et al.</w:t>
      </w:r>
      <w:r w:rsidRPr="00807C79">
        <w:t>, 2007)</w:t>
      </w:r>
      <w:r>
        <w:fldChar w:fldCharType="end"/>
      </w:r>
      <w:r w:rsidRPr="00E13B98">
        <w:t xml:space="preserve">. </w:t>
      </w:r>
    </w:p>
    <w:p w14:paraId="6AF9558C" w14:textId="00D20AB7" w:rsidR="0048205B" w:rsidRPr="00E13B98" w:rsidRDefault="0048205B" w:rsidP="00AE389F">
      <w:r w:rsidRPr="00E13B98">
        <w:t>An increase in atmospheric CO</w:t>
      </w:r>
      <w:r w:rsidRPr="00A60746">
        <w:rPr>
          <w:vertAlign w:val="subscript"/>
        </w:rPr>
        <w:t>2</w:t>
      </w:r>
      <w:r w:rsidRPr="00E13B98">
        <w:t xml:space="preserve"> concentration, a major cause of climate change, directly impacts plant functioning. The increase in total plant biomass under elevated CO</w:t>
      </w:r>
      <w:r w:rsidRPr="00A60746">
        <w:rPr>
          <w:vertAlign w:val="subscript"/>
        </w:rPr>
        <w:t>2</w:t>
      </w:r>
      <w:r w:rsidRPr="00E13B98">
        <w:t xml:space="preserve"> is contingent on adequate other resources such as water and nutrients </w:t>
      </w:r>
      <w:r>
        <w:fldChar w:fldCharType="begin" w:fldLock="1"/>
      </w:r>
      <w:r>
        <w:instrText>ADDIN CSL_CITATION { "citationItems" : [ { "id" : "ITEM-1", "itemData" : { "ISSN" : "0577-7496", "author" : [ { "dropping-particle" : "", "family" : "Zheng", "given" : "Fengying", "non-dropping-particle" : "", "parse-names" : false, "suffix" : "" }, { "dropping-particle" : "", "family" : "Peng", "given" : "Shaolin", "non-dropping-particle" : "", "parse-names" : false, "suffix" : "" } ], "container-title" : "Acta Botanica Sinica", "id" : "ITEM-1", "issue" : "11", "issued" : { "date-parts" : [ [ "2001" ] ] }, "language" : "chi", "page" : "1101-1109", "title" : "Meta-analysis of the response of plant ecophysiological variables to doubled atmospheric CO2 concentrations", "type" : "article-journal", "volume" : "43" }, "uris" : [ "http://www.mendeley.com/documents/?uuid=5ba7f8fa-862d-4720-a0be-7c4478b03e03" ] } ], "mendeley" : { "formattedCitation" : "(Zheng &amp; Peng, 2001)", "plainTextFormattedCitation" : "(Zheng &amp; Peng, 2001)", "previouslyFormattedCitation" : "(Zheng &amp; Peng, 2001)" }, "properties" : {  }, "schema" : "https://github.com/citation-style-language/schema/raw/master/csl-citation.json" }</w:instrText>
      </w:r>
      <w:r>
        <w:fldChar w:fldCharType="separate"/>
      </w:r>
      <w:r w:rsidRPr="00A71343">
        <w:t>(Zheng &amp; Peng, 2001)</w:t>
      </w:r>
      <w:r>
        <w:fldChar w:fldCharType="end"/>
      </w:r>
      <w:r w:rsidRPr="00E13B98">
        <w:t xml:space="preserve">. A recent global analysis combining remotely sensed leaf area index time-series with biogeochemical modelling revealed a significant increase in leaf biomass of land vegetation (termed “greening”) in many regions of the world, and thus a significantly altered biogeochemistry </w:t>
      </w:r>
      <w:r w:rsidRPr="00E13B98">
        <w:fldChar w:fldCharType="begin" w:fldLock="1"/>
      </w:r>
      <w:r>
        <w:instrText>ADDIN CSL_CITATION { "citationItems" : [ { "id" : "ITEM-1", "itemData" : { "DOI" : "10.1038/NCLIMATE3004",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00f1uelas", "given" : "Josep", "non-dropping-particle" : "", "parse-names" : false, "suffix" : "" }, { "dropping-particle" : "", "family" : "Poulter", "given" : "Benjamin", "non-dropping-particle" : "", "parse-names" : false, "suffix" : "" } ], "container-title" : "Nature Climate Change", "id" : "ITEM-1", "issued" : { "date-parts" : [ [ "2016" ] ] }, "page" : "early online", "title" : "Greening of the Earth and its drivers", "type" : "article-journal" }, "uris" : [ "http://www.mendeley.com/documents/?uuid=e19cff9c-b39f-4dd6-a4f6-1f3cf47e493a" ] } ], "mendeley" : { "formattedCitation" : "(Z. Zhu et al., 2016)", "plainTextFormattedCitation" : "(Z. Zhu et al., 2016)", "previouslyFormattedCitation" : "(Z. Zhu et al., 2016)" }, "properties" : {  }, "schema" : "https://github.com/citation-style-language/schema/raw/master/csl-citation.json" }</w:instrText>
      </w:r>
      <w:r w:rsidRPr="00E13B98">
        <w:fldChar w:fldCharType="separate"/>
      </w:r>
      <w:r w:rsidRPr="00FC2F48">
        <w:t xml:space="preserve">(Zhu </w:t>
      </w:r>
      <w:r w:rsidR="000D7D89" w:rsidRPr="000D7D89">
        <w:rPr>
          <w:i/>
        </w:rPr>
        <w:t>et al.</w:t>
      </w:r>
      <w:r w:rsidRPr="00FC2F48">
        <w:t>, 2016)</w:t>
      </w:r>
      <w:r w:rsidRPr="00E13B98">
        <w:fldChar w:fldCharType="end"/>
      </w:r>
      <w:r w:rsidRPr="00E13B98">
        <w:t>. This was primarily driven by CO</w:t>
      </w:r>
      <w:r w:rsidRPr="00A60746">
        <w:rPr>
          <w:vertAlign w:val="subscript"/>
        </w:rPr>
        <w:t>2</w:t>
      </w:r>
      <w:r w:rsidRPr="00E13B98">
        <w:t xml:space="preserve"> fertili</w:t>
      </w:r>
      <w:r>
        <w:t>z</w:t>
      </w:r>
      <w:r w:rsidRPr="00E13B98">
        <w:t xml:space="preserve">ation effects, which accounted for 70% of the greening – the remainder by climate change, nitrogen deposition and land-cover change. The greening also varied regionally. It was </w:t>
      </w:r>
      <w:r>
        <w:t xml:space="preserve">statistically </w:t>
      </w:r>
      <w:r w:rsidRPr="00E13B98">
        <w:t>significant in many parts of Western and Central Europe, and prominent in Eastern Europe, but not observed in Central Asia. Elevated CO</w:t>
      </w:r>
      <w:r w:rsidRPr="00A60746">
        <w:rPr>
          <w:vertAlign w:val="subscript"/>
        </w:rPr>
        <w:t>2</w:t>
      </w:r>
      <w:r w:rsidRPr="00E13B98">
        <w:t xml:space="preserve"> can increase root activity, the abundance of microflora and microfauna, and particularly detritivores </w:t>
      </w:r>
      <w:r w:rsidRPr="00E13B98">
        <w:fldChar w:fldCharType="begin" w:fldLock="1"/>
      </w:r>
      <w:r>
        <w:instrText>ADDIN CSL_CITATION { "citationItems" : [ { "id" : "ITEM-1", "itemData" : { "DOI" : "10.1007/s00442-011-1909-0", "ISSN" : "0029-8549", "author" : [ { "dropping-particle" : "", "family" : "Blankinship", "given" : "JC Joseph C.", "non-dropping-particle" : "", "parse-names" : false, "suffix" : "" }, { "dropping-particle" : "", "family" : "Niklaus", "given" : "Pascal A.", "non-dropping-particle" : "", "parse-names" : false, "suffix" : "" }, { "dropping-particle" : "", "family" : "Hungate", "given" : "Bruce A. BA", "non-dropping-particle" : "", "parse-names" : false, "suffix" : "" } ], "container-title" : "Oecologia", "id" : "ITEM-1", "issue" : "3", "issued" : { "date-parts" : [ [ "2011", "3", "28" ] ] }, "page" : "553-565", "title" : "A meta-analysis of responses of soil biota to global change", "type" : "article-journal", "volume" : "165" }, "uris" : [ "http://www.mendeley.com/documents/?uuid=78def4e3-88bd-44d7-bf91-d6d08ad6321e" ] } ], "mendeley" : { "formattedCitation" : "(J. J. C. Blankinship et al., 2011)", "plainTextFormattedCitation" : "(J. J. C. Blankinship et al., 2011)", "previouslyFormattedCitation" : "(J. J. C. Blankinship et al., 2011)" }, "properties" : {  }, "schema" : "https://github.com/citation-style-language/schema/raw/master/csl-citation.json" }</w:instrText>
      </w:r>
      <w:r w:rsidRPr="00E13B98">
        <w:fldChar w:fldCharType="separate"/>
      </w:r>
      <w:r w:rsidRPr="000A5F2B">
        <w:t xml:space="preserve">(Blankinship </w:t>
      </w:r>
      <w:r w:rsidR="000D7D89" w:rsidRPr="000D7D89">
        <w:rPr>
          <w:i/>
        </w:rPr>
        <w:t>et al.</w:t>
      </w:r>
      <w:r w:rsidRPr="000A5F2B">
        <w:t>, 2011)</w:t>
      </w:r>
      <w:r w:rsidRPr="00E13B98">
        <w:fldChar w:fldCharType="end"/>
      </w:r>
      <w:r w:rsidRPr="00E13B98">
        <w:t xml:space="preserve">. These effects result in changes in ecosystem biogeochemistry and altered vegetation-atmosphere feedbacks. </w:t>
      </w:r>
    </w:p>
    <w:p w14:paraId="7A53C0C9" w14:textId="5FC9BFEB" w:rsidR="0048205B" w:rsidRPr="00E13B98" w:rsidRDefault="0048205B" w:rsidP="00AE389F">
      <w:r w:rsidRPr="00E13B98">
        <w:t>Ocean acidification results from increased atmospheric CO</w:t>
      </w:r>
      <w:r w:rsidRPr="00A60746">
        <w:rPr>
          <w:vertAlign w:val="subscript"/>
        </w:rPr>
        <w:t>2</w:t>
      </w:r>
      <w:r w:rsidRPr="00E13B98">
        <w:t xml:space="preserve"> and affects organism physiology (e.g. calcification, dissolution), biology (e.g. reproduction, skeletogenesis) with potential consequences for ecosystem structure and functioning (e.g. resistance to disease, unbalance of predator-prey interaction) and global carbon cycle</w:t>
      </w:r>
      <w:r>
        <w:t xml:space="preserve"> </w:t>
      </w:r>
      <w:r>
        <w:fldChar w:fldCharType="begin" w:fldLock="1"/>
      </w:r>
      <w:r>
        <w:instrText>ADDIN CSL_CITATION { "citationItems" : [ { "id" : "ITEM-1", "itemData" : { "DOI" : "10.1146/annurev.ecolsys.110308.120227", "ISSN" : "1543-592X", "author" : [ { "dropping-particle" : "", "family" : "Hofmann", "given" : "Gretchen E.", "non-dropping-particle" : "", "parse-names" : false, "suffix" : "" }, { "dropping-particle" : "", "family" : "Barry", "given" : "James P.", "non-dropping-particle" : "", "parse-names" : false, "suffix" : "" }, { "dropping-particle" : "", "family" : "Edmunds", "given" : "Peter J.", "non-dropping-particle" : "", "parse-names" : false, "suffix" : "" }, { "dropping-particle" : "", "family" : "Gates", "given" : "Ruth D.", "non-dropping-particle" : "", "parse-names" : false, "suffix" : "" }, { "dropping-particle" : "", "family" : "Hutchins", "given" : "David A.", "non-dropping-particle" : "", "parse-names" : false, "suffix" : "" }, { "dropping-particle" : "", "family" : "Klinger", "given" : "Terrie", "non-dropping-particle" : "", "parse-names" : false, "suffix" : "" }, { "dropping-particle" : "", "family" : "Sewell", "given" : "Mary A.", "non-dropping-particle" : "", "parse-names" : false, "suffix" : "" } ], "container-title" : "Annual Review of Ecology, Evolution, and Systematics", "id" : "ITEM-1", "issue" : "1", "issued" : { "date-parts" : [ [ "2010", "12" ] ] }, "page" : "127-147", "title" : "The Effect of Ocean Acidification on Calcifying Organisms in Marine Ecosystems: An Organism-to-Ecosystem Perspective", "type" : "article-journal", "volume" : "41" }, "uris" : [ "http://www.mendeley.com/documents/?uuid=50e577ef-b1ff-4bbe-98b4-7648a719fc45" ] }, { "id" : "ITEM-2", "itemData" : { "DOI" : "10.1111/j.1461-0248.2010.01518.x", "ISSN" : "1461023X",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2", "issue" : "11", "issued" : { "date-parts" : [ [ "2010", "11" ] ] }, "page" : "1419-1434", "title" : "Meta-analysis reveals negative yet variable effects of ocean acidification on marine organisms", "type" : "article-journal", "volume" : "13" }, "uris" : [ "http://www.mendeley.com/documents/?uuid=baf10774-4d89-4899-93a1-51cf05cb1a51" ] } ], "mendeley" : { "formattedCitation" : "(Hofmann et al., 2010; Kroeker, Kordas, Crim, &amp; Singh, 2010)", "plainTextFormattedCitation" : "(Hofmann et al., 2010; Kroeker, Kordas, Crim, &amp; Singh, 2010)", "previouslyFormattedCitation" : "(Hofmann et al., 2010; Kroeker, Kordas, Crim, &amp; Singh, 2010)" }, "properties" : {  }, "schema" : "https://github.com/citation-style-language/schema/raw/master/csl-citation.json" }</w:instrText>
      </w:r>
      <w:r>
        <w:fldChar w:fldCharType="separate"/>
      </w:r>
      <w:r w:rsidRPr="00E92AC9">
        <w:t xml:space="preserve">(Hofmann </w:t>
      </w:r>
      <w:r w:rsidR="000D7D89" w:rsidRPr="000D7D89">
        <w:rPr>
          <w:i/>
        </w:rPr>
        <w:t>et al.</w:t>
      </w:r>
      <w:r w:rsidRPr="00E92AC9">
        <w:t>, 2010; Kroeker</w:t>
      </w:r>
      <w:r w:rsidR="004865EB">
        <w:rPr>
          <w:i/>
        </w:rPr>
        <w:t xml:space="preserve"> et al.</w:t>
      </w:r>
      <w:r w:rsidRPr="00E92AC9">
        <w:t>, 2010)</w:t>
      </w:r>
      <w:r>
        <w:fldChar w:fldCharType="end"/>
      </w:r>
      <w:r w:rsidRPr="00E92AC9">
        <w:t xml:space="preserve">. </w:t>
      </w:r>
      <w:r w:rsidRPr="00E13B98">
        <w:t xml:space="preserve">In the Atlantic and Arctic oceans, all calcifying plankton organisms exhibited simultaneously abrupt shifts in abundance during the mid- to the late-1990s </w:t>
      </w:r>
      <w:r>
        <w:fldChar w:fldCharType="begin" w:fldLock="1"/>
      </w:r>
      <w:r>
        <w:instrText>ADDIN CSL_CITATION { "citationItems" : [ { "id" : "ITEM-1", "itemData" : { "DOI" : "10.1038/nclimate2650", "ISSN" : "1758-678X", "author" : [ { "dropping-particle" : "", "family" : "Beaugrand", "given" : "Gr\u00e9gory", "non-dropping-particle" : "", "parse-names" : false, "suffix" : "" }, { "dropping-particle" : "", "family" : "Edwards", "given" : "Martin", "non-dropping-particle" : "", "parse-names" : false, "suffix" : "" }, { "dropping-particle" : "", "family" : "Raybaud", "given" : "Virginie", "non-dropping-particle" : "", "parse-names" : false, "suffix" : "" }, { "dropping-particle" : "", "family" : "Goberville", "given" : "Eric", "non-dropping-particle" : "", "parse-names" : false, "suffix" : "" }, { "dropping-particle" : "", "family" : "Kirby", "given" : "Richard R.", "non-dropping-particle" : "", "parse-names" : false, "suffix" : "" } ], "container-title" : "Nature Climate Change", "id" : "ITEM-1", "issue" : "7", "issued" : { "date-parts" : [ [ "2015", "6", "1" ] ] }, "page" : "695-701", "title" : "Future vulnerability of marine biodiversity compared with contemporary and past changes", "type" : "article-journal", "volume" : "5" }, "uris" : [ "http://www.mendeley.com/documents/?uuid=7f6d69fe-6372-457e-9047-a5542fb18ea9" ] } ], "mendeley" : { "formattedCitation" : "(Gr\u00e9gory Beaugrand, Edwards, Raybaud, Goberville, &amp; Kirby, 2015)", "plainTextFormattedCitation" : "(Gr\u00e9gory Beaugrand, Edwards, Raybaud, Goberville, &amp; Kirby, 2015)", "previouslyFormattedCitation" : "(Gr\u00e9gory Beaugrand, Edwards, Raybaud, Goberville, &amp; Kirby, 2015)" }, "properties" : {  }, "schema" : "https://github.com/citation-style-language/schema/raw/master/csl-citation.json" }</w:instrText>
      </w:r>
      <w:r>
        <w:fldChar w:fldCharType="separate"/>
      </w:r>
      <w:r w:rsidRPr="00E92AC9">
        <w:t>(Beaugrand</w:t>
      </w:r>
      <w:r w:rsidR="004865EB">
        <w:rPr>
          <w:i/>
        </w:rPr>
        <w:t xml:space="preserve"> et al.</w:t>
      </w:r>
      <w:r w:rsidRPr="00E92AC9">
        <w:t>, 2015)</w:t>
      </w:r>
      <w:r>
        <w:fldChar w:fldCharType="end"/>
      </w:r>
      <w:r w:rsidRPr="00E13B98">
        <w:t xml:space="preserve">. However, these large-scale ecological shifts appeared more correlated to changes in </w:t>
      </w:r>
      <w:r>
        <w:t>n</w:t>
      </w:r>
      <w:r w:rsidRPr="00E13B98">
        <w:t xml:space="preserve">orthern </w:t>
      </w:r>
      <w:r>
        <w:t>h</w:t>
      </w:r>
      <w:r w:rsidRPr="00E13B98">
        <w:t>emisphere temperature than to ocean acidification.</w:t>
      </w:r>
    </w:p>
    <w:p w14:paraId="7A17D2A1" w14:textId="4749C681" w:rsidR="0048205B" w:rsidRPr="00E13B98" w:rsidRDefault="0048205B" w:rsidP="00AE389F">
      <w:r w:rsidRPr="00E13B98">
        <w:t xml:space="preserve">Changes in the UV-B radiation in oceans, caused by changes in the mixed-layer depth, impair photosynthesis, growth and reproduction </w:t>
      </w:r>
      <w:r>
        <w:fldChar w:fldCharType="begin" w:fldLock="1"/>
      </w:r>
      <w:r>
        <w:instrText>ADDIN CSL_CITATION { "citationItems" : [ { "id" : "ITEM-1", "itemData" : { "author" : [ { "dropping-particle" : "", "family" : "Neale", "given" : "P.J.", "non-dropping-particle" : "", "parse-names" : false, "suffix" : "" }, { "dropping-particle" : "", "family" : "Helbling", "given" : "H.E.", "non-dropping-particle" : "", "parse-names" : false, "suffix" : "" }, { "dropping-particle" : "", "family" : "Zagarese", "given" : "E.W.", "non-dropping-particle" : "", "parse-names" : false, "suffix" : "" } ], "container-title" : "UV Effects in Aquatic Organisms and Ecosystems", "editor" : [ { "dropping-particle" : "", "family" : "Helbling", "given" : "E.W.", "non-dropping-particle" : "", "parse-names" : false, "suffix" : "" }, { "dropping-particle" : "", "family" : "Zagarese", "given" : "H.E.", "non-dropping-particle" : "", "parse-names" : false, "suffix" : "" } ], "id" : "ITEM-1", "issued" : { "date-parts" : [ [ "2003" ] ] }, "page" : "107-134", "publisher" : "Royal Society of Chemistry", "title" : "Modulation of UV exposure and effects", "type" : "chapter" }, "uris" : [ "http://www.mendeley.com/documents/?uuid=4a4a073c-6193-4189-96fd-aed7a603ccad" ] }, { "id" : "ITEM-2", "itemData" : { "DOI" : "10.1111/j.1466-8238.2012.00784.x", "ISSN" : "1466822X", "author" : [ { "dropping-particle" : "", "family" : "Llabr\u00e9s", "given" : "Moira", "non-dropping-particle" : "", "parse-names" : false, "suffix" : "" }, { "dropping-particle" : "", "family" : "Agust\u00ed", "given" : "Susana", "non-dropping-particle" : "", "parse-names" : false, "suffix" : "" }, { "dropping-particle" : "", "family" : "Fern\u00e1ndez", "given" : "Miriam", "non-dropping-particle" : "", "parse-names" : false, "suffix" : "" }, { "dropping-particle" : "", "family" : "Canepa", "given" : "Antonio", "non-dropping-particle" : "", "parse-names" : false, "suffix" : "" }, { "dropping-particle" : "", "family" : "Maurin", "given" : "Felipe", "non-dropping-particle" : "", "parse-names" : false, "suffix" : "" }, { "dropping-particle" : "", "family" : "Vidal", "given" : "Francisco", "non-dropping-particle" : "", "parse-names" : false, "suffix" : "" }, { "dropping-particle" : "", "family" : "Duarte", "given" : "Carlos M.", "non-dropping-particle" : "", "parse-names" : false, "suffix" : "" } ], "container-title" : "Global Ecology and Biogeography", "editor" : [ { "dropping-particle" : "", "family" : "Rex", "given" : "Michael", "non-dropping-particle" : "", "parse-names" : false, "suffix" : "" } ], "id" : "ITEM-2", "issue" : "1", "issued" : { "date-parts" : [ [ "2013", "1" ] ] }, "page" : "131-144", "title" : "Impact of elevated UVB radiation on marine biota: a meta-analysis", "type" : "article-journal", "volume" : "22" }, "uris" : [ "http://www.mendeley.com/documents/?uuid=764f2008-f079-4ac9-9bdc-3d6f8d0d119e" ] } ], "mendeley" : { "formattedCitation" : "(Llabr\u00e9s et al., 2013; Neale, Helbling, &amp; Zagarese, 2003)", "plainTextFormattedCitation" : "(Llabr\u00e9s et al., 2013; Neale, Helbling, &amp; Zagarese, 2003)", "previouslyFormattedCitation" : "(Llabr\u00e9s et al., 2013; Neale, Helbling, &amp; Zagarese, 2003)" }, "properties" : {  }, "schema" : "https://github.com/citation-style-language/schema/raw/master/csl-citation.json" }</w:instrText>
      </w:r>
      <w:r>
        <w:fldChar w:fldCharType="separate"/>
      </w:r>
      <w:r w:rsidRPr="002A4214">
        <w:t xml:space="preserve">(Llabrés </w:t>
      </w:r>
      <w:r w:rsidR="000D7D89" w:rsidRPr="000D7D89">
        <w:rPr>
          <w:i/>
        </w:rPr>
        <w:t>et al.</w:t>
      </w:r>
      <w:r w:rsidRPr="002A4214">
        <w:t xml:space="preserve">, 2013; </w:t>
      </w:r>
      <w:r w:rsidR="004865EB">
        <w:t>Helbling</w:t>
      </w:r>
      <w:r w:rsidR="004865EB">
        <w:rPr>
          <w:i/>
        </w:rPr>
        <w:t xml:space="preserve"> et al.</w:t>
      </w:r>
      <w:r w:rsidRPr="002A4214">
        <w:t>, 2003)</w:t>
      </w:r>
      <w:r>
        <w:fldChar w:fldCharType="end"/>
      </w:r>
      <w:r w:rsidRPr="00E13B98">
        <w:t>. Increased stratification is expected in the Mediterranean Sea during the 21</w:t>
      </w:r>
      <w:r w:rsidRPr="009E69EA">
        <w:t>st</w:t>
      </w:r>
      <w:r w:rsidRPr="00E13B98">
        <w:t xml:space="preserve"> century </w:t>
      </w:r>
      <w:r w:rsidRPr="00E13B98">
        <w:fldChar w:fldCharType="begin" w:fldLock="1"/>
      </w:r>
      <w:r>
        <w:instrText>ADDIN CSL_CITATION { "citationItems" : [ { "id" : "ITEM-1", "itemData" : { "DOI" : "10.1007/s00382-006-0167-z", "ISSN" : "0930-7575", "author" : [ { "dropping-particle" : "", "family" : "Somot", "given" : "S.", "non-dropping-particle" : "", "parse-names" : false, "suffix" : "" }, { "dropping-particle" : "", "family" : "Sevault", "given" : "F.", "non-dropping-particle" : "", "parse-names" : false, "suffix" : "" }, { "dropping-particle" : "", "family" : "D\u00e9qu\u00e9", "given" : "M.", "non-dropping-particle" : "", "parse-names" : false, "suffix" : "" } ], "container-title" : "Climate Dynamics", "id" : "ITEM-1", "issue" : "7-8", "issued" : { "date-parts" : [ [ "2006", "7", "20" ] ] }, "page" : "851-879", "title" : "Transient climate change scenario simulation of the Mediterranean Sea for the twenty-first century using a high-resolution ocean circulation model", "type" : "article-journal", "volume" : "27" }, "uris" : [ "http://www.mendeley.com/documents/?uuid=37fbed4c-deef-4d25-a66e-43e9d39fe9d9" ] } ], "mendeley" : { "formattedCitation" : "(Somot, Sevault, &amp; D\u00e9qu\u00e9, 2006)", "plainTextFormattedCitation" : "(Somot, Sevault, &amp; D\u00e9qu\u00e9, 2006)", "previouslyFormattedCitation" : "(Somot, Sevault, &amp; D\u00e9qu\u00e9, 2006)" }, "properties" : {  }, "schema" : "https://github.com/citation-style-language/schema/raw/master/csl-citation.json" }</w:instrText>
      </w:r>
      <w:r w:rsidRPr="00E13B98">
        <w:fldChar w:fldCharType="separate"/>
      </w:r>
      <w:r w:rsidRPr="00E13B98">
        <w:t>(Somot</w:t>
      </w:r>
      <w:r w:rsidR="004865EB">
        <w:rPr>
          <w:i/>
        </w:rPr>
        <w:t xml:space="preserve"> et al.</w:t>
      </w:r>
      <w:r w:rsidRPr="00E13B98">
        <w:t>, 2006)</w:t>
      </w:r>
      <w:r w:rsidRPr="00E13B98">
        <w:fldChar w:fldCharType="end"/>
      </w:r>
      <w:r w:rsidRPr="00E13B98">
        <w:t>, and this may modify the exposure of organisms and organic compounds to solar radiation and favo</w:t>
      </w:r>
      <w:r>
        <w:t>u</w:t>
      </w:r>
      <w:r w:rsidRPr="00E13B98">
        <w:t xml:space="preserve">r photochemical oxidation reactions. The extratropical North Atlantic Ocean and its adjacent seas may </w:t>
      </w:r>
      <w:r w:rsidRPr="00E13B98">
        <w:lastRenderedPageBreak/>
        <w:t>be an important carbon sink</w:t>
      </w:r>
      <w:r>
        <w:t xml:space="preserve"> </w:t>
      </w:r>
      <w:r>
        <w:fldChar w:fldCharType="begin" w:fldLock="1"/>
      </w:r>
      <w:r>
        <w:instrText>ADDIN CSL_CITATION { "citationItems" : [ { "id" : "ITEM-1", "itemData" : { "DOI" : "10.1029/2003GB002134", "ISSN" : "08866236", "author" : [ { "dropping-particle" : "", "family" : "Sarmiento", "given" : "J. L.", "non-dropping-particle" : "", "parse-names" : false, "suffix" : "" }, { "dropping-particle" : "", "family" : "Slater", "given" : "R.", "non-dropping-particle" : "", "parse-names" : false, "suffix" : "" }, { "dropping-particle" : "", "family" : "Barber", "given" : "R.", "non-dropping-particle" : "", "parse-names" : false, "suffix" : "" }, { "dropping-particle" : "", "family" : "Bopp", "given" : "L.", "non-dropping-particle" : "", "parse-names" : false, "suffix" : "" }, { "dropping-particle" : "", "family" : "Doney", "given" : "S. C.", "non-dropping-particle" : "", "parse-names" : false, "suffix" : "" }, { "dropping-particle" : "", "family" : "Hirst", "given" : "A. C.", "non-dropping-particle" : "", "parse-names" : false, "suffix" : "" }, { "dropping-particle" : "", "family" : "Kleypas", "given" : "J.", "non-dropping-particle" : "", "parse-names" : false, "suffix" : "" }, { "dropping-particle" : "", "family" : "Matear", "given" : "R.", "non-dropping-particle" : "", "parse-names" : false, "suffix" : "" }, { "dropping-particle" : "", "family" : "Mikolajewicz", "given" : "U.", "non-dropping-particle" : "", "parse-names" : false, "suffix" : "" }, { "dropping-particle" : "", "family" : "Monfray", "given" : "P.", "non-dropping-particle" : "", "parse-names" : false, "suffix" : "" }, { "dropping-particle" : "", "family" : "Soldatov", "given" : "V.", "non-dropping-particle" : "", "parse-names" : false, "suffix" : "" }, { "dropping-particle" : "", "family" : "Spall", "given" : "S. A.", "non-dropping-particle" : "", "parse-names" : false, "suffix" : "" }, { "dropping-particle" : "", "family" : "Stouffer", "given" : "R.", "non-dropping-particle" : "", "parse-names" : false, "suffix" : "" } ], "container-title" : "Global Biogeochemical Cycles", "id" : "ITEM-1", "issue" : "3", "issued" : { "date-parts" : [ [ "2004", "9" ] ] }, "page" : "n/a-n/a", "title" : "Response of ocean ecosystems to climate warming", "type" : "article-journal", "volume" : "18" }, "uris" : [ "http://www.mendeley.com/documents/?uuid=f1691b4d-46b2-4732-a4da-596001149318" ] } ], "mendeley" : { "formattedCitation" : "(Sarmiento et al., 2004)", "plainTextFormattedCitation" : "(Sarmiento et al., 2004)", "previouslyFormattedCitation" : "(Sarmiento et al., 2004)" }, "properties" : {  }, "schema" : "https://github.com/citation-style-language/schema/raw/master/csl-citation.json" }</w:instrText>
      </w:r>
      <w:r>
        <w:fldChar w:fldCharType="separate"/>
      </w:r>
      <w:r w:rsidRPr="002A4214">
        <w:t xml:space="preserve">(Sarmiento </w:t>
      </w:r>
      <w:r w:rsidR="000D7D89" w:rsidRPr="000D7D89">
        <w:rPr>
          <w:i/>
        </w:rPr>
        <w:t>et al.</w:t>
      </w:r>
      <w:r w:rsidRPr="002A4214">
        <w:t>, 2004)</w:t>
      </w:r>
      <w:r>
        <w:fldChar w:fldCharType="end"/>
      </w:r>
      <w:r w:rsidRPr="00E13B98">
        <w:t xml:space="preserve">. The carbon sink may become less efficient in a warmer world because of changes in phytoplanktonic types (floristic turnover) but also because upward mixing of nutrients will diminish due to increased stratification of the oceans </w:t>
      </w:r>
      <w:r>
        <w:fldChar w:fldCharType="begin" w:fldLock="1"/>
      </w:r>
      <w:r>
        <w:instrText>ADDIN CSL_CITATION { "citationItems" : [ { "id" : "ITEM-1", "itemData" : { "DOI" : "10.1126/science.1095491", "ISSN" : "0036-8075", "author" : [ { "dropping-particle" : "", "family" : "Thomas", "given" : "H.", "non-dropping-particle" : "", "parse-names" : false, "suffix" : "" }, { "dropping-particle" : "", "family" : "Bozec", "given" : "Y.", "non-dropping-particle" : "", "parse-names" : false, "suffix" : "" }, { "dropping-particle" : "", "family" : "Elkalay", "given" : "K.", "non-dropping-particle" : "", "parse-names" : false, "suffix" : "" }, { "dropping-particle" : "", "family" : "Baar", "given" : "H. J. W.", "non-dropping-particle" : "de", "parse-names" : false, "suffix" : "" } ], "container-title" : "Science", "id" : "ITEM-1", "issue" : "5673", "issued" : { "date-parts" : [ [ "2004", "5", "14" ] ] }, "page" : "1005-1008", "title" : "Enhanced Open Ocean Storage of CO2 from Shelf Sea Pumping", "type" : "article-journal", "volume" : "304" }, "uris" : [ "http://www.mendeley.com/documents/?uuid=035b8665-fa03-449d-8a46-f0a8a6638c9c" ] }, { "id" : "ITEM-2", "itemData" : { "DOI" : "10.1029/2005GL023653", "ISSN" : "00948276", "author" : [ { "dropping-particle" : "", "family" : "Bopp", "given" : "L.", "non-dropping-particle" : "", "parse-names" : false, "suffix" : "" }, { "dropping-particle" : "", "family" : "Aumont", "given" : "O.", "non-dropping-particle" : "", "parse-names" : false, "suffix" : "" }, { "dropping-particle" : "", "family" : "Cadule", "given" : "P.", "non-dropping-particle" : "", "parse-names" : false, "suffix" : "" }, { "dropping-particle" : "", "family" : "Alvain", "given" : "S.", "non-dropping-particle" : "", "parse-names" : false, "suffix" : "" }, { "dropping-particle" : "", "family" : "Gehlen", "given" : "M.", "non-dropping-particle" : "", "parse-names" : false, "suffix" : "" } ], "container-title" : "Geophysical Research Letters", "id" : "ITEM-2", "issue" : "19", "issued" : { "date-parts" : [ [ "2005", "10" ] ] }, "page" : "L19606", "title" : "Response of diatoms distribution to global warming and potential implications: A global model study", "type" : "article-journal", "volume" : "32" }, "uris" : [ "http://www.mendeley.com/documents/?uuid=e110e22b-1e6e-4232-989b-a3231e0ff15b" ] } ], "mendeley" : { "formattedCitation" : "(Bopp, Aumont, Cadule, Alvain, &amp; Gehlen, 2005; Thomas, Bozec, Elkalay, &amp; de Baar, 2004)", "plainTextFormattedCitation" : "(Bopp, Aumont, Cadule, Alvain, &amp; Gehlen, 2005; Thomas, Bozec, Elkalay, &amp; de Baar, 2004)", "previouslyFormattedCitation" : "(Bopp, Aumont, Cadule, Alvain, &amp; Gehlen, 2005; Thomas, Bozec, Elkalay, &amp; de Baar, 2004)" }, "properties" : {  }, "schema" : "https://github.com/citation-style-language/schema/raw/master/csl-citation.json" }</w:instrText>
      </w:r>
      <w:r>
        <w:fldChar w:fldCharType="separate"/>
      </w:r>
      <w:r w:rsidRPr="00827D59">
        <w:t>(Bopp</w:t>
      </w:r>
      <w:r w:rsidR="004865EB">
        <w:rPr>
          <w:i/>
        </w:rPr>
        <w:t xml:space="preserve"> et al.</w:t>
      </w:r>
      <w:r w:rsidRPr="00827D59">
        <w:t>, 2005; Thomas</w:t>
      </w:r>
      <w:r w:rsidR="004865EB">
        <w:rPr>
          <w:i/>
        </w:rPr>
        <w:t xml:space="preserve"> et al.</w:t>
      </w:r>
      <w:r w:rsidRPr="00827D59">
        <w:t>, 2004)</w:t>
      </w:r>
      <w:r>
        <w:fldChar w:fldCharType="end"/>
      </w:r>
      <w:r w:rsidRPr="00E13B98">
        <w:t>. Deepening of the nutri</w:t>
      </w:r>
      <w:r>
        <w:t>ent gradient</w:t>
      </w:r>
      <w:r w:rsidRPr="00E13B98">
        <w:t xml:space="preserve"> would favour coccolithophorids against the diatoms, which are the major sink agents of carbon </w:t>
      </w:r>
      <w:r>
        <w:fldChar w:fldCharType="begin" w:fldLock="1"/>
      </w:r>
      <w:r>
        <w:instrText>ADDIN CSL_CITATION { "citationItems" : [ { "id" : "ITEM-1", "itemData" : { "DOI" : "10.1073/pnas.0811302106", "ISSN" : "0027-8424", "author" : [ { "dropping-particle" : "", "family" : "Cerme\u00f1o", "given" : "P.", "non-dropping-particle" : "", "parse-names" : false, "suffix" : "" }, { "dropping-particle" : "", "family" : "Dutkiewicz", "given" : "S.", "non-dropping-particle" : "", "parse-names" : false, "suffix" : "" }, { "dropping-particle" : "", "family" : "Harris", "given" : "R. P.", "non-dropping-particle" : "", "parse-names" : false, "suffix" : "" }, { "dropping-particle" : "", "family" : "Follows", "given" : "M.", "non-dropping-particle" : "", "parse-names" : false, "suffix" : "" }, { "dropping-particle" : "", "family" : "Schofield", "given" : "O.", "non-dropping-particle" : "", "parse-names" : false, "suffix" : "" }, { "dropping-particle" : "", "family" : "Falkowski", "given" : "P. G.", "non-dropping-particle" : "", "parse-names" : false, "suffix" : "" } ], "container-title" : "Proceedings of the National Academy of Sciences", "id" : "ITEM-1", "issue" : "51", "issued" : { "date-parts" : [ [ "2008", "12", "23" ] ] }, "page" : "20344-20349", "title" : "The role of nutricline depth in regulating the ocean carbon cycle", "type" : "article-journal", "volume" : "105" }, "uris" : [ "http://www.mendeley.com/documents/?uuid=ef07a58c-3882-493a-a13f-63b82a02476a" ] } ], "mendeley" : { "formattedCitation" : "(Cerme\u00f1o et al., 2008)", "plainTextFormattedCitation" : "(Cerme\u00f1o et al., 2008)", "previouslyFormattedCitation" : "(Cerme\u00f1o et al., 2008)" }, "properties" : {  }, "schema" : "https://github.com/citation-style-language/schema/raw/master/csl-citation.json" }</w:instrText>
      </w:r>
      <w:r>
        <w:fldChar w:fldCharType="separate"/>
      </w:r>
      <w:r w:rsidRPr="00C25487">
        <w:t xml:space="preserve">(Cermeño </w:t>
      </w:r>
      <w:r w:rsidR="000D7D89" w:rsidRPr="000D7D89">
        <w:rPr>
          <w:i/>
        </w:rPr>
        <w:t>et al.</w:t>
      </w:r>
      <w:r w:rsidRPr="00C25487">
        <w:t>, 2008)</w:t>
      </w:r>
      <w:r>
        <w:fldChar w:fldCharType="end"/>
      </w:r>
      <w:r w:rsidRPr="00E13B98">
        <w:t>. Indeed, coccolithophorids have increased in the North Sea during recent decades</w:t>
      </w:r>
      <w:r>
        <w:t xml:space="preserve"> </w:t>
      </w:r>
      <w:r>
        <w:fldChar w:fldCharType="begin" w:fldLock="1"/>
      </w:r>
      <w:r>
        <w:instrText>ADDIN CSL_CITATION { "citationItems" : [ { "id" : "ITEM-1", "itemData" : { "DOI" : "10.1038/nclimate1753", "ISSN" : "1758-678X", "author" : [ { "dropping-particle" : "", "family" : "Beaugrand", "given" : "Gregory", "non-dropping-particle" : "", "parse-names" : false, "suffix" : "" }, { "dropping-particle" : "", "family" : "McQuatters-Gollop", "given" : "Abigail", "non-dropping-particle" : "", "parse-names" : false, "suffix" : "" }, { "dropping-particle" : "", "family" : "Edwards", "given" : "Martin", "non-dropping-particle" : "", "parse-names" : false, "suffix" : "" }, { "dropping-particle" : "", "family" : "Goberville", "given" : "Eric", "non-dropping-particle" : "", "parse-names" : false, "suffix" : "" } ], "container-title" : "Nature Climate Change", "id" : "ITEM-1", "issue" : "3", "issued" : { "date-parts" : [ [ "2013", "12", "2" ] ] }, "page" : "263-267", "title" : "Long-term responses of North Atlantic calcifying plankton to climate change", "type" : "article-journal", "volume" : "3" }, "uris" : [ "http://www.mendeley.com/documents/?uuid=c3a02f8f-a191-4c86-97ed-3f3400686897" ] } ], "mendeley" : { "formattedCitation" : "(Gregory Beaugrand, McQuatters-Gollop, Edwards, &amp; Goberville, 2013)", "plainTextFormattedCitation" : "(Gregory Beaugrand, McQuatters-Gollop, Edwards, &amp; Goberville, 2013)", "previouslyFormattedCitation" : "(Gregory Beaugrand, McQuatters-Gollop, Edwards, &amp; Goberville, 2013)" }, "properties" : {  }, "schema" : "https://github.com/citation-style-language/schema/raw/master/csl-citation.json" }</w:instrText>
      </w:r>
      <w:r>
        <w:fldChar w:fldCharType="separate"/>
      </w:r>
      <w:r w:rsidRPr="00737EB3">
        <w:t>(Beaugrand</w:t>
      </w:r>
      <w:r w:rsidR="004865EB">
        <w:rPr>
          <w:i/>
        </w:rPr>
        <w:t xml:space="preserve"> et al.</w:t>
      </w:r>
      <w:r w:rsidRPr="00737EB3">
        <w:t>, 2013)</w:t>
      </w:r>
      <w:r>
        <w:fldChar w:fldCharType="end"/>
      </w:r>
      <w:r w:rsidRPr="00E13B98">
        <w:t>.</w:t>
      </w:r>
    </w:p>
    <w:p w14:paraId="7EF8752D" w14:textId="6DEC6158" w:rsidR="0048205B" w:rsidRPr="00E13B98" w:rsidRDefault="0048205B" w:rsidP="00AE389F">
      <w:r>
        <w:t>A</w:t>
      </w:r>
      <w:r w:rsidRPr="00E13B98">
        <w:t xml:space="preserve"> sea-level rise of 1 m</w:t>
      </w:r>
      <w:r>
        <w:t>, a realistic maximum projected by 2100,</w:t>
      </w:r>
      <w:r w:rsidRPr="00E13B98">
        <w:t xml:space="preserve"> will affect primarily the heavily populated regions in Western Europe (mostly The Netherlands, but also Germany, Denmark and UK</w:t>
      </w:r>
      <w:r>
        <w:t>)</w:t>
      </w:r>
      <w:r w:rsidRPr="00E13B98">
        <w:t xml:space="preserve">. Such drastic shifts will have a strong effect on coastal ecosystems, on sessile and migrating animals </w:t>
      </w:r>
      <w:r>
        <w:fldChar w:fldCharType="begin" w:fldLock="1"/>
      </w:r>
      <w:r>
        <w:instrText>ADDIN CSL_CITATION { "citationItems" : [ { "id" : "ITEM-1", "itemData" : { "DOI" : "10.1098/rspb.2013.0325", "ISSN" : "0962-8452", "author" : [ { "dropping-particle" : "", "family" : "Iwamura", "given" : "T.", "non-dropping-particle" : "", "parse-names" : false, "suffix" : "" }, { "dropping-particle" : "", "family" : "Possingham", "given" : "H. P.", "non-dropping-particle" : "", "parse-names" : false, "suffix" : "" }, { "dropping-particle" : "", "family" : "Chades", "given" : "I.", "non-dropping-particle" : "", "parse-names" : false, "suffix" : "" }, { "dropping-particle" : "", "family" : "Minton", "given" : "C.", "non-dropping-particle" : "", "parse-names" : false, "suffix" : "" }, { "dropping-particle" : "", "family" : "Murray", "given" : "N. J.", "non-dropping-particle" : "", "parse-names" : false, "suffix" : "" }, { "dropping-particle" : "", "family" : "Rogers", "given" : "D. I.", "non-dropping-particle" : "", "parse-names" : false, "suffix" : "" }, { "dropping-particle" : "", "family" : "Treml", "given" : "E. A.", "non-dropping-particle" : "", "parse-names" : false, "suffix" : "" }, { "dropping-particle" : "", "family" : "Fuller", "given" : "R. A.", "non-dropping-particle" : "", "parse-names" : false, "suffix" : "" } ], "container-title" : "Proceedings of the Royal Society B: Biological Sciences", "id" : "ITEM-1", "issue" : "1761", "issued" : { "date-parts" : [ [ "2013", "5", "1" ] ] }, "page" : "20130325-20130325", "title" : "Migratory connectivity magnifies the consequences of habitat loss from sea-level rise for shorebird populations", "type" : "article-journal", "volume" : "280" }, "prefix" : "birds; ", "uris" : [ "http://www.mendeley.com/documents/?uuid=89e07d66-2de0-48fe-9eee-468d69b8d76b" ] } ], "mendeley" : { "formattedCitation" : "(birds; Iwamura et al., 2013)", "plainTextFormattedCitation" : "(birds; Iwamura et al., 2013)", "previouslyFormattedCitation" : "(birds; Iwamura et al., 2013)" }, "properties" : {  }, "schema" : "https://github.com/citation-style-language/schema/raw/master/csl-citation.json" }</w:instrText>
      </w:r>
      <w:r>
        <w:fldChar w:fldCharType="separate"/>
      </w:r>
      <w:r w:rsidR="009E69EA">
        <w:t>(birds -</w:t>
      </w:r>
      <w:r w:rsidRPr="00285058">
        <w:t xml:space="preserve"> Iwamura </w:t>
      </w:r>
      <w:r w:rsidR="000D7D89" w:rsidRPr="000D7D89">
        <w:rPr>
          <w:i/>
        </w:rPr>
        <w:t>et al.</w:t>
      </w:r>
      <w:r w:rsidRPr="00285058">
        <w:t>, 2013)</w:t>
      </w:r>
      <w:r>
        <w:fldChar w:fldCharType="end"/>
      </w:r>
      <w:r w:rsidRPr="00E13B98">
        <w:t xml:space="preserve">, and on the structuring of the coastal biomes. A population of 21.7 million is calculated to be at risk in the inundation area </w:t>
      </w:r>
      <w:r>
        <w:fldChar w:fldCharType="begin" w:fldLock="1"/>
      </w:r>
      <w:r>
        <w:instrText>ADDIN CSL_CITATION { "citationItems" : [ { "id" : "ITEM-1", "itemData" : { "DOI" : "10.1029/2007EO090001", "ISSN" : "00963941", "author" : [ { "dropping-particle" : "", "family" : "Rowley", "given" : "Rex J.", "non-dropping-particle" : "", "parse-names" : false, "suffix" : "" }, { "dropping-particle" : "", "family" : "Kostelnick", "given" : "John C.", "non-dropping-particle" : "", "parse-names" : false, "suffix" : "" }, { "dropping-particle" : "", "family" : "Braaten", "given" : "David", "non-dropping-particle" : "", "parse-names" : false, "suffix" : "" }, { "dropping-particle" : "", "family" : "Li", "given" : "Xingong", "non-dropping-particle" : "", "parse-names" : false, "suffix" : "" }, { "dropping-particle" : "", "family" : "Meisel", "given" : "Joshua", "non-dropping-particle" : "", "parse-names" : false, "suffix" : "" } ], "container-title" : "Eos, Transactions American Geophysical Union", "id" : "ITEM-1", "issue" : "9", "issued" : { "date-parts" : [ [ "2007", "2", "27" ] ] }, "page" : "105-107", "title" : "Risk of rising sea level to population and land area", "type" : "article-journal", "volume" : "88" }, "uris" : [ "http://www.mendeley.com/documents/?uuid=45526838-0699-4c24-89c4-62a8aa1e6621" ] } ], "mendeley" : { "formattedCitation" : "(Rowley, Kostelnick, Braaten, Li, &amp; Meisel, 2007)", "plainTextFormattedCitation" : "(Rowley, Kostelnick, Braaten, Li, &amp; Meisel, 2007)", "previouslyFormattedCitation" : "(Rowley, Kostelnick, Braaten, Li, &amp; Meisel, 2007)" }, "properties" : {  }, "schema" : "https://github.com/citation-style-language/schema/raw/master/csl-citation.json" }</w:instrText>
      </w:r>
      <w:r>
        <w:fldChar w:fldCharType="separate"/>
      </w:r>
      <w:r w:rsidRPr="008205F6">
        <w:t>(Rowley</w:t>
      </w:r>
      <w:r w:rsidR="004865EB">
        <w:rPr>
          <w:i/>
        </w:rPr>
        <w:t xml:space="preserve"> et al.</w:t>
      </w:r>
      <w:r w:rsidRPr="008205F6">
        <w:t>, 2007)</w:t>
      </w:r>
      <w:r>
        <w:fldChar w:fldCharType="end"/>
      </w:r>
      <w:r w:rsidRPr="00E13B98">
        <w:t>.</w:t>
      </w:r>
    </w:p>
    <w:p w14:paraId="1CB447F2" w14:textId="77777777" w:rsidR="0048205B" w:rsidRPr="00E13B98" w:rsidRDefault="0048205B" w:rsidP="00AE389F"/>
    <w:p w14:paraId="4B38C77C" w14:textId="77777777" w:rsidR="0048205B" w:rsidRPr="00E13B98" w:rsidRDefault="0048205B" w:rsidP="00147745">
      <w:pPr>
        <w:pStyle w:val="Heading3"/>
      </w:pPr>
      <w:bookmarkStart w:id="1459" w:name="_Toc343903881"/>
      <w:bookmarkStart w:id="1460" w:name="_Ref477206914"/>
      <w:bookmarkStart w:id="1461" w:name="_Toc477938336"/>
      <w:bookmarkStart w:id="1462" w:name="_Toc479152665"/>
      <w:bookmarkStart w:id="1463" w:name="_Toc480359687"/>
      <w:bookmarkStart w:id="1464" w:name="_Toc502837447"/>
      <w:bookmarkStart w:id="1465" w:name="_Toc504380698"/>
      <w:bookmarkStart w:id="1466" w:name="_Toc519514822"/>
      <w:r w:rsidRPr="00E13B98">
        <w:t>Trends in climate change</w:t>
      </w:r>
      <w:bookmarkEnd w:id="1459"/>
      <w:bookmarkEnd w:id="1460"/>
      <w:bookmarkEnd w:id="1461"/>
      <w:bookmarkEnd w:id="1462"/>
      <w:bookmarkEnd w:id="1463"/>
      <w:bookmarkEnd w:id="1464"/>
      <w:bookmarkEnd w:id="1465"/>
      <w:bookmarkEnd w:id="1466"/>
    </w:p>
    <w:p w14:paraId="5C49BF34" w14:textId="77777777" w:rsidR="0048205B" w:rsidRPr="00E13B98" w:rsidRDefault="0048205B" w:rsidP="001F0516">
      <w:pPr>
        <w:pStyle w:val="Heading4"/>
      </w:pPr>
      <w:bookmarkStart w:id="1467" w:name="_Toc450554880"/>
      <w:bookmarkStart w:id="1468" w:name="_Toc519514823"/>
      <w:bookmarkEnd w:id="1467"/>
      <w:r w:rsidRPr="00E13B98">
        <w:t>Temperature change</w:t>
      </w:r>
      <w:bookmarkEnd w:id="1468"/>
    </w:p>
    <w:p w14:paraId="143921F5" w14:textId="0845339F" w:rsidR="0048205B" w:rsidRPr="00E13B98" w:rsidRDefault="0048205B" w:rsidP="00AE389F">
      <w:r w:rsidRPr="00E13B98">
        <w:t>There is strong agreement that temperature has increased in Europe and Central Asia over the last sixty years (</w:t>
      </w:r>
      <w:r w:rsidR="00F3202B" w:rsidRPr="00F3202B">
        <w:rPr>
          <w:b/>
        </w:rPr>
        <w:t>Figure 4.53</w:t>
      </w:r>
      <w:r w:rsidRPr="00E13B98">
        <w:t xml:space="preserve">), especially after 1980, both for summer and winter average temperatures. The increase for 1950-2016 is significant for almost all of Europe and Central Asia, and was generally higher in winter (specifically in the Arctic Ocean and in Eastern Europe) than in summer, but was higher in summer in the south of Western Europe and Central Asia (see </w:t>
      </w:r>
      <w:r w:rsidR="00F3202B" w:rsidRPr="00F3202B">
        <w:rPr>
          <w:b/>
        </w:rPr>
        <w:t>Figure 4.54</w:t>
      </w:r>
      <w:r w:rsidRPr="00E13B98">
        <w:t>).</w:t>
      </w:r>
      <w:r w:rsidRPr="00E13B98">
        <w:rPr>
          <w:highlight w:val="yellow"/>
        </w:rPr>
        <w:t xml:space="preserve"> </w:t>
      </w:r>
    </w:p>
    <w:p w14:paraId="6ED87557" w14:textId="3BF86198" w:rsidR="0048205B" w:rsidRPr="00E13B98" w:rsidRDefault="0048205B" w:rsidP="00AE389F">
      <w:r w:rsidRPr="00E13B98">
        <w:t xml:space="preserve">The increase in temperatures was significant for all units across Europe and Central Asia, with positive trends of 0.15-0.30°C per decade for summer, and 0.10-0.45°C per decade for winter (see </w:t>
      </w:r>
      <w:r w:rsidR="00F3202B" w:rsidRPr="00F3202B">
        <w:rPr>
          <w:b/>
        </w:rPr>
        <w:t>Figure 4.55</w:t>
      </w:r>
      <w:r w:rsidRPr="00E13B98">
        <w:t xml:space="preserve">). Increases in temperature were larger in winter than in summer for most </w:t>
      </w:r>
      <w:r>
        <w:t>units of analysis</w:t>
      </w:r>
      <w:r w:rsidRPr="00E13B98">
        <w:t>, except for southern biomes (Mediterranean, subtropical forests, temperate grasslands and deserts in Western Europe and Central Europe. All increases were significant except for winter temperatures of southern units in Western Europe, Central Europe and Eastern Europe.</w:t>
      </w:r>
      <w:r w:rsidRPr="00E13B98" w:rsidDel="00107628">
        <w:t xml:space="preserve"> </w:t>
      </w:r>
    </w:p>
    <w:p w14:paraId="2927B584" w14:textId="62890066" w:rsidR="000E1B06" w:rsidRPr="00E531B0" w:rsidRDefault="000E1B06" w:rsidP="00E531B0">
      <w:pPr>
        <w:rPr>
          <w:lang w:val="en-US"/>
        </w:rPr>
      </w:pPr>
      <w:r>
        <w:rPr>
          <w:lang w:eastAsia="en-GB"/>
        </w:rPr>
        <w:lastRenderedPageBreak/>
        <w:drawing>
          <wp:inline distT="0" distB="0" distL="0" distR="0" wp14:anchorId="3CE12897" wp14:editId="280BDEB3">
            <wp:extent cx="5759450" cy="8550275"/>
            <wp:effectExtent l="0" t="0" r="0" b="3175"/>
            <wp:docPr id="4147" name="Picture 4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5"/>
                    <a:stretch>
                      <a:fillRect/>
                    </a:stretch>
                  </pic:blipFill>
                  <pic:spPr>
                    <a:xfrm>
                      <a:off x="0" y="0"/>
                      <a:ext cx="5759450" cy="8550275"/>
                    </a:xfrm>
                    <a:prstGeom prst="rect">
                      <a:avLst/>
                    </a:prstGeom>
                  </pic:spPr>
                </pic:pic>
              </a:graphicData>
            </a:graphic>
          </wp:inline>
        </w:drawing>
      </w:r>
    </w:p>
    <w:p w14:paraId="01C92E64" w14:textId="77777777" w:rsidR="0048205B" w:rsidRPr="00E13B98" w:rsidRDefault="0048205B" w:rsidP="00AE389F">
      <w:pPr>
        <w:jc w:val="center"/>
      </w:pPr>
    </w:p>
    <w:p w14:paraId="274B9BEF" w14:textId="066C3572" w:rsidR="000E1B06" w:rsidRPr="00553DC1" w:rsidRDefault="000E1B06" w:rsidP="00553DC1">
      <w:pPr>
        <w:rPr>
          <w:lang w:val="en-US"/>
        </w:rPr>
      </w:pPr>
      <w:r>
        <w:rPr>
          <w:lang w:eastAsia="en-GB"/>
        </w:rPr>
        <w:lastRenderedPageBreak/>
        <w:drawing>
          <wp:inline distT="0" distB="0" distL="0" distR="0" wp14:anchorId="004B065F" wp14:editId="67B27AAA">
            <wp:extent cx="5759450" cy="5845810"/>
            <wp:effectExtent l="0" t="0" r="0" b="2540"/>
            <wp:docPr id="4148" name="Picture 4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6"/>
                    <a:stretch>
                      <a:fillRect/>
                    </a:stretch>
                  </pic:blipFill>
                  <pic:spPr>
                    <a:xfrm>
                      <a:off x="0" y="0"/>
                      <a:ext cx="5759450" cy="5845810"/>
                    </a:xfrm>
                    <a:prstGeom prst="rect">
                      <a:avLst/>
                    </a:prstGeom>
                  </pic:spPr>
                </pic:pic>
              </a:graphicData>
            </a:graphic>
          </wp:inline>
        </w:drawing>
      </w:r>
    </w:p>
    <w:p w14:paraId="6B9FFCCA" w14:textId="10FBB45F" w:rsidR="0048205B" w:rsidRDefault="0048205B" w:rsidP="002A6159">
      <w:r w:rsidRPr="00E13B98" w:rsidDel="00107628">
        <w:t xml:space="preserve"> </w:t>
      </w:r>
    </w:p>
    <w:p w14:paraId="41918FC0" w14:textId="0D99C732" w:rsidR="00D063D3" w:rsidRPr="005E373F" w:rsidRDefault="00D063D3" w:rsidP="005E373F">
      <w:pPr>
        <w:rPr>
          <w:lang w:val="en-US"/>
        </w:rPr>
      </w:pPr>
      <w:r>
        <w:rPr>
          <w:lang w:eastAsia="en-GB"/>
        </w:rPr>
        <w:lastRenderedPageBreak/>
        <w:drawing>
          <wp:inline distT="0" distB="0" distL="0" distR="0" wp14:anchorId="5F7B91EB" wp14:editId="6439F962">
            <wp:extent cx="5759450" cy="8564245"/>
            <wp:effectExtent l="0" t="0" r="0" b="8255"/>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7"/>
                    <a:stretch>
                      <a:fillRect/>
                    </a:stretch>
                  </pic:blipFill>
                  <pic:spPr>
                    <a:xfrm>
                      <a:off x="0" y="0"/>
                      <a:ext cx="5759450" cy="8564245"/>
                    </a:xfrm>
                    <a:prstGeom prst="rect">
                      <a:avLst/>
                    </a:prstGeom>
                  </pic:spPr>
                </pic:pic>
              </a:graphicData>
            </a:graphic>
          </wp:inline>
        </w:drawing>
      </w:r>
    </w:p>
    <w:p w14:paraId="73B1C272" w14:textId="3013F496" w:rsidR="0048205B" w:rsidRPr="00E13B98" w:rsidRDefault="0048205B" w:rsidP="00AE389F">
      <w:r w:rsidRPr="00E13B98">
        <w:lastRenderedPageBreak/>
        <w:t>Temperature is projected to increase across Europe and Central Asia in all RCP scenarios (</w:t>
      </w:r>
      <w:r w:rsidR="00F3202B" w:rsidRPr="00F3202B">
        <w:rPr>
          <w:b/>
        </w:rPr>
        <w:t>Figure 4.5</w:t>
      </w:r>
      <w:r w:rsidR="0091043E">
        <w:rPr>
          <w:b/>
        </w:rPr>
        <w:t>6</w:t>
      </w:r>
      <w:r w:rsidRPr="00E13B98">
        <w:t xml:space="preserve">), with 5 to 95% ranges of projected anomalies for 2041-2060 (relative to 1986-2005) for summer ranging from 0.38 to 3.17°C for RCP 2.6 </w:t>
      </w:r>
      <w:r>
        <w:t>and from</w:t>
      </w:r>
      <w:r w:rsidRPr="00E13B98">
        <w:t xml:space="preserve"> 1.28 to 3.72°C for RCP 8.5 (</w:t>
      </w:r>
      <w:r w:rsidR="00F3202B">
        <w:rPr>
          <w:b/>
        </w:rPr>
        <w:t>Figure 4.56</w:t>
      </w:r>
      <w:r w:rsidRPr="00E13B98">
        <w:t xml:space="preserve">), and for winter ranging from 0.18 to 3.92°C for RCP 2.6 </w:t>
      </w:r>
      <w:r>
        <w:t>and from</w:t>
      </w:r>
      <w:r w:rsidRPr="00E13B98">
        <w:t xml:space="preserve"> 2.01 to 5.35°C for RCP 8.5 (</w:t>
      </w:r>
      <w:r w:rsidR="00F3202B">
        <w:rPr>
          <w:b/>
        </w:rPr>
        <w:t>Figure 4.56</w:t>
      </w:r>
      <w:r w:rsidRPr="00E13B98">
        <w:t xml:space="preserve">). Increases in temperatures are projected to continue throughout the 2016-2060 period for RCPs 4.5, 6.0, and 8.5, while a plateau is projected for RCP 2.6 after 2040. Summer temperature increases are projected to be higher for southern parts of Western Europe and Central Europe (see </w:t>
      </w:r>
      <w:r w:rsidR="0091043E">
        <w:rPr>
          <w:b/>
        </w:rPr>
        <w:t>Figure 4.56</w:t>
      </w:r>
      <w:r w:rsidRPr="00E13B98">
        <w:t xml:space="preserve">, </w:t>
      </w:r>
      <w:r w:rsidR="0091043E">
        <w:rPr>
          <w:b/>
        </w:rPr>
        <w:t>Figure 4.57</w:t>
      </w:r>
      <w:r w:rsidRPr="00E13B98">
        <w:t xml:space="preserve">) than for other subregions. Winter temperature increases are projected to be </w:t>
      </w:r>
      <w:r>
        <w:t>largest</w:t>
      </w:r>
      <w:r w:rsidRPr="00E13B98">
        <w:t xml:space="preserve"> for Central Asia and Eastern Europe, especially at higher latitudes (</w:t>
      </w:r>
      <w:r w:rsidR="0091043E">
        <w:rPr>
          <w:b/>
        </w:rPr>
        <w:t>Figure 4.56</w:t>
      </w:r>
      <w:r w:rsidRPr="00E13B98">
        <w:t xml:space="preserve">, </w:t>
      </w:r>
      <w:r w:rsidR="0091043E">
        <w:rPr>
          <w:b/>
        </w:rPr>
        <w:t>Figure 4.57</w:t>
      </w:r>
      <w:r w:rsidRPr="00E13B98">
        <w:t>).</w:t>
      </w:r>
    </w:p>
    <w:p w14:paraId="057D935E" w14:textId="2DE5E0DD" w:rsidR="0048205B" w:rsidRPr="00E13B98" w:rsidRDefault="0048205B" w:rsidP="00AE389F">
      <w:r w:rsidRPr="00E13B98">
        <w:t>Temperatures are projected to increase for all units of analysis throughout subregions of Europe and Central Asia (</w:t>
      </w:r>
      <w:r w:rsidR="0091043E">
        <w:rPr>
          <w:b/>
        </w:rPr>
        <w:t>Figure 4.58</w:t>
      </w:r>
      <w:r w:rsidRPr="00E13B98">
        <w:t>), with increases in summer being projected similarly among all units according to the CMIP5 ensemble ranging from 1 to 3°C depending on repre</w:t>
      </w:r>
      <w:r>
        <w:t xml:space="preserve">sentative concentration pathway </w:t>
      </w:r>
      <w:r w:rsidRPr="00E13B98">
        <w:t xml:space="preserve">scenario, and with increases in winter being projected to differ among biomes. Specifically, snow and ice, and tundra and mountain grasslands have larger projected winter temperature increases (2.5 to 5°C) than </w:t>
      </w:r>
      <w:r>
        <w:t xml:space="preserve">the </w:t>
      </w:r>
      <w:r w:rsidRPr="00E13B98">
        <w:t xml:space="preserve">other </w:t>
      </w:r>
      <w:r>
        <w:t>units if analysis</w:t>
      </w:r>
      <w:r w:rsidRPr="00E13B98">
        <w:t xml:space="preserve"> (1 to 3.5°C) in both Western and Eastern Europe. </w:t>
      </w:r>
    </w:p>
    <w:p w14:paraId="3D8B2BAE" w14:textId="37044053" w:rsidR="0048205B" w:rsidRDefault="0048205B" w:rsidP="000226B2">
      <w:pPr>
        <w:pStyle w:val="Caption"/>
      </w:pPr>
      <w:bookmarkStart w:id="1469" w:name="_Ref323751284"/>
    </w:p>
    <w:bookmarkEnd w:id="1469"/>
    <w:p w14:paraId="1F178456" w14:textId="10C4CDB0" w:rsidR="0048205B" w:rsidRDefault="0048205B" w:rsidP="000226B2">
      <w:pPr>
        <w:pStyle w:val="Caption"/>
      </w:pPr>
    </w:p>
    <w:p w14:paraId="67E9D5C0" w14:textId="7755A6E7" w:rsidR="00A12B85" w:rsidRPr="00A12B85" w:rsidRDefault="00A12B85" w:rsidP="00A12B85">
      <w:pPr>
        <w:rPr>
          <w:lang w:val="en-US"/>
        </w:rPr>
      </w:pPr>
      <w:r>
        <w:rPr>
          <w:lang w:eastAsia="en-GB"/>
        </w:rPr>
        <w:lastRenderedPageBreak/>
        <w:drawing>
          <wp:inline distT="0" distB="0" distL="0" distR="0" wp14:anchorId="2BF0ED19" wp14:editId="40907CCE">
            <wp:extent cx="5759450" cy="8587105"/>
            <wp:effectExtent l="0" t="0" r="0" b="4445"/>
            <wp:docPr id="920" name="Picture 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8"/>
                    <a:stretch>
                      <a:fillRect/>
                    </a:stretch>
                  </pic:blipFill>
                  <pic:spPr>
                    <a:xfrm>
                      <a:off x="0" y="0"/>
                      <a:ext cx="5759450" cy="8587105"/>
                    </a:xfrm>
                    <a:prstGeom prst="rect">
                      <a:avLst/>
                    </a:prstGeom>
                  </pic:spPr>
                </pic:pic>
              </a:graphicData>
            </a:graphic>
          </wp:inline>
        </w:drawing>
      </w:r>
    </w:p>
    <w:p w14:paraId="643C8DB7" w14:textId="1640DCB8" w:rsidR="0048205B" w:rsidRPr="00E13B98" w:rsidRDefault="0048205B" w:rsidP="00AE389F">
      <w:pPr>
        <w:jc w:val="center"/>
      </w:pPr>
    </w:p>
    <w:p w14:paraId="78FB1C24" w14:textId="314F8580" w:rsidR="00EA3AC2" w:rsidRPr="00EA3AC2" w:rsidRDefault="00EA3AC2" w:rsidP="00EA3AC2">
      <w:pPr>
        <w:rPr>
          <w:lang w:val="en-US"/>
        </w:rPr>
      </w:pPr>
      <w:r>
        <w:rPr>
          <w:lang w:eastAsia="en-GB"/>
        </w:rPr>
        <w:lastRenderedPageBreak/>
        <w:drawing>
          <wp:inline distT="0" distB="0" distL="0" distR="0" wp14:anchorId="52C15E49" wp14:editId="2EF7C615">
            <wp:extent cx="5759450" cy="8573135"/>
            <wp:effectExtent l="0" t="0" r="0" b="0"/>
            <wp:docPr id="921" name="Picture 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9"/>
                    <a:stretch>
                      <a:fillRect/>
                    </a:stretch>
                  </pic:blipFill>
                  <pic:spPr>
                    <a:xfrm>
                      <a:off x="0" y="0"/>
                      <a:ext cx="5759450" cy="8573135"/>
                    </a:xfrm>
                    <a:prstGeom prst="rect">
                      <a:avLst/>
                    </a:prstGeom>
                  </pic:spPr>
                </pic:pic>
              </a:graphicData>
            </a:graphic>
          </wp:inline>
        </w:drawing>
      </w:r>
    </w:p>
    <w:p w14:paraId="0E0FDAF9" w14:textId="77777777" w:rsidR="0048205B" w:rsidRPr="00E13B98" w:rsidRDefault="0048205B" w:rsidP="00AE389F">
      <w:r w:rsidRPr="00E13B98" w:rsidDel="00AE5BCC">
        <w:t xml:space="preserve"> </w:t>
      </w:r>
    </w:p>
    <w:p w14:paraId="082E0047" w14:textId="24931E12" w:rsidR="00F7601E" w:rsidRPr="00EA3AC2" w:rsidRDefault="00F7601E" w:rsidP="00EA3AC2">
      <w:pPr>
        <w:rPr>
          <w:lang w:val="en-US"/>
        </w:rPr>
      </w:pPr>
      <w:bookmarkStart w:id="1470" w:name="OLE_LINK4"/>
      <w:bookmarkStart w:id="1471" w:name="OLE_LINK5"/>
      <w:bookmarkStart w:id="1472" w:name="OLE_LINK6"/>
      <w:r>
        <w:rPr>
          <w:lang w:eastAsia="en-GB"/>
        </w:rPr>
        <w:lastRenderedPageBreak/>
        <w:drawing>
          <wp:inline distT="0" distB="0" distL="0" distR="0" wp14:anchorId="3AF55E00" wp14:editId="0D79C266">
            <wp:extent cx="5759450" cy="8554720"/>
            <wp:effectExtent l="0" t="0" r="0" b="0"/>
            <wp:docPr id="946" name="Picture 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0"/>
                    <a:stretch>
                      <a:fillRect/>
                    </a:stretch>
                  </pic:blipFill>
                  <pic:spPr>
                    <a:xfrm>
                      <a:off x="0" y="0"/>
                      <a:ext cx="5759450" cy="8554720"/>
                    </a:xfrm>
                    <a:prstGeom prst="rect">
                      <a:avLst/>
                    </a:prstGeom>
                  </pic:spPr>
                </pic:pic>
              </a:graphicData>
            </a:graphic>
          </wp:inline>
        </w:drawing>
      </w:r>
    </w:p>
    <w:p w14:paraId="73C46DE6" w14:textId="77777777" w:rsidR="0048205B" w:rsidRPr="005F3429" w:rsidRDefault="0048205B" w:rsidP="00AE389F"/>
    <w:p w14:paraId="51B916D3" w14:textId="77777777" w:rsidR="0048205B" w:rsidRPr="00E13B98" w:rsidRDefault="0048205B" w:rsidP="001F0516">
      <w:pPr>
        <w:pStyle w:val="Heading4"/>
      </w:pPr>
      <w:bookmarkStart w:id="1473" w:name="_Toc519514824"/>
      <w:bookmarkEnd w:id="1470"/>
      <w:bookmarkEnd w:id="1471"/>
      <w:bookmarkEnd w:id="1472"/>
      <w:r w:rsidRPr="00E13B98">
        <w:lastRenderedPageBreak/>
        <w:t>Precipitation change</w:t>
      </w:r>
      <w:bookmarkEnd w:id="1473"/>
    </w:p>
    <w:p w14:paraId="44AD89AC" w14:textId="6043FC4B" w:rsidR="0048205B" w:rsidRPr="00E13B98" w:rsidRDefault="0048205B" w:rsidP="00AE389F">
      <w:r w:rsidRPr="00E13B98">
        <w:t xml:space="preserve">Precipitation </w:t>
      </w:r>
      <w:r>
        <w:t xml:space="preserve">has </w:t>
      </w:r>
      <w:r w:rsidRPr="00E13B98">
        <w:t xml:space="preserve">increased only insignificantly over the last sixty years across most of Europe and Central Asia (see </w:t>
      </w:r>
      <w:r w:rsidR="0091043E" w:rsidRPr="0091043E">
        <w:rPr>
          <w:b/>
        </w:rPr>
        <w:t>Figure 4.59</w:t>
      </w:r>
      <w:r w:rsidRPr="00E13B98">
        <w:t xml:space="preserve">) </w:t>
      </w:r>
      <w:r w:rsidRPr="00E13B98">
        <w:fldChar w:fldCharType="begin" w:fldLock="1"/>
      </w:r>
      <w:r>
        <w:instrText>ADDIN CSL_CITATION { "citationItems" : [ { "id" : "ITEM-1", "itemData" : { "DOI" : "10.1017/CBO9781107415324.008", "ISBN" : "ISBN 978-1-107-66182-0", "author" : [ { "dropping-particle" : "", "family" : "Hartmann", "given" : "Dennis J", "non-dropping-particle" : "", "parse-names" : false, "suffix" : "" }, { "dropping-particle" : "", "family" : "Klein Tank", "given" : "Albert M 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ontainer-title" : "Climate Change 2013 - The Physical Science Basis", "editor" : [ { "dropping-particle" : "", "family" : "Intergovernmental Panel on Climate Change", "given" : "", "non-dropping-particle" : "", "parse-names" : false, "suffix" : "" } ], "id" : "ITEM-1", "issued" : { "date-parts" : [ [ "2013" ] ] }, "page" : "159-254", "publisher" : "Cambridge University Press", "publisher-place" : "Cambridge", "title" : "Observations: Atmosphere and Surface", "type" : "chapter" }, "uris" : [ "http://www.mendeley.com/documents/?uuid=28f31e79-bd1b-4d18-b0c9-f13415a39aa1" ] } ], "mendeley" : { "formattedCitation" : "(Hartmann et al., 2013)", "plainTextFormattedCitation" : "(Hartmann et al., 2013)", "previouslyFormattedCitation" : "(Hartmann et al., 2013)" }, "properties" : {  }, "schema" : "https://github.com/citation-style-language/schema/raw/master/csl-citation.json" }</w:instrText>
      </w:r>
      <w:r w:rsidRPr="00E13B98">
        <w:fldChar w:fldCharType="separate"/>
      </w:r>
      <w:r w:rsidRPr="00E13B98">
        <w:t xml:space="preserve">(Hartmann </w:t>
      </w:r>
      <w:r w:rsidR="000D7D89" w:rsidRPr="000D7D89">
        <w:rPr>
          <w:i/>
        </w:rPr>
        <w:t>et al.</w:t>
      </w:r>
      <w:r w:rsidRPr="00E13B98">
        <w:t>, 2013)</w:t>
      </w:r>
      <w:r w:rsidRPr="00E13B98">
        <w:fldChar w:fldCharType="end"/>
      </w:r>
      <w:r w:rsidRPr="00E13B98">
        <w:t>, with considerable subregional variation (</w:t>
      </w:r>
      <w:r w:rsidR="0091043E" w:rsidRPr="0091043E">
        <w:rPr>
          <w:b/>
        </w:rPr>
        <w:t>Figure 4.59</w:t>
      </w:r>
      <w:r w:rsidRPr="00E13B98">
        <w:t>). Significant increases and decreases were only detected for some parts within subregions (</w:t>
      </w:r>
      <w:r w:rsidR="0091043E">
        <w:rPr>
          <w:b/>
        </w:rPr>
        <w:t>Figure 4.60</w:t>
      </w:r>
      <w:r w:rsidRPr="00E13B98">
        <w:t xml:space="preserve">). Winter precipitation </w:t>
      </w:r>
      <w:r>
        <w:t xml:space="preserve">has </w:t>
      </w:r>
      <w:r w:rsidRPr="00E13B98">
        <w:t xml:space="preserve">decreased for southern Western Europe and Central Europe. In Eastern Europe, summer precipitation </w:t>
      </w:r>
      <w:r>
        <w:t xml:space="preserve">has </w:t>
      </w:r>
      <w:r w:rsidRPr="00E13B98">
        <w:t>in-</w:t>
      </w:r>
      <w:r>
        <w:t xml:space="preserve"> </w:t>
      </w:r>
      <w:r w:rsidRPr="00E13B98">
        <w:t xml:space="preserve">and decreased in some areas throughout the subregion, whereas winter precipitation </w:t>
      </w:r>
      <w:r>
        <w:t xml:space="preserve">has </w:t>
      </w:r>
      <w:r w:rsidRPr="00E13B98">
        <w:t xml:space="preserve">decreased in eastern, but increased in the western parts of Eastern Europe. In Central Asia summer precipitation </w:t>
      </w:r>
      <w:r>
        <w:t xml:space="preserve">has </w:t>
      </w:r>
      <w:r w:rsidRPr="00E13B98">
        <w:t xml:space="preserve">generally decreased but winter precipitation </w:t>
      </w:r>
      <w:r>
        <w:t xml:space="preserve">has </w:t>
      </w:r>
      <w:r w:rsidRPr="00E13B98">
        <w:t>increased.</w:t>
      </w:r>
    </w:p>
    <w:p w14:paraId="50877056" w14:textId="360FBF1C" w:rsidR="0048205B" w:rsidRPr="00E13B98" w:rsidRDefault="0048205B" w:rsidP="00AE389F">
      <w:r w:rsidRPr="00E13B98">
        <w:t>Precipitation trends were generally insignificant for the different units across Europe and Central Asia (</w:t>
      </w:r>
      <w:r w:rsidR="0091043E" w:rsidRPr="0091043E">
        <w:rPr>
          <w:b/>
        </w:rPr>
        <w:t>Figure 4.61</w:t>
      </w:r>
      <w:r w:rsidRPr="00E13B98">
        <w:t>), and only a few significant changes were detected for tundra and mountain grasslands (winter increase in Western Europe), and saline lakes, temperate grasslands and agroecosystems (winter increase in Central Asia)</w:t>
      </w:r>
      <w:r w:rsidR="009A34B0">
        <w:t xml:space="preserve"> (</w:t>
      </w:r>
      <w:r w:rsidR="0091043E">
        <w:rPr>
          <w:b/>
        </w:rPr>
        <w:t>Figure 4.61</w:t>
      </w:r>
      <w:r w:rsidR="009A34B0">
        <w:t>)</w:t>
      </w:r>
      <w:r w:rsidRPr="00E13B98">
        <w:t>.</w:t>
      </w:r>
    </w:p>
    <w:p w14:paraId="3B486DB4" w14:textId="65D72800" w:rsidR="00EE4279" w:rsidRPr="00EE4279" w:rsidRDefault="00EE4279" w:rsidP="00EE4279">
      <w:pPr>
        <w:rPr>
          <w:lang w:val="en-US"/>
        </w:rPr>
      </w:pPr>
      <w:r>
        <w:rPr>
          <w:lang w:eastAsia="en-GB"/>
        </w:rPr>
        <w:lastRenderedPageBreak/>
        <w:drawing>
          <wp:inline distT="0" distB="0" distL="0" distR="0" wp14:anchorId="0A26661E" wp14:editId="17BEB261">
            <wp:extent cx="5759450" cy="8573135"/>
            <wp:effectExtent l="0" t="0" r="0" b="0"/>
            <wp:docPr id="923" name="Picture 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1"/>
                    <a:stretch>
                      <a:fillRect/>
                    </a:stretch>
                  </pic:blipFill>
                  <pic:spPr>
                    <a:xfrm>
                      <a:off x="0" y="0"/>
                      <a:ext cx="5759450" cy="8573135"/>
                    </a:xfrm>
                    <a:prstGeom prst="rect">
                      <a:avLst/>
                    </a:prstGeom>
                  </pic:spPr>
                </pic:pic>
              </a:graphicData>
            </a:graphic>
          </wp:inline>
        </w:drawing>
      </w:r>
    </w:p>
    <w:p w14:paraId="7C361C06" w14:textId="77777777" w:rsidR="0048205B" w:rsidRPr="00E13B98" w:rsidRDefault="0048205B" w:rsidP="00AE389F">
      <w:r w:rsidRPr="00E13B98" w:rsidDel="006D2F2E">
        <w:t xml:space="preserve"> </w:t>
      </w:r>
    </w:p>
    <w:p w14:paraId="60BE6F33" w14:textId="6C5B3244" w:rsidR="00F3559C" w:rsidRPr="00F3559C" w:rsidRDefault="00F3559C" w:rsidP="00F3559C">
      <w:pPr>
        <w:rPr>
          <w:lang w:val="en-US"/>
        </w:rPr>
      </w:pPr>
      <w:r>
        <w:rPr>
          <w:lang w:eastAsia="en-GB"/>
        </w:rPr>
        <w:lastRenderedPageBreak/>
        <w:drawing>
          <wp:inline distT="0" distB="0" distL="0" distR="0" wp14:anchorId="01A447E1" wp14:editId="1A85BAC5">
            <wp:extent cx="5759450" cy="5063490"/>
            <wp:effectExtent l="0" t="0" r="0" b="3810"/>
            <wp:docPr id="924" name="Picture 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2"/>
                    <a:stretch>
                      <a:fillRect/>
                    </a:stretch>
                  </pic:blipFill>
                  <pic:spPr>
                    <a:xfrm>
                      <a:off x="0" y="0"/>
                      <a:ext cx="5759450" cy="5063490"/>
                    </a:xfrm>
                    <a:prstGeom prst="rect">
                      <a:avLst/>
                    </a:prstGeom>
                  </pic:spPr>
                </pic:pic>
              </a:graphicData>
            </a:graphic>
          </wp:inline>
        </w:drawing>
      </w:r>
    </w:p>
    <w:p w14:paraId="0F96CC3A" w14:textId="39616BC2" w:rsidR="00F3559C" w:rsidRDefault="00F3559C" w:rsidP="00F3559C">
      <w:pPr>
        <w:rPr>
          <w:lang w:val="en-US"/>
        </w:rPr>
      </w:pPr>
    </w:p>
    <w:p w14:paraId="228775A1" w14:textId="6B34161B" w:rsidR="00D84A67" w:rsidRPr="00F3559C" w:rsidRDefault="00D84A67" w:rsidP="00F3559C">
      <w:pPr>
        <w:rPr>
          <w:lang w:val="en-US"/>
        </w:rPr>
      </w:pPr>
      <w:r>
        <w:rPr>
          <w:lang w:eastAsia="en-GB"/>
        </w:rPr>
        <w:lastRenderedPageBreak/>
        <w:drawing>
          <wp:inline distT="0" distB="0" distL="0" distR="0" wp14:anchorId="48410C1C" wp14:editId="0F38A5B0">
            <wp:extent cx="5759450" cy="8512175"/>
            <wp:effectExtent l="0" t="0" r="0" b="3175"/>
            <wp:docPr id="947" name="Picture 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3"/>
                    <a:stretch>
                      <a:fillRect/>
                    </a:stretch>
                  </pic:blipFill>
                  <pic:spPr>
                    <a:xfrm>
                      <a:off x="0" y="0"/>
                      <a:ext cx="5759450" cy="8512175"/>
                    </a:xfrm>
                    <a:prstGeom prst="rect">
                      <a:avLst/>
                    </a:prstGeom>
                  </pic:spPr>
                </pic:pic>
              </a:graphicData>
            </a:graphic>
          </wp:inline>
        </w:drawing>
      </w:r>
    </w:p>
    <w:p w14:paraId="5CAD3A54" w14:textId="2212D31F" w:rsidR="0048205B" w:rsidRPr="00E13B98" w:rsidRDefault="0048205B" w:rsidP="00AE389F">
      <w:r w:rsidRPr="00E13B98">
        <w:lastRenderedPageBreak/>
        <w:t xml:space="preserve">Precipitation is projected to increase in future across Europe and Central Asia according to all RCP scenarios (see </w:t>
      </w:r>
      <w:r w:rsidR="001E149D">
        <w:rPr>
          <w:b/>
        </w:rPr>
        <w:t>Figure 4.62</w:t>
      </w:r>
      <w:r w:rsidRPr="00E13B98">
        <w:t xml:space="preserve">), yet with important uncertainties. Increases are projected to be larger for winter than for summer. Summer precipitation anomalies for 2041-2060 relative to 1986-2005 for RCP 2.6 range from </w:t>
      </w:r>
      <w:r w:rsidRPr="00E13B98">
        <w:rPr>
          <w:rFonts w:hAnsi="Cambria"/>
        </w:rPr>
        <w:t>−</w:t>
      </w:r>
      <w:r w:rsidRPr="00E13B98">
        <w:t xml:space="preserve">0.06 to 0.24mm/day and for RCP 8.5 range from </w:t>
      </w:r>
      <w:r w:rsidRPr="00E13B98">
        <w:rPr>
          <w:rFonts w:hAnsi="Cambria"/>
        </w:rPr>
        <w:t>−</w:t>
      </w:r>
      <w:r w:rsidRPr="00E13B98">
        <w:t xml:space="preserve">0.07 to 0.21mm/day (5 to 95%) (see </w:t>
      </w:r>
      <w:r w:rsidR="001E149D" w:rsidRPr="001E149D">
        <w:rPr>
          <w:b/>
        </w:rPr>
        <w:t>Figure 4.62</w:t>
      </w:r>
      <w:r w:rsidRPr="00E13B98">
        <w:t xml:space="preserve">). Projected winter precipitation anomalies for 2041-2060 relative to 1986-2005 for RCP 2.6 range from </w:t>
      </w:r>
      <w:r w:rsidRPr="00E13B98">
        <w:rPr>
          <w:rFonts w:hAnsi="Cambria"/>
        </w:rPr>
        <w:t>0</w:t>
      </w:r>
      <w:r w:rsidRPr="00E13B98">
        <w:t xml:space="preserve"> to 0.21mm/day and for RCP 8.5 range from 0.05 to 0.23mm/day (5 to 95%) (see </w:t>
      </w:r>
      <w:r w:rsidR="001E149D" w:rsidRPr="001E149D">
        <w:rPr>
          <w:b/>
        </w:rPr>
        <w:t>Figure 4.62</w:t>
      </w:r>
      <w:r w:rsidRPr="00E13B98">
        <w:t>).</w:t>
      </w:r>
    </w:p>
    <w:p w14:paraId="7CA380BE" w14:textId="78AD4D93" w:rsidR="0048205B" w:rsidRPr="00E13B98" w:rsidRDefault="0048205B" w:rsidP="00AE389F">
      <w:r w:rsidRPr="00E13B98">
        <w:t xml:space="preserve">At a subregional scale, most projected precipitation changes fall within one standard deviation of the natural variability over much of Europe and Central Asia (see </w:t>
      </w:r>
      <w:r w:rsidR="001E149D" w:rsidRPr="001E149D">
        <w:rPr>
          <w:b/>
        </w:rPr>
        <w:t>Figure 4.63</w:t>
      </w:r>
      <w:r w:rsidRPr="00E13B98">
        <w:t xml:space="preserve">). For summer, significant increases in precipitation are projected for northern areas of Western Europe and Eastern Europe, and decreases in southern parts of Western Europe (see </w:t>
      </w:r>
      <w:r w:rsidR="001E149D" w:rsidRPr="001E149D">
        <w:rPr>
          <w:b/>
        </w:rPr>
        <w:t>Figure 4.63</w:t>
      </w:r>
      <w:r w:rsidRPr="00E13B98">
        <w:t xml:space="preserve">), in accordance with Kirtman </w:t>
      </w:r>
      <w:r w:rsidR="000D7D89" w:rsidRPr="000D7D89">
        <w:rPr>
          <w:i/>
        </w:rPr>
        <w:t>et al.</w:t>
      </w:r>
      <w:r w:rsidRPr="00E13B98">
        <w:t xml:space="preserve"> (2013). For winter, increases in precipitation are projected over Eastern Europe, Central Asia, and in northern parts of Western Europe (see </w:t>
      </w:r>
      <w:r w:rsidR="001E149D" w:rsidRPr="001E149D">
        <w:rPr>
          <w:b/>
        </w:rPr>
        <w:t>Figure 4.63</w:t>
      </w:r>
      <w:r w:rsidRPr="00E13B98">
        <w:t>).</w:t>
      </w:r>
    </w:p>
    <w:p w14:paraId="278EE17A" w14:textId="328D3639" w:rsidR="0048205B" w:rsidRPr="00E13B98" w:rsidRDefault="0048205B" w:rsidP="00AE389F">
      <w:r w:rsidRPr="00E13B98">
        <w:t>Changes in summer precipitation are projected for most units of analysis throughout Europe and Central Asia except for deserts (</w:t>
      </w:r>
      <w:r w:rsidR="001E149D">
        <w:rPr>
          <w:b/>
        </w:rPr>
        <w:t>Figure 4.64</w:t>
      </w:r>
      <w:r w:rsidRPr="00E13B98">
        <w:t>). Changes in winter precipitation are projected for almost all units in Western Europe, Eastern Europe and Central Asia, whereas projected changes for Central Europe are less clear with values pr</w:t>
      </w:r>
      <w:r>
        <w:t>oje</w:t>
      </w:r>
      <w:r w:rsidRPr="00E13B98">
        <w:t>cted within natural variability range depending on scenarios (</w:t>
      </w:r>
      <w:r w:rsidR="001E149D">
        <w:rPr>
          <w:b/>
        </w:rPr>
        <w:t>Figure 4.64</w:t>
      </w:r>
      <w:r w:rsidRPr="00E13B98">
        <w:t>). Specifically, in Western Europe, changes (increases and decreases, depending on units) are projected for both summer and winter precipitation. In Central Europe, decreases are projected for all units for summer precipitation, whereas projected changes are variable among units for winter. In Eastern Europe, increases are projected for most units for both summer and winter precipitation, except for summer precipitation in Mediterranean and subtropical forest units, which is projected to decrease. In Central Asia, increases are projected for all biomes for winter precipitation only.</w:t>
      </w:r>
    </w:p>
    <w:p w14:paraId="2F6CC0E4" w14:textId="77777777" w:rsidR="0048205B" w:rsidRPr="00E13B98" w:rsidRDefault="0048205B" w:rsidP="00AE389F">
      <w:pPr>
        <w:rPr>
          <w:rFonts w:ascii="Calibri" w:hAnsi="Calibri"/>
        </w:rPr>
      </w:pPr>
      <w:r w:rsidRPr="00E13B98">
        <w:t>In summary, precipitation will very likely change throughout Europe and Central Asia, will likely increase for most units of analysis in Eastern Europe and Central Asia and for northern units in Western Europe, and likely decrease for southern units in Western Europe and Central Europe.</w:t>
      </w:r>
    </w:p>
    <w:p w14:paraId="53C55BFB" w14:textId="0F6CBAB3" w:rsidR="00F3559C" w:rsidRPr="00F3559C" w:rsidRDefault="00F3559C" w:rsidP="00F3559C">
      <w:pPr>
        <w:rPr>
          <w:lang w:val="en-US"/>
        </w:rPr>
      </w:pPr>
      <w:r>
        <w:rPr>
          <w:lang w:eastAsia="en-GB"/>
        </w:rPr>
        <w:lastRenderedPageBreak/>
        <w:drawing>
          <wp:inline distT="0" distB="0" distL="0" distR="0" wp14:anchorId="59431907" wp14:editId="15FD1A9A">
            <wp:extent cx="5759450" cy="8582660"/>
            <wp:effectExtent l="0" t="0" r="0" b="889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4"/>
                    <a:stretch>
                      <a:fillRect/>
                    </a:stretch>
                  </pic:blipFill>
                  <pic:spPr>
                    <a:xfrm>
                      <a:off x="0" y="0"/>
                      <a:ext cx="5759450" cy="8582660"/>
                    </a:xfrm>
                    <a:prstGeom prst="rect">
                      <a:avLst/>
                    </a:prstGeom>
                  </pic:spPr>
                </pic:pic>
              </a:graphicData>
            </a:graphic>
          </wp:inline>
        </w:drawing>
      </w:r>
    </w:p>
    <w:p w14:paraId="01CEFCF9" w14:textId="77777777" w:rsidR="0048205B" w:rsidRPr="00E13B98" w:rsidRDefault="0048205B" w:rsidP="00AE389F"/>
    <w:p w14:paraId="4726C011" w14:textId="3968D034" w:rsidR="00036809" w:rsidRPr="00036809" w:rsidRDefault="00036809" w:rsidP="00036809">
      <w:pPr>
        <w:rPr>
          <w:lang w:val="en-US"/>
        </w:rPr>
      </w:pPr>
      <w:r>
        <w:rPr>
          <w:lang w:eastAsia="en-GB"/>
        </w:rPr>
        <w:lastRenderedPageBreak/>
        <w:drawing>
          <wp:inline distT="0" distB="0" distL="0" distR="0" wp14:anchorId="05082EF7" wp14:editId="07BDD0F5">
            <wp:extent cx="5759450" cy="8550275"/>
            <wp:effectExtent l="0" t="0" r="0" b="3175"/>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5"/>
                    <a:stretch>
                      <a:fillRect/>
                    </a:stretch>
                  </pic:blipFill>
                  <pic:spPr>
                    <a:xfrm>
                      <a:off x="0" y="0"/>
                      <a:ext cx="5759450" cy="8550275"/>
                    </a:xfrm>
                    <a:prstGeom prst="rect">
                      <a:avLst/>
                    </a:prstGeom>
                  </pic:spPr>
                </pic:pic>
              </a:graphicData>
            </a:graphic>
          </wp:inline>
        </w:drawing>
      </w:r>
    </w:p>
    <w:p w14:paraId="0E202C49" w14:textId="5A2026D0" w:rsidR="0048205B" w:rsidRPr="00E13B98" w:rsidRDefault="0048205B" w:rsidP="00AE389F"/>
    <w:p w14:paraId="3795B84C" w14:textId="6A1F9E4C" w:rsidR="00D84A67" w:rsidRPr="002B1454" w:rsidRDefault="00D84A67" w:rsidP="002B1454">
      <w:pPr>
        <w:rPr>
          <w:lang w:val="en-US"/>
        </w:rPr>
      </w:pPr>
      <w:r>
        <w:rPr>
          <w:lang w:eastAsia="en-GB"/>
        </w:rPr>
        <w:lastRenderedPageBreak/>
        <w:drawing>
          <wp:inline distT="0" distB="0" distL="0" distR="0" wp14:anchorId="5A08C0F8" wp14:editId="3E907BF8">
            <wp:extent cx="5759450" cy="8587105"/>
            <wp:effectExtent l="0" t="0" r="0" b="4445"/>
            <wp:docPr id="951" name="Picture 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6"/>
                    <a:stretch>
                      <a:fillRect/>
                    </a:stretch>
                  </pic:blipFill>
                  <pic:spPr>
                    <a:xfrm>
                      <a:off x="0" y="0"/>
                      <a:ext cx="5759450" cy="8587105"/>
                    </a:xfrm>
                    <a:prstGeom prst="rect">
                      <a:avLst/>
                    </a:prstGeom>
                  </pic:spPr>
                </pic:pic>
              </a:graphicData>
            </a:graphic>
          </wp:inline>
        </w:drawing>
      </w:r>
    </w:p>
    <w:p w14:paraId="5D4E728C" w14:textId="77777777" w:rsidR="0048205B" w:rsidRPr="005F3429" w:rsidRDefault="0048205B" w:rsidP="00AE389F"/>
    <w:p w14:paraId="258D558E" w14:textId="77777777" w:rsidR="0048205B" w:rsidRPr="00E13B98" w:rsidRDefault="0048205B" w:rsidP="001F0516">
      <w:pPr>
        <w:pStyle w:val="Heading4"/>
      </w:pPr>
      <w:bookmarkStart w:id="1474" w:name="_Toc519514825"/>
      <w:r w:rsidRPr="00E13B98">
        <w:lastRenderedPageBreak/>
        <w:t>Sea-level change</w:t>
      </w:r>
      <w:bookmarkEnd w:id="1474"/>
    </w:p>
    <w:p w14:paraId="3A17E341" w14:textId="46C04165" w:rsidR="0048205B" w:rsidRPr="00E13B98" w:rsidRDefault="0048205B" w:rsidP="00AE389F">
      <w:pPr>
        <w:rPr>
          <w:rFonts w:ascii="Calibri" w:hAnsi="Calibri"/>
        </w:rPr>
      </w:pPr>
      <w:r w:rsidRPr="00E13B98">
        <w:t>The sea-level has risen ca. 150</w:t>
      </w:r>
      <w:r>
        <w:t xml:space="preserve"> </w:t>
      </w:r>
      <w:r w:rsidRPr="00E13B98">
        <w:t xml:space="preserve">mm in the past century. Recent trends in sea-level rise are uniform across the globe. Eastern Europe and Central Asia are exceptional because of the Caspian Sea, where sea-level change is decoupled from global sea-level rise and trends are uncertain. The Caspian Sea level decreased throughout the first half of the previous century, and subsequently increased to almost re-reach its historical level </w:t>
      </w:r>
      <w:r w:rsidRPr="00E13B98">
        <w:fldChar w:fldCharType="begin" w:fldLock="1"/>
      </w:r>
      <w:r>
        <w:instrText>ADDIN CSL_CITATION { "citationItems" : [ { "id" : "ITEM-1", "itemData" : { "DOI" : "10.1016/j.quaint.2007.03.008", "ISSN" : "10406182", "abstract" : "The Caspian Sea Level (CSL) has experienced large fluctuations with wide-reaching impacts on the population on the coastal regions and on the economy. The CSL variability is dominated by the variability of precipitation over the Volga River basin. The precipitation during summer plays a dominant role and can explain the two major events that happened in the 1930s (drop) and after 1977 (rise). Impacts are expected from global warming due to enhanced greenhouse gas concentrations; especially the precipitation over the Volga River basin is expected to increase. It is, however, compensated more or less by increased evaporation over the Caspian Sea (CS) itself. It is shown that the Max Planck Institute for Meteorology (Hamburg) models are able to simulate most processes relevant for the CSL variability quite realistically, i.e., within the uncertainty of observational data. The simulations suggest a slight increase of the CSL in the 21st century; but due to a large variability of precipitation over the Volga River basin a statement concerning the future development of the CSL cannot be made with confidence at the moment. ?? 2007 Elsevier Ltd and INQUA.", "author" : [ { "dropping-particle" : "", "family" : "Arpe", "given" : "Klaus", "non-dropping-particle" : "", "parse-names" : false, "suffix" : "" }, { "dropping-particle" : "", "family" : "Leroy", "given" : "S. a G", "non-dropping-particle" : "", "parse-names" : false, "suffix" : "" } ], "container-title" : "Quaternary International", "id" : "ITEM-1", "issue" : "SUPPL.", "issued" : { "date-parts" : [ [ "2007" ] ] }, "page" : "144-152", "title" : "The Caspian Sea Level forced by the atmospheric circulation, as observed and modelled", "type" : "article-journal", "volume" : "173-174" }, "uris" : [ "http://www.mendeley.com/documents/?uuid=2de6c9b5-9e99-4360-8437-b9710b77fbbc" ] }, { "id" : "ITEM-2", "itemData" : { "DOI" : "10.1016/j.quaint.2006.01.007", "ISBN" : "1040-6182", "ISSN" : "10406182", "abstract" : "Palynological analyses (pollen and dinocysts) of a sediment core taken in the Kara-Bogaz Gol have been used to reconstruct rapid and catastrophic environmental changes over the last two centuries (chronology based on (210)Pb). A natural cyclicity (65 years) of water level changes in the Caspian Sea (CS) and in the Kara-Bogaz Gol (KBG) and anthropogenic factors (building of a dam separating the CS and the KBG waters) combine to induce rapid changes in water levels of the KBG, in the salinity of its waters and in vegetation cover of its surroundings. The impact of low water levels on the dinocysts is marked by a lower diversity and the survival of two species that are typical of the KBG, the Caspian Sea species present in the KBG having disappeared. During periods of higher water levels (AD 1871-1878), the lake is surrounded by a steppe-like vegetation dominated by Artemisia; whereas during periods of low water levels (AD 1878-1913 and AD 1955-1998), the emerged shore are colonised by Chenopodiaceae. The period of AD 1913-1955 corresponding to decreasing water levels has an extremely low pollen concentration and a maximum of reworking of arboreal taxa. During the last low-level period, humans responded by abandoning the shores of the bay. What happened to the KBG can be used as an example of what may happen in the future for the Aral Sea. A problem of reworking of Tertiary dinocysts into modern deposits has been detected owing to the knowledge of the modern dinoflagellate assemblages recently made available through a water survey. A comparison to modern surface pollen samples from Central Asia (Anzali, Caspian Sea south and central basins, Aral Sea, Lake Balkhash, Lake Issyk-Kul and the Chinese Tien-Shan range) allows us to establish the potential reworking of at least five arboreal pollen taxa possibly by run-off and dust storms. (c) 2006 Elsevier Ltd and INQUA. All rights reserved.", "author" : [ { "dropping-particle" : "", "family" : "Leroy", "given" : "S", "non-dropping-particle" : "", "parse-names" : false, "suffix" : "" }, { "dropping-particle" : "", "family" : "Marret", "given" : "F", "non-dropping-particle" : "", "parse-names" : false, "suffix" : "" }, { "dropping-particle" : "", "family" : "Giralt", "given" : "S", "non-dropping-particle" : "", "parse-names" : false, "suffix" : "" }, { "dropping-particle" : "", "family" : "Bulatov", "given" : "S", "non-dropping-particle" : "", "parse-names" : false, "suffix" : "" } ], "container-title" : "Quaternary International", "id" : "ITEM-2", "issue" : "1", "issued" : { "date-parts" : [ [ "2006" ] ] }, "page" : "52-70", "title" : "Natural and anthropogenic rapid changes in the Kara-Bogaz Gol over the last two centuries reconstructed from palynological analyses and a comparison to instrumental records", "type" : "article-journal", "volume" : "150" }, "suffix" : " and references therein", "uris" : [ "http://www.mendeley.com/documents/?uuid=3e7e2860-0867-485a-91ec-e177965dabf2" ] } ], "mendeley" : { "formattedCitation" : "(Arpe &amp; Leroy, 2007; Leroy, Marret, Giralt, &amp; Bulatov, 2006 and references therein)", "plainTextFormattedCitation" : "(Arpe &amp; Leroy, 2007; Leroy, Marret, Giralt, &amp; Bulatov, 2006 and references therein)", "previouslyFormattedCitation" : "(Arpe &amp; Leroy, 2007; Leroy, Marret, Giralt, &amp; Bulatov, 2006 and references therein)" }, "properties" : {  }, "schema" : "https://github.com/citation-style-language/schema/raw/master/csl-citation.json" }</w:instrText>
      </w:r>
      <w:r w:rsidRPr="00E13B98">
        <w:fldChar w:fldCharType="separate"/>
      </w:r>
      <w:r w:rsidRPr="00E13B98">
        <w:t>(Arpe &amp; Leroy, 2007; Leroy</w:t>
      </w:r>
      <w:r w:rsidR="00163B13">
        <w:rPr>
          <w:i/>
        </w:rPr>
        <w:t xml:space="preserve"> et al</w:t>
      </w:r>
      <w:r w:rsidRPr="00E13B98">
        <w:t>, 2006 and references therein)</w:t>
      </w:r>
      <w:r w:rsidRPr="00E13B98">
        <w:fldChar w:fldCharType="end"/>
      </w:r>
      <w:r w:rsidRPr="00E13B98">
        <w:t>.</w:t>
      </w:r>
    </w:p>
    <w:p w14:paraId="41761712" w14:textId="5088AD26" w:rsidR="0048205B" w:rsidRPr="00E13B98" w:rsidRDefault="0048205B" w:rsidP="00AE389F">
      <w:r w:rsidRPr="00E13B98">
        <w:t>In the future sea-level is projected to continuously increase globally (</w:t>
      </w:r>
      <w:r w:rsidR="001E149D" w:rsidRPr="001E149D">
        <w:rPr>
          <w:b/>
        </w:rPr>
        <w:t>Figure 4.65</w:t>
      </w:r>
      <w:r w:rsidRPr="00E13B98">
        <w:t>) due to various reasons, including temperature induced swelling and melting land ice, to reach a total increase by 2100 of 0.3-1</w:t>
      </w:r>
      <w:r>
        <w:t xml:space="preserve"> </w:t>
      </w:r>
      <w:r w:rsidRPr="00E24F0E">
        <w:t xml:space="preserve">m </w:t>
      </w:r>
      <w:r w:rsidRPr="00317504">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rsidRPr="00317504">
        <w:fldChar w:fldCharType="separate"/>
      </w:r>
      <w:r w:rsidRPr="00FD2C8B">
        <w:t>(IPCC, 2013b)</w:t>
      </w:r>
      <w:r w:rsidRPr="00317504">
        <w:fldChar w:fldCharType="end"/>
      </w:r>
      <w:r w:rsidRPr="00E24F0E">
        <w:t>.</w:t>
      </w:r>
      <w:r w:rsidRPr="00E13B98">
        <w:t xml:space="preserve"> Sea level changes in the Caspian Sea will most likely depend on the projected precipitation regimes of its watershed </w:t>
      </w:r>
      <w:r w:rsidRPr="00E13B98">
        <w:fldChar w:fldCharType="begin" w:fldLock="1"/>
      </w:r>
      <w:r>
        <w:instrText>ADDIN CSL_CITATION { "citationItems" : [ { "id" : "ITEM-1", "itemData" : { "DOI" : "10.1016/j.quaint.2007.03.008", "ISSN" : "10406182", "abstract" : "The Caspian Sea Level (CSL) has experienced large fluctuations with wide-reaching impacts on the population on the coastal regions and on the economy. The CSL variability is dominated by the variability of precipitation over the Volga River basin. The precipitation during summer plays a dominant role and can explain the two major events that happened in the 1930s (drop) and after 1977 (rise). Impacts are expected from global warming due to enhanced greenhouse gas concentrations; especially the precipitation over the Volga River basin is expected to increase. It is, however, compensated more or less by increased evaporation over the Caspian Sea (CS) itself. It is shown that the Max Planck Institute for Meteorology (Hamburg) models are able to simulate most processes relevant for the CSL variability quite realistically, i.e., within the uncertainty of observational data. The simulations suggest a slight increase of the CSL in the 21st century; but due to a large variability of precipitation over the Volga River basin a statement concerning the future development of the CSL cannot be made with confidence at the moment. ?? 2007 Elsevier Ltd and INQUA.", "author" : [ { "dropping-particle" : "", "family" : "Arpe", "given" : "Klaus", "non-dropping-particle" : "", "parse-names" : false, "suffix" : "" }, { "dropping-particle" : "", "family" : "Leroy", "given" : "S. a G", "non-dropping-particle" : "", "parse-names" : false, "suffix" : "" } ], "container-title" : "Quaternary International", "id" : "ITEM-1", "issue" : "SUPPL.", "issued" : { "date-parts" : [ [ "2007" ] ] }, "page" : "144-152", "title" : "The Caspian Sea Level forced by the atmospheric circulation, as observed and modelled", "type" : "article-journal", "volume" : "173-174" }, "uris" : [ "http://www.mendeley.com/documents/?uuid=2de6c9b5-9e99-4360-8437-b9710b77fbbc" ] } ], "mendeley" : { "formattedCitation" : "(Arpe &amp; Leroy, 2007)", "plainTextFormattedCitation" : "(Arpe &amp; Leroy, 2007)", "previouslyFormattedCitation" : "(Arpe &amp; Leroy, 2007)" }, "properties" : {  }, "schema" : "https://github.com/citation-style-language/schema/raw/master/csl-citation.json" }</w:instrText>
      </w:r>
      <w:r w:rsidRPr="00E13B98">
        <w:fldChar w:fldCharType="separate"/>
      </w:r>
      <w:r w:rsidRPr="00E13B98">
        <w:t>(Arpe &amp; Leroy, 2007)</w:t>
      </w:r>
      <w:r w:rsidRPr="00E13B98">
        <w:fldChar w:fldCharType="end"/>
      </w:r>
      <w:r w:rsidRPr="00E13B98">
        <w:t xml:space="preserve">, which are least certain but potentially increase, while fluctuations may be extreme </w:t>
      </w:r>
      <w:r w:rsidRPr="00E13B98">
        <w:fldChar w:fldCharType="begin" w:fldLock="1"/>
      </w:r>
      <w:r>
        <w:instrText>ADDIN CSL_CITATION { "citationItems" : [ { "id" : "ITEM-1", "itemData" : { "DOI" : "10.1186/1735-2746-9-24", "ISSN" : "1735-1979", "PMID" : "23369617", "abstract" : "The rapid rise of Caspian Sea water level (about 2.25 meters since 1978) has caused much concern to all five surrounding countries, primarily because flooding has destroyed or damaged buildings and other engineering structures, roads, beaches and farm lands in the coastal zone. Given that climate, and more specifically climate change, is a primary factor influencing oscillations in Caspian Sea water levels, the effect of different climate change scenarios on future Caspian Sea levels was simulated. Variations in environmental parameters such as temperature, precipitation, evaporation, atmospheric carbon dioxide and water level oscillations of the Caspian sea and surrounding regions, are considered for both past (1951-2006) and future (2025-2100) time frames. The output of the UKHADGEM general circulation model and five alternative scenarios including A1CAI, BIASF, BIMES WRE450 and WRE750 were extracted using the MAGICC SCENGEN Model software (version 5.3). The results suggest that the mean temperature of the Caspian Sea region (Bandar-E-Anzali monitoring site) has increased by ca. 0.17\u00b0C per decade under the impacts of atmospheric carbon dioxide changes (r=0.21). The Caspian Sea water level has increased by ca. +36cm per decade (r=0.82) between the years 1951-2006. Mean results from all modeled scenarios indicate that the temperature will increase by ca. 3.64\u00b0C and precipitation will decrease by ca. 10% (182 mm) over the Caspian Sea, whilst in the Volga river basin, temperatures are projected to increase by ca. 4.78\u00b0C and precipitation increase by ca. 12% (58 mm) by the year 2100. Finally, statistical modeling of the Caspian Sea water levels project future water level increases of between 86 cm and 163 cm by the years 2075 and 2100, respectively.", "author" : [ { "dropping-particle" : "", "family" : "Roshan", "given" : "Gholamreza", "non-dropping-particle" : "", "parse-names" : false, "suffix" : "" }, { "dropping-particle" : "", "family" : "Moghbel", "given" : "Masumeh", "non-dropping-particle" : "", "parse-names" : false, "suffix" : "" }, { "dropping-particle" : "", "family" : "Grab", "given" : "Stefan", "non-dropping-particle" : "", "parse-names" : false, "suffix" : "" } ], "container-title" : "Iranian journal of environmental health science &amp; engineering", "id" : "ITEM-1", "issue" : "1", "issued" : { "date-parts" : [ [ "2012", "1", "12" ] ] }, "language" : "En", "page" : "24", "publisher" : "BioMed Central", "title" : "Modeling Caspian Sea water level oscillations under different scenarios of increasing atmospheric carbon dioxide concentrations.", "type" : "article-journal", "volume" : "9" }, "uris" : [ "http://www.mendeley.com/documents/?uuid=a53578c4-522a-4223-885b-c75336f6cf19" ] } ], "mendeley" : { "formattedCitation" : "(Roshan, Moghbel, &amp; Grab, 2012)", "plainTextFormattedCitation" : "(Roshan, Moghbel, &amp; Grab, 2012)", "previouslyFormattedCitation" : "(Roshan, Moghbel, &amp; Grab, 2012)" }, "properties" : {  }, "schema" : "https://github.com/citation-style-language/schema/raw/master/csl-citation.json" }</w:instrText>
      </w:r>
      <w:r w:rsidRPr="00E13B98">
        <w:fldChar w:fldCharType="separate"/>
      </w:r>
      <w:r w:rsidRPr="00E13B98">
        <w:t>(Roshan</w:t>
      </w:r>
      <w:r w:rsidR="005A00D7">
        <w:rPr>
          <w:i/>
        </w:rPr>
        <w:t xml:space="preserve"> et al.</w:t>
      </w:r>
      <w:r w:rsidRPr="00E13B98">
        <w:t>, 2012)</w:t>
      </w:r>
      <w:r w:rsidRPr="00E13B98">
        <w:fldChar w:fldCharType="end"/>
      </w:r>
      <w:r w:rsidRPr="00E13B98">
        <w:t>.</w:t>
      </w:r>
    </w:p>
    <w:p w14:paraId="256573F3" w14:textId="258BEAC3" w:rsidR="00863FF7" w:rsidRPr="00863FF7" w:rsidRDefault="00863FF7" w:rsidP="00863FF7">
      <w:pPr>
        <w:rPr>
          <w:lang w:val="en-US"/>
        </w:rPr>
      </w:pPr>
      <w:r>
        <w:rPr>
          <w:lang w:eastAsia="en-GB"/>
        </w:rPr>
        <w:drawing>
          <wp:inline distT="0" distB="0" distL="0" distR="0" wp14:anchorId="03B9F9A2" wp14:editId="6D817E9E">
            <wp:extent cx="5759450" cy="4405630"/>
            <wp:effectExtent l="0" t="0" r="0" b="0"/>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7"/>
                    <a:stretch>
                      <a:fillRect/>
                    </a:stretch>
                  </pic:blipFill>
                  <pic:spPr>
                    <a:xfrm>
                      <a:off x="0" y="0"/>
                      <a:ext cx="5759450" cy="4405630"/>
                    </a:xfrm>
                    <a:prstGeom prst="rect">
                      <a:avLst/>
                    </a:prstGeom>
                  </pic:spPr>
                </pic:pic>
              </a:graphicData>
            </a:graphic>
          </wp:inline>
        </w:drawing>
      </w:r>
    </w:p>
    <w:p w14:paraId="2DAA2B2F" w14:textId="338512D0" w:rsidR="0048205B" w:rsidRPr="00E13B98" w:rsidRDefault="0048205B" w:rsidP="00AE389F">
      <w:r w:rsidRPr="00E13B98">
        <w:t xml:space="preserve">While coastal habitats and estuaries experience strong effects from rise in sea-level, benthic habitats are less concerned (only near-shore) and pelagic habitats are least affected. Within the region, a sea-level rise of at least 1m </w:t>
      </w:r>
      <w:r>
        <w:t>would</w:t>
      </w:r>
      <w:r w:rsidRPr="00E13B98">
        <w:t xml:space="preserve"> affect primarily the heavily populated regions in Western Europe (mostly The Netherlands, but also Germany, Denmark and UK), where a rise of 1</w:t>
      </w:r>
      <w:r>
        <w:t>-</w:t>
      </w:r>
      <w:r w:rsidRPr="00E13B98">
        <w:t>5</w:t>
      </w:r>
      <w:r>
        <w:t xml:space="preserve"> </w:t>
      </w:r>
      <w:r w:rsidRPr="00E13B98">
        <w:t>m (</w:t>
      </w:r>
      <w:r w:rsidR="001E149D" w:rsidRPr="001E149D">
        <w:rPr>
          <w:b/>
        </w:rPr>
        <w:t>Figure 4.66</w:t>
      </w:r>
      <w:r w:rsidRPr="00E13B98">
        <w:t xml:space="preserve">) </w:t>
      </w:r>
      <w:r>
        <w:t>would</w:t>
      </w:r>
      <w:r w:rsidRPr="00E13B98">
        <w:t xml:space="preserve"> affect up to 22 million inhabitants. A realistic sea level rise of just 1m </w:t>
      </w:r>
      <w:r>
        <w:t>would</w:t>
      </w:r>
      <w:r w:rsidRPr="00E13B98">
        <w:t xml:space="preserve"> affect almost the same amount of land, biomes and people as a 5m rise. Such drastic shifts will have a strong effect on coastal ecosystems, on sessile and migrating animals (birds), and on the structuring of the coastal biomes.</w:t>
      </w:r>
      <w:r w:rsidRPr="009B6672">
        <w:rPr>
          <w:sz w:val="20"/>
          <w:szCs w:val="20"/>
        </w:rPr>
        <w:t xml:space="preserve"> </w:t>
      </w:r>
    </w:p>
    <w:p w14:paraId="46EE785C" w14:textId="54FFF6D9" w:rsidR="00D84A67" w:rsidRPr="00084FFC" w:rsidRDefault="00D84A67" w:rsidP="00084FFC">
      <w:pPr>
        <w:rPr>
          <w:lang w:val="en-US"/>
        </w:rPr>
      </w:pPr>
      <w:r>
        <w:rPr>
          <w:lang w:eastAsia="en-GB"/>
        </w:rPr>
        <w:lastRenderedPageBreak/>
        <w:drawing>
          <wp:inline distT="0" distB="0" distL="0" distR="0" wp14:anchorId="7AADC0CA" wp14:editId="7C4E7316">
            <wp:extent cx="5759450" cy="4760595"/>
            <wp:effectExtent l="0" t="0" r="0" b="1905"/>
            <wp:docPr id="953" name="Picture 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8"/>
                    <a:stretch>
                      <a:fillRect/>
                    </a:stretch>
                  </pic:blipFill>
                  <pic:spPr>
                    <a:xfrm>
                      <a:off x="0" y="0"/>
                      <a:ext cx="5759450" cy="4760595"/>
                    </a:xfrm>
                    <a:prstGeom prst="rect">
                      <a:avLst/>
                    </a:prstGeom>
                  </pic:spPr>
                </pic:pic>
              </a:graphicData>
            </a:graphic>
          </wp:inline>
        </w:drawing>
      </w:r>
    </w:p>
    <w:p w14:paraId="26F56D61" w14:textId="77777777" w:rsidR="0048205B" w:rsidRPr="00E13B98" w:rsidRDefault="0048205B" w:rsidP="00AE389F"/>
    <w:p w14:paraId="3071E719" w14:textId="77777777" w:rsidR="0048205B" w:rsidRPr="00E13B98" w:rsidRDefault="0048205B" w:rsidP="001F0516">
      <w:pPr>
        <w:pStyle w:val="Heading4"/>
      </w:pPr>
      <w:bookmarkStart w:id="1475" w:name="_Toc519514826"/>
      <w:r w:rsidRPr="00E13B98">
        <w:t>Trends in glaciers and permafrost</w:t>
      </w:r>
      <w:bookmarkEnd w:id="1475"/>
    </w:p>
    <w:p w14:paraId="1CBB8127" w14:textId="77777777" w:rsidR="0048205B" w:rsidRPr="00E13B98" w:rsidRDefault="0048205B" w:rsidP="0048184E">
      <w:pPr>
        <w:pStyle w:val="Heading5"/>
        <w:tabs>
          <w:tab w:val="left" w:pos="993"/>
        </w:tabs>
        <w:spacing w:line="240" w:lineRule="auto"/>
      </w:pPr>
      <w:bookmarkStart w:id="1476" w:name="_Toc519514827"/>
      <w:r w:rsidRPr="00E13B98">
        <w:t>Glacier melting</w:t>
      </w:r>
      <w:bookmarkEnd w:id="1476"/>
    </w:p>
    <w:p w14:paraId="60566B31" w14:textId="39330035" w:rsidR="0048205B" w:rsidRPr="00E13B98" w:rsidRDefault="0048205B" w:rsidP="00AE389F">
      <w:r w:rsidRPr="00E13B98">
        <w:t xml:space="preserve">There is high general confidence that current glacier extents are out of balance </w:t>
      </w:r>
      <w:r>
        <w:t>due to increased recent temperatures</w:t>
      </w:r>
      <w:r w:rsidRPr="00E13B98">
        <w:t xml:space="preserve">, indicating that glaciers will continue to shrink in the future even without further temperature increase </w:t>
      </w:r>
      <w:r>
        <w:fldChar w:fldCharType="begin" w:fldLock="1"/>
      </w:r>
      <w:r>
        <w:instrText>ADDIN CSL_CITATION { "citationItems" : [ { "id" : "ITEM-1", "itemData" : { "author" : [ { "dropping-particle" : "", "family" : "Hagen", "given" : "J. O.", "non-dropping-particle" : "", "parse-names" : false, "suffix" : "" }, { "dropping-particle" : "", "family" : "Liest\u00f8l", "given" : "O.", "non-dropping-particle" : "", "parse-names" : false, "suffix" : "" }, { "dropping-particle" : "", "family" : "Roland", "given" : "E.", "non-dropping-particle" : "", "parse-names" : false, "suffix" : "" }, { "dropping-particle" : "", "family" : "J\u00f8rgensen", "given" : "T.", "non-dropping-particle" : "", "parse-names" : false, "suffix" : "" } ], "id" : "ITEM-1", "issued" : { "date-parts" : [ [ "1993" ] ] }, "number-of-pages" : "Meddelelser, Nr. 129", "publisher-place" : "Oslo, Norway", "title" : "Glacier Atlas of Svalbard and Jan Mayen", "type" : "report" }, "uris" : [ "http://www.mendeley.com/documents/?uuid=7ec982bf-7fc3-4b23-aa5e-ee2b56e3cdcf" ] }, { "id" : "ITEM-2",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Hagen, Liest\u00f8l, Roland, &amp; J\u00f8rgensen, 1993; IPCC, 2013b)", "plainTextFormattedCitation" : "(Hagen, Liest\u00f8l, Roland, &amp; J\u00f8rgensen, 1993; IPCC, 2013b)", "previouslyFormattedCitation" : "(Hagen, Liest\u00f8l, Roland, &amp; J\u00f8rgensen, 1993; IPCC, 2013b)" }, "properties" : {  }, "schema" : "https://github.com/citation-style-language/schema/raw/master/csl-citation.json" }</w:instrText>
      </w:r>
      <w:r>
        <w:fldChar w:fldCharType="separate"/>
      </w:r>
      <w:r w:rsidRPr="00FD2C8B">
        <w:t>(Hagen</w:t>
      </w:r>
      <w:r w:rsidR="005A00D7">
        <w:rPr>
          <w:i/>
        </w:rPr>
        <w:t xml:space="preserve"> et al.</w:t>
      </w:r>
      <w:r w:rsidRPr="00FD2C8B">
        <w:t>, 1993; IPCC, 2013b)</w:t>
      </w:r>
      <w:r>
        <w:fldChar w:fldCharType="end"/>
      </w:r>
      <w:r w:rsidRPr="00A14EDC">
        <w:t xml:space="preserve">. </w:t>
      </w:r>
      <w:r w:rsidRPr="00E13B98">
        <w:t>The average rate of ice loss from glaciers around the world (including both Alpine and Arctic glaciers), excluding glaciers on the periphery of the ice sheets, was very likely 226 [91 to 361] Gt yr</w:t>
      </w:r>
      <w:r w:rsidRPr="00E13B98">
        <w:rPr>
          <w:vertAlign w:val="superscript"/>
        </w:rPr>
        <w:t>−1</w:t>
      </w:r>
      <w:r w:rsidRPr="00E13B98">
        <w:t xml:space="preserve"> over the period 1971 to 2009, 275 [140 to 410] Gt yr</w:t>
      </w:r>
      <w:r w:rsidRPr="00E13B98">
        <w:rPr>
          <w:vertAlign w:val="superscript"/>
        </w:rPr>
        <w:t>−1</w:t>
      </w:r>
      <w:r w:rsidRPr="00E13B98">
        <w:t xml:space="preserve"> over the period 1993 to 2009 and 301 [166 to 436] Gt yr</w:t>
      </w:r>
      <w:r w:rsidRPr="00E13B98">
        <w:rPr>
          <w:vertAlign w:val="superscript"/>
        </w:rPr>
        <w:t>−1</w:t>
      </w:r>
      <w:r w:rsidRPr="00E13B98">
        <w:t xml:space="preserve"> between 2005 and 2009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fldChar w:fldCharType="separate"/>
      </w:r>
      <w:r w:rsidRPr="00FD2C8B">
        <w:t>(IPCC, 2013b)</w:t>
      </w:r>
      <w:r>
        <w:fldChar w:fldCharType="end"/>
      </w:r>
      <w:r w:rsidRPr="00E13B98">
        <w:t>. Most glaciers around the globe have been shrinking since the end of the Little Ice Age</w:t>
      </w:r>
      <w:r>
        <w:t xml:space="preserve"> (ca. 1300-1850)</w:t>
      </w:r>
      <w:r w:rsidRPr="00E13B98">
        <w:t xml:space="preserve">, with increasing rates of ice loss since the early 1980s. </w:t>
      </w:r>
    </w:p>
    <w:p w14:paraId="6E5B0F37" w14:textId="201C56C8" w:rsidR="0048205B" w:rsidRDefault="0048205B" w:rsidP="00AE389F">
      <w:r w:rsidRPr="00E13B98">
        <w:t xml:space="preserve">There is, however, regional variation and also wide variation within regions related to precipitation patterns, altitudinal range, area distribution and dynamic responses. For instance, in the Jotunheimen region, the highest mountain massif in Norway, the general trend (based on Landsat TM/ETM+ data from 2003) is glacier recession, while some glaciers in that region increased their size or remained nearly unchanged over these decades </w:t>
      </w:r>
      <w:r>
        <w:fldChar w:fldCharType="begin" w:fldLock="1"/>
      </w:r>
      <w:r>
        <w:instrText>ADDIN CSL_CITATION { "citationItems" : [ { "id" : "ITEM-1", "itemData" : { "author" : [ { "dropping-particle" : "", "family" : "Andreassen", "given" : "L.M.", "non-dropping-particle" : "", "parse-names" : false, "suffix" : "" }, { "dropping-particle" : "", "family" : "Paul", "given" : "F.", "non-dropping-particle" : "", "parse-names" : false, "suffix" : "" }, { "dropping-particle" : "", "family" : "K\u00e4\u00e4b", "given" : "A.", "non-dropping-particle" : "", "parse-names" : false, "suffix" : "" }, { "dropping-particle" : "", "family" : "Hausberg", "given" : "J.E.", "non-dropping-particle" : "", "parse-names" : false, "suffix" : "" } ], "container-title" : "The Cryosphere", "id" : "ITEM-1", "issued" : { "date-parts" : [ [ "2008" ] ] }, "page" : "131-145", "title" : "Landsat-derived glacier inventory for Jotunheimen, Norway, and deduced glacier changes since the 1930s", "type" : "article-journal", "volume" : "2" }, "uris" : [ "http://www.mendeley.com/documents/?uuid=05a6bb49-1bfa-4fcb-b938-5ed5cc1daefb" ] } ], "mendeley" : { "formattedCitation" : "(Andreassen, Paul, K\u00e4\u00e4b, &amp; Hausberg, 2008)", "plainTextFormattedCitation" : "(Andreassen, Paul, K\u00e4\u00e4b, &amp; Hausberg, 2008)", "previouslyFormattedCitation" : "(Andreassen, Paul, K\u00e4\u00e4b, &amp; Hausberg, 2008)" }, "properties" : {  }, "schema" : "https://github.com/citation-style-language/schema/raw/master/csl-citation.json" }</w:instrText>
      </w:r>
      <w:r>
        <w:fldChar w:fldCharType="separate"/>
      </w:r>
      <w:r w:rsidRPr="005A29B7">
        <w:t>(</w:t>
      </w:r>
      <w:r w:rsidR="005A00D7" w:rsidRPr="005A29B7">
        <w:t>Andreassen</w:t>
      </w:r>
      <w:r w:rsidR="0077336E">
        <w:t xml:space="preserve"> </w:t>
      </w:r>
      <w:r w:rsidR="0077336E">
        <w:rPr>
          <w:i/>
        </w:rPr>
        <w:t>et al.</w:t>
      </w:r>
      <w:r w:rsidRPr="005A29B7">
        <w:t>, 2008)</w:t>
      </w:r>
      <w:r>
        <w:fldChar w:fldCharType="end"/>
      </w:r>
      <w:r w:rsidRPr="00E13B98">
        <w:t xml:space="preserve">. Another example is the Svartisen region in Norway, where the overall glacier area changed from 1968 to 1999 was close to zero, but where there was a stronger relative area loss towards the wetter coast </w:t>
      </w:r>
      <w:r>
        <w:fldChar w:fldCharType="begin" w:fldLock="1"/>
      </w:r>
      <w:r>
        <w:instrText>ADDIN CSL_CITATION { "citationItems" : [ { "id" : "ITEM-1", "itemData" : { "DOI" : "10.3189/002214309789471003", "ISSN" : "0022-1430", "abstract" : "Glaciers are widely recognized as key indicators of climate change, and their meltwater plays an important role in hydropower production in Norway. Since the last glacier inventory was compiled in northern Norway in the 1970s, marked fluctuations in glacier length and mass balance have been reported for individual glaciers, and the current overall glacier state is thus not well known. Within the framework of the Global Land Ice Measurements from Space (GLIMS) initiative, we have created a new inventory for 489 glaciers in the Svartisen region, northern Norway, using a Landsat Enhanced Thematic Mapper Plus (ETM+) satellite scene from 7 September 1999 and automated multispectral glacier mapping (thresholded band ratios). In addition, visual inspection and correction of the generated glacier outlines has been applied. Adverse snow conditions and uncertain drainage divides made glacier mapping challenging in some regions of the study site. Glacier outlines from 1968, as digitized from a topographic map, were used for a quantitative change assessment for a selection of 300 glaciers. The overall area change of this sample from 1968 to 1999 was close to zero, but with a strongly increasing scatter towards smaller glaciers, large area gains (&gt;50%) for small glaciers (&lt;1 km 2 ), and an unexpected stronger relative area loss towards the wetter coast. The overall size changes are small (&lt;1%) for the three largest ice masses in the study region (Vestisen, \u00d8stisen and Bl\u00e5mannsisen).", "author" : [ { "dropping-particle" : "", "family" : "Paul", "given" : "Frank", "non-dropping-particle" : "", "parse-names" : false, "suffix" : "" }, { "dropping-particle" : "", "family" : "Andreassen", "given" : "Liss M.", "non-dropping-particle" : "", "parse-names" : false, "suffix" : "" } ], "container-title" : "Journal of Glaciology", "id" : "ITEM-1", "issue" : "192", "issued" : { "date-parts" : [ [ "2009", "9", "8" ] ] }, "page" : "607-618", "title" : "A new glacier inventory for the Svartisen region, Norway, from Landsat ETM+ data: challenges and change assessment", "type" : "article-journal", "volume" : "55" }, "uris" : [ "http://www.mendeley.com/documents/?uuid=c16ea21c-1480-47cc-8150-06f53cef9f55" ] } ], "mendeley" : { "formattedCitation" : "(Paul &amp; Andreassen, 2009)", "plainTextFormattedCitation" : "(Paul &amp; Andreassen, 2009)", "previouslyFormattedCitation" : "(Paul &amp; Andreassen, 2009)" }, "properties" : {  }, "schema" : "https://github.com/citation-style-language/schema/raw/master/csl-citation.json" }</w:instrText>
      </w:r>
      <w:r>
        <w:fldChar w:fldCharType="separate"/>
      </w:r>
      <w:r w:rsidRPr="00B673A0">
        <w:t>(Paul &amp; Andreassen, 2009)</w:t>
      </w:r>
      <w:r>
        <w:fldChar w:fldCharType="end"/>
      </w:r>
      <w:r w:rsidRPr="00E13B98">
        <w:t xml:space="preserve">. Generally, the investigated glaciers in the Jotunheimen region shrank since the 1930s, with an overall area reduction of about 23% for 38 glaciers. Since the 1960s the area reduction for 164 glaciers in that </w:t>
      </w:r>
      <w:r w:rsidRPr="00E13B98">
        <w:lastRenderedPageBreak/>
        <w:t>region was 12% (</w:t>
      </w:r>
      <w:r w:rsidRPr="00E13B98">
        <w:rPr>
          <w:i/>
        </w:rPr>
        <w:t xml:space="preserve">c. </w:t>
      </w:r>
      <w:r w:rsidRPr="00E13B98">
        <w:t xml:space="preserve">3.2% per decade) and since 1980 3% per decade. The 3.2% per decade reduction in glacier area since 1965 and 3% since 1980 in Jotunheim is comparable to other parts of the region with mountain and valley glaciers. In the Swiss Alps, the area change was </w:t>
      </w:r>
      <w:r w:rsidRPr="00E13B98">
        <w:rPr>
          <w:rFonts w:cstheme="minorHAnsi"/>
        </w:rPr>
        <w:t>−</w:t>
      </w:r>
      <w:r w:rsidRPr="00E13B98">
        <w:t xml:space="preserve">2.2% per decade for the period 1850-1973 and -6.4% per decade for the period 1973-1999 </w:t>
      </w:r>
      <w:r>
        <w:fldChar w:fldCharType="begin" w:fldLock="1"/>
      </w:r>
      <w:r>
        <w:instrText>ADDIN CSL_CITATION { "citationItems" : [ { "id" : "ITEM-1", "itemData" : { "DOI" : "10.1029/2004GL020816", "ISSN" : "00948276", "author" : [ { "dropping-particle" : "", "family" : "Paul", "given" : "Frank", "non-dropping-particle" : "", "parse-names" : false, "suffix" : "" }, { "dropping-particle" : "", "family" : "K\u00e4\u00e4b", "given" : "Andreas", "non-dropping-particle" : "", "parse-names" : false, "suffix" : "" }, { "dropping-particle" : "", "family" : "Maisch", "given" : "Max", "non-dropping-particle" : "", "parse-names" : false, "suffix" : "" }, { "dropping-particle" : "", "family" : "Kellenberger", "given" : "Tobias", "non-dropping-particle" : "", "parse-names" : false, "suffix" : "" }, { "dropping-particle" : "", "family" : "Haeberli", "given" : "Wilfried", "non-dropping-particle" : "", "parse-names" : false, "suffix" : "" } ], "container-title" : "Geophysical Research Letters", "id" : "ITEM-1", "issue" : "21", "issued" : { "date-parts" : [ [ "2004", "11" ] ] }, "page" : "n/a-n/a", "title" : "Rapid disintegration of Alpine glaciers observed with satellite data", "type" : "article-journal", "volume" : "31" }, "uris" : [ "http://www.mendeley.com/documents/?uuid=d3b80a95-7d08-40e4-9f4c-087784d5c12c" ] } ], "mendeley" : { "formattedCitation" : "(Paul, K\u00e4\u00e4b, Maisch, Kellenberger, &amp; Haeberli, 2004)", "plainTextFormattedCitation" : "(Paul, K\u00e4\u00e4b, Maisch, Kellenberger, &amp; Haeberli, 2004)", "previouslyFormattedCitation" : "(Paul, K\u00e4\u00e4b, Maisch, Kellenberger, &amp; Haeberli, 2004)" }, "properties" : {  }, "schema" : "https://github.com/citation-style-language/schema/raw/master/csl-citation.json" }</w:instrText>
      </w:r>
      <w:r>
        <w:fldChar w:fldCharType="separate"/>
      </w:r>
      <w:r w:rsidRPr="003A2BFD">
        <w:t>(Paul</w:t>
      </w:r>
      <w:r w:rsidR="005A00D7">
        <w:rPr>
          <w:i/>
        </w:rPr>
        <w:t xml:space="preserve"> et al.</w:t>
      </w:r>
      <w:r w:rsidRPr="003A2BFD">
        <w:t>, 2004)</w:t>
      </w:r>
      <w:r>
        <w:fldChar w:fldCharType="end"/>
      </w:r>
      <w:r w:rsidRPr="00E13B98">
        <w:t xml:space="preserve">. In the Jostedalsbreen region, Norway, there was an area loss of 2.3% per decade in the period 1966-2006 </w:t>
      </w:r>
      <w:r>
        <w:fldChar w:fldCharType="begin" w:fldLock="1"/>
      </w:r>
      <w:r>
        <w:instrText>ADDIN CSL_CITATION { "citationItems" : [ { "id" : "ITEM-1", "itemData" : { "DOI" : "10.3189/172756411799096169", "ISSN" : "0260-3055", "abstract" : "Pronounced changes in glacier mass and length were observed for the monitored glaciers in the Jostedalsbreen region, Norway, since the last glacier inventories were compiled in the 1960s and 1980s. However, the current overall extent of the glaciers in the region is not well known. To obtain this information, we have compiled a new inventory from two mosaicked Landsat Thematic Mapper (TM) scenes acquired in 2006 that have excellent snow conditions for glacier mapping, the first suitable scenes for this purpose after 22 years of imaging with TM. Drainage divides and topographic inventory parameters were derived from a 25 m national digital elevation model for 1450 glaciers. By digitizing glacier outlines from 1 : 50 000 scale topographic maps of 1966, we calculated changes in glacier area for ~300 glaciers. Cumulative length changes for the 1997\u20132006 period were derived from an additional TM scene and compared with field measurements for nine glaciers. Overall, we find a 9% area loss since 1966, with a clear dependence on glacier size; however, seasonal snow in 1966 in some regions made area determination challenging. The satellite-derived length changes confirmed the observed high spatial variability and were in good agreement with field data (\u00b11 pixel), apart from glacier tongues in cast shadow. The new inventory will be freely available from the Global Land Ice Measurements from Space (GLIMS) glacier database.", "author" : [ { "dropping-particle" : "", "family" : "Paul", "given" : "Frank", "non-dropping-particle" : "", "parse-names" : false, "suffix" : "" }, { "dropping-particle" : "", "family" : "Andreassen", "given" : "Liss M.", "non-dropping-particle" : "", "parse-names" : false, "suffix" : "" }, { "dropping-particle" : "", "family" : "Winsvold", "given" : "Solveig H.", "non-dropping-particle" : "", "parse-names" : false, "suffix" : "" } ], "container-title" : "Annals of Glaciology", "id" : "ITEM-1", "issue" : "59", "issued" : { "date-parts" : [ [ "2011", "9", "14" ] ] }, "page" : "153-162", "title" : "A new glacier inventory for the Jostedalsbreen region, Norway, from Landsat TM scenes of 2006 and changes since 1966", "type" : "article-journal", "volume" : "52" }, "uris" : [ "http://www.mendeley.com/documents/?uuid=1237bd6b-d412-4810-a71c-f1a248901b11" ] } ], "mendeley" : { "formattedCitation" : "(Paul, Andreassen, &amp; Winsvold, 2011)", "plainTextFormattedCitation" : "(Paul, Andreassen, &amp; Winsvold, 2011)", "previouslyFormattedCitation" : "(Paul, Andreassen, &amp; Winsvold, 2011)" }, "properties" : {  }, "schema" : "https://github.com/citation-style-language/schema/raw/master/csl-citation.json" }</w:instrText>
      </w:r>
      <w:r>
        <w:fldChar w:fldCharType="separate"/>
      </w:r>
      <w:r w:rsidRPr="00033A18">
        <w:t>(Paul</w:t>
      </w:r>
      <w:r w:rsidR="005A00D7">
        <w:rPr>
          <w:i/>
        </w:rPr>
        <w:t xml:space="preserve"> et al.</w:t>
      </w:r>
      <w:r w:rsidRPr="00033A18">
        <w:t>, 2011)</w:t>
      </w:r>
      <w:r>
        <w:fldChar w:fldCharType="end"/>
      </w:r>
      <w:r w:rsidR="005A00D7">
        <w:t xml:space="preserve">. </w:t>
      </w:r>
      <w:r w:rsidRPr="00E13B98">
        <w:t xml:space="preserve">Inventory results from the Austrian Alps show a net reduction of glacier area of 17% between 1969 and 1998 </w:t>
      </w:r>
      <w:r>
        <w:fldChar w:fldCharType="begin" w:fldLock="1"/>
      </w:r>
      <w:r>
        <w:instrText>ADDIN CSL_CITATION { "citationItems" : [ { "id" : "ITEM-1", "itemData" : { "DOI" : "10.3189/172756407782871341", "ISSN" : "0260-3055", "abstract" : "Beginning in 1996, aerial photographs were taken for a new Austrian glacier inventory, resulting in digital elevation models (DEMs) and digital orthoimages. An earlier inventory of the Austrian glaciers containing the original aerial photographs and glacier maps and a manual evaluation of various glacier parameters as of 1969 has been re-evaluated at the present state of the art. The two inventories provide the basis for the comparison of glacier reactions over a period of 29 years. In general a reduction of glacier area is observed for almost all Austrian glaciers between 1969 and 1998. The overall reduction in ice-covered area is 17%. The glacier volume change calculated from the DEMs amounts to about 5 km 3 . This is almost 22% of the ice volume in Austria in 1969, estimated from a volume\u2013area relation. Changes of individual glaciers, however, show a wide variability, depending on their size and physiographic setting.", "author" : [ { "dropping-particle" : "", "family" : "Lambrecht", "given" : "A.", "non-dropping-particle" : "", "parse-names" : false, "suffix" : "" }, { "dropping-particle" : "", "family" : "Kuhn", "given" : "M.", "non-dropping-particle" : "", "parse-names" : false, "suffix" : "" } ], "container-title" : "Annals of Glaciology", "id" : "ITEM-1", "issued" : { "date-parts" : [ [ "2007", "9", "14" ] ] }, "page" : "177-184", "title" : "Glacier changes in the Austrian Alps during the last three decades, derived from the new Austrian glacier inventory", "type" : "article-journal", "volume" : "46" }, "uris" : [ "http://www.mendeley.com/documents/?uuid=4bd421ce-d50c-4af2-bfb3-e5785d639ba8" ] } ], "mendeley" : { "formattedCitation" : "(Lambrecht &amp; Kuhn, 2007)", "plainTextFormattedCitation" : "(Lambrecht &amp; Kuhn, 2007)", "previouslyFormattedCitation" : "(Lambrecht &amp; Kuhn, 2007)" }, "properties" : {  }, "schema" : "https://github.com/citation-style-language/schema/raw/master/csl-citation.json" }</w:instrText>
      </w:r>
      <w:r>
        <w:fldChar w:fldCharType="separate"/>
      </w:r>
      <w:r w:rsidRPr="000B4596">
        <w:t>(Lambrecht &amp; Kuhn, 2007)</w:t>
      </w:r>
      <w:r>
        <w:fldChar w:fldCharType="end"/>
      </w:r>
      <w:r w:rsidRPr="00E13B98">
        <w:t xml:space="preserve">, or </w:t>
      </w:r>
      <w:r w:rsidRPr="00E13B98">
        <w:rPr>
          <w:rFonts w:cstheme="minorHAnsi"/>
        </w:rPr>
        <w:t>−</w:t>
      </w:r>
      <w:r w:rsidRPr="00E13B98">
        <w:t>6% per decade. In southern Spitsbergen, most glaciers - whether tidewater or land-terminating, large or small, debris-covered or comparatively clean ice types – have undergone retreat, both over the period 1936-1990 (832.5 km</w:t>
      </w:r>
      <w:r w:rsidRPr="00E13B98">
        <w:rPr>
          <w:vertAlign w:val="superscript"/>
        </w:rPr>
        <w:t>2</w:t>
      </w:r>
      <w:r w:rsidRPr="00E13B98">
        <w:t>) and 1990-2008 (243.1 km</w:t>
      </w:r>
      <w:r w:rsidRPr="00E13B98">
        <w:rPr>
          <w:vertAlign w:val="superscript"/>
        </w:rPr>
        <w:t>2</w:t>
      </w:r>
      <w:r w:rsidRPr="00E13B98">
        <w:t xml:space="preserve">). In the latter period, the glacier area change was on average around </w:t>
      </w:r>
      <w:r w:rsidRPr="00E13B98">
        <w:rPr>
          <w:rFonts w:cstheme="minorHAnsi"/>
        </w:rPr>
        <w:t>−</w:t>
      </w:r>
      <w:r w:rsidRPr="00E13B98">
        <w:t xml:space="preserve">3% per decade </w:t>
      </w:r>
      <w:r>
        <w:fldChar w:fldCharType="begin" w:fldLock="1"/>
      </w:r>
      <w:r>
        <w:instrText>ADDIN CSL_CITATION { "citationItems" : [ { "id" : "ITEM-1", "itemData" : { "DOI" : "10.1007/978-3-540-79818-7_10", "author" : [ { "dropping-particle" : "", "family" : "K\u00f6nig", "given" : "Max", "non-dropping-particle" : "", "parse-names" : false, "suffix" : "" }, { "dropping-particle" : "", "family" : "Nuth", "given" : "Christopher", "non-dropping-particle" : "", "parse-names" : false, "suffix" : "" }, { "dropping-particle" : "", "family" : "Kohler", "given" : "Jack", "non-dropping-particle" : "", "parse-names" : false, "suffix" : "" }, { "dropping-particle" : "", "family" : "Moholdt", "given" : "Geir", "non-dropping-particle" : "", "parse-names" : false, "suffix" : "" }, { "dropping-particle" : "", "family" : "Pettersen", "given" : "Rickard", "non-dropping-particle" : "", "parse-names" : false, "suffix" : "" } ], "container-title" : "Global Land Ice Measurements from Space", "id" : "ITEM-1", "issued" : { "date-parts" : [ [ "2014" ] ] }, "page" : "229-239", "publisher" : "Springer Berlin Heidelberg", "publisher-place" : "Berlin, Heidelberg", "title" : "A digital glacier database for svalbard", "type" : "chapter" }, "uris" : [ "http://www.mendeley.com/documents/?uuid=b4f56e9c-9b40-4d50-8754-c72f760214c1" ] } ], "mendeley" : { "formattedCitation" : "(K\u00f6nig, Nuth, Kohler, Moholdt, &amp; Pettersen, 2014)", "plainTextFormattedCitation" : "(K\u00f6nig, Nuth, Kohler, Moholdt, &amp; Pettersen, 2014)", "previouslyFormattedCitation" : "(K\u00f6nig, Nuth, Kohler, Moholdt, &amp; Pettersen, 2014)" }, "properties" : {  }, "schema" : "https://github.com/citation-style-language/schema/raw/master/csl-citation.json" }</w:instrText>
      </w:r>
      <w:r>
        <w:fldChar w:fldCharType="separate"/>
      </w:r>
      <w:r w:rsidRPr="00A14EDC">
        <w:t>(König</w:t>
      </w:r>
      <w:r w:rsidR="005A00D7">
        <w:rPr>
          <w:i/>
        </w:rPr>
        <w:t xml:space="preserve"> et al.</w:t>
      </w:r>
      <w:r w:rsidRPr="00A14EDC">
        <w:t>, 2014)</w:t>
      </w:r>
      <w:r>
        <w:fldChar w:fldCharType="end"/>
      </w:r>
      <w:r w:rsidRPr="00E13B98">
        <w:t xml:space="preserve">. Also in other parts of Svalbard, glacier area has been decreasing substantially during the past 50 years </w:t>
      </w:r>
      <w:r>
        <w:fldChar w:fldCharType="begin" w:fldLock="1"/>
      </w:r>
      <w:r>
        <w:instrText>ADDIN CSL_CITATION { "citationItems" : [ { "id" : "ITEM-1", "itemData" : { "author" : [ { "dropping-particle" : "", "family" : "Hagen", "given" : "J. O.", "non-dropping-particle" : "", "parse-names" : false, "suffix" : "" }, { "dropping-particle" : "", "family" : "Liest\u00f8l", "given" : "O.", "non-dropping-particle" : "", "parse-names" : false, "suffix" : "" }, { "dropping-particle" : "", "family" : "Roland", "given" : "E.", "non-dropping-particle" : "", "parse-names" : false, "suffix" : "" }, { "dropping-particle" : "", "family" : "J\u00f8rgensen", "given" : "T.", "non-dropping-particle" : "", "parse-names" : false, "suffix" : "" } ], "id" : "ITEM-1", "issued" : { "date-parts" : [ [ "1993" ] ] }, "number-of-pages" : "Meddelelser, Nr. 129", "publisher-place" : "Oslo, Norway", "title" : "Glacier Atlas of Svalbard and Jan Mayen", "type" : "report" }, "uris" : [ "http://www.mendeley.com/documents/?uuid=7ec982bf-7fc3-4b23-aa5e-ee2b56e3cdcf" ] } ], "mendeley" : { "formattedCitation" : "(Hagen et al., 1993)", "plainTextFormattedCitation" : "(Hagen et al., 1993)", "previouslyFormattedCitation" : "(Hagen et al., 1993)" }, "properties" : {  }, "schema" : "https://github.com/citation-style-language/schema/raw/master/csl-citation.json" }</w:instrText>
      </w:r>
      <w:r>
        <w:fldChar w:fldCharType="separate"/>
      </w:r>
      <w:r w:rsidRPr="00606C48">
        <w:t xml:space="preserve">(Hagen </w:t>
      </w:r>
      <w:r w:rsidR="000D7D89" w:rsidRPr="000D7D89">
        <w:rPr>
          <w:i/>
        </w:rPr>
        <w:t>et al.</w:t>
      </w:r>
      <w:r w:rsidRPr="00606C48">
        <w:t>, 1993)</w:t>
      </w:r>
      <w:r>
        <w:fldChar w:fldCharType="end"/>
      </w:r>
      <w:r w:rsidRPr="00E13B98">
        <w:t xml:space="preserve">. In the Russian High Arctic, the archipelagos have lost ice at a rate of </w:t>
      </w:r>
      <w:r w:rsidRPr="00E13B98">
        <w:rPr>
          <w:rFonts w:cstheme="minorHAnsi"/>
        </w:rPr>
        <w:t>−</w:t>
      </w:r>
      <w:r w:rsidRPr="00E13B98">
        <w:t xml:space="preserve">9.1 </w:t>
      </w:r>
      <w:r w:rsidRPr="00E13B98">
        <w:rPr>
          <w:rFonts w:eastAsia="MS Gothic"/>
          <w:color w:val="000000"/>
        </w:rPr>
        <w:t>±</w:t>
      </w:r>
      <w:r w:rsidRPr="00E13B98">
        <w:t xml:space="preserve"> 2.0 Gt per year, which corresponds to a sea level contribution of 0.025 mm per year. Approximately 80% of the ice loss came from Novaya Zemlya with the remaining 20% coming from Franz Josef Land and Severnaya Zemlya </w:t>
      </w:r>
      <w:r>
        <w:fldChar w:fldCharType="begin" w:fldLock="1"/>
      </w:r>
      <w:r>
        <w:instrText>ADDIN CSL_CITATION { "citationItems" : [ { "id" : "ITEM-1", "itemData" : { "DOI" : "10.1029/2012GL051466", "ISSN" : "00948276", "author" : [ { "dropping-particle" : "", "family" : "Moholdt", "given" : "Geir", "non-dropping-particle" : "", "parse-names" : false, "suffix" : "" }, { "dropping-particle" : "", "family" : "Wouters", "given" : "Bert", "non-dropping-particle" : "", "parse-names" : false, "suffix" : "" }, { "dropping-particle" : "", "family" : "Gardner", "given" : "Alex S.", "non-dropping-particle" : "", "parse-names" : false, "suffix" : "" } ], "container-title" : "Geophysical Research Letters", "id" : "ITEM-1", "issue" : "10", "issued" : { "date-parts" : [ [ "2012", "5", "28" ] ] }, "page" : "n/a-n/a", "title" : "Recent mass changes of glaciers in the Russian High Arctic", "type" : "article-journal", "volume" : "39" }, "uris" : [ "http://www.mendeley.com/documents/?uuid=64a9fee3-9bc8-4b68-b338-f0787eb25acb" ] } ], "mendeley" : { "formattedCitation" : "(Moholdt, Wouters, &amp; Gardner, 2012)", "plainTextFormattedCitation" : "(Moholdt, Wouters, &amp; Gardner, 2012)", "previouslyFormattedCitation" : "(Moholdt, Wouters, &amp; Gardner, 2012)" }, "properties" : {  }, "schema" : "https://github.com/citation-style-language/schema/raw/master/csl-citation.json" }</w:instrText>
      </w:r>
      <w:r>
        <w:fldChar w:fldCharType="separate"/>
      </w:r>
      <w:r w:rsidRPr="00606C48">
        <w:t>(Moholdt</w:t>
      </w:r>
      <w:r w:rsidR="005A00D7">
        <w:rPr>
          <w:i/>
        </w:rPr>
        <w:t xml:space="preserve"> et al.</w:t>
      </w:r>
      <w:r w:rsidRPr="00606C48">
        <w:t>, 2012)</w:t>
      </w:r>
      <w:r>
        <w:fldChar w:fldCharType="end"/>
      </w:r>
      <w:r w:rsidRPr="00E13B98">
        <w:t>. In the Tien Shan (in the border region of Kazakhstan, Kyrgyzstan and north</w:t>
      </w:r>
      <w:r>
        <w:t>-</w:t>
      </w:r>
      <w:r w:rsidRPr="00E13B98">
        <w:t>west</w:t>
      </w:r>
      <w:r>
        <w:t>ern</w:t>
      </w:r>
      <w:r w:rsidRPr="00E13B98">
        <w:t xml:space="preserve"> China) the area reduction was 32% between 1955 and 1999 </w:t>
      </w:r>
      <w:r>
        <w:fldChar w:fldCharType="begin" w:fldLock="1"/>
      </w:r>
      <w:r>
        <w:instrText>ADDIN CSL_CITATION { "citationItems" : [ { "id" : "ITEM-1", "itemData" : { "DOI" : "10.1016/j.gloplacha.2006.07.009", "ISSN" : "09218181", "author" : [ { "dropping-particle" : "", "family" : "Bolch", "given" : "Tobias", "non-dropping-particle" : "", "parse-names" : false, "suffix" : "" } ], "container-title" : "Global and Planetary Change", "id" : "ITEM-1", "issue" : "1-2", "issued" : { "date-parts" : [ [ "2007", "3" ] ] }, "page" : "1-12", "title" : "Climate change and glacier retreat in northern Tien Shan (Kazakhstan/Kyrgyzstan) using remote sensing data", "type" : "article-journal", "volume" : "56" }, "uris" : [ "http://www.mendeley.com/documents/?uuid=1c4aa66d-4332-4a2a-8be4-87e25adc5369" ] } ], "mendeley" : { "formattedCitation" : "(Bolch, 2007)", "plainTextFormattedCitation" : "(Bolch, 2007)", "previouslyFormattedCitation" : "(Bolch, 2007)" }, "properties" : {  }, "schema" : "https://github.com/citation-style-language/schema/raw/master/csl-citation.json" }</w:instrText>
      </w:r>
      <w:r>
        <w:fldChar w:fldCharType="separate"/>
      </w:r>
      <w:r w:rsidRPr="00606C48">
        <w:t>(Bolch, 2007)</w:t>
      </w:r>
      <w:r>
        <w:fldChar w:fldCharType="end"/>
      </w:r>
      <w:r w:rsidRPr="00E13B98">
        <w:t>, or − 9% per decade.</w:t>
      </w:r>
    </w:p>
    <w:p w14:paraId="366397B5" w14:textId="77777777" w:rsidR="0048205B" w:rsidRPr="00E13B98" w:rsidRDefault="0048205B" w:rsidP="00AE389F"/>
    <w:p w14:paraId="25BFD5CB" w14:textId="77777777" w:rsidR="0048205B" w:rsidRPr="00E13B98" w:rsidRDefault="0048205B" w:rsidP="0048184E">
      <w:pPr>
        <w:pStyle w:val="Heading5"/>
        <w:tabs>
          <w:tab w:val="left" w:pos="993"/>
        </w:tabs>
        <w:spacing w:line="240" w:lineRule="auto"/>
      </w:pPr>
      <w:bookmarkStart w:id="1477" w:name="_Toc519514828"/>
      <w:r w:rsidRPr="00E13B98">
        <w:t>Permafrost thawing</w:t>
      </w:r>
      <w:bookmarkEnd w:id="1477"/>
    </w:p>
    <w:p w14:paraId="4B799AD2" w14:textId="54900018" w:rsidR="0048205B" w:rsidRPr="00E13B98" w:rsidRDefault="0048205B" w:rsidP="00AE389F">
      <w:r>
        <w:t xml:space="preserve">There is agreement </w:t>
      </w:r>
      <w:r w:rsidRPr="00E13B98">
        <w:t>that near-surface permafrost extent at high northern latitudes will be reduced as global mean surface temperature increases. By the end of the 21</w:t>
      </w:r>
      <w:r w:rsidRPr="00503C3C">
        <w:t>st</w:t>
      </w:r>
      <w:r w:rsidRPr="00E13B98">
        <w:t xml:space="preserve"> century, the area of permafrost near the surface (upper 3.5 m) is projected to decrease by between 37% (RCP2.6) and 81% (RCP8.5) for the model average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fldChar w:fldCharType="separate"/>
      </w:r>
      <w:r w:rsidRPr="00FD2C8B">
        <w:t>(IPCC, 2013b)</w:t>
      </w:r>
      <w:r>
        <w:fldChar w:fldCharType="end"/>
      </w:r>
      <w:r w:rsidRPr="00E13B98">
        <w:t>.</w:t>
      </w:r>
      <w:r>
        <w:t xml:space="preserve"> P</w:t>
      </w:r>
      <w:r w:rsidRPr="00E13B98">
        <w:t xml:space="preserve">ermafrost temperatures have increased, and the depth of seasonally frozen ground has become reduced, in most regions since the early 1980s, although the rate of increase has varied regionally. </w:t>
      </w:r>
      <w:r>
        <w:t>Al</w:t>
      </w:r>
      <w:r w:rsidRPr="00E13B98">
        <w:t>so</w:t>
      </w:r>
      <w:r>
        <w:t>,</w:t>
      </w:r>
      <w:r w:rsidRPr="00E13B98">
        <w:t xml:space="preserve"> </w:t>
      </w:r>
      <w:r>
        <w:t xml:space="preserve">the </w:t>
      </w:r>
      <w:r w:rsidRPr="00E13B98">
        <w:t xml:space="preserve">temperature increase for colder permafrost was generally greater than for warmer permafrost. Significant permafrost degradation has occurred in the Russian European </w:t>
      </w:r>
      <w:r>
        <w:t>n</w:t>
      </w:r>
      <w:r w:rsidRPr="00E13B98">
        <w:t>orth, where observed warming was up to 2</w:t>
      </w:r>
      <w:r>
        <w:t xml:space="preserve"> </w:t>
      </w:r>
      <w:r w:rsidRPr="00E13B98">
        <w:t>°C in the period 1971</w:t>
      </w:r>
      <w:r>
        <w:t xml:space="preserve"> - 2010 </w:t>
      </w:r>
      <w:r>
        <w:fldChar w:fldCharType="begin" w:fldLock="1"/>
      </w:r>
      <w:r>
        <w:instrText>ADDIN CSL_CITATION { "citationItems" : [ { "id" : "ITEM-1", "itemData" : { "author" : [ { "dropping-particle" : "V.", "family" : "Malkova", "given" : "G.", "non-dropping-particle" : "", "parse-names" : false, "suffix" : "" } ], "container-title" : "Proceedings of the 9th International Conference on Permafrost", "editor" : [ { "dropping-particle" : "", "family" : "Kane", "given" : "D. L.", "non-dropping-particle" : "", "parse-names" : false, "suffix" : "" }, { "dropping-particle" : "", "family" : "Hinkel", "given" : "K. M.", "non-dropping-particle" : "", "parse-names" : false, "suffix" : "" } ], "id" : "ITEM-1", "issued" : { "date-parts" : [ [ "2008" ] ] }, "page" : "1119\u20131124", "publisher" : "Institute of Northern Engineering, University of Alaska, Fairbanks", "title" : "The last twenty-five years of changes in permafrost temperature of the European Russian Arctic", "type" : "paper-conference" }, "uris" : [ "http://www.mendeley.com/documents/?uuid=53cc208b-a326-438a-86b5-bc28a16fcc78" ] }, { "id" : "ITEM-2", "itemData" : { "author" : [ { "dropping-particle" : "", "family" : "Oberman", "given" : "N. G", "non-dropping-particle" : "", "parse-names" : false, "suffix" : "" } ], "container-title" : "Proceedings of the 9th International Conference on Permafrost", "editor" : [ { "dropping-particle" : "", "family" : "Kane", "given" : "D. L.", "non-dropping-particle" : "", "parse-names" : false, "suffix" : "" }, { "dropping-particle" : "", "family" : "Hinkel", "given" : "K. M.", "non-dropping-particle" : "", "parse-names" : false, "suffix" : "" } ], "id" : "ITEM-2", "issued" : { "date-parts" : [ [ "2008" ] ] }, "page" : "1305\u20131310", "publisher" : "Institute of Northern Engineering, University of Alaska, Fairbanks", "title" : "Contemporary permafrost degradation of Northern European Russia", "type" : "paper-conference" }, "uris" : [ "http://www.mendeley.com/documents/?uuid=8fae767b-aba6-4469-97db-3254bb28b5f9" ] }, { "id" : "ITEM-3", "itemData" : { "author" : [ { "dropping-particle" : "", "family" : "Oberman", "given" : "N. G.", "non-dropping-particle" : "", "parse-names" : false, "suffix" : "" } ], "container-title" : "Proceedings of the 10th International Conference on Permafrost", "editor" : [ { "dropping-particle" : "", "family" : "Melnikov", "given" : "V. P.", "non-dropping-particle" : "", "parse-names" : false, "suffix" : "" }, { "dropping-particle" : "", "family" : "Drozdov", "given" : "D. S.", "non-dropping-particle" : "", "parse-names" : false, "suffix" : "" }, { "dropping-particle" : "", "family" : "Romanovsky", "given" : "V. E.", "non-dropping-particle" : "", "parse-names" : false, "suffix" : "" } ], "id" : "ITEM-3", "issued" : { "date-parts" : [ [ "2012" ] ] }, "page" : "287\u2013291", "publisher" : "The Northern Publisher", "publisher-place" : "Salekhard, Russia", "title" : "Long-term temperature regime of the Northeast European permafrost region during contemporary climate warming", "type" : "paper-conference" }, "uris" : [ "http://www.mendeley.com/documents/?uuid=9dea9f45-56cc-406b-9f8f-0f8801e888b9" ] }, { "id" : "ITEM-4", "itemData" : { "DOI" : "10.1002/ppp.683", "ISSN" : "10456740", "author" : [ { "dropping-particle" : "", "family" : "Romanovsky", "given" : "V. E.", "non-dropping-particle" : "", "parse-names" : false, "suffix" : "" }, { "dropping-particle" : "", "family" : "Drozdov", "given" : "D. S.", "non-dropping-particle" : "", "parse-names" : false, "suffix" : "" }, { "dropping-particle" : "", "family" : "Oberman", "given" : "N. G.", "non-dropping-particle" : "", "parse-names" : false, "suffix" : "" }, { "dropping-particle" : "V.", "family" : "Malkova", "given" : "G.", "non-dropping-particle" : "", "parse-names" : false, "suffix" : "" }, { "dropping-particle" : "", "family" : "Kholodov", "given" : "A. L.", "non-dropping-particle" : "", "parse-names" : false, "suffix" : "" }, { "dropping-particle" : "", "family" : "Marchenko", "given" : "S. S.", "non-dropping-particle" : "", "parse-names" : false, "suffix" : "" }, { "dropping-particle" : "", "family" : "Moskalenko", "given" : "N. G.", "non-dropping-particle" : "", "parse-names" : false, "suffix" : "" }, { "dropping-particle" : "", "family" : "Sergeev", "given" : "D. O.", "non-dropping-particle" : "", "parse-names" : false, "suffix" : "" }, { "dropping-particle" : "", "family" : "Ukraintseva", "given" : "N. G.", "non-dropping-particle" : "", "parse-names" : false, "suffix" : "" }, { "dropping-particle" : "", "family" : "Abramov", "given" : "A. A.", "non-dropping-particle" : "", "parse-names" : false, "suffix" : "" }, { "dropping-particle" : "", "family" : "Gilichinsky", "given" : "D. A.", "non-dropping-particle" : "", "parse-names" : false, "suffix" : "" }, { "dropping-particle" : "", "family" : "Vasiliev", "given" : "A. A.", "non-dropping-particle" : "", "parse-names" : false, "suffix" : "" } ], "container-title" : "Permafrost and Periglacial Processes", "id" : "ITEM-4", "issue" : "2", "issued" : { "date-parts" : [ [ "2010", "6", "8" ] ] }, "page" : "136-155", "title" : "Thermal state of permafrost in Russia", "type" : "article-journal", "volume" : "21" }, "uris" : [ "http://www.mendeley.com/documents/?uuid=03b67ff2-106f-4ca5-b8e7-2a980e2650bc" ] } ], "mendeley" : { "formattedCitation" : "(Malkova, 2008; Oberman, 2008, 2012; Romanovsky et al., 2010)", "plainTextFormattedCitation" : "(Malkova, 2008; Oberman, 2008, 2012; Romanovsky et al., 2010)", "previouslyFormattedCitation" : "(Malkova, 2008; Oberman, 2008, 2012; Romanovsky et al., 2010)" }, "properties" : {  }, "schema" : "https://github.com/citation-style-language/schema/raw/master/csl-citation.json" }</w:instrText>
      </w:r>
      <w:r>
        <w:fldChar w:fldCharType="separate"/>
      </w:r>
      <w:r w:rsidRPr="00A201C3">
        <w:t xml:space="preserve">(Malkova, 2008; Oberman, 2008, 2012; Romanovsky </w:t>
      </w:r>
      <w:r w:rsidR="000D7D89" w:rsidRPr="000D7D89">
        <w:rPr>
          <w:i/>
        </w:rPr>
        <w:t>et al.</w:t>
      </w:r>
      <w:r w:rsidRPr="00A201C3">
        <w:t>, 2010)</w:t>
      </w:r>
      <w:r>
        <w:fldChar w:fldCharType="end"/>
      </w:r>
      <w:r w:rsidRPr="00E13B98">
        <w:t>. In the latter region, a considerable reduction in permafrost thickness (up to 15 m) and areal extent (</w:t>
      </w:r>
      <w:r>
        <w:t xml:space="preserve">poleward shift </w:t>
      </w:r>
      <w:r w:rsidRPr="00E13B98">
        <w:t>up to 80 km for discontinuous and up to 50 m for continuous permafrost</w:t>
      </w:r>
      <w:r>
        <w:t xml:space="preserve"> extent</w:t>
      </w:r>
      <w:r w:rsidRPr="00E13B98">
        <w:t xml:space="preserve">) has been observed over the period 1975 to 2005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fldChar w:fldCharType="separate"/>
      </w:r>
      <w:r w:rsidRPr="00FD2C8B">
        <w:t>(IPCC, 2013b)</w:t>
      </w:r>
      <w:r>
        <w:fldChar w:fldCharType="end"/>
      </w:r>
      <w:r w:rsidRPr="00E13B98">
        <w:t>.</w:t>
      </w:r>
      <w:r w:rsidRPr="00E13B98">
        <w:rPr>
          <w:rFonts w:hAnsi="Arial"/>
          <w:color w:val="000000" w:themeColor="text1"/>
          <w:kern w:val="24"/>
          <w:sz w:val="48"/>
          <w:szCs w:val="48"/>
        </w:rPr>
        <w:t xml:space="preserve"> </w:t>
      </w:r>
    </w:p>
    <w:p w14:paraId="13354E79" w14:textId="79DD0F8F" w:rsidR="0048205B" w:rsidRDefault="0048205B" w:rsidP="00AE389F">
      <w:r w:rsidRPr="00E13B98">
        <w:t xml:space="preserve">In northern Yakutia (Russia), permafrost temperatures have warmed by 0.5-1.5 °C between the early 1950s and 2009 </w:t>
      </w:r>
      <w:r>
        <w:fldChar w:fldCharType="begin" w:fldLock="1"/>
      </w:r>
      <w:r>
        <w:instrText>ADDIN CSL_CITATION { "citationItems" : [ { "id" : "ITEM-1", "itemData" : { "DOI" : "10.1002/ppp.683", "ISSN" : "10456740", "author" : [ { "dropping-particle" : "", "family" : "Romanovsky", "given" : "V. E.", "non-dropping-particle" : "", "parse-names" : false, "suffix" : "" }, { "dropping-particle" : "", "family" : "Drozdov", "given" : "D. S.", "non-dropping-particle" : "", "parse-names" : false, "suffix" : "" }, { "dropping-particle" : "", "family" : "Oberman", "given" : "N. G.", "non-dropping-particle" : "", "parse-names" : false, "suffix" : "" }, { "dropping-particle" : "V.", "family" : "Malkova", "given" : "G.", "non-dropping-particle" : "", "parse-names" : false, "suffix" : "" }, { "dropping-particle" : "", "family" : "Kholodov", "given" : "A. L.", "non-dropping-particle" : "", "parse-names" : false, "suffix" : "" }, { "dropping-particle" : "", "family" : "Marchenko", "given" : "S. S.", "non-dropping-particle" : "", "parse-names" : false, "suffix" : "" }, { "dropping-particle" : "", "family" : "Moskalenko", "given" : "N. G.", "non-dropping-particle" : "", "parse-names" : false, "suffix" : "" }, { "dropping-particle" : "", "family" : "Sergeev", "given" : "D. O.", "non-dropping-particle" : "", "parse-names" : false, "suffix" : "" }, { "dropping-particle" : "", "family" : "Ukraintseva", "given" : "N. G.", "non-dropping-particle" : "", "parse-names" : false, "suffix" : "" }, { "dropping-particle" : "", "family" : "Abramov", "given" : "A. A.", "non-dropping-particle" : "", "parse-names" : false, "suffix" : "" }, { "dropping-particle" : "", "family" : "Gilichinsky", "given" : "D. A.", "non-dropping-particle" : "", "parse-names" : false, "suffix" : "" }, { "dropping-particle" : "", "family" : "Vasiliev", "given" : "A. A.", "non-dropping-particle" : "", "parse-names" : false, "suffix" : "" } ], "container-title" : "Permafrost and Periglacial Processes", "id" : "ITEM-1", "issue" : "2", "issued" : { "date-parts" : [ [ "2010", "6", "8" ] ] }, "page" : "136-155", "title" : "Thermal state of permafrost in Russia", "type" : "article-journal", "volume" : "21" }, "uris" : [ "http://www.mendeley.com/documents/?uuid=03b67ff2-106f-4ca5-b8e7-2a980e2650bc" ] } ], "mendeley" : { "formattedCitation" : "(Romanovsky et al., 2010)", "plainTextFormattedCitation" : "(Romanovsky et al., 2010)", "previouslyFormattedCitation" : "(Romanovsky et al., 2010)" }, "properties" : {  }, "schema" : "https://github.com/citation-style-language/schema/raw/master/csl-citation.json" }</w:instrText>
      </w:r>
      <w:r>
        <w:fldChar w:fldCharType="separate"/>
      </w:r>
      <w:r w:rsidRPr="00A201C3">
        <w:t xml:space="preserve">(Romanovsky </w:t>
      </w:r>
      <w:r w:rsidR="000D7D89" w:rsidRPr="000D7D89">
        <w:rPr>
          <w:i/>
        </w:rPr>
        <w:t>et al.</w:t>
      </w:r>
      <w:r w:rsidRPr="00A201C3">
        <w:t>, 2010)</w:t>
      </w:r>
      <w:r>
        <w:fldChar w:fldCharType="end"/>
      </w:r>
      <w:r w:rsidRPr="00E13B98">
        <w:t xml:space="preserve">, and in the Trans-Baykal region (Russia) by 0.5-0.8 °C between the late 1980s and 2009 </w:t>
      </w:r>
      <w:r>
        <w:fldChar w:fldCharType="begin" w:fldLock="1"/>
      </w:r>
      <w:r>
        <w:instrText>ADDIN CSL_CITATION { "citationItems" : [ { "id" : "ITEM-1", "itemData" : { "DOI" : "10.1002/ppp.683", "ISSN" : "10456740", "author" : [ { "dropping-particle" : "", "family" : "Romanovsky", "given" : "V. E.", "non-dropping-particle" : "", "parse-names" : false, "suffix" : "" }, { "dropping-particle" : "", "family" : "Drozdov", "given" : "D. S.", "non-dropping-particle" : "", "parse-names" : false, "suffix" : "" }, { "dropping-particle" : "", "family" : "Oberman", "given" : "N. G.", "non-dropping-particle" : "", "parse-names" : false, "suffix" : "" }, { "dropping-particle" : "V.", "family" : "Malkova", "given" : "G.", "non-dropping-particle" : "", "parse-names" : false, "suffix" : "" }, { "dropping-particle" : "", "family" : "Kholodov", "given" : "A. L.", "non-dropping-particle" : "", "parse-names" : false, "suffix" : "" }, { "dropping-particle" : "", "family" : "Marchenko", "given" : "S. S.", "non-dropping-particle" : "", "parse-names" : false, "suffix" : "" }, { "dropping-particle" : "", "family" : "Moskalenko", "given" : "N. G.", "non-dropping-particle" : "", "parse-names" : false, "suffix" : "" }, { "dropping-particle" : "", "family" : "Sergeev", "given" : "D. O.", "non-dropping-particle" : "", "parse-names" : false, "suffix" : "" }, { "dropping-particle" : "", "family" : "Ukraintseva", "given" : "N. G.", "non-dropping-particle" : "", "parse-names" : false, "suffix" : "" }, { "dropping-particle" : "", "family" : "Abramov", "given" : "A. A.", "non-dropping-particle" : "", "parse-names" : false, "suffix" : "" }, { "dropping-particle" : "", "family" : "Gilichinsky", "given" : "D. A.", "non-dropping-particle" : "", "parse-names" : false, "suffix" : "" }, { "dropping-particle" : "", "family" : "Vasiliev", "given" : "A. A.", "non-dropping-particle" : "", "parse-names" : false, "suffix" : "" } ], "container-title" : "Permafrost and Periglacial Processes", "id" : "ITEM-1", "issue" : "2", "issued" : { "date-parts" : [ [ "2010", "6", "8" ] ] }, "page" : "136-155", "title" : "Thermal state of permafrost in Russia", "type" : "article-journal", "volume" : "21" }, "uris" : [ "http://www.mendeley.com/documents/?uuid=03b67ff2-106f-4ca5-b8e7-2a980e2650bc" ] } ], "mendeley" : { "formattedCitation" : "(Romanovsky et al., 2010)", "plainTextFormattedCitation" : "(Romanovsky et al., 2010)", "previouslyFormattedCitation" : "(Romanovsky et al., 2010)" }, "properties" : {  }, "schema" : "https://github.com/citation-style-language/schema/raw/master/csl-citation.json" }</w:instrText>
      </w:r>
      <w:r>
        <w:fldChar w:fldCharType="separate"/>
      </w:r>
      <w:r w:rsidRPr="00A201C3">
        <w:t xml:space="preserve">(Romanovsky </w:t>
      </w:r>
      <w:r w:rsidR="000D7D89" w:rsidRPr="000D7D89">
        <w:rPr>
          <w:i/>
        </w:rPr>
        <w:t>et al.</w:t>
      </w:r>
      <w:r w:rsidRPr="00A201C3">
        <w:t>, 2010)</w:t>
      </w:r>
      <w:r>
        <w:fldChar w:fldCharType="end"/>
      </w:r>
      <w:r w:rsidRPr="00E13B98">
        <w:t>. In Tian Shan</w:t>
      </w:r>
      <w:r>
        <w:t>,</w:t>
      </w:r>
      <w:r w:rsidRPr="00E13B98">
        <w:t xml:space="preserve"> permafrost temperature has increased by 0.3-0.9 °C during 1974-2009 </w:t>
      </w:r>
      <w:r>
        <w:fldChar w:fldCharType="begin" w:fldLock="1"/>
      </w:r>
      <w:r>
        <w:instrText>ADDIN CSL_CITATION { "citationItems" : [ { "id" : "ITEM-1", "itemData" : { "DOI" : "10.1016/j.gloplacha.2006.07.023", "ISSN" : "09218181", "author" : [ { "dropping-particle" : "", "family" : "Marchenko", "given" : "S.S.", "non-dropping-particle" : "", "parse-names" : false, "suffix" : "" }, { "dropping-particle" : "", "family" : "Gorbunov", "given" : "A.P.", "non-dropping-particle" : "", "parse-names" : false, "suffix" : "" }, { "dropping-particle" : "", "family" : "Romanovsky", "given" : "V.E.", "non-dropping-particle" : "", "parse-names" : false, "suffix" : "" } ], "container-title" : "Global and Planetary Change", "id" : "ITEM-1", "issue" : "3-4", "issued" : { "date-parts" : [ [ "2007", "4" ] ] }, "page" : "311-327", "title" : "Permafrost warming in the Tien Shan Mountains, Central Asia", "type" : "article-journal", "volume" : "56" }, "uris" : [ "http://www.mendeley.com/documents/?uuid=2836dc95-0813-45e2-a17e-d6455bd7184f" ] }, { "id" : "ITEM-2", "itemData" : { "DOI" : "10.1002/ppp.688", "ISSN" : "10456740", "author" : [ { "dropping-particle" : "", "family" : "Zhao", "given" : "Lin", "non-dropping-particle" : "", "parse-names" : false, "suffix" : "" }, { "dropping-particle" : "", "family" : "Wu", "given" : "Qingbai", "non-dropping-particle" : "", "parse-names" : false, "suffix" : "" }, { "dropping-particle" : "", "family" : "Marchenko", "given" : "S.S.", "non-dropping-particle" : "", "parse-names" : false, "suffix" : "" }, { "dropping-particle" : "", "family" : "Sharkhuu", "given" : "N.", "non-dropping-particle" : "", "parse-names" : false, "suffix" : "" } ], "container-title" : "Permafrost and Periglacial Processes", "id" : "ITEM-2", "issue" : "2", "issued" : { "date-parts" : [ [ "2010", "6", "8" ] ] }, "page" : "198-207", "title" : "Thermal state of permafrost and active layer in Central Asia during the international polar year", "type" : "article-journal", "volume" : "21" }, "uris" : [ "http://www.mendeley.com/documents/?uuid=b6d95bad-9602-4835-83db-52730447658d" ] } ], "mendeley" : { "formattedCitation" : "(Marchenko, Gorbunov, &amp; Romanovsky, 2007; Zhao, Wu, Marchenko, &amp; Sharkhuu, 2010)", "plainTextFormattedCitation" : "(Marchenko, Gorbunov, &amp; Romanovsky, 2007; Zhao, Wu, Marchenko, &amp; Sharkhuu, 2010)", "previouslyFormattedCitation" : "(Marchenko, Gorbunov, &amp; Romanovsky, 2007; Zhao, Wu, Marchenko, &amp; Sharkhuu, 2010)" }, "properties" : {  }, "schema" : "https://github.com/citation-style-language/schema/raw/master/csl-citation.json" }</w:instrText>
      </w:r>
      <w:r>
        <w:fldChar w:fldCharType="separate"/>
      </w:r>
      <w:r w:rsidRPr="00DB4B39">
        <w:t>(Marchenko</w:t>
      </w:r>
      <w:r w:rsidR="005A00D7">
        <w:rPr>
          <w:i/>
        </w:rPr>
        <w:t xml:space="preserve"> et al.</w:t>
      </w:r>
      <w:r w:rsidRPr="00DB4B39">
        <w:t>, 2007; Zhao</w:t>
      </w:r>
      <w:r w:rsidR="005A00D7">
        <w:rPr>
          <w:i/>
        </w:rPr>
        <w:t xml:space="preserve"> et al.</w:t>
      </w:r>
      <w:r w:rsidRPr="00DB4B39">
        <w:t>, 2010)</w:t>
      </w:r>
      <w:r>
        <w:fldChar w:fldCharType="end"/>
      </w:r>
      <w:r w:rsidRPr="00E13B98">
        <w:t>. In the Alps, permafrost temperatures have increased by 0.0 – 0.4 °C in the period 1990-2010</w:t>
      </w:r>
      <w:r>
        <w:t xml:space="preserve"> </w:t>
      </w:r>
      <w:r>
        <w:fldChar w:fldCharType="begin" w:fldLock="1"/>
      </w:r>
      <w:r>
        <w:instrText>ADDIN CSL_CITATION { "citationItems" : [ { "id" : "ITEM-1", "itemData" : { "DOI" : "10.3189/002214311796406121", "ISSN" : "0022-1430", "abstract" : "An overview is given of the relatively short history, important issues and primary challenges of research on permafrost in cold mountain regions. The systematic application of diverse approaches and technologies contributes to a rapidly growing knowledge base about the existence, characteristics and evolution in time of perennially frozen ground at high altitudes and on steep slopes. These approaches and technologies include (1) drilling, borehole measurement, geophysical sounding, photogrammetry, laser altimetry, GPS/SAR surveying, and miniature temperature data logging in remote areas that are often difficult to access, (2) laboratory investigations (e.g. rheology and stability of ice-rock mixtures), (3) analyses of digital terrain information, (4) numerical simulations (e.g. subsurface thermal conditions under complex topography) and (5) spatial models (e.g. distribution of permafrost where surface and microclimatic conditions are highly variable spatially). A sound knowledge base and improved understanding of governing processes are urgently needed to deal effectively with the consequences of climate change on the evolution of mountain landscapes and, especially, of steep mountain slope hazards as the stabilizing permafrost warms and degrades. Interactions between glaciers and permafrost in cold mountain regions have so far received comparatively little attention and need more systematic investigation.", "author" : [ { "dropping-particle" : "", "family" : "Haeberli", "given" : "Wilfried", "non-dropping-particle" : "", "parse-names" : false, "suffix" : "" }, { "dropping-particle" : "", "family" : "Noetzli", "given" : "Jeannette", "non-dropping-particle" : "", "parse-names" : false, "suffix" : "" }, { "dropping-particle" : "", "family" : "Arenson", "given" : "Lukas", "non-dropping-particle" : "", "parse-names" : false, "suffix" : "" }, { "dropping-particle" : "", "family" : "Delaloye", "given" : "Reynald", "non-dropping-particle" : "", "parse-names" : false, "suffix" : "" }, { "dropping-particle" : "", "family" : "G\u00e4rtner-Roer", "given" : "Isabelle", "non-dropping-particle" : "", "parse-names" : false, "suffix" : "" }, { "dropping-particle" : "", "family" : "Gruber", "given" : "Stephan", "non-dropping-particle" : "", "parse-names" : false, "suffix" : "" }, { "dropping-particle" : "", "family" : "Isaksen", "given" : "Ketil", "non-dropping-particle" : "", "parse-names" : false, "suffix" : "" }, { "dropping-particle" : "", "family" : "Kneisel", "given" : "Christof", "non-dropping-particle" : "", "parse-names" : false, "suffix" : "" }, { "dropping-particle" : "", "family" : "Krautblatter", "given" : "Michael", "non-dropping-particle" : "", "parse-names" : false, "suffix" : "" }, { "dropping-particle" : "", "family" : "Phillips", "given" : "Marcia", "non-dropping-particle" : "", "parse-names" : false, "suffix" : "" } ], "container-title" : "Journal of Glaciology", "id" : "ITEM-1", "issue" : "200", "issued" : { "date-parts" : [ [ "2010", "9", "8" ] ] }, "page" : "1043-1058", "title" : "Mountain permafrost: development and challenges of a young research field", "type" : "article-journal", "volume" : "56" }, "uris" : [ "http://www.mendeley.com/documents/?uuid=94e6a634-f740-48b7-b264-229e9493a462" ] }, { "id" : "ITEM-2", "itemData" : { "author" : [ { "dropping-particle" : "", "family" : "Noetzli", "given" : "J.", "non-dropping-particle" : "", "parse-names" : false, "suffix" : "" }, { "dropping-particle" : "", "family" : "M\u00fchll", "given" : "D. Vonder", "non-dropping-particle" : "", "parse-names" : false, "suffix" : "" } ], "id" : "ITEM-2", "issued" : { "date-parts" : [ [ "2010" ] ] }, "number-of-pages" : "68", "title" : "Permafrost in Switzerland 2006/2007 and 2007/2008.", "type" : "report" }, "uris" : [ "http://www.mendeley.com/documents/?uuid=bf6d2a07-22ea-4812-8eb1-637db29b51c9" ] }, { "id" : "ITEM-3", "itemData" : { "author" : [ { "dropping-particle" : "", "family" : "Christiansen", "given" : "H. H.", "non-dropping-particle" : "", "parse-names" : false, "suffix" : "" }, { "dropping-particle" : "", "family" : "Guglielmin", "given" : "M.", "non-dropping-particle" : "", "parse-names" : false, "suffix" : "" }, { "dropping-particle" : "", "family" : "Noetzli", "given" : "J.", "non-dropping-particle" : "", "parse-names" : false, "suffix" : "" }, { "dropping-particle" : "", "family" : "Romanovsky", "given" : "V.", "non-dropping-particle" : "", "parse-names" : false, "suffix" : "" }, { "dropping-particle" : "", "family" : "Shiklomanov", "given" : "N.", "non-dropping-particle" : "", "parse-names" : false, "suffix" : "" }, { "dropping-particle" : "", "family" : "Smith", "given" : "S.", "non-dropping-particle" : "", "parse-names" : false, "suffix" : "" }, { "dropping-particle" : "", "family" : "Zhao", "given" : "L.", "non-dropping-particle" : "", "parse-names" : false, "suffix" : "" } ], "id" : "ITEM-3", "issued" : { "date-parts" : [ [ "2012" ] ] }, "title" : "Cryopsphere, Permafrost thermal state.", "type" : "article-journal", "volume" : "Special Su" }, "uris" : [ "http://www.mendeley.com/documents/?uuid=a0f35650-e2cb-4752-8435-f9c93d6c17b6" ] } ], "mendeley" : { "formattedCitation" : "(Christiansen et al., 2012; Haeberli et al., 2010; Noetzli &amp; M\u00fchll, 2010)", "plainTextFormattedCitation" : "(Christiansen et al., 2012; Haeberli et al., 2010; Noetzli &amp; M\u00fchll, 2010)", "previouslyFormattedCitation" : "(Christiansen et al., 2012; Haeberli et al., 2010; Noetzli &amp; M\u00fchll, 2010)" }, "properties" : {  }, "schema" : "https://github.com/citation-style-language/schema/raw/master/csl-citation.json" }</w:instrText>
      </w:r>
      <w:r>
        <w:fldChar w:fldCharType="separate"/>
      </w:r>
      <w:r w:rsidRPr="00272E5C">
        <w:t xml:space="preserve">(Christiansen </w:t>
      </w:r>
      <w:r w:rsidR="000D7D89" w:rsidRPr="000D7D89">
        <w:rPr>
          <w:i/>
        </w:rPr>
        <w:t>et al.</w:t>
      </w:r>
      <w:r w:rsidRPr="00272E5C">
        <w:t xml:space="preserve">, 2012; Haeberli </w:t>
      </w:r>
      <w:r w:rsidR="000D7D89" w:rsidRPr="000D7D89">
        <w:rPr>
          <w:i/>
        </w:rPr>
        <w:t>et al.</w:t>
      </w:r>
      <w:r w:rsidRPr="00272E5C">
        <w:t>, 2010; Noetzli &amp; Mühll, 2010)</w:t>
      </w:r>
      <w:r>
        <w:fldChar w:fldCharType="end"/>
      </w:r>
      <w:r w:rsidRPr="00E13B98">
        <w:t>, and in the Nordic countries by 0.0-1.0 °C during 1999-2009</w:t>
      </w:r>
      <w:r>
        <w:t xml:space="preserve"> </w:t>
      </w:r>
      <w:r>
        <w:fldChar w:fldCharType="begin" w:fldLock="1"/>
      </w:r>
      <w:r>
        <w:instrText>ADDIN CSL_CITATION { "citationItems" : [ { "id" : "ITEM-1", "itemData" : { "DOI" : "10.1002/ppp.687", "ISSN" : "10456740", "author" : [ { "dropping-particle" : "", "family" : "Christiansen", "given" : "H. H.", "non-dropping-particle" : "", "parse-names" : false, "suffix" : "" }, { "dropping-particle" : "", "family" : "Etzelm\u00fcller", "given" : "B.", "non-dropping-particle" : "", "parse-names" : false, "suffix" : "" }, { "dropping-particle" : "", "family" : "Isaksen", "given" : "K.", "non-dropping-particle" : "", "parse-names" : false, "suffix" : "" }, { "dropping-particle" : "", "family" : "Juliussen", "given" : "H.", "non-dropping-particle" : "", "parse-names" : false, "suffix" : "" }, { "dropping-particle" : "", "family" : "Farbrot", "given" : "H.", "non-dropping-particle" : "", "parse-names" : false, "suffix" : "" }, { "dropping-particle" : "", "family" : "Humlum", "given" : "O.", "non-dropping-particle" : "", "parse-names" : false, "suffix" : "" }, { "dropping-particle" : "", "family" : "Johansson", "given" : "M.", "non-dropping-particle" : "", "parse-names" : false, "suffix" : "" }, { "dropping-particle" : "", "family" : "Ingeman-Nielsen", "given" : "T.", "non-dropping-particle" : "", "parse-names" : false, "suffix" : "" }, { "dropping-particle" : "", "family" : "Kristensen", "given" : "L.", "non-dropping-particle" : "", "parse-names" : false, "suffix" : "" }, { "dropping-particle" : "", "family" : "Hjort", "given" : "J.", "non-dropping-particle" : "", "parse-names" : false, "suffix" : "" }, { "dropping-particle" : "", "family" : "Holmlund", "given" : "P.", "non-dropping-particle" : "", "parse-names" : false, "suffix" : "" }, { "dropping-particle" : "", "family" : "Sannel", "given" : "A. B. K.", "non-dropping-particle" : "", "parse-names" : false, "suffix" : "" }, { "dropping-particle" : "", "family" : "Sigsgaard", "given" : "C.", "non-dropping-particle" : "", "parse-names" : false, "suffix" : "" }, { "dropping-particle" : "", "family" : "\u00c5kerman", "given" : "H. J.", "non-dropping-particle" : "", "parse-names" : false, "suffix" : "" }, { "dropping-particle" : "", "family" : "Foged", "given" : "N.", "non-dropping-particle" : "", "parse-names" : false, "suffix" : "" }, { "dropping-particle" : "", "family" : "Blikra", "given" : "L. H.", "non-dropping-particle" : "", "parse-names" : false, "suffix" : "" }, { "dropping-particle" : "", "family" : "Pernosky", "given" : "M. A.", "non-dropping-particle" : "", "parse-names" : false, "suffix" : "" }, { "dropping-particle" : "", "family" : "\u00d8deg\u00e5rd", "given" : "R. S.", "non-dropping-particle" : "", "parse-names" : false, "suffix" : "" } ], "container-title" : "Permafrost and Periglacial Processes", "id" : "ITEM-1", "issue" : "2", "issued" : { "date-parts" : [ [ "2010", "4" ] ] }, "page" : "156-181", "title" : "The thermal state of permafrost in the nordic area during the international polar year 2007-2009", "type" : "article-journal", "volume" : "21" }, "uris" : [ "http://www.mendeley.com/documents/?uuid=0dc39eb2-d6f6-41b2-8250-c8b36904482d" ] }, { "id" : "ITEM-2", "itemData" : { "DOI" : "10.1002/ppp.728", "ISSN" : "10456740", "author" : [ { "dropping-particle" : "", "family" : "Isaksen", "given" : "Ketil", "non-dropping-particle" : "", "parse-names" : false, "suffix" : "" }, { "dropping-particle" : "", "family" : "\u00d8deg\u00e5rd", "given" : "Rune Strand", "non-dropping-particle" : "", "parse-names" : false, "suffix" : "" }, { "dropping-particle" : "", "family" : "Etzelm\u00fcller", "given" : "Bernd", "non-dropping-particle" : "", "parse-names" : false, "suffix" : "" }, { "dropping-particle" : "", "family" : "Hilbich", "given" : "Christin", "non-dropping-particle" : "", "parse-names" : false, "suffix" : "" }, { "dropping-particle" : "", "family" : "Hauck", "given" : "Christian", "non-dropping-particle" : "", "parse-names" : false, "suffix" : "" }, { "dropping-particle" : "", "family" : "Farbrot", "given" : "Herman", "non-dropping-particle" : "", "parse-names" : false, "suffix" : "" }, { "dropping-particle" : "", "family" : "Eiken", "given" : "Trond", "non-dropping-particle" : "", "parse-names" : false, "suffix" : "" }, { "dropping-particle" : "", "family" : "Hygen", "given" : "Hans Olav", "non-dropping-particle" : "", "parse-names" : false, "suffix" : "" }, { "dropping-particle" : "", "family" : "Hipp", "given" : "Tobias Florian", "non-dropping-particle" : "", "parse-names" : false, "suffix" : "" } ], "container-title" : "Permafrost and Periglacial Processes", "id" : "ITEM-2", "issue" : "4", "issued" : { "date-parts" : [ [ "2011", "10" ] ] }, "page" : "361-377", "title" : "Degrading Mountain Permafrost in Southern Norway: Spatial and Temporal Variability of Mean Ground Temperatures, 1999-2009", "type" : "article-journal", "volume" : "22" }, "uris" : [ "http://www.mendeley.com/documents/?uuid=97a0ed93-bd4c-4552-8cef-50129eade6f8" ] } ], "mendeley" : { "formattedCitation" : "(Christiansen et al., 2010; Isaksen et al., 2011)", "plainTextFormattedCitation" : "(Christiansen et al., 2010; Isaksen et al., 2011)", "previouslyFormattedCitation" : "(Christiansen et al., 2010; Isaksen et al., 2011)" }, "properties" : {  }, "schema" : "https://github.com/citation-style-language/schema/raw/master/csl-citation.json" }</w:instrText>
      </w:r>
      <w:r>
        <w:fldChar w:fldCharType="separate"/>
      </w:r>
      <w:r w:rsidRPr="00272E5C">
        <w:t xml:space="preserve">(Christiansen </w:t>
      </w:r>
      <w:r w:rsidR="000D7D89" w:rsidRPr="000D7D89">
        <w:rPr>
          <w:i/>
        </w:rPr>
        <w:t>et al.</w:t>
      </w:r>
      <w:r w:rsidRPr="00272E5C">
        <w:t xml:space="preserve">, 2010; Isaksen </w:t>
      </w:r>
      <w:r w:rsidR="000D7D89" w:rsidRPr="000D7D89">
        <w:rPr>
          <w:i/>
        </w:rPr>
        <w:t>et al.</w:t>
      </w:r>
      <w:r w:rsidRPr="00272E5C">
        <w:t>, 2011)</w:t>
      </w:r>
      <w:r>
        <w:fldChar w:fldCharType="end"/>
      </w:r>
      <w:r w:rsidRPr="00E13B98">
        <w:t>. The thickness of the seasonally frozen ground in some non-permafrost parts of the Eurasian continent likely decreased, in places by more than 30 cm from 1930 to 2000</w:t>
      </w:r>
      <w:r>
        <w:t>.</w:t>
      </w:r>
    </w:p>
    <w:p w14:paraId="7F1025CF" w14:textId="77777777" w:rsidR="0048205B" w:rsidRPr="00E13B98" w:rsidRDefault="0048205B" w:rsidP="00AE389F"/>
    <w:p w14:paraId="29877CB2" w14:textId="77777777" w:rsidR="0048205B" w:rsidRPr="00E13B98" w:rsidRDefault="0048205B" w:rsidP="001F0516">
      <w:pPr>
        <w:pStyle w:val="Heading4"/>
      </w:pPr>
      <w:bookmarkStart w:id="1478" w:name="_Toc519514829"/>
      <w:r w:rsidRPr="00E13B98">
        <w:t>Trends in extreme events</w:t>
      </w:r>
      <w:bookmarkEnd w:id="1478"/>
    </w:p>
    <w:p w14:paraId="4DC7944D" w14:textId="77777777" w:rsidR="0048205B" w:rsidRPr="00E13B98" w:rsidRDefault="0048205B" w:rsidP="0048184E">
      <w:pPr>
        <w:pStyle w:val="Heading5"/>
        <w:tabs>
          <w:tab w:val="left" w:pos="993"/>
        </w:tabs>
        <w:spacing w:line="240" w:lineRule="auto"/>
      </w:pPr>
      <w:bookmarkStart w:id="1479" w:name="_Toc519514830"/>
      <w:r w:rsidRPr="00E13B98">
        <w:t>Drought and temperature extremes</w:t>
      </w:r>
      <w:bookmarkEnd w:id="1479"/>
    </w:p>
    <w:p w14:paraId="7C912D6E" w14:textId="1FBAFBE0" w:rsidR="0048205B" w:rsidRPr="00E13B98" w:rsidRDefault="0048205B" w:rsidP="00AE389F">
      <w:pPr>
        <w:rPr>
          <w:rFonts w:ascii="Calibri" w:hAnsi="Calibri"/>
        </w:rPr>
      </w:pPr>
      <w:r w:rsidRPr="00E13B98">
        <w:t xml:space="preserve">In recent decades, drought and heat waves have increased in Western and Central Europe, while showing a north-south gradient in both subregions </w:t>
      </w:r>
      <w:r w:rsidRPr="00E13B98">
        <w:fldChar w:fldCharType="begin" w:fldLock="1"/>
      </w:r>
      <w:r>
        <w:instrText>ADDIN CSL_CITATION { "citationItems" : [ { "id" : "ITEM-1", "itemData" : { "DOI" : "10.1029/2005JD006290", "ISSN" : "0148-0227", "author" : [ { "dropping-particle" : "V.", "family" : "Alexander", "given" : "L.", "non-dropping-particle" : "", "parse-names" : false, "suffix" : "" }, { "dropping-particle" : "", "family" : "Zhang", "given" : "X.", "non-dropping-particle" : "", "parse-names" : false, "suffix" : "" }, { "dropping-particle" : "", "family" : "Peterson", "given" : "T. C.", "non-dropping-particle" : "", "parse-names" : false, "suffix" : "" }, { "dropping-particle" : "", "family" : "Caesar", "given" : "J.", "non-dropping-particle" : "", "parse-names" : false, "suffix" : "" }, { "dropping-particle" : "", "family" : "Gleason", "given" : "B.", "non-dropping-particle" : "", "parse-names" : false, "suffix" : "" }, { "dropping-particle" : "", "family" : "Klein Tank", "given" : "A. M. G.", "non-dropping-particle" : "", "parse-names" : false, "suffix" : "" }, { "dropping-particle" : "", "family" : "Haylock", "given" : "M.", "non-dropping-particle" : "", "parse-names" : false, "suffix" : "" }, { "dropping-particle" : "", "family" : "Collins", "given" : "D.", "non-dropping-particle" : "", "parse-names" : false, "suffix" : "" }, { "dropping-particle" : "", "family" : "Trewin", "given" : "B.", "non-dropping-particle" : "", "parse-names" : false, "suffix" : "" }, { "dropping-particle" : "", "family" : "Rahimzadeh", "given" : "F.", "non-dropping-particle" : "", "parse-names" : false, "suffix" : "" }, { "dropping-particle" : "", "family" : "Tagipour", "given" : "A.", "non-dropping-particle" : "", "parse-names" : false, "suffix" : "" }, { "dropping-particle" : "", "family" : "Rupa Kumar", "given" : "K.", "non-dropping-particle" : "", "parse-names" : false, "suffix" : "" }, { "dropping-particle" : "", "family" : "Revadekar", "given" : "J.", "non-dropping-particle" : "", "parse-names" : false, "suffix" : "" }, { "dropping-particle" : "", "family" : "Griffiths", "given" : "G.", "non-dropping-particle" : "", "parse-names" : false, "suffix" : "" }, { "dropping-particle" : "", "family" : "Vincent", "given" : "L.", "non-dropping-particle" : "", "parse-names" : false, "suffix" : "" }, { "dropping-particle" : "", "family" : "Stephenson", "given" : "D. B.", "non-dropping-particle" : "", "parse-names" : false, "suffix" : "" }, { "dropping-particle" : "", "family" : "Burn", "given" : "J.", "non-dropping-particle" : "", "parse-names" : false, "suffix" : "" }, { "dropping-particle" : "", "family" : "Aguilar", "given" : "E.", "non-dropping-particle" : "", "parse-names" : false, "suffix" : "" }, { "dropping-particle" : "", "family" : "Brunet", "given" : "M.", "non-dropping-particle" : "", "parse-names" : false, "suffix" : "" }, { "dropping-particle" : "", "family" : "Taylor", "given" : "M.", "non-dropping-particle" : "", "parse-names" : false, "suffix" : "" }, { "dropping-particle" : "", "family" : "New", "given" : "M.", "non-dropping-particle" : "", "parse-names" : false, "suffix" : "" }, { "dropping-particle" : "", "family" : "Zhai", "given" : "P.", "non-dropping-particle" : "", "parse-names" : false, "suffix" : "" }, { "dropping-particle" : "", "family" : "Rusticucci", "given" : "M.", "non-dropping-particle" : "", "parse-names" : false, "suffix" : "" }, { "dropping-particle" : "", "family" : "Vazquez-Aguirre", "given" : "J. L.", "non-dropping-particle" : "", "parse-names" : false, "suffix" : "" } ], "container-title" : "Journal of Geophysical Research", "id" : "ITEM-1", "issue" : "D5", "issued" : { "date-parts" : [ [ "2006" ] ] }, "note" : "moderate increase of CDD for CE\nmixed trends in CDD for WE, EE\nno trends (no data) for CA", "page" : "D05109", "title" : "Global observed changes in daily climate extremes of temperature and precipitation", "type" : "article-journal", "volume" : "111" }, "prefix" : "drier in the south, no change or moister in the north,", "uris" : [ "http://www.mendeley.com/documents/?uuid=29f04ed7-c5b4-4514-873b-9ec67f89d757" ] }, { "id" : "ITEM-2", "itemData" : { "DOI" : "10.1175/1520-0442(2003)016&lt;3560:COMAOT&gt;2.0.CO;2", "ISBN" : "0894-8755", "ISSN" : "08948755", "abstract" : "Gridded trends of annual values of various climate extreme indices were estimated for 1950 to 1995, presenting a clearer picture of the patterns of trends in climate extremes than has been seen with raw station data. The gridding also allows one, for the first time, to compare these observed trends with those simulated by a suite of climate model runs forced by observed changes in sea surface temperatures, sea ice extent, and various combinations of human-induced forcings. Bootstrapping techniques are used to assess the uncertainty in the gridded trend estimates and the field significance of the patterns of observed trends. The findings mainly confirm earlier, less objectively derived, results based on station data. There have been significant decreases in the number of frost days and increases in the number of very warm nights over much of the Northern Hemisphere. Regions of significant increases in rainfall extremes and decreases in the number of consecutive dry days are smaller in extent. However, patterns of trends in annual maximum 5-day rainfall totals were not significant. Comparisons of the observed trend estimates with those simulated by the climate model indicate that the inclusion of anthropogenic effects in the model integrations, in particular increasing greenhouse gases, signif- icantly improves the simulation of changing extremes in temperatures. This analysis provides good evidence that human-induced forcing has recently played an important role in extreme climate. The model shows little skill in simulating changing precipitation extremes.", "author" : [ { "dropping-particle" : "", "family" : "Kiktev", "given" : "Dmitry", "non-dropping-particle" : "", "parse-names" : false, "suffix" : "" }, { "dropping-particle" : "", "family" : "Sexton", "given" : "David M H", "non-dropping-particle" : "", "parse-names" : false, "suffix" : "" }, { "dropping-particle" : "", "family" : "Alexander", "given" : "Lisa", "non-dropping-particle" : "", "parse-names" : false, "suffix" : "" }, { "dropping-particle" : "", "family" : "Folland", "given" : "Chris K.", "non-dropping-particle" : "", "parse-names" : false, "suffix" : "" } ], "container-title" : "Journal of Climate", "id" : "ITEM-2", "issue" : "22", "issued" : { "date-parts" : [ [ "2003" ] ] }, "note" : "moderate decrease in CDD for EE, CA\nmoderate increase in CDD for CE, WE", "page" : "3560-3571", "title" : "Comparison of modeled and observed trends in Indices of daily climate extremes", "type" : "article-journal", "volume" : "16" }, "uris" : [ "http://www.mendeley.com/documents/?uuid=ef28f549-19c4-4a2e-82ba-180101a4550c" ] }, { "id" : "ITEM-3", "itemData" : { "DOI" : "10.1175/2007JCLI1822.1", "ISBN" : "0894-8755", "ISSN" : "08948755", "abstract" : "Global and regional trends in drought for 1950\u20132000 are analyzed using a soil moisture\u2013based drought index over global terrestrial areas, excluding Greenland and Antarctica. The soil moisture fields are derived from a simulation of the terrestrial hydrologic cycle driven by a hybrid reanalysis\u2013observation forcing dataset. Drought is described in terms of various statistics that summarize drought duration, intensity, and severity. There is an overall small wetting trend in global soil moisture, forced by increasing precipitation, which is weighted by positive soil moisture trends over the Western Hemisphere and especially in North America. Regional variation is nevertheless apparent, and significant drying over West Africa, as driven by decreasing Sahel precipitation, stands out. Elsewhere, Europe appears to have not experienced significant changes in soil moisture, a trait shared by Southeast and southern Asia. Trends in drought duration, intensity, and severity are predominantly decreasing, but statistically significant changes are limited in areal extent, of the order of 1.0%\u20137.0% globally, depending on the variable and drought threshold, and are generally less than 10% of continental areas. Concurrent changes in drought spatial extent are evident, with a global decreasing trend of between -0.021% and -0.035% yr-1. Regionally, drought spatial extent over Africa has increased and is dominated by large increases over West Africa. Northern and East Asia show positive trends, and central Asia and the Tibetan Plateau show decreasing trends. In South Asia all trends are insignificant. Drought extent over Australia has decreased. Over the Americas, trends are uniformly negative and mostly significant. Within the long-term trends there are considerable interannual and decadal variations in soil moisture and drought characteristics for most regions, which impact the robustness of the trends. Analysis of detrended and smoothed soil moisture time series reveals that the leading modes of variability are associated with sea surface temperatures, primarily in the equatorial Pacific and secondarily in the North Atlantic. Despite the overall wetting trend there is a switch since the 1970s to a drying trend, globally and in many regions, especially in high northern latitudes. This is shown to be caused, in part, by concurrent increasing temperatures. Although drought is driven primarily by variability in precipitation, projected continuation of temperature increases d\u2026", "author" : [ { "dropping-particle" : "", "family" : "Sheffield", "given" : "Justin", "non-dropping-particle" : "", "parse-names" : false, "suffix" : "" }, { "dropping-particle" : "", "family" : "Wood", "given" : "Eric F.", "non-dropping-particle" : "", "parse-names" : false, "suffix" : "" } ], "container-title" : "Journal of Climate", "id" : "ITEM-3", "issue" : "3", "issued" : { "date-parts" : [ [ "2008" ] ] }, "note" : "moderate decrase in CDD for WE\n+/- no change in CE\nmixed results in EE\nno data in CA", "page" : "432-458", "title" : "Global trends and variability in soil moisture and drought characteristics, 1950-2000, from observation-driven simulations of the terrestrial hydrologic cycle", "type" : "article-journal", "volume" : "21" }, "uris" : [ "http://www.mendeley.com/documents/?uuid=0169a3b6-a5c4-47f0-bac6-49e404864943" ] } ], "mendeley" : { "formattedCitation" : "(drier in the south, no change or moister in the north, L. V. Alexander et al., 2006; Kiktev, Sexton, Alexander, &amp; Folland, 2003; Sheffield &amp; Wood, 2008a)", "plainTextFormattedCitation" : "(drier in the south, no change or moister in the north, L. V. Alexander et al., 2006; Kiktev, Sexton, Alexander, &amp; Folland, 2003; Sheffield &amp; Wood, 2008a)", "previouslyFormattedCitation" : "(drier in the south, no change or moister in the north, L. V. Alexander et al., 2006; Kiktev, Sexton, Alexander, &amp; Folland, 2003; Sheffield &amp; Wood, 2008a)" }, "properties" : {  }, "schema" : "https://github.com/citation-style-language/schema/raw/master/csl-citation.json" }</w:instrText>
      </w:r>
      <w:r w:rsidRPr="00E13B98">
        <w:fldChar w:fldCharType="separate"/>
      </w:r>
      <w:r w:rsidRPr="00F119D5">
        <w:t xml:space="preserve">(drier in the south, no change or moister in the </w:t>
      </w:r>
      <w:r w:rsidRPr="00F119D5">
        <w:lastRenderedPageBreak/>
        <w:t xml:space="preserve">north, Alexander </w:t>
      </w:r>
      <w:r w:rsidR="000D7D89" w:rsidRPr="000D7D89">
        <w:rPr>
          <w:i/>
        </w:rPr>
        <w:t>et al.</w:t>
      </w:r>
      <w:r w:rsidRPr="00F119D5">
        <w:t>, 2006; Kiktev</w:t>
      </w:r>
      <w:r w:rsidR="00964C50">
        <w:rPr>
          <w:i/>
        </w:rPr>
        <w:t xml:space="preserve"> et al.</w:t>
      </w:r>
      <w:r w:rsidRPr="00F119D5">
        <w:t>, 2003; Sheffield &amp; Wood, 2008a)</w:t>
      </w:r>
      <w:r w:rsidRPr="00E13B98">
        <w:fldChar w:fldCharType="end"/>
      </w:r>
      <w:r w:rsidRPr="00E13B98">
        <w:t xml:space="preserve">. These recent trends for Western, Central, and Eastern Europe are considered likely, while trends in Central Asia are as likely as not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 Drought is often associated with extreme heat waves, which can stretch over large regions, and which may result in punctuated drought events (</w:t>
      </w:r>
      <w:r w:rsidR="001E149D">
        <w:rPr>
          <w:b/>
        </w:rPr>
        <w:t>Figure 4.67</w:t>
      </w:r>
      <w:r w:rsidRPr="00E13B98">
        <w:t>).</w:t>
      </w:r>
    </w:p>
    <w:p w14:paraId="07B4FE7E" w14:textId="68B90415" w:rsidR="00F95C0E" w:rsidRPr="00F95C0E" w:rsidRDefault="00F95C0E" w:rsidP="00F95C0E">
      <w:pPr>
        <w:rPr>
          <w:lang w:val="en-US"/>
        </w:rPr>
      </w:pPr>
      <w:r>
        <w:rPr>
          <w:lang w:eastAsia="en-GB"/>
        </w:rPr>
        <w:drawing>
          <wp:inline distT="0" distB="0" distL="0" distR="0" wp14:anchorId="1CDE97BC" wp14:editId="257D0A43">
            <wp:extent cx="5759450" cy="3939540"/>
            <wp:effectExtent l="0" t="0" r="0" b="3810"/>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9"/>
                    <a:stretch>
                      <a:fillRect/>
                    </a:stretch>
                  </pic:blipFill>
                  <pic:spPr>
                    <a:xfrm>
                      <a:off x="0" y="0"/>
                      <a:ext cx="5759450" cy="3939540"/>
                    </a:xfrm>
                    <a:prstGeom prst="rect">
                      <a:avLst/>
                    </a:prstGeom>
                  </pic:spPr>
                </pic:pic>
              </a:graphicData>
            </a:graphic>
          </wp:inline>
        </w:drawing>
      </w:r>
    </w:p>
    <w:p w14:paraId="33EBE1BE" w14:textId="16696A9F" w:rsidR="0048205B" w:rsidRDefault="0048205B" w:rsidP="00AE389F">
      <w:r w:rsidRPr="00E13B98">
        <w:t xml:space="preserve">Projected trends in drought are considered very likely in Western and Central Europe since projections are in high agreement </w:t>
      </w:r>
      <w:r w:rsidRPr="00E13B98">
        <w:fldChar w:fldCharType="begin" w:fldLock="1"/>
      </w:r>
      <w:r>
        <w:instrText>ADDIN CSL_CITATION { "citationItems" : [ { "id" : "ITEM-1", "itemData" : { "DOI" : "10.1029/2005JD006290", "ISSN" : "0148-0227", "author" : [ { "dropping-particle" : "V.", "family" : "Alexander", "given" : "L.", "non-dropping-particle" : "", "parse-names" : false, "suffix" : "" }, { "dropping-particle" : "", "family" : "Zhang", "given" : "X.", "non-dropping-particle" : "", "parse-names" : false, "suffix" : "" }, { "dropping-particle" : "", "family" : "Peterson", "given" : "T. C.", "non-dropping-particle" : "", "parse-names" : false, "suffix" : "" }, { "dropping-particle" : "", "family" : "Caesar", "given" : "J.", "non-dropping-particle" : "", "parse-names" : false, "suffix" : "" }, { "dropping-particle" : "", "family" : "Gleason", "given" : "B.", "non-dropping-particle" : "", "parse-names" : false, "suffix" : "" }, { "dropping-particle" : "", "family" : "Klein Tank", "given" : "A. M. G.", "non-dropping-particle" : "", "parse-names" : false, "suffix" : "" }, { "dropping-particle" : "", "family" : "Haylock", "given" : "M.", "non-dropping-particle" : "", "parse-names" : false, "suffix" : "" }, { "dropping-particle" : "", "family" : "Collins", "given" : "D.", "non-dropping-particle" : "", "parse-names" : false, "suffix" : "" }, { "dropping-particle" : "", "family" : "Trewin", "given" : "B.", "non-dropping-particle" : "", "parse-names" : false, "suffix" : "" }, { "dropping-particle" : "", "family" : "Rahimzadeh", "given" : "F.", "non-dropping-particle" : "", "parse-names" : false, "suffix" : "" }, { "dropping-particle" : "", "family" : "Tagipour", "given" : "A.", "non-dropping-particle" : "", "parse-names" : false, "suffix" : "" }, { "dropping-particle" : "", "family" : "Rupa Kumar", "given" : "K.", "non-dropping-particle" : "", "parse-names" : false, "suffix" : "" }, { "dropping-particle" : "", "family" : "Revadekar", "given" : "J.", "non-dropping-particle" : "", "parse-names" : false, "suffix" : "" }, { "dropping-particle" : "", "family" : "Griffiths", "given" : "G.", "non-dropping-particle" : "", "parse-names" : false, "suffix" : "" }, { "dropping-particle" : "", "family" : "Vincent", "given" : "L.", "non-dropping-particle" : "", "parse-names" : false, "suffix" : "" }, { "dropping-particle" : "", "family" : "Stephenson", "given" : "D. B.", "non-dropping-particle" : "", "parse-names" : false, "suffix" : "" }, { "dropping-particle" : "", "family" : "Burn", "given" : "J.", "non-dropping-particle" : "", "parse-names" : false, "suffix" : "" }, { "dropping-particle" : "", "family" : "Aguilar", "given" : "E.", "non-dropping-particle" : "", "parse-names" : false, "suffix" : "" }, { "dropping-particle" : "", "family" : "Brunet", "given" : "M.", "non-dropping-particle" : "", "parse-names" : false, "suffix" : "" }, { "dropping-particle" : "", "family" : "Taylor", "given" : "M.", "non-dropping-particle" : "", "parse-names" : false, "suffix" : "" }, { "dropping-particle" : "", "family" : "New", "given" : "M.", "non-dropping-particle" : "", "parse-names" : false, "suffix" : "" }, { "dropping-particle" : "", "family" : "Zhai", "given" : "P.", "non-dropping-particle" : "", "parse-names" : false, "suffix" : "" }, { "dropping-particle" : "", "family" : "Rusticucci", "given" : "M.", "non-dropping-particle" : "", "parse-names" : false, "suffix" : "" }, { "dropping-particle" : "", "family" : "Vazquez-Aguirre", "given" : "J. L.", "non-dropping-particle" : "", "parse-names" : false, "suffix" : "" } ], "container-title" : "Journal of Geophysical Research", "id" : "ITEM-1", "issue" : "D5", "issued" : { "date-parts" : [ [ "2006" ] ] }, "note" : "moderate increase of CDD for CE\nmixed trends in CDD for WE, EE\nno trends (no data) for CA", "page" : "D05109", "title" : "Global observed changes in daily climate extremes of temperature and precipitation", "type" : "article-journal", "volume" : "111" }, "prefix" : "drier in the south, noch change or moister in the north,", "uris" : [ "http://www.mendeley.com/documents/?uuid=29f04ed7-c5b4-4514-873b-9ec67f89d757" ] }, { "id" : "ITEM-2", "itemData" : { "DOI" : "10.1175/1520-0442(2003)016&lt;3560:COMAOT&gt;2.0.CO;2", "ISBN" : "0894-8755", "ISSN" : "08948755", "abstract" : "Gridded trends of annual values of various climate extreme indices were estimated for 1950 to 1995, presenting a clearer picture of the patterns of trends in climate extremes than has been seen with raw station data. The gridding also allows one, for the first time, to compare these observed trends with those simulated by a suite of climate model runs forced by observed changes in sea surface temperatures, sea ice extent, and various combinations of human-induced forcings. Bootstrapping techniques are used to assess the uncertainty in the gridded trend estimates and the field significance of the patterns of observed trends. The findings mainly confirm earlier, less objectively derived, results based on station data. There have been significant decreases in the number of frost days and increases in the number of very warm nights over much of the Northern Hemisphere. Regions of significant increases in rainfall extremes and decreases in the number of consecutive dry days are smaller in extent. However, patterns of trends in annual maximum 5-day rainfall totals were not significant. Comparisons of the observed trend estimates with those simulated by the climate model indicate that the inclusion of anthropogenic effects in the model integrations, in particular increasing greenhouse gases, signif- icantly improves the simulation of changing extremes in temperatures. This analysis provides good evidence that human-induced forcing has recently played an important role in extreme climate. The model shows little skill in simulating changing precipitation extremes.", "author" : [ { "dropping-particle" : "", "family" : "Kiktev", "given" : "Dmitry", "non-dropping-particle" : "", "parse-names" : false, "suffix" : "" }, { "dropping-particle" : "", "family" : "Sexton", "given" : "David M H", "non-dropping-particle" : "", "parse-names" : false, "suffix" : "" }, { "dropping-particle" : "", "family" : "Alexander", "given" : "Lisa", "non-dropping-particle" : "", "parse-names" : false, "suffix" : "" }, { "dropping-particle" : "", "family" : "Folland", "given" : "Chris K.", "non-dropping-particle" : "", "parse-names" : false, "suffix" : "" } ], "container-title" : "Journal of Climate", "id" : "ITEM-2", "issue" : "22", "issued" : { "date-parts" : [ [ "2003" ] ] }, "note" : "moderate decrease in CDD for EE, CA\nmoderate increase in CDD for CE, WE", "page" : "3560-3571", "title" : "Comparison of modeled and observed trends in Indices of daily climate extremes", "type" : "article-journal", "volume" : "16" }, "uris" : [ "http://www.mendeley.com/documents/?uuid=ef28f549-19c4-4a2e-82ba-180101a4550c" ] }, { "id" : "ITEM-3", "itemData" : { "DOI" : "10.1007/s00382-007-0340-z", "ISBN" : "0930-7575", "ISSN" : "09307575", "abstract" : "Recent and potential future increases in global temperatures are likely to be associated with impacts on the hydrologic cycle, including changes to precipitation and increases in extreme events such as droughts. We analyze changes in drought occurrence using soil moisture data for the SRES B1, A1B and A2 future climate scenarios relative to the PICNTRL pre-industrial control and 20C3M twen- tieth century simulations from eight AOGCMs that participated in the IPCC AR4. Comparison with observa- tion forced land surface model estimates indicates that the models do reasonably well at replicating our best estimates of twentieth century, large scale drought occurrence, although the frequency of long-term (more than 12-month duration) droughts are over-estimated. Under the future projections, the models show decreases in soil moisture globally for all scenarios with a corresponding doubling of the spatial extent of severe soil moisture deficits and fre- quency of short-term (4\u20136-month duration) droughts from the mid-twentieth century to the end of the twenty-first. Long-term droughts become three times more common. Regionally, the Mediterranean, west African, central Asian and central American regions show large increases most notably for long-term frequencies as do mid-latitude North American regions but with larger variation between sce- narios. In general, changes under the higher emission scenarios, A1B and A2 are the greatest, and despite fol- lowing a reduced emissions pathway relative to the present day, the B1 scenario shows smaller but still substantial increases in drought, globally and for most regions. Increases in drought are driven primarily by reductions in precipitation with increased evaporation from higher tem- peratures modulating the changes. In some regions, increases in precipitation are offset by increased evapora- tion. Although the predicted future changes in drought occurrence are essentially monotonic increasing globally and in many regions, they are generally not statistically different from contemporary climate (as estimated from the 1961\u20131990 period of the 20C3M simulations) or natural variability (as estimated from the PICNTRL simulations) for multiple decades, in contrast to primary climate vari- ables, such as global mean surface air temperature and precipitation. On the other hand, changes in annual and seasonal means of terrestrial hydrologic variables, such as evaporation and soil moisture, are essentially undetectable withi\u2026", "author" : [ { "dropping-particle" : "", "family" : "Sheffield", "given" : "Justin", "non-dropping-particle" : "", "parse-names" : false, "suffix" : "" }, { "dropping-particle" : "", "family" : "Wood", "given" : "Eric F.", "non-dropping-particle" : "", "parse-names" : false, "suffix" : "" } ], "container-title" : "Climate Dynamics", "id" : "ITEM-3", "issue" : "1", "issued" : { "date-parts" : [ [ "2008" ] ] }, "page" : "79-105", "title" : "Projected changes in drought occurrence under future global warming from multi-model, multi-scenario, IPCC AR4 simulations", "type" : "article-journal", "volume" : "31" }, "uris" : [ "http://www.mendeley.com/documents/?uuid=025c50bb-2151-4a64-a417-b03ee9160a12" ] } ], "mendeley" : { "formattedCitation" : "(drier in the south, noch change or moister in the north, L. V. Alexander et al., 2006; Kiktev et al., 2003; Sheffield &amp; Wood, 2008b)", "plainTextFormattedCitation" : "(drier in the south, noch change or moister in the north, L. V. Alexander et al., 2006; Kiktev et al., 2003; Sheffield &amp; Wood, 2008b)", "previouslyFormattedCitation" : "(drier in the south, noch change or moister in the north, L. V. Alexander et al., 2006; Kiktev et al., 2003; Sheffield &amp; Wood, 2008b)" }, "properties" : {  }, "schema" : "https://github.com/citation-style-language/schema/raw/master/csl-citation.json" }</w:instrText>
      </w:r>
      <w:r w:rsidRPr="00E13B98">
        <w:fldChar w:fldCharType="separate"/>
      </w:r>
      <w:r w:rsidRPr="00F119D5">
        <w:t xml:space="preserve">(drier in the south, no change or moister in the north, Alexander </w:t>
      </w:r>
      <w:r w:rsidR="000D7D89" w:rsidRPr="000D7D89">
        <w:rPr>
          <w:i/>
        </w:rPr>
        <w:t>et al.</w:t>
      </w:r>
      <w:r w:rsidRPr="00F119D5">
        <w:t xml:space="preserve">, 2006; Kiktev </w:t>
      </w:r>
      <w:r w:rsidR="000D7D89" w:rsidRPr="000D7D89">
        <w:rPr>
          <w:i/>
        </w:rPr>
        <w:t>et al.</w:t>
      </w:r>
      <w:r w:rsidRPr="00F119D5">
        <w:t>, 2003; Sheffield &amp; Wood, 2008b)</w:t>
      </w:r>
      <w:r w:rsidRPr="00E13B98">
        <w:fldChar w:fldCharType="end"/>
      </w:r>
      <w:r w:rsidRPr="00E13B98">
        <w:t xml:space="preserve">, while for Eastern Europe and Central Asia the projected trends are about as likely as not. Generally, the largest increase in </w:t>
      </w:r>
      <w:r>
        <w:t xml:space="preserve">the </w:t>
      </w:r>
      <w:r w:rsidRPr="00E13B98">
        <w:t xml:space="preserve">duration and intensity of drought periods is projected for Mediterranean climate zones </w:t>
      </w:r>
      <w:r w:rsidRPr="00E13B98">
        <w:fldChar w:fldCharType="begin" w:fldLock="1"/>
      </w:r>
      <w:r>
        <w:instrText>ADDIN CSL_CITATION { "citationItems" : [ { "id" : "ITEM-1", "itemData" : { "DOI" : "10.1007/s10584-006-9226-z", "ISSN" : "0165-0009", "author" : [ { "dropping-particle" : "", "family" : "Beniston", "given" : "Martin", "non-dropping-particle" : "", "parse-names" : false, "suffix" : "" }, { "dropping-particle" : "", "family" : "Stephenson", "given" : "David B.", "non-dropping-particle" : "", "parse-names" : false, "suffix" : "" }, { "dropping-particle" : "", "family" : "Christensen", "given" : "Ole B.", "non-dropping-particle" : "", "parse-names" : false, "suffix" : "" }, { "dropping-particle" : "", "family" : "Ferro", "given" : "Christopher A. T.", "non-dropping-particle" : "", "parse-names" : false, "suffix" : "" }, { "dropping-particle" : "", "family" : "Frei", "given" : "Christoph", "non-dropping-particle" : "", "parse-names" : false, "suffix" : "" }, { "dropping-particle" : "", "family" : "Goyette", "given" : "St\u00e9phane", "non-dropping-particle" : "", "parse-names" : false, "suffix" : "" }, { "dropping-particle" : "", "family" : "Halsnaes", "given" : "Kirsten", "non-dropping-particle" : "", "parse-names" : false, "suffix" : "" }, { "dropping-particle" : "", "family" : "Holt", "given" : "Tom", "non-dropping-particle" : "", "parse-names" : false, "suffix" : "" }, { "dropping-particle" : "", "family" : "Jylh\u00e4", "given" : "Kirsti", "non-dropping-particle" : "", "parse-names" : false, "suffix" : "" }, { "dropping-particle" : "", "family" : "Koffi", "given" : "Brigitte", "non-dropping-particle" : "", "parse-names" : false, "suffix" : "" }, { "dropping-particle" : "", "family" : "Palutikof", "given" : "Jean", "non-dropping-particle" : "", "parse-names" : false, "suffix" : "" }, { "dropping-particle" : "", "family" : "Sch\u00f6ll", "given" : "Regina", "non-dropping-particle" : "", "parse-names" : false, "suffix" : "" }, { "dropping-particle" : "", "family" : "Semmler", "given" : "Tido", "non-dropping-particle" : "", "parse-names" : false, "suffix" : "" }, { "dropping-particle" : "", "family" : "Woth", "given" : "Katja", "non-dropping-particle" : "", "parse-names" : false, "suffix" : "" } ], "container-title" : "Climatic Change", "id" : "ITEM-1", "issue" : "S1", "issued" : { "date-parts" : [ [ "2007", "5", "22" ] ] }, "page" : "71-95", "title" : "Future extreme events in European climate: an exploration of regional climate model projections", "type" : "article-journal", "volume" : "81" }, "uris" : [ "http://www.mendeley.com/documents/?uuid=b81fbfe1-8f4e-4060-81d5-fb9547305f13" ] }, { "id" : "ITEM-2", "itemData" : { "DOI" : "10.1007/s00382-007-0309-y", "ISSN" : "09307575", "abstract" : "In this study the potential future changes in various aspects of daily precipitation events over Europe as a consequence of the anticipated future increase in the atmospheric greenhouse gas concentrations are investigated. This is done by comparing two 3-member ensembles of simulations with the HIRHAM regional climate model for the period 1961-1990 and 2071-2100, respectively. Daily precipitation events are characterized by their frequency and intensity, and heavy precipitation events are described via 30-year return levels of daily precipitation. Further, extended periods with and without rainfall (wet and dry spells) are studied, considering their frequency and length as well as the average and extreme amounts of precipitation accumulated during wet spells, the latter again described via 30-year return levels. The simulations show marked changes in the characteristics of daily precipitation in Europe due to the anticipated greenhouse warming. In winter, for instance, the frequency of wet days is enhanced over most of the European continent except for the region on the Norwegian west coast and the Mediterranean region. The changes in the intensity and the 30-year return level of daily precipitation are characterized by a similar pattern except for central Europe with a tendency of decreased 30-year return levels and increased precipitation intensity. In summer, on the other hand, the frequency of wet days is decreased over most of Europe except for northern Scandinavia and the Baltic Sea region. In contrast, the precipitation intensity and the 30-year return level of daily precipitation are increased over entire Scandinavia, central and eastern Europe. The changes in the 30-year return level of daily precipitation are generally stronger than the corresponding changes in the precipitation intensity but can have opposite signs in some regions. Also the distribution of wet days is changed in the future. During summer, for instance, both the frequency and the length of dry spells are substantially increased over most of the European continent except for the Iberian Peninsula. The frequency and the length of wet spells, on the other hand, are generally reduced during summer and increased during winter, again, with the exception of the Iberian Peninsula. The future changes in the frequency of wet days in winter are related to a change in the large-scale flow over the North Atlantic and a corresponding shift of the North Atlantic storm track. The reduction in\u2026", "author" : [ { "dropping-particle" : "", "family" : "May", "given" : "Wilhelm", "non-dropping-particle" : "", "parse-names" : false, "suffix" : "" } ], "container-title" : "Climate Dynamics", "id" : "ITEM-2", "issue" : "6", "issued" : { "date-parts" : [ [ "2008" ] ] }, "page" : "581-603", "title" : "Potential future changes in the characteristics of daily precipitation in Europe simulated by the HIRHAM regional climate model", "type" : "article-journal", "volume" : "30" }, "uris" : [ "http://www.mendeley.com/documents/?uuid=aebbdfea-a645-411a-83ac-52a7928e5d3d" ] } ], "mendeley" : { "formattedCitation" : "(Beniston et al., 2007; May, 2008)", "plainTextFormattedCitation" : "(Beniston et al., 2007; May, 2008)", "previouslyFormattedCitation" : "(Beniston et al., 2007; May, 2008)" }, "properties" : {  }, "schema" : "https://github.com/citation-style-language/schema/raw/master/csl-citation.json" }</w:instrText>
      </w:r>
      <w:r w:rsidRPr="00E13B98">
        <w:fldChar w:fldCharType="separate"/>
      </w:r>
      <w:r w:rsidRPr="00E13B98">
        <w:t xml:space="preserve">(Beniston </w:t>
      </w:r>
      <w:r w:rsidR="000D7D89" w:rsidRPr="000D7D89">
        <w:rPr>
          <w:i/>
        </w:rPr>
        <w:t>et al.</w:t>
      </w:r>
      <w:r w:rsidRPr="00E13B98">
        <w:t>, 2007; May, 2008)</w:t>
      </w:r>
      <w:r w:rsidRPr="00E13B98">
        <w:fldChar w:fldCharType="end"/>
      </w:r>
      <w:r w:rsidRPr="00E13B98">
        <w:t xml:space="preserve">, while for northern parts of Western Europe only moderate or no increase in drought is expected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 xml:space="preserve">, so this trend is as likely as not. </w:t>
      </w:r>
      <w:r>
        <w:t>Future trends</w:t>
      </w:r>
      <w:r w:rsidRPr="00E13B98">
        <w:t xml:space="preserve"> for Eastern Europe vary between projections, but also spatially, with potentially less drought in northern parts of Eastern Europe </w:t>
      </w:r>
      <w:r w:rsidRPr="00E13B98">
        <w:fldChar w:fldCharType="begin" w:fldLock="1"/>
      </w:r>
      <w:r>
        <w:instrText>ADDIN CSL_CITATION { "citationItems" : [ { "id" : "ITEM-1", "itemData" : { "DOI" : "10.1002/wcc.81", "ISBN" : "1757-7799", "ISSN" : "17577780", "abstract" : "Abstract This article reviews recent literature on drought of the last millennium, followed by an update on global aridity changes from 1950 to 2008. Projected future aridity is presented based on recent studies and our analysis of model simulations. Dry periods lasting for years to decades have occurred many times during the last millennium over, for example, North America, West Africa, and East Asia. These droughts were likely triggered by anomalous tropical sea surface temperatures (SSTs), with La Ni\u00f1a-like SST anomalies leading to drought in North America, and El-Ni\u00f1o-like SSTs causing drought in East China. Over Africa, the southward shift of the warmest SSTs in the Atlantic and warming in the Indian Ocean are responsible for the recent Sahel droughts. Local feedbacks may enhance and prolong drought. Global aridity has increased substantially since the 1970s due to recent drying over Africa, southern Europe, East and South Asia, and eastern Australia. Although El Ni\u00f1o-Southern Oscillation (ENSO), tropical Atlantic SSTs, and Asian monsoons have played a large role in the recent drying, recent warming has increased atmospheric moisture demand and likely altered atmospheric circulation patterns, both contributing to the drying. Climate models project increased aridity in the 21st century over most of Africa, southern Europe and the Middle East, most of the Americas, Australia, and Southeast Asia. Regions like the United States have avoided prolonged droughts during the last 50 years due to natural climate variations, but might see persistent droughts in the next 20\u201350 years. Future efforts to predict drought will depend on models' ability to predict tropical SSTs. WIREs Clim Change 2010 DOI: 10.1002/wcc.81 For further resources related to this article, please visit the WIREs website", "author" : [ { "dropping-particle" : "", "family" : "Dai", "given" : "Aiguo", "non-dropping-particle" : "", "parse-names" : false, "suffix" : "" } ], "container-title" : "Wiley Interdisciplinary Reviews: Climate Change", "id" : "ITEM-1", "issue" : "1", "issued" : { "date-parts" : [ [ "2011", "1" ] ] }, "note" : "moderate to no change throughout eca except for southern europe (south of WE and CE)\nsame trend projected to 2100 with north getting less drouhgt, south getting more drought.", "page" : "45-65", "title" : "Drought under global warming: a review", "type" : "article-journal", "volume" : "2" }, "uris" : [ "http://www.mendeley.com/documents/?uuid=ce9843ca-f6a2-4c7b-aaec-ffd5836d8737" ] }, { "id" : "ITEM-2", "itemData" : { "DOI" : "10.1007/s10584-007-9308-6", "ISBN" : "0165-0009", "ISSN" : "01650009", "abstract" : "Indices for temperature and precipitation extremes are calculated\\non the basis of the global climate model ECHAM5/MPI-OM simulations\\nof the twentieth century and SRES A1B and B1 emission scenarios for\\nthe twenty-first century. For model evaluation, the simulated indices\\nrepresenting the present climate were compared with indices based\\non observational data. This comparison shows that the model is able\\nto realistically capture the observed climatological large-scale\\npatterns of temperature and precipitation indices, although the quality\\nof the simulations depends on the index and region under consideration.\\nIn the climate projections for the twenty-first century, all considered\\ntemperature-based indices, minimum Tmin, maximum Tmax, and the frequency\\nof tropical nights, show a significant increase worldwide. Similarly,\\nextreme precipitation, as represented by the maximum 5-day precipitation\\nand the 95th percentile of precipitation, is projected to increase\\nsignificantly in most regions of the world, especially in those that\\nare relatively wet already under present climate conditions. Analogously,\\ndry spells increase particularly in those regions that are characterized\\nby dry conditions in present-day climate. Future changes in the indices\\nexhibit distinct regional and seasonal patterns as identified exemplarily\\nin three European regions.", "author" : [ { "dropping-particle" : "", "family" : "Sillmann", "given" : "J.", "non-dropping-particle" : "", "parse-names" : false, "suffix" : "" }, { "dropping-particle" : "", "family" : "Roeckner", "given" : "E.", "non-dropping-particle" : "", "parse-names" : false, "suffix" : "" } ], "container-title" : "Climatic Change", "id" : "ITEM-2", "issue" : "1-2", "issued" : { "date-parts" : [ [ "2008" ] ] }, "page" : "83-104", "title" : "Indices for extreme events in projections of anthropogenic climate change", "type" : "article-journal", "volume" : "86" }, "uris" : [ "http://www.mendeley.com/documents/?uuid=3f17606f-4790-410d-a07b-b73b780c51d2" ] } ], "mendeley" : { "formattedCitation" : "(Dai, 2011; Sillmann &amp; Roeckner, 2008)", "plainTextFormattedCitation" : "(Dai, 2011; Sillmann &amp; Roeckner, 2008)", "previouslyFormattedCitation" : "(Dai, 2011; Sillmann &amp; Roeckner, 2008)" }, "properties" : {  }, "schema" : "https://github.com/citation-style-language/schema/raw/master/csl-citation.json" }</w:instrText>
      </w:r>
      <w:r w:rsidRPr="00E13B98">
        <w:fldChar w:fldCharType="separate"/>
      </w:r>
      <w:r w:rsidRPr="00E13B98">
        <w:t>(Dai, 2011; Sillmann &amp; Roeckner, 2008)</w:t>
      </w:r>
      <w:r w:rsidRPr="00E13B98">
        <w:fldChar w:fldCharType="end"/>
      </w:r>
      <w:r w:rsidRPr="00E13B98">
        <w:t xml:space="preserve">. Seasonality in drought events is also expected to change throughout Europe and Central Asia </w:t>
      </w:r>
      <w:r w:rsidRPr="00E13B98">
        <w:fldChar w:fldCharType="begin" w:fldLock="1"/>
      </w:r>
      <w:r>
        <w:instrText>ADDIN CSL_CITATION { "citationItems" : [ { "id" : "ITEM-1", "itemData" : { "DOI" : "10.1007/s10584-011-0122-9", "ISBN" : "0165-0009", "ISSN" : "01650009", "abstract" : "This study systematically analyzes the complete IPCC AR4 (CMIP3) ensemble of GCM simulations with respect to changes in extreme event characteristics at the end of the 21st century compared to present-day conditions. It complements previous studies by investigating a more comprehensive database and considering seasonal changes beside the annual time scale. Confirming previous studies, the agreement between the GCMs is generally high for temperature-related extremes, indicating increases of warm day occurrences and heatwave lengths, and decreases of cold extremes. However, we identify issues with the choice of indices used to quantify heatwave lengths, which do overall not affect the sign of the changes, but strongly impact the magnitude and patterns of projected changes in heatwave characteristics. Projected changes in precipitation and dryness extremes are more ambiguous than those in temperature extremes, despite some robust features, such as increasing dryness over theMediterranean and increasing heavy precipitation over the Northern high latitudes. We also find that the assessment of projected changes in dryness depends on the index choice, and that models show less agreement regarding changes in soil moisture than in the commonly used \u2018consecutive dry days\u2019 index, which is based on precipitation data only. Finally an analysis of the scaling of changes of extreme temperature quantiles with global, regional and seasonal warming shows that much of the extreme quantile changes are due to a seasonal scaling of the regional annual-mean warming. This emphasizes the importance of the seasonal time scale also for extremes. Changes in extreme quantiles of temperature on land scale with changes in global annual mean temperature by a factor of more than 2 in some regions and seasons, implying large changes in extremes in several countries, even for the commonly discussed global 2\u25e6C-warming target", "author" : [ { "dropping-particle" : "", "family" : "Orlowsky", "given" : "Boris", "non-dropping-particle" : "", "parse-names" : false, "suffix" : "" }, { "dropping-particle" : "", "family" : "Seneviratne", "given" : "Sonia I.", "non-dropping-particle" : "", "parse-names" : false, "suffix" : "" } ], "container-title" : "Climatic Change", "id" : "ITEM-1", "issue" : "3-4", "issued" : { "date-parts" : [ [ "2012" ] ] }, "page" : "669-696", "title" : "Global changes in extreme events: Regional and seasonal dimension", "type" : "article-journal", "volume" : "110" }, "uris" : [ "http://www.mendeley.com/documents/?uuid=6ce8c3d4-4640-4090-a615-370acd0aab97" ] } ], "mendeley" : { "formattedCitation" : "(Orlowsky &amp; Seneviratne, 2012)", "plainTextFormattedCitation" : "(Orlowsky &amp; Seneviratne, 2012)", "previouslyFormattedCitation" : "(Orlowsky &amp; Seneviratne, 2012)" }, "properties" : {  }, "schema" : "https://github.com/citation-style-language/schema/raw/master/csl-citation.json" }</w:instrText>
      </w:r>
      <w:r w:rsidRPr="00E13B98">
        <w:fldChar w:fldCharType="separate"/>
      </w:r>
      <w:r w:rsidRPr="00E13B98">
        <w:t>(Orlowsky &amp; Seneviratne, 2012)</w:t>
      </w:r>
      <w:r w:rsidRPr="00E13B98">
        <w:fldChar w:fldCharType="end"/>
      </w:r>
      <w:r w:rsidRPr="00E13B98">
        <w:t>.</w:t>
      </w:r>
    </w:p>
    <w:p w14:paraId="7B400213" w14:textId="77777777" w:rsidR="0048205B" w:rsidRPr="00E13B98" w:rsidRDefault="0048205B" w:rsidP="00AE389F">
      <w:pPr>
        <w:rPr>
          <w:rFonts w:ascii="Calibri" w:hAnsi="Calibri"/>
        </w:rPr>
      </w:pPr>
    </w:p>
    <w:p w14:paraId="619C7AC0" w14:textId="77777777" w:rsidR="0048205B" w:rsidRPr="00E13B98" w:rsidRDefault="0048205B" w:rsidP="0048184E">
      <w:pPr>
        <w:pStyle w:val="Heading5"/>
        <w:tabs>
          <w:tab w:val="left" w:pos="993"/>
        </w:tabs>
        <w:spacing w:line="240" w:lineRule="auto"/>
      </w:pPr>
      <w:bookmarkStart w:id="1480" w:name="_Toc519514831"/>
      <w:r w:rsidRPr="00E13B98">
        <w:t>Floods</w:t>
      </w:r>
      <w:bookmarkEnd w:id="1480"/>
    </w:p>
    <w:p w14:paraId="4B1E0EA9" w14:textId="77777777" w:rsidR="0048205B" w:rsidRPr="00E13B98" w:rsidRDefault="0048205B" w:rsidP="00AE389F">
      <w:pPr>
        <w:rPr>
          <w:rFonts w:ascii="Calibri" w:hAnsi="Calibri"/>
        </w:rPr>
      </w:pPr>
      <w:r w:rsidRPr="00E13B98">
        <w:t>Recent trends in floods are very difficult to assess because of a lack of long time-series of gauge-stations and because floods are rare. Therefore, flood assessments of the recent past are least certain and without a directional trend throughout Europe and Central Asia</w:t>
      </w:r>
      <w:r w:rsidRPr="00E13B98" w:rsidDel="00AC0F4F">
        <w:rPr>
          <w:rFonts w:cstheme="minorHAnsi"/>
        </w:rPr>
        <w:t xml:space="preserve"> </w:t>
      </w:r>
      <w:r w:rsidRPr="00E13B98">
        <w:rPr>
          <w:rFonts w:cstheme="minorHAnsi"/>
        </w:rPr>
        <w:fldChar w:fldCharType="begin" w:fldLock="1"/>
      </w:r>
      <w:r>
        <w:rPr>
          <w:rFonts w:cstheme="minorHAnsi"/>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rPr>
          <w:rFonts w:cstheme="minorHAnsi"/>
        </w:rPr>
        <w:fldChar w:fldCharType="separate"/>
      </w:r>
      <w:r w:rsidRPr="00E13B98">
        <w:rPr>
          <w:rFonts w:cstheme="minorHAnsi"/>
        </w:rPr>
        <w:t>(IPCC, 2012)</w:t>
      </w:r>
      <w:r w:rsidRPr="00E13B98">
        <w:rPr>
          <w:rFonts w:cstheme="minorHAnsi"/>
        </w:rPr>
        <w:fldChar w:fldCharType="end"/>
      </w:r>
      <w:r w:rsidRPr="00E13B98">
        <w:t xml:space="preserve">. </w:t>
      </w:r>
    </w:p>
    <w:p w14:paraId="5B254D59" w14:textId="2B216760" w:rsidR="0048205B" w:rsidRDefault="0048205B" w:rsidP="00AE389F">
      <w:r w:rsidRPr="00E13B98">
        <w:t xml:space="preserve">Projections of floods are to a large degree based on projections of heavy precipitation events which, in turn, are based on physical reasoning, but changes in snow accumulation and the timing of snow-melt potentially also contribute to flood-risk projections. However, the magnitude of this contribution is uncertain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 xml:space="preserve">. Heavy precipitation is expected to increase in Western and Central Europe, with highest certainty and magnitude in the north while Mediterranean Europe may not experience </w:t>
      </w:r>
      <w:r w:rsidRPr="00E13B98">
        <w:lastRenderedPageBreak/>
        <w:t xml:space="preserve">the associated increase in flood risk </w:t>
      </w:r>
      <w:r>
        <w:fldChar w:fldCharType="begin" w:fldLock="1"/>
      </w:r>
      <w:r>
        <w:instrText>ADDIN CSL_CITATION { "citationItems" : [ { "id" : "ITEM-1", "itemData" : { "DOI" : "10.1007/s10584-006-9226-z", "ISSN" : "0165-0009", "author" : [ { "dropping-particle" : "", "family" : "Beniston", "given" : "Martin", "non-dropping-particle" : "", "parse-names" : false, "suffix" : "" }, { "dropping-particle" : "", "family" : "Stephenson", "given" : "David B.", "non-dropping-particle" : "", "parse-names" : false, "suffix" : "" }, { "dropping-particle" : "", "family" : "Christensen", "given" : "Ole B.", "non-dropping-particle" : "", "parse-names" : false, "suffix" : "" }, { "dropping-particle" : "", "family" : "Ferro", "given" : "Christopher A. T.", "non-dropping-particle" : "", "parse-names" : false, "suffix" : "" }, { "dropping-particle" : "", "family" : "Frei", "given" : "Christoph", "non-dropping-particle" : "", "parse-names" : false, "suffix" : "" }, { "dropping-particle" : "", "family" : "Goyette", "given" : "St\u00e9phane", "non-dropping-particle" : "", "parse-names" : false, "suffix" : "" }, { "dropping-particle" : "", "family" : "Halsnaes", "given" : "Kirsten", "non-dropping-particle" : "", "parse-names" : false, "suffix" : "" }, { "dropping-particle" : "", "family" : "Holt", "given" : "Tom", "non-dropping-particle" : "", "parse-names" : false, "suffix" : "" }, { "dropping-particle" : "", "family" : "Jylh\u00e4", "given" : "Kirsti", "non-dropping-particle" : "", "parse-names" : false, "suffix" : "" }, { "dropping-particle" : "", "family" : "Koffi", "given" : "Brigitte", "non-dropping-particle" : "", "parse-names" : false, "suffix" : "" }, { "dropping-particle" : "", "family" : "Palutikof", "given" : "Jean", "non-dropping-particle" : "", "parse-names" : false, "suffix" : "" }, { "dropping-particle" : "", "family" : "Sch\u00f6ll", "given" : "Regina", "non-dropping-particle" : "", "parse-names" : false, "suffix" : "" }, { "dropping-particle" : "", "family" : "Semmler", "given" : "Tido", "non-dropping-particle" : "", "parse-names" : false, "suffix" : "" }, { "dropping-particle" : "", "family" : "Woth", "given" : "Katja", "non-dropping-particle" : "", "parse-names" : false, "suffix" : "" } ], "container-title" : "Climatic Change", "id" : "ITEM-1", "issue" : "S1", "issued" : { "date-parts" : [ [ "2007", "5", "22" ] ] }, "page" : "71-95", "title" : "Future extreme events in European climate: an exploration of regional climate model projections", "type" : "article-journal", "volume" : "81" }, "uris" : [ "http://www.mendeley.com/documents/?uuid=b81fbfe1-8f4e-4060-81d5-fb9547305f13" ] } ], "mendeley" : { "formattedCitation" : "(Beniston et al., 2007)", "plainTextFormattedCitation" : "(Beniston et al., 2007)", "previouslyFormattedCitation" : "(Beniston et al., 2007)" }, "properties" : {  }, "schema" : "https://github.com/citation-style-language/schema/raw/master/csl-citation.json" }</w:instrText>
      </w:r>
      <w:r>
        <w:fldChar w:fldCharType="separate"/>
      </w:r>
      <w:r w:rsidRPr="003F0E13">
        <w:t xml:space="preserve">(Beniston </w:t>
      </w:r>
      <w:r w:rsidR="000D7D89" w:rsidRPr="000D7D89">
        <w:rPr>
          <w:i/>
        </w:rPr>
        <w:t>et al.</w:t>
      </w:r>
      <w:r w:rsidRPr="003F0E13">
        <w:t>, 2007</w:t>
      </w:r>
      <w:r w:rsidR="00964C50">
        <w:t xml:space="preserve">; </w:t>
      </w:r>
      <w:r>
        <w:fldChar w:fldCharType="end"/>
      </w:r>
      <w:r>
        <w:fldChar w:fldCharType="begin" w:fldLock="1"/>
      </w:r>
      <w:r>
        <w:instrText>ADDIN CSL_CITATION { "citationItems" : [ { "id" : "ITEM-1", "itemData" : { "DOI" : "10.1029/2005JD005965", "ISBN" : "0148-0227", "ISSN" : "01480227", "abstract" : "[1] An analysis of the climate of precipitation extremes as simulated by six European regional climate models (RCMs) is undertaken in order to describe/quantify future changes and to examine/interpret differences between models. Each model has adopted boundary conditions from the same ensemble of global climate model integrations for present ( 1961 - 1990) and future ( 2071 - 2100) climate under the Intergovernmental Panel on Climate Change A2 emission scenario. The main diagnostics are multiyear return values of daily precipitation totals estimated from extreme value analysis. An evaluation of the RCMs against observations in the Alpine region shows that model biases for extremes are comparable to or even smaller than those for wet day intensity and mean precipitation. In winter, precipitation extremes tend to increase north of about 45 degrees N, while there is an insignificant change or a decrease to the south. In northern Europe the 20-year return value of future climate corresponds to the 40- to 100-year return value of present climate. There is a good agreement between the RCMs, and the simulated change is similar to a scaling of present-day extremes by the change in average events. In contrast, there are large model differences in summer when RCM formulation contributes significantly to scenario uncertainty. The model differences are well explained by differences in the precipitation frequency and intensity process, but in all models, extremes increase more or decrease less than would be expected from the scaling of present-day extremes. There is evidence for a component of the change that affects extremes specifically and is consistent between models despite the large variation in the total response.", "author" : [ { "dropping-particle" : "", "family" : "Frei", "given" : "Christoph", "non-dropping-particle" : "", "parse-names" : false, "suffix" : "" }, { "dropping-particle" : "", "family" : "Sch\u00f6ll", "given" : "Regina", "non-dropping-particle" : "", "parse-names" : false, "suffix" : "" }, { "dropping-particle" : "", "family" : "Fukutome", "given" : "Sophie", "non-dropping-particle" : "", "parse-names" : false, "suffix" : "" }, { "dropping-particle" : "", "family" : "Schmidli", "given" : "J\u00fcrg", "non-dropping-particle" : "", "parse-names" : false, "suffix" : "" }, { "dropping-particle" : "", "family" : "Vidale", "given" : "Pier Luigi", "non-dropping-particle" : "", "parse-names" : false, "suffix" : "" } ], "container-title" : "Journal of Geophysical Research: Atmospheres", "id" : "ITEM-1", "issue" : "6", "issued" : { "date-parts" : [ [ "2006" ] ] }, "page" : "D06105", "title" : "Future change of precipitation extremes in Europe: Intercomparison of scenarios from regional climate models", "type" : "article-journal", "volume" : "111" }, "uris" : [ "http://www.mendeley.com/documents/?uuid=5a89b05e-15da-4cc0-a962-e555058cf532" ] } ], "mendeley" : { "formattedCitation" : "(Frei, Sch\u00f6ll, Fukutome, Schmidli, &amp; Vidale, 2006)", "plainTextFormattedCitation" : "(Frei, Sch\u00f6ll, Fukutome, Schmidli, &amp; Vidale, 2006)", "previouslyFormattedCitation" : "(Frei, Sch\u00f6ll, Fukutome, Schmidli, &amp; Vidale, 2006)" }, "properties" : {  }, "schema" : "https://github.com/citation-style-language/schema/raw/master/csl-citation.json" }</w:instrText>
      </w:r>
      <w:r>
        <w:fldChar w:fldCharType="separate"/>
      </w:r>
      <w:r w:rsidRPr="003D0B44">
        <w:t>Frei</w:t>
      </w:r>
      <w:r w:rsidR="00964C50">
        <w:t xml:space="preserve"> </w:t>
      </w:r>
      <w:r w:rsidR="00964C50">
        <w:rPr>
          <w:i/>
        </w:rPr>
        <w:t>et al.</w:t>
      </w:r>
      <w:r w:rsidRPr="003D0B44">
        <w:t>, 2006</w:t>
      </w:r>
      <w:r w:rsidR="00964C50">
        <w:t xml:space="preserve">; </w:t>
      </w:r>
      <w:r>
        <w:fldChar w:fldCharType="end"/>
      </w:r>
      <w:r>
        <w:fldChar w:fldCharType="begin" w:fldLock="1"/>
      </w:r>
      <w:r>
        <w:instrText>ADDIN CSL_CITATION { "citationItems" : [ { "id" : "ITEM-1", "itemData" : { "DOI" : "10.1175/2008JCLI2082.1", "ISSN" : "0894-8755", "author" : [ { "dropping-particle" : "", "family" : "Kendon", "given" : "Elizabeth J.", "non-dropping-particle" : "", "parse-names" : false, "suffix" : "" }, { "dropping-particle" : "", "family" : "Rowell", "given" : "David P.", "non-dropping-particle" : "", "parse-names" : false, "suffix" : "" }, { "dropping-particle" : "", "family" : "Jones", "given" : "Richard G.", "non-dropping-particle" : "", "parse-names" : false, "suffix" : "" }, { "dropping-particle" : "", "family" : "Buonomo", "given" : "Erasmo", "non-dropping-particle" : "", "parse-names" : false, "suffix" : "" } ], "container-title" : "Journal of Climate", "id" : "ITEM-1", "issue" : "17", "issued" : { "date-parts" : [ [ "2008", "9" ] ] }, "page" : "4280-4297", "title" : "Robustness of Future Changes in Local Precipitation Extremes", "type" : "article-journal", "volume" : "21" }, "uris" : [ "http://www.mendeley.com/documents/?uuid=54f6c374-0f95-4064-8649-f0b0fee457d9" ] } ], "mendeley" : { "formattedCitation" : "(Kendon, Rowell, Jones, &amp; Buonomo, 2008)", "plainTextFormattedCitation" : "(Kendon, Rowell, Jones, &amp; Buonomo, 2008)", "previouslyFormattedCitation" : "(Kendon, Rowell, Jones, &amp; Buonomo, 2008)" }, "properties" : {  }, "schema" : "https://github.com/citation-style-language/schema/raw/master/csl-citation.json" }</w:instrText>
      </w:r>
      <w:r>
        <w:fldChar w:fldCharType="separate"/>
      </w:r>
      <w:r w:rsidRPr="003D0B44">
        <w:t>Kendon</w:t>
      </w:r>
      <w:r w:rsidR="00964C50">
        <w:rPr>
          <w:i/>
        </w:rPr>
        <w:t xml:space="preserve"> et al.</w:t>
      </w:r>
      <w:r w:rsidRPr="003D0B44">
        <w:t>, 2008)</w:t>
      </w:r>
      <w:r>
        <w:fldChar w:fldCharType="end"/>
      </w:r>
      <w:r w:rsidRPr="00E13B98">
        <w:t xml:space="preserve">. While the trend is consistent between summer and winter, the magnitude may vary between seasons, but also spatially (Frei </w:t>
      </w:r>
      <w:r w:rsidR="000D7D89" w:rsidRPr="000D7D89">
        <w:rPr>
          <w:i/>
        </w:rPr>
        <w:t>et al.</w:t>
      </w:r>
      <w:r w:rsidRPr="00E13B98">
        <w:t xml:space="preserve">, 2006; Kendon </w:t>
      </w:r>
      <w:r w:rsidR="000D7D89" w:rsidRPr="000D7D89">
        <w:rPr>
          <w:i/>
        </w:rPr>
        <w:t>et al.</w:t>
      </w:r>
      <w:r w:rsidRPr="00E13B98">
        <w:t xml:space="preserve">, 2008). Coastal regions of Western Europe may be exposed to north-shifted extra-tropical cyclones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 xml:space="preserve"> and thus be under increased flooding risk. Increased frequency of heavy precipitation events is highly certain in Eastern Europe </w:t>
      </w:r>
      <w:r>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fldChar w:fldCharType="separate"/>
      </w:r>
      <w:r w:rsidRPr="00136712">
        <w:t>(IPCC, 2012)</w:t>
      </w:r>
      <w:r>
        <w:fldChar w:fldCharType="end"/>
      </w:r>
      <w:r w:rsidRPr="005A4608">
        <w:rPr>
          <w:rStyle w:val="FootnoteReference"/>
        </w:rPr>
        <w:footnoteReference w:id="35"/>
      </w:r>
      <w:r w:rsidRPr="00E13B98">
        <w:t xml:space="preserve">, while for Central Asia projections are partly contradictory resulting overall in no projected increase of heavy precipitation, but with least certainty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w:t>
      </w:r>
    </w:p>
    <w:p w14:paraId="41153503" w14:textId="77777777" w:rsidR="0048205B" w:rsidRPr="00E13B98" w:rsidRDefault="0048205B" w:rsidP="00AE389F">
      <w:pPr>
        <w:rPr>
          <w:rFonts w:ascii="Calibri" w:hAnsi="Calibri"/>
        </w:rPr>
      </w:pPr>
    </w:p>
    <w:p w14:paraId="659F7A39" w14:textId="77777777" w:rsidR="0048205B" w:rsidRPr="00E13B98" w:rsidRDefault="0048205B" w:rsidP="0048184E">
      <w:pPr>
        <w:pStyle w:val="Heading5"/>
        <w:tabs>
          <w:tab w:val="left" w:pos="993"/>
        </w:tabs>
        <w:spacing w:line="240" w:lineRule="auto"/>
      </w:pPr>
      <w:bookmarkStart w:id="1481" w:name="_Toc519514832"/>
      <w:r w:rsidRPr="00E13B98">
        <w:t>Fire</w:t>
      </w:r>
      <w:bookmarkEnd w:id="1481"/>
    </w:p>
    <w:p w14:paraId="3220B726" w14:textId="77431FE9" w:rsidR="0048205B" w:rsidRPr="00E13B98" w:rsidRDefault="0048205B" w:rsidP="00AE389F">
      <w:pPr>
        <w:rPr>
          <w:rFonts w:ascii="Calibri" w:hAnsi="Calibri"/>
        </w:rPr>
      </w:pPr>
      <w:r w:rsidRPr="00E13B98">
        <w:t xml:space="preserve">An observed global increase in fire frequency and burnt area is most likely driven by climate </w:t>
      </w:r>
      <w:r w:rsidRPr="00E13B98">
        <w:fldChar w:fldCharType="begin" w:fldLock="1"/>
      </w:r>
      <w:r>
        <w:instrText>ADDIN CSL_CITATION { "citationItems" : [ { "id" : "ITEM-1", "itemData" : { "DOI" : "10.1038/ngeo313", "ISSN" : "1752-0894", "author" : [ { "dropping-particle" : "", "family" : "Marlon", "given" : "J. R.", "non-dropping-particle" : "", "parse-names" : false, "suffix" : "" }, { "dropping-particle" : "", "family" : "Bartlein", "given" : "P. J.", "non-dropping-particle" : "", "parse-names" : false, "suffix" : "" }, { "dropping-particle" : "", "family" : "Carcaillet", "given" : "C.", "non-dropping-particle" : "", "parse-names" : false, "suffix" : "" }, { "dropping-particle" : "", "family" : "Gavin", "given" : "D. G.", "non-dropping-particle" : "", "parse-names" : false, "suffix" : "" }, { "dropping-particle" : "", "family" : "Harrison", "given" : "S. P.", "non-dropping-particle" : "", "parse-names" : false, "suffix" : "" }, { "dropping-particle" : "", "family" : "Higuera", "given" : "P. E.", "non-dropping-particle" : "", "parse-names" : false, "suffix" : "" }, { "dropping-particle" : "", "family" : "Joos", "given" : "F.", "non-dropping-particle" : "", "parse-names" : false, "suffix" : "" }, { "dropping-particle" : "", "family" : "Power", "given" : "M. J.", "non-dropping-particle" : "", "parse-names" : false, "suffix" : "" }, { "dropping-particle" : "", "family" : "Prentice", "given" : "I. C.", "non-dropping-particle" : "", "parse-names" : false, "suffix" : "" } ], "container-title" : "Nature Geoscience", "id" : "ITEM-1", "issue" : "10", "issued" : { "date-parts" : [ [ "2008" ] ] }, "page" : "697-702", "title" : "Climate and human influences on global biomass burning over the past two millennia", "type" : "article-journal", "volume" : "1" }, "uris" : [ "http://www.mendeley.com/documents/?uuid=eb74bffd-3622-49a4-8eb0-109d4ae76daa" ] } ], "mendeley" : { "formattedCitation" : "(Marlon et al., 2008)", "plainTextFormattedCitation" : "(Marlon et al., 2008)", "previouslyFormattedCitation" : "(Marlon et al., 2008)" }, "properties" : {  }, "schema" : "https://github.com/citation-style-language/schema/raw/master/csl-citation.json" }</w:instrText>
      </w:r>
      <w:r w:rsidRPr="00E13B98">
        <w:fldChar w:fldCharType="separate"/>
      </w:r>
      <w:r w:rsidRPr="00E13B98">
        <w:t xml:space="preserve">(Marlon </w:t>
      </w:r>
      <w:r w:rsidR="000D7D89" w:rsidRPr="000D7D89">
        <w:rPr>
          <w:i/>
        </w:rPr>
        <w:t>et al.</w:t>
      </w:r>
      <w:r w:rsidRPr="00E13B98">
        <w:t>, 2008)</w:t>
      </w:r>
      <w:r w:rsidRPr="00E13B98">
        <w:fldChar w:fldCharType="end"/>
      </w:r>
      <w:r w:rsidRPr="00E13B98">
        <w:t xml:space="preserve">. Fires have generally increased in recent decades in the Mediterranean area </w:t>
      </w:r>
      <w:r w:rsidRPr="00E13B98">
        <w:fldChar w:fldCharType="begin" w:fldLock="1"/>
      </w:r>
      <w:r>
        <w:instrText>ADDIN CSL_CITATION { "citationItems" : [ { "id" : "ITEM-1", "itemData" : { "DOI" : "10.2800/66071", "ISBN" : "9789292133467", "ISSN" : "1725-9177", "author" : [ { "dropping-particle" : "", "family" : "EEA", "given" : "", "non-dropping-particle" : "", "parse-names" : false, "suffix" : "" } ], "container-title" : "EEA Report", "id" : "ITEM-1", "issued" : { "date-parts" : [ [ "2012" ] ] }, "note" : "- Map 4.10 (p. 180)", "title" : "Climate change, impacts and vulnerability in Europe 2012 - An indicator-based report", "type" : "report" }, "uris" : [ "http://www.mendeley.com/documents/?uuid=d06b65c5-c9f7-458a-9ce3-aaef659ddaf0" ] }, { "id" : "ITEM-2", "itemData" : { "DOI" : "10.1023/B:CLIM.0000018508.94901.9c", "ISBN" : "0165-0009", "ISSN" : "01650009", "PMID" : "220005400005", "abstract" : "Fire is a dominant ecological factor in Mediterranean ecosystems, and changes in the fire regime can have important consequences for the stability of our landscapes. In this framework I asked firstly, what is the trend in fire number and area burned in the eastern Iberian Peninsula, and then, to what extent is the inter-annual variability of fires determined by climatic factors. To answer these questions I analysed the meteorological data (temperature and precipitation) from 350 stations covering the eastern Iberian Peninsula (1950\u20132000), and the fire records for the same area (historical data, 1874\u20131968, and data fromrecent decades, 1968\u20132000). The results suggested a slight tendency towards decreasing summer rainfall and a clear pattern of increasing annual and summer temperatures (on average, annual temperatures increased 0.35 \u25e6C per decade from 1950 to 2000). The analysis of fire records suggested a clear increase in the annual number of fires and area burned during the last century; however, in the last three decades the number of fires also increased but the area burned did not show a clear trend. For this period the inter-annual variability in area burned was significantly related to the summer rainfall, that is, in wet summers the area burned was lower that in dry summers. Furthermore, summer rainfall was significantly cross-correlated with summer area burned for a time-lag of 2 years, suggesting that high rainfall may increase fuel loads that burn 2 years later.", "author" : [ { "dropping-particle" : "", "family" : "Pausas", "given" : "Juli G.", "non-dropping-particle" : "", "parse-names" : false, "suffix" : "" } ], "container-title" : "Climatic Change", "id" : "ITEM-2", "issue" : "3", "issued" : { "date-parts" : [ [ "2004" ] ] }, "note" : "&amp;quot;...analysis of fire records suggested a clear increase in the annual number of fires and area burned during the last century; however, in the last three decades the number of fires also increased but the area burned did not show a clear trend.&amp;quot;\n- see figure 7!", "page" : "337-350", "title" : "Changes in fire and climate in the eastern Iberian Peninsula (Mediterranean Basin)", "type" : "article-journal", "volume" : "63" }, "uris" : [ "http://www.mendeley.com/documents/?uuid=a588bbe8-71dd-49b3-b7a0-84f3e810294c" ] } ], "mendeley" : { "formattedCitation" : "(EEA, 2012a; Pausas, 2004)", "plainTextFormattedCitation" : "(EEA, 2012a; Pausas, 2004)", "previouslyFormattedCitation" : "(EEA, 2012a; Pausas, 2004)" }, "properties" : {  }, "schema" : "https://github.com/citation-style-language/schema/raw/master/csl-citation.json" }</w:instrText>
      </w:r>
      <w:r w:rsidRPr="00E13B98">
        <w:fldChar w:fldCharType="separate"/>
      </w:r>
      <w:r w:rsidRPr="00384EDC">
        <w:t>(EEA, 2012a; Pausas, 2004)</w:t>
      </w:r>
      <w:r w:rsidRPr="00E13B98">
        <w:fldChar w:fldCharType="end"/>
      </w:r>
      <w:r w:rsidRPr="00E13B98">
        <w:t>. Forest fires have also generally increased in Europe and Central Asia</w:t>
      </w:r>
      <w:r w:rsidRPr="00E13B98" w:rsidDel="00AC0F4F">
        <w:rPr>
          <w:rFonts w:cstheme="minorHAnsi"/>
        </w:rPr>
        <w:t xml:space="preserve"> </w:t>
      </w:r>
      <w:r w:rsidRPr="00E13B98">
        <w:rPr>
          <w:rFonts w:cstheme="minorHAnsi"/>
        </w:rPr>
        <w:fldChar w:fldCharType="begin" w:fldLock="1"/>
      </w:r>
      <w:r>
        <w:rPr>
          <w:rFonts w:cstheme="minorHAnsi"/>
        </w:rPr>
        <w:instrText>ADDIN CSL_CITATION { "citationItems" : [ { "id" : "ITEM-1", "itemData" : { "DOI" : "10.1046/j.1365-2486.2003.00684.x", "ISBN" : "1365-2486", "ISSN" : "13541013", "PMID" : "223", "abstract" : "This paper, based on a literature review, presents a quantitative overview of the role of natural disturbances in European forests from 1850 to 2000. Such an overview provides a basis for modelling the possible impacts of climate change and enables one to assess trends in disturbance regimes in different countries and/or periods. Over the period 1950\u20132000, an annual average of 35 million m3 wood was damaged by disturbances; there was much variation between years. Storms were responsible for 53% of the total damage, fire for 16%, snow for 3% and other abiotic causes for 5%. Biotic factors caused 16% of the damage, and half of this was caused by bark beetles. For 7% of the damage, no cause was given or there was a combination of causes. The 35 million m3 of damage is about 8.1% of the total fellings in Europe and about 0.15% of the total volume of growing stock. Over the period 1961\u20132000, the average annual area of forest fires was 213 000 ha, which is 0.15% of the total forest area in Europe. Most types of damage seem to be increasing. This is partly an artefact of the improved availability of information. The most likely explanations for an increase in damage from disturbances are changes in forest management and resulting changes in the condition of the forest. Forest area, average volume of growing stock and average stand age have increased considerably, making the forest more vulnerable and increasing the resources that can be damaged. Since forest resources are expected to continue to increase, it is likely that damage from disturbances will also increase in future.", "author" : [ { "dropping-particle" : "", "family" : "Schelhaas", "given" : "Mart J.", "non-dropping-particle" : "", "parse-names" : false, "suffix" : "" }, { "dropping-particle" : "", "family" : "Nabuurs", "given" : "Gert J.", "non-dropping-particle" : "", "parse-names" : false, "suffix" : "" }, { "dropping-particle" : "", "family" : "Schuck", "given" : "Andreas", "non-dropping-particle" : "", "parse-names" : false, "suffix" : "" } ], "container-title" : "Global Change Biology", "id" : "ITEM-1", "issue" : "11", "issued" : { "date-parts" : [ [ "2003" ] ] }, "note" : "- &amp;quot;...damage from storms is increasing.&amp;quot; (see fig. 5)\n- but: &amp;quot;here is no long-term trend in storminess (Dorland et al., 1999). &amp;quot;\n- &amp;quot;L\u00e4ssig &amp;amp; Mocalov (2000) found that neither the annual number of storms nor their mean wind speed increased over the period 1946\u20131996 in the Urals &amp;quot;\n- &amp;quot;Figure 3 shows a fast increase in the number of forest fires over time.&amp;quot;", "page" : "1620-1633", "title" : "Natural disturbances in the European forests in the 19th and 20th centuries", "type" : "article-journal", "volume" : "9" }, "uris" : [ "http://www.mendeley.com/documents/?uuid=3b35916a-20b5-4b4e-851d-d71ef6c3f566" ] } ], "mendeley" : { "formattedCitation" : "(Schelhaas, Nabuurs, &amp; Schuck, 2003)", "plainTextFormattedCitation" : "(Schelhaas, Nabuurs, &amp; Schuck, 2003)", "previouslyFormattedCitation" : "(Schelhaas, Nabuurs, &amp; Schuck, 2003)" }, "properties" : {  }, "schema" : "https://github.com/citation-style-language/schema/raw/master/csl-citation.json" }</w:instrText>
      </w:r>
      <w:r w:rsidRPr="00E13B98">
        <w:rPr>
          <w:rFonts w:cstheme="minorHAnsi"/>
        </w:rPr>
        <w:fldChar w:fldCharType="separate"/>
      </w:r>
      <w:r w:rsidRPr="00E13B98">
        <w:rPr>
          <w:rFonts w:cstheme="minorHAnsi"/>
        </w:rPr>
        <w:t>(Schelhaas</w:t>
      </w:r>
      <w:r w:rsidR="00964C50">
        <w:rPr>
          <w:rFonts w:cstheme="minorHAnsi"/>
          <w:i/>
        </w:rPr>
        <w:t xml:space="preserve"> et al.</w:t>
      </w:r>
      <w:r w:rsidRPr="00E13B98">
        <w:rPr>
          <w:rFonts w:cstheme="minorHAnsi"/>
        </w:rPr>
        <w:t>, 2003)</w:t>
      </w:r>
      <w:r w:rsidRPr="00E13B98">
        <w:rPr>
          <w:rFonts w:cstheme="minorHAnsi"/>
        </w:rPr>
        <w:fldChar w:fldCharType="end"/>
      </w:r>
      <w:r w:rsidRPr="00E13B98">
        <w:t xml:space="preserve">, with highest increases in the </w:t>
      </w:r>
      <w:r>
        <w:t>s</w:t>
      </w:r>
      <w:r w:rsidRPr="00E13B98">
        <w:t xml:space="preserve">outhern parts of </w:t>
      </w:r>
      <w:r>
        <w:t>W</w:t>
      </w:r>
      <w:r w:rsidRPr="00E13B98">
        <w:t>estern,</w:t>
      </w:r>
      <w:r>
        <w:t xml:space="preserve"> C</w:t>
      </w:r>
      <w:r w:rsidRPr="00E13B98">
        <w:t>entral</w:t>
      </w:r>
      <w:r>
        <w:t xml:space="preserve"> </w:t>
      </w:r>
      <w:r w:rsidRPr="00E13B98">
        <w:t xml:space="preserve">and </w:t>
      </w:r>
      <w:r>
        <w:t>E</w:t>
      </w:r>
      <w:r w:rsidRPr="00E13B98">
        <w:t xml:space="preserve">astern Europe </w:t>
      </w:r>
      <w:r w:rsidRPr="00E13B98">
        <w:fldChar w:fldCharType="begin" w:fldLock="1"/>
      </w:r>
      <w:r>
        <w:instrText>ADDIN CSL_CITATION { "citationItems" : [ { "id" : "ITEM-1", "itemData" : { "DOI" : "10.2800/66071", "ISBN" : "9789292133467", "ISSN" : "1725-9177", "author" : [ { "dropping-particle" : "", "family" : "EEA", "given" : "", "non-dropping-particle" : "", "parse-names" : false, "suffix" : "" } ], "container-title" : "EEA Report", "id" : "ITEM-1", "issued" : { "date-parts" : [ [ "2012" ] ] }, "note" : "- Map 4.10 (p. 180)", "title" : "Climate change, impacts and vulnerability in Europe 2012 - An indicator-based report", "type" : "report" }, "uris" : [ "http://www.mendeley.com/documents/?uuid=d06b65c5-c9f7-458a-9ce3-aaef659ddaf0" ] } ], "mendeley" : { "formattedCitation" : "(EEA, 2012a)", "plainTextFormattedCitation" : "(EEA, 2012a)", "previouslyFormattedCitation" : "(EEA, 2012a)" }, "properties" : {  }, "schema" : "https://github.com/citation-style-language/schema/raw/master/csl-citation.json" }</w:instrText>
      </w:r>
      <w:r w:rsidRPr="00E13B98">
        <w:fldChar w:fldCharType="separate"/>
      </w:r>
      <w:r w:rsidRPr="00384EDC">
        <w:t>(EEA, 2012a)</w:t>
      </w:r>
      <w:r w:rsidRPr="00E13B98">
        <w:fldChar w:fldCharType="end"/>
      </w:r>
      <w:r w:rsidRPr="00E13B98">
        <w:t xml:space="preserve">, while the boreal forest in the north of the Europe and Central Asia region does not show increased fire frequency </w:t>
      </w:r>
      <w:r w:rsidRPr="00E13B98">
        <w:fldChar w:fldCharType="begin" w:fldLock="1"/>
      </w:r>
      <w:r>
        <w:instrText>ADDIN CSL_CITATION { "citationItems" : [ { "id" : "ITEM-1", "itemData" : { "DOI" : "10.2800/66071", "ISBN" : "9789292133467", "ISSN" : "1725-9177", "author" : [ { "dropping-particle" : "", "family" : "EEA", "given" : "", "non-dropping-particle" : "", "parse-names" : false, "suffix" : "" } ], "container-title" : "EEA Report", "id" : "ITEM-1", "issued" : { "date-parts" : [ [ "2012" ] ] }, "note" : "- Map 4.10 (p. 180)", "title" : "Climate change, impacts and vulnerability in Europe 2012 - An indicator-based report", "type" : "report" }, "uris" : [ "http://www.mendeley.com/documents/?uuid=d06b65c5-c9f7-458a-9ce3-aaef659ddaf0" ] }, { "id" : "ITEM-2", "itemData" : { "author" : [ { "dropping-particle" : "", "family" : "Lehtonen", "given" : "Ilari", "non-dropping-particle" : "", "parse-names" : false, "suffix" : "" }, { "dropping-particle" : "", "family" : "Ruosteenoja", "given" : "Kimmo", "non-dropping-particle" : "", "parse-names" : false, "suffix" : "" }, { "dropping-particle" : "", "family" : "Vena\u0308la\u0308inen", "given" : "Ari", "non-dropping-particle" : "", "parse-names" : false, "suffix" : "" }, { "dropping-particle" : "", "family" : "Gregow", "given" : "Hilppa", "non-dropping-particle" : "", "parse-names" : false, "suffix" : "" } ], "container-title" : "Boreal Environment Research", "id" : "ITEM-2", "issued" : { "date-parts" : [ [ "2014" ] ] }, "note" : "- increase in fire risk using several GCM scenarios (e.g. 10-40% increase in fire alarm days)", "page" : "127-139", "title" : "The projected 21st century forest-fire risk in Finland under different greenhouse gas scenarios", "type" : "article-journal", "volume" : "19" }, "uris" : [ "http://www.mendeley.com/documents/?uuid=4f246b67-3b36-47ef-8af3-995dcd45f28b" ] } ], "mendeley" : { "formattedCitation" : "(EEA, 2012a; Lehtonen et al., 2014)", "plainTextFormattedCitation" : "(EEA, 2012a; Lehtonen et al., 2014)", "previouslyFormattedCitation" : "(EEA, 2012a; Lehtonen et al., 2014)" }, "properties" : {  }, "schema" : "https://github.com/citation-style-language/schema/raw/master/csl-citation.json" }</w:instrText>
      </w:r>
      <w:r w:rsidRPr="00E13B98">
        <w:fldChar w:fldCharType="separate"/>
      </w:r>
      <w:r w:rsidRPr="00AF0DA7">
        <w:t xml:space="preserve">(EEA, 2012a; Lehtonen </w:t>
      </w:r>
      <w:r w:rsidR="000D7D89" w:rsidRPr="000D7D89">
        <w:rPr>
          <w:i/>
        </w:rPr>
        <w:t>et al.</w:t>
      </w:r>
      <w:r w:rsidRPr="00AF0DA7">
        <w:t>, 2014)</w:t>
      </w:r>
      <w:r w:rsidRPr="00E13B98">
        <w:fldChar w:fldCharType="end"/>
      </w:r>
      <w:r w:rsidRPr="00E13B98">
        <w:t xml:space="preserve">. Trends in frequency of fires in Central Asia are less certain, but fires have also generally increased </w:t>
      </w:r>
      <w:r w:rsidRPr="00E13B98">
        <w:fldChar w:fldCharType="begin" w:fldLock="1"/>
      </w:r>
      <w:r>
        <w:instrText>ADDIN CSL_CITATION { "citationItems" : [ { "id" : "ITEM-1", "itemData" : { "ISBN" : "7095993343", "author" : [ { "dropping-particle" : "", "family" : "Goldammer", "given" : "Johann G", "non-dropping-particle" : "", "parse-names" : false, "suffix" : "" }, { "dropping-particle" : "", "family" : "Davidenko", "given" : "Eduard P", "non-dropping-particle" : "", "parse-names" : false, "suffix" : "" }, { "dropping-particle" : "", "family" : "Kondrashov", "given" : "Leonid G", "non-dropping-particle" : "", "parse-names" : false, "suffix" : "" }, { "dropping-particle" : "", "family" : "Ezhov", "given" : "Nikolai I", "non-dropping-particle" : "", "parse-names" : false, "suffix" : "" } ], "container-title" : "Regional Forest Congress \u00abForest Policy: Problems and Solutions\u00bb 25-27 November 2004, Bishkek, Kyrgyzstan", "id" : "ITEM-1", "issue" : "November", "issued" : { "date-parts" : [ [ "2004" ] ] }, "page" : "1-21", "title" : "Recent Trends of Forest Fires in Central Asia and Opportunities for Regional Cooperation in Forest Fire Management", "type" : "paper-conference" }, "uris" : [ "http://www.mendeley.com/documents/?uuid=a41bcd20-5dee-41e1-8494-7e910e9978cc" ] } ], "mendeley" : { "formattedCitation" : "(Goldammer, Davidenko, Kondrashov, &amp; Ezhov, 2004)", "plainTextFormattedCitation" : "(Goldammer, Davidenko, Kondrashov, &amp; Ezhov, 2004)", "previouslyFormattedCitation" : "(Goldammer, Davidenko, Kondrashov, &amp; Ezhov, 2004)" }, "properties" : {  }, "schema" : "https://github.com/citation-style-language/schema/raw/master/csl-citation.json" }</w:instrText>
      </w:r>
      <w:r w:rsidRPr="00E13B98">
        <w:fldChar w:fldCharType="separate"/>
      </w:r>
      <w:r w:rsidRPr="00E13B98">
        <w:t>(Goldammer</w:t>
      </w:r>
      <w:r w:rsidR="00964C50">
        <w:rPr>
          <w:i/>
        </w:rPr>
        <w:t xml:space="preserve"> et al.</w:t>
      </w:r>
      <w:r w:rsidRPr="00E13B98">
        <w:t>, 2004)</w:t>
      </w:r>
      <w:r w:rsidRPr="00E13B98">
        <w:fldChar w:fldCharType="end"/>
      </w:r>
      <w:r w:rsidRPr="00E13B98">
        <w:t xml:space="preserve">. Risk and spread of fire is often a direct consequence of multiple other direct drivers, notably of drought, heat, and tree mortality due to insect disturbance </w:t>
      </w:r>
      <w:r>
        <w:fldChar w:fldCharType="begin" w:fldLock="1"/>
      </w:r>
      <w:r>
        <w:instrText>ADDIN CSL_CITATION { "citationItems" : [ { "id" : "ITEM-1", "itemData" : { "DOI" : "10.1890/05-0011", "ISSN" : "0012-9658", "author" : [ { "dropping-particle" : "", "family" : "Bigler", "given" : "Christof", "non-dropping-particle" : "", "parse-names" : false, "suffix" : "" }, { "dropping-particle" : "", "family" : "Kulakowski", "given" : "Dominik", "non-dropping-particle" : "", "parse-names" : false, "suffix" : "" }, { "dropping-particle" : "", "family" : "Veblen", "given" : "Thomas T.", "non-dropping-particle" : "", "parse-names" : false, "suffix" : "" } ], "container-title" : "Ecology", "id" : "ITEM-1", "issue" : "11", "issued" : { "date-parts" : [ [ "2005", "11" ] ] }, "page" : "3018-3029", "title" : "MULTIPLE DISTURBANCE INTERACTIONS AND DROUGHT INFLUENCE FIRE SEVERITY IN ROCKY MOUNTAIN SUBALPINE FORESTS", "type" : "article-journal", "volume" : "86" }, "uris" : [ "http://www.mendeley.com/documents/?uuid=8eecc35c-a8cb-4cc7-b7ca-60c9909963bd" ] }, { "id" : "ITEM-2", "itemData" : { "DOI" : "10.1111/gcb.13160", "ISSN" : "13541013", "author" : [ { "dropping-particle" : "", "family" : "Clark", "given" : "James S.", "non-dropping-particle" : "", "parse-names" : false, "suffix" : "" }, { "dropping-particle" : "", "family" : "Iverson", "given" : "Louis", "non-dropping-particle" : "", "parse-names" : false, "suffix" : "" }, { "dropping-particle" : "", "family" : "Woodall", "given" : "Christopher W.", "non-dropping-particle" : "", "parse-names" : false, "suffix" : "" }, { "dropping-particle" : "", "family" : "Allen", "given" : "Craig D.", "non-dropping-particle" : "", "parse-names" : false, "suffix" : "" }, { "dropping-particle" : "", "family" : "Bell", "given" : "David M.", "non-dropping-particle" : "", "parse-names" : false, "suffix" : "" }, { "dropping-particle" : "", "family" : "Bragg", "given" : "Don C.", "non-dropping-particle" : "", "parse-names" : false, "suffix" : "" }, { "dropping-particle" : "", "family" : "D'Amato", "given" : "Anthony W.", "non-dropping-particle" : "", "parse-names" : false, "suffix" : "" }, { "dropping-particle" : "", "family" : "Davis", "given" : "Frank W.", "non-dropping-particle" : "", "parse-names" : false, "suffix" : "" }, { "dropping-particle" : "", "family" : "Hersh", "given" : "Michelle H.", "non-dropping-particle" : "", "parse-names" : false, "suffix" : "" }, { "dropping-particle" : "", "family" : "Ibanez", "given" : "Ines", "non-dropping-particle" : "", "parse-names" : false, "suffix" : "" }, { "dropping-particle" : "", "family" : "Jackson", "given" : "Stephen T.", "non-dropping-particle" : "", "parse-names" : false, "suffix" : "" }, { "dropping-particle" : "", "family" : "Matthews", "given" : "Stephen", "non-dropping-particle" : "", "parse-names" : false, "suffix" : "" }, { "dropping-particle" : "", "family" : "Pederson", "given" : "Neil", "non-dropping-particle" : "", "parse-names" : false, "suffix" : "" }, { "dropping-particle" : "", "family" : "Peters", "given" : "Matthew", "non-dropping-particle" : "", "parse-names" : false, "suffix" : "" }, { "dropping-particle" : "", "family" : "Schwartz", "given" : "Mark W.", "non-dropping-particle" : "", "parse-names" : false, "suffix" : "" }, { "dropping-particle" : "", "family" : "Waring", "given" : "Kristen M.", "non-dropping-particle" : "", "parse-names" : false, "suffix" : "" }, { "dropping-particle" : "", "family" : "Zimmermann", "given" : "Niklaus E.", "non-dropping-particle" : "", "parse-names" : false, "suffix" : "" } ], "container-title" : "Global Change Biology", "id" : "ITEM-2", "issue" : "7", "issued" : { "date-parts" : [ [ "2016", "7" ] ] }, "page" : "2329-2352", "title" : "The impacts of increasing drought on forest dynamics, structure, and biodiversity in the United States", "type" : "article-journal", "volume" : "22" }, "uris" : [ "http://www.mendeley.com/documents/?uuid=6f2d8567-73b4-45f5-b1e7-3f030b0584ec" ] }, { "id" : "ITEM-3", "itemData" : { "DOI" : "10.1016/j.agrformet.2015.11.023", "ISSN" : "01681923", "author" : [ { "dropping-particle" : "", "family" : "Gouveia", "given" : "C\u00e9lia M.", "non-dropping-particle" : "", "parse-names" : false, "suffix" : "" }, { "dropping-particle" : "", "family" : "Bistinas", "given" : "Ioannis", "non-dropping-particle" : "", "parse-names" : false, "suffix" : "" }, { "dropping-particle" : "", "family" : "Liberato", "given" : "Margarida L.R.", "non-dropping-particle" : "", "parse-names" : false, "suffix" : "" }, { "dropping-particle" : "", "family" : "Bastos", "given" : "Ana", "non-dropping-particle" : "", "parse-names" : false, "suffix" : "" }, { "dropping-particle" : "", "family" : "Koutsias", "given" : "Nikos", "non-dropping-particle" : "", "parse-names" : false, "suffix" : "" }, { "dropping-particle" : "", "family" : "Trigo", "given" : "Ricardo", "non-dropping-particle" : "", "parse-names" : false, "suffix" : "" } ], "container-title" : "Agricultural and Forest Meteorology", "id" : "ITEM-3", "issued" : { "date-parts" : [ [ "2016", "3" ] ] }, "page" : "135-145", "title" : "The outstanding synergy between drought, heatwaves and fuel on the 2007 Southern Greece exceptional fire season", "type" : "article-journal", "volume" : "218-219" }, "uris" : [ "http://www.mendeley.com/documents/?uuid=dfd1bbbf-0f38-47d2-8d8d-75da6f4460a8" ] } ], "mendeley" : { "formattedCitation" : "(Bigler, Kulakowski, &amp; Veblen, 2005; Clark et al., 2016; Gouveia et al., 2016)", "plainTextFormattedCitation" : "(Bigler, Kulakowski, &amp; Veblen, 2005; Clark et al., 2016; Gouveia et al., 2016)", "previouslyFormattedCitation" : "(Bigler, Kulakowski, &amp; Veblen, 2005; Clark et al., 2016; Gouveia et al., 2016)" }, "properties" : {  }, "schema" : "https://github.com/citation-style-language/schema/raw/master/csl-citation.json" }</w:instrText>
      </w:r>
      <w:r>
        <w:fldChar w:fldCharType="separate"/>
      </w:r>
      <w:r w:rsidRPr="00947E52">
        <w:t>(Bigler</w:t>
      </w:r>
      <w:r w:rsidR="00964C50">
        <w:rPr>
          <w:i/>
        </w:rPr>
        <w:t xml:space="preserve"> et al.</w:t>
      </w:r>
      <w:r w:rsidRPr="00947E52">
        <w:t xml:space="preserve">, 2005; Clark </w:t>
      </w:r>
      <w:r w:rsidR="000D7D89" w:rsidRPr="000D7D89">
        <w:rPr>
          <w:i/>
        </w:rPr>
        <w:t>et al.</w:t>
      </w:r>
      <w:r w:rsidRPr="00947E52">
        <w:t xml:space="preserve">, 2016; Gouveia </w:t>
      </w:r>
      <w:r w:rsidR="000D7D89" w:rsidRPr="000D7D89">
        <w:rPr>
          <w:i/>
        </w:rPr>
        <w:t>et al.</w:t>
      </w:r>
      <w:r w:rsidRPr="00947E52">
        <w:t>, 2016)</w:t>
      </w:r>
      <w:r>
        <w:fldChar w:fldCharType="end"/>
      </w:r>
      <w:r w:rsidRPr="00E13B98">
        <w:t>.</w:t>
      </w:r>
    </w:p>
    <w:p w14:paraId="2C1EE980" w14:textId="6E843A2B" w:rsidR="0048205B" w:rsidRDefault="0048205B" w:rsidP="00AE389F">
      <w:r>
        <w:t>F</w:t>
      </w:r>
      <w:r w:rsidRPr="00E13B98">
        <w:t xml:space="preserve">ire danger </w:t>
      </w:r>
      <w:r>
        <w:t xml:space="preserve">is projected to increase, </w:t>
      </w:r>
      <w:r w:rsidRPr="00E13B98">
        <w:t xml:space="preserve">especially for the Mediterranean areas of Western and Central Europe </w:t>
      </w:r>
      <w:r w:rsidRPr="00E13B98">
        <w:fldChar w:fldCharType="begin" w:fldLock="1"/>
      </w:r>
      <w:r>
        <w:instrText>ADDIN CSL_CITATION { "citationItems" : [ { "id" : "ITEM-1", "itemData" : { "DOI" : "10.5194/nhess-14-143-2014", "ISSN" : "1684-9981", "author" : [ { "dropping-particle" : "", "family" : "Karali", "given" : "A.", "non-dropping-particle" : "", "parse-names" : false, "suffix" : "" }, { "dropping-particle" : "", "family" : "Hatzaki", "given" : "M.", "non-dropping-particle" : "", "parse-names" : false, "suffix" : "" }, { "dropping-particle" : "", "family" : "Giannakopoulos", "given" : "C.", "non-dropping-particle" : "", "parse-names" : false, "suffix" : "" }, { "dropping-particle" : "", "family" : "Roussos", "given" : "A.", "non-dropping-particle" : "", "parse-names" : false, "suffix" : "" }, { "dropping-particle" : "", "family" : "Xanthopoulos", "given" : "G.", "non-dropping-particle" : "", "parse-names" : false, "suffix" : "" }, { "dropping-particle" : "", "family" : "Tenentes", "given" : "V.", "non-dropping-particle" : "", "parse-names" : false, "suffix" : "" } ], "container-title" : "Natural Hazards and Earth System Science", "id" : "ITEM-1", "issue" : "1", "issued" : { "date-parts" : [ [ "2014", "1", "23" ] ] }, "note" : "&amp;quot;Future fire risk projections suggested a general increase in fire risk over the domain of interest, with a very strong im- pact in the eastern Peloponnese, Attica, central Macedonia, Thessaly and Crete. In the near future, 15 to 20 additional critical fire risk days are expected in western and northern Greece. For eastern and southern Greece the increase reaches up to 10 days per year. For the distant future, the same pat- tern applies, with an increase of 30 to 40 days for western and northern Greece and 20 to 30 for eastern and southern Greece. &amp;quot;", "page" : "143-153", "title" : "Sensitivity and evaluation of current fire risk and future projections due to climate change: the case study of Greece", "type" : "article-journal", "volume" : "14" }, "uris" : [ "http://www.mendeley.com/documents/?uuid=91f3d0fb-0866-41fe-ba81-55e9355147e8" ] }, { "id" : "ITEM-2", "itemData" : { "DOI" : "doi: 10.1007/s10113-014-0621-0", "ISSN" : "1436-3798", "abstract" : "This paper presents a quantitative assessment of adaptation options in the context of forest fires in Europe under projected climate change. A standalone fire model (SFM) based on a state-of-the-art large-scale forest fire modelling algorithm is used to explore fuel removal through prescribed burnings and improved fire suppression as adaptation options. The climate change projections are provided by three climate models reflecting the SRES A2 scenario. The SFM\u2019s modelled burned areas for selected test countries in Europe show satisfying agreement with observed data coming from two different sources (European Forest Fire Information System and Global Fire Emissions Database). Our estimation of the potential increase in burned areas in Europe under \u201cno adaptation\u201d scenario is about 200 % by 2090 (compared with 2000\u20132008). The application of prescribed burnings has the potential to keep that increase below 50 %. Improvements in fire suppression might reduce this impact even further, e.g. boosting the probability of putting out a fire within a day by 10 % would result in about a 30 % decrease in annual burned areas. By taking more adaptation options into consideration, such as using agricultural fields as fire breaks, behavioural changes, and long-term options, burned areas can be potentially reduced further than projected in our analysis.", "author" : [ { "dropping-particle" : "", "family" : "Khabarov", "given" : "Nikolay", "non-dropping-particle" : "", "parse-names" : false, "suffix" : "" }, { "dropping-particle" : "", "family" : "Krasovskii", "given" : "Andrey", "non-dropping-particle" : "", "parse-names" : false, "suffix" : "" }, { "dropping-particle" : "", "family" : "Obersteiner", "given" : "Michael", "non-dropping-particle" : "", "parse-names" : false, "suffix" : "" }, { "dropping-particle" : "", "family" : "Swart", "given" : "Rob", "non-dropping-particle" : "", "parse-names" : false, "suffix" : "" }, { "dropping-particle" : "", "family" : "Dosio", "given" : "Alessandro", "non-dropping-particle" : "", "parse-names" : false, "suffix" : "" }, { "dropping-particle" : "", "family" : "San-Miguel-Ayanz", "given" : "Jes\u00fas", "non-dropping-particle" : "", "parse-names" : false, "suffix" : "" }, { "dropping-particle" : "", "family" : "Houston Durrant", "given" : "Tracy", "non-dropping-particle" : "", "parse-names" : false, "suffix" : "" }, { "dropping-particle" : "", "family" : "Camia", "given" : "Andrea", "non-dropping-particle" : "", "parse-names" : false, "suffix" : "" }, { "dropping-particle" : "", "family" : "Migliavacca", "given" : "Mirco", "non-dropping-particle" : "", "parse-names" : false, "suffix" : "" } ], "container-title" : "Regional Environmental Change", "id" : "ITEM-2", "issue" : "1436-3798", "issued" : { "date-parts" : [ [ "2014" ] ] }, "title" : "Forest fires and adaptation options in Europe", "type" : "article-journal" }, "uris" : [ "http://www.mendeley.com/documents/?uuid=3a3475b1-ea0c-40cd-84d2-e71c2757b062" ] } ], "mendeley" : { "formattedCitation" : "(Karali et al., 2014; Khabarov et al., 2014)", "plainTextFormattedCitation" : "(Karali et al., 2014; Khabarov et al., 2014)", "previouslyFormattedCitation" : "(Karali et al., 2014; Khabarov et al., 2014)" }, "properties" : {  }, "schema" : "https://github.com/citation-style-language/schema/raw/master/csl-citation.json" }</w:instrText>
      </w:r>
      <w:r w:rsidRPr="00E13B98">
        <w:fldChar w:fldCharType="separate"/>
      </w:r>
      <w:r w:rsidRPr="00E13B98">
        <w:t xml:space="preserve">(Karali </w:t>
      </w:r>
      <w:r w:rsidR="000D7D89" w:rsidRPr="000D7D89">
        <w:rPr>
          <w:i/>
        </w:rPr>
        <w:t>et al.</w:t>
      </w:r>
      <w:r w:rsidRPr="00E13B98">
        <w:t xml:space="preserve">, 2014; Khabarov </w:t>
      </w:r>
      <w:r w:rsidR="000D7D89" w:rsidRPr="000D7D89">
        <w:rPr>
          <w:i/>
        </w:rPr>
        <w:t>et al.</w:t>
      </w:r>
      <w:r w:rsidRPr="00E13B98">
        <w:t>, 2014)</w:t>
      </w:r>
      <w:r w:rsidRPr="00E13B98">
        <w:fldChar w:fldCharType="end"/>
      </w:r>
      <w:r w:rsidRPr="00E13B98">
        <w:t xml:space="preserve">, and potentially for large parts of the Alpine Arc </w:t>
      </w:r>
      <w:r w:rsidRPr="00E13B98">
        <w:fldChar w:fldCharType="begin" w:fldLock="1"/>
      </w:r>
      <w:r>
        <w:instrText>ADDIN CSL_CITATION { "citationItems" : [ { "id" : "ITEM-1", "itemData" : { "DOI" : "10.2800/66071", "ISBN" : "9789292133467", "ISSN" : "1725-9177", "author" : [ { "dropping-particle" : "", "family" : "EEA", "given" : "", "non-dropping-particle" : "", "parse-names" : false, "suffix" : "" } ], "container-title" : "EEA Report", "id" : "ITEM-1", "issued" : { "date-parts" : [ [ "2012" ] ] }, "note" : "- Map 4.10 (p. 180)", "title" : "Climate change, impacts and vulnerability in Europe 2012 - An indicator-based report", "type" : "report" }, "uris" : [ "http://www.mendeley.com/documents/?uuid=d06b65c5-c9f7-458a-9ce3-aaef659ddaf0" ] } ], "mendeley" : { "formattedCitation" : "(EEA, 2012a)", "plainTextFormattedCitation" : "(EEA, 2012a)", "previouslyFormattedCitation" : "(EEA, 2012a)" }, "properties" : {  }, "schema" : "https://github.com/citation-style-language/schema/raw/master/csl-citation.json" }</w:instrText>
      </w:r>
      <w:r w:rsidRPr="00E13B98">
        <w:fldChar w:fldCharType="separate"/>
      </w:r>
      <w:r w:rsidRPr="00384EDC">
        <w:t>(EEA, 2012a)</w:t>
      </w:r>
      <w:r w:rsidRPr="00E13B98">
        <w:fldChar w:fldCharType="end"/>
      </w:r>
      <w:r w:rsidRPr="00E13B98">
        <w:t xml:space="preserve"> and boreal forests of Western Europe </w:t>
      </w:r>
      <w:r w:rsidRPr="00E13B98">
        <w:fldChar w:fldCharType="begin" w:fldLock="1"/>
      </w:r>
      <w:r>
        <w:instrText>ADDIN CSL_CITATION { "citationItems" : [ { "id" : "ITEM-1", "itemData" : { "DOI" : "10.2800/66071", "ISBN" : "9789292133467", "ISSN" : "1725-9177", "author" : [ { "dropping-particle" : "", "family" : "EEA", "given" : "", "non-dropping-particle" : "", "parse-names" : false, "suffix" : "" } ], "container-title" : "EEA Report", "id" : "ITEM-1", "issued" : { "date-parts" : [ [ "2012" ] ] }, "note" : "- Map 4.10 (p. 180)", "title" : "Climate change, impacts and vulnerability in Europe 2012 - An indicator-based report", "type" : "report" }, "uris" : [ "http://www.mendeley.com/documents/?uuid=d06b65c5-c9f7-458a-9ce3-aaef659ddaf0" ] }, { "id" : "ITEM-2", "itemData" : { "author" : [ { "dropping-particle" : "", "family" : "Lehtonen", "given" : "Ilari", "non-dropping-particle" : "", "parse-names" : false, "suffix" : "" }, { "dropping-particle" : "", "family" : "Ruosteenoja", "given" : "Kimmo", "non-dropping-particle" : "", "parse-names" : false, "suffix" : "" }, { "dropping-particle" : "", "family" : "Vena\u0308la\u0308inen", "given" : "Ari", "non-dropping-particle" : "", "parse-names" : false, "suffix" : "" }, { "dropping-particle" : "", "family" : "Gregow", "given" : "Hilppa", "non-dropping-particle" : "", "parse-names" : false, "suffix" : "" } ], "container-title" : "Boreal Environment Research", "id" : "ITEM-2", "issued" : { "date-parts" : [ [ "2014" ] ] }, "note" : "- increase in fire risk using several GCM scenarios (e.g. 10-40% increase in fire alarm days)", "page" : "127-139", "title" : "The projected 21st century forest-fire risk in Finland under different greenhouse gas scenarios", "type" : "article-journal", "volume" : "19" }, "uris" : [ "http://www.mendeley.com/documents/?uuid=4f246b67-3b36-47ef-8af3-995dcd45f28b" ] } ], "mendeley" : { "formattedCitation" : "(EEA, 2012a; Lehtonen et al., 2014)", "plainTextFormattedCitation" : "(EEA, 2012a; Lehtonen et al., 2014)", "previouslyFormattedCitation" : "(EEA, 2012a; Lehtonen et al., 2014)" }, "properties" : {  }, "schema" : "https://github.com/citation-style-language/schema/raw/master/csl-citation.json" }</w:instrText>
      </w:r>
      <w:r w:rsidRPr="00E13B98">
        <w:fldChar w:fldCharType="separate"/>
      </w:r>
      <w:r w:rsidRPr="00384EDC">
        <w:t xml:space="preserve">(EEA, 2012a; Lehtonen </w:t>
      </w:r>
      <w:r w:rsidR="000D7D89" w:rsidRPr="000D7D89">
        <w:rPr>
          <w:i/>
        </w:rPr>
        <w:t>et al.</w:t>
      </w:r>
      <w:r w:rsidRPr="00384EDC">
        <w:t>, 2014)</w:t>
      </w:r>
      <w:r w:rsidRPr="00E13B98">
        <w:fldChar w:fldCharType="end"/>
      </w:r>
      <w:r w:rsidRPr="00E13B98">
        <w:t xml:space="preserve">. Fire danger projections for Eastern Europe and Central Asia are less certain, but increase in fire risk is potentially low in the north and moderate in the south of Eastern Europe </w:t>
      </w:r>
      <w:r w:rsidRPr="00E13B98">
        <w:fldChar w:fldCharType="begin" w:fldLock="1"/>
      </w:r>
      <w:r>
        <w:instrText>ADDIN CSL_CITATION { "citationItems" : [ { "id" : "ITEM-1", "itemData" : { "DOI" : "10.1134/S1028334X06090340", "ISBN" : "1028-334X", "ISSN" : "1028-334X", "author" : [ { "dropping-particle" : "", "family" : "Mokhov", "given" : "I. I.", "non-dropping-particle" : "", "parse-names" : false, "suffix" : "" }, { "dropping-particle" : "V.", "family" : "Chernokulsky", "given" : "A.", "non-dropping-particle" : "", "parse-names" : false, "suffix" : "" }, { "dropping-particle" : "", "family" : "Shkolnik", "given" : "I. M.", "non-dropping-particle" : "", "parse-names" : false, "suffix" : "" } ], "container-title" : "Doklady Earth Sciences", "id" : "ITEM-1", "issue" : "2", "issued" : { "date-parts" : [ [ "2006", "12" ] ] }, "page" : "1485-1488", "title" : "Regional model assessments of fire risks under global climate changes", "type" : "article-journal", "volume" : "411" }, "uris" : [ "http://www.mendeley.com/documents/?uuid=5a7a5801-27c8-4c38-a0cb-12892ad99946" ] }, { "id" : "ITEM-2", "itemData" : { "DOI" : "10.1088/1748-9326/4/4/045013", "ISSN" : "1748-9326", "author" : [ { "dropping-particle" : "", "family" : "Tchebakova", "given" : "N M", "non-dropping-particle" : "", "parse-names" : false, "suffix" : "" }, { "dropping-particle" : "", "family" : "Parfenova", "given" : "E", "non-dropping-particle" : "", "parse-names" : false, "suffix" : "" }, { "dropping-particle" : "", "family" : "Soja", "given" : "A J", "non-dropping-particle" : "", "parse-names" : false, "suffix" : "" } ], "container-title" : "Environmental Research Letters", "id" : "ITEM-2", "issue" : "4", "issued" : { "date-parts" : [ [ "2009", "10" ] ] }, "page" : "045013", "title" : "The effects of climate, permafrost and fire on vegetation change in Siberia in a changing climate", "type" : "article-journal", "volume" : "4" }, "uris" : [ "http://www.mendeley.com/documents/?uuid=25ef1251-0c64-402f-b74a-7aa25c7c23b1" ] } ], "mendeley" : { "formattedCitation" : "(Mokhov, Chernokulsky, &amp; Shkolnik, 2006; Tchebakova, Parfenova, &amp; Soja, 2009)", "plainTextFormattedCitation" : "(Mokhov, Chernokulsky, &amp; Shkolnik, 2006; Tchebakova, Parfenova, &amp; Soja, 2009)", "previouslyFormattedCitation" : "(Mokhov, Chernokulsky, &amp; Shkolnik, 2006; Tchebakova, Parfenova, &amp; Soja, 2009)" }, "properties" : {  }, "schema" : "https://github.com/citation-style-language/schema/raw/master/csl-citation.json" }</w:instrText>
      </w:r>
      <w:r w:rsidRPr="00E13B98">
        <w:fldChar w:fldCharType="separate"/>
      </w:r>
      <w:r w:rsidRPr="002146C9">
        <w:t>(Mokhov</w:t>
      </w:r>
      <w:r w:rsidR="00964C50">
        <w:rPr>
          <w:i/>
        </w:rPr>
        <w:t xml:space="preserve"> et al.</w:t>
      </w:r>
      <w:r w:rsidRPr="002146C9">
        <w:t>, 2006; Tchebakova</w:t>
      </w:r>
      <w:r w:rsidR="00964C50">
        <w:rPr>
          <w:i/>
        </w:rPr>
        <w:t xml:space="preserve"> et al.</w:t>
      </w:r>
      <w:r w:rsidRPr="002146C9">
        <w:t>, 2009)</w:t>
      </w:r>
      <w:r w:rsidRPr="00E13B98">
        <w:fldChar w:fldCharType="end"/>
      </w:r>
      <w:r w:rsidRPr="00E13B98">
        <w:t xml:space="preserve">, and generally increased in Central Asia </w:t>
      </w:r>
      <w:r w:rsidRPr="00E13B98">
        <w:fldChar w:fldCharType="begin" w:fldLock="1"/>
      </w:r>
      <w:r>
        <w:instrText>ADDIN CSL_CITATION { "citationItems" : [ { "id" : "ITEM-1", "itemData" : { "ISBN" : "7095993343", "author" : [ { "dropping-particle" : "", "family" : "Goldammer", "given" : "Johann G", "non-dropping-particle" : "", "parse-names" : false, "suffix" : "" }, { "dropping-particle" : "", "family" : "Davidenko", "given" : "Eduard P", "non-dropping-particle" : "", "parse-names" : false, "suffix" : "" }, { "dropping-particle" : "", "family" : "Kondrashov", "given" : "Leonid G", "non-dropping-particle" : "", "parse-names" : false, "suffix" : "" }, { "dropping-particle" : "", "family" : "Ezhov", "given" : "Nikolai I", "non-dropping-particle" : "", "parse-names" : false, "suffix" : "" } ], "container-title" : "Regional Forest Congress \u00abForest Policy: Problems and Solutions\u00bb 25-27 November 2004, Bishkek, Kyrgyzstan", "id" : "ITEM-1", "issue" : "November", "issued" : { "date-parts" : [ [ "2004" ] ] }, "page" : "1-21", "title" : "Recent Trends of Forest Fires in Central Asia and Opportunities for Regional Cooperation in Forest Fire Management", "type" : "paper-conference" }, "uris" : [ "http://www.mendeley.com/documents/?uuid=a41bcd20-5dee-41e1-8494-7e910e9978cc" ] } ], "mendeley" : { "formattedCitation" : "(Goldammer et al., 2004)", "plainTextFormattedCitation" : "(Goldammer et al., 2004)", "previouslyFormattedCitation" : "(Goldammer et al., 2004)" }, "properties" : {  }, "schema" : "https://github.com/citation-style-language/schema/raw/master/csl-citation.json" }</w:instrText>
      </w:r>
      <w:r w:rsidRPr="00E13B98">
        <w:fldChar w:fldCharType="separate"/>
      </w:r>
      <w:r w:rsidRPr="000A5F2B">
        <w:t xml:space="preserve">(Goldammer </w:t>
      </w:r>
      <w:r w:rsidR="000D7D89" w:rsidRPr="000D7D89">
        <w:rPr>
          <w:i/>
        </w:rPr>
        <w:t>et al.</w:t>
      </w:r>
      <w:r w:rsidRPr="000A5F2B">
        <w:t>, 2004)</w:t>
      </w:r>
      <w:r w:rsidRPr="00E13B98">
        <w:fldChar w:fldCharType="end"/>
      </w:r>
      <w:r w:rsidRPr="00E13B98">
        <w:t>.</w:t>
      </w:r>
    </w:p>
    <w:p w14:paraId="38F08BEC" w14:textId="77777777" w:rsidR="0048205B" w:rsidRPr="00E13B98" w:rsidRDefault="0048205B" w:rsidP="00AE389F">
      <w:pPr>
        <w:rPr>
          <w:rFonts w:ascii="Calibri" w:hAnsi="Calibri"/>
        </w:rPr>
      </w:pPr>
    </w:p>
    <w:p w14:paraId="7F34ADF4" w14:textId="77777777" w:rsidR="0048205B" w:rsidRPr="00E13B98" w:rsidRDefault="0048205B" w:rsidP="0048184E">
      <w:pPr>
        <w:pStyle w:val="Heading5"/>
        <w:tabs>
          <w:tab w:val="left" w:pos="993"/>
        </w:tabs>
        <w:spacing w:line="240" w:lineRule="auto"/>
      </w:pPr>
      <w:bookmarkStart w:id="1482" w:name="_Toc519514833"/>
      <w:r w:rsidRPr="00E13B98">
        <w:t>Windthrow</w:t>
      </w:r>
      <w:bookmarkEnd w:id="1482"/>
    </w:p>
    <w:p w14:paraId="230265F3" w14:textId="469E4EA5" w:rsidR="0048205B" w:rsidRPr="00E13B98" w:rsidRDefault="0048205B" w:rsidP="00AE389F">
      <w:pPr>
        <w:rPr>
          <w:rFonts w:ascii="Calibri" w:hAnsi="Calibri"/>
        </w:rPr>
      </w:pPr>
      <w:r w:rsidRPr="00E13B98">
        <w:t xml:space="preserve">Trends in windthrow are difficult to assess because they are rare, thus confidence in emerging trends is low. Studies consistently report an increase in storms or storminess from 1960 to 1990, yet no long-term trend reaching further back in time is available </w:t>
      </w:r>
      <w:r w:rsidRPr="00E13B98">
        <w:fldChar w:fldCharType="begin" w:fldLock="1"/>
      </w:r>
      <w:r>
        <w:instrText>ADDIN CSL_CITATION { "citationItems" : [ { "id" : "ITEM-1", "itemData" : { "DOI" : "10.1002/joc.1765", "ISBN" : "0262194929", "ISSN" : "08998418", "PMID" : "23739423", "abstract" : "The circulation of the ocean is usually divided into two parts, a wind-driven circulation that dominates in the upper few hundred meters, and a density-driven circulation that dominates below. The latter is called the \u2018thermohaline\u2019 circulation because of the role of heating, cool- ing, freshening, and salinification in producing regional density differences within the ocean. The thermohaline circulation, for the most part, is an \u2018overturning\u2019 circulation in which warm water flows poleward near the surface and is subsequently converted into cold water that sinks and flows equatorward in the in- terior. Radiocarbon measurements show that the thermohaline circulation turns over all the deep water in the ocean every 600 years or so", "author" : [ { "dropping-particle" : "", "family" : "Allan", "given" : "Rob", "non-dropping-particle" : "", "parse-names" : false, "suffix" : "" }, { "dropping-particle" : "", "family" : "Tett", "given" : "Simon", "non-dropping-particle" : "", "parse-names" : false, "suffix" : "" }, { "dropping-particle" : "", "family" : "Alexander", "given" : "Lisa", "non-dropping-particle" : "", "parse-names" : false, "suffix" : "" } ], "container-title" : "International Journal of Climatology", "id" : "ITEM-1", "issue" : "3", "issued" : { "date-parts" : [ [ "2009", "3", "15" ] ] }, "page" : "357-371", "title" : "Fluctuations in autumn-winter severe storms over the British Isles: 1920 to present", "type" : "article-journal", "volume" : "29" }, "uris" : [ "http://www.mendeley.com/documents/?uuid=6827a2ea-895c-4b7a-bbef-08642b0cc48e" ] }, { "id" : "ITEM-2", "itemData" : { "DOI" : "10.1029/2004GL020441", "ISBN" : "00948276 (ISSN)", "ISSN" : "0094-8276", "abstract" : "We study the history of storminess in Northern Europe, as derived from local pressure observations in Lund since 1780 and Stockholm since 1820 (Sweden). At both stations barometer readings were made three times per day, morning, midday and evening, and after about 1850 at fixed observation hours. We use four common storminess indices: annual number of deep lows (p &lt; 980 hPa), the annual 95th and 99th percentile of pressure changes between two observations, and the annual number of fast absolute pressure changes ( \u00ce\u201dp /\u00ce\u201dt &gt; 16 hPa/12 h). It turns out that the 1980's-mid 1990's were a period of enhanced storminess, mainly seen in the Stockholm record, but his period is within the natural variability of the records. Thus, there are no robust signs of any long-term trend in the storminess indices. Storminess is during the entire historical period remarkably stable, with no systematic change and little transient variability. Copyright 2004 by the American Geophysical Union.", "author" : [ { "dropping-particle" : "", "family" : "B\u00e4rring", "given" : "Lars", "non-dropping-particle" : "", "parse-names" : false, "suffix" : "" }, { "dropping-particle" : "", "family" : "Storch", "given" : "Hans", "non-dropping-particle" : "von", "parse-names" : false, "suffix" : "" } ], "container-title" : "Geophysical Research Letters", "id" : "ITEM-2", "issue" : "20", "issued" : { "date-parts" : [ [ "2004" ] ] }, "page" : "L20202", "title" : "Scandinavian storminess since about 1800", "type" : "article-journal", "volume" : "31" }, "uris" : [ "http://www.mendeley.com/documents/?uuid=b62bab70-8e3d-41b7-854e-4e93efdbf73c" ] }, { "id" : "ITEM-3", "itemData" : { "DOI" : "10.1007/s00382-007-0333-y", "ISSN" : "0930-7575", "abstract" : "Annual and seasonal statistics of local air pressure characteristics have already been used as proxies for storminess across Northern Europe. We present an update of such proxies for Northern Europe and an unprecedented analysis for Central Europe which together considerably extends the current knowledge of European storminess. Calculations are completed for three sets of stations, located in North-Western, Northern and Central Europe. Results derived from spatial differences (geo- strophic winds) and single station pressure changes per 24 h support each other. Geostrophic winds\u2019 high percentiles (95th, 99th) were relatively high during the late nineteenth and the early twentieth century; after that they leveled off somewhat, to get larger again in the late twentieth century. The decrease happens suddenly in Central Europe and over several decades in Northern Europe. The subsequent rise is most pronounced in North-Western Europe, while slow and steady in Central Europe. Europe\u2019s storm climate has undergone significant changes throughout the past 130 years and comprises significant variations on a quasi-decadal timescale. Most recent years feature average or calm conditions, supporting claims raised in earlier studies with new evidence. Aside from some dissimilarity, a gen- eral agreement between the investigated regions appears to be the most prominent feature. The capability of the NAO index to explain storminess across Europe varies in space and with the considered period.", "author" : [ { "dropping-particle" : "", "family" : "Matulla", "given" : "C", "non-dropping-particle" : "", "parse-names" : false, "suffix" : "" }, { "dropping-particle" : "", "family" : "Sch\u00f6ner", "given" : "W", "non-dropping-particle" : "", "parse-names" : false, "suffix" : "" }, { "dropping-particle" : "", "family" : "Alexandersson", "given" : "Hans", "non-dropping-particle" : "", "parse-names" : false, "suffix" : "" }, { "dropping-particle" : "", "family" : "Storch", "given" : "Hans", "non-dropping-particle" : "von", "parse-names" : false, "suffix" : "" }, { "dropping-particle" : "", "family" : "Wang", "given" : "Xiaolan L", "non-dropping-particle" : "", "parse-names" : false, "suffix" : "" } ], "container-title" : "Climate Dynamics", "id" : "ITEM-3", "issued" : { "date-parts" : [ [ "2008" ] ] }, "page" : "125-130", "title" : "European storminess: late nineteenth century to present", "type" : "article-journal", "volume" : "31" }, "uris" : [ "http://www.mendeley.com/documents/?uuid=e2ebeeb6-ccb3-48bb-894a-b83d80788cd1" ] }, { "id" : "ITEM-4", "itemData" : { "DOI" : "10.1046/j.1365-2486.2003.00684.x", "ISBN" : "1365-2486", "ISSN" : "13541013", "PMID" : "223", "abstract" : "This paper, based on a literature review, presents a quantitative overview of the role of natural disturbances in European forests from 1850 to 2000. Such an overview provides a basis for modelling the possible impacts of climate change and enables one to assess trends in disturbance regimes in different countries and/or periods. Over the period 1950\u20132000, an annual average of 35 million m3 wood was damaged by disturbances; there was much variation between years. Storms were responsible for 53% of the total damage, fire for 16%, snow for 3% and other abiotic causes for 5%. Biotic factors caused 16% of the damage, and half of this was caused by bark beetles. For 7% of the damage, no cause was given or there was a combination of causes. The 35 million m3 of damage is about 8.1% of the total fellings in Europe and about 0.15% of the total volume of growing stock. Over the period 1961\u20132000, the average annual area of forest fires was 213 000 ha, which is 0.15% of the total forest area in Europe. Most types of damage seem to be increasing. This is partly an artefact of the improved availability of information. The most likely explanations for an increase in damage from disturbances are changes in forest management and resulting changes in the condition of the forest. Forest area, average volume of growing stock and average stand age have increased considerably, making the forest more vulnerable and increasing the resources that can be damaged. Since forest resources are expected to continue to increase, it is likely that damage from disturbances will also increase in future.", "author" : [ { "dropping-particle" : "", "family" : "Schelhaas", "given" : "Mart J.", "non-dropping-particle" : "", "parse-names" : false, "suffix" : "" }, { "dropping-particle" : "", "family" : "Nabuurs", "given" : "Gert J.", "non-dropping-particle" : "", "parse-names" : false, "suffix" : "" }, { "dropping-particle" : "", "family" : "Schuck", "given" : "Andreas", "non-dropping-particle" : "", "parse-names" : false, "suffix" : "" } ], "container-title" : "Global Change Biology", "id" : "ITEM-4", "issue" : "11", "issued" : { "date-parts" : [ [ "2003" ] ] }, "note" : "- &amp;quot;...damage from storms is increasing.&amp;quot; (see fig. 5)\n- but: &amp;quot;here is no long-term trend in storminess (Dorland et al., 1999). &amp;quot;\n- &amp;quot;L\u00e4ssig &amp;amp; Mocalov (2000) found that neither the annual number of storms nor their mean wind speed increased over the period 1946\u20131996 in the Urals &amp;quot;\n- &amp;quot;Figure 3 shows a fast increase in the number of forest fires over time.&amp;quot;", "page" : "1620-1633", "title" : "Natural disturbances in the European forests in the 19th and 20th centuries", "type" : "article-journal", "volume" : "9" }, "uris" : [ "http://www.mendeley.com/documents/?uuid=3b35916a-20b5-4b4e-851d-d71ef6c3f566" ] }, { "id" : "ITEM-5", "itemData" : { "DOI" : "10.1007/s00382-008-0504-5", "ISBN" : "0038200805", "ISSN" : "09307575", "abstract" : "This article builds on the previous studies on storminess conditions in the northeast North Atlantic\u2013 European region. The period of surface pressure data analyzed is extended from 1881\u20131998 to 1874\u20132007. The seasonality and regional differences of storminess condi- tions in this region are also explored in more detail. The results show that storminess conditions in this region have undergone substantial decadal or longer time scale fluctuations, with considerable seasonal and regional dif- ferences. The most notable differences are seen between winter and summer, and between the North Sea area and other parts of the region. In particular, winter storminess shows an unprecedented maximum in the early 1990s in the North Sea area and a steady upward trend in the northeastern part of the region, while it appears to have declined in the western part of the region. In summer, storminess appears to have declined in most parts of this region. In the transition seasons, the storminess trend is characterized by increases in the northern part of the region and decreases in the southeastern part, with increases in the north being larger in spring. In particular, the results also show that the earliest storminess maximum occurred in summer (around 1880), while the latest storminess maxi- mum occurred in winter (in the early 1990s). Looking at the annual metrics alone (as in previous studies), one would conclude that the latest storminess maximum is at about the same level as the earliest storminess maximum, without realizing that this is comparing the highest winter storminess level with the highest summer storminess level in the period of record analyzed, while winter and summer storminess conditions have undergone very different long- term variability and trends. Also, storminess conditions in the NE Atlantic region are found to be significantly cor- relatedwith the simultaneousNAOindex in all seasons but autumn. The higher the NAO index, the rougher the NE Atlantic storminess conditions, especially in winter and spring.", "author" : [ { "dropping-particle" : "", "family" : "Wang", "given" : "Xiaolan L.", "non-dropping-particle" : "", "parse-names" : false, "suffix" : "" }, { "dropping-particle" : "", "family" : "Zwiers", "given" : "Francis W.", "non-dropping-particle" : "", "parse-names" :</w:instrText>
      </w:r>
      <w:r w:rsidRPr="004D4E22">
        <w:rPr>
          <w:lang w:val="de-CH"/>
        </w:rPr>
        <w:instrText xml:space="preserve"> false, "suffix" : "" }, { "dropping-particle" : "", "family" : "Swail", "given" : "Val R.", "non-dropping-particle" : "", "parse-names" : false, "suffix" : "" }, { "dropping-particle" : "", "family" : "Feng", "given" : "Yang", "non-dropping-particle" : "", "parse-names" : false, "suffix" : "" } ], "container-title" : "Climate Dynamics", "id" : "ITEM-5", "issue" : "7-8", "issued" : { "date-parts" : [ [ "2009" ] ] }, "page" : "1179-1195", "title" : "Trends and variability of storminess in the Northeast Atlantic region, 1874-2007", "type" : "article-journal", "volume" : "33" }, "uris" : [ "http://www.mendeley.com/documents/?uuid=e2eee477-7d76-4029-8eab-ac0936336ded" ] } ], "mendeley" : { "formattedCitation" : "(R. Allan, Tett, &amp; Alexander, 2009; B\u00e4rring &amp; von Storch, 2004; Matulla, Sch\u00f6ner, Alexandersson, von Storch, &amp; Wang, 2008; Schelhaas et al., 2003; X. L. Wang, Zwiers, Swail, &amp; Feng, 2009)", "plainTextFormattedCitation" : "(R. Allan, Tett, &amp; Alexander, 2009; B\u00e4rring &amp; von Storch, 2004; Matulla, Sch\u00f6ner, Alexandersson, von Storch, &amp; Wang, 2008; Schelhaas et al., 2003; X. L. Wang, Zwiers, Swail, &amp; Feng, 2009)", "previouslyFormattedCitation" : "(R. Allan, Tett, &amp; Alexander, 2009; B\u00e4rring &amp; von Storch, 2004; Matulla, Sch\u00f6ner, Alexandersson, von Storch, &amp; Wang, 2008; Schelhaas et al., 2003; X. L. Wang, Zwiers, Swail, &amp; Feng, 2009)" }, "properties" : {  }, "schema" : "https://github.com/citation-style-language/schema/raw/master/csl-citation.json" }</w:instrText>
      </w:r>
      <w:r w:rsidRPr="00E13B98">
        <w:fldChar w:fldCharType="separate"/>
      </w:r>
      <w:r w:rsidRPr="000A5F2B">
        <w:rPr>
          <w:lang w:val="de-CH"/>
        </w:rPr>
        <w:t>(Allan</w:t>
      </w:r>
      <w:r w:rsidR="005C7CF9">
        <w:rPr>
          <w:i/>
          <w:lang w:val="de-CH"/>
        </w:rPr>
        <w:t xml:space="preserve"> et al.</w:t>
      </w:r>
      <w:r w:rsidRPr="000A5F2B">
        <w:rPr>
          <w:lang w:val="de-CH"/>
        </w:rPr>
        <w:t>, 2009; Bärring &amp; von Storch, 2004; Matulla</w:t>
      </w:r>
      <w:r w:rsidR="005C7CF9">
        <w:rPr>
          <w:i/>
          <w:lang w:val="de-CH"/>
        </w:rPr>
        <w:t xml:space="preserve"> et al.</w:t>
      </w:r>
      <w:r w:rsidRPr="000A5F2B">
        <w:rPr>
          <w:lang w:val="de-CH"/>
        </w:rPr>
        <w:t xml:space="preserve">, 2008; Schelhaas </w:t>
      </w:r>
      <w:r w:rsidR="000D7D89" w:rsidRPr="000D7D89">
        <w:rPr>
          <w:i/>
          <w:lang w:val="de-CH"/>
        </w:rPr>
        <w:t>et al.</w:t>
      </w:r>
      <w:r w:rsidRPr="000A5F2B">
        <w:rPr>
          <w:lang w:val="de-CH"/>
        </w:rPr>
        <w:t>, 2003; Wang</w:t>
      </w:r>
      <w:r w:rsidR="005C7CF9">
        <w:rPr>
          <w:i/>
          <w:lang w:val="de-CH"/>
        </w:rPr>
        <w:t xml:space="preserve"> et al.</w:t>
      </w:r>
      <w:r w:rsidRPr="000A5F2B">
        <w:rPr>
          <w:lang w:val="de-CH"/>
        </w:rPr>
        <w:t>, 2009)</w:t>
      </w:r>
      <w:r w:rsidRPr="00E13B98">
        <w:fldChar w:fldCharType="end"/>
      </w:r>
      <w:r w:rsidRPr="00CA7986">
        <w:rPr>
          <w:lang w:val="de-CH"/>
        </w:rPr>
        <w:t xml:space="preserve">. </w:t>
      </w:r>
      <w:r w:rsidRPr="00E13B98">
        <w:t>The number of available studies and the certainty of trend assessments are highest for Western Europe and lower for Central Europe, Eastern Europe, and Central Asia</w:t>
      </w:r>
      <w:r w:rsidR="008B5060">
        <w:t>.</w:t>
      </w:r>
      <w:r w:rsidRPr="00E13B98">
        <w:t xml:space="preserve"> </w:t>
      </w:r>
    </w:p>
    <w:p w14:paraId="2E0DDBF1" w14:textId="4AAC5647" w:rsidR="0048205B" w:rsidRDefault="0048205B" w:rsidP="00AE389F">
      <w:r w:rsidRPr="00E13B98">
        <w:t xml:space="preserve">Future projections of extreme winds are highly uncertain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 xml:space="preserve">. A north-south gradient with more extreme winds in the north and less extreme winds in the south is projected for Western and Central Europe </w:t>
      </w:r>
      <w:r w:rsidRPr="00E13B98">
        <w:fldChar w:fldCharType="begin" w:fldLock="1"/>
      </w:r>
      <w:r>
        <w:instrText>ADDIN CSL_CITATION { "citationItems" : [ { "id" : "ITEM-1", "itemData" : { "DOI" : "10.1007/s10584-006-9226-z", "ISSN" : "0165-0009", "author" : [ { "dropping-particle" : "", "family" : "Beniston", "given" : "Martin", "non-dropping-particle" : "", "parse-names" : false, "suffix" : "" }, { "dropping-particle" : "", "family" : "Stephenson", "given" : "David B.", "non-dropping-particle" : "", "parse-names" : false, "suffix" : "" }, { "dropping-particle" : "", "family" : "Christensen", "given" : "Ole B.", "non-dropping-particle" : "", "parse-names" : false, "suffix" : "" }, { "dropping-particle" : "", "family" : "Ferro", "given" : "Christopher A. T.", "non-dropping-particle" : "", "parse-names" : false, "suffix" : "" }, { "dropping-particle" : "", "family" : "Frei", "given" : "Christoph", "non-dropping-particle" : "", "parse-names" : false, "suffix" : "" }, { "dropping-particle" : "", "family" : "Goyette", "given" : "St\u00e9phane", "non-dropping-particle" : "", "parse-names" : false, "suffix" : "" }, { "dropping-particle" : "", "family" : "Halsnaes", "given" : "Kirsten", "non-dropping-particle" : "", "parse-names" : false, "suffix" : "" }, { "dropping-particle" : "", "family" : "Holt", "given" : "Tom", "non-dropping-particle" : "", "parse-names" : false, "suffix" : "" }, { "dropping-particle" : "", "family" : "Jylh\u00e4", "given" : "Kirsti", "non-dropping-particle" : "", "parse-names" : false, "suffix" : "" }, { "dropping-particle" : "", "family" : "Koffi", "given" : "Brigitte", "non-dropping-particle" : "", "parse-names" : false, "suffix" : "" }, { "dropping-particle" : "", "family" : "Palutikof", "given" : "Jean", "non-dropping-particle" : "", "parse-names" : false, "suffix" : "" }, { "dropping-particle" : "", "family" : "Sch\u00f6ll", "given" : "Regina", "non-dropping-particle" : "", "parse-names" : false, "suffix" : "" }, { "dropping-particle" : "", "family" : "Semmler", "given" : "Tido", "non-dropping-particle" : "", "parse-names" : false, "suffix" : "" }, { "dropping-particle" : "", "family" : "Woth", "given" : "Katja", "non-dropping-particle" : "", "parse-names" : false, "suffix" : "" } ], "container-title" : "Climatic Change", "id" : "ITEM-1", "issue" : "S1", "issued" : { "date-parts" : [ [ "2007", "5", "22" ] ] }, "page" : "71-95", "title" : "Future extreme events in European climate: an exploration of regional climate model projections", "type" : "article-journal", "volume" : "81" }, "uris" : [ "http://www.mendeley.com/documents/?uuid=b81fbfe1-8f4e-4060-81d5-fb9547305f13" ] }, { "id" : "ITEM-2", "itemData" : { "DOI" : "10.1002/asl.341", "ISSN" : "1530261X", "abstract" : "Changes in wind due to global warming may have large geophysical and societal impacts. The 10 m winds from the Coupled Model Intercomparison Project Phase 3 multi-model ensemble are assessed against reanalysis winds and found to exhibit lowest skill over land areas. Maps of future change in mean wind speed, direction and 99th percentile wind speed are presented to convey spatial information as well as the multi-model agreement on sign and magnitude of the change. The utility of these maps in providing context for the design of more detailed impact studies, for which wind is a required input, is discussed. Copyright \u00a9 2011 Royal Meteorological Society", "author" : [ { "dropping-particle" : "", "family" : "Mcinnes", "given" : "Kathleen L.", "non-dropping-particle" : "", "parse-names" : false, "suffix" : "" }, { "dropping-particle" : "", "family" : "Erwin", "given" : "Timothy a.", "non-dropping-particle" : "", "parse-names" : false, "suffix" : "" }, { "dropping-particle" : "", "family" : "Bathols", "given" : "Janice M.", "non-dropping-particle" : "", "parse-names" : false, "suffix" : "" } ], "container-title" : "Atmospheric Science Letters", "id" : "ITEM-2", "issue" : "4", "issued" : { "date-parts" : [ [ "2011" ] ] }, "page" : "325-333", "title" : "Global Climate Model projected changes in 10 m wind speed and direction due to anthropogenic climate change", "type" : "article-journal", "volume" : "12" }, "uris" : [ "http://www.mendeley.com/documents/?uuid=b8cbe393-a2a9-485b-9481-a371c8b86f40" ] } ], "mendeley" : { "formattedCitation" : "(Beniston et al., 2007; Mcinnes, Erwin, &amp; Bathols, 2011)", "plainTextFormattedCitation" : "(Beniston et al., 2007; Mcinnes, Erwin, &amp; Bathols, 2011)", "previouslyFormattedCitation" : "(Beniston et al., 2007; Mcinnes, Erwin, &amp; Bathols, 2011)" }, "properties" : {  }, "schema" : "https://github.com/citation-style-language/schema/raw/master/csl-citation.json" }</w:instrText>
      </w:r>
      <w:r w:rsidRPr="00E13B98">
        <w:fldChar w:fldCharType="separate"/>
      </w:r>
      <w:r w:rsidRPr="00E13B98">
        <w:t xml:space="preserve">(Beniston </w:t>
      </w:r>
      <w:r w:rsidR="000D7D89" w:rsidRPr="000D7D89">
        <w:rPr>
          <w:i/>
        </w:rPr>
        <w:t>et al.</w:t>
      </w:r>
      <w:r w:rsidRPr="00E13B98">
        <w:t>, 2007; Mcinnes</w:t>
      </w:r>
      <w:r w:rsidR="005C7CF9">
        <w:rPr>
          <w:i/>
        </w:rPr>
        <w:t xml:space="preserve"> et al.</w:t>
      </w:r>
      <w:r w:rsidRPr="00E13B98">
        <w:t>, 2011)</w:t>
      </w:r>
      <w:r w:rsidRPr="00E13B98">
        <w:fldChar w:fldCharType="end"/>
      </w:r>
      <w:r w:rsidRPr="00E13B98">
        <w:t xml:space="preserve">, but the expected poleward shift of extra-tropical storm tracks </w:t>
      </w:r>
      <w:r w:rsidRPr="00E13B98">
        <w:fldChar w:fldCharType="begin" w:fldLock="1"/>
      </w:r>
      <w: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publisher" : "Cambridge University Press", "publisher-place" : "Cambridge, UK, UK", "title" : "Managing the Risks of Extreme Events and Disasters to Advance Climate Change Adaptation. Special Report of the Intergovernmental Panel on Climate Change", "type" : "book" }, "uris" : [ "http://www.mendeley.com/documents/?uuid=80b0041d-7c20-4eff-be81-7820c49509a8" ] } ], "mendeley" : { "formattedCitation" : "(IPCC, 2012)", "plainTextFormattedCitation" : "(IPCC, 2012)", "previouslyFormattedCitation" : "(IPCC, 2012)" }, "properties" : {  }, "schema" : "https://github.com/citation-style-language/schema/raw/master/csl-citation.json" }</w:instrText>
      </w:r>
      <w:r w:rsidRPr="00E13B98">
        <w:fldChar w:fldCharType="separate"/>
      </w:r>
      <w:r w:rsidRPr="00E13B98">
        <w:t>(IPCC, 2012)</w:t>
      </w:r>
      <w:r w:rsidRPr="00E13B98">
        <w:fldChar w:fldCharType="end"/>
      </w:r>
      <w:r w:rsidRPr="00E13B98">
        <w:t xml:space="preserve"> indicates increased extreme winds for Western Europe in general, and therefore an increase is very likely for coastal habitats. Eastern Europe is projected to be under increased wind throw risk across most of its range, while Central Asia will likely experience less extreme winds </w:t>
      </w:r>
      <w:r w:rsidRPr="00E13B98">
        <w:fldChar w:fldCharType="begin" w:fldLock="1"/>
      </w:r>
      <w:r>
        <w:instrText>ADDIN CSL_CITATION { "citationItems" : [ { "id" : "ITEM-1", "itemData" : { "DOI" : "10.1007/s10584-006-9226-z", "ISSN" : "0165-0009", "author" : [ { "dropping-particle" : "", "family" : "Beniston", "given" : "Martin", "non-dropping-particle" : "", "parse-names" : false, "suffix" : "" }, { "dropping-particle" : "", "family" : "Stephenson", "given" : "David B.", "non-dropping-particle" : "", "parse-names" : false, "suffix" : "" }, { "dropping-particle" : "", "family" : "Christensen", "given" : "Ole B.", "non-dropping-particle" : "", "parse-names" : false, "suffix" : "" }, { "dropping-particle" : "", "family" : "Ferro", "given" : "Christopher A. T.", "non-dropping-particle" : "", "parse-names" : false, "suffix" : "" }, { "dropping-particle" : "", "family" : "Frei", "given" : "Christoph", "non-dropping-particle" : "", "parse-names" : false, "suffix" : "" }, { "dropping-particle" : "", "family" : "Goyette", "given" : "St\u00e9phane", "non-dropping-particle" : "", "parse-names" : false, "suffix" : "" }, { "dropping-particle" : "", "family" : "Halsnaes", "given" : "Kirsten", "non-dropping-particle" : "", "parse-names" : false, "suffix" : "" }, { "dropping-particle" : "", "family" : "Holt", "given" : "Tom", "non-dropping-particle" : "", "parse-names" : false, "suffix" : "" }, { "dropping-particle" : "", "family" : "Jylh\u00e4", "given" : "Kirsti", "non-dropping-particle" : "", "parse-names" : false, "suffix" : "" }, { "dropping-particle" : "", "family" : "Koffi", "given" : "Brigitte", "non-dropping-particle" : "", "parse-names" : false, "suffix" : "" }, { "dropping-particle" : "", "family" : "Palutikof", "given" : "Jean", "non-dropping-particle" : "", "parse-names" : false, "suffix" : "" }, { "dropping-particle" : "", "family" : "Sch\u00f6ll", "given" : "Regina", "non-dropping-particle" : "", "parse-names" : false, "suffix" : "" }, { "dropping-particle" : "", "family" : "Semmler", "given" : "Tido", "non-dropping-particle" : "", "parse-names" : false, "suffix" : "" }, { "dropping-particle" : "", "family" : "Woth", "given" : "Katja", "non-dropping-particle" : "", "parse-names" : false, "suffix" : "" } ], "container-title" : "Climatic Change", "id" : "ITEM-1", "issue" : "S1", "issued" : { "date-parts" : [ [ "2007", "5", "22" ] ] }, "page" : "71-95", "title" : "Future extreme events in European climate: an exploration of regional climate model projections", "type" : "article-journal", "volume" : "81" }, "uris" : [ "http://www.mendeley.com/documents/?uuid=b81fbfe1-8f4e-4060-81d5-fb9547305f13" ] }, { "id" : "ITEM-2", "itemData" : { "DOI" : "10.1002/asl.341", "ISSN" : "1530261X", "abstract" : "Changes in wind due to global warming may have large geophysical and societal impacts. The 10 m winds from the Coupled Model Intercomparison Project Phase 3 multi-model ensemble are assessed against reanalysis winds and found to exhibit lowest skill over land areas. Maps of future change in mean wind speed, direction and 99th percentile wind speed are presented to convey spatial information as well as the multi-model agreement on sign and magnitude of the change. The utility of these maps in providing context for the design of more detailed impact studies, for which wind is a required input, is discussed. Copyright \u00a9 2011 Royal Meteorological Society", "author" : [ { "dropping-particle" : "", "family" : "Mcinnes", "given" : "Kathleen L.", "non-dropping-particle" : "", "parse-names" : false, "suffix" : "" }, { "dropping-particle" : "", "family" : "Erwin", "given" : "Timothy a.", "non-dropping-particle" : "", "parse-names" : false, "suffix" : "" }, { "dropping-particle" : "", "family" : "Bathols", "given" : "Janice M.", "non-dropping-particle" : "", "parse-names" : false, "suffix" : "" } ], "container-title" : "Atmospheric Science Letters", "id" : "ITEM-2", "issue" : "4", "issued" : { "date-parts" : [ [ "2011" ] ] }, "page" : "325-333", "title" : "Global Climate Model projected changes in 10 m wind speed and direction due to anthropogenic climate change", "type" : "article-journal", "volume" : "12" }, "uris" : [ "http://www.mendeley.com/documents/?uuid=b8cbe393-a2a9-485b-9481-a371c8b86f40" ] } ], "mendeley" : { "formattedCitation" : "(Beniston et al., 2007; Mcinnes et al., 2011)", "plainTextFormattedCitation" : "(Beniston et al., 2007; Mcinnes et al., 2011)", "previouslyFormattedCitation" : "(Beniston et al., 2007; Mcinnes et al., 2011)" }, "properties" : {  }, "schema" : "https://github.com/citation-style-language/schema/raw/master/csl-citation.json" }</w:instrText>
      </w:r>
      <w:r w:rsidRPr="00E13B98">
        <w:fldChar w:fldCharType="separate"/>
      </w:r>
      <w:r w:rsidRPr="00E13B98">
        <w:t xml:space="preserve">(Beniston </w:t>
      </w:r>
      <w:r w:rsidR="000D7D89" w:rsidRPr="000D7D89">
        <w:rPr>
          <w:i/>
        </w:rPr>
        <w:t>et al.</w:t>
      </w:r>
      <w:r w:rsidRPr="00E13B98">
        <w:t xml:space="preserve">, 2007; Mcinnes </w:t>
      </w:r>
      <w:r w:rsidR="000D7D89" w:rsidRPr="000D7D89">
        <w:rPr>
          <w:i/>
        </w:rPr>
        <w:t>et al.</w:t>
      </w:r>
      <w:r w:rsidRPr="00E13B98">
        <w:t>, 2011)</w:t>
      </w:r>
      <w:r w:rsidRPr="00E13B98">
        <w:fldChar w:fldCharType="end"/>
      </w:r>
      <w:r w:rsidRPr="00E13B98">
        <w:t>.</w:t>
      </w:r>
    </w:p>
    <w:p w14:paraId="64BB7D06" w14:textId="77777777" w:rsidR="0048205B" w:rsidRPr="00E13B98" w:rsidRDefault="0048205B" w:rsidP="00AE389F">
      <w:pPr>
        <w:rPr>
          <w:rFonts w:ascii="Calibri" w:hAnsi="Calibri"/>
        </w:rPr>
      </w:pPr>
    </w:p>
    <w:p w14:paraId="07B82C2B" w14:textId="77777777" w:rsidR="0048205B" w:rsidRPr="00E13B98" w:rsidRDefault="0048205B" w:rsidP="0048184E">
      <w:pPr>
        <w:pStyle w:val="Heading5"/>
        <w:tabs>
          <w:tab w:val="left" w:pos="993"/>
        </w:tabs>
        <w:spacing w:line="240" w:lineRule="auto"/>
      </w:pPr>
      <w:bookmarkStart w:id="1483" w:name="_Toc519514834"/>
      <w:r w:rsidRPr="00E13B98">
        <w:lastRenderedPageBreak/>
        <w:t>Trends in marine circulation and deoxygenation</w:t>
      </w:r>
      <w:bookmarkEnd w:id="1483"/>
    </w:p>
    <w:p w14:paraId="3F83310F" w14:textId="6DD547D2" w:rsidR="0048205B" w:rsidRDefault="0048205B" w:rsidP="00AE389F">
      <w:r w:rsidRPr="00E13B98">
        <w:t xml:space="preserve">Among all marine waters in Europe and Central Asia, the Mediterranean Sea could be particularly vulnerable to climate variations </w:t>
      </w:r>
      <w:r w:rsidRPr="00E13B98">
        <w:fldChar w:fldCharType="begin" w:fldLock="1"/>
      </w:r>
      <w:r>
        <w:instrText>ADDIN CSL_CITATION { "citationItems" : [ { "id" : "ITEM-1", "itemData" : { "DOI" : "10.1016/S0079-6611(99)00033-6", "ISSN" : "00796611", "abstract" : "I was asked to present a keynote paper on the socio-economic aspects of oceanographic research in the Mediterranean Sea in the Session on From Oceanographic Science to Policy at the International Conference on Progress in Oceanography of the Mediterranean Sea, Rome November 1997. The session was unique in that it included papers from oceanographers, social scientists and economists. For this reason I have aimed this paper towards, what I consider to be, social and economic issues that may have important oceanographic outcomes and vice versa. I have attempted to express them in a manner that can be understood by economists, social scientists, policy makers and oceanographers alike. The Mediterranean is highly populated and the greatest tourist destination in the world, both of which are predicted by UNEP to rise substantially in the future. Its blue waters, however, include some of the most extreme oligotrophic waters in the world such that it is only capable of supplying 50% of its requirements for fish. The relatively clear, pigment poor surface waters of the Mediterranean have a general increasing oligotrophy eastward with substantially lower phytoplankton, benthic and fish production in the eastern basin. The Mediterranean Sea is highly sensitive to climatic changes; it has high evaporation rates, low land runoff from few rivers and seasonal rains resulting in a deficit in its hydrological balance. This has worsened with the damming of rivers such as the Nile. Nutrient depleted Atlantic water flows into the Mediterranean through the narrow Strait of Gibraltar and exits after circulating the basin with nearly 10% more salt content. This hydrological imbalance may have far-reaching consequences in the Atlantic, producing similar climate changes in Northern Europe, to that seen during the last glaciation, and may be linked to a hydrological deficit in the Mediterranean Sea resulting from a decline in the Nile outflow. The basin-wide circulation, hot-dry and seasonal climate and low land runoff contribute to the low productivity of the sea. Nutrients are a major controlling factor in oceanic productivity and often influence the type and succession of phytoplankton. Changes in river flow and agricultural practice can influence the concentration and ratio of different nutrients flowing into the sea. For example, changing agricultural practices have resulted in higher nitrogen and phosphorus flowing into the Adriatic and lagoons of the Nile which has lead t\u2026", "author" : [ { "dropping-particle" : "", "family" : "Turley", "given" : "Carol M", "non-dropping-particle" : "", "parse-names" : false, "suffix" : "" } ], "container-title" : "Progress in Oceanography", "id" : "ITEM-1", "issue" : "1-3", "issued" : { "date-parts" : [ [ "1999", "8" ] ] }, "page" : "387-400", "title" : "The changing Mediterranean Sea \u2014 a sensitive ecosystem?", "type" : "article-journal", "volume" : "44" }, "uris" : [ "http://www.mendeley.com/documents/?uuid=e611d982-0234-4106-a23a-82d79dda8cbe" ] } ], "mendeley" : { "formattedCitation" : "(Turley, 1999)", "plainTextFormattedCitation" : "(Turley, 1999)", "previouslyFormattedCitation" : "(Turley, 1999)" }, "properties" : {  }, "schema" : "https://github.com/citation-style-language/schema/raw/master/csl-citation.json" }</w:instrText>
      </w:r>
      <w:r w:rsidRPr="00E13B98">
        <w:fldChar w:fldCharType="separate"/>
      </w:r>
      <w:r w:rsidRPr="00E13B98">
        <w:t>(Turley, 1999)</w:t>
      </w:r>
      <w:r w:rsidRPr="00E13B98">
        <w:fldChar w:fldCharType="end"/>
      </w:r>
      <w:r w:rsidRPr="00E13B98">
        <w:t xml:space="preserve"> and was identified as a hot spot for climate change (Giorgi, 2006). It is indeed characterized by very short ventilation and water residence times (70 years) compared to other oceanic zones </w:t>
      </w:r>
      <w:r w:rsidRPr="00E13B98">
        <w:fldChar w:fldCharType="begin" w:fldLock="1"/>
      </w:r>
      <w:r>
        <w:instrText>ADDIN CSL_CITATION { "citationItems" : [ { "id" : "ITEM-1", "itemData" : { "DOI" : "10.1016/j.pocean.2011.02.003", "ISSN" : "00796611", "abstract" : "The semi-enclosed nature of the Mediterranean Sea, together with its smaller inertia due to the relative short residence time of its water masses, make it highly reactive to external forcings, in particular variations of water, energy and matter fluxes at the interfaces. This region, which has been identified as a \u201chotspot\u201d for climate change, is therefore expected to experience environmental impacts that are considerably greater than those in many other places around the world. These natural pressures interact with the increasing demographic and economic developments occurring heterogeneously in the coastal zone, making the Mediterranean even more sensitive. This review paper aims to provide a review of the state of current functioning and responses of Mediterranean marine biogeochemical cycles and ecosystems with respect to key natural and anthropogenic drivers and to consider the ecosystems\u2019 responses to likely changes in physical, chemical and socio-economical forcings induced by global change and by growing anthropogenic pressure at the regional scale. The current knowledge on and expected changes due to single forcing (hydrodynamics, solar radiation, temperature and acidification, chemical contaminants) and combined forcing (nutrient sources and stoichiometry, extreme events) affecting the biogeochemical fluxes and ecosystem functioning are explored. Expected changes in biodiversity resulting from the combined action of the different forcings are proposed. Finally, modeling capabilities and necessity for modeling are presented. A synthesis of our current knowledge of expected changes is proposed, highlighting relevant questions for the future of the Mediterranean ecosystems that are current research priorities for the scientific community. Finally, we discuss how these priorities can be approached by national and international multi-disciplinary research, which should be implemented on several levels, including observational studies and modeling at different temporal and spatial scales.", "author" : [ { "dropping-particle" : "", "family" : "Durrieu de Madron", "given" : "X.", "non-dropping-particle" : "", "parse-names" : false, "suffix" : "" }, { "dropping-particle" : "", "family" : "Guieu", "given" : "C.", "non-dropping-particle" : "", "parse-names" : false, "suffix" : "" }, { "dropping-particle" : "", "family" : "Semp\u00e9r\u00e9", "given" : "R.", "non-dropping-particle" : "", "parse-names" : false, "suffix" : "" }, { "dropping-particle" : "", "family" : "Conan", "given" : "P.", "non-dropping-particle" : "", "parse-names" : false, "suffix" : "" }, { "dropping-particle" : "", "family" : "Cossa", "given" : "D.", "non-dropping-particle" : "", "parse-names" : false, "suffix" : "" }, { "dropping-particle" : "", "family" : "D\u2019Ortenzio", "given" : "F.", "non-dropping-particle" : "", "parse-names" : false, "suffix" : "" }, { "dropping-particle" : "", "family" : "Estournel", "given" : "C.", "non-dropping-particle" : "", "parse-names" : false, "suffix" : "" }, { "dropping-particle" : "", "family" : "Gazeau", "given" : "F.", "non-dropping-particle" : "", "parse-names" : false, "suffix" : "" }, { "dropping-particle" : "", "family" : "Rabouille", "given" : "C.", "non-dropping-particle" : "", "parse-names" : false, "suffix" : "" }, { "dropping-particle" : "", "family" : "Stemmann", "given" : "L.", "non-dropping-particle" : "", "parse-names" : false, "suffix" : "" }, { "dropping-particle" : "", "family" : "Bonnet", "given" : "S.", "non-dropping-particle" : "", "parse-names" : false, "suffix" : "" }, { "dropping-particle" : "", "family" : "Diaz", "given" : "F.", "non-dropping-particle" : "", "parse-names" : false, "suffix" : "" }, { "dropping-particle" : "", "family" : "Koubbi", "given" : "P.", "non-dropping-particle" : "", "parse-names" : false, "suffix" : "" }, { "dropping-particle" : "", "family" : "Radakovitch", "given" : "O.", "non-dropping-particle" : "", "parse-names" : false, "suffix" : "" }, { "dropping-particle" : "", "family" : "Babin", "given" : "M.", "non-dropping-particle" : "", "parse-names" : false, "suffix" : "" }, { "dropping-particle" : "", "family" : "Baklouti", "given" : "M.", "non-dropping-particle" : "", "parse-names" : false, "suffix" : "" }, { "dropping-particle" : "", "family" : "Bancon-Montigny", "given" : "C.", "non-dropping-particle" : "", "parse-names" : false, "suffix" : "" }, { "dropping-particle" : "", "family" : "Belviso", "given" : "S.", "non-dropping-particle" : "", "parse-names" : false, "suffix" : "" }, { "dropping-particle" : "", "family" : "Bensoussan", "given" : "N.", "non-dropping-particle" : "", "parse-names" : false, "suffix" : "" }, { "dropping-particle" : "", "family" : "Bonsang", "given" : "B.", "non-dropping-particle" : "", "parse-names" : false, "suffix" : "" }, { "dropping-particle" : "", "family" : "Bouloubassi", "given" : "I.", "non-dropping-particle" : "", "parse-names" : false, "suffix" : "" }, { "dropping-particle" : "", "family" : "Brunet", "given" : "C.", "non-dropping-particle" : "", "parse-names" : false, "suffix" : "" }, { "dropping-particle" : "", "family" : "Cadiou", "given" : "J.-F.", "non-dropping-particle" : "", "parse-names" : false, "suffix" : "" }, { "dropping-particle" : "", "family" : "Carlotti", "given" : "F.", "non-dropping-particle" : "", "parse-names" : false, "suffix" : "" }, { "dropping-particle" : "", "family" : "Chami", "given" : "M.", "non-dropping-particle" : "", "parse-names" : false, "suffix" : "" }, { "dropping-particle" : "", "family" : "Charmasson", "given" : "S.", "non-dropping-particle" : "", "parse-names" : false, "suffix" : "" }, { "dropping-particle" : "", "family" : "Charri\u00e8re", "given" : "B.", "non-dropping-particle" : "", "parse-names" : false, "suffix" : "" }, { "dropping-particle" : "", "family" : "Dachs", "given" : "J.", "non-dropping-particle" : "", "parse-names" : false, "suffix" : "" }, { "dropping-particle" : "", "family" : "Doxaran", "given" : "D.", "non-dropping-particle" : "", "parse-names" : false, "suffix" : "" }, { "dropping-particle" : "", "family" : "Dutay", "given" : "J.-C.", "non-dropping-particle" : "", "parse-names" : false, "suffix" : "" }, { "dropping-particle" : "", "family" : "Elbaz-Poulichet", "given" : "F.", "non-dropping-particle" : "", "parse-names" : false, "suffix" : "" }, { "dropping-particle" : "", "family" : "El\u00e9aume", "given" : "M.", "non-dropping-particle" : "", "parse-names" : false, "suffix" : "" }, { "dropping-particle" : "", "family" : "Eyrolles", "given" : "F.", "non-dropping-particle" : "", "parse-names" : false, "suffix" : "" }, { "dropping-particle" : "", "family" : "Fernandez", "given" : "C.", "non-dropping-particle" : "", "parse-names" : false, "suffix" : "" }, { "dropping-particle" : "", "family" : "Fowler", "given" : "S.", "non-dropping-particle" : "", "parse-names" : false, "suffix" : "" }, { "dropping-particle" : "", "family" : "Francour", "given" : "P.", "non-dropping-particle" : "", "parse-names" : false, "suffix" : "" }, { "dropping-particle" : "", "family" : "Gaertner", "given" : "J.C.", "non-dropping-particle" : "", "parse-names" : false, "suffix" : "" }, { "dropping-particle" : "", "family" : "Galzin", "given" : "R.", "non-dropping-particle" : "", "parse-names" : false, "suffix" : "" }, { "dropping-particle" : "", "family" : "Gasparini", "given" : "S.", "non-dropping-particle" : "", "parse-names" : false, "suffix" : "" }, { "dropping-particle" : "", "family" : "Ghiglione", "given" : "J.-F.", "non-dropping-particle" : "", "parse-names" : false, "suffix" : "" }, { "dropping-particle" : "", "family" : "Gonzalez", "given" : "J.-L.", "non-dropping-particle" : "", "parse-names" : false, "suffix" : "" }, { "dropping-particle" : "", "family" : "Goyet", "given" : "C.", "non-dropping-particle" : "", "parse-names" : false, "suffix" : "" }, { "dropping-particle" : "", "family" : "Guidi", "given" : "L.", "non-dropping-particle" : "", "parse-names" : false, "suffix" : "" }, { "dropping-particle" : "", "family" : "Guizien", "given" : "K.", "non-dropping-particle" : "", "parse-names" : false, "suffix" : "" }, { "dropping-particle" : "", "family" : "Heimb\u00fcrger", "given" : "L.-E.", "non-dropping-particle" : "", "parse-names" : false, "suffix" : "" }, { "dropping-particle" : "", "family" : "Jacquet", "given" : "S.H.M.", "non-dropping-particle" : "", "parse-names" : false, "suffix" : "" }, { "dropping-particle" : "", "family" : "Jeffrey", "given" : "W.H.", "non-dropping-particle" : "", "parse-names" : false, "suffix" : "" }, { "dropping-particle" : "", "family" : "Joux", "given" : "F.", "non-dropping-particle" : "", "parse-names" : false, "suffix" : "" }, { "dropping-particle" : "", "family" : "Hir", "given" : "P.", "non-dropping-particle" : "Le", "parse-names" : false, "suffix" : "" }, { "dropping-particle" : "", "family" : "Leblanc", "given" : "K.", "non-dropping-particle" : "", "parse-names" : false, "suffix" : "" }, { "dropping-particle" : "", "family" : "Lef\u00e8vre", "given" : "D.", "non-dropping-particle" : "", "parse-names" : false, "suffix" : "" }, { "dropping-particle" : "", "family" : "Lejeusne", "given" : "C.", "non-dropping-particle" : "", "parse-names" : false, "suffix" : "" }, { "dropping-particle" : "", "family" : "Lem\u00e9", "given" : "R.", "non-dropping-particle" : "", "parse-names" : false, "suffix" : "" }, { "dropping-particle" : "", "family" : "Lo\u00ffe-Pilot", "given" : "M.-D.", "non-dropping-particle" : "", "parse-names" : false, "suffix" : "" }, { "dropping-particle" : "", "family" : "Mallet", "given" : "M.", "non-dropping-particle" : "", "parse-names" : false, "suffix" : "" }, { "dropping-particle" : "", "family" : "M\u00e9janelle", "given" : "L.", "non-dropping-particle" : "", "parse-names" : false, "suffix" : "" }, { "dropping-particle" : "", "family" : "M\u00e9lin", "given" : "F.", "non-dropping-particle" : "", "parse-names" : false, "suffix" : "" }, { "dropping-particle" : "", "family" : "Mellon", "given" : "C.", "non-dropping-particle" : "", "parse-names" : false, "suffix" : "" }, { "dropping-particle" : "", "family" : "M\u00e9rigot", "given" : "B.", "non-dropping-particle" : "", "parse-names" : false, "suffix" : "" }, { "dropping-particle" : "", "family" : "Merle", "given" : "P.-L.", "non-dropping-particle" : "", "parse-names" : false, "suffix" : "" }, { "dropping-particle" : "", "family" : "Migon", "given" : "C.", "non-dropping-particle" : "", "parse-names" : false, "suffix" : "" }, { "dropping-particle" : "", "family" : "Miller", "given" : "W.L.", "non-dropping-particle" : "", "parse-names" : false, "suffix" : "" }, { "dropping-particle" : "", "family" : "Mortier", "given" : "L.", "non-dropping-particle" : "", "parse-names" : false, "suffix" : "" }, { "dropping-particle" : "", "family" : "Mostajir", "given" : "B.", "non-dropping-particle" : "", "parse-names" : false, "suffix" : "" }, { "dropping-particle" : "", "family" : "Mousseau", "given" : "L.", "non-dropping-particle" : "", "parse-names" : false, "suffix" : "" }, { "dropping-particle" : "", "family" : "Moutin", "given" : "T.", "non-dropping-particle" : "", "parse-names" : false, "suffix" : "" }, { "dropping-particle" : "", "family" : "Para", "given" : "J.", "non-dropping-particle" : "", "parse-names" : false, "suffix" : "" }, { "dropping-particle" : "", "family" : "P\u00e9rez", "given" : "T.", "non-dropping-particle" : "", "parse-names" : false, "suffix" : "" }, { "dropping-particle" : "", "family" : "Petrenko", "given" : "A.", "non-dropping-particle" : "", "parse-names" : false, "suffix" : "" }, { "dropping-particle" : "", "family" : "Poggiale", "given" : "J.-C.", "non-dropping-particle" : "", "parse-names" : false, "suffix" : "" }, { "dropping-particle" : "", "family" : "Prieur", "given" : "L.", "non-dropping-particle" : "", "parse-names" : false, "suffix" : "" }, { "dropping-particle" : "", "family" : "Pujo-Pay", "given" : "M.", "non-dropping-particle" : "", "parse-names" : false, "suffix" : "" }, { "dropping-particle" : "", "family" : "Pulido-Villena", "given" : "", "non-dropping-particle" : "", "parse-names" : false, "suffix" : "" }, { "dropping-particle" : "", "family" : "Raimbault", "given" : "P.", "non-dropping-particle" : "", "parse-names" : false, "suffix" : "" }, { "dropping-particle" : "", "family" : "Rees", "given" : "A.P.", "non-dropping-particle" : "", "parse-names" : false, "suffix" : "" }, { "dropping-particle" : "", "family" : "Ridame", "given" : "C.", "non-dropping-particle" : "", "parse-names" : false, "suffix" : "" }, { "dropping-particle" : "", "family" : "Rontani", "given" : "J.-F.", "non-dropping-particle" : "", "parse-names" : false, "suffix" : "" }, { "dropping-particle" : "", "family" : "Ruiz Pino", "given" : "D.", "non-dropping-particle" : "", "parse-names" : false, "suffix" : "" }, { "dropping-particle" : "", "family" : "Sicre", "given" : "M.A.", "non-dropping-particle" : "", "parse-names" : false, "suffix" : "" }, { "dropping-particle" : "", "family" : "Taillandier", "given" : "V.", "non-dropping-particle" : "", "parse-names" : false, "suffix" : "" }, { "dropping-particle" : "", "family" : "Tamburini", "given" : "C.", "non-dropping-particle" : "", "parse-names" : false, "suffix" : "" }, { "dropping-particle" : "", "family" : "Tanaka", "given" : "T.", "non-dropping-particle" : "", "parse-names" : false, "suffix" : "" }, { "dropping-particle" : "", "family" : "Taupier-Letage", "given" : "I.", "non-dropping-particle" : "", "parse-names" : false, "suffix" : "" }, { "dropping-particle" : "", "family" : "Tedetti", "given" : "M.", "non-dropping-particle" : "", "parse-names" : false, "suffix" : "" }, { "dropping-particle" : "", "family" : "Testor", "given" : "P.", "non-dropping-particle" : "", "parse-names" : false, "suffix" : "" }, { "dropping-particle" : "", "family" : "Th\u00e9bault", "given" : "H.", "non-dropping-particle" : "", "parse-names" : false, "suffix" : "" }, { "dropping-particle" : "", "family" : "Thouvenin", "given" : "B.", "non-dropping-particle" : "", "parse-names" : false, "suffix" : "" }, { "dropping-particle" : "", "family" : "Touratier", "given" : "F.", "non-dropping-particle" : "", "parse-names" : false, "suffix" : "" }, { "dropping-particle" : "", "family" : "Tronczynski", "given" : "J.", "non-dropping-particle" : "", "parse-names" : false, "suffix" : "" }, { "dropping-particle" : "", "family" : "Ulses", "given" : "C.", "non-dropping-particle" : "", "parse-names" : false, "suffix" : "" }, { "dropping-particle" : "", "family" : "Wambeke", "given" : "F.", "non-dropping-particle" : "Van", "parse-names" : false, "suffix" : "" }, { "dropping-particle" : "", "family" : "Vantrepotte", "given" : "V.", "non-dropping-particle" : "", "parse-names" : false, "suffix" : "" }, { "dropping-particle" : "", "family" : "Vaz", "given" : "S.", "non-dropping-particle" : "", "parse-names" : false, "suffix" : "" }, { "dropping-particle" : "", "family" : "Verney", "given" : "R.", "non-dropping-particle" : "", "parse-names" : false, "suffix" : "" } ], "container-title" : "Progress in Oceanography", "id" : "ITEM-1", "issue" : "2", "issued" : { "date-parts" : [ [ "2011", "10" ] ] }, "page" : "97-166", "title" : "Marine ecosystems\u2019 responses to climatic and anthropogenic forcings in the Mediterranean", "type" : "article-journal", "volume" : "91" }, "prefix" : "MerMex Group:", "uris" : [ "http://www.mendeley.com/documents/?uuid=ba18ddbc-0d02-48ef-859b-c489eb8af217" ] } ], "mendeley" : { "formattedCitation" : "(MerMex Group: Durrieu de Madron et al., 2011)", "plainTextFormattedCitation" : "(MerMex Group: Durrieu de Madron et al., 2011)", "previouslyFormattedCitation" : "(MerMex Group: Durrieu de Madron et al., 2011)" }, "properties" : {  }, "schema" : "https://github.com/citation-style-language/schema/raw/master/csl-citation.json" }</w:instrText>
      </w:r>
      <w:r w:rsidRPr="00E13B98">
        <w:fldChar w:fldCharType="separate"/>
      </w:r>
      <w:r w:rsidRPr="00E13B98">
        <w:t xml:space="preserve">(Durrieu de Madron </w:t>
      </w:r>
      <w:r w:rsidR="000D7D89" w:rsidRPr="000D7D89">
        <w:rPr>
          <w:i/>
        </w:rPr>
        <w:t>et al.</w:t>
      </w:r>
      <w:r w:rsidRPr="00E13B98">
        <w:t>, 2011)</w:t>
      </w:r>
      <w:r w:rsidRPr="00E13B98">
        <w:fldChar w:fldCharType="end"/>
      </w:r>
      <w:r w:rsidRPr="00E13B98">
        <w:t>. This specificity makes it a marine area where climate variations may strongly and rapidly impact hydrodynamics and marine ecosystems.</w:t>
      </w:r>
    </w:p>
    <w:p w14:paraId="26FDD236" w14:textId="77777777" w:rsidR="0048205B" w:rsidRPr="00E13B98" w:rsidRDefault="0048205B" w:rsidP="00AE389F"/>
    <w:p w14:paraId="72761936" w14:textId="77777777" w:rsidR="0048205B" w:rsidRPr="00E13B98" w:rsidRDefault="0048205B" w:rsidP="0048184E">
      <w:pPr>
        <w:pStyle w:val="Heading5"/>
        <w:tabs>
          <w:tab w:val="left" w:pos="993"/>
        </w:tabs>
        <w:spacing w:line="240" w:lineRule="auto"/>
      </w:pPr>
      <w:bookmarkStart w:id="1484" w:name="_Toc519514835"/>
      <w:r w:rsidRPr="00E13B98">
        <w:t>Ocean warming</w:t>
      </w:r>
      <w:bookmarkEnd w:id="1484"/>
    </w:p>
    <w:p w14:paraId="37B22447" w14:textId="78B9AEC9" w:rsidR="0048205B" w:rsidRDefault="0048205B" w:rsidP="00AE389F">
      <w:r w:rsidRPr="00E13B98">
        <w:t xml:space="preserve">From the 1980s to the late 2000s, the surface temperature of the North Atlantic has warmed faster than the overall northern hemisphere, as is depicted in the Atlantic multi-decadal oscillation index </w:t>
      </w:r>
      <w:r w:rsidRPr="00E13B98">
        <w:rPr>
          <w:rFonts w:ascii="Arial Narrow" w:hAnsi="Arial Narrow"/>
        </w:rPr>
        <w:t>(</w:t>
      </w:r>
      <w:hyperlink r:id="rId2070">
        <w:r w:rsidRPr="00E13B98">
          <w:rPr>
            <w:rStyle w:val="InternetLink"/>
            <w:rFonts w:cstheme="minorHAnsi"/>
          </w:rPr>
          <w:t>www.esrl.noaa.gov/psd/data/timeseries/AMO/</w:t>
        </w:r>
      </w:hyperlink>
      <w:r w:rsidRPr="00E13B98">
        <w:rPr>
          <w:rFonts w:ascii="Arial Narrow" w:hAnsi="Arial Narrow"/>
        </w:rPr>
        <w:t>). This is</w:t>
      </w:r>
      <w:r w:rsidRPr="00E13B98">
        <w:t xml:space="preserve"> also seen in an enhanced warming of the upper ocean integrated to 700m, with particularly large changes in the eastern Atlantic inter-gyre region, as well as on the outskirts of the </w:t>
      </w:r>
      <w:r>
        <w:t>North Atlantic</w:t>
      </w:r>
      <w:r w:rsidRPr="00E13B98">
        <w:t xml:space="preserve"> sub-polar gyre (but not in the Nordic Seas). Hydrological observations showed that the temperature and salinity of the western Mediterranean deep-water masses have increased by 0.0034C/year and 0.0011psu/year between 1959 and 1997 </w:t>
      </w:r>
      <w:r w:rsidRPr="00E13B98">
        <w:fldChar w:fldCharType="begin" w:fldLock="1"/>
      </w:r>
      <w:r>
        <w:instrText>ADDIN CSL_CITATION { "citationItems" : [ { "id" : "ITEM-1", "itemData" : { "author" : [ { "dropping-particle" : "", "family" : "Bethoux", "given" : "JP", "non-dropping-particle" : "", "parse-names" : false, "suffix" : "" }, { "dropping-particle" : "", "family" : "Gentili", "given" : "B", "non-dropping-particle" : "", "parse-names" : false, "suffix" : "" }, { "dropping-particle" : "", "family" : "Tailliez", "given" : "D", "non-dropping-particle" : "", "parse-names" : false, "suffix" : "" } ], "container-title" : "Geophysical Research Letters", "id" : "ITEM-1", "issued" : { "date-parts" : [ [ "1998" ] ] }, "title" : "Warming and freshwater budget change in the Mediterranean since the 1940 s, their possible relation to the greenhouse effect", "type" : "article-journal" }, "uris" : [ "http://www.mendeley.com/documents/?uuid=202f0ae8-459a-4eda-92a5-6b2d815cc352" ] } ], "mendeley" : { "formattedCitation" : "(Bethoux, Gentili, &amp; Tailliez, 1998)", "plainTextFormattedCitation" : "(Bethoux, Gentili, &amp; Tailliez, 1998)", "previouslyFormattedCitation" : "(Bethoux, Gentili, &amp; Tailliez, 1998)" }, "properties" : {  }, "schema" : "https://github.com/citation-style-language/schema/raw/master/csl-citation.json" }</w:instrText>
      </w:r>
      <w:r w:rsidRPr="00E13B98">
        <w:fldChar w:fldCharType="separate"/>
      </w:r>
      <w:r w:rsidRPr="00E13B98">
        <w:t>(Bethoux</w:t>
      </w:r>
      <w:r w:rsidR="005C7CF9">
        <w:rPr>
          <w:i/>
        </w:rPr>
        <w:t xml:space="preserve"> et al.</w:t>
      </w:r>
      <w:r w:rsidRPr="00E13B98">
        <w:t>, 1998)</w:t>
      </w:r>
      <w:r w:rsidRPr="00E13B98">
        <w:fldChar w:fldCharType="end"/>
      </w:r>
      <w:r w:rsidRPr="00E13B98">
        <w:t xml:space="preserve">. Numerical studies confirmed that the increase of net atmospheric heat flux to the sea surface associated to climate change could induce a warming and a </w:t>
      </w:r>
      <w:r>
        <w:t xml:space="preserve">salinization </w:t>
      </w:r>
      <w:r w:rsidRPr="00E13B98">
        <w:t xml:space="preserve">of Mediterranean water masses, in particular at the surface, as well as an intensification of the water column stratification and a weakening of the thermohaline circulation and winter deep convection </w:t>
      </w:r>
      <w:r w:rsidRPr="00E13B98">
        <w:fldChar w:fldCharType="begin" w:fldLock="1"/>
      </w:r>
      <w:r>
        <w:instrText>ADDIN CSL_CITATION { "citationItems" : [ { "id" : "ITEM-1", "itemData" : { "DOI" : "10.1007/s003820050333", "ISSN" : "0930-7575", "author" : [ { "dropping-particle" : "", "family" : "Thorpe", "given" : "R. B.", "non-dropping-particle" : "", "parse-names" : false, "suffix" : "" }, { "dropping-particle" : "", "family" : "Bigg", "given" : "G. R.", "non-dropping-particle" : "", "parse-names" : false, "suffix" : "" } ], "container-title" : "Climate Dynamics", "id" : "ITEM-1", "issue" : "5", "issued" : { "date-parts" : [ [ "2000", "5", "3" ] ] }, "page" : "355-368", "title" : "Modelling the sensitivity of Mediterranean Outflow to anthropogenically forced climate change", "type" : "article-journal", "volume" : "16" }, "uris" : [ "http://www.mendeley.com/documents/?uuid=f9f93bfd-2bcb-475a-8261-833f5d275c04" ] }, { "id" : "ITEM-2", "itemData" : { "author" : [ { "dropping-particle" : "", "family" : "Bozec", "given" : "A", "non-dropping-particle" : "", "parse-names" : false, "suffix" : "" } ], "id" : "ITEM-2", "issued" : { "date-parts" : [ [ "2006" ] ] }, "publisher" : "Univ. Paris 6, Paris", "title" : "La circulation thermohaline de la Mer M\u00e9diterran\u00e9e sous les climats pr\u00e9sents et futurs", "type" : "thesis" }, "uris" : [ "http://www.mendeley.com/documents/?uuid=2a5943a7-e9bd-4448-8075-530bbf1a7c4e" ] }, { "id" : "ITEM-3", "itemData" : { "DOI" : "10.1007/s00382-006-0167-z", "ISSN" : "0930-7575", "author" : [ { "dropping-particle" : "", "family" : "Somot", "given" : "S.", "non-dropping-particle" : "", "parse-names" : false, "suffix" : "" }, { "dropping-particle" : "", "family" : "Sevault", "given" : "F.", "non-dropping-particle" : "", "parse-names" : false, "suffix" : "" }, { "dropping-particle" : "", "family" : "D\u00e9qu\u00e9", "given" : "M.", "non-dropping-particle" : "", "parse-names" : false, "suffix" : "" } ], "container-title" : "Climate Dynamics", "id" : "ITEM-3", "issue" : "7-8", "issued" : { "date-parts" : [ [ "2006", "7", "20" ] ] }, "page" : "851-879", "title" : "Transient climate change scenario simulation of the Mediterranean Sea for the twenty-first century using a high-resolution ocean circulation model", "type" : "article-journal", "volume" : "27" }, "uris" : [ "http://www.mendeley.com/documents/?uuid=37fbed4c-deef-4d25-a66e-43e9d39fe9d9" ] }, { "id" : "ITEM-4", "itemData" : { "DOI" : "10.1016/j.csr.2008.03.003", "ISSN" : "02784343", "abstract" : "Dense water formed over the continental shelf and cascading down the slope is responsible for shelf-slope exchanges in many parts of the world ocean, and transports large amounts of sediment and organic matter into the deep ocean. Here we perform numerical modeling experiments to investigate the impact of atmospheric interannual variability and climate change on dense water formation over the Gulf of Lions shelf, in the Northwestern Mediterranean Sea. Results obtained for a 140 years eddy-permitting simulation (1960\u20132100) performed over the whole Mediterranean Sea under IPCC A2 scenario forcings are used to force a regional eddy-resolving model of the Northwestern Mediterranean Sea. For the years selected in the present period, the quantity of dense water formed over and exported from the shelf is well correlated with atmospheric conditions, and dense water cascading is in agreement with available observations. During years colder than the average, most of the dense water formed over the shelf sinks into the deep ocean by cascading. During warmer years, dense water is mainly consumed by mixing with lighter surrounding water, and only a small quantity escapes the shelf, flowing along the coast without sinking. For the years selected in the future period, dense water formation over the shelf is strongly reduced, due to the stronger stratification of the water column. Most of the dense water formed is consumed over the shelf by mixing. A very small part escapes the shelf, flowing mainly in the surface layer: cascading practically disappears. The extrapolation of the results obtained for the selected years to the whole present and future periods suggests that volumes of dense water annually formed on the shelf, exported and cascading from the shelf are reduced by, respectively, 50%, 90% and 90% between the 20th century and the end of the 21st century. Uncertainties regarding our results are evaluated: the uncertainty due to the choice of the atmospheric forcing model is the most important, however, a decrease of cascading of at least 60% for the end of the 21st century compared to the present climate is obtained for every atmospheric model examined.", "author" : [ { "dropping-particle" : "", "family" : "Herrmann", "given" : "Marine", "non-dropping-particle" : "", "parse-names" : false, "suffix" : "" }, { "dropping-particle" : "", "family" : "Estournel", "given" : "Claude", "non-dropping-particle" : "", "parse-names" : false, "suffix" : "" }, { "dropping-particle" : "", "family" : "D\u00e9qu\u00e9", "given" : "Michel", "non-dropping-particle" : "", "parse-names" : false, "suffix" : "" }, { "dropping-particle" : "", "family" : "Marsaleix", "given" : "Patrick", "non-dropping-particle" : "", "parse-names" : false, "suffix" : "" }, { "dropping-particle" : "", "family" : "Sevault", "given" : "Florence", "non-dropping-particle" : "", "parse-names" : false, "suffix" : "" }, { "dropping-particle" : "", "family" : "Somot", "given" : "Samuel", "non-dropping-particle" : "", "parse-names" : false, "suffix" : "" } ], "container-title" : "Continental Shelf Research", "id" : "ITEM-4", "issue" : "15", "issued" : { "date-parts" : [ [ "2008", "8" ] ] }, "page" : "2092-2112", "title" : "Dense water formation in the Gulf of Lions shelf: Impact of atmospheric interannual variability and climate change", "type" : "article-journal", "volume" : "28" }, "uris" : [ "http://www.mendeley.com/documents/?uuid=0f7ef916-6169-43a2-bb8d-ceba362e67d1" ] }, { "id" : "ITEM-5", "itemData" : { "DOI" : "10.1007/s00382-015-2507-3", "ISSN" : "0930-7575", "author" : [ { "dropping-particle" : "", "family" : "Adloff", "given" : "Fanny", "non-dropping-particle" : "", "parse-names" : false, "suffix" : "" }, { "dropping-particle" : "", "family" : "Somot", "given" : "Samuel", "non-dropping-particle" : "", "parse-names" : false, "suffix" : "" }, { "dropping-particle" : "", "family" : "Sevault", "given" : "Florence", "non-dropping-particle" : "", "parse-names" : false, "suffix" : "" }, { "dropping-particle" : "", "family" : "Jord\u00e0", "given" : "Gabriel", "non-dropping-particle" : "", "parse-names" : false, "suffix" : "" }, { "dropping-particle" : "", "family" : "Aznar", "given" : "Roland", "non-dropping-particle" : "", "parse-names" : false, "suffix" : "" }, { "dropping-particle" : "", "family" : "D\u00e9qu\u00e9", "given" : "Michel", "non-dropping-particle" : "", "parse-names" : false, "suffix" : "" }, { "dropping-particle" : "", "family" : "Herrmann", "given" : "Marine", "non-dropping-particle" : "", "parse-names" : false, "suffix" : "" }, { "dropping-particle" : "", "family" : "Marcos", "given" : "Marta", "non-dropping-particle" : "", "parse-names" : false, "suffix" : "" }, { "dropping-particle" : "", "family" : "Dubois", "given" : "Clotilde", "non-dropping-particle" : "", "parse-names" : false, "suffix" : "" }, { "dropping-particle" : "", "family" : "Padorno", "given" : "Elena", "non-dropping-particle" : "", "parse-names" : false, "suffix" : "" }, { "dropping-particle" : "", "family" : "Alvarez-Fanjul", "given" : "Enrique", "non-dropping-particle" : "", "parse-names" : false, "suffix" : "" }, { "dropping-particle" : "", "family" : "Gomis", "given" : "Dami\u00e0", "non-dropping-particle" : "", "parse-names" : false, "suffix" : "" } ], "container-title" : "Climate Dynamics", "id" : "ITEM-5", "issue" : "9-10", "issued" : { "date-parts" : [ [ "2015", "2", "20" ] ] }, "page" : "2775-2802", "title" : "Mediterranean Sea response to climate change in an ensemble of twenty first century scenarios", "type" : "article-journal", "volume" : "45" }, "uris" : [ "http://www.mendeley.com/documents/?uuid=eacfa80a-fe33-4cc5-95b0-940fc4b54135" ] } ], "mendeley" : { "formattedCitation" : "(Adloff et al., 2015; Bozec, 2006; Herrmann et al., 2008; Somot et al., 2006; Thorpe &amp; Bigg, 2000)", "plainTextFormattedCitation" : "(Adloff et al., 2015; Bozec, 2006; Herrmann et al., 2008; Somot et al., 2006; Thorpe &amp; Bigg, 2000)", "previouslyFormattedCitation" : "(Adloff et al., 2015; Bozec, 2006; Herrmann et al., 2008; Somot et al., 2006; Thorpe &amp; Bigg, 2000)" }, "properties" : {  }, "schema" : "https://github.com/citation-style-language/schema/raw/master/csl-citation.json" }</w:instrText>
      </w:r>
      <w:r w:rsidRPr="00E13B98">
        <w:fldChar w:fldCharType="separate"/>
      </w:r>
      <w:r w:rsidRPr="000A5F2B">
        <w:t xml:space="preserve">(Adloff </w:t>
      </w:r>
      <w:r w:rsidR="000D7D89" w:rsidRPr="000D7D89">
        <w:rPr>
          <w:i/>
        </w:rPr>
        <w:t>et al.</w:t>
      </w:r>
      <w:r w:rsidRPr="000A5F2B">
        <w:t xml:space="preserve">, 2015; Bozec, 2006; Herrmann </w:t>
      </w:r>
      <w:r w:rsidR="000D7D89" w:rsidRPr="000D7D89">
        <w:rPr>
          <w:i/>
        </w:rPr>
        <w:t>et al.</w:t>
      </w:r>
      <w:r w:rsidRPr="000A5F2B">
        <w:t xml:space="preserve">, 2008; Somot </w:t>
      </w:r>
      <w:r w:rsidR="000D7D89" w:rsidRPr="000D7D89">
        <w:rPr>
          <w:i/>
        </w:rPr>
        <w:t>et al.</w:t>
      </w:r>
      <w:r w:rsidRPr="000A5F2B">
        <w:t>, 2006; Thorpe &amp; Bigg, 2000)</w:t>
      </w:r>
      <w:r w:rsidRPr="00E13B98">
        <w:fldChar w:fldCharType="end"/>
      </w:r>
      <w:r w:rsidRPr="00E13B98">
        <w:t>.</w:t>
      </w:r>
    </w:p>
    <w:p w14:paraId="482694C7" w14:textId="77777777" w:rsidR="0048205B" w:rsidRPr="00E13B98" w:rsidRDefault="0048205B" w:rsidP="00AE389F"/>
    <w:p w14:paraId="0B268018" w14:textId="77777777" w:rsidR="0048205B" w:rsidRPr="00E13B98" w:rsidRDefault="0048205B" w:rsidP="0048184E">
      <w:pPr>
        <w:pStyle w:val="Heading5"/>
        <w:tabs>
          <w:tab w:val="left" w:pos="993"/>
        </w:tabs>
        <w:spacing w:line="240" w:lineRule="auto"/>
      </w:pPr>
      <w:bookmarkStart w:id="1485" w:name="_Toc519514836"/>
      <w:r w:rsidRPr="00E13B98">
        <w:t>Water masses and horizontal circulation</w:t>
      </w:r>
      <w:bookmarkEnd w:id="1485"/>
    </w:p>
    <w:p w14:paraId="5F0CDE7A" w14:textId="77777777" w:rsidR="0048205B" w:rsidRPr="00E13B98" w:rsidRDefault="0048205B" w:rsidP="00AE389F">
      <w:r w:rsidRPr="00E13B98">
        <w:t xml:space="preserve">Climate change has also been identified as cause of weakening and shrinking the </w:t>
      </w:r>
      <w:r>
        <w:t>North Atlantic</w:t>
      </w:r>
      <w:r w:rsidRPr="00E13B98">
        <w:t xml:space="preserve"> sub-polar gyre and a shift of the sub-polar front </w:t>
      </w:r>
      <w:r>
        <w:fldChar w:fldCharType="begin" w:fldLock="1"/>
      </w:r>
      <w:r>
        <w:instrText>ADDIN CSL_CITATION { "citationItems" : [ { "id" : "ITEM-1", "itemData" : { "DOI" : "10.1126/science.1114777", "ISSN" : "0036-8075", "author" : [ { "dropping-particle" : "", "family" : "Hatun", "given" : "H.", "non-dropping-particle" : "", "parse-names" : false, "suffix" : "" } ], "container-title" : "Science", "id" : "ITEM-1", "issue" : "5742", "issued" : { "date-parts" : [ [ "2005", "9", "16" ] ] }, "page" : "1841-1844", "title" : "Influence of the Atlantic Subpolar Gyre on the Thermohaline Circulation", "type" : "article-journal", "volume" : "309" }, "uris" : [ "http://www.mendeley.com/documents/?uuid=b28751f3-feb1-46cb-9118-901686c71af7" ] } ], "mendeley" : { "formattedCitation" : "(Hatun, 2005)", "plainTextFormattedCitation" : "(Hatun, 2005)", "previouslyFormattedCitation" : "(Hatun, 2005)" }, "properties" : {  }, "schema" : "https://github.com/citation-style-language/schema/raw/master/csl-citation.json" }</w:instrText>
      </w:r>
      <w:r>
        <w:fldChar w:fldCharType="separate"/>
      </w:r>
      <w:r w:rsidRPr="00B050D2">
        <w:t>(Hatun, 2005)</w:t>
      </w:r>
      <w:r>
        <w:fldChar w:fldCharType="end"/>
      </w:r>
      <w:r w:rsidRPr="00E13B98">
        <w:t xml:space="preserve">. This westward shift of the sub-polar front implies that the waters in the eastern </w:t>
      </w:r>
      <w:r>
        <w:t>North Atlantic</w:t>
      </w:r>
      <w:r w:rsidRPr="00E13B98">
        <w:t xml:space="preserve"> part of the inter-gyre gyre seem to originate in recent decades from further south (and get warmer and saltier) than in the 1950-60s. This represents a shift to more subtropical origin and implies an increased northward flow along </w:t>
      </w:r>
      <w:r>
        <w:t xml:space="preserve">Western </w:t>
      </w:r>
      <w:r w:rsidRPr="00E13B98">
        <w:t xml:space="preserve">Europe </w:t>
      </w:r>
      <w:r>
        <w:fldChar w:fldCharType="begin" w:fldLock="1"/>
      </w:r>
      <w:r>
        <w:instrText>ADDIN CSL_CITATION { "citationItems" : [ { "id" : "ITEM-1", "itemData" : { "DOI" : "10.1175/2008JPO3908.1", "ISSN" : "0022-3670", "author" : [ { "dropping-particle" : "", "family" : "Lozier", "given" : "M. Susan", "non-dropping-particle" : "", "parse-names" : false, "suffix" : "" }, { "dropping-particle" : "", "family" : "Stewart", "given" : "Nicole M.", "non-dropping-particle" : "", "parse-names" : false, "suffix" : "" } ], "container-title" : "Journal of Physical Oceanography", "id" : "ITEM-1", "issue" : "9", "issued" : { "date-parts" : [ [ "2008", "9" ] ] }, "page" : "2097-2103", "title" : "On the Temporally Varying Northward Penetration of Mediterranean Overflow Water and Eastward Penetration of Labrador Sea Water", "type" : "article-journal", "volume" : "38" }, "uris" : [ "http://www.mendeley.com/documents/?uuid=2b2538aa-7a0a-4102-97ba-b1dd2b9422a9" ] } ], "mendeley" : { "formattedCitation" : "(Lozier &amp; Stewart, 2008)", "plainTextFormattedCitation" : "(Lozier &amp; Stewart, 2008)", "previouslyFormattedCitation" : "(Lozier &amp; Stewart, 2008)" }, "properties" : {  }, "schema" : "https://github.com/citation-style-language/schema/raw/master/csl-citation.json" }</w:instrText>
      </w:r>
      <w:r>
        <w:fldChar w:fldCharType="separate"/>
      </w:r>
      <w:r w:rsidRPr="001B0C65">
        <w:t>(Lozier &amp; Stewart, 2008)</w:t>
      </w:r>
      <w:r>
        <w:fldChar w:fldCharType="end"/>
      </w:r>
      <w:r w:rsidRPr="00E13B98">
        <w:t>.</w:t>
      </w:r>
    </w:p>
    <w:p w14:paraId="0BBFCC49" w14:textId="77777777" w:rsidR="0048205B" w:rsidRDefault="0048205B" w:rsidP="00AE389F">
      <w:r w:rsidRPr="00E13B98">
        <w:t xml:space="preserve">In addition, there is clear evidence from upper temperature and salinity measures of a near decadal variability in the </w:t>
      </w:r>
      <w:r>
        <w:t>North Atlantic</w:t>
      </w:r>
      <w:r w:rsidRPr="00E13B98">
        <w:t xml:space="preserve"> sub-polar gyre, propagating in a few years all the way through the Nordic Seas towards the Barents Sea </w:t>
      </w:r>
      <w:r>
        <w:fldChar w:fldCharType="begin" w:fldLock="1"/>
      </w:r>
      <w:r>
        <w:instrText>ADDIN CSL_CITATION { "citationItems" : [ { "id" : "ITEM-1", "itemData" : { "DOI" : "10.1016/j.pocean.2014.11.009", "ISSN" : "00796611", "author" : [ { "dropping-particle" : "", "family" : "Yashayaev", "given" : "Igor", "non-dropping-particle" : "", "parse-names" : false, "suffix" : "" }, { "dropping-particle" : "", "family" : "Seidov", "given" : "Dan", "non-dropping-particle" : "", "parse-names" : false, "suffix" : "" } ], "container-title" : "Progress in Oceanography", "id" : "ITEM-1", "issued" : { "date-parts" : [ [ "2015", "3" ] ] }, "page" : "68-127", "title" : "The role of the Atlantic Water in multidecadal ocean variability in the Nordic and Barents Seas", "type" : "article-journal", "volume" : "132" }, "uris" : [ "http://www.mendeley.com/documents/?uuid=61feb437-3575-4305-aee6-67b65483b0d9" ] } ], "mendeley" : { "formattedCitation" : "(Yashayaev &amp; Seidov, 2015)", "plainTextFormattedCitation" : "(Yashayaev &amp; Seidov, 2015)", "previouslyFormattedCitation" : "(Yashayaev &amp; Seidov, 2015)" }, "properties" : {  }, "schema" : "https://github.com/citation-style-language/schema/raw/master/csl-citation.json" }</w:instrText>
      </w:r>
      <w:r>
        <w:fldChar w:fldCharType="separate"/>
      </w:r>
      <w:r w:rsidRPr="00900374">
        <w:t>(Yashayaev &amp; Seidov, 2015)</w:t>
      </w:r>
      <w:r>
        <w:fldChar w:fldCharType="end"/>
      </w:r>
      <w:r w:rsidRPr="00E13B98">
        <w:t xml:space="preserve">. Atmospheric forcing or input of cold and fresh water from the Arctic could contribute to these signals that have been observed since regular observations began at least 60 years ago. The origin of this ocean variability is debated, and could be in part natural but also anthropogenically enhanced (for example more North Atlantic oscillation-related atmospheric variability, or variable fresh water exports from the Arctic Ocean). It is also </w:t>
      </w:r>
      <w:r>
        <w:t>possible</w:t>
      </w:r>
      <w:r w:rsidRPr="00E13B98">
        <w:t xml:space="preserve"> that some of these changes in the warming and vertical structure will reverse, as </w:t>
      </w:r>
      <w:r>
        <w:t>the Atlantic multidecadal oscillations (AMO)</w:t>
      </w:r>
      <w:r w:rsidRPr="00E13B98">
        <w:t xml:space="preserve"> shifts </w:t>
      </w:r>
      <w:r>
        <w:t>to</w:t>
      </w:r>
      <w:r w:rsidRPr="00E13B98">
        <w:t xml:space="preserve"> another phase, as has been witnessed twice in the past 120 years.</w:t>
      </w:r>
    </w:p>
    <w:p w14:paraId="580CB774" w14:textId="77777777" w:rsidR="0048205B" w:rsidRPr="00E13B98" w:rsidRDefault="0048205B" w:rsidP="00AE389F"/>
    <w:p w14:paraId="7AE6BA0C" w14:textId="77777777" w:rsidR="0048205B" w:rsidRPr="00E13B98" w:rsidRDefault="0048205B" w:rsidP="0048184E">
      <w:pPr>
        <w:pStyle w:val="Heading5"/>
        <w:tabs>
          <w:tab w:val="left" w:pos="993"/>
        </w:tabs>
        <w:spacing w:line="240" w:lineRule="auto"/>
      </w:pPr>
      <w:bookmarkStart w:id="1486" w:name="_Toc519514837"/>
      <w:r w:rsidRPr="00E13B98">
        <w:t>Vertical circulation and mixing</w:t>
      </w:r>
      <w:bookmarkEnd w:id="1486"/>
    </w:p>
    <w:p w14:paraId="007C678F" w14:textId="7C0E8416" w:rsidR="0048205B" w:rsidRPr="00E13B98" w:rsidRDefault="0048205B" w:rsidP="00AE389F">
      <w:r w:rsidRPr="00E13B98">
        <w:t xml:space="preserve">There is debate as to whether the meridional circulation component of the ocean circulation (Atlantic Meridional Overturning Circulation) has or has not become stronger during the last century. There is accumulating evidence that a slow-down of this circulation is outruled by its large interannual to decadal variability, for example induced by wind variability </w:t>
      </w:r>
      <w:r>
        <w:fldChar w:fldCharType="begin" w:fldLock="1"/>
      </w:r>
      <w:r>
        <w:instrText>ADDIN CSL_CITATION { "citationItems" : [ { "id" : "ITEM-1", "itemData" : { "DOI" : "10.1038/nclimate2554", "ISSN" : "1758-678X", "author" : [ { "dropping-particle" : "", "family" : "Rahmstorf", "given" : "Stefan", "non-dropping-particle" : "", "parse-names" : false, "suffix" : "" }, { "dropping-particle" : "", "family" : "Box", "given" : "Jason E.", "non-dropping-particle" : "", "parse-names" : false, "suffix" : "" }, { "dropping-particle" : "", "family" : "Feulner", "given" : "Georg", "non-dropping-particle" : "", "parse-names" : false, "suffix" : "" }, { "dropping-particle" : "", "family" : "Mann", "given" : "Michael E.", "non-dropping-particle" : "", "parse-names" : false, "suffix" : "" }, { "dropping-particle" : "", "family" : "Robinson", "given" : "Alexander", "non-dropping-particle" : "", "parse-names" : false, "suffix" : "" }, { "dropping-particle" : "", "family" : "Rutherford", "given" : "Scott", "non-dropping-particle" : "", "parse-names" : false, "suffix" : "" }, { "dropping-particle" : "", "family" : "Schaffernicht", "given" : "Erik J.", "non-dropping-particle" : "", "parse-names" : false, "suffix" : "" } ], "container-title" : "Nature Climate Change", "id" : "ITEM-1", "issue" : "5", "issued" : { "date-parts" : [ [ "2015", "3", "23" ] ] }, "page" : "475-480", "title" : "Exceptional twentieth-century slowdown in Atlantic Ocean overturning circulation", "type" : "article-journal", "volume" : "5" }, "uris" : [ "http://www.mendeley.com/documents/?uuid=a856e339-f5b5-4487-9b28-e6257c602bb0" ] } ], "mendeley" : { "formattedCitation" : "(Rahmstorf et al., 2015)", "plainTextFormattedCitation" : "(Rahmstorf et al., 2015)", "previouslyFormattedCitation" : "(Rahmstorf et al., 2015)" }, "properties" : {  }, "schema" : "https://github.com/citation-style-language/schema/raw/master/csl-citation.json" }</w:instrText>
      </w:r>
      <w:r>
        <w:fldChar w:fldCharType="separate"/>
      </w:r>
      <w:r w:rsidRPr="002A17E2">
        <w:t xml:space="preserve">(Rahmstorf </w:t>
      </w:r>
      <w:r w:rsidR="000D7D89" w:rsidRPr="000D7D89">
        <w:rPr>
          <w:i/>
        </w:rPr>
        <w:t>et al.</w:t>
      </w:r>
      <w:r w:rsidRPr="002A17E2">
        <w:t>, 2015)</w:t>
      </w:r>
      <w:r>
        <w:fldChar w:fldCharType="end"/>
      </w:r>
      <w:r w:rsidRPr="00E13B98">
        <w:t xml:space="preserve">. This seems logical, </w:t>
      </w:r>
      <w:r w:rsidRPr="00E13B98">
        <w:lastRenderedPageBreak/>
        <w:t xml:space="preserve">based on the expectation that Atlantic Meridional Overturning Circulation intensity is influenced by changes in surface water density. Thus, an observed reduction in surface density could result in a decrease in Atlantic Meridional Overturning Circulation. A decrease in surface density seems to have happened in those </w:t>
      </w:r>
      <w:r>
        <w:t>area</w:t>
      </w:r>
      <w:r w:rsidRPr="00E13B98">
        <w:t xml:space="preserve">s since 1996 until the early 2010s, as the change due to surface warming was not fully compensated by the change due to salinity increase. This is, however, difficult to </w:t>
      </w:r>
      <w:r>
        <w:t>accurately</w:t>
      </w:r>
      <w:r w:rsidRPr="00E13B98">
        <w:t xml:space="preserve"> estimate from observations over the relevant time scales.</w:t>
      </w:r>
    </w:p>
    <w:p w14:paraId="3F9D7C8A" w14:textId="02063BAE" w:rsidR="0048205B" w:rsidRDefault="0048205B" w:rsidP="00AE389F">
      <w:r w:rsidRPr="00E13B98">
        <w:t xml:space="preserve">It is likely that some of these observations and regional patterns of variability might be dependent on natural multi-decennial variability such as </w:t>
      </w:r>
      <w:r>
        <w:t xml:space="preserve">the </w:t>
      </w:r>
      <w:r w:rsidRPr="00E13B98">
        <w:t xml:space="preserve">North Atlantic oscillation, but there are fewer observations to support this. However, these long time-scale trends can be interrupted as the result of intense vertical mixing in individual years, such as in 2005 in the Bay of Biscay </w:t>
      </w:r>
      <w:r>
        <w:fldChar w:fldCharType="begin" w:fldLock="1"/>
      </w:r>
      <w:r>
        <w:instrText>ADDIN CSL_CITATION { "citationItems" : [ { "id" : "ITEM-1", "itemData" : { "DOI" : "10.1002/2015GL067254", "ISSN" : "00948276", "author" : [ { "dropping-particle" : "", "family" : "Somavilla", "given" : "R.", "non-dropping-particle" : "", "parse-names" : false, "suffix" : "" }, { "dropping-particle" : "", "family" : "Gonz\u00e1lez-Pola", "given" : "C.", "non-dropping-particle" : "", "parse-names" : false, "suffix" : "" }, { "dropping-particle" : "", "family" : "Schauer", "given" : "U.", "non-dropping-particle" : "", "parse-names" : false, "suffix" : "" }, { "dropping-particle" : "", "family" : "Bud\u00e9us", "given" : "G.", "non-dropping-particle" : "", "parse-names" : false, "suffix" : "" } ], "container-title" : "Geophysical Research Letters", "id" : "ITEM-1", "issue" : "5", "issued" : { "date-parts" : [ [ "2016", "3", "16" ] ] }, "page" : "2059-2068", "title" : "Mid-2000s North Atlantic shift: Heat budget and circulation changes", "type" : "article-journal", "volume" : "43" }, "uris" : [ "http://www.mendeley.com/documents/?uuid=a0aa1970-c157-4e72-962a-313a206fe3ac" ] } ], "mendeley" : { "formattedCitation" : "(Somavilla, Gonz\u00e1lez-Pola, Schauer, &amp; Bud\u00e9us, 2016)", "plainTextFormattedCitation" : "(Somavilla, Gonz\u00e1lez-Pola, Schauer, &amp; Bud\u00e9us, 2016)", "previouslyFormattedCitation" : "(Somavilla, Gonz\u00e1lez-Pola, Schauer, &amp; Bud\u00e9us, 2016)" }, "properties" : {  }, "schema" : "https://github.com/citation-style-language/schema/raw/master/csl-citation.json" }</w:instrText>
      </w:r>
      <w:r>
        <w:fldChar w:fldCharType="separate"/>
      </w:r>
      <w:r w:rsidRPr="002A17E2">
        <w:t>(Somavilla</w:t>
      </w:r>
      <w:r w:rsidR="00131663">
        <w:rPr>
          <w:i/>
        </w:rPr>
        <w:t xml:space="preserve"> et al.</w:t>
      </w:r>
      <w:r w:rsidRPr="002A17E2">
        <w:t>, 2016)</w:t>
      </w:r>
      <w:r>
        <w:fldChar w:fldCharType="end"/>
      </w:r>
      <w:r w:rsidRPr="00E13B98">
        <w:t>. Clearly, there is also a very large year-to-year variability as the result of surface forcing in the eastern Atlantic north of 35-40°N.</w:t>
      </w:r>
    </w:p>
    <w:p w14:paraId="17BF9EB1" w14:textId="77777777" w:rsidR="0048205B" w:rsidRPr="00E13B98" w:rsidRDefault="0048205B" w:rsidP="00AE389F"/>
    <w:p w14:paraId="2D37A21A" w14:textId="77777777" w:rsidR="0048205B" w:rsidRPr="00E13B98" w:rsidRDefault="0048205B" w:rsidP="0048184E">
      <w:pPr>
        <w:pStyle w:val="Heading5"/>
        <w:tabs>
          <w:tab w:val="left" w:pos="993"/>
        </w:tabs>
        <w:spacing w:line="240" w:lineRule="auto"/>
      </w:pPr>
      <w:bookmarkStart w:id="1487" w:name="_Toc519514838"/>
      <w:r w:rsidRPr="00E13B98">
        <w:t>Ocean acidification</w:t>
      </w:r>
      <w:bookmarkEnd w:id="1487"/>
    </w:p>
    <w:p w14:paraId="4A5282F5" w14:textId="64835768" w:rsidR="0048205B" w:rsidRPr="00E13B98" w:rsidRDefault="0048205B" w:rsidP="00AE389F">
      <w:r w:rsidRPr="00E13B98">
        <w:t>The uptake of increased anthropogenic CO</w:t>
      </w:r>
      <w:r w:rsidRPr="00E13B98">
        <w:rPr>
          <w:vertAlign w:val="subscript"/>
        </w:rPr>
        <w:t>2</w:t>
      </w:r>
      <w:r w:rsidRPr="00E13B98">
        <w:t xml:space="preserve"> is causing profound changes in seawater chemistry resulting from increased hydrogen ion concentration (decrease in pH) referred to as ocean acidification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fldChar w:fldCharType="separate"/>
      </w:r>
      <w:r w:rsidRPr="00FD2C8B">
        <w:t>(IPCC, 2013b)</w:t>
      </w:r>
      <w:r>
        <w:fldChar w:fldCharType="end"/>
      </w:r>
      <w:r w:rsidRPr="00E13B98">
        <w:t>. Repeated hydrographic sections provide an understanding of these changes in the basin-wide seawater CO</w:t>
      </w:r>
      <w:r w:rsidRPr="00E13B98">
        <w:rPr>
          <w:vertAlign w:val="subscript"/>
        </w:rPr>
        <w:t>2</w:t>
      </w:r>
      <w:r w:rsidRPr="00E13B98">
        <w:t xml:space="preserve"> chemistry over multi-decadal timescales. The formation of “North Atlantic deep water” makes the Atlantic unique with regards to the depths to which anthropogenic CO</w:t>
      </w:r>
      <w:r w:rsidRPr="00E13B98">
        <w:rPr>
          <w:vertAlign w:val="subscript"/>
        </w:rPr>
        <w:t>2</w:t>
      </w:r>
      <w:r w:rsidRPr="00E13B98">
        <w:t xml:space="preserve"> can penetrate over these time scales, reaching the bottom at about 3,000</w:t>
      </w:r>
      <w:r>
        <w:t xml:space="preserve"> </w:t>
      </w:r>
      <w:r w:rsidRPr="00E13B98">
        <w:t>m in the far</w:t>
      </w:r>
      <w:r>
        <w:t xml:space="preserve"> north of the</w:t>
      </w:r>
      <w:r w:rsidRPr="00E13B98">
        <w:t xml:space="preserve"> </w:t>
      </w:r>
      <w:r>
        <w:t>North Atlantic</w:t>
      </w:r>
      <w:r w:rsidRPr="00E13B98">
        <w:t xml:space="preserve"> </w:t>
      </w:r>
      <w:r>
        <w:fldChar w:fldCharType="begin" w:fldLock="1"/>
      </w:r>
      <w:r>
        <w:instrText>ADDIN CSL_CITATION { "citationItems" : [ { "id" : "ITEM-1", "itemData" : { "DOI" : "10.1029/2010JC006251", "ISSN" : "0148-0227", "author" : [ { "dropping-particle" : "", "family" : "Wanninkhof", "given" : "Rik", "non-dropping-particle" : "", "parse-names" : false, "suffix" : "" }, { "dropping-particle" : "", "family" : "Doney", "given" : "Scott C.", "non-dropping-particle" : "", "parse-names" : false, "suffix" : "" }, { "dropping-particle" : "", "family" : "Bullister", "given" : "John L.", "non-dropping-particle" : "", "parse-names" : false, "suffix" : "" }, { "dropping-particle" : "", "family" : "Levine", "given" : "Naomi M.", "non-dropping-particle" : "", "parse-names" : false, "suffix" : "" }, { "dropping-particle" : "", "family" : "Warner", "given" : "Mark", "non-dropping-particle" : "", "parse-names" : false, "suffix" : "" }, { "dropping-particle" : "", "family" : "Gruber", "given" : "Nicolas", "non-dropping-particle" : "", "parse-names" : false, "suffix" : "" } ], "container-title" : "Journal of Geophysical Research", "id" : "ITEM-1", "issue" : "C11", "issued" : { "date-parts" : [ [ "2010", "11", "30" ] ] }, "page" : "C11028", "title" : "Detecting anthropogenic CO 2 changes in the interior Atlantic Ocean between 1989 and 2005", "type" : "article-journal", "volume" : "115" }, "uris" : [ "http://www.mendeley.com/documents/?uuid=9a552a1c-216b-4057-8ac2-c0fa22aa46ec" ] } ], "mendeley" : { "formattedCitation" : "(Wanninkhof et al., 2010)", "plainTextFormattedCitation" : "(Wanninkhof et al., 2010)", "previouslyFormattedCitation" : "(Wanninkhof et al., 2010)" }, "properties" : {  }, "schema" : "https://github.com/citation-style-language/schema/raw/master/csl-citation.json" }</w:instrText>
      </w:r>
      <w:r>
        <w:fldChar w:fldCharType="separate"/>
      </w:r>
      <w:r w:rsidRPr="002A17E2">
        <w:t xml:space="preserve">(Wanninkhof </w:t>
      </w:r>
      <w:r w:rsidR="000D7D89" w:rsidRPr="000D7D89">
        <w:rPr>
          <w:i/>
        </w:rPr>
        <w:t>et al.</w:t>
      </w:r>
      <w:r w:rsidRPr="002A17E2">
        <w:t>, 2010)</w:t>
      </w:r>
      <w:r>
        <w:fldChar w:fldCharType="end"/>
      </w:r>
      <w:r w:rsidRPr="00E13B98">
        <w:t>. Here, the ocean acidification signal adds to that of temperature. As a consequence, the lysocline, i.e. the depth in the ocean below which the rate of dissolution of calcite increases dramatically, could be shallower in polar regions while the decreased rate of pH is expected to be similar to the other latitudes.</w:t>
      </w:r>
    </w:p>
    <w:p w14:paraId="5A76BDBB" w14:textId="77777777" w:rsidR="0048205B" w:rsidRDefault="0048205B" w:rsidP="00AE389F">
      <w:r w:rsidRPr="00E13B98">
        <w:t xml:space="preserve">A recent estimate suggests that all water masses in the Mediterranean Sea are also already acidified </w:t>
      </w:r>
      <w:r w:rsidRPr="00E13B98">
        <w:fldChar w:fldCharType="begin" w:fldLock="1"/>
      </w:r>
      <w:r>
        <w:instrText>ADDIN CSL_CITATION { "citationItems" : [ { "id" : "ITEM-1", "itemData" : { "DOI" : "10.1016/j.dsr.2010.10.002", "ISSN" : "09670637", "abstract" : "In the Mediterranean Sea the carbon chemistry is poorly known. However, the impact of the regional and large-scale anthropogenic pressures on this fragile environment rapidly modifies the distribution of the carbonate system key properties like CT (total dissolved inorganic carbon), AT (total alkalinity), CANT (anthropogenic CO2), and pH. This leads inexorably to the acidification of its waters. In order to improve our knowledge, we first develop interpolation procedures to estimate CT and AT from oxygen, salinity, and temperature data using all available data from the EU/MEDAR/MEDATLAS II database. The acceptable levels of precision obtained for these estimates (6.11\u03bcmol\u2013kg\u22121 for CT and 6.08\u03bcmolkg\u22121 for AT) allow us to draw the distribution of CANT (with an uncertainty of 6.75\u03bcmolkg\u22121) using the Tracer combining Oxygen, inorganic Carbon, and total Alkalinity (TrOCA) approach. The results indicate that: 1) all Mediterranean water bodies are contaminated by anthropogenic carbon; 2) the lowest concentration of CANT is 37.5\u03bcmolkg\u22121; and 3) the western basin is more contaminated than the Eastern basin. After reconstructing the distribution of key properties (CT, AT, CANT) for four periods of time (between 1986 and 2001) along a west\u2013east section throughout the whole Mediterranean Sea, we analyze the impact of the Eastern Mediterranean Transient (EMT). Not only has the concentration of CANT increased (especially in the intermediate and the bottom layers of the eastern basin, during and after the EMT), but also the distribution of all properties has been considerably perturbed. This is discussed in detail. For the first time, the level of acidification is estimated for the Mediterranean Sea. Our results indicate that for the year 2001 all waters (even the deepest) have been acidified by values ranging from \u22120.14 to \u22120.05 pH unit since the beginning of the industrial era, which is clearly higher than elsewhere in the open ocean. Given that the pH of seawater may affect a very large number of chemical and biological processes, our results stress the necessity to develop new programs of research to understand and then predict the evolution of the carbonate system properties in the Mediterranean Sea.", "author" : [ { "dropping-particle" : "", "family" : "Touratier", "given" : "Franck", "non-dropping-particle" : "", "parse-names" : false, "suffix" : "" }, { "dropping-particle" : "", "family" : "Goyet", "given" : "Catherine", "non-dropping-particle" : "", "parse-names" : false, "suffix" : "" } ], "container-title" : "Deep Sea Research Part I: Oceanographic Research Papers", "id" : "ITEM-1", "issue" : "1", "issued" : { "date-parts" : [ [ "2011", "1" ] ] }, "page" : "1-15", "title" : "Impact of the Eastern Mediterranean Transient on the distribution of anthropogenic CO2 and first estimate of acidification for the Mediterranean Sea", "type" : "article-journal", "volume" : "58" }, "prefix" : "-0.14 to -0.05 pH units;", "uris" : [ "http://www.mendeley.com/documents/?uuid=09b826cd-725a-4002-9cd2-d17921399085" ] } ], "mendeley" : { "formattedCitation" : "(-0.14 to -0.05 pH units; Touratier &amp; Goyet, 2011)", "plainTextFormattedCitation" : "(-0.14 to -0.05 pH units; Touratier &amp; Goyet, 2011)", "previouslyFormattedCitation" : "(-0.14 to -0.05 pH units; Touratier &amp; Goyet, 2011)" }, "properties" : {  }, "schema" : "https://github.com/citation-style-language/schema/raw/master/csl-citation.json" }</w:instrText>
      </w:r>
      <w:r w:rsidRPr="00E13B98">
        <w:fldChar w:fldCharType="separate"/>
      </w:r>
      <w:r w:rsidRPr="00E13B98">
        <w:t>(-0.14 to -0.05 pH units; Touratier &amp; Goyet, 2011)</w:t>
      </w:r>
      <w:r w:rsidRPr="00E13B98">
        <w:fldChar w:fldCharType="end"/>
      </w:r>
      <w:r w:rsidRPr="00E13B98">
        <w:t>. Considering the highest values of this range, the Mediterranean Sea appears to be one of the most acidified marine basins</w:t>
      </w:r>
      <w:r>
        <w:t xml:space="preserve"> in the world</w:t>
      </w:r>
      <w:r w:rsidRPr="00E13B98">
        <w:t>. Yet, as far as we know, no estimates of future acidification rates in the Mediterranean Sea have been carried out.</w:t>
      </w:r>
    </w:p>
    <w:p w14:paraId="185988C6" w14:textId="77777777" w:rsidR="0048205B" w:rsidRPr="00E13B98" w:rsidRDefault="0048205B" w:rsidP="00AE389F"/>
    <w:p w14:paraId="3DE0E59A" w14:textId="77777777" w:rsidR="0048205B" w:rsidRPr="00E13B98" w:rsidRDefault="0048205B" w:rsidP="001F0516">
      <w:pPr>
        <w:pStyle w:val="Heading4"/>
      </w:pPr>
      <w:bookmarkStart w:id="1488" w:name="_Toc519514839"/>
      <w:r w:rsidRPr="00E13B98">
        <w:t>Trends in atmospheric CO</w:t>
      </w:r>
      <w:r w:rsidRPr="00E13B98">
        <w:rPr>
          <w:vertAlign w:val="subscript"/>
        </w:rPr>
        <w:t>2</w:t>
      </w:r>
      <w:r w:rsidRPr="00E13B98">
        <w:t xml:space="preserve"> concentration</w:t>
      </w:r>
      <w:bookmarkEnd w:id="1488"/>
    </w:p>
    <w:p w14:paraId="77D51E55" w14:textId="0C6C438D" w:rsidR="0048205B" w:rsidRPr="00E13B98" w:rsidRDefault="0048205B" w:rsidP="00AE389F">
      <w:r w:rsidRPr="00E13B98">
        <w:t>The atmospheric concentration of CO</w:t>
      </w:r>
      <w:r w:rsidRPr="00E13B98">
        <w:rPr>
          <w:vertAlign w:val="subscript"/>
        </w:rPr>
        <w:t>2</w:t>
      </w:r>
      <w:r w:rsidRPr="00E13B98">
        <w:t xml:space="preserve"> is rising with the well-known seasonal pattern, and this trend is accelerating steadily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fldChar w:fldCharType="separate"/>
      </w:r>
      <w:r w:rsidRPr="00FD2C8B">
        <w:t>(IPCC, 2013b)</w:t>
      </w:r>
      <w:r>
        <w:fldChar w:fldCharType="end"/>
      </w:r>
      <w:r w:rsidRPr="00E13B98">
        <w:t>. While from 1965-1974 the atmospheric CO</w:t>
      </w:r>
      <w:r w:rsidRPr="00E13B98">
        <w:rPr>
          <w:vertAlign w:val="subscript"/>
        </w:rPr>
        <w:t>2</w:t>
      </w:r>
      <w:r w:rsidRPr="00E13B98">
        <w:t xml:space="preserve"> concentration increased by 1.06 ppm/yr, this increase has reached 2.11 ppm/yr for the decade 2005-2014, and in 2013 the level of 400 ppm of atmospheric CO</w:t>
      </w:r>
      <w:r w:rsidRPr="00E13B98">
        <w:rPr>
          <w:vertAlign w:val="subscript"/>
        </w:rPr>
        <w:t>2</w:t>
      </w:r>
      <w:r w:rsidRPr="00E13B98">
        <w:t xml:space="preserve"> concentration was reached </w:t>
      </w:r>
      <w:r>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uris" : [ "http://www.mendeley.com/documents/?uuid=f413e568-3c75-4a74-b948-15db43ae25cc" ] } ], "mendeley" : { "formattedCitation" : "(IPCC, 2013b)", "plainTextFormattedCitation" : "(IPCC, 2013b)", "previouslyFormattedCitation" : "(IPCC, 2013b)" }, "properties" : {  }, "schema" : "https://github.com/citation-style-language/schema/raw/master/csl-citation.json" }</w:instrText>
      </w:r>
      <w:r>
        <w:fldChar w:fldCharType="separate"/>
      </w:r>
      <w:r w:rsidRPr="00FD2C8B">
        <w:t>(IPCC, 2013b)</w:t>
      </w:r>
      <w:r>
        <w:fldChar w:fldCharType="end"/>
      </w:r>
      <w:r>
        <w:t xml:space="preserve"> </w:t>
      </w:r>
      <w:r w:rsidRPr="00E13B98">
        <w:t>for the first time</w:t>
      </w:r>
      <w:r>
        <w:t xml:space="preserve"> sinceabout 23 million years ago </w:t>
      </w:r>
      <w:r>
        <w:fldChar w:fldCharType="begin" w:fldLock="1"/>
      </w:r>
      <w:r>
        <w:instrText>ADDIN CSL_CITATION { "citationItems" : [ { "id" : "ITEM-1", "itemData" : { "DOI" : "10.1038/35021000", "ISSN" : "0028-0836", "author" : [ { "dropping-particle" : "", "family" : "Pearson", "given" : "Paul N.", "non-dropping-particle" : "", "parse-names" : false, "suffix" : "" }, { "dropping-particle" : "", "family" : "Palmer", "given" : "Martin R.", "non-dropping-particle" : "", "parse-names" : false, "suffix" : "" } ], "container-title" : "Nature", "id" : "ITEM-1", "issue" : "6797", "issued" : { "date-parts" : [ [ "2000", "8", "17" ] ] }, "page" : "695-699", "title" : "Atmospheric carbon dioxide concentrations over the past 60 million years", "type" : "article-journal", "volume" : "406" }, "uris" : [ "http://www.mendeley.com/documents/?uuid=9e1be628-0b22-4137-84f5-738fd90850da" ] } ], "mendeley" : { "formattedCitation" : "(Pearson &amp; Palmer, 2000)", "plainTextFormattedCitation" : "(Pearson &amp; Palmer, 2000)", "previouslyFormattedCitation" : "(Pearson &amp; Palmer, 2000)" }, "properties" : {  }, "schema" : "https://github.com/citation-style-language/schema/raw/master/csl-citation.json" }</w:instrText>
      </w:r>
      <w:r>
        <w:fldChar w:fldCharType="separate"/>
      </w:r>
      <w:r w:rsidRPr="005D5233">
        <w:t>(Pearson &amp; Palmer, 2000)</w:t>
      </w:r>
      <w:r>
        <w:fldChar w:fldCharType="end"/>
      </w:r>
      <w:r w:rsidRPr="00E13B98">
        <w:t>. This steady increase in atmospheric CO</w:t>
      </w:r>
      <w:r w:rsidRPr="00E13B98">
        <w:rPr>
          <w:vertAlign w:val="subscript"/>
        </w:rPr>
        <w:t xml:space="preserve">2 </w:t>
      </w:r>
      <w:r w:rsidRPr="00E13B98">
        <w:t>affects the ocean surface partial CO</w:t>
      </w:r>
      <w:r w:rsidRPr="00E13B98">
        <w:rPr>
          <w:vertAlign w:val="subscript"/>
        </w:rPr>
        <w:t xml:space="preserve">2 </w:t>
      </w:r>
      <w:r w:rsidRPr="00E13B98">
        <w:t>pressure, and the increase of this partial pressure reduces the ocean pH, leading to steady acidification (</w:t>
      </w:r>
      <w:r w:rsidR="001E149D">
        <w:rPr>
          <w:b/>
        </w:rPr>
        <w:t>Figure 4.68</w:t>
      </w:r>
      <w:r w:rsidRPr="00E13B98">
        <w:t>), and the trend is expected to continue over the 21</w:t>
      </w:r>
      <w:r w:rsidRPr="00503C3C">
        <w:t>st</w:t>
      </w:r>
      <w:r w:rsidRPr="00E13B98">
        <w:t xml:space="preserve"> century (</w:t>
      </w:r>
      <w:r w:rsidR="001E149D">
        <w:rPr>
          <w:b/>
        </w:rPr>
        <w:t>Figure 4.68</w:t>
      </w:r>
      <w:r w:rsidRPr="00E13B98">
        <w:t>).</w:t>
      </w:r>
    </w:p>
    <w:p w14:paraId="1FD47BC6" w14:textId="61C3D58B" w:rsidR="00F95C0E" w:rsidRPr="00AE2C8A" w:rsidRDefault="00F95C0E" w:rsidP="00AE2C8A">
      <w:pPr>
        <w:rPr>
          <w:lang w:val="en-US"/>
        </w:rPr>
      </w:pPr>
      <w:r>
        <w:rPr>
          <w:lang w:eastAsia="en-GB"/>
        </w:rPr>
        <w:lastRenderedPageBreak/>
        <w:drawing>
          <wp:inline distT="0" distB="0" distL="0" distR="0" wp14:anchorId="30E41E9F" wp14:editId="3A9C0D2F">
            <wp:extent cx="5759450" cy="6873240"/>
            <wp:effectExtent l="0" t="0" r="0" b="3810"/>
            <wp:docPr id="4131" name="Picture 4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1"/>
                    <a:stretch>
                      <a:fillRect/>
                    </a:stretch>
                  </pic:blipFill>
                  <pic:spPr>
                    <a:xfrm>
                      <a:off x="0" y="0"/>
                      <a:ext cx="5759450" cy="6873240"/>
                    </a:xfrm>
                    <a:prstGeom prst="rect">
                      <a:avLst/>
                    </a:prstGeom>
                  </pic:spPr>
                </pic:pic>
              </a:graphicData>
            </a:graphic>
          </wp:inline>
        </w:drawing>
      </w:r>
    </w:p>
    <w:p w14:paraId="6544FC4F" w14:textId="24CA151C" w:rsidR="0048205B" w:rsidRDefault="0048205B" w:rsidP="00AE389F">
      <w:r w:rsidRPr="00E13B98">
        <w:t>The steady increase in atmospheric CO</w:t>
      </w:r>
      <w:r w:rsidRPr="00957091">
        <w:rPr>
          <w:vertAlign w:val="subscript"/>
        </w:rPr>
        <w:t>2</w:t>
      </w:r>
      <w:r w:rsidRPr="00E13B98">
        <w:t xml:space="preserve"> concentrations originates from spatially variable emission patterns, and these emissions are projected to depend on socio-economic determinants reflecting human decisions (indirect drivers) regarding greenhouse gas emissions. </w:t>
      </w:r>
      <w:r w:rsidR="001E149D" w:rsidRPr="001E149D">
        <w:rPr>
          <w:b/>
        </w:rPr>
        <w:t>Figure 4.69</w:t>
      </w:r>
      <w:r w:rsidRPr="00E13B98">
        <w:t xml:space="preserve"> illustrates the CH</w:t>
      </w:r>
      <w:r w:rsidRPr="00957091">
        <w:rPr>
          <w:vertAlign w:val="subscript"/>
        </w:rPr>
        <w:t>4</w:t>
      </w:r>
      <w:r w:rsidRPr="00E13B98">
        <w:t xml:space="preserve"> (methane) emission patterns for 2100 according to the four repre</w:t>
      </w:r>
      <w:r>
        <w:t>sentative concentration pathway (</w:t>
      </w:r>
      <w:r w:rsidRPr="00E13B98">
        <w:t>RCP</w:t>
      </w:r>
      <w:r>
        <w:t>)</w:t>
      </w:r>
      <w:r w:rsidRPr="00E13B98">
        <w:t xml:space="preserve"> scenarios that represent different levels of radiative forcing.</w:t>
      </w:r>
    </w:p>
    <w:p w14:paraId="4F7FBDD5" w14:textId="7331D15D" w:rsidR="00AE2C8A" w:rsidRPr="00AE2C8A" w:rsidRDefault="00AE2C8A" w:rsidP="00AE2C8A">
      <w:pPr>
        <w:rPr>
          <w:lang w:val="en-US"/>
        </w:rPr>
      </w:pPr>
      <w:r>
        <w:rPr>
          <w:lang w:eastAsia="en-GB"/>
        </w:rPr>
        <w:lastRenderedPageBreak/>
        <w:drawing>
          <wp:inline distT="0" distB="0" distL="0" distR="0" wp14:anchorId="5939DE43" wp14:editId="0749D186">
            <wp:extent cx="5759450" cy="3322955"/>
            <wp:effectExtent l="0" t="0" r="0" b="0"/>
            <wp:docPr id="4121" name="Picture 4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2"/>
                    <a:stretch>
                      <a:fillRect/>
                    </a:stretch>
                  </pic:blipFill>
                  <pic:spPr>
                    <a:xfrm>
                      <a:off x="0" y="0"/>
                      <a:ext cx="5759450" cy="3322955"/>
                    </a:xfrm>
                    <a:prstGeom prst="rect">
                      <a:avLst/>
                    </a:prstGeom>
                  </pic:spPr>
                </pic:pic>
              </a:graphicData>
            </a:graphic>
          </wp:inline>
        </w:drawing>
      </w:r>
    </w:p>
    <w:p w14:paraId="5096D8F2" w14:textId="77777777" w:rsidR="0048205B" w:rsidRPr="00E13B98" w:rsidRDefault="0048205B" w:rsidP="00AE389F"/>
    <w:p w14:paraId="460DAD5B" w14:textId="77777777" w:rsidR="0048205B" w:rsidRPr="00E13B98" w:rsidRDefault="0048205B" w:rsidP="00147745">
      <w:pPr>
        <w:pStyle w:val="Heading3"/>
      </w:pPr>
      <w:bookmarkStart w:id="1489" w:name="_Toc502837448"/>
      <w:bookmarkStart w:id="1490" w:name="_Toc504380699"/>
      <w:bookmarkStart w:id="1491" w:name="_Toc519514840"/>
      <w:bookmarkStart w:id="1492" w:name="_Toc369890565"/>
      <w:r w:rsidRPr="00E13B98">
        <w:t>Indirect drivers influencing climate change</w:t>
      </w:r>
      <w:bookmarkEnd w:id="1489"/>
      <w:bookmarkEnd w:id="1490"/>
      <w:bookmarkEnd w:id="1491"/>
    </w:p>
    <w:bookmarkEnd w:id="1492"/>
    <w:p w14:paraId="15C0560D" w14:textId="188D12C7" w:rsidR="0048205B" w:rsidRDefault="0048205B" w:rsidP="00AE389F">
      <w:r w:rsidRPr="00E13B98">
        <w:t>Drivers of climate change are the same regardless of whether we are ultimatelyminterested in effects on biodiversity, nature’s contributions to people, or other effects. Drivers of emissions from land</w:t>
      </w:r>
      <w:r>
        <w:t>-</w:t>
      </w:r>
      <w:r w:rsidRPr="00E13B98">
        <w:t>use</w:t>
      </w:r>
      <w:r>
        <w:t xml:space="preserve"> change have been discussed in S</w:t>
      </w:r>
      <w:r w:rsidRPr="00E13B98">
        <w:t xml:space="preserve">ection </w:t>
      </w:r>
      <w:r w:rsidRPr="00E13B98">
        <w:fldChar w:fldCharType="begin"/>
      </w:r>
      <w:r w:rsidRPr="00E13B98">
        <w:instrText xml:space="preserve"> REF _Ref496559800 \r \h </w:instrText>
      </w:r>
      <w:r w:rsidRPr="00E13B98">
        <w:fldChar w:fldCharType="separate"/>
      </w:r>
      <w:r w:rsidR="00B40E12">
        <w:t>4.5</w:t>
      </w:r>
      <w:r w:rsidRPr="00E13B98">
        <w:fldChar w:fldCharType="end"/>
      </w:r>
      <w:r w:rsidRPr="00E13B98">
        <w:t xml:space="preserve">. Drivers of greenhouse gas emissions have been assessed in the fifth assessment report of the Intergovernmental Panel on Climate Change </w:t>
      </w:r>
      <w:r>
        <w:fldChar w:fldCharType="begin" w:fldLock="1"/>
      </w:r>
      <w:r>
        <w:instrText>ADDIN CSL_CITATION { "citationItems" : [ { "id" : "ITEM-1", "itemData" : { "author" : [ { "dropping-particle" : "", "family" : "Blanco", "given" : "G.", "non-dropping-particle" : "", "parse-names" : false, "suffix" : "" }, { "dropping-particle" : "", "family" : "Gerlagh", "given" : "R.", "non-dropping-particle" : "", "parse-names" : false, "suffix" : "" }, { "dropping-particle" : "", "family" : "Suh", "given" : "S.", "non-dropping-particle" : "", "parse-names" : false, "suffix" : "" }, { "dropping-particle" : "", "family" : "Barrett", "given" : "J.", "non-dropping-particle" : "", "parse-names" : false, "suffix" : "" }, { "dropping-particle" : "de", "family" : "Coninck", "given" : "H.C.", "non-dropping-particle" : "", "parse-names" : false, "suffix" : "" }, { "dropping-particle" : "", "family" : "Morejon", "given" : "C.F. Diaz", "non-dropping-particle" : "", "parse-names" : false, "suffix" : "" }, { "dropping-particle" : "", "family" : "Mathur", "given" : "R.", "non-dropping-particle" : "", "parse-names" : false, "suffix" : "" }, { "dropping-particle" : "", "family" : "Nakicenovic", "given" : "N.", "non-dropping-particle" : "", "parse-names" : false, "suffix" : "" }, { "dropping-particle" : "", "family" : "Ahenkora", "given" : "A. Ofosu", "non-dropping-particle" : "", "parse-names" : false, "suffix" : "" }, { "dropping-particle" : "", "family" : "Pan", "given" : "J.", "non-dropping-particle" : "", "parse-names" : false, "suffix" : "" }, { "dropping-particle" : "", "family" : "Pathak", "given" : "H.", "non-dropping-particle" : "", "parse-names" : false, "suffix" : "" }, { "dropping-particle" : "", "family" : "Rice", "given" : "J.", "non-dropping-particle" : "", "parse-names" : false, "suffix" : "" }, { "dropping-particle" : "", "family" : "Richels", "given" : "R.", "non-dropping-particle" : "", "parse-names" : false, "suffix" : "" }, { "dropping-particle" : "", "family" : "Smith", "given" : "S.J.", "non-dropping-particle" : "", "parse-names" : false, "suffix" : "" }, { "dropping-particle" : "", "family" : "Stern", "given" : "D.I.", "non-dropping-particle" : "", "parse-names" : false, "suffix" : "" }, { "dropping-particle" : "", "family" : "Toth", "given" : "F.L.", "non-dropping-particle" : "", "parse-names" : false, "suffix" : "" }, { "dropping-particle" : "", "family" : "Zhou", "given" : "P.",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Drivers, Trends and Mitigation", "type" : "chapter" }, "uris" : [ "http://www.mendeley.com/documents/?uuid=e8a7308f-261a-43b3-be83-481ede066e6c" ] } ], "mendeley" : { "formattedCitation" : "(Blanco et al., 2014)", "plainTextFormattedCitation" : "(Blanco et al., 2014)", "previouslyFormattedCitation" : "(Blanco et al., 2014)" }, "properties" : {  }, "schema" : "https://github.com/citation-style-language/schema/raw/master/csl-citation.json" }</w:instrText>
      </w:r>
      <w:r>
        <w:fldChar w:fldCharType="separate"/>
      </w:r>
      <w:r w:rsidRPr="0091597A">
        <w:t xml:space="preserve">(Blanco </w:t>
      </w:r>
      <w:r w:rsidR="000D7D89" w:rsidRPr="000D7D89">
        <w:rPr>
          <w:i/>
        </w:rPr>
        <w:t>et al.</w:t>
      </w:r>
      <w:r w:rsidRPr="0091597A">
        <w:t>, 2014)</w:t>
      </w:r>
      <w:r>
        <w:fldChar w:fldCharType="end"/>
      </w:r>
      <w:r w:rsidRPr="00E13B98">
        <w:t xml:space="preserve"> and will not be repeated here. However, in contrast to the global level, both primary energy and CO</w:t>
      </w:r>
      <w:r w:rsidRPr="00E13B98">
        <w:rPr>
          <w:vertAlign w:val="subscript"/>
        </w:rPr>
        <w:t>2</w:t>
      </w:r>
      <w:r w:rsidRPr="00E13B98">
        <w:t xml:space="preserve"> emissions in Europe and Central Asia have been reduced since 1990 (</w:t>
      </w:r>
      <w:r w:rsidR="001E149D" w:rsidRPr="001E149D">
        <w:rPr>
          <w:b/>
        </w:rPr>
        <w:t>Figure 4.70</w:t>
      </w:r>
      <w:r w:rsidRPr="00E13B98">
        <w:t>).</w:t>
      </w:r>
    </w:p>
    <w:p w14:paraId="31EDC3C6" w14:textId="06B2FC0A" w:rsidR="00AE2C8A" w:rsidRPr="00AE2C8A" w:rsidRDefault="00AE2C8A" w:rsidP="00AE2C8A">
      <w:pPr>
        <w:rPr>
          <w:lang w:val="en-US"/>
        </w:rPr>
      </w:pPr>
      <w:r>
        <w:rPr>
          <w:lang w:eastAsia="en-GB"/>
        </w:rPr>
        <w:lastRenderedPageBreak/>
        <w:drawing>
          <wp:inline distT="0" distB="0" distL="0" distR="0" wp14:anchorId="1B7BC6C1" wp14:editId="0FD84812">
            <wp:extent cx="5759450" cy="4147185"/>
            <wp:effectExtent l="0" t="0" r="0" b="5715"/>
            <wp:docPr id="4122" name="Picture 4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3"/>
                    <a:stretch>
                      <a:fillRect/>
                    </a:stretch>
                  </pic:blipFill>
                  <pic:spPr>
                    <a:xfrm>
                      <a:off x="0" y="0"/>
                      <a:ext cx="5759450" cy="4147185"/>
                    </a:xfrm>
                    <a:prstGeom prst="rect">
                      <a:avLst/>
                    </a:prstGeom>
                  </pic:spPr>
                </pic:pic>
              </a:graphicData>
            </a:graphic>
          </wp:inline>
        </w:drawing>
      </w:r>
    </w:p>
    <w:p w14:paraId="21353980" w14:textId="77777777" w:rsidR="0048205B" w:rsidRPr="00E13B98" w:rsidRDefault="0048205B" w:rsidP="00AE389F">
      <w:r w:rsidRPr="00E13B98">
        <w:t xml:space="preserve">To analyse the reasons for this decreasing mission, we use the “Kaya identity” </w:t>
      </w:r>
      <w:r>
        <w:fldChar w:fldCharType="begin" w:fldLock="1"/>
      </w:r>
      <w:r>
        <w:instrText>ADDIN CSL_CITATION { "citationItems" : [ { "id" : "ITEM-1", "itemData" : { "author" : [ { "dropping-particle" : "", "family" : "Kaya", "given" : "Y.", "non-dropping-particle" : "", "parse-names" : false, "suffix" : "" } ], "id" : "ITEM-1", "issued" : { "date-parts" : [ [ "1990" ] ] }, "publisher-place" : "Paris, France", "title" : "Impact of carbon dioxide emission control on GNP growth: interpretation of proposed scenarios", "type" : "report" }, "uris" : [ "http://www.mendeley.com/documents/?uuid=b987b450-3f10-4102-b84a-bf2de6d97863" ] } ], "mendeley" : { "formattedCitation" : "(Kaya, 1990)", "plainTextFormattedCitation" : "(Kaya, 1990)", "previouslyFormattedCitation" : "(Kaya, 1990)" }, "properties" : {  }, "schema" : "https://github.com/citation-style-language/schema/raw/master/csl-citation.json" }</w:instrText>
      </w:r>
      <w:r>
        <w:fldChar w:fldCharType="separate"/>
      </w:r>
      <w:r w:rsidRPr="00410BDD">
        <w:t>(Kaya, 1990)</w:t>
      </w:r>
      <w:r>
        <w:fldChar w:fldCharType="end"/>
      </w:r>
      <w:r w:rsidRPr="00E13B98">
        <w:t xml:space="preserve"> for territorial CO</w:t>
      </w:r>
      <w:r w:rsidRPr="00E13B98">
        <w:rPr>
          <w:vertAlign w:val="subscript"/>
        </w:rPr>
        <w:t>2</w:t>
      </w:r>
      <w:r w:rsidRPr="00E13B98">
        <w:t xml:space="preserve"> emissions:</w:t>
      </w:r>
    </w:p>
    <w:p w14:paraId="11EBA836" w14:textId="77777777" w:rsidR="0048205B" w:rsidRPr="00E13B98" w:rsidRDefault="0048205B" w:rsidP="00AE389F">
      <w:r w:rsidRPr="00E13B98">
        <w:t>CO</w:t>
      </w:r>
      <w:r w:rsidRPr="00E13B98">
        <w:rPr>
          <w:vertAlign w:val="subscript"/>
        </w:rPr>
        <w:t>2</w:t>
      </w:r>
      <w:r w:rsidRPr="00E13B98">
        <w:t xml:space="preserve"> emissions = </w:t>
      </w:r>
      <m:oMath>
        <m:r>
          <w:rPr>
            <w:rFonts w:ascii="Cambria Math" w:hAnsi="Cambria Math"/>
          </w:rPr>
          <m:t>population</m:t>
        </m:r>
        <m:r>
          <m:rPr>
            <m:sty m:val="p"/>
          </m:rPr>
          <w:rPr>
            <w:rFonts w:ascii="Cambria Math" w:hAnsi="Cambria Math"/>
          </w:rPr>
          <m:t>×</m:t>
        </m:r>
        <m:f>
          <m:fPr>
            <m:ctrlPr>
              <w:rPr>
                <w:rFonts w:ascii="Cambria Math" w:hAnsi="Cambria Math"/>
              </w:rPr>
            </m:ctrlPr>
          </m:fPr>
          <m:num>
            <m:r>
              <w:rPr>
                <w:rFonts w:ascii="Cambria Math" w:hAnsi="Cambria Math"/>
              </w:rPr>
              <m:t>GDP</m:t>
            </m:r>
          </m:num>
          <m:den>
            <m:r>
              <w:rPr>
                <w:rFonts w:ascii="Cambria Math" w:hAnsi="Cambria Math"/>
              </w:rPr>
              <m:t>population</m:t>
            </m:r>
          </m:den>
        </m:f>
        <m:r>
          <m:rPr>
            <m:sty m:val="p"/>
          </m:rPr>
          <w:rPr>
            <w:rFonts w:ascii="Cambria Math" w:hAnsi="Cambria Math"/>
          </w:rPr>
          <m:t>×</m:t>
        </m:r>
        <m:f>
          <m:fPr>
            <m:ctrlPr>
              <w:rPr>
                <w:rFonts w:ascii="Cambria Math" w:hAnsi="Cambria Math"/>
              </w:rPr>
            </m:ctrlPr>
          </m:fPr>
          <m:num>
            <m:r>
              <w:rPr>
                <w:rFonts w:ascii="Cambria Math" w:hAnsi="Cambria Math"/>
              </w:rPr>
              <m:t>energy</m:t>
            </m:r>
          </m:num>
          <m:den>
            <m:r>
              <w:rPr>
                <w:rFonts w:ascii="Cambria Math" w:hAnsi="Cambria Math"/>
              </w:rPr>
              <m:t>GDP</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O</m:t>
                </m:r>
              </m:e>
              <m:sub>
                <m:r>
                  <m:rPr>
                    <m:sty m:val="p"/>
                  </m:rPr>
                  <w:rPr>
                    <w:rFonts w:ascii="Cambria Math" w:hAnsi="Cambria Math"/>
                  </w:rPr>
                  <m:t>2</m:t>
                </m:r>
              </m:sub>
            </m:sSub>
          </m:num>
          <m:den>
            <m:r>
              <w:rPr>
                <w:rFonts w:ascii="Cambria Math" w:hAnsi="Cambria Math"/>
              </w:rPr>
              <m:t>energy</m:t>
            </m:r>
          </m:den>
        </m:f>
      </m:oMath>
    </w:p>
    <w:p w14:paraId="18A0E8C0" w14:textId="3A3465FB" w:rsidR="0048205B" w:rsidRPr="00E13B98" w:rsidRDefault="0048205B" w:rsidP="00AE389F">
      <w:r w:rsidRPr="00E13B98">
        <w:t>The two last parts of the Kaya identity, energy intensity of GDP and CO</w:t>
      </w:r>
      <w:r w:rsidRPr="00E13B98">
        <w:rPr>
          <w:vertAlign w:val="subscript"/>
        </w:rPr>
        <w:t>2</w:t>
      </w:r>
      <w:r w:rsidRPr="00E13B98">
        <w:t xml:space="preserve"> content of energy production, have declined since 1990 in all developed and large developing countries mainly due to technology, changes in economic structure, the mix of energy sources, and changes in the participation of inputs such as capital and labour used </w:t>
      </w:r>
      <w:r>
        <w:fldChar w:fldCharType="begin" w:fldLock="1"/>
      </w:r>
      <w:r>
        <w:instrText>ADDIN CSL_CITATION { "citationItems" : [ { "id" : "ITEM-1", "itemData" : { "author" : [ { "dropping-particle" : "", "family" : "Blanco", "given" : "G.", "non-dropping-particle" : "", "parse-names" : false, "suffix" : "" }, { "dropping-particle" : "", "family" : "Gerlagh", "given" : "R.", "non-dropping-particle" : "", "parse-names" : false, "suffix" : "" }, { "dropping-particle" : "", "family" : "Suh", "given" : "S.", "non-dropping-particle" : "", "parse-names" : false, "suffix" : "" }, { "dropping-particle" : "", "family" : "Barrett", "given" : "J.", "non-dropping-particle" : "", "parse-names" : false, "suffix" : "" }, { "dropping-particle" : "de", "family" : "Coninck", "given" : "H.C.", "non-dropping-particle" : "", "parse-names" : false, "suffix" : "" }, { "dropping-particle" : "", "family" : "Morejon", "given" : "C.F. Diaz", "non-dropping-particle" : "", "parse-names" : false, "suffix" : "" }, { "dropping-particle" : "", "family" : "Mathur", "given" : "R.", "non-dropping-particle" : "", "parse-names" : false, "suffix" : "" }, { "dropping-particle" : "", "family" : "Nakicenovic", "given" : "N.", "non-dropping-particle" : "", "parse-names" : false, "suffix" : "" }, { "dropping-particle" : "", "family" : "Ahenkora", "given" : "A. Ofosu", "non-dropping-particle" : "", "parse-names" : false, "suffix" : "" }, { "dropping-particle" : "", "family" : "Pan", "given" : "J.", "non-dropping-particle" : "", "parse-names" : false, "suffix" : "" }, { "dropping-particle" : "", "family" : "Pathak", "given" : "H.", "non-dropping-particle" : "", "parse-names" : false, "suffix" : "" }, { "dropping-particle" : "", "family" : "Rice", "given" : "J.", "non-dropping-particle" : "", "parse-names" : false, "suffix" : "" }, { "dropping-particle" : "", "family" : "Richels", "given" : "R.", "non-dropping-particle" : "", "parse-names" : false, "suffix" : "" }, { "dropping-particle" : "", "family" : "Smith", "given" : "S.J.", "non-dropping-particle" : "", "parse-names" : false, "suffix" : "" }, { "dropping-particle" : "", "family" : "Stern", "given" : "D.I.", "non-dropping-particle" : "", "parse-names" : false, "suffix" : "" }, { "dropping-particle" : "", "family" : "Toth", "given" : "F.L.", "non-dropping-particle" : "", "parse-names" : false, "suffix" : "" }, { "dropping-particle" : "", "family" : "Zhou", "given" : "P.",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Drivers, Trends and Mitigation", "type" : "chapter" }, "uris" : [ "http://www.mendeley.com/documents/?uuid=e8a7308f-261a-43b3-be83-481ede066e6c" ] } ], "mendeley" : { "formattedCitation" : "(Blanco et al., 2014)", "plainTextFormattedCitation" : "(Blanco et al., 2014)", "previouslyFormattedCitation" : "(Blanco et al., 2014)" }, "properties" : {  }, "schema" : "https://github.com/citation-style-language/schema/raw/master/csl-citation.json" }</w:instrText>
      </w:r>
      <w:r>
        <w:fldChar w:fldCharType="separate"/>
      </w:r>
      <w:r w:rsidRPr="0091597A">
        <w:t xml:space="preserve">(Blanco </w:t>
      </w:r>
      <w:r w:rsidR="000D7D89" w:rsidRPr="000D7D89">
        <w:rPr>
          <w:i/>
        </w:rPr>
        <w:t>et al.</w:t>
      </w:r>
      <w:r w:rsidRPr="0091597A">
        <w:t>, 2014)</w:t>
      </w:r>
      <w:r>
        <w:fldChar w:fldCharType="end"/>
      </w:r>
      <w:r>
        <w:t>.</w:t>
      </w:r>
    </w:p>
    <w:p w14:paraId="700DCC03" w14:textId="4E0D23E1" w:rsidR="0048205B" w:rsidRPr="00E13B98" w:rsidRDefault="001E149D" w:rsidP="00AE389F">
      <w:r w:rsidRPr="001E149D">
        <w:rPr>
          <w:b/>
        </w:rPr>
        <w:t>Figure 4.71</w:t>
      </w:r>
      <w:r w:rsidR="0048205B" w:rsidRPr="00E13B98">
        <w:t xml:space="preserve"> shows the relative contribution of each term of the Kaya identity to the annual change in CO</w:t>
      </w:r>
      <w:r w:rsidR="0048205B" w:rsidRPr="00E13B98">
        <w:rPr>
          <w:vertAlign w:val="subscript"/>
        </w:rPr>
        <w:t>2</w:t>
      </w:r>
      <w:r w:rsidR="0048205B" w:rsidRPr="00E13B98">
        <w:t xml:space="preserve"> emissions in Europe and Central Asia. By comparing the size of the different bars one notices that the growth of GDP per capita (second term of the Kaya identity) is the main driver of CO</w:t>
      </w:r>
      <w:r w:rsidR="0048205B" w:rsidRPr="00E13B98">
        <w:rPr>
          <w:vertAlign w:val="subscript"/>
        </w:rPr>
        <w:t>2</w:t>
      </w:r>
      <w:r w:rsidR="0048205B" w:rsidRPr="00E13B98">
        <w:t xml:space="preserve"> emission increase, which is well-established </w:t>
      </w:r>
      <w:r w:rsidR="0048205B">
        <w:fldChar w:fldCharType="begin" w:fldLock="1"/>
      </w:r>
      <w:r w:rsidR="0048205B">
        <w:instrText>ADDIN CSL_CITATION { "citationItems" : [ { "id" : "ITEM-1", "itemData" : { "author" : [ { "dropping-particle" : "", "family" : "Blanco", "given" : "G.", "non-dropping-particle" : "", "parse-names" : false, "suffix" : "" }, { "dropping-particle" : "", "family" : "Gerlagh", "given" : "R.", "non-dropping-particle" : "", "parse-names" : false, "suffix" : "" }, { "dropping-particle" : "", "family" : "Suh", "given" : "S.", "non-dropping-particle" : "", "parse-names" : false, "suffix" : "" }, { "dropping-particle" : "", "family" : "Barrett", "given" : "J.", "non-dropping-particle" : "", "parse-names" : false, "suffix" : "" }, { "dropping-particle" : "de", "family" : "Coninck", "given" : "H.C.", "non-dropping-particle" : "", "parse-names" : false, "suffix" : "" }, { "dropping-particle" : "", "family" : "Morejon", "given" : "C.F. Diaz", "non-dropping-particle" : "", "parse-names" : false, "suffix" : "" }, { "dropping-particle" : "", "family" : "Mathur", "given" : "R.", "non-dropping-particle" : "", "parse-names" : false, "suffix" : "" }, { "dropping-particle" : "", "family" : "Nakicenovic", "given" : "N.", "non-dropping-particle" : "", "parse-names" : false, "suffix" : "" }, { "dropping-particle" : "", "family" : "Ahenkora", "given" : "A. Ofosu", "non-dropping-particle" : "", "parse-names" : false, "suffix" : "" }, { "dropping-particle" : "", "family" : "Pan", "given" : "J.", "non-dropping-particle" : "", "parse-names" : false, "suffix" : "" }, { "dropping-particle" : "", "family" : "Pathak", "given" : "H.", "non-dropping-particle" : "", "parse-names" : false, "suffix" : "" }, { "dropping-particle" : "", "family" : "Rice", "given" : "J.", "non-dropping-particle" : "", "parse-names" : false, "suffix" : "" }, { "dropping-particle" : "", "family" : "Richels", "given" : "R.", "non-dropping-particle" : "", "parse-names" : false, "suffix" : "" }, { "dropping-particle" : "", "family" : "Smith", "given" : "S.J.", "non-dropping-particle" : "", "parse-names" : false, "suffix" : "" }, { "dropping-particle" : "", "family" : "Stern", "given" : "D.I.", "non-dropping-particle" : "", "parse-names" : false, "suffix" : "" }, { "dropping-particle" : "", "family" : "Toth", "given" : "F.L.", "non-dropping-particle" : "", "parse-names" : false, "suffix" : "" }, { "dropping-particle" : "", "family" : "Zhou", "given" : "P.",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Drivers, Trends and Mitigation", "type" : "chapter" }, "uris" : [ "http://www.mendeley.com/documents/?uuid=e8a7308f-261a-43b3-be83-481ede066e6c" ] } ], "mendeley" : { "formattedCitation" : "(Blanco et al., 2014)", "plainTextFormattedCitation" : "(Blanco et al., 2014)", "previouslyFormattedCitation" : "(Blanco et al., 2014)" }, "properties" : {  }, "schema" : "https://github.com/citation-style-language/schema/raw/master/csl-citation.json" }</w:instrText>
      </w:r>
      <w:r w:rsidR="0048205B">
        <w:fldChar w:fldCharType="separate"/>
      </w:r>
      <w:r w:rsidR="0048205B" w:rsidRPr="0091597A">
        <w:t xml:space="preserve">(Blanco </w:t>
      </w:r>
      <w:r w:rsidR="000D7D89" w:rsidRPr="000D7D89">
        <w:rPr>
          <w:i/>
        </w:rPr>
        <w:t>et al.</w:t>
      </w:r>
      <w:r w:rsidR="0048205B" w:rsidRPr="0091597A">
        <w:t>, 2014)</w:t>
      </w:r>
      <w:r w:rsidR="0048205B">
        <w:fldChar w:fldCharType="end"/>
      </w:r>
      <w:r w:rsidR="0048205B" w:rsidRPr="00E13B98">
        <w:t xml:space="preserve"> and that its effect has for most years only been partially offset by improvements in the energy intensity of GDP (third term) and the CO</w:t>
      </w:r>
      <w:r w:rsidR="0048205B" w:rsidRPr="00E13B98">
        <w:rPr>
          <w:vertAlign w:val="subscript"/>
        </w:rPr>
        <w:t>2</w:t>
      </w:r>
      <w:r w:rsidR="0048205B" w:rsidRPr="00E13B98">
        <w:t xml:space="preserve"> emissions intensity of energy production (fourth term).</w:t>
      </w:r>
    </w:p>
    <w:p w14:paraId="5C2B32B9" w14:textId="6FCD7DF5" w:rsidR="00F95C0E" w:rsidRPr="002C6DDB" w:rsidRDefault="00F95C0E" w:rsidP="002C6DDB">
      <w:pPr>
        <w:rPr>
          <w:lang w:val="en-US"/>
        </w:rPr>
      </w:pPr>
      <w:r>
        <w:rPr>
          <w:lang w:eastAsia="en-GB"/>
        </w:rPr>
        <w:lastRenderedPageBreak/>
        <w:drawing>
          <wp:inline distT="0" distB="0" distL="0" distR="0" wp14:anchorId="39661F15" wp14:editId="495D4E6F">
            <wp:extent cx="5759450" cy="3789680"/>
            <wp:effectExtent l="0" t="0" r="0" b="1270"/>
            <wp:docPr id="4132" name="Picture 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4"/>
                    <a:stretch>
                      <a:fillRect/>
                    </a:stretch>
                  </pic:blipFill>
                  <pic:spPr>
                    <a:xfrm>
                      <a:off x="0" y="0"/>
                      <a:ext cx="5759450" cy="3789680"/>
                    </a:xfrm>
                    <a:prstGeom prst="rect">
                      <a:avLst/>
                    </a:prstGeom>
                  </pic:spPr>
                </pic:pic>
              </a:graphicData>
            </a:graphic>
          </wp:inline>
        </w:drawing>
      </w:r>
    </w:p>
    <w:p w14:paraId="1B282EAD" w14:textId="103E4EA9" w:rsidR="0048205B" w:rsidRPr="00E13B98" w:rsidRDefault="0048205B" w:rsidP="00AE389F">
      <w:r w:rsidRPr="00E13B98">
        <w:t xml:space="preserve">The time series in </w:t>
      </w:r>
      <w:r w:rsidR="001E149D" w:rsidRPr="001E149D">
        <w:rPr>
          <w:b/>
        </w:rPr>
        <w:t>Figure 4.71</w:t>
      </w:r>
      <w:r w:rsidRPr="00E13B98">
        <w:t xml:space="preserve"> shows two structural breaks, the first after the dissolution of the Soviet Union and the second following the great recession. These years with negative GDP growth (1991-1993 and 2009) were also the years with highest reduction in CO</w:t>
      </w:r>
      <w:r w:rsidRPr="00E13B98">
        <w:rPr>
          <w:vertAlign w:val="subscript"/>
        </w:rPr>
        <w:t>2</w:t>
      </w:r>
      <w:r w:rsidRPr="00E13B98">
        <w:t xml:space="preserve"> emissions. </w:t>
      </w:r>
    </w:p>
    <w:p w14:paraId="6F935DF7" w14:textId="3F3D3EA7" w:rsidR="0048205B" w:rsidRPr="00E13B98" w:rsidRDefault="0048205B" w:rsidP="00AE389F">
      <w:r w:rsidRPr="00E13B98">
        <w:t xml:space="preserve">As reported in </w:t>
      </w:r>
      <w:r w:rsidR="00AE21E3" w:rsidRPr="00AE21E3">
        <w:rPr>
          <w:b/>
        </w:rPr>
        <w:t>Table 4.7</w:t>
      </w:r>
      <w:r w:rsidRPr="00E13B98">
        <w:t>, between 1995 and 2008 energy and emissions increased at a lower rate than before 1990, while average GDP continued increasing at more or less the same rate (relative decoupling). In the last four years of available data (2011-2014), there is evidence of small increases in GDP growth, but decreasing paths in both energy and CO</w:t>
      </w:r>
      <w:r w:rsidRPr="00E13B98">
        <w:rPr>
          <w:vertAlign w:val="subscript"/>
        </w:rPr>
        <w:t>2</w:t>
      </w:r>
      <w:r w:rsidRPr="00E13B98">
        <w:t xml:space="preserve"> emissions (absolute decoupling). </w:t>
      </w:r>
    </w:p>
    <w:p w14:paraId="0388B2A3" w14:textId="13AF7CDA" w:rsidR="0048205B" w:rsidRPr="00E13B98" w:rsidRDefault="0048205B" w:rsidP="000226B2">
      <w:pPr>
        <w:pStyle w:val="Caption"/>
      </w:pPr>
      <w:bookmarkStart w:id="1493" w:name="_Ref496559939"/>
      <w:r w:rsidRPr="00E13B98">
        <w:t xml:space="preserve">Table </w:t>
      </w:r>
      <w:r>
        <w:rPr>
          <w:noProof w:val="0"/>
        </w:rPr>
        <w:fldChar w:fldCharType="begin"/>
      </w:r>
      <w:r>
        <w:instrText xml:space="preserve"> STYLEREF 1 \s </w:instrText>
      </w:r>
      <w:r>
        <w:rPr>
          <w:noProof w:val="0"/>
        </w:rPr>
        <w:fldChar w:fldCharType="separate"/>
      </w:r>
      <w:r w:rsidR="00B40E12">
        <w:t>4</w:t>
      </w:r>
      <w:r>
        <w:fldChar w:fldCharType="end"/>
      </w:r>
      <w:r w:rsidRPr="00E13B98">
        <w:t>.</w:t>
      </w:r>
      <w:r>
        <w:rPr>
          <w:noProof w:val="0"/>
        </w:rPr>
        <w:fldChar w:fldCharType="begin"/>
      </w:r>
      <w:r>
        <w:instrText xml:space="preserve"> SEQ Table \* ARABIC \s 1 </w:instrText>
      </w:r>
      <w:r>
        <w:rPr>
          <w:noProof w:val="0"/>
        </w:rPr>
        <w:fldChar w:fldCharType="separate"/>
      </w:r>
      <w:r w:rsidR="00B40E12">
        <w:t>7</w:t>
      </w:r>
      <w:r>
        <w:fldChar w:fldCharType="end"/>
      </w:r>
      <w:bookmarkEnd w:id="1493"/>
      <w:r w:rsidRPr="00E13B98">
        <w:t>: Rates of change of population, GDP, CO</w:t>
      </w:r>
      <w:r w:rsidRPr="00E13B98">
        <w:rPr>
          <w:vertAlign w:val="subscript"/>
        </w:rPr>
        <w:t>2</w:t>
      </w:r>
      <w:r w:rsidRPr="00E13B98">
        <w:t xml:space="preserve"> emissions, and energy in Europe and Central Asia. </w:t>
      </w:r>
      <w:r w:rsidR="00D670F1">
        <w:t xml:space="preserve">Source: </w:t>
      </w:r>
      <w:r w:rsidRPr="00E13B98">
        <w:t xml:space="preserve">Own elaboration </w:t>
      </w:r>
      <w:r w:rsidR="00D670F1">
        <w:t xml:space="preserve">based </w:t>
      </w:r>
      <w:r w:rsidRPr="00E13B98">
        <w:t xml:space="preserve">on </w:t>
      </w:r>
      <w:r w:rsidRPr="00900119">
        <w:fldChar w:fldCharType="begin" w:fldLock="1"/>
      </w:r>
      <w:r>
        <w:instrText>ADDIN CSL_CITATION { "citationItems" : [ { "id" : "ITEM-1", "itemData" : { "URL" : "https://data.oecd.org/air/air-and-ghg-emissions.htm", "author" : [ { "dropping-particle" : "", "family" : "OECD", "given" : "", "non-dropping-particle" : "", "parse-names" : false, "suffix" : "" } ], "id" : "ITEM-1", "issued" : { "date-parts" : [ [ "2016" ] ] }, "title" : "Air and GHG emissions", "type" : "webpage" }, "uris" : [ "http://www.mendeley.com/documents/?uuid=63135556-4f78-47bd-9ed4-956f77d0612f" ] } ], "mendeley" : { "formattedCitation" : "(OECD, 2016)", "manualFormatting" : "OECD (2016)", "plainTextFormattedCitation" : "(OECD, 2016)", "previouslyFormattedCitation" : "(OECD, 2016)" }, "properties" : {  }, "schema" : "https://github.com/citation-style-language/schema/raw/master/csl-citation.json" }</w:instrText>
      </w:r>
      <w:r w:rsidRPr="00900119">
        <w:fldChar w:fldCharType="separate"/>
      </w:r>
      <w:r w:rsidRPr="00900119">
        <w:t>OECD (2016)</w:t>
      </w:r>
      <w:r w:rsidRPr="00900119">
        <w:fldChar w:fldCharType="end"/>
      </w:r>
      <w:r w:rsidRPr="00E13B98">
        <w:t xml:space="preserve">. PPP denotes </w:t>
      </w:r>
      <w:r w:rsidRPr="00957091">
        <w:rPr>
          <w:rFonts w:cs="Arial"/>
          <w:color w:val="545454"/>
          <w:shd w:val="clear" w:color="auto" w:fill="FFFFFF"/>
        </w:rPr>
        <w:t>purchasing power parity.</w:t>
      </w:r>
    </w:p>
    <w:tbl>
      <w:tblPr>
        <w:tblW w:w="8654" w:type="dxa"/>
        <w:tblInd w:w="55" w:type="dxa"/>
        <w:tblCellMar>
          <w:left w:w="70" w:type="dxa"/>
          <w:right w:w="70" w:type="dxa"/>
        </w:tblCellMar>
        <w:tblLook w:val="04A0" w:firstRow="1" w:lastRow="0" w:firstColumn="1" w:lastColumn="0" w:noHBand="0" w:noVBand="1"/>
      </w:tblPr>
      <w:tblGrid>
        <w:gridCol w:w="5125"/>
        <w:gridCol w:w="1261"/>
        <w:gridCol w:w="1134"/>
        <w:gridCol w:w="1134"/>
      </w:tblGrid>
      <w:tr w:rsidR="0048205B" w:rsidRPr="00E13B98" w14:paraId="4EC055FA" w14:textId="77777777" w:rsidTr="00AE389F">
        <w:trPr>
          <w:cantSplit/>
          <w:trHeight w:val="289"/>
        </w:trPr>
        <w:tc>
          <w:tcPr>
            <w:tcW w:w="5125" w:type="dxa"/>
            <w:tcBorders>
              <w:top w:val="single" w:sz="4" w:space="0" w:color="auto"/>
              <w:left w:val="nil"/>
              <w:bottom w:val="single" w:sz="4" w:space="0" w:color="808080" w:themeColor="background1" w:themeShade="80"/>
              <w:right w:val="nil"/>
            </w:tcBorders>
            <w:shd w:val="clear" w:color="auto" w:fill="auto"/>
            <w:noWrap/>
            <w:vAlign w:val="bottom"/>
            <w:hideMark/>
          </w:tcPr>
          <w:p w14:paraId="2E39CBE4" w14:textId="77777777" w:rsidR="0048205B" w:rsidRPr="00E13B98" w:rsidRDefault="0048205B" w:rsidP="00AE389F">
            <w:pPr>
              <w:rPr>
                <w:lang w:eastAsia="it-IT"/>
              </w:rPr>
            </w:pPr>
            <w:r w:rsidRPr="00E13B98">
              <w:rPr>
                <w:lang w:eastAsia="it-IT"/>
              </w:rPr>
              <w:t>Rates of growth of</w:t>
            </w:r>
          </w:p>
        </w:tc>
        <w:tc>
          <w:tcPr>
            <w:tcW w:w="1261" w:type="dxa"/>
            <w:tcBorders>
              <w:top w:val="single" w:sz="4" w:space="0" w:color="auto"/>
              <w:left w:val="nil"/>
              <w:bottom w:val="single" w:sz="4" w:space="0" w:color="808080" w:themeColor="background1" w:themeShade="80"/>
              <w:right w:val="nil"/>
            </w:tcBorders>
            <w:shd w:val="clear" w:color="auto" w:fill="auto"/>
            <w:noWrap/>
            <w:vAlign w:val="center"/>
            <w:hideMark/>
          </w:tcPr>
          <w:p w14:paraId="7A4FB7E6" w14:textId="77777777" w:rsidR="0048205B" w:rsidRPr="00E13B98" w:rsidRDefault="0048205B" w:rsidP="00AE389F">
            <w:pPr>
              <w:rPr>
                <w:lang w:eastAsia="it-IT"/>
              </w:rPr>
            </w:pPr>
            <w:r w:rsidRPr="00E13B98">
              <w:rPr>
                <w:lang w:eastAsia="it-IT"/>
              </w:rPr>
              <w:t>1971-1990</w:t>
            </w:r>
          </w:p>
        </w:tc>
        <w:tc>
          <w:tcPr>
            <w:tcW w:w="1134" w:type="dxa"/>
            <w:tcBorders>
              <w:top w:val="single" w:sz="4" w:space="0" w:color="auto"/>
              <w:left w:val="nil"/>
              <w:bottom w:val="single" w:sz="4" w:space="0" w:color="808080" w:themeColor="background1" w:themeShade="80"/>
              <w:right w:val="nil"/>
            </w:tcBorders>
            <w:shd w:val="clear" w:color="auto" w:fill="auto"/>
            <w:noWrap/>
            <w:vAlign w:val="center"/>
            <w:hideMark/>
          </w:tcPr>
          <w:p w14:paraId="5F4EFD18" w14:textId="77777777" w:rsidR="0048205B" w:rsidRPr="00E13B98" w:rsidRDefault="0048205B" w:rsidP="00AE389F">
            <w:pPr>
              <w:rPr>
                <w:lang w:eastAsia="it-IT"/>
              </w:rPr>
            </w:pPr>
            <w:r w:rsidRPr="00E13B98">
              <w:rPr>
                <w:lang w:eastAsia="it-IT"/>
              </w:rPr>
              <w:t>1995-2008</w:t>
            </w:r>
          </w:p>
        </w:tc>
        <w:tc>
          <w:tcPr>
            <w:tcW w:w="1134" w:type="dxa"/>
            <w:tcBorders>
              <w:top w:val="single" w:sz="4" w:space="0" w:color="auto"/>
              <w:left w:val="nil"/>
              <w:bottom w:val="single" w:sz="4" w:space="0" w:color="808080" w:themeColor="background1" w:themeShade="80"/>
              <w:right w:val="nil"/>
            </w:tcBorders>
            <w:shd w:val="clear" w:color="auto" w:fill="auto"/>
            <w:noWrap/>
            <w:vAlign w:val="center"/>
            <w:hideMark/>
          </w:tcPr>
          <w:p w14:paraId="74507C60" w14:textId="77777777" w:rsidR="0048205B" w:rsidRPr="00E13B98" w:rsidRDefault="0048205B" w:rsidP="00AE389F">
            <w:pPr>
              <w:rPr>
                <w:lang w:eastAsia="it-IT"/>
              </w:rPr>
            </w:pPr>
            <w:r w:rsidRPr="00E13B98">
              <w:rPr>
                <w:lang w:eastAsia="it-IT"/>
              </w:rPr>
              <w:t>2011-14</w:t>
            </w:r>
          </w:p>
        </w:tc>
      </w:tr>
      <w:tr w:rsidR="0048205B" w:rsidRPr="00E13B98" w14:paraId="6CDBECDC" w14:textId="77777777" w:rsidTr="00AE389F">
        <w:trPr>
          <w:cantSplit/>
          <w:trHeight w:val="289"/>
        </w:trPr>
        <w:tc>
          <w:tcPr>
            <w:tcW w:w="5125" w:type="dxa"/>
            <w:tcBorders>
              <w:top w:val="single" w:sz="4" w:space="0" w:color="808080" w:themeColor="background1" w:themeShade="80"/>
              <w:left w:val="nil"/>
              <w:bottom w:val="nil"/>
              <w:right w:val="nil"/>
            </w:tcBorders>
            <w:shd w:val="clear" w:color="auto" w:fill="auto"/>
            <w:noWrap/>
            <w:vAlign w:val="bottom"/>
            <w:hideMark/>
          </w:tcPr>
          <w:p w14:paraId="43AF2F43" w14:textId="77777777" w:rsidR="0048205B" w:rsidRPr="00E13B98" w:rsidRDefault="0048205B" w:rsidP="00AE389F">
            <w:pPr>
              <w:rPr>
                <w:lang w:eastAsia="it-IT"/>
              </w:rPr>
            </w:pPr>
            <w:r w:rsidRPr="00E13B98">
              <w:rPr>
                <w:lang w:eastAsia="it-IT"/>
              </w:rPr>
              <w:t>Population</w:t>
            </w:r>
          </w:p>
        </w:tc>
        <w:tc>
          <w:tcPr>
            <w:tcW w:w="1261" w:type="dxa"/>
            <w:tcBorders>
              <w:top w:val="single" w:sz="4" w:space="0" w:color="808080" w:themeColor="background1" w:themeShade="80"/>
              <w:left w:val="nil"/>
              <w:bottom w:val="nil"/>
              <w:right w:val="nil"/>
            </w:tcBorders>
            <w:shd w:val="clear" w:color="auto" w:fill="auto"/>
            <w:noWrap/>
            <w:vAlign w:val="center"/>
            <w:hideMark/>
          </w:tcPr>
          <w:p w14:paraId="32B4F635" w14:textId="77777777" w:rsidR="0048205B" w:rsidRPr="00E13B98" w:rsidRDefault="0048205B" w:rsidP="00AE389F">
            <w:pPr>
              <w:rPr>
                <w:lang w:eastAsia="it-IT"/>
              </w:rPr>
            </w:pPr>
            <w:r w:rsidRPr="00E13B98">
              <w:rPr>
                <w:lang w:eastAsia="it-IT"/>
              </w:rPr>
              <w:t>0.7%</w:t>
            </w:r>
          </w:p>
        </w:tc>
        <w:tc>
          <w:tcPr>
            <w:tcW w:w="1134" w:type="dxa"/>
            <w:tcBorders>
              <w:top w:val="single" w:sz="4" w:space="0" w:color="808080" w:themeColor="background1" w:themeShade="80"/>
              <w:left w:val="nil"/>
              <w:bottom w:val="nil"/>
              <w:right w:val="nil"/>
            </w:tcBorders>
            <w:shd w:val="clear" w:color="auto" w:fill="auto"/>
            <w:noWrap/>
            <w:vAlign w:val="center"/>
            <w:hideMark/>
          </w:tcPr>
          <w:p w14:paraId="63561310" w14:textId="77777777" w:rsidR="0048205B" w:rsidRPr="00E13B98" w:rsidRDefault="0048205B" w:rsidP="00AE389F">
            <w:pPr>
              <w:rPr>
                <w:lang w:eastAsia="it-IT"/>
              </w:rPr>
            </w:pPr>
            <w:r w:rsidRPr="00E13B98">
              <w:rPr>
                <w:lang w:eastAsia="it-IT"/>
              </w:rPr>
              <w:t>0.2%</w:t>
            </w:r>
          </w:p>
        </w:tc>
        <w:tc>
          <w:tcPr>
            <w:tcW w:w="1134" w:type="dxa"/>
            <w:tcBorders>
              <w:top w:val="single" w:sz="4" w:space="0" w:color="808080" w:themeColor="background1" w:themeShade="80"/>
              <w:left w:val="nil"/>
              <w:bottom w:val="nil"/>
              <w:right w:val="nil"/>
            </w:tcBorders>
            <w:shd w:val="clear" w:color="auto" w:fill="auto"/>
            <w:noWrap/>
            <w:vAlign w:val="center"/>
            <w:hideMark/>
          </w:tcPr>
          <w:p w14:paraId="78263569" w14:textId="77777777" w:rsidR="0048205B" w:rsidRPr="00E13B98" w:rsidRDefault="0048205B" w:rsidP="00AE389F">
            <w:pPr>
              <w:rPr>
                <w:lang w:eastAsia="it-IT"/>
              </w:rPr>
            </w:pPr>
            <w:r w:rsidRPr="00E13B98">
              <w:rPr>
                <w:lang w:eastAsia="it-IT"/>
              </w:rPr>
              <w:t>0.4%</w:t>
            </w:r>
          </w:p>
        </w:tc>
      </w:tr>
      <w:tr w:rsidR="0048205B" w:rsidRPr="00E13B98" w14:paraId="509C848E" w14:textId="77777777" w:rsidTr="00AE389F">
        <w:trPr>
          <w:cantSplit/>
          <w:trHeight w:val="289"/>
        </w:trPr>
        <w:tc>
          <w:tcPr>
            <w:tcW w:w="5125" w:type="dxa"/>
            <w:tcBorders>
              <w:top w:val="nil"/>
              <w:left w:val="nil"/>
              <w:bottom w:val="nil"/>
              <w:right w:val="nil"/>
            </w:tcBorders>
            <w:shd w:val="clear" w:color="auto" w:fill="auto"/>
            <w:noWrap/>
            <w:vAlign w:val="bottom"/>
            <w:hideMark/>
          </w:tcPr>
          <w:p w14:paraId="4C1AAD88" w14:textId="77777777" w:rsidR="0048205B" w:rsidRPr="00E13B98" w:rsidRDefault="0048205B" w:rsidP="00AE389F">
            <w:pPr>
              <w:rPr>
                <w:lang w:eastAsia="it-IT"/>
              </w:rPr>
            </w:pPr>
            <w:r w:rsidRPr="00E13B98">
              <w:rPr>
                <w:lang w:eastAsia="it-IT"/>
              </w:rPr>
              <w:t>GDP, PPP (constant 2010 international US $)</w:t>
            </w:r>
          </w:p>
        </w:tc>
        <w:tc>
          <w:tcPr>
            <w:tcW w:w="1261" w:type="dxa"/>
            <w:tcBorders>
              <w:top w:val="nil"/>
              <w:left w:val="nil"/>
              <w:bottom w:val="nil"/>
              <w:right w:val="nil"/>
            </w:tcBorders>
            <w:shd w:val="clear" w:color="auto" w:fill="auto"/>
            <w:noWrap/>
            <w:vAlign w:val="center"/>
            <w:hideMark/>
          </w:tcPr>
          <w:p w14:paraId="36800CC1" w14:textId="77777777" w:rsidR="0048205B" w:rsidRPr="00E13B98" w:rsidRDefault="0048205B" w:rsidP="00AE389F">
            <w:pPr>
              <w:rPr>
                <w:lang w:eastAsia="it-IT"/>
              </w:rPr>
            </w:pPr>
            <w:r w:rsidRPr="00E13B98">
              <w:rPr>
                <w:lang w:eastAsia="it-IT"/>
              </w:rPr>
              <w:t>3.0%</w:t>
            </w:r>
          </w:p>
        </w:tc>
        <w:tc>
          <w:tcPr>
            <w:tcW w:w="1134" w:type="dxa"/>
            <w:tcBorders>
              <w:top w:val="nil"/>
              <w:left w:val="nil"/>
              <w:bottom w:val="nil"/>
              <w:right w:val="nil"/>
            </w:tcBorders>
            <w:shd w:val="clear" w:color="auto" w:fill="auto"/>
            <w:noWrap/>
            <w:vAlign w:val="center"/>
            <w:hideMark/>
          </w:tcPr>
          <w:p w14:paraId="6976137D" w14:textId="77777777" w:rsidR="0048205B" w:rsidRPr="00E13B98" w:rsidRDefault="0048205B" w:rsidP="00AE389F">
            <w:pPr>
              <w:rPr>
                <w:lang w:eastAsia="it-IT"/>
              </w:rPr>
            </w:pPr>
            <w:r w:rsidRPr="00E13B98">
              <w:rPr>
                <w:lang w:eastAsia="it-IT"/>
              </w:rPr>
              <w:t>2.9%</w:t>
            </w:r>
          </w:p>
        </w:tc>
        <w:tc>
          <w:tcPr>
            <w:tcW w:w="1134" w:type="dxa"/>
            <w:tcBorders>
              <w:top w:val="nil"/>
              <w:left w:val="nil"/>
              <w:bottom w:val="nil"/>
              <w:right w:val="nil"/>
            </w:tcBorders>
            <w:shd w:val="clear" w:color="auto" w:fill="auto"/>
            <w:noWrap/>
            <w:vAlign w:val="center"/>
            <w:hideMark/>
          </w:tcPr>
          <w:p w14:paraId="71D69845" w14:textId="77777777" w:rsidR="0048205B" w:rsidRPr="00E13B98" w:rsidRDefault="0048205B" w:rsidP="00AE389F">
            <w:pPr>
              <w:rPr>
                <w:lang w:eastAsia="it-IT"/>
              </w:rPr>
            </w:pPr>
            <w:r w:rsidRPr="00E13B98">
              <w:rPr>
                <w:lang w:eastAsia="it-IT"/>
              </w:rPr>
              <w:t>1.4%</w:t>
            </w:r>
          </w:p>
        </w:tc>
      </w:tr>
      <w:tr w:rsidR="0048205B" w:rsidRPr="00E13B98" w14:paraId="6C49E443" w14:textId="77777777" w:rsidTr="00AE389F">
        <w:trPr>
          <w:cantSplit/>
          <w:trHeight w:val="289"/>
        </w:trPr>
        <w:tc>
          <w:tcPr>
            <w:tcW w:w="5125" w:type="dxa"/>
            <w:tcBorders>
              <w:top w:val="nil"/>
              <w:left w:val="nil"/>
              <w:right w:val="nil"/>
            </w:tcBorders>
            <w:shd w:val="clear" w:color="auto" w:fill="auto"/>
            <w:noWrap/>
            <w:vAlign w:val="bottom"/>
            <w:hideMark/>
          </w:tcPr>
          <w:p w14:paraId="1F960E3C" w14:textId="77777777" w:rsidR="0048205B" w:rsidRPr="00E13B98" w:rsidRDefault="0048205B" w:rsidP="00AE389F">
            <w:pPr>
              <w:rPr>
                <w:lang w:eastAsia="it-IT"/>
              </w:rPr>
            </w:pPr>
            <w:r w:rsidRPr="00E13B98">
              <w:rPr>
                <w:lang w:eastAsia="it-IT"/>
              </w:rPr>
              <w:t>CO</w:t>
            </w:r>
            <w:r w:rsidRPr="00503C3C">
              <w:rPr>
                <w:vertAlign w:val="subscript"/>
                <w:lang w:eastAsia="it-IT"/>
              </w:rPr>
              <w:t>2</w:t>
            </w:r>
            <w:r w:rsidRPr="00E13B98">
              <w:rPr>
                <w:lang w:eastAsia="it-IT"/>
              </w:rPr>
              <w:t xml:space="preserve"> emissions</w:t>
            </w:r>
          </w:p>
        </w:tc>
        <w:tc>
          <w:tcPr>
            <w:tcW w:w="1261" w:type="dxa"/>
            <w:tcBorders>
              <w:top w:val="nil"/>
              <w:left w:val="nil"/>
              <w:right w:val="nil"/>
            </w:tcBorders>
            <w:shd w:val="clear" w:color="auto" w:fill="auto"/>
            <w:noWrap/>
            <w:vAlign w:val="center"/>
            <w:hideMark/>
          </w:tcPr>
          <w:p w14:paraId="5AACD4AF" w14:textId="77777777" w:rsidR="0048205B" w:rsidRPr="00E13B98" w:rsidRDefault="0048205B" w:rsidP="00AE389F">
            <w:pPr>
              <w:rPr>
                <w:lang w:eastAsia="it-IT"/>
              </w:rPr>
            </w:pPr>
            <w:r w:rsidRPr="00E13B98">
              <w:rPr>
                <w:lang w:eastAsia="it-IT"/>
              </w:rPr>
              <w:t>1.6%</w:t>
            </w:r>
          </w:p>
        </w:tc>
        <w:tc>
          <w:tcPr>
            <w:tcW w:w="1134" w:type="dxa"/>
            <w:tcBorders>
              <w:top w:val="nil"/>
              <w:left w:val="nil"/>
              <w:right w:val="nil"/>
            </w:tcBorders>
            <w:shd w:val="clear" w:color="auto" w:fill="auto"/>
            <w:noWrap/>
            <w:vAlign w:val="center"/>
            <w:hideMark/>
          </w:tcPr>
          <w:p w14:paraId="336822F4" w14:textId="77777777" w:rsidR="0048205B" w:rsidRPr="00E13B98" w:rsidRDefault="0048205B" w:rsidP="00AE389F">
            <w:pPr>
              <w:rPr>
                <w:lang w:eastAsia="it-IT"/>
              </w:rPr>
            </w:pPr>
            <w:r w:rsidRPr="00E13B98">
              <w:rPr>
                <w:lang w:eastAsia="it-IT"/>
              </w:rPr>
              <w:t>0.1%</w:t>
            </w:r>
          </w:p>
        </w:tc>
        <w:tc>
          <w:tcPr>
            <w:tcW w:w="1134" w:type="dxa"/>
            <w:tcBorders>
              <w:top w:val="nil"/>
              <w:left w:val="nil"/>
              <w:right w:val="nil"/>
            </w:tcBorders>
            <w:shd w:val="clear" w:color="auto" w:fill="auto"/>
            <w:noWrap/>
            <w:vAlign w:val="center"/>
            <w:hideMark/>
          </w:tcPr>
          <w:p w14:paraId="3D11BB44" w14:textId="77777777" w:rsidR="0048205B" w:rsidRPr="00E13B98" w:rsidRDefault="0048205B" w:rsidP="00AE389F">
            <w:pPr>
              <w:rPr>
                <w:lang w:eastAsia="it-IT"/>
              </w:rPr>
            </w:pPr>
            <w:r w:rsidRPr="00E13B98">
              <w:rPr>
                <w:lang w:eastAsia="it-IT"/>
              </w:rPr>
              <w:t>-2.0%</w:t>
            </w:r>
          </w:p>
        </w:tc>
      </w:tr>
      <w:tr w:rsidR="0048205B" w:rsidRPr="00E13B98" w14:paraId="0DBA75AB" w14:textId="77777777" w:rsidTr="00AE389F">
        <w:trPr>
          <w:cantSplit/>
          <w:trHeight w:val="289"/>
        </w:trPr>
        <w:tc>
          <w:tcPr>
            <w:tcW w:w="5125" w:type="dxa"/>
            <w:tcBorders>
              <w:top w:val="nil"/>
              <w:left w:val="nil"/>
              <w:bottom w:val="single" w:sz="4" w:space="0" w:color="auto"/>
              <w:right w:val="nil"/>
            </w:tcBorders>
            <w:shd w:val="clear" w:color="auto" w:fill="auto"/>
            <w:noWrap/>
            <w:vAlign w:val="bottom"/>
            <w:hideMark/>
          </w:tcPr>
          <w:p w14:paraId="69C6BFE5" w14:textId="77777777" w:rsidR="0048205B" w:rsidRPr="00E13B98" w:rsidRDefault="0048205B" w:rsidP="00AE389F">
            <w:pPr>
              <w:rPr>
                <w:lang w:eastAsia="it-IT"/>
              </w:rPr>
            </w:pPr>
            <w:r w:rsidRPr="00E13B98">
              <w:rPr>
                <w:lang w:eastAsia="it-IT"/>
              </w:rPr>
              <w:t>Total primary energy supply</w:t>
            </w:r>
          </w:p>
        </w:tc>
        <w:tc>
          <w:tcPr>
            <w:tcW w:w="1261" w:type="dxa"/>
            <w:tcBorders>
              <w:top w:val="nil"/>
              <w:left w:val="nil"/>
              <w:bottom w:val="single" w:sz="4" w:space="0" w:color="auto"/>
              <w:right w:val="nil"/>
            </w:tcBorders>
            <w:shd w:val="clear" w:color="auto" w:fill="auto"/>
            <w:noWrap/>
            <w:vAlign w:val="center"/>
            <w:hideMark/>
          </w:tcPr>
          <w:p w14:paraId="08BCA137" w14:textId="77777777" w:rsidR="0048205B" w:rsidRPr="00E13B98" w:rsidRDefault="0048205B" w:rsidP="00AE389F">
            <w:pPr>
              <w:rPr>
                <w:lang w:eastAsia="it-IT"/>
              </w:rPr>
            </w:pPr>
            <w:r w:rsidRPr="00E13B98">
              <w:rPr>
                <w:lang w:eastAsia="it-IT"/>
              </w:rPr>
              <w:t>2.2%</w:t>
            </w:r>
          </w:p>
        </w:tc>
        <w:tc>
          <w:tcPr>
            <w:tcW w:w="1134" w:type="dxa"/>
            <w:tcBorders>
              <w:top w:val="nil"/>
              <w:left w:val="nil"/>
              <w:bottom w:val="single" w:sz="4" w:space="0" w:color="auto"/>
              <w:right w:val="nil"/>
            </w:tcBorders>
            <w:shd w:val="clear" w:color="auto" w:fill="auto"/>
            <w:noWrap/>
            <w:vAlign w:val="center"/>
            <w:hideMark/>
          </w:tcPr>
          <w:p w14:paraId="47817978" w14:textId="77777777" w:rsidR="0048205B" w:rsidRPr="00E13B98" w:rsidRDefault="0048205B" w:rsidP="00AE389F">
            <w:pPr>
              <w:rPr>
                <w:lang w:eastAsia="it-IT"/>
              </w:rPr>
            </w:pPr>
            <w:r w:rsidRPr="00E13B98">
              <w:rPr>
                <w:lang w:eastAsia="it-IT"/>
              </w:rPr>
              <w:t>0.7%</w:t>
            </w:r>
          </w:p>
        </w:tc>
        <w:tc>
          <w:tcPr>
            <w:tcW w:w="1134" w:type="dxa"/>
            <w:tcBorders>
              <w:top w:val="nil"/>
              <w:left w:val="nil"/>
              <w:bottom w:val="single" w:sz="4" w:space="0" w:color="auto"/>
              <w:right w:val="nil"/>
            </w:tcBorders>
            <w:shd w:val="clear" w:color="auto" w:fill="auto"/>
            <w:noWrap/>
            <w:vAlign w:val="center"/>
            <w:hideMark/>
          </w:tcPr>
          <w:p w14:paraId="4D1DDD2A" w14:textId="77777777" w:rsidR="0048205B" w:rsidRPr="00E13B98" w:rsidRDefault="0048205B" w:rsidP="00AE389F">
            <w:pPr>
              <w:rPr>
                <w:lang w:eastAsia="it-IT"/>
              </w:rPr>
            </w:pPr>
            <w:r w:rsidRPr="00E13B98">
              <w:rPr>
                <w:lang w:eastAsia="it-IT"/>
              </w:rPr>
              <w:t>-1.2%</w:t>
            </w:r>
          </w:p>
        </w:tc>
      </w:tr>
    </w:tbl>
    <w:p w14:paraId="4540D9B1" w14:textId="77777777" w:rsidR="0048205B" w:rsidRPr="00E13B98" w:rsidRDefault="0048205B" w:rsidP="00AE389F"/>
    <w:p w14:paraId="63EC3A75" w14:textId="0DF47A23" w:rsidR="0048205B" w:rsidRPr="00E13B98" w:rsidRDefault="0048205B" w:rsidP="00AE389F">
      <w:r w:rsidRPr="00E13B98">
        <w:t xml:space="preserve">Two caveats are to be considered. First, the data refer to the aggregation of all countries in Europe and Central Asia. Within this region different patterns are observable and, as noted by the Intergovernmental Panel on Climate Change, the increase of emissions for an additional person varies widely, depending on geographical location, income, lifestyle, and the available energy resources and technologies </w:t>
      </w:r>
      <w:r>
        <w:fldChar w:fldCharType="begin" w:fldLock="1"/>
      </w:r>
      <w:r>
        <w:instrText>ADDIN CSL_CITATION { "citationItems" : [ { "id" : "ITEM-1", "itemData" : { "author" : [ { "dropping-particle" : "", "family" : "Blanco", "given" : "G.", "non-dropping-particle" : "", "parse-names" : false, "suffix" : "" }, { "dropping-particle" : "", "family" : "Gerlagh", "given" : "R.", "non-dropping-particle" : "", "parse-names" : false, "suffix" : "" }, { "dropping-particle" : "", "family" : "Suh", "given" : "S.", "non-dropping-particle" : "", "parse-names" : false, "suffix" : "" }, { "dropping-particle" : "", "family" : "Barrett", "given" : "J.", "non-dropping-particle" : "", "parse-names" : false, "suffix" : "" }, { "dropping-particle" : "de", "family" : "Coninck", "given" : "H.C.", "non-dropping-particle" : "", "parse-names" : false, "suffix" : "" }, { "dropping-particle" : "", "family" : "Morejon", "given" : "C.F. Diaz", "non-dropping-particle" : "", "parse-names" : false, "suffix" : "" }, { "dropping-particle" : "", "family" : "Mathur", "given" : "R.", "non-dropping-particle" : "", "parse-names" : false, "suffix" : "" }, { "dropping-particle" : "", "family" : "Nakicenovic", "given" : "N.", "non-dropping-particle" : "", "parse-names" : false, "suffix" : "" }, { "dropping-particle" : "", "family" : "Ahenkora", "given" : "A. Ofosu", "non-dropping-particle" : "", "parse-names" : false, "suffix" : "" }, { "dropping-particle" : "", "family" : "Pan", "given" : "J.", "non-dropping-particle" : "", "parse-names" : false, "suffix" : "" }, { "dropping-particle" : "", "family" : "Pathak", "given" : "H.", "non-dropping-particle" : "", "parse-names" : false, "suffix" : "" }, { "dropping-particle" : "", "family" : "Rice", "given" : "J.", "non-dropping-particle" : "", "parse-names" : false, "suffix" : "" }, { "dropping-particle" : "", "family" : "Richels", "given" : "R.", "non-dropping-particle" : "", "parse-names" : false, "suffix" : "" }, { "dropping-particle" : "", "family" : "Smith", "given" : "S.J.", "non-dropping-particle" : "", "parse-names" : false, "suffix" : "" }, { "dropping-particle" : "", "family" : "Stern", "given" : "D.I.", "non-dropping-particle" : "", "parse-names" : false, "suffix" : "" }, { "dropping-particle" : "", "family" : "Toth", "given" : "F.L.", "non-dropping-particle" : "", "parse-names" : false, "suffix" : "" }, { "dropping-particle" : "", "family" : "Zhou", "given" : "P.",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Drivers, Trends and Mitigation", "type" : "chapter" }, "uris" : [ "http://www.mendeley.com/documents/?uuid=e8a7308f-261a-43b3-be83-481ede066e6c" ] } ], "mendeley" : { "formattedCitation" : "(Blanco et al., 2014)", "plainTextFormattedCitation" : "(Blanco et al., 2014)", "previouslyFormattedCitation" : "(Blanco et al., 2014)" }, "properties" : {  }, "schema" : "https://github.com/citation-style-language/schema/raw/master/csl-citation.json" }</w:instrText>
      </w:r>
      <w:r>
        <w:fldChar w:fldCharType="separate"/>
      </w:r>
      <w:r w:rsidRPr="0091597A">
        <w:t xml:space="preserve">(Blanco </w:t>
      </w:r>
      <w:r w:rsidR="000D7D89" w:rsidRPr="000D7D89">
        <w:rPr>
          <w:i/>
        </w:rPr>
        <w:t>et al.</w:t>
      </w:r>
      <w:r w:rsidRPr="0091597A">
        <w:t>, 2014)</w:t>
      </w:r>
      <w:r>
        <w:fldChar w:fldCharType="end"/>
      </w:r>
      <w:r w:rsidRPr="00E13B98">
        <w:t xml:space="preserve">. Second, there is no clear evidence whether (and to </w:t>
      </w:r>
      <w:r>
        <w:t>what</w:t>
      </w:r>
      <w:r w:rsidRPr="00E13B98">
        <w:t xml:space="preserve"> extent) the relative decoupling of CO</w:t>
      </w:r>
      <w:r w:rsidRPr="00957091">
        <w:rPr>
          <w:vertAlign w:val="subscript"/>
        </w:rPr>
        <w:t>2</w:t>
      </w:r>
      <w:r w:rsidRPr="00E13B98">
        <w:t xml:space="preserve"> emissions from GDP growth, indicated by much slower growth of CO</w:t>
      </w:r>
      <w:r w:rsidRPr="00957091">
        <w:rPr>
          <w:vertAlign w:val="subscript"/>
        </w:rPr>
        <w:t>2</w:t>
      </w:r>
      <w:r w:rsidRPr="00E13B98">
        <w:t xml:space="preserve"> </w:t>
      </w:r>
      <w:r>
        <w:t>partial</w:t>
      </w:r>
      <w:r w:rsidRPr="00E13B98">
        <w:t xml:space="preserve"> to GDP as observed from 1995, and the </w:t>
      </w:r>
      <w:r w:rsidR="00824851">
        <w:t>absolute</w:t>
      </w:r>
      <w:r w:rsidR="00824851" w:rsidRPr="00E13B98">
        <w:t xml:space="preserve"> </w:t>
      </w:r>
      <w:r w:rsidRPr="00E13B98">
        <w:t xml:space="preserve">decoupling, indicated by a </w:t>
      </w:r>
      <w:r w:rsidRPr="00824851">
        <w:t>CO</w:t>
      </w:r>
      <w:r w:rsidRPr="00824851">
        <w:rPr>
          <w:vertAlign w:val="subscript"/>
        </w:rPr>
        <w:t>2</w:t>
      </w:r>
      <w:r w:rsidR="00824851">
        <w:t xml:space="preserve"> </w:t>
      </w:r>
      <w:r w:rsidRPr="00824851">
        <w:t>decrease</w:t>
      </w:r>
      <w:r w:rsidRPr="00E13B98">
        <w:t xml:space="preserve"> at growing GDP from 2011 are the outcome of </w:t>
      </w:r>
      <w:r>
        <w:t>interregional</w:t>
      </w:r>
      <w:r w:rsidRPr="00E13B98">
        <w:t xml:space="preserve"> flows, e.g. de-industrialization in the region caused </w:t>
      </w:r>
      <w:r w:rsidRPr="00E13B98">
        <w:lastRenderedPageBreak/>
        <w:t>by economic growth of countries in other regions. According to some researchers, the relevant decoupling is between prosperity and CO</w:t>
      </w:r>
      <w:r w:rsidRPr="00E13B98">
        <w:rPr>
          <w:vertAlign w:val="subscript"/>
        </w:rPr>
        <w:t>2</w:t>
      </w:r>
      <w:r w:rsidRPr="00E13B98">
        <w:t xml:space="preserve"> emissions, not GDP growth and CO</w:t>
      </w:r>
      <w:r w:rsidRPr="00E13B98">
        <w:rPr>
          <w:vertAlign w:val="subscript"/>
        </w:rPr>
        <w:t>2</w:t>
      </w:r>
      <w:r w:rsidRPr="00E13B98">
        <w:t xml:space="preserve"> emissions </w:t>
      </w:r>
      <w:r w:rsidRPr="00E13B98">
        <w:fldChar w:fldCharType="begin" w:fldLock="1"/>
      </w:r>
      <w:r>
        <w:instrText>ADDIN CSL_CITATION { "citationItems" : [ { "id" : "ITEM-1", "itemData" : { "author" : [ { "dropping-particle" : "", "family" : "Jackson", "given" : "Tim", "non-dropping-particle" : "", "parse-names" : false, "suffix" : "" } ], "id" : "ITEM-1", "issued" : { "date-parts" : [ [ "2009", "4" ] ] }, "publisher" : "Sustainable Development Commission", "title" : "Prosperity without Growth? \u2013 The transition to a sustainable economy", "type" : "book" }, "uris" : [ "http://www.mendeley.com/documents/?uuid=e2af1ce3-b31a-4e11-bb13-a2518490210a" ] }, { "id" : "ITEM-2", "itemData" : { "DOI" : "10.1016/j.jclepro.2009.08.011", "ISSN" : "09596526", "author" : [ { "dropping-particle" : "", "family" : "Bergh", "given" : "Jeroen C.J.M.", "non-dropping-particle" : "van den", "parse-names" : false, "suffix" : "" } ], "container-title" : "Journal of Cleaner Production", "id" : "ITEM-2", "issue" : "6", "issued" : { "date-parts" : [ [ "2010", "4", "1" ] ] }, "page" : "540-543", "publisher" : "Elsevier", "title" : "Relax about GDP growth: implications for climate and crisis policies", "type" : "article-journal", "volume" : "18" }, "uris" : [ "http://www.mendeley.com/documents/?uuid=74d6316a-e1c8-3180-a978-15d773a63ffe" ] }, { "id" : "ITEM-3", "itemData" : { "author" : [ { "dropping-particle" : "", "family" : "Raworth", "given" : "K.", "non-dropping-particle" : "", "parse-names" : false, "suffix" : "" } ], "id" : "ITEM-3", "issued" : { "date-parts" : [ [ "2017" ] ] }, "publisher" : "Chelsea Green Publishing", "title" : "Doughnut Economics: Seven Ways to Think Like a 21st-Century Economist", "type" : "book" }, "uris" : [ "http://www.mendeley.com/documents/?uuid=9bfda780-30df-44c1-aebb-cde2eb8e99a9" ] } ], "mendeley" : { "formattedCitation" : "(T. Jackson, 2009; Raworth, 2017; van den Bergh, 2010)", "plainTextFormattedCitation" : "(T. Jackson, 2009; Raworth, 2017; van den Bergh, 2010)", "previouslyFormattedCitation" : "(T. Jackson, 2009; Raworth, 2017; van den Bergh, 2010)" }, "properties" : {  }, "schema" : "https://github.com/citation-style-language/schema/raw/master/csl-citation.json" }</w:instrText>
      </w:r>
      <w:r w:rsidRPr="00E13B98">
        <w:fldChar w:fldCharType="separate"/>
      </w:r>
      <w:r w:rsidRPr="00B84A30">
        <w:t>(Jackson, 2009; Raworth, 2017; van den Bergh, 2010)</w:t>
      </w:r>
      <w:r w:rsidRPr="00E13B98">
        <w:fldChar w:fldCharType="end"/>
      </w:r>
      <w:r w:rsidRPr="00E13B98">
        <w:t>.</w:t>
      </w:r>
    </w:p>
    <w:p w14:paraId="788B8E91" w14:textId="105A1381" w:rsidR="0048205B" w:rsidRDefault="0048205B" w:rsidP="00AE389F">
      <w:r w:rsidRPr="00E13B98">
        <w:t>The drivers of climate change are not limited to the energy and transportation se</w:t>
      </w:r>
      <w:r>
        <w:t>ctors or the Kaya identity. In S</w:t>
      </w:r>
      <w:r w:rsidRPr="00E13B98">
        <w:t xml:space="preserve">ection 4.5.1 we assessed intensive agriculture as a carbon source and sequestration by forests as carbon sink. A more comprehensive illustration of major drivers of climate change and their interactions, and impacts on biodiversity, is presented in </w:t>
      </w:r>
      <w:r w:rsidR="001E149D">
        <w:rPr>
          <w:b/>
        </w:rPr>
        <w:t>Figure 4.72</w:t>
      </w:r>
      <w:r w:rsidRPr="00E13B98">
        <w:t>.</w:t>
      </w:r>
    </w:p>
    <w:p w14:paraId="03A9C466" w14:textId="2DC58DCD" w:rsidR="00F95C0E" w:rsidRPr="002B2BC0" w:rsidRDefault="00F95C0E" w:rsidP="002B2BC0">
      <w:pPr>
        <w:rPr>
          <w:lang w:val="en-US"/>
        </w:rPr>
      </w:pPr>
      <w:r>
        <w:rPr>
          <w:lang w:eastAsia="en-GB"/>
        </w:rPr>
        <w:drawing>
          <wp:inline distT="0" distB="0" distL="0" distR="0" wp14:anchorId="0EDDC086" wp14:editId="57BE35D2">
            <wp:extent cx="5759450" cy="6045835"/>
            <wp:effectExtent l="0" t="0" r="0" b="0"/>
            <wp:docPr id="4133" name="Picture 4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5"/>
                    <a:stretch>
                      <a:fillRect/>
                    </a:stretch>
                  </pic:blipFill>
                  <pic:spPr>
                    <a:xfrm>
                      <a:off x="0" y="0"/>
                      <a:ext cx="5759450" cy="6045835"/>
                    </a:xfrm>
                    <a:prstGeom prst="rect">
                      <a:avLst/>
                    </a:prstGeom>
                  </pic:spPr>
                </pic:pic>
              </a:graphicData>
            </a:graphic>
          </wp:inline>
        </w:drawing>
      </w:r>
    </w:p>
    <w:p w14:paraId="2AA8E84A" w14:textId="77777777" w:rsidR="0048205B" w:rsidRPr="00E13B98" w:rsidRDefault="0048205B" w:rsidP="00AE389F">
      <w:r w:rsidRPr="00E13B98">
        <w:br w:type="page"/>
      </w:r>
    </w:p>
    <w:p w14:paraId="2CE425B1" w14:textId="77777777" w:rsidR="0048205B" w:rsidRPr="00E13B98" w:rsidRDefault="0048205B" w:rsidP="007A3472">
      <w:pPr>
        <w:pStyle w:val="Heading2"/>
      </w:pPr>
      <w:bookmarkStart w:id="1494" w:name="_Ref496617371"/>
      <w:bookmarkStart w:id="1495" w:name="_Ref496618860"/>
      <w:bookmarkStart w:id="1496" w:name="_Toc502837449"/>
      <w:bookmarkStart w:id="1497" w:name="_Toc504380700"/>
      <w:bookmarkStart w:id="1498" w:name="_Toc519514841"/>
      <w:r w:rsidRPr="00E13B98">
        <w:lastRenderedPageBreak/>
        <w:t>Drivers and effects of invasive alien species</w:t>
      </w:r>
      <w:bookmarkEnd w:id="1494"/>
      <w:bookmarkEnd w:id="1495"/>
      <w:bookmarkEnd w:id="1496"/>
      <w:bookmarkEnd w:id="1497"/>
      <w:bookmarkEnd w:id="1498"/>
    </w:p>
    <w:p w14:paraId="4786C3BA" w14:textId="77777777" w:rsidR="0048205B" w:rsidRPr="00E13B98" w:rsidRDefault="0048205B" w:rsidP="00147745">
      <w:pPr>
        <w:pStyle w:val="Heading3"/>
      </w:pPr>
      <w:bookmarkStart w:id="1499" w:name="_Toc502837450"/>
      <w:bookmarkStart w:id="1500" w:name="_Toc504380701"/>
      <w:bookmarkStart w:id="1501" w:name="_Toc519514842"/>
      <w:r w:rsidRPr="00E13B98">
        <w:t>Effects of invasive alien species on biodiversity and nature’s contribution</w:t>
      </w:r>
      <w:r>
        <w:t>s</w:t>
      </w:r>
      <w:r w:rsidRPr="00E13B98">
        <w:t xml:space="preserve"> to people</w:t>
      </w:r>
      <w:bookmarkEnd w:id="1499"/>
      <w:bookmarkEnd w:id="1500"/>
      <w:bookmarkEnd w:id="1501"/>
    </w:p>
    <w:p w14:paraId="180F9AE7" w14:textId="0EF4A926" w:rsidR="0048205B" w:rsidRPr="00E13B98" w:rsidRDefault="0048205B" w:rsidP="00AE389F">
      <w:r w:rsidRPr="00E13B98">
        <w:t>Invasive alien species are among the important direct drivers of loss of biodiversity and nature’s contributions to people across Europe and Central Asia, especially in combination with other direct drivers (</w:t>
      </w:r>
      <w:r>
        <w:t>S</w:t>
      </w:r>
      <w:r w:rsidRPr="00E13B98">
        <w:t>ection 4.9.1)</w:t>
      </w:r>
      <w:r>
        <w:t xml:space="preserve"> </w:t>
      </w:r>
      <w:r w:rsidRPr="00E13B98">
        <w:fldChar w:fldCharType="begin" w:fldLock="1"/>
      </w:r>
      <w:r>
        <w:instrText>ADDIN CSL_CITATION { "citationItems" : [ { "id" : "ITEM-1", "itemData" : { "author" : [ { "dropping-particle" : "", "family" : "MA", "given" : "", "non-dropping-particle" : "", "parse-names" : false, "suffix" : "" } ], "editor" : [ { "dropping-particle" : "", "family" : "World Resources Institute", "given" : "", "non-dropping-particle" : "", "parse-names" : false, "suffix" : "" } ], "id" : "ITEM-1", "issued" : { "date-parts" : [ [ "2005" ] ] }, "number-of-pages" : "137", "publisher" : "Island Press", "publisher-place" : "Washington DC, USA", "title" : "Millennium Ecosystem Assessment - Ecosystems and Human Well-being: Synthesis", "type" : "book" }, "uris" : [ "http://www.mendeley.com/documents/?uuid=11820373-53b0-4d58-97a1-45b6c0f65ccb" ] }, { "id" : "ITEM-2", "itemData" : { "DOI" : "10.1016/j.biocon.2009.03.034", "ISBN" : "0006-3207", "ISSN" : "00063207", "abstract" : "The rise of extinction rates associated with human activities has led to a growing interest in identifying extinction-prone taxa and extinction-promoting drivers. Previous work has identified habitat alterations and invasive species as the major drivers of recent bird extinctions. Here, we extend this work to ask how these human-driven impacts differentially affect extinction-prone taxa, and if any specific driver promotes taxonomic homogenization of avifauna. Like most previous studies, our analysis is based on global information of extinction drivers affecting threatened and extinct bird species from the IUCN Red List. Unlike previous studies, we employ a multivariate statistical framework that allows us to identify the main gradients of variation in extinction drivers. By using these gradients, we show that bird families with the highest extinction risk are primarily associated with threats posed by invasive species, once species richness and phylogeny are taken into account. As expected, the negative impact of invasive species was higher on island species, but our results also showed that it was particularly high in those species with small distribution ranges. On the other hand, mainland species and island species with large ranges tended to be affected by habitat destruction. Thus the impacts of invasive species promote the process of taxonomic homogenization among islands and between islands and continents. Consequently, introduced species may increase biotic homogenization not only directly, as generally believed, but also indirectly through their disproportional impact on endemic species imperilment. ?? 2009 Elsevier Ltd. All rights reserved.", "author" : [ { "dropping-particle" : "", "family" : "Clavero", "given" : "Miguel", "non-dropping-particle" : "", "parse-names" : false, "suffix" : "" }, { "dropping-particle" : "", "family" : "Brotons", "given" : "Llu\u00eds", "non-dropping-particle" : "", "parse-names" : false, "suffix" : "" }, { "dropping-particle" : "", "family" : "Pons", "given" : "Pere", "non-dropping-particle" : "", "parse-names" : false, "suffix" : "" }, { "dropping-particle" : "", "family" : "Sol", "given" : "Daniel", "non-dropping-particle" : "", "parse-names" : false, "suffix" : "" } ], "container-title" : "Biological Conservation", "id" : "ITEM-2", "issue" : "10", "issued" : { "date-parts" : [ [ "2009" ] ] }, "note" : "NULL", "page" : "2043-2049", "publisher" : "Elsevier Ltd", "title" : "Prominent role of invasive species in avian biodiversity loss", "type" : "article-journal", "volume" : "142" }, "uris" : [ "http://www.mendeley.com/documents/?uuid=6c37c89f-8a93-4ac2-9898-032a919b9d01" ] }, { "id" : "ITEM-3", "itemData" : { "author" : [ { "dropping-particle" : "", "family" : "Katsanevakis", "given" : "Stelios", "non-dropping-particle" : "", "parse-names" : false, "suffix" : "" }, { "dropping-particle" : "", "family" : "Wallentinus", "given" : "Inger", "non-dropping-particle" : "", "parse-names" : false, "suffix" : "" }, { "dropping-particle" : "", "family" : "Zenetos", "given" : "Argyro", "non-dropping-particle" : "", "parse-names" : false, "suffix" : "" }, { "dropping-particle" : "", "family" : "Lepp\u00e4koski", "given" : "Erkki", "non-dropping-particle" : "", "parse-names" : false, "suffix" : "" }, { "dropping-particle" : "", "family" : "\u00c7inar", "given" : "Melih Ertan", "non-dropping-particle" : "", "parse-names" : false, "suffix" : "" } ], "id" : "ITEM-3", "issue" : "4", "issued" : { "date-parts" : [ [ "2014" ] ] }, "page" : "391-423", "title" : "Impacts of invasive alien marine species on ecosystem services and biodiversity : a pan-European review", "type" : "article-journal", "volume" : "9" }, "uris" : [ "http://www.mendeley.com/documents/?uuid=4c4dd449-140c-4fb0-8a98-cf2a311a5033" ] }, { "id" : "ITEM-4", "itemData" : { "author" : [ { "dropping-particle" : "", "family" : "Nelson", "given" : "Gerald C.", "non-dropping-particle" : "", "parse-names" : false, "suffix" : "" }, { "dropping-particle" : "", "family" : "Bennett", "given" : "Elena", "non-dropping-particle" : "", "parse-names" : false, "suffix" : "" }, { "dropping-particle" : "", "family" : "Berhe", "given" : "Asefa Asmeret", "non-dropping-particle" : "", "parse-names" : false, "suffix" : "" }, { "dropping-particle" : "", "family" : "Cassman", "given" : "Kenneth G.", "non-dropping-particle" : "", "parse-names" : false, "suffix" : "" }, { "dropping-particle" : "", "family" : "DeFries", "given" : "Ruth", "non-dropping-particle" : "", "parse-names" : false, "suffix" : "" }, { "dropping-particle" : "", "family" : "Dietz", "given" : "Thomas", "non-dropping-particle" : "", "parse-names" : false, "suffix" : "" }, { "dropping-particle" : "", "family" : "Dobson", "given" : "Andrew", "non-dropping-particle" : "", "parse-names" : false, "suffix" : "" }, { "dropping-particle" : "", "family" : "Dobermann", "given" : "Achim", "non-dropping-particle" : "", "parse-names" : false, "suffix" : "" }, { "dropping-particle" : "", "family" : "Janetos", "given" : "Anthony", "non-dropping-particle" : "", "parse-names" : false, "suffix" : "" }, { "dropping-particle" : "", "family" : "Levy", "given" : "Marc", "non-dropping-particle" : "", "parse-names" : false, "suffix" : "" }, { "dropping-particle" : "", "family" : "Marco", "given" : "Diana", "non-dropping-particle" : "", "parse-names" : false, "suffix" : "" }, { "dropping-particle" : "", "family" : "Naki\u0107enovi\u0107", "given" : "Nebojsa", "non-dropping-particle" : "", "parse-names" : false, "suffix" : "" }, { "dropping-particle" : "", "family" : "O\u2019Neill", "given" : "Brian", "non-dropping-particle" : "", "parse-names" : false, "suffix" : "" }, { "dropping-particle" : "", "family" : "Norgaard", "given" : "Richard", "non-dropping-particle" : "", "parse-names" : false, "suffix" : "" }, { "dropping-particle" : "", "family" : "Petschel-Held", "given" : "Gerhard", "non-dropping-particle" : "", "parse-names" : false, "suffix" : "" }, { "dropping-particle" : "", "family" : "Ojima", "given" : "Dennis", "non-dropping-particle" : "", "parse-names" : false, "suffix" : "" }, { "dropping-particle" : "", "family" : "Pingali", "given" : "Prabhu", "non-dropping-particle" : "", "parse-names" : false, "suffix" : "" }, { "dropping-particle" : "", "family" : "Watson", "given" : "Robert", "non-dropping-particle" : "", "parse-names" : false, "suffix" : "" }, { "dropping-particle" : "", "family" : "Zurek", "given" : "Monika", "non-dropping-particle" : "", "parse-names" : false, "suffix" : "" } ], "container-title" : "Ecosystems and Human Well-being: Scenarios, Volume 2", "editor" : [ { "dropping-particle" : "", "family" : "Millennium Assessment", "given" : "", "non-dropping-particle" : "", "parse-names" : false, "suffix" : "" } ], "id" : "ITEM-4", "issued" : { "date-parts" : [ [ "2005" ] ] }, "publisher" : "Island Press", "title" : "Drivers of Change in Ecosystem Condition and Services", "type" : "chapter" }, "uris" : [ "http://www.mendeley.com/documents/?uuid=0b68c45d-52dd-4136-a2b6-a92c7ede53e7" ] }, { "id" : "ITEM-5", "itemData" : { "DOI" : "10.1126/science.287.5459.1770", "ISSN" : "00368075", "PMID" : "10710299", "abstract" : "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 "author" : [ { "dropping-particle" : "", "family" : "Sala", "given" : "O. E.", "non-dropping-particle" : "", "parse-names" : false, "suffix" : "" } ], "container-title" : "Science", "id" : "ITEM-5", "issue" : "5459", "issued" : { "date-parts" : [ [ "2000", "3", "10" ] ] }, "language" : "en", "note" : "NULL", "page" : "1770-1774", "publisher" : "American Association for the Advancement of Science", "title" : "Global Biodiversity Scenarios for the Year 2100&amp;amp;nbsp;", "type" : "article-journal", "volume" : "287" }, "uris" : [ "http://www.mendeley.com/documents/?uuid=f30c80f4-9958-4c3a-aaab-366adc8ff43b" ] }, { "id" : "ITEM-6", "itemData" : { "abstract" : "Change on earth is not a new phenomenon as it has been taking place for billions of years, but what is of new concern is the scale, magnitude and speed at which change has been occurring over the last sixty years. Human activity has led to an increase in the risk of crossing critical thresholds, which could result in abrupt changes to social and ecological systems. To prevent and reduce further environmental degradation, and reverse it where possible, it is important to understand how and why change is occurring. The identification of drivers of environmental change, which is embedded in the way humans live, encompasses detecting the rate of occurrence, the spatial and temporal scales and examining the changes in quantity and quality of ecosystems. This report reviews research on existing knowledge of the drivers of environmental change in order to highlight commonalities, strengths and limitations. A common framework for environmental change does not exist and so, this report outlines a new conceptual approach (a coupled DPSIR-SES framework) as a means of aiding the investigation of the complex dynamics of the spatial and temporal nature of drivers of change as well as the identification of the internal and external disruptions influencing a defined ecosystem service. Concepts of resilience, stability, durability and robustness are examined through a case study on the oak seed dispersal ecosystem service. Demography is listed as the most referenced and discussed indirect driver of environmental change, while the most commonly referenced direct drivers include land use and cover change, and climate variability and change. Natural, physical and biological phenomena, diseases and wars are the least discussed direct drivers. The majority of studies focus on one spatial scale exclusively. Outcomes of this report also include the need for researchers to define their terms to reduce confusion and facilitate the rapid exchange of comparable information.", "author" : [ { "dropping-particle" : "", "family" : "Anastasopoulou", "given" : "Stephanie", "non-dropping-particle" : "", "parse-names" : false, "suffix" : "" }, { "dropping-particle" : "", "family" : "Chobotova", "given" : "Veronika", "non-dropping-particle" : "", "parse-names" : false, "suffix" : "" }, { "dropping-particle" : "", "family" : "Dawson", "given" : "Terence", "non-dropping-particle" : "", "parse-names" : false, "suffix" : "" }, { "dropping-particle" : "", "family" : "Kluvankova-Oravska", "given" : "Tatiana", "non-dropping-particle" : "", "parse-names" : false, "suffix" : "" }, { "dro</w:instrText>
      </w:r>
      <w:r w:rsidRPr="008B5060">
        <w:rPr>
          <w:lang w:val="es-ES"/>
        </w:rPr>
        <w:instrText>pping-particle" : "", "family" : "Rounsevell", "given" : "Mark D A", "non-dropping-particle" : "", "parse-names" : false, "suffix" : "" } ], "container-title" : "RUBICODE - Rationalising Biodiversity Conservation in Dynamic Ecosystems", "id" : "ITEM-6", "issued" : { "date-parts" : [ [ "2007" ] ] }, "page" : "1-86", "title" : "Identifying and assessing socio-economic and environmental drivers that affect ecosystems and their services", "type" : "article-journal" }, "uris" : [ "http://www.mendeley.com/documents/?uuid=0113608c-bcbb-46c4-8e78-c831d273fa22" ] } ], "mendeley" : { "formattedCitation" : "(Anastasopoulou, Chobotova, Dawson, Kluvankova-Oravska, &amp; Rounsevell, 2007; Clavero, Brotons, Pons, &amp; Sol, 2009; Katsanevakis, Wallentinus, Zenetos, Lepp\u00e4koski, &amp; \u00c7inar, 2014; MA, 2005b; G. C. Nelson et al., 2005; Sala, 2000)", "plainTextFormattedCitation" : "(Anastasopoulou, Chobotova, Dawson, Kluvankova-Oravska, &amp; Rounsevell, 2007; Clavero, Brotons, Pons, &amp; Sol, 2009; Katsanevakis, Wallentinus, Zenetos, Lepp\u00e4koski, &amp; \u00c7inar, 2014; MA, 2005b; G. C. Nelson et al., 2005; Sala, 2000)", "previouslyFormattedCitation" : "(Anastasopoulou, Chobotova, Dawson, Kluvankova-Oravska, &amp; Rounsevell, 2007; Clavero, Brotons, Pons, &amp; Sol, 2009; Katsanevakis, Wallentinus, Zenetos, Lepp\u00e4koski, &amp; \u00c7inar, 2014; MA, 2005b; G. C. Nelson et al., 2005; Sala, 2000)" }, "properties" : {  }, "schema" : "https://github.com/citation-style-language/schema/raw/master/csl-citation.json" }</w:instrText>
      </w:r>
      <w:r w:rsidRPr="00E13B98">
        <w:fldChar w:fldCharType="separate"/>
      </w:r>
      <w:r w:rsidRPr="005E7584">
        <w:rPr>
          <w:lang w:val="sv-SE"/>
        </w:rPr>
        <w:t>(Anastasopoulou</w:t>
      </w:r>
      <w:r w:rsidR="00131663">
        <w:rPr>
          <w:i/>
          <w:lang w:val="sv-SE"/>
        </w:rPr>
        <w:t xml:space="preserve"> et al.</w:t>
      </w:r>
      <w:r w:rsidRPr="005E7584">
        <w:rPr>
          <w:lang w:val="sv-SE"/>
        </w:rPr>
        <w:t>, 2007; Clavero</w:t>
      </w:r>
      <w:r w:rsidR="00131663">
        <w:rPr>
          <w:i/>
          <w:lang w:val="sv-SE"/>
        </w:rPr>
        <w:t xml:space="preserve"> et al.</w:t>
      </w:r>
      <w:r w:rsidRPr="005E7584">
        <w:rPr>
          <w:lang w:val="sv-SE"/>
        </w:rPr>
        <w:t>, 2009; Katsanevakis</w:t>
      </w:r>
      <w:r w:rsidR="00131663">
        <w:rPr>
          <w:i/>
          <w:lang w:val="sv-SE"/>
        </w:rPr>
        <w:t xml:space="preserve"> et al.</w:t>
      </w:r>
      <w:r w:rsidRPr="005E7584">
        <w:rPr>
          <w:lang w:val="sv-SE"/>
        </w:rPr>
        <w:t>, 2014; M</w:t>
      </w:r>
      <w:r w:rsidR="00131663">
        <w:rPr>
          <w:lang w:val="sv-SE"/>
        </w:rPr>
        <w:t>E</w:t>
      </w:r>
      <w:r w:rsidRPr="005E7584">
        <w:rPr>
          <w:lang w:val="sv-SE"/>
        </w:rPr>
        <w:t xml:space="preserve">A, 2005b; Nelson </w:t>
      </w:r>
      <w:r w:rsidR="000D7D89" w:rsidRPr="000D7D89">
        <w:rPr>
          <w:i/>
          <w:lang w:val="sv-SE"/>
        </w:rPr>
        <w:t>et al.</w:t>
      </w:r>
      <w:r w:rsidRPr="005E7584">
        <w:rPr>
          <w:lang w:val="sv-SE"/>
        </w:rPr>
        <w:t>, 2005; Sala, 2000)</w:t>
      </w:r>
      <w:r w:rsidRPr="00E13B98">
        <w:fldChar w:fldCharType="end"/>
      </w:r>
      <w:r w:rsidRPr="00957091">
        <w:rPr>
          <w:lang w:val="sv-SE"/>
        </w:rPr>
        <w:t xml:space="preserve">. </w:t>
      </w:r>
      <w:r w:rsidRPr="00E13B98">
        <w:t xml:space="preserve">Invasive alien species </w:t>
      </w:r>
      <w:r>
        <w:t xml:space="preserve">generally </w:t>
      </w:r>
      <w:r w:rsidRPr="00E13B98">
        <w:t>tend to have negative effects on biodiversity</w:t>
      </w:r>
      <w:r>
        <w:t xml:space="preserve"> (</w:t>
      </w:r>
      <w:r w:rsidRPr="00B11FEB">
        <w:rPr>
          <w:b/>
        </w:rPr>
        <w:t>Fig</w:t>
      </w:r>
      <w:r w:rsidR="003A4434">
        <w:rPr>
          <w:b/>
        </w:rPr>
        <w:t>ure</w:t>
      </w:r>
      <w:r w:rsidRPr="00B11FEB">
        <w:rPr>
          <w:b/>
        </w:rPr>
        <w:t xml:space="preserve"> 4.73</w:t>
      </w:r>
      <w:r>
        <w:t>)</w:t>
      </w:r>
      <w:r w:rsidRPr="00E13B98">
        <w:t xml:space="preserve">. However, their magnitude and direction vary both within and between types of impact, across taxa and environments </w:t>
      </w:r>
      <w:r>
        <w:fldChar w:fldCharType="begin" w:fldLock="1"/>
      </w:r>
      <w:r>
        <w:instrText>ADDIN CSL_CITATION { "citationItems" : [ { "id" : "ITEM-1", "itemData" : { "DOI" : "10.1038/nature20588", "ISBN" : "0028-0836", "ISSN" : "0028-0836", "PMID" : "27894123", "abstract" : "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 "author" : [ { "dropping-particle" : "", "family" : "Potts", "given" : "Simon G.", "non-dropping-particle" : "", "parse-names" : false, "suffix" : "" }, { "dropping-particle" : "", "family" : "Imperatriz-Fonseca", "given" : "Vera", "non-dropping-particle" : "", "parse-names" : false, "suffix" : "" }, { "dropping-particle" : "", "family" : "Ngo", "given" : "Hien T.", "non-dropping-particle" : "", "parse-names" : false, "suffix" : "" }, { "dropping-particle" : "", "family" : "Aizen", "given" : "Marcelo A.", "non-dropping-particle" : "", "parse-names" : false, "suffix" : "" }, { "dropping-particle" : "", "family" : "Biesmeijer", "given" : "Jacobus C.", "non-dropping-particle" : "", "parse-names" : false, "suffix" : "" }, { "dropping-particle" : "", "family" : "Breeze", "given" : "Thomas D.", "non-dropping-particle" : "", "parse-names" : false, "suffix" : "" }, { "dropping-particle" : "V.", "family" : "Dicks", "given" : "Lynn", "non-dropping-particle" : "", "parse-names" : false, "suffix" : "" }, { "dropping-particle" : "", "family" : "Garibaldi", "given" : "Lucas A.", "non-dropping-particle" : "", "parse-names" : false, "suffix" : "" }, { "dropping-particle" : "", "family" : "Hill", "given" : "Rosemary", "non-dropping-particle" : "", "parse-names" : false, "suffix" : "" }, { "dropping-particle" : "", "family" : "Settele", "given" : "Josef", "non-dropping-particle" : "", "parse-names" : false, "suffix" : "" }, { "dropping-particle" : "", "family" : "Vanbergen", "given" : "Adam J.", "non-dropping-particle" : "", "parse-names" : false, "suffix" : "" } ], "container-title" : "Nature", "id" : "ITEM-1", "issue" : "7632", "issued" : { "date-parts" : [ [ "2016", "11", "28" ] ] }, "page" : "220-229", "publisher" : "Nature Research", "title" : "Safeguarding pollinators and their values to human well-being", "type" : "article-journal", "volume" : "540" }, "uris" : [ "http://www.mendeley.com/documents/?uuid=6fe9ea61-3c5f-3416-b4fd-da91df1e2d4e" ] }, { "id" : "ITEM-2", "itemData" : { "DOI" : "10.1038/ncomms12986", "ISBN" : "2041-1723", "ISSN" : "2041-1723", "PMID" : "27698460", "abstract" : "Insects have for millennia presented human society with some of its greatest development challenges by spreading diseases, consuming crops and damaging infrastructure. Despite the massive human and financial toll of invasive insects, cost estimates of their impacts remain sporadic, spatially incomplete and of questionable quality. We compiled the most comprehensive database of economic costs of invasive insects, expressing historical estimates in annual 2014-equivalent US dollars. Taking all reported goods and services estimates, invasive insects cost a minimum of US$70.0 billion year-1 globally, while global health costs directly attributable to invasive insects exceed US$6.9 billion year-1. Total costs rise as the number of estimates increases, although many of the worst costs have already been estimated (especially those related to human health). A lack of dedicated studies, especially for reproducible goods and services estimates, implies gross underestimation of global costs. Global warming as a consequence of climate change, rising human population densities and intensifying international trade will allow the costliest insects to spread into new areas, although substantial savings could be achieved by increasing surveillance, containment and public awareness.", "author" : [ { "dropping-particle" : "", "family" : "Bradshaw", "given" : "C.J.A.", "non-dropping-particle" : "", "parse-names" : false, "suffix" : "" }, { "dropping-particle" : "", "family" : "Leroy", "given" : "B.", "non-dropping-particle" : "", "parse-names" : false, "suffix" : "" }, { "dropping-particle" : "", "family" : "Bellard", "given" : "C.", "non-dropping-particle" : "", "parse-names" : false, "suffix" : "" }, { "dropping-particle" : "", "family" : "Albert", "given" : "C.", "non-dropping-particle" : "", "parse-names" : false, "suffix" : "" }, { "dropping-particle" : "", "family" : "Roiz", "given" : "D.", "non-dropping-particle" : "", "parse-names" : false, "suffix" : "" }, { "dropping-particle" : "", "family" : "Barbet-Massin", "given" : "M.", "non-dropping-particle" : "", "parse-names" : false, "suffix" : "" }, { "dropping-particle" : "", "family" : "Fournier", "given" : "A.", "non-dropping-particle" : "", "parse-names" : false, "suffix" : "" }, { "dropping-particle" : "", "family" : "Salles", "given" : "J.-M.", "non-dropping-particle" : "", "parse-names" : false, "suffix" : "" }, { "dropping-particle" : "", "family" : "Simard", "given" : "F.", "non-dropping-particle" : "", "parse-names" : false, "suffix" : "" }, { "dropping-particle" : "", "family" : "Courchamp", "given" : "F", "non-dropping-particle" : "", "parse-names" : false, "suffix" : "" } ], "container-title" : "Nature Communications", "id" : "ITEM-2", "issue" : "September 16", "issued" : { "date-parts" : [ [ "2016" ] ] }, "note" : "NULL", "page" : "14", "title" : "Massive yet grossly underestimated global costs of invasive insects", "type" : "article-journal" }, "uris" : [ "http://www.mendeley.com/documents/?uuid=4ffabcbc-86dc-43ac-b1d7-e49f2a537b30" ] }, { "id" : "ITEM-3", "itemData" : { "DOI" : "10.1007/s10980-011-9585-3", "ISBN" : "0921-2973", "ISSN" : "09212973", "abstract" : "Biological invasions and changes in land-use are two components of global change affecting biodiversity worldwide. There is overriding evidence that invasions can dramatically change the landscape and that particular land-use types facilitate invasions. Still, these issues have not formally percolated into risk analysis of biological invasions, and only recently has the influence of the surrounding landscape on invasive species spread started to be considered. In this paper we review the literature on the influence of the surrounding landscape on the local level of plant invasions (i.e., abundance and richness of alien plants in plant communities). Our review confirms that there are more alien plant species and they are more abundant at fragment edges than in the interior of fragments. The decline on the level of invasion towards the interior of fragments is sharp. To a lesser extent, there is higher invasion in small isolated fragments than in large connected patches. However, despite their relevance, the influence of connectivity and shape of the fragments have been scarcely explored. Besides the fact that a site has more invaders if surrounded by a human-dominated landscape than by a natural one, the past history and the configuration of that landscape are also important. Invasion within land-uses is often associated with the historical legacy of changes in land-use, indicating that current land-uses might represent an invasion credit to future invasions. Accurate accounts of the invasion process and effective conservation programs will depend on such considerations.", "author" : [ { "dropping-particle" : "", "family" : "Vil\u00e0", "given" : "Montserrat", "non-dropping-particle" : "", "parse-names" : false, "suffix" : "" }, { "dropping-particle" : "", "family" : "Ib\u00e1\u00f1ez", "given" : "In\u00e9s", "non-dropping-particle" : "", "parse-names" : false, "suffix" : "" } ], "container-title" : "Landscape Ecology", "id" : "ITEM-3", "issue" : "4", "issued" : { "date-parts" : [ [ "2011" ] ] }, "page" : "461-472", "title" : "Plant invasions in the landscape", "type" : "article-journal", "volume" : "26" }, "uris" : [ "http://www.mendeley.com/documents/?uuid=f80c0dac-1d70-4c5c-b280-fab518eecebe" ] }, { "id" : "ITEM-4", "itemData" : { "author" : [ { "dropping-particle" : "", "family" : "IPBES", "g</w:instrText>
      </w:r>
      <w:r w:rsidRPr="00D8327E">
        <w:rPr>
          <w:lang w:val="es-ES"/>
        </w:rPr>
        <w:instrText>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4",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Bradshaw et al., 2016; IPBES, 2016a; Simon G. Potts et al., 2016; Vil\u00e0 &amp; Ib\u00e1\u00f1ez, 2011)", "plainTextFormattedCitation" : "(Bradshaw et al., 2016; IPBES, 2016a; Simon G. Potts et al., 2016; Vil\u00e0 &amp; Ib\u00e1\u00f1ez, 2011)", "previouslyFormattedCitation" : "(Bradshaw et al., 2016; IPBES, 2016a; Simon G. Potts et al., 2016; Vil\u00e0 &amp; Ib\u00e1\u00f1ez, 2011)" }, "properties" : {  }, "schema" : "https://github.com/citation-style-language/schema/raw/master/csl-citation.json" }</w:instrText>
      </w:r>
      <w:r>
        <w:fldChar w:fldCharType="separate"/>
      </w:r>
      <w:r w:rsidRPr="00220C92">
        <w:rPr>
          <w:lang w:val="es-ES"/>
        </w:rPr>
        <w:t xml:space="preserve">(Bradshaw </w:t>
      </w:r>
      <w:r w:rsidR="000D7D89" w:rsidRPr="000D7D89">
        <w:rPr>
          <w:i/>
          <w:lang w:val="es-ES"/>
        </w:rPr>
        <w:t>et al.</w:t>
      </w:r>
      <w:r w:rsidRPr="00220C92">
        <w:rPr>
          <w:lang w:val="es-ES"/>
        </w:rPr>
        <w:t xml:space="preserve">, 2016; IPBES, 2016a; Potts </w:t>
      </w:r>
      <w:r w:rsidR="000D7D89" w:rsidRPr="000D7D89">
        <w:rPr>
          <w:i/>
          <w:lang w:val="es-ES"/>
        </w:rPr>
        <w:t>et al.</w:t>
      </w:r>
      <w:r w:rsidRPr="00220C92">
        <w:rPr>
          <w:lang w:val="es-ES"/>
        </w:rPr>
        <w:t>, 2016; Vilà &amp; Ibáñez, 2011)</w:t>
      </w:r>
      <w:r>
        <w:fldChar w:fldCharType="end"/>
      </w:r>
      <w:r w:rsidRPr="00774485">
        <w:rPr>
          <w:lang w:val="es-ES"/>
        </w:rPr>
        <w:t xml:space="preserve">. </w:t>
      </w:r>
      <w:r w:rsidRPr="00E13B98">
        <w:t>Negative effects can include displacement and extinction of native species</w:t>
      </w:r>
      <w:r>
        <w:t>,</w:t>
      </w:r>
      <w:r w:rsidRPr="00E13B98">
        <w:t xml:space="preserve"> gene pollution</w:t>
      </w:r>
      <w:r>
        <w:t>,</w:t>
      </w:r>
      <w:r w:rsidRPr="00E13B98">
        <w:t xml:space="preserve"> </w:t>
      </w:r>
      <w:r>
        <w:t xml:space="preserve">homogenization of communities, </w:t>
      </w:r>
      <w:r w:rsidRPr="00E13B98">
        <w:t>modification of biological interactions, communities, habitats and ecosystem functions</w:t>
      </w:r>
      <w:r>
        <w:t>,</w:t>
      </w:r>
      <w:r w:rsidRPr="00E13B98">
        <w:t xml:space="preserve"> with consequences for human health; and agricultural and economic production </w:t>
      </w:r>
      <w:r w:rsidRPr="00E13B98">
        <w:fldChar w:fldCharType="begin" w:fldLock="1"/>
      </w:r>
      <w:r>
        <w:instrText>ADDIN CSL_CITATION { "citationItems" : [ { "id" : "ITEM-1", "itemData" : { "DOI" : "10.1890/080083", "ISBN" : "1540-9295", "ISSN" : "15409295", "PMID" : "19595474", "abstract" : "Recent comprehensive data provided through the DAISIE project (www.europe-aliens.org) have facilitated the\\r\\ndevelopment of the first pan-European assessment of the impacts of alien plants, vertebrates, and invertebrates \u2013\\r\\nin terrestrial, freshwater, and marine environments \u2013 on ecosystem services. There are 1094 species with documented\\r\\necological impacts and 1347 with economic impacts. The two taxonomic groups with the most species\\r\\ncausing impacts are terrestrial invertebrates and terrestrial plants. The North Sea is the maritime region that suffers\\r\\nthe most impacts. Across taxa and regions, ecological and economic impacts are highly correlated. Terrestrial\\r\\ninvertebrates create greater economic impacts than ecological impacts, while the reverse is true for terrestrial\\r\\nplants. Alien species from all taxonomic groups affect \u201csupporting\u201d, \u201cprovisioning\u201d, \u201cregulating\u201d, and \u201ccultural\u201d\\r\\nservices and interfere with human well-being. Terrestrial vertebrates are responsible for the greatest range of\\r\\nimpacts, and these are widely distributed across Europe. Here, we present a review of the financial costs, as the first\\r\\nstep toward calculating an estimate of the economic consequences of alien species in Europe.", "author" : [ { "dropping-particle" : "", "family" : "Vil\u00e0", "given" : "Montserrat", "non-dropping-particle" : "", "parse-names" : false, "suffix" : "" }, { "dropping-particle" : "", "family" : "Basnou", "given" : "Corina", "non-dropping-particle" : "", "parse-names" : false, "suffix" : "" }, { "dropping-particle" : "", "family" : "Py\u0161ek", "given" : "Petr", "non-dropping-particle" : "", "parse-names" : false, "suffix" : "" }, { "dropping-particle" : "", "family" : "Josefsson", "given" : "Melanie", "non-dropping-particle" : "", "parse-names" : false, "suffix" : "" }, { "dropping-particle" : "", "family" : "Genovesi", "given" : "Piero", "non-dropping-particle" : "", "parse-names" : false, "suffix" : "" }, { "dropping-particle" : "", "family" : "Gollasch", "given" : "Stephan", "non-dropping-particle" : "", "parse-names" : false, "suffix" : "" }, { "dropping-particle" : "", "family" : "Nentwig", "given" : "Wolfgang", "non-dropping-particle" : "", "parse-names" : false, "suffix" : "" }, { "dropping-particle" : "", "family" : "Olenin", "given" : "Sergej", "non-dropping-particle" : "", "parse-names" : false, "suffix" : "" }, { "dropping-particle" : "", "family" : "Roques", "given" : "Alain", "non-dropping-particle" : "", "parse-names" : false, "suffix" : "" }, { "dropping-particle" : "", "family" : "Roy", "given" : "David", "non-dropping-particle" : "", "parse-names" : false, "suffix" : "" }, { "dropping-particle" : "", "family" : "Hulme", "given" : "Philip E.", "non-dropping-particle" : "", "parse-names" : false, "suffix" : "" } ], "container-title" : "Frontiers in Ecology and the Environment", "id" : "ITEM-1", "issue" : "3", "issued" : { "date-parts" : [ [ "2010" ] ] }, "note" : "NULL", "page" : "135-144", "title" : "How well do we understand the impacts of alien species on ecosystem services? A pan-European, cross-taxa assessment", "type" : "article-journal", "volume" : "8" }, "uris" : [ "http://www.mendeley.com/documents/?uuid=11d76790-c4d7-4c65-854b-97b2ecbcea0e" ] }, { "id" : "ITEM-2", "itemData" : { "author" : [ { "dropping-particle" : "", "family" : "Katsanevakis", "given" : "Stelios", "non-dropping-particle" : "", "parse-names" : false, "suffix" : "" }, { "dropping-particle" : "", "family" : "Wallentinus", "given" : "Inger", "non-dropping-particle" : "", "parse-names" : false, "suffix" : "" }, { "dropping-particle" : "", "family" : "Zenetos", "given" : "Argyro", "non-dropping-particle" : "", "parse-names" : false, "suffix" : "" }, { "dropping-particle" : "", "family" : "Lepp\u00e4koski", "given" : "Erkki", "non-dropping-particle" : "", "parse-names" : false, "suffix" : "" }, { "dropping-particle" : "", "family" : "\u00c7inar", "given" : "Melih Ertan", "non-dropping-particle" : "", "parse-names" : false, "suffix" : "" } ], "id" : "ITEM-2", "issue" : "4", "issued" : { "date-parts" : [ [ "2014" ] ] }, "page" : "391-423", "title" : "Impacts of invasive alien marine species on ecosystem services and biodiversity : a pan-European review", "type" : "article-journal", "volume" : "9" }, "uris" : [ "http://www.mendeley.com/documents/?uuid=4c4dd449-140c-4fb0-8a98-cf2a311a5033" ] }, { "id" : "ITEM-3",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3",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IPBES, 2016a; Katsanevakis et al., 2014; Vil\u00e0 et al., 2010)", "plainTextFormattedCitation" : "(IPBES, 2016a; Katsanevakis et al., 2014; Vil\u00e0 et al., 2010)", "previouslyFormattedCitation" : "(IPBES, 2016a; Katsanevakis et al., 2014; Vil\u00e0 et al., 2010)" }, "properties" : {  }, "schema" : "https://github.com/citation-style-language/schema/raw/master/csl-citation.json" }</w:instrText>
      </w:r>
      <w:r w:rsidRPr="00E13B98">
        <w:fldChar w:fldCharType="separate"/>
      </w:r>
      <w:r w:rsidRPr="00831D34">
        <w:t xml:space="preserve">(IPBES, 2016a; Katsanevakis </w:t>
      </w:r>
      <w:r w:rsidR="000D7D89" w:rsidRPr="000D7D89">
        <w:rPr>
          <w:i/>
        </w:rPr>
        <w:t>et al.</w:t>
      </w:r>
      <w:r w:rsidRPr="00831D34">
        <w:t xml:space="preserve">, 2014; Vilà </w:t>
      </w:r>
      <w:r w:rsidR="000D7D89" w:rsidRPr="000D7D89">
        <w:rPr>
          <w:i/>
        </w:rPr>
        <w:t>et al.</w:t>
      </w:r>
      <w:r w:rsidRPr="00831D34">
        <w:t>, 2010)</w:t>
      </w:r>
      <w:r w:rsidRPr="00E13B98">
        <w:fldChar w:fldCharType="end"/>
      </w:r>
      <w:r w:rsidRPr="00E13B98">
        <w:t xml:space="preserve">. Some alien species, and even some invasive alien species, have positive impacts, which include provision of habitat; increasing local species richness and associated ecosystem services, with subsequent economic gains; ecosystem engineering; and aesthetic and cultural value </w:t>
      </w:r>
      <w:r>
        <w:fldChar w:fldCharType="begin" w:fldLock="1"/>
      </w:r>
      <w:r>
        <w:instrText>ADDIN CSL_CITATION { "citationItems" : [ { "id" : "ITEM-1",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id" : "ITEM-2", "itemData" : { "DOI" : "10.1556/ComEc.11.2010.1.3", "ISSN" : "1585-8553", "author" : [ { "dropping-particle" : "", "family" : "Goodenough", "given" : "A.", "non-dropping-particle" : "", "parse-names" : false, "suffix" : "" } ], "container-title" : "Community Ecology", "id" : "ITEM-2", "issue" : "1", "issued" : { "date-parts" : [ [ "2010", "6" ] ] }, "page" : "13-21", "title" : "Are the ecological impacts of alien species misrepresented? A review of the \u201cnative good, alien bad\u201d philosophy", "type" : "article-journal", "volume" : "11" }, "uris" : [ "http://www.mendeley.com/documents/?uuid=92f67c8d-815d-4f28-bf75-34a901d593ac" ] }, { "id" : "ITEM-3", "itemData" : { "DOI" : "10.1111/j.1523-1739.2010.01646.x", "ISSN" : "08888892", "author" : [ { "dropping-particle" : "", "family" : "Schlaepfer", "given" : "Martin A.", "non-dropping-particle" : "", "parse-names" : false, "suffix" : "" }, { "dropping-particle" : "", "family" : "Sax", "given" : "Dov F.", "non-dropping-particle" : "", "parse-names" : false, "suffix" : "" }, { "dropping-particle" : "", "family" : "Olden", "given" : "Julian D.", "non-dropping-particle" : "", "parse-names" : false, "suffix" : "" } ], "container-title" : "Conservation Biology", "id" : "ITEM-3", "issue" : "3", "issued" : { "date-parts" : [ [ "2011", "6" ] ] }, "page" : "428-437", "title" : "The Potential Conservation Value of Non-Native Species", "type" : "article-journal", "volume" : "25" }, "uris" : [ "http://www.mendeley.com/documents/?uuid=3cfe68f3-a3f1-4042-ad17-826e35e5c148" ] } ], "mendeley" : { "formattedCitation" : "(Goodenough, 2010; IPBES, 2016a; Schlaepfer, Sax, &amp; Olden, 2011)", "plainTextFormattedCitation" : "(Goodenough, 2010; IPBES, 2016a; Schlaepfer, Sax, &amp; Olden, 2011)", "previouslyFormattedCitation" : "(Goodenough, 2010; IPBES, 2016a; Schlaepfer, Sax, &amp; Olden, 2011)" }, "properties" : {  }, "schema" : "https://github.com/citation-style-language/schema/raw/master/csl-citation.json" }</w:instrText>
      </w:r>
      <w:r>
        <w:fldChar w:fldCharType="separate"/>
      </w:r>
      <w:r w:rsidRPr="00831D34">
        <w:t>(Goodenough, 2010; IPBES, 2016a; Schlaepfer</w:t>
      </w:r>
      <w:r w:rsidR="00131663">
        <w:rPr>
          <w:i/>
        </w:rPr>
        <w:t xml:space="preserve"> et al.</w:t>
      </w:r>
      <w:r w:rsidRPr="00831D34">
        <w:t>, 2011)</w:t>
      </w:r>
      <w:r>
        <w:fldChar w:fldCharType="end"/>
      </w:r>
      <w:r w:rsidRPr="00E13B98">
        <w:t xml:space="preserve">. Data limitations across the region, particularly in Central Asia </w:t>
      </w:r>
      <w:r w:rsidRPr="00E13B98">
        <w:fldChar w:fldCharType="begin" w:fldLock="1"/>
      </w:r>
      <w:r>
        <w:instrText>ADDIN CSL_CITATION { "citationItems" : [ { "id" : "ITEM-1", "itemData" : { "DOI" : "10.1134/S2075111710030070", "ISBN" : "2075111710030", "ISSN" : "2075-1117", "author" : [ { "dropping-particle" : "", "family" : "Mamilov", "given" : "N. Sh.", "non-dropping-particle" : "", "parse-names" : false, "suffix" : "" }, { "dropping-particle" : "", "family" : "Balabieva", "given" : "G. K.", "non-dropping-particle" : "", "parse-names" : false, "suffix" : "" }, { "dropping-particle" : "", "family" : "Koishybaeva", "given" : "G. S.", "non-dropping-particle" : "", "parse-names" : false, "suffix" : "" } ], "container-title" : "Russian Journal of Biological Invasions", "id" : "ITEM-1", "issue" : "3", "issued" : { "date-parts" : [ [ "2010" ] ] }, "page" : "181-186", "title" : "Distribution of alien fish species in small waterbodies of the Balkhash basin", "type" : "article-journal", "volume" : "1" }, "uris" : [ "http://www.mendeley.com/documents/?uuid=b0e0f2c5-d802-4d4a-ae78-dc9df7eb8f93" ] }, { "id" : "ITEM-2", "itemData" : { "DOI" : "10.1134/S2075111710040089", "ISSN" : "2075-1117", "abstract" : "Taxonomic diversity of synanthropic and agrophilic rodents of Russia is analyzed. It is demonstrated that biological features of these mammals are similar. The history and pathways of their invasion, size of invaded area, and role in ecosystems are characterized. It is shown that synanthropic and agrophilic rodents are a part of a number of dangerous invasive alien mammals, but they take different places in the system of alien mammals. Synanthropic and agrophilic rodents are distinct from other alien species of mammals because their harm to natural ecosystems is not very noticeable; however, they cause serious damage to people in built-up areas and agrocoenoses. Agrophyly and synanthropy of rodents developed as an entire process of agro-synantropic population formation at early stages. Urban expansion and extensive plowing led to formation of independent agrophilic and synanthropic populations of rodents. On Russian territory, the house mice combines agrophyly and synanthropy to a greater extent. Expansion of synanthropic and agrophilic animals is connected with maximal transformation of nature by man: town planning and plowing. The global nature of these processes leads to erasure of zonal borders of biodiversity modification.", "author" : [ { "dropping-particle" : "", "family" : "Khlyap", "given" : "L. A.", "non-dropping-particle" : "", "parse-names" : false, "suffix" : "" }, { "dropping-particle" : "", "family" : "Warshavsky", "given" : "A. A.", "non-dropping-particle" : "", "parse-names" : false, "suffix" : "" } ], "container-title" : "Russian Journal of Biological Invasions", "id" : "ITEM-2", "issue" : "4", "issued" : { "date-parts" : [ [ "2010" ] ] }, "page" : "301-312", "title" : "Synanthropic and agrophilic rodents as invasive alien mammals", "type" : "article-journal", "volume" : "1" }, "uris" : [ "http://www.mendeley.com/documents/?uuid=8524f01a-4777-4fac-9f8f-e53d557e3f7b" ] }, { "id" : "ITEM-3", "itemData" : { "DOI" : "10.1134/S2075111710020116", "ISBN" : "ISSN 20751117,", "ISSN" : "ISSN 20751117,", "PMID" : "78", "abstract" : "The native range of the fish Amur sleeper Perccottus glenii is in the Far East of the Russian Feder ation, in China and North Korea. From 1916 to 2008 Amur sleeper has spread widely through North Eurasia, causing local declines of many populations of indigenous invertebrates, fishes and amphibians. The extent of its nonnative range has been determined by analysis of literature, museum collections, specialist responses to a questionnaire and data of four expeditions to West and East Siberia. These sources yielded 876 records of Amur sleeper. Several new nonnative parts of the range were described, but some previously reported parts of the range were considered unfounded. Overall, the current distribution of P. glenii is wider than previously believed. Up to the present time, this fish has been found outside its native range in 48 regions (36 provinces, 9 republics, and 3 territories) of the Russian Federation as well as in Latvia, Lithuania, Estonia, Byelorussia, Ukraine, Moldova, Kazakhstan (north of the country), Mongolia, Poland, Slovakia, Hungary, Serbia, Bul garia, and Romania. The first indications of the possible appearance of this species have been received from Moldova and Italy. The nonnative distribution of Amur sleeper covers now more than 100\ufffd West to East and 20\ufffd South to North. The detailed map of the current invasive range is presented. The map of native range is corrected.", "author" : [ { "dropping-particle" : "", "family" : "Reshetnikov", "given" : "a. N.", "non-dropping-particle" : "", "parse-names" : false, "suffix" : "" } ], "container-title" : "Russian Journal of Biological Invasions", "id" : "ITEM-3", "issue" : "2", "issued" : { "date-parts" : [ [ "2010" ] ] }, "page" : "119-126", "title" : "The Current Range of Amur sleeper Perccottus glenii Dybowski, 1877 (Odontobutidae, Pisces) in Eurasia", "type" : "article-journal", "volume" : "1" }, "uris" : [ "http://www.mendeley.com/documents/?uuid=d552a2b7-33ef-4073-82e1-33342403b144" ] }, { "id" : "ITEM-4", "itemData" : { "author" : [ { "dropping-particle" : "", "family" : "Dinasilov A.", "given" : "", "non-dropping-particle" : "", "parse-names" : false, "suffix" : "" } ], "container-title" : "Agricultural sciences and agro-industrial complex at the environment of the centuries", "id" : "ITEM-4", "issued" : { "date-parts" : [ [ "2013" ] ] }, "page" : "71-75", "title" : "Invasion and distribution of quarantine harmful organisms in the republic of Kazakhstan (in Russian)", "type" : "article-journal", "volume" : "2" }, "uris" : [ "http://www.mendeley.com/documents/?uuid=040db181-1950-4cdd-9316-7727ee970c7c" ] } ], "mendeley" : { "formattedCitation" : "(Dinasilov A., 2013; Khlyap &amp; Warshavsky, 2010; Mamilov, Balabieva, &amp; Koishybaeva, 2010; Reshetnikov, 2010)", "plainTextFormattedCitation" : "(Dinasilov A., 2013; Khlyap &amp; Warshavsky, 2010; Mamilov, Balabieva, &amp; Koishybaeva, 2010; Reshetnikov, 2010)", "previouslyFormattedCitation" : "(Dinasilov A., 2013; Khlyap &amp; Warshavsky, 2010; Mamilov, Balabieva, &amp; Koishybaeva, 2010; Reshetnikov, 2010)" }, "properties" : {  }, "schema" : "https://github.com/citation-style-language/schema/raw/master/csl-citation.json" }</w:instrText>
      </w:r>
      <w:r w:rsidRPr="00E13B98">
        <w:fldChar w:fldCharType="separate"/>
      </w:r>
      <w:r w:rsidRPr="00E13B98">
        <w:t>(Dinasilov, 2013; Khlyap &amp; Warshavsky, 2010; Mamilov</w:t>
      </w:r>
      <w:r w:rsidR="00131663">
        <w:rPr>
          <w:i/>
        </w:rPr>
        <w:t xml:space="preserve"> et al</w:t>
      </w:r>
      <w:r w:rsidRPr="00E13B98">
        <w:t>, 2010; Reshetnikov, 2010)</w:t>
      </w:r>
      <w:r w:rsidRPr="00E13B98">
        <w:fldChar w:fldCharType="end"/>
      </w:r>
      <w:r w:rsidRPr="00E13B98">
        <w:t xml:space="preserve"> and for pathogens </w:t>
      </w:r>
      <w:r>
        <w:fldChar w:fldCharType="begin" w:fldLock="1"/>
      </w:r>
      <w:r>
        <w:instrText>ADDIN CSL_CITATION { "citationItems" : [ { "id" : "ITEM-1", "itemData" : { "DOI" : "10.1111/conl.12297", "ISSN" : "1755263X", "author" : [ { "dropping-particle" : "", "family" : "Roy", "given" : "Helen E.", "non-dropping-particle" : "", "parse-names" : false, "suffix" : "" }, { "dropping-particle" : "", "family" : "Hesketh", "given" : "Helen", "non-dropping-particle" : "", "parse-names" : false, "suffix" : "" }, { "dropping-particle" : "V.", "family" : "Purse", "given" : "Bethan", "non-dropping-particle" : "", "parse-names" : false, "suffix" : "" }, { "dropping-particle" : "", "family" : "Eilenberg", "given" : "J\u00f8rgen", "non-dropping-particle" : "", "parse-names" : false, "suffix" : "" }, { "dropping-particle" : "", "family" : "Santini", "given" : "Alberto", "non-dropping-particle" : "", "parse-names" : false, "suffix" : "" }, { "dropping-particle" : "", "family" : "Scalera", "given" : "Riccardo", "non-dropping-particle" : "", "parse-names" : false, "suffix" : "" }, { "dropping-particle" : "", "family" : "Stentiford", "given" : "Grant D.", "non-dropping-particle" : "", "parse-names" : false, "suffix" : "" }, { "dropping-particle" : "", "family" : "Adriaens", "given" : "Tim", "non-dropping-particle" : "", "parse-names" : false, "suffix" : "" }, { "dropping-particle" : "", "family" : "Bacela-Spychalska", "given" : "Karolina", "non-dropping-particle" : "", "parse-names" : false, "suffix" : "" }, { "dropping-particle" : "", "family" : "Bass", "given" : "David", "non-dropping-particle" : "", "parse-names" : false, "suffix" : "" }, { "dropping-particle" : "", "family" : "Beckmann", "given" : "Katie M.", "non-dropping-particle" : "", "parse-names" : false, "suffix" : "" }, { "dropping-particle" : "", "family" : "Bessell", "given" : "Paul", "non-dropping-particle" : "", "parse-names" : false, "suffix" : "" }, { "dropping-particle" : "", "family" : "Bojko", "given" : "Jamie", "non-dropping-particle" : "", "parse-names" : false, "suffix" : "" }, { "dropping-particle" : "", "family" : "Booy", "given" : "Olaf", "non-dropping-particle" : "", "parse-names" : false, "suffix" : "" }, { "dropping-particle" : "", "family" : "Cardoso", "given" : "Ana Cristina", "non-dropping-particle" : "", "parse-names" : false, "suffix" : "" }, { "dropping-particle" : "", "family" : "Essl", "given" : "Franz", "non-dropping-particle" : "", "parse-names" : false, "suffix" : "" }, { "dropping-particle" : "", "family" : "Groom", "given" : "Quentin", "non-dropping-particle" : "", "parse-names" : false, "suffix" : "" }, { "dropping-particle" : "", "family" : "Harrower", "given" : "Colin", "non-dropping-particle" : "", "parse-names" : false, "suffix" : "" }, { "dropping-particle" : "", "family" : "Kleespies", "given" : "Regina", "non-dropping-particle" : "", "parse-names" : false, "suffix" : "" }, { "dropping-particle" : "", "family" : "Martinou", "given" : "Angeliki F.", "non-dropping-particle" : "", "parse-names" : false, "suffix" : "" }, { "dropping-particle" : "", "family" : "Oers", "given" : "Monique M.", "non-dropping-particle" : "van", "parse-names" : false, "suffix" : "" }, { "dropping-particle" : "", "family" : "Peeler", "given" : "Edmund J.", "non-dropping-particle" : "", "parse-names" : false, "suffix" : "" }, { "dropping-particle" : "", "family" : "Pergl", "given" : "Jan",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Schaffner", "given" : "Francis", "non-dropping-particle" : "", "parse-names" : false, "suffix" : "" }, { "dropping-particle" : "", "family" : "Schindler", "given" : "Stefan", "non-dropping-particle" : "", "parse-names" : false, "suffix" : "" }, { "dropping-particle" : "", "family" : "Schmidt", "given" : "Benedikt R.", "non-dropping-particle" : "", "parse-names" : false, "suffix" : "" }, { "dropping-particle" : "", "family" : "Sch\u00f6nrogge", "given" : "Karsten", "non-dropping-particle" : "", "parse-names" : false, "suffix" : "" }, { "dropping-particle" : "", "family" : "Smith", "given" : "Jonathan", "non-dropping-particle" : "", "parse-names" : false, "suffix" : "" }, { "dropping-particle" : "", "family" : "Solarz", "given" : "Wojciech", "non-dropping-particle" : "", "parse-names" : false, "suffix" : "" }, { "dropping-particle" : "", "family" : "Stewart", "given" : "Alan", "non-dropping-particle" : "", "parse-names" : false, "suffix" : "" }, { "dropping-particle" : "", "family" : "Stroo", "given" : "Arjan", "non-dropping-particle" : "", "parse-names" : false, "suffix" : "" }, { "dropping-particle" : "", "family" : "Tricarico", "given" : "Elena", "non-dropping-particle" : "", "parse-names" : false, "suffix" : "" }, { "dropping-particle" : "", "family" : "Turvey", "given" : "Katharine M.A.", "non-dropping-particle" : "", "parse-names" : false, "suffix" : "" }, { "dropping-particle" : "", "family" : "Vannini", "given" : "Andrea", "non-dropping-particle" : "", "parse-names" : false, "suffix" : "" }, { "dropping-particle" : "", "family" : "Vil\u00e0", "given" : "Montserrat", "non-dropping-particle" : "", "parse-names" : false, "suffix" : "" }, { "dropping-particle" : "", "family" : "Woodward", "given" : "Stephen", "non-dropping-particle" : "", "parse-names" : false, "suffix" : "" }, { "dropping-particle" : "", "family" : "Wynns", "given" : "Anja Amtoft", "non-dropping-particle" : "", "parse-names" : false, "suffix" : "" }, { "dropping-particle" : "", "family" : "Dunn", "given" : "Alison M.", "non-dropping-particle" : "", "parse-names" : false, "suffix" : "" } ], "container-title" : "Conservation Letters", "id" : "ITEM-1", "issue" : "4", "issued" : { "date-parts" : [ [ "2017", "7" ] ] }, "page" : "477-484", "title" : "Alien Pathogens on the Horizon: Opportunities for Predicting their Threat to Wildlife", "type" : "article-journal", "volume" : "10" }, "uris" : [ "http://www.mendeley.com/documents/?uuid=88e8c0cc-e4d5-4eb9-a5ac-300bb00b08e2" ] } ], "mendeley" : { "formattedCitation" : "(H. E. Roy et al., 2017)", "plainTextFormattedCitation" : "(H. E. Roy et al., 2017)", "previouslyFormattedCitation" : "(H. E. Roy et al., 2017)" }, "properties" : {  }, "schema" : "https://github.com/citation-style-language/schema/raw/master/csl-citation.json" }</w:instrText>
      </w:r>
      <w:r>
        <w:fldChar w:fldCharType="separate"/>
      </w:r>
      <w:r w:rsidRPr="007D2671">
        <w:t xml:space="preserve">(Roy </w:t>
      </w:r>
      <w:r w:rsidR="000D7D89" w:rsidRPr="000D7D89">
        <w:rPr>
          <w:i/>
        </w:rPr>
        <w:t>et al.</w:t>
      </w:r>
      <w:r w:rsidRPr="007D2671">
        <w:t>, 2017)</w:t>
      </w:r>
      <w:r>
        <w:fldChar w:fldCharType="end"/>
      </w:r>
      <w:r w:rsidRPr="00E13B98">
        <w:t xml:space="preserve">, impede assessment of trends associated with invasive alien species. Priority should be given to improving the evidence-base for impacts of invasive alien species and thereby capacity to inform future assessments </w:t>
      </w:r>
      <w:r w:rsidRPr="00E13B98">
        <w:fldChar w:fldCharType="begin" w:fldLock="1"/>
      </w:r>
      <w:r>
        <w:instrText>ADDIN CSL_CITATION { "citationItems" : [ { "id" : "ITEM-1", "itemData" : { "DOI" : "10.1016/j.tree.2004.07.005", "ISSN" : "01695347", "PMID" : "2922", "abstract" : "The link between species invasions and the extinction of natives is widely accepted by scientists as well as conservationists, but available data supporting invasion as a cause of extinctions are, in many cases, anecdotal, speculative and based upon limited observation. We pose the question, are aliens generally responsible for widespread extinctions? Our goal is to prompt a more critical synthesis and evaluation of the available data, and to suggest ways to take a more scientific, evidence-based approach to understanding the impact of invasive species on extinctions. Greater clarity in our understanding of these patterns will help us to focus on the most effective ways to reduce or mitigate extinction threats from invasive species", "author" : [ { "dropping-particle" : "", "family" : "Gurevitch", "given" : "Jessica", "non-dropping-particle" : "", "parse-names" : false, "suffix" : "" }, { "dropping-particle" : "", "family" : "Padilla", "given" : "Dianna K", "non-dropping-particle" : "", "parse-names" : false, "suffix" : "" } ], "container-title" : "Trends in Ecology and Evolution", "id" : "ITEM-1", "issue" : "9", "issued" : { "date-parts" : [ [ "2004", "9" ] ] }, "note" : "From Duplicate 1 (Are invasive species a major cause of extinctions? - Gurevitch, Jessica; Padilla, Dianna K)\n\nPDF: MP 08.2004\nNOT IN FILE\nTrends in Ecology &amp;amp; Evolution\n\nFrom Duplicate 2 (Are invasive species a major cause of extinctions? - GUREVITCH, J; PADILLA, D)\n\nNULL", "page" : "470-474", "title" : "Are invasive species a major cause of extinctions?", "type" : "article-journal", "volume" : "19" }, "uris" : [ "http://www.mendeley.com/documents/?uuid=6b5a8b3d-5c82-46d2-807b-938162f80025" ] }, { "id" : "ITEM-2", "itemData" : { "DOI" : "10.1111/cobi.12299", "ISBN" : "1523-1739", "ISSN" : "15231739", "PMID" : "24779412", "abstract" : "Non-native species cause changes in the ecosystems to which they are introduced. These changes, or some of them, are usually termed impacts; they can be manifold and potentially damaging to ecosystems and biodiversity. However, the impacts of most non-native species are poorly understood, and a synthesis of available information is being hindered because authors often do not clearly define impact. We argue that explicitly defining the impact of non-native species will promote progress toward a better understanding of the implications of changes to biodiversity and ecosystems caused by non-native species; help disentangle which aspects of scientific debates about non-native species are due to disparate definitions and which represent true scientific discord; and improve communication between scientists from different research disciplines and between scientists, managers, and policy makers. For these reasons and based on examples from the literature, we devised seven key questions that fall into 4 categories: directionality, classification and measurement, ecological or socio-economic changes, and scale. These questions should help in formulating clear and practical definitions of impact to suit specific scientific, stakeholder, or legislative contexts", "author" : [ { "dropping-particle" : "", "family" : "Jeschke", "given" : "Jonathan M.", "non-dropping-particle" : "", "parse-names" : false, "suffix" : "" }, { "dropping-particle" : "", "family" : "Bacher", "given" : "Sven", "non-dropping-particle" : "", "parse-names" : false, "suffix" : "" }, { "dropping-particle" : "", "family" : "Blackburn", "given" : "Tim M.", "non-dropping-particle" : "", "parse-names" : false, "suffix" : "" }, { "dropping-particle" : "", "family" : "Dick", "given" : "Jaimie T A", "non-dropping-particle" : "", "parse-names" : false, "suffix" : "" }, { "dropping-particle" : "", "family" : "Essl", "given" : "Franz", "non-dropping-particle" : "", "parse-names" : false, "suffix" : "" }, { "dropping-particle" : "", "family" : "Evans", "given" : "Thomas", "non-dropping-particle" : "", "parse-names" : false, "suffix" : "" }, { "dropping-particle" : "", "family" : "Gaertner", "given" : "Mirijam", "non-dropping-particle" : "", "parse-names" : false, "suffix" : "" }, { "dropping-particle" : "", "family" : "Hulme", "given" : "Philip E.", "non-dropping-particle" : "", "parse-names" : false, "suffix" : "" }, { "dropping-particle" : "", "family" : "K\u00fchn", "given" : "Ingolf", "non-dropping-particle" : "", "parse-names" : false, "suffix" : "" }, { "dropping-particle" : "", "family" : "Mruga\u0142a", "given" : "Agata", "non-dropping-particle" : "", "parse-names" : false, "suffix" : "" }, { "dropping-particle" : "", "family" : "Pergl", "given" : "Jan", "non-dropping-particle" : "", "parse-names" : false, "suffix" : "" }, { "dropping-particle" : "", "family" : "Py\u0161ek", "given" : "Petr", "non-dropping-particle" : "", "parse-names" : false, "suffix" : "" }, { "dropping-particle" : "", "family" : "Rabitsch", "given" : "Wolfgang", "non-dropping-particle" : "", "parse-names" : false, "suffix" : "" }, { "dropping-particle" : "", "family" : "Ricciardi", "given" : "Anthony", "non-dropping-particle" : "", "parse-names" : false, "suffix" : "" }, { "dropping-particle" : "", "family" : "Richardson", "given" : "David M.", "non-dropping-particle" : "", "parse-names" : false, "suffix" : "" }, { "dropping-particle" : "", "family" : "Sendek", "given" : "Agnieszka", "non-dropping-particle" : "", "parse-names" : false, "suffix" : "" }, { "dropping-particle" : "", "family" : "Vil\u00e0", "given" : "Montserrat", "non-dropping-particle" : "", "parse-names" : false, "suffix" : "" }, { "dropping-particle" : "", "family" : "Winter", "given" : "Marten", "non-dropping-particle" : "", "parse-names" : false, "suffix" : "" }, { "dropping-particle" : "", "family" : "Kumschick", "given" : "Sabrina", "non-dropping-particle" : "", "parse-names" : false, "suffix" : "" } ], "container-title" : "Conservation Biology", "id" : "ITEM-2", "issue" : "5", "issued" : { "date-parts" : [ [ "2014" ] ] }, "note" : "NULL", "page" : "1188-1194", "title" : "Defining the impact of non-native species", "type" : "article-journal", "volume" : "28" }, "uris" : [ "http://www.mendeley.com/documents/?uuid=a3d33676-5b52-400e-9695-64f172b0900b" ] } ], "mendeley" : { "formattedCitation" : "(Gurevitch &amp; Padilla, 2004; Jeschke et al., 2014)", "plainTextFormattedCitation" : "(Gurevitch &amp; Padilla, 2004; Jeschke et al., 2014)", "previouslyFormattedCitation" : "(Gurevitch &amp; Padilla, 2004; Jeschke et al., 2014)" }, "properties" : {  }, "schema" : "https://github.com/citation-style-language/schema/raw/master/csl-citation.json" }</w:instrText>
      </w:r>
      <w:r w:rsidRPr="00E13B98">
        <w:fldChar w:fldCharType="separate"/>
      </w:r>
      <w:r w:rsidRPr="00944A2F">
        <w:t xml:space="preserve">(Gurevitch &amp; Padilla, 2004; Jeschke </w:t>
      </w:r>
      <w:r w:rsidR="000D7D89" w:rsidRPr="000D7D89">
        <w:rPr>
          <w:i/>
        </w:rPr>
        <w:t>et al.</w:t>
      </w:r>
      <w:r w:rsidRPr="00944A2F">
        <w:t>, 2014)</w:t>
      </w:r>
      <w:r w:rsidRPr="00E13B98">
        <w:fldChar w:fldCharType="end"/>
      </w:r>
      <w:r w:rsidRPr="00E13B98">
        <w:t xml:space="preserve">. </w:t>
      </w:r>
    </w:p>
    <w:p w14:paraId="29B64BB6" w14:textId="6B4A9080" w:rsidR="0048205B" w:rsidRPr="00E13B98" w:rsidRDefault="0048205B" w:rsidP="00AE389F">
      <w:r w:rsidRPr="00E13B98">
        <w:t xml:space="preserve">Invasive alien species have considerable economic impacts on forestry </w:t>
      </w:r>
      <w:r w:rsidRPr="00E13B98">
        <w:fldChar w:fldCharType="begin" w:fldLock="1"/>
      </w:r>
      <w:r>
        <w:instrText>ADDIN CSL_CITATION { "citationItems" : [ { "id" : "ITEM-1", "itemData" : { "DOI" : "10.1111/gcb.12603", "ISBN" : "1354-1013", "ISSN" : "13652486", "PMID" : "24839235", "abstract" : "Invasive alien species (IAS) are considered one of the greatest threats to biodiversity, particularly through their interactions with other drivers of change. Horizon scanning, the systematic examination of future potential threats and opportunities, leading to prioritization of IAS threats is seen as an essential component of IAS management. Our aim was to consider IAS that were likely to impact on native biodiversity but were not yet established in the wild in Great Britain. To achieve this, we developed an approach which coupled consensus methods (which have previously been used for collaboratively identifying priorities in other contexts) with rapid risk assessment. The process involved two distinct phases: Preliminary consultation with experts within five groups (plants, terrestrial invertebrates, freshwater invertebrates, vertebrates and marine species) to derive ranked lists of potential IAS. Consensus-building across expert groups to compile and rank the entire list of potential IAS. Five hundred and ninety-one species not native to Great Britain were considered. Ninety-three of these species were agreed to constitute at least a medium risk (based on score and consensus) with respect to them arriving, establishing and posing a threat to native biodiversity. The quagga mussel, Dreissena rostriformis bugensis, received maximum scores for risk of arrival, establishment and impact; following discussions the unanimous consensus was to rank it in the top position. A further 29 species were considered to constitute a high risk and were grouped according to their ranked risk. The remaining 63 species were considered as medium risk, and included in an unranked long list. The information collated through this novel extension of the consensus method for horizon scanning provides evidence for underpinning and prioritizing management both for the species and, perhaps more importantly, their pathways of arrival. Although our study focused on Great Britain, we suggest that the methods adopted are applicable globally.", "author" : [ { "dropping-particle" : "", "family" : "Roy", "given" : "Helen E.", "non-dropping-particle" : "", "parse-names" : false, "suffix" : "" }, { "dropping-particle" : "", "family" : "Peyton", "given" : "Jodey", "non-dropping-particle" : "", "parse-names" : false, "suffix" : "" }, { "dropping-particle" : "", "family" : "Aldridge", "given" : "David C.", "non-dropping-particle" : "", "parse-names" : false, "suffix" : "" }, { "dropping-particle" : "", "family" : "Bantock", "given" : "Tristan", "non-dropping-particle" : "", "parse-names" : false, "suffix" : "" }, { "dropping-particle" : "", "family" : "Blackburn", "given" : "Tim M.", "non-dropping-particle" : "", "parse-names" : false, "suffix" : "" }, { "dropping-particle" : "", "family" : "Britton", "given" : "Robert", "non-dropping-particle" : "", "parse-names" : false, "suffix" : "" }, { "dropping-particle" : "", "family" : "Clark", "given" : "Paul", "non-dropping-particle" : "", "parse-names" : false, "suffix" : "" }, { "dropping-particle" : "", "family" : "Cook", "given" : "Elizabeth", "non-dropping-particle" : "", "parse-names" : false, "suffix" : "" }, { "dropping-particle" : "", "family" : "Dehnen-Schmutz", "given" : "Katharina", "non-dropping-particle" : "", "parse-names" : false, "suffix" : "" }, { "dropping-particle" : "", "family" : "Dines", "given" : "Trevor", "non-dropping-particle" : "", "parse-names" : false, "suffix" : "" }, { "dropping-particle" : "", "family" : "Dobson", "given" : "Michael", "non-dropping-particle" : "", "parse-names" : false, "suffix" : "" }, { "dropping-particle" : "", "family" : "Edwards", "given" : "Fran??ois", "non-dropping-particle" : "", "parse-names" : false, "suffix" : "" }, { "dropping-particle" : "", "family" : "Harrower", "given" : "Colin", "non-dropping-particle" : "", "parse-names" : false, "suffix" : "" }, { "dropping-particle" : "", "family" : "Harvey", "given" : "Martin C.", "non-dropping-particle" : "", "parse-names" : false, "suffix" : "" }, { "dropping-particle" : "", "family" : "Minchin", "given" : "Dan", "non-dropping-particle" : "", "parse-names" : false, "suffix" : "" }, { "dropping-particle" : "", "family" : "Noble", "given" : "David G.", "non-dropping-particle" : "", "parse-names" : false, "suffix" : "" }, { "dropping-particle" : "", "family" : "Parrott", "given" : "Dave", "non-dropping-particle" : "", "parse-names" : false, "suffix" : "" }, { "dropping-particle" : "", "family" : "Pocock", "given" : "Michael J O", "non-dropping-particle" : "", "parse-names" : false, "suffix" : "" }, { "dropping-particle" : "", "family" : "Preston", "given" : "Chris D.", "non-dropping-particle" : "", "parse-names" : false, "suffix" : "" }, { "dropping-particle" : "", "family" : "Roy", "given" : "Sugoto", "non-dropping-particle" : "", "parse-names" : false, "suffix" : "" }, { "dropping-particle" : "", "family" : "Salisbury", "given" : "Andrew", "non-dropping-particle" : "", "parse-names" : false, "suffix" : "" }, { "dropping-particle" : "", "family" : "Sch??nrogge", "given" : "Karsten", "non-dropping-particle" : "", "parse-names" : false, "suffix" : "" }, { "dropping-particle" : "", "family" : "Sewell", "given" : "Jack", "non-dropping-particle" : "", "parse-names" : false, "suffix" : "" }, { "dropping-particle" : "", "family" : "Shaw", "given" : "Richard H.", "non-dropping-particle" : "", "parse-names" : false, "suffix" : "" }, { "dropping-particle" : "", "family" : "Stebbing", "given" : "Paul", "non-dropping-particle" : "", "parse-names" : false, "suffix" : "" }, { "dropping-particle" : "", "family" : "Stewart", "given" : "Alan J A", "non-dropping-particle" : "", "parse-names" : false, "suffix" : "" }, { "dropping-particle" : "", "family" : "Walker", "given" : "Kevin J.", "non-dropping-particle" : "", "parse-names" : false, "suffix" : "" } ], "container-title" : "Global Change Biology", "id" : "ITEM-1", "issue" : "12", "issued" : { "date-parts" : [ [ "2014" ] ] }, "note" : "NULL", "page" : "3859-3871", "title" : "Horizon scanning for invasive alien species with the potential to threaten biodiversity in Great Britain", "type" : "article-journal", "volume" : "20" }, "uris" : [ "http://www.mendeley.com/documents/?uuid=7409750a-b63c-450e-bbeb-551db80f4c15" ] } ], "mendeley" : { "formattedCitation" : "(H. E. Roy et al., 2014)", "plainTextFormattedCitation" : "(H. E. Roy et al., 2014)", "previouslyFormattedCitation" : "(H. E. Roy et al., 2014)" }, "properties" : {  }, "schema" : "https://github.com/citation-style-language/schema/raw/master/csl-citation.json" }</w:instrText>
      </w:r>
      <w:r w:rsidRPr="00E13B98">
        <w:fldChar w:fldCharType="separate"/>
      </w:r>
      <w:r w:rsidRPr="00E13B98">
        <w:t xml:space="preserve">(Roy </w:t>
      </w:r>
      <w:r w:rsidR="000D7D89" w:rsidRPr="000D7D89">
        <w:rPr>
          <w:i/>
        </w:rPr>
        <w:t>et al.</w:t>
      </w:r>
      <w:r w:rsidRPr="00E13B98">
        <w:t>, 2014</w:t>
      </w:r>
      <w:r w:rsidR="00041421">
        <w:t>b</w:t>
      </w:r>
      <w:r w:rsidRPr="00E13B98">
        <w:t>)</w:t>
      </w:r>
      <w:r w:rsidRPr="00E13B98">
        <w:fldChar w:fldCharType="end"/>
      </w:r>
      <w:r w:rsidRPr="00E13B98">
        <w:t xml:space="preserve"> and agriculture </w:t>
      </w:r>
      <w:r w:rsidRPr="00E13B98">
        <w:fldChar w:fldCharType="begin" w:fldLock="1"/>
      </w:r>
      <w:r>
        <w:instrText>ADDIN CSL_CITATION { "citationItems" : [ { "id" : "ITEM-1", "itemData" : { "DOI" : "10.1073/pnas.1602205113", "ISSN" : "0027-8424", "PMID" : "27325781", "abstract" : "Invasive species present significant threats to global agriculture, although how the magnitude and distribution of the threats vary between countries and regions remains unclear. Here, we present an analysis of almost 1,300 known invasive insect pests and pathogens, calculating the total potential cost of these species invading each of 124 countries of the world, as well as determining which countries present the greatest threat to the rest of the world given their trading partners and incumbent pool of invasive species. We find that countries vary in terms of potential threat from invasive species and also their role as potential sources, with apparently similar countries sometimes varying markedly depending on specifics of agricultural commodities and trade patterns. Overall, the biggest agricultural producers (China and the United States) could experience the greatest absolute cost from further species invasions. However, developing countries, in particular, Sub-Saharan African countries, appear most vulnerable in relative terms. Furthermore, China and the United States represent the greatest potential sources of invasive species for the rest of the world. The analysis reveals considerable scope for ongoing redistribution of known invasive pests and highlights the need for international cooperation to slow their spread.", "author" : [ { "dropping-particle" : "", "family" : "Paini", "given" : "Dean R", "non-dropping-particle" : "", "parse-names" : false, "suffix" : "" }, { "dropping-particle" : "", "family" : "Sheppard", "given" : "Andy W", "non-dropping-particle" : "", "parse-names" : false, "suffix" : "" }, { "dropping-particle" : "", "family" : "Cook", "given" : "David C", "non-dropping-particle" : "", "parse-names" : false, "suffix" : "" }, { "dropping-particle" : "", "family" : "Barro", "given" : "Paul J", "non-dropping-particle" : "De", "parse-names" : false, "suffix" : "" }, { "dropping-particle" : "", "family" : "Worner", "given" : "Susan P", "non-dropping-particle" : "", "parse-names" : false, "suffix" : "" }, { "dropping-particle" : "", "family" : "Thomas", "given" : "Matthew B", "non-dropping-particle" : "", "parse-names" : false, "suffix" : "" } ], "container-title" : "Proceedings of the National Academy of Sciences", "id" : "ITEM-1", "issue" : "27", "issued" : { "date-parts" : [ [ "2016" ] ] }, "note" : "NULL", "page" : "7575-7579", "title" : "Global threat to agriculture from invasive species", "type" : "article-journal", "volume" : "113" }, "uris" : [ "http://www.mendeley.com/documents/?uuid=0bedeb8b-6408-4eb4-b403-d1b318473daf" ] } ], "mendeley" : { "formattedCitation" : "(Paini et al., 2016)", "plainTextFormattedCitation" : "(Paini et al., 2016)", "previouslyFormattedCitation" : "(Paini et al., 2016)" }, "properties" : {  }, "schema" : "https://github.com/citation-style-language/schema/raw/master/csl-citation.json" }</w:instrText>
      </w:r>
      <w:r w:rsidRPr="00E13B98">
        <w:fldChar w:fldCharType="separate"/>
      </w:r>
      <w:r w:rsidRPr="00E13B98">
        <w:t xml:space="preserve">(Paini </w:t>
      </w:r>
      <w:r w:rsidR="000D7D89" w:rsidRPr="000D7D89">
        <w:rPr>
          <w:i/>
        </w:rPr>
        <w:t>et al.</w:t>
      </w:r>
      <w:r w:rsidRPr="00E13B98">
        <w:t>, 2016)</w:t>
      </w:r>
      <w:r w:rsidRPr="00E13B98">
        <w:fldChar w:fldCharType="end"/>
      </w:r>
      <w:r w:rsidRPr="00E13B98">
        <w:t xml:space="preserve">. Invasive alien insects alone have been estimated to cost US$2-3.6 billion per year in </w:t>
      </w:r>
      <w:r>
        <w:t xml:space="preserve">Western and Central </w:t>
      </w:r>
      <w:r w:rsidRPr="00E13B98">
        <w:t xml:space="preserve">Europe, mostly due to impacts on forestry and agriculture, while invasive alien species can have significant impacts on human health, for example via disease transmission and allergens </w:t>
      </w:r>
      <w:r w:rsidRPr="00E13B98">
        <w:fldChar w:fldCharType="begin" w:fldLock="1"/>
      </w:r>
      <w:r>
        <w:instrText>ADDIN CSL_CITATION { "citationItems" : [ { "id" : "ITEM-1", "itemData" : { "DOI" : "10.3897/neobiota.27.5007", "ISBN" : "1619-0033\\r1314-2488", "ISSN" : "1314-2488", "abstract" : "Citation: Schindler S, Staska B, Adam M, Rabitsch W, Essl F (2015) Alien species and public health impacts in Europe: a literature review. NeoBiota 27: 1\u201323. Abstract Impacts of alien species on human health have recently become a major issue in medical research and invasion ecology, but comprehensive assessments of this subject are largely lacking. Here, we provide a literature review of alien species with public health impacts in Europe based on a systematic search in the Thomson Reuters Web of Science. We detected 77 relevant articles, of which 21 were reviews and 56 were original research articles. The taxonomic focus was on vascular plants (n=31 articles) and dipterans (n=25 articles). The original research articles mainly covered the spread of the study species, while early invasion stages (introduction, establishment) as well as impact and management were less investigated. Alien species of health concern in Europe are mostly introduced as contaminants, and mostly originate from climatically similar regions of the Northern Hemisphere. In those cases (36% of all articles) when information on the trend in range and abundance was provided, this trend was mostly increasing. We detected little information on the severity of the impacts (two articles) and the interaction with climate change (three articles). In 15 original articles (28%) specific management measures were suggested, in only one article the socioeconomic costs were assessed. We conclude that European research on human health impacts of alien species is biased towards few species, and that several important aspects such as early invasion stages, severity of impact and its temporal trends, and the scale of the socioeconomic costs caused are poorly understood. Interdisciplinary projects bridging gaps between ecologists medical researchers, socioeconomists and public health authorities are required to link alien species to severity and trends of impacts, which is a crucial requisite for risk assessment and decision making.", "author" : [ { "dropping-particle" : "", "family" : "Schindler", "given" : "Stefan", "non-dropping-particle" : "", "parse-names" : false, "suffix" : "" }, { "dropping-particle" : "", "family" : "Staska", "given" : "Bernadette", "non-dropping-particle" : "", "parse-names" : false, "suffix" : "" }, { "dropping-particle" : "", "family" : "Adam", "given" : "Mildren", "non-dropping-particle" : "", "parse-names" : false, "suffix" : "" }, { "dropping-particle" : "", "family" : "Rabitsch", "given" : "Wolfgang", "non-dropping-particle" : "", "parse-names" : false, "suffix" : "" }, { "dropping-particle" : "", "family" : "Essl", "given" : "Franz", "non-dropping-particle" : "", "parse-names" : false, "suffix" : "" } ], "container-title" : "NeoBiota", "id" : "ITEM-1", "issued" : { "date-parts" : [ [ "2015" ] ] }, "note" : "NULL", "page" : "1-23", "title" : "Alien species and public health impacts in Europe: a literature review", "type" : "article-journal", "volume" : "27" }, "uris" : [ "http://www.mendeley.com/documents/?uuid=3e3856a8-e74a-492b-b42d-d641820b7aeb" ] }, { "id" : "ITEM-2", "itemData" : { "DOI" : "10.1038/ncomms12986", "ISBN" : "2041-1723", "ISSN" : "2041-1723", "PMID" : "27698460", "abstract" : "Insects have for millennia presented human society with some of its greatest development challenges by spreading diseases, consuming crops and damaging infrastructure. Despite the massive human and financial toll of invasive insects, cost estimates of their impacts remain sporadic, spatially incomplete and of questionable quality. We compiled the most comprehensive database of economic costs of invasive insects, expressing historical estimates in annual 2014-equivalent US dollars. Taking all reported goods and services estimates, invasive insects cost a minimum of US$70.0 billion year-1 globally, while global health costs directly attributable to invasive insects exceed US$6.9 billion year-1. Total costs rise as the number of estimates increases, although many of the worst costs have already been estimated (especially those related to human health). A lack of dedicated studies, especially for reproducible goods and services estimates, implies gross underestimation of global costs. Global warming as a consequence of climate change, rising human population densities and intensifying international trade will allow the costliest insects to spread into new areas, although substantial savings could be achieved by increasing surveillance, containment and public awareness.", "author" : [ { "dropping-particle" : "", "family" : "Bradshaw", "given" : "C.J.A.", "non-dropping-particle" : "", "parse-names" : false, "suffix" : "" }, { "dropping-particle" : "", "family" : "Leroy", "given" : "B.", "non-dropping-particle" : "", "parse-names" : false, "suffix" : "" }, { "dropping-particle" : "", "family" : "Bellard", "given" : "C.", "non-dropping-particle" : "", "parse-names" : false, "suffix" : "" }, { "dropping-particle" : "", "family" : "Albert", "given" : "C.", "non-dropping-particle" : "", "parse-names" : false, "suffix" : "" }, { "dropping-particle" : "", "family" : "Roiz", "given" : "D.", "non-dropping-particle" : "", "parse-names" : false, "suffix" : "" }, { "dropping-particle" : "", "family" : "Barbet-Massin", "given" : "M.", "non-dropping-particle" : "", "parse-names" : false, "suffix" : "" }, { "dropping-particle" : "", "family" : "Fournier", "given" : "A.", "non-dropping-particle" : "", "parse-names" : false, "suffix" : "" }, { "dropping-particle" : "", "family" : "Salles", "given" : "J.-M.", "non-dropping-particle" : "", "parse-names" : false, "suffix" : "" }, { "dropping-particle" : "", "family" : "Simard", "given" : "F.", "non-dropping-particle" : "", "parse-names" : false, "suffix" : "" }, { "dropping-particle" : "", "family" : "Courchamp", "given" : "F", "non-dropping-particle" : "", "parse-names" : false, "suffix" : "" } ], "container-title" : "Nature Communications", "id" : "ITEM-2", "issue" : "September 16", "issued" : { "date-parts" : [ [ "2016" ] ] }, "note" : "NULL", "page" : "14", "title" : "Massive yet grossly underestimated global costs of invasive insects", "type" : "article-journal" }, "uris" : [ "http://www.mendeley.com/documents/?uuid=4ffabcbc-86dc-43ac-b1d7-e49f2a537b30" ] } ], "mendeley" : { "formattedCitation" : "(Bradshaw et al., 2016; S. Schindler, Staska, Adam, Rabitsch, &amp; Essl, 2015)", "plainTextFormattedCitation" : "(Bradshaw et al., 2016; S. Schindler, Staska, Adam, Rabitsch, &amp; Essl, 2015)", "previouslyFormattedCitation" : "(Bradshaw et al., 2016; S. Schindler, Staska, Adam, Rabitsch, &amp; Essl, 2015)" }, "properties" : {  }, "schema" : "https://github.com/citation-style-language/schema/raw/master/csl-citation.json" }</w:instrText>
      </w:r>
      <w:r w:rsidRPr="00E13B98">
        <w:fldChar w:fldCharType="separate"/>
      </w:r>
      <w:r w:rsidRPr="005862C9">
        <w:t xml:space="preserve">(Bradshaw </w:t>
      </w:r>
      <w:r w:rsidR="000D7D89" w:rsidRPr="000D7D89">
        <w:rPr>
          <w:i/>
        </w:rPr>
        <w:t>et al.</w:t>
      </w:r>
      <w:r w:rsidRPr="005862C9">
        <w:t>, 2016; Schindler</w:t>
      </w:r>
      <w:r w:rsidR="00964D56">
        <w:rPr>
          <w:i/>
        </w:rPr>
        <w:t xml:space="preserve"> et al.</w:t>
      </w:r>
      <w:r w:rsidRPr="005862C9">
        <w:t>, 2015)</w:t>
      </w:r>
      <w:r w:rsidRPr="00E13B98">
        <w:fldChar w:fldCharType="end"/>
      </w:r>
      <w:r w:rsidRPr="00E13B98">
        <w:t>. However, such impacts are considered to be grossly underestimated because of the limited number of studies available within and across Europe and Central Asia</w:t>
      </w:r>
      <w:r w:rsidRPr="00E13B98" w:rsidDel="00AC0F4F">
        <w:rPr>
          <w:rFonts w:cstheme="minorHAnsi"/>
        </w:rPr>
        <w:t xml:space="preserve"> </w:t>
      </w:r>
      <w:r w:rsidRPr="00E13B98">
        <w:rPr>
          <w:rFonts w:cstheme="minorHAnsi"/>
        </w:rPr>
        <w:fldChar w:fldCharType="begin" w:fldLock="1"/>
      </w:r>
      <w:r>
        <w:rPr>
          <w:rFonts w:cstheme="minorHAnsi"/>
        </w:rPr>
        <w:instrText>ADDIN CSL_CITATION { "citationItems" : [ { "id" : "ITEM-1", "itemData" : { "DOI" : "10.3897/neobiota.27.5007", "ISBN" : "1619-0033\\r1314-2488", "ISSN" : "1314-2488", "abstract" : "Citation: Schindler S, Staska B, Adam M, Rabitsch W, Essl F (2015) Alien species and public health impacts in Europe: a literature review. NeoBiota 27: 1\u201323. Abstract Impacts of alien species on human health have recently become a major issue in medical research and invasion ecology, but comprehensive assessments of this subject are largely lacking. Here, we provide a literature review of alien species with public health impacts in Europe based on a systematic search in the Thomson Reuters Web of Science. We detected 77 relevant articles, of which 21 were reviews and 56 were original research articles. The taxonomic focus was on vascular plants (n=31 articles) and dipterans (n=25 articles). The original research articles mainly covered the spread of the study species, while early invasion stages (introduction, establishment) as well as impact and management were less investigated. Alien species of health concern in Europe are mostly introduced as contaminants, and mostly originate from climatically similar regions of the Northern Hemisphere. In those cases (36% of all articles) when information on the trend in range and abundance was provided, this trend was mostly increasing. We detected little information on the severity of the impacts (two articles) and the interaction with climate change (three articles). In 15 original articles (28%) specific management measures were suggested, in only one article the socioeconomic costs were assessed. We conclude that European research on human health impacts of alien species is biased towards few species, and that several important aspects such as early invasion stages, severity of impact and its temporal trends, and the scale of the socioeconomic costs caused are poorly understood. Interdisciplinary projects bridging gaps between ecologists medical researchers, socioeconomists and public health authorities are required to link alien species to severity and trends of impacts, which is a crucial requisite for risk assessment and decision making.", "author" : [ { "dropping-particle" : "", "family" : "Schindler", "given" : "Stefan", "non-dropping-particle" : "", "parse-names" : false, "suffix" : "" }, { "dropping-particle" : "", "family" : "Staska", "given" : "Bernadette", "non-dropping-particle" : "", "parse-names" : false, "suffix" : "" }, { "dropping-particle" : "", "family" : "Adam", "given" : "Mildren", "non-dropping-particle" : "", "parse-names" : false, "suffix" : "" }, { "dropping-particle" : "", "family" : "Rabitsch", "given" : "Wolfgang", "non-dropping-particle" : "", "parse-names" : false, "suffix" : "" }, { "dropping-particle" : "", "family" : "Essl", "given" : "Franz", "non-dropping-particle" : "", "parse-names" : false, "suffix" : "" } ], "container-title" : "NeoBiota", "id" : "ITEM-1", "issued" : { "date-parts" : [ [ "2015" ] ] }, "note" : "NULL", "page" : "1-23", "title" : "Alien species and public health impacts in Europe: a literature review", "type" : "article-journal", "volume" : "27" }, "uris" : [ "http://www.mendeley.com/documents/?uuid=3e3856a8-e74a-492b-b42d-d641820b7aeb" ] }, { "id" : "ITEM-2", "itemData" : { "DOI" : "10.1038/ncomms12986", "ISBN" : "2041-1723", "ISSN" : "2041-1723", "PMID" : "27698460", "abstract" : "Insects have for millennia presented human society with some of its greatest development challenges by spreading diseases, consuming crops and damaging infrastructure. Despite the massive human and financial toll of invasive insects, cost estimates of their impacts remain sporadic, spatially incomplete and of questionable quality. We compiled the most comprehensive database of economic costs of invasive insects, expressing historical estimates in annual 2014-equivalent US dollars. Taking all reported goods and services estimates, invasive insects cost a minimum of US$70.0 billion year-1 globally, while global health costs directly attributable to invasive insects exceed US$6.9 billion year-1. Total costs rise as the number of estimates increases, although many of the worst costs have already been estimated (especially those related to human health). A lack of dedicated studies, especially for reproducible goods and services estimates, implies gross underestimation of global costs. Global warming as a consequence of climate change, rising human population densities and intensifying international trade will allow the costliest insects to spread into new areas, although substantial savings could be achieved by increasing surveillance, containment and public awareness.", "author" : [ { "dropping-particle" : "", "family" : "Bradshaw", "given" : "C.J.A.", "non-dropping-particle" : "", "parse-names" : false, "suffix" : "" }, { "dropping-particle" : "", "family" : "Leroy", "given" : "B.", "non-dropping-particle" : "", "parse-names" : false, "suffix" : "" }, { "dropping-particle" : "", "family" : "Bellard", "given" : "C.", "non-dropping-particle" : "", "parse-names" : false, "suffix" : "" }, { "dropping-particle" : "", "family" : "Albert", "given" : "C.", "non-dropping-particle" : "", "parse-names" : false, "suffix" : "" }, { "dropping-particle" : "", "family" : "Roiz", "given" : "D.", "non-dropping-particle" : "", "parse-names" : false, "suffix" : "" }, { "dropping-particle" : "", "family" : "Barbet-Massin", "given" : "M.", "non-dropping-particle" : "", "parse-names" : false, "suffix" : "" }, { "dropping-particle" : "", "family" : "Fournier", "given" : "A.", "non-dropping-particle" : "", "parse-names" : false, "suffix" : "" }, { "dropping-particle" : "", "family" : "Salles", "given" : "J.-M.", "non-dropping-particle" : "", "parse-names" : false, "suffix" : "" }, { "dropping-particle" : "", "family" : "Simard", "given" : "F.", "non-dropping-particle" : "", "parse-names" : false, "suffix" : "" }, { "dropping-particle" : "", "family" : "Courchamp", "given" : "F", "non-dropping-particle" : "", "parse-names" : false, "suffix" : "" } ], "container-title" : "Nature Communications", "id" : "ITEM-2", "issue" : "September 16", "issued" : { "date-parts" : [ [ "2016" ] ] }, "note" : "NULL", "page" : "14", "title" : "Massive yet grossly underestimated global costs of invasive insects", "type" : "article-journal" }, "uris" : [ "http://www.mendeley.com/documents/?uuid=4ffabcbc-86dc-43ac-b1d7-e49f2a537b30" ] } ], "mendeley" : { "formattedCitation" : "(Bradshaw et al., 2016; S. Schindler et al., 2015)", "plainTextFormattedCitation" : "(Bradshaw et al., 2016; S. Schindler et al., 2015)", "previouslyFormattedCitation" : "(Bradshaw et al., 2016; S. Schindler et al., 2015)" }, "properties" : {  }, "schema" : "https://github.com/citation-style-language/schema/raw/master/csl-citation.json" }</w:instrText>
      </w:r>
      <w:r w:rsidRPr="00E13B98">
        <w:rPr>
          <w:rFonts w:cstheme="minorHAnsi"/>
        </w:rPr>
        <w:fldChar w:fldCharType="separate"/>
      </w:r>
      <w:r w:rsidRPr="005862C9">
        <w:rPr>
          <w:rFonts w:cstheme="minorHAnsi"/>
        </w:rPr>
        <w:t xml:space="preserve">(Bradshaw </w:t>
      </w:r>
      <w:r w:rsidR="000D7D89" w:rsidRPr="000D7D89">
        <w:rPr>
          <w:rFonts w:cstheme="minorHAnsi"/>
          <w:i/>
        </w:rPr>
        <w:t>et al.</w:t>
      </w:r>
      <w:r w:rsidRPr="005862C9">
        <w:rPr>
          <w:rFonts w:cstheme="minorHAnsi"/>
        </w:rPr>
        <w:t xml:space="preserve">, 2016; Schindler </w:t>
      </w:r>
      <w:r w:rsidR="000D7D89" w:rsidRPr="000D7D89">
        <w:rPr>
          <w:rFonts w:cstheme="minorHAnsi"/>
          <w:i/>
        </w:rPr>
        <w:t>et al.</w:t>
      </w:r>
      <w:r w:rsidRPr="005862C9">
        <w:rPr>
          <w:rFonts w:cstheme="minorHAnsi"/>
        </w:rPr>
        <w:t>, 2015)</w:t>
      </w:r>
      <w:r w:rsidRPr="00E13B98">
        <w:rPr>
          <w:rFonts w:cstheme="minorHAnsi"/>
        </w:rPr>
        <w:fldChar w:fldCharType="end"/>
      </w:r>
      <w:r w:rsidRPr="00E13B98">
        <w:t xml:space="preserve">. </w:t>
      </w:r>
    </w:p>
    <w:p w14:paraId="51835D02" w14:textId="55E9558C" w:rsidR="0048205B" w:rsidRPr="00E13B98" w:rsidRDefault="0048205B" w:rsidP="00AE389F">
      <w:pPr>
        <w:rPr>
          <w:rFonts w:ascii="Calibri" w:hAnsi="Calibri"/>
        </w:rPr>
      </w:pPr>
      <w:r w:rsidRPr="00E13B98">
        <w:t>Most invasive alien species present in marine habitats in Europe and Central Asia have been reported to affect more than one species (</w:t>
      </w:r>
      <w:r w:rsidR="001E149D" w:rsidRPr="001E149D">
        <w:rPr>
          <w:b/>
        </w:rPr>
        <w:t>Figure 4.73</w:t>
      </w:r>
      <w:r w:rsidRPr="00E13B98">
        <w:t xml:space="preserve">) </w:t>
      </w:r>
      <w:r w:rsidRPr="00E13B98">
        <w:fldChar w:fldCharType="begin" w:fldLock="1"/>
      </w:r>
      <w:r>
        <w:instrText>ADDIN CSL_CITATION { "citationItems" : [ { "id" : "ITEM-1", "itemData" : { "author" : [ { "dropping-particle" : "", "family" : "Katsanevakis", "given" : "Stelios", "non-dropping-particle" : "", "parse-names" : false, "suffix" : "" }, { "dropping-particle" : "", "family" : "Wallentinus", "given" : "Inger", "non-dropping-particle" : "", "parse-names" : false, "suffix" : "" }, { "dropping-particle" : "", "family" : "Zenetos", "given" : "Argyro", "non-dropping-particle" : "", "parse-names" : false, "suffix" : "" }, { "dropping-particle" : "", "family" : "Lepp\u00e4koski", "given" : "Erkki", "non-dropping-particle" : "", "parse-names" : false, "suffix" : "" }, { "dropping-particle" : "", "family" : "\u00c7inar", "given" : "Melih Ertan", "non-dropping-particle" : "", "parse-names" : false, "suffix" : "" } ], "id" : "ITEM-1", "issue" : "4", "issued" : { "date-parts" : [ [ "2014" ] ] }, "page" : "391-423", "title" : "Impacts of invasive alien marine species on ecosystem services and biodiversity : a pan-European review", "type" : "article-journal", "volume" : "9" }, "uris" : [ "http://www.mendeley.com/documents/?uuid=4c4dd449-140c-4fb0-8a98-cf2a311a5033" ] } ], "mendeley" : { "formattedCitation" : "(Katsanevakis et al., 2014)", "plainTextFormattedCitation" : "(Katsanevakis et al., 2014)", "previouslyFormattedCitation" : "(Katsanevakis et al., 2014)" }, "properties" : {  }, "schema" : "https://github.com/citation-style-language/schema/raw/master/csl-citation.json" }</w:instrText>
      </w:r>
      <w:r w:rsidRPr="00E13B98">
        <w:fldChar w:fldCharType="separate"/>
      </w:r>
      <w:r w:rsidRPr="00E13B98">
        <w:t xml:space="preserve">(Katsanevakis </w:t>
      </w:r>
      <w:r w:rsidR="000D7D89" w:rsidRPr="000D7D89">
        <w:rPr>
          <w:i/>
        </w:rPr>
        <w:t>et al.</w:t>
      </w:r>
      <w:r w:rsidRPr="00E13B98">
        <w:t>, 2014)</w:t>
      </w:r>
      <w:r w:rsidRPr="00E13B98">
        <w:fldChar w:fldCharType="end"/>
      </w:r>
      <w:r w:rsidRPr="00E13B98">
        <w:t>. Invasive alien species within freshwater environments can cause alterations to the physical, chemical and ecological state eliciting cascading effects that modify biodiversity</w:t>
      </w:r>
      <w:r>
        <w:t xml:space="preserve"> </w:t>
      </w:r>
      <w:r>
        <w:fldChar w:fldCharType="begin" w:fldLock="1"/>
      </w:r>
      <w:r>
        <w:instrText>ADDIN CSL_CITATION { "citationItems" : [ { "id" : "ITEM-1", "itemData" : { "DOI" : "10.1126/science.1258268", "ISSN" : "0036-8075", "author" : [ { "dropping-particle" : "", "family" : "Martel", "given" : "A.", "non-dropping-particle" : "", "parse-names" : false, "suffix" : "" }, { "dropping-particle" : "", "family" : "Blooi", "given" : "M.", "non-dropping-particle" : "", "parse-names" : false, "suffix" : "" }, { "dropping-particle" : "", "family" : "Adriaensen", "given" : "C.", "non-dropping-particle" : "", "parse-names" : false, "suffix" : "" }, { "dropping-particle" : "", "family" : "Rooij", "given" : "P.", "non-dropping-particle" : "Van", "parse-names" : false, "suffix" : "" }, { "dropping-particle" : "", "family" : "Beukema", "given" : "W.", "non-dropping-particle" : "", "parse-names" : false, "suffix" : "" }, { "dropping-particle" : "", "family" : "Fisher", "given" : "M. C.", "non-dropping-particle" : "", "parse-names" : false, "suffix" : "" }, { "dropping-particle" : "", "family" : "Farrer", "given" : "R. A.", "non-dropping-particle" : "", "parse-names" : false, "suffix" : "" }, { "dropping-particle" : "", "family" : "Schmidt", "given" : "B. R.", "non-dropping-particle" : "", "parse-names" : false, "suffix" : "" }, { "dropping-particle" : "", "family" : "Tobler", "given" : "U.", "non-dropping-particle" : "", "parse-names" : false, "suffix" : "" }, { "dropping-particle" : "", "family" : "Goka", "given" : "K.", "non-dropping-particle" : "", "parse-names" : false, "suffix" : "" }, { "dropping-particle" : "", "family" : "Lips", "given" : "K. R.", "non-dropping-particle" : "", "parse-names" : false, "suffix" : "" }, { "dropping-particle" : "", "family" : "Muletz", "given" : "C.", "non-dropping-particle" : "", "parse-names" : false, "suffix" : "" }, { "dropping-particle" : "", "family" : "Zamudio", "given" : "K. R.", "non-dropping-particle" : "", "parse-names" : false, "suffix" : "" }, { "dropping-particle" : "", "family" : "Bosch", "given" : "J.", "non-dropping-particle" : "", "parse-names" : false, "suffix" : "" }, { "dropping-particle" : "", "family" : "Lotters", "given" : "S.", "non-dropping-particle" : "", "parse-names" : false, "suffix" : "" }, { "dropping-particle" : "", "family" : "Wombwell", "given" : "E.", "non-dropping-particle" : "", "parse-names" : false, "suffix" : "" }, { "dropping-particle" : "", "family" : "Garner", "given" : "T. W. J.", "non-dropping-particle" : "", "parse-names" : false, "suffix" : "" }, { "dropping-particle" : "", "family" : "Cunningham", "given" : "A. A.", "non-dropping-particle" : "", "parse-names" : false, "suffix" : "" }, { "dropping-particle" : "", "family" : "Spitzen-van der Sluijs", "given" : "A.", "non-dropping-particle" : "", "parse-names" : false, "suffix" : "" }, { "dropping-particle" : "", "family" : "Salvidio", "given" : "S.", "non-dropping-particle" : "", "parse-names" : false, "suffix" : "" }, { "dropping-particle" : "", "family" : "Ducatelle", "given" : "R.", "non-dropping-particle" : "", "parse-names" : false, "suffix" : "" }, { "dropping-particle" : "", "family" : "Nishikawa", "given" : "K.", "non-dropping-particle" : "", "parse-names" : false, "suffix" : "" }, { "dropping-particle" : "", "family" : "Nguyen", "given" : "T. T.", "non-dropping-particle" : "", "parse-names" : false, "suffix" : "" }, { "dropping-particle" : "", "family" : "Kolby", "given" : "J. E.", "non-dropping-particle" : "", "parse-names" : false, "suffix" : "" }, { "dropping-particle" : "", "family" : "Bocxlaer", "given" : "I.", "non-dropping-particle" : "Van", "parse-names" : false, "suffix" : "" }, { "dropping-particle" : "", "family" : "Bossuyt", "given" : "F.", "non-dropping-particle" : "", "parse-names" : false, "suffix" : "" }, { "dropping-particle" : "", "family" : "Pasmans", "given" : "F.", "non-dropping-particle" : "", "parse-names" : false, "suffix" : "" } ], "container-title" : "Science", "id" : "ITEM-1", "issue" : "6209", "issued" : { "date-parts" : [ [ "2014", "10", "31" ] ] }, "page" : "630-631", "title" : "Recent introduction of a chytrid fungus endangers Western Palearctic salamanders", "type" : "article-journal", "volume" : "346" }, "uris" : [ "http://www.mendeley.com/documents/?uuid=af257c46-2887-4281-9148-ebae83078e82" ] } ], "mendeley" : { "formattedCitation" : "(Martel et al., 2014)", "plainTextFormattedCitation" : "(Martel et al., 2014)", "previouslyFormattedCitation" : "(Martel et al., 2014)" }, "properties" : {  }, "schema" : "https://github.com/citation-style-language/schema/raw/master/csl-citation.json" }</w:instrText>
      </w:r>
      <w:r>
        <w:fldChar w:fldCharType="separate"/>
      </w:r>
      <w:r w:rsidRPr="00944A2F">
        <w:t xml:space="preserve">(Martel </w:t>
      </w:r>
      <w:r w:rsidR="000D7D89" w:rsidRPr="000D7D89">
        <w:rPr>
          <w:i/>
        </w:rPr>
        <w:t>et al.</w:t>
      </w:r>
      <w:r w:rsidRPr="00944A2F">
        <w:t>, 2014)</w:t>
      </w:r>
      <w:r>
        <w:fldChar w:fldCharType="end"/>
      </w:r>
      <w:r w:rsidRPr="00E13B98">
        <w:t xml:space="preserve">, and ecosystem structure and function </w:t>
      </w:r>
      <w:r>
        <w:fldChar w:fldCharType="begin" w:fldLock="1"/>
      </w:r>
      <w:r>
        <w:instrText>ADDIN CSL_CITATION { "citationItems" : [ { "id" : "ITEM-1", "itemData" : { "DOI" : "10.1080/14634988.2015.1027636", "ISSN" : "1463-4988", "author" : [ { "dropping-particle" : "", "family" : "Kernan", "given" : "M.", "non-dropping-particle" : "", "parse-names" : false, "suffix" : "" } ], "container-title" : "Aquatic Ecosystem Health &amp; Management", "id" : "ITEM-1", "issue" : "3", "issued" : { "date-parts" : [ [ "2015", "7", "3" ] ] }, "page" : "321-333", "title" : "Climate change and the impact of invasive species on aquatic ecosystems", "type" : "article-journal", "volume" : "18" }, "uris" : [ "http://www.mendeley.com/documents/?uuid=0d946cd7-7ce1-4fc7-9b9a-dddfcdf8142e" ] } ], "mendeley" : { "formattedCitation" : "(Kernan, 2015)", "plainTextFormattedCitation" : "(Kernan, 2015)", "previouslyFormattedCitation" : "(Kernan, 2015)" }, "properties" : {  }, "schema" : "https://github.com/citation-style-language/schema/raw/master/csl-citation.json" }</w:instrText>
      </w:r>
      <w:r>
        <w:fldChar w:fldCharType="separate"/>
      </w:r>
      <w:r w:rsidRPr="00CA0F7A">
        <w:t>(Kernan, 2015)</w:t>
      </w:r>
      <w:r>
        <w:fldChar w:fldCharType="end"/>
      </w:r>
      <w:r w:rsidRPr="00E13B98">
        <w:t xml:space="preserve">. Freshwater ecosystems are particularly vulnerable to invasions and the impacts of invasive alien species and so the magnitude of the impact and the consequential ecological transformations are often more severe than in terrestrial ecosystems </w:t>
      </w:r>
      <w:r w:rsidRPr="00E13B98">
        <w:fldChar w:fldCharType="begin" w:fldLock="1"/>
      </w:r>
      <w:r>
        <w:instrText>ADDIN CSL_CITATION { "citationItems" : [ { "id" : "ITEM-1", "itemData" : { "ISBN" : "184971228X", "author" : [ { "dropping-particle" : "", "family" : "Francis", "given" : "RA", "non-dropping-particle" : "", "parse-names" : false, "suffix" : "" } ], "editor" : [ { "dropping-particle" : "", "family" : "Francis", "given" : "Robert A", "non-dropping-particle" : "", "parse-names" : false, "suffix" : "" } ], "id" : "ITEM-1", "issued" : { "date-parts" : [ [ "2012" ] ] }, "publisher" : "Routledge", "title" : "A handbook of global freshwater invasive species", "type" : "book" }, "uris" : [ "http://www.mendeley.com/documents/?uuid=60aa7562-8aaf-4ef8-8c97-b13005316772" ] }, { "id" : "ITEM-2", "itemData" : { "DOI" : "10.1016/B978-0-12-385026-3.00005-X", "author" : [ { "dropping-particle" : "", "family" : "Ricciardi", "given" : "Anthony", "non-dropping-particle" : "", "parse-names" : false, "suffix" : "" } ], "container-title" : "Thorp and Covich's Freshwater Invertebrates", "id" : "ITEM-2", "issued" : { "date-parts" : [ [ "2015" ] ] }, "page" : "83-91", "publisher" : "Elsevier", "title" : "Ecology of Invasive Alien Invertebrates", "type" : "chapter" }, "uris" : [ "http://www.mendeley.com/documents/?uuid=1428167c-9c88-4edb-bfaf-3ce87e6df593" ] } ], "mendeley" : { "formattedCitation" : "(R. Francis, 2012; Ricciardi, 2015)", "plainTextFormattedCitation" : "(R. Francis, 2012; Ricciardi, 2015)", "previouslyFormattedCitation" : "(R. Francis, 2012; Ricciardi, 2015)" }, "properties" : {  }, "schema" : "https://github.com/citation-style-language/schema/raw/master/csl-citation.json" }</w:instrText>
      </w:r>
      <w:r w:rsidRPr="00E13B98">
        <w:fldChar w:fldCharType="separate"/>
      </w:r>
      <w:r w:rsidRPr="00220C92">
        <w:t>(R. Francis, 2012; Ricciardi, 2015)</w:t>
      </w:r>
      <w:r w:rsidRPr="00E13B98">
        <w:fldChar w:fldCharType="end"/>
      </w:r>
      <w:r w:rsidRPr="00E13B98">
        <w:t xml:space="preserve">. </w:t>
      </w:r>
    </w:p>
    <w:p w14:paraId="3793F20A" w14:textId="77777777" w:rsidR="0048205B" w:rsidRPr="00E13B98" w:rsidRDefault="0048205B" w:rsidP="00AE389F">
      <w:r w:rsidRPr="00E13B98">
        <w:br w:type="page"/>
      </w:r>
    </w:p>
    <w:p w14:paraId="53DA4922" w14:textId="177409B5" w:rsidR="00DC7789" w:rsidRPr="00DC7789" w:rsidRDefault="00DC7789" w:rsidP="00DC7789">
      <w:pPr>
        <w:rPr>
          <w:lang w:val="en-US"/>
        </w:rPr>
      </w:pPr>
      <w:r>
        <w:rPr>
          <w:lang w:eastAsia="en-GB"/>
        </w:rPr>
        <w:lastRenderedPageBreak/>
        <w:drawing>
          <wp:inline distT="0" distB="0" distL="0" distR="0" wp14:anchorId="59A520D8" wp14:editId="63FD934C">
            <wp:extent cx="5759450" cy="8148320"/>
            <wp:effectExtent l="0" t="0" r="0" b="5080"/>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6"/>
                    <a:stretch>
                      <a:fillRect/>
                    </a:stretch>
                  </pic:blipFill>
                  <pic:spPr>
                    <a:xfrm>
                      <a:off x="0" y="0"/>
                      <a:ext cx="5759450" cy="8148320"/>
                    </a:xfrm>
                    <a:prstGeom prst="rect">
                      <a:avLst/>
                    </a:prstGeom>
                  </pic:spPr>
                </pic:pic>
              </a:graphicData>
            </a:graphic>
          </wp:inline>
        </w:drawing>
      </w:r>
    </w:p>
    <w:p w14:paraId="2C938820" w14:textId="77777777" w:rsidR="0048205B" w:rsidRPr="00E13B98" w:rsidRDefault="0048205B" w:rsidP="00AE389F"/>
    <w:p w14:paraId="32D9FE54" w14:textId="77777777" w:rsidR="0048205B" w:rsidRPr="00E13B98" w:rsidRDefault="0048205B" w:rsidP="00147745">
      <w:pPr>
        <w:pStyle w:val="Heading3"/>
      </w:pPr>
      <w:bookmarkStart w:id="1502" w:name="_Toc502837451"/>
      <w:bookmarkStart w:id="1503" w:name="_Toc504380702"/>
      <w:bookmarkStart w:id="1504" w:name="_Toc519514843"/>
      <w:bookmarkStart w:id="1505" w:name="_Toc477938341"/>
      <w:bookmarkStart w:id="1506" w:name="_Toc479152670"/>
      <w:bookmarkStart w:id="1507" w:name="_Toc480359692"/>
      <w:r w:rsidRPr="00E13B98">
        <w:lastRenderedPageBreak/>
        <w:t>Trends in invasive alien species</w:t>
      </w:r>
      <w:bookmarkEnd w:id="1502"/>
      <w:bookmarkEnd w:id="1503"/>
      <w:bookmarkEnd w:id="1504"/>
      <w:r w:rsidRPr="00E13B98">
        <w:t xml:space="preserve"> </w:t>
      </w:r>
    </w:p>
    <w:p w14:paraId="6FFEBA06" w14:textId="77777777" w:rsidR="0048205B" w:rsidRPr="00E13B98" w:rsidRDefault="0048205B" w:rsidP="001F0516">
      <w:pPr>
        <w:pStyle w:val="Heading4"/>
      </w:pPr>
      <w:bookmarkStart w:id="1508" w:name="_Toc519514844"/>
      <w:bookmarkEnd w:id="1505"/>
      <w:bookmarkEnd w:id="1506"/>
      <w:bookmarkEnd w:id="1507"/>
      <w:r w:rsidRPr="00E13B98">
        <w:t>Recent trends</w:t>
      </w:r>
      <w:bookmarkEnd w:id="1508"/>
    </w:p>
    <w:p w14:paraId="1A336C65" w14:textId="26D25476" w:rsidR="0048205B" w:rsidRPr="00E13B98" w:rsidRDefault="0048205B" w:rsidP="00AE389F">
      <w:r w:rsidRPr="00E13B98">
        <w:t>Rates of invasions in Europe and Central Asia</w:t>
      </w:r>
      <w:r w:rsidRPr="00E13B98" w:rsidDel="00AC0F4F">
        <w:rPr>
          <w:rFonts w:cstheme="minorHAnsi"/>
        </w:rPr>
        <w:t xml:space="preserve"> </w:t>
      </w:r>
      <w:r w:rsidRPr="00E13B98">
        <w:rPr>
          <w:rFonts w:cstheme="minorHAnsi"/>
        </w:rPr>
        <w:t xml:space="preserve">have </w:t>
      </w:r>
      <w:r w:rsidRPr="00E13B98">
        <w:t>increased markedly since the beginning of the 20</w:t>
      </w:r>
      <w:r w:rsidRPr="00503C3C">
        <w:t>th</w:t>
      </w:r>
      <w:r w:rsidRPr="00E13B98">
        <w:t xml:space="preserve"> century and the scale and impacts are still increasing, despite increased legal and social responses in recent years </w:t>
      </w:r>
      <w:r>
        <w:fldChar w:fldCharType="begin" w:fldLock="1"/>
      </w:r>
      <w:r>
        <w:instrText>ADDIN CSL_CITATION { "citationItems" : [ { "id" : "ITEM-1", "itemData" : { "DOI" : "10.1016/j.jnc.2015.12.001", "ISSN" : "16171381", "abstract" : "Alien species indicators provide vital information to the biodiversity policy sector on the status-quo and trends of biological invasions and on the efficacy of response measures. Applicable at different geographical scales and organizational levels, alien species indicators struggle with data availability and quality. Based on policy needs and previous work on the global scale, we here present a set of six alien species indicators for Europe, which capture complementary facets of biological invasions in Europe: (a) an combined index of invasion trends, (b) an indicator on pathways of invasions, (c) the Red List Index of Invasive Alien Species (IAS), (d) an indicator of IAS impacts on ecosystem services, (e) trends in incidence of livestock diseases and (f) an indicator on costs for alien species management and research. Each of these indicators has its particular strengths and shortcomings, but combined they allow for a nuanced understanding of the status and trends of biological invasions in Europe. We found that the scale and impact of biological invasions are steadily increasing across all impact indicators, although societal response in recent years has increased. The Red List Index is fit-for-purpose and demonstrates that overall extinction risks (here shown for amphibians in Europe) are increasing. Introduction pathway dynamics have changed, with some pathways decreasing in relevance (e.g., biological control agents) and others increasing (e.g., horticultural trade) providing a leverage for targeted policy and stakeholder response. The IAS indicators presented here for the first time on a continental basis serve as a starting point for future improvements, and as a basis for monitoring the efficacy of the recent EU legislation of IAS. This will need a better workflow for data collection and management. To achieve this, all main actors must work toward improving the interoperability among existing databases and between data holders.", "author" : [ { "dropping-particle" : "", "family" : "Rabitsch", "given" : "W.", "non-dropping-particle" : "", "parse-names" : false, "suffix" : "" }, { "dropping-particle" : "", "family" : "Genovesi", "given" : "Piero", "non-dropping-particle" : "", "parse-names" : false, "suffix" : "" }, { "dropping-particle" : "", "family" : "Scalera", "given" : "Riccardo", "non-dropping-particle" : "", "parse-names" : false, "suffix" : "" }, { "dropping-particle" : "", "family" : "Bia\u0142a", "given" : "Katarzyna", "non-dropping-particle" : "", "parse-names" : false, "suffix" : "" }, { "dropping-particle" : "", "family" : "Josefsson", "given" : "Melanie", "non-dropping-particle" : "", "parse-names" : false, "suffix" : "" }, { "dropping-particle" : "", "family" : "Essl", "given" : "Franz", "non-dropping-particle" : "", "parse-names" : false, "suffix" : "" } ], "container-title" : "Journal for Nature Conservation", "id" : "ITEM-1", "issued" : { "date-parts" : [ [ "2016", "2" ] ] }, "note" : "NULL", "page" : "89-96", "publisher" : "Elsevier GmbH.", "title" : "Developing and testing alien species indicators for Europe", "type" : "article-journal", "volume" : "29" }, "uris" : [ "http://www.mendeley.com/documents/?uuid=aaa942f7-a413-4340-8514-9a22f14667b1" ] } ], "mendeley" : { "formattedCitation" : "(Rabitsch et al., 2016)", "plainTextFormattedCitation" : "(Rabitsch et al., 2016)", "previouslyFormattedCitation" : "(Rabitsch et al., 2016)" }, "properties" : {  }, "schema" : "https://github.com/citation-style-language/schema/raw/master/csl-citation.json" }</w:instrText>
      </w:r>
      <w:r>
        <w:fldChar w:fldCharType="separate"/>
      </w:r>
      <w:r w:rsidRPr="00F25FC3">
        <w:t xml:space="preserve">(Rabitsch </w:t>
      </w:r>
      <w:r w:rsidR="000D7D89" w:rsidRPr="000D7D89">
        <w:rPr>
          <w:i/>
        </w:rPr>
        <w:t>et al.</w:t>
      </w:r>
      <w:r w:rsidRPr="00F25FC3">
        <w:t>, 2016)</w:t>
      </w:r>
      <w:r>
        <w:fldChar w:fldCharType="end"/>
      </w:r>
      <w:r>
        <w:t xml:space="preserve">. The number of alien species </w:t>
      </w:r>
      <w:r w:rsidRPr="00E13B98">
        <w:t xml:space="preserve">has increased by 76% between 1970 and 2007 </w:t>
      </w:r>
      <w:r>
        <w:fldChar w:fldCharType="begin" w:fldLock="1"/>
      </w:r>
      <w:r>
        <w:instrText>ADDIN CSL_CITATION { "citationItems" : [ { "id" : "ITEM-1", "itemData" : { "DOI" : "10.1126/science.1187512", "ISSN" : "1095-9203", "PMID" : "20430971", "abstract" : "In 2002, world leaders committed through the Convention on Biological Diversity (CBD) to achieve a significant reduction in the rate of biodiversity loss by 2010. We compiled 31 indicators to report on progress toward this target. Most indicators of the state of biodiversity (covering species' population trends, extinction risk, habitat extent/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 "author" : [ { "dropping-particle" : "", "family" : "Butchart", "given" : "Stuart H M", "non-dropping-particle" : "", "parse-names" : false, "suffix" : "" }, { "dropping-particle" : "", "family" : "Walpole", "given" : "Matt", "non-dropping-particle" : "", "parse-names" : false, "suffix" : "" }, { "dropping-particle" : "", "family" : "Collen", "given" : "Ben", "non-dropping-particle" : "", "parse-names" : false, "suffix" : "" }, { "dropping-particle" : "", "family" : "Strien", "given" : "Arco", "non-dropping-particle" : "van", "parse-names" : false, "suffix" : "" }, { "dropping-particle" : "", "family" : "Scharlemann", "given" : "J\u00f6rn P W", "non-dropping-particle" : "", "parse-names" : false, "suffix" : "" }, { "dropping-particle" : "", "family" : "Almond", "given" : "Rosamunde E A", "non-dropping-particle" : "", "parse-names" : false, "suffix" : "" }, { "dropping-particle" : "", "family" : "Baillie", "given" : "Jonathan E M", "non-dropping-particle" : "", "parse-names" : false, "suffix" : "" }, { "dropping-particle" : "", "family" : "Bomhard", "given" : "Bastian", "non-dropping-particle" : "", "parse-names" : false, "suffix" : "" }, { "dropping-particle" : "", "family" : "Brown", "given" : "Claire", "non-dropping-particle" : "", "parse-names" : false, "suffix" : "" }, { "dropping-particle" : "", "family" : "Bruno", "given" : "John", "non-dropping-particle" : "", "parse-names" : false, "suffix" : "" }, { "dropping-particle" : "", "family" : "Carpenter", "given" : "Kent E", "non-dropping-particle" : "", "parse-names" : false, "suffix" : "" }, { "dropping-particle" : "", "family" : "Carr", "given" : "Genevi\u00e8ve M", "non-dropping-particle" : "", "parse-names" : false, "suffix" : "" }, { "dropping-particle" : "", "family" : "Chanson", "given" : "Janice", "non-dropping-particle" : "", "parse-names" : false, "suffix" : "" }, { "dropping-particle" : "", "family" : "Chenery", "given" : "Anna M", "non-dropping-particle" : "", "parse-names" : false, "suffix" : "" }, { "dropping-particle" : "", "family" : "Csirke", "given" : "Jorge", "non-dropping-particle" : "", "parse-names" : false, "suffix" : "" }, { "dropping-particle" : "", "family" : "Davidson", "given" : "Nick C", "non-dropping-particle" : "", "parse-names" : false, "suffix" : "" }, { "dropping-particle" : "", "family" : "Dentener", "given" : "Frank", "non-dropping-particle" : "", "parse-names" : false, "suffix" : "" }, { "dropping-particle" : "", "family" : "Foster", "given" : "Matt", "non-dropping-particle" : "", "parse-names" : false, "suffix" : "" }, { "dropping-particle" : "", "family" : "Galli", "given" : "Alessandro", "non-dropping-particle" : "", "parse-names" : false, "suffix" : "" }, { "dropping-particle" : "", "family" : "Galloway", "given" : "James N", "non-dropping-particle" : "", "parse-names" : false, "suffix" : "" }, { "dropping-particle" : "", "family" : "Genovesi", "given" : "Piero", "non-dropping-particle" : "", "parse-names" : false, "suffix" : "" }, { "dropping-particle" : "", "family" : "Gregory", "given" : "Richard D", "non-dropping-particle" : "", "parse-names" : false, "suffix" : "" }, { "dropping-particle" : "", "family" : "Hockings", "given" : "Marc", "non-dropping-particle" : "", "parse-names" : false, "suffix" : "" }, { "dropping-particle" : "", "family" : "Kapos", "given" : "Valerie", "non-dropping-particle" : "", "parse-names" : false, "suffix" : "" }, { "dropping-particle" : "", "family" : "Lamarque", "given" : "Jean-Francois", "non-dropping-particle" : "", "parse-names" : false, "suffix" : "" }, { "dropping-particle" : "", "family" : "Leverington", "given" : "Fiona", "non-dropping-particle" : "", "parse-names" : false, "suffix" : "" }, { "dropping-particle" : "", "family" : "Loh", "given" : "Jonathan", "non-dropping-particle" : "", "parse-names" : false, "suffix" : "" }, { "dropping-particle" : "", "family" : "McGeoch", "given" : "Melodie A", "non-dropping-particle" : "", "parse-names" : false, "suffix" : "" }, { "dropping-particle" : "", "family" : "McRae", "given" : "Louise", "non-dropping-particle" : "", "parse-names" : false, "suffix" : "" }, { "dropping-particle" : "", "family" : "Minasyan", "given" : "Anahit", "non-dropping-particle" : "", "parse-names" : false, "suffix" : "" }, { "dropping-particle" : "", "family" : "Morcillo", "given" : "Monica Hern\u00e1ndez", "non-dropping-particle" : "", "parse-names" : false, "suffix" : "" }, { "dropping-particle" : "", "family" : "Oldfield", "given" : "Thomasina E E", "non-dropping-particle" : "", "parse-names" : false, "suffix" : "" }, { "dropping-particle" : "", "family" : "Pauly", "given" : "Daniel", "non-dropping-particle" : "", "parse-names" : false, "suffix" : "" }, { "dropping-particle" : "", "family" : "Quader", "given" : "Suhel", "non-dropping-particle" : "", "parse-names" : false, "suffix" : "" }, { "dropping-particle" : "", "family" : "Revenga", "given" : "Carmen", "non-dropping-particle" : "", "parse-names" : false, "suffix" : "" }, { "dropping-particle" : "", "family" : "Sauer", "given" : "John R", "non-dropping-particle" : "", "parse-names" : false, "suffix" : "" }, { "dropping-particle" : "", "family" : "Skolnik", "given" : "Benjamin", "non-dropping-particle" : "", "parse-names" : false, "suffix" : "" }, { "dropping-particle" : "", "family" : "Spear", "given" : "Dian", "non-dropping-particle" : "", "parse-names" : false, "suffix" : "" }, { "dropping-particle" : "", "family" : "Stanwell-Smith", "given" : "Damon", "non-dropping-particle" : "", "parse-names" : false, "suffix" : "" }, { "dropping-particle" : "", "family" : "Stuart", "given" : "Simon N", "non-dropping-particle" : "", "parse-names" : false, "suffix" : "" }, { "dropping-particle" : "", "family" : "Symes", "given" : "Andy", "non-dropping-particle" : "", "parse-names" : false, "suffix" : "" }, { "dropping-particle" : "", "family" : "Tierney", "given" : "Megan", "non-dropping-particle" : "", "parse-names" : false, "suffix" : "" }, { "dropping-particle" : "", "family" : "Tyrrell", "given" : "Tristan D", "non-dropping-particle" : "", "parse-names" : false, "suffix" : "" }, { "dropping-particle" : "", "family" : "Vi\u00e9", "given" : "Jean-Christophe", "non-dropping-particle" : "", "parse-names" : false, "suffix" : "" }, { "dropping-particle" : "", "family" : "Watson", "given" : "Reg", "non-dropping-particle" : "", "parse-names" : false, "suffix" : "" } ], "container-title" : "Science", "id" : "ITEM-1", "issue" : "5982", "issued" : { "date-parts" : [ [ "2010", "4" ] ] }, "page" : "1164-1168", "title" : "Global Biodiversity: Indicators of Recent Declines.", "type" : "article-journal", "volume" : "328" }, "uris" : [ "http://www.mendeley.com/documents/?uuid=1f4b04d0-7669-4617-9429-1cd4ff76ae01" ] } ], "mendeley" : { "formattedCitation" : "(Butchart et al., 2010)", "plainTextFormattedCitation" : "(Butchart et al., 2010)", "previouslyFormattedCitation" : "(Butchart et al., 2010)" }, "properties" : {  }, "schema" : "https://github.com/citation-style-language/schema/raw/master/csl-citation.json" }</w:instrText>
      </w:r>
      <w:r>
        <w:fldChar w:fldCharType="separate"/>
      </w:r>
      <w:r w:rsidRPr="00D476B0">
        <w:t xml:space="preserve">(Butchart </w:t>
      </w:r>
      <w:r w:rsidR="000D7D89" w:rsidRPr="000D7D89">
        <w:rPr>
          <w:i/>
        </w:rPr>
        <w:t>et al.</w:t>
      </w:r>
      <w:r w:rsidRPr="00D476B0">
        <w:t>, 2010)</w:t>
      </w:r>
      <w:r>
        <w:fldChar w:fldCharType="end"/>
      </w:r>
      <w:r w:rsidRPr="00E13B98">
        <w:t>. This trend is similar across all environments, taxonomic groups (except mammals), and</w:t>
      </w:r>
      <w:r>
        <w:t xml:space="preserve"> all</w:t>
      </w:r>
      <w:r w:rsidRPr="00E13B98">
        <w:t xml:space="preserve"> subregions of Europe (</w:t>
      </w:r>
      <w:r w:rsidR="001E149D" w:rsidRPr="001E149D">
        <w:rPr>
          <w:b/>
        </w:rPr>
        <w:t>Figure 4.74</w:t>
      </w:r>
      <w:r>
        <w:t>)</w:t>
      </w:r>
      <w:r w:rsidRPr="00E13B98">
        <w:t xml:space="preserve"> </w:t>
      </w:r>
      <w:r>
        <w:fldChar w:fldCharType="begin" w:fldLock="1"/>
      </w:r>
      <w:r>
        <w:instrText>ADDIN CSL_CITATION { "citationItems" : [ { "id" : "ITEM-1", "itemData" : { "author" : [ { "dropping-particle" : "", "family" : "DAISIE", "given" : "", "non-dropping-particle" : "", "parse-names" : false, "suffix" : "" } ], "id" : "ITEM-1", "issued" : { "date-parts" : [ [ "2009" ] ] }, "number-of-pages" : "399", "publisher" : "Springer", "publisher-place" : "Dordrecht, The Netherlands", "title" : "Handbook of Alien Species in Europe", "type" : "book" }, "uris" : [ "http://www.mendeley.com/documents/?uuid=500a4332-0902-49e5-8615-cca9e1674fc6" ] }, { "id" : "ITEM-2", "itemData" : { "DOI" : "10.1126/science.1187512", "ISSN" : "1095-9203", "PMID" : "20430971", "abstract" : "In 2002, world leaders committed through the Convention on Biological Diversity (CBD) to achieve a significant reduction in the rate of biodiversity loss by 2010. We compiled 31 indicators to report on progress toward this target. Most indicators of the state of biodiversity (covering species' population trends, extinction risk, habitat extent/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 "author" : [ { "dropping-particle" : "", "family" : "Butchart", "given" : "Stuart H M", "non-dropping-particle" : "", "parse-names" : false, "suffix" : "" }, { "dropping-particle" : "", "family" : "Walpole", "given" : "Matt", "non-dropping-particle" : "", "parse-names" : false, "suffix" : "" }, { "dropping-particle" : "", "family" : "Collen", "given" : "Ben", "non-dropping-particle" : "", "parse-names" : false, "suffix" : "" }, { "dropping-particle" : "", "family" : "Strien", "given" : "Arco", "non-dropping-particle" : "van", "parse-names" : false, "suffix" : "" }, { "dropping-particle" : "", "family" : "Scharlemann", "given" : "J\u00f6rn P W", "non-dropping-particle" : "", "parse-names" : false, "suffix" : "" }, { "dropping-particle" : "", "family" : "Almond", "given" : "Rosamunde E A", "non-dropping-particle" : "", "parse-names" : false, "suffix" : "" }, { "dropping-particle" : "", "family" : "Baillie", "given" : "Jonathan E M", "non-dropping-particle" : "", "parse-names" : false, "suffix" : "" }, { "dropping-particle" : "", "family" : "Bomhard", "given" : "Bastian", "non-dropping-particle" : "", "parse-names" : false, "suffix" : "" }, { "dropping-particle" : "", "family" : "Brown", "given" : "Claire", "non-dropping-particle" : "", "parse-names" : false, "suffix" : "" }, { "dropping-particle" : "", "family" : "Bruno", "given" : "John", "non-dropping-particle" : "", "parse-names" : false, "suffix" : "" }, { "dropping-particle" : "", "family" : "Carpenter", "given" : "Kent E", "non-dropping-particle" : "", "parse-names" : false, "suffix" : "" }, { "dropping-particle" : "", "family" : "Carr", "given" : "Genevi\u00e8ve M", "non-dropping-particle" : "", "parse-names" : false, "suffix" : "" }, { "dropping-particle" : "", "family" : "Chanson", "given" : "Janice", "non-dropping-particle" : "", "parse-names" : false, "suffix" : "" }, { "dropping-particle" : "", "family" : "Chenery", "given" : "Anna M", "non-dropping-particle" : "", "parse-names" : false, "suffix" : "" }, { "dropping-particle" : "", "family" : "Csirke", "given" : "Jorge", "non-dropping-particle" : "", "parse-names" : false, "suffix" : "" }, { "dropping-particle" : "", "family" : "Davidson", "given" : "Nick C", "non-dropping-particle" : "", "parse-names" : false, "suffix" : "" }, { "dropping-particle" : "", "family" : "Dentener", "given" : "Frank", "non-dropping-particle" : "", "parse-names" : false, "suffix" : "" }, { "dropping-particle" : "", "family" : "Foster", "given" : "Matt", "non-dropping-particle" : "", "parse-names" : false, "suffix" : "" }, { "dropping-particle" : "", "family" : "Galli", "given" : "Alessandro", "non-dropping-particle" : "", "parse-names" : false, "suffix" : "" }, { "dropping-particle" : "", "family" : "Galloway", "given" : "James N", "non-dropping-particle" : "", "parse-names" : false, "suffix" : "" }, { "dropping-particle" : "", "family" : "Genovesi", "given" : "Piero", "non-dropping-particle" : "", "parse-names" : false, "suffix" : "" }, { "dropping-particle" : "", "family" : "Gregory", "given" : "Richard D", "non-dropping-particle" : "", "parse-names" : false, "suffix" : "" }, { "dropping-particle" : "", "family" : "Hockings", "given" : "Marc", "non-dropping-particle" : "", "parse-names" : false, "suffix" : "" }, { "dropping-particle" : "", "family" : "Kapos", "given" : "Valerie", "non-dropping-particle" : "", "parse-names" : false, "suffix" : "" }, { "dropping-particle" : "", "family" : "Lamarque", "given" : "Jean-Francois", "non-dropping-particle" : "", "parse-names" : false, "suffix" : "" }, { "dropping-particle" : "", "family" : "Leverington", "given" : "Fiona", "non-dropping-particle" : "", "parse-names" : false, "suffix" : "" }, { "dropping-particle" : "", "family" : "Loh", "given" : "Jonathan", "non-dropping-particle" : "", "parse-names" : false, "suffix" : "" }, { "dropping-particle" : "", "family" : "McGeoch", "given" : "Melodie A", "non-dropping-particle" : "", "parse-names" : false, "suffix" : "" }, { "dropping-particle" : "", "family" : "McRae", "given" : "Louise", "non-dropping-particle" : "", "parse-names" : false, "suffix" : "" }, { "dropping-particle" : "", "family" : "Minasyan", "given" : "Anahit", "non-dropping-particle" : "", "parse-names" : false, "suffix" : "" }, { "dropping-particle" : "", "family" : "Morcillo", "given" : "Monica Hern\u00e1ndez", "non-dropping-particle" : "", "parse-names" : false, "suffix" : "" }, { "dropping-particle" : "", "family" : "Oldfield", "given" : "Thomasina E E", "non-dropping-particle" : "", "parse-names" : false, "suffix" : "" }, { "dropping-particle" : "", "family" : "Pauly", "given" : "Daniel", "non-dropping-particle" : "", "parse-names" : false, "suffix" : "" }, { "dropping-particle" : "", "family" : "Quader", "given" : "Suhel", "non-dropping-particle" : "", "parse-names" : false, "suffix" : "" }, { "dropping-particle" : "", "family" : "Revenga", "given" : "Carmen", "non-dropping-particle" : "", "parse-names" : false, "suffix" : "" }, { "dropping-particle" : "", "family" : "Sauer", "given" : "John R", "non-dropping-particle" : "", "parse-names" : false, "suffix" : "" }, { "dropping-particle" : "", "family" : "Skolnik", "given" : "Benjamin", "non-dropping-particle" : "", "parse-names" : false, "suffix" : "" }, { "dropping-particle" : "", "family" : "Spear", "given" : "Dian", "non-dropping-particle" : "", "parse-names" : false, "suffix" : "" }, { "dropping-particle" : "", "family" : "Stanwell-Smith", "given" : "Damon", "non-dropping-particle" : "", "parse-names" : false, "suffix" : "" }, { "dropping-particle" : "", "family" : "Stuart", "given" : "Simon N", "non-dropping-particle" : "", "parse-names" : false, "suffix" : "" }, { "dropping-particle" : "", "family" : "Symes", "given" : "Andy", "non-dropping-particle" : "", "parse-names" : false, "suffix" : "" }, { "dropping-particle" : "", "family" : "Tierney", "given" : "Megan", "non-dropping-particle" : "", "parse-names" : false, "suffix" : "" }, { "dropping-particle" : "", "family" : "Tyrrell", "given" : "Tristan D", "non-dropping-particle" : "", "parse-names" : false, "suffix" : "" }, { "dropping-particle" : "", "family" : "Vi\u00e9", "given" : "Jean-Christophe", "non-dropping-particle" : "", "parse-names" : false, "suffix" : "" }, { "dropping-particle" : "", "family" : "Watson", "given" : "Reg", "non-dropping-particle" : "", "parse-names" : false, "suffix" : "" } ], "container-title" : "Science", "id" : "ITEM-2", "issue" : "5982", "issued" : { "date-parts" : [ [ "2010", "4" ] ] }, "page" : "1164-1168", "title" : "Global Biodiversity: Indicators of Recent Declines.", "type" : "article-journal", "volume" : "328" }, "uris" : [ "http://www.mendeley.com/documents/?uuid=1f4b04d0-7669-4617-9429-1cd4ff76ae01" ] }, { "id" : "ITEM-3",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w:instrText>
      </w:r>
      <w:r w:rsidRPr="00FD2C8B">
        <w:instrText>cle" : "", "parse-names" : false, "suffix" : "" }, { "dropping-particle" : "van", "family" : "Kleunen", "given" : "Mark", "non-dropping-particle" : "",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3", "issued" : { "date-parts" : [ [ "2017" ] ] }, "note" : "NULL", "page" : "1-9", "title" : "No saturation in the accumulation of alien species worldwide", "type" : "article-journal" }, "uris" : [ "http://www.mendeley.com/documents/?uuid=0337c1b4-9b06-4e72-8ab4-2bd1dc41ac55" ] } ], "mendeley" : { "formattedCitation" : "(Butchart et al., 2010; DAISIE, 2009; Seebens et al., 2017)", "plainTextFormattedCitation" : "(Butchart et al., 2010; DAISIE, 2009; Seebens et al., 2017)", "previouslyFormattedCitation" : "(Butchart et al., 2010; DAISIE, 2009; Seebens et al., 2017)" }, "properties" : {  }, "schema" : "https://github.com/citation-style-language/schema/raw/master/csl-citation.json" }</w:instrText>
      </w:r>
      <w:r>
        <w:fldChar w:fldCharType="separate"/>
      </w:r>
      <w:r w:rsidRPr="00FD2C8B">
        <w:t xml:space="preserve">(Butchart </w:t>
      </w:r>
      <w:r w:rsidR="000D7D89" w:rsidRPr="000D7D89">
        <w:rPr>
          <w:i/>
        </w:rPr>
        <w:t>et al.</w:t>
      </w:r>
      <w:r w:rsidRPr="00FD2C8B">
        <w:t xml:space="preserve">, 2010; DAISIE, 2009; Seebens </w:t>
      </w:r>
      <w:r w:rsidR="000D7D89" w:rsidRPr="000D7D89">
        <w:rPr>
          <w:i/>
        </w:rPr>
        <w:t>et al.</w:t>
      </w:r>
      <w:r w:rsidRPr="00FD2C8B">
        <w:t>, 2017)</w:t>
      </w:r>
      <w:r>
        <w:fldChar w:fldCharType="end"/>
      </w:r>
      <w:r w:rsidRPr="00FD2C8B">
        <w:t xml:space="preserve">. </w:t>
      </w:r>
      <w:r w:rsidRPr="00E13B98">
        <w:t xml:space="preserve">Even in remote </w:t>
      </w:r>
      <w:r>
        <w:t>A</w:t>
      </w:r>
      <w:r w:rsidRPr="00E13B98">
        <w:t>rctic</w:t>
      </w:r>
      <w:r>
        <w:t xml:space="preserve"> and sub-Arctic</w:t>
      </w:r>
      <w:r w:rsidRPr="00E13B98">
        <w:t xml:space="preserve"> regions in Europe the number of introduced alien species is substantial </w:t>
      </w:r>
      <w:r>
        <w:fldChar w:fldCharType="begin" w:fldLock="1"/>
      </w:r>
      <w:r>
        <w:instrText>ADDIN CSL_CITATION { "citationItems" : [ { "id" : "ITEM-1", "itemData" : { "DOI" : "10.1007/s10530-011-0098-4", "ISBN" : "1387-3547\\n1573-1464", "ISSN" : "13873547", "abstract" : "Expanding visitation to Polar regions combined with climate warming increases the potential for alien species introduction and establishment. We quantified vascular plant propagule pressure associated with different groups of travelers to the high-Arctic archipelago of Svalbard, and evaluated the potential of introduced seeds to germinate under the most favorable average Svalbard soil temperature (10\u00b0C). We sampled the footwear of 259 travelers arriving by air to Svalbard during the summer of 2008, recording 1,019 seeds: a mean of 3.9 (\u00b10.8) seeds per traveler. Assuming the seed influx is representative for the whole year, we estimate a yearly seed load of around 270,000 by this vector alone. Seeds of 53 species were identified from 17 families, with Poaceae having both highest diversity and number of seeds. Eight of the families identified are among those most invasive worldwide, while the majority of the species identified were non-native to Svalbard. The number of seeds was highest on footwear that had been used in forested and alpine areas in the 3 months prior to traveling to Svalbard, and increased with the amount of soil affixed to footwear. In total, 26% of the collected seeds germinated under simulated Svalbard conditions. Our results demonstrate high propagule transport through aviation to highly visited cold-climate regions and isolated islands is occurring. Alien species establishment is expected to increase with climate change, particularly in high latitude regions, making the need for regional management considerations a priority.", "author" : [ { "dropping-particle" : "", "family" : "Ware", "given" : "Chris", "non-dropping-particle" : "", "parse-names" : false, "suffix" : "" }, { "dropping-particle" : "", "family" : "Bergstrom", "given" : "Dana M.", "non-dropping-particle" : "", "parse-names" : false, "suffix" : "" }, { "dropping-particle" : "", "family" : "M\u00fcller", "given" : "Eike", "non-dropping-particle" : "", "parse-names" : false, "suffix" : "" }, { "dropping-particle" : "", "family" : "Alsos", "given" : "Inger Greve", "non-dropping-particle" : "", "parse-names" : false, "suffix" : "" } ], "container-title" : "Biological Invasions", "id" : "ITEM-1", "issue" : "3", "issued" : { "date-parts" : [ [ "2012" ] ] }, "page" : "567-577", "title" : "Humans introduce viable seeds to the Arctic on footwear", "type" : "article-journal", "volume" : "14" }, "uris" : [ "http://www.mendeley.com/documents/?uuid=91478620-0acd-414a-8061-190c0f58f63b" ] }, { "id" : "ITEM-2", "itemData" : { "DOI" : "10.1371/journal.pone.0089664", "ISBN" : "1932-6203", "ISSN" : "19326203", "PMID" : "24586947", "abstract" : "Effects of roads on plant communities are not well known in cold-climate mountain ecosystems, where road building and development are expected to increase in future decades. Knowledge of the sensitivity of mountain plant communities to disturbance by roads is however important for future conservation purposes. We investigate the effects of roads on species richness and composition, including the plant strategies that are most affected, along three elevational gradients in a subarctic mountain ecosystem. We also examine whether mountain roads promote the introduction and invasion of alien plant species from the lowlands to the alpine zone. Observations of plant community composition were made together with abiotic, biotic and anthropogenic factors in 60 T-shaped transects. Alpine plant communities reacted differently to road disturbances than their lowland counterparts. On high elevations, the roadside species composition was more similar to that of the local natural communities. Less competitive and ruderal species were present at high compared with lower elevation roadsides. While the effects of roads thus seem to be mitigated in the alpine environment for plant species in general, mountain plant communities are more invasible than lowland communities. More precisely, relatively more alien species present in the roadside were found to invade into the surrounding n</w:instrText>
      </w:r>
      <w:r w:rsidRPr="000A517A">
        <w:instrText>atural community at high compared to low elevations. We conclude that effects of roads and introduction of alien species in lowlands cannot simply be extrapolated to the alpine and subarctic environment.", "author" : [ { "dropping-particle" : "", "family" : "Lembrechts", "given" : "Jonas J.", "non-dropping-particle" : "", "parse-names" : false, "suffix" : "" }, { "dropping-particle" : "", "family" : "Milbau", "given" : "Ann", "non-dropping-particle" : "", "parse-names" : false, "suffix" : "" }, { "dropping-particle" : "", "family" : "Nijs", "given" : "Ivan", "non-dropping-particle" : "", "parse-names" : false, "suffix" : "" } ], "container-title" : "PLoS ONE", "id" : "ITEM-2", "issue" : "2", "issued" : { "date-parts" : [ [ "2014" ] ] }, "page" : "1-10", "title" : "Alien roadside species more easily invade alpine than lowland plant communities in a subarctic mountain ecosystem", "type" : "article-journal", "volume" : "9" }, "uris" : [ "http://www.mendeley.com/documents/?uuid=29d7ba17-c969-4f2c-be89-2d7e1cb55522" ] } ], "mendeley" : { "formattedCitation" : "(Lembrechts, Milbau, &amp; Nijs, 2014; Ware, Bergstrom, M\u00fcller, &amp; Alsos, 2012)", "plainTextFormattedCitation" : "(Lembrechts, Milbau, &amp; Nijs, 2014; Ware, Bergstrom, M\u00fcller, &amp; Alsos, 2012)", "previouslyFormattedCitation" : "(Lembrechts, Milbau, &amp; Nijs, 2014; Ware, Bergstrom, M\u00fcller, &amp; Alsos, 2012)" }, "properties" : {  }, "schema" : "https://github.com/citation-style-language/schema/raw/master/csl-citation.json" }</w:instrText>
      </w:r>
      <w:r>
        <w:fldChar w:fldCharType="separate"/>
      </w:r>
      <w:r w:rsidRPr="000A517A">
        <w:t>(Lembrechts</w:t>
      </w:r>
      <w:r w:rsidR="00777C64">
        <w:rPr>
          <w:i/>
        </w:rPr>
        <w:t xml:space="preserve"> et al.</w:t>
      </w:r>
      <w:r w:rsidRPr="000A517A">
        <w:t>, 2014; Ware</w:t>
      </w:r>
      <w:r w:rsidR="00777C64">
        <w:rPr>
          <w:i/>
        </w:rPr>
        <w:t xml:space="preserve"> et al.</w:t>
      </w:r>
      <w:r w:rsidRPr="000A517A">
        <w:t>, 2012)</w:t>
      </w:r>
      <w:r>
        <w:fldChar w:fldCharType="end"/>
      </w:r>
      <w:r w:rsidRPr="000A517A">
        <w:t xml:space="preserve">. </w:t>
      </w:r>
      <w:r w:rsidRPr="00E13B98">
        <w:t>In Europe and Central Asia, the highest numbers of reported introductions for most species groups have occurred in Western Europe, but this is expected to increase in Central Europe and Eastern Europe. Data for Central Asia is less comprehensive than for the other subregions; but it is likely that the Central Asia trends are similar to other subregions based on comparable economic developments that are a major driver for invasions</w:t>
      </w:r>
      <w:r>
        <w:t xml:space="preserve"> </w:t>
      </w:r>
      <w:r>
        <w:fldChar w:fldCharType="begin" w:fldLock="1"/>
      </w:r>
      <w:r>
        <w:instrText>ADDIN CSL_CITATION { "citationItems" : [ { "id" : "ITEM-1", "itemData" : { "DOI" : "10.1111/j.1600-0587.2010.6380.x", "ISBN" : "0906-7590", "ISSN" : "09067590", "abstract" : "Understanding and predicting biological invasions can focus either on traits that favour species invasiveness or on features of the receiving communities, habitats or landscapes that promote their invasibility. Here, we address invasibility at the regional scale, testing whether some habitats and landscapes are more invasible than others by fitting models that relate alien plant species richness to various environmental predictors. We use a multi-model information-theoretic approach to assess invasibility by modelling spatial and ecological patterns of alien invasion in landscape mosaics, and by testing competing hypotheses of environmental factors that may control invasibility. Because invasibility may be mediated by particular characteristics of invasiveness, we classified alien species according to their C-S-R plant strategies. We illustrate this approach with a set of 86 alien species in northern Portugal. We first focus on predictors influencing species richness and expressing invasibility, and then evaluate whether distinct plant strategies respond to the same or different groups of environmental predictors. We confirmed climate as a primary determinant of alien invasions, and as a primary environmental gradient determining landscape invasibility. The effects of secondary gradients were detected only when the area was sub-sampled according to predictions based on the primary gradient. Then, multiple predictor types influenced patterns of alien species richness, with some types (landscape composition, topography and fire regime) prevailing over others. Alien species richness responded most strongly to extreme land management regimes, suggesting that intermediate disturbance induces biotic resistance by favouring native species richness. Land-use intensification facilitated alien invasion, whereas conservation areas hosted few invaders, highlighting the importance of ecosystem stability in preventing invasions. Plants with different strategies exhibited different responses to environmental gradients, particularly when the variations of the primary gradient were narrowed by sub-sampling. Such differential responses of plant strategies suggest using distinct control and eradication approaches for different areas and alien plant groups.", "author"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container-title" : "Ecography", "id" : "ITEM-1", "issue" : "6", "issued" : { "date-parts" : [ [ "2010" ] ] }, "note" : "NULL", "page" : "1081-1092", "title" : "What drives invasibility? A multi-model inference test and spatial modelling of alien plant species richness patterns in northern Portugal", "type" : "article-journal", "volume" : "33" }, "uris" : [ "http://www.mendeley.com/documents/?uuid=6c8c7c5e-2702-407a-a9c2-2d0bd64902ce" ] }, { "id" : "ITEM-2",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ilan", "non-dropping-particle" : "", "parse-names" : false, "suffix" : "" }, { "dropping-particle" : "", "family" : "Wild", "given" : "Jan", "non-dropping-particle" : "", "parse-names" : false, "suffix" : "" }, { "dropping-particle" : "", "family" : "Py\u0161ek", "given" : "Petr", "non-dropping-particle" : "", "parse-names" : false, "suffix" : "" }, { "dropping-particle" : "", "family" : "Jaro\u0161\u00edk", "given" : "Vojt\u011bch", "non-dropping-particle" : "", "parse-names" : false, "suffix" : "" }, { "dropping-particle" : "", "family" : "Dendoncker", "given" : "Nicolas", "non-dropping-particle" : "", "parse-names" : false, "suffix" : "" }, { "dropping-particle" : "", "family" : "Reginster", "given" : "Isabelle", "non-dropping-particle" : "", "parse-names" : false, "suffix" : "" }, { "dropping-particle" : "", "family" : "Pino", "given" : "Joan", "non-dropping-particle" : "", "parse-names" : false, "suffix" : "" }, { "dropping-particle" : "", "family" : "Maskell", "given" : "Lindsay C.", "non-dropping-particle" : "", "parse-names" : false, "suffix" : "" }, { "dropping-particle" : "", "family" : "Vil\u00e0", "given" : "Montserrat", "non-dropping-particle" : "", "parse-names" : false, "suffix" : "" }, { "dropping-particle" : "", "family" : "Pergl", "given" : "Jan", "non-dropping-particle" : "", "parse-names" : false, "suffix" : "" }, { "dropping-particle" : "", "family" : "K\u00fchn", "given" : "Ingolf",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2", "issue" : "1", "issued" : { "date-parts" : [ [ "2012" ] ] }, "note" : "From Duplicate 1 (Projecting trends in plant invasions in Europe under different scenarios of future land-use change - Chytr\u00fd, Milan; Wild, Jan; Py\u0161ek, Petr; Jaro\u0161\u00edk, Vojt\u011bch; Dendoncker, Nicolas; Reginster, Isabelle; Pino, Joan; Maskell, Lindsay C.; Vil\u00e0, Montserrat; Pergl, Jan; K\u00fchn, Ingolf; Spangenberg, Joachim H.; Settele, Josef)\n\nNULL", "page" : "75-87", "title" : "Projecting trends in plant invasions in Europe under different scenarios of future land-use change", "type" : "article-journal", "volume" : "21" }, "uris" : [ "http://www.mendeley.com/documents/?uuid=91c1a6a0-f8e9-434b-9c0d-22482f40214f" ] }, { "id" : "ITEM-3", "itemData" : { "DOI" : "10.1111/gcb.13021", "ISBN" : "1365-2486", "ISSN" : "13652486", "PMID" : "26152518", "abstract" : "Trade plays a key role in the spread of alien species and has arguably contributed to the recent enormous acceleration of biological invasions, thus homogenizing biotas worldwide. Combining data on 60-year trends of bilateral trade, as well as on biodiversity and climate, we modeled the global spread of plant species among 147 countries. The model results were compared with a recently compiled unique global data set on numbers of naturalized alien vascular plant species representing the most comprehensive collection of naturalized plant distributions currently available. The model identifies major source regions, introduction routes, and hot spots of plant invasions that agree well with observed naturalized plant numbers. In contrast to common knowledge, we show that the 'imperialist dogma,' stating that Europe has been a net exporter of naturalized plants since colonial times, does not hold for the past 60 years, when more naturalized plants were being imported to than exported from Europe. Our results highlight that the current distribution of naturalized plants is best predicted by socioeconomic activities 20 years ago. We took advantage of the observed time lag and used trade developments until recent times to predict naturalized plant trajectories for the next two decades. This shows that particularly strong increases in naturalized plant numbers are expected in the next 20 years for emerging economies in megadiverse regions. The interaction with predicted future climate change will increase invasions in northern temperate countries and reduce them in tropical and (sub)tropical regions, yet not by enough to cancel out the trade-related increase.", "author" : [ { "dropping-particle" : "", "family" : "Seebens", "given" : "Hanno", "non-dropping-particle" : "", "parse-names" : false, "suffix" : "" }, { "dropping-particle" : "", "family" : "Essl", "given" : "Franz", "non-dropping-particle" : "", "parse-names" : false, "suffix" : "" }, { "dropping-particle" : "", "family" : "Dawson", "given" : "Wayne", "non-dropping-particle" : "", "parse-names" : false, "suffix" : "" }, { "dropping-particle" : "", "family" : "Fuentes", "given" : "Nicol",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Kleunen", "given" : "Mark", "non-dropping-particle" : "van", "parse-names" : false, "suffix" : "" }, { "dropping-particle" : "", "family" : "Weber", "given" : "Ewald", "non-dropping-particle" : "", "parse-names" : false, "suffix" : "" }, { "dropping-particle" : "", "family" : "Winter", "given" : "Marten", "non-dropping-particle" : "", "parse-names" : false, "suffix" : "" }, { "dropping-particle" : "", "family" : "Blasius", "given" : "Bernd", "non-dropping-particle" : "", "parse-names" : false, "suffix" : "" } ], "container-title" : "Global Change Biology", "id" : "ITEM-3", "issue" : "11", "issued" : { "date-parts" : [ [ "2015" ] ] }, "note" : "NULL", "page" : "4128-4140", "title" : "Global trade will accelerate plant invasions in emerging economies under climate change", "type" : "article-journal", "volume" : "21" }, "uris" : [ "http://www.mendeley.com/documents/?uuid=643c9efa-d706-4ede-981f-8959e42a0ea9" ] } ], "mendeley" : { "formattedCitation" : "(Chytr\u00fd et al., 2012; Seebens et al., 2015; Vicente, Alves, Randin, Guisan, &amp; Honrado, 2010)", "plainTextFormattedCitation" : "(Chytr\u00fd et al., 2012; Seebens et al., 2015; Vicente, Alves, Randin, Guisan, &amp; Honrado, 2010)", "previouslyFormattedCitation" : "(Chytr\u00fd et al., 2012; Seebens et al., 2015; Vicente, Alves, Randin, Guisan, &amp; Honrado, 2010)" }, "properties" : {  }, "schema" : "https://github.com/citation-style-language/schema/raw/master/csl-citation.json" }</w:instrText>
      </w:r>
      <w:r>
        <w:fldChar w:fldCharType="separate"/>
      </w:r>
      <w:r w:rsidRPr="00FD2C8B">
        <w:t xml:space="preserve">(Chytrý </w:t>
      </w:r>
      <w:r w:rsidR="000D7D89" w:rsidRPr="000D7D89">
        <w:rPr>
          <w:i/>
        </w:rPr>
        <w:t>et al.</w:t>
      </w:r>
      <w:r w:rsidRPr="00FD2C8B">
        <w:t xml:space="preserve">, 2012; Seebens </w:t>
      </w:r>
      <w:r w:rsidR="000D7D89" w:rsidRPr="000D7D89">
        <w:rPr>
          <w:i/>
        </w:rPr>
        <w:t>et al.</w:t>
      </w:r>
      <w:r w:rsidRPr="00FD2C8B">
        <w:t>, 2015; Vicente</w:t>
      </w:r>
      <w:r w:rsidR="00777C64">
        <w:rPr>
          <w:i/>
        </w:rPr>
        <w:t xml:space="preserve"> et al.</w:t>
      </w:r>
      <w:r w:rsidRPr="00FD2C8B">
        <w:t>, 2010)</w:t>
      </w:r>
      <w:r>
        <w:fldChar w:fldCharType="end"/>
      </w:r>
      <w:r w:rsidRPr="00E13B98">
        <w:t xml:space="preserve">. </w:t>
      </w:r>
    </w:p>
    <w:p w14:paraId="41D22E0A" w14:textId="6F7CCC99" w:rsidR="0048205B" w:rsidRPr="00E13B98" w:rsidRDefault="0048205B" w:rsidP="00AE389F">
      <w:r>
        <w:t>The number of e</w:t>
      </w:r>
      <w:r w:rsidRPr="00E13B98">
        <w:t xml:space="preserve">radication attempts, </w:t>
      </w:r>
      <w:r>
        <w:t>and</w:t>
      </w:r>
      <w:r w:rsidRPr="00E13B98">
        <w:t xml:space="preserve"> of successful eradications, have been increasing rapidly since the 1990s, but have been mostly confined to Western Europe</w:t>
      </w:r>
      <w:r>
        <w:t xml:space="preserve"> (DIISE</w:t>
      </w:r>
      <w:r w:rsidRPr="00E13B98">
        <w:t xml:space="preserve"> </w:t>
      </w:r>
      <w:r>
        <w:fldChar w:fldCharType="begin" w:fldLock="1"/>
      </w:r>
      <w:r>
        <w:instrText>ADDIN CSL_CITATION { "citationItems" : [ { "id" : "ITEM-1", "itemData" : { "author" : [ { "dropping-particle" : "", "family" : "DIISE", "given" : "", "non-dropping-particle" : "", "parse-names" : false, "suffix" : "" } ], "id" : "ITEM-1", "issued" : { "date-parts" : [ [ "2015" ] ] }, "title" : "The Database of Island Invasive Species Eradications, developed by Island Conservation, Coastal Conservation Action Laboratory UCSC, IUCN SSC Invasive Species Specialist Group", "type" : "report" }, "suppress-author" : 1, "uris" : [ "http://www.mendeley.com/documents/?uuid=488e3146-5abc-458e-a9c5-f63ca0305ef1" ] } ], "mendeley" : { "formattedCitation" : "(2015)", "plainTextFormattedCitation" : "(2015)", "previouslyFormattedCitation" : "(2015)" }, "properties" : {  }, "schema" : "https://github.com/citation-style-language/schema/raw/master/csl-citation.json" }</w:instrText>
      </w:r>
      <w:r>
        <w:fldChar w:fldCharType="separate"/>
      </w:r>
      <w:r w:rsidRPr="00FE3B50">
        <w:t>(2015)</w:t>
      </w:r>
      <w:r>
        <w:fldChar w:fldCharType="end"/>
      </w:r>
      <w:r w:rsidRPr="00E13B98">
        <w:t xml:space="preserve">; DAISIE: Database of Island Invasive Species Eradications </w:t>
      </w:r>
      <w:hyperlink r:id="rId2077" w:history="1">
        <w:r w:rsidR="00025B9B" w:rsidRPr="00A25278">
          <w:rPr>
            <w:rStyle w:val="Hyperlink"/>
          </w:rPr>
          <w:t>http://diise.islandconservation.org/</w:t>
        </w:r>
      </w:hyperlink>
      <w:r w:rsidRPr="00E13B98">
        <w:t>, 2017). Eradication of invasive alien species tends to be more successful in offshore island habitats and anthropogenic habitats than in (semi-) natural habitats</w:t>
      </w:r>
      <w:r>
        <w:t xml:space="preserve"> </w:t>
      </w:r>
      <w:r>
        <w:fldChar w:fldCharType="begin" w:fldLock="1"/>
      </w:r>
      <w:r>
        <w:instrText>ADDIN CSL_CITATION { "citationItems" : [ { "id" : "ITEM-1", "itemData" : { "DOI" : "10.1371/journal.pone.0048157", "ISSN" : "1932-6203", "author" : [ { "dropping-particle" : "", "family" : "Pluess", "given" : "Therese", "non-dropping-particle" : "", "parse-names" : false, "suffix" : "" }, { "dropping-particle" : "", "family" : "Jaro\u0161\u00edk", "given" : "Vojt\u011bch", "non-dropping-particle" : "", "parse-names" : false, "suffix" : "" }, { "dropping-particle" : "", "family" : "Py\u0161ek", "given" : "Petr", "non-dropping-particle" : "", "parse-names" : false, "suffix" : "" }, { "dropping-particle" : "", "family" : "Cannon", "given" : "Ray", "non-dropping-particle" : "", "parse-names" : false, "suffix" : "" }, { "dropping-particle" : "", "family" : "Pergl", "given" : "Jan", "non-dropping-particle" : "", "parse-names" : false, "suffix" : "" }, { "dropping-particle" : "", "family" : "Breukers", "given" : "Annemarie", "non-dropping-particle" : "", "parse-names" : false, "suffix" : "" }, { "dropping-particle" : "", "family" : "Bacher", "given" : "Sven", "non-dropping-particle" : "", "parse-names" : false, "suffix" : "" } ], "container-title" : "PLoS ONE", "editor" : [ { "dropping-particle" : "", "family" : "Adler", "given" : "Frederick R.", "non-dropping-particle" : "", "parse-names" : false, "suffix" : "" } ], "id" : "ITEM-1", "issue" : "10", "issued" : { "date-parts" : [ [ "2012", "10", "26" ] ] }, "page" : "e48157", "title" : "Which Factors Affect the Success or Failure of Eradication Campaigns against Alien Species?", "type" : "article-journal", "volume" : "7" }, "uris" : [ "http://www.mendeley.com/documents/?uuid=4bf32b68-2f16-4360-865d-6bc32f4f11fa" ] }, { "id" : "ITEM-2", "itemData" : { "author" : [ { "dropping-particle" : "", "family" : "DIISE", "given" : "", "non-dropping-particle" : "", "parse-names" : false, "suffix" : "" } ], "id" : "ITEM-2", "issued" : { "date-parts" : [ [ "2015" ] ] }, "title" : "The Database of Island Invasive Species Eradications, developed by Island Conservation, Coastal Conservation Action Laboratory UCSC, IUCN SSC Invasive Species Specialist Group", "type" : "report" }, "uris" : [ "http://www.mendeley.com/documents/?uuid=488e3146-5abc-458e-a9c5-f63ca0305ef1" ] } ], "mendeley" : { "formattedCitation" : "(DIISE, 2015; Pluess et al., 2012)", "plainTextFormattedCitation" : "(DIISE, 2015; Pluess et al., 2012)", "previouslyFormattedCitation" : "(DIISE, 2015; Pluess et al., 2012)" }, "properties" : {  }, "schema" : "https://github.com/citation-style-language/schema/raw/master/csl-citation.json" }</w:instrText>
      </w:r>
      <w:r>
        <w:fldChar w:fldCharType="separate"/>
      </w:r>
      <w:r w:rsidRPr="00FE3B50">
        <w:t xml:space="preserve">(DIISE, 2015; Pluess </w:t>
      </w:r>
      <w:r w:rsidR="000D7D89" w:rsidRPr="000D7D89">
        <w:rPr>
          <w:i/>
        </w:rPr>
        <w:t>et al.</w:t>
      </w:r>
      <w:r w:rsidRPr="00FE3B50">
        <w:t>, 2012)</w:t>
      </w:r>
      <w:r>
        <w:fldChar w:fldCharType="end"/>
      </w:r>
      <w:r>
        <w:t>.</w:t>
      </w:r>
    </w:p>
    <w:p w14:paraId="52AA0BEC" w14:textId="42BBF658" w:rsidR="00DC7789" w:rsidRPr="00DC7789" w:rsidRDefault="00DC7789" w:rsidP="00DC7789">
      <w:pPr>
        <w:rPr>
          <w:lang w:val="en-US"/>
        </w:rPr>
      </w:pPr>
      <w:r>
        <w:rPr>
          <w:lang w:eastAsia="en-GB"/>
        </w:rPr>
        <w:lastRenderedPageBreak/>
        <w:drawing>
          <wp:inline distT="0" distB="0" distL="0" distR="0" wp14:anchorId="3FE67898" wp14:editId="154FCA5A">
            <wp:extent cx="5759450" cy="7284720"/>
            <wp:effectExtent l="0" t="0" r="0" b="0"/>
            <wp:docPr id="4129"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8"/>
                    <a:stretch>
                      <a:fillRect/>
                    </a:stretch>
                  </pic:blipFill>
                  <pic:spPr>
                    <a:xfrm>
                      <a:off x="0" y="0"/>
                      <a:ext cx="5759450" cy="7284720"/>
                    </a:xfrm>
                    <a:prstGeom prst="rect">
                      <a:avLst/>
                    </a:prstGeom>
                  </pic:spPr>
                </pic:pic>
              </a:graphicData>
            </a:graphic>
          </wp:inline>
        </w:drawing>
      </w:r>
    </w:p>
    <w:p w14:paraId="05CEB9DF" w14:textId="77777777" w:rsidR="0048205B" w:rsidRPr="005F3429" w:rsidRDefault="0048205B" w:rsidP="00AE389F"/>
    <w:p w14:paraId="66BD6611" w14:textId="77777777" w:rsidR="0048205B" w:rsidRPr="00E13B98" w:rsidRDefault="0048205B" w:rsidP="001F0516">
      <w:pPr>
        <w:pStyle w:val="Heading4"/>
      </w:pPr>
      <w:bookmarkStart w:id="1509" w:name="_Toc519514845"/>
      <w:r w:rsidRPr="00E13B98">
        <w:t>Projected future trends</w:t>
      </w:r>
      <w:bookmarkEnd w:id="1509"/>
    </w:p>
    <w:p w14:paraId="0B019403" w14:textId="5E2675CE" w:rsidR="0048205B" w:rsidRPr="00E13B98" w:rsidRDefault="0048205B" w:rsidP="00AE389F">
      <w:r w:rsidRPr="00E13B98">
        <w:t xml:space="preserve">The overall rate of introduction of alien species shows on average no sign of slowing </w:t>
      </w:r>
      <w:r>
        <w:fldChar w:fldCharType="begin" w:fldLock="1"/>
      </w:r>
      <w: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ilan", "non-dropping-particle" : "", "parse-names" : false, "suffix" : "" }, { "dropping-particle" : "", "family" : "Wild", "given" : "Jan", "non-dropping-particle" : "", "parse-names" : false, "suffix" : "" }, { "dropping-particle" : "", "family" : "Py\u0161ek", "given" : "Petr", "non-dropping-particle" : "", "parse-names" : false, "suffix" : "" }, { "dropping-particle" : "", "family" : "Jaro\u0161\u00edk", "given" : "Vojt\u011bch", "non-dropping-particle" : "", "parse-names" : false, "suffix" : "" }, { "dropping-particle" : "", "family" : "Dendoncker", "given" : "Nicolas", "non-dropping-particle" : "", "parse-names" : false, "suffix" : "" }, { "dropping-particle" : "", "family" : "Reginster", "given" : "Isabelle", "non-dropping-particle" : "", "parse-names" : false, "suffix" : "" }, { "dropping-particle" : "", "family" : "Pino", "given" : "Joan", "non-dropping-particle" : "", "parse-names" : false, "suffix" : "" }, { "dropping-particle" : "", "family" : "Maskell", "given" : "Lindsay C.", "non-dropping-particle" : "", "parse-names" : false, "suffix" : "" }, { "dropping-particle" : "", "family" : "Vil\u00e0", "given" : "Montserrat", "non-dropping-particle" : "", "parse-names" : false, "suffix" : "" }, { "dropping-particle" : "", "family" : "Pergl", "given" : "Jan", "non-dropping-particle" : "", "parse-names" : false, "suffix" : "" }, { "dropping-particle" : "", "family" : "K\u00fchn", "given" : "Ingolf",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From Duplicate 1 (Projecting trends in plant invasions in Europe under different scenarios of future land-use change - Chytr\u00fd, Milan; Wild, Jan; Py\u0161ek, Petr; Jaro\u0161\u00edk, Vojt\u011bch; Dendoncker, Nicolas; Reginster, Isabelle; Pino, Joan; Maskell, Lindsay C.; Vil\u00e0, Montserrat; Pergl, Jan; K\u00fchn, Ingolf; Spangenberg, Joachim H.; Settele, Josef)\n\nNULL", "page" : "75-87", "title" : "Projecting trends in plant invasions in Europe under different scenarios of future land-use change", "type" : "article-journal", "volume" : "21" }, "uris" : [ "http://www.mendeley.com/documents/?uuid=91c1a6a0-f8e9-434b-9c0d-22482f40214f" ] }, { "id" : "ITEM-2", "itemData" : { "DOI" : "10.1111/gcb.13021", "ISBN" : "1365-2486", "ISSN" : "13652486", "PMID" : "26152518", "abstract" : "Trade plays a key role in the spread of alien species and has arguably contributed to the recent enormous acceleration of biological invasions, thus homogenizing biotas worldwide. Combining data on 60-year trends of bilateral trade, as well as on biodiversity and climate, we modeled the global spread of plant species among 147 countries. The model results were compared with a recently compiled unique global data set on numbers of naturalized alien vascular plant species representing the most comprehensive collection of naturalized plant distributions currently available. The model identifies major source regions, introduction routes, and hot spots of plant invasions that agree well with observed naturalized plant numbers. In contrast to common knowledge, we show that the 'imperialist dogma,' stating that Europe has been a net exporter of naturalized plants since colonial times, does not hold for the past 60 years, when more naturalized plants were being imported to than exported from Europe. Our results highlight that the current distribution of naturalized plants is best predicted by socioeconomic activities 20 years ago. We took advantage of the observed time lag and used trade developments until recent times to predict naturalized plant trajectories for the next two decades. This shows that particularly strong increases in naturalized plant numbers are expected in the next 20 years for emerging economies in megadiverse regions. The interaction with predicted future climate change will increase invasions in northern temperate countries and reduce them in tropical and (sub)tropical regions, yet not by enough to cancel out the trade-related increase.", "author" : [ { "dropping-particle" : "", "family" : "Seebens", "given" : "Hanno", "non-dropping-particle" : "", "parse-names" : false, "suffix" : "" }, { "dropping-particle" : "", "family" : "Essl", "given" : "Franz", "non-dropping-particle" : "", "parse-names" : false, "suffix" : "" }, { "dropping-particle" : "", "family" : "Dawson", "given" : "Wayne", "non-dropping-particle" : "", "parse-names" : false, "suffix" : "" }, { "dropping-particle" : "", "family" : "Fuentes", "given" : "Nicol",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Kleunen", "given" : "Mark", "non-dropping-particle" : "van", "parse-names" : false, "suffix" : "" }, { "dropping-particle" : "", "family" : "Weber", "given" : "Ewald", "non-dropping-particle" : "", "parse-names" : false, "suffix" : "" }, { "dropping-particle" : "", "family" : "Winter", "given" : "Marten", "non-dropping-particle" : "", "parse-names" : false, "suffix" : "" }, { "dropping-particle" : "", "family" : "Blasius", "given" : "Bernd", "non-dropping-particle" : "", "parse-names" : false, "suffix" : "" } ], "container-title" : "Global Change Biology", "id" : "ITEM-2", "issue" : "11", "issued" : { "date-parts" : [ [ "2015" ] ] }, "note" : "NULL", "page" : "4128-4140", "title" : "Global trade will accelerate plant invasions in emerging economies under climate change", "type" : "article-journal", "volume" : "21" }, "uris" : [ "http://www.mendeley.com/documents/?uuid=643c9efa-d706-4ede-981f-8959e42a0ea9" ] } ], "mendeley" : { "formattedCitation" : "(Chytr\u00fd et al., 2012; Seebens et al., 2015)", "plainTextFormattedCitation" : "(Chytr\u00fd et al., 2012; Seebens et al., 2015)", "previouslyFormattedCitation" : "(Chytr\u00fd et al., 2012; Seebens et al., 2015)" }, "properties" : {  }, "schema" : "https://github.com/citation-style-language/schema/raw/master/csl-citation.json" }</w:instrText>
      </w:r>
      <w:r>
        <w:fldChar w:fldCharType="separate"/>
      </w:r>
      <w:r w:rsidRPr="00A331CC">
        <w:t xml:space="preserve">(Chytrý </w:t>
      </w:r>
      <w:r w:rsidR="000D7D89" w:rsidRPr="000D7D89">
        <w:rPr>
          <w:i/>
        </w:rPr>
        <w:t>et al.</w:t>
      </w:r>
      <w:r w:rsidRPr="00A331CC">
        <w:t xml:space="preserve">, 2012; Seebens </w:t>
      </w:r>
      <w:r w:rsidR="000D7D89" w:rsidRPr="000D7D89">
        <w:rPr>
          <w:i/>
        </w:rPr>
        <w:t>et al.</w:t>
      </w:r>
      <w:r w:rsidRPr="00A331CC">
        <w:t>, 2015)</w:t>
      </w:r>
      <w:r>
        <w:fldChar w:fldCharType="end"/>
      </w:r>
      <w:r w:rsidRPr="00E13B98">
        <w:t xml:space="preserve"> and will most likely remain high or even accelerate due to increasing trade and changing climate </w:t>
      </w:r>
      <w:r>
        <w:fldChar w:fldCharType="begin" w:fldLock="1"/>
      </w:r>
      <w:r>
        <w:instrText>ADDIN CSL_CITATION { "citationItems" : [ { "id" : "ITEM-1", "itemData" : { "DOI" : "10.1111/j.1461-0248.2011.01736.x", "ISBN" : "0471142905", "ISSN" : "1461023X", "PMID" : "22257223", "abstract" :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 "author" : [ { "dropping-particle" : "", "family" : "Bellard", "given" : "C\u00e9line", "non-dropping-particle" : "", "parse-names" : false, "suffix" : "" }, { "dropping-particle" : "", "family" : "Bertelsmeier", "given" : "Cleo", "non-dropping-particle" : "", "parse-names" : false, "suffix" : "" }, { "dropping-particle" : "", "family" : "Leadley", "given" : "Paul", "non-dropping-particle" : "", "parse-names" : false, "suffix" : "" }, { "dropping-particle" : "", "family" : "Thuiller", "given" : "Wilfried", "non-dropping-particle" : "", "parse-names" : false, "suffix" : "" }, { "dropping-particle" : "", "family" : "Courchamp", "given" : "Franck", "non-dropping-particle" : "", "parse-names" : false, "suffix" : "" } ], "container-title" : "Ecology Letters", "id" : "ITEM-1", "issue" : "4", "issued" : { "date-parts" : [ [ "2012", "1" ] ] }, "note" : "NULL", "page" : "365-377", "title" : "Impacts of climate change on the future of biodiversity", "type" : "article-journal", "volume" : "15" }, "uris" : [ "http://www.mendeley.com/documents/?uuid=9feba80d-6623-40f1-8899-6b0bdec99d3b" ] }, { "id" : "ITEM-2",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van", "family" : "Kleunen", "given" : "Mark", "non-dropping-particle" : "",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2", "issued" : { "date-parts" : [ [ "2017" ] ] }, "note" : "NULL", "page" : "1-9", "title" : "No saturation in the accumulation of alien species worldwide", "type" : "article-journal" }, "uris" : [ "http://www.mendeley.com/documents/?uuid=0337c1b4-9b06-4e72-8ab4-2bd1dc41ac55" ] } ], "mendeley" : { "formattedCitation" : "(C\u00e9line Bellard et al., 2012; Seebens et al., 2017)", "plainTextFormattedCitation" : "(C\u00e9line Bellard et al., 2012; Seebens et al., 2017)", "previouslyFormattedCitation" : "(C\u00e9line Bellard et al., 2012; Seebens et al., 2017)" }, "properties" : {  }, "schema" : "https://github.com/citation-style-language/schema/raw/master/csl-citation.json" }</w:instrText>
      </w:r>
      <w:r>
        <w:fldChar w:fldCharType="separate"/>
      </w:r>
      <w:r w:rsidRPr="000A517A">
        <w:t xml:space="preserve">(Bellard </w:t>
      </w:r>
      <w:r w:rsidR="000D7D89" w:rsidRPr="000D7D89">
        <w:rPr>
          <w:i/>
        </w:rPr>
        <w:t>et al.</w:t>
      </w:r>
      <w:r w:rsidRPr="000A517A">
        <w:t xml:space="preserve">, 2012; Seebens </w:t>
      </w:r>
      <w:r w:rsidR="000D7D89" w:rsidRPr="000D7D89">
        <w:rPr>
          <w:i/>
        </w:rPr>
        <w:t>et al.</w:t>
      </w:r>
      <w:r w:rsidRPr="000A517A">
        <w:t>, 2017)</w:t>
      </w:r>
      <w:r>
        <w:fldChar w:fldCharType="end"/>
      </w:r>
      <w:r w:rsidRPr="000A517A">
        <w:t xml:space="preserve">. </w:t>
      </w:r>
      <w:r w:rsidRPr="00E13B98">
        <w:t xml:space="preserve">This high rate is very likely to continue in the short-term, but long-term trends are less clear because they depend on the success of management and policy interventions. Management of invasive alien species is receiving increasing </w:t>
      </w:r>
      <w:r w:rsidRPr="00E13B98">
        <w:lastRenderedPageBreak/>
        <w:t>attention but little remains understood about which factors affect the likelihood of successful management</w:t>
      </w:r>
      <w:r>
        <w:t xml:space="preserve"> </w:t>
      </w:r>
      <w:r>
        <w:fldChar w:fldCharType="begin" w:fldLock="1"/>
      </w:r>
      <w:r>
        <w:instrText>ADDIN CSL_CITATION { "citationItems" : [ { "id" : "ITEM-1", "itemData" : { "DOI" : "10.1371/journal.pone.0048157", "ISSN" : "1932-6203", "author" : [ { "dropping-particle" : "", "family" : "Pluess", "given" : "Therese", "non-dropping-particle" : "", "parse-names" : false, "suffix" : "" }, { "dropping-particle" : "", "family" : "Jaro\u0161\u00edk", "given" : "Vojt\u011bch", "non-dropping-particle" : "", "parse-names" : false, "suffix" : "" }, { "dropping-particle" : "", "family" : "Py\u0161ek", "given" : "Petr", "non-dropping-particle" : "", "parse-names" : false, "suffix" : "" }, { "dropping-particle" : "", "family" : "Cannon", "given" : "Ray", "non-dropping-particle" : "", "parse-names" : false, "suffix" : "" }, { "dropping-particle" : "", "family" : "Pergl", "given" : "Jan", "non-dropping-particle" : "", "parse-names" : false, "suffix" : "" }, { "dropping-particle" : "", "family" : "Breukers", "given" : "Annemarie", "non-dropping-particle" : "", "parse-names" : false, "suffix" : "" }, { "dropping-particle" : "", "family" : "Bacher", "given" : "Sven", "non-dropping-particle" : "", "parse-names" : false, "suffix" : "" } ], "container-title" : "PLoS ONE", "editor" : [ { "dropping-particle" : "", "family" : "Adler", "given" : "Frederick R.", "non-dropping-particle" : "", "parse-names" : false, "suffix" : "" } ], "id" : "ITEM-1", "issue" : "10", "issued" : { "date-parts" : [ [ "2012", "10", "26" ] ] }, "page" : "e48157", "title" : "Which Factors Affect the Success or Failure of Eradication Campaigns against Alien Species?", "type" : "article-journal", "volume" : "7" }, "uris" : [ "http://www.mendeley.com/documents/?uuid=4bf32b68-2f16-4360-865d-6bc32f4f11fa" ] } ], "mendeley" : { "formattedCitation" : "(Pluess et al., 2012)", "plainTextFormattedCitation" : "(Pluess et al., 2012)", "previouslyFormattedCitation" : "(Pluess et al., 2012)" }, "properties" : {  }, "schema" : "https://github.com/citation-style-language/schema/raw/master/csl-citation.json" }</w:instrText>
      </w:r>
      <w:r>
        <w:fldChar w:fldCharType="separate"/>
      </w:r>
      <w:r w:rsidRPr="0095171F">
        <w:t xml:space="preserve">(Pluess </w:t>
      </w:r>
      <w:r w:rsidR="000D7D89" w:rsidRPr="000D7D89">
        <w:rPr>
          <w:i/>
        </w:rPr>
        <w:t>et al.</w:t>
      </w:r>
      <w:r w:rsidRPr="0095171F">
        <w:t>, 2012)</w:t>
      </w:r>
      <w:r>
        <w:fldChar w:fldCharType="end"/>
      </w:r>
      <w:r w:rsidRPr="00E13B98">
        <w:t xml:space="preserve">. </w:t>
      </w:r>
    </w:p>
    <w:p w14:paraId="5697F7E7" w14:textId="6A655577" w:rsidR="0048205B" w:rsidRPr="00E13B98" w:rsidRDefault="0048205B" w:rsidP="00AE389F">
      <w:r w:rsidRPr="00E13B98">
        <w:t xml:space="preserve">Overall, the invasion threat during the 21st century is expected to be medium to very high in most of the parts of Europe and Central Asia </w:t>
      </w:r>
      <w:r>
        <w:fldChar w:fldCharType="begin" w:fldLock="1"/>
      </w:r>
      <w: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Early et al., 2016)", "plainTextFormattedCitation" : "(Early et al., 2016)", "previouslyFormattedCitation" : "(Early et al., 2016)" }, "properties" : {  }, "schema" : "https://github.com/citation-style-language/schema/raw/master/csl-citation.json" }</w:instrText>
      </w:r>
      <w:r>
        <w:fldChar w:fldCharType="separate"/>
      </w:r>
      <w:r w:rsidRPr="0087703D">
        <w:t xml:space="preserve">(Early </w:t>
      </w:r>
      <w:r w:rsidR="000D7D89" w:rsidRPr="000D7D89">
        <w:rPr>
          <w:i/>
        </w:rPr>
        <w:t>et al.</w:t>
      </w:r>
      <w:r w:rsidRPr="0087703D">
        <w:t>, 2016)</w:t>
      </w:r>
      <w:r>
        <w:fldChar w:fldCharType="end"/>
      </w:r>
      <w:r w:rsidR="00436823">
        <w:t xml:space="preserve"> </w:t>
      </w:r>
      <w:r w:rsidRPr="00E13B98">
        <w:t>(</w:t>
      </w:r>
      <w:r w:rsidR="001E149D">
        <w:rPr>
          <w:b/>
        </w:rPr>
        <w:t>Figure 4.75</w:t>
      </w:r>
      <w:r w:rsidR="00436823">
        <w:rPr>
          <w:b/>
        </w:rPr>
        <w:t xml:space="preserve"> </w:t>
      </w:r>
      <w:r w:rsidR="00436823" w:rsidRPr="00436823">
        <w:t>A</w:t>
      </w:r>
      <w:r w:rsidRPr="00E13B98">
        <w:t>). The exception</w:t>
      </w:r>
      <w:r>
        <w:t>s</w:t>
      </w:r>
      <w:r w:rsidRPr="00E13B98">
        <w:t xml:space="preserve"> are northern areas of the region, where the threat of invasive alien species is still considered low, although rapidly increasing due to increasing tourism, more human disturbances, and climate warming </w:t>
      </w:r>
      <w:r>
        <w:fldChar w:fldCharType="begin" w:fldLock="1"/>
      </w:r>
      <w:r>
        <w:instrText>ADDIN CSL_CITATION { "citationItems" : [ { "id" : "ITEM-1", "itemData" : { "DOI" : "10.1007/s10530-011-0098-4", "ISBN" : "1387-3547\\n1573-1464", "ISSN" : "13873547", "abstract" : "Expanding visitation to Polar regions combined with climate warming increases the potential for alien species introduction and establishment. We quantified vascular plant propagule pressure associated with different groups of travelers to the high-Arctic archipelago of Svalbard, and evaluated the potential of introduced seeds to germinate under the most favorable average Svalbard soil temperature (10\u00b0C). We sampled the footwear of 259 travelers arriving by air to Svalbard during the summer of 2008, recording 1,019 seeds: a mean of 3.9 (\u00b10.8) seeds per traveler. Assuming the seed influx is representative for the whole year, we estimate a yearly seed load of around 270,000 by this vector alone. Seeds of 53 species were identified from 17 families, with Poaceae having both highest diversity and number of seeds. Eight of the families identified are among those most invasive worldwide, while the majority of the species identified were non-native to Svalbard. The number of seeds was highest on footwear that had been used in forested and alpine areas in the 3 months prior to traveling to Svalbard, and increased with the amount of soil affixed to footwear. In total, 26% of the collected seeds germinated under simulated Svalbard conditions. Our results demonstrate high propagule transport through aviation to highly visited cold-climate regions and isolated islands is occurring. Alien species establishment is expected to increase with climate change, particularly in high latitude regions, making the need for regional management considerations a priority.", "author" : [ { "dropping-particle" : "", "family" : "Ware", "given" : "Chris", "non-dropping-particle" : "", "parse-names" : false, "suffix" : "" }, { "dropping-particle" : "", "family" : "Bergstrom", "given" : "Dana M.", "non-dropping-particle" : "", "parse-names" : false, "suffix" : "" }, { "dropping-particle" : "", "family" : "M\u00fcller", "given" : "Eike", "non-dropping-particle" : "", "parse-names" : false, "suffix" : "" }, { "dropping-particle" : "", "family" : "Alsos", "given" : "Inger Greve", "non-dropping-particle" : "", "parse-names" : false, "suffix" : "" } ], "container-title" : "Biological Invasions", "id" : "ITEM-1", "issue" : "3", "issued" : { "date-parts" : [ [ "2012" ] ] }, "page" : "567-577", "title" : "Humans introduce viable seeds to the Arctic on footwear", "type" : "article-journal", "volume" : "14" }, "uris" : [ "http://www.mendeley.com/documents/?uuid=91478620-0acd-414a-8061-190c0f58f63b" ] }, { "id" : "ITEM-2", "itemData" : { "DOI" : "10.1371/journal.pone.0089664", "ISBN" : "1932-6203", "ISSN" : "19326203", "PMID" : "24586947", "abstract" : "Effects of roads on plant communities are not well known in cold-climate mountain ecosystems, where road building and development are expected to increase in future decades. Knowledge of the sensitivity of mountain plant communities to disturbance by roads is however important for future conservation purposes. We investigate the effects of roads on species richness and composition, including the plant strategies that are most affected, along three elevational gradients in a subarctic mountain ecosystem. We also examine whether mountain roads promote the introduction and invasion of alien plant species from the lowlands to the alpine zone. Observations of plant community composition were made together with abiotic, biotic and anthropogenic factors in 60 T-shaped transects. Alpine plant communities reacted differently to road disturbances than their lowland counterparts. On high elevations, the roadside species composition was more similar to that of the local natural communities. Less competitive and ruderal species were present at high compared with lower elevation roadsides. While the effects of roads thus seem to be mitigated in the alpine environment for plant species in general, mountain plant communities are more invasible than lowland communities. More precisely, relatively more alien species present in the roadside were found to invade into the surrounding natural community at high compared to low elevations. We conclude that effects of roads and introduction of alien species in lowlands cannot simply be extrapolated to the alpine and subarctic environment.", "author" : [ { "dropping-particle" : "", "family" : "Lembrechts", "given" : "Jonas J.", "non-dropping-particle" : "", "parse-names" : false, "suffix" : "" }, { "dropping-particle" : "", "family" : "Milbau", "given" : "Ann", "non-dropping-particle" : "", "parse-names" : false, "suffix" : "" }, { "dropping-particle" : "", "family" : "Nijs", "given" : "Ivan", "non-dropping-particle" : "", "parse-names" : false, "suffix" : "" } ], "container-title" : "PLoS ONE", "id" : "ITEM-2", "issue" : "2", "issued" : { "date-parts" : [ [ "2014" ] ] }, "page" : "1-10", "title" : "Alien roadside species more easily invade alpine than lowland plant communities in a subarctic mountain ecosystem", "type" : "article-journal", "volume" : "9" }, "uris" : [ "http://www.mendeley.com/documents/?uuid=29d7ba17-c969-4f2c-be89-2d7e1cb55522" ] }, { "id" : "ITEM-3", "itemData" : { "DOI" : "10.1073/pnas.1608980113", "ISSN" : "1091-6490", "PMID" : "27872292", "abstract" : "Until now, nonnative plant species were rarely found at high elevations and latitudes. However, partly because of climate warming, biological invasions are now on the rise in these extremely cold environments. These plant invasions make it timely to undertake a thorough experimental assessment of what has previously been holding them back. This knowledge is key to developing efficient management of the increasing risks of cold-climate invasions. Here, we integrate human interventions (i.e., disturbance, nutrient addition, and propagule input) and climatic factors (i.e., temperature) into one seed-addition experiment across two continents: the subantarctic Andes and subarctic Scandinavian mountains (Scandes), to disentangle their roles in limiting or favoring plant invasions. Disturbance was found as the main determinant of plant invader success (i.e., establishment, growth, and flowering) along the entire cold-climate gradient, explaining 40-60% of the total variance in our models, with no indication of any facilitative effect from the native vegetation. Higher nutrient levels additionally stimulated biomass production and flowering. Establishment and flowering displayed a hump-shaped response with increasing elevation, suggesting that competition is the main limit on invader success at low elevations, as opposed to low-growing-season temperatures at high elevations. Our experiment showed, however, that nonnative plants can establish, grow, and flower well above their current elevational limits in high-latitude mountains. We thus argue that cold-climate ecosystems are likely to see rapid increases in plant invasions in the near future as a result of a synergistic interaction between increasing human-mediated disturbances and climate warming.", "author" : [ { "dropping-particle" : "", "family" : "Lembrechts", "given" : "Jonas J", "non-dropping-particle" : "", "parse-names" : false, "suffix" : "" }, { "dropping-particle" : "", "family" : "Pauchard", "given" : "An\u00edbal", "non-dropping-particle" : "", "parse-names" : false, "suffix" : "" }, { "dropping-particle" : "", "family" : "Lenoir", "given" : "Jonathan", "non-dropping-particle" : "", "parse-names" : false, "suffix" : "" }, { "dropping-particle" : "", "family" : "Nu\u00f1ez", "given" : "Mart\u00edn A", "non-dropping-particle" : "", "parse-names" : false, "suffix" : "" }, { "dropping-particle" : "", "family" : "Geron", "given" : "Charly", "non-dropping-particle" : "", "parse-names" : false, "suffix" : "" }, { "dropping-particle" : "", "family" : "Ven", "given" : "Arne", "non-dropping-particle" : "", "parse-names" : false, "suffix" : "" }, { "dropping-particle" : "", "family" : "Bravo-Monasterio", "given" : "Pablo", "non-dropping-particle" : "", "parse-names" : false, "suffix" : "" }, { "dropping-particle" : "", "family" : "Teneb", "given" : "Ernesto", "non-dropping-particle" : "", "parse-names" : false, "suffix" : "" }, { "dropping-particle" : "", "family" : "Nijs", "given" : "Ivan", "non-dropping-particle" : "", "parse-names" : false, "suffix" : "" }, { "dropping-particle" : "", "family" : "Milbau", "given" : "Ann", "non-dropping-particle" : "", "parse-names" : false, "suffix" : "" } ], "container-title" : "Proceedings of the National Academy of Sciences of the United States of America", "id" : "ITEM-3", "issue" : "49", "issued" : { "date-parts" : [ [ "2016" ] ] }, "page" : "14061-14066", "title" : "Disturbance is the key to plant invasions in cold environments.", "type" : "article-journal", "volume" : "113" }, "uris" : [ "http://www.mendeley.com/documents/?uuid=b445c47f-23a3-4090-b5a4-34825aaca7a5" ] }, { "id" : "ITEM-4", "itemData" : { "DOI" : "10.1007/s10530-015-1025-x", "ISSN" : "1387-3547", "abstract" : "Cold environments at high elevation and high latitude are often viewed as resistant to biological invasions. However, climate warming, land use change and associated increased connectivity all increase the risk of biological invasions in these environments. Here we present a summary of the key discussions of the workshop \u2018Biosecurity in Mountains and Northern Ecosystems: Current Status and Future Challenges\u2019 (Flen, Sweden, 1\u20133 June 2015). The aims of the workshop were to (1) increase awareness about the growing importance of species expansion\u2014both non-native and native\u2014at high elevation and high latitude with climate change, (2) review existing knowledge about invasion risks in these areas, and (3) encourage more research on how species will move and interact in cold environments, the consequences for biodiversity, and animal and human health and wellbeing. The diversity of potential and actual invaders reported at the workshop and the likely interactions between them create major challenges for managers of cold environments. However, since these cold environments have experienced fewer invasions when compared with many warmer, more populated environments, prevention has a real chance of success, especially if it is coupled with prioritisation schemes for targeting invaders likely to have greatest impact. Communication and co-operation between cold environment regions will facilitate rapid response, and maximise the use of limited research and management resources.", "author" : [ { "dropping-particle" : "", "family" : "Pauchard", "given" : "An\u00edbal", "non-dropping-particle" : "", "parse-names" : false, "suffix" : "" }, { "dropping-particle" : "", "family" : "Milbau", "given" : "Ann", "non-dropping-particle" : "", "parse-names" : false, "suffix" : "" }, { "dropping-particle" : "", "family" : "Albihn", "given" : "Ann", "non-dropping-particle" : "", "parse-names" : false, "suffix" : "" }, { "dropping-particle" : "", "family" : "Alexander", "given" : "Jake", "non-dropping-particle" : "", "parse-names" : false, "suffix" : "" }, { "dropping-particle" : "", "family" : "Burgess", "given" : "Treena", "non-dropping-particle" : "", "parse-names" : false, "suffix" : "" }, { "dropping-particle" : "", "family" : "Daehler", "given" : "Curtis", "non-dropping-particle" : "", "parse-names" : false, "suffix" : "" }, { "dropping-particle" : "", "family" : "Englund", "given" : "G\u00f6ran", "non-dropping-particle" : "", "parse-names" : false, "suffix" : "" }, { "dropping-particle" : "", "family" : "Essl", "given" : "Franz", "non-dropping-particle" : "", "parse-names" : false, "suffix" : "" }, { "dropping-particle" : "", "family" : "Eveng\u00e5rd", "given" : "Birgitta", "non-dropping-particle" : "", "parse-names" : false, "suffix" : "" }, { "dropping-particle" : "", "family" : "Greenwood", "given" : "Gregory B.", "non-dropping-particle" : "", "parse-names" : false, "suffix" : "" }, { "dropping-particle" : "", "family" : "Haider", "given" : "Sylvia", "non-dropping-particle" : "", "parse-names" : false, "suffix" : "" }, { "dropping-particle" : "", "family" : "Lenoir", "given" : "Jonathan", "non-dropping-particle" : "", "parse-names" : false, "suffix" : "" }, { "dropping-particle" : "", "family" : "McDougall", "given" : "Keith", "non-dropping-particle" : "", "parse-names" : false, "suffix" : "" }, { "dropping-particle" : "", "family" : "Muths", "given" : "Erin", "non-dropping-particle" : "", "parse-names" : false, "suffix" : "" }, { "dropping-particle" : "", "family" : "Nu\u00f1ez", "given" : "Martin A.", "non-dropping-particle" : "", "parse-names" : false, "suffix" : "" }, { "dropping-particle" : "", "family" : "Olofsson", "given" : "Johan", "non-dropping-particle" : "", "parse-names" : false, "suffix" : "" }, { "dropping-particle" : "", "family" : "Pellissier", "given" : "Loic", "non-dropping-particle" : "", "parse-names" : false, "suffix" : "" }, { "dropping-particle" : "", "family" : "Rabitsch", "given" : "Wolfgang", "non-dropping-particle" : "", "parse-names" :</w:instrText>
      </w:r>
      <w:r w:rsidRPr="004173EE">
        <w:rPr>
          <w:lang w:val="de-CH"/>
        </w:rPr>
        <w:instrText xml:space="preserve"> false, "suffix" : "" }, { "dropping-particle" : "", "family" : "Rew", "given" : "Lisa J.", "non-dropping-particle" : "", "parse-names" : false, "suffix" : "" }, { "dropping-particle" : "", "family" : "Robertson", "given" : "Mark", "non-dropping-particle" : "", "parse-names" : false, "suffix" : "" }, { "dropping-particle" : "", "family" : "Sanders", "given" : "Nathan", "non-dropping-particle" : "", "parse-names" : false, "suffix" : "" }, { "dropping-particle" : "", "family" : "Kueffer", "given" : "Christoph", "non-dropping-particle" : "", "parse-names" : false, "suffix" : "" } ], "container-title" : "Biological Invasions", "id" : "ITEM-4", "issue" : "2", "issued" : { "date-parts" : [ [ "2016", "2" ] ] }, "page" : "345-353", "title" : "Non-native and native organisms moving into high elevation and high latitude ecosystems in an era of climate change: new challenges for ecology and conservation", "type" : "article-journal", "volume" : "18" }, "uris" : [ "http://www.mendeley.com/documents/?uuid=7a332ee9-b891-4b74-b35d-be7def20aa64" ] } ], "mendeley" : { "formattedCitation" : "(Lembrechts et al., 2016, 2014; Pauchard et al., 2016; Ware et al., 2012)", "plainTextFormattedCitation" : "(Lembrechts et al., 2016, 2014; Pauchard et al., 2016; Ware et al., 2012)", "previouslyFormattedCitation" : "(Lembrechts et al., 2016, 2014; Pauchard et al., 2016; Ware et al., 2012)" }, "properties" : {  }, "schema" : "https://github.com/citation-style-language/schema/raw/master/csl-citation.json" }</w:instrText>
      </w:r>
      <w:r>
        <w:fldChar w:fldCharType="separate"/>
      </w:r>
      <w:r w:rsidRPr="0087703D">
        <w:rPr>
          <w:lang w:val="de-CH"/>
        </w:rPr>
        <w:t xml:space="preserve">(Lembrechts </w:t>
      </w:r>
      <w:r w:rsidR="000D7D89" w:rsidRPr="000D7D89">
        <w:rPr>
          <w:i/>
          <w:lang w:val="de-CH"/>
        </w:rPr>
        <w:t>et al.</w:t>
      </w:r>
      <w:r w:rsidRPr="0087703D">
        <w:rPr>
          <w:lang w:val="de-CH"/>
        </w:rPr>
        <w:t>, 201</w:t>
      </w:r>
      <w:r w:rsidR="004564D3">
        <w:rPr>
          <w:lang w:val="de-CH"/>
        </w:rPr>
        <w:t>4</w:t>
      </w:r>
      <w:r w:rsidRPr="0087703D">
        <w:rPr>
          <w:lang w:val="de-CH"/>
        </w:rPr>
        <w:t>, 201</w:t>
      </w:r>
      <w:r w:rsidR="004564D3">
        <w:rPr>
          <w:lang w:val="de-CH"/>
        </w:rPr>
        <w:t>6</w:t>
      </w:r>
      <w:r w:rsidRPr="0087703D">
        <w:rPr>
          <w:lang w:val="de-CH"/>
        </w:rPr>
        <w:t xml:space="preserve">; Pauchard </w:t>
      </w:r>
      <w:r w:rsidR="000D7D89" w:rsidRPr="000D7D89">
        <w:rPr>
          <w:i/>
          <w:lang w:val="de-CH"/>
        </w:rPr>
        <w:t>et al.</w:t>
      </w:r>
      <w:r w:rsidRPr="0087703D">
        <w:rPr>
          <w:lang w:val="de-CH"/>
        </w:rPr>
        <w:t xml:space="preserve">, 2016; Ware </w:t>
      </w:r>
      <w:r w:rsidR="000D7D89" w:rsidRPr="000D7D89">
        <w:rPr>
          <w:i/>
          <w:lang w:val="de-CH"/>
        </w:rPr>
        <w:t>et al.</w:t>
      </w:r>
      <w:r w:rsidRPr="0087703D">
        <w:rPr>
          <w:lang w:val="de-CH"/>
        </w:rPr>
        <w:t>, 2012)</w:t>
      </w:r>
      <w:r>
        <w:fldChar w:fldCharType="end"/>
      </w:r>
      <w:r w:rsidRPr="0087703D">
        <w:rPr>
          <w:lang w:val="de-CH"/>
        </w:rPr>
        <w:t xml:space="preserve"> (</w:t>
      </w:r>
      <w:r w:rsidR="001E149D">
        <w:rPr>
          <w:b/>
        </w:rPr>
        <w:t>Figure 4.75</w:t>
      </w:r>
      <w:r w:rsidR="00436823">
        <w:rPr>
          <w:b/>
        </w:rPr>
        <w:t xml:space="preserve"> </w:t>
      </w:r>
      <w:r w:rsidR="00436823" w:rsidRPr="00436823">
        <w:t>B</w:t>
      </w:r>
      <w:r w:rsidRPr="0087703D">
        <w:rPr>
          <w:lang w:val="de-CH"/>
        </w:rPr>
        <w:t xml:space="preserve">). </w:t>
      </w:r>
      <w:r w:rsidRPr="00E13B98">
        <w:t>The future outcomes of invasions will depend on adoption of effective m</w:t>
      </w:r>
      <w:r>
        <w:t>anagement and policy measures (S</w:t>
      </w:r>
      <w:r w:rsidRPr="00E13B98">
        <w:t xml:space="preserve">ection 4.8.3). For example, plant invasion levels in Western and Central European regions are expected to remain high under “business-as-usual” scenario over the next 60 years </w:t>
      </w:r>
      <w:r>
        <w:fldChar w:fldCharType="begin" w:fldLock="1"/>
      </w:r>
      <w: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ilan", "non-dropping-particle" : "", "parse-names" : false, "suffix" : "" }, { "dropping-particle" : "", "family" : "Wild", "given" : "Jan", "non-dropping-particle" : "", "parse-names" : false, "suffix" : "" }, { "dropping-particle" : "", "family" : "Py\u0161ek", "given" : "Petr", "non-dropping-particle" : "", "parse-names" : false, "suffix" : "" }, { "dropping-particle" : "", "family" : "Jaro\u0161\u00edk", "given" : "Vojt\u011bch", "non-dropping-particle" : "", "parse-names" : false, "suffix" : "" }, { "dropping-particle" : "", "family" : "Dendoncker", "given" : "Nicolas", "non-dropping-particle" : "", "parse-names" : false, "suffix" : "" }, { "dropping-particle" : "", "family" : "Reginster", "given" : "Isabelle", "non-dropping-particle" : "", "parse-names" : false, "suffix" : "" }, { "dropping-particle" : "", "family" : "Pino", "given" : "Joan", "non-dropping-particle" : "", "parse-names" : false, "suffix" : "" }, { "dropping-particle" : "", "family" : "Maskell", "given" : "Lindsay C.", "non-dropping-particle" : "", "parse-names" : false, "suffix" : "" }, { "dropping-particle" : "", "family" : "Vil\u00e0", "given" : "Montserrat", "non-dropping-particle" : "", "parse-names" : false, "suffix" : "" }, { "dropping-particle" : "", "family" : "Pergl", "given" : "Jan", "non-dropping-particle" : "", "parse-names" : false, "suffix" : "" }, { "dropping-particle" : "", "family" : "K\u00fchn", "given" : "Ingolf",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From Duplicate 1 (Projecting trends in plant invasions in Europe under different scenarios of future land-use change - Chytr\u00fd, Milan; Wild, Jan; Py\u0161ek, Petr; Jaro\u0161\u00edk, Vojt\u011bch; Dendoncker, Nicolas; Reginster, Isabelle; Pino, Joan; Maskell, Lindsay C.; Vil\u00e0, Montserrat; Pergl, Jan; K\u00fchn, Ingolf; Spangenberg, Joachim H.; Settele, Josef)\n\nNULL", "page" : "75-87", "title" : "Projecting trends in plant invasions in Europe under different scenarios of future land-use change", "type" : "article-journal", "volume" : "21" }, "uris" : [ "http://www.mendeley.com/documents/?uuid=91c1a6a0-f8e9-434b-9c0d-22482f40214f" ] } ], "mendeley" : { "formattedCitation" : "(Chytr\u00fd et al., 2012)", "plainTextFormattedCitation" : "(Chytr\u00fd et al., 2012)", "previouslyFormattedCitation" : "(Chytr\u00fd et al., 2012)" }, "properties" : {  }, "schema" : "https://github.com/citation-style-language/schema/raw/master/csl-citation.json" }</w:instrText>
      </w:r>
      <w:r>
        <w:fldChar w:fldCharType="separate"/>
      </w:r>
      <w:r w:rsidRPr="007554AA">
        <w:t xml:space="preserve">(Chytrý </w:t>
      </w:r>
      <w:r w:rsidR="000D7D89" w:rsidRPr="000D7D89">
        <w:rPr>
          <w:i/>
        </w:rPr>
        <w:t>et al.</w:t>
      </w:r>
      <w:r w:rsidRPr="007554AA">
        <w:t>, 2012)</w:t>
      </w:r>
      <w:r>
        <w:fldChar w:fldCharType="end"/>
      </w:r>
      <w:r w:rsidRPr="00E13B98">
        <w:t xml:space="preserve">. In Eastern and Central European </w:t>
      </w:r>
      <w:r>
        <w:t>sub</w:t>
      </w:r>
      <w:r w:rsidRPr="00E13B98">
        <w:t>regions, unprecedented increases in invasive alien species are expected during the 21</w:t>
      </w:r>
      <w:r w:rsidRPr="008B5060">
        <w:t>st</w:t>
      </w:r>
      <w:r w:rsidRPr="00E13B98">
        <w:t xml:space="preserve"> century, mostly due to increased transport and indirect effects of socio-economic drivers on other direct drivers </w:t>
      </w:r>
      <w:r>
        <w:fldChar w:fldCharType="begin" w:fldLock="1"/>
      </w:r>
      <w: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Early et al., 2016)", "plainTextFormattedCitation" : "(Early et al., 2016)", "previouslyFormattedCitation" : "(Early et al., 2016)" }, "properties" : {  }, "schema" : "https://github.com/citation-style-language/schema/raw/master/csl-citation.json" }</w:instrText>
      </w:r>
      <w:r>
        <w:fldChar w:fldCharType="separate"/>
      </w:r>
      <w:r w:rsidRPr="0087703D">
        <w:t xml:space="preserve">(Early </w:t>
      </w:r>
      <w:r w:rsidR="000D7D89" w:rsidRPr="000D7D89">
        <w:rPr>
          <w:i/>
        </w:rPr>
        <w:t>et al.</w:t>
      </w:r>
      <w:r w:rsidRPr="0087703D">
        <w:t>, 2016)</w:t>
      </w:r>
      <w:r>
        <w:fldChar w:fldCharType="end"/>
      </w:r>
      <w:r w:rsidRPr="00E13B98">
        <w:t xml:space="preserve">. Increasing human population density and increasing national wealth (GDP) are associated with increased risk of alien species introduction and establishment </w:t>
      </w:r>
      <w:r>
        <w:fldChar w:fldCharType="begin" w:fldLock="1"/>
      </w:r>
      <w:r>
        <w:instrText>ADDIN CSL_CITATION { "citationItems" : [ { "id" : "ITEM-1", "itemData" : { "DOI" : "10.1890/07-0682.1", "ISSN" : "0012-9658", "abstract" : "Habitats vary considerably in the level of invasion (number or proportion of alien plant species they contain), which depends on local habitat properties, propagule pressure, and climate. To determine the invasibility (susceptibility to invasions) of different habitats, it is necessary to factor out the effects of any confounding variables such as propagule pressure and climate on the level of invasion. We used 20 468 vegetation plots from 32 habitats in the Czech Republic to compare the invasibility of different habitats. Using regression trees, the proportion of alien plants, including archaeophytes (prehistoric to medieval invaders) and neophytes (recent invaders), was related to variables representing habitat properties, propagule pressure, and climate. The propagule pressure was expressed as the proportion of surrounding urban and industrial or agricultural land, human population density, distance from a river, and history of human colonization in the region. Urban and industrial land use had a positive effect on the proportion of both archaeophytes and neophytes. Agricultural land use, higher population density, and longer history of human impact positively affected the proportion of archaeophytes. Disturbed human-made habitats with herbaceous vegetation were most invaded by both groups of aliens. Neophytes were also relatively common in disturbed woody vegetation, such as broad-leaved plantations, forest clearings, and riverine scrub. These habitats also had the highest proportion of aliens after removing the effect of propagule pressure and climate, indicating that they are not only the most invaded, but also most invasible. These habitats experience recurrent disturbances and are rich, at least temporarily, in available nutrients, which supports the hypothesis that fluctuating resources are the major cause of habitat invasibility. The least invaded habitats were mires and alpine-subalpine grasslands and scrub. After removing the effect of propagule pressure and climate, some habitats actually invaded at an intermediate level had very low proportions of aliens. This indicates that these habitats (e.g., dry, wet, and saline grasslands, base-rich fens, and broad-leaved deciduous woodlands) are", "author" : [ { "dropping-particle" : "", "family" : "Chytr\u00fd", "given" : "Milan", "non-dropping-particle" : "", "parse-names" : false, "suffix" : "" }, { "dropping-particle" : "", "family" : "Jaros\u030c\u00edk", "given" : "Vojte\u030cch", "non-dropping-particle" : "", "parse-names" : false, "suffix" : "" }, { "dropping-particle" : "", "family" : "Pys\u030cek", "given" : "Petr", "non-dropping-particle" : "", "parse-names" : false, "suffix" : "" }, { "dropping-particle" : "", "family" : "H\u00e1jek", "given" : "Ondr\u030cej", "non-dropping-particle" : "", "parse-names" : false, "suffix" : "" }, { "dropping-particle" : "", "family" : "Knollov\u00e1", "given" : "Ilona", "non-dropping-particle" : "", "parse-names" : false, "suffix" : "" }, { "dropping-particle" : "", "family" : "Tich\u00fd", "given" : "Lubom\u00edr", "non-dropping-particle" : "", "parse-names" : false, "suffix" : "" }, { "dropping-particle" : "", "family" : "Danihelka", "given" : "Jir\u030c\u00ed", "non-dropping-particle" : "", "parse-names" : false, "suffix" : "" } ], "container-title" : "Ecology", "id" : "ITEM-1", "issue" : "6", "issued" : { "date-parts" : [ [ "2008" ] ] }, "note" : "NULL", "page" : "1541-1553", "title" : "Separating habitat invasibility by alien plants from the actual level of invasion", "type" : "article-journal", "volume" : "89" }, "uris" : [ "http://www.mendeley.com/documents/?uuid=fac34a85-6592-4ea9-9243-f82af728b6f0" ] } ], "mendeley" : { "formattedCitation" : "(Chytr\u00fd et al., 2008)", "plainTextFormattedCitation" : "(Chytr\u00fd et al., 2008)", "previouslyFormattedCitation" : "(Chytr\u00fd et al., 2008)" }, "properties" : {  }, "schema" : "https://github.com/citation-style-language/schema/raw/master/csl-citation.json" }</w:instrText>
      </w:r>
      <w:r>
        <w:fldChar w:fldCharType="separate"/>
      </w:r>
      <w:r w:rsidRPr="00AF4C3D">
        <w:t xml:space="preserve">(Chytrý </w:t>
      </w:r>
      <w:r w:rsidR="000D7D89" w:rsidRPr="000D7D89">
        <w:rPr>
          <w:i/>
        </w:rPr>
        <w:t>et al.</w:t>
      </w:r>
      <w:r w:rsidRPr="00AF4C3D">
        <w:t>, 2008)</w:t>
      </w:r>
      <w:r>
        <w:fldChar w:fldCharType="end"/>
      </w:r>
      <w:r w:rsidRPr="00E13B98">
        <w:t xml:space="preserve">. Lower capacity to apply preventive or mitigation measures, for example in certain Eastern and Central European countries, means that the threats posed by invasive alien species will be greater </w:t>
      </w:r>
      <w:r>
        <w:fldChar w:fldCharType="begin" w:fldLock="1"/>
      </w:r>
      <w: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Early et al., 2016)", "plainTextFormattedCitation" : "(Early et al., 2016)", "previouslyFormattedCitation" : "(Early et al., 2016)" }, "properties" : {  }, "schema" : "https://github.com/citation-style-language/schema/raw/master/csl-citation.json" }</w:instrText>
      </w:r>
      <w:r>
        <w:fldChar w:fldCharType="separate"/>
      </w:r>
      <w:r w:rsidRPr="0087703D">
        <w:t xml:space="preserve">(Early </w:t>
      </w:r>
      <w:r w:rsidR="000D7D89" w:rsidRPr="000D7D89">
        <w:rPr>
          <w:i/>
        </w:rPr>
        <w:t>et al.</w:t>
      </w:r>
      <w:r w:rsidRPr="0087703D">
        <w:t>, 2016)</w:t>
      </w:r>
      <w:r>
        <w:fldChar w:fldCharType="end"/>
      </w:r>
      <w:r w:rsidRPr="00E13B98">
        <w:t xml:space="preserve">. </w:t>
      </w:r>
    </w:p>
    <w:p w14:paraId="1F0E3754" w14:textId="246B46BB" w:rsidR="0048205B" w:rsidRPr="00E13B98" w:rsidRDefault="0048205B" w:rsidP="00AE389F">
      <w:r w:rsidRPr="00E13B98">
        <w:t xml:space="preserve">The risk of further invasive alien species establishment is exacerbated because of projected growth in direct (e.g. land-use and climate changes, pollution) and indirect (e.g. trade) drivers facilitating invasions </w:t>
      </w:r>
      <w:r>
        <w:fldChar w:fldCharType="begin" w:fldLock="1"/>
      </w:r>
      <w:r>
        <w:instrText>ADDIN CSL_CITATION { "citationItems" : [ { "id" : "ITEM-1", "itemData" : { "DOI" : "10.1111/j.1600-0587.2010.6380.x", "ISBN" : "0906-7590", "ISSN" : "09067590", "abstract" : "Understanding and predicting biological invasions can focus either on traits that favour species invasiveness or on features of the receiving communities, habitats or landscapes that promote their invasibility. Here, we address invasibility at the regional scale, testing whether some habitats and landscapes are more invasible than others by fitting models that relate alien plant species richness to various environmental predictors. We use a multi-model information-theoretic approach to assess invasibility by modelling spatial and ecological patterns of alien invasion in landscape mosaics, and by testing competing hypotheses of environmental factors that may control invasibility. Because invasibility may be mediated by particular characteristics of invasiveness, we classified alien species according to their C-S-R plant strategies. We illustrate this approach with a set of 86 alien species in northern Portugal. We first focus on predictors influencing species richness and expressing invasibility, and then evaluate whether distinct plant strategies respond to the same or different groups of environmental predictors. We confirmed climate as a primary determinant of alien invasions, and as a primary environmental gradient determining landscape invasibility. The effects of secondary gradients were detected only when the area was sub-sampled according to predictions based on the primary gradient. Then, multiple predictor types influenced patterns of alien species richness, with some types (landscape composition, topography and fire regime) prevailing over others. Alien species richness responded most strongly to extreme land management regimes, suggesting that intermediate disturbance induces biotic resistance by favouring native species richness. Land-use intensification facilitated alien invasion, whereas conservation areas hosted few invaders, highlighting the importance of ecosystem stability in preventing invasions. Plants with different strategies exhibited different responses to environmental gradients, particularly when the variations of the primary gradient were narrowed by sub-sampling. Such differential responses of plant strategies suggest using distinct control and eradication approaches for different areas and alien plant groups.", "author" : [ { "dropping-particle" : "", "family" : "Vicente", "given" : "J", "non-dropping-particle" : "", "parse-names" : false, "suffix" : "" }, { "dropping-particle" : "", "family" : "Alves", "given" : "P", "non-dropping-particle" : "", "parse-names" : false, "suffix" : "" }, { "dropping-particle" : "", "family" : "Randin", "given" : "C", "non-dropping-particle" : "", "parse-names" : false, "suffix" : "" }, { "dropping-particle" : "", "family" : "Guisan", "given" : "A", "non-dropping-particle" : "", "parse-names" : false, "suffix" : "" }, { "dropping-particle" : "", "family" : "Honrado", "given" : "J", "non-dropping-particle" : "", "parse-names" : false, "suffix" : "" } ], "container-title" : "Ecography", "id" : "ITEM-1", "issue" : "6", "issued" : { "date-parts" : [ [ "2010" ] ] }, "note" : "NULL", "page" : "1081-1092", "title" : "What drives invasibility? A multi-model inference test and spatial modelling of alien plant species richness patterns in northern Portugal", "type" : "article-journal", "volume" : "33" }, "uris" : [ "http://www.mendeley.com/documents/?uuid=6c8c7c5e-2702-407a-a9c2-2d0bd64902ce" ] }, { "id" : "ITEM-2",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ilan", "non-dropping-particle" : "", "parse-names" : false, "suffix" : "" }, { "dropping-particle" : "", "family" : "Wild", "given" : "Jan", "non-dropping-particle" : "", "parse-names" : false, "suffix" : "" }, { "dropping-particle" : "", "family" : "Py\u0161ek", "given" : "Petr", "non-dropping-particle" : "", "parse-names" : false, "suffix" : "" }, { "dropping-particle" : "", "family" : "Jaro\u0161\u00edk", "given" : "Vojt\u011bch", "non-dropping-particle" : "", "parse-names" : false, "suffix" : "" }, { "dropping-particle" : "", "family" : "Dendoncker", "given" : "Nicolas", "non-dropping-particle" : "", "parse-names" : false, "suffix" : "" }, { "dropping-particle" : "", "family" : "Reginster", "given" : "Isabelle", "non-dropping-particle" : "", "parse-names" : false, "suffix" : "" }, { "dropping-particle" : "", "family" : "Pino", "given" : "Joan", "non-dropping-particle" : "", "parse-names" : false, "suffix" : "" }, { "dropping-particle" : "", "family" : "Maskell", "given" : "Lindsay C.", "non-dropping-particle" : "", "parse-names" : false, "suffix" : "" }, { "dropping-particle" : "", "family" : "Vil\u00e0", "given" : "Montserrat", "non-dropping-particle" : "", "parse-names" : false, "suffix" : "" }, { "dropping-particle" : "", "family" : "Pergl", "given" : "Jan", "non-dropping-particle" : "", "parse-names" : false, "suffix" : "" }, { "dropping-particle" : "", "family" : "K\u00fchn", "given" : "Ingolf",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2", "issue" : "1", "issued" : { "date-parts" : [ [ "2012" ] ] }, "note" : "From Duplicate 1 (Projecting trends in plant invasions in Europe under different scenarios of future land-use change - Chytr\u00fd, Milan; Wild, Jan; Py\u0161ek, Petr; Jaro\u0161\u00edk, Vojt\u011bch; Dendoncker, Nicolas; Reginster, Isabelle; Pino, Joan; Maskell, Lindsay C.; Vil\u00e0, Montserrat; Pergl, Jan; K\u00fchn, Ingolf; Spangenberg, Joachim H.; Settele, Josef)\n\nNULL", "page" : "75-87", "title" : "Projecting trends in plant invasions in Europe under different scenarios of future land-use change", "type" : "article-journal", "volume" : "21" }, "uris" : [ "http://www.mendeley.com/documents/?uuid=91c1a6a0-f8e9-434b-9c0d-22482f40214f" ] }, { "id" : "ITEM-3", "itemData" : { "DOI" : "10.1890/07-0682.1", "ISSN" : "0012-9658", "abstract" : "Habitats vary considerably in the level of invasion (number or proportion of alien plant species they contain), which depends on local habitat properties, propagule pressure, and climate. To determine the invasibility (susceptibility to invasions) of different habitats, it is necessary to factor out the effects of any confounding variables such as propagule pressure and climate on the level of invasion. We used 20 468 vegetation plots from 32 habitats in the Czech Republic to compare the invasibility of different habitats. Using regression trees, the proportion of alien plants, including archaeophytes (prehistoric to medieval invaders) and neophytes (recent invaders), was related to variables representing habitat properties, propagule pressure, and climate. The propagule pressure was expressed as the proportion of surrounding urban and industrial or agricultural land, human population density, distance from a river, and history of human colonization in the region. Urban and industrial land use had a positive effect on the proportion of both archaeophytes and neophytes. Agricultural land use, higher population density, and longer history of human impact positively affected the proportion of archaeophytes. Disturbed human-made habitats with herbaceous vegetation were most invaded by both groups of aliens. Neophytes were also relatively common in disturbed woody vegetation, such as broad-leaved plantations, forest clearings, and riverine scrub. These habitats also had the highest proportion of aliens after removing the effect of propagule pressure and climate, indicating that they are not only the most invaded, but also most invasible. These habitats experience recurrent disturbances and are rich, at least temporarily, in available nutrients, which supports the hypothesis that fluctuating resources are the major cause of habitat invasibility. The least invaded habitats were mires and alpine-subalpine grasslands and scrub. After removing the effect of propagule pressure and climate, some habitats actually invaded at an intermediate level had very low proportions of aliens. This indicates that these habitats (e.g., dry, wet, and saline grasslands, base-rich fens, and broad-leaved deciduous woodlands) are", "author" : [ { "dropping-particle" : "", "family" : "Chytr\u00fd", "given" : "Milan", "non-dropping-particle" : "", "parse-names" : false, "suffix" : "" }, { "dropping-particle" : "", "family" : "Jaros\u030c\u00edk", "given" : "Vojte\u030cch", "non-dropping-particle" : "", "parse-names" : false, "suffix" : "" }, { "dropping-particle" : "", "family" : "Pys\u030cek", "given" : "Petr", "non-dropping-particle" : "", "parse-names" : false, "suffix" : "" }, { "dropping-particle" : "", "family" : "H\u00e1jek", "given" : "Ondr\u030cej", "non-dropping-particle" : "", "parse-names" : false, "suffix" : "" }, { "dropping-particle" : "", "family" : "Knollov\u00e1", "given" : "Ilona", "non-dropping-particle" : "", "parse-names" : false, "suffix" : "" }, { "dropping-particle" : "", "family" : "Tich\u00fd", "given" : "Lubom\u00edr", "non-dropping-particle" : "", "parse-names" : false, "suffix" : "" }, { "dropping-particle" : "", "family" : "Danihelka", "given" : "Jir\u030c\u00ed", "non-dropping-particle" : "", "parse-names" : false, "suffix" : "" } ], "container-title" : "Ecology", "id" : "ITEM-3", "issue" : "6", "issued" : { "date-parts" : [ [ "2008" ] ] }, "note" : "NULL", "page" : "1541-1553", "title" : "Separating habitat invasibility by alien plants from the actual level of invasion", "type" : "article-journal", "volume" : "89" }, "uris" : [ "http://www.mendeley.com/documents/?uuid=fac34a85-6592-4ea9-9243-f82af728b6f0" ] }, { "id" : "ITEM-4", "itemData" : { "DOI" : "10.1111/gcb.12344", "ISSN" : "1354-1013", "PMID" : "23913552", "abstract" : "Biological invasion is increasingly recognized as one of the greatest threats to biodiversity. Using ensemble forecasts from species distribution models to project future suitable areas of the \"100 of the world's worst invasive species\" defined by the IUCN,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This article is protected by copyright. All rights reserved.", "author" : [ { "dropping-particle" : "", "family" : "Bellard", "given" : "Ce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4", "issue" : "12", "issued" : { "date-parts" : [ [ "2013", "7", "31" ] ] }, "page" : "1-9", "title" : "Will climate change promote future invasions?", "type" : "article-journal", "volume" : "19" }, "uris" : [ "http://www.mendeley.com/documents/?uuid=808e6719-bf61-45ab-aa6b-a48024b4b04b" ] }, { "id" : "ITEM-5",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5",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id" : "ITEM-6", "itemData" : { "DOI" : "10.1111/gcb.13021", "ISBN" : "1365-2486", "ISSN" : "13652486", "PMID" : "26152518", "abstract" : "Trade plays a key role in the spread of alien species and has arguably contributed to the recent enormous acceleration of biological invasions, thus homogenizing biotas worldwide. Combining data on 60-year trends of bilateral trade, as well as on biodiversity and climate, we modeled the global spread of plant species among 147 countries. The model results were compared with a recently compiled unique global data set on numbers of naturalized alien vascular plant species representing the most comprehensive collection of naturalized plant distributions currently available. The model identifies major source regions, introduction routes, and hot spots of plant invasions that agree well with observed naturalized plant numbers. In contrast to common knowledge, we show that the 'imperialist dogma,' stating that Europe has been a net exporter of naturalized plants since colonial times, does not hold for the past 60 years, when more naturalized plants were being imported to than exported from Europe. Our results highlight that the current distribution of naturalized plants is best predicted by socioeconomic activities 20 years ago. We took advantage of the observed time lag and used trade developments until recent times to predict naturalized plant trajectories for the next two decades. This shows that particularly strong increases in naturalized plant numbers are expected in the next 20 years for emerging economies in megadiverse regions. The interaction with predicted future climate change will increase invasions in northern temperate countries and reduce them in tropical and (sub)tropical regions, yet not by enough to cancel out the trade-related increase.", "author" : [ { "dropping-particle" : "", "family" : "Seebens", "given" : "Hanno", "non-dropping-particle" : "", "parse-names" : false, "suffix" : "" }, { "dropping-particle" : "", "family" : "Essl", "given" : "Franz", "non-dropping-particle" : "", "parse-names" : false, "suffix" : "" }, { "dropping-particle" : "", "family" : "Dawson", "given" : "Wayne", "non-dropping-particle" : "", "parse-names" : false, "suffix" : "" }, { "dropping-particle" : "", "family" : "Fuentes", "given" : "Nicol", "non-dropping-particle" : "", "parse-names" : false, "suffix" : "" }, { "dropping-particle" : "", "family" : "Moser", "given" : "Dietmar", "non-dropping-particle" : "", "parse-names" : false, "suffix" : "" }, { "dropping-particle" : "", "family" : "Pergl", "given" : "Jan", "non-dropping-particle" : "", "parse-names" : false, "suffix" : "" }, { "dropping-particle" : "", "family" : "Py\u0161ek", "given" : "Petr", "non-dropping-particle" : "", "parse-names" : false, "suffix" : "" }, { "dropping-particle" : "", "family" : "Kleunen", "given" : "Mark", "non-dropping-particle" : "van", "parse-names" : false, "suffix" : "" }, { "dropping-particle" : "", "family" : "Weber", "given" : "Ewald", "non-dropping-particle" : "", "parse-names" : false, "suffix" : "" }, { "dropping-particle" : "", "family" : "Winter", "given" : "Marten", "non-dropping-particle" : "", "parse-names" : false, "suffix" : "" }, { "dropping-particle" : "", "family" : "Blasius", "given" : "Bernd", "non-dropping-particle" : "", "parse-names" : false, "suffix" : "" } ], "container-title" : "Global Change Biology", "id" : "ITEM-6", "issue" : "11", "issued" : { "date-parts" : [ [ "2015" ] ] }, "note" : "NULL", "page" : "4128-4140", "title" : "Global trade will accelerate plant invasions in emerging economies under climate change", "type" : "article-journal", "volume" : "21" }, "uris" : [ "http://www.mendeley.com/documents/?uuid=643c9efa-d706-4ede-981f-8959e42a0ea9" ] }, { "id" : "ITEM-7",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7",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Celine Bellard et al., 2013; Chytr\u00fd et al., 2008, 2012; Early et al., 2016; IPCC, 2014a; Seebens et al., 2015; Vicente et al., 2010)", "plainTextFormattedCitation" : "(Celine Bellard et al., 2013; Chytr\u00fd et al., 2008, 2012; Early et al., 2016; IPCC, 2014a; Seebens et al., 2015; Vicente et al., 2010)", "previouslyFormattedCitation" : "(Celine Bellard et al., 2013; Chytr\u00fd et al., 2008, 2012; Early et al., 2016; IPCC, 2014a; Seebens et al., 2015; Vicente et al., 2010)" }, "properties" : {  }, "schema" : "https://github.com/citation-style-language/schema/raw/master/csl-citation.json" }</w:instrText>
      </w:r>
      <w:r>
        <w:fldChar w:fldCharType="separate"/>
      </w:r>
      <w:r w:rsidRPr="004D4E22">
        <w:t xml:space="preserve">(Bellard </w:t>
      </w:r>
      <w:r w:rsidR="000D7D89" w:rsidRPr="000D7D89">
        <w:rPr>
          <w:i/>
        </w:rPr>
        <w:t>et al.</w:t>
      </w:r>
      <w:r w:rsidRPr="004D4E22">
        <w:t xml:space="preserve">, 2013; Chytrý </w:t>
      </w:r>
      <w:r w:rsidR="000D7D89" w:rsidRPr="000D7D89">
        <w:rPr>
          <w:i/>
        </w:rPr>
        <w:t>et al.</w:t>
      </w:r>
      <w:r w:rsidRPr="004D4E22">
        <w:t xml:space="preserve">, 2008, 2012; Early </w:t>
      </w:r>
      <w:r w:rsidR="000D7D89" w:rsidRPr="000D7D89">
        <w:rPr>
          <w:i/>
        </w:rPr>
        <w:t>et al.</w:t>
      </w:r>
      <w:r w:rsidRPr="004D4E22">
        <w:t xml:space="preserve">, 2016; IPCC, 2014a; Seebens </w:t>
      </w:r>
      <w:r w:rsidR="000D7D89" w:rsidRPr="000D7D89">
        <w:rPr>
          <w:i/>
        </w:rPr>
        <w:t>et al.</w:t>
      </w:r>
      <w:r w:rsidRPr="004D4E22">
        <w:t xml:space="preserve">, 2015; Vicente </w:t>
      </w:r>
      <w:r w:rsidR="000D7D89" w:rsidRPr="000D7D89">
        <w:rPr>
          <w:i/>
        </w:rPr>
        <w:t>et al.</w:t>
      </w:r>
      <w:r w:rsidRPr="004D4E22">
        <w:t>, 2010)</w:t>
      </w:r>
      <w:r>
        <w:fldChar w:fldCharType="end"/>
      </w:r>
      <w:r w:rsidR="00436823">
        <w:t xml:space="preserve"> </w:t>
      </w:r>
      <w:r w:rsidRPr="00E13B98">
        <w:t xml:space="preserve">(see </w:t>
      </w:r>
      <w:r w:rsidR="001E149D">
        <w:rPr>
          <w:b/>
        </w:rPr>
        <w:t>Figure 4.75</w:t>
      </w:r>
      <w:r w:rsidR="00436823">
        <w:rPr>
          <w:b/>
        </w:rPr>
        <w:t xml:space="preserve"> </w:t>
      </w:r>
      <w:r w:rsidR="00436823" w:rsidRPr="00436823">
        <w:t>C</w:t>
      </w:r>
      <w:r w:rsidRPr="00E13B98">
        <w:t>). Some species could increase in abundance in many areas under changing climate conditions</w:t>
      </w:r>
      <w:r>
        <w:t xml:space="preserve">, such as </w:t>
      </w:r>
      <w:r w:rsidRPr="00E13B98">
        <w:t xml:space="preserve">grey squirrels </w:t>
      </w:r>
      <w:r>
        <w:t xml:space="preserve">that are </w:t>
      </w:r>
      <w:r w:rsidRPr="00E13B98">
        <w:t>replacing native red squirrels</w:t>
      </w:r>
      <w:r>
        <w:t xml:space="preserve"> </w:t>
      </w:r>
      <w:r>
        <w:fldChar w:fldCharType="begin" w:fldLock="1"/>
      </w:r>
      <w:r>
        <w:instrText>ADDIN CSL_CITATION { "citationItems" : [ { "id" : "ITEM-1", "itemData" : { "DOI" : "10.1007/s10530-013-0502-3", "ISSN" : "13873547", "abstract" : "Introduced mammals can cause extinction of native species due to replacement competition, disease, predation or hybridization. We studied the colonization of Piedmont (NW-Italy) by American grey squirrel (Sciurus carolinensis) and its effect on the native red squirrel (Sciurus vulgaris). Presence/absence data (2 \u00d7 2 km2), of both species were (re)constructed using questionnaires, literature, existing databases, unpublished information, and direct monitoring with hair-tubes. In 1970 red squirrels were still widespread and greys were restricted to forests near the introduction site. By 1990, grey squirrels had increased their range to 220 km2, which coincided with the disappearance of native squirrels from 33 squares inside this range. The invasive species continued its spread occupying an area of 2,016 km2 in 2010; within this area red squirrels went extinct in 88 squares. Overall, from 1970 to 2010 red squirrel went extinct in 62 % of 2 \u00d7 2 km2 (ca. 1,689 km2), and were replaced by grey squirrels. The spread of the alien species was slow in the first 20 years, but doubled in the successive two decades. Nevertheless spread was slower than in Ireland and England. Grey squirrel adapt to climate and habitats in both North and South Europe, causing extinction of the native red squirrel. A EU LIFE co-funded project with the aim to control the grey squirrel in North Italy and recent trade-restrictions and trade-ban are a first step in reducing the risk of grey squirrels invading other countries, but their effectiveness will have to be evaluated.", "author" : [ { "dropping-particle" : "", "family" : "Bertolino", "given" : "Sandro", "non-dropping-particle" : "", "parse-names" : false, "suffix" : "" }, { "dropping-particle" : "", "family" : "Montezemolo", "given" : "Nicola Cordero", "non-dropping-particle" : "di", "parse-names" : false, "suffix" : "" }, { "dropping-particle" : "", "family" : "Preatoni", "given" : "Damiano G.", "non-dropping-particle" : "", "parse-names" : false, "suffix" : "" }, { "dropping-particle" : "", "family" : "Wauters", "given" : "Lucas A.", "non-dropping-particle" : "", "parse-names" : false, "suffix" : "" }, { "dropping-particle" : "", "family" : "Martinoli", "given" : "Adriano", "non-dropping-particle" : "", "parse-names" : false, "suffix" : "" } ], "container-title" : "Biological Invasions", "id" : "ITEM-1", "issue" : "1", "issued" : { "date-parts" : [ [ "2014" ] ] }, "note" : "NULL", "page" : "53-62", "title" : "A grey future for Europe: Sciurus carolinensis is replacing native red squirrels in Italy", "type" : "article-journal", "volume" : "16" }, "uris" : [ "http://www.mendeley.com/documents/?uuid=2bda2d6b-f5f7-4232-8175-3cdfe252d8a9" ] } ], "mendeley" : { "formattedCitation" : "(Bertolino, di Montezemolo, Preatoni, Wauters, &amp; Martinoli, 2014)", "plainTextFormattedCitation" : "(Bertolino, di Montezemolo, Preatoni, Wauters, &amp; Martinoli, 2014)", "previouslyFormattedCitation" : "(Bertolino, di Montezemolo, Preatoni, Wauters, &amp; Martinoli, 2014)" }, "properties" : {  }, "schema" : "https://github.com/citation-style-language/schema/raw/master/csl-citation.json" }</w:instrText>
      </w:r>
      <w:r>
        <w:fldChar w:fldCharType="separate"/>
      </w:r>
      <w:r w:rsidRPr="007C1A1B">
        <w:t>(Bertolino</w:t>
      </w:r>
      <w:r w:rsidR="004564D3">
        <w:rPr>
          <w:i/>
        </w:rPr>
        <w:t xml:space="preserve"> et al</w:t>
      </w:r>
      <w:r w:rsidRPr="007C1A1B">
        <w:t>, 2014)</w:t>
      </w:r>
      <w:r>
        <w:fldChar w:fldCharType="end"/>
      </w:r>
      <w:r>
        <w:t>. Other examples include</w:t>
      </w:r>
      <w:r w:rsidRPr="00E13B98">
        <w:t xml:space="preserve"> the caterpillar </w:t>
      </w:r>
      <w:r w:rsidRPr="00E13B98">
        <w:rPr>
          <w:i/>
        </w:rPr>
        <w:t>Thaumetopoea pityocampa</w:t>
      </w:r>
      <w:r w:rsidRPr="00E13B98">
        <w:t xml:space="preserve"> </w:t>
      </w:r>
      <w:r>
        <w:t xml:space="preserve">that </w:t>
      </w:r>
      <w:r w:rsidRPr="00E13B98">
        <w:t xml:space="preserve">is threatening Scots pine in locations that were previously too cold </w:t>
      </w:r>
      <w:r>
        <w:fldChar w:fldCharType="begin" w:fldLock="1"/>
      </w:r>
      <w:r>
        <w:instrText>ADDIN CSL_CITATION { "citationItems" : [ { "id" : "ITEM-1", "itemData" : { "author" : [ { "dropping-particle" : "", "family" : "Toffolo", "given" : "E.P.", "non-dropping-particle" : "", "parse-names" : false, "suffix" : "" }, { "dropping-particle" : "", "family" : "Bernardinelli", "given" : "I.", "non-dropping-particle" : "", "parse-names" : false, "suffix" : "" }, { "dropping-particle" : "", "family" : "Stergulc", "given" : "F.", "non-dropping-particle" : "", "parse-names" : false, "suffix" : "" }, { "dropping-particle" : "", "family" : "Battisti", "given" : "A.", "non-dropping-particle" : "", "parse-names" : false, "suffix" : "" } ], "container-title" : "Northern Italy. IUFRO Working Party 7.03. 10 Proceedings of the Workshop.", "id" : "ITEM-1", "issue" : "August 2003", "issued" : { "date-parts" : [ [ "2006" ] ] }, "note" : "NULL", "page" : "331-340", "title" : "Climate change and expansion of the Pine Processionary Moth, Thaumetopoea pityocampa, in Northern Italy", "type" : "article-journal" }, "uris" : [ "http://www.mendeley.com/documents/?uuid=f26c92f3-fe95-4dda-b743-6cdfc22fe96f" ] } ], "mendeley" : { "formattedCitation" : "(Toffolo, Bernardinelli, Stergulc, &amp; Battisti, 2006)", "plainTextFormattedCitation" : "(Toffolo, Bernardinelli, Stergulc, &amp; Battisti, 2006)", "previouslyFormattedCitation" : "(Toffolo, Bernardinelli, Stergulc, &amp; Battisti, 2006)" }, "properties" : {  }, "schema" : "https://github.com/citation-style-language/schema/raw/master/csl-citation.json" }</w:instrText>
      </w:r>
      <w:r>
        <w:fldChar w:fldCharType="separate"/>
      </w:r>
      <w:r w:rsidRPr="00A44016">
        <w:t>(</w:t>
      </w:r>
      <w:r w:rsidR="004564D3">
        <w:t>Bernardinelli</w:t>
      </w:r>
      <w:r w:rsidR="004564D3">
        <w:rPr>
          <w:i/>
        </w:rPr>
        <w:t xml:space="preserve"> et al.</w:t>
      </w:r>
      <w:r w:rsidRPr="00A44016">
        <w:t>, 2006)</w:t>
      </w:r>
      <w:r>
        <w:fldChar w:fldCharType="end"/>
      </w:r>
      <w:r w:rsidRPr="00E13B98">
        <w:t>; the overlap between native crayfish and invasive crayfish plague-transmitting species is also pr</w:t>
      </w:r>
      <w:r>
        <w:t>oje</w:t>
      </w:r>
      <w:r w:rsidRPr="00E13B98">
        <w:t>cted to increase in Europe</w:t>
      </w:r>
      <w:r>
        <w:t xml:space="preserve"> </w:t>
      </w:r>
      <w:r>
        <w:fldChar w:fldCharType="begin" w:fldLock="1"/>
      </w:r>
      <w:r>
        <w:instrText>ADDIN CSL_CITATION { "citationItems" : [ { "id" : "ITEM-1", "itemData" : { "DOI" : "10.1111/cobi.12043", "ISBN" : "0888-8892", "ISSN" : "08888892", "PMID" : "23531056", "abstract" : "Climate change will require species to adapt to new conditions or follow preferred climates to higher latitudes or elevations, but many dispersal-limited freshwater species may be unable to move due to barriers imposed by watershed boundaries. In addition, invasive nonnative species may expand into new regions under future climate conditions and contribute to the decline of native species. We evaluated future distributions for the threatened European crayfish fauna in response to climate change, watershed boundaries, and the spread of invasive crayfishes, which transmit the crayfish plague, a lethal disease for native European crayfishes. We used climate projections from general circulation models and statistical models based on Mahalanobis distance to predict climate-suitable regions for native and invasive crayfishes in the middle and at the end of the 21st century. We identified these suitable regions as accessible or inaccessible on the basis of major watershed boundaries and present occurrences and evaluated potential future overlap with 3 invasive North American crayfishes. Climate-suitable areas decreased for native crayfishes by 19% to 72%, and the majority of future suitable areas for most of these species were inaccessible relative to native and current distributions. Overlap with invasive crayfish plague-transmitting species was predicted to increase. Some native crayfish species (e.g., noble crayfish [Astacus astacus]) had no future refugia that were unsuitable for the modeled nonnative species. Our results emphasize the importance of preventing additional introductions and spread of invasive crayfishes in Europe to minimize interactions between the multiple stressors of climate change and invasive species, while suggesting candidate regions for the debatable management option of assisted colonization.", "author" : [ { "dropping-particle" : "", "family" : "Capinha", "given" : "C\u00e9sar", "non-dropping-particle" : "", "parse-names" : false, "suffix" : "" }, { "dropping-particle" : "", "family" : "Larson", "given" : "Eric R.", "non-dropping-particle" : "", "parse-names" : false, "suffix" : "" }, { "dropping-particle" : "", "family" : "Tricarico", "given" : "Elena", "non-dropping-particle" : "", "parse-names" : false, "suffix" : "" }, { "dropping-particle" : "", "family" : "Olden", "given" : "Julian D.", "non-dropping-particle" : "", "parse-names" : false, "suffix" : "" }, { "dropping-particle" : "", "family" : "Gherardi", "given" : "Francesca", "non-dropping-particle" : "", "parse-names" : false, "suffix" : "" } ], "container-title" : "Conservation Biology", "id" : "ITEM-1", "issue" : "4", "issued" : { "date-parts" : [ [ "2013" ] ] }, "note" : "NULL", "page" : "731-740", "title" : "Effects of climate change, invasive species, and disease on the distribution of native european crayfishes", "type" : "article-journal", "volume" : "27" }, "uris" : [ "http://www.mendeley.com/documents/?uuid=d7a6bd67-9d02-4f42-bdfb-f287dceff3cd" ] } ], "mendeley" : { "formattedCitation" : "(Capinha, Larson, Tricarico, Olden, &amp; Gherardi, 2013)", "plainTextFormattedCitation" : "(Capinha, Larson, Tricarico, Olden, &amp; Gherardi, 2013)", "previouslyFormattedCitation" : "(Capinha, Larson, Tricarico, Olden, &amp; Gherardi, 2013)" }, "properties" : {  }, "schema" : "https://github.com/citation-style-language/schema/raw/master/csl-citation.json" }</w:instrText>
      </w:r>
      <w:r>
        <w:fldChar w:fldCharType="separate"/>
      </w:r>
      <w:r w:rsidRPr="004173EE">
        <w:t>(Capinha</w:t>
      </w:r>
      <w:r w:rsidR="004564D3">
        <w:rPr>
          <w:i/>
        </w:rPr>
        <w:t xml:space="preserve"> et al.</w:t>
      </w:r>
      <w:r w:rsidRPr="004173EE">
        <w:t>, 2013)</w:t>
      </w:r>
      <w:r>
        <w:fldChar w:fldCharType="end"/>
      </w:r>
      <w:r w:rsidRPr="00E13B98">
        <w:t>. Especially in northern regions, climate warming is expected to affect the number and impact of alien species</w:t>
      </w:r>
      <w:r>
        <w:t xml:space="preserve"> </w:t>
      </w:r>
      <w:r>
        <w:fldChar w:fldCharType="begin" w:fldLock="1"/>
      </w:r>
      <w:r>
        <w:instrText>ADDIN CSL_CITATION { "citationItems" : [ { "id" : "ITEM-1", "itemData" : { "DOI" : "10.1007/s10530-015-1025-x", "ISSN" : "1387-3547", "abstract" : "Cold environments at high elevation and high latitude are often viewed as resistant to biological invasions. However, climate warming, land use change and associated increased connectivity all increase the risk of biological invasions in these environments. Here we present a summary of the key discussions of the workshop \u2018Biosecurity in Mountains and Northern Ecosystems: Current Status and Future Challenges\u2019 (Flen, Sweden, 1\u20133 June 2015). The aims of the workshop were to (1) increase awareness about the growing importance of species expansion\u2014both non-native and native\u2014at high elevation and high latitude with climate change, (2) review existing knowledge about invasion risks in these areas, and (3) encourage more research on how species will move and interact in cold environments, the consequences for biodiversity, and animal and human health and wellbeing. The diversity of potential and actual invaders reported at the workshop and the likely interactions between them create major challenges for managers of cold environments. However, since these cold environments have experienced fewer invasions when compared with many warmer, more populated environments, prevention has a real chance of success, especially if it is coupled with prioritisation schemes for targeting invaders likely to have greatest impact. Communication and co-operation between cold environment regions will facilitate rapid response, and maximise the use of limited research and management resources.", "author" : [ { "dropping-particle" : "", "family" : "Pauchard", "given" : "An\u00edbal", "non-dropping-particle" : "", "parse-names" : false, "suffix" : "" }, { "dropping-particle" : "", "family" : "Milbau", "given" : "Ann", "non-dropping-particle" : "", "parse-names" : false, "suffix" : "" }, { "dropping-particle" : "", "family" : "Albihn", "given" : "Ann", "non-dropping-particle" : "", "parse-names" : false, "suffix" : "" }, { "dropping-particle" : "", "family" : "Alexander", "given" : "Jake", "non-dropping-particle" : "", "parse-names" : false, "suffix" : "" }, { "dropping-particle" : "", "family" : "Burgess", "given" : "Treena", "non-dropping-particle" : "", "parse-names" : false, "suffix" : "" }, { "dropping-particle" : "", "family" : "Daehler", "given" : "Curtis", "non-dropping-particle" : "", "parse-names" : false, "suffix" : "" }, { "dropping-particle" : "", "family" : "Englund", "given" : "G\u00f6ran", "non-dropping-particle" : "", "parse-names" : false, "suffix" : "" }, { "dropping-particle" : "", "family" : "Essl", "given" : "Franz", "non-dropping-particle" : "", "parse-names" : false, "suffix" : "" }, { "dropping-particle" : "", "family" : "Eveng\u00e5rd", "given" : "Birgitta", "non-dropping-particle" : "", "parse-names" : false, "suffix" : "" }, { "dropping-particle" : "", "family" : "Greenwood", "given" : "Gregory B.", "non-dropping-particle" : "", "parse-names" : false, "suffix" : "" }, { "dropping-particle" : "", "family" : "Haider", "given" : "Sylvia", "non-dropping-particle" : "", "parse-names" : false, "suffix" : "" }, { "dropping-particle" : "", "family" : "Lenoir", "given" : "Jonathan", "non-dropping-particle" : "", "parse-names" : false, "suffix" : "" }, { "dropping-particle" : "", "family" : "McDougall", "given" : "Keith", "non-dropping-particle" : "", "parse-names" : false, "suffix" : "" }, { "dropping-particle" : "", "family" : "Muths", "given" : "Erin", "non-dropping-particle" : "", "parse-names" : false, "suffix" : "" }, { "dropping-particle" : "", "family" : "Nu\u00f1ez", "given" : "Martin A.", "non-dropping-particle" : "", "parse-names" : false, "suffix" : "" }, { "dropping-particle" : "", "family" : "Olofsson", "given" : "Johan", "non-dropping-particle" : "", "parse-names" : false, "suffix" : "" }, { "dropping-particle" : "", "family" : "Pellissier", "given" : "Loic", "non-dropping-particle" : "", "parse-names" : false, "suffix" : "" }, { "dropping-particle" : "", "family" : "Rabitsch", "given" : "Wolfgang", "non-dropping-particle" : "", "parse-names" : false, "suffix" : "" }, { "dropping-particle" : "", "family" : "Rew", "given" : "Lisa J.", "non-dropping-particle" : "", "parse-names" : false, "suffix" : "" }, { "dropping-particle" : "", "family" : "Robertson", "given" : "Mark", "non-dropping-particle" : "", "parse-names" : false, "suffix" : "" }, { "dropping-particle" : "", "family" : "Sanders", "given" : "Nathan", "non-dropping-particle" : "", "parse-names" : false, "suffix" : "" }, { "dropping-particle" : "", "family" : "Kueffer", "given" : "Christoph", "non-dropping-particle" : "", "parse-names" : false, "suffix" : "" } ], "container-title" : "Biological Invasions", "id" : "ITEM-1", "issue" : "2", "issued" : { "date-parts" : [ [ "2016", "2" ] ] }, "page" : "345-353", "title" : "Non-native and native organisms moving into high elevation and high latitude ecosystems in an era of climate change: new challenges for ecology and conservation", "type" : "article-journal", "volume" : "18" }, "uris" : [ "http://www.mendeley.com/documents/?uuid=7a332ee9-b891-4b74-b35d-be7def20aa64" ] } ], "mendeley" : { "formattedCitation" : "(Pauchard et al., 2016)", "plainTextFormattedCitation" : "(Pauchard et al., 2016)", "previouslyFormattedCitation" : "(Pauchard et al., 2016)" }, "properties" : {  }, "schema" : "https://github.com/citation-style-language/schema/raw/master/csl-citation.json" }</w:instrText>
      </w:r>
      <w:r>
        <w:fldChar w:fldCharType="separate"/>
      </w:r>
      <w:r w:rsidRPr="004173EE">
        <w:t xml:space="preserve">(Pauchard </w:t>
      </w:r>
      <w:r w:rsidR="000D7D89" w:rsidRPr="000D7D89">
        <w:rPr>
          <w:i/>
        </w:rPr>
        <w:t>et al.</w:t>
      </w:r>
      <w:r w:rsidRPr="004173EE">
        <w:t>, 2016)</w:t>
      </w:r>
      <w:r>
        <w:fldChar w:fldCharType="end"/>
      </w:r>
      <w:r w:rsidRPr="00E13B98">
        <w:t>.</w:t>
      </w:r>
    </w:p>
    <w:p w14:paraId="7F6D6642" w14:textId="4181F0C6" w:rsidR="0048205B" w:rsidRPr="00E13B98" w:rsidRDefault="0048205B" w:rsidP="00AE389F">
      <w:r w:rsidRPr="00E13B98">
        <w:t xml:space="preserve">The </w:t>
      </w:r>
      <w:r>
        <w:t>European Union</w:t>
      </w:r>
      <w:r w:rsidRPr="00E13B98">
        <w:t xml:space="preserve"> has recently adopte</w:t>
      </w:r>
      <w:r>
        <w:t>d European Union Regulation 1143/2014 (S</w:t>
      </w:r>
      <w:r w:rsidRPr="00E13B98">
        <w:t xml:space="preserve">ection </w:t>
      </w:r>
      <w:r w:rsidRPr="00E13B98">
        <w:fldChar w:fldCharType="begin"/>
      </w:r>
      <w:r w:rsidRPr="00E13B98">
        <w:instrText xml:space="preserve"> REF _Ref477260376 \r \h  \* MERGEFORMAT </w:instrText>
      </w:r>
      <w:r w:rsidRPr="00E13B98">
        <w:fldChar w:fldCharType="separate"/>
      </w:r>
      <w:r w:rsidR="00B40E12">
        <w:t>4.8.3</w:t>
      </w:r>
      <w:r w:rsidRPr="00E13B98">
        <w:fldChar w:fldCharType="end"/>
      </w:r>
      <w:r w:rsidRPr="00E13B98">
        <w:t xml:space="preserve">) on invasive alien species. The efficacy of such legislation depends on the commitment of member countries to allocate sufficient resources and ensure adequate enforcement. Furthermore, the ultimate success of regulatory approaches depends on raising public awareness of the threat of invasive alien species leading to changes in lifestyle and consumption preferences </w:t>
      </w:r>
      <w:r>
        <w:fldChar w:fldCharType="begin" w:fldLock="1"/>
      </w:r>
      <w:r>
        <w:instrText>ADDIN CSL_CITATION { "citationItems" : [ { "id" : "ITEM-1", "itemData" : { "DOI" : "10.1007/s10530-014-0817-8", "ISSN" : "1387-3547", "author" : [ { "dropping-particle" : "", "family" : "Genovesi", "given" : "Piero", "non-dropping-particle" : "", "parse-names" : false, "suffix" : "" }, { "dropping-particle" : "", "family" : "Carboneras", "given" : "Carles", "non-dropping-particle" : "", "parse-names" : false, "suffix" : "" }, { "dropping-particle" : "", "family" : "Vil\u00e0", "given" : "Montserrat", "non-dropping-particle" : "", "parse-names" : false, "suffix" : "" }, { "dropping-particle" : "", "family" : "Walton", "given" : "Paul", "non-dropping-particle" : "", "parse-names" : false, "suffix" : "" } ], "container-title" : "Biological Invasions", "id" : "ITEM-1", "issue" : "5", "issued" : { "date-parts" : [ [ "2015", "5", "30" ] ] }, "page" : "1307-1311", "title" : "EU adopts innovative legislation on invasive species: a step towards a global response to biological invasions?", "type" : "article-journal", "volume" : "17" }, "uris" : [ "http://www.mendeley.com/documents/?uuid=bf9d65aa-0cca-4e43-8acb-187b2c9e1581" ] } ], "mendeley" : { "formattedCitation" : "(Genovesi, Carboneras, Vil\u00e0, &amp; Walton, 2015)", "plainTextFormattedCitation" : "(Genovesi, Carboneras, Vil\u00e0, &amp; Walton, 2015)", "previouslyFormattedCitation" : "(Genovesi, Carboneras, Vil\u00e0, &amp; Walton, 2015)" }, "properties" : {  }, "schema" : "https://github.com/citation-style-language/schema/raw/master/csl-citation.json" }</w:instrText>
      </w:r>
      <w:r>
        <w:fldChar w:fldCharType="separate"/>
      </w:r>
      <w:r w:rsidRPr="0067777C">
        <w:t>(Genovesi</w:t>
      </w:r>
      <w:r w:rsidR="004564D3">
        <w:rPr>
          <w:i/>
        </w:rPr>
        <w:t xml:space="preserve"> et al.</w:t>
      </w:r>
      <w:r w:rsidRPr="0067777C">
        <w:t>, 2015)</w:t>
      </w:r>
      <w:r>
        <w:fldChar w:fldCharType="end"/>
      </w:r>
      <w:r w:rsidRPr="00E13B98">
        <w:t xml:space="preserve">. In many countries in the region, awareness, expert knowledge, legislation and allocation for managing threats from invasive alien species is increasing </w:t>
      </w:r>
      <w:r>
        <w:fldChar w:fldCharType="begin" w:fldLock="1"/>
      </w:r>
      <w: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id" : "ITEM-2",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2", "issue" : "1", "issued" : { "date-parts" : [ [ "2017", "1" ] ] }, "page" : "78-92", "title" : "Mapping the global state of invasive alien species: patterns of invasion and policy responses", "type" : "article-journal", "volume" : "26" }, "uris" : [ "http://www.mendeley.com/documents/?uuid=f0b426a4-2578-43b7-b17f-cffcd518288a" ] } ], "mendeley" : { "formattedCitation" : "(Early et al., 2016; Turbelin, Malamud, &amp; Francis, 2017)", "plainTextFormattedCitation" : "(Early et al., 2016; Turbelin, Malamud, &amp; Francis, 2017)", "previouslyFormattedCitation" : "(Early et al., 2016; Turbelin, Malamud, &amp; Francis, 2017)" }, "properties" : {  }, "schema" : "https://github.com/citation-style-language/schema/raw/master/csl-citation.json" }</w:instrText>
      </w:r>
      <w:r>
        <w:fldChar w:fldCharType="separate"/>
      </w:r>
      <w:r w:rsidRPr="000A517A">
        <w:t xml:space="preserve">(Early </w:t>
      </w:r>
      <w:r w:rsidR="000D7D89" w:rsidRPr="000D7D89">
        <w:rPr>
          <w:i/>
        </w:rPr>
        <w:t>et al.</w:t>
      </w:r>
      <w:r w:rsidRPr="000A517A">
        <w:t>, 2016; Turbelin, 2017)</w:t>
      </w:r>
      <w:r>
        <w:fldChar w:fldCharType="end"/>
      </w:r>
      <w:r w:rsidRPr="00E13B98">
        <w:t xml:space="preserve"> but the efficacy of these measures is yet to be assessed. Overall, </w:t>
      </w:r>
      <w:r>
        <w:t>the analysed literature</w:t>
      </w:r>
      <w:r w:rsidRPr="00E13B98">
        <w:t xml:space="preserve"> suggest</w:t>
      </w:r>
      <w:r>
        <w:t>s</w:t>
      </w:r>
      <w:r w:rsidRPr="00E13B98">
        <w:t xml:space="preserve"> that neither </w:t>
      </w:r>
      <w:r>
        <w:t>T</w:t>
      </w:r>
      <w:r w:rsidRPr="00E13B98">
        <w:t xml:space="preserve">arget 5 of the </w:t>
      </w:r>
      <w:r w:rsidRPr="005D5765">
        <w:t xml:space="preserve">European Union </w:t>
      </w:r>
      <w:r w:rsidRPr="007403B0">
        <w:t>Biodiversity Action Plan</w:t>
      </w:r>
      <w:r w:rsidRPr="00E13B98">
        <w:t xml:space="preserve"> nor Aichi Biodiversity Target 9 </w:t>
      </w:r>
      <w:r>
        <w:t>(“p</w:t>
      </w:r>
      <w:r w:rsidRPr="00982D84">
        <w:t>rotected areas increased and improved</w:t>
      </w:r>
      <w:r>
        <w:t xml:space="preserve">”) </w:t>
      </w:r>
      <w:r w:rsidRPr="00E13B98">
        <w:t>of the Strategic Plan for Biodiversity 2011-2020, will be met for Europe and Central Asia.</w:t>
      </w:r>
    </w:p>
    <w:p w14:paraId="3111336E" w14:textId="2A349C4E" w:rsidR="00DC7789" w:rsidRPr="00DC7789" w:rsidRDefault="00DC7789" w:rsidP="00DC7789">
      <w:pPr>
        <w:rPr>
          <w:lang w:val="en-US"/>
        </w:rPr>
      </w:pPr>
      <w:r>
        <w:rPr>
          <w:lang w:eastAsia="en-GB"/>
        </w:rPr>
        <w:lastRenderedPageBreak/>
        <w:drawing>
          <wp:inline distT="0" distB="0" distL="0" distR="0" wp14:anchorId="3F5D2731" wp14:editId="42B44282">
            <wp:extent cx="5759450" cy="7012305"/>
            <wp:effectExtent l="0" t="0" r="0" b="0"/>
            <wp:docPr id="4130" name="Picture 4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9"/>
                    <a:stretch>
                      <a:fillRect/>
                    </a:stretch>
                  </pic:blipFill>
                  <pic:spPr>
                    <a:xfrm>
                      <a:off x="0" y="0"/>
                      <a:ext cx="5759450" cy="7012305"/>
                    </a:xfrm>
                    <a:prstGeom prst="rect">
                      <a:avLst/>
                    </a:prstGeom>
                  </pic:spPr>
                </pic:pic>
              </a:graphicData>
            </a:graphic>
          </wp:inline>
        </w:drawing>
      </w:r>
    </w:p>
    <w:p w14:paraId="2EF0DE55" w14:textId="77777777" w:rsidR="0048205B" w:rsidRPr="00E13B98" w:rsidRDefault="0048205B" w:rsidP="00AE389F"/>
    <w:p w14:paraId="698E2FAE" w14:textId="77777777" w:rsidR="0048205B" w:rsidRPr="00E13B98" w:rsidRDefault="0048205B" w:rsidP="00147745">
      <w:pPr>
        <w:pStyle w:val="Heading3"/>
      </w:pPr>
      <w:bookmarkStart w:id="1510" w:name="_Toc502837452"/>
      <w:bookmarkStart w:id="1511" w:name="_Toc504380703"/>
      <w:bookmarkStart w:id="1512" w:name="_Toc519514846"/>
      <w:bookmarkStart w:id="1513" w:name="_Ref477260376"/>
      <w:bookmarkStart w:id="1514" w:name="_Toc477938342"/>
      <w:bookmarkStart w:id="1515" w:name="_Toc479152671"/>
      <w:bookmarkStart w:id="1516" w:name="_Toc480359693"/>
      <w:r w:rsidRPr="00E13B98">
        <w:t>Indirect drivers influencing invasive alien species</w:t>
      </w:r>
      <w:bookmarkEnd w:id="1510"/>
      <w:bookmarkEnd w:id="1511"/>
      <w:bookmarkEnd w:id="1512"/>
      <w:r w:rsidRPr="00E13B98">
        <w:t xml:space="preserve"> </w:t>
      </w:r>
    </w:p>
    <w:bookmarkEnd w:id="1513"/>
    <w:bookmarkEnd w:id="1514"/>
    <w:bookmarkEnd w:id="1515"/>
    <w:bookmarkEnd w:id="1516"/>
    <w:p w14:paraId="0EC80706" w14:textId="008C1698" w:rsidR="0048205B" w:rsidRPr="00E13B98" w:rsidRDefault="0048205B" w:rsidP="00AE389F">
      <w:pPr>
        <w:rPr>
          <w:rFonts w:cstheme="minorHAnsi"/>
        </w:rPr>
      </w:pPr>
      <w:r w:rsidRPr="00E13B98">
        <w:t xml:space="preserve">The invasion process (i.e. transportation, introduction, establishment and spread) is strongly influenced by economic factors including trade and tourism (see </w:t>
      </w:r>
      <w:r w:rsidR="001E149D">
        <w:rPr>
          <w:b/>
        </w:rPr>
        <w:t>Figure 4.76</w:t>
      </w:r>
      <w:r w:rsidRPr="00E13B98">
        <w:t xml:space="preserve">) </w:t>
      </w:r>
      <w:r>
        <w:fldChar w:fldCharType="begin" w:fldLock="1"/>
      </w:r>
      <w:r>
        <w:instrText>ADDIN CSL_CITATION { "citationItems" : [ { "id" : "ITEM-1", "itemData" : { "DOI" : "10.1073/pnas.1011728108", "ISBN" : "1091-6490 (Electronic)\\r0027-8424 (Linking)", "ISSN" : "0027-8424", "PMID" : "21173227", "abstract" : "Globalization and economic growth are widely recognized as important drivers of biological invasions. Consequently, there is an increasing need for governments to address the role of international trade in their strategies to prevent species introductions. However, many of the most problematic alien species are not recent arrivals but were introduced several decades ago. Hence, current patterns of alien-species richness may better reflect historical rather than contemporary human activities, a phenomenon which might be called \"invasion debt.\" Here, we show that across 10 taxonomic groups (vascular plants, bryophytes, fungi, birds, mammals, reptiles, amphibians, fish, terrestrial insects, and aquatic invertebrates) in 28 European countries, current numbers of alien species established in the wild are indeed more closely related to indicators of socioeconomic activity from the year 1900 than to those from 2000, although the majority of species introductions occurred during the second half of the 20th century. The strength of the historical signal varies among taxonomic groups, with those possessing good capabilities for dispersal (birds, insects) more strongly associated with recent socioeconomic drivers. Nevertheless, our results suggest a considerable historical legacy for the majority of the taxa analyzed. The consequences of the current high levels of socioeconomic activity on the extent of biological invasions will thus probably not be completely realized until several decades into the future.", "author" : [ { "dropping-particle" : "", "family" : "Essl", "given" : "Franz", "non-dropping-particle" : "", "parse-names" : false, "suffix" : "" }, { "dropping-particle" : "", "family" : "Dullinger", "given" : "Stefan", "non-dropping-particle" : "", "parse-names" : false, "suffix" : "" }, { "dropping-particle" : "", "family" : "Rabitsch", "given" : "Wolfgang", "non-dropping-particle" : "", "parse-names" : false, "suffix" : "" }, { "dropping-particle" : "", "family" : "Hulme", "given" : "Philip E", "non-dropping-particle" : "", "parse-names" : false, "suffix" : "" }, { "dropping-particle" : "", "family" : "H\u00fclber", "given" : "Karl", "non-dropping-particle" : "", "parse-names" : false, "suffix" : "" }, { "dropping-particle" : "", "family" : "Jaro\u0161\u00edk", "given" : "Vojt\u011bch", "non-dropping-particle" : "", "parse-names" : false, "suffix" : "" }, { "dropping-particle" : "", "family" : "Kleinbauer", "given" : "Ingrid", "non-dropping-particle" : "", "parse-names" : false, "suffix" : "" }, { "dropping-particle" : "", "family" : "Krausmann", "given" : "Fridolin", "non-dropping-particle" : "", "parse-names" : false, "suffix" : "" }, { "dropping-particle" : "", "family" : "K\u00fchn", "given" : "Ingolf", "non-dropping-particle" : "", "parse-names" : false, "suffix" : "" }, { "dropping-particle" : "", "family" : "Nentwig", "given" : "Wolfgang", "non-dropping-particle" : "", "parse-names" : false, "suffix" : "" }, { "dropping-particle" : "", "family" : "Vil\u00e0", "given" : "Montserrat",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Desprez-Loustau", "given" : "Marie-Laure", "non-dropping-particle" : "", "parse-names" : false, "suffix" : "" }, { "dropping-particle" : "", "family" : "Roques", "given" : "Alain", "non-dropping-particle" : "", "parse-names" : false, "suffix" : "" }, { "dropping-particle" : "", "family" : "Py\u0161ek", "given" : "Petr", "non-dropping-particle" : "", "parse-names" : false, "suffix" : "" } ], "container-title" : "Proceedings of the National Academy of Sciences of the United States of America", "id" : "ITEM-1", "issue" : "1", "issued" : { "date-parts" : [ [ "2011" ] ] }, "page" : "203-207", "title" : "Socioeconomic legacy yields an invasion debt.", "type" : "article-journal", "volume" : "108" }, "uris" : [ "http://www.mendeley.com/documents/?uuid=d4cccc66-dd7d-4f53-9f1f-c3a26c087bb6" ] }, { "id" : "ITEM-2", "itemData" : { "DOI" : "10.1073/pnas.1002314107", "ISBN" : "0027-8424", "ISSN" : "1091-6490", "PMID" : "20534543", "abstract" : "The accelerating rates of international trade, travel, and transport in the latter half of the twentieth century have led to the progressive mixing of biota from across the world and the number of species introduced to new regions continues to increase. The importance of biogeographic, climatic, economic, and demographic factors as drivers of this trend is increasingly being realized but as yet there is no consensus regarding their relative importance. Whereas little may be done to mitigate the effects of geography and climate on invasions, a wider range of options may exist to moderate the impacts of economic and demographic drivers. Here we use the most recent data available from Europe to partition between macroecological, economic, and demographic variables the variation in alien species richness of bryophytes, fungi, vascular plants, terrestrial insects, aquatic invertebrates, fish, amphibians, reptiles, birds, and mammals. Only national wealth and human population density were statistically significant predictors in the majority of models when analyzed jointly with climate, geography, and land cover. The economic and demographic variables reflect the intensity of human activities and integrate the effect of factors that directly determine the outcome of invasion such as propagule pressure, pathways of introduction, eutrophication, and the intensity of anthropogenic disturbance. The strong influence of economic and demographic variables on the levels of invasion by alien species demonstrates that future solutions to the problem of biological invasions at a national scale lie in mitigating the negative environmental consequences of human activities that generate wealth and by promoting more sustainable population growth.", "author" : [ { "dropping-particle" : "", "family" : "Py\u0161ek", "given" : "P", "non-dropping-particle" : "", "parse-names" : false, "suffix" : "" }, { "dropping-particle" : "", "family" : "Jaro\u0161\u00edk", "given" : "V",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u017e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u0161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Montserrat", "given" : "Vil\u00e0", "non-dropping-particle" : "", "parse-names" : false, "suffix" : "" }, { "dropping-particle" : "", "family" : "Winter", "given" : "Marten", "non-dropping-particle" : "", "parse-names" : false, "suffix" : "" }, { "dropping-particle" : "", "family" : "Pysek", "given" : "Petr", "non-dropping-particle" : "", "parse-names" : false, "suffix" : "" }, { "dropping-particle" : "", "family" : "Jaros\u00edk", "given" : "Vojtech",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z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s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Vil\u00e0", "given" : "Montserrat", "non-dropping-particle" : "", "parse-names" : false, "suffix" : "" }, { "dropping-particle" : "", "family" : "Winter", "given" : "Marten", "non-dropping-particle" : "", "parse-names" : false, "suffix" : "" } ], "container-title" : "Proceedings of the \u2026", "id" : "ITEM-2", "issue" : "27", "issued" : { "date-parts" : [ [ "2010", "7", "6" ] ] }, "page" : "12157-62", "title" : "Disentangling the role of environmental and human pressures on biological invasions across Europe", "type" : "article-journal", "volume" : "107" }, "uris" : [ "http://www.mendeley.com/documents/?uuid=c0af847b-c217-49d0-beeb-1f5f26b07be6" ] }, { "id" : "ITEM-3",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van", "family" : "Kleunen", "given" : "Mark", "non-dropping-particle" : "",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3", "issued" : { "date-parts" : [ [ "2017" ] ] }, "note" : "NULL", "page" : "1-9", "title" : "No saturation in the accumulation of alien species worldwide", "type" : "article-journal" }, "uris" : [ "http://www.mendeley.com/documents/?uuid=0337c1b4-9b06-4e72-8ab4-2bd1dc41ac55" ] }, { "id" : "ITEM-4",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4", "issue" : "1", "issued" : { "date-parts" : [ [ "2017", "1" ] ] }, "page" : "78-92", "title" : "Mapping the global state of invasive alien species: patterns of invasion and policy responses", "type" : "article-journal", "volume" : "26" }, "uris" : [ "http://www.mendeley.com/documents/?uuid=f0b426a4-2578-43b7-b17f-cffcd518288a" ] } ], "mendeley" : { "formattedCitation" : "(Essl et al., 2011; Py\u0161ek et al., 2010; Seebens et al., 2017; Turbelin et al., 2017)", "plainTextFormattedCitation" : "(Essl et al., 2011; Py\u0161ek et al., 2010; Seebens et al., 2017; Turbelin et al., 2017)", "previouslyFormattedCitation" : "(Essl et al., 2011; Py\u0161ek et al., 2010; Seebens et al., 2017; Turbelin et al., 2017)" }, "properties" : {  }, "schema" : "https://github.com/citation-style-language/schema/raw/master/csl-citation.json" }</w:instrText>
      </w:r>
      <w:r>
        <w:fldChar w:fldCharType="separate"/>
      </w:r>
      <w:r w:rsidRPr="000A517A">
        <w:t xml:space="preserve">(Essl </w:t>
      </w:r>
      <w:r w:rsidR="000D7D89" w:rsidRPr="000D7D89">
        <w:rPr>
          <w:i/>
        </w:rPr>
        <w:t>et al.</w:t>
      </w:r>
      <w:r w:rsidRPr="000A517A">
        <w:t xml:space="preserve">, 2011; Pyšek </w:t>
      </w:r>
      <w:r w:rsidR="000D7D89" w:rsidRPr="000D7D89">
        <w:rPr>
          <w:i/>
        </w:rPr>
        <w:t>et al.</w:t>
      </w:r>
      <w:r w:rsidRPr="000A517A">
        <w:t xml:space="preserve">, 2010; Seebens </w:t>
      </w:r>
      <w:r w:rsidR="000D7D89" w:rsidRPr="000D7D89">
        <w:rPr>
          <w:i/>
        </w:rPr>
        <w:t>et al.</w:t>
      </w:r>
      <w:r w:rsidRPr="000A517A">
        <w:t xml:space="preserve">, 2017; Turbelin </w:t>
      </w:r>
      <w:r w:rsidR="000D7D89" w:rsidRPr="000D7D89">
        <w:rPr>
          <w:i/>
        </w:rPr>
        <w:t>et al.</w:t>
      </w:r>
      <w:r w:rsidRPr="000A517A">
        <w:t>, 2017)</w:t>
      </w:r>
      <w:r>
        <w:fldChar w:fldCharType="end"/>
      </w:r>
      <w:r w:rsidRPr="00E13B98">
        <w:t xml:space="preserve">. Economic activities, either intentional or non-intentional, are the foremost influence on introduction pathways of alien species (see </w:t>
      </w:r>
      <w:r w:rsidR="001E149D" w:rsidRPr="001E149D">
        <w:rPr>
          <w:b/>
        </w:rPr>
        <w:t>Figure 4.77</w:t>
      </w:r>
      <w:r w:rsidRPr="00E13B98">
        <w:t xml:space="preserve">). </w:t>
      </w:r>
      <w:r w:rsidRPr="00E13B98">
        <w:rPr>
          <w:rFonts w:cstheme="minorHAnsi"/>
        </w:rPr>
        <w:t xml:space="preserve">Most economic drivers have increased in </w:t>
      </w:r>
      <w:r w:rsidRPr="00E13B98">
        <w:t>Europe and Central Asia</w:t>
      </w:r>
      <w:r w:rsidRPr="00E13B98">
        <w:rPr>
          <w:rFonts w:cstheme="minorHAnsi"/>
        </w:rPr>
        <w:t xml:space="preserve">, and they can be associated with an increase in numbers of invasive alien species </w:t>
      </w:r>
      <w:r>
        <w:rPr>
          <w:rFonts w:cstheme="minorHAnsi"/>
        </w:rPr>
        <w:fldChar w:fldCharType="begin" w:fldLock="1"/>
      </w:r>
      <w:r>
        <w:rPr>
          <w:rFonts w:cstheme="minorHAnsi"/>
        </w:rPr>
        <w:instrText>ADDIN CSL_CITATION { "citationItems" : [ { "id" : "ITEM-1", "itemData" : { "DOI" : "10.1016/j.ocecoaman.2013.02.024", "ISBN" : "0964-5691", "ISSN" : "09645691", "abstract" : "Assessing pathways of introduction of marine alien species is essential to identify management options and evaluate management decisions to regulate and prevent new introductions. By critically reviewing related information in scientific/grey literature and online resources, 1369 alien marine species in European seas were identified, of which 1257 were linked to the most probable pathway(s)/vector(s) of introduction. Based on their reported year of introduction, trends in the numbers of introduced species per pathway/vector were assessed on a decadal basis and invasion patterns were described for each pathway. The trend of new introductions of alien species in Europe has been increasing, with more than half of the species probably being introduced by shipping. Marine and inland corridors (primarily because of the Suez Canal) were the second most common pathway of introduction followed by aquaculture and aquarium trade. Aquaculture was the only pathway for which there was a marked decrease in new introductions during the last decade, presumably due to compulsory measures implemented at a national or European level. Introductions via all the other pathways have been increasing, aquarium trade being the pathway with the most striking observed increase. Many more species are expected to invade the Mediterranean Sea through the Suez Canal, as it has been continuously enlarged and the barriers for the invasion of Red Sea species have been substantially decreased. In addition to the existing regulations on aquaculture, the implementation of appropriate management measures on shipping and aquarium trade, e.g. the implementation of the Ballast Water Management Convention, awareness raising among aquarium hobbyists, and also implementation of a stricter legislative framework on the import of non-native aquarium species, could reverse the increasing trend in new introductions. \u00a9 2013 Elsevier Ltd.", "author" : [ { "dropping-particle" : "", "family" : "Katsanevakis", "given" : "Stelios", "non-dropping-particle" : "", "parse-names" : false, "suffix" : "" }, { "dropping-particle" : "", "family" : "Zenetos", "given" : "Argyro", "non-dropping-particle" : "", "parse-names" : false, "suffix" : "" }, { "dropping-particle" : "", "family" : "Belchior", "given" : "Constan\u00e7a", "non-dropping-particle" : "", "parse-names" : false, "suffix" : "" }, { "dropping-particle" : "", "family" : "Cardoso", "given" : "Ana Cristina", "non-dropping-particle" : "", "parse-names" : false, "suffix" : "" } ], "container-title" : "Ocean and Coastal Management", "id" : "ITEM-1", "issue" : "January", "issued" : { "date-parts" : [ [ "2013" ] ] }, "note" : "NULL", "page" : "64-74", "publisher" : "Elsevier Ltd", "title" : "Invading European Seas: Assessing pathways of introduction of marine aliens", "type" : "article-journal", "volume" : "76" }, "uris" : [ "http://www.mendeley.com/documents/?uuid=30f4f77f-1642-4592-9ffa-21f99830acc3" ] }, { "id" : "ITEM-2",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2", "issue" : "1", "issued" : { "date-parts" : [ [ "2017", "1" ] ] }, "page" : "78-92", "title" : "Mapping the global state of invasive alien species: patterns of invasion and policy responses", "type" : "article-journal", "volume" : "26" }, "uris" : [ "http://www.mendeley.com/documents/?uuid=f0b426a4-2578-43b7-b17f-cffcd518288a" ] }, { "id" : "ITEM-3", "itemData" : { "DOI" : "10.1007/s10530-016-1278-z", "ISBN" : "1387-3547 1573-1464", "ISSN" : "15731464", "abstract" : "\u00a9 2016 Springer International Publishing SwitzerlandWe assessed how establishment patterns of non-native freshwater, marine and terrestrial species into Northwest Europe (using Great Britain, France, Belgium and the Netherlands as the study countries) have changed over time, and identified the prevalent pathways and vectors of recent arrivals. Data were extracted from 33 sources on (a) presence/absence and (b) first year of observation in the wild in each country, and (c) continent(s) of origin, (d) invasion pathway(s), (e) invasion vector(s) and (f) environment(s) for 359 species, comprising all non-native Mollusca, Osteichthyes (bony fish), Anseriformes (wildfowl) and Mammalia, and non-native invasive Angiospermae present in the area. Molluscs, fish and wildfowl, particularly those originating from South America, arrived more recently into Northwest Europe than other groups, particularly mammals, invasive plants and species originating from North America. Non-deliberate introductions, those of aquatic species and those from elsewhere in Europe and/or Asia increased strongly in importance after the year 2000 and were responsible for 69, 83 and 89 % of new introductions between 2001 and 2015, respectively. Non-deliberate introductions and those from Asia and North America contributed significantly more to introductions of invasive species in comparison to other non-native species. From the 1960s, ornamental trade has increased in importance relative to other vectors and was responsible for all deliberate introductions of study groups since 2001. Non-deliberate introductions of freshwater and marine species originating from Southeast Europe and Asia represent an increasingly important ecological and economic threat to Northwest Europe. Invertebrates such as molluscs may be particularly dangerous due to their small size and difficulties in detection. Prevention of future invasions in this respect will require intensive screening of stowaways on boats and raising of public awareness.", "author" : [ { "dropping-particle" : "", "family" : "Zieritz", "given" : "Alexandra", "non-dropping-particle" : "", "parse-names" : false, "suffix" : "" }, { "dropping-particle" : "", "family" : "Gallardo", "given" : "Belinda", "non-dropping-particle" : "", "parse-names" : false, "suffix" : "" }, { "dropping-particle" : "", "family" : "Baker", "given" : "Simon J.", "non-dropping-particle" : "", "parse-names" : false, "suffix" : "" }, { "dropping-particle" : "",</w:instrText>
      </w:r>
      <w:r w:rsidRPr="00D828E1">
        <w:rPr>
          <w:rFonts w:cstheme="minorHAnsi"/>
          <w:lang w:val="de-CH"/>
        </w:rPr>
        <w:instrText xml:space="preserve"> "family" : "Britton", "given" : "J. Robert", "non-dropping-particle" : "", "parse-names" : false, "suffix" : "" }, { "dropping-particle" : "", "family" : "Valkenburg", "given" : "Johan L C H", "non-dropping-particle" : "van", "parse-names" : false, "suffix" : "" }, { "dropping-particle" : "", "family" : "Verreycken", "given" : "Hugo", "non-dropping-particle" : "", "parse-names" : false, "suffix" : "" }, { "dropping-particle" : "", "family" : "Aldridge", "given" : "David C.", "non-dropping-particle" : "", "parse-names" : false, "suffix" : "" } ], "container-title" : "Biological Invasions", "id" : "ITEM-3", "issued" : { "date-parts" : [ [ "2017" ] ] }, "note" : "NULL", "page" : "269\u2013282", "publisher" : "Springer International Publishing", "title" : "Changes in pathways and vectors of biological invasions in Northwest Europe", "type" : "article-journal", "volume" : "19" }, "uris" : [ "http://www.mendeley.com/documents/?uuid=f04ccf4c-2e81-47aa-9f74-43eda57767f1" ] } ], "mendeley" : { "formattedCitation" : "(Katsanevakis, Zenetos, Belchior, &amp; Cardoso, 2013; Turbelin et al., 2017; Zieritz et al., 2017)", "plainTextFormattedCitation" : "(Katsanevakis, Zenetos, Belchior, &amp; Cardoso, 2013; Turbelin et al., 2017; Zieritz et al., 2017)", "previouslyFormattedCitation" : "(Katsanevakis, Zenetos, Belchior, &amp; Cardoso, 2013; Turbelin et al., 2017; Zieritz et al., 2017)" }, "properties" : {  }, "schema" : "https://github.com/citation-style-language/schema/raw/master/csl-citation.json" }</w:instrText>
      </w:r>
      <w:r>
        <w:rPr>
          <w:rFonts w:cstheme="minorHAnsi"/>
        </w:rPr>
        <w:fldChar w:fldCharType="separate"/>
      </w:r>
      <w:r w:rsidRPr="00D828E1">
        <w:rPr>
          <w:rFonts w:cstheme="minorHAnsi"/>
          <w:lang w:val="de-CH"/>
        </w:rPr>
        <w:t>(Katsanevakis</w:t>
      </w:r>
      <w:r w:rsidR="004564D3">
        <w:rPr>
          <w:rFonts w:cstheme="minorHAnsi"/>
          <w:i/>
          <w:lang w:val="de-CH"/>
        </w:rPr>
        <w:t xml:space="preserve"> et al.</w:t>
      </w:r>
      <w:r w:rsidRPr="00D828E1">
        <w:rPr>
          <w:rFonts w:cstheme="minorHAnsi"/>
          <w:lang w:val="de-CH"/>
        </w:rPr>
        <w:t xml:space="preserve">, 2013; Turbelin </w:t>
      </w:r>
      <w:r w:rsidR="000D7D89" w:rsidRPr="000D7D89">
        <w:rPr>
          <w:rFonts w:cstheme="minorHAnsi"/>
          <w:i/>
          <w:lang w:val="de-CH"/>
        </w:rPr>
        <w:t>et al.</w:t>
      </w:r>
      <w:r w:rsidRPr="00D828E1">
        <w:rPr>
          <w:rFonts w:cstheme="minorHAnsi"/>
          <w:lang w:val="de-CH"/>
        </w:rPr>
        <w:t xml:space="preserve">, 2017; Zieritz </w:t>
      </w:r>
      <w:r w:rsidR="000D7D89" w:rsidRPr="000D7D89">
        <w:rPr>
          <w:rFonts w:cstheme="minorHAnsi"/>
          <w:i/>
          <w:lang w:val="de-CH"/>
        </w:rPr>
        <w:t xml:space="preserve">et </w:t>
      </w:r>
      <w:r w:rsidR="000D7D89" w:rsidRPr="000D7D89">
        <w:rPr>
          <w:rFonts w:cstheme="minorHAnsi"/>
          <w:i/>
          <w:lang w:val="de-CH"/>
        </w:rPr>
        <w:lastRenderedPageBreak/>
        <w:t>al.</w:t>
      </w:r>
      <w:r w:rsidRPr="00D828E1">
        <w:rPr>
          <w:rFonts w:cstheme="minorHAnsi"/>
          <w:lang w:val="de-CH"/>
        </w:rPr>
        <w:t>, 2017)</w:t>
      </w:r>
      <w:r>
        <w:rPr>
          <w:rFonts w:cstheme="minorHAnsi"/>
        </w:rPr>
        <w:fldChar w:fldCharType="end"/>
      </w:r>
      <w:r w:rsidRPr="00D828E1">
        <w:rPr>
          <w:rFonts w:cstheme="minorHAnsi"/>
          <w:lang w:val="de-CH"/>
        </w:rPr>
        <w:t xml:space="preserve">. </w:t>
      </w:r>
      <w:r w:rsidRPr="00E13B98">
        <w:rPr>
          <w:rFonts w:cstheme="minorHAnsi"/>
        </w:rPr>
        <w:t xml:space="preserve">Economic development, especially in emerging economies, will drive future invasions as tourism, trade (including the pet and aquaria trade) and infrastructure projects accelerate the introduction of invasive alien species via the escape, contaminant, stowaway and corridor pathways </w:t>
      </w:r>
      <w:r>
        <w:rPr>
          <w:rFonts w:cstheme="minorHAnsi"/>
        </w:rPr>
        <w:fldChar w:fldCharType="begin" w:fldLock="1"/>
      </w:r>
      <w:r>
        <w:rPr>
          <w:rFonts w:cstheme="minorHAnsi"/>
        </w:rPr>
        <w:instrText>ADDIN CSL_CITATION { "citationItems" : [ { "id" : "ITEM-1", "itemData" : { "DOI" : "10.1111/1365-2664.12470", "ISBN" : "1365-2664", "ISSN" : "13652664", "abstract" : "Parties to the Convention on Biological Diversity have agreed that, by 2020, invasion pathways will be identified, prioritized and managed to prevent the introduction of invasive alien species. The challenges facing this target are examined for six primary invasion pathways: assisted colonization as a deliberate release; escape of pets and aquaria species; parasite and pathogen contaminants of wildlife; stowaways on tourist clothing and equipment; navigation corridors; and transboundary implications of unaided spread. Economic drivers such as tourism, the pet trade and infrastructure projects will accelerate invasive alien species introductions, particularly in emerging economies. Mitigation requires \u2018polluter pays\u2019 legislation combined with improved policy enforcement and compliance. Policy implications. Policymakers require new risk analysis tools to predict the hazards posed by species with no prior invasion history, the vulnerability of native biodiversity to emerging diseases, and the components of regional species pools that become invasive following connection via corridors.", "author" : [ { "dropping-particle" : "", "family" : "Hulme", "given" : "Philip E.", "non-dropping-particle" : "", "parse-names" : false, "suffix" : "" } ], "container-title" : "Journal of Applied Ecology", "id" : "ITEM-1", "issue" : "6", "issued" : { "date-parts" : [ [ "2015" ] ] }, "note" : "NULL", "page" : "1418-1424", "title" : "Invasion pathways at a crossroad: Policy and research challenges for managing alien species introductions", "type" : "article-journal", "volume" : "52" }, "uris" : [ "http://www.mendeley.com/documents/?uuid=036ce5a3-df8a-4511-8dd9-39add9624b18" ] } ], "mendeley" : { "formattedCitation" : "(Hulme, 2015)", "plainTextFormattedCitation" : "(Hulme, 2015)", "previouslyFormattedCitation" : "(Hulme, 2015)" }, "properties" : {  }, "schema" : "https://github.com/citation-style-language/schema/raw/master/csl-citation.json" }</w:instrText>
      </w:r>
      <w:r>
        <w:rPr>
          <w:rFonts w:cstheme="minorHAnsi"/>
        </w:rPr>
        <w:fldChar w:fldCharType="separate"/>
      </w:r>
      <w:r w:rsidRPr="00D828E1">
        <w:rPr>
          <w:rFonts w:cstheme="minorHAnsi"/>
        </w:rPr>
        <w:t>(Hulme, 2015)</w:t>
      </w:r>
      <w:r>
        <w:rPr>
          <w:rFonts w:cstheme="minorHAnsi"/>
        </w:rPr>
        <w:fldChar w:fldCharType="end"/>
      </w:r>
      <w:r w:rsidR="00CF65C0">
        <w:rPr>
          <w:rFonts w:cstheme="minorHAnsi"/>
        </w:rPr>
        <w:t xml:space="preserve"> </w:t>
      </w:r>
      <w:r w:rsidRPr="00E13B98">
        <w:rPr>
          <w:rFonts w:cstheme="minorHAnsi"/>
        </w:rPr>
        <w:t xml:space="preserve">(see </w:t>
      </w:r>
      <w:r w:rsidR="001E149D" w:rsidRPr="001E149D">
        <w:rPr>
          <w:b/>
        </w:rPr>
        <w:t>Figure 4.80</w:t>
      </w:r>
      <w:r>
        <w:t xml:space="preserve"> and</w:t>
      </w:r>
      <w:r w:rsidRPr="00E13B98">
        <w:t xml:space="preserve"> </w:t>
      </w:r>
      <w:r w:rsidR="001E149D" w:rsidRPr="001E149D">
        <w:rPr>
          <w:b/>
        </w:rPr>
        <w:t>Figure 4.81</w:t>
      </w:r>
      <w:r w:rsidRPr="00E13B98">
        <w:t>)</w:t>
      </w:r>
      <w:r w:rsidRPr="00E13B98">
        <w:rPr>
          <w:rFonts w:cstheme="minorHAnsi"/>
        </w:rPr>
        <w:t xml:space="preserve">. </w:t>
      </w:r>
    </w:p>
    <w:p w14:paraId="6E68A5B7" w14:textId="53054640" w:rsidR="00090BF9" w:rsidRPr="00190EFD" w:rsidRDefault="00090BF9" w:rsidP="00190EFD">
      <w:pPr>
        <w:rPr>
          <w:lang w:val="en-US"/>
        </w:rPr>
      </w:pPr>
      <w:r>
        <w:rPr>
          <w:lang w:eastAsia="en-GB"/>
        </w:rPr>
        <w:drawing>
          <wp:inline distT="0" distB="0" distL="0" distR="0" wp14:anchorId="0C64E3BD" wp14:editId="05C4DA5B">
            <wp:extent cx="5759450" cy="5032375"/>
            <wp:effectExtent l="0" t="0" r="0" b="0"/>
            <wp:docPr id="4134" name="Picture 4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0"/>
                    <a:stretch>
                      <a:fillRect/>
                    </a:stretch>
                  </pic:blipFill>
                  <pic:spPr>
                    <a:xfrm>
                      <a:off x="0" y="0"/>
                      <a:ext cx="5759450" cy="5032375"/>
                    </a:xfrm>
                    <a:prstGeom prst="rect">
                      <a:avLst/>
                    </a:prstGeom>
                  </pic:spPr>
                </pic:pic>
              </a:graphicData>
            </a:graphic>
          </wp:inline>
        </w:drawing>
      </w:r>
    </w:p>
    <w:p w14:paraId="398F86B6" w14:textId="4AD6D9C2" w:rsidR="0048205B" w:rsidRPr="001F2909" w:rsidRDefault="0048205B" w:rsidP="00AE389F">
      <w:r w:rsidRPr="00E13B98">
        <w:rPr>
          <w:rFonts w:cstheme="minorHAnsi"/>
        </w:rPr>
        <w:t>The main</w:t>
      </w:r>
      <w:r w:rsidRPr="00E13B98">
        <w:t xml:space="preserve"> pathway for intentional (and to some extent un-intentional) introductions of invasive alien species in all taxonomic groups in Europe and Central Asia</w:t>
      </w:r>
      <w:r w:rsidRPr="00E13B98" w:rsidDel="00AC0F4F">
        <w:rPr>
          <w:rFonts w:cstheme="minorHAnsi"/>
        </w:rPr>
        <w:t xml:space="preserve"> </w:t>
      </w:r>
      <w:r w:rsidRPr="00E13B98">
        <w:rPr>
          <w:rFonts w:cstheme="minorHAnsi"/>
        </w:rPr>
        <w:t xml:space="preserve">is trade of horticultural and ornamental plants </w:t>
      </w:r>
      <w:r>
        <w:fldChar w:fldCharType="begin" w:fldLock="1"/>
      </w:r>
      <w:r>
        <w:instrText>ADDIN CSL_CITATION { "citationItems" : [ { "id" : "ITEM-1",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1", "issue" : "1", "issued" : { "date-parts" : [ [ "2017", "1" ] ] }, "page" : "78-92", "title" : "Mapping the global state of invasive alien species: patterns of invasion and policy responses", "type" : "article-journal", "volume" : "26" }, "uris" : [ "http://www.mendeley.com/documents/?uuid=f0b426a4-2578-43b7-b17f-cffcd518288a" ] }, { "id" : "ITEM-2", "itemData" : { "DOI" : "10.1007/s10530-016-1278-z", "ISBN" : "1387-3547 1573-1464", "ISSN" : "15731464", "abstract" : "\u00a9 2016 Springer International Publishing SwitzerlandWe assessed how establishment patterns of non-native freshwater, marine and terrestrial species into Northwest Europe (using Great Britain, France, Belgium and the Netherlands as the study countries) have changed over time, and identified the prevalent pathways and vectors of recent arrivals. Data were extracted from 33 sources on (a) presence/absence and (b) first year of observation in the wild in each country, and (c) continent(s) of origin, (d) invasion pathway(s), (e) invasion vector(s) and (f) environment(s) for 359 species, comprising all non-native Mollusca, Osteichthyes (bony fish), Anseriformes (wildfowl) and Mammalia, and non-native invasive Angiospermae present in the area. Molluscs, fish and wildfowl, particularly those originating from South America, arrived more recently into Northwest Europe than other groups, particularly mammals, invasive plants and species originating from North America. Non-deliberate introductions, those of aquatic species and those from elsewhere in Europe and/or Asia increased strongly in importance after the year 2000 and were responsible for 69, 83 and 89 % of new introductions between 2001 and 2015, respectively. Non-deliberate introductions and those from Asia and North America contributed significantly more to introductions of invasive species in comparison to other non-native species. From the 1960s, ornamental trade has increased in importance relative to other vectors and was responsible for all deliberate introductions of study groups since 2001. Non-deliberate introductions of freshwater and marine species originating from Southeast Europe and Asia represent an increasingly important ecological and economic threat to Northwest Europe. Invertebrates such as molluscs may be particularly dangerous due to their small size and difficulties in detection. Prevention of future invasions in this respect will require intensive screening of stowaways on boats and raising of public awareness.", "author" : [ { "dropping-particle" : "", "family" : "Zieritz", "given" : "Alexandra", "non-dropping-particle" : "", "parse-names" : false, "suffix" : "" }, { "dropping-particle" : "", "family" : "Gallardo", "given" : "Belinda", "non-dropping-particle" : "", "parse-names" : false, "suffix" : "" }, { "dropping-parti</w:instrText>
      </w:r>
      <w:r w:rsidRPr="00E84CD1">
        <w:instrText>cle" : "", "family" : "Baker", "given" : "Simon J.", "non-dropping-particle" : "", "parse-names" : false, "suffix" : "" }, { "dropping-particle" : "", "family" : "Britton", "given" : "J. Robert", "non-dropping-particle" : "", "parse-names" : false, "suffix" : "" }, { "dropping-particle" : "", "family" : "Valkenburg", "given" : "Johan L C H", "non-dropping-particle" : "van", "parse-names" : false, "suffix" : "" }, { "dropping-particle" : "", "family" : "Verreycken", "given" : "Hugo", "non-dropping-particle" : "", "parse-names" : false, "suffix" : "" }, { "dropping-particle" : "", "family" : "Aldridge", "given" : "David C.", "non-dropping-particle" : "", "parse-names" : false, "suffix" : "" } ], "container-title" : "Biological Invasions", "id" : "ITEM-2", "issued" : { "date-parts" : [ [ "2017" ] ] }, "note" : "NULL", "page" : "269\u2013282", "publisher" : "Springer International Publishing", "title" : "Changes in pathways and vectors of biological invasions in Northwest Europe", "type" : "article-journal", "volume" : "19" }, "uris" : [ "http://www.mendeley.com/documents/?uuid=f04ccf4c-2e81-47aa-9f74-43eda57767f1" ] } ], "mendeley" : { "formattedCitation" : "(Turbelin et al., 2017; Zieritz et al., 2017)", "plainTextFormattedCitation" : "(Turbelin et al., 2017; Zieritz et al., 2017)", "previouslyFormattedCitation" : "(Turbelin et al., 2017; Zieritz et al., 2017)" }, "properties" : {  }, "schema" : "https://github.com/citation-style-language/schema/raw/master/csl-citation.json" }</w:instrText>
      </w:r>
      <w:r>
        <w:fldChar w:fldCharType="separate"/>
      </w:r>
      <w:r w:rsidRPr="00E84CD1">
        <w:t xml:space="preserve">(Turbelin </w:t>
      </w:r>
      <w:r w:rsidR="000D7D89" w:rsidRPr="000D7D89">
        <w:rPr>
          <w:i/>
        </w:rPr>
        <w:t>et al.</w:t>
      </w:r>
      <w:r w:rsidRPr="00E84CD1">
        <w:t xml:space="preserve">, 2017; Zieritz </w:t>
      </w:r>
      <w:r w:rsidR="000D7D89" w:rsidRPr="000D7D89">
        <w:rPr>
          <w:i/>
        </w:rPr>
        <w:t>et al.</w:t>
      </w:r>
      <w:r w:rsidRPr="00E84CD1">
        <w:t>, 2017)</w:t>
      </w:r>
      <w:r>
        <w:fldChar w:fldCharType="end"/>
      </w:r>
      <w:r w:rsidRPr="00E84CD1">
        <w:t xml:space="preserve">. </w:t>
      </w:r>
      <w:r w:rsidRPr="00E13B98">
        <w:t xml:space="preserve">Invasion pathways related to tourism are also likely to increase in importance over the next few decades. Tourists introduce alien species, including potential invasive alien species with a high survivorship, on their clothing, footwear and equipment, for example via transportation of soil containing living organisms </w:t>
      </w:r>
      <w:r>
        <w:fldChar w:fldCharType="begin" w:fldLock="1"/>
      </w:r>
      <w:r>
        <w:instrText>ADDIN CSL_CITATION { "citationItems" : [ { "id" : "ITEM-1", "itemData" : { "DOI" : "10.1007/s10530-011-9964-3", "ISBN" : "1387-3547", "ISSN" : "13873547", "abstract" : "The potential for transported soil to harbour and spread nonindigenous species (NIS) is widely recognised and many National Plant Protection Organisations (NPPOs) restrict or prohibit its movement. However, surprisingly few studies have surveyed soil while it is in transit to provide direct support for its role in accidental introductions of NIS. Moreover, there are few border interception records for soil organisms because they are neither easily detected nor routinely isolated and identified. Better data would improve evaluations of risks from soil transported via different pathways, enable targeting of management resources at the riskiest pathways, and support development of new risk management methods. We surveyed organisms present in soil that had been removed from footwear being carried in the baggage of international aircraft passengers arriving in New Zealand and recorded high incidences, counts and diversities of viable bacteria, fungi, nematodes and seeds, as well as several live arthropods. These included taxa that have not been recorded in New Zealand and were therefore almost certainly nonindigenous to this country. In each gram of soil, there was an estimated 52\u201384% incidence of genera that contain species regulated by New Zealand\u2019s NPPO, which suggests many were potentially harmful. Variation in the incidences and counts of soil organisms with sample weight, footwear type and season at the port of departure indicated it may be possible to develop methods for targeting management resources at the riskiest footwear. Comparisons with previously published data supported the hypothesis that survival of soil organisms is greater when they are transported in protected (e.g. in luggage) rather than unprotected environments (e.g. external surfaces of sea containers); this offers opportunities to develop methods for targeting management resources at the most hazardous soil pathways. ", "author" : [ { "dropping-particle" : "", "family" : "McNeill", "given" : "Mark", "non-dropping-particle" : "", "parse-names" : false, "suffix" : "" }, { "dropping-particle" : "", "family" : "Phillips", "given" : "Craig", "non-dropping-particle" : "", "parse-names" : false, "suffix" : "" }, { "dropping-particle" : "", "family" : "Young", "given" : "Sandra", "non-dropping-particle" : "", "parse-names" : false, "suffix" : "" }, { "dropping-particle" : "", "family" : "Shah", "given" : "Farhat", "non-dropping-particle" : "", "parse-names" : false, "suffix" : "" }, { "dropping-particle" : "", "family" : "Aalders", "given" : "Lee", "non-dropping-particle" : "", "parse-names" : false, "suffix" : "" }, { "dropping-particle" : "", "family" : "Bell", "given" : "Nigel", "non-dropping-particle" : "", "parse-names" : false, "suffix" : "" }, { "dropping-particle" : "", "family" : "Gerard", "given" : "Emily", "non-dropping-particle" : "", "parse-names" : false, "suffix" : "" }, { "dropping-particle" : "", "family" : "Littlejohn", "given" : "Roger", "non-dropping-particle" : "", "parse-names" : false, "suffix" : "" } ], "container-title" : "Biological Invasions", "id" : "ITEM-1", "issue" : "12", "issued" : { "date-parts" : [ [ "2011" ] ] }, "note" : "NULL", "page" : "2799-2815", "title" : "Transportation of nonindigenous species via soil on international aircraft passengers' footwear", "type" : "article-journal", "volume" : "13" }, "prefix" : "bacteria, fungi, seeds, nematodes, arthropods: ", "uris" : [ "http://www.mendeley.com/documents/?uuid=8d3800d8-f48f-4985-926a-8078b8a5786e" ] } ], "mendeley" : { "formattedCitation" : "(bacteria, fungi, seeds, nematodes, arthropods: McNeill et al., 2011)", "plainTextFormattedCitation" : "(bacteria, fungi, seeds, nematodes, arthropods: McNeill et al., 2011)", "previouslyFormattedCitation" : "(bacteria, fungi, seeds, nematodes, arthropods: McNeill et al., 2011)" }, "properties" : {  }, "schema" : "https://github.com/citation-style-language/schema/raw/master/csl-citation.json" }</w:instrText>
      </w:r>
      <w:r>
        <w:fldChar w:fldCharType="separate"/>
      </w:r>
      <w:r w:rsidRPr="00147B32">
        <w:t>(bacteria, fung</w:t>
      </w:r>
      <w:r w:rsidR="001A7BEE">
        <w:t>i, seeds, nematodes, arthropods -</w:t>
      </w:r>
      <w:r w:rsidRPr="00147B32">
        <w:t xml:space="preserve"> McNeill </w:t>
      </w:r>
      <w:r w:rsidR="000D7D89" w:rsidRPr="000D7D89">
        <w:rPr>
          <w:i/>
        </w:rPr>
        <w:t>et al.</w:t>
      </w:r>
      <w:r w:rsidRPr="00147B32">
        <w:t>, 2011)</w:t>
      </w:r>
      <w:r>
        <w:fldChar w:fldCharType="end"/>
      </w:r>
      <w:r w:rsidRPr="00E13B98">
        <w:t xml:space="preserve">. A greater frequency of contact between tourists and potential invasive alien species is likely because current high levels of international tourist movements are expected to grow up to 2030 and there is increased tourist preference for recreation (e.g. golf, fishing), agrotourism, remote places (e.g., mountains, Arctic), national parks </w:t>
      </w:r>
      <w:r>
        <w:fldChar w:fldCharType="begin" w:fldLock="1"/>
      </w:r>
      <w:r>
        <w:instrText>ADDIN CSL_CITATION { "citationItems" : [ { "id" : "ITEM-1", "itemData" : { "DOI" : "10.1007/s10530-015-1025-x", "ISSN" : "1387-3547", "abstract" : "Cold environments at high elevation and high latitude are often viewed as resistant to biological invasions. However, climate warming, land use change and associated increased connectivity all increase the risk of biological invasions in these environments. Here we present a summary of the key discussions of the workshop \u2018Biosecurity in Mountains and Northern Ecosystems: Current Status and Future Challenges\u2019 (Flen, Sweden, 1\u20133 June 2015). The aims of the workshop were to (1) increase awareness about the growing importance of species expansion\u2014both non-native and native\u2014at high elevation and high latitude with climate change, (2) review existing knowledge about invasion risks in these areas, and (3) encourage more research on how species will move and interact in cold environments, the consequences for biodiversity, and animal and human health and wellbeing. The diversity of potential and actual invaders reported at the workshop and the likely interactions between them create major challenges for managers of cold environments. However, since these cold environments have experienced fewer invasions when compared with many warmer, more populated environments, prevention has a real chance of success, especially if it is coupled with prioritisation schemes for targeting invaders likely to have greatest impact. Communication and co-operation between cold environment regions will facilitate rapid response, and maximise the use of limited research and management resources.", "author" : [ { "dropping-particle" : "", "family" : "Pauchard", "given" : "An\u00edbal", "non-dropping-particle" : "", "parse-names" : false, "suffix" : "" }, { "dropping-particle" : "", "family" : "Milbau", "given" : "Ann", "non-dropping-particle" : "", "parse-names" : false, "suffix" : "" }, { "dropping-particle" : "", "family" : "Albihn", "given" : "Ann", "non-dropping-particle" : "", "parse-names" : false, "suffix" : "" }, { "dropping-particle" : "", "family" : "Alexander", "given" : "Jake", "non-dropping-particle" : "", "parse-names" : false, "suffix" : "" }, { "dropping-particle" : "", "family" : "Burgess", "given" : "Treena", "non-dropping-particle" : "", "parse-names" : false, "suffix" : "" }, { "dropping-particle" : "", "family" : "Daehler", "given" : "Curtis", "non-dropping-particle" : "", "parse-names" : false, "suffix" : "" }, { "dropping-particle" : "", "family" : "Englund", "given" : "G\u00f6ran", "non-dropping-particle" : "", "parse-names" : false, "suffix" : "" }, { "dropping-particle" : "", "family" : "Essl", "given" : "Franz", "non-dropping-particle" : "", "parse-names" : false, "suffix" : "" }, { "dropping-particle" : "", "family" : "Eveng\u00e5rd", "given" : "Birgitta", "non-dropping-particle" : "", "parse-names" : false, "suffix" : "" }, { "dropping-particle" : "", "family" : "Greenwood", "given" : "Gregory B.", "non-dropping-particle" : "", "parse-names" : false, "suffix" : "" }, { "dropping-particle" : "", "family" : "Haider", "given" : "Sylvia", "non-dropping-particle" : "", "parse-names" : false, "suffix" : "" }, { "dropping-particle" : "", "family" : "Lenoir", "given" : "Jonathan", "non-dropping-particle" : "", "parse-names" : false, "suffix" : "" }, { "dropping-particle" : "", "family" : "McDougall", "given" : "Keith", "non-dropping-particle" : "", "parse-names" : false, "suffix" : "" }, { "dropping-particle" : "", "family" : "Muths", "given" : "Erin", "non-dropping-particle" : "", "parse-names" : false, "suffix" : "" }, { "dropping-particle" : "", "family" : "Nu\u00f1ez", "given" : "Martin A.", "non-dropping-particle" : "", "parse-names" : false, "suffix" : "" }, { "dropping-particle" : "", "family" : "Olofsson", "given" : "Johan", "non-dropping-particle" : "", "parse-names" : false, "suffix" : "" }, { "dropping-particle" : "", "family" : "Pellissier", "given" : "Loic", "non-dropping-particle" : "", "parse-names" : false, "suffix" : "" }, { "dropping-particle" : "", "family" : "Rabitsch", "given" : "Wolfgang", "non-dropping-particle" : "", "parse-names" : false, "suffix" : "" }, { "dropping-particle" : "", "family" : "Rew", "given" : "Lisa J.", "non-dropping-particle" : "", "parse-names" : false, "suffix" : "" }, { "dropping-particle" : "", "family" : "Robertson", "given" : "Mark", "non-dropping-particle" : "", "parse-names" : false, "suffix" : "" }, { "dropping-particle" : "", "family" : "Sanders", "given" : "Nathan", "non-dropping-particle" : "", "parse-names" : false, "suffix" : "" }, { "dropping-particle" : "", "family" : "Kueffer", "given" : "Christoph", "non-dropping-particle" : "", "parse-names" : false, "suffix" : "" } ], "container-title" : "Biological Invasions", "id" : "ITEM-1", "issue" : "2", "issued" : { "date-parts" : [ [ "2016", "2" ] ] }, "page" : "345-353", "title" : "Non-native and native organisms moving into high elevation and high latitude ecosystems in an era of climate change: new challenges for ecology and conservation", "type" : "article-journal", "volume" : "18" }, "uris" : [ "http://www.mendeley.com/documents/?uuid=7a332ee9-b891-4b74-b35d-be7def20aa64" ] }, { "id" : "ITEM-2", "itemData" : { "DOI" : "10.1111/1365-2664.12470", "ISBN" : "1365-2664", "ISSN" : "13652664", "abstract" : "Parties to the Convention on Biological Diversity have agreed that, by 2020, invasion pathways will be identified, prioritized and managed to prevent the introduction of invasive alien species. The challenges facing this target are examined for six primary invasion pathways: assisted colonization as a deliberate release; escape of pets and aquaria species; parasite and pathogen contaminants of wildlife; stowaways on tourist clothing and equipment; navigation corridors; and transboundary implications of unaided spread. Economic d</w:instrText>
      </w:r>
      <w:r w:rsidRPr="001F2909">
        <w:instrText>rivers such as tourism, the pet trade and infrastructure projects will accelerate invasive alien species introductions, particularly in emerging economies. Mitigation requires \u2018polluter pays\u2019 legislation combined with improved policy enforcement and compliance. Policy implications. Policymakers require new risk analysis tools to predict the hazards posed by species with no prior invasion history, the vulnerability of native biodiversity to emerging diseases, and the components of regional species pools that become invasive following connection via corridors.", "author" : [ { "dropping-particle" : "", "family" : "Hulme", "given" : "Philip E.", "non-dropping-particle" : "", "parse-names" : false, "suffix" : "" } ], "container-title" : "Journal of Applied Ecology", "id" : "ITEM-2", "issue" : "6", "issued" : { "date-parts" : [ [ "2015" ] ] }, "note" : "NULL", "page" : "1418-1424", "title" : "Invasion pathways at a crossroad: Policy and research challenges for managing alien species introductions", "type" : "article-journal", "volume" : "52" }, "uris" : [ "http://www.mendeley.com/documents/?uuid=036ce5a3-df8a-4511-8dd9-39add9624b18" ] } ], "mendeley" : { "formattedCitation" : "(Hulme, 2015; Pauchard et al., 2016)", "plainTextFormattedCitation" : "(Hulme, 2015; Pauchard et al., 2016)", "previouslyFormattedCitation" : "(Hulme, 2015; Pauchard et al., 2016)" }, "properties" : {  }, "schema" : "https://github.com/citation-style-language/schema/raw/master/csl-citation.json" }</w:instrText>
      </w:r>
      <w:r>
        <w:fldChar w:fldCharType="separate"/>
      </w:r>
      <w:r w:rsidRPr="001F2909">
        <w:t xml:space="preserve">(Hulme, 2015; Pauchard </w:t>
      </w:r>
      <w:r w:rsidR="000D7D89" w:rsidRPr="000D7D89">
        <w:rPr>
          <w:i/>
        </w:rPr>
        <w:t>et al.</w:t>
      </w:r>
      <w:r w:rsidRPr="001F2909">
        <w:t>, 2016)</w:t>
      </w:r>
      <w:r>
        <w:fldChar w:fldCharType="end"/>
      </w:r>
      <w:r w:rsidRPr="001F2909">
        <w:t>.</w:t>
      </w:r>
    </w:p>
    <w:p w14:paraId="522FD1B4" w14:textId="5C118A21" w:rsidR="0048205B" w:rsidRPr="00E13B98" w:rsidRDefault="0048205B" w:rsidP="00AE389F">
      <w:r w:rsidRPr="00E13B98">
        <w:t xml:space="preserve">The establishment and spread of invasive alien species is ultimately influenced by the suitability of environmental conditions (see </w:t>
      </w:r>
      <w:r w:rsidR="001E149D">
        <w:rPr>
          <w:b/>
        </w:rPr>
        <w:t>Figure 4.77</w:t>
      </w:r>
      <w:r w:rsidRPr="00E13B98">
        <w:t xml:space="preserve">) in recipient biomes, or the ability of the invading species to adapt to these conditions or otherwise to self-create suitable conditions. Environmental suitability is a dynamic quality of biomes, subject to influence by climate change, and a key economic factor in </w:t>
      </w:r>
      <w:r w:rsidRPr="00E13B98">
        <w:lastRenderedPageBreak/>
        <w:t xml:space="preserve">determining species viability for import and cultivation (e.g. horticultural and silvicultural trade) and thus represents an important component of establishment processes </w:t>
      </w:r>
      <w:r>
        <w:fldChar w:fldCharType="begin" w:fldLock="1"/>
      </w:r>
      <w: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id" : "ITEM-2", "itemData" : { "DOI" : "10.1111/geb.12599", "ISBN" : "2105674712", "ISSN" : "14668238", "PMID" : "26285040", "abstract" : "Aim Although global trade is implicated in biological invasions, the assumption that trade networks explain the large-scale distributions of non-native species remains largely untested. We addressed this by analysing relationships between global trade networks and plant pest invasion. Location Forty-eight countries in Europe and the Mediterranean. Time period Current. Major taxa studied Four hundred and twenty-two non-native plant pests (173 invertebrates, 166 pathogens, 83 plants). Methods Ten types of connectivity index were developed, representing potential roles of trade networks, air transport links, geographical proximity, climatic similarity and source country wealth in facilitating invasion. Generalized linear mixed models (GLMMs) identified the connectivity index that best explained both historical and recent invasion. Then, more complex GLMMs were developed including connectivity through trade networks for multiple commodities relevant for pests (live plants, forest products, fruit and vegetables and seeds) and species\u2019 transport associations with those commodities. Results Total import volumes, species\u2019 global prevalence and connectivity measures based on air transport, geographical distance or climate did not explain invasion as well as connectivity through global trade networks. Invasion was strongly promoted by agricultural imports from countries in which the focal species was present and that were climatically similar to the importing country. However, live plant imports from nearby countries provided a better explanation of the most recent invasions. Connectivity through multiple trade networks predicted invasion better than total agricultural trade, and there was support for our hypothesis that species known to be transported with a particular network had greater sensitivity to its connectivity. Main conclusions Our findings show that patterns of invasion are governed to a large extent by global trade networks connecting source areas for non-native species and the dispersal of those species through multiple trade networks. This enhances potential for developing a predictive framework to improve risk assessment, biosecurity and surveillance for invasions.", "author" : [ { "dropping-particle" : "", "family" : "Chapman", "given" : "Daniel", "non-dropping-particle" : "", "parse-names" : false, "suffix" : "" }, { "dropping-particle" : "V.", "family" : "Purse", "given" : "Bethan", "non-dropping-particle" : "", "parse-names" : false, "suffix" : "" }, { "dropping-particle" : "", "family" : "Roy", "given" : "Helen E.", "non-dropping-particle" : "", "parse-names" : false, "suffix" : "" }, { "dropping-particle" : "", "family" : "Bullock", "given" : "James M.", "non-dropping-particle" : "", "parse-names" : false, "suffix" : "" } ], "container-title" : "Global Ecology and Biogeography", "id" : "ITEM-2", "issue" : "8", "issued" : { "date-parts" : [ [ "2017" ] ] }, "page" : "907-917", "title" : "Global trade networks determine the distribution of invasive non-native species", "type" : "article-journal", "volume" : "26" }, "uris" : [ "http://www.mendeley.com/documents/?uuid=b840fffa-bf09-4333-af1f-2d22f823a7c5" ] } ], "mendeley" : { "formattedCitation" : "(Chapman, Purse, Roy, &amp; Bullock, 2017; Early et al., 2016)", "plainTextFormattedCitation" : "(Chapman, Purse, Roy, &amp; Bullock, 2017; Early et al., 2016)", "previouslyFormattedCitation" : "(Chapman, Purse, Roy, &amp; Bullock, 2017; Early et al., 2016)" }, "properties" : {  }, "schema" : "https://github.com/citation-style-language/schema/raw/master/csl-citation.json" }</w:instrText>
      </w:r>
      <w:r>
        <w:fldChar w:fldCharType="separate"/>
      </w:r>
      <w:r w:rsidRPr="00A40E91">
        <w:t>(Chapman</w:t>
      </w:r>
      <w:r w:rsidR="004564D3">
        <w:rPr>
          <w:i/>
        </w:rPr>
        <w:t xml:space="preserve"> et al.</w:t>
      </w:r>
      <w:r w:rsidRPr="00A40E91">
        <w:t xml:space="preserve">, 2017; Early </w:t>
      </w:r>
      <w:r w:rsidR="000D7D89" w:rsidRPr="000D7D89">
        <w:rPr>
          <w:i/>
        </w:rPr>
        <w:t>et al.</w:t>
      </w:r>
      <w:r w:rsidRPr="00A40E91">
        <w:t>, 2016)</w:t>
      </w:r>
      <w:r>
        <w:fldChar w:fldCharType="end"/>
      </w:r>
      <w:r w:rsidRPr="00E13B98">
        <w:t>. In addition to environmental suitability, the spread of established invasive alien species is also a factor of the susceptibility of native habitats and populations to further invasion. This susceptibility is influenced by a number of direct drivers of change including climate change, adverse land</w:t>
      </w:r>
      <w:r>
        <w:t>-</w:t>
      </w:r>
      <w:r w:rsidRPr="00E13B98">
        <w:t xml:space="preserve">use change, genetic pollution, and changes in natural disturbance regimes, which are, in turn, typically directly or indirectly driven by economic development and socio-economic trends </w:t>
      </w:r>
      <w:r>
        <w:rPr>
          <w:rFonts w:ascii="Calibri" w:hAnsi="Calibri"/>
        </w:rPr>
        <w:fldChar w:fldCharType="begin" w:fldLock="1"/>
      </w:r>
      <w:r>
        <w:rPr>
          <w:rFonts w:ascii="Calibri" w:hAnsi="Calibri"/>
        </w:rP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Early et al., 2016)", "plainTextFormattedCitation" : "(Early et al., 2016)", "previouslyFormattedCitation" : "(Early et al., 2016)" }, "properties" : {  }, "schema" : "https://github.com/citation-style-language/schema/raw/master/csl-citation.json" }</w:instrText>
      </w:r>
      <w:r>
        <w:rPr>
          <w:rFonts w:ascii="Calibri" w:hAnsi="Calibri"/>
        </w:rPr>
        <w:fldChar w:fldCharType="separate"/>
      </w:r>
      <w:r w:rsidRPr="0087703D">
        <w:rPr>
          <w:rFonts w:ascii="Calibri" w:hAnsi="Calibri"/>
        </w:rPr>
        <w:t xml:space="preserve">(Early </w:t>
      </w:r>
      <w:r w:rsidR="000D7D89" w:rsidRPr="000D7D89">
        <w:rPr>
          <w:rFonts w:ascii="Calibri" w:hAnsi="Calibri"/>
          <w:i/>
        </w:rPr>
        <w:t>et al.</w:t>
      </w:r>
      <w:r w:rsidRPr="0087703D">
        <w:rPr>
          <w:rFonts w:ascii="Calibri" w:hAnsi="Calibri"/>
        </w:rPr>
        <w:t>, 2016)</w:t>
      </w:r>
      <w:r>
        <w:rPr>
          <w:rFonts w:ascii="Calibri" w:hAnsi="Calibri"/>
        </w:rPr>
        <w:fldChar w:fldCharType="end"/>
      </w:r>
      <w:r w:rsidRPr="00E13B98">
        <w:t xml:space="preserve">. </w:t>
      </w:r>
    </w:p>
    <w:p w14:paraId="1E2083F5" w14:textId="34546D2B" w:rsidR="00C82494" w:rsidRPr="00190EFD" w:rsidRDefault="00C82494" w:rsidP="00190EFD">
      <w:pPr>
        <w:rPr>
          <w:lang w:val="en-US"/>
        </w:rPr>
      </w:pPr>
      <w:r>
        <w:rPr>
          <w:lang w:eastAsia="en-GB"/>
        </w:rPr>
        <w:drawing>
          <wp:inline distT="0" distB="0" distL="0" distR="0" wp14:anchorId="25ECDF84" wp14:editId="0AEEC6AF">
            <wp:extent cx="5759450" cy="4754880"/>
            <wp:effectExtent l="0" t="0" r="0" b="7620"/>
            <wp:docPr id="4135" name="Picture 4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1"/>
                    <a:stretch>
                      <a:fillRect/>
                    </a:stretch>
                  </pic:blipFill>
                  <pic:spPr>
                    <a:xfrm>
                      <a:off x="0" y="0"/>
                      <a:ext cx="5759450" cy="4754880"/>
                    </a:xfrm>
                    <a:prstGeom prst="rect">
                      <a:avLst/>
                    </a:prstGeom>
                  </pic:spPr>
                </pic:pic>
              </a:graphicData>
            </a:graphic>
          </wp:inline>
        </w:drawing>
      </w:r>
    </w:p>
    <w:p w14:paraId="2BDA5386" w14:textId="7BB3518B" w:rsidR="0048205B" w:rsidRPr="00E13B98" w:rsidRDefault="0048205B" w:rsidP="00AE389F">
      <w:r w:rsidRPr="00E13B98">
        <w:t xml:space="preserve">Diverse impacts of invasive alien species and high eradication costs of already established invasive alien species have necessitated the adoption of legal instruments (see </w:t>
      </w:r>
      <w:r w:rsidR="001E149D">
        <w:rPr>
          <w:b/>
        </w:rPr>
        <w:t>Figure 4.78</w:t>
      </w:r>
      <w:r w:rsidRPr="00E13B98">
        <w:t>). Countries with greater numbers of recorded invasive alien species have adopted more targeted international treaties (</w:t>
      </w:r>
      <w:r w:rsidR="001E149D">
        <w:rPr>
          <w:b/>
        </w:rPr>
        <w:t>Figure 4.79</w:t>
      </w:r>
      <w:r w:rsidR="009A34B0">
        <w:rPr>
          <w:b/>
        </w:rPr>
        <w:t xml:space="preserve"> </w:t>
      </w:r>
      <w:r w:rsidR="009A34B0" w:rsidRPr="009A34B0">
        <w:t>A</w:t>
      </w:r>
      <w:r w:rsidRPr="00E13B98">
        <w:t xml:space="preserve">) and national and subnational regulations and legislation (see </w:t>
      </w:r>
      <w:r w:rsidR="001E149D">
        <w:rPr>
          <w:b/>
        </w:rPr>
        <w:t>Figure 4.79</w:t>
      </w:r>
      <w:r w:rsidR="009A34B0">
        <w:rPr>
          <w:b/>
        </w:rPr>
        <w:t xml:space="preserve"> </w:t>
      </w:r>
      <w:r w:rsidR="009A34B0" w:rsidRPr="009A34B0">
        <w:t>B</w:t>
      </w:r>
      <w:r w:rsidRPr="00E13B98">
        <w:t xml:space="preserve">) specifically dealing with invasive alien species </w:t>
      </w:r>
      <w:r>
        <w:fldChar w:fldCharType="begin" w:fldLock="1"/>
      </w:r>
      <w:r>
        <w:instrText>ADDIN CSL_CITATION { "citationItems" : [ { "id" : "ITEM-1",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1", "issue" : "1", "issued" : { "date-parts" : [ [ "2017", "1" ] ] }, "page" : "78-92", "title" : "Mapping the global state of invasive alien species: patterns of invasion and policy responses", "type" : "article-journal", "volume" : "26" }, "uris" : [ "http://www.mendeley.com/documents/?uuid=f0b426a4-2578-43b7-b17f-cffcd518288a" ] } ], "mendeley" : { "formattedCitation" : "(Turbelin et al., 2017)", "plainTextFormattedCitation" : "(Turbelin et al., 2017)", "previouslyFormattedCitation" : "(Turbelin et al., 2017)" }, "properties" : {  }, "schema" : "https://github.com/citation-style-language/schema/raw/master/csl-citation.json" }</w:instrText>
      </w:r>
      <w:r>
        <w:fldChar w:fldCharType="separate"/>
      </w:r>
      <w:r w:rsidRPr="000A517A">
        <w:t xml:space="preserve">(Turbelin </w:t>
      </w:r>
      <w:r w:rsidR="000D7D89" w:rsidRPr="000D7D89">
        <w:rPr>
          <w:i/>
        </w:rPr>
        <w:t>et al.</w:t>
      </w:r>
      <w:r w:rsidRPr="000A517A">
        <w:t>, 2017)</w:t>
      </w:r>
      <w:r>
        <w:fldChar w:fldCharType="end"/>
      </w:r>
      <w:r w:rsidRPr="00E13B98">
        <w:t xml:space="preserve">. Western European countries have greater numbers of recorded invasive alien species due to trade and colonial histories </w:t>
      </w:r>
      <w:r>
        <w:fldChar w:fldCharType="begin" w:fldLock="1"/>
      </w:r>
      <w:r>
        <w:instrText>ADDIN CSL_CITATION { "citationItems" : [ { "id" : "ITEM-1",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1", "issue" : "1", "issued" : { "date-parts" : [ [ "2017", "1" ] ] }, "page" : "78-92", "title" : "Mapping the global state of invasive alien species: patterns of invasion and policy responses", "type" : "article-journal", "volume" : "26" }, "uris" : [ "http://www.mendeley.com/documents/?uuid=f0b426a4-2578-43b7-b17f-cffcd518288a" ] } ], "mendeley" : { "formattedCitation" : "(Turbelin et al., 2017)", "plainTextFormattedCitation" : "(Turbelin et al., 2017)", "previouslyFormattedCitation" : "(Turbelin et al., 2017)" }, "properties" : {  }, "schema" : "https://github.com/citation-style-language/schema/raw/master/csl-citation.json" }</w:instrText>
      </w:r>
      <w:r>
        <w:fldChar w:fldCharType="separate"/>
      </w:r>
      <w:r w:rsidRPr="000A517A">
        <w:t xml:space="preserve">(Turbelin </w:t>
      </w:r>
      <w:r w:rsidR="000D7D89" w:rsidRPr="000D7D89">
        <w:rPr>
          <w:i/>
        </w:rPr>
        <w:t>et al.</w:t>
      </w:r>
      <w:r w:rsidRPr="000A517A">
        <w:t>, 2017)</w:t>
      </w:r>
      <w:r>
        <w:fldChar w:fldCharType="end"/>
      </w:r>
      <w:r w:rsidRPr="00E13B98">
        <w:t xml:space="preserve"> and better scientific knowledge of species invasion status and native biodiversity </w:t>
      </w:r>
      <w:r>
        <w:fldChar w:fldCharType="begin" w:fldLock="1"/>
      </w:r>
      <w:r>
        <w:instrText>ADDIN CSL_CITATION { "citationItems" : [ { "id" : "ITEM-1", "itemData" : { "ISBN" : "0032-7786", "ISSN" : "00327786", "abstract" : "The paper provides the first estimate of the composition and structure of alien plants occurring in the wild in the European continent, based on the results of the DAISIE project (2004\u20132008), funded by the 6th Framework Programme of the European Union and aimed at \u201ccreating an inventory of invasive species that threaten European terrestrial, freshwater and marine environments\u201d. The plant section of the DAISIE database is based on national checklists from 48 European countries/regions and Israel; for many of them the data were compiled during the project and for some countries DAISIE collected the first comprehensive checklists of alien species, based on primary data (e.g., Cyprus, Greece, F. Y. R. O. Macedonia, Slovenia, Ukraine). In total, the database contains records of 5789 alien plant species in Europe (including those native to a part of Europe but alien to another part), of which 2843 are alien to Europe (of extra-European origin). The research focus was on naturalized species; there are in total 3749 naturalized aliens in Europe, of which 1780 are alien to Europe. This represents a marked increase compared to 1568 alien species reported by a previous analysis of data in Flora Europaea (1964\u20131980). Casual aliens were marginally considered and are represented by 1507 species with European origins and 872 species whose native range falls outside Europe. The highest diversity of alien species is concentrated in industrialized countries with a tradition of good botanical recording or intensive recent research. The highest number of all alien species, regardless of status, is reported from Belgium (1969), the United Kingdom (1779) and Czech Republic (1378). The United Kingdom (857), Germany (450), Belgium (447) and Italy (440) are countries with the most naturalized neophytes. The number of naturalized neophytes in European countries is determined mainly by the interaction of temperature and precipitation; it increases with increasing precipitation but only in climatically warm and moderately warm regions. Of the nowadays naturalized neophytes alien to Europe, 50% arrived after 1899, 25% after 1962 and 10% after 1989. At present, approximately 6.2 new species, that are capable of naturalization, are arriving each year. Most alien species have relatively restricted European distributions; half of all naturalized species occur in four or fewer countries/regions, whereas 70% of non-naturalized species occur in only one region. Alien species are drawn fro\u2026", "author" : [ { "dropping-particle" : "", "family" : "Lambdon", "given" : "Philip W.", "non-dropping-particle" : "", "parse-names" : false, "suffix" : "" }, { "dropping-particle" : "", "family" : "Py\u0161ek", "given" : "Petr", "non-dropping-particle" : "", "parse-names" : false, "suffix" : "" }, { "dropping-particle" : "", "family" : "Basnou", "given" : "Corina", "non-dropping-particle" : "", "parse-names" : false, "suffix" : "" }, { "dropping-particle" : "", "family" : "Hejda", "given" : "Martin", "non-dropping-particle" : "", "parse-names" : false, "suffix" : "" }, { "dropping-particle" : "", "family" : "Arianoutsou", "given" : "Margarita", "non-dropping-particle" : "", "parse-names" : false, "suffix" : "" }, { "dropping-particle" : "", "family" : "Essl", "given" : "Franz", "non-dropping-particle" : "", "parse-names" : false, "suffix" : "" }, { "dropping-particle" : "", "family" : "Jaro????k", "given" : "Vojt??ch", "non-dropping-particle" : "", "parse-names" : false, "suffix" : "" }, { "dropping-particle" : "", "family" : "Pergl", "given" : "Jan", "non-dropping-particle" : "", "parse-names" : false, "suffix" : "" }, { "dropping-particle" : "", "family" : "Winter", "given" : "Marten", "non-dropping-particle" : "", "parse-names" : false, "suffix" : "" }, { "dropping-particle" : "", "family" : "Anastasiu", "given" : "Paulina", "non-dropping-particle" : "", "parse-names" : false, "suffix" : "" }, { "dropping-particle" : "", "family" : "Andriopoulos", "given" : "Pavlos", "non-dropping-particle" : "", "parse-names" : false, "suffix" : "" }, { "dropping-particle" : "", "family" : "Bazos", "given" : "Ioannis", "non-dropping-particle" : "", "parse-names" : false, "suffix" : "" }, { "dropping-particle" : "", "family" : "Brundu", "given" : "Giuseppe", "non-dropping-particle" : "", "parse-names" : false, "suffix" : "" }, { "dropping-particle" : "", "family" : "Celesti-Grapow", "given" : "Laura", "non-dropping-particle" : "", "parse-names" : false, "suffix" : "" }, { "dropping-particle" : "", "family" : "Chassot", "given" : "Philippe", "non-dropping-particle" : "", "parse-names" : false, "suffix" : "" }, { "dropping-particle" : "", "family" : "Delipetrou", "given" : "Pinelopi", "non-dropping-particle" : "", "parse-names" : false, "suffix" : "" }, { "dropping-particle" : "", "family" : "Josefsson", "given" : "Melanie", "non-dropping-particle" : "", "parse-names" : false, "suffix" : "" }, { "dropping-particle" : "", "family" : "Kark", "given" : "Salit", "non-dropping-particle" : "", "parse-names" : false, "suffix" : "" }, { "dropping-particle" : "", "family" : "Klotz", "given" : "Stefan", "non-dropping-particle" : "", "parse-names" : false, "suffix" : "" }, { "dropping-particle" : "", "family" : "Kokkoris", "given" : "Yannis", "non-dropping-particle" : "", "parse-names" : false, "suffix" : "" }, { "dropping-particle" : "", "family" : "K??hn", "given" : "Ingolf", "non-dropping-particle" : "", "parse-names" : false, "suffix" : "" }, { "dropping-particle" : "", "family" : "Marchante", "given" : "H??lia", "non-dropping-particle" : "", "parse-names" : false, "suffix" : "" }, { "dropping-particle" : "", "family" : "Perglov??", "given" : "Irena", "non-dropping-particle" : "", "parse-names" : false, "suffix" : "" }, { "dropping-particle" : "", "family" : "Pino", "given" : "Joan", "non-dropping-particle" : "", "parse-names" : false, "suffix" : "" }, { "dropping-particle" : "", "family" : "Vil??", "given" : "Montserrat", "non-dropping-particle" : "", "parse-names" : false, "suffix" : "" }, { "dropping-particle" : "", "family" : "Zikos", "given" : "Andreas", "non-dropping-particle" : "", "parse-names" : false, "suffix" : "" }, { "dropping-particle" : "", "family" : "Roy", "given" : "David B.", "non-dropping-particle" : "", "parse-names" : false, "suffix" : "" }, { "dropping-particle" : "", "family" : "Hulme", "given" : "Philip E.", "non-dropping-particle" : "", "parse-names" : false, "suffix" : "" } ], "container-title" : "Preslia", "id" : "ITEM-1", "issue" : "2", "issued" : { "date-parts" : [ [ "2008" ] ] }, "note" : "NULL", "page" : "101-149", "title" : "Alien flora of Europe: Species diversity, temporal trends, geographical patterns and research needs", "type" : "article-journal", "volume" : "80" }, "uris" : [ "http://www.mendeley.com/documents/?uuid=4c4bdf22-9b08-40e1-83cd-9d38e069da05" ] } ], "mendeley" : { "formattedCitation" : "(Lambdon et al., 2008)", "plainTextFormattedCitation" : "(Lambdon et al., 2008)", "previouslyFormattedCitation" : "(Lambdon et al., 2008)" }, "properties" : {  }, "schema" : "https://github.com/citation-style-language/schema/raw/master/csl-citation.json" }</w:instrText>
      </w:r>
      <w:r>
        <w:fldChar w:fldCharType="separate"/>
      </w:r>
      <w:r w:rsidRPr="00E84CD1">
        <w:t xml:space="preserve">(Lambdon </w:t>
      </w:r>
      <w:r w:rsidR="000D7D89" w:rsidRPr="000D7D89">
        <w:rPr>
          <w:i/>
        </w:rPr>
        <w:t>et al.</w:t>
      </w:r>
      <w:r w:rsidRPr="00E84CD1">
        <w:t>, 2008)</w:t>
      </w:r>
      <w:r>
        <w:fldChar w:fldCharType="end"/>
      </w:r>
      <w:r w:rsidRPr="00E13B98">
        <w:t>. Consequently, Western European countries have adopted numerous legal instruments targeting alien species; Central European and Eastern European countries have fewer legal instruments, and countries in Central Asia have the fewest legal instruments (</w:t>
      </w:r>
      <w:r w:rsidR="001E149D">
        <w:rPr>
          <w:b/>
        </w:rPr>
        <w:t>Figure 4.79</w:t>
      </w:r>
      <w:r w:rsidRPr="00E13B98">
        <w:t xml:space="preserve">). Within the </w:t>
      </w:r>
      <w:r>
        <w:t>European Union</w:t>
      </w:r>
      <w:r w:rsidRPr="00E13B98">
        <w:t xml:space="preserve">, the regulation on invasive alien species implemented in 2014 includes three types of interventions: prevention, early detection and rapid eradication, and management </w:t>
      </w:r>
      <w:r w:rsidR="00505158">
        <w:fldChar w:fldCharType="begin" w:fldLock="1"/>
      </w:r>
      <w:r w:rsidR="00505158">
        <w:instrText>ADDIN CSL_CITATION { "citationItems" : [ { "id" : "ITEM-1", "itemData" : { "URL" : "http://ec.europa.eu/environment/nature/invasivealien/index_en.htm", "id" : "ITEM-1", "issued" : { "date-parts" : [ [ "2014" ] ] }, "title" : "EU Regulation 1143/2014 on Invasive Alien Species", "type" : "webpage" }, "uris" : [ "http://www.mendeley.com/documents/?uuid=a6dc230d-3639-4846-8cfe-1f03a6bb1dd1" ] } ], "mendeley" : { "formattedCitation" : "(\u201cEU Regulation 1143/2014 on Invasive Alien Species,\u201d 2014)", "plainTextFormattedCitation" : "(\u201cEU Regulation 1143/2014 on Invasive Alien Species,\u201d 2014)", "previouslyFormattedCitation" : "(\u201cEU Regulation 1143/2014 on Invasive Alien Species,\u201d 2014)" }, "properties" : {  }, "schema" : "https://github.com/citation-style-language/schema/raw/master/csl-citation.json" }</w:instrText>
      </w:r>
      <w:r w:rsidR="00505158">
        <w:fldChar w:fldCharType="separate"/>
      </w:r>
      <w:r w:rsidR="00505158" w:rsidRPr="00A560C5">
        <w:t>(</w:t>
      </w:r>
      <w:r w:rsidR="00505158">
        <w:t>European Union,</w:t>
      </w:r>
      <w:r w:rsidR="00505158" w:rsidRPr="00A560C5">
        <w:t xml:space="preserve"> 2014)</w:t>
      </w:r>
      <w:r w:rsidR="00505158">
        <w:fldChar w:fldCharType="end"/>
      </w:r>
      <w:r w:rsidRPr="00E13B98">
        <w:t xml:space="preserve">. Globally, the number of international agreements relevant to control of invasive alien species </w:t>
      </w:r>
      <w:r w:rsidRPr="00E13B98">
        <w:lastRenderedPageBreak/>
        <w:t xml:space="preserve">as well as the number of countries that are party to these agreements has consistently increased since the 1950s </w:t>
      </w:r>
      <w:r>
        <w:fldChar w:fldCharType="begin" w:fldLock="1"/>
      </w:r>
      <w:r>
        <w:instrText>ADDIN CSL_CITATION { "citationItems" : [ { "id" : "ITEM-1", "itemData" : { "DOI" : "10.1111/j.1472-4642.2009.00633.x", "ISBN" : "1472-4642", "ISSN" : "13669516", "abstract" : "Aim Invasive alien species (IAS) pose a significant threat to biodiversity. The Convention on Biological Diversity's 2010 Biodiversity Target, and the associated indicator for IAS, has stimulated globally coordinated efforts to quantify patterns in the extent of biological invasion, its impact on biodiversity and policy responses. Here, we report on the outcome of indicators of alien invasion at a global scale. Location Global.Methods We developed four indicators in a pressure-state-response framework, i.e. number of documented IAS (pressure), trends in the impact of IAS on biodiversity (state) and trends in international agreements and national policyadoption relevant to reducing IAS threats to biodiversity (response). These measures were considered best suited to providing globally representative, standardized and sustainable indicators by 2010. Results We show that the number of documented IAS is a significant underestimate, because its value is negatively affected by country development status and positively by research effort and information availability. The Red ListIndex demonstrates that IAS pressure is driving declines in species diversity, with the overall impact apparently increasing. The policy response trend has nonetheless been positive for the last several decades, although only half ofcountries that are signatory to the Convention on Biological Diversity (CBD) have IAS-relevant national legislation. Although IAS pressure has apparently driven the policy response, this has clearly not been sufficient and/or adequatelyimplemented to reduce biodiversity impact. Main conclusions For this indicator of threat to biodiversity, the 2010 Biodiversity Target has thus not been achieved. The results nonetheless provide clear direction for bridging the current divide between information available onIAS and that needed for policy and management for the prevention and control of IAS. It further highlights the need for measures to ensure that policy is effectively implemented, such that it translates into reduced IAS pressure and impact on biodiversity beyond 2010.", "author" : [ { "dropping-particle" : "", "family" : "McGeoch", "given" : "Melodie A.", "non-dropping-particle" : "", "parse-names" : false, "suffix" : "" }, { "dropping-particle" : "", "family" : "Butchart", "given" : "Stuart H M", "non-dropping-particle" : "", "parse-names" : false, "suffix" : "" }, { "dropping-particle" : "", "family" : "Spear", "given" : "Dian", "non-dropping-particle" : "", "parse-names" : false, "suffix" : "" }, { "dropping-particle" : "", "family" : "Marais", "given" : "Elrike", "non-dropping-particle" : "", "parse-names" : false, "suffix" : "" }, { "dropping-particle" : "", "family" : "Kleynhans", "given" : "Elizabeth J.", "non-dropping-particle" : "", "parse-names" : false, "suffix" : "" }, { "dropping-particle" : "", "family" : "Symes", "given" : "Andy", "non-dropping-particle" : "", "parse-names" : false, "suffix" : "" }, { "dropping-particle" : "", "family" : "Chanson", "given" : "Janice", "non-dropping-particle" : "", "parse-names" : false, "suffix" : "" }, { "dropping-particle" : "", "family" : "Hoffmann", "given" : "Michael", "non-dropping-particle" : "", "parse-names" : false, "suffix" : "" } ], "container-title" : "Diversity and Distributions", "id" : "ITEM-1", "issue" : "1", "issued" : { "date-parts" : [ [ "2010" ] ] }, "note" : "NULL", "page" : "95-108", "title" : "Global indicators of biological invasion: Species numbers, biodiversity impact and policy responses", "type" : "article-journal", "volume" : "16" }, "uris" : [ "http://www.mendeley.com/documents/?uuid=7f8f7366-9701-41a1-9f19-a3b3a2ae3f7b" ] } ], "mendeley" : { "formattedCitation" : "(McGeoch et al., 2010)", "plainTextFormattedCitation" : "(McGeoch et al., 2010)", "previouslyFormattedCitation" : "(McGeoch et al., 2010)" }, "properties" : {  }, "schema" : "https://github.com/citation-style-language/schema/raw/master/csl-citation.json" }</w:instrText>
      </w:r>
      <w:r>
        <w:fldChar w:fldCharType="separate"/>
      </w:r>
      <w:r w:rsidRPr="00E84CD1">
        <w:t xml:space="preserve">(McGeoch </w:t>
      </w:r>
      <w:r w:rsidR="000D7D89" w:rsidRPr="000D7D89">
        <w:rPr>
          <w:i/>
        </w:rPr>
        <w:t>et al.</w:t>
      </w:r>
      <w:r w:rsidRPr="00E84CD1">
        <w:t>, 2010)</w:t>
      </w:r>
      <w:r>
        <w:fldChar w:fldCharType="end"/>
      </w:r>
      <w:r w:rsidRPr="00E13B98">
        <w:t>.</w:t>
      </w:r>
    </w:p>
    <w:p w14:paraId="4BC3AECD" w14:textId="5F426520" w:rsidR="00C82494" w:rsidRPr="00351B2C" w:rsidRDefault="00C82494" w:rsidP="00351B2C">
      <w:pPr>
        <w:rPr>
          <w:lang w:val="en-US"/>
        </w:rPr>
      </w:pPr>
      <w:r>
        <w:rPr>
          <w:lang w:eastAsia="en-GB"/>
        </w:rPr>
        <w:drawing>
          <wp:inline distT="0" distB="0" distL="0" distR="0" wp14:anchorId="112E63A8" wp14:editId="0CE6D7CC">
            <wp:extent cx="5759450" cy="4501515"/>
            <wp:effectExtent l="0" t="0" r="0" b="0"/>
            <wp:docPr id="4136" name="Picture 4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2"/>
                    <a:stretch>
                      <a:fillRect/>
                    </a:stretch>
                  </pic:blipFill>
                  <pic:spPr>
                    <a:xfrm>
                      <a:off x="0" y="0"/>
                      <a:ext cx="5759450" cy="4501515"/>
                    </a:xfrm>
                    <a:prstGeom prst="rect">
                      <a:avLst/>
                    </a:prstGeom>
                  </pic:spPr>
                </pic:pic>
              </a:graphicData>
            </a:graphic>
          </wp:inline>
        </w:drawing>
      </w:r>
    </w:p>
    <w:p w14:paraId="502BBCE5" w14:textId="4686786B" w:rsidR="0048205B" w:rsidRPr="00E13B98" w:rsidRDefault="0048205B" w:rsidP="00AE389F">
      <w:r w:rsidRPr="00E13B98">
        <w:t xml:space="preserve">Information on legal instruments </w:t>
      </w:r>
      <w:r>
        <w:t xml:space="preserve">concerning invasive alien species </w:t>
      </w:r>
      <w:r w:rsidRPr="00E13B98">
        <w:t xml:space="preserve">is largely missing from Central Asia, either because of a lack of data or a genuine lack of policy. In the latter case, the development of legislation and regulations in this subregion could (1) prevent the introduction of invasive alien species or (2) help reduce the spread and impact of existing ones. Species introductions as well as spread and impact of existing invasive alien species are likely to be exacerbated </w:t>
      </w:r>
      <w:r>
        <w:fldChar w:fldCharType="begin" w:fldLock="1"/>
      </w:r>
      <w:r>
        <w:instrText>ADDIN CSL_CITATION { "citationItems" : [ { "id" : "ITEM-1",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1", "issue" : "1", "issued" : { "date-parts" : [ [ "2017", "1" ] ] }, "page" : "78-92", "title" : "Mapping the global state of invasive alien species: patterns of invasion and policy responses", "type" : "article-journal", "volume" : "26" }, "uris" : [ "http://www.mendeley.com/documents/?uuid=f0b426a4-2578-43b7-b17f-cffcd518288a" ] } ], "mendeley" : { "formattedCitation" : "(Turbelin et al., 2017)", "plainTextFormattedCitation" : "(Turbelin et al., 2017)", "previouslyFormattedCitation" : "(Turbelin et al., 2017)" }, "properties" : {  }, "schema" : "https://github.com/citation-style-language/schema/raw/master/csl-citation.json" }</w:instrText>
      </w:r>
      <w:r>
        <w:fldChar w:fldCharType="separate"/>
      </w:r>
      <w:r w:rsidRPr="000A517A">
        <w:t xml:space="preserve">(Turbelin </w:t>
      </w:r>
      <w:r w:rsidR="000D7D89" w:rsidRPr="000D7D89">
        <w:rPr>
          <w:i/>
        </w:rPr>
        <w:t>et al.</w:t>
      </w:r>
      <w:r w:rsidRPr="000A517A">
        <w:t>, 2017)</w:t>
      </w:r>
      <w:r>
        <w:fldChar w:fldCharType="end"/>
      </w:r>
      <w:r w:rsidRPr="00E13B98">
        <w:t xml:space="preserve"> based on trends of other indirect drivers, especially socio-economic drivers such as development of the oil industry and its related infrastructure in Kazakhstan, Turkmenistan and Uzbekistan</w:t>
      </w:r>
      <w:r>
        <w:t xml:space="preserve"> </w:t>
      </w:r>
      <w:r>
        <w:fldChar w:fldCharType="begin" w:fldLock="1"/>
      </w:r>
      <w:r>
        <w:instrText>ADDIN CSL_CITATION { "citationItems" : [ { "id" : "ITEM-1", "itemData" : { "DOI" : "10.1007/s40333-013-0175-x", "ISSN" : "16746767", "author" : [ { "dropping-particle" : "", "family" : "Dimeyeva", "given" : "Liliya A.", "non-dropping-particle" : "", "parse-names" : false, "suffix" : "" } ], "container-title" : "Journal of Arid Land", "id" : "ITEM-1", "issue" : "4", "issued" : { "date-parts" : [ [ "2013" ] ] }, "note" : "NULL", "page" : "439-451", "title" : "Phytogeography of the northeastern coast of the Caspian Sea: Native flora and recent colonizations", "type" : "article-journal", "volume" : "5" }, "uris" : [ "http://www.mendeley.com/documents/?uuid=1f06a625-b8db-42ce-892e-08899d29b763" ] } ], "mendeley" : { "formattedCitation" : "(Dimeyeva, 2013)", "plainTextFormattedCitation" : "(Dimeyeva, 2013)", "previouslyFormattedCitation" : "(Dimeyeva, 2013)" }, "properties" : {  }, "schema" : "https://github.com/citation-style-language/schema/raw/master/csl-citation.json" }</w:instrText>
      </w:r>
      <w:r>
        <w:fldChar w:fldCharType="separate"/>
      </w:r>
      <w:r w:rsidRPr="00E84CD1">
        <w:t>(Dimeyeva, 2013)</w:t>
      </w:r>
      <w:r>
        <w:fldChar w:fldCharType="end"/>
      </w:r>
      <w:r w:rsidRPr="00E13B98">
        <w:t xml:space="preserve">. From available information, mainly based on eports by the Convention on Biological Diversity, countries in Central Asia currently have little capacity to respond to threats by invasive alien species and impending or future introductions, establishment or spread </w:t>
      </w:r>
      <w:r>
        <w:rPr>
          <w:rFonts w:ascii="Calibri" w:hAnsi="Calibri"/>
        </w:rPr>
        <w:fldChar w:fldCharType="begin" w:fldLock="1"/>
      </w:r>
      <w:r>
        <w:rPr>
          <w:rFonts w:ascii="Calibri" w:hAnsi="Calibri"/>
        </w:rP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Early et al., 2016)", "plainTextFormattedCitation" : "(Early et al., 2016)", "previouslyFormattedCitation" : "(Early et al., 2016)" }, "properties" : {  }, "schema" : "https://github.com/citation-style-language/schema/raw/master/csl-citation.json" }</w:instrText>
      </w:r>
      <w:r>
        <w:rPr>
          <w:rFonts w:ascii="Calibri" w:hAnsi="Calibri"/>
        </w:rPr>
        <w:fldChar w:fldCharType="separate"/>
      </w:r>
      <w:r w:rsidRPr="0087703D">
        <w:rPr>
          <w:rFonts w:ascii="Calibri" w:hAnsi="Calibri"/>
        </w:rPr>
        <w:t xml:space="preserve">(Early </w:t>
      </w:r>
      <w:r w:rsidR="000D7D89" w:rsidRPr="000D7D89">
        <w:rPr>
          <w:rFonts w:ascii="Calibri" w:hAnsi="Calibri"/>
          <w:i/>
        </w:rPr>
        <w:t>et al.</w:t>
      </w:r>
      <w:r w:rsidRPr="0087703D">
        <w:rPr>
          <w:rFonts w:ascii="Calibri" w:hAnsi="Calibri"/>
        </w:rPr>
        <w:t>, 2016)</w:t>
      </w:r>
      <w:r>
        <w:rPr>
          <w:rFonts w:ascii="Calibri" w:hAnsi="Calibri"/>
        </w:rPr>
        <w:fldChar w:fldCharType="end"/>
      </w:r>
      <w:r w:rsidRPr="00E13B98">
        <w:t>.</w:t>
      </w:r>
    </w:p>
    <w:p w14:paraId="38FA73A9" w14:textId="1209EEE8" w:rsidR="0048205B" w:rsidRPr="00E13B98" w:rsidRDefault="0048205B" w:rsidP="00AE389F">
      <w:r w:rsidRPr="00E13B98">
        <w:t xml:space="preserve">The majority of legal instruments are reactive, targeting introduction and spread of invasive alien species upon arrival within national borders. Very little attention has been given to preventing the arrival of invasive alien species, except for species that have known public health impacts </w:t>
      </w:r>
      <w:r>
        <w:fldChar w:fldCharType="begin" w:fldLock="1"/>
      </w:r>
      <w:r>
        <w:instrText>ADDIN CSL_CITATION { "citationItems" : [ { "id" : "ITEM-1",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1", "issue" : "1", "issued" : { "date-parts" : [ [ "2017", "1" ] ] }, "page" : "78-92", "title" : "Mapping the global state of invasive alien species: patterns of invasion and policy responses", "type" : "article-journal", "volume" : "26" }, "uris" : [ "http://www.mendeley.com/documents/?uuid=f0b426a4-2578-43b7-b17f-cffcd518288a" ] } ], "mendeley" : { "formattedCitation" : "(Turbelin et al., 2017)", "plainTextFormattedCitation" : "(Turbelin et al., 2017)", "previouslyFormattedCitation" : "(Turbelin et al., 2017)" }, "properties" : {  }, "schema" : "https://github.com/citation-style-language/schema/raw/master/csl-citation.json" }</w:instrText>
      </w:r>
      <w:r>
        <w:fldChar w:fldCharType="separate"/>
      </w:r>
      <w:r w:rsidRPr="000A517A">
        <w:t xml:space="preserve">(Turbelin </w:t>
      </w:r>
      <w:r w:rsidR="000D7D89" w:rsidRPr="000D7D89">
        <w:rPr>
          <w:i/>
        </w:rPr>
        <w:t>et al.</w:t>
      </w:r>
      <w:r w:rsidRPr="000A517A">
        <w:t>, 2017)</w:t>
      </w:r>
      <w:r>
        <w:fldChar w:fldCharType="end"/>
      </w:r>
      <w:r w:rsidRPr="00E13B98">
        <w:t>. Comprehensive border controls to prevent introduction of potential invasive alien species are adopted by very few countries in Europe and Central Asia</w:t>
      </w:r>
      <w:r w:rsidRPr="00E13B98" w:rsidDel="00AC0F4F">
        <w:rPr>
          <w:rFonts w:cstheme="minorHAnsi"/>
        </w:rPr>
        <w:t xml:space="preserve"> </w:t>
      </w:r>
      <w:r>
        <w:rPr>
          <w:rFonts w:ascii="Calibri" w:hAnsi="Calibri"/>
        </w:rPr>
        <w:fldChar w:fldCharType="begin" w:fldLock="1"/>
      </w:r>
      <w:r>
        <w:rPr>
          <w:rFonts w:ascii="Calibri" w:hAnsi="Calibri"/>
        </w:rPr>
        <w:instrText>ADDIN CSL_CITATION { "citationItems" : [ { "id" : "ITEM-1", "itemData" : { "DOI" : "10.1038/ncomms12485", "ISSN" : "2041-1723", "abstract" : "Provides data on the impact of the spread of invasive species and the limited response capacity", "author" : [ { "dropping-particle" : "", "family" : "Early", "given" : "Regan", "non-dropping-particle" : "", "parse-names" : false, "suffix" : "" }, { "dropping-particle" : "", "family" : "Bradley", "given" : "Bethany A.", "non-dropping-particle" : "", "parse-names" : false, "suffix" : "" }, { "dropping-particle" : "", "family" : "Dukes", "given" : "Jeffrey S.", "non-dropping-particle" : "", "parse-names" : false, "suffix" : "" }, { "dropping-particle" : "", "family" : "Lawler", "given" : "Joshua J.", "non-dropping-particle" : "", "parse-names" : false, "suffix" : "" }, { "dropping-particle" : "", "family" : "Olden", "given" : "Julian D.", "non-dropping-particle" : "", "parse-names" : false, "suffix" : "" }, { "dropping-particle" : "", "family" : "Blumenthal", "given" : "Dana M.", "non-dropping-particle" : "", "parse-names" : false, "suffix" : "" }, { "dropping-particle" : "", "family" : "Gonzalez", "given" : "Patrick", "non-dropping-particle" : "", "parse-names" : false, "suffix" : "" }, { "dropping-particle" : "", "family" : "Grosholz", "given" : "Edwin D.", "non-dropping-particle" : "", "parse-names" : false, "suffix" : "" }, { "dropping-particle" : "", "family" : "Iba\u00f1ez", "given" : "Ines", "non-dropping-particle" : "", "parse-names" : false, "suffix" : "" }, { "dropping-particle" : "", "family" : "Miller", "given" : "Luke P.", "non-dropping-particle" : "", "parse-names" : false, "suffix" : "" }, { "dropping-particle" : "", "family" : "Sorte", "given" : "Cascade J. B.", "non-dropping-particle" : "", "parse-names" : false, "suffix" : "" }, { "dropping-particle" : "", "family" : "Tatem", "given" : "Andrew J.", "non-dropping-particle" : "", "parse-names" : false, "suffix" : "" } ], "container-title" : "Nature Communications", "id" : "ITEM-1", "issued" : { "date-parts" : [ [ "2016", "8", "23" ] ] }, "page" : "12485", "title" : "Global threats from invasive alien species in the twenty-first century and national response capacities", "type" : "article-journal", "volume" : "7" }, "uris" : [ "http://www.mendeley.com/documents/?uuid=b3365676-3b93-4841-9060-6cd01e73a038" ] } ], "mendeley" : { "formattedCitation" : "(Early et al., 2016)", "plainTextFormattedCitation" : "(Early et al., 2016)", "previouslyFormattedCitation" : "(Early et al., 2016)" }, "properties" : {  }, "schema" : "https://github.com/citation-style-language/schema/raw/master/csl-citation.json" }</w:instrText>
      </w:r>
      <w:r>
        <w:rPr>
          <w:rFonts w:ascii="Calibri" w:hAnsi="Calibri"/>
        </w:rPr>
        <w:fldChar w:fldCharType="separate"/>
      </w:r>
      <w:r w:rsidRPr="0087703D">
        <w:rPr>
          <w:rFonts w:ascii="Calibri" w:hAnsi="Calibri"/>
        </w:rPr>
        <w:t xml:space="preserve">(Early </w:t>
      </w:r>
      <w:r w:rsidR="000D7D89" w:rsidRPr="000D7D89">
        <w:rPr>
          <w:rFonts w:ascii="Calibri" w:hAnsi="Calibri"/>
          <w:i/>
        </w:rPr>
        <w:t>et al.</w:t>
      </w:r>
      <w:r w:rsidRPr="0087703D">
        <w:rPr>
          <w:rFonts w:ascii="Calibri" w:hAnsi="Calibri"/>
        </w:rPr>
        <w:t>, 2016)</w:t>
      </w:r>
      <w:r>
        <w:rPr>
          <w:rFonts w:ascii="Calibri" w:hAnsi="Calibri"/>
        </w:rPr>
        <w:fldChar w:fldCharType="end"/>
      </w:r>
      <w:r w:rsidRPr="00E13B98">
        <w:t xml:space="preserve">. Current regulations lack a transboundary perspective and insufficiently cover major introduction pathways </w:t>
      </w:r>
      <w:r>
        <w:rPr>
          <w:rFonts w:cstheme="minorHAnsi"/>
        </w:rPr>
        <w:fldChar w:fldCharType="begin" w:fldLock="1"/>
      </w:r>
      <w:r>
        <w:rPr>
          <w:rFonts w:cstheme="minorHAnsi"/>
        </w:rPr>
        <w:instrText>ADDIN CSL_CITATION { "citationItems" : [ { "id" : "ITEM-1", "itemData" : { "DOI" : "10.1111/1365-2664.12470", "ISBN" : "1365-2664", "ISSN" : "13652664", "abstract" : "Parties to the Convention on Biological Diversity have agreed that, by 2020, invasion pathways will be identified, prioritized and managed to prevent the introduction of invasive alien species. The challenges facing this target are examined for six primary invasion pathways: assisted colonization as a deliberate release; escape of pets and aquaria species; parasite and pathogen contaminants of wildlife; stowaways on tourist clothing and equipment; navigation corridors; and transboundary implications of unaided spread. Economic drivers such as tourism, the pet trade and infrastructure projects will accelerate invasive alien species introductions, particularly in emerging economies. Mitigation requires \u2018polluter pays\u2019 legislation combined with improved policy enforcement and compliance. Policy implications. Policymakers require new risk analysis tools to predict the hazards posed by species with no prior invasion history, the vulnerability of native biodiversity to emerging diseases, and the components of regional species pools that become invasive following connection via corridors.", "author" : [ { "dropping-particle" : "", "family" : "Hulme", "given" : "Philip E.", "non-dropping-particle" : "", "parse-names" : false, "suffix" : "" } ], "container-title" : "Journal of Applied Ecology", "id" : "ITEM-1", "issue" : "6", "issued" : { "date-parts" : [ [ "2015" ] ] }, "note" : "NULL", "page" : "1418-1424", "title" : "Invasion pathways at a crossroad: Policy and research challenges for managing alien species introductions", "type" : "article-journal", "volume" : "52" }, "uris" : [ "http://www.mendeley.com/documents/?uuid=036ce5a3-df8a-4511-8dd9-39add9624b18" ] } ], "mendeley" : { "formattedCitation" : "(Hulme, 2015)", "plainTextFormattedCitation" : "(Hulme, 2015)", "previouslyFormattedCitation" : "(Hulme, 2015)" }, "properties" : {  }, "schema" : "https://github.com/citation-style-language/schema/raw/master/csl-citation.json" }</w:instrText>
      </w:r>
      <w:r>
        <w:rPr>
          <w:rFonts w:cstheme="minorHAnsi"/>
        </w:rPr>
        <w:fldChar w:fldCharType="separate"/>
      </w:r>
      <w:r w:rsidRPr="00D828E1">
        <w:rPr>
          <w:rFonts w:cstheme="minorHAnsi"/>
        </w:rPr>
        <w:t>(Hulme, 2015)</w:t>
      </w:r>
      <w:r>
        <w:rPr>
          <w:rFonts w:cstheme="minorHAnsi"/>
        </w:rPr>
        <w:fldChar w:fldCharType="end"/>
      </w:r>
      <w:r w:rsidRPr="00E13B98">
        <w:t xml:space="preserve">. For example, most efforts in regulation of transport-related non-intentional introductions of invasive alien species have addressed the role of shipping, while tourism, another major route of stowaway alien species, remains largely neglected </w:t>
      </w:r>
      <w:r>
        <w:rPr>
          <w:rFonts w:cstheme="minorHAnsi"/>
        </w:rPr>
        <w:fldChar w:fldCharType="begin" w:fldLock="1"/>
      </w:r>
      <w:r>
        <w:rPr>
          <w:rFonts w:cstheme="minorHAnsi"/>
        </w:rPr>
        <w:instrText>ADDIN CSL_CITATION { "citationItems" : [ { "id" : "ITEM-1", "itemData" : { "DOI" : "10.1111/1365-2664.12470", "ISBN" : "1365-2664", "ISSN" : "13652664", "abstract" : "Parties to the Convention on Biological Diversity have agreed that, by 2020, invasion pathways will be identified, prioritized and managed to prevent the introduction of invasive alien species. The challenges facing this target are examined for six primary invasion pathways: assisted colonization as a deliberate release; escape of pets and aquaria species; parasite and pathogen contaminants of wildlife; stowaways on tourist clothing and equipment; navigation corridors; and transboundary implications of unaided spread. Economic drivers such as tourism, the pet trade and infrastructure projects will accelerate invasive alien species introductions, particularly in emerging economies. Mitigation requires \u2018polluter pays\u2019 legislation combined with improved policy enforcement and compliance. Policy implications. Policymakers require new risk analysis tools to predict the hazards posed by species with no prior invasion history, the vulnerability of native biodiversity to emerging diseases, and the components of regional species pools that become invasive following connection via corridors.", "author" : [ { "dropping-particle" : "", "family" : "Hulme", "given" : "Philip E.", "non-dropping-particle" : "", "parse-names" : false, "suffix" : "" } ], "container-title" : "Journal of Applied Ecology", "id" : "ITEM-1", "issue" : "6", "issued" : { "date-parts" : [ [ "2015" ] ] }, "note" : "NULL", "page" : "1418-1424", "title" : "Invasion pathways at a crossroad: Policy and research challenges for managing alien species introductions", "type" : "article-journal", "volume" : "52" }, "uris" : [ "http://www.mendeley.com/documents/?uuid=036ce5a3-df8a-4511-8dd9-39add9624b18" ] } ], "mendeley" : { "formattedCitation" : "(Hulme, 2015)", "plainTextFormattedCitation" : "(Hulme, 2015)", "previouslyFormattedCitation" : "(Hulme, 2015)" }, "properties" : {  }, "schema" : "https://github.com/citation-style-language/schema/raw/master/csl-citation.json" }</w:instrText>
      </w:r>
      <w:r>
        <w:rPr>
          <w:rFonts w:cstheme="minorHAnsi"/>
        </w:rPr>
        <w:fldChar w:fldCharType="separate"/>
      </w:r>
      <w:r w:rsidRPr="00D828E1">
        <w:rPr>
          <w:rFonts w:cstheme="minorHAnsi"/>
        </w:rPr>
        <w:t>(Hulme, 2015)</w:t>
      </w:r>
      <w:r>
        <w:rPr>
          <w:rFonts w:cstheme="minorHAnsi"/>
        </w:rPr>
        <w:fldChar w:fldCharType="end"/>
      </w:r>
      <w:r w:rsidRPr="00E13B98">
        <w:t>.</w:t>
      </w:r>
    </w:p>
    <w:p w14:paraId="7B33E565" w14:textId="4D34CA86" w:rsidR="0048205B" w:rsidRPr="00E13B98" w:rsidRDefault="0048205B" w:rsidP="00AE389F">
      <w:r w:rsidRPr="00E13B98">
        <w:lastRenderedPageBreak/>
        <w:t>A general recommendation from studies on invasive alien species regulation and management is to develop educational outreach program</w:t>
      </w:r>
      <w:r w:rsidR="00041CA6">
        <w:t>me</w:t>
      </w:r>
      <w:r w:rsidRPr="00E13B98">
        <w:t xml:space="preserve">s to raise awareness of the general public and industry </w:t>
      </w:r>
      <w:r>
        <w:rPr>
          <w:rFonts w:cstheme="minorHAnsi"/>
        </w:rPr>
        <w:fldChar w:fldCharType="begin" w:fldLock="1"/>
      </w:r>
      <w:r>
        <w:rPr>
          <w:rFonts w:cstheme="minorHAnsi"/>
        </w:rPr>
        <w:instrText xml:space="preserve">ADDIN CSL_CITATION { "citationItems" : [ { "id" : "ITEM-1", "itemData" : { "DOI" : "10.1111/1365-2664.12470", "ISBN" : "1365-2664", "ISSN" : "13652664", "abstract" : "Parties to the Convention on Biological Diversity have agreed that, by 2020, invasion pathways will be identified, prioritized and managed to prevent the introduction of invasive alien species. The challenges facing this target are examined for six primary invasion pathways: assisted colonization as a deliberate release; escape of pets and aquaria species; parasite and pathogen contaminants of wildlife; stowaways on tourist clothing and equipment; navigation corridors; and transboundary implications of unaided spread. Economic drivers such as tourism, the pet trade and infrastructure projects will accelerate invasive alien species introductions, particularly in emerging economies. Mitigation requires \u2018polluter pays\u2019 legislation combined with improved policy enforcement and compliance. Policy implications. Policymakers require new risk analysis tools to predict the hazards posed by species with no prior invasion history, the vulnerability of native biodiversity to emerging diseases, and the components of regional species pools that become invasive following connection via corridors.", "author" : [ { "dropping-particle" : "", "family" : "Hulme", "given" : "Philip E.", "non-dropping-particle" : "", "parse-names" : false, "suffix" : "" } ], "container-title" : "Journal of Applied Ecology", "id" : "ITEM-1", "issue" : "6", "issued" : { "date-parts" : [ [ "2015" ] ] }, "note" : "NULL", "page" : "1418-1424", "title" : "Invasion pathways at a crossroad: Policy and research challenges for managing alien species introductions", "type" : "article-journal", "volume" : "52" }, "uris" : [ "http://www.mendeley.com/documents/?uuid=036ce5a3-df8a-4511-8dd9-39add9624b18" ] }, { "id" : "ITEM-2", "itemData" : { "DOI" : "10.1016/j.ocecoaman.2013.02.024", "ISBN" : "0964-5691", "ISSN" : "09645691", "abstract" : "Assessing pathways of introduction of marine alien species is essential to identify management options and evaluate management decisions to regulate and prevent new introductions. By critically reviewing related information in scientific/grey literature and online resources, 1369 alien marine species in European seas were identified, of which 1257 were linked to the most probable pathway(s)/vector(s) of introduction. Based on their reported year of introduction, trends in the numbers of introduced species per pathway/vector were assessed on a decadal basis and invasion patterns were described for each pathway. The trend of new introductions of alien species in Europe has been increasing, with more than half of the species probably being introduced by shipping. Marine and inland corridors (primarily because of the Suez Canal) were the second most common pathway of introduction followed by aquaculture and aquarium trade. Aquaculture was the only pathway for which there was a marked decrease in new introductions during the last decade, presumably due to compulsory measures implemented at a national or European level. Introductions via all the other pathways have been increasing, aquarium trade being the pathway with the most striking observed increase. Many more species are expected to invade the Mediterranean Sea through the Suez Canal, as it has been continuously enlarged and the barriers for the invasion of Red Sea species have been substantially decreased. In addition to the existing regulations on aquaculture, the implementation of appropriate management measures on shipping and aquarium trade, e.g. the implementation of the Ballast Water Management Convention, awareness raising among aquarium hobbyists, and also implementation of a stricter legislative framework on the import of non-native aquarium species, could reverse the increasing trend in new introductions. \u00a9 2013 Elsevier Ltd.", "author" : [ { "dropping-particle" : "", "family" : "Katsanevakis", "given" : "Stelios", "non-dropping-particle" : "", "parse-names" : false, "suffix" : "" }, { "dropping-particle" : "", "family" : "Zenetos", "given" : "Argyro", "non-dropping-particle" : "", "parse-names" : false, "suffix" : "" }, { "dropping-particle" : "", "family" : "Belchior", "given" : "Constan\u00e7a", "non-dropping-particle" : "", "parse-names" : false, "suffix" : "" }, { "dropping-particle" : "", "family" : "Cardoso", "given" : "Ana Cristina", "non-dropping-particle" : "", "parse-names" : false, "suffix" : "" } ], "container-title" : "Ocean and Coastal Management", "id" : "ITEM-2", "issue" : "January", "issued" : { "date-parts" : [ [ "2013" ] ] }, "note" : "NULL", "page" : "64-74", "publisher" : "Elsevier Ltd", "title" : "Invading European Seas: Assessing pathways of introduction of marine aliens", "type" : "article-journal", "volume" : "76" }, "uris" : [ "http://www.mendeley.com/documents/?uuid=30f4f77f-1642-4592-9ffa-21f99830acc3" ] }, { "id" : "ITEM-3", "itemData" : { "DOI" : "10.1111/geb.12517", "ISSN" : "1466822X", "author" : [ { "dropping-particle" : "", "family" : "Turbelin", "given" : "Anna J.", "non-dropping-particle" : "", "parse-names" : false, "suffix" : "" }, { "dropping-particle" : "", "family" : "Malamud", "given" : "Bruce D.", "non-dropping-particle" : "", "parse-names" : false, "suffix" : "" }, { "dropping-particle" : "", "family" : "Francis", "given" : "Robert A.", "non-dropping-particle" : "", "parse-names" : false, "suffix" : "" } ], "container-title" : "Global Ecology and Biogeography", "id" : "ITEM-3", "issue" : "1", "issued" : { "date-parts" : [ [ "2017", "1" ] ] }, "page" : "78-92", "title" : "Mapping the global state of invasive alien species: patterns of invasion and policy responses", "type" : "article-journal", "volume" : "26" }, "uris" : [ "http://www.mendeley.com/documents/?uuid=f0b426a4-2578-43b7-b17f-cffcd518288a" ] }, { "id" : "ITEM-4", "itemData" : { "DOI" : "10.1007/s10530-016-1278-z", "ISBN" : "1387-3547 1573-1464", "ISSN" : "15731464", "abstract" : "\u00a9 2016 Springer International Publishing SwitzerlandWe assessed how establishment patterns of non-native freshwater, marine and terrestrial species into Northwest Europe (using Great Britain, France, Belgium and the Netherlands as the study countries) have changed over time, and identified the prevalent pathways and vectors of recent arrivals. Data were extracted from 33 sources on (a) presence/absence and (b) first year of observation in the wild in each country, and (c) continent(s) of origin, (d) invasion pathway(s), (e) invasion vector(s) and (f) environment(s) for 359 species, comprising all non-native Mollusca, Osteichthyes (bony fish), Anseriformes (wildfowl) and Mammalia, and non-native invasive Angiospermae present in the area. Molluscs, fish and wildfowl, particularly those originating from South America, arrived more recently into Northwest Europe than other groups, particularly mammals, invasive plants and species originating from North America. Non-deliberate introductions, those of aquatic species and those from elsewhere in Europe and/or Asia increased strongly in importance after the year 2000 and were responsible for 69, 83 and 89 % of new introductions between 2001 and 2015, respectively. Non-deliberate introductions and those from Asia and North America contributed significantly more to introductions of invasive species in comparison to other non-native species. From the 1960s, ornamental trade has increased in importance relative to other vectors and was responsible for all deliberate introductions of study groups since 2001. Non-deliberate introductions of freshwater and marine species originating from Southeast Europe and Asia represent an increasingly important ecological and economic threat to Northwest Europe. Invertebrates such as molluscs may be particularly dangerous due to their small size and difficulties in detection. Prevention of future invasions in this respect will require intensive screening of stowaways on boats and raising of public awareness.", "author" : [ { "dropping-particle" : "", "family" : "Zieritz", "given" : "Alexandra", "non-dropping-particle" : "", "parse-names" : false, "suffix" : "" }, { "dropping-particle" : "", "family" : "Gallardo", "given" : "Belinda", "non-dropping-particle" : "", "parse-names" : false, "suffix" : "" }, { "dropping-particle" : "", "family" : "Baker", "given" : "Simon J.", "non-dropping-particle" : "", "parse-names" : false, "suffix" : "" </w:instrText>
      </w:r>
      <w:r w:rsidRPr="00431DEA">
        <w:rPr>
          <w:rFonts w:cstheme="minorHAnsi"/>
          <w:lang w:val="de-CH"/>
        </w:rPr>
        <w:instrText>}, { "dropping-particle" : "", "fam</w:instrText>
      </w:r>
      <w:r w:rsidRPr="00E84CD1">
        <w:rPr>
          <w:rFonts w:cstheme="minorHAnsi"/>
          <w:lang w:val="de-CH"/>
        </w:rPr>
        <w:instrText>ily" : "Britton", "given" : "J. Robert", "non-dropping-particle" : "", "parse-names" : false, "suffix" : "" }, { "dropping-particle" : "", "family" : "Valkenburg", "given" : "Johan L C H", "non-dropping-particle" : "van", "parse-names" : false, "suffix" : "" }, { "dropping-particle" : "", "family" : "Verreycken", "given" : "Hugo", "non-dropping-particle" : "", "parse-names" : false, "suffix" : "" }, { "dropping-particle" : "", "family" : "Aldridge", "given" : "David C.", "non-dropping-particle" : "", "parse-names" : false, "suffix" : "" } ], "container-title" : "Biological Invasions", "id" : "ITEM-4", "issued" : { "date-parts" : [ [ "2017" ] ] }, "note" : "NULL", "page" : "269\u2013282", "publisher" : "Springer International Publishing", "title" : "Changes in pathways and vectors of biological invasions in Northwest Europe", "type" : "article-journal", "volume" : "19" }, "uris" : [ "http://www.mendeley.com/documents/?uuid=f04ccf4c-2e81-47aa-9f74-43eda57767f1" ] } ], "mendeley" : { "formattedCitation" : "(Hulme, 2015; Katsanevakis et al., 2013; Turbelin et al., 2017; Zieritz et al., 2017)", "plainTextFormattedCitation" : "(Hulme, 2015; Katsanevakis et al., 2013; Turbelin et al., 2017; Zieritz et al., 2017)", "previouslyFormattedCitation" : "(Hulme, 2015; Katsanevakis et al., 2013; Turbelin et al., 2017; Zieritz et al., 2017)" }, "properties" : {  }, "schema" : "https://github.com/citation-style-language/schema/raw/master/csl-citation.json" }</w:instrText>
      </w:r>
      <w:r>
        <w:rPr>
          <w:rFonts w:cstheme="minorHAnsi"/>
        </w:rPr>
        <w:fldChar w:fldCharType="separate"/>
      </w:r>
      <w:r w:rsidRPr="00E84CD1">
        <w:rPr>
          <w:rFonts w:cstheme="minorHAnsi"/>
          <w:lang w:val="de-CH"/>
        </w:rPr>
        <w:t xml:space="preserve">(Hulme, 2015; Katsanevakis </w:t>
      </w:r>
      <w:r w:rsidR="000D7D89" w:rsidRPr="000D7D89">
        <w:rPr>
          <w:rFonts w:cstheme="minorHAnsi"/>
          <w:i/>
          <w:lang w:val="de-CH"/>
        </w:rPr>
        <w:t>et al.</w:t>
      </w:r>
      <w:r w:rsidRPr="00E84CD1">
        <w:rPr>
          <w:rFonts w:cstheme="minorHAnsi"/>
          <w:lang w:val="de-CH"/>
        </w:rPr>
        <w:t xml:space="preserve">, 2013; Turbelin </w:t>
      </w:r>
      <w:r w:rsidR="000D7D89" w:rsidRPr="000D7D89">
        <w:rPr>
          <w:rFonts w:cstheme="minorHAnsi"/>
          <w:i/>
          <w:lang w:val="de-CH"/>
        </w:rPr>
        <w:t>et al.</w:t>
      </w:r>
      <w:r w:rsidRPr="00E84CD1">
        <w:rPr>
          <w:rFonts w:cstheme="minorHAnsi"/>
          <w:lang w:val="de-CH"/>
        </w:rPr>
        <w:t xml:space="preserve">, 2017; Zieritz </w:t>
      </w:r>
      <w:r w:rsidR="000D7D89" w:rsidRPr="000D7D89">
        <w:rPr>
          <w:rFonts w:cstheme="minorHAnsi"/>
          <w:i/>
          <w:lang w:val="de-CH"/>
        </w:rPr>
        <w:t>et al.</w:t>
      </w:r>
      <w:r w:rsidRPr="00E84CD1">
        <w:rPr>
          <w:rFonts w:cstheme="minorHAnsi"/>
          <w:lang w:val="de-CH"/>
        </w:rPr>
        <w:t>, 2017)</w:t>
      </w:r>
      <w:r>
        <w:rPr>
          <w:rFonts w:cstheme="minorHAnsi"/>
        </w:rPr>
        <w:fldChar w:fldCharType="end"/>
      </w:r>
      <w:r w:rsidRPr="00E84CD1">
        <w:rPr>
          <w:lang w:val="de-CH"/>
        </w:rPr>
        <w:t xml:space="preserve">. </w:t>
      </w:r>
      <w:r w:rsidRPr="00E13B98">
        <w:t>Increased public awareness could lead to changes in preferences for alien species as pets or other ornamental purposes, increased vigilance by tourists and the tourist industry, and improved early detection of alien species.</w:t>
      </w:r>
    </w:p>
    <w:p w14:paraId="6652FC00" w14:textId="7891835C" w:rsidR="00351B2C" w:rsidRPr="00351B2C" w:rsidRDefault="00351B2C" w:rsidP="00351B2C">
      <w:pPr>
        <w:rPr>
          <w:lang w:val="en-US"/>
        </w:rPr>
      </w:pPr>
      <w:r>
        <w:rPr>
          <w:lang w:eastAsia="en-GB"/>
        </w:rPr>
        <w:lastRenderedPageBreak/>
        <w:drawing>
          <wp:inline distT="0" distB="0" distL="0" distR="0" wp14:anchorId="01694940" wp14:editId="023A329E">
            <wp:extent cx="5759450" cy="7994015"/>
            <wp:effectExtent l="0" t="0" r="0" b="6985"/>
            <wp:docPr id="4149" name="Picture 4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3"/>
                    <a:stretch>
                      <a:fillRect/>
                    </a:stretch>
                  </pic:blipFill>
                  <pic:spPr>
                    <a:xfrm>
                      <a:off x="0" y="0"/>
                      <a:ext cx="5759450" cy="7994015"/>
                    </a:xfrm>
                    <a:prstGeom prst="rect">
                      <a:avLst/>
                    </a:prstGeom>
                  </pic:spPr>
                </pic:pic>
              </a:graphicData>
            </a:graphic>
          </wp:inline>
        </w:drawing>
      </w:r>
    </w:p>
    <w:p w14:paraId="656DD89F" w14:textId="6FF90C82" w:rsidR="0048205B" w:rsidRDefault="0048205B" w:rsidP="000226B2">
      <w:pPr>
        <w:pStyle w:val="Caption"/>
      </w:pPr>
      <w:bookmarkStart w:id="1517" w:name="_Ref496561340"/>
    </w:p>
    <w:bookmarkEnd w:id="1517"/>
    <w:p w14:paraId="3455273B" w14:textId="7B99D9A5" w:rsidR="007133B1" w:rsidRPr="007133B1" w:rsidRDefault="007133B1" w:rsidP="007133B1">
      <w:pPr>
        <w:rPr>
          <w:lang w:val="en-US"/>
        </w:rPr>
      </w:pPr>
      <w:r>
        <w:rPr>
          <w:lang w:eastAsia="en-GB"/>
        </w:rPr>
        <w:lastRenderedPageBreak/>
        <w:drawing>
          <wp:inline distT="0" distB="0" distL="0" distR="0" wp14:anchorId="583F858D" wp14:editId="60D0AFF3">
            <wp:extent cx="5759450" cy="4959985"/>
            <wp:effectExtent l="0" t="0" r="0" b="0"/>
            <wp:docPr id="4150" name="Picture 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4"/>
                    <a:stretch>
                      <a:fillRect/>
                    </a:stretch>
                  </pic:blipFill>
                  <pic:spPr>
                    <a:xfrm>
                      <a:off x="0" y="0"/>
                      <a:ext cx="5759450" cy="4959985"/>
                    </a:xfrm>
                    <a:prstGeom prst="rect">
                      <a:avLst/>
                    </a:prstGeom>
                  </pic:spPr>
                </pic:pic>
              </a:graphicData>
            </a:graphic>
          </wp:inline>
        </w:drawing>
      </w:r>
    </w:p>
    <w:p w14:paraId="1E9C40A0" w14:textId="506682F1" w:rsidR="007133B1" w:rsidRDefault="007133B1" w:rsidP="007133B1">
      <w:pPr>
        <w:rPr>
          <w:lang w:val="en-US"/>
        </w:rPr>
      </w:pPr>
    </w:p>
    <w:p w14:paraId="1AB31D51" w14:textId="045AC173" w:rsidR="00C82494" w:rsidRPr="007133B1" w:rsidRDefault="00C82494" w:rsidP="007133B1">
      <w:pPr>
        <w:rPr>
          <w:lang w:val="en-US"/>
        </w:rPr>
      </w:pPr>
      <w:r>
        <w:rPr>
          <w:lang w:eastAsia="en-GB"/>
        </w:rPr>
        <w:lastRenderedPageBreak/>
        <w:drawing>
          <wp:inline distT="0" distB="0" distL="0" distR="0" wp14:anchorId="28BC0E47" wp14:editId="7E5F2DB9">
            <wp:extent cx="5759450" cy="4591685"/>
            <wp:effectExtent l="0" t="0" r="0"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5"/>
                    <a:stretch>
                      <a:fillRect/>
                    </a:stretch>
                  </pic:blipFill>
                  <pic:spPr>
                    <a:xfrm>
                      <a:off x="0" y="0"/>
                      <a:ext cx="5759450" cy="4591685"/>
                    </a:xfrm>
                    <a:prstGeom prst="rect">
                      <a:avLst/>
                    </a:prstGeom>
                  </pic:spPr>
                </pic:pic>
              </a:graphicData>
            </a:graphic>
          </wp:inline>
        </w:drawing>
      </w:r>
    </w:p>
    <w:p w14:paraId="14CC4257" w14:textId="0E69E7D5" w:rsidR="0048205B" w:rsidRPr="00E13B98" w:rsidRDefault="0048205B" w:rsidP="00AE389F"/>
    <w:p w14:paraId="7B19CF94" w14:textId="77777777" w:rsidR="0048205B" w:rsidRPr="00E13B98" w:rsidRDefault="0048205B" w:rsidP="007A3472">
      <w:pPr>
        <w:pStyle w:val="Heading2"/>
      </w:pPr>
      <w:bookmarkStart w:id="1518" w:name="_Toc477331333"/>
      <w:bookmarkStart w:id="1519" w:name="_Toc502837453"/>
      <w:bookmarkStart w:id="1520" w:name="_Toc504380704"/>
      <w:bookmarkStart w:id="1521" w:name="_Toc519514847"/>
      <w:r w:rsidRPr="00E13B98">
        <w:t>Synthesis of direct driver trends and impacts in Europe and Central Asia</w:t>
      </w:r>
      <w:bookmarkEnd w:id="1518"/>
      <w:bookmarkEnd w:id="1519"/>
      <w:bookmarkEnd w:id="1520"/>
      <w:bookmarkEnd w:id="1521"/>
    </w:p>
    <w:p w14:paraId="283D6803" w14:textId="77777777" w:rsidR="0048205B" w:rsidRPr="00E13B98" w:rsidRDefault="0048205B" w:rsidP="00147745">
      <w:pPr>
        <w:pStyle w:val="Heading3"/>
      </w:pPr>
      <w:bookmarkStart w:id="1522" w:name="_Toc477331334"/>
      <w:bookmarkStart w:id="1523" w:name="_Toc502837454"/>
      <w:bookmarkStart w:id="1524" w:name="_Toc504380705"/>
      <w:bookmarkStart w:id="1525" w:name="_Toc519514848"/>
      <w:r w:rsidRPr="00E13B98">
        <w:t>Interaction among direct drivers</w:t>
      </w:r>
      <w:bookmarkEnd w:id="1522"/>
      <w:r w:rsidRPr="00E13B98">
        <w:t xml:space="preserve"> and time-lagged effects on biodiversity and nature’s contributions to people</w:t>
      </w:r>
      <w:bookmarkEnd w:id="1523"/>
      <w:bookmarkEnd w:id="1524"/>
      <w:bookmarkEnd w:id="1525"/>
    </w:p>
    <w:p w14:paraId="56CC0FAF" w14:textId="77777777" w:rsidR="0048205B" w:rsidRPr="00E13B98" w:rsidRDefault="0048205B" w:rsidP="00AE389F">
      <w:r w:rsidRPr="00E13B98">
        <w:t xml:space="preserve">Drivers, both direct and indirect, rarely act in isolation. In essence, a change in biodiversity and nature’s contributions to people is almost always an outcome of several interacting drivers. While it may be possible to determine which drivers are involved, it is not always easy to assess or even quantify the respective contribution of the individual drivers in affecting biodiversity, including ecosystems. In addition, positive feedbacks can influence driver dynamics and amplify their combined effects. For example, land-use change and destruction of habitats can influence climate change (locally) due to the changes in land surface albedo and evapotranspiration </w:t>
      </w:r>
      <w:r>
        <w:fldChar w:fldCharType="begin" w:fldLock="1"/>
      </w:r>
      <w:r>
        <w:instrText>ADDIN CSL_CITATION { "citationItems" : [ { "id" : "ITEM-1", "itemData" : { "DOI" : "10.1038/nature01649.1.", "ISBN" : "0028-0836", "ISSN" : "0028-0836", "PMID" : "12774119", "abstract" : "The most important anthropogenic influences on climate are the emission of greenhouse gases1 and changes in land use, such as urbanization and agriculture2. But it has been difficult to separate these two influences because both tend to increase the daily mean surface temperature3, 4. The impact of urbanization has been estimated by comparing observations in cities with those in surrounding rural areas, but the results differ significantly depending on whether population data5 or satellite measurements of night light6, 7, 8 are used to classify urban and rural areas7, 8. Here we use the difference between trends in observed surface temperatures in the continental United States and the corresponding trends in a reconstruction of surface temperatures determined from a reanalysis of global weather over the past 50 years, which is insensitive to surface observations, to estimate the impact of land-use changes on surface warming. Our results suggest that half of the observed decrease in diurnal temperature range is due to urban and other land-use changes. Moreover, our estimate of 0.27 \u00b0C mean surface warming per century due to land-use changes is at least twice as high as previous estimates based on urbanization alone7, 8.", "author" : [ { "dropping-particle" : "", "family" : "Kalnay", "given" : "Eugenia", "non-dropping-particle" : "", "parse-names" : false, "suffix" : "" }, { "dropping-particle" : "", "family" : "Cai", "given" : "Ming", "non-dropping-particle" : "", "parse-names" : false, "suffix" : "" } ], "container-title" : "Nature", "id" : "ITEM-1", "issue" : "May", "issued" : { "date-parts" : [ [ "2003" ] ] }, "page" : "528-531", "title" : "Impact of urbanization and land-use change on climate", "type" : "article-journal", "volume" : "423" }, "uris" : [ "http://www.mendeley.com/documents/?uuid=d0b40b6e-e67a-4e71-aaf2-1e9aa33b6643" ] } ], "mendeley" : { "formattedCitation" : "(Kalnay &amp; Cai, 2003)", "plainTextFormattedCitation" : "(Kalnay &amp; Cai, 2003)", "previouslyFormattedCitation" : "(Kalnay &amp; Cai, 2003)" }, "properties" : {  }, "schema" : "https://github.com/citation-style-language/schema/raw/master/csl-citation.json" }</w:instrText>
      </w:r>
      <w:r>
        <w:fldChar w:fldCharType="separate"/>
      </w:r>
      <w:r w:rsidRPr="00945D01">
        <w:t>(Kalnay &amp; Cai, 2003)</w:t>
      </w:r>
      <w:r>
        <w:fldChar w:fldCharType="end"/>
      </w:r>
      <w:r>
        <w:t>.</w:t>
      </w:r>
    </w:p>
    <w:p w14:paraId="6D82892F" w14:textId="628981DC" w:rsidR="0048205B" w:rsidRPr="00E13B98" w:rsidRDefault="0048205B" w:rsidP="00AE389F">
      <w:r w:rsidRPr="00E13B98">
        <w:t xml:space="preserve">Drivers do not act in isolation </w:t>
      </w:r>
      <w:r>
        <w:t>with interactions between them affecting driver</w:t>
      </w:r>
      <w:r w:rsidRPr="00E13B98">
        <w:t xml:space="preserve"> trend</w:t>
      </w:r>
      <w:r>
        <w:t>s</w:t>
      </w:r>
      <w:r w:rsidRPr="00E13B98">
        <w:t xml:space="preserve"> and thus also </w:t>
      </w:r>
      <w:r>
        <w:t xml:space="preserve">the </w:t>
      </w:r>
      <w:r w:rsidRPr="00E13B98">
        <w:t>effect</w:t>
      </w:r>
      <w:r>
        <w:t>s</w:t>
      </w:r>
      <w:r w:rsidRPr="00E13B98">
        <w:t xml:space="preserve"> on biodiversity</w:t>
      </w:r>
      <w:r>
        <w:t xml:space="preserve"> and nature’s contributions to people</w:t>
      </w:r>
      <w:r w:rsidRPr="00E13B98">
        <w:t>. In</w:t>
      </w:r>
      <w:r>
        <w:t xml:space="preserve"> </w:t>
      </w:r>
      <w:r w:rsidR="00B61A52">
        <w:rPr>
          <w:b/>
        </w:rPr>
        <w:t>Box 4.7</w:t>
      </w:r>
      <w:r w:rsidRPr="00E13B98">
        <w:t xml:space="preserve">, we exemplify the interaction of indirect and direct drivers using three examples of invasive alien species. They illustrate how different drivers – partly indirect and partly direct – jointly affect the driver “invasive alien species”. Many other examples of driver interactions exist in the ecological literature. For example, the interplay of climate change, pollution and invasive alien species exacerbates the negative impact of land-use change and management intensity </w:t>
      </w:r>
      <w:r>
        <w:fldChar w:fldCharType="begin" w:fldLock="1"/>
      </w:r>
      <w:r>
        <w:instrText>ADDIN CSL_CITATION { "citationItems" : [ { "id" : "ITEM-1", "itemData" : { "DOI" : "10.1038/nature01649.1.", "ISBN" : "0028-0836", "ISSN" : "0028-0836", "PMID" : "12774119", "abstract" : "The most important anthropogenic influences on climate are the emission of greenhouse gases1 and changes in land use, such as urbanization and agriculture2. But it has been difficult to separate these two influences because both tend to increase the daily mean surface temperature3, 4. The impact of urbanization has been estimated by comparing observations in cities with those in surrounding rural areas, but the results differ significantly depending on whether population data5 or satellite measurements of night light6, 7, 8 are used to classify urban and rural areas7, 8. Here we use the difference between trends in observed surface temperatures in the continental United States and the corresponding trends in a reconstruction of surface temperatures determined from a reanalysis of global weather over the past 50 years, which is insensitive to surface observations, to estimate the impact of land-use changes on surface warming. Our results suggest that half of the observed decrease in diurnal temperature range is due to urban and other land-use changes. Moreover, our estimate of 0.27 \u00b0C mean surface warming per century due to land-use changes is at least twice as high as previous estimates based on urbanization alone7, 8.", "author" : [ { "dropping-particle" : "", "family" : "Kalnay", "given" : "Eugenia", "non-dropping-particle" : "", "parse-names" : false, "suffix" : "" }, { "dropping-particle" : "", "family" : "Cai", "given" : "Ming", "non-dropping-particle" : "", "parse-names" : false, "suffix" : "" } ], "container-title" : "Nature", "id" : "ITEM-1", "issue" : "May", "issued" : { "date-parts" : [ [ "2003" ] ] }, "page" : "528-531", "title" : "Impact of urbanization and land-use change on climate", "type" : "article-journal", "volume" : "423" }, "uris" : [ "http://www.mendeley.com/documents/?uuid=d0b40b6e-e67a-4e71-aaf2-1e9aa33b6643" ] }, { "id" : "ITEM-2", "itemData" : { "DOI" : "10.1007/s10980-011-9585-3", "ISBN" : "0921-2973", "ISSN" : "09212973", "abstract" : "Biological invasions and changes in land-use are two components of global change affecting biodiversity worldwide. There is overriding evidence that invasions can dramatically change the landscape and that particular land-use types facilitate invasions. Still, these issues have not formally percolated into risk analysis of biological invasions, and only recently has the influence of the surrounding landscape on invasive species spread started to be considered. In this paper we review the literature on the influence of the surrounding landscape on the local level of plant invasions (i.e., abundance and richness of alien plants in plant communities). Our review confirms that there are more alien plant species and they are more abundant at fragment edges than in the interior of fragments. The decline on the level of invasion towards the interior of fragments is sharp. To a lesser extent, there is higher invasion in small isolated fragments than in large connected patches. However, despite their relevance, the influence of connectivity and shape of the fragments have been scarcely explored. Besides the fact that a site has more invaders if surrounded by a human-dominated landscape than by a natural one, the past history and the configuration of that landscape are also important. Invasion within land-uses is often associated with the historical legacy of changes in land-use, indicating that current land-uses might represent an invasion credit to future invasions. Accurate accounts of the invasion process and effective conservation programs will depend on such considerations.", "author" : [ { "dropping-particle" : "", "family" : "Vil\u00e0", "given" : "Montserrat", "non-dropping-particle" : "", "parse-names" : false, "suffix" : "" }, { "dropping-particle" : "", "family" : "Ib\u00e1\u00f1ez", "given" : "In\u00e9s", "non-dropping-particle" : "", "parse-names" : false, "suffix" : "" } ], "container-title" : "Landscape Ecology", "id" : "ITEM-2", "issue" : "4", "issued" : { "date-parts" : [ [ "2011" ] ] }, "page" : "461-472", "title" : "Plant invasions in the landscape", "type" : "article-journal", "volume" : "26" }, "uris" : [ "http://www.mendeley.com/documents/?uuid=f80c0dac-1d70-4c5c-b280-fab518eecebe" ] }, { "id" : "ITEM-3", "itemData" : { "DOI" : "10.1111/j.1365-2486.2011.02593.x", "ISSN" : "13541013", "author" : [ { "dropping-particle" : "", "family" : "Mantyka-Pringle", "given" : "Chrystal S.", "non-dropping-particle" : "", "parse-names" : false, "suffix" : "" }, { "dropping-particle" : "", "family" : "Martin", "given" : "Tara G.", "non-dropping-particle" : "", "parse-names" : false, "suffix" : "" }, { "dropping-particle" : "", "family" : "Rhodes", "given" : "Jonathan R.", "non-dropping-particle" : "", "parse-names" : false, "suffix" : "" } ], "container-title" : "Global Change Biology", "id" : "ITEM-3", "issue" : "4", "issued" : { "date-parts" : [ [ "2012", "4", "8" ] ] }, "page" : "1239-1252", "title" : "Interactions between climate and habitat loss effects on biodiversity: a systematic review and meta-analysis", "type" : "article-journal", "volume" : "18" }, "uris" : [ "http://www.mendeley.com/documents/?uuid=718e10a7-e2f7-4ae2-8963-3bdb7ee968a2" ] }, { "id" : "ITEM-4", "itemData" : { "DOI" : "10.1126/sciadv.1500052", "ISBN" : "doi : 10.1126/sciadv.1500052", "ISSN" : "2375-2548", "PMID" : "26601154",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 M.", "non-dropping-particle" : "", "parse-names" : false, "suffix" : "" }, { "dropping-particle" : "", "family" : "Brudvig", "given" : "L. A.", "non-dropping-particle" : "", "parse-names" : false, "suffix" : "" }, { "dropping-particle" : "", "family" : "Clobert", "given" : "J.", "non-dropping-particle" : "", "parse-names" : false, "suffix" : "" }, { "dropping-particle" : "", "family" : "Davies", "given" : "K. F.", "non-dropping-particle" : "", "parse-names" : false, "suffix" : "" }, { "dropping-particle" : "", "family" : "Gonzalez", "given" : "A.", "non-dropping-particle" : "", "parse-names" : false, "suffix" : "" }, { "dropping-particle" : "", "family" : "Holt", "given" : "R. D.", "non-dropping-particle" : "", "parse-names" : false, "suffix" : "" }, { "dropping-particle" : "", "family" : "Lovejoy", "given" : "T. E.", "non-dropping-particle" : "", "parse-names" : false, "suffix" : "" }, { "dropping-particle" : "", "family" : "Sexton", "given" : "J. O.", "non-dropping-particle" : "", "parse-names" : false, "suffix" : "" }, { "dropping-particle" : "", "family" : "Austin", "given" : "M. P.", "non-dropping-particle" : "", "parse-names" : false, "suffix" : "" }, { "dropping-particle" : "", "family" : "Collins", "given" : "C. D.", "non-dropping-particle" : "", "parse-names" : false, "suffix" : "" }, { "dropping-particle" : "", "family" : "Cook", "given" : "W. M.", "non-dropping-particle" : "", "parse-names" : false, "suffix" : "" }, { "dropping-particle" : "", "family" : "Damschen", "given" : "E. I.", "non-dropping-particle" : "", "parse-names" : false, "suffix" : "" }, { "dropping-particle" : "", "family" : "Ewers", "given" : "R. M.", "non-dropping-particle" : "", "parse-names" : false, "suffix" : "" }, { "dropping-particle" : "", "family" : "Foster", "given" : "B. L.", "non-dropping-particle" : "", "parse-names" : false, "suffix" : "" }, { "dropping-particle" : "", "family" : "Jenkins", "given" : "C. N.", "non-dropping-particle" : "", "parse-names" : false, "suffix" : "" }, { "dropping-particle" : "", "family" : "King", "given" : "A. J.", "non-dropping-particle" : "", "parse-names" : false, "suffix" : "" }, { "dropping-particle" : "", "family" : "Laurance", "given" : "W. F.", "non-dropping-particle" : "", "parse-names" : false, "suffix" : "" }, { "dropping-particle" : "", "family" : "Levey", "given" : "D. J.", "non-dropping-particle" : "", "parse-names" : false, "suffix" : "" }, { "dropping-particle" : "", "family" : "Margules", "given" : "C. R.", "non-dropping-particle" : "", "parse-names" : false, "suffix" : "" }, { "dropping-particle" : "", "family" : "Melbourne", "given" : "B. A.", "non-dropping-particle" : "", "parse-names" : false, "suffix" : "" }, { "dropping-particle" : "", "family" : "Nicholls", "given" : "A. O.", "non-dropping-particle" : "", "parse-names" : false, "suffix" : "" }, { "dropping-particle" : "", "family" : "Orrock", "given" : "J. L.", "non-dropping-particle" : "", "parse-names" : false, "suffix" : "" }, { "dropping-particle" : "", "family" : "Song", "given" : "D.-X.", "non-dropping-particle" : "", "parse-names" : false, "suffix" : "" }, { "dropping-particle" : "", "family" : "Townshend", "given" : "J. R.", "non-dropping-particle" : "", "parse-names" : false, "suffix" : "" } ], "container-title" : "Science Advances", "id" : "ITEM-4", "issue" : "2", "issued" : { "date-parts" : [ [ "2015" ] ] }, "page" : "e1500052-e1500052", "title" : "Habitat fragmentation and its lasting impact on Earth's ecosystems", "type" : "article-journal", "volume" : "1" }, "uris" : [ "http://www.mendeley.com/documents/?uuid=a5b4d6c5-7a3e-4f0f-8a49-32cf584a3aca" ] }, { "id" : "ITEM-5", "itemData" : { "DOI" : "10.1002/aqc.2710", "ISSN" : "10990755", "abstract" : "1. Invertebrates inhabiting marine and freshwater ecosystems make\\nimportant contributions to global biodiversity and provide significant\\nservices that have cascading effects across ecosystems. However, this\\ngroup is grossly under-represented in assessments of conservation status\\nand often neglected in targeted aquatic conservation efforts.\\n2. In global assessments of 7857 freshwater invertebrates and 2864\\nmarine invertebrates, 30-34% were considered Data Deficient\\nhighlighting the paucity of information for making such assessments. Of\\nthe invertebrate groups that could be assessed, those with poor\\ndispersal abilities and high local endemism, such as many gastropods,\\ncrayfish and mussels, are the most threatened.\\n3. Springs and subterranean hydrological systems support the highest\\nproportions of threatened freshwater species, while in marine\\nenvironments coral reefs, lagoons and anchialine systems are\\nparticularly vulnerable.\\n4. Key agents of biodiversity decline in aquatic ecosystems are water\\npollution, overexploitation and harvesting, habitat degradation and\\ndestruction, alien invasive species, and climate change. Effects of dams\\nand water management along with pollution from urban, agricultural and\\nforestry sources are the main threats in freshwater ecosystems, whereas\\na broad range of factors have impacts on marine invertebrates, including\\nbiological resource use.\\n5. Significant impediments facing conservation of aquatic invertebrates\\nare limited knowledge of their diversity, the need for broadscale\\nactions to account for connectivity within and across ecosystems, lack\\nof political will and investment, and the prospect that conditions may\\nget worse before they improve, possibly not in time to save some already\\nhighly imperilled invertebrate species from extinction. Copyright (C)\\n2016 John Wiley &amp; Sons, Ltd.", "author" : [ { "dropping-particle" : "", "family" : "Collier", "given" : "Kevin J.", "non-dropping-particle" : "", "parse-names" : false, "suffix" : "" }, { "dropping-particle" : "", "family" : "Probert", "given" : "P. Keith", "non-dropping-particle" : "", "parse-names" : false, "suffix" : "" }, { "dropping-particle" : "", "family" : "Jeffries", "given" : "Michael", "non-dropping-particle" : "", "parse-names" : false, "suffix" : "" } ], "container-title" : "Aquatic Conservation: Marine and Freshwater Ecosystems", "id" : "ITEM-5", "issue" : "5", "issued" : { "date-parts" : [ [ "2016" ] ] }, "page" : "817-837", "title" : "Conservation of aquatic invertebrates: concerns, challenges and conundrums", "type" : "article-journal", "volume" : "26" }, "uris" : [ "http://www.mendeley.com/documents/?uuid=522585b9-8867-414c-bf60-ae16230edacb" ] }, { "id" : "ITEM-6", "itemData" : { "DOI" : "10.1016/j.gecco.2015.11.002", "ISSN" : "23519894", "abstract" : "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 "author" : [ { "dropping-particle" : "", "family" : "Segan", "given" : "Daniel B.", "non-dropping-particle" : "", "parse-names" : false, "suffix" : "" }, { "dropping-particle" : "", "family" : "Murray", "given" : "Kris A.", "non-dropping-particle" : "", "parse-names" : false, "suffix" : "" }, { "dropping-particle" : "", "family" : "Watson", "given" : "James E.M.", "non-dropping-particle" : "", "parse-names" : false, "suffix" : "" } ], "container-title" : "Global Ecology and Conservation", "id" : "ITEM-6", "issued" : { "date-parts" : [ [ "2016" ] ] }, "page" : "12-21", "publisher" : "Elsevier B.V.", "title" : "A global assessment of current and future biodiversity vulnerability to habitat loss-climate change interactions", "type" : "article-journal", "volume" : "5" }, "uris" : [ "http://www.mendeley.com/documents/?uuid=c8e2332c-9247-47b1-b63b-065c88534355" ] }, { "id" : "ITEM-7", "itemData" : {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7", "issued" : { "date-parts" : [ [ "2016" ] ] }, "number-of-pages" : "502", "publisher" : "Secretariat of the Intergovernmental Science-Policy Platform on Biodiversity and Ecosystem Services", "publisher-place" : "Bonn, Germany", "title" : "IPBES Assessment Report on Pollinators, Pollination and Food Production", "type" : "book" }, "uris" : [ "http://www.mendeley.com/documents/?uuid=d59cd48c-d369-4226-a93b-560f077b54fd" ] } ], "mendeley" : { "formattedCitation" : "(Collier, Probert, &amp; Jeffries, 2016; Haddad et al., 2015; IPBES, 2016a; Kalnay &amp; Cai, 2003; Mantyka-Pringle et al., 2012; Segan, Murray, &amp; Watson, 2016; Vil\u00e0 &amp; Ib\u00e1\u00f1ez, 2011)", "plainTextFormattedCitation" : "(Collier, Probert, &amp; Jeffries, 2016; Haddad et al., 2015; IPBES, 2016a; Kalnay &amp; Cai, 2003; Mantyka-Pringle et al., 2012; Segan, Murray, &amp; Watson, 2016; Vil\u00e0 &amp; Ib\u00e1\u00f1ez, 2011)", "previouslyFormattedCitation" : "(Collier, Probert, &amp; Jeffries, 2016; Haddad et al., 2015; IPBES, 2016a; Kalnay &amp; Cai, 2003; Mantyka-Pringle et al., 2012; Segan, Murray, &amp; Watson, 2016; Vil\u00e0 &amp; Ib\u00e1\u00f1ez, 2011)" }, "properties" : {  }, "schema" : "https://github.com/citation-style-language/schema/raw/master/csl-citation.json" }</w:instrText>
      </w:r>
      <w:r>
        <w:fldChar w:fldCharType="separate"/>
      </w:r>
      <w:r w:rsidRPr="002349C3">
        <w:t>(Collier</w:t>
      </w:r>
      <w:r w:rsidR="00CA5753">
        <w:rPr>
          <w:i/>
        </w:rPr>
        <w:t xml:space="preserve"> et al.</w:t>
      </w:r>
      <w:r w:rsidRPr="002349C3">
        <w:t xml:space="preserve">, 2016; Haddad </w:t>
      </w:r>
      <w:r w:rsidR="000D7D89" w:rsidRPr="000D7D89">
        <w:rPr>
          <w:i/>
        </w:rPr>
        <w:t>et al.</w:t>
      </w:r>
      <w:r w:rsidRPr="002349C3">
        <w:t xml:space="preserve">, 2015; IPBES, 2016a; Kalnay &amp; Cai, 2003; Mantyka-Pringle </w:t>
      </w:r>
      <w:r w:rsidR="000D7D89" w:rsidRPr="000D7D89">
        <w:rPr>
          <w:i/>
        </w:rPr>
        <w:t>et al.</w:t>
      </w:r>
      <w:r w:rsidRPr="002349C3">
        <w:t>, 2012; Segan</w:t>
      </w:r>
      <w:r w:rsidR="00CA5753">
        <w:rPr>
          <w:i/>
        </w:rPr>
        <w:t xml:space="preserve"> et al.</w:t>
      </w:r>
      <w:r w:rsidRPr="002349C3">
        <w:t>, 2016; Vilà &amp; Ibáñez, 2011)</w:t>
      </w:r>
      <w:r>
        <w:fldChar w:fldCharType="end"/>
      </w:r>
      <w:r w:rsidRPr="00E13B98">
        <w:t xml:space="preserve">. Small and isolated populations of organisms are less well buffered against climate change </w:t>
      </w:r>
      <w:r>
        <w:fldChar w:fldCharType="begin" w:fldLock="1"/>
      </w:r>
      <w:r>
        <w:instrText>ADDIN CSL_CITATION { "citationItems" : [ { "id" : "ITEM-1", "itemData" : { "DOI" : "10.1016/j.ecoinf.2006.12.001", "ISBN" : "1574-9541", "ISSN" : "15749541", "abstract" : "Projected responses of species' to climate change have so far included few of the factors that are important determinants of species' distributions within its range. In this paper we utilise a spatially explicit cellular lattice, colonisation-extinction model to investigate the effect of habitat loss, fragmentation and species characteristics on range shifting in response to climate change. Contrary to the predictions of patch occupancy in static climate models we show that fragmentation can have a positive effect on species survival when species have high colonisation rates. For species with low colonisation rates aggregative behaviours prevent success on fragmented landscapes at high levels of habitat loss, and range shifting is more successfully achieved where habitat is correlated. At levels of habitat loss near the extinction threshold, less fragmented landscapes can facilitate range shifting even for the best colonisers. We discuss how imposing a climate window may reduce percolation routes and have implications for the area of usable habitat at any given level of habitat availability. We demonstrate the importance of landscape structure for range shifting dynamics and argue that management of reserve networks needs to consider the requirements of species with different life history characteristics. \u00a9 2007 Elsevier B.V. All rights reserved.", "author" : [ { "dropping-particle" : "", "family" : "McInerny", "given" : "G.", "non-dropping-particle" : "", "parse-names" : false, "suffix" : "" }, { "dropping-particle" : "", "family" : "Travis", "given" : "J. M.J.", "non-dropping-particle" : "", "parse-names" : false, "suffix" : "" }, { "dropping-particle" : "", "family" : "Dytham", "given" : "C.", "non-dropping-particle" : "", "parse-names" : false, "suffix" : "" } ], "container-title" : "Ecological Informatics", "id" : "ITEM-1", "issue" : "1", "issued" : { "date-parts" : [ [ "2007" ] ] }, "page" : "1-8", "title" : "Range shifting on a fragmented landscape", "type" : "article-journal", "volume" : "2" }, "uris" : [ "http://www.mendeley.com/documents/?uuid=48e41dac-a21c-4fc9-bed6-542c3ff16cb4" ] } ], "mendeley" : { "formattedCitation" : "(McInerny, Travis, &amp; Dytham, 2007)", "plainTextFormattedCitation" : "(McInerny, Travis, &amp; Dytham, 2007)", "previouslyFormattedCitation" : "(McInerny, Travis, &amp; Dytham, 2007)" }, "properties" : {  }, "schema" : "https://github.com/citation-style-language/schema/raw/master/csl-citation.json" }</w:instrText>
      </w:r>
      <w:r>
        <w:fldChar w:fldCharType="separate"/>
      </w:r>
      <w:r w:rsidRPr="00945D01">
        <w:t>(McInerny</w:t>
      </w:r>
      <w:r w:rsidR="00CA5753">
        <w:rPr>
          <w:i/>
        </w:rPr>
        <w:t xml:space="preserve"> et al.</w:t>
      </w:r>
      <w:r w:rsidRPr="00945D01">
        <w:t>, 2007)</w:t>
      </w:r>
      <w:r>
        <w:fldChar w:fldCharType="end"/>
      </w:r>
      <w:r w:rsidRPr="00E13B98">
        <w:t xml:space="preserve">, are </w:t>
      </w:r>
      <w:r w:rsidRPr="00E13B98">
        <w:lastRenderedPageBreak/>
        <w:t xml:space="preserve">more susceptible to invasion </w:t>
      </w:r>
      <w:r>
        <w:fldChar w:fldCharType="begin" w:fldLock="1"/>
      </w:r>
      <w:r>
        <w:instrText>ADDIN CSL_CITATION { "citationItems" : [ { "id" : "ITEM-1", "itemData" : { "DOI" : "10.1016/j.tree.2007.07.001", "ISBN" : "0169-5347", "ISSN" : "01695347", "PMID" : "17673330", "abstract" : "Different components of global environmental change are often studied and managed independently, but mounting evidence points towards complex non-additive interaction effects between drivers of native species decline. Using the example of interactions between land-use change and biotic exchange, we develop an interpretive framework that will enable global change researchers to identify and discriminate between major interaction pathways. We formalise a distinction between numerically mediated versus functionally moderated causal pathways. Despite superficial similarity of their effects, numerical and functional pathways stem from fundamentally different mechanisms of action and have fundamentally different consequences for conservation management. Our framework is a first step toward building a better quantitative understanding of how interactions between drivers might mitigate or exacerbate the net effects of global environmental change on biotic communities in the future. \u00a9 2007 Elsevier Ltd. All rights reserved.", "author" : [ { "dropping-particle" : "", "family" : "Didham", "given" : "Raphael K.", "non-dropping-particle" : "", "parse-names" : false, "suffix" : "" }, { "dropping-particle" : "", "family" : "Tylianakis", "given" : "Jason M.", "non-dropping-particle" : "", "parse-names" : false, "suffix" : "" }, { "dropping-particle" : "", "family" : "Gemmell", "given" : "Neil J.", "non-dropping-particle" : "", "parse-names" : false, "suffix" : "" }, { "dropping-particle" : "", "family" : "Rand", "given" : "Tatyana A.", "non-dropping-particle" : "", "parse-names" : false, "suffix" : "" }, { "dropping-particle" : "", "family" : "Ewers", "given" : "Robert M.", "non-dropping-particle" : "", "parse-names" : false, "suffix" : "" } ], "container-title" : "Trends in Ecology and Evolution", "id" : "ITEM-1", "issue" : "9", "issued" : { "date-parts" : [ [ "2007" ] ] }, "page" : "489-496", "title" : "Interactive effects of habitat modification and species invasion on native species decline", "type" : "article-journal", "volume" : "22" }, "uris" : [ "http://www.mendeley.com/documents/?uuid=06580721-e635-43cc-9eb7-03783d585679" ] }, { "id" : "ITEM-2", "itemData" : { "DOI" : "10.1126/sciadv.1500052", "ISBN" : "doi : 10.1126/sciadv.1500052", "ISSN" : "2375-2548", "PMID" : "26601154",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 M.", "non-dropping-particle" : "", "parse-names" : false, "suffix" : "" }, { "dropping-particle" : "", "family" : "Brudvig", "given" : "L. A.", "non-dropping-particle" : "", "parse-names" : false, "suffix" : "" }, { "dropping-particle" : "", "family" : "Clobert", "given" : "J.", "non-dropping-particle" : "", "parse-names" : false, "suffix" : "" }, { "dropping-particle" : "", "family" : "Davies", "given" : "K. F.", "non-dropping-particle" : "", "parse-names" : false, "suffix" : "" }, { "dropping-particle" : "", "family" : "Gonzalez", "given" : "A.", "non-dropping-particle" : "", "parse-names" : false, "suffix" : "" }, { "dropping-particle" : "", "family" : "Holt", "given" : "R. D.", "non-dropping-particle" : "", "parse-names" : false, "suffix" : "" }, { "dropping-particle" : "", "family" : "Lovejoy", "given" : "T. E.", "non-dropping-particle" : "", "parse-names" : false, "suffix" : "" }, { "dropping-particle" : "", "family" : "Sexton", "given" : "J. O.", "non-dropping-particle" : "", "parse-names" : false, "suffix" : "" }, { "dropping-particle" : "", "family" : "Austin", "given" : "M. P.", "non-dropping-particle" : "", "parse-names" : false, "suffix" : "" }, { "dropping-particle" : "", "family" : "Collins", "given" : "C. D.", "non-dropping-particle" : "", "parse-names" : false, "suffix" : "" }, { "dropping-particle" : "", "family" : "Cook", "given" : "W. M.", "non-dropping-particle" : "", "parse-names" : false, "suffix" : "" }, { "dropping-particle" : "", "family" : "Damschen", "given" : "E. I.", "non-dropping-particle" : "", "parse-names" : false, "suffix" : "" }, { "dropping-particle" : "", "family" : "Ewers", "given" : "R. M.", "non-dropping-particle" : "", "parse-names" : false, "suffix" : "" }, { "dropping-particle" : "", "family" : "Foster", "given" : "B. L.", "non-dropping-particle" : "", "parse-names" : false, "suffix" : "" }, { "dropping-particle" : "", "family" : "Jenkins", "given" : "C. N.", "non-dropping-particle" : "", "parse-names" : false, "suffix" : "" }, { "dropping-particle" : "", "family" : "King", "given" : "A. J.", "non-dropping-particle" : "", "parse-names" : false, "suffix" : "" }, { "dropping-particle" : "", "family" : "Laurance", "given" : "W. F.", "non-dropping-particle" : "", "parse-names" : false, "suffix" : "" }, { "dropping-particle" : "", "family" : "Levey", "given" : "D. J.", "non-dropping-particle" : "", "parse-names" : false, "suffix" : "" }, { "dropping-particle" : "", "family" : "Margules", "given" : "C. R.", "non-dropping-particle" : "", "parse-names" : false, "suffix" : "" }, { "dropping-particle" : "", "family" : "Melbourne", "given" : "B. A.", "non-dropping-particle" : "", "parse-names" : false, "suffix" : "" }, { "dropping-particle" : "", "family" : "Nicholls", "given" : "A. O.", "non-dropping-particle" : "", "parse-names" : false, "suffix" : "" }, { "dropping-particle" : "", "family" : "Orrock", "given" : "J. L.", "non-dropping-particle" : "", "parse-names" : false, "suffix" : "" }, { "dropping-particle" : "", "family" : "Song", "given" : "D.-X.", "non-dropping-particle" : "", "parse-names" : false, "suffix" : "" }, { "dropping-particle" : "", "family" : "Townshend", "given" : "J. R.", "non-dropping-particle" : "", "parse-names" : false, "suffix" : "" } ], "container-title" : "Science Advances", "id" : "ITEM-2", "issue" : "2", "issued" : { "date-parts" : [ [ "2015" ] ] }, "page" : "e1500052-e1500052", "title" : "Habitat fragmentation and its lasting impact on Earth's ecosystems", "type" : "article-journal", "volume" : "1" }, "uris" : [ "http://www.mendeley.com/documents/?uuid=a5b4d6c5-7a3e-4f0f-8a49-32cf584a3aca" ] } ], "mendeley" : { "formattedCitation" : "(Didham, Tylianakis, Gemmell, Rand, &amp; Ewers, 2007; Haddad et al., 2015)", "plainTextFormattedCitation" : "(Didham, Tylianakis, Gemmell, Rand, &amp; Ewers, 2007; Haddad et al., 2015)", "previouslyFormattedCitation" : "(Didham, Tylianakis, Gemmell, Rand, &amp; Ewers, 2007; Haddad et al., 2015)" }, "properties" : {  }, "schema" : "https://github.com/citation-style-language/schema/raw/master/csl-citation.json" }</w:instrText>
      </w:r>
      <w:r>
        <w:fldChar w:fldCharType="separate"/>
      </w:r>
      <w:r w:rsidRPr="00945D01">
        <w:t>(Didham</w:t>
      </w:r>
      <w:r w:rsidR="00CA5753">
        <w:rPr>
          <w:i/>
        </w:rPr>
        <w:t xml:space="preserve"> et al.</w:t>
      </w:r>
      <w:r w:rsidRPr="00945D01">
        <w:t xml:space="preserve">, 2007; Haddad </w:t>
      </w:r>
      <w:r w:rsidR="000D7D89" w:rsidRPr="000D7D89">
        <w:rPr>
          <w:i/>
        </w:rPr>
        <w:t>et al.</w:t>
      </w:r>
      <w:r w:rsidRPr="00945D01">
        <w:t>, 2015)</w:t>
      </w:r>
      <w:r>
        <w:fldChar w:fldCharType="end"/>
      </w:r>
      <w:r w:rsidRPr="00E13B98">
        <w:t xml:space="preserve"> and can be more exposed to pollution </w:t>
      </w:r>
      <w:r>
        <w:fldChar w:fldCharType="begin" w:fldLock="1"/>
      </w:r>
      <w:r>
        <w:instrText>ADDIN CSL_CITATION { "citationItems" : [ { "id" : "ITEM-1", "itemData" : { "abstract" : "Abstract: Forestfragmentation leads to a dramatic increase in forest edge, and these edges may function as traps and concentratorsfor wind-borne nutrients and pollutants. We assessed the influence offorest edges on atmospheric deposition and subsequent inputs to the forestfloor in deciduous-forestfragments in the eastern United States. To quantify these inputs, we collected throughfall-water that has passed through the forest canopy-from edge and interior zones offorests adjacent to open fields. During the 1995 growing season, at- mospheric input (wet and dry deposition) ofsulfur to forest edge zones was elevated compared with input to forest interiors. Throughfall fluxes of dissolved inorganic nitrogen and calcium were also greater at edges than interiors. The mean edge increases ranged from 17% to 56% for the nutrients and pollutants we mea- sured. When we manipulated the structure offorest edges by removing all vegetation below half the canopy height, throughfall flux in the edge zone declined sharply and was less than that of the respective interior zone. Changing the vegetation structure of the edge also shifted the zone of highest throughfallflux farther into the interior of the forest. Our data suggest that forest edges can function both as significant traps for air- borne nutrients and pollutants from adjoining agricultural or urban landscapes and effective concentrators of below-canopy chemicalfluxes. These enhancedfluxes may have cascading effects on soil-nutrient cycling, microbial activity, seedling dominance, and other ecological processes nearforest edges.", "author" : [ { "dropping-particle" : "", "family" : "Weathers", "given" : "Kathleen C", "non-dropping-particle" : "", "parse-names" : false, "suffix" : "" }, { "dropping-particle" : "", "family" : "Cadenasso", "given" : "Mary L", "non-dropping-particle" : "", "parse-names" : false, "suffix" : "" }, { "dropping-particle" : "", "family" : "Pickett", "given" : "Steward T A", "non-dropping-particle" : "", "parse-names" : false, "suffix" : "" } ], "container-title" : "Conservation Biology", "id" : "ITEM-1", "issue" : "6", "issued" : { "date-parts" : [ [ "2001" ] ] }, "page" : "1506-1514", "title" : "Forest edges as nutrient and pollutant concentrators: potential synergisms between fragmentation, forest canopies and the atmosphere", "type" : "article-journal", "volume" : "15" }, "uris" : [ "http://www.mendeley.com/documents/?uuid=0ba6482c-0191-404d-bae3-9d29b292a429" ] } ], "mendeley" : { "formattedCitation" : "(Weathers, Cadenasso, &amp; Pickett, 2001)", "plainTextFormattedCitation" : "(Weathers, Cadenasso, &amp; Pickett, 2001)", "previouslyFormattedCitation" : "(Weathers, Cadenasso, &amp; Pickett, 2001)" }, "properties" : {  }, "schema" : "https://github.com/citation-style-language/schema/raw/master/csl-citation.json" }</w:instrText>
      </w:r>
      <w:r>
        <w:fldChar w:fldCharType="separate"/>
      </w:r>
      <w:r w:rsidRPr="00945D01">
        <w:t>(Weathers</w:t>
      </w:r>
      <w:r w:rsidR="00CA5753">
        <w:rPr>
          <w:i/>
        </w:rPr>
        <w:t xml:space="preserve"> et al.</w:t>
      </w:r>
      <w:r w:rsidRPr="00945D01">
        <w:t>, 2001)</w:t>
      </w:r>
      <w:r>
        <w:fldChar w:fldCharType="end"/>
      </w:r>
      <w:r w:rsidRPr="00E13B98">
        <w:t xml:space="preserve">. Declining area of habitats and their increasing isolation also reduces the possibilities for the compensatory migration of species in response to changing climate </w:t>
      </w:r>
      <w:r>
        <w:fldChar w:fldCharType="begin" w:fldLock="1"/>
      </w:r>
      <w:r>
        <w:instrText>ADDIN CSL_CITATION { "citationItems" : [ { "id" : "ITEM-1", "itemData" : { "DOI" : "10.1111/j.1466-8238.2011.00669.x", "ISBN" : "1466-822X", "ISSN" : "1466822X", "abstract" : "Aim Species ranges have adapted during the Holocene to altering climate conditions, but it remains unclear if species will be able to keep pace with recent and future climate change. The goal of our study is to assess the influence of changing macroclimate, competition and habitat connectivity on the migration rates of 14 tree species. We also compare the projections of range shifts from species distribution models (SDMs) that incorporate realistic migration rates with classical models that assume no or unlimited migration. Location Europe. Methods We calibrated SDMs with species abundance data from 5768 forest plots from ICP Forest Level 1 in relation to climate, topography, soil and land-use data to predict current and future tree distributions. To predict future species ranges from these models, we applied three migration scenarios: no migration, unlimited migration and realistic migration. The migration rates for the SDMs incorporating realistic migration were estimated according to macroclimate, inter-specific competition and habitat connectivity from simulation experiments with a spatially explicit process model (TreeMig). From these relationships, we then developed a migration cost surface to constrain the predicted distributions of the SDMs. Results The distributions of early-successional species during the 21st century predicted by SDMs that incorporate realistic migration matched quite well with the unlimited migration assumption (mean migration rate over Europe for A1fi/GRAS climate and land-use change scenario 156.7 -\ufffd 79.1m year -1 and for B1/SEDG 164.3 -\ufffd 84.2m year -1). The predicted distributions of mid- to late-successional species matched better with the no migration assumption (A1fi/GRAS, 15.2 -\ufffd 24.5m year -1 and B1/SEDG, 16.0 -\ufffd 25.6m year -1). Inter-specific competition, which is higher under favourable growing conditions, reduced range shift velocity more than did adverse macroclimatic conditions (i.e. very cold or dry climate). Habitat fragmentation also led to considerable time lags in range shifts. Main conclusions Migration rates depend on species traits, competition, spatial habitat configuration and climatic conditions. As a result, re-adjustments of species ranges to climate and land-use change are complex and very individualistic, yet still quite predictable. Early-successional species track climate change almost instantaneously while mid- to late- successional species were predicted to migrate very slowly. -\ufffd 2011 Blackwe\u2026", "author" : [ { "dropping-particle" : "", "family" : "Meier", "given" : "Eliane S.", "non-dropping-particle" : "", "parse-names" : false, "suffix" : "" }, { "dropping-particle" : "", "family" : "Lischke", "given" : "Heike", "non-dropping-particle" : "", "parse-names" : false, "suffix" : "" }, { "dropping-particle" : "", "family" : "Schmatz", "given" : "Dirk R.", "non-dropping-particle" : "", "parse-names" : false, "suffix" : "" }, { "dropping-particle" : "", "family" : "Zimmermann", "given" : "Niklaus E.", "non-dropping-particle" : "", "parse-names" : false, "suffix" : "" } ], "container-title" : "Global Ecology and Biogeography", "id" : "ITEM-1", "issue" : "2", "issued" : { "date-parts" : [ [ "2012" ] ] }, "page" : "164-178", "title" : "Climate, competition and connectivity affect future migration and ranges of European trees", "type" : "article-journal", "volume" : "21" }, "uris" : [ "http://www.mendeley.com/documents/?uuid=356fac08-5afd-4a15-acf8-ec1c65770e67" ] }, { "id" : "ITEM-2", "itemData" : { "DOI" : "10.1111/ecog.01041", "ISBN" : "1600-0587", "ISSN" : "16000587", "abstract" : "Understanding and predicting the dynamics of range expansion is a major topic in ecology both for invasive species extending their ranges into non-native regions and for species shifting their natural distributions as a consequence of climate change. In an increasingly modified landscape, a key question is \u2018how do populations spread across patchy landscapes?\u2018 Dispersal is a central process in range expansion and while there is a considerable theory on how the shape of a dispersal kernel influences the rate of spread, we know much less about the relationships between emigration, movement and settlement rules, and invasion rates. Here, we use a simple, single species individual-based model that explicitly simulates animal dispersal to establish how density-dependent emigration and settlement rules interact with landscape characteristics to determine spread rates. We show that depending on the dispersal behaviour and on the risk of mortality in the matrix, increasing the number of patches does not necessarily maximise the spread rate. This is due to two effects: first, individuals dispersing at the expanding front are likely to exhibit lower net-displacement as they typically do not travel far before finding a patch; secondly, with increasing availability of high quality habitat, density-dependence in emigration and settlement can decrease the number of emigrants and their net-displacement. The rate of spread is ultimately determined by the balance between net travelled distance, the dispersal mortality and the number of dispersing individuals, which in turn depend on the interaction between the landscape and the species\u2019 dispersal behaviour. These results highlight that predicting spread rates in heterogeneous landscapes is a complex task and requires better understanding of the rules that individuals use in emigration, transfer and settlement decisions.", "author" : [ { "dropping-particle" : "", "family" : "Bocedi", "given" : "Greta", "non-dropping-particle" : "", "parse-names" : false, "suffix" : "" }, { "dropping-particle" : "", "family" : "Zurell", "given" : "Damaris", "non-dropping-particle" : "", "parse-names" : false, "suffix" : "" }, { "dropping-particle" : "", "family" : "Reineking", "given" : "Bj\u00f6rn", "non-dropping-particle" : "", "parse-names" : false, "suffix" : "" }, { "dropping-particle" : "", "family" : "Travis", "given" : "Justin M.J.", "non-dropping-particle" : "", "parse-names" : false, "suffix" : "" } ], "container-title" : "Ecography", "id" : "ITEM-2", "issue" : "12", "issued" : { "date-parts" : [ [ "2014" ] ] }, "page" : "1240-1253", "title" : "Mechanistic modelling of animal dispersal offers new insights into range expansion dynamics across fragmented landscapes", "type" : "article-journal", "volume" : "37" }, "uris" : [ "http://www.mendeley.com/documents/?uuid=188afcaa-592a-4737-b59a-f9861445b17a" ] }, { "id" : "ITEM-3", "itemData" : { "DOI" : "10.1890/120126", "ISSN" : "1540-9295", "author" : [ { "dropping-particle" : "", "family" : "Vanbergen", "given" : "Adam J", "non-dropping-particle" : "", "parse-names" : false, "suffix" : "" }, { "dropping-particle" : "", "family" : "The Insect Pollinators Initiative", "given" : "", "non-dropping-particle" : "", "parse-names" : false, "suffix" : "" } ], "container-title" : "Frontiers in Ecology and the Environment", "id" : "ITEM-3", "issue" : "5", "issued" : { "date-parts" : [ [ "2013", "6" ] ] }, "page" : "251-259", "title" : "Threats to an ecosystem service: pressures on pollinators", "type" : "article-journal", "volume" : "11" }, "uris" : [ "http://www.mendeley.com/documents/?uuid=efa8f84e-9e9f-4529-8c50-ebd1f75bb85d" ] } ], "mendeley" : { "formattedCitation" : "(Bocedi, Zurell, Reineking, &amp; Travis, 2014; Meier, Lischke, Schmatz, &amp; Zimmermann, 2012; Adam J Vanbergen &amp; The Insect Pollinators Initiative, 2013)", "plainTextFormattedCitation" : "(Bocedi, Zurell, Reineking, &amp; Travis, 2014; Meier, Lischke, Schmatz, &amp; Zimmermann, 2012; Adam J Vanbergen &amp; The Insect Pollinators Initiative, 2013)", "previouslyFormattedCitation" : "(Bocedi, Zurell, Reineking, &amp; Travis, 2014; Meier, Lischke, Schmatz, &amp; Zimmermann, 2012; Adam J Vanbergen &amp; The Insect Pollinators Initiative, 2013)" }, "properties" : {  }, "schema" : "https://github.com/citation-style-language/schema/raw/master/csl-citation.json" }</w:instrText>
      </w:r>
      <w:r>
        <w:fldChar w:fldCharType="separate"/>
      </w:r>
      <w:r w:rsidRPr="004E3567">
        <w:t>(Bocedi</w:t>
      </w:r>
      <w:r w:rsidR="00CA5753">
        <w:rPr>
          <w:i/>
        </w:rPr>
        <w:t xml:space="preserve"> et al.</w:t>
      </w:r>
      <w:r w:rsidRPr="004E3567">
        <w:t>, 2014; Meier</w:t>
      </w:r>
      <w:r w:rsidR="00CA5753">
        <w:rPr>
          <w:i/>
        </w:rPr>
        <w:t xml:space="preserve"> et al.</w:t>
      </w:r>
      <w:r w:rsidRPr="004E3567">
        <w:t>, 2012; Vanbergen &amp; The Insect Pollinators Initiative, 2013)</w:t>
      </w:r>
      <w:r>
        <w:fldChar w:fldCharType="end"/>
      </w:r>
      <w:r w:rsidRPr="00E13B98">
        <w:t xml:space="preserve">. </w:t>
      </w:r>
      <w:r>
        <w:t xml:space="preserve">Furthermore, a modelling study has shown that impact assessments focused on one sector (agriculture, foresty, water use, etc.) alone without considering interactions between these sectors will likely lead to over- or under-estimation of the projected impacts, as direct and indirect drivers affect each other mutually </w:t>
      </w:r>
      <w:r>
        <w:fldChar w:fldCharType="begin" w:fldLock="1"/>
      </w:r>
      <w:r>
        <w:instrText>ADDIN CSL_CITATION { "citationItems" : [ { "id" : "ITEM-1", "itemData" : { "DOI" : "10.1038/nclimate3039", "ISSN" : "1758-678X", "author" : [ { "dropping-particle" : "", "family" : "Harrison", "given" : "Paula A.", "non-dropping-particle" : "", "parse-names" : false, "suffix" : "" }, { "dropping-particle" : "", "family" : "Dunford", "given" : "Robert W.", "non-dropping-particle" : "", "parse-names" : false, "suffix" : "" }, { "dropping-particle" : "", "family" : "Holman", "given" : "Ian P.", "non-dropping-particle" : "", "parse-names" : false, "suffix" : "" }, { "dropping-particle" : "", "family" : "Rounsevell", "given" : "Mark D. A.", "non-dropping-particle" : "", "parse-names" : false, "suffix" : "" } ], "container-title" : "Nature Climate Change", "id" : "ITEM-1", "issue" : "9", "issued" : { "date-parts" : [ [ "2016", "5", "23" ] ] }, "page" : "885-890", "title" : "Climate change impact modelling needs to include cross-sectoral interactions", "type" : "article-journal", "volume" : "6" }, "uris" : [ "http://www.mendeley.com/documents/?uuid=4c28d189-309a-486a-9a78-236c0f8d6f6a" ] } ], "mendeley" : { "formattedCitation" : "(Harrison, Dunford, Holman, &amp; Rounsevell, 2016)", "plainTextFormattedCitation" : "(Harrison, Dunford, Holman, &amp; Rounsevell, 2016)", "previouslyFormattedCitation" : "(Harrison, Dunford, Holman, &amp; Rounsevell, 2016)" }, "properties" : {  }, "schema" : "https://github.com/citation-style-language/schema/raw/master/csl-citation.json" }</w:instrText>
      </w:r>
      <w:r>
        <w:fldChar w:fldCharType="separate"/>
      </w:r>
      <w:r w:rsidRPr="00007AA7">
        <w:t>(Harrison</w:t>
      </w:r>
      <w:r w:rsidR="00CA5753">
        <w:rPr>
          <w:i/>
        </w:rPr>
        <w:t xml:space="preserve"> et al.</w:t>
      </w:r>
      <w:r w:rsidRPr="00007AA7">
        <w:t>, 2016)</w:t>
      </w:r>
      <w:r>
        <w:fldChar w:fldCharType="end"/>
      </w:r>
      <w:r>
        <w:t>.</w:t>
      </w:r>
    </w:p>
    <w:p w14:paraId="43D5BD65" w14:textId="3A46B55E" w:rsidR="0048205B" w:rsidRPr="00E13B98" w:rsidRDefault="0048205B" w:rsidP="00AE389F">
      <w:r w:rsidRPr="00E13B98">
        <w:t xml:space="preserve">Individual and combined effects of different direct drivers can have chronic, prolonged and delayed consequences on biodiversity and nature’s contributions to people, due to considerable time lags that many species and ecological systems have in response to changes in their environment </w:t>
      </w:r>
      <w:r>
        <w:fldChar w:fldCharType="begin" w:fldLock="1"/>
      </w:r>
      <w:r>
        <w:instrText>ADDIN CSL_CITATION { "citationItems" : [ { "id" : "ITEM-1", "itemData" : { "DOI" : "10.1038/371065a0", "ISSN" : "0028-0836", "author" : [ { "dropping-particle" : "", "family" : "Tilman", "given" : "David", "non-dropping-particle" : "", "parse-names" : false, "suffix" : "" }, { "dropping-particle" : "", "family" : "May", "given" : "Robert M.", "non-dropping-particle" : "", "parse-names" : false, "suffix" : "" }, { "dropping-particle" : "", "family" : "Lehman", "given" : "Clarence L.", "non-dropping-particle" : "", "parse-names" : false, "suffix" : "" }, { "dropping-particle" : "", "family" : "Nowak", "given" : "Martin A.", "non-dropping-particle" : "", "parse-names" : false, "suffix" : "" } ], "container-title" : "Nature", "id" : "ITEM-1", "issue" : "6492", "issued" : { "date-parts" : [ [ "1994", "9", "1" ] ] }, "page" : "65-66", "title" : "Habitat destruction and the extinction debt", "type" : "article-journal", "volume" : "371" }, "uris" : [ "http://www.mendeley.com/documents/?uuid=91b4194e-c714-40c9-993e-1444347b9a82" ] }, { "id" : "ITEM-2", "itemData" : { "DOI" : "10.1046/j.1523-1739.2002.00342.x", "ISBN" : "0888-8892", "ISSN" : "08888892", "PMID" : "2537", "abstract" : "To allow for long-term metapopulation persistence, a network of habitat fragments must satisfy a certain condition in terms of number, size, and spatial configuration of the fragments. The influence of land- scape structure on the threshold condition can be measured by a quantity called metapopulation capacity, which can be calculated for real fragmented landscapes. Habitat loss and fragmentation reduce the metapop- ulation capacity of a landscape and make it less likely that the threshold condition can be met. If the condi- tion is not met, the metapopulation is expected to go extinct, but it takes some time following habitat loss be- fore the extinction will occur, which generates an extinction debt in a community of species. We show that extinction debt is especially great in a community in which many species are close to their extinction thresh- old following habitat loss because the metapopulation-dynamic time delay is especially long in such species. A corollary is that landscapes that have recently experienced substantial habitat loss and fragmentation are ex- pected to show a transient excess of rare species, which represents a previously overlooked signature of extinc- tion debt. We consider a putative example of extinction debt on forest-inhabiting beetles in Finland. At present, the few remaining natural-like forests are distributed evenly throughout southern Finland, but the number of regionally extinct old-growth forest beetles is much greater in the southwestern coastal areas, where human impact on forests has been lengthy, than in the northeastern inland areas, where intensive for- estry started only after World War II. Ignoring time delays in population and metapopulation dynamics will lead to an underestimate of the number of effectively endangered species", "author" : [ { "dropping-particle" : "", "family" : "Hanski", "given" : "Ilkka", "non-dropping-particle" : "", "parse-names" : false, "suffix" : "" }, { "dropping-particle" : "", "family" : "Ovaskainen", "given" : "O", "non-dropping-particle" : "", "parse-names" : false, "suffix" : "" } ], "container-title" : "Conservation Biology", "id" : "ITEM-2", "issue" : "3", "issued" : { "date-parts" : [ [ "2002" ] ] }, "page" : "666-673", "title" : "Extinction dept at extinction threshold", "type" : "article-journal", "volume" : "16" }, "uris" : [ "http://www.mendeley.com/documents/?uuid=320869ee-b5c8-4f33-acb9-7a4f4a508400" ] }, { "id" : "ITEM-3", "itemData" : { "DOI" : "10.1017/S1464793105006949", "ISBN" : "1464-7931 %[ 2006", "ISSN" : "1464-7931", "PMID" : "16318651", "abstract" : "Habitat loss has pervasive and disruptive impacts on biodiversity in habitat remnants. The magnitude of the ecological impacts of habitat loss can be exacerbated by the spatial arrangement -- or fragmentation -- of remaining habitat. Fragmentation per se is a landscape-level phenomenon in which species that survive in habitat remnants are confronted with a modified environment of reduced area, increased isolation and novel ecological boundaries. The implications of this for individual organisms are many and varied, because species with differing life history strategies are differentially affected by habitat fragmentation. Here, we review the extensive literature on species responses to habitat fragmentation, and detail the numerous ways in which confounding factors have either masked the detection, or prevented the manifestation, of predicted fragmentation effects. Large numbers of empirical studies continue to document changes in species richness with decreasing habitat area, with positive, negative and no relationships regularly reported. The debate surrounding such widely contrasting results is beginning to be resolved by findings that the expected positive species-area relationship can be masked by matrix-derived spatial subsidies of resources to fragment-dwelling species and by the invasion of matrix-dwelling species into habitat edges. Significant advances have been made recently in our understanding of how species interactions are altered at habitat edges as a result of these changes. Interestingly, changes in biotic and abiotic parameters at edges also make ecological processes more variable than in habitat interiors. Individuals are more likely to encounter habitat edges in fragments with convoluted shapes, leading to increased turnover and variability in population size than in fragments that are compact in shape. Habitat isolation in both space and time disrupts species distribution patterns, with consequent effects on metapopulation dynamics and the genetic structure of fragment-dwelling populations. Again, the matrix habitat is a strong determinant of fragmentation effects within remnants because of its role in regulating dispersal and dispersal-related mortality, the provision of spatial subsidies and the potential mediation of edge-related microclimatic gradients. We show that confounding factors can mask many fragmentation effects. For instance, there are multiple ways in which species traits like trophic level, dispersal ability and deg\u2026", "author" : [ { "dropping-particle" : "", "family" : "Ewers", "given" : "Robert M.", "non-dropping-particle" : "", "parse-names" : false, "suffix" : "" }, { "dropping-particle" : "", "family" : "Didham", "given" : "Raphael K.", "non-dropping-particle" : "", "parse-names" : false, "suffix" : "" } ], "container-title" : "Biological Reviews", "id" : "ITEM-3", "issued" : { "date-parts" : [ [ "2006" ] ] }, "page" : "117-142", "title" : "Confounding factors in the detection of species responses to habitat fragmentation", "type" : "article-journal", "volume" : "81" }, "uris" : [ "http://www.mendeley.com/documents/?uuid=31047de9-20f2-4c79-9d9a-cb2bc7ce6a22" ] }, { "id" : "ITEM-4", "itemData" : { "DOI" : "10.1111/j.1461-0248.2005.00841.x", "ISBN" : "1461-023X", "ISSN" : "1461023X", "PMID" : "16958870", "abstract" : "We examined the response of vascular plant species richness to long-term habitat loss and fragmentation of Estonian calcareous grasslands (alvars). The current number of habitat specialist species in 35 alvars was not explained by their current areas and connectivities but it was explained by their areas and connectivities 70 years ago (R(2) = 0.27). We estimated the magnitude of extinction debt in local communities by assuming an equilibrium species richness in 14 alvars that had lost only a small amount of area and by applying this model to the remaining alvars, in which the average area has declined from 3.64 km(2) in the 1930s to 0.21 km(2) at present. The extinction debt estimated for individual alvars was around 40% of their current species number. Our conclusions are applicable to temperate grasslands in general, which have lost much area because of agricultural intensification and cessation of traditional management.", "author" : [ { "dropping-particle" : "", "family" : "Helm", "given" : "Aveliina", "non-dropping-particle" : "", "parse-names" : false, "suffix" : "" }, { "dropping-particle" : "", "family" : "Hanski", "given" : "Ilkka", "non-dropping-particle" : "", "parse-names" : false, "suffix" : "" }, { "dropping-particle" : "", "family" : "P\u00e4rtel", "given" : "Meelis", "non-dropping-particle" : "", "parse-names" : false, "suffix" : "" } ], "container-title" : "Ecology Letters", "id" : "ITEM-4", "issue" : "1", "issued" : { "date-parts" : [ [ "2006" ] ] }, "page" : "72-77", "title" : "Slow response of plant species richness to habitat loss and fragmentation", "type" : "article-journal", "volume" : "9" }, "uris" : [ "http://www.mendeley.com/documents/?uuid=b05cea43-d808-4628-b7bc-a6524558de4b" ] }, { "id" : "ITEM-5", "itemData" : { "abstract" : "Local extinction of species can occur with a substantial delay following habitat loss or degradation. Accumulating evidence suggests that such extinction debts pose a significant but often unrecognized challenge for biodiversity conservation across a wide range of taxa and ecosystems. Species with long generation times and populations near their extinction threshold are most likely to have an extinction debt. However, as long as a species that is predicted to become extinct still persists, there is time for conservation measures such as habitat restoration and landscape management. Standardized long-term monitoring, more high-quality empirical studies on different taxa and ecosystems and further development of analytical methods will help to better quantify extinction debt and protect biodiversity. \u00a9 2009 Elsevier Ltd. All rights reserved.", "author" : [ { "dropping-particle" : "", "family" : "Kuussaari", "given" : "Mikko", "non-dropping-particle" : "", "parse-names" : false, "suffix" : "" }, { "dropping-particle" : "", "family" : "Bommarco", "given" : "Riccardo", "non-dropping-particle" : "", "parse-names" : false, "suffix" : "" }, { "dropping-particle" : "", "family" : "Heikkinen", "given" : "Risto K.", "non-dropping-particle" : "", "parse-names" : false, "suffix" : "" }, { "dropping-particle" : "", "family" : "Helm", "given" : "Aveliina", "non-dropping-particle" : "", "parse-names" : false, "suffix" : "" }, { "dropping-particle" : "", "family" : "Krauss", "given" : "Jochen", "non-dropping-particle" : "", "parse-names" : false, "suffix" : "" }, { "dropping-particle" : "", "family" : "Lindborg", "given" : "Regina", "non-dropping-particle" : "", "parse-names" : false, "suffix" : "" }, { "dropping-particle" : "", "family" : "\u00d6ckinger", "given" : "Erik", "non-dropping-particle" : "", "parse-names" : false, "suffix" : "" }, { "dropping-particle" : "", "family" : "P\u00e4rtel", "given" : "Meelis", "non-dropping-particle" : "", "parse-names" : false, "suffix" : "" }, { "dropping-particle" : "", "family" : "Pino", "given" : "Joan", "non-dropping-particle" : "", "parse-names" : false, "suffix" : "" }, { "dropping-particle" : "", "family" : "Rod\u00e0", "given" : "Ferran", "non-dropping-particle" : "", "parse-names" : false, "suffix" : "" }, { "dropping-particle" : "", "family" : "Stefanescu", "given" : "Constant\u00ed", "non-dropping-particle" : "", "parse-names" : false, "suffix" : "" }, { "dropping-particle" : "", "family" : "Teder", "given" : "Tiit", "non-dropping-particle" : "", "parse-names" : false, "suffix" : "" }, { "dropping-particle" : "", "family" : "Zobel", "given" : "Martin", "non-dropping-particle" : "", "parse-names" : false, "suffix" : "" }, { "dropping-particle" : "", "family" : "Steffan-Dewenter", "given" : "Ingolf", "non-dropping-particle" : "", "parse-names" : false, "suffix" : "" } ], "container-title" : "Trends in Ecology and Evolution", "id" : "ITEM-5", "issue" : "10", "issued" : { "date-parts" : [ [ "2009" ] ] }, "page" : "564-571", "title" : "Extinction debt: a challenge for biodiversity conservation", "type" : "article", "volume" : "24" }, "uris" : [ "http://www.mendeley.com/documents/?uuid=4f0751c8-71e5-4d77-a98e-6c63ae4cc994" ] }, { "id" : "ITEM-6", "itemData" : { "DOI" : "10.1038/nclimate1514", "ISBN" : "1758-678X", "abstract" : "Quantitative estimates of the range loss of mountain plants under climate change have so far mostly relied on static geographical projections of species' habitat shifts(1-3). Here, we use a hybrid model(4) that combines such projections with simulations of demography and seed dispersal to forecast the climate-driven spatio-temporal dynamics of 150 high-mountain plant species across the European Alps. This model predicts average range size reductions of 44-50% by the end of the twenty-first century, which is similar to projections from the most 'optimistic'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 "author" : [ { "dropping-particle" : "", "family" : "Dullinger", "given" : "S", "non-dropping-particle" : "", "parse-names" : false, "suffix" : "" }, { "dropping-particle" : "", "family" : "Gattringer", "given" : "A", "non-dropping-particle" : "", "parse-names" : false, "suffix" : "" }, { "dropping-particle" : "", "family" : "Thuiller", "given" : "W", "non-dropping-particle" : "", "parse-names" : false, "suffix" : "" }, { "dropping-particle" : "", "family" : "Moser", "given" : "D", "non-dropping-particle" : "", "parse-names" : false, "suffix" : "" }, { "dropping-particle" : "", "family" : "Zimmermann", "given" : "N E", "non-dropping-particle" : "", "parse-names" : false, "suffix" : "" }, { "dropping-particle" : "", "family" : "Guisan", "given" : "A", "non-dropping-particle" : "", "parse-names" : false, "suffix" : "" }, { "dropping-particle" : "", "family" : "Willner", "given" : "W", "non-dropping-particle" : "", "parse-names" : false, "suffix" : "" }, { "dropping-particle" : "", "family" : "Plutzar", "given" : "C", "non-dropping-particle" : "", "parse-names" : false, "suffix" : "" }, { "dropping-particle" : "", "family" : "Leitner", "given" : "M", "non-dropping-particle" : "", "parse-names" : false, "suffix" : "" }, { "dropping-particle" : "", "family" : "Mang", "given" : "T", "non-dropping-particle" : "", "parse-names" : false, "suffix" : "" }, { "dropping-particle" : "", "family" : "Caccianiga", "given" : "M", "non-dropping-particle" : "", "parse-names" : false, "suffix" : "" }, { "dropping-particle" : "", "family" : "Dirnbock", "given" : "T", "non-dropping-particle" : "", "parse-names" : false, "suffix" : "" }, { "dropping-particle" : "", "family" : "Ertl", "given" : "S", "non-dropping-particle" : "", "parse-names" : false, "suffix" : "" }, { "dropping-particle" : "", "family" : "Fischer", "given" : "A", "non-dropping-particle" : "", "parse-names" : false, "suffix" : "" }, { "dropping-particle" : "", "family" : "Lenoir", "given" : "J", "non-dropping-particle" : "", "parse-names" : false, "suffix" : "" }, { "dropping-particle" : "", "family" : "Svenning", "given" : "J C", "non-dropping-particle" : "", "parse-names" : false, "suffix" : "" }, { "dropping-particle" : "", "family" : "Psomas", "given" : "A", "non-dropping-particle" : "", "parse-names" : false, "suffix" : "" }, { "dropping-particle" : "", "family" : "Schmatz", "given" : "D R", "non-dropping-particle" : "", "parse-names" : false, "suffix" : "" }, { "dropping-particle" : "", "family" : "Silc", "given" : "U", "non-dropping-particle" : "", "parse-names" : false, "suffix" : "" }, { "dropping-particle" : "", "family" : "Vittoz", "given" : "P", "non-dropping-particle" : "", "parse-names" : false, "suffix" : "" }, { "dropping-particle" : "", "family" : "Hulber", "given" : "K", "non-dropping-particle" : "", "parse-names" : false, "suffix" : "" } ], "container-title" : "Nature Climate Change", "id" : "ITEM-6", "issue" : "8", "issued" : { "date-parts" : [ [ "2012" ] ] }, "note" : "Times Cited: 1\nCited Reference Count: 30\nDullinger, Stefan Gattringer, Andreas Thuiller, Wilfried Moser, Dietmar Zimmermann, Niklaus E. Guisan, Antoine Willner, Wolfgang Plutzar, Christoph Leitner, Michael Mang, Thomas Caccianiga, Marco Dirnboeck, Thomas Ertl, Siegrun Fischer, Anton Lenoir, Jonathan Svenning, Jens-Christian Psomas, Achilleas Schmatz, Dirk R. Silc, Urban Vittoz, Pascal Huelber, Karl", "page" : "619-622", "title" : "Extinction debt of high-mountain plants under twenty-first-century climate change", "type" : "article-journal", "volume" : "2" }, "uris" : [ "http://www.mendeley.com/documents/?uuid=afe01c19-c356-4876-bd2c-cf31770e6170" ] }, { "id" : "ITEM-7", "itemData" : { "ISSN" : "09507035", "abstract" : "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u2013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 "author" : [ { "dropping-particle" : "", "family" : "Urban", "given" : "M.C.", "non-dropping-particle" : "", "parse-names" : false, "suffix" : "" } ], "container-title" : "Science", "id" : "ITEM-7", "issued" : { "date-parts" : [ [ "2015" ] ] }, "page" : "571-573", "title" : "Accelerating extinction risk from climate change", "type" : "article-journal", "volume" : "348" }, "uris" : [ "http://www.mendeley.com/documents/?uuid=0a33cde7-f5f3-4cf3-bb9b-5469cfcff170" ] }, { "id" : "ITEM-8", "itemData" : { "DOI" : "10.1038/ncomms12283", "ISSN" : "20411723", "abstract" : "Species extinction following habitat loss is well documented. However, these extinctions do not happen immediately. The biodiversity surplus (extinction debt) declines with some delay through the process of relaxation. Estimating the time constants of relaxation, mainly the expected time to first extinction and the commonly used time for half the extinction debt to be paid off (half-life), is crucial for conservation purposes. Currently, there is no agreement on the rate of relaxation and the factors that it depends on. Here we find that half-life increases with area for all groups examined in a large meta-analysis of extinction data. A common pattern emerges if we use average number of individuals per species before habitat loss as an area index: for mammals, birds, reptiles and plants, the relationship has an exponent close to a half. We also find that the time to first determined extinction is short and increases slowly with area.", "author" : [ { "dropping-particle" : "", "family" : "Halley", "given" : "John M.", "non-dropping-particle" : "", "parse-names" : false, "suffix" : "" }, { "dropping-particle" : "", "family" : "Monokrousos", "given" : "Nikolaos", "non-dropping-particle" : "", "parse-names" : false, "suffix" : "" }, { "dropping-particle" : "", "family" : "Mazaris", "given" : "Antonios D.", "non-dropping-particle" : "", "parse-names" : false, "suffix" : "" }, { "dropping-particle" : "", "family" : "Newmark", "given" : "William D.", "non-dropping-particle" : "", "parse-names" : false, "suffix" : "" }, { "dropping-particle" : "", "family" : "Vokou", "given" : "Despoina", "non-dropping-particle" : "", "parse-names" : false, "suffix" : "" } ], "container-title" : "Nature Communications", "id" : "ITEM-8", "issued" : { "date-parts" : [ [ "2016" ] ] }, "page" : "1-6", "publisher" : "Nature Publishing Group", "title" : "Dynamics of extinction debt across five taxonomic groups", "type" : "article-journal", "volume" : "7" }, "uris" : [ "http://www.mendeley.com/documents/?uuid=a94d3a00-75b7-43aa-97f8-df189c60faa8" ] } ], "mendeley" : { "formattedCitation" : "(Dullinger et al., 2012; Ewers &amp; Didham, 2006; Halley, Monokrousos, Mazaris, Newmark, &amp; Vokou, 2016; Ilkka Hanski &amp; Ovaskainen, 2002; Helm et al., 2006; Kuussaari et al., 2009; David Tilman et al., 1994; Urban, 2015)", "plainTextFormattedCitation" : "(Dullinger et al., 2012; Ewers &amp; Didham, 2006; Halley, Monokrousos, Mazaris, Newmark, &amp; Vokou, 2016; Ilkka Hanski &amp; Ovaskainen, 2002; Helm et al., 2006; Kuussaari et al., 2009; David Tilman et al., 1994; Urban, 2015)", "previouslyFormattedCitation" : "(Dullinger et al., 2012; Ewers &amp; Didham, 2006; Halley, Monokrousos, Mazaris, Newmark, &amp; Vokou, 2016; Ilkka Hanski &amp; Ovaskainen, 2002; Helm et al., 2006; Kuussaari et al., 2009; David Tilman et al., 1994; Urban, 2015)" }, "properties" : {  }, "schema" : "https://github.com/citation-style-language/schema/raw/master/csl-citation.json" }</w:instrText>
      </w:r>
      <w:r>
        <w:fldChar w:fldCharType="separate"/>
      </w:r>
      <w:r w:rsidRPr="00E0048D">
        <w:t xml:space="preserve">(Dullinger </w:t>
      </w:r>
      <w:r w:rsidR="000D7D89" w:rsidRPr="000D7D89">
        <w:rPr>
          <w:i/>
        </w:rPr>
        <w:t>et al.</w:t>
      </w:r>
      <w:r w:rsidRPr="00E0048D">
        <w:t>, 2012; Ewers &amp; Didham, 2006; Halley</w:t>
      </w:r>
      <w:r w:rsidR="00213EE5">
        <w:rPr>
          <w:i/>
        </w:rPr>
        <w:t xml:space="preserve"> et al.</w:t>
      </w:r>
      <w:r w:rsidRPr="00E0048D">
        <w:t xml:space="preserve">, 2016; Hanski &amp; Ovaskainen, 2002; Helm </w:t>
      </w:r>
      <w:r w:rsidR="000D7D89" w:rsidRPr="000D7D89">
        <w:rPr>
          <w:i/>
        </w:rPr>
        <w:t>et al.</w:t>
      </w:r>
      <w:r w:rsidRPr="00E0048D">
        <w:t xml:space="preserve">, 2006; Kuussaari </w:t>
      </w:r>
      <w:r w:rsidR="000D7D89" w:rsidRPr="000D7D89">
        <w:rPr>
          <w:i/>
        </w:rPr>
        <w:t>et al.</w:t>
      </w:r>
      <w:r w:rsidRPr="00E0048D">
        <w:t xml:space="preserve">, 2009; Tilman </w:t>
      </w:r>
      <w:r w:rsidR="000D7D89" w:rsidRPr="000D7D89">
        <w:rPr>
          <w:i/>
        </w:rPr>
        <w:t>et al.</w:t>
      </w:r>
      <w:r w:rsidRPr="00E0048D">
        <w:t>, 1994; Urban, 2015)</w:t>
      </w:r>
      <w:r>
        <w:fldChar w:fldCharType="end"/>
      </w:r>
      <w:r w:rsidRPr="00E13B98">
        <w:t xml:space="preserve">. Even if habitat conditions no longer meet the minimum requirements for species persistence (e.g. too small habitat area, too isolated habitats, climatic conditions becoming unsuitable), actual extinctions can take time, creating an extinction debt in many contemporary habitats or ecosystems </w:t>
      </w:r>
      <w:r>
        <w:fldChar w:fldCharType="begin" w:fldLock="1"/>
      </w:r>
      <w:r>
        <w:instrText>ADDIN CSL_CITATION { "citationItems" : [ { "id" : "ITEM-1", "itemData" : { "DOI" : "10.1046/j.1523-1739.2002.00342.x", "ISBN" : "0888-8892", "ISSN" : "08888892", "PMID" : "2537", "abstract" : "To allow for long-term metapopulation persistence, a network of habitat fragments must satisfy a certain condition in terms of number, size, and spatial configuration of the fragments. The influence of land- scape structure on the threshold condition can be measured by a quantity called metapopulation capacity, which can be calculated for real fragmented landscapes. Habitat loss and fragmentation reduce the metapop- ulation capacity of a landscape and make it less likely that the threshold condition can be met. If the condi- tion is not met, the metapopulation is expected to go extinct, but it takes some time following habitat loss be- fore the extinction will occur, which generates an extinction debt in a community of species. We show that extinction debt is especially great in a community in which many species are close to their extinction thresh- old following habitat loss because the metapopulation-dynamic time delay is especially long in such species. A corollary is that landscapes that have recently experienced substantial habitat loss and fragmentation are ex- pected to show a transient excess of rare species, which represents a previously overlooked signature of extinc- tion debt. We consider a putative example of extinction debt on forest-inhabiting beetles in Finland. At present, the few remaining natural-like forests are distributed evenly throughout southern Finland, but the number of regionally extinct old-growth forest beetles is much greater in the southwestern coastal areas, where human impact on forests has been lengthy, than in the northeastern inland areas, where intensive for- estry started only after World War II. Ignoring time delays in population and metapopulation dynamics will lead to an underestimate of the number of effectively endangered species", "author" : [ { "dropping-particle" : "", "family" : "Hanski", "given" : "Ilkka", "non-dropping-particle" : "", "parse-names" : false, "suffix" : "" }, { "dropping-particle" : "", "family" : "Ovaskainen", "given" : "O", "non-dropping-particle" : "", "parse-names" : false, "suffix" : "" } ], "container-title" : "Conservation Biology", "id" : "ITEM-1", "issue" : "3", "issued" : { "date-parts" : [ [ "2002" ] ] }, "page" : "666-673", "title" : "Extinction dept at extinction threshold", "type" : "article-journal", "volume" : "16" }, "uris" : [ "http://www.mendeley.com/documents/?uuid=320869ee-b5c8-4f33-acb9-7a4f4a508400" ] }, { "id" : "ITEM-2", "itemData" : { "abstract" : "Local extinction of species can occur with a substantial delay following habitat loss or degradation. Accumulating evidence suggests that such extinction debts pose a significant but often unrecognized challenge for biodiversity conservation across a wide range of taxa and ecosystems. Species with long generation times and populations near their extinction threshold are most likely to have an extinction debt. However, as long as a species that is predicted to become extinct still persists, there is time for conservation measures such as habitat restoration and landscape management. Standardized long-term monitoring, more high-quality empirical studies on different taxa and ecosystems and further development of analytical methods will help to better quantify extinction debt and protect biodiversity. \u00a9 2009 Elsevier Ltd. All rights reserved.", "author" : [ { "dropping-particle" : "", "family" : "Kuussaari", "given" : "Mikko", "non-dropping-particle" : "", "parse-names" : false, "suffix" : "" }, { "dropping-particle" : "", "family" : "Bommarco", "given" : "Riccardo", "non-dropping-particle" : "", "parse-names" : false, "suffix" : "" }, { "dropping-particle" : "", "family" : "Heikkinen", "given" : "Risto K.", "non-dropping-particle" : "", "parse-names" : false, "suffix" : "" }, { "dropping-particle" : "", "family" : "Helm", "given" : "Aveliina", "non-dropping-particle" : "", "parse-names" : false, "suffix" : "" }, { "dropping-particle" : "", "family" : "Krauss", "given" : "Jochen", "non-dropping-particle" : "", "parse-names" : false, "suffix" : "" }, { "dropping-particle" : "", "family" : "Lindborg", "given" : "Regina", "non-dropping-particle" : "", "parse-names" : false, "suffix" : "" }, { "dropping-particle" : "", "family" : "\u00d6ckinger", "given" : "Erik", "non-dropping-particle" : "", "parse-names" : false, "suffix" : "" }, { "dropping-particle" : "", "family" : "P\u00e4rtel", "given" : "Meelis", "non-dropping-particle" : "", "parse-names" : false, "suffix" : "" }, { "dropping-particle" : "", "family" : "Pino", "given" : "Joan", "non-dropping-particle" : "", "parse-names" : false, "suffix" : "" }, { "dropping-particle" : "", "family" : "Rod\u00e0", "given" : "Ferran", "non-dropping-particle" : "", "parse-names" : false, "suffix" : "" }, { "dropping-particle" : "", "family" : "Stefanescu", "given" : "Constant\u00ed", "non-dropping-particle" : "", "parse-names" : false, "suffix" : "" }, { "dropping-particle" : "", "family" : "Teder", "given" : "Tiit", "non-dropping-particle" : "", "parse-names" : false, "suffix" : "" }, { "dropping-particle" : "", "family" : "Zobel", "given" : "Martin", "non-dropping-particle" : "", "parse-names" : false, "suffix" : "" }, { "dropping-particle" : "", "family" : "Steffan-Dewenter", "given" : "Ingolf", "non-dropping-particle" : "", "parse-names" : false, "suffix" : "" } ], "container-title" : "Trends in Ecology and Evolution", "id" : "ITEM-2", "issue" : "10", "issued" : { "date-parts" : [ [ "2009" ] ] }, "page" : "564-571", "title" : "Extinction debt: a challenge for biodiversity conservation", "type" : "article", "volume" : "24" }, "uris" : [ "http://www.mendeley.com/documents/?uuid=4f0751c8-71e5-4d77-a98e-6c63ae4cc994" ] } ], "mendeley" : { "formattedCitation" : "(Ilkka Hanski &amp; Ovaskainen, 2002; Kuussaari et al., 2009)", "plainTextFormattedCitation" : "(Ilkka Hanski &amp; Ovaskainen, 2002; Kuussaari et al., 2009)", "previouslyFormattedCitation" : "(Ilkka Hanski &amp; Ovaskainen, 2002; Kuussaari et al., 2009)" }, "properties" : {  }, "schema" : "https://github.com/citation-style-language/schema/raw/master/csl-citation.json" }</w:instrText>
      </w:r>
      <w:r>
        <w:fldChar w:fldCharType="separate"/>
      </w:r>
      <w:r w:rsidRPr="00B84A30">
        <w:t xml:space="preserve">(Hanski &amp; Ovaskainen, 2002; Kuussaari </w:t>
      </w:r>
      <w:r w:rsidR="000D7D89" w:rsidRPr="000D7D89">
        <w:rPr>
          <w:i/>
        </w:rPr>
        <w:t>et al.</w:t>
      </w:r>
      <w:r w:rsidRPr="00B84A30">
        <w:t>, 2009)</w:t>
      </w:r>
      <w:r>
        <w:fldChar w:fldCharType="end"/>
      </w:r>
      <w:r w:rsidRPr="00E13B98">
        <w:t>. Time-lags also characteri</w:t>
      </w:r>
      <w:r>
        <w:t>z</w:t>
      </w:r>
      <w:r w:rsidRPr="00E13B98">
        <w:t>e species coloni</w:t>
      </w:r>
      <w:r>
        <w:t>z</w:t>
      </w:r>
      <w:r w:rsidRPr="00E13B98">
        <w:t>ations of new habitats, termed “coloni</w:t>
      </w:r>
      <w:r>
        <w:t>z</w:t>
      </w:r>
      <w:r w:rsidRPr="00E13B98">
        <w:t>ation credit” or “immigration deficit”. Delayed immigration characteri</w:t>
      </w:r>
      <w:r>
        <w:t>z</w:t>
      </w:r>
      <w:r w:rsidRPr="00E13B98">
        <w:t>es both non-native species invasions as well as natural, climate-driven or land use-driven migrations and coloni</w:t>
      </w:r>
      <w:r>
        <w:t>z</w:t>
      </w:r>
      <w:r w:rsidRPr="00E13B98">
        <w:t xml:space="preserve">ations of native species </w:t>
      </w:r>
      <w:r>
        <w:fldChar w:fldCharType="begin" w:fldLock="1"/>
      </w:r>
      <w:r>
        <w:instrText>ADDIN CSL_CITATION { "citationItems" : [ { "id" : "ITEM-1", "itemData" : { "DOI" : "10.1016/j.tree.2009.10.001", "ISBN" : "0169-5347 (Print)\\r0169-5347 (Linking)", "ISSN" : "01695347", "PMID" : "19879014", "abstract" : "Here, we outline a conceptual framework for biodiversity dynamics following environmental change. The model incorporates lags in extinction and immigration, which lead to extinction debt and immigration credit, respectively. Collectively, these concepts enable a balanced consideration of changes in biodiversity following climate change, habitat fragmentation and other forcing events. They also reveal transient phenomena, such as biodiversity surpluses and deficits, which have important ramifications for biological conservation and the preservation of ecosystem services. Predicting such transient dynamics poses a serious conservation challenge in a time of rapid environmental change. ?? 2009 Elsevier Ltd. All rights reserved.", "author" : [ { "dropping-particle" : "", "family" : "Jackson", "given" : "Stephen T.", "non-dropping-particle" : "", "parse-names" : false, "suffix" : "" }, { "dropping-particle" : "", "family" : "Sax", "given" : "Dov F.", "non-dropping-particle" : "", "parse-names" : false, "suffix" : "" } ], "container-title" : "Trends in Ecology and Evolution", "id" : "ITEM-1", "issue" : "3", "issued" : { "date-parts" : [ [ "2010" ] ] }, "page" : "153-160", "publisher" : "Elsevier Ltd", "title" : "Balancing biodiversity in a changing environment: extinction debt, immigration credit and species turnover", "type" : "article-journal", "volume" : "25" }, "uris" : [ "http://www.mendeley.com/documents/?uuid=dd74fc25-b7a4-4c78-b2e8-93b39628dd12" ] } ], "mendeley" : { "formattedCitation" : "(S. T. Jackson &amp; Sax, 2010)", "plainTextFormattedCitation" : "(S. T. Jackson &amp; Sax, 2010)", "previouslyFormattedCitation" : "(S. T. Jackson &amp; Sax, 2010)" }, "properties" : {  }, "schema" : "https://github.com/citation-style-language/schema/raw/master/csl-citation.json" }</w:instrText>
      </w:r>
      <w:r>
        <w:fldChar w:fldCharType="separate"/>
      </w:r>
      <w:r w:rsidRPr="00B84A30">
        <w:t>(Jackson &amp; Sax, 2010)</w:t>
      </w:r>
      <w:r>
        <w:fldChar w:fldCharType="end"/>
      </w:r>
      <w:r w:rsidRPr="00E13B98">
        <w:t xml:space="preserve">. By masking the full extent of impacts of direct and indirect drivers on biodiversity and nature’s contributions to people, time-delays in species dynamics pose considerable challenges for research and conservation. Extinction debt can last decades or even centuries and, if left unnoticed, can lead to serious overestimation of current biodiversity status and underestimation of the impact of combined and direct effects of direct drivers on biodiversity and nature’s contributions to people </w:t>
      </w:r>
      <w:r>
        <w:fldChar w:fldCharType="begin" w:fldLock="1"/>
      </w:r>
      <w:r>
        <w:instrText>ADDIN CSL_CITATION { "citationItems" : [ { "id" : "ITEM-1", "itemData" : { "abstract" : "Local extinction of species can occur with a substantial delay following habitat loss or degradation. Accumulating evidence suggests that such extinction debts pose a significant but often unrecognized challenge for biodiversity conservation across a wide range of taxa and ecosystems. Species with long generation times and populations near their extinction threshold are most likely to have an extinction debt. However, as long as a species that is predicted to become extinct still persists, there is time for conservation measures such as habitat restoration and landscape management. Standardized long-term monitoring, more high-quality empirical studies on different taxa and ecosystems and further development of analytical methods will help to better quantify extinction debt and protect biodiversity. \u00a9 2009 Elsevier Ltd. All rights reserved.", "author" : [ { "dropping-particle" : "", "family" : "Kuussaari", "given" : "Mikko", "non-dropping-particle" : "", "parse-names" : false, "suffix" : "" }, { "dropping-particle" : "", "family" : "Bommarco", "given" : "Riccardo", "non-dropping-particle" : "", "parse-names" : false, "suffix" : "" }, { "dropping-particle" : "", "family" : "Heikkinen", "given" : "Risto K.", "non-dropping-particle" : "", "parse-names" : false, "suffix" : "" }, { "dropping-particle" : "", "family" : "Helm", "given" : "Aveliina", "non-dropping-particle" : "", "parse-names" : false, "suffix" : "" }, { "dropping-particle" : "", "family" : "Krauss", "given" : "Jochen", "non-dropping-particle" : "", "parse-names" : false, "suffix" : "" }, { "dropping-particle" : "", "family" : "Lindborg", "given" : "Regina", "non-dropping-particle" : "", "parse-names" : false, "suffix" : "" }, { "dropping-particle" : "", "family" : "\u00d6ckinger", "given" : "Erik", "non-dropping-particle" : "", "parse-names" : false, "suffix" : "" }, { "dropping-particle" : "", "family" : "P\u00e4rtel", "given" : "Meelis", "non-dropping-particle" : "", "parse-names" : false, "suffix" : "" }, { "dropping-particle" : "", "family" : "Pino", "given" : "Joan", "non-dropping-particle" : "", "parse-names" : false, "suffix" : "" }, { "dropping-particle" : "", "family" : "Rod\u00e0", "given" : "Ferran", "non-dropping-particle" : "", "parse-names" : false, "suffix" : "" }, { "dropping-particle" : "", "family" : "Stefanescu", "given" : "Constant\u00ed", "non-dropping-particle" : "", "parse-names" : false, "suffix" : "" }, { "dropping-particle" : "", "family" : "Teder", "given" : "Tiit", "non-dropping-particle" : "", "parse-names" : false, "suffix" : "" }, { "dropping-particle" : "", "family" : "Zobel", "given" : "Martin", "non-dropping-particle" : "", "parse-names" : false, "suffix" : "" }, { "dropping-particle" : "", "family" : "Steffan-Dewenter", "given" : "Ingolf", "non-dropping-particle" : "", "parse-names" : false, "suffix" : "" } ], "container-title" : "Trends in Ecology and Evolution", "id" : "ITEM-1", "issue" : "10", "issued" : { "date-parts" : [ [ "2009" ] ] }, "page" : "564-571", "title" : "Extinction debt: a challenge for biodiversity conservation", "type" : "article", "volume" : "24" }, "uris" : [ "http://www.mendeley.com/documents/?uuid=4f0751c8-71e5-4d77-a98e-6c63ae4cc994" ] } ], "mendeley" : { "formattedCitation" : "(Kuussaari et al., 2009)", "plainTextFormattedCitation" : "(Kuussaari et al., 2009)", "previouslyFormattedCitation" : "(Kuussaari et al., 2009)" }, "properties" : {  }, "schema" : "https://github.com/citation-style-language/schema/raw/master/csl-citation.json" }</w:instrText>
      </w:r>
      <w:r>
        <w:fldChar w:fldCharType="separate"/>
      </w:r>
      <w:r w:rsidRPr="00B84A30">
        <w:t xml:space="preserve">(Kuussaari </w:t>
      </w:r>
      <w:r w:rsidR="000D7D89" w:rsidRPr="000D7D89">
        <w:rPr>
          <w:i/>
        </w:rPr>
        <w:t>et al.</w:t>
      </w:r>
      <w:r w:rsidRPr="00B84A30">
        <w:t>, 2009)</w:t>
      </w:r>
      <w:r>
        <w:fldChar w:fldCharType="end"/>
      </w:r>
      <w:r w:rsidRPr="00E13B98">
        <w:t>. For example, taking extinction debt into account increased pr</w:t>
      </w:r>
      <w:r>
        <w:t>oje</w:t>
      </w:r>
      <w:r w:rsidRPr="00E13B98">
        <w:t xml:space="preserve">cted extinctions threefold from 5% to 15% under currently projected climate change scenarios </w:t>
      </w:r>
      <w:r>
        <w:fldChar w:fldCharType="begin" w:fldLock="1"/>
      </w:r>
      <w:r>
        <w:instrText>ADDIN CSL_CITATION { "citationItems" : [ { "id" : "ITEM-1", "itemData" : { "ISSN" : "09507035", "abstract" : "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u2013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 "author" : [ { "dropping-particle" : "", "family" : "Urban", "given" : "M.C.", "non-dropping-particle" : "", "parse-names" : false, "suffix" : "" } ], "container-title" : "Science", "id" : "ITEM-1", "issued" : { "date-parts" : [ [ "2015" ] ] }, "page" : "571-573", "title" : "Accelerating extinction risk from climate change", "type" : "article-journal", "volume" : "348" }, "uris" : [ "http://www.mendeley.com/documents/?uuid=0a33cde7-f5f3-4cf3-bb9b-5469cfcff170" ] } ], "mendeley" : { "formattedCitation" : "(Urban, 2015)", "plainTextFormattedCitation" : "(Urban, 2015)", "previouslyFormattedCitation" : "(Urban, 2015)" }, "properties" : {  }, "schema" : "https://github.com/citation-style-language/schema/raw/master/csl-citation.json" }</w:instrText>
      </w:r>
      <w:r>
        <w:fldChar w:fldCharType="separate"/>
      </w:r>
      <w:r w:rsidRPr="00755A22">
        <w:t>(Urban, 2015)</w:t>
      </w:r>
      <w:r>
        <w:fldChar w:fldCharType="end"/>
      </w:r>
      <w:r w:rsidRPr="00E13B98">
        <w:t>. On the other hand, when recognized in good time, extinction debt and coloni</w:t>
      </w:r>
      <w:r>
        <w:t>z</w:t>
      </w:r>
      <w:r w:rsidRPr="00E13B98">
        <w:t>ation credit can provide opportunity to avoid some of the pr</w:t>
      </w:r>
      <w:r>
        <w:t>oje</w:t>
      </w:r>
      <w:r w:rsidRPr="00E13B98">
        <w:t>cted extinctions or undesired coloni</w:t>
      </w:r>
      <w:r>
        <w:t>z</w:t>
      </w:r>
      <w:r w:rsidRPr="00E13B98">
        <w:t xml:space="preserve">ations via active and knowledgeable conservation and restoration activities </w:t>
      </w:r>
      <w:r>
        <w:fldChar w:fldCharType="begin" w:fldLock="1"/>
      </w:r>
      <w:r>
        <w:instrText>ADDIN CSL_CITATION { "citationItems" : [ { "id" : "ITEM-1", "itemData" : { "DOI" : "10.1038/ncomms12283", "ISSN" : "20411723", "abstract" : "Species extinction following habitat loss is well documented. However, these extinctions do not happen immediately. The biodiversity surplus (extinction debt) declines with some delay through the process of relaxation. Estimating the time constants of relaxation, mainly the expected time to first extinction and the commonly used time for half the extinction debt to be paid off (half-life), is crucial for conservation purposes. Currently, there is no agreement on the rate of relaxation and the factors that it depends on. Here we find that half-life increases with area for all groups examined in a large meta-analysis of extinction data. A common pattern emerges if we use average number of individuals per species before habitat loss as an area index: for mammals, birds, reptiles and plants, the relationship has an exponent close to a half. We also find that the time to first determined extinction is short and increases slowly with area.", "author" : [ { "dropping-particle" : "", "family" : "Halley", "given" : "John M.", "non-dropping-particle" : "", "parse-names" : false, "suffix" : "" }, { "dropping-particle" : "", "family" : "Monokrousos", "given" : "Nikolaos", "non-dropping-particle" : "", "parse-names" : false, "suffix" : "" }, { "dropping-particle" : "", "family" : "Mazaris", "given" : "Antonios D.", "non-dropping-particle" : "", "parse-names" : false, "suffix" : "" }, { "dropping-particle" : "", "family" : "Newmark", "given" : "William D.", "non-dropping-particle" : "", "parse-names" : false, "suffix" : "" }, { "dropping-particle" : "", "family" : "Vokou", "given" : "Despoina", "non-dropping-particle" : "", "parse-names" : false, "suffix" : "" } ], "container-title" : "Nature Communications", "id" : "ITEM-1", "issued" : { "date-parts" : [ [ "2016" ] ] }, "page" : "1-6", "publisher" : "Nature Publishing Group", "title" : "Dynamics of extinction debt across five taxonomic groups", "type" : "article-journal", "volume" : "7" }, "uris" : [ "http://www.mendeley.com/documents/?uuid=a94d3a00-75b7-43aa-97f8-df189c60faa8" ] }, { "id" : "ITEM-2", "itemData" : { "DOI" : "10.1016/j.biocon.2016.12.024", "ISSN" : "00063207", "abstract" : "The involvement of ecological theory in habitat restoration has significantly increased in the past decade. However, despite the fact that the field of restoration ecology has grown academically strong in recent years, there are still visible gaps between the advancing discipline of theoretical ecology and current approaches of habitat restoration. We propose bridging these gaps by linking recent developments in theoretical plant ecology with the main questions every restoration practitioner should ask, namely: Q1) How to identify target species and baseline conditions for restoration of the selected habitat?; Q2) When can one count on spontaneous dispersal and when are additional efforts required for facilitating dispersal of desired species?; Q3) Which factors determine the successful establishment of target species and assembly of target communities?; and Q4) What time-scale needs to be considered for the evaluation of species colonisation and restoration success? Knowledge and experience accumulated in practical restoration can considerably benefit theoretical ecology for example by improving the understanding on (i) temporal changes in community, (ii) species assembly, (iii) species dispersal and establishment and (iv) landscape-scale dynamics of biodiversity. We emphasise that to improve joint thinking of practical restoration and theoretical ecology, restoration-problem-driven theoretical research is necessary. We suggest either (i) to translate and link the current findings of theoretical ecology to restoration strategies; and/or (ii) to summarise practical restoration needs by formulation of questions and testable hypotheses based on theory.", "author" : [ { "dropping-particle" : "", "family" : "T\u00f6r\u00f6k", "given" : "Peter", "non-dropping-particle" : "", "parse-names" : false, "suffix" : "" }, { "dropping-particle" : "", "family" : "Helm", "given" : "Aveliina", "non-dropping-particle" : "", "parse-names" : false, "suffix" : "" } ], "container-title" : "Biological Conservation", "id" : "ITEM-2", "issued" : { "date-parts" : [ [ "2017" ] ] }, "page" : "85-91", "publisher" : "Elsevier Ltd", "title" : "Ecological theory provides strong support for habitat restoration", "type" : "article-journal", "volume" : "206" }, "uris" : [ "http://www.mendeley.com/documents/?uuid=01a9fa4f-2050-45bb-a702-f269309957f6" ] } ], "mendeley" : { "formattedCitation" : "(Halley et al., 2016; T\u00f6r\u00f6k &amp; Helm, 2017)", "plainTextFormattedCitation" : "(Halley et al., 2016; T\u00f6r\u00f6k &amp; Helm, 2017)", "previouslyFormattedCitation" : "(Halley et al., 2016; T\u00f6r\u00f6k &amp; Helm, 2017)" }, "properties" : {  }, "schema" : "https://github.com/citation-style-language/schema/raw/master/csl-citation.json" }</w:instrText>
      </w:r>
      <w:r>
        <w:fldChar w:fldCharType="separate"/>
      </w:r>
      <w:r w:rsidRPr="00755A22">
        <w:t xml:space="preserve">(Halley </w:t>
      </w:r>
      <w:r w:rsidR="000D7D89" w:rsidRPr="000D7D89">
        <w:rPr>
          <w:i/>
        </w:rPr>
        <w:t>et al.</w:t>
      </w:r>
      <w:r w:rsidRPr="00755A22">
        <w:t>, 2016; Török &amp; Helm, 2017)</w:t>
      </w:r>
      <w:r>
        <w:fldChar w:fldCharType="end"/>
      </w:r>
      <w:r w:rsidRPr="00E13B98">
        <w:t xml:space="preserve">. </w:t>
      </w:r>
    </w:p>
    <w:p w14:paraId="79CFA620" w14:textId="587528E8" w:rsidR="0048205B" w:rsidRPr="00E13B98" w:rsidRDefault="0048205B" w:rsidP="000226B2">
      <w:pPr>
        <w:pStyle w:val="Caption"/>
      </w:pPr>
      <w:bookmarkStart w:id="1526" w:name="_Ref500496682"/>
      <w:bookmarkStart w:id="1527" w:name="_Ref496561560"/>
      <w:r w:rsidRPr="008F1517">
        <w:t xml:space="preserve">Box </w:t>
      </w:r>
      <w:r>
        <w:rPr>
          <w:noProof w:val="0"/>
        </w:rPr>
        <w:fldChar w:fldCharType="begin"/>
      </w:r>
      <w:r>
        <w:instrText xml:space="preserve"> STYLEREF 1 \s </w:instrText>
      </w:r>
      <w:r>
        <w:rPr>
          <w:noProof w:val="0"/>
        </w:rPr>
        <w:fldChar w:fldCharType="separate"/>
      </w:r>
      <w:r w:rsidR="00B40E12">
        <w:t>4</w:t>
      </w:r>
      <w:r>
        <w:fldChar w:fldCharType="end"/>
      </w:r>
      <w:r w:rsidRPr="008F1517">
        <w:t>.</w:t>
      </w:r>
      <w:r>
        <w:rPr>
          <w:noProof w:val="0"/>
        </w:rPr>
        <w:fldChar w:fldCharType="begin"/>
      </w:r>
      <w:r>
        <w:instrText xml:space="preserve"> SEQ Box \* ARABIC \s 1 </w:instrText>
      </w:r>
      <w:r>
        <w:rPr>
          <w:noProof w:val="0"/>
        </w:rPr>
        <w:fldChar w:fldCharType="separate"/>
      </w:r>
      <w:r w:rsidR="00B40E12">
        <w:t>7</w:t>
      </w:r>
      <w:r>
        <w:fldChar w:fldCharType="end"/>
      </w:r>
      <w:bookmarkEnd w:id="1526"/>
      <w:bookmarkEnd w:id="1527"/>
      <w:r w:rsidRPr="008F1517">
        <w:t>:</w:t>
      </w:r>
      <w:r w:rsidRPr="00E13B98">
        <w:t xml:space="preserve"> Interaction of direct and indirect drivers in their effects on biodiversity and nature’s contribution</w:t>
      </w:r>
      <w:r>
        <w:t>s</w:t>
      </w:r>
      <w:r w:rsidRPr="00E13B98">
        <w:t xml:space="preserve"> to people</w:t>
      </w:r>
      <w:r w:rsidR="00804119">
        <w:t>.</w:t>
      </w:r>
    </w:p>
    <w:p w14:paraId="2E25230B" w14:textId="77777777" w:rsidR="0048205B" w:rsidRPr="00E71743" w:rsidRDefault="0048205B" w:rsidP="00AE389F">
      <w:pPr>
        <w:rPr>
          <w:b/>
          <w:sz w:val="20"/>
          <w:szCs w:val="20"/>
        </w:rPr>
      </w:pPr>
      <w:r w:rsidRPr="00E71743">
        <w:rPr>
          <w:b/>
          <w:sz w:val="20"/>
          <w:szCs w:val="20"/>
        </w:rPr>
        <w:t>Economic and demographic drivers are both highly correlated with invasion of alien species</w:t>
      </w:r>
    </w:p>
    <w:p w14:paraId="61BE3BEE" w14:textId="0FA489C2" w:rsidR="0048205B" w:rsidRPr="00E71743" w:rsidRDefault="0048205B" w:rsidP="00AE389F">
      <w:pPr>
        <w:rPr>
          <w:sz w:val="20"/>
          <w:szCs w:val="20"/>
        </w:rPr>
      </w:pPr>
      <w:r w:rsidRPr="00E71743">
        <w:rPr>
          <w:sz w:val="20"/>
          <w:szCs w:val="20"/>
        </w:rPr>
        <w:t xml:space="preserve">The number of invasive alien species is strictly correlated with economy and with human population. In particular, the level of wealth, defined as cumulative economic prosperity, has been shown to have a strong influence on the cumulative level of invasions </w:t>
      </w:r>
      <w:r w:rsidRPr="00E71743">
        <w:rPr>
          <w:sz w:val="20"/>
          <w:szCs w:val="20"/>
        </w:rPr>
        <w:fldChar w:fldCharType="begin" w:fldLock="1"/>
      </w:r>
      <w:r w:rsidRPr="00E71743">
        <w:rPr>
          <w:sz w:val="20"/>
          <w:szCs w:val="20"/>
        </w:rPr>
        <w:instrText>ADDIN CSL_CITATION { "citationItems" : [ { "id" : "ITEM-1", "itemData" : { "DOI" : "10.1073/pnas.1002314107", "ISBN" : "0027-8424", "ISSN" : "1091-6490", "PMID" : "20534543", "abstract" : "The accelerating rates of international trade, travel, and transport in the latter half of the twentieth century have led to the progressive mixing of biota from across the world and the number of species introduced to new regions continues to increase. The importance of biogeographic, climatic, economic, and demographic factors as drivers of this trend is increasingly being realized but as yet there is no consensus regarding their relative importance. Whereas little may be done to mitigate the effects of geography and climate on invasions, a wider range of options may exist to moderate the impacts of economic and demographic drivers. Here we use the most recent data available from Europe to partition between macroecological, economic, and demographic variables the variation in alien species richness of bryophytes, fungi, vascular plants, terrestrial insects, aquatic invertebrates, fish, amphibians, reptiles, birds, and mammals. Only national wealth and human population density were statistically significant predictors in the majority of models when analyzed jointly with climate, geography, and land cover. The economic and demographic variables reflect the intensity of human activities and integrate the effect of factors that directly determine the outcome of invasion such as propagule pressure, pathways of introduction, eutrophication, and the intensity of anthropogenic disturbance. The strong influence of economic and demographic variables on the levels of invasion by alien species demonstrates that future solutions to the problem of biological invasions at a national scale lie in mitigating the negative environmental consequences of human activities that generate wealth and by promoting more sustainable population growth.", "author" : [ { "dropping-particle" : "", "family" : "Py\u0161ek", "given" : "P", "non-dropping-particle" : "", "parse-names" : false, "suffix" : "" }, { "dropping-particle" : "", "family" : "Jaro\u0161\u00edk", "given" : "V",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u017e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u0161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Montserrat", "given" : "Vil\u00e0", "non-dropping-particle" : "", "parse-names" : false, "suffix" : "" }, { "dropping-particle" : "", "family" : "Winter", "given" : "Marten", "non-dropping-particle" : "", "parse-names" : false, "suffix" : "" }, { "dropping-particle" : "", "family" : "Pysek", "given" : "Petr", "non-dropping-particle" : "", "parse-names" : false, "suffix" : "" }, { "dropping-particle" : "", "family" : "Jaros\u00edk", "given" : "Vojtech",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z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s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Vil\u00e0", "given" : "Montserrat", "non-dropping-particle" : "", "parse-names" : false, "suffix" : "" }, { "dropping-particle" : "", "family" : "Winter", "given" : "Marten", "non-dropping-particle" : "", "parse-names" : false, "suffix" : "" } ], "container-title" : "Proceedings of the \u2026", "id" : "ITEM-1", "issue" : "27", "issued" : { "date-parts" : [ [ "2010", "7", "6" ] ] }, "page" : "12157-62", "title" : "Disentangling the role of environmental and human pressures on biological invasions across Europe", "type" : "article-journal", "volume" : "107" }, "uris" : [ "http://www.mendeley.com/documents/?uuid=c0af847b-c217-49d0-beeb-1f5f26b07be6" ] } ], "mendeley" : { "formattedCitation" : "(Py\u0161ek et al., 2010)", "plainTextFormattedCitation" : "(Py\u0161ek et al., 2010)", "previouslyFormattedCitation" : "(Py\u0161ek et al., 2010)" }, "properties" : {  }, "schema" : "https://github.com/citation-style-language/schema/raw/master/csl-citation.json" }</w:instrText>
      </w:r>
      <w:r w:rsidRPr="00E71743">
        <w:rPr>
          <w:sz w:val="20"/>
          <w:szCs w:val="20"/>
        </w:rPr>
        <w:fldChar w:fldCharType="separate"/>
      </w:r>
      <w:r w:rsidRPr="00E71743">
        <w:rPr>
          <w:sz w:val="20"/>
          <w:szCs w:val="20"/>
        </w:rPr>
        <w:t xml:space="preserve">(Pyšek </w:t>
      </w:r>
      <w:r w:rsidR="000D7D89" w:rsidRPr="000D7D89">
        <w:rPr>
          <w:i/>
          <w:sz w:val="20"/>
          <w:szCs w:val="20"/>
        </w:rPr>
        <w:t>et al.</w:t>
      </w:r>
      <w:r w:rsidRPr="00E71743">
        <w:rPr>
          <w:sz w:val="20"/>
          <w:szCs w:val="20"/>
        </w:rPr>
        <w:t>, 2010)</w:t>
      </w:r>
      <w:r w:rsidRPr="00E71743">
        <w:rPr>
          <w:sz w:val="20"/>
          <w:szCs w:val="20"/>
        </w:rPr>
        <w:fldChar w:fldCharType="end"/>
      </w:r>
      <w:r w:rsidRPr="00E71743">
        <w:rPr>
          <w:sz w:val="20"/>
          <w:szCs w:val="20"/>
        </w:rPr>
        <w:t xml:space="preserve">; this correlation has a temporal effect, and the number of invasive alien species reflects historic rather than contemporary economy </w:t>
      </w:r>
      <w:r w:rsidRPr="00E71743">
        <w:rPr>
          <w:sz w:val="20"/>
          <w:szCs w:val="20"/>
        </w:rPr>
        <w:fldChar w:fldCharType="begin" w:fldLock="1"/>
      </w:r>
      <w:r w:rsidRPr="00E71743">
        <w:rPr>
          <w:sz w:val="20"/>
          <w:szCs w:val="20"/>
        </w:rPr>
        <w:instrText>ADDIN CSL_CITATION { "citationItems" : [ { "id" : "ITEM-1", "itemData" : { "DOI" : "10.1073/pnas.1011728108", "ISBN" : "1091-6490 (Electronic)\\r0027-8424 (Linking)", "ISSN" : "0027-8424", "PMID" : "21173227", "abstract" : "Globalization and economic growth are widely recognized as important drivers of biological invasions. Consequently, there is an increasing need for governments to address the role of international trade in their strategies to prevent species introductions. However, many of the most problematic alien species are not recent arrivals but were introduced several decades ago. Hence, current patterns of alien-species richness may better reflect historical rather than contemporary human activities, a phenomenon which might be called \"invasion debt.\" Here, we show that across 10 taxonomic groups (vascular plants, bryophytes, fungi, birds, mammals, reptiles, amphibians, fish, terrestrial insects, and aquatic invertebrates) in 28 European countries, current numbers of alien species established in the wild are indeed more closely related to indicators of socioeconomic activity from the year 1900 than to those from 2000, although the majority of species introductions occurred during the second half of the 20th century. The strength of the historical signal varies among taxonomic groups, with those possessing good capabilities for dispersal (birds, insects) more strongly associated with recent socioeconomic drivers. Nevertheless, our results suggest a considerable historical legacy for the majority of the taxa analyzed. The consequences of the current high levels of socioeconomic activity on the extent of biological invasions will thus probably not be completely realized until several decades into the future.", "author" : [ { "dropping-particle" : "", "family" : "Essl", "given" : "Franz", "non-dropping-particle" : "", "parse-names" : false, "suffix" : "" }, { "dropping-particle" : "", "family" : "Dullinger", "given" : "Stefan", "non-dropping-particle" : "", "parse-names" : false, "suffix" : "" }, { "dropping-particle" : "", "family" : "Rabitsch", "given" : "Wolfgang", "non-dropping-particle" : "", "parse-names" : false, "suffix" : "" }, { "dropping-particle" : "", "family" : "Hulme", "given" : "Philip E", "non-dropping-particle" : "", "parse-names" : false, "suffix" : "" }, { "dropping-particle" : "", "family" : "H\u00fclber", "given" : "Karl", "non-dropping-particle" : "", "parse-names" : false, "suffix" : "" }, { "dropping-particle" : "", "family" : "Jaro\u0161\u00edk", "given" : "Vojt\u011bch", "non-dropping-particle" : "", "parse-names" : false, "suffix" : "" }, { "dropping-particle" : "", "family" : "Kleinbauer", "given" : "Ingrid", "non-dropping-particle" : "", "parse-names" : false, "suffix" : "" }, { "dropping-particle" : "", "family" : "Krausmann", "given" : "Fridolin", "non-dropping-particle" : "", "parse-names" : false, "suffix" : "" }, { "dropping-particle" : "", "family" : "K\u00fchn", "given" : "Ingolf", "non-dropping-particle" : "", "parse-names" : false, "suffix" : "" }, { "dropping-particle" : "", "family" : "Nentwig", "given" : "Wolfgang", "non-dropping-particle" : "", "parse-names" : false, "suffix" : "" }, { "dropping-particle" : "", "family" : "Vil\u00e0", "given" : "Montserrat",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Desprez-Loustau", "given" : "Marie-Laure", "non-dropping-particle" : "", "parse-names" : false, "suffix" : "" }, { "dropping-particle" : "", "family" : "Roques", "given" : "Alain", "non-dropping-particle" : "", "parse-names" : false, "suffix" : "" }, { "dropping-particle" : "", "family" : "Py\u0161ek", "given" : "Petr", "non-dropping-particle" : "", "parse-names" : false, "suffix" : "" } ], "container-title" : "Proceedings of the National Academy of Sciences of the United States of America", "id" : "ITEM-1", "issue" : "1", "issued" : { "date-parts" : [ [ "2011" ] ] }, "page" : "203-207", "title" : "Socioeconomic legacy yields an invasion debt.", "type" : "article-journal", "volume" : "108" }, "uris" : [ "http://www.mendeley.com/documents/?uuid=d4cccc66-dd7d-4f53-9f1f-c3a26c087bb6" ] } ], "mendeley" : { "formattedCitation" : "(Essl et al., 2011)", "plainTextFormattedCitation" : "(Essl et al., 2011)", "previouslyFormattedCitation" : "(Essl et al., 2011)" }, "properties" : {  }, "schema" : "https://github.com/citation-style-language/schema/raw/master/csl-citation.json" }</w:instrText>
      </w:r>
      <w:r w:rsidRPr="00E71743">
        <w:rPr>
          <w:sz w:val="20"/>
          <w:szCs w:val="20"/>
        </w:rPr>
        <w:fldChar w:fldCharType="separate"/>
      </w:r>
      <w:r w:rsidRPr="00E71743">
        <w:rPr>
          <w:sz w:val="20"/>
          <w:szCs w:val="20"/>
        </w:rPr>
        <w:t xml:space="preserve">(Essl </w:t>
      </w:r>
      <w:r w:rsidR="000D7D89" w:rsidRPr="000D7D89">
        <w:rPr>
          <w:i/>
          <w:sz w:val="20"/>
          <w:szCs w:val="20"/>
        </w:rPr>
        <w:t>et al.</w:t>
      </w:r>
      <w:r w:rsidRPr="00E71743">
        <w:rPr>
          <w:sz w:val="20"/>
          <w:szCs w:val="20"/>
        </w:rPr>
        <w:t>, 2011)</w:t>
      </w:r>
      <w:r w:rsidRPr="00E71743">
        <w:rPr>
          <w:sz w:val="20"/>
          <w:szCs w:val="20"/>
        </w:rPr>
        <w:fldChar w:fldCharType="end"/>
      </w:r>
      <w:r w:rsidRPr="00E71743">
        <w:rPr>
          <w:sz w:val="20"/>
          <w:szCs w:val="20"/>
        </w:rPr>
        <w:t>.</w:t>
      </w:r>
    </w:p>
    <w:p w14:paraId="5A0DF89E" w14:textId="77777777" w:rsidR="0048205B" w:rsidRPr="00E71743" w:rsidRDefault="0048205B" w:rsidP="00AE389F">
      <w:pPr>
        <w:rPr>
          <w:b/>
          <w:sz w:val="20"/>
          <w:szCs w:val="20"/>
        </w:rPr>
      </w:pPr>
      <w:r w:rsidRPr="00E71743">
        <w:rPr>
          <w:b/>
          <w:sz w:val="20"/>
          <w:szCs w:val="20"/>
        </w:rPr>
        <w:t>Climate change, habitat fragmentation and fish invasion</w:t>
      </w:r>
    </w:p>
    <w:p w14:paraId="6507B976" w14:textId="272FBA81" w:rsidR="0048205B" w:rsidRPr="00E71743" w:rsidRDefault="0048205B" w:rsidP="00AE389F">
      <w:pPr>
        <w:rPr>
          <w:sz w:val="20"/>
          <w:szCs w:val="20"/>
        </w:rPr>
      </w:pPr>
      <w:r w:rsidRPr="00E71743">
        <w:rPr>
          <w:sz w:val="20"/>
          <w:szCs w:val="20"/>
        </w:rPr>
        <w:t>Connectivity is extremely important for freshwater fish migration, and natural and man-made barriers can consequently seriously facilitate or hamper fish dispersal. This has, for instance, been illustrated for pike (</w:t>
      </w:r>
      <w:r w:rsidRPr="00E71743">
        <w:rPr>
          <w:i/>
          <w:sz w:val="20"/>
          <w:szCs w:val="20"/>
        </w:rPr>
        <w:t>Esox lucius</w:t>
      </w:r>
      <w:r w:rsidRPr="00E71743">
        <w:rPr>
          <w:sz w:val="20"/>
          <w:szCs w:val="20"/>
        </w:rPr>
        <w:t xml:space="preserve">) in Sweden, where they are currently absent from isolated lakes and lakes upstream from channel slopes steeper than c. 7% </w:t>
      </w:r>
      <w:r w:rsidRPr="00E71743">
        <w:rPr>
          <w:sz w:val="20"/>
          <w:szCs w:val="20"/>
        </w:rPr>
        <w:fldChar w:fldCharType="begin" w:fldLock="1"/>
      </w:r>
      <w:r w:rsidRPr="00E71743">
        <w:rPr>
          <w:sz w:val="20"/>
          <w:szCs w:val="20"/>
        </w:rPr>
        <w:instrText>ADDIN CSL_CITATION { "citationItems" : [ { "id" : "ITEM-1", "itemData" : { "DOI" : "10.1111/j.1365-2664.2007.01382.x", "ISBN" : "1365-2664", "ISSN" : "00218901", "abstract" : "The keystone piscivore northern pike Esox lucius can structure fish communities, and models predicting pike-focused connectivity will be important for management of many waters. We explored the ability of pike to colonize upstream locations and modelled presence2013absence in lakes based on landscape features derived from maps. An upstream connectivity model (UC model) was generated using data from 87 lakes. We validated the UC model with retrospective whole-lake experiments involving introductions (n\u2020=\u202049) and extirpations (by rotenone) of pike (n\u2020=\u202096), as well as with the natural distribution of pike in lakes (n\u2020=\u20201365) within 26 drainage basin networks in northern Sweden. The UC model predicted the incidence of pike in lakes with stream-connections with 95\u22114% accuracy, based mainly on a single variable, SV5max, that measures the minimum distance found between 5\u2020m elevation intervals (=\u2020maximum stream slope) along watercourses from nearest downstream source of potential immigrants. Recolonizations of pike in rotenone lakes generated a near-identical classification tree, as in the UC model. The classification accuracy of pike presence in the external validation procedure ranged from 88\u22117 to 98\u22117% between different drainage basins. Predictions of pike absence were not as accurate, due possibly to undetected introductions, but still lead to 86\u22116% overall accuracy of the external validation. Most lakes lacking pike, but misclassified as having pike based on low SV5max, were isolated from downstream sources of pike by subsurface streamflow through bouldery areas (SSB). Synthesis and applications. The variable SV5max provide managers with a tool for revealing the location and severity of natural dispersal barriers to pike (and logically also barriers to other species with equivalent or less dispersal capacity). Because presented models only require map-based information, and have high predictive power, they may have the potential to be of fundamental use in predicting distribution of freshwater fish. These predictions may provide the means for prioritizing in risk assessment and control programmes to combat pike invasions, as well as contribute to determining a reference state of species incidence in specific lakes. Our results also point towards a possibility that, even where stream slope is low, long-term effective barriers may be designed that mimic natural SSB. Journal of Applied Ecology (2007) 44, 1127\u202020131137doi: 10.1111/j.1365-2664.2007.01382.x", "author" : [ { "dropping-particle" : "", "family" : "Spens", "given" : "Johan", "non-dropping-particle" : "", "parse-names" : false, "suffix" : "" }, { "dropping-particle" : "", "family" : "Englund", "given" : "G\u00f6ran", "non-dropping-particle" : "", "parse-names" : false, "suffix" : "" }, { "dropping-particle" : "", "family" : "Lundqvist", "given" : "Hans", "non-dropping-particle" : "", "parse-names" : false, "suffix" : "" } ], "container-title" : "Journal of Applied Ecology", "id" : "ITEM-1", "issue" : "6", "issued" : { "date-parts" : [ [ "2007" ] ] }, "page" : "1127-1137", "title" : "Network connectivity and dispersal barriers: Using geographical information system (GIS) tools to predict landscape scale distribution of a key predator (Esox lucius) among lakes", "type" : "article-journal", "volume" : "44" }, "uris" : [ "http://www.mendeley.com/documents/?uuid=409f1b35-16a5-42e6-a668-76421314bad2" ] }, { "id" : "ITEM-2", "itemData" : { "DOI" : "10.1111/j.1472-4642.2011.00776.x", "ISBN" : "1472-4642", "ISSN" : "13669516", "abstract" : "Abstract Aim To incorporate dispersal through stream networks into models predicting the future distribution of a native, freshwater fish given climate change scenarios. Location Sweden. Methods We used logistic regression to fit climate and habitat data to observed pike (Esox lucius Linnaeus) distributions in 13,476 lakes. We used GIS to map dispersal pathways through streams. Lakes either (1) contained pike or were downstream from pike lakes, (2) were upstream from pike lakes, but downstream from natural dispersal barriers, or (3) were isolated from streams or were upstream from natural dispersal barriers. We then used climate projections to model future distributions of pike and compared our results with and without including dispersal. Results Given climate and habitat, pike were predicted present in all of 99,249 Swedish lakes by 2100. After accounting for dispersal barriers, we only predicted pike presence in 31,538 lakes. Dispersal barriers most strongly limited pike invasion in mountainous regions, but low connectivity also characterized some relatively flat regions. Main conclusions The dendritic network structure of streams and interconnected lakes makes a two-dimensional representation of the landscape unsuitable for predicting range shifts of many freshwater organisms. If dispersal through stream networks is not accounted for, predictions of future fish distributions in a warmer climate might grossly overestimate range expansions of warm and cool-water fishes and underestimate range contractions of cold-water fishes. Dispersal through stream networks can be modelled in any region for which a digital elevation model and species occurrence data are available.", "author" : [ { "dropping-particle" : "", "family" : "Hein", "given" : "Catherine L.", "non-dropping-particle" : "", "parse-names" : false, "suffix" : "" }, { "dropping-particle" : "", "family" : "\u00d6hlund", "given" : "Gunnar", "non-dropping-particle" : "", "parse-names" : false, "suffix" : "" }, { "dropping-particle" : "", "family" : "Englund", "given" : "G\u00f6ran", "non-dropping-particle" : "", "parse-names" : false, "suffix" : "" } ], "container-title" : "Diversity and Distributions", "id" : "ITEM-2", "issue" : "4", "issued" : { "date-parts" : [ [ "2011", "7" ] ] }, "page" : "641-651", "title" : "Dispersal through stream networks: modelling climate-driven range expansions of fishes", "type" : "article-journal", "volume" : "17" }, "uris" : [ "http://www.mendeley.com/documents/?uuid=4082c22f-a841-4cda-8eb5-9d3987f3cce6" ] } ], "mendeley" : { "formattedCitation" : "(Catherine L. Hein, \u00d6hlund, &amp; Englund, 2011; Spens, Englund, &amp; Lundqvist, 2007)", "plainTextFormattedCitation" : "(Catherine L. Hein, \u00d6hlund, &amp; Englund, 2011; Spens, Englund, &amp; Lundqvist, 2007)", "previouslyFormattedCitation" : "(Catherine L. Hein, \u00d6hlund, &amp; Englund, 2011; Spens, Englund, &amp; Lundqvist, 2007)" }, "properties" : {  }, "schema" : "https://github.com/citation-style-language/schema/raw/master/csl-citation.json" }</w:instrText>
      </w:r>
      <w:r w:rsidRPr="00E71743">
        <w:rPr>
          <w:sz w:val="20"/>
          <w:szCs w:val="20"/>
        </w:rPr>
        <w:fldChar w:fldCharType="separate"/>
      </w:r>
      <w:r w:rsidRPr="00E71743">
        <w:rPr>
          <w:sz w:val="20"/>
          <w:szCs w:val="20"/>
        </w:rPr>
        <w:t>(Hein</w:t>
      </w:r>
      <w:r w:rsidR="00213EE5">
        <w:rPr>
          <w:i/>
          <w:sz w:val="20"/>
          <w:szCs w:val="20"/>
        </w:rPr>
        <w:t xml:space="preserve"> et al.</w:t>
      </w:r>
      <w:r w:rsidRPr="00E71743">
        <w:rPr>
          <w:sz w:val="20"/>
          <w:szCs w:val="20"/>
        </w:rPr>
        <w:t>, 2011; Spens</w:t>
      </w:r>
      <w:r w:rsidR="00213EE5">
        <w:rPr>
          <w:i/>
          <w:sz w:val="20"/>
          <w:szCs w:val="20"/>
        </w:rPr>
        <w:t xml:space="preserve"> et al.</w:t>
      </w:r>
      <w:r w:rsidRPr="00E71743">
        <w:rPr>
          <w:sz w:val="20"/>
          <w:szCs w:val="20"/>
        </w:rPr>
        <w:t>, 2007)</w:t>
      </w:r>
      <w:r w:rsidRPr="00E71743">
        <w:rPr>
          <w:sz w:val="20"/>
          <w:szCs w:val="20"/>
        </w:rPr>
        <w:fldChar w:fldCharType="end"/>
      </w:r>
      <w:r w:rsidRPr="00E71743">
        <w:rPr>
          <w:sz w:val="20"/>
          <w:szCs w:val="20"/>
        </w:rPr>
        <w:t xml:space="preserve">. At the same time, pike are top predators, able to extirpate cold-adapted salmonid species under warmer conditions in small lakes, whereas those species co-exist under colder conditions and in larger lakes </w:t>
      </w:r>
      <w:r w:rsidRPr="00E71743">
        <w:rPr>
          <w:sz w:val="20"/>
          <w:szCs w:val="20"/>
        </w:rPr>
        <w:fldChar w:fldCharType="begin" w:fldLock="1"/>
      </w:r>
      <w:r w:rsidRPr="00E71743">
        <w:rPr>
          <w:sz w:val="20"/>
          <w:szCs w:val="20"/>
        </w:rPr>
        <w:instrText>ADDIN CSL_CITATION { "citationItems" : [ { "id" : "ITEM-1", "itemData" : { "DOI" : "10.1098/rspb.2013.2641", "ISBN" : "1471-2954", "ISSN" : "0962-8452", "PMID" : "24307673", "abstract" : "A major area of current research is to understand how climate change will impact species interactions and ultimately biodiversity. A variety of environmental conditions are rapidly changing owing to climate warming, and these conditions often affect both the strength and outcome of species interactions. We used fish distributions and replicated fish introductions to investigate environmental conditions influencing the coexistence of two fishes in Swedish lakes: brown trout (Salmo trutta) and pike (Esox lucius). A logistic regression model of brown trout and pike coexistence showed that these species coexist in large lakes (more than 4.5 km(2)), but not in small, warm lakes (annual air temperature more than 0.9-1.5\u00b0C). We then explored how climate change will alter coexistence by substituting climate scenarios for 2091-2100 into our model. The model predicts that brown trout will be extirpated from approximately half of the lakes where they presently coexist with pike and from nearly all 9100 lakes where pike are predicted to invade. Context dependency was critical for understanding pike-brown trout interactions, and, given the widespread occurrence of context-dependent species interactions, this aspect will probably be critical for accurately predicting climate impacts on biodiversity.", "author" : [ { "dropping-particle" : "", "family" : "Hein", "given" : "C. L.", "non-dropping-particle" : "", "parse-names" : false, "suffix" : "" }, { "dropping-particle" : "", "family" : "Ohlund", "given" : "G.", "non-dropping-particle" : "", "parse-names" : false, "suffix" : "" }, { "dropping-particle" : "", "family" : "Englund", "given" : "G.", "non-dropping-particle" : "", "parse-names" : false, "suffix" : "" } ], "container-title" : "Proceedings of the Royal Society B: Biological Sciences", "id" : "ITEM-1", "issue" : "1775", "issued" : { "date-parts" : [ [ "2013" ] ] }, "page" : "20132641-20132641", "title" : "Fish introductions reveal the temperature dependence of species interactions", "type" : "article-journal", "volume" : "281" }, "uris" : [ "http://www.mendeley.com/documents/?uuid=1a1ae556-2d84-4203-bed3-8aa40f262ac7" ] } ], "mendeley" : { "formattedCitation" : "(C. L. Hein, Ohlund, &amp; Englund, 2013)", "plainTextFormattedCitation" : "(C. L. Hein, Ohlund, &amp; Englund, 2013)", "previouslyFormattedCitation" : "(C. L. Hein, Ohlund, &amp; Englund, 2013)" }, "properties" : {  }, "schema" : "https://github.com/citation-style-language/schema/raw/master/csl-citation.json" }</w:instrText>
      </w:r>
      <w:r w:rsidRPr="00E71743">
        <w:rPr>
          <w:sz w:val="20"/>
          <w:szCs w:val="20"/>
        </w:rPr>
        <w:fldChar w:fldCharType="separate"/>
      </w:r>
      <w:r w:rsidRPr="00E71743">
        <w:rPr>
          <w:sz w:val="20"/>
          <w:szCs w:val="20"/>
        </w:rPr>
        <w:t>(Hein</w:t>
      </w:r>
      <w:r w:rsidR="00213EE5">
        <w:rPr>
          <w:i/>
          <w:sz w:val="20"/>
          <w:szCs w:val="20"/>
        </w:rPr>
        <w:t xml:space="preserve"> et al.</w:t>
      </w:r>
      <w:r w:rsidRPr="00E71743">
        <w:rPr>
          <w:sz w:val="20"/>
          <w:szCs w:val="20"/>
        </w:rPr>
        <w:t>, 2013)</w:t>
      </w:r>
      <w:r w:rsidRPr="00E71743">
        <w:rPr>
          <w:sz w:val="20"/>
          <w:szCs w:val="20"/>
        </w:rPr>
        <w:fldChar w:fldCharType="end"/>
      </w:r>
      <w:r w:rsidRPr="00E71743">
        <w:rPr>
          <w:sz w:val="20"/>
          <w:szCs w:val="20"/>
        </w:rPr>
        <w:t xml:space="preserve">. Due to human-mediated introductions and climate warming pike are now spreading upstream and to more northern latitudes, while at the same time climate warming improves pike performance, often resulting in local extinctions of cold-adapted specialist fish species </w:t>
      </w:r>
      <w:r w:rsidRPr="00E71743">
        <w:rPr>
          <w:sz w:val="20"/>
          <w:szCs w:val="20"/>
        </w:rPr>
        <w:fldChar w:fldCharType="begin" w:fldLock="1"/>
      </w:r>
      <w:r w:rsidRPr="00E71743">
        <w:rPr>
          <w:sz w:val="20"/>
          <w:szCs w:val="20"/>
        </w:rPr>
        <w:instrText>ADDIN CSL_CITATION { "citationItems" : [ { "id" : "ITEM-1", "itemData" : { "DOI" : "10.1098/rspb.2013.2641", "ISBN" : "1471-2954", "ISSN" : "0962-8452", "PMID" : "24307673", "abstract" : "A major area of current research is to understand how climate change will impact species interactions and ultimately biodiversity. A variety of environmental conditions are rapidly changing owing to climate warming, and these conditions often affect both the strength and outcome of species interactions. We used fish distributions and replicated fish introductions to investigate environmental conditions influencing the coexistence of two fishes in Swedish lakes: brown trout (Salmo trutta) and pike (Esox lucius). A logistic regression model of brown trout and pike coexistence showed that these species coexist in large lakes (more than 4.5 km(2)), but not in small, warm lakes (annual air temperature more than 0.9-1.5\u00b0C). We then explored how climate change will alter coexistence by substituting climate scenarios for 2091-2100 into our model. The model predicts that brown trout will be extirpated from approximately half of the lakes where they presently coexist with pike and from nearly all 9100 lakes where pike are predicted to invade. Context dependency was critical for understanding pike-brown trout interactions, and, given the widespread occurrence of context-dependent species interactions, this aspect will probably be critical for accurately predicting climate impacts on biodiversity.", "author" : [ { "dropping-particle" : "", "family" : "Hein", "given" : "C. L.", "non-dropping-particle" : "", "parse-names" : false, "suffix" : "" }, { "dropping-particle" : "", "family" : "Ohlund", "given" : "G.", "non-dropping-particle" : "", "parse-names" : false, "suffix" : "" }, { "dropping-particle" : "", "family" : "Englund", "given" : "G.", "non-dropping-particle" : "", "parse-names" : false, "suffix" : "" } ], "container-title" : "Proceedings of the Royal Society B: Biological Sciences", "id" : "ITEM-1", "issue" : "1775", "issued" : { "date-parts" : [ [ "2013" ] ] }, "page" : "20132641-20132641", "title" : "Fish introductions reveal the temperature dependence of species interactions", "type" : "article-journal", "volume" : "281" }, "uris" : [ "http://www.mendeley.com/documents/?uuid=1a1ae556-2d84-4203-bed3-8aa40f262ac7" ] } ], "mendeley" : { "formattedCitation" : "(C. L. Hein et al., 2013)", "plainTextFormattedCitation" : "(C. L. Hein et al., 2013)", "previouslyFormattedCitation" : "(C. L. Hein et al., 2013)" }, "properties" : {  }, "schema" : "https://github.com/citation-style-language/schema/raw/master/csl-citation.json" }</w:instrText>
      </w:r>
      <w:r w:rsidRPr="00E71743">
        <w:rPr>
          <w:sz w:val="20"/>
          <w:szCs w:val="20"/>
        </w:rPr>
        <w:fldChar w:fldCharType="separate"/>
      </w:r>
      <w:r w:rsidRPr="00E71743">
        <w:rPr>
          <w:sz w:val="20"/>
          <w:szCs w:val="20"/>
        </w:rPr>
        <w:t xml:space="preserve">(Hein </w:t>
      </w:r>
      <w:r w:rsidR="000D7D89" w:rsidRPr="000D7D89">
        <w:rPr>
          <w:i/>
          <w:sz w:val="20"/>
          <w:szCs w:val="20"/>
        </w:rPr>
        <w:t>et al.</w:t>
      </w:r>
      <w:r w:rsidRPr="00E71743">
        <w:rPr>
          <w:sz w:val="20"/>
          <w:szCs w:val="20"/>
        </w:rPr>
        <w:t>, 2013)</w:t>
      </w:r>
      <w:r w:rsidRPr="00E71743">
        <w:rPr>
          <w:sz w:val="20"/>
          <w:szCs w:val="20"/>
        </w:rPr>
        <w:fldChar w:fldCharType="end"/>
      </w:r>
      <w:r w:rsidRPr="00E71743">
        <w:rPr>
          <w:sz w:val="20"/>
          <w:szCs w:val="20"/>
        </w:rPr>
        <w:t xml:space="preserve">. The strong effect of climate change on these predator fish (both influencing their spread and their competitiveness) provides managers with a difficult challenge regarding the restoration of natural </w:t>
      </w:r>
      <w:r w:rsidRPr="00E71743">
        <w:rPr>
          <w:sz w:val="20"/>
          <w:szCs w:val="20"/>
        </w:rPr>
        <w:lastRenderedPageBreak/>
        <w:t>connectivity to improve the free movement of species. Whereas on the one hand connectivity is important to native species that need to track climate change, barriers such as waterfalls, dams and weirs can limit the upstream spread of problematic or very competitive species, thereby creating refuges and protection for threatened species. This example illustrates how climate change may alter the effect of connectivity restoration on fish biodiversity. It also illustrates trade-offs in biodiversity conservation.</w:t>
      </w:r>
    </w:p>
    <w:p w14:paraId="7462CB91" w14:textId="77777777" w:rsidR="0048205B" w:rsidRPr="00E71743" w:rsidRDefault="0048205B" w:rsidP="00AE389F">
      <w:pPr>
        <w:rPr>
          <w:b/>
          <w:sz w:val="20"/>
          <w:szCs w:val="20"/>
        </w:rPr>
      </w:pPr>
      <w:r w:rsidRPr="00E71743">
        <w:rPr>
          <w:b/>
          <w:sz w:val="20"/>
          <w:szCs w:val="20"/>
        </w:rPr>
        <w:t>Economic and demographic drivers, climate and land</w:t>
      </w:r>
      <w:r>
        <w:rPr>
          <w:b/>
          <w:sz w:val="20"/>
          <w:szCs w:val="20"/>
        </w:rPr>
        <w:t>-</w:t>
      </w:r>
      <w:r w:rsidRPr="00E71743">
        <w:rPr>
          <w:b/>
          <w:sz w:val="20"/>
          <w:szCs w:val="20"/>
        </w:rPr>
        <w:t>use change, and invasive alien species</w:t>
      </w:r>
    </w:p>
    <w:p w14:paraId="0D286281" w14:textId="320FDE37" w:rsidR="0048205B" w:rsidRDefault="0048205B" w:rsidP="00AE389F">
      <w:pPr>
        <w:rPr>
          <w:sz w:val="20"/>
          <w:szCs w:val="20"/>
        </w:rPr>
      </w:pPr>
      <w:r w:rsidRPr="00E71743">
        <w:rPr>
          <w:sz w:val="20"/>
          <w:szCs w:val="20"/>
        </w:rPr>
        <w:t xml:space="preserve">Distribution patterns of invasive alien species have been shown to be strongly linked to climate, land use, human demography and socio-economic activities </w:t>
      </w:r>
      <w:r w:rsidRPr="00E71743">
        <w:rPr>
          <w:sz w:val="20"/>
          <w:szCs w:val="20"/>
        </w:rPr>
        <w:fldChar w:fldCharType="begin" w:fldLock="1"/>
      </w:r>
      <w:r w:rsidRPr="00E71743">
        <w:rPr>
          <w:sz w:val="20"/>
          <w:szCs w:val="20"/>
        </w:rPr>
        <w:instrText>ADDIN CSL_CITATION { "citationItems" : [ { "id" : "ITEM-1", "itemData" : { "DOI" : "10.1111/gcb.12344", "ISSN" : "1354-1013", "PMID" : "23913552", "abstract" : "Biological invasion is increasingly recognized as one of the greatest threats to biodiversity. Using ensemble forecasts from species distribution models to project future suitable areas of the \"100 of the world's worst invasive species\" defined by the IUCN,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This article is protected by copyright. All rights reserved.", "author" : [ { "dropping-particle" : "", "family" : "Bellard", "given" : "Ce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1", "issue" : "12", "issued" : { "date-parts" : [ [ "2013", "7", "31" ] ] }, "page" : "1-9", "title" : "Will climate change promote future invasions?", "type" : "article-journal", "volume" : "19" }, "uris" : [ "http://www.mendeley.com/documents/?uuid=808e6719-bf61-45ab-aa6b-a48024b4b04b" ] }, { "id" : "ITEM-2", "itemData" : { "DOI" : "10.1111/1365-2664.12079", "ISBN" : "1365-2664", "ISSN" : "00218901", "abstract" : "1. Aquatic invasive species are a growing concern to environmental managers because of their diverse impacts on aquatic biodiversity and high eradication costs, necessitating effective management policies. In this study, we evaluate the ability of environmental and socio- economic factors to predict the risk of invasion in Great Britain and Ireland of 12 potential aquatic invaders covering all major aquatic groups. Despite their potential to inform risk assessments, this is the first time socio-economic factors related to propagule pressure have been specifically integrated in distribution modelling. 2. Species distribution models (SDM, MaxEnt algorithm) were calibrated with a set of envi- ronmental factors (e.g. bioclimatic, geographical and geological) and integrated with socio- economic (e.g. human influence index, population density, closeness to ports) predictors. 3. The inclusion of socio-economic factors in SDM did not affect accuracy scores (AUC already &gt;0\ue00190), but their effects were more pronounced in spatial predictions, resulting in up to a sixfold amplification of the area predicted suitable for each species. Despite the inclusion of potential surrogates of water chemistry (e.g. geology) and propagule pressure (e.g. popula- tion density), temperature-related variables were most important predictors of aquatic species\u2019 distributions. 4. According to SDM, the environmental suitability for a suite of invaders belonging to dif- ferent taxonomic groups and regions of origin is greatest in east and south-east England and decreases towards the north and west. Multiple invasions in this region are of special concern, as species are known to modify their habitat facilitating subsequent invasions, thereby poten- tially exacerbating their impacts. 5. Major management regions to be prioritized in monitoring programmes include the Humber, Thames and Anglian River Basin Districts. Species of special concern include a mysid (Hemimysis anomala), a gammarid (Dikerogammarus villosus), a plant (Ludwigia grandiflora) and two crayfishes (Procambarus clarkii and P. fallax). 6. Synthesis and Applications. The inclusion of socio-economic factors in species distribution models has the potential to improve predictions of areas under a highest risk of multiple inva- sions and to help disentangle the complex interplay between biological invasions and global environmental and socio-economic processes. Such understanding is pivotal to prioritize limited resources for the\u2026", "author" : [ { "dropping-particle" : "", "family" : "Gallardo", "given" : "Belinda", "non-dropping-particle" : "", "parse-names" : false, "suffix" : "" }, { "dropping-particle" : "", "family" : "Aldridge", "given" : "David C.", "non-dropping-particle" : "", "parse-names" : false, "suffix" : "" } ], "container-title" : "Journal of Applied Ecology", "id" : "ITEM-2", "issue" : "3", "issued" : { "date-parts" : [ [ "2013" ] ] }, "page" : "757-766", "title" : "The 'dirty dozen': Socio-economic factors amplify the invasion potential of 12 high-risk aquatic invasive species in Great Britain and Ireland", "type" : "article-journal", "volume" : "50" }, "uris" : [ "http://www.mendeley.com/documents/?uuid=6faef71a-133e-400e-b4ef-732e5f830c9d" ] }, { "id" : "ITEM-3", "itemData" : { "DOI" : "10.1371/journal.pone.0125801", "ISBN" : "10.1371/journal.pone.0125801", "ISSN" : "1932-6203", "PMID" : "26018575", "abstract" : "Human activities such as transport, trade and tourism are likely to influence the spatial distribution of non-native species and yet, Species Distribution Models (SDMs) that aim to predict the future broad scale distribution of invaders often rely on environmental (e.g. climatic) information only. This study investigates if and to what extent do human activities that directly or indirectly influence nature (hereafter the human footprint) affect the global distribution of invasive species in terrestrial, freshwater and marine ecosystems. We selected 72 species including terrestrial plants, terrestrial animals, freshwater and marine invasive species of concern in a focus area located in NW Europe (encompassing Great Britain, France, The Netherlands and Belgium). Species Distribution Models were calibrated with the global occurrence of species and a set of high-resolution (9\u00d79 km) environmental (e.g. topography, climate, geology) layers and human footprint proxies (e.g. the human influence index, population density, road proximity). Our analyses suggest that the global occurrence of a wide range of invaders is primarily limited by climate. Temperature tolerance was the most important factor and explained on average 42% of species distribution. Nevertheless, factors related to the human footprint explained a substantial amount (23% on average) of species distributions. When global models were projected into the focus area, spatial predictions integrating the human footprint featured the highest cumulative risk scores close to transport networks (proxy for invasion pathways) and in habitats with a high human influence index (proxy for propagule pressure). We conclude that human related information-currently available in the form of easily accessible maps and databases-should be routinely implemented into predictive frameworks to inform upon policies to prevent and manage invasions. Otherwise we might be seriously underestimating the species and areas under highest risk of future invasions.", "author" : [ { "dropping-particle" : "", "family" : "Gallardo", "given" : "Belinda", "non-dropping-particle" : "", "parse-names" : false, "suffix" : "" }, { "dropping-particle" : "", "family" : "Zieritz", "given" : "Alexandra", "non-dropping-particle" : "", "parse-names" : false, "suffix" : "" }, { "dropping-particle" : "", "family" : "Aldridge", "given" : "David C", "non-dropping-particle" : "", "parse-names" : false, "suffix" : "" } ], "container-title" : "PloS one", "id" : "ITEM-3", "issue" : "5", "issued" : { "date-parts" : [ [ "2015", "1", "27" ] ] }, "page" : "e0125801", "publisher" : "Public Library of Science", "title" : "The importance of the human footprint in shaping the global distribution of terrestrial, freshwater and marine invaders.", "type" : "article-journal", "volume" : "10" }, "uris" : [ "http://www.mendeley.com/documents/?uuid=bde5417b-52da-4c4a-889b-82a41b42f8a0" ] }, { "id" : "ITEM-4", "itemData" : { "DOI" : "10.1098/rspb.2015.2454", "ISBN" : "1471-2954 (Electronic)\\r0962-8452 (Linking)", "ISSN" : "0962-8452", "PMID" : "26817767", "abstract" : "Biological invasions as drivers of biodiversity loss have recently been challenged. Fundamentally, we must know where species that are threatened by invasive alien species (IAS) live, and the degree to which they are threatened. We report the first study linking 1372 vertebrates threatened by more than 200 IAS from the completely revised Global Invasive Species Database. New maps of the vulnerability of threatened vertebrates to IAS permit assessments of whether IAS have a major influence on biodiversity, and if so, which taxonomic groups are threatened and where they are threatened. We found that centres of IAS-threatened vertebrates are concentrated in the Americas, India, Indonesia, Australia and New Zealand. The areas in which IAS-threatened species are located do not fully match the current hotspots of invasions, or the current hotspots of threatened species. The relative importance of biological invasions as drivers of biodiversity loss clearly varies across regions and taxa, and changes over time, with mammals from India, Indonesia, Australia and Europe are increasingly being threatened by IAS. The chytrid fungus primarily threatens amphibians, whereas invasive mammals primarily threaten other vertebrates. The differences in IAS threats between regions and taxa can help efficiently target IAS, which is essential for achieving the Strategic Plan 2020 of the Convention on Biological Diversity.", "author" : [ { "dropping-particle" : "", "family" : "Bellard", "given" : "C.", "non-dropping-particle" : "", "parse-names" : false, "suffix" : "" }, { "dropping-particle" : "", "family" : "Genovesi", "given" : "P.", "non-dropping-particle" : "", "parse-names" : false, "suffix" : "" }, { "dropping-particle" : "", "family" : "Jeschke", "given" : "J. M.", "non-dropping-particle" : "", "parse-names" : false, "suffix" : "" } ], "container-title" : "Proceedings of the Royal Society B: Biological Sciences", "id" : "ITEM-4", "issue" : "1823", "issued" : { "date-parts" : [ [ "2016" ] ] }, "page" : "20152454", "title" : "Global patterns in threats to vertebrates by biological invasions", "type" : "article-journal", "volume" : "283" }, "uris" : [ "http://www.mendeley.com/documents/?uuid=8920252f-3074-4576-89e7-456fda873f6b" ] }, { "id" : "ITEM-5", "itemData" : { "DOI" : "10.1073/pnas.1002314107", "ISBN" : "0027-8424", "ISSN" : "1091-6490", "PMID" : "20534543", "abstract" : "The accelerating rates of international trade, travel, and transport in the latter half of the twentieth century have led to the progressive mixing of biota from across the world and the number of species introduced to new regions continues to increase. The importance of biogeographic, climatic, economic, and demographic factors as drivers of this trend is increasingly being realized but as yet there is no consensus regarding their relative importance. Whereas little may be done to mitigate the effects of geography and climate on invasions, a wider range of options may exist to moderate the impacts of economic and demographic drivers. Here we use the most recent data available from Europe to partition between macroecological, economic, and demographic variables the variation in alien species richness of bryophytes, fungi, vascular plants, terrestrial insects, aquatic invertebrates, fish, amphibians, reptiles, birds, and mammals. Only national wealth and human population density were statistically significant predictors in the majority of models when analyzed jointly with climate, geography, and land cover. The economic and demographic variables reflect the intensity of human activities and integrate the effect of factors that directly determine the outcome of invasion such as propagule pressure, pathways of introduction, eutrophication, and the intensity of anthropogenic disturbance. The strong influence of economic and demographic variables on the levels of invasion by alien species demonstrates that future solutions to the problem of biological invasions at a national scale lie in mitigating the negative environmental consequences of human activities that generate wealth and by promoting more sustainable population growth.", "author" : [ { "dropping-particle" : "", "family" : "Py\u0161ek", "given" : "P", "non-dropping-particle" : "", "parse-names" : false, "suffix" : "" }, { "dropping-particle" : "", "family" : "Jaro\u0161\u00edk", "given" : "V",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u017e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u0161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Montserrat", "given" : "Vil\u00e0", "non-dropping-particle" : "", "parse-names" : false, "suffix" : "" }, { "dropping-particle" : "", "family" : "Winter", "given" : "Marten", "non-dropping-particle" : "", "parse-names" : false, "suffix" : "" }, { "dropping-particle" : "", "family" : "Pysek", "given" : "Petr", "non-dropping-particle" : "", "parse-names" : false, "suffix" : "" }, { "dropping-particle" : "", "family" : "Jaros\u00edk", "given" : "Vojtech",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z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s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w:instrText>
      </w:r>
      <w:r w:rsidRPr="001A7BEE">
        <w:rPr>
          <w:sz w:val="20"/>
          <w:szCs w:val="20"/>
          <w:lang w:val="es-ES"/>
        </w:rPr>
        <w:instrText xml:space="preserve"> "dropping-particle" : "", "family" : "Solarz", "given" : "Wojciech", "non-dropping-particle" : "", "parse-names" : false, "suffix" : "" }, { "dropping-particle" : "", "family" : "Vil\u00e0", "given" : "Montserrat", "non-dropping-particle" : "", "parse-names" : false, "suffix" : "" }, { "dropping-particle" : "", "family" : "Winter", "given" : "Marten", "non-dropping-particle" : "", "parse-names" : false, "suffix" : "" } ], "container-title" : "Proceedings of the \u2026", "id" : "ITEM-5", "issue" : "27", "issued" : { "date-parts" : [ [ "2010", "7", "6" ] ] }, "page" : "12157-62", "title" : "Disentangling the role of environmental and human pressures on biological invasions across Europe", "type" : "article-journal", "volume" : "107" }, "uris" : [ "http://www.mendeley.com/documents/?uuid=c0af847b-c217-49d0-beeb-1f5f26b07be6" ] } ], "mendeley" : { "formattedCitation" : "(C. Bellard, Genovesi, &amp; Jeschke, 2016; Celine Bellard et al., 2013; Gallardo &amp; Aldridge, 2013; Gallardo et al., 2015; Py\u0161ek et al., 2010)", "plainTextFormattedCitation" : "(C. Bellard, Genovesi, &amp; Jeschke, 2016; Celine Bellard et al., 2013; Gallardo &amp; Aldridge, 2013; Gallardo et al., 2015; Py\u0161ek et al., 2010)", "previouslyFormattedCitation" : "(C. Bellard, Genovesi, &amp; Jeschke, 2016; Celine Bellard et al., 2013; Gallardo &amp; Aldridge, 2013; Gallardo et al., 2015; Py\u0161ek et al., 2010)" }, "properties" : {  }, "schema" : "https://github.com/citation-style-language/schema/raw/master/csl-citation.json" }</w:instrText>
      </w:r>
      <w:r w:rsidRPr="00E71743">
        <w:rPr>
          <w:sz w:val="20"/>
          <w:szCs w:val="20"/>
        </w:rPr>
        <w:fldChar w:fldCharType="separate"/>
      </w:r>
      <w:r w:rsidRPr="001A7BEE">
        <w:rPr>
          <w:sz w:val="20"/>
          <w:szCs w:val="20"/>
          <w:lang w:val="es-ES"/>
        </w:rPr>
        <w:t>(Bellard</w:t>
      </w:r>
      <w:r w:rsidR="00DE2443" w:rsidRPr="001A7BEE">
        <w:rPr>
          <w:i/>
          <w:sz w:val="20"/>
          <w:szCs w:val="20"/>
          <w:lang w:val="es-ES"/>
        </w:rPr>
        <w:t xml:space="preserve"> et al.</w:t>
      </w:r>
      <w:r w:rsidRPr="001A7BEE">
        <w:rPr>
          <w:sz w:val="20"/>
          <w:szCs w:val="20"/>
          <w:lang w:val="es-ES"/>
        </w:rPr>
        <w:t xml:space="preserve">, </w:t>
      </w:r>
      <w:r w:rsidR="00DE2443" w:rsidRPr="001A7BEE">
        <w:rPr>
          <w:sz w:val="20"/>
          <w:szCs w:val="20"/>
          <w:lang w:val="es-ES"/>
        </w:rPr>
        <w:t xml:space="preserve">2013, </w:t>
      </w:r>
      <w:r w:rsidRPr="001A7BEE">
        <w:rPr>
          <w:sz w:val="20"/>
          <w:szCs w:val="20"/>
          <w:lang w:val="es-ES"/>
        </w:rPr>
        <w:t xml:space="preserve">2016; Gallardo &amp; Aldridge, 2013; Gallardo </w:t>
      </w:r>
      <w:r w:rsidR="000D7D89" w:rsidRPr="001A7BEE">
        <w:rPr>
          <w:i/>
          <w:sz w:val="20"/>
          <w:szCs w:val="20"/>
          <w:lang w:val="es-ES"/>
        </w:rPr>
        <w:t>et al.</w:t>
      </w:r>
      <w:r w:rsidRPr="001A7BEE">
        <w:rPr>
          <w:sz w:val="20"/>
          <w:szCs w:val="20"/>
          <w:lang w:val="es-ES"/>
        </w:rPr>
        <w:t xml:space="preserve">, 2015; Pyšek </w:t>
      </w:r>
      <w:r w:rsidR="000D7D89" w:rsidRPr="001A7BEE">
        <w:rPr>
          <w:i/>
          <w:sz w:val="20"/>
          <w:szCs w:val="20"/>
          <w:lang w:val="es-ES"/>
        </w:rPr>
        <w:t>et al.</w:t>
      </w:r>
      <w:r w:rsidRPr="001A7BEE">
        <w:rPr>
          <w:sz w:val="20"/>
          <w:szCs w:val="20"/>
          <w:lang w:val="es-ES"/>
        </w:rPr>
        <w:t>, 2010)</w:t>
      </w:r>
      <w:r w:rsidRPr="00E71743">
        <w:rPr>
          <w:sz w:val="20"/>
          <w:szCs w:val="20"/>
        </w:rPr>
        <w:fldChar w:fldCharType="end"/>
      </w:r>
      <w:r w:rsidRPr="001A7BEE">
        <w:rPr>
          <w:sz w:val="20"/>
          <w:szCs w:val="20"/>
          <w:lang w:val="es-ES"/>
        </w:rPr>
        <w:t xml:space="preserve">. </w:t>
      </w:r>
      <w:r w:rsidRPr="00E71743">
        <w:rPr>
          <w:sz w:val="20"/>
          <w:szCs w:val="20"/>
        </w:rPr>
        <w:t xml:space="preserve">Specifically, in Europe and Central Asia, invasive alien species patterns are mostly driven by </w:t>
      </w:r>
      <w:r>
        <w:rPr>
          <w:sz w:val="20"/>
          <w:szCs w:val="20"/>
        </w:rPr>
        <w:t>socio-economic activities (see Section 4.8</w:t>
      </w:r>
      <w:r w:rsidRPr="00E71743">
        <w:rPr>
          <w:sz w:val="20"/>
          <w:szCs w:val="20"/>
        </w:rPr>
        <w:t xml:space="preserve">.3). Climate acts as a broad-scale limiting factor to invasive alien species distributions, whereas land use (also driven by socio-economic activities) affects invasive alien species patterns at the global, regional and local scales </w:t>
      </w:r>
      <w:r w:rsidRPr="00E71743">
        <w:rPr>
          <w:sz w:val="20"/>
          <w:szCs w:val="20"/>
        </w:rPr>
        <w:fldChar w:fldCharType="begin" w:fldLock="1"/>
      </w:r>
      <w:r w:rsidRPr="00E71743">
        <w:rPr>
          <w:sz w:val="20"/>
          <w:szCs w:val="20"/>
        </w:rPr>
        <w:instrText>ADDIN CSL_CITATION { "citationItems" : [ { "id" : "ITEM-1", "itemData" : { "DOI" : "10.1111/gcb.12344", "ISSN" : "1354-1013", "PMID" : "23913552", "abstract" : "Biological invasion is increasingly recognized as one of the greatest threats to biodiversity. Using ensemble forecasts from species distribution models to project future suitable areas of the \"100 of the world's worst invasive species\" defined by the IUCN,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This article is protected by copyright. All rights reserved.", "author" : [ { "dropping-particle" : "", "family" : "Bellard", "given" : "Ce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1", "issue" : "12", "issued" : { "date-parts" : [ [ "2013", "7", "31" ] ] }, "page" : "1-9", "title" : "Will climate change promote future invasions?", "type" : "article-journal", "volume" : "19" }, "uris" : [ "http://www.mendeley.com/documents/?uuid=808e6719-bf61-45ab-aa6b-a48024b4b04b" ] } ], "mendeley" : { "formattedCitation" : "(Celine Bellard et al., 2013)", "plainTextFormattedCitation" : "(Celine Bellard et al., 2013)", "previouslyFormattedCitation" : "(Celine Bellard et al., 2013)" }, "properties" : {  }, "schema" : "https://github.com/citation-style-language/schema/raw/master/csl-citation.json" }</w:instrText>
      </w:r>
      <w:r w:rsidRPr="00E71743">
        <w:rPr>
          <w:sz w:val="20"/>
          <w:szCs w:val="20"/>
        </w:rPr>
        <w:fldChar w:fldCharType="separate"/>
      </w:r>
      <w:r w:rsidRPr="00E71743">
        <w:rPr>
          <w:sz w:val="20"/>
          <w:szCs w:val="20"/>
        </w:rPr>
        <w:t xml:space="preserve">(Bellard </w:t>
      </w:r>
      <w:r w:rsidR="000D7D89" w:rsidRPr="000D7D89">
        <w:rPr>
          <w:i/>
          <w:sz w:val="20"/>
          <w:szCs w:val="20"/>
        </w:rPr>
        <w:t>et al.</w:t>
      </w:r>
      <w:r w:rsidRPr="00E71743">
        <w:rPr>
          <w:sz w:val="20"/>
          <w:szCs w:val="20"/>
        </w:rPr>
        <w:t>, 2013)</w:t>
      </w:r>
      <w:r w:rsidRPr="00E71743">
        <w:rPr>
          <w:sz w:val="20"/>
          <w:szCs w:val="20"/>
        </w:rPr>
        <w:fldChar w:fldCharType="end"/>
      </w:r>
      <w:r w:rsidRPr="00E71743">
        <w:rPr>
          <w:sz w:val="20"/>
          <w:szCs w:val="20"/>
        </w:rPr>
        <w:t xml:space="preserve">. Consequently, changes in these drivers alter patterns in invasive alien species distribution and impact </w:t>
      </w:r>
      <w:r w:rsidRPr="00E71743">
        <w:rPr>
          <w:sz w:val="20"/>
          <w:szCs w:val="20"/>
        </w:rPr>
        <w:fldChar w:fldCharType="begin" w:fldLock="1"/>
      </w:r>
      <w:r w:rsidRPr="00E71743">
        <w:rPr>
          <w:sz w:val="20"/>
          <w:szCs w:val="20"/>
        </w:rPr>
        <w:instrText>ADDIN CSL_CITATION { "citationItems" : [ { "id" : "ITEM-1", "itemData" : { "author" : [ { "dropping-particle" : "", "family" : "Dukes", "given" : "Jeffrey S", "non-dropping-particle" : "", "parse-names" : false, "suffix" : "" }, { "dropping-particle" : "", "family" : "Mooney", "given" : "Harold A", "non-dropping-particle" : "", "parse-names" : false, "suffix" : "" } ], "container-title" : "Trends in Ecology &amp; Evolution", "id" : "ITEM-1", "issue" : "4", "issued" : { "date-parts" : [ [ "1999" ] ] }, "page" : "135-139", "title" : "Does global change increase the success of biological invaders?", "type" : "article-journal", "volume" : "14" }, "uris" : [ "http://www.mendeley.com/documents/?uuid=6dbad48a-839c-4e55-833a-ccc3fe0648aa" ] }, { "id" : "ITEM-2", "itemData" : { "DOI" : "10.1890/1540-9295(2007)5[199:IASIAE]2.0.CO;2", "ISBN" : "1540-9295", "ISSN" : "1540-9295", "abstract" : "Globalization facilitates the spread of invasive alien species (IAS) as international commerce develops new trade routes, markets, and products. New technologies increase the pace at which humans and commodities can move around the world. Recent research on IAS at the global scale has examined commerce and travel in order to inform predictions, risk analyses, and policy. Due to limited data, regional-scale studies have primarily focused on invasion patterns rather than impacts. Local-scale experimental research can identify mechanisms and impacts of biological invasions, but the results may not be applicable at larger spatial scales. However, the number of information net works devoted to IAS is increasing globally and may help integrate 1AS research at all scales, particularly if data shar ing and compatibility can be improved. Integrating ecological and economic factors with trade analysis to explore the effectiveness of different approaches for preventing invasions is a promising approach at the global scale.", "author" : [ { "dropping-particle" : "", "family" : "Meyerson", "given" : "Laura A", "non-dropping-particle" : "", "parse-names" : false, "suffix" : "" }, { "dropping-particle" : "", "family" : "Mooney", "given" : "Harold A", "non-dropping-particle" : "", "parse-names" : false, "suffix" : "" } ], "container-title" : "Ecological Society of America", "id" : "ITEM-2", "issue" : "4", "issued" : { "date-parts" : [ [ "2007" ] ] }, "page" : "199-208", "title" : "Invasive alien species in an era of globalization", "type" : "article-journal", "volume" : "5" }, "uris" : [ "http://www.mendeley.com/documents/?uuid=a1b76035-5ae1-4c64-b38c-3ae19a120b3f" ] }, { "id" : "ITEM-3", "itemData" : { "DOI" : "10.1016/j.tree.2009.06.008", "ISBN" : "220", "ISSN" : "01695347", "PMID" : "19712994", "abstract" : "Climate change and biological invasions are key processes affecting global biodiversity, yet their effects have usually been considered separately. Here, we emphasise that global warming has enabled alien species to expand into regions in which they previously could not survive and reproduce. Based on a review of climate-mediated biological invasions of plants, invertebrates, fishes and birds, we discuss the ways in which climate change influences biological invasions. We emphasise the role of alien species in a more dynamic context of shifting species' ranges and changing communities. Under these circumstances, management practices regarding the occurrence of 'new' species could range from complete eradication to tolerance and even consideration of the 'new' species as an enrichment of local biodiversity and key elements to maintain ecosystem services. ?? 2009 Elsevier Ltd. All rights reserved.", "author" : [ { "dropping-particle" : "", "family" : "Walther", "given" : "Gian-Reto", "non-dropping-particle" : "", "parse-names" : false, "suffix" : "" }, { "dropping-particle" : "", "family" : "Roques", "given" : "Alain", "non-dropping-particle" : "", "parse-names" : false, "suffix" : "" }, { "dropping-particle" : "", "family" : "Hulme", "given" : "Philip E.", "non-dropping-particle" : "", "parse-names" : false, "suffix" : "" }, { "dropping-particle" : "", "family" : "Sykes", "given" : "Martin T.", "non-dropping-particle" : "", "parse-names" : false, "suffix" : "" }, { "dropping-particle" : "", "family" : "Py\u0161ek", "given" : "Petr", "non-dropping-particle" : "", "parse-names" : false, "suffix" : "" }, { "dropping-particle" : "", "family" : "K\u00fchn", "given" : "Ingolf", "non-dropping-particle" : "", "parse-names" : false, "suffix" : "" }, { "dropping-particle" : "", "family" : "Zobel", "given" : "Martin", "non-dropping-particle" : "", "parse-names" : false, "suffix" : "" }, { "dropping-particle" : "", "family" : "Bacher", "given" : "Sven", "non-dropping-particle" : "", "parse-names" : false, "suffix" : "" }, { "dropping-particle" : "", "family" : "Botta-Duk\u00e1t", "given" : "Zolt\u00e1n", "non-dropping-particle" : "", "parse-names" : false, "suffix" : "" }, { "dropping-particle" : "", "family" : "Bugmann", "given" : "Harald", "non-dropping-particle" : "", "parse-names" : false, "suffix" : "" } ], "container-title" : "Trends in Ecology &amp; Evolution", "id" : "ITEM-3", "issue" : "12", "issued" : { "date-parts" : [ [ "2009", "12" ] ] }, "page" : "686-693", "title" : "Alien species in a warmer world: risks and opportunities", "type" : "article-journal", "volume" : "24" }, "uris" : [ "http://www.mendeley.com/documents/?uuid=f47fab98-491a-44c2-927f-06b665df9c80" ] }, { "id" : "ITEM-4", "itemData" : { "DOI" : "10.1890/110137", "ISBN" : "i1540-9295-10-5-249", "ISSN" : "15409295", "abstract" : "Extreme climatic events (ECEs) \u2013 such as unusual heat waves, hurricanes, floods, and droughts \u2013 can dramatically affect ecological and evolutionary processes, and these events are projected to become more frequent and more intense with ongoing climate change. However, the implications of ECEs for biological invasions remain poorly understood. Using concepts and empirical evidence from invasion ecology, we identify mechanisms by which ECEs may influence the invasion process, from initial introduction through establishment and spread. We summarize how ECEs can enhance invasions by promoting the transport of propagules into new regions, by decreasing the resistance of native communities to establishment, and also sometimes by putting existing non-native species at a competitive disadvantage. Finally, we outline priority research areas and management approaches for anticipating future risks of unwanted invasions following ECEs. Given predicted increases in both ECE occurrence and rates of species introduction...", "author" : [ { "dropping-particle" : "", "family" : "Diez", "given" : "Jeffrey M.", "non-dropping-particle" : "", "parse-names" : false, "suffix" : "" }, { "dropping-particle" : "", "family" : "D'Antonio", "given" : "Carla M.", "non-dropping-particle" : "", "parse-names" : false, "suffix" : "" }, { "dropping-particle" : "", "family" : "Dukes", "given" : "Jeffrey S.", "non-dropping-particle" : "", "parse-names" : false, "suffix" : "" }, { "dropping-particle" : "", "family" : "Grosholz", "given" : "Edwin D.", "non-dropping-particle" : "", "parse-names" : false, "suffix" : "" }, { "dropping-particle" : "", "family" : "Olden", "given" : "Julian D.", "non-dropping-particle" : "", "parse-names" : false, "suffix" : "" }, { "dropping-particle" : "", "family" : "Sorte", "given" : "Cascade J B", "non-dropping-particle" : "", "parse-names" : false, "suffix" : "" }, { "dropping-particle" : "", "family" : "Blumenthal", "given" : "Dana M.", "non-dropping-particle" : "", "parse-names" : false, "suffix" : "" }, { "dropping-particle" : "", "family" : "Bradley", "given" : "Bethany A.", "non-dropping-particle" : "", "parse-names" : false, "suffix" : "" }, { "dropping-particle" : "", "family" : "Early", "given" : "Regan", "non-dropping-particle" : "", "parse-names" : false, "suffix" : "" }, { "dropping-particle" : "", "family" : "Ib????ez", "given" : "In??s", "non-dropping-particle" : "", "parse-names" : false, "suffix" : "" }, { "dropping-particle" : "", "family" : "Jones", "given" : "Sierra J.", "non-dropping-particle" : "", "parse-names" : false, "suffix" : "" }, { "dropping-particle" : "", "family" : "Lawler", "given" : "Joshua J.", "non-dropping-particle" : "", "parse-names" : false, "suffix" : "" }, { "dropping-particle" : "", "family" : "Miller", "given" : "Luke P.", "non-dropping-particle" : "", "parse-names" : false, "suffix" : "" } ], "container-title" : "Frontiers in Ecology and the Environment", "id" : "ITEM-4", "issue" : "5", "issued" : { "date-parts" : [ [ "2012" ] ] }, "page" : "249-257", "title" : "Will extreme climatic events facilitate biological invasions?", "type" : "article-journal", "volume" : "10" }, "uris" : [ "http://www.mendeley.com/documents/?uuid=b004a267-3c21-43e1-b25a-6e4666f3be7d" ] }, { "id" : "ITEM-5", "itemData" : { "DOI" : "10.1111/j.1523-1739.2008.00951.x", "ISBN" : "1523-1739", "ISSN" : "0888-8892", "PMID" : "18577082",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Los enigmas cient\u00edficos y sociales dificultan la predicci\u00f3n de los efectos de los cambios ambientales globales, como el cambio clim\u00e1tico y las invasiones biol\u00f3gicas, sobre los sistemas ecol\u00f3gicos. En el largo plazo, estos cambios pueden tener efectos que interact\u00faen y componer la incertidumbre asociada con cada factor individual. Sin embargo, es probable que las especies invasoras respondan de maneras que ser\u00edan pronosticables cualitativamente, y algunas de esas respuestas ser\u00e1n distintas a las de sus contrapartes nativas. Utilizamos las etapas de invasi\u00f3n conocidas como la \"v\u00eda de invasi\u00f3n\" para identificar 5 consecuencias no exclusivas del cambio clim\u00e1tico sobre especies invasoras: (1) mecanismos de transporte e introducci\u00f3n alterados; (2) establecimiento de especies invasoras nuevas; (3) alteraci\u00f3n en el impacto de las especies invasoras existentes; (4) alteraci\u00f3n en la distribuci\u00f3n de especies invasoras existentes; y (5) alteraci\u00f3n en la efectividad de las estrategias de control. Posteriormente utilizamos estas consecuencias para identificar hip\u00f3tesis comprobables sobre las respuestas de especies invasoras al cambio clim\u00e1tico y aportar sugerencias para planes de manejo de especies invasoras. Las 5 consecuencias tambi\u00e9n enfatizan la necesidad de\u2026", "author" : [ { "dropping-particle" : "", "family" : "Hellmann", "given" : "J J", "non-dropping-particle" : "", "parse-names" : false, "suffix" : "" }, { "dropping-particle" : "", "family" : "Byers", "given" : "JE", "non-dropping-particle" : "", "parse-names" : false, "suffix" : "" }, { "dropping-particle" : "", "family" : "Bierwagen", "given" : "BG", "non-dropping-particle" : "", "parse-names" : false, "suffix" : "" }, { "dropping-particle" : "", "family" : "Dukes", "given" : "JS", "non-dropping-particle" : "", "parse-names" : false, "suffix" : "" } ], "container-title" : "Conservation Biology", "id" : "ITEM-5", "issue" : "3", "issued" : { "date-parts" : [ [ "2008", "6" ] ] }, "page" : "534-543", "title" : "Five Potential Consequences of Climate Change for Invasive Species", "type" : "article-journal", "volume" : "22" }, "uris" : [ "http://www.mendeley.com/documents/?uuid=a4c0a916-9b82-46dc-8bd0-19c25f47d5f6" ] } ], "mendeley" : { "formattedCitation" : "(Diez et al., 2012; Dukes &amp; Mooney, 1999; Hellmann, Byers, Bierwagen, &amp; Dukes, 2008; Meyerson &amp; Mooney, 2007; Walther et al., 2009)", "plainTextFormattedCitation" : "(Diez et al., 2012; Dukes &amp; Mooney, 1999; Hellmann, Byers, Bierwagen, &amp; Dukes, 2008; Meyerson &amp; Mooney, 2007; Walther et al., 2009)", "previouslyFormattedCitation" : "(Diez et al., 2012; Dukes &amp; Mooney, 1999; Hellmann, Byers, Bierwagen, &amp; Dukes, 2008; Meyerson &amp; Mooney, 2007; Walther et al., 2009)" }, "properties" : {  }, "schema" : "https://github.com/citation-style-language/schema/raw/master/csl-citation.json" }</w:instrText>
      </w:r>
      <w:r w:rsidRPr="00E71743">
        <w:rPr>
          <w:sz w:val="20"/>
          <w:szCs w:val="20"/>
        </w:rPr>
        <w:fldChar w:fldCharType="separate"/>
      </w:r>
      <w:r w:rsidRPr="00E71743">
        <w:rPr>
          <w:sz w:val="20"/>
          <w:szCs w:val="20"/>
        </w:rPr>
        <w:t xml:space="preserve">(Diez </w:t>
      </w:r>
      <w:r w:rsidR="000D7D89" w:rsidRPr="000D7D89">
        <w:rPr>
          <w:i/>
          <w:sz w:val="20"/>
          <w:szCs w:val="20"/>
        </w:rPr>
        <w:t>et al.</w:t>
      </w:r>
      <w:r w:rsidRPr="00E71743">
        <w:rPr>
          <w:sz w:val="20"/>
          <w:szCs w:val="20"/>
        </w:rPr>
        <w:t>, 2012; Dukes &amp; Mooney, 1999; Hellmann</w:t>
      </w:r>
      <w:r w:rsidR="00DE2443">
        <w:rPr>
          <w:i/>
          <w:sz w:val="20"/>
          <w:szCs w:val="20"/>
        </w:rPr>
        <w:t xml:space="preserve"> et al.</w:t>
      </w:r>
      <w:r w:rsidRPr="00E71743">
        <w:rPr>
          <w:sz w:val="20"/>
          <w:szCs w:val="20"/>
        </w:rPr>
        <w:t xml:space="preserve">, 2008; Meyerson &amp; Mooney, 2007; Walther </w:t>
      </w:r>
      <w:r w:rsidR="000D7D89" w:rsidRPr="000D7D89">
        <w:rPr>
          <w:i/>
          <w:sz w:val="20"/>
          <w:szCs w:val="20"/>
        </w:rPr>
        <w:t>et al.</w:t>
      </w:r>
      <w:r w:rsidRPr="00E71743">
        <w:rPr>
          <w:sz w:val="20"/>
          <w:szCs w:val="20"/>
        </w:rPr>
        <w:t>, 2009)</w:t>
      </w:r>
      <w:r w:rsidRPr="00E71743">
        <w:rPr>
          <w:sz w:val="20"/>
          <w:szCs w:val="20"/>
        </w:rPr>
        <w:fldChar w:fldCharType="end"/>
      </w:r>
      <w:r w:rsidRPr="00E71743">
        <w:rPr>
          <w:sz w:val="20"/>
          <w:szCs w:val="20"/>
        </w:rPr>
        <w:t>. Climate change (temperature and precipitation changes, CO</w:t>
      </w:r>
      <w:r w:rsidRPr="00E71743">
        <w:rPr>
          <w:sz w:val="20"/>
          <w:szCs w:val="20"/>
          <w:vertAlign w:val="subscript"/>
        </w:rPr>
        <w:t>2</w:t>
      </w:r>
      <w:r w:rsidRPr="00E71743">
        <w:rPr>
          <w:sz w:val="20"/>
          <w:szCs w:val="20"/>
        </w:rPr>
        <w:t xml:space="preserve"> concentrations, extreme events) has been hypothesized to enhance biological invasions </w:t>
      </w:r>
      <w:r w:rsidRPr="00E71743">
        <w:rPr>
          <w:sz w:val="20"/>
          <w:szCs w:val="20"/>
        </w:rPr>
        <w:fldChar w:fldCharType="begin" w:fldLock="1"/>
      </w:r>
      <w:r w:rsidRPr="00E71743">
        <w:rPr>
          <w:sz w:val="20"/>
          <w:szCs w:val="20"/>
        </w:rPr>
        <w:instrText>ADDIN CSL_CITATION { "citationItems" : [ { "id" : "ITEM-1", "itemData" : { "DOI" : "10.1111/gcb.12344", "ISSN" : "1354-1013", "PMID" : "23913552", "abstract" : "Biological invasion is increasingly recognized as one of the greatest threats to biodiversity. Using ensemble forecasts from species distribution models to project future suitable areas of the \"100 of the world's worst invasive species\" defined by the IUCN,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This article is protected by copyright. All rights reserved.", "author" : [ { "dropping-particle" : "", "family" : "Bellard", "given" : "Ce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1", "issue" : "12", "issued" : { "date-parts" : [ [ "2013", "7", "31" ] ] }, "page" : "1-9", "title" : "Will climate change promote future invasions?", "type" : "article-journal", "volume" : "19" }, "uris" : [ "http://www.mendeley.com/documents/?uuid=808e6719-bf61-45ab-aa6b-a48024b4b04b" ] }, { "id" : "ITEM-2", "itemData" : { "author" : [ { "dropping-particle" : "", "family" : "Dukes", "given" : "Jeffrey S", "non-dropping-particle" : "", "parse-names" : false, "suffix" : "" }, { "dropping-particle" : "", "family" : "Mooney", "given" : "Harold A", "non-dropping-particle" : "", "parse-names" : false, "suffix" : "" } ], "container-title" : "Trends in Ecology &amp; Evolution", "id" : "ITEM-2", "issue" : "4", "issued" : { "date-parts" : [ [ "1999" ] ] }, "page" : "135-139", "title" : "Does global change increase the success of biological invaders?", "type" : "article-journal", "volume" : "14" }, "uris" : [ "http://www.mendeley.com/documents/?uuid=6dbad48a-839c-4e55-833a-ccc3fe0648aa" ] }, { "id" : "ITEM-3", "itemData" : { "DOI" : "10.1890/110137", "ISBN" : "i1540-9295-10-5-249", "ISSN" : "15409295", "abstract" : "Extreme climatic events (ECEs) \u2013 such as unusual heat waves, hurricanes, floods, and droughts \u2013 can dramatically affect ecological and evolutionary processes, and these events are projected to become more frequent and more intense with ongoing climate change. However, the implications of ECEs for biological invasions remain poorly understood. Using concepts and empirical evidence from invasion ecology, we identify mechanisms by which ECEs may influence the invasion process, from initial introduction through establishment and spread. We summarize how ECEs can enhance invasions by promoting the transport of propagules into new regions, by decreasing the resistance of native communities to establishment, and also sometimes by putting existing non-native species at a competitive disadvantage. Finally, we outline priority research areas and management approaches for anticipating future risks of unwanted invasions following ECEs. Given predicted increases in both ECE occurrence and rates of species introduction...", "author" : [ { "dropping-particle" : "", "family" : "Diez", "given" : "Jeffrey M.", "non-dropping-particle" : "", "parse-names" : false, "suffix" : "" }, { "dropping-particle" : "", "family" : "D'Antonio", "given" : "Carla M.", "non-dropping-particle" : "", "parse-names" : false, "suffix" : "" }, { "dropping-particle" : "", "family" : "Dukes", "given" : "Jeffrey S.", "non-dropping-particle" : "", "parse-names" : false, "suffix" : "" }, { "dropping-particle" : "", "family" : "Grosholz", "given" : "Edwin D.", "non-dropping-particle" : "", "parse-names" : false, "suffix" : "" }, { "dropping-particle" : "", "family" : "Olden", "given" : "Julian D.", "non-dropping-particle" : "", "parse-names" : false, "suffix" : "" }, { "dropping-particle" : "", "family" : "Sorte", "given" : "Cascade J B", "non-dropping-particle" : "", "parse-names" : false, "suffix" : "" }, { "dropping-particle" : "", "family" : "Blumenthal", "given" : "Dana M.", "non-dropping-particle" : "", "parse-names" : false, "suffix" : "" }, { "dropping-particle" : "", "family" : "Bradley", "given" : "Bethany A.", "non-dropping-particle" : "", "parse-names" : false, "suffix" : "" }, { "dropping-particle" : "", "family" : "Early", "given" : "Regan", "non-dropping-particle" : "", "parse-names" : false, "suffix" : "" }, { "dropping-particle" : "", "family" : "Ib????ez", "given" : "In??s", "non-dropping-particle" : "", "parse-names" : false, "suffix" : "" }, { "dropping-particle" : "", "family" : "Jones", "given" : "Sierra J.", "non-dropping-particle" : "", "parse-names" : false, "suffix" : "" }, { "dropping-particle" : "", "family" : "Lawler", "given" : "Joshua J.", "non-dropping-particle" : "", "parse-names" : false, "suffix" : "" }, { "dropping-particle" : "", "family" : "Miller", "given" : "Luke P.", "non-dropping-particle" : "", "parse-names" : false, "suffix" : "" } ], "container-title" : "Frontiers in Ecology and the Environment", "id" : "ITEM-3", "issue" : "5", "issued" : { "date-parts" : [ [ "2012" ] ] }, "page" : "249-257", "title" : "Will extreme climatic events facilitate biological invasions?", "type" : "article-journal", "volume" : "10" }, "uris" : [ "http://www.mendeley.com/documents/?uuid=b004a267-3c21-43e1-b25a-6e4666f3be7d" ] }, { "id" : "ITEM-4", "itemData" : { "DOI" : "10.1111/j.1523-1739.2008.00951.x", "ISBN" : "1523-1739", "ISSN" : "0888-8892", "PMID" : "18577082", "abstract" : "Scientific and societal unknowns make it difficult to predict how global environmental changes such as climate change and biological invasions will affect ecological systems. In the long term, these changes may have interacting effects and compound the uncertainty associated with each individual driver. Nonetheless, invasive species are likely to respond in ways that should be qualitatively predictable, and some of these responses will be distinct from those of native counterparts. We used the stages of invasion known as the \"invasion pathway\" to identify 5 nonexclusive consequences of climate change for invasive species: (1) altered transport and introduction mechanisms, (2) establishment of new invasive species, (3) altered impact of existing invasive species, (4) altered distribution of existing invasive species, and (5) altered effectiveness of control strategies. We then used these consequences to identify testable hypotheses about the responses of invasive species to climate change and provide suggestions for invasive-species management plans. The 5 consequences also emphasize the need for enhanced environmental monitoring and expanded coordination among entities involved in invasive-species management. Los enigmas cient\u00edficos y sociales dificultan la predicci\u00f3n de los efectos de los cambios ambientales globales, como el cambio clim\u00e1tico y las invasiones biol\u00f3gicas, sobre los sistemas ecol\u00f3gicos. En el largo plazo, estos cambios pueden tener efectos que interact\u00faen y componer la incertidumbre asociada con cada factor individual. Sin embargo, es probable que las especies invasoras respondan de maneras que ser\u00edan pronosticables cualitativamente, y algunas de esas respuestas ser\u00e1n distintas a las de sus contrapartes nativas. Utilizamos las etapas de invasi\u00f3n conocidas como la \"v\u00eda de invasi\u00f3n\" para identificar 5 consecuencias no exclusivas del cambio clim\u00e1tico sobre especies invasoras: (1) mecanismos de transporte e introducci\u00f3n alterados; (2) establecimiento de especies invasoras nuevas; (3) alteraci\u00f3n en el impacto de las especies invasoras existentes; (4) alteraci\u00f3n en la distribuci\u00f3n de especies invasoras existentes; y (5) alteraci\u00f3n en la efectividad de las estrategias de control. Posteriormente utilizamos estas consecuencias para identificar hip\u00f3tesis comprobables sobre las respuestas de especies invasoras al cambio clim\u00e1tico y aportar sugerencias para planes de manejo de especies invasoras. Las 5 consecuencias tambi\u00e9n enfatizan la necesidad de\u2026", "author" : [ { "dropping-particle" : "", "family" : "Hellmann", "given" : "J J", "non-dropping-particle" : "", "parse-names" : false, "suffix" : "" }, { "dropping-particle" : "", "family" : "Byers", "given" : "JE", "non-dropping-particle" : "", "parse-names" : false, "suffix" : "" }, { "dropping-particle" : "", "family" : "Bierwagen", "given" : "BG", "non-dropping-particle" : "", "parse-names" : false, "suffix" : "" }, { "dropping-particle" : "", "family" : "Dukes", "given" : "JS", "non-dropping-particle" : "", "parse-names" : false, "suffix" : "" } ], "container-title" : "Conservation Biology", "id" : "ITEM-4", "issue" : "3", "issued" : { "date-parts" : [ [ "2008", "6" ] ] }, "page" : "534-543", "title" : "Five Potential Consequences of Climate Change for Invasive Species", "type" : "article-journal", "volume" : "22" }, "uris" : [ "http://www.mendeley.com/documents/?uuid=a4c0a916-9b82-46dc-8bd0-19c25f47d5f6" ] } ], "mendeley" : { "formattedCitation" : "(Celine Bellard et al., 2013; Diez et al., 2012; Dukes &amp; Mooney, 1999; Hellmann et al., 2008)", "plainTextFormattedCitation" : "(Celine Bellard et al., 2013; Diez et al., 2012; Dukes &amp; Mooney, 1999; Hellmann et al., 2008)", "previouslyFormattedCitation" : "(Celine Bellard et al., 2013; Diez et al., 2012; Dukes &amp; Mooney, 1999; Hellmann et al., 2008)" }, "properties" : {  }, "schema" : "https://github.com/citation-style-language/schema/raw/master/csl-citation.json" }</w:instrText>
      </w:r>
      <w:r w:rsidRPr="00E71743">
        <w:rPr>
          <w:sz w:val="20"/>
          <w:szCs w:val="20"/>
        </w:rPr>
        <w:fldChar w:fldCharType="separate"/>
      </w:r>
      <w:r w:rsidRPr="00E71743">
        <w:rPr>
          <w:sz w:val="20"/>
          <w:szCs w:val="20"/>
        </w:rPr>
        <w:t xml:space="preserve">(Bellard </w:t>
      </w:r>
      <w:r w:rsidR="000D7D89" w:rsidRPr="000D7D89">
        <w:rPr>
          <w:i/>
          <w:sz w:val="20"/>
          <w:szCs w:val="20"/>
        </w:rPr>
        <w:t>et al.</w:t>
      </w:r>
      <w:r w:rsidRPr="00E71743">
        <w:rPr>
          <w:sz w:val="20"/>
          <w:szCs w:val="20"/>
        </w:rPr>
        <w:t xml:space="preserve">, 2013; Diez </w:t>
      </w:r>
      <w:r w:rsidR="000D7D89" w:rsidRPr="000D7D89">
        <w:rPr>
          <w:i/>
          <w:sz w:val="20"/>
          <w:szCs w:val="20"/>
        </w:rPr>
        <w:t>et al.</w:t>
      </w:r>
      <w:r w:rsidRPr="00E71743">
        <w:rPr>
          <w:sz w:val="20"/>
          <w:szCs w:val="20"/>
        </w:rPr>
        <w:t xml:space="preserve">, 2012; Dukes &amp; Mooney, 1999; Hellmann </w:t>
      </w:r>
      <w:r w:rsidR="000D7D89" w:rsidRPr="000D7D89">
        <w:rPr>
          <w:i/>
          <w:sz w:val="20"/>
          <w:szCs w:val="20"/>
        </w:rPr>
        <w:t>et al.</w:t>
      </w:r>
      <w:r w:rsidRPr="00E71743">
        <w:rPr>
          <w:sz w:val="20"/>
          <w:szCs w:val="20"/>
        </w:rPr>
        <w:t>, 2008)</w:t>
      </w:r>
      <w:r w:rsidRPr="00E71743">
        <w:rPr>
          <w:sz w:val="20"/>
          <w:szCs w:val="20"/>
        </w:rPr>
        <w:fldChar w:fldCharType="end"/>
      </w:r>
      <w:r w:rsidRPr="00E71743">
        <w:rPr>
          <w:sz w:val="20"/>
          <w:szCs w:val="20"/>
        </w:rPr>
        <w:t>. Land</w:t>
      </w:r>
      <w:r>
        <w:rPr>
          <w:sz w:val="20"/>
          <w:szCs w:val="20"/>
        </w:rPr>
        <w:t>-</w:t>
      </w:r>
      <w:r w:rsidRPr="00E71743">
        <w:rPr>
          <w:sz w:val="20"/>
          <w:szCs w:val="20"/>
        </w:rPr>
        <w:t xml:space="preserve">use change is expected to alter invasive alien species patterns depending on habitat types and uses, with the most intensely used and disturbed habitats being the most prone to invasions </w:t>
      </w:r>
      <w:r w:rsidRPr="00E71743">
        <w:rPr>
          <w:sz w:val="20"/>
          <w:szCs w:val="20"/>
        </w:rPr>
        <w:fldChar w:fldCharType="begin" w:fldLock="1"/>
      </w:r>
      <w:r w:rsidRPr="00E71743">
        <w:rPr>
          <w:sz w:val="20"/>
          <w:szCs w:val="20"/>
        </w:rP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ilan", "non-dropping-particle" : "", "parse-names" : false, "suffix" : "" }, { "dropping-particle" : "", "family" : "Wild", "given" : "Jan", "non-dropping-particle" : "", "parse-names" : false, "suffix" : "" }, { "dropping-particle" : "", "family" : "Py\u0161ek", "given" : "Petr", "non-dropping-particle" : "", "parse-names" : false, "suffix" : "" }, { "dropping-particle" : "", "family" : "Jaro\u0161\u00edk", "given" : "Vojt\u011bch", "non-dropping-particle" : "", "parse-names" : false, "suffix" : "" }, { "dropping-particle" : "", "family" : "Dendoncker", "given" : "Nicolas", "non-dropping-particle" : "", "parse-names" : false, "suffix" : "" }, { "dropping-particle" : "", "family" : "Reginster", "given" : "Isabelle", "non-dropping-particle" : "", "parse-names" : false, "suffix" : "" }, { "dropping-particle" : "", "family" : "Pino", "given" : "Joan", "non-dropping-particle" : "", "parse-names" : false, "suffix" : "" }, { "dropping-particle" : "", "family" : "Maskell", "given" : "Lindsay C.", "non-dropping-particle" : "", "parse-names" : false, "suffix" : "" }, { "dropping-particle" : "", "family" : "Vil\u00e0", "given" : "Montserrat", "non-dropping-particle" : "", "parse-names" : false, "suffix" : "" }, { "dropping-particle" : "", "family" : "Pergl", "given" : "Jan", "non-dropping-particle" : "", "parse-names" : false, "suffix" : "" }, { "dropping-particle" : "", "family" : "K\u00fchn", "given" : "Ingolf",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From Duplicate 1 (Projecting trends in plant invasions in Europe under different scenarios of future land-use change - Chytr\u00fd, Milan; Wild, Jan; Py\u0161ek, Petr; Jaro\u0161\u00edk, Vojt\u011bch; Dendoncker, Nicolas; Reginster, Isabelle; Pino, Joan; Maskell, Lindsay C.; Vil\u00e0, Montserrat; Pergl, Jan; K\u00fchn, Ingolf; Spangenberg, Joachim H.; Settele, Josef)\n\nNULL", "page" : "75-87", "title" : "Projecting trends in plant invasions in Europe under different scenarios of future land-use change", "type" : "article-journal", "volume" : "21" }, "uris" : [ "http://www.mendeley.com/documents/?uuid=91c1a6a0-f8e9-434b-9c0d-22482f40214f" ] } ], "mendeley" : { "formattedCitation" : "(Chytr\u00fd et al., 2012)", "plainTextFormattedCitation" : "(Chytr\u00fd et al., 2012)", "previouslyFormattedCitation" : "(Chytr\u00fd et al., 2012)" }, "properties" : {  }, "schema" : "https://github.com/citation-style-language/schema/raw/master/csl-citation.json" }</w:instrText>
      </w:r>
      <w:r w:rsidRPr="00E71743">
        <w:rPr>
          <w:sz w:val="20"/>
          <w:szCs w:val="20"/>
        </w:rPr>
        <w:fldChar w:fldCharType="separate"/>
      </w:r>
      <w:r w:rsidRPr="00E71743">
        <w:rPr>
          <w:sz w:val="20"/>
          <w:szCs w:val="20"/>
        </w:rPr>
        <w:t xml:space="preserve">(Chytrý </w:t>
      </w:r>
      <w:r w:rsidR="000D7D89" w:rsidRPr="000D7D89">
        <w:rPr>
          <w:i/>
          <w:sz w:val="20"/>
          <w:szCs w:val="20"/>
        </w:rPr>
        <w:t>et al.</w:t>
      </w:r>
      <w:r w:rsidRPr="00E71743">
        <w:rPr>
          <w:sz w:val="20"/>
          <w:szCs w:val="20"/>
        </w:rPr>
        <w:t>, 2012)</w:t>
      </w:r>
      <w:r w:rsidRPr="00E71743">
        <w:rPr>
          <w:sz w:val="20"/>
          <w:szCs w:val="20"/>
        </w:rPr>
        <w:fldChar w:fldCharType="end"/>
      </w:r>
      <w:r w:rsidRPr="00E71743">
        <w:rPr>
          <w:sz w:val="20"/>
          <w:szCs w:val="20"/>
        </w:rPr>
        <w:t xml:space="preserve">. Increasing socio-economic activities are expected to increase invasions by increasing propagule pressure, introduction pathways and habitat disturbances </w:t>
      </w:r>
      <w:r w:rsidRPr="00E71743">
        <w:rPr>
          <w:sz w:val="20"/>
          <w:szCs w:val="20"/>
        </w:rPr>
        <w:fldChar w:fldCharType="begin" w:fldLock="1"/>
      </w:r>
      <w:r w:rsidRPr="00E71743">
        <w:rPr>
          <w:sz w:val="20"/>
          <w:szCs w:val="20"/>
        </w:rPr>
        <w:instrText>ADDIN CSL_CITATION { "citationItems" : [ { "id" : "ITEM-1", "itemData" : { "DOI" : "10.1073/pnas.1011728108", "ISBN" : "1091-6490 (Electronic)\\r0027-8424 (Linking)", "ISSN" : "0027-8424", "PMID" : "21173227", "abstract" : "Globalization and economic growth are widely recognized as important drivers of biological invasions. Consequently, there is an increasing need for governments to address the role of international trade in their strategies to prevent species introductions. However, many of the most problematic alien species are not recent arrivals but were introduced several decades ago. Hence, current patterns of alien-species richness may better reflect historical rather than contemporary human activities, a phenomenon which might be called \"invasion debt.\" Here, we show that across 10 taxonomic groups (vascular plants, bryophytes, fungi, birds, mammals, reptiles, amphibians, fish, terrestrial insects, and aquatic invertebrates) in 28 European countries, current numbers of alien species established in the wild are indeed more closely related to indicators of socioeconomic activity from the year 1900 than to those from 2000, although the majority of species introductions occurred during the second half of the 20th century. The strength of the historical signal varies among taxonomic groups, with those possessing good capabilities for dispersal (birds, insects) more strongly associated with recent socioeconomic drivers. Nevertheless, our results suggest a considerable historical legacy for the majority of the taxa analyzed. The consequences of the current high levels of socioeconomic activity on the extent of biological invasions will thus probably not be completely realized until several decades into the future.", "author" : [ { "dropping-particle" : "", "family" : "Essl", "given" : "Franz", "non-dropping-particle" : "", "parse-names" : false, "suffix" : "" }, { "dropping-particle" : "", "family" : "Dullinger", "given" : "Stefan", "non-dropping-particle" : "", "parse-names" : false, "suffix" : "" }, { "dropping-particle" : "", "family" : "Rabitsch", "given" : "Wolfgang", "non-dropping-particle" : "", "parse-names" : false, "suffix" : "" }, { "dropping-particle" : "", "family" : "Hulme", "given" : "Philip E", "non-dropping-particle" : "", "parse-names" : false, "suffix" : "" }, { "dropping-particle" : "", "family" : "H\u00fclber", "given" : "Karl", "non-dropping-particle" : "", "parse-names" : false, "suffix" : "" }, { "dropping-particle" : "", "family" : "Jaro\u0161\u00edk", "given" : "Vojt\u011bch", "non-dropping-particle" : "", "parse-names" : false, "suffix" : "" }, { "dropping-particle" : "", "family" : "Kleinbauer", "given" : "Ingrid", "non-dropping-particle" : "", "parse-names" : false, "suffix" : "" }, { "dropping-particle" : "", "family" : "Krausmann", "given" : "Fridolin", "non-dropping-particle" : "", "parse-names" : false, "suffix" : "" }, { "dropping-particle" : "", "family" : "K\u00fchn", "given" : "Ingolf", "non-dropping-particle" : "", "parse-names" : false, "suffix" : "" }, { "dropping-particle" : "", "family" : "Nentwig", "given" : "Wolfgang", "non-dropping-particle" : "", "parse-names" : false, "suffix" : "" }, { "dropping-particle" : "", "family" : "Vil\u00e0", "given" : "Montserrat",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Desprez-Loustau", "given" : "Marie-Laure", "non-dropping-particle" : "", "parse-names" : false, "suffix" : "" }, { "dropping-particle" : "", "family" : "Roques", "given" : "Alain", "non-dropping-particle" : "", "parse-names" : false, "suffix" : "" }, { "dropping-particle" : "", "family" : "Py\u0161ek", "given" : "Petr", "non-dropping-particle" : "", "parse-names" : false, "suffix" : "" } ], "container-title" : "Proceedings of the National Academy of Sciences of the United States of America", "id" : "ITEM-1", "issue" : "1", "issued" : { "date-parts" : [ [ "2011" ] ] }, "page" : "203-207", "title" : "Socioeconomic legacy yields an invasion debt.", "type" : "article-journal", "volume" : "108" }, "uris" : [ "http://www.mendeley.com/documents/?uuid=d4cccc66-dd7d-4f53-9f1f-c3a26c087bb6" ] }, { "id" : "ITEM-2", "itemData" : { "DOI" : "10.1111/1365-2664.12079", "ISBN" : "1365-2664", "ISSN" : "00218901", "abstract" : "1. Aquatic invasive species are a growing concern to environmental managers because of their diverse impacts on aquatic biodiversity and high eradication costs, necessitating effective management policies. In this study, we evaluate the ability of environmental and socio- economic factors to predict the risk of invasion in Great Britain and Ireland of 12 potential aquatic invaders covering all major aquatic groups. Despite their potential to inform risk assessments, this is the first time socio-economic factors related to propagule pressure have been specifically integrated in distribution modelling. 2. Species distribution models (SDM, MaxEnt algorithm) were calibrated with a set of envi- ronmental factors (e.g. bioclimatic, geographical and geological) and integrated with socio- economic (e.g. human influence index, population density, closeness to ports) predictors. 3. The inclusion of socio-economic factors in SDM did not affect accuracy scores (AUC already &gt;0\ue00190), but their effects were more pronounced in spatial predictions, resulting in up to a sixfold amplification of the area predicted suitable for each species. Despite the inclusion of potential surrogates of water chemistry (e.g. geology) and propagule pressure (e.g. popula- tion density), temperature-related variables were most important predictors of aquatic species\u2019 distributions. 4. According to SDM, the environmental suitability for a suite of invaders belonging to dif- ferent taxonomic groups and regions of origin is greatest in east and south-east England and decreases towards the north and west. Multiple invasions in this region are of special concern, as species are known to modify their habitat facilitating subsequent invasions, thereby poten- tially exacerbating their impacts. 5. Major management regions to be prioritized in monitoring programmes include the Humber, Thames and Anglian River Basin Districts. Species of special concern include a mysid (Hemimysis anomala), a gammarid (Dikerogammarus villosus), a plant (Ludwigia grandiflora) and two crayfishes (Procambarus clarkii and P. fallax). 6. Synthesis and Applications. The inclusion of socio-economic factors in species distribution models has the potential to improve predictions of areas under a highest risk of multiple inva- sions and to help disentangle the complex interplay between biological invasions and global environmental and socio-economic processes. Such understanding is pivotal to prioritize limited resources for the\u2026", "author" : [ { "dropping-particle" : "", "family" : "Gallardo", "given" : "Belinda", "non-dropping-particle" : "", "parse-names" : false, "suffix" : "" }, { "dropping-particle" : "", "family" : "Aldridge", "given" : "David C.", "non-dropping-particle" : "", "parse-names" : false, "suffix" : "" } ], "container-title" : "Journal of Applied Ecology", "id" : "ITEM-2", "issue" : "3", "issued" : { "date-parts" : [ [ "2013" ] ] }, "page" : "757-766", "title" : "The 'dirty dozen': Socio-economic factors amplify the invasion potential of 12 high-risk aquatic invasive species in Great Britain and Ireland", "type" : "article-journal", "volume" : "50" }, "uris" : [ "http://www.mendeley.com/documents/?uuid=6faef71a-133e-400e-b4ef-732e5f830c9d" ] }, { "id" : "ITEM-3", "itemData" : { "DOI" : "10.1371/journal.pone.0125801", "ISBN" : "10.1371/journal.pone.0125801", "ISSN" : "1932-6203", "PMID" : "26018575", "abstract" : "Human activities such as transport, trade and tourism are likely to influence the spatial distribution of non-native species and yet, Species Distribution Models (SDMs) that aim to predict the future broad scale distribution of invaders often rely on environmental (e.g. climatic) information only. This study investigates if and to what extent do human activities that directly or indirectly influence nature (hereafter the human footprint) affect the global distribution of invasive species in terrestrial, freshwater and marine ecosystems. We selected 72 species including terrestrial plants, terrestrial animals, freshwater and marine invasive species of concern in a focus area located in NW Europe (encompassing Great Britain, France, The Netherlands and Belgium). Species Distribution Models were calibrated with the global occurrence of species and a set of high-resolution (9\u00d79 km) environmental (e.g. topography, climate, geology) layers and human footprint proxies (e.g. the human influence index, population density, road proximity). Our analyses suggest that the global occurrence of a wide range of invaders is primarily limited by climate. Temperature tolerance was the most important factor and explained on average 42% of species distribution. Nevertheless, factors related to the human footprint explained a substantial amount (23% on average) of species distributions. When global models were projected into the focus area, spatial predictions integrating the human footprint featured the highest cumulative risk scores close to transport networks (proxy for invasion pathways) and in habitats with a high human influence index (proxy for propagule pressure). We conclude that human related information-currently available in the form of easily accessible maps and databases-should be routinely implemented into predictive frameworks to inform upon policies to prevent and manage invasions. Otherwise we might be seriously underestimating the species and areas under highest risk of future invasions.", "author" : [ { "dropping-particle" : "", "family" : "Gallardo", "given" : "Belinda", "non-dropping-particle" : "", "parse-names" : false, "suffix" : "" }, { "dropping-particle" : "", "family" : "Zieritz", "given" : "Alexandra", "non-dropping-particle" : "", "parse-names" : false, "suffix" : "" }, { "dropping-particle" : "", "family" : "Aldridge", "given" : "David C", "non-dropping-particle" : "", "parse-names" : false, "suffix" : "" } ], "container-title" : "PloS one", "id" : "ITEM-3", "issue" : "5", "issued" : { "date-parts" : [ [ "2015", "1", "27" ] ] }, "page" : "e0125801", "publisher" : "Public Library of Science", "title" : "The importance of the human footprint in shaping the global distribution of terrestrial, freshwater and marine invaders.", "type" : "article-journal", "volume" : "10" }, "uris" : [ "http://www.mendeley.com/documents/?uuid=bde5417b-52da-4c4a-889b-82a41b42f8a0" ] }, { "id" : "ITEM-4", "itemData" : { "DOI" : "10.1098/rspb.2015.2454", "ISBN" : "1471-2954 (Electronic)\\r0962-8452 (Linking)", "ISSN" : "0962-8452", "PMID" : "26817767", "abstract" : "Biological invasions as drivers of biodiversity loss have recently been challenged. Fundamentally, we must know where species that are threatened by invasive alien species (IAS) live, and the degree to which they are threatened. We report the first study linking 1372 vertebrates threatened by more than 200 IAS from the completely revised Global Invasive Species Database. New maps of the vulnerability of threatened vertebrates to IAS permit assessments of whether IAS have a major influence on biodiversity, and if so, which taxonomic groups are threatened and where they are threatened. We found that centres of IAS-threatened vertebrates are concentrated in the Americas, India, Indonesia, Australia and New Zealand. The areas in which IAS-threatened species are located do not fully match the current hotspots of invasions, or the current hotspots of threatened species. The relative importance of biological invasions as drivers of biodiversity loss clearly varies across regions and taxa, and changes over time, with mammals from India, Indonesia, Australia and Europe are increasingly being threatened by IAS. The chytrid fungus primarily threatens amphibians, whereas invasive mammals primarily threaten other vertebrates. The differences in IAS threats between regions and taxa can help efficiently target IAS, which is essential for achieving the Strategic Plan 2020 of the Convention on Biological Diversity.", "author" : [ { "dropping-particle" : "", "family" : "Bellard", "given" : "C.", "non-dropping-particle" : "", "parse-names" : false, "suffix" : "" }, { "dropping-particle" : "", "family" : "Genovesi", "given" : "P.", "non-dropping-particle" : "", "parse-names" : false, "suffix" : "" }, { "dropping-particle" : "", "family" : "Jeschke", "given" : "J. M.", "non-dropping-particle" : "", "parse-names" : false, "suffix" : "" } ], "container-title" : "Proceedings of the Royal Society B: Biological Sciences", "id" : "ITEM-4", "issue" : "1823", "issued" : { "date-parts" : [ [ "2016" ] ] }, "page" : "20152454", "title" : "Global patterns in threats to vertebrates by biological invasions", "type" : "article-journal", "volume" : "283" }, "uris" : [ "http://www.mendeley.com/documents/?uuid=8920252f-3074-4576-89e7-456fda873f6b" ] }, { "id" : "ITEM-5", "itemData" : { "DOI" : "10.1073/pnas.1002314107", "ISBN" : "0027-8424", "ISSN" : "1091-6490", "PMID" : "20534543", "abstract" : "The accelerating rates of international trade, travel, and transport in the latter half of the twentieth century have led to the progressive mixing of biota from across the world and the number of species introduced to new regions continues to increase. The importance of biogeographic, climatic, economic, and demographic factors as drivers of this trend is increasingly being realized but as yet there is no consensus regarding their relative importance. Whereas little may be done to mitigate the effects of geography and climate on invasions, a wider range of options may exist to moderate the impacts of economic and demographic drivers. Here we use the most recent data available from Europe to partition between macroecological, economic, and demographic variables the variation in alien species richness of bryophytes, fungi, vascular plants, terrestrial insects, aquatic invertebrates, fish, amphibians, reptiles, birds, and mammals. Only national wealth and human population density were statistically significant predictors in the majority of models when analyzed jointly with climate, geography, and land cover. The economic and demographic variables reflect the intensity of human activities and integrate the effect of factors that directly determine the outcome of invasion such as propagule pressure, pathways of introduction, eutrophication, and the intensity of anthropogenic disturbance. The strong influence of economic and demographic variables on the levels of invasion by alien species demonstrates that future solutions to the problem of biological invasions at a national scale lie in mitigating the negative environmental consequences of human activities that generate wealth and by promoting more sustainable population growth.", "author" : [ { "dropping-particle" : "", "family" : "Py\u0161ek", "given" : "P", "non-dropping-particle" : "", "parse-names" : false, "suffix" : "" }, { "dropping-particle" : "", "family" : "Jaro\u0161\u00edk", "given" : "V",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u017e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u0161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 "non-dropping-particle" : "", "parse-names" : false, "suffix" : "" }, { "dropping-particle" : "", "family" : "Solarz", "given" : "Wojciech", "non-dropping-particle" : "", "parse-names" : false, "suffix" : "" }, { "dropping-particle" : "", "family" : "Montserrat", "given" : "Vil\u00e0", "non-dropping-particle" : "", "parse-names" : false, "suffix" : "" }, { "dropping-particle" : "", "family" : "Winter", "given" : "Marten", "non-dropping-particle" : "", "parse-names" : false, "suffix" : "" }, { "dropping-particle" : "", "family" : "Pysek", "given" : "Petr", "non-dropping-particle" : "", "parse-names" : false, "suffix" : "" }, { "dropping-particle" : "", "family" : "Jaros\u00edk", "given" : "Vojtech", "non-dropping-particle" : "", "parse-names" : false, "suffix" : "" }, { "dropping-particle" : "", "family" : "Hulme", "given" : "PE Philip E", "non-dropping-particle" : "", "parse-names" : false, "suffix" : "" }, { "dropping-particle" : "", "family" : "K\u00fchn", "given" : "Ingolf", "non-dropping-particle" : "", "parse-names" : false, "suffix" : "" }, { "dropping-particle" : "", "family" : "Wild", "given" : "Ja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Chiron", "given" : "Francois Fran\u00e7ois", "non-dropping-particle" : "", "parse-names" : false, "suffix" : "" }, { "dropping-particle" : "", "family" : "Didziulis", "given" : "Viktoras", "non-dropping-particle" : "", "parse-names" : false, "suffix" : "" }, { "dropping-particle" : "", "family" : "Essl", "given" : "Franz", "non-dropping-particle" : "", "parse-names" : false, "suffix" : "" }, { "dropping-particle" : "", "family" : "Genovesi", "given" : "Piero", "non-dropping-particle" : "", "parse-names" : false, "suffix" : "" }, { "dropping-particle" : "", "family" : "Gherardi", "given" : "Francesca", "non-dropping-particle" : "", "parse-names" : false, "suffix" : "" }, { "dropping-particle" : "", "family" : "Hejda", "given" : "Martin", "non-dropping-particle" : "", "parse-names" : false, "suffix" : "" }, { "dropping-particle" : "", "family" : "Kark", "given" : "Salit", "non-dropping-particle" : "", "parse-names" : false, "suffix" : "" }, { "dropping-particle" : "", "family" : "Lambdon", "given" : "Philip W.", "non-dropping-particle" : "", "parse-names" : false, "suffix" : "" }, { "dropping-particle" : "", "family" : "Desprez-Loustau", "given" : "Marie-Laure L", "non-dropping-particle" : "", "parse-names" : false, "suffix" : "" }, { "dropping-particle" : "", "family" : "Nentwig", "given" : "Wolfgang", "non-dropping-particle" : "", "parse-names" : false, "suffix" : "" }, { "dropping-particle" : "", "family" : "Pergl", "given" : "Jan", "non-dropping-particle" : "", "parse-names" : false, "suffix" : "" }, { "dropping-particle" : "", "family" : "Poboljsaj", "given" : "Katja", "non-dropping-particle" : "", "parse-names" : false, "suffix" : "" }, { "dropping-particle" : "", "family" : "Rabitsch", "given" : "Wolfgang", "non-dropping-particle" : "", "parse-names" : false, "suffix" : "" }, { "dropping-particle" : "", "family" : "Roques", "given" : "Alain", "non-dropping-particle" : "", "parse-names" : false, "suffix" : "" }, { "dropping-particle" : "", "family" : "Roy", "given" : "David B.", "non-dropping-particle" : "", "parse-names" : false, "suffix" : "" }, { "dropping-particle" : "", "family" : "Shirley", "given" : "Susan",</w:instrText>
      </w:r>
      <w:r w:rsidRPr="00774485">
        <w:rPr>
          <w:sz w:val="20"/>
          <w:szCs w:val="20"/>
          <w:lang w:val="es-ES"/>
        </w:rPr>
        <w:instrText xml:space="preserve"> "non-dropping-particle" : "", "parse-names" : false, "suffix" : "" }, { "dropping-particle" : "", "family" : "Solarz", "given" : "Wojciech", "non-dropping-particle" : "", "parse-names" : false, "suffix" : "" }, { "dropping-particle" : "", "family" : "Vil\u00e0", "given" : "Montserrat", "non-dropping-particle" : "", "parse-names" : false, "suffix" : "" }, { "dropping-particle" : "", "family" : "Winter", "given" : "Marten", "non-dropping-particle" : "", "parse-names" : false, "suffix" : "" } ], "container-title" : "Proceedings of the \u2026", "id" : "ITEM-5", "issue" : "27", "issued" : { "date-parts" : [ [ "2010", "7", "6" ] ] }, "page" : "12157-62", "title" : "Disentangling the role of environmental and human pressures on biological invasions across Europe", "type" : "article-journal", "volume" : "107" }, "uris" : [ "http://www.mendeley.com/documents/?uuid=c0af847b-c217-49d0-beeb-1f5f26b07be6" ] } ], "mendeley" : { "formattedCitation" : "(C. Bellard et al., 2016; Essl et al., 2011; Gallardo &amp; Aldridge, 2013; Gallardo et al., 2015; Py\u0161ek et al., 2010)", "plainTextFormattedCitation" : "(C. Bellard et al., 2016; Essl et al., 2011; Gallardo &amp; Aldridge, 2013; Gallardo et al., 2015; Py\u0161ek et al., 2010)", "previouslyFormattedCitation" : "(C. Bellard et al., 2016; Essl et al., 2011; Gallardo &amp; Aldridge, 2013; Gallardo et al., 2015; Py\u0161ek et al., 2010)" }, "properties" : {  }, "schema" : "https://github.com/citation-style-language/schema/raw/master/csl-citation.json" }</w:instrText>
      </w:r>
      <w:r w:rsidRPr="00E71743">
        <w:rPr>
          <w:sz w:val="20"/>
          <w:szCs w:val="20"/>
        </w:rPr>
        <w:fldChar w:fldCharType="separate"/>
      </w:r>
      <w:r w:rsidRPr="00774485">
        <w:rPr>
          <w:sz w:val="20"/>
          <w:szCs w:val="20"/>
          <w:lang w:val="es-ES"/>
        </w:rPr>
        <w:t xml:space="preserve">(Bellard </w:t>
      </w:r>
      <w:r w:rsidR="000D7D89" w:rsidRPr="000D7D89">
        <w:rPr>
          <w:i/>
          <w:sz w:val="20"/>
          <w:szCs w:val="20"/>
          <w:lang w:val="es-ES"/>
        </w:rPr>
        <w:t>et al.</w:t>
      </w:r>
      <w:r w:rsidRPr="00774485">
        <w:rPr>
          <w:sz w:val="20"/>
          <w:szCs w:val="20"/>
          <w:lang w:val="es-ES"/>
        </w:rPr>
        <w:t xml:space="preserve">, 2016; Essl </w:t>
      </w:r>
      <w:r w:rsidR="000D7D89" w:rsidRPr="000D7D89">
        <w:rPr>
          <w:i/>
          <w:sz w:val="20"/>
          <w:szCs w:val="20"/>
          <w:lang w:val="es-ES"/>
        </w:rPr>
        <w:t>et al.</w:t>
      </w:r>
      <w:r w:rsidRPr="00774485">
        <w:rPr>
          <w:sz w:val="20"/>
          <w:szCs w:val="20"/>
          <w:lang w:val="es-ES"/>
        </w:rPr>
        <w:t xml:space="preserve">, 2011; Gallardo &amp; Aldridge, 2013; Gallardo </w:t>
      </w:r>
      <w:r w:rsidR="000D7D89" w:rsidRPr="000D7D89">
        <w:rPr>
          <w:i/>
          <w:sz w:val="20"/>
          <w:szCs w:val="20"/>
          <w:lang w:val="es-ES"/>
        </w:rPr>
        <w:t>et al.</w:t>
      </w:r>
      <w:r w:rsidRPr="00774485">
        <w:rPr>
          <w:sz w:val="20"/>
          <w:szCs w:val="20"/>
          <w:lang w:val="es-ES"/>
        </w:rPr>
        <w:t xml:space="preserve">, 2015; Pyšek </w:t>
      </w:r>
      <w:r w:rsidR="000D7D89" w:rsidRPr="000D7D89">
        <w:rPr>
          <w:i/>
          <w:sz w:val="20"/>
          <w:szCs w:val="20"/>
          <w:lang w:val="es-ES"/>
        </w:rPr>
        <w:t>et al.</w:t>
      </w:r>
      <w:r w:rsidRPr="00774485">
        <w:rPr>
          <w:sz w:val="20"/>
          <w:szCs w:val="20"/>
          <w:lang w:val="es-ES"/>
        </w:rPr>
        <w:t>, 2010)</w:t>
      </w:r>
      <w:r w:rsidRPr="00E71743">
        <w:rPr>
          <w:sz w:val="20"/>
          <w:szCs w:val="20"/>
        </w:rPr>
        <w:fldChar w:fldCharType="end"/>
      </w:r>
      <w:r w:rsidRPr="00774485">
        <w:rPr>
          <w:sz w:val="20"/>
          <w:szCs w:val="20"/>
          <w:lang w:val="es-ES"/>
        </w:rPr>
        <w:t xml:space="preserve">. </w:t>
      </w:r>
      <w:r w:rsidRPr="00605ABB">
        <w:rPr>
          <w:sz w:val="20"/>
          <w:szCs w:val="20"/>
        </w:rPr>
        <w:t>Projected future patterns in plan</w:t>
      </w:r>
      <w:r>
        <w:rPr>
          <w:sz w:val="20"/>
          <w:szCs w:val="20"/>
        </w:rPr>
        <w:t>t invasions in relation to land-</w:t>
      </w:r>
      <w:r w:rsidRPr="00605ABB">
        <w:rPr>
          <w:sz w:val="20"/>
          <w:szCs w:val="20"/>
        </w:rPr>
        <w:t xml:space="preserve">use change show strongest increases for the </w:t>
      </w:r>
      <w:r w:rsidRPr="00287F25">
        <w:rPr>
          <w:sz w:val="20"/>
          <w:szCs w:val="20"/>
        </w:rPr>
        <w:t xml:space="preserve">northern parts of </w:t>
      </w:r>
      <w:r>
        <w:rPr>
          <w:sz w:val="20"/>
          <w:szCs w:val="20"/>
        </w:rPr>
        <w:t xml:space="preserve">Western </w:t>
      </w:r>
      <w:r w:rsidRPr="00287F25">
        <w:rPr>
          <w:sz w:val="20"/>
          <w:szCs w:val="20"/>
        </w:rPr>
        <w:t>Europe</w:t>
      </w:r>
      <w:r w:rsidRPr="005D5765">
        <w:rPr>
          <w:sz w:val="20"/>
          <w:szCs w:val="20"/>
        </w:rPr>
        <w:t xml:space="preserve"> (all scenarios), and strongest decreases in the southern parts of Western </w:t>
      </w:r>
      <w:r w:rsidRPr="00287F25">
        <w:rPr>
          <w:sz w:val="20"/>
          <w:szCs w:val="20"/>
        </w:rPr>
        <w:t>Europe</w:t>
      </w:r>
      <w:r w:rsidRPr="005D5765">
        <w:rPr>
          <w:sz w:val="20"/>
          <w:szCs w:val="20"/>
        </w:rPr>
        <w:t xml:space="preserve"> in scenarios of abandonment of a</w:t>
      </w:r>
      <w:r w:rsidRPr="006D300D">
        <w:rPr>
          <w:sz w:val="20"/>
          <w:szCs w:val="20"/>
        </w:rPr>
        <w:t xml:space="preserve">gricultural land </w:t>
      </w:r>
      <w:r w:rsidRPr="00836D19">
        <w:rPr>
          <w:sz w:val="20"/>
          <w:szCs w:val="20"/>
        </w:rPr>
        <w:fldChar w:fldCharType="begin" w:fldLock="1"/>
      </w:r>
      <w:r w:rsidRPr="008A7CB1">
        <w:rPr>
          <w:sz w:val="20"/>
          <w:szCs w:val="20"/>
        </w:rP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ilan", "non-dropping-particle" : "", "parse-names" : false, "suffix" : "" }, { "dropping-particle" : "", "family" : "Wild", "given" : "Jan", "non-dropping-particle" : "", "parse-names" : false, "suffix" : "" }, { "dropping-particle" : "", "family" : "Py\u0161ek", "given" : "Petr", "non-dropping-particle" : "", "parse-names" : false, "suffix" : "" }, { "dropping-particle" : "", "family" : "Jaro\u0161\u00edk", "given" : "Vojt\u011bch", "non-dropping-particle" : "", "parse-names" : false, "suffix" : "" }, { "dropping-particle" : "", "family" : "Dendoncker", "given" : "Nicolas", "non-dropping-particle" : "", "parse-names" : false, "suffix" : "" }, { "dropping-particle" : "", "family" : "Reginster", "given" : "Isabelle", "non-dropping-particle" : "", "parse-names" : false, "suffix" : "" }, { "dropping-particle" : "", "family" : "Pino", "given" : "Joan", "non-dropping-particle" : "", "parse-names" : false, "suffix" : "" }, { "dropping-particle" : "", "family" : "Maskell", "given" : "Lindsay C.", "non-dropping-particle" : "", "parse-names" : false, "suffix" : "" }, { "dropping-particle" : "", "family" : "Vil\u00e0", "given" : "Montserrat", "non-dropping-particle" : "", "parse-names" : false, "suffix" : "" }, { "dropping-particle" : "", "family" : "Pergl", "given" : "Jan", "non-dropping-particle" : "", "parse-names" : false, "suffix" : "" }, { "dropping-particle" : "", "family" : "K\u00fchn", "given" : "Ingolf",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From Duplicate 1 (Projecting trends in plant invasions in Europe under different scenarios of future land-use change - Chytr\u00fd, Milan; Wild, Jan; Py\u0161ek, Petr; Jaro\u0161\u00edk, Vojt\u011bch; Dendoncker, Nicolas; Reginster, Isabelle; Pino, Joan; Maskell, Lindsay C.; Vil\u00e0, Montserrat; Pergl, Jan; K\u00fchn, Ingolf; Spangenberg, Joachim H.; Settele, Josef)\n\nNULL", "page" : "75-87", "title" : "Projecting trends in plant invasions in Europe under different scenarios of future land-use change", "type" : "article-journal", "volume" : "21" }, "uris" : [ "http://www.mendeley.com/documents/?uuid=91c1a6a0-f8e9-434b-9c0d-22482f40214f" ] } ], "mendeley" : { "formattedCitation" : "(Chytr\u00fd et al., 2012)", "plainTextFormattedCitation" : "(Chytr\u00fd et al., 2012)", "previouslyFormattedCitation" : "(Chytr\u00fd et al., 2012)" }, "properties" : {  }, "schema" : "https://github.com/citation-style-language/schema/raw/master/csl-citation.json" }</w:instrText>
      </w:r>
      <w:r w:rsidRPr="00836D19">
        <w:rPr>
          <w:sz w:val="20"/>
          <w:szCs w:val="20"/>
        </w:rPr>
        <w:fldChar w:fldCharType="separate"/>
      </w:r>
      <w:r w:rsidRPr="008A7CB1">
        <w:rPr>
          <w:sz w:val="20"/>
          <w:szCs w:val="20"/>
        </w:rPr>
        <w:t xml:space="preserve">(Chytrý </w:t>
      </w:r>
      <w:r w:rsidR="000D7D89" w:rsidRPr="000D7D89">
        <w:rPr>
          <w:i/>
          <w:sz w:val="20"/>
          <w:szCs w:val="20"/>
        </w:rPr>
        <w:t>et al.</w:t>
      </w:r>
      <w:r w:rsidRPr="008A7CB1">
        <w:rPr>
          <w:sz w:val="20"/>
          <w:szCs w:val="20"/>
        </w:rPr>
        <w:t>, 2012)</w:t>
      </w:r>
      <w:r w:rsidRPr="00836D19">
        <w:rPr>
          <w:sz w:val="20"/>
          <w:szCs w:val="20"/>
        </w:rPr>
        <w:fldChar w:fldCharType="end"/>
      </w:r>
      <w:r w:rsidRPr="008A7CB1">
        <w:rPr>
          <w:sz w:val="20"/>
          <w:szCs w:val="20"/>
        </w:rPr>
        <w:t xml:space="preserve">. Future projections in distribution patterns of 100 of the world’s worst invasive alien species in relation to both climate and land-use change project important increases in northern parts of </w:t>
      </w:r>
      <w:r>
        <w:rPr>
          <w:sz w:val="20"/>
          <w:szCs w:val="20"/>
        </w:rPr>
        <w:t xml:space="preserve">Western </w:t>
      </w:r>
      <w:r w:rsidRPr="00287F25">
        <w:rPr>
          <w:sz w:val="20"/>
          <w:szCs w:val="20"/>
        </w:rPr>
        <w:t>Europe</w:t>
      </w:r>
      <w:r w:rsidRPr="005D5765">
        <w:rPr>
          <w:sz w:val="20"/>
          <w:szCs w:val="20"/>
        </w:rPr>
        <w:t>,</w:t>
      </w:r>
      <w:r w:rsidRPr="00605ABB">
        <w:rPr>
          <w:sz w:val="20"/>
          <w:szCs w:val="20"/>
        </w:rPr>
        <w:t xml:space="preserve"> slight increases in Central Asia and western parts of Eastern Europe, but decreases around the Mediterranean basin </w:t>
      </w:r>
      <w:r w:rsidRPr="00605ABB">
        <w:rPr>
          <w:sz w:val="20"/>
          <w:szCs w:val="20"/>
        </w:rPr>
        <w:fldChar w:fldCharType="begin" w:fldLock="1"/>
      </w:r>
      <w:r w:rsidRPr="00605ABB">
        <w:rPr>
          <w:sz w:val="20"/>
          <w:szCs w:val="20"/>
        </w:rPr>
        <w:instrText>ADDIN CSL_CITATION { "citationItems" : [ { "id" : "ITEM-1", "itemData" : { "DOI" : "10.1111/gcb.12344", "ISSN" : "1354-1013", "PMID" : "23913552", "abstract" : "Biological invasion is increasingly recognized as one of the greatest threats to biodiversity. Using ensemble forecasts from species distribution models to project future suitable areas of the \"100 of the world's worst invasive species\" defined by the IUCN, we show that both climate and land use changes will likely cause drastic species range shifts. Looking at potential spatial aggregation of invasive species, we identify three future hotspots of invasion in Europe, northeastern North America, and Oceania. We also emphasize that some regions could lose a significant number of invasive alien species, creating opportunities for ecosystem restoration. From the list of 100, scenarios of potential range distributions show a consistent shrinking for invasive amphibians and birds, while for aquatic and terrestrial invertebrates distributions are projected to substantially increase in most cases. Given the harmful impacts these invasive species currently have on ecosystems, these species will likely dramatically influence the future of biodiversity. This article is protected by copyright. All rights reserved.", "author" : [ { "dropping-particle" : "", "family" : "Bellard", "given" : "Ce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iero",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1", "issue" : "12", "issued" : { "date-parts" : [ [ "2013", "7", "31" ] ] }, "page" : "1-9", "title" : "Will climate change promote future invasions?", "type" : "article-journal", "volume" : "19" }, "uris" : [ "http://www.mendeley.com/documents/?uuid=808e6719-bf61-45ab-aa6b-a48024b4b04b" ] } ], "mendeley" : { "formattedCitation" : "(Celine Bellard et al., 2013)", "plainTextFormattedCitation" : "(Celine Bellard et al., 2013)", "previouslyFormattedCitation" : "(Celine Bellard et al., 2013)" }, "properties" : {  }, "schema" : "https://github.com/citation-style-language/schema/raw/master/csl-citation.json" }</w:instrText>
      </w:r>
      <w:r w:rsidRPr="00605ABB">
        <w:rPr>
          <w:sz w:val="20"/>
          <w:szCs w:val="20"/>
        </w:rPr>
        <w:fldChar w:fldCharType="separate"/>
      </w:r>
      <w:r w:rsidRPr="00605ABB">
        <w:rPr>
          <w:sz w:val="20"/>
          <w:szCs w:val="20"/>
        </w:rPr>
        <w:t xml:space="preserve">(Bellard </w:t>
      </w:r>
      <w:r w:rsidR="000D7D89" w:rsidRPr="000D7D89">
        <w:rPr>
          <w:i/>
          <w:sz w:val="20"/>
          <w:szCs w:val="20"/>
        </w:rPr>
        <w:t>et al.</w:t>
      </w:r>
      <w:r w:rsidRPr="00605ABB">
        <w:rPr>
          <w:sz w:val="20"/>
          <w:szCs w:val="20"/>
        </w:rPr>
        <w:t>, 2013)</w:t>
      </w:r>
      <w:r w:rsidRPr="00605ABB">
        <w:rPr>
          <w:sz w:val="20"/>
          <w:szCs w:val="20"/>
        </w:rPr>
        <w:fldChar w:fldCharType="end"/>
      </w:r>
      <w:r w:rsidRPr="00605ABB">
        <w:rPr>
          <w:sz w:val="20"/>
          <w:szCs w:val="20"/>
        </w:rPr>
        <w:t>.</w:t>
      </w:r>
      <w:r w:rsidRPr="003A6573">
        <w:rPr>
          <w:i/>
        </w:rPr>
        <w:t xml:space="preserve"> </w:t>
      </w:r>
    </w:p>
    <w:p w14:paraId="6157A6D5" w14:textId="77777777" w:rsidR="0048205B" w:rsidRPr="00E71743" w:rsidRDefault="0048205B" w:rsidP="00AE389F">
      <w:pPr>
        <w:rPr>
          <w:b/>
          <w:sz w:val="20"/>
          <w:szCs w:val="20"/>
        </w:rPr>
      </w:pPr>
      <w:r w:rsidRPr="00E71743">
        <w:rPr>
          <w:b/>
          <w:sz w:val="20"/>
          <w:szCs w:val="20"/>
        </w:rPr>
        <w:t>End of Box 4.7</w:t>
      </w:r>
    </w:p>
    <w:p w14:paraId="7AA82D84" w14:textId="77777777" w:rsidR="0048205B" w:rsidRPr="00E13B98" w:rsidRDefault="0048205B" w:rsidP="00AE389F"/>
    <w:p w14:paraId="20E70FA0" w14:textId="77777777" w:rsidR="0048205B" w:rsidRPr="00E13B98" w:rsidRDefault="0048205B" w:rsidP="00147745">
      <w:pPr>
        <w:pStyle w:val="Heading3"/>
      </w:pPr>
      <w:bookmarkStart w:id="1528" w:name="_Toc477331335"/>
      <w:bookmarkStart w:id="1529" w:name="_Toc502837455"/>
      <w:bookmarkStart w:id="1530" w:name="_Toc504380706"/>
      <w:bookmarkStart w:id="1531" w:name="_Toc519514849"/>
      <w:r w:rsidRPr="00E13B98">
        <w:t>Synthesis of direct driver trends and impacts</w:t>
      </w:r>
      <w:bookmarkEnd w:id="1528"/>
      <w:bookmarkEnd w:id="1529"/>
      <w:bookmarkEnd w:id="1530"/>
      <w:bookmarkEnd w:id="1531"/>
    </w:p>
    <w:p w14:paraId="5B4F2B8A" w14:textId="0A0C0D3A" w:rsidR="0048205B" w:rsidRPr="00E13B98" w:rsidRDefault="0048205B" w:rsidP="00AE389F">
      <w:r w:rsidRPr="00E13B98">
        <w:t>In this section, we</w:t>
      </w:r>
      <w:r>
        <w:t xml:space="preserve"> summarize </w:t>
      </w:r>
      <w:r w:rsidRPr="00E13B98">
        <w:t>assessed</w:t>
      </w:r>
      <w:r>
        <w:t xml:space="preserve"> </w:t>
      </w:r>
      <w:r w:rsidRPr="00E13B98">
        <w:t>trends and impacts of direct drivers</w:t>
      </w:r>
      <w:r>
        <w:t>.</w:t>
      </w:r>
      <w:r w:rsidRPr="00E13B98">
        <w:t xml:space="preserve"> </w:t>
      </w:r>
      <w:r w:rsidR="001E149D">
        <w:rPr>
          <w:b/>
        </w:rPr>
        <w:t>Figure 4.82</w:t>
      </w:r>
      <w:r>
        <w:t xml:space="preserve"> and </w:t>
      </w:r>
      <w:r w:rsidR="001E149D">
        <w:rPr>
          <w:b/>
        </w:rPr>
        <w:t>Figure 4.83</w:t>
      </w:r>
      <w:r>
        <w:t xml:space="preserve"> </w:t>
      </w:r>
      <w:r w:rsidRPr="00E13B98">
        <w:t xml:space="preserve">illustrate the direction of driver trends and their inferred impact in the different subregions and units of analysis. An increasing trend (upward-pointing arrow) means that the direct driver shows an </w:t>
      </w:r>
      <w:r>
        <w:t>increasing</w:t>
      </w:r>
      <w:r w:rsidRPr="00E13B98">
        <w:t xml:space="preserve"> trend, while downward pointing arrows indicate a </w:t>
      </w:r>
      <w:r>
        <w:t>decreasing</w:t>
      </w:r>
      <w:r w:rsidRPr="00E13B98">
        <w:t xml:space="preserve"> trend. Impacts on biodiversity associated with the direct driver trends are indicated by colours, with red and green indicating negative and positive impacts. An increasing driver trend can have a positive impact on overall biodiversity in a</w:t>
      </w:r>
      <w:r>
        <w:t xml:space="preserve">n area </w:t>
      </w:r>
      <w:r w:rsidRPr="00E13B98">
        <w:t xml:space="preserve">or unit of analysis. However, we assessed to what degree the trend affects the biodiversity typical for the unit of analysis in that </w:t>
      </w:r>
      <w:r>
        <w:t>area</w:t>
      </w:r>
      <w:r w:rsidRPr="00E13B98">
        <w:t xml:space="preserve"> not simply biodiversity as a whole. For example, climate change can be expected to increase the overall biodiversity in </w:t>
      </w:r>
      <w:r>
        <w:t>an area</w:t>
      </w:r>
      <w:r w:rsidRPr="00E13B98">
        <w:t xml:space="preserve">, yet it will negatively affect the biodiversity of a given </w:t>
      </w:r>
      <w:r>
        <w:t xml:space="preserve">spatial </w:t>
      </w:r>
      <w:r w:rsidRPr="00E13B98">
        <w:t xml:space="preserve">unit, e.g. </w:t>
      </w:r>
      <w:r>
        <w:t xml:space="preserve">of </w:t>
      </w:r>
      <w:r w:rsidRPr="00E13B98">
        <w:t>temperate forests,</w:t>
      </w:r>
      <w:r>
        <w:t xml:space="preserve"> if</w:t>
      </w:r>
      <w:r w:rsidRPr="00E13B98">
        <w:t xml:space="preserve"> these are converted into other units of analysis, e.g. Mediterranean forests, over time. Hence, overall biodiversity might be higher in Mediterranean forests, but species associated with temperate forests would be lost.</w:t>
      </w:r>
    </w:p>
    <w:p w14:paraId="074632BD" w14:textId="38130B65" w:rsidR="0048205B" w:rsidRDefault="0048205B" w:rsidP="00AE389F">
      <w:r w:rsidRPr="00E13B98">
        <w:t xml:space="preserve">In some cases, trends do not have a clear direction in a subregion and unit of analysis, but rather show both decreasing and increasing trends or impacts. We therefore also allowed trends and impacts to be of “variable” nature. The confidence in the statements on driver trends and impacts is indicated by the thickness of symbols or by the saturation of the colours. The notion </w:t>
      </w:r>
      <w:r>
        <w:t xml:space="preserve">of </w:t>
      </w:r>
      <w:r w:rsidRPr="00E13B98">
        <w:t>“irrelevant” was assigned to combinations of drivers, subregions and units of analysis that do not exist. For example, there are no “deep marine waters” or “Mediterranean forests” in Central Asia.</w:t>
      </w:r>
    </w:p>
    <w:p w14:paraId="2B153BD4" w14:textId="77777777" w:rsidR="0048205B" w:rsidRPr="00E13B98" w:rsidRDefault="0048205B" w:rsidP="00AE389F">
      <w:pPr>
        <w:rPr>
          <w:color w:val="7F7F7F" w:themeColor="text1" w:themeTint="80"/>
        </w:rPr>
      </w:pPr>
    </w:p>
    <w:p w14:paraId="68A4EC36" w14:textId="77777777" w:rsidR="0048205B" w:rsidRPr="00E13B98" w:rsidRDefault="0048205B" w:rsidP="001F0516">
      <w:pPr>
        <w:pStyle w:val="Heading4"/>
      </w:pPr>
      <w:bookmarkStart w:id="1532" w:name="_Toc519514850"/>
      <w:r w:rsidRPr="00E13B98">
        <w:t>Recent trends in direct drivers and their impact</w:t>
      </w:r>
      <w:bookmarkEnd w:id="1532"/>
    </w:p>
    <w:p w14:paraId="1A06B64D" w14:textId="5B8CDD71" w:rsidR="0048205B" w:rsidRPr="00E13B98" w:rsidRDefault="0048205B" w:rsidP="00AE389F">
      <w:r w:rsidRPr="00E13B98">
        <w:t>The recent trends in direct drivers and their associated impact on biodiversity and nature’s benefits to people are summarized across Europe and Central Asia</w:t>
      </w:r>
      <w:r w:rsidRPr="00E13B98" w:rsidDel="00AC0F4F">
        <w:rPr>
          <w:rFonts w:cstheme="minorHAnsi"/>
        </w:rPr>
        <w:t xml:space="preserve"> </w:t>
      </w:r>
      <w:r w:rsidRPr="00E13B98">
        <w:t xml:space="preserve">and major units of analysis within the study region (see </w:t>
      </w:r>
      <w:r w:rsidR="001E149D">
        <w:rPr>
          <w:b/>
        </w:rPr>
        <w:t>Figure 4.82</w:t>
      </w:r>
      <w:r w:rsidRPr="00E13B98">
        <w:t>). Land</w:t>
      </w:r>
      <w:r>
        <w:t>-</w:t>
      </w:r>
      <w:r w:rsidRPr="00E13B98">
        <w:t xml:space="preserve">use change, pollution and partly natural resources </w:t>
      </w:r>
      <w:r>
        <w:t>extraction</w:t>
      </w:r>
      <w:r w:rsidRPr="00E13B98">
        <w:t xml:space="preserve"> showed the strongest increase, and had the clearest negative impacts in many units of analysis or subregions. Invasive alien species have steadily increased as a driver of biodiversity</w:t>
      </w:r>
      <w:r>
        <w:t xml:space="preserve"> alteration and loss</w:t>
      </w:r>
      <w:r w:rsidRPr="00E13B98">
        <w:t>, and already showed strong negative impacts in some (wetland types, cultivated areas and inland freshwaters), while in other systems the impact is less severe or still mostly lacking (e.g. cold grasslands). Climate change has also steadily increased as a driver, yet its impact on biodiversity is still marginal and confined to relatively few units of analysis (mostly urban and water systems).</w:t>
      </w:r>
    </w:p>
    <w:p w14:paraId="0E8C63EB" w14:textId="77777777" w:rsidR="0048205B" w:rsidRPr="00E13B98" w:rsidRDefault="0048205B" w:rsidP="00AE389F">
      <w:r w:rsidRPr="00E13B98">
        <w:t xml:space="preserve">Confidence is generally high in all statements, yet often somewhat decreasing towards Eastern Europe and Central Asia, usually due to a lack of accessible literature and insufficient number of studies analysing trends and impacts. The availability of repeated reports on climate change trends and impacts </w:t>
      </w:r>
      <w:r w:rsidRPr="00E13B98">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prefix" : "e.g. ", "uris" : [ "http://www.mendeley.com/documents/?uuid=f413e568-3c75-4a74-b948-15db43ae25cc" ] }, { "id" : "ITEM-2",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2",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id" : "ITEM-3", "itemData" : { "author" : [ { "dropping-particle" : "", "family" : "IPCC", "given" : "", "non-dropping-particle" : "", "parse-names" : false, "suffix" : "" } ], "editor" : [ { "dropping-particle" : "", "family" : "Barros", "given" : "V R", "non-dropping-particle" : "", "parse-names" : false, "suffix" : "" }, { "dropping-particle" : "", "family" : "Field", "given" : "C B", "non-dropping-particle" : "", "parse-names" : false, "suffix" : "" }, { "dropping-particle" : "", "family" : "Dokken", "given" : "D J", "non-dropping-particle" : "", "parse-names" : false, "suffix" : "" }, { "dropping-particle" : "", "family" : "Mastrandrea", "given" : "M D", "non-dropping-particle" : "", "parse-names" : false, "suffix" : "" }, { "dropping-particle" : "", "family" : "Mach", "given" : "K J",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3", "issued" : { "date-parts" : [ [ "2014" ] ] }, "number-of-pages" : "688", "publisher" : "Cambridge University Press", "publisher-place" : "Cambridge, UK &amp; New York, NY, USA,", "title" : "Climate change 2014: impacts, adaptation, and vulnerability. Part B: regional aspects. Contribution of Working Group II to the Fifth Assessment Report of the", "type" : "book" }, "uris" : [ "http://www.mendeley.com/documents/?uuid=f67ee651-2a37-44ba-9117-e72343e15b87" ] } ], "mendeley" : { "formattedCitation" : "(e.g. IPCC, 2013b, 2014a, 2014b)", "plainTextFormattedCitation" : "(e.g. IPCC, 2013b, 2014a, 2014b)", "previouslyFormattedCitation" : "(e.g. IPCC, 2013b, 2014a, 2014b)" }, "properties" : {  }, "schema" : "https://github.com/citation-style-language/schema/raw/master/csl-citation.json" }</w:instrText>
      </w:r>
      <w:r w:rsidRPr="00E13B98">
        <w:fldChar w:fldCharType="separate"/>
      </w:r>
      <w:r w:rsidRPr="00FD2C8B">
        <w:t>(e.g. IPCC, 2013b, 2014a, 2014b)</w:t>
      </w:r>
      <w:r w:rsidRPr="00E13B98">
        <w:fldChar w:fldCharType="end"/>
      </w:r>
      <w:r w:rsidRPr="00E13B98">
        <w:t xml:space="preserve"> results in an overall very high level of confidence in all statements on trends and impacts throughout the study region. Lowest confidence levels were found for trends and impacts for the driver natural resources </w:t>
      </w:r>
      <w:r>
        <w:t>extraction</w:t>
      </w:r>
      <w:r w:rsidRPr="00E13B98">
        <w:t xml:space="preserve">. This driver is usually more </w:t>
      </w:r>
      <w:r>
        <w:t>limited</w:t>
      </w:r>
      <w:r w:rsidRPr="00E13B98">
        <w:t xml:space="preserve"> in its spatial extent, and thus more difficult to quantify across larger regions, both for trends and impacts.</w:t>
      </w:r>
    </w:p>
    <w:p w14:paraId="7CE552F8" w14:textId="016CFF37" w:rsidR="007133B1" w:rsidRPr="007133B1" w:rsidRDefault="007133B1" w:rsidP="007133B1">
      <w:pPr>
        <w:rPr>
          <w:lang w:val="en-US"/>
        </w:rPr>
      </w:pPr>
      <w:r>
        <w:rPr>
          <w:lang w:eastAsia="en-GB"/>
        </w:rPr>
        <w:lastRenderedPageBreak/>
        <w:drawing>
          <wp:inline distT="0" distB="0" distL="0" distR="0" wp14:anchorId="4D878971" wp14:editId="5399333F">
            <wp:extent cx="5759450" cy="6304280"/>
            <wp:effectExtent l="0" t="0" r="0" b="1270"/>
            <wp:docPr id="4152" name="Picture 4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6"/>
                    <a:stretch>
                      <a:fillRect/>
                    </a:stretch>
                  </pic:blipFill>
                  <pic:spPr>
                    <a:xfrm>
                      <a:off x="0" y="0"/>
                      <a:ext cx="5759450" cy="6304280"/>
                    </a:xfrm>
                    <a:prstGeom prst="rect">
                      <a:avLst/>
                    </a:prstGeom>
                  </pic:spPr>
                </pic:pic>
              </a:graphicData>
            </a:graphic>
          </wp:inline>
        </w:drawing>
      </w:r>
    </w:p>
    <w:p w14:paraId="7ED543C1" w14:textId="77777777" w:rsidR="0048205B" w:rsidRPr="00E13B98" w:rsidRDefault="0048205B" w:rsidP="00AE389F"/>
    <w:p w14:paraId="56954D48" w14:textId="77777777" w:rsidR="0048205B" w:rsidRPr="00E13B98" w:rsidRDefault="0048205B" w:rsidP="001F0516">
      <w:pPr>
        <w:pStyle w:val="Heading4"/>
      </w:pPr>
      <w:bookmarkStart w:id="1533" w:name="_Toc519514851"/>
      <w:r w:rsidRPr="00E13B98">
        <w:t>Projected future trends in direct drivers and their impact</w:t>
      </w:r>
      <w:bookmarkEnd w:id="1533"/>
    </w:p>
    <w:p w14:paraId="38C29AE6" w14:textId="632ABFD5" w:rsidR="0048205B" w:rsidRPr="00E13B98" w:rsidRDefault="0048205B" w:rsidP="00AE389F">
      <w:pPr>
        <w:rPr>
          <w:color w:val="7F7F7F" w:themeColor="text1" w:themeTint="80"/>
        </w:rPr>
      </w:pPr>
      <w:r w:rsidRPr="00E13B98">
        <w:t>The projected future trends in direct drivers and their associated impact on biodiversity and nature’s contributions to people are summarized across Europe and Central Asia</w:t>
      </w:r>
      <w:r w:rsidRPr="00E13B98" w:rsidDel="00AC0F4F">
        <w:rPr>
          <w:rFonts w:cstheme="minorHAnsi"/>
        </w:rPr>
        <w:t xml:space="preserve"> </w:t>
      </w:r>
      <w:r w:rsidRPr="00E13B98">
        <w:t>and major units of analysis within the study region (</w:t>
      </w:r>
      <w:r w:rsidR="001E149D">
        <w:rPr>
          <w:b/>
        </w:rPr>
        <w:t>Figure 4.83</w:t>
      </w:r>
      <w:r w:rsidRPr="00E13B98">
        <w:t>). Land</w:t>
      </w:r>
      <w:r>
        <w:t>-</w:t>
      </w:r>
      <w:r w:rsidRPr="00E13B98">
        <w:t>use change, pollution and partly natural resource ex</w:t>
      </w:r>
      <w:r>
        <w:t>trac</w:t>
      </w:r>
      <w:r w:rsidRPr="00E13B98">
        <w:t xml:space="preserve">tion showed strongest </w:t>
      </w:r>
      <w:r>
        <w:t xml:space="preserve">projected </w:t>
      </w:r>
      <w:r w:rsidRPr="00E13B98">
        <w:t xml:space="preserve">decreases, and had overall </w:t>
      </w:r>
      <w:r>
        <w:t xml:space="preserve">some </w:t>
      </w:r>
      <w:r w:rsidRPr="00E13B98">
        <w:t>reduc</w:t>
      </w:r>
      <w:r>
        <w:t>tion in its</w:t>
      </w:r>
      <w:r w:rsidRPr="00E13B98">
        <w:t xml:space="preserve"> impacts on biodiversity in </w:t>
      </w:r>
      <w:r>
        <w:t>several</w:t>
      </w:r>
      <w:r w:rsidRPr="00E13B98">
        <w:t xml:space="preserve"> units of analysis or subregions. On the contrary, climate change and invasive alien species will become the most important threats to biodiversity compared to the other three drivers. The </w:t>
      </w:r>
      <w:r>
        <w:t>reduction</w:t>
      </w:r>
      <w:r w:rsidRPr="00E13B98">
        <w:t xml:space="preserve"> of driver effects on biodiversity is stronger in Western and Central Europe than in Eastern Europe and Central Asia for land</w:t>
      </w:r>
      <w:r>
        <w:t>-</w:t>
      </w:r>
      <w:r w:rsidRPr="00E13B98">
        <w:t xml:space="preserve">use change, pollution and natural resources </w:t>
      </w:r>
      <w:r>
        <w:t>extraction</w:t>
      </w:r>
      <w:r w:rsidRPr="00E13B98">
        <w:t xml:space="preserve">. On the other hand, invasive alien species are still projected to be a bigger threat to units of analysis in Western and </w:t>
      </w:r>
      <w:r w:rsidRPr="00E13B98">
        <w:lastRenderedPageBreak/>
        <w:t xml:space="preserve">Central Europe than in Eastern Europe and Central Asia, reflecting the importance of traffic and economic growth for the trends in invasive alien species. </w:t>
      </w:r>
    </w:p>
    <w:p w14:paraId="5B297AAE" w14:textId="66C90C0D" w:rsidR="004B007D" w:rsidRPr="004B007D" w:rsidRDefault="004B007D" w:rsidP="004B007D">
      <w:pPr>
        <w:rPr>
          <w:lang w:val="en-US"/>
        </w:rPr>
      </w:pPr>
      <w:r>
        <w:rPr>
          <w:lang w:eastAsia="en-GB"/>
        </w:rPr>
        <w:drawing>
          <wp:inline distT="0" distB="0" distL="0" distR="0" wp14:anchorId="49E03CB8" wp14:editId="662DD8C4">
            <wp:extent cx="5759450" cy="6310630"/>
            <wp:effectExtent l="0" t="0" r="0" b="0"/>
            <wp:docPr id="4153" name="Picture 4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7"/>
                    <a:stretch>
                      <a:fillRect/>
                    </a:stretch>
                  </pic:blipFill>
                  <pic:spPr>
                    <a:xfrm>
                      <a:off x="0" y="0"/>
                      <a:ext cx="5759450" cy="6310630"/>
                    </a:xfrm>
                    <a:prstGeom prst="rect">
                      <a:avLst/>
                    </a:prstGeom>
                  </pic:spPr>
                </pic:pic>
              </a:graphicData>
            </a:graphic>
          </wp:inline>
        </w:drawing>
      </w:r>
    </w:p>
    <w:p w14:paraId="7A75BEE6" w14:textId="77777777" w:rsidR="0048205B" w:rsidRDefault="0048205B" w:rsidP="00AE389F">
      <w:r w:rsidRPr="00E13B98">
        <w:t xml:space="preserve">Confidence is generally lower for projected future (compared to recent) trends and impacts in all statements, and often even lower towards Eastern Europe and Central Asia. The exception to this rule is the confidence in trends of climate change, for which a wealth of information is available </w:t>
      </w:r>
      <w:r w:rsidRPr="00E13B98">
        <w:fldChar w:fldCharType="begin" w:fldLock="1"/>
      </w:r>
      <w:r>
        <w:instrText>ADDIN CSL_CITATION { "citationItems" : [ { "id" : "ITEM-1", "itemData" : { "ISBN" : "ISBN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K and New York, NY, USA", "title" : "Climate Change 2013: The Physical Science Basis. Contribution of Working Group I to the Fifth Asessment Report of the Intergovernmental Panel on Climate Change", "type" : "book" }, "prefix" : "e.g. ", "uris" : [ "http://www.mendeley.com/documents/?uuid=f413e568-3c75-4a74-b948-15db43ae25cc" ] }, { "id" : "ITEM-2", "itemData" : { "ISBN" : "ISBN 978-1-107-64165-5", "author" : [ { "dropping-particle" : "", "family" : "IPCC", "given" : "", "non-dropping-particle" : "", "parse-names" : false, "suffix" : "" } ], "editor" : [ { "dropping-particle" : "", "family" : "Field", "given" : "C B", "non-dropping-particle" : "", "parse-names" : false, "suffix" : "" }, { "dropping-particle" : "", "family" : "Barros", "given" : "V R", "non-dropping-particle" : "", "parse-names" : false, "suffix" : "" }, { "dropping-particle" : "", "family" : "Dokken", "given" : "D J", "non-dropping-particle" : "", "parse-names" : false, "suffix" : "" }, { "dropping-particle" : "", "family" : "Mach", "given" : "K J", "non-dropping-particle" : "", "parse-names" : false, "suffix" : "" }, { "dropping-particle" : "", "family" : "Mastrandrea", "given" : "M 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2", "issued" : { "date-parts" : [ [ "2014" ] ] }, "number-of-pages" : "1132", "publisher" : "Cambridge University Press", "publisher-place" : "Cambridge, UK and New York, NY, USA", "title" : "Climate Change 2014: Impacts, Adaptation, and Vulnerability. Part A: Global and Sectoral Aspects. Contribution of Working Group II to the", "type" : "book" }, "uris" : [ "http://www.mendeley.com/documents/?uuid=b5cb381e-3b63-4027-85ec-8b44e2b5cedb" ] }, { "id" : "ITEM-3", "itemData" : { "author" : [ { "dropping-particle" : "", "family" : "IPCC", "given" : "", "non-dropping-particle" : "", "parse-names" : false, "suffix" : "" } ], "editor" : [ { "dropping-particle" : "", "family" : "Barros", "given" : "V R", "non-dropping-particle" : "", "parse-names" : false, "suffix" : "" }, { "dropping-particle" : "", "family" : "Field", "given" : "C B", "non-dropping-particle" : "", "parse-names" : false, "suffix" : "" }, { "dropping-particle" : "", "family" : "Dokken", "given" : "D J", "non-dropping-particle" : "", "parse-names" : false, "suffix" : "" }, { "dropping-particle" : "", "family" : "Mastrandrea", "given" : "M D", "non-dropping-particle" : "", "parse-names" : false, "suffix" : "" }, { "dropping-particle" : "", "family" : "Mach", "given" : "K J",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3", "issued" : { "date-parts" : [ [ "2014" ] ] }, "number-of-pages" : "688", "publisher" : "Cambridge University Press", "publisher-place" : "Cambridge, UK &amp; New York, NY, USA,", "title" : "Climate change 2014: impacts, adaptation, and vulnerability. Part B: regional aspects. Contribution of Working Group II to the Fifth Assessment Report of the", "type" : "book" }, "uris" : [ "http://www.mendeley.com/documents/?uuid=f67ee651-2a37-44ba-9117-e72343e15b87" ] } ], "mendeley" : { "formattedCitation" : "(e.g. IPCC, 2013b, 2014a, 2014b)", "plainTextFormattedCitation" : "(e.g. IPCC, 2013b, 2014a, 2014b)", "previouslyFormattedCitation" : "(e.g. IPCC, 2013b, 2014a, 2014b)" }, "properties" : {  }, "schema" : "https://github.com/citation-style-language/schema/raw/master/csl-citation.json" }</w:instrText>
      </w:r>
      <w:r w:rsidRPr="00E13B98">
        <w:fldChar w:fldCharType="separate"/>
      </w:r>
      <w:r w:rsidRPr="00FD2C8B">
        <w:t>(e.g. IPCC, 2013b, 2014a, 2014b)</w:t>
      </w:r>
      <w:r w:rsidRPr="00E13B98">
        <w:fldChar w:fldCharType="end"/>
      </w:r>
      <w:r w:rsidRPr="00E13B98">
        <w:t xml:space="preserve">. For some systems only marginal information is available in the Europe and Central Asia region. Again, lowest confidence levels are available for trends and impacts in the driver natural resources </w:t>
      </w:r>
      <w:r>
        <w:t>extraction</w:t>
      </w:r>
      <w:r w:rsidRPr="00E13B98">
        <w:t>.</w:t>
      </w:r>
    </w:p>
    <w:p w14:paraId="1229858D" w14:textId="77777777" w:rsidR="0048205B" w:rsidRPr="00E13B98" w:rsidRDefault="0048205B" w:rsidP="00AE389F">
      <w:pPr>
        <w:rPr>
          <w:rFonts w:asciiTheme="majorHAnsi" w:eastAsiaTheme="majorEastAsia" w:hAnsiTheme="majorHAnsi" w:cstheme="majorBidi"/>
          <w:b/>
          <w:bCs/>
          <w:color w:val="5B9BD5" w:themeColor="accent1"/>
          <w:sz w:val="26"/>
          <w:szCs w:val="26"/>
        </w:rPr>
      </w:pPr>
    </w:p>
    <w:p w14:paraId="5DF53FC6" w14:textId="77777777" w:rsidR="0048205B" w:rsidRPr="00E13B98" w:rsidRDefault="0048205B" w:rsidP="00147745">
      <w:pPr>
        <w:pStyle w:val="Heading3"/>
      </w:pPr>
      <w:bookmarkStart w:id="1534" w:name="_Toc502837456"/>
      <w:bookmarkStart w:id="1535" w:name="_Toc504380707"/>
      <w:bookmarkStart w:id="1536" w:name="_Toc519514852"/>
      <w:r w:rsidRPr="00E13B98">
        <w:lastRenderedPageBreak/>
        <w:t>Synthesis of indirect drivers</w:t>
      </w:r>
      <w:bookmarkEnd w:id="1534"/>
      <w:bookmarkEnd w:id="1535"/>
      <w:bookmarkEnd w:id="1536"/>
    </w:p>
    <w:p w14:paraId="249C68B2" w14:textId="77777777" w:rsidR="0048205B" w:rsidRPr="00E13B98" w:rsidRDefault="0048205B" w:rsidP="00AE389F">
      <w:r w:rsidRPr="00E13B98">
        <w:t xml:space="preserve">Sections 4.4-4.8 presented Causal Loop Diagrams (CLDs) to </w:t>
      </w:r>
      <w:r>
        <w:t>illustrate</w:t>
      </w:r>
      <w:r w:rsidRPr="00E13B98">
        <w:t xml:space="preserve"> the dynamic inter-relationships within and between indirect and direct drivers of change in biodiversity and nature’s contributions to people. Our findings show that the general combination of indirect drivers that underpin trends in direct drivers is often similar across Europe and Central Asia. At the same time, causal relationships between individual indirect drivers and their effects on direct drivers are context specific. </w:t>
      </w:r>
    </w:p>
    <w:p w14:paraId="1F693F5F" w14:textId="012C2F90" w:rsidR="0048205B" w:rsidRPr="00E13B98" w:rsidRDefault="0048205B" w:rsidP="00AE389F">
      <w:r w:rsidRPr="00E13B98">
        <w:t>Indirect drivers are often triggered by processes in different sectors of society and by the activities of diverse groups of actors and stakeholders. Their cumulative effects provoke dynamics of indirect drivers and as a consequence a specific impact on a direct driver. For example, intensification of conventional agriculture in Europe and Central Asia is influenced by cultural</w:t>
      </w:r>
      <w:r>
        <w:t>,</w:t>
      </w:r>
      <w:r w:rsidRPr="00E13B98">
        <w:t xml:space="preserve"> </w:t>
      </w:r>
      <w:r>
        <w:t xml:space="preserve">institutional, economic, technological </w:t>
      </w:r>
      <w:r w:rsidRPr="00E13B98">
        <w:t xml:space="preserve">and demographic drivers. Whilst the consolidation of farms has led to some improvements in economic viability, it is also linked to the erosion of local traditions and of a sense of long-term stewardship and responsibility for the land, which are important for sustaining management practices for biodiversity. </w:t>
      </w:r>
    </w:p>
    <w:p w14:paraId="23B0D6A9" w14:textId="06B2C597" w:rsidR="0048205B" w:rsidRDefault="0048205B" w:rsidP="00AE389F">
      <w:r w:rsidRPr="00E13B98">
        <w:t>The CLDs were also used to illustrate complex adaptive systems in terms of how the effects on biodiversity and nature’s contributions to people feed back to the indirect drivers. Knowledge and awareness, filtered by beliefs and values, are often the primary cultural-religious drivers</w:t>
      </w:r>
      <w:r>
        <w:t xml:space="preserve"> in this feedback</w:t>
      </w:r>
      <w:r w:rsidRPr="00E13B98">
        <w:t>. Environmental NGOs have had an important role in increasing awareness of forest biodiversity, while scientific organi</w:t>
      </w:r>
      <w:r>
        <w:t>z</w:t>
      </w:r>
      <w:r w:rsidRPr="00E13B98">
        <w:t xml:space="preserve">ations have been important for issues such as fishing and climate change. Public awareness has not always been necessary, e.g. in the case of invasive alien species, new regulations have been passed in response to scientific knowledge with less political pressure. </w:t>
      </w:r>
      <w:r>
        <w:t>There are also differences between subregions. For example, for agriculture, the Common Agricultural Policy in the European Union</w:t>
      </w:r>
      <w:r w:rsidRPr="00804079">
        <w:t xml:space="preserve"> includes institutional and agri-env</w:t>
      </w:r>
      <w:r>
        <w:t>ironmental</w:t>
      </w:r>
      <w:r w:rsidRPr="00804079">
        <w:t xml:space="preserve"> support </w:t>
      </w:r>
      <w:r>
        <w:t xml:space="preserve">(payments), </w:t>
      </w:r>
      <w:r w:rsidRPr="00804079">
        <w:t>which</w:t>
      </w:r>
      <w:r>
        <w:t xml:space="preserve"> has a positive (green) effect on </w:t>
      </w:r>
      <w:r w:rsidRPr="00BD2DFF">
        <w:t>biodiversity (</w:t>
      </w:r>
      <w:r w:rsidR="001E149D" w:rsidRPr="001E149D">
        <w:rPr>
          <w:b/>
        </w:rPr>
        <w:t>Figure 4.84</w:t>
      </w:r>
      <w:r w:rsidRPr="00BD2DFF">
        <w:t xml:space="preserve">). However, these payments only reduce the effects </w:t>
      </w:r>
      <w:r>
        <w:t>of</w:t>
      </w:r>
      <w:r w:rsidRPr="00BD2DFF">
        <w:t xml:space="preserve"> global trade and competition, so the economic drivers work in both ways (grey colour</w:t>
      </w:r>
      <w:r>
        <w:t xml:space="preserve"> in </w:t>
      </w:r>
      <w:r w:rsidR="001E149D">
        <w:rPr>
          <w:b/>
        </w:rPr>
        <w:t>Figure 4.84</w:t>
      </w:r>
      <w:r w:rsidRPr="00BD2DFF">
        <w:t>). Cultural change increase</w:t>
      </w:r>
      <w:r>
        <w:t>s</w:t>
      </w:r>
      <w:r w:rsidRPr="00BD2DFF">
        <w:t xml:space="preserve"> demand for organic food in </w:t>
      </w:r>
      <w:r>
        <w:t>Western Europe</w:t>
      </w:r>
      <w:r w:rsidRPr="00BD2DFF">
        <w:t>. Technological drivers in the resource extraction sectors generally increase degradation</w:t>
      </w:r>
      <w:r>
        <w:t>,</w:t>
      </w:r>
      <w:r w:rsidRPr="00BD2DFF">
        <w:t xml:space="preserve"> while “end-of-pipe” technologies have successfully reduced pollution (</w:t>
      </w:r>
      <w:r w:rsidR="001E149D" w:rsidRPr="001E149D">
        <w:rPr>
          <w:b/>
        </w:rPr>
        <w:t>Figure 4.84</w:t>
      </w:r>
      <w:r w:rsidRPr="00BD2DFF">
        <w:t>).</w:t>
      </w:r>
    </w:p>
    <w:p w14:paraId="53F49C3D" w14:textId="2E52DE95" w:rsidR="002A6159" w:rsidRPr="002A6159" w:rsidRDefault="002A6159" w:rsidP="002A6159">
      <w:pPr>
        <w:rPr>
          <w:lang w:val="en-US"/>
        </w:rPr>
      </w:pPr>
      <w:r>
        <w:rPr>
          <w:lang w:eastAsia="en-GB"/>
        </w:rPr>
        <w:lastRenderedPageBreak/>
        <w:drawing>
          <wp:inline distT="0" distB="0" distL="0" distR="0" wp14:anchorId="3C31C8A8" wp14:editId="236C1B73">
            <wp:extent cx="5759450" cy="4750435"/>
            <wp:effectExtent l="0" t="0" r="0" b="0"/>
            <wp:docPr id="4099" name="Picture 4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8"/>
                    <a:stretch>
                      <a:fillRect/>
                    </a:stretch>
                  </pic:blipFill>
                  <pic:spPr>
                    <a:xfrm>
                      <a:off x="0" y="0"/>
                      <a:ext cx="5759450" cy="4750435"/>
                    </a:xfrm>
                    <a:prstGeom prst="rect">
                      <a:avLst/>
                    </a:prstGeom>
                  </pic:spPr>
                </pic:pic>
              </a:graphicData>
            </a:graphic>
          </wp:inline>
        </w:drawing>
      </w:r>
    </w:p>
    <w:p w14:paraId="2BB737CB" w14:textId="77777777" w:rsidR="0048205B" w:rsidRDefault="0048205B" w:rsidP="00AE389F">
      <w:r w:rsidRPr="00E13B98">
        <w:t>Institutional drivers</w:t>
      </w:r>
      <w:r>
        <w:t xml:space="preserve"> </w:t>
      </w:r>
      <w:r w:rsidRPr="00E13B98">
        <w:t xml:space="preserve">have </w:t>
      </w:r>
      <w:r>
        <w:t>often</w:t>
      </w:r>
      <w:r w:rsidRPr="00E13B98">
        <w:t xml:space="preserve"> been used to soften the effects that economic profit-seeking drivers have on technological change and a range of direct drivers. Regulations have reduced some </w:t>
      </w:r>
      <w:r>
        <w:t>pollution</w:t>
      </w:r>
      <w:r w:rsidRPr="00E13B98">
        <w:t>, e.g. acidification and toxicity from heavy metals. Other direct drivers, e.g. pesticides and ammonia pollution from agriculture, have been regulated</w:t>
      </w:r>
      <w:r>
        <w:t xml:space="preserve"> although not</w:t>
      </w:r>
      <w:r w:rsidRPr="00E13B98">
        <w:t xml:space="preserve"> sufficiently to reverse negative trends. </w:t>
      </w:r>
    </w:p>
    <w:p w14:paraId="2EE43AD1" w14:textId="434B75CB" w:rsidR="0048205B" w:rsidRDefault="0048205B" w:rsidP="00AE389F">
      <w:r>
        <w:t>E</w:t>
      </w:r>
      <w:r w:rsidRPr="00E13B98">
        <w:t>conomic drivers have not changed very much as a result of knowledge and aware</w:t>
      </w:r>
      <w:r>
        <w:t>ness of ecosystem degradation and have generally a negative effect on biodiversity and nature’s contributions to people (</w:t>
      </w:r>
      <w:r w:rsidR="00B4285D" w:rsidRPr="00B4285D">
        <w:rPr>
          <w:b/>
        </w:rPr>
        <w:t>Figure 4.84</w:t>
      </w:r>
      <w:r>
        <w:t>). Environmental and ecological fiscal reforms have not generally been implemented: environmental taxes have not increased since 2002. On top of this, harmful subsidies to fishing and mining provide</w:t>
      </w:r>
      <w:r w:rsidRPr="00E13B98">
        <w:t xml:space="preserve"> market actors </w:t>
      </w:r>
      <w:r>
        <w:t>with strong</w:t>
      </w:r>
      <w:r w:rsidRPr="00E13B98">
        <w:t xml:space="preserve"> incentives to </w:t>
      </w:r>
      <w:r>
        <w:t xml:space="preserve">continue </w:t>
      </w:r>
      <w:r w:rsidRPr="00E13B98">
        <w:t>externalis</w:t>
      </w:r>
      <w:r>
        <w:t>ing</w:t>
      </w:r>
      <w:r w:rsidRPr="00E13B98">
        <w:t xml:space="preserve"> environmental costs. Hence, economic drivers still support intensive agriculture</w:t>
      </w:r>
      <w:r>
        <w:t xml:space="preserve"> and</w:t>
      </w:r>
      <w:r w:rsidRPr="00E13B98">
        <w:t xml:space="preserve"> forestry</w:t>
      </w:r>
      <w:r>
        <w:t xml:space="preserve"> as well as unsustainable</w:t>
      </w:r>
      <w:r w:rsidRPr="00E13B98">
        <w:t xml:space="preserve"> natural resource extraction</w:t>
      </w:r>
      <w:r>
        <w:t>, especially fishing and mining</w:t>
      </w:r>
      <w:r w:rsidRPr="00E13B98">
        <w:t xml:space="preserve">. When economic drivers have been </w:t>
      </w:r>
      <w:r>
        <w:t>employed to halt biodiversity loss</w:t>
      </w:r>
      <w:r w:rsidRPr="00E13B98">
        <w:t>, e.g. through agri-environmental schemes and carbon taxes or trading schemes, this has generally been insufficient to halt habitat fragmentation and degradation or climate change. As long as a good quality of life is associated with GDP growth, the perceived trade-off between a good quality of life and sustainable ecosystem management and governance will continue to be a major obstacle</w:t>
      </w:r>
      <w:r>
        <w:t>,</w:t>
      </w:r>
      <w:r w:rsidRPr="00817146">
        <w:t xml:space="preserve"> </w:t>
      </w:r>
      <w:r>
        <w:t>if sustainable development is to be achieved.</w:t>
      </w:r>
      <w:r w:rsidRPr="00E13B98">
        <w:t xml:space="preserve"> </w:t>
      </w:r>
    </w:p>
    <w:p w14:paraId="04B13620" w14:textId="77777777" w:rsidR="0048205B" w:rsidRPr="00E13B98" w:rsidRDefault="0048205B" w:rsidP="00AE389F">
      <w:pPr>
        <w:rPr>
          <w:rFonts w:asciiTheme="majorHAnsi" w:eastAsiaTheme="majorEastAsia" w:hAnsiTheme="majorHAnsi" w:cstheme="majorBidi"/>
          <w:color w:val="5B9BD5" w:themeColor="accent1"/>
          <w:sz w:val="26"/>
          <w:szCs w:val="26"/>
          <w:lang w:eastAsia="de-DE"/>
        </w:rPr>
      </w:pPr>
      <w:bookmarkStart w:id="1537" w:name="_Toc477938347"/>
      <w:bookmarkStart w:id="1538" w:name="_Toc479152676"/>
      <w:r w:rsidRPr="00E13B98">
        <w:rPr>
          <w:lang w:eastAsia="de-DE"/>
        </w:rPr>
        <w:br w:type="page"/>
      </w:r>
    </w:p>
    <w:p w14:paraId="1D762712" w14:textId="77777777" w:rsidR="0048205B" w:rsidRPr="00E13B98" w:rsidRDefault="0048205B" w:rsidP="007A3472">
      <w:pPr>
        <w:pStyle w:val="Heading2"/>
        <w:rPr>
          <w:lang w:eastAsia="de-DE"/>
        </w:rPr>
      </w:pPr>
      <w:bookmarkStart w:id="1539" w:name="_Toc502837457"/>
      <w:bookmarkStart w:id="1540" w:name="_Toc504380708"/>
      <w:bookmarkStart w:id="1541" w:name="_Toc519514853"/>
      <w:r w:rsidRPr="00E13B98">
        <w:rPr>
          <w:lang w:eastAsia="de-DE"/>
        </w:rPr>
        <w:lastRenderedPageBreak/>
        <w:t>References</w:t>
      </w:r>
      <w:bookmarkEnd w:id="1537"/>
      <w:bookmarkEnd w:id="1538"/>
      <w:bookmarkEnd w:id="1539"/>
      <w:bookmarkEnd w:id="1540"/>
      <w:bookmarkEnd w:id="1541"/>
    </w:p>
    <w:bookmarkEnd w:id="1134"/>
    <w:p w14:paraId="2FEB3DCC" w14:textId="6C5DD6CC"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akala, T., &amp; Kuuluvainen, T. (2011). Summer droughts depress radial growth of </w:t>
      </w:r>
      <w:r w:rsidRPr="00D36414">
        <w:rPr>
          <w:rFonts w:cstheme="minorHAnsi"/>
          <w:i/>
        </w:rPr>
        <w:t>Picea abies</w:t>
      </w:r>
      <w:r w:rsidRPr="00D36414">
        <w:rPr>
          <w:rFonts w:cstheme="minorHAnsi"/>
        </w:rPr>
        <w:t xml:space="preserve"> in pristine taiga of the Arkhangelsk province, northwestern Russia. </w:t>
      </w:r>
      <w:r w:rsidRPr="00D36414">
        <w:rPr>
          <w:rFonts w:cstheme="minorHAnsi"/>
          <w:i/>
          <w:iCs/>
        </w:rPr>
        <w:t>Dendrochronologia</w:t>
      </w:r>
      <w:r w:rsidRPr="00D36414">
        <w:rPr>
          <w:rFonts w:cstheme="minorHAnsi"/>
        </w:rPr>
        <w:t xml:space="preserve">, </w:t>
      </w:r>
      <w:r w:rsidRPr="00D36414">
        <w:rPr>
          <w:rFonts w:cstheme="minorHAnsi"/>
          <w:i/>
          <w:iCs/>
        </w:rPr>
        <w:t>29</w:t>
      </w:r>
      <w:r w:rsidRPr="00D36414">
        <w:rPr>
          <w:rFonts w:cstheme="minorHAnsi"/>
        </w:rPr>
        <w:t xml:space="preserve">(2), 67–75. </w:t>
      </w:r>
      <w:hyperlink r:id="rId2089" w:history="1">
        <w:r w:rsidRPr="00D36414">
          <w:rPr>
            <w:rStyle w:val="Hyperlink"/>
            <w:rFonts w:cstheme="minorHAnsi"/>
          </w:rPr>
          <w:t>https://doi.org/10.1016/j.dendro.2010.07.001</w:t>
        </w:r>
      </w:hyperlink>
      <w:r w:rsidRPr="00D36414">
        <w:rPr>
          <w:rFonts w:cstheme="minorHAnsi"/>
        </w:rPr>
        <w:t xml:space="preserve"> </w:t>
      </w:r>
    </w:p>
    <w:p w14:paraId="6EAE8E0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bbott, B. W., Larouche, J. R., Jones, J. B., Bowden, W. B., &amp; Balser, A. W. (2014). Elevated dissolved organic carbon biodegradability from thawing and collapsing permafrost. </w:t>
      </w:r>
      <w:r w:rsidRPr="00D36414">
        <w:rPr>
          <w:rFonts w:cstheme="minorHAnsi"/>
          <w:i/>
          <w:iCs/>
        </w:rPr>
        <w:t>Journal of Geophysical Research G: Biogeosciences</w:t>
      </w:r>
      <w:r w:rsidRPr="00D36414">
        <w:rPr>
          <w:rFonts w:cstheme="minorHAnsi"/>
        </w:rPr>
        <w:t xml:space="preserve">, </w:t>
      </w:r>
      <w:r w:rsidRPr="00D36414">
        <w:rPr>
          <w:rFonts w:cstheme="minorHAnsi"/>
          <w:i/>
          <w:iCs/>
        </w:rPr>
        <w:t>119</w:t>
      </w:r>
      <w:r w:rsidRPr="00D36414">
        <w:rPr>
          <w:rFonts w:cstheme="minorHAnsi"/>
        </w:rPr>
        <w:t xml:space="preserve">(10), 2049–2063. </w:t>
      </w:r>
      <w:hyperlink r:id="rId2090" w:history="1">
        <w:r w:rsidRPr="00D36414">
          <w:rPr>
            <w:rStyle w:val="Hyperlink"/>
            <w:rFonts w:cstheme="minorHAnsi"/>
          </w:rPr>
          <w:t>http://doi.org/10.1002/2014JG002678</w:t>
        </w:r>
      </w:hyperlink>
      <w:r w:rsidRPr="00D36414">
        <w:rPr>
          <w:rFonts w:cstheme="minorHAnsi"/>
        </w:rPr>
        <w:t xml:space="preserve"> </w:t>
      </w:r>
    </w:p>
    <w:p w14:paraId="398C8B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chard, F., Mollicone, D., Stibig, H.-J., Aksenov, D., Laestadius, L., Li, Z., Popatov, P., &amp; Yaroshenko, A. (2006). Areas of rapid forest-cover change in boreal Eurasia. </w:t>
      </w:r>
      <w:r w:rsidRPr="00D36414">
        <w:rPr>
          <w:rFonts w:cstheme="minorHAnsi"/>
          <w:i/>
          <w:iCs/>
        </w:rPr>
        <w:t>Forest Ecology and Management</w:t>
      </w:r>
      <w:r w:rsidRPr="00D36414">
        <w:rPr>
          <w:rFonts w:cstheme="minorHAnsi"/>
        </w:rPr>
        <w:t xml:space="preserve">, </w:t>
      </w:r>
      <w:r w:rsidRPr="00D36414">
        <w:rPr>
          <w:rFonts w:cstheme="minorHAnsi"/>
          <w:i/>
          <w:iCs/>
        </w:rPr>
        <w:t>237</w:t>
      </w:r>
      <w:r w:rsidRPr="00D36414">
        <w:rPr>
          <w:rFonts w:cstheme="minorHAnsi"/>
        </w:rPr>
        <w:t xml:space="preserve">(1–3), 322–334. </w:t>
      </w:r>
      <w:hyperlink r:id="rId2091" w:history="1">
        <w:r w:rsidRPr="00D36414">
          <w:rPr>
            <w:rStyle w:val="Hyperlink"/>
            <w:rFonts w:cstheme="minorHAnsi"/>
          </w:rPr>
          <w:t>http://doi.org/10.1016/j.foreco.2006.09.080</w:t>
        </w:r>
      </w:hyperlink>
    </w:p>
    <w:p w14:paraId="5FDDD8E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dger, W. N., Eakin, H., &amp; Winkels, A. (2009). Nested and teleconnected vulnerabilities to environmental change. </w:t>
      </w:r>
      <w:r w:rsidRPr="00D36414">
        <w:rPr>
          <w:rFonts w:cstheme="minorHAnsi"/>
          <w:i/>
          <w:iCs/>
        </w:rPr>
        <w:t>Frontiers in Ecology and the Environment</w:t>
      </w:r>
      <w:r w:rsidRPr="00D36414">
        <w:rPr>
          <w:rFonts w:cstheme="minorHAnsi"/>
        </w:rPr>
        <w:t xml:space="preserve">, </w:t>
      </w:r>
      <w:r w:rsidRPr="00D36414">
        <w:rPr>
          <w:rFonts w:cstheme="minorHAnsi"/>
          <w:i/>
          <w:iCs/>
        </w:rPr>
        <w:t>7</w:t>
      </w:r>
      <w:r w:rsidRPr="00D36414">
        <w:rPr>
          <w:rFonts w:cstheme="minorHAnsi"/>
        </w:rPr>
        <w:t xml:space="preserve">(3), 150–157. </w:t>
      </w:r>
      <w:hyperlink r:id="rId2092" w:history="1">
        <w:r w:rsidRPr="00D36414">
          <w:rPr>
            <w:rStyle w:val="Hyperlink"/>
            <w:rFonts w:cstheme="minorHAnsi"/>
          </w:rPr>
          <w:t>http://doi.org/10.1890/070148</w:t>
        </w:r>
      </w:hyperlink>
    </w:p>
    <w:p w14:paraId="5CD5E96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dloff, F., Somot, S., Sevault, F., Jordà, G., Aznar, R., Déqué, M., Herrmann, M., Marcos, M., Dubois, C., Padorno, E., Alvarez-Fanjul, E., &amp; Gomis, D. (2015). Mediterranean Sea response to climate change in an ensemble of twenty first century scenarios. </w:t>
      </w:r>
      <w:r w:rsidRPr="00D36414">
        <w:rPr>
          <w:rFonts w:cstheme="minorHAnsi"/>
          <w:i/>
          <w:iCs/>
        </w:rPr>
        <w:t>Climate Dynamics</w:t>
      </w:r>
      <w:r w:rsidRPr="00D36414">
        <w:rPr>
          <w:rFonts w:cstheme="minorHAnsi"/>
        </w:rPr>
        <w:t xml:space="preserve">, </w:t>
      </w:r>
      <w:r w:rsidRPr="00D36414">
        <w:rPr>
          <w:rFonts w:cstheme="minorHAnsi"/>
          <w:i/>
          <w:iCs/>
        </w:rPr>
        <w:t>45</w:t>
      </w:r>
      <w:r w:rsidRPr="00D36414">
        <w:rPr>
          <w:rFonts w:cstheme="minorHAnsi"/>
        </w:rPr>
        <w:t xml:space="preserve">(9–10), 2775–2802. </w:t>
      </w:r>
      <w:hyperlink r:id="rId2093" w:history="1">
        <w:r w:rsidRPr="00D36414">
          <w:rPr>
            <w:rStyle w:val="Hyperlink"/>
            <w:rFonts w:cstheme="minorHAnsi"/>
          </w:rPr>
          <w:t>http://doi.org/10.1007/s00382-015-2507-3</w:t>
        </w:r>
      </w:hyperlink>
    </w:p>
    <w:p w14:paraId="15691BE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driaanse, A., Bringezu, S., Hammond, A., Moriguchi, Y., Rodenburg, E., Rogich, D., &amp; Schütz, H. (1997). </w:t>
      </w:r>
      <w:r w:rsidRPr="00D36414">
        <w:rPr>
          <w:rFonts w:cstheme="minorHAnsi"/>
          <w:i/>
          <w:iCs/>
        </w:rPr>
        <w:t>Resource flows: the material basis of industrial economies</w:t>
      </w:r>
      <w:r w:rsidRPr="00D36414">
        <w:rPr>
          <w:rFonts w:cstheme="minorHAnsi"/>
        </w:rPr>
        <w:t>. Washington, DC. USA: World Resources Institute.</w:t>
      </w:r>
    </w:p>
    <w:p w14:paraId="7C60E2F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gardy, M. T., &amp; Tundi Agardy, M. (1994). Advances in marine conservation: the role of marine protected areas. </w:t>
      </w:r>
      <w:r w:rsidRPr="00D36414">
        <w:rPr>
          <w:rFonts w:cstheme="minorHAnsi"/>
          <w:i/>
          <w:iCs/>
        </w:rPr>
        <w:t>Trends in Ecology &amp; Evolution</w:t>
      </w:r>
      <w:r w:rsidRPr="00D36414">
        <w:rPr>
          <w:rFonts w:cstheme="minorHAnsi"/>
        </w:rPr>
        <w:t xml:space="preserve">, </w:t>
      </w:r>
      <w:r w:rsidRPr="00D36414">
        <w:rPr>
          <w:rFonts w:cstheme="minorHAnsi"/>
          <w:i/>
          <w:iCs/>
        </w:rPr>
        <w:t>9</w:t>
      </w:r>
      <w:r w:rsidRPr="00D36414">
        <w:rPr>
          <w:rFonts w:cstheme="minorHAnsi"/>
        </w:rPr>
        <w:t xml:space="preserve">(7), 267–70. </w:t>
      </w:r>
      <w:hyperlink r:id="rId2094" w:history="1">
        <w:r w:rsidRPr="00D36414">
          <w:rPr>
            <w:rStyle w:val="Hyperlink"/>
            <w:rFonts w:cstheme="minorHAnsi"/>
          </w:rPr>
          <w:t>http://doi.org/10.1016/0169-5347(94)90297-6</w:t>
        </w:r>
      </w:hyperlink>
      <w:r w:rsidRPr="00D36414">
        <w:rPr>
          <w:rFonts w:cstheme="minorHAnsi"/>
        </w:rPr>
        <w:t xml:space="preserve"> </w:t>
      </w:r>
    </w:p>
    <w:p w14:paraId="2BF0A48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gnoletti, M. (2006). </w:t>
      </w:r>
      <w:r w:rsidRPr="00D36414">
        <w:rPr>
          <w:rFonts w:cstheme="minorHAnsi"/>
          <w:i/>
          <w:iCs/>
        </w:rPr>
        <w:t>The conservation of cultural landscapes.</w:t>
      </w:r>
      <w:r w:rsidRPr="00D36414">
        <w:rPr>
          <w:rFonts w:cstheme="minorHAnsi"/>
        </w:rPr>
        <w:t xml:space="preserve"> Wallingford, UK: CABI. </w:t>
      </w:r>
      <w:hyperlink r:id="rId2095" w:history="1">
        <w:r w:rsidRPr="00D36414">
          <w:rPr>
            <w:rStyle w:val="Hyperlink"/>
            <w:rFonts w:cstheme="minorHAnsi"/>
          </w:rPr>
          <w:t>http://doi.org/10.1079/9781845930745.0000</w:t>
        </w:r>
      </w:hyperlink>
    </w:p>
    <w:p w14:paraId="49E3C3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guilar, R., Ashworth, L., Galetto, L., &amp; Aizen, M. A. (2006). Plant reproductive susceptibility to habitat fragmentation: review and synthesis through a meta-analysis. </w:t>
      </w:r>
      <w:r w:rsidRPr="00D36414">
        <w:rPr>
          <w:rFonts w:cstheme="minorHAnsi"/>
          <w:i/>
          <w:iCs/>
        </w:rPr>
        <w:t>Ecology Letters</w:t>
      </w:r>
      <w:r w:rsidRPr="00D36414">
        <w:rPr>
          <w:rFonts w:cstheme="minorHAnsi"/>
        </w:rPr>
        <w:t xml:space="preserve">, </w:t>
      </w:r>
      <w:r w:rsidRPr="00D36414">
        <w:rPr>
          <w:rFonts w:cstheme="minorHAnsi"/>
          <w:i/>
          <w:iCs/>
        </w:rPr>
        <w:t>9</w:t>
      </w:r>
      <w:r w:rsidRPr="00D36414">
        <w:rPr>
          <w:rFonts w:cstheme="minorHAnsi"/>
        </w:rPr>
        <w:t xml:space="preserve">(8), 968–980. </w:t>
      </w:r>
      <w:hyperlink r:id="rId2096" w:history="1">
        <w:r w:rsidRPr="00D36414">
          <w:rPr>
            <w:rStyle w:val="Hyperlink"/>
            <w:rFonts w:cstheme="minorHAnsi"/>
          </w:rPr>
          <w:t>http://doi.org/10.1111/j.1461-0248.2006.00927.x</w:t>
        </w:r>
      </w:hyperlink>
    </w:p>
    <w:p w14:paraId="41C844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herne, J., Posch, M., Forsius, M., Lehtonen, A., &amp; Härkönen, K. (2012). Impacts of forest biomass removal on soil nutrient status under climate change: a catchment-based modelling study for Finland. </w:t>
      </w:r>
      <w:r w:rsidRPr="00D36414">
        <w:rPr>
          <w:rFonts w:cstheme="minorHAnsi"/>
          <w:i/>
          <w:iCs/>
        </w:rPr>
        <w:t>Biogeochemistry</w:t>
      </w:r>
      <w:r w:rsidRPr="00D36414">
        <w:rPr>
          <w:rFonts w:cstheme="minorHAnsi"/>
        </w:rPr>
        <w:t xml:space="preserve">, </w:t>
      </w:r>
      <w:r w:rsidRPr="00D36414">
        <w:rPr>
          <w:rFonts w:cstheme="minorHAnsi"/>
          <w:i/>
          <w:iCs/>
        </w:rPr>
        <w:t>107</w:t>
      </w:r>
      <w:r w:rsidRPr="00D36414">
        <w:rPr>
          <w:rFonts w:cstheme="minorHAnsi"/>
        </w:rPr>
        <w:t xml:space="preserve">(1–3), 471–488. </w:t>
      </w:r>
      <w:hyperlink r:id="rId2097" w:history="1">
        <w:r w:rsidRPr="00D36414">
          <w:rPr>
            <w:rStyle w:val="Hyperlink"/>
            <w:rFonts w:cstheme="minorHAnsi"/>
          </w:rPr>
          <w:t>http://doi.org/10.1007/s10533-010-9569-4</w:t>
        </w:r>
      </w:hyperlink>
    </w:p>
    <w:p w14:paraId="3AE69F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itken, S. N., Yeaman, S., Holliday, J. A., Wang, T., &amp; Curtis-McLane, S. (2008). Adaptation, migration or extirpation: climate change outcomes for tree populations. </w:t>
      </w:r>
      <w:r w:rsidRPr="00D36414">
        <w:rPr>
          <w:rFonts w:cstheme="minorHAnsi"/>
          <w:i/>
          <w:iCs/>
        </w:rPr>
        <w:t>Evolutionary Applications</w:t>
      </w:r>
      <w:r w:rsidRPr="00D36414">
        <w:rPr>
          <w:rFonts w:cstheme="minorHAnsi"/>
        </w:rPr>
        <w:t xml:space="preserve">, </w:t>
      </w:r>
      <w:r w:rsidRPr="00D36414">
        <w:rPr>
          <w:rFonts w:cstheme="minorHAnsi"/>
          <w:i/>
          <w:iCs/>
        </w:rPr>
        <w:t>1</w:t>
      </w:r>
      <w:r w:rsidRPr="00D36414">
        <w:rPr>
          <w:rFonts w:cstheme="minorHAnsi"/>
        </w:rPr>
        <w:t xml:space="preserve">(1), 95–111. </w:t>
      </w:r>
      <w:hyperlink r:id="rId2098" w:history="1">
        <w:r w:rsidRPr="00D36414">
          <w:rPr>
            <w:rStyle w:val="Hyperlink"/>
            <w:rFonts w:cstheme="minorHAnsi"/>
          </w:rPr>
          <w:t>http://doi.org/10.1111/j.1752-4571.2007.00013.x</w:t>
        </w:r>
      </w:hyperlink>
    </w:p>
    <w:p w14:paraId="3C7B2A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itpaeva, G., Egemberdieva, A., &amp; Toktogulova, M. (2007). </w:t>
      </w:r>
      <w:r w:rsidRPr="00D36414">
        <w:rPr>
          <w:rFonts w:cstheme="minorHAnsi"/>
          <w:i/>
          <w:iCs/>
        </w:rPr>
        <w:t>Mazar worship in Kyrgyzstan: rituals and practitioners in Talas</w:t>
      </w:r>
      <w:r w:rsidRPr="00D36414">
        <w:rPr>
          <w:rFonts w:cstheme="minorHAnsi"/>
        </w:rPr>
        <w:t xml:space="preserve">. Bishkek, </w:t>
      </w:r>
      <w:r w:rsidRPr="00D36414">
        <w:rPr>
          <w:rFonts w:cstheme="minorHAnsi"/>
          <w:iCs/>
        </w:rPr>
        <w:t>Kyrgyzstan</w:t>
      </w:r>
      <w:r w:rsidRPr="00D36414">
        <w:rPr>
          <w:rFonts w:cstheme="minorHAnsi"/>
        </w:rPr>
        <w:t>: Aigine Research Center.</w:t>
      </w:r>
    </w:p>
    <w:p w14:paraId="5C236A9A" w14:textId="12B5A8AC"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spacing w:val="4"/>
        </w:rPr>
        <w:t>Åkerblom, S., Bignert, A., Meili,</w:t>
      </w:r>
      <w:r w:rsidR="002C0F32">
        <w:rPr>
          <w:rFonts w:cstheme="minorHAnsi"/>
          <w:spacing w:val="4"/>
        </w:rPr>
        <w:t xml:space="preserve"> M., Sonesten, L., Sundbom, M. </w:t>
      </w:r>
      <w:r w:rsidRPr="00D36414">
        <w:rPr>
          <w:rFonts w:cstheme="minorHAnsi"/>
          <w:spacing w:val="4"/>
        </w:rPr>
        <w:t xml:space="preserve">(2014). Half a century of changing mercury levels in Swedish freshwater fish. </w:t>
      </w:r>
      <w:r w:rsidRPr="00D36414">
        <w:rPr>
          <w:rFonts w:cstheme="minorHAnsi"/>
          <w:i/>
          <w:spacing w:val="4"/>
          <w:lang w:val="es-ES"/>
        </w:rPr>
        <w:t>Ambio, 43</w:t>
      </w:r>
      <w:r w:rsidRPr="00D36414">
        <w:rPr>
          <w:rFonts w:cstheme="minorHAnsi"/>
          <w:spacing w:val="4"/>
          <w:lang w:val="es-ES"/>
        </w:rPr>
        <w:t xml:space="preserve">(Suppl.), 91-103. </w:t>
      </w:r>
      <w:hyperlink r:id="rId2099" w:history="1">
        <w:r w:rsidRPr="00D36414">
          <w:rPr>
            <w:rStyle w:val="Hyperlink"/>
            <w:rFonts w:cstheme="minorHAnsi"/>
            <w:spacing w:val="4"/>
            <w:lang w:val="es-ES"/>
          </w:rPr>
          <w:t>https://doi.org/10.1007/s13280-014-0564-1</w:t>
        </w:r>
      </w:hyperlink>
    </w:p>
    <w:p w14:paraId="55BD7CE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Aksenov, D., Kuhmonen, A., Mikkola, J., &amp; Sobolev, N. (Eds.). </w:t>
      </w:r>
      <w:r w:rsidRPr="00D36414">
        <w:rPr>
          <w:rFonts w:cstheme="minorHAnsi"/>
        </w:rPr>
        <w:t xml:space="preserve">(2014). </w:t>
      </w:r>
      <w:r w:rsidRPr="00D36414">
        <w:rPr>
          <w:rFonts w:cstheme="minorHAnsi"/>
          <w:i/>
        </w:rPr>
        <w:t xml:space="preserve">Reports of the Finnish Forest Environment Institute 29. </w:t>
      </w:r>
      <w:r w:rsidRPr="00D36414">
        <w:rPr>
          <w:rFonts w:cstheme="minorHAnsi"/>
          <w:i/>
          <w:iCs/>
        </w:rPr>
        <w:t xml:space="preserve">The characteristics and representativeness of the protected area </w:t>
      </w:r>
      <w:r w:rsidRPr="00D36414">
        <w:rPr>
          <w:rFonts w:cstheme="minorHAnsi"/>
          <w:i/>
          <w:iCs/>
        </w:rPr>
        <w:lastRenderedPageBreak/>
        <w:t>network in the Barents region</w:t>
      </w:r>
      <w:r w:rsidRPr="00D36414">
        <w:rPr>
          <w:rFonts w:cstheme="minorHAnsi"/>
        </w:rPr>
        <w:t xml:space="preserve">. Retrieved from </w:t>
      </w:r>
      <w:hyperlink r:id="rId2100" w:history="1">
        <w:r w:rsidRPr="00D36414">
          <w:rPr>
            <w:rStyle w:val="Hyperlink"/>
            <w:rFonts w:cstheme="minorHAnsi"/>
          </w:rPr>
          <w:t>http://hdl.handle.net/10138/156287</w:t>
        </w:r>
      </w:hyperlink>
    </w:p>
    <w:p w14:paraId="616D4D0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Taani, A. A., Batayneh, A., Nazzal, Y., Ghrefat, H., Elawadi, E., &amp; Zaman, H. (2014). Status of trace metals in surface seawater of the Gulf of Aqaba, Saudi Arabia. </w:t>
      </w:r>
      <w:r w:rsidRPr="00D36414">
        <w:rPr>
          <w:rFonts w:cstheme="minorHAnsi"/>
          <w:i/>
          <w:iCs/>
        </w:rPr>
        <w:t>Marine Pollution Bulletin</w:t>
      </w:r>
      <w:r w:rsidRPr="00D36414">
        <w:rPr>
          <w:rFonts w:cstheme="minorHAnsi"/>
        </w:rPr>
        <w:t xml:space="preserve">, </w:t>
      </w:r>
      <w:r w:rsidRPr="00D36414">
        <w:rPr>
          <w:rFonts w:cstheme="minorHAnsi"/>
          <w:i/>
          <w:iCs/>
        </w:rPr>
        <w:t>86</w:t>
      </w:r>
      <w:r w:rsidRPr="00D36414">
        <w:rPr>
          <w:rFonts w:cstheme="minorHAnsi"/>
        </w:rPr>
        <w:t xml:space="preserve">(1–2), 582–590. </w:t>
      </w:r>
      <w:hyperlink r:id="rId2101" w:history="1">
        <w:r w:rsidRPr="00D36414">
          <w:rPr>
            <w:rStyle w:val="Hyperlink"/>
            <w:rFonts w:cstheme="minorHAnsi"/>
          </w:rPr>
          <w:t>http://doi.org/10.1016/j.marpolbul.2014.05.060</w:t>
        </w:r>
      </w:hyperlink>
    </w:p>
    <w:p w14:paraId="3932198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bouy, C., Guilhaumon, F., Leprieur, F., Lasram, F. B. R., Somot, S., Aznar, R., Velez, L., Le Loc'h, V., &amp; Mouillot, D. (2013). Projected climate change and the changing biogeography of coastal Mediterranean fishes. </w:t>
      </w:r>
      <w:r w:rsidRPr="00D36414">
        <w:rPr>
          <w:rFonts w:cstheme="minorHAnsi"/>
          <w:i/>
          <w:iCs/>
        </w:rPr>
        <w:t>Journal of Biogeography</w:t>
      </w:r>
      <w:r w:rsidRPr="00D36414">
        <w:rPr>
          <w:rFonts w:cstheme="minorHAnsi"/>
        </w:rPr>
        <w:t xml:space="preserve">, </w:t>
      </w:r>
      <w:r w:rsidRPr="00D36414">
        <w:rPr>
          <w:rFonts w:cstheme="minorHAnsi"/>
          <w:i/>
          <w:iCs/>
        </w:rPr>
        <w:t>40</w:t>
      </w:r>
      <w:r w:rsidRPr="00D36414">
        <w:rPr>
          <w:rFonts w:cstheme="minorHAnsi"/>
        </w:rPr>
        <w:t xml:space="preserve">(3), 534–547. </w:t>
      </w:r>
      <w:hyperlink r:id="rId2102" w:history="1">
        <w:r w:rsidRPr="00D36414">
          <w:rPr>
            <w:rStyle w:val="Hyperlink"/>
            <w:rFonts w:cstheme="minorHAnsi"/>
          </w:rPr>
          <w:t>http://doi.org/10.1111/jbi.12013</w:t>
        </w:r>
      </w:hyperlink>
    </w:p>
    <w:p w14:paraId="520B46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brecht, M., Duelli, P., Muller, C., Kleijn, D., &amp; Schmid, B. (2007). The Swiss agri-environment scheme enhances pollinator diversity and plant reproductive success in nearby intensively managed farmland. </w:t>
      </w:r>
      <w:r w:rsidRPr="00D36414">
        <w:rPr>
          <w:rFonts w:cstheme="minorHAnsi"/>
          <w:i/>
          <w:iCs/>
        </w:rPr>
        <w:t>Journal of Applied Ecology</w:t>
      </w:r>
      <w:r w:rsidRPr="00D36414">
        <w:rPr>
          <w:rFonts w:cstheme="minorHAnsi"/>
        </w:rPr>
        <w:t xml:space="preserve">, </w:t>
      </w:r>
      <w:r w:rsidRPr="00D36414">
        <w:rPr>
          <w:rFonts w:cstheme="minorHAnsi"/>
          <w:i/>
          <w:iCs/>
        </w:rPr>
        <w:t>44</w:t>
      </w:r>
      <w:r w:rsidRPr="00D36414">
        <w:rPr>
          <w:rFonts w:cstheme="minorHAnsi"/>
        </w:rPr>
        <w:t xml:space="preserve">, 813–822. </w:t>
      </w:r>
      <w:hyperlink r:id="rId2103" w:history="1">
        <w:r w:rsidRPr="00D36414">
          <w:rPr>
            <w:rStyle w:val="Hyperlink"/>
            <w:rFonts w:cstheme="minorHAnsi"/>
          </w:rPr>
          <w:t>http://doi.org/10.1111/j.1365-2664.2007.01306.x</w:t>
        </w:r>
      </w:hyperlink>
    </w:p>
    <w:p w14:paraId="1589AA5F"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Alcantara, C., Kuemmerle, T., Prishchepov, A. V., &amp; Radeloff, V. C. (2012). Mapping abandoned agriculture with multi-temporal MODIS satellite data. </w:t>
      </w:r>
      <w:r w:rsidRPr="00D36414">
        <w:rPr>
          <w:rFonts w:cstheme="minorHAnsi"/>
          <w:i/>
          <w:iCs/>
        </w:rPr>
        <w:t>Remote Sensing of Environment</w:t>
      </w:r>
      <w:r w:rsidRPr="00D36414">
        <w:rPr>
          <w:rFonts w:cstheme="minorHAnsi"/>
        </w:rPr>
        <w:t xml:space="preserve">, </w:t>
      </w:r>
      <w:r w:rsidRPr="00D36414">
        <w:rPr>
          <w:rFonts w:cstheme="minorHAnsi"/>
          <w:i/>
          <w:iCs/>
        </w:rPr>
        <w:t>124</w:t>
      </w:r>
      <w:r w:rsidRPr="00D36414">
        <w:rPr>
          <w:rFonts w:cstheme="minorHAnsi"/>
        </w:rPr>
        <w:t xml:space="preserve">, 334–347. </w:t>
      </w:r>
      <w:hyperlink r:id="rId2104" w:history="1">
        <w:r w:rsidRPr="00D36414">
          <w:rPr>
            <w:rStyle w:val="Hyperlink"/>
            <w:rFonts w:cstheme="minorHAnsi"/>
            <w:lang w:val="es-ES"/>
          </w:rPr>
          <w:t>http://doi.org/10.1016/j.rse.2012.05.019</w:t>
        </w:r>
      </w:hyperlink>
    </w:p>
    <w:p w14:paraId="5D59CAB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Alexander, J. M., Diez, J. M., &amp; Levine, J. M. (2015). </w:t>
      </w:r>
      <w:r w:rsidRPr="00D36414">
        <w:rPr>
          <w:rFonts w:cstheme="minorHAnsi"/>
        </w:rPr>
        <w:t xml:space="preserve">Novel competitors shape species’ responses to climate change. </w:t>
      </w:r>
      <w:r w:rsidRPr="00D36414">
        <w:rPr>
          <w:rFonts w:cstheme="minorHAnsi"/>
          <w:i/>
          <w:iCs/>
        </w:rPr>
        <w:t>Nature</w:t>
      </w:r>
      <w:r w:rsidRPr="00D36414">
        <w:rPr>
          <w:rFonts w:cstheme="minorHAnsi"/>
        </w:rPr>
        <w:t xml:space="preserve">, </w:t>
      </w:r>
      <w:r w:rsidRPr="00D36414">
        <w:rPr>
          <w:rFonts w:cstheme="minorHAnsi"/>
          <w:i/>
          <w:iCs/>
        </w:rPr>
        <w:t>525</w:t>
      </w:r>
      <w:r w:rsidRPr="00D36414">
        <w:rPr>
          <w:rFonts w:cstheme="minorHAnsi"/>
        </w:rPr>
        <w:t xml:space="preserve">(7570), 515–518. </w:t>
      </w:r>
      <w:hyperlink r:id="rId2105" w:history="1">
        <w:r w:rsidRPr="00D36414">
          <w:rPr>
            <w:rStyle w:val="Hyperlink"/>
            <w:rFonts w:cstheme="minorHAnsi"/>
          </w:rPr>
          <w:t>http://doi.org/10.1038/nature14952</w:t>
        </w:r>
      </w:hyperlink>
    </w:p>
    <w:p w14:paraId="58C29DE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exander, P., Brown, C., Arneth, A., Finnigan, J., &amp; Rounsevell, M. D. A. (2016). Human appropriation of land for food: The role of diet. </w:t>
      </w:r>
      <w:r w:rsidRPr="00D36414">
        <w:rPr>
          <w:rFonts w:cstheme="minorHAnsi"/>
          <w:i/>
          <w:iCs/>
        </w:rPr>
        <w:t>Global Environmental Change</w:t>
      </w:r>
      <w:r w:rsidRPr="00D36414">
        <w:rPr>
          <w:rFonts w:cstheme="minorHAnsi"/>
        </w:rPr>
        <w:t xml:space="preserve">, </w:t>
      </w:r>
      <w:r w:rsidRPr="00D36414">
        <w:rPr>
          <w:rFonts w:cstheme="minorHAnsi"/>
          <w:i/>
          <w:iCs/>
        </w:rPr>
        <w:t>41</w:t>
      </w:r>
      <w:r w:rsidRPr="00D36414">
        <w:rPr>
          <w:rFonts w:cstheme="minorHAnsi"/>
        </w:rPr>
        <w:t xml:space="preserve">, 88–98. </w:t>
      </w:r>
      <w:hyperlink r:id="rId2106" w:history="1">
        <w:r w:rsidRPr="00D36414">
          <w:rPr>
            <w:rStyle w:val="Hyperlink"/>
            <w:rFonts w:cstheme="minorHAnsi"/>
          </w:rPr>
          <w:t>http://doi.org/10.1016/j.gloenvcha.2016.09.005</w:t>
        </w:r>
      </w:hyperlink>
    </w:p>
    <w:p w14:paraId="3D30957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exander, L. V., Zhang, X., Peterson, T. C., Caesar, J., Gleason, B., Klein Tank, A. M. G., Haylock, M., Collins, D., Trewin, B., Rahimzadeh, F., Tagipour, A., Rupa Kumar, K., Revadekar, J., Griffiths, G., Vincent, L., Stephenson, D. B., Burn, J., Aguilar, E., Brunet, M., Taylor, M., New, M., Zhai, P., Rusticucci, M., &amp; Vazquez-Aguirre, J. L. (2006). Global observed changes in daily climate extremes of temperature and precipitation. </w:t>
      </w:r>
      <w:r w:rsidRPr="00D36414">
        <w:rPr>
          <w:rFonts w:cstheme="minorHAnsi"/>
          <w:i/>
          <w:iCs/>
        </w:rPr>
        <w:t>Journal of Geophysical Research</w:t>
      </w:r>
      <w:r w:rsidRPr="00D36414">
        <w:rPr>
          <w:rFonts w:cstheme="minorHAnsi"/>
        </w:rPr>
        <w:t xml:space="preserve">, </w:t>
      </w:r>
      <w:r w:rsidRPr="00D36414">
        <w:rPr>
          <w:rFonts w:cstheme="minorHAnsi"/>
          <w:i/>
          <w:iCs/>
        </w:rPr>
        <w:t>111,</w:t>
      </w:r>
      <w:r w:rsidRPr="00D36414">
        <w:rPr>
          <w:rFonts w:cstheme="minorHAnsi"/>
        </w:rPr>
        <w:t xml:space="preserve"> D05109. </w:t>
      </w:r>
      <w:hyperlink r:id="rId2107" w:history="1">
        <w:r w:rsidRPr="00D36414">
          <w:rPr>
            <w:rStyle w:val="Hyperlink"/>
            <w:rFonts w:cstheme="minorHAnsi"/>
          </w:rPr>
          <w:t>http://doi.org/10.1029/2005JD006290</w:t>
        </w:r>
      </w:hyperlink>
    </w:p>
    <w:p w14:paraId="0BE1C0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harbi, O. A., Phillips, M. R., Williams, A. T., Gheith, A. M., Bantan, R. A., &amp; Rasul, N. M. (2012). Desalination impacts on the coastal environment: Ash Shuqayq, Saudi Arabia. </w:t>
      </w:r>
      <w:r w:rsidRPr="00D36414">
        <w:rPr>
          <w:rFonts w:cstheme="minorHAnsi"/>
          <w:i/>
          <w:iCs/>
        </w:rPr>
        <w:t>Science of The Total Environment</w:t>
      </w:r>
      <w:r w:rsidRPr="00D36414">
        <w:rPr>
          <w:rFonts w:cstheme="minorHAnsi"/>
        </w:rPr>
        <w:t xml:space="preserve">, </w:t>
      </w:r>
      <w:r w:rsidRPr="00D36414">
        <w:rPr>
          <w:rFonts w:cstheme="minorHAnsi"/>
          <w:i/>
          <w:iCs/>
        </w:rPr>
        <w:t>421</w:t>
      </w:r>
      <w:r w:rsidRPr="00D36414">
        <w:rPr>
          <w:rFonts w:cstheme="minorHAnsi"/>
        </w:rPr>
        <w:t>–</w:t>
      </w:r>
      <w:r w:rsidRPr="00D36414">
        <w:rPr>
          <w:rFonts w:cstheme="minorHAnsi"/>
          <w:i/>
          <w:iCs/>
        </w:rPr>
        <w:t>422</w:t>
      </w:r>
      <w:r w:rsidRPr="00D36414">
        <w:rPr>
          <w:rFonts w:cstheme="minorHAnsi"/>
        </w:rPr>
        <w:t xml:space="preserve">, 163–172. </w:t>
      </w:r>
      <w:hyperlink r:id="rId2108" w:history="1">
        <w:r w:rsidRPr="00D36414">
          <w:rPr>
            <w:rStyle w:val="Hyperlink"/>
            <w:rFonts w:cstheme="minorHAnsi"/>
          </w:rPr>
          <w:t>http://doi.org/10.1016/j.scitotenv.2012.01.050</w:t>
        </w:r>
      </w:hyperlink>
    </w:p>
    <w:p w14:paraId="6EA1090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imaev, I., Kerven, C., Torekhanov, A., Behnke, R., Smailov, K., Yurchenko, V., Sisatov, Z., &amp; Shanbaev, K. (2008). The impact of livestock grazing on soils and vegetation around settlements in Southeast Kazakhstan. In R. Behnke (Ed.), </w:t>
      </w:r>
      <w:r w:rsidRPr="00D36414">
        <w:rPr>
          <w:rFonts w:cstheme="minorHAnsi"/>
          <w:i/>
          <w:iCs/>
        </w:rPr>
        <w:t>The Socio-economic causes and consequences of desertification in Central Asia</w:t>
      </w:r>
      <w:r w:rsidRPr="00D36414">
        <w:rPr>
          <w:rFonts w:cstheme="minorHAnsi"/>
        </w:rPr>
        <w:t>. Dordrecht, The Netherlands: Springer.</w:t>
      </w:r>
    </w:p>
    <w:p w14:paraId="32E3C75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kemade, R., Van Oorschot, M., Miles, L., Nellemann, C., Bakkenes, M., &amp; Ten Brink, B. (2009). GLOBIO3: A framework to investigate options for reducing global terrestrial biodiversity loss. </w:t>
      </w:r>
      <w:r w:rsidRPr="00D36414">
        <w:rPr>
          <w:rFonts w:cstheme="minorHAnsi"/>
          <w:i/>
          <w:iCs/>
        </w:rPr>
        <w:t>Ecosystems</w:t>
      </w:r>
      <w:r w:rsidRPr="00D36414">
        <w:rPr>
          <w:rFonts w:cstheme="minorHAnsi"/>
        </w:rPr>
        <w:t xml:space="preserve">, </w:t>
      </w:r>
      <w:r w:rsidRPr="00D36414">
        <w:rPr>
          <w:rFonts w:cstheme="minorHAnsi"/>
          <w:i/>
          <w:iCs/>
        </w:rPr>
        <w:t>12</w:t>
      </w:r>
      <w:r w:rsidRPr="00D36414">
        <w:rPr>
          <w:rFonts w:cstheme="minorHAnsi"/>
        </w:rPr>
        <w:t xml:space="preserve">(3), 374–390. </w:t>
      </w:r>
      <w:hyperlink r:id="rId2109" w:history="1">
        <w:r w:rsidRPr="00D36414">
          <w:rPr>
            <w:rStyle w:val="Hyperlink"/>
            <w:rFonts w:cstheme="minorHAnsi"/>
          </w:rPr>
          <w:t>http://doi.org/10.1007/s10021-009-9229-5</w:t>
        </w:r>
      </w:hyperlink>
    </w:p>
    <w:p w14:paraId="6763ACE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lan, E., Bossdorf, O., Dormann, C. F., Prati, D., Gossner, M. M., Tscharntke, T., Bluthgen, N., Bellach, M., Birkhofer, K., Boch, S., Bohm, S., Borschig, C., Chatzinotas, A., Christ, S., Daniel, R., Diekotter, T., Fischer, C., Friedl, T., Glaser, K., Hallmann, C., Hodac, L., Holzel, N., Jung, K., Klein, A. M., Klaus, V. H., Kleinebecker, T., Krauss, J., Lange, M., Morris, E. K., Muller, J., Nacke, H., Pa ali , E., Rillig, M. C., Rothenwohrer, C., Schall, P., Scherber, C., Schulze, W., Socher, S. A., Steckel, J., Steffan-Dewenter, I., Turke, M., Weiner, C. N., Werner, M., Westphal, C., Wolters, V., Wubet, T., Gockel, S., Gorke, M., Hemp, A., Renner, S. C., Schoning, I., Pfeiffer, S., Konig-Ries, B., Buscot, F., </w:t>
      </w:r>
      <w:r w:rsidRPr="00D36414">
        <w:rPr>
          <w:rFonts w:cstheme="minorHAnsi"/>
        </w:rPr>
        <w:lastRenderedPageBreak/>
        <w:t xml:space="preserve">Linsenmair, K. E., Schulze, E.-D., Weisser, W. W., &amp; Fischer, M. (2014). Interannual variation in land-use intensity enhances grassland multidiversit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1</w:t>
      </w:r>
      <w:r w:rsidRPr="00D36414">
        <w:rPr>
          <w:rFonts w:cstheme="minorHAnsi"/>
        </w:rPr>
        <w:t xml:space="preserve">(1), 308–313. </w:t>
      </w:r>
      <w:hyperlink r:id="rId2110" w:history="1">
        <w:r w:rsidRPr="00D36414">
          <w:rPr>
            <w:rStyle w:val="Hyperlink"/>
            <w:rFonts w:cstheme="minorHAnsi"/>
          </w:rPr>
          <w:t>http://doi.org/10.1073/pnas.1312213111</w:t>
        </w:r>
      </w:hyperlink>
    </w:p>
    <w:p w14:paraId="75EDC2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lan, J. D., Abell, R., Hogan, Z., Revenga, C., Taylor, B. W., Welcomme, R. L., &amp; Winemiller, K. (2005). Overfishing of inland waters. </w:t>
      </w:r>
      <w:r w:rsidRPr="00D36414">
        <w:rPr>
          <w:rFonts w:cstheme="minorHAnsi"/>
          <w:i/>
          <w:iCs/>
        </w:rPr>
        <w:t>BioScience</w:t>
      </w:r>
      <w:r w:rsidRPr="00D36414">
        <w:rPr>
          <w:rFonts w:cstheme="minorHAnsi"/>
        </w:rPr>
        <w:t xml:space="preserve">, </w:t>
      </w:r>
      <w:r w:rsidRPr="00D36414">
        <w:rPr>
          <w:rFonts w:cstheme="minorHAnsi"/>
          <w:i/>
          <w:iCs/>
        </w:rPr>
        <w:t>55</w:t>
      </w:r>
      <w:r w:rsidRPr="00D36414">
        <w:rPr>
          <w:rFonts w:cstheme="minorHAnsi"/>
        </w:rPr>
        <w:t xml:space="preserve">(12), 1041-1051. </w:t>
      </w:r>
      <w:hyperlink r:id="rId2111" w:history="1">
        <w:r w:rsidRPr="00D36414">
          <w:rPr>
            <w:rStyle w:val="Hyperlink"/>
            <w:rFonts w:cstheme="minorHAnsi"/>
          </w:rPr>
          <w:t>http://doi.org/10.1641/0006-3568(2005)055[1041:OOIW]2.0.CO;2</w:t>
        </w:r>
      </w:hyperlink>
    </w:p>
    <w:p w14:paraId="3D5665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lan, R., Tett, S., &amp; Alexander, L. (2009). Fluctuations in autumn-winter severe storms over the British Isles: 1920 to present. </w:t>
      </w:r>
      <w:r w:rsidRPr="00D36414">
        <w:rPr>
          <w:rFonts w:cstheme="minorHAnsi"/>
          <w:i/>
          <w:iCs/>
        </w:rPr>
        <w:t>International Journal of Climatology</w:t>
      </w:r>
      <w:r w:rsidRPr="00D36414">
        <w:rPr>
          <w:rFonts w:cstheme="minorHAnsi"/>
        </w:rPr>
        <w:t xml:space="preserve">, </w:t>
      </w:r>
      <w:r w:rsidRPr="00D36414">
        <w:rPr>
          <w:rFonts w:cstheme="minorHAnsi"/>
          <w:i/>
          <w:iCs/>
        </w:rPr>
        <w:t>29</w:t>
      </w:r>
      <w:r w:rsidRPr="00D36414">
        <w:rPr>
          <w:rFonts w:cstheme="minorHAnsi"/>
        </w:rPr>
        <w:t xml:space="preserve">(3), 357–371. </w:t>
      </w:r>
      <w:hyperlink r:id="rId2112" w:history="1">
        <w:r w:rsidRPr="00D36414">
          <w:rPr>
            <w:rStyle w:val="Hyperlink"/>
            <w:rFonts w:cstheme="minorHAnsi"/>
          </w:rPr>
          <w:t>http://doi.org/10.1002/joc.1765</w:t>
        </w:r>
      </w:hyperlink>
    </w:p>
    <w:p w14:paraId="368D0A2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lina-Pisano, J. (2007). </w:t>
      </w:r>
      <w:r w:rsidRPr="00D36414">
        <w:rPr>
          <w:rFonts w:cstheme="minorHAnsi"/>
          <w:i/>
          <w:iCs/>
        </w:rPr>
        <w:t>The post-Soviet Potemkin village: Politics and property rights in the Black Earth</w:t>
      </w:r>
      <w:r w:rsidRPr="00D36414">
        <w:rPr>
          <w:rFonts w:cstheme="minorHAnsi"/>
        </w:rPr>
        <w:t>. New York, USA: Cambridge University Press.</w:t>
      </w:r>
    </w:p>
    <w:p w14:paraId="5BCC0E8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ltermatt, F., Baumeyer, A., &amp; Ebert, D. (2009). Experimental evidence for male biased flight-to-light behavior in two moth species. </w:t>
      </w:r>
      <w:r w:rsidRPr="00D36414">
        <w:rPr>
          <w:rFonts w:cstheme="minorHAnsi"/>
          <w:i/>
          <w:iCs/>
        </w:rPr>
        <w:t>Entomologia Experimentalis et Applicata</w:t>
      </w:r>
      <w:r w:rsidRPr="00D36414">
        <w:rPr>
          <w:rFonts w:cstheme="minorHAnsi"/>
        </w:rPr>
        <w:t xml:space="preserve">, </w:t>
      </w:r>
      <w:r w:rsidRPr="00D36414">
        <w:rPr>
          <w:rFonts w:cstheme="minorHAnsi"/>
          <w:i/>
          <w:iCs/>
        </w:rPr>
        <w:t>130</w:t>
      </w:r>
      <w:r w:rsidRPr="00D36414">
        <w:rPr>
          <w:rFonts w:cstheme="minorHAnsi"/>
        </w:rPr>
        <w:t xml:space="preserve">(3), 259–265. </w:t>
      </w:r>
      <w:hyperlink r:id="rId2113" w:history="1">
        <w:r w:rsidRPr="00D36414">
          <w:rPr>
            <w:rStyle w:val="Hyperlink"/>
            <w:rFonts w:cstheme="minorHAnsi"/>
          </w:rPr>
          <w:t>http://doi.org/10.1111/j.1570-7458.2008.00817.x</w:t>
        </w:r>
      </w:hyperlink>
    </w:p>
    <w:p w14:paraId="3E55408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astasopoulou, S., Chobotova, V., Dawson, T., Kluvankova-Oravska, T., &amp; Rounsevell, M. D. A. (2007). </w:t>
      </w:r>
      <w:r w:rsidRPr="00D36414">
        <w:rPr>
          <w:rFonts w:cstheme="minorHAnsi"/>
          <w:i/>
        </w:rPr>
        <w:t>Identifying and assessing socio-economic and environmental drivers that affect ecosystems and their services.</w:t>
      </w:r>
      <w:r w:rsidRPr="00D36414">
        <w:rPr>
          <w:rFonts w:cstheme="minorHAnsi"/>
        </w:rPr>
        <w:t xml:space="preserve"> Retrieved from </w:t>
      </w:r>
      <w:hyperlink r:id="rId2114" w:history="1">
        <w:r w:rsidRPr="00D36414">
          <w:rPr>
            <w:rStyle w:val="Hyperlink"/>
            <w:rFonts w:cstheme="minorHAnsi"/>
          </w:rPr>
          <w:t>http://www.rubicode.net/rubicode/RUBICODE_Review_on_Drivers.pdf</w:t>
        </w:r>
      </w:hyperlink>
    </w:p>
    <w:p w14:paraId="679886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derson, J. T., Panetta, A. M., &amp; Mitchell-Olds, T. (2012). Evolutionary and ecological responses to anthropogenic climate change: Update on anthropogenic climate change. </w:t>
      </w:r>
      <w:r w:rsidRPr="00D36414">
        <w:rPr>
          <w:rFonts w:cstheme="minorHAnsi"/>
          <w:i/>
          <w:iCs/>
        </w:rPr>
        <w:t>Plant Physiology</w:t>
      </w:r>
      <w:r w:rsidRPr="00D36414">
        <w:rPr>
          <w:rFonts w:cstheme="minorHAnsi"/>
        </w:rPr>
        <w:t xml:space="preserve">, </w:t>
      </w:r>
      <w:r w:rsidRPr="00D36414">
        <w:rPr>
          <w:rFonts w:cstheme="minorHAnsi"/>
          <w:i/>
          <w:iCs/>
        </w:rPr>
        <w:t>160</w:t>
      </w:r>
      <w:r w:rsidRPr="00D36414">
        <w:rPr>
          <w:rFonts w:cstheme="minorHAnsi"/>
        </w:rPr>
        <w:t xml:space="preserve">(4), 1728–1740. </w:t>
      </w:r>
      <w:hyperlink r:id="rId2115" w:history="1">
        <w:r w:rsidRPr="00D36414">
          <w:rPr>
            <w:rStyle w:val="Hyperlink"/>
            <w:rFonts w:cstheme="minorHAnsi"/>
          </w:rPr>
          <w:t>http://doi.org/10.1104/pp.112.206219</w:t>
        </w:r>
      </w:hyperlink>
    </w:p>
    <w:p w14:paraId="6165385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dreassen, L. M., Paul, F., Kääb, A., &amp; Hausberg, J. E. (2008). Landsat-derived glacier inventory for Jotunheimen, Norway, and deduced glacier changes since the 1930s. </w:t>
      </w:r>
      <w:r w:rsidRPr="00D36414">
        <w:rPr>
          <w:rFonts w:cstheme="minorHAnsi"/>
          <w:i/>
          <w:iCs/>
        </w:rPr>
        <w:t>The Cryosphere</w:t>
      </w:r>
      <w:r w:rsidRPr="00D36414">
        <w:rPr>
          <w:rFonts w:cstheme="minorHAnsi"/>
        </w:rPr>
        <w:t xml:space="preserve">, </w:t>
      </w:r>
      <w:r w:rsidRPr="00D36414">
        <w:rPr>
          <w:rFonts w:cstheme="minorHAnsi"/>
          <w:i/>
          <w:iCs/>
        </w:rPr>
        <w:t>2</w:t>
      </w:r>
      <w:r w:rsidRPr="00D36414">
        <w:rPr>
          <w:rFonts w:cstheme="minorHAnsi"/>
        </w:rPr>
        <w:t xml:space="preserve">, 131–145. </w:t>
      </w:r>
      <w:hyperlink r:id="rId2116" w:history="1">
        <w:r w:rsidRPr="00D36414">
          <w:rPr>
            <w:rStyle w:val="Hyperlink"/>
            <w:rFonts w:cstheme="minorHAnsi"/>
          </w:rPr>
          <w:t>http://doi.org/10.5194/tc-2-131-2008</w:t>
        </w:r>
      </w:hyperlink>
    </w:p>
    <w:p w14:paraId="032EA7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gel, S., Parent, J., Civco, D. L., Blei, A., &amp; Potere, D. (2011). The dimensions of global urban expansion: Estimates and projections for all countries, 2000–2050. </w:t>
      </w:r>
      <w:r w:rsidRPr="00D36414">
        <w:rPr>
          <w:rFonts w:cstheme="minorHAnsi"/>
          <w:i/>
          <w:iCs/>
        </w:rPr>
        <w:t>Progress in Planning</w:t>
      </w:r>
      <w:r w:rsidRPr="00D36414">
        <w:rPr>
          <w:rFonts w:cstheme="minorHAnsi"/>
        </w:rPr>
        <w:t xml:space="preserve">, </w:t>
      </w:r>
      <w:r w:rsidRPr="00D36414">
        <w:rPr>
          <w:rFonts w:cstheme="minorHAnsi"/>
          <w:i/>
          <w:iCs/>
        </w:rPr>
        <w:t>75</w:t>
      </w:r>
      <w:r w:rsidRPr="00D36414">
        <w:rPr>
          <w:rFonts w:cstheme="minorHAnsi"/>
        </w:rPr>
        <w:t xml:space="preserve">(2), 53–107. </w:t>
      </w:r>
      <w:hyperlink r:id="rId2117" w:history="1">
        <w:r w:rsidRPr="00D36414">
          <w:rPr>
            <w:rStyle w:val="Hyperlink"/>
            <w:rFonts w:cstheme="minorHAnsi"/>
          </w:rPr>
          <w:t>http://doi.org/10.1016/j.progress.2011.04.001</w:t>
        </w:r>
      </w:hyperlink>
    </w:p>
    <w:p w14:paraId="2FE6B4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gelstam, P., Andersson, K., Axelsson, R., Elbakidze, M., Jonsson, B.-G., &amp; Roberge, J.-M. (2011). Protecting forest areas for biodiversity in Sweden 1991-2010: policy implementation process and outcomes on the ground. </w:t>
      </w:r>
      <w:r w:rsidRPr="00D36414">
        <w:rPr>
          <w:rFonts w:cstheme="minorHAnsi"/>
          <w:i/>
          <w:iCs/>
        </w:rPr>
        <w:t>Silva Fennica</w:t>
      </w:r>
      <w:r w:rsidRPr="00D36414">
        <w:rPr>
          <w:rFonts w:cstheme="minorHAnsi"/>
        </w:rPr>
        <w:t xml:space="preserve">, </w:t>
      </w:r>
      <w:r w:rsidRPr="00D36414">
        <w:rPr>
          <w:rFonts w:cstheme="minorHAnsi"/>
          <w:i/>
          <w:iCs/>
        </w:rPr>
        <w:t>45</w:t>
      </w:r>
      <w:r w:rsidRPr="00D36414">
        <w:rPr>
          <w:rFonts w:cstheme="minorHAnsi"/>
        </w:rPr>
        <w:t xml:space="preserve">(5), 1111–1133. </w:t>
      </w:r>
      <w:hyperlink r:id="rId2118" w:history="1">
        <w:r w:rsidRPr="00D36414">
          <w:rPr>
            <w:rStyle w:val="Hyperlink"/>
            <w:rFonts w:cstheme="minorHAnsi"/>
          </w:rPr>
          <w:t>http://doi.org/10.14214/sf.90</w:t>
        </w:r>
      </w:hyperlink>
    </w:p>
    <w:p w14:paraId="40BA1C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gelstam, P., Elbakidze, M., Axelsson, R., Čupa, P., Halada, L., Molnar, Z., Pătru-Stupariu, I., Perzanowski, K., Rozulowicz, L., Standovar, T., Svoboda, M., &amp; Törnblom, J. (2013). Maintaining cultural and natural biodiversity in the Carpathian Mountain ecoregion: Need for an Integrated Landscape Approach. In J. Kozak, K. Ostapowicz, A. Bytnerowicz, &amp; B. Wyżga (Eds.), </w:t>
      </w:r>
      <w:r w:rsidRPr="00D36414">
        <w:rPr>
          <w:rFonts w:cstheme="minorHAnsi"/>
          <w:i/>
        </w:rPr>
        <w:t>The Carpathians: Integrating nature and society towards sustainability</w:t>
      </w:r>
      <w:r w:rsidRPr="00D36414">
        <w:rPr>
          <w:rFonts w:cstheme="minorHAnsi"/>
        </w:rPr>
        <w:t xml:space="preserve"> (pp. 393–424). Berlin, Germany: Springer-Verlag. </w:t>
      </w:r>
      <w:hyperlink r:id="rId2119" w:history="1">
        <w:r w:rsidRPr="00D36414">
          <w:rPr>
            <w:rStyle w:val="Hyperlink"/>
            <w:rFonts w:cstheme="minorHAnsi"/>
          </w:rPr>
          <w:t>http://doi.org/10.1007/978-3-642-12725-0_28</w:t>
        </w:r>
      </w:hyperlink>
    </w:p>
    <w:p w14:paraId="3EF30C2D" w14:textId="77777777" w:rsidR="00380F5C" w:rsidRPr="00D36414" w:rsidRDefault="00380F5C" w:rsidP="00380F5C">
      <w:pPr>
        <w:widowControl w:val="0"/>
        <w:autoSpaceDE w:val="0"/>
        <w:autoSpaceDN w:val="0"/>
        <w:adjustRightInd w:val="0"/>
        <w:spacing w:before="120"/>
        <w:ind w:left="480" w:hanging="480"/>
        <w:rPr>
          <w:rFonts w:cstheme="minorHAnsi"/>
          <w:lang w:val="pt-PT"/>
        </w:rPr>
      </w:pPr>
      <w:r w:rsidRPr="00D36414">
        <w:rPr>
          <w:rFonts w:cstheme="minorHAnsi"/>
        </w:rPr>
        <w:t xml:space="preserve">Angelstam, P., &amp; Kuuluvainen, T. (2004). Boreal forest disturbance regimes, successional dynamics and landscape structures – a European perspective. </w:t>
      </w:r>
      <w:r w:rsidRPr="00D36414">
        <w:rPr>
          <w:rFonts w:cstheme="minorHAnsi"/>
          <w:i/>
          <w:iCs/>
        </w:rPr>
        <w:t>Ecological Bulletins</w:t>
      </w:r>
      <w:r w:rsidRPr="00D36414">
        <w:rPr>
          <w:rFonts w:cstheme="minorHAnsi"/>
        </w:rPr>
        <w:t xml:space="preserve">, </w:t>
      </w:r>
      <w:r w:rsidRPr="00D36414">
        <w:rPr>
          <w:rFonts w:cstheme="minorHAnsi"/>
          <w:i/>
          <w:iCs/>
        </w:rPr>
        <w:t>51</w:t>
      </w:r>
      <w:r w:rsidRPr="00D36414">
        <w:rPr>
          <w:rFonts w:cstheme="minorHAnsi"/>
        </w:rPr>
        <w:t xml:space="preserve">, 117–136. </w:t>
      </w:r>
      <w:hyperlink r:id="rId2120" w:history="1">
        <w:r w:rsidRPr="00D36414">
          <w:rPr>
            <w:rStyle w:val="Hyperlink"/>
            <w:rFonts w:cstheme="minorHAnsi"/>
          </w:rPr>
          <w:t>http://doi.org/</w:t>
        </w:r>
        <w:r w:rsidRPr="00D36414">
          <w:rPr>
            <w:rStyle w:val="Hyperlink"/>
            <w:rFonts w:cstheme="minorHAnsi"/>
            <w:lang w:val="pt-PT"/>
          </w:rPr>
          <w:t>10.2307/20113303</w:t>
        </w:r>
      </w:hyperlink>
    </w:p>
    <w:p w14:paraId="0D2700C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nticamara, J. A., Watson, R., Gelchu, A., &amp; Pauly, D. (2011). Global fishing effort (1950-2010): Trends, gaps, and implications. </w:t>
      </w:r>
      <w:r w:rsidRPr="00D36414">
        <w:rPr>
          <w:rFonts w:cstheme="minorHAnsi"/>
          <w:i/>
          <w:iCs/>
        </w:rPr>
        <w:t>Fisheries Research</w:t>
      </w:r>
      <w:r w:rsidRPr="00D36414">
        <w:rPr>
          <w:rFonts w:cstheme="minorHAnsi"/>
        </w:rPr>
        <w:t xml:space="preserve">, </w:t>
      </w:r>
      <w:r w:rsidRPr="00D36414">
        <w:rPr>
          <w:rFonts w:cstheme="minorHAnsi"/>
          <w:i/>
          <w:iCs/>
        </w:rPr>
        <w:t>107</w:t>
      </w:r>
      <w:r w:rsidRPr="00D36414">
        <w:rPr>
          <w:rFonts w:cstheme="minorHAnsi"/>
        </w:rPr>
        <w:t xml:space="preserve">(1–3), 131–136. </w:t>
      </w:r>
      <w:hyperlink r:id="rId2121" w:history="1">
        <w:r w:rsidRPr="00D36414">
          <w:rPr>
            <w:rStyle w:val="Hyperlink"/>
            <w:rFonts w:cstheme="minorHAnsi"/>
          </w:rPr>
          <w:t>http://doi.org/10.1016/j.fishres.2010.10.016</w:t>
        </w:r>
      </w:hyperlink>
    </w:p>
    <w:p w14:paraId="2C5591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Antofie, M. M., Barbu, I., Sand, C. S., &amp; Blaj, R. (2016). Traditional orchards in Romania: case study Fântânele, Sibiu County. </w:t>
      </w:r>
      <w:r w:rsidRPr="00D36414">
        <w:rPr>
          <w:rFonts w:cstheme="minorHAnsi"/>
          <w:i/>
          <w:iCs/>
        </w:rPr>
        <w:t>Genetic Resources and Crop Evolution</w:t>
      </w:r>
      <w:r w:rsidRPr="00D36414">
        <w:rPr>
          <w:rFonts w:cstheme="minorHAnsi"/>
        </w:rPr>
        <w:t xml:space="preserve">, </w:t>
      </w:r>
      <w:r w:rsidRPr="00D36414">
        <w:rPr>
          <w:rFonts w:cstheme="minorHAnsi"/>
          <w:i/>
          <w:iCs/>
        </w:rPr>
        <w:t>63</w:t>
      </w:r>
      <w:r w:rsidRPr="00D36414">
        <w:rPr>
          <w:rFonts w:cstheme="minorHAnsi"/>
        </w:rPr>
        <w:t xml:space="preserve">(6), 1035–1048. </w:t>
      </w:r>
      <w:hyperlink r:id="rId2122" w:history="1">
        <w:r w:rsidRPr="00D36414">
          <w:rPr>
            <w:rStyle w:val="Hyperlink"/>
            <w:rFonts w:cstheme="minorHAnsi"/>
          </w:rPr>
          <w:t>http://doi.org/10.1007/s10722-015-0299-2</w:t>
        </w:r>
      </w:hyperlink>
    </w:p>
    <w:p w14:paraId="69B734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rft, A. M., Walker, M. D., Gurevitch, J., Alatalo, J. M., Bret-Harte, M. S., Dale, M., Diemer, M., Gugerli, F., Henry, G. H. R., Jones, M. H., Hollister, R. D., Jónsdóttir, I. S., Laine, K., Lévesque, E., Marion, G. M., Molau, U., Mølgaard, P., Nordenhäll, U., Raszhivin, V., Robinson, C. H., Starr, G., Stenström, A., Stenström, M., Totland, Ø., Turner, P. L., Walker, L. J., Webber, P. J., Welker, J. M., &amp; Wookey, P. A. (1999). Responses of tundra plants to experimental warming: Meta-analysis of the international tundra experiment. </w:t>
      </w:r>
      <w:r w:rsidRPr="00D36414">
        <w:rPr>
          <w:rFonts w:cstheme="minorHAnsi"/>
          <w:i/>
          <w:iCs/>
        </w:rPr>
        <w:t>Ecological Monographs</w:t>
      </w:r>
      <w:r w:rsidRPr="00D36414">
        <w:rPr>
          <w:rFonts w:cstheme="minorHAnsi"/>
        </w:rPr>
        <w:t xml:space="preserve">, </w:t>
      </w:r>
      <w:r w:rsidRPr="00D36414">
        <w:rPr>
          <w:rFonts w:cstheme="minorHAnsi"/>
          <w:i/>
          <w:iCs/>
        </w:rPr>
        <w:t>69</w:t>
      </w:r>
      <w:r w:rsidRPr="00D36414">
        <w:rPr>
          <w:rFonts w:cstheme="minorHAnsi"/>
        </w:rPr>
        <w:t xml:space="preserve">(4), 491–511. </w:t>
      </w:r>
      <w:hyperlink r:id="rId2123" w:history="1">
        <w:r w:rsidRPr="00D36414">
          <w:rPr>
            <w:rStyle w:val="Hyperlink"/>
            <w:rFonts w:cstheme="minorHAnsi"/>
          </w:rPr>
          <w:t>http://doi.org/10.1890/0012-9615(1999)069[0491:ROTPTE]2.0.CO;2</w:t>
        </w:r>
      </w:hyperlink>
    </w:p>
    <w:p w14:paraId="345A229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rizaga, J., &amp; Laso, M. (2015). A quantification of illegal hunting of birds in Gipuzkoa (north of Spain). </w:t>
      </w:r>
      <w:r w:rsidRPr="00D36414">
        <w:rPr>
          <w:rFonts w:cstheme="minorHAnsi"/>
          <w:i/>
          <w:iCs/>
        </w:rPr>
        <w:t>European Journal of Wildlife Research</w:t>
      </w:r>
      <w:r w:rsidRPr="00D36414">
        <w:rPr>
          <w:rFonts w:cstheme="minorHAnsi"/>
        </w:rPr>
        <w:t xml:space="preserve">, </w:t>
      </w:r>
      <w:r w:rsidRPr="00D36414">
        <w:rPr>
          <w:rFonts w:cstheme="minorHAnsi"/>
          <w:i/>
          <w:iCs/>
        </w:rPr>
        <w:t>61</w:t>
      </w:r>
      <w:r w:rsidRPr="00D36414">
        <w:rPr>
          <w:rFonts w:cstheme="minorHAnsi"/>
        </w:rPr>
        <w:t xml:space="preserve">(5), 795–799. </w:t>
      </w:r>
      <w:hyperlink r:id="rId2124" w:history="1">
        <w:r w:rsidRPr="00D36414">
          <w:rPr>
            <w:rStyle w:val="Hyperlink"/>
            <w:rFonts w:cstheme="minorHAnsi"/>
          </w:rPr>
          <w:t>http://doi.org/10.1007/s10344-015-0940-6</w:t>
        </w:r>
      </w:hyperlink>
    </w:p>
    <w:p w14:paraId="00EE4FE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ronson, J., Blignaut, J. N., Milton, S. J., Le Maitre, D., Esler, K. J., Limouzin, A., Fontaine, C., de Wit, M. P., Mugido, W., Prinsloo, P., van der Elst, L., &amp; Lederer, N. (2010). Are socioeconomic benefits of restoration adequately quantified? a meta-analysis of recent papers (2000-2008) in restoration ecology and 12 other scientific journals. </w:t>
      </w:r>
      <w:r w:rsidRPr="00D36414">
        <w:rPr>
          <w:rFonts w:cstheme="minorHAnsi"/>
          <w:i/>
          <w:iCs/>
        </w:rPr>
        <w:t>Restoration Ecology</w:t>
      </w:r>
      <w:r w:rsidRPr="00D36414">
        <w:rPr>
          <w:rFonts w:cstheme="minorHAnsi"/>
        </w:rPr>
        <w:t xml:space="preserve">, </w:t>
      </w:r>
      <w:r w:rsidRPr="00D36414">
        <w:rPr>
          <w:rFonts w:cstheme="minorHAnsi"/>
          <w:i/>
          <w:iCs/>
        </w:rPr>
        <w:t>18</w:t>
      </w:r>
      <w:r w:rsidRPr="00D36414">
        <w:rPr>
          <w:rFonts w:cstheme="minorHAnsi"/>
        </w:rPr>
        <w:t xml:space="preserve">(2), 143–154. </w:t>
      </w:r>
      <w:hyperlink r:id="rId2125" w:history="1">
        <w:r w:rsidRPr="00D36414">
          <w:rPr>
            <w:rStyle w:val="Hyperlink"/>
            <w:rFonts w:cstheme="minorHAnsi"/>
          </w:rPr>
          <w:t>http://doi.org/10.1111/j.1526-100X.2009.00638.x</w:t>
        </w:r>
      </w:hyperlink>
    </w:p>
    <w:p w14:paraId="517B2DB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rpe, K., &amp; Leroy, S. a G. (2007). The Caspian Sea level forced by the atmospheric circulation, as observed and modelled. </w:t>
      </w:r>
      <w:r w:rsidRPr="00D36414">
        <w:rPr>
          <w:rFonts w:cstheme="minorHAnsi"/>
          <w:i/>
          <w:iCs/>
        </w:rPr>
        <w:t>Quaternary International</w:t>
      </w:r>
      <w:r w:rsidRPr="00D36414">
        <w:rPr>
          <w:rFonts w:cstheme="minorHAnsi"/>
        </w:rPr>
        <w:t xml:space="preserve">, </w:t>
      </w:r>
      <w:r w:rsidRPr="00D36414">
        <w:rPr>
          <w:rFonts w:cstheme="minorHAnsi"/>
          <w:i/>
          <w:iCs/>
        </w:rPr>
        <w:t>173</w:t>
      </w:r>
      <w:r w:rsidRPr="00D36414">
        <w:rPr>
          <w:rFonts w:cstheme="minorHAnsi"/>
        </w:rPr>
        <w:t>–</w:t>
      </w:r>
      <w:r w:rsidRPr="00D36414">
        <w:rPr>
          <w:rFonts w:cstheme="minorHAnsi"/>
          <w:i/>
          <w:iCs/>
        </w:rPr>
        <w:t>174</w:t>
      </w:r>
      <w:r w:rsidRPr="00D36414">
        <w:rPr>
          <w:rFonts w:cstheme="minorHAnsi"/>
        </w:rPr>
        <w:t xml:space="preserve">(Suppl.), 144–152. </w:t>
      </w:r>
      <w:hyperlink r:id="rId2126" w:history="1">
        <w:r w:rsidRPr="00D36414">
          <w:rPr>
            <w:rStyle w:val="Hyperlink"/>
            <w:rFonts w:cstheme="minorHAnsi"/>
          </w:rPr>
          <w:t>http://doi.org/10.1016/j.quaint.2007.03.008</w:t>
        </w:r>
      </w:hyperlink>
    </w:p>
    <w:p w14:paraId="7D95FAE1" w14:textId="177A136C"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shmore, M. R. (2005). Assessing the future global impacts of ozone on vegetation. </w:t>
      </w:r>
      <w:r w:rsidRPr="00D36414">
        <w:rPr>
          <w:rFonts w:cstheme="minorHAnsi"/>
          <w:i/>
          <w:iCs/>
        </w:rPr>
        <w:t>Plant, Cell and Environment, 28</w:t>
      </w:r>
      <w:r w:rsidRPr="00D36414">
        <w:rPr>
          <w:rFonts w:cstheme="minorHAnsi"/>
          <w:iCs/>
        </w:rPr>
        <w:t>(8), 949-964</w:t>
      </w:r>
      <w:r w:rsidRPr="00D36414">
        <w:rPr>
          <w:rFonts w:cstheme="minorHAnsi"/>
        </w:rPr>
        <w:t xml:space="preserve">. </w:t>
      </w:r>
      <w:hyperlink r:id="rId2127" w:history="1">
        <w:r w:rsidRPr="00D36414">
          <w:rPr>
            <w:rStyle w:val="Hyperlink"/>
            <w:rFonts w:cstheme="minorHAnsi"/>
          </w:rPr>
          <w:t>http://doi.org/10.1111/j.1365-3040.2005.01341.x</w:t>
        </w:r>
      </w:hyperlink>
    </w:p>
    <w:p w14:paraId="7DC68B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xelsson, A.-L., &amp; Östlund, L. (2001). Retrospective gap analysis in a Swedish boreal forest landscape using historical data. </w:t>
      </w:r>
      <w:r w:rsidRPr="00D36414">
        <w:rPr>
          <w:rFonts w:cstheme="minorHAnsi"/>
          <w:i/>
          <w:iCs/>
        </w:rPr>
        <w:t>Forest Ecology and Management</w:t>
      </w:r>
      <w:r w:rsidRPr="00D36414">
        <w:rPr>
          <w:rFonts w:cstheme="minorHAnsi"/>
        </w:rPr>
        <w:t xml:space="preserve">, </w:t>
      </w:r>
      <w:r w:rsidRPr="00D36414">
        <w:rPr>
          <w:rFonts w:cstheme="minorHAnsi"/>
          <w:i/>
          <w:iCs/>
        </w:rPr>
        <w:t>147</w:t>
      </w:r>
      <w:r w:rsidRPr="00D36414">
        <w:rPr>
          <w:rFonts w:cstheme="minorHAnsi"/>
        </w:rPr>
        <w:t xml:space="preserve">(2–3), 109–122. </w:t>
      </w:r>
      <w:hyperlink r:id="rId2128" w:history="1">
        <w:r w:rsidRPr="00D36414">
          <w:rPr>
            <w:rStyle w:val="Hyperlink"/>
            <w:rFonts w:cstheme="minorHAnsi"/>
          </w:rPr>
          <w:t>http://doi.org/10.1016/S0378-1127(00)00470-9</w:t>
        </w:r>
      </w:hyperlink>
    </w:p>
    <w:p w14:paraId="44F170E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xelsson, R., Angelstam, P., &amp; Svensson, J. (2007). Natural forest and cultural woodland with continuous tree cover in Sweden: How much remains and how is it managed? </w:t>
      </w:r>
      <w:r w:rsidRPr="00D36414">
        <w:rPr>
          <w:rFonts w:cstheme="minorHAnsi"/>
          <w:i/>
          <w:iCs/>
        </w:rPr>
        <w:t>Scandinavian Journal of Forest Research</w:t>
      </w:r>
      <w:r w:rsidRPr="00D36414">
        <w:rPr>
          <w:rFonts w:cstheme="minorHAnsi"/>
        </w:rPr>
        <w:t xml:space="preserve">, </w:t>
      </w:r>
      <w:r w:rsidRPr="00D36414">
        <w:rPr>
          <w:rFonts w:cstheme="minorHAnsi"/>
          <w:i/>
          <w:iCs/>
        </w:rPr>
        <w:t>22</w:t>
      </w:r>
      <w:r w:rsidRPr="00D36414">
        <w:rPr>
          <w:rFonts w:cstheme="minorHAnsi"/>
        </w:rPr>
        <w:t xml:space="preserve">, 545–558. </w:t>
      </w:r>
      <w:hyperlink r:id="rId2129" w:history="1">
        <w:r w:rsidRPr="00D36414">
          <w:rPr>
            <w:rStyle w:val="Hyperlink"/>
            <w:rFonts w:cstheme="minorHAnsi"/>
          </w:rPr>
          <w:t>http://doi.org/10.1080/02827580701806661</w:t>
        </w:r>
      </w:hyperlink>
    </w:p>
    <w:p w14:paraId="7D86693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yres, R. U., Campbell, C. J., Casten, T. R., Horne, P. J., Kümmel, R., Laitner, J. A., Schulte, U. G., van den Bergh, J. C. J. M., &amp; von Weiszäcker, E. U. (2013). Sustainability transition and economic growth enigma: Money or energy? </w:t>
      </w:r>
      <w:r w:rsidRPr="00D36414">
        <w:rPr>
          <w:rFonts w:cstheme="minorHAnsi"/>
          <w:i/>
          <w:iCs/>
        </w:rPr>
        <w:t>Environmental Innovation and Societal Transitions</w:t>
      </w:r>
      <w:r w:rsidRPr="00D36414">
        <w:rPr>
          <w:rFonts w:cstheme="minorHAnsi"/>
        </w:rPr>
        <w:t xml:space="preserve">, </w:t>
      </w:r>
      <w:r w:rsidRPr="00D36414">
        <w:rPr>
          <w:rFonts w:cstheme="minorHAnsi"/>
          <w:i/>
          <w:iCs/>
        </w:rPr>
        <w:t>9</w:t>
      </w:r>
      <w:r w:rsidRPr="00D36414">
        <w:rPr>
          <w:rFonts w:cstheme="minorHAnsi"/>
        </w:rPr>
        <w:t xml:space="preserve">, 8–12. </w:t>
      </w:r>
      <w:hyperlink r:id="rId2130" w:history="1">
        <w:r w:rsidRPr="00D36414">
          <w:rPr>
            <w:rStyle w:val="Hyperlink"/>
            <w:rFonts w:cstheme="minorHAnsi"/>
          </w:rPr>
          <w:t>http://doi.org/10.1016/j.eist.2013.09.002</w:t>
        </w:r>
      </w:hyperlink>
    </w:p>
    <w:p w14:paraId="287EA458" w14:textId="054C36CC"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Ayzan, A. A., &amp; Bobylev, C. N.</w:t>
      </w:r>
      <w:r w:rsidRPr="00D36414">
        <w:rPr>
          <w:rFonts w:cstheme="minorHAnsi"/>
          <w:lang w:val="sv-SE"/>
        </w:rPr>
        <w:t xml:space="preserve"> [</w:t>
      </w:r>
      <w:r w:rsidRPr="00D36414">
        <w:rPr>
          <w:rFonts w:cstheme="minorHAnsi"/>
        </w:rPr>
        <w:t xml:space="preserve">Аузан, А. А., &amp; Бобылев, С. Н.]. </w:t>
      </w:r>
      <w:r w:rsidRPr="00D36414">
        <w:rPr>
          <w:rFonts w:cstheme="minorHAnsi"/>
          <w:lang w:val="sv-SE"/>
        </w:rPr>
        <w:t>(Eds.). (</w:t>
      </w:r>
      <w:r w:rsidRPr="00D36414">
        <w:rPr>
          <w:rFonts w:cstheme="minorHAnsi"/>
        </w:rPr>
        <w:t xml:space="preserve">2011). Доклад о развитии человеческого потенциала в Российской Федерации </w:t>
      </w:r>
      <w:r w:rsidRPr="00D36414">
        <w:rPr>
          <w:rFonts w:cstheme="minorHAnsi"/>
        </w:rPr>
        <w:sym w:font="Symbol" w:char="F05B"/>
      </w:r>
      <w:r w:rsidRPr="00D36414">
        <w:rPr>
          <w:rFonts w:cstheme="minorHAnsi"/>
        </w:rPr>
        <w:t>Report on development of human potential in the Russian Federation</w:t>
      </w:r>
      <w:r w:rsidRPr="00D36414">
        <w:rPr>
          <w:rFonts w:cstheme="minorHAnsi"/>
        </w:rPr>
        <w:sym w:font="Symbol" w:char="F05D"/>
      </w:r>
      <w:r w:rsidRPr="00D36414">
        <w:rPr>
          <w:rFonts w:cstheme="minorHAnsi"/>
        </w:rPr>
        <w:t xml:space="preserve">. Moscow, Russian Federation: PROON. Retrieved from </w:t>
      </w:r>
      <w:hyperlink r:id="rId2131" w:history="1">
        <w:r w:rsidRPr="00D36414">
          <w:rPr>
            <w:rStyle w:val="Hyperlink"/>
            <w:rFonts w:cstheme="minorHAnsi"/>
          </w:rPr>
          <w:t>http://www.undp.ru/documents/nhdr2011rus.pdf</w:t>
        </w:r>
      </w:hyperlink>
    </w:p>
    <w:p w14:paraId="1D737D2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Azapagic, A. (2004). Developing a framework for sustainable development indicators for the mining and minerals industry. </w:t>
      </w:r>
      <w:r w:rsidRPr="00D36414">
        <w:rPr>
          <w:rFonts w:cstheme="minorHAnsi"/>
          <w:i/>
          <w:iCs/>
        </w:rPr>
        <w:t>Journal of Cleaner Production</w:t>
      </w:r>
      <w:r w:rsidRPr="00D36414">
        <w:rPr>
          <w:rFonts w:cstheme="minorHAnsi"/>
        </w:rPr>
        <w:t xml:space="preserve">, </w:t>
      </w:r>
      <w:r w:rsidRPr="00D36414">
        <w:rPr>
          <w:rFonts w:cstheme="minorHAnsi"/>
          <w:i/>
          <w:iCs/>
        </w:rPr>
        <w:t>12</w:t>
      </w:r>
      <w:r w:rsidRPr="00D36414">
        <w:rPr>
          <w:rFonts w:cstheme="minorHAnsi"/>
        </w:rPr>
        <w:t xml:space="preserve">(6), 639–662. </w:t>
      </w:r>
      <w:hyperlink r:id="rId2132" w:history="1">
        <w:r w:rsidRPr="00D36414">
          <w:rPr>
            <w:rStyle w:val="Hyperlink"/>
            <w:rFonts w:cstheme="minorHAnsi"/>
          </w:rPr>
          <w:t>http://doi.org/10.1016/S0959-6526(03)00075-1</w:t>
        </w:r>
      </w:hyperlink>
    </w:p>
    <w:p w14:paraId="7294984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bai, D., Molnár, K., &amp; Biró, M. (2016). Changing year-round habitat use of extensively grazing cattle, sheep and pigs in East-Central Europe between 1940 and 2014: Consequences for conservation and policy. </w:t>
      </w:r>
      <w:r w:rsidRPr="00D36414">
        <w:rPr>
          <w:rFonts w:cstheme="minorHAnsi"/>
          <w:i/>
          <w:iCs/>
        </w:rPr>
        <w:t>Agriculture, Ecosystems and Environment</w:t>
      </w:r>
      <w:r w:rsidRPr="00D36414">
        <w:rPr>
          <w:rFonts w:cstheme="minorHAnsi"/>
        </w:rPr>
        <w:t xml:space="preserve">, </w:t>
      </w:r>
      <w:r w:rsidRPr="00D36414">
        <w:rPr>
          <w:rFonts w:cstheme="minorHAnsi"/>
          <w:i/>
          <w:iCs/>
        </w:rPr>
        <w:t>234</w:t>
      </w:r>
      <w:r w:rsidRPr="00D36414">
        <w:rPr>
          <w:rFonts w:cstheme="minorHAnsi"/>
        </w:rPr>
        <w:t xml:space="preserve">, 142–153. </w:t>
      </w:r>
      <w:hyperlink r:id="rId2133" w:history="1">
        <w:r w:rsidRPr="00D36414">
          <w:rPr>
            <w:rStyle w:val="Hyperlink"/>
            <w:rFonts w:cstheme="minorHAnsi"/>
          </w:rPr>
          <w:t>http://doi.org/10.1016/j.agee.2016.05.018</w:t>
        </w:r>
      </w:hyperlink>
    </w:p>
    <w:p w14:paraId="49A1EF1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bai, D., &amp; Molnár, Z. (2014). Small-scale traditional management of highly species-rich grasslands in the Carpathians. </w:t>
      </w:r>
      <w:r w:rsidRPr="00D36414">
        <w:rPr>
          <w:rFonts w:cstheme="minorHAnsi"/>
          <w:i/>
          <w:iCs/>
        </w:rPr>
        <w:t>Agriculture, Ecosystems and Environment</w:t>
      </w:r>
      <w:r w:rsidRPr="00D36414">
        <w:rPr>
          <w:rFonts w:cstheme="minorHAnsi"/>
        </w:rPr>
        <w:t xml:space="preserve">, </w:t>
      </w:r>
      <w:r w:rsidRPr="00D36414">
        <w:rPr>
          <w:rFonts w:cstheme="minorHAnsi"/>
          <w:i/>
          <w:iCs/>
        </w:rPr>
        <w:t>182</w:t>
      </w:r>
      <w:r w:rsidRPr="00D36414">
        <w:rPr>
          <w:rFonts w:cstheme="minorHAnsi"/>
        </w:rPr>
        <w:t xml:space="preserve">, 123–130. </w:t>
      </w:r>
      <w:hyperlink r:id="rId2134" w:history="1">
        <w:r w:rsidRPr="00D36414">
          <w:rPr>
            <w:rStyle w:val="Hyperlink"/>
            <w:rFonts w:cstheme="minorHAnsi"/>
          </w:rPr>
          <w:t>http://doi.org/10.1016/j.agee.2013.08.018</w:t>
        </w:r>
      </w:hyperlink>
    </w:p>
    <w:p w14:paraId="645D704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bai, D., Tóth, A., Szentirmai, I., Biró, M., Máté, A., Demeter, L., Szépligeti, M., Varga, A., Molnár, Á., Kun, R., &amp; Molnár, Z. (2015). Do conservation and agri-environmental regulations effectively support traditional small-scale farming in East-Central European cultural landscapes?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rPr>
        <w:t xml:space="preserve">(13), 3305–3327. </w:t>
      </w:r>
      <w:hyperlink r:id="rId2135" w:history="1">
        <w:r w:rsidRPr="00D36414">
          <w:rPr>
            <w:rStyle w:val="Hyperlink"/>
            <w:rFonts w:cstheme="minorHAnsi"/>
          </w:rPr>
          <w:t>http://doi.org/10.1007/s10531-015-0971-z</w:t>
        </w:r>
      </w:hyperlink>
    </w:p>
    <w:p w14:paraId="6FAA80A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hn-Walkowiak, B., Bleischwitz, R., Distelkamp, M., &amp; Meyer, M. (2012). Taxing construction minerals: a contribution to a resource-efficient Europe. </w:t>
      </w:r>
      <w:r w:rsidRPr="00D36414">
        <w:rPr>
          <w:rFonts w:cstheme="minorHAnsi"/>
          <w:i/>
          <w:iCs/>
        </w:rPr>
        <w:t>Mineral Economics</w:t>
      </w:r>
      <w:r w:rsidRPr="00D36414">
        <w:rPr>
          <w:rFonts w:cstheme="minorHAnsi"/>
        </w:rPr>
        <w:t xml:space="preserve">, </w:t>
      </w:r>
      <w:r w:rsidRPr="00D36414">
        <w:rPr>
          <w:rFonts w:cstheme="minorHAnsi"/>
          <w:i/>
          <w:iCs/>
        </w:rPr>
        <w:t>25</w:t>
      </w:r>
      <w:r w:rsidRPr="00D36414">
        <w:rPr>
          <w:rFonts w:cstheme="minorHAnsi"/>
        </w:rPr>
        <w:t xml:space="preserve">(1), 29–43. </w:t>
      </w:r>
      <w:hyperlink r:id="rId2136" w:history="1">
        <w:r w:rsidRPr="00D36414">
          <w:rPr>
            <w:rStyle w:val="Hyperlink"/>
            <w:rFonts w:cstheme="minorHAnsi"/>
          </w:rPr>
          <w:t>http://doi.org/10.1007/s13563-012-0018-9</w:t>
        </w:r>
      </w:hyperlink>
    </w:p>
    <w:p w14:paraId="7B17885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kirova, R. (2011). Filling in gaps and removing contradictions in national and provincial legislation governing the conservation of steppe ecosystems. </w:t>
      </w:r>
      <w:r w:rsidRPr="00D36414">
        <w:rPr>
          <w:rFonts w:cstheme="minorHAnsi"/>
          <w:i/>
          <w:iCs/>
        </w:rPr>
        <w:t>Steppe Bulletin</w:t>
      </w:r>
      <w:r w:rsidRPr="00D36414">
        <w:rPr>
          <w:rFonts w:cstheme="minorHAnsi"/>
        </w:rPr>
        <w:t xml:space="preserve">, </w:t>
      </w:r>
      <w:r w:rsidRPr="00D36414">
        <w:rPr>
          <w:rFonts w:cstheme="minorHAnsi"/>
          <w:i/>
          <w:iCs/>
        </w:rPr>
        <w:t>32</w:t>
      </w:r>
      <w:r w:rsidRPr="00D36414">
        <w:rPr>
          <w:rFonts w:cstheme="minorHAnsi"/>
        </w:rPr>
        <w:t>, 69–71.</w:t>
      </w:r>
    </w:p>
    <w:p w14:paraId="50D5AE6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áldi, A., Batáry, P., &amp; Kleijn, D. (2013). Effects of grazing and biogeographic regions on grassland biodiversity in Hungary - analysing assemblages of 1200 species. </w:t>
      </w:r>
      <w:r w:rsidRPr="00D36414">
        <w:rPr>
          <w:rFonts w:cstheme="minorHAnsi"/>
          <w:i/>
          <w:iCs/>
        </w:rPr>
        <w:t>Agriculture, Ecosystems and Environment</w:t>
      </w:r>
      <w:r w:rsidRPr="00D36414">
        <w:rPr>
          <w:rFonts w:cstheme="minorHAnsi"/>
        </w:rPr>
        <w:t xml:space="preserve">, </w:t>
      </w:r>
      <w:r w:rsidRPr="00D36414">
        <w:rPr>
          <w:rFonts w:cstheme="minorHAnsi"/>
          <w:i/>
          <w:iCs/>
        </w:rPr>
        <w:t>166</w:t>
      </w:r>
      <w:r w:rsidRPr="00D36414">
        <w:rPr>
          <w:rFonts w:cstheme="minorHAnsi"/>
        </w:rPr>
        <w:t xml:space="preserve">, 28–34. </w:t>
      </w:r>
      <w:hyperlink r:id="rId2137" w:history="1">
        <w:r w:rsidRPr="00D36414">
          <w:rPr>
            <w:rStyle w:val="Hyperlink"/>
            <w:rFonts w:cstheme="minorHAnsi"/>
          </w:rPr>
          <w:t>http://doi.org/10.1016/j.agee.2011.05.004</w:t>
        </w:r>
      </w:hyperlink>
    </w:p>
    <w:p w14:paraId="3090353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ldock, D., Beaufoy, G., Selby, A., Guiheneuf, P. I., &amp; Manterola, J. J. (1996). </w:t>
      </w:r>
      <w:r w:rsidRPr="00D36414">
        <w:rPr>
          <w:rFonts w:cstheme="minorHAnsi"/>
          <w:i/>
          <w:iCs/>
        </w:rPr>
        <w:t>Farming at the margins: abandonment or redeployment of agricultural land in Europe.</w:t>
      </w:r>
      <w:r w:rsidRPr="00D36414">
        <w:rPr>
          <w:rFonts w:cstheme="minorHAnsi"/>
        </w:rPr>
        <w:t xml:space="preserve"> London, UK: </w:t>
      </w:r>
      <w:r w:rsidRPr="00D36414">
        <w:rPr>
          <w:rFonts w:cstheme="minorHAnsi"/>
          <w:iCs/>
        </w:rPr>
        <w:t>Institute for European Environmental Policy</w:t>
      </w:r>
      <w:r w:rsidRPr="00D36414">
        <w:rPr>
          <w:rFonts w:cstheme="minorHAnsi"/>
        </w:rPr>
        <w:t xml:space="preserve"> (IEEP).</w:t>
      </w:r>
    </w:p>
    <w:p w14:paraId="2756D8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rfoot, P., &amp; Brookes, G. (2014). Key global environmental impacts of genetically modified (GM) crop use 1996–2012. </w:t>
      </w:r>
      <w:r w:rsidRPr="00D36414">
        <w:rPr>
          <w:rFonts w:cstheme="minorHAnsi"/>
          <w:i/>
          <w:iCs/>
        </w:rPr>
        <w:t>GM Crops &amp; Food</w:t>
      </w:r>
      <w:r w:rsidRPr="00D36414">
        <w:rPr>
          <w:rFonts w:cstheme="minorHAnsi"/>
        </w:rPr>
        <w:t xml:space="preserve">, </w:t>
      </w:r>
      <w:r w:rsidRPr="00D36414">
        <w:rPr>
          <w:rFonts w:cstheme="minorHAnsi"/>
          <w:i/>
          <w:iCs/>
        </w:rPr>
        <w:t>5</w:t>
      </w:r>
      <w:r w:rsidRPr="00D36414">
        <w:rPr>
          <w:rFonts w:cstheme="minorHAnsi"/>
        </w:rPr>
        <w:t xml:space="preserve">(2), 149–160. </w:t>
      </w:r>
      <w:hyperlink r:id="rId2138" w:history="1">
        <w:r w:rsidRPr="00D36414">
          <w:rPr>
            <w:rStyle w:val="Hyperlink"/>
            <w:rFonts w:cstheme="minorHAnsi"/>
          </w:rPr>
          <w:t>http://doi.org/10.4161/gmcr.28449</w:t>
        </w:r>
      </w:hyperlink>
    </w:p>
    <w:p w14:paraId="49B985B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rinova, S., Boboev, M., &amp; Hisoriev, H. (2015). Freshwater algal diversity of the South-Tajik Depression in a high-mountainous extreme environment, Tajikistan. </w:t>
      </w:r>
      <w:r w:rsidRPr="00D36414">
        <w:rPr>
          <w:rFonts w:cstheme="minorHAnsi"/>
          <w:i/>
          <w:iCs/>
        </w:rPr>
        <w:t>Turkish Journal of Botany, 39,</w:t>
      </w:r>
      <w:r w:rsidRPr="00D36414">
        <w:rPr>
          <w:rFonts w:cstheme="minorHAnsi"/>
          <w:iCs/>
        </w:rPr>
        <w:t xml:space="preserve"> 535-546. </w:t>
      </w:r>
      <w:hyperlink r:id="rId2139" w:history="1">
        <w:r w:rsidRPr="00D36414">
          <w:rPr>
            <w:rStyle w:val="Hyperlink"/>
            <w:rFonts w:cstheme="minorHAnsi"/>
          </w:rPr>
          <w:t>http://doi.org/</w:t>
        </w:r>
        <w:r w:rsidRPr="00D36414">
          <w:rPr>
            <w:rStyle w:val="Hyperlink"/>
            <w:rFonts w:cstheme="minorHAnsi"/>
            <w:iCs/>
          </w:rPr>
          <w:t>10.3906/bot-1406-45</w:t>
        </w:r>
      </w:hyperlink>
    </w:p>
    <w:p w14:paraId="6D4BBF8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rnosky, A. D., Hadly, E. A., Bascompte, J., Berlow, E. L., Brown, J. H., Fortelius, M., Getz, W. M., Harte, J., Hastings, A., Marquet, P. A., Martinez, N. D., Mooers, A., Roopnarine, P., Vermeij, G., Williams, J. W., Gillespie, R., Kitzes, J., Marshall, C., Matzke, N., Mindell, D. P., Revilla, E., &amp; Smith, A. B. (2012). Approaching a state shift in Earth’s biosphere. </w:t>
      </w:r>
      <w:r w:rsidRPr="00D36414">
        <w:rPr>
          <w:rFonts w:cstheme="minorHAnsi"/>
          <w:i/>
          <w:iCs/>
        </w:rPr>
        <w:t>Nature</w:t>
      </w:r>
      <w:r w:rsidRPr="00D36414">
        <w:rPr>
          <w:rFonts w:cstheme="minorHAnsi"/>
        </w:rPr>
        <w:t xml:space="preserve">, </w:t>
      </w:r>
      <w:r w:rsidRPr="00D36414">
        <w:rPr>
          <w:rFonts w:cstheme="minorHAnsi"/>
          <w:i/>
          <w:iCs/>
        </w:rPr>
        <w:t>486</w:t>
      </w:r>
      <w:r w:rsidRPr="00D36414">
        <w:rPr>
          <w:rFonts w:cstheme="minorHAnsi"/>
        </w:rPr>
        <w:t xml:space="preserve">(7401), 52–58. </w:t>
      </w:r>
      <w:hyperlink r:id="rId2140" w:history="1">
        <w:r w:rsidRPr="00D36414">
          <w:rPr>
            <w:rStyle w:val="Hyperlink"/>
            <w:rFonts w:cstheme="minorHAnsi"/>
          </w:rPr>
          <w:t>http://doi.org/10.1038/nature11018</w:t>
        </w:r>
      </w:hyperlink>
    </w:p>
    <w:p w14:paraId="0E00910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ärring, L., &amp; von Storch, H. (2004). Scandinavian storminess since about 1800. </w:t>
      </w:r>
      <w:r w:rsidRPr="00D36414">
        <w:rPr>
          <w:rFonts w:cstheme="minorHAnsi"/>
          <w:i/>
          <w:iCs/>
        </w:rPr>
        <w:t>Geophysical Research Letters</w:t>
      </w:r>
      <w:r w:rsidRPr="00D36414">
        <w:rPr>
          <w:rFonts w:cstheme="minorHAnsi"/>
        </w:rPr>
        <w:t xml:space="preserve">, </w:t>
      </w:r>
      <w:r w:rsidRPr="00D36414">
        <w:rPr>
          <w:rFonts w:cstheme="minorHAnsi"/>
          <w:i/>
          <w:iCs/>
        </w:rPr>
        <w:t>31</w:t>
      </w:r>
      <w:r w:rsidRPr="00D36414">
        <w:rPr>
          <w:rFonts w:cstheme="minorHAnsi"/>
        </w:rPr>
        <w:t xml:space="preserve">(20), L20202. </w:t>
      </w:r>
      <w:hyperlink r:id="rId2141" w:history="1">
        <w:r w:rsidRPr="00D36414">
          <w:rPr>
            <w:rStyle w:val="Hyperlink"/>
            <w:rFonts w:cstheme="minorHAnsi"/>
          </w:rPr>
          <w:t>http://doi.org/10.1029/2004GL020441</w:t>
        </w:r>
      </w:hyperlink>
    </w:p>
    <w:p w14:paraId="46C8059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sialashvili, T., Matchavariani, L., &amp; Lagidze, L. (2015). Desertification risk in Kakheti Region, East Georgia. </w:t>
      </w:r>
      <w:r w:rsidRPr="00D36414">
        <w:rPr>
          <w:rFonts w:cstheme="minorHAnsi"/>
          <w:i/>
          <w:iCs/>
        </w:rPr>
        <w:t>Journal of Environmental Biology,</w:t>
      </w:r>
      <w:r w:rsidRPr="00D36414">
        <w:rPr>
          <w:rFonts w:cstheme="minorHAnsi"/>
        </w:rPr>
        <w:t xml:space="preserve"> </w:t>
      </w:r>
      <w:r w:rsidRPr="00D36414">
        <w:rPr>
          <w:rFonts w:cstheme="minorHAnsi"/>
          <w:i/>
          <w:iCs/>
        </w:rPr>
        <w:t>36</w:t>
      </w:r>
      <w:r w:rsidRPr="00D36414">
        <w:rPr>
          <w:rFonts w:cstheme="minorHAnsi"/>
          <w:iCs/>
        </w:rPr>
        <w:t>(1)</w:t>
      </w:r>
      <w:r w:rsidRPr="00D36414">
        <w:rPr>
          <w:rFonts w:cstheme="minorHAnsi"/>
        </w:rPr>
        <w:t>, 33–36.</w:t>
      </w:r>
    </w:p>
    <w:p w14:paraId="028C5C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táry, P., Báldi, A., Kleijn, D., &amp; Tscharntke, T. (2011). Landscape-moderated biodiversity effects of agri-environmental management: a meta-analysi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8</w:t>
      </w:r>
      <w:r w:rsidRPr="00D36414">
        <w:rPr>
          <w:rFonts w:cstheme="minorHAnsi"/>
        </w:rPr>
        <w:t xml:space="preserve">(1713), 1894–902. </w:t>
      </w:r>
      <w:hyperlink r:id="rId2142" w:history="1">
        <w:r w:rsidRPr="00D36414">
          <w:rPr>
            <w:rStyle w:val="Hyperlink"/>
            <w:rFonts w:cstheme="minorHAnsi"/>
          </w:rPr>
          <w:t>http://doi.org/10.1098/rspb.2010.1923</w:t>
        </w:r>
      </w:hyperlink>
    </w:p>
    <w:p w14:paraId="5DD705A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táry, P., Dicks, L. V., Kleijn, D., &amp; Sutherland, W. J. (2015). The role of agri-environment schemes in conservation and environmental management.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1006–1016. </w:t>
      </w:r>
      <w:hyperlink r:id="rId2143" w:history="1">
        <w:r w:rsidRPr="00D36414">
          <w:rPr>
            <w:rStyle w:val="Hyperlink"/>
            <w:rFonts w:cstheme="minorHAnsi"/>
          </w:rPr>
          <w:t>http://doi.org/10.1111/cobi.12536</w:t>
        </w:r>
      </w:hyperlink>
    </w:p>
    <w:p w14:paraId="1D01ECE3"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Batáry, P., Sutcliffe, L., Dormann, C. F., &amp; Tscharntke, T. (2013). Organic farming favours insect-pollinated over non-insect pollinated forbs in meadows and wheat fields.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8</w:t>
      </w:r>
      <w:r w:rsidRPr="00D36414">
        <w:rPr>
          <w:rFonts w:cstheme="minorHAnsi"/>
          <w:lang w:val="es-ES"/>
        </w:rPr>
        <w:t xml:space="preserve">(1), e54818. </w:t>
      </w:r>
      <w:hyperlink r:id="rId2144" w:history="1">
        <w:r w:rsidRPr="00D36414">
          <w:rPr>
            <w:rStyle w:val="Hyperlink"/>
            <w:rFonts w:cstheme="minorHAnsi"/>
            <w:lang w:val="es-ES"/>
          </w:rPr>
          <w:t>http://doi.org/10.1371/journal.pone.0054818</w:t>
        </w:r>
      </w:hyperlink>
    </w:p>
    <w:p w14:paraId="6DE9709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lastRenderedPageBreak/>
        <w:t xml:space="preserve">Batista, M. I., &amp; Cabral, H. N. (2016). </w:t>
      </w:r>
      <w:r w:rsidRPr="00D36414">
        <w:rPr>
          <w:rFonts w:cstheme="minorHAnsi"/>
        </w:rPr>
        <w:t xml:space="preserve">An overview of marine protected areas in SW Europe: Factors contributing to their management effectiveness. </w:t>
      </w:r>
      <w:r w:rsidRPr="00D36414">
        <w:rPr>
          <w:rFonts w:cstheme="minorHAnsi"/>
          <w:i/>
          <w:iCs/>
        </w:rPr>
        <w:t>Ocean &amp; Coastal Management</w:t>
      </w:r>
      <w:r w:rsidRPr="00D36414">
        <w:rPr>
          <w:rFonts w:cstheme="minorHAnsi"/>
        </w:rPr>
        <w:t xml:space="preserve">, </w:t>
      </w:r>
      <w:r w:rsidRPr="00D36414">
        <w:rPr>
          <w:rFonts w:cstheme="minorHAnsi"/>
          <w:i/>
          <w:iCs/>
        </w:rPr>
        <w:t>132</w:t>
      </w:r>
      <w:r w:rsidRPr="00D36414">
        <w:rPr>
          <w:rFonts w:cstheme="minorHAnsi"/>
        </w:rPr>
        <w:t xml:space="preserve">, 15–23. </w:t>
      </w:r>
      <w:hyperlink r:id="rId2145" w:history="1">
        <w:r w:rsidRPr="00D36414">
          <w:rPr>
            <w:rStyle w:val="Hyperlink"/>
            <w:rFonts w:cstheme="minorHAnsi"/>
          </w:rPr>
          <w:t>http://doi.org/10.1016/j.ocecoaman.2016.07.005</w:t>
        </w:r>
      </w:hyperlink>
    </w:p>
    <w:p w14:paraId="2F905C0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ttarbee, R. W., Shilland, E. M., Kernan, M., Monteith, D. T., &amp; Curtis, C. J. (2014). Recovery of acidified surface waters from acidification in the United Kingdom after twenty years of chemical and biological monitoring (1988-2008). </w:t>
      </w:r>
      <w:r w:rsidRPr="00D36414">
        <w:rPr>
          <w:rFonts w:cstheme="minorHAnsi"/>
          <w:i/>
          <w:iCs/>
        </w:rPr>
        <w:t xml:space="preserve">Ecological Indicators, 37, </w:t>
      </w:r>
      <w:r w:rsidRPr="00D36414">
        <w:rPr>
          <w:rFonts w:cstheme="minorHAnsi"/>
          <w:iCs/>
        </w:rPr>
        <w:t>267-273</w:t>
      </w:r>
      <w:r w:rsidRPr="00D36414">
        <w:rPr>
          <w:rFonts w:cstheme="minorHAnsi"/>
        </w:rPr>
        <w:t xml:space="preserve">. </w:t>
      </w:r>
      <w:hyperlink r:id="rId2146" w:history="1">
        <w:r w:rsidRPr="00D36414">
          <w:rPr>
            <w:rStyle w:val="Hyperlink"/>
            <w:rFonts w:cstheme="minorHAnsi"/>
          </w:rPr>
          <w:t>http://doi.org/10.1016/j.ecolind.2013.10.011</w:t>
        </w:r>
      </w:hyperlink>
    </w:p>
    <w:p w14:paraId="5027E51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umann, M., Kuemmerle, T., Elbakidze, M., Ozdogan, M., Radeloff, V. C., Keuler, N. S., Prishchepov, A. V., Kruhlov, I., &amp; Hostert, P. (2011). Patterns and drivers of post-socialist farmland abandonment in western Ukraine. </w:t>
      </w:r>
      <w:r w:rsidRPr="00D36414">
        <w:rPr>
          <w:rFonts w:cstheme="minorHAnsi"/>
          <w:i/>
          <w:iCs/>
        </w:rPr>
        <w:t>Land Use Policy</w:t>
      </w:r>
      <w:r w:rsidRPr="00D36414">
        <w:rPr>
          <w:rFonts w:cstheme="minorHAnsi"/>
        </w:rPr>
        <w:t xml:space="preserve">, </w:t>
      </w:r>
      <w:r w:rsidRPr="00D36414">
        <w:rPr>
          <w:rFonts w:cstheme="minorHAnsi"/>
          <w:i/>
          <w:iCs/>
        </w:rPr>
        <w:t>28</w:t>
      </w:r>
      <w:r w:rsidRPr="00D36414">
        <w:rPr>
          <w:rFonts w:cstheme="minorHAnsi"/>
        </w:rPr>
        <w:t xml:space="preserve">(3), 552–562. </w:t>
      </w:r>
      <w:hyperlink r:id="rId2147" w:history="1">
        <w:r w:rsidRPr="00D36414">
          <w:rPr>
            <w:rStyle w:val="Hyperlink"/>
            <w:rFonts w:cstheme="minorHAnsi"/>
          </w:rPr>
          <w:t>http://doi.org/10.1016/j.landusepol.2010.11.003</w:t>
        </w:r>
      </w:hyperlink>
    </w:p>
    <w:p w14:paraId="258C8E0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umann, M., Radeloff, V. C., Avedian, V., &amp; Kuemmerle, T. (2015). Land-use change in the Caucasus during and after the Nagorno-Karabakh conflict. </w:t>
      </w:r>
      <w:r w:rsidRPr="00D36414">
        <w:rPr>
          <w:rFonts w:cstheme="minorHAnsi"/>
          <w:i/>
          <w:iCs/>
        </w:rPr>
        <w:t>Regional Environmental Change</w:t>
      </w:r>
      <w:r w:rsidRPr="00D36414">
        <w:rPr>
          <w:rFonts w:cstheme="minorHAnsi"/>
        </w:rPr>
        <w:t xml:space="preserve">, </w:t>
      </w:r>
      <w:r w:rsidRPr="00D36414">
        <w:rPr>
          <w:rFonts w:cstheme="minorHAnsi"/>
          <w:i/>
          <w:iCs/>
        </w:rPr>
        <w:t>15</w:t>
      </w:r>
      <w:r w:rsidRPr="00D36414">
        <w:rPr>
          <w:rFonts w:cstheme="minorHAnsi"/>
        </w:rPr>
        <w:t xml:space="preserve">(8), 1703–1716. </w:t>
      </w:r>
      <w:hyperlink r:id="rId2148" w:history="1">
        <w:r w:rsidRPr="00D36414">
          <w:rPr>
            <w:rStyle w:val="Hyperlink"/>
            <w:rFonts w:cstheme="minorHAnsi"/>
          </w:rPr>
          <w:t>http://doi.org/10.1007/s10113-014-0728-3</w:t>
        </w:r>
      </w:hyperlink>
    </w:p>
    <w:p w14:paraId="1C327B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awa, K., &amp; Seidler, R. (1998). Natural forest management and conservation of biodiversity in tropical forests. </w:t>
      </w:r>
      <w:r w:rsidRPr="00D36414">
        <w:rPr>
          <w:rFonts w:cstheme="minorHAnsi"/>
          <w:i/>
          <w:iCs/>
        </w:rPr>
        <w:t>Conservation Biology</w:t>
      </w:r>
      <w:r w:rsidRPr="00D36414">
        <w:rPr>
          <w:rFonts w:cstheme="minorHAnsi"/>
        </w:rPr>
        <w:t xml:space="preserve">, </w:t>
      </w:r>
      <w:r w:rsidRPr="00D36414">
        <w:rPr>
          <w:rFonts w:cstheme="minorHAnsi"/>
          <w:i/>
        </w:rPr>
        <w:t>12</w:t>
      </w:r>
      <w:r w:rsidRPr="00D36414">
        <w:rPr>
          <w:rFonts w:cstheme="minorHAnsi"/>
        </w:rPr>
        <w:t xml:space="preserve">(1), 46–55. </w:t>
      </w:r>
      <w:hyperlink r:id="rId2149" w:history="1">
        <w:r w:rsidRPr="00D36414">
          <w:rPr>
            <w:rStyle w:val="Hyperlink"/>
            <w:rFonts w:cstheme="minorHAnsi"/>
          </w:rPr>
          <w:t>http://doi.org/10.1046/j.1523-1739.1998.96480.x</w:t>
        </w:r>
      </w:hyperlink>
    </w:p>
    <w:p w14:paraId="57C1D48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grand, G., Edwards, M., &amp; Legendre, L. (2010). Marine biodiversity, ecosystem functioning, and carbon cycl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7</w:t>
      </w:r>
      <w:r w:rsidRPr="00D36414">
        <w:rPr>
          <w:rFonts w:cstheme="minorHAnsi"/>
        </w:rPr>
        <w:t xml:space="preserve">(22), 10120–10124. </w:t>
      </w:r>
      <w:hyperlink r:id="rId2150" w:history="1">
        <w:r w:rsidRPr="00D36414">
          <w:rPr>
            <w:rStyle w:val="Hyperlink"/>
            <w:rFonts w:cstheme="minorHAnsi"/>
          </w:rPr>
          <w:t>http://doi.org/10.1073/pnas.0913855107</w:t>
        </w:r>
      </w:hyperlink>
    </w:p>
    <w:p w14:paraId="42033B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grand, G., Edwards, M., Raybaud, V., Goberville, E., &amp; Kirby, R. R. (2015). Future vulnerability of marine biodiversity compared with contemporary and past changes. </w:t>
      </w:r>
      <w:r w:rsidRPr="00D36414">
        <w:rPr>
          <w:rFonts w:cstheme="minorHAnsi"/>
          <w:i/>
          <w:iCs/>
        </w:rPr>
        <w:t>Nature Climate Change</w:t>
      </w:r>
      <w:r w:rsidRPr="00D36414">
        <w:rPr>
          <w:rFonts w:cstheme="minorHAnsi"/>
        </w:rPr>
        <w:t xml:space="preserve">, </w:t>
      </w:r>
      <w:r w:rsidRPr="00D36414">
        <w:rPr>
          <w:rFonts w:cstheme="minorHAnsi"/>
          <w:i/>
          <w:iCs/>
        </w:rPr>
        <w:t>5</w:t>
      </w:r>
      <w:r w:rsidRPr="00D36414">
        <w:rPr>
          <w:rFonts w:cstheme="minorHAnsi"/>
        </w:rPr>
        <w:t xml:space="preserve">(7), 695–701. </w:t>
      </w:r>
      <w:hyperlink r:id="rId2151" w:history="1">
        <w:r w:rsidRPr="00D36414">
          <w:rPr>
            <w:rStyle w:val="Hyperlink"/>
            <w:rFonts w:cstheme="minorHAnsi"/>
          </w:rPr>
          <w:t>http://doi.org/10.1038/nclimate2650</w:t>
        </w:r>
      </w:hyperlink>
    </w:p>
    <w:p w14:paraId="1102EC8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grand, G., Goberville, E., Luczak, C., &amp; Kirby, R. R. (2014). Marine biological shifts and climate.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1</w:t>
      </w:r>
      <w:r w:rsidRPr="00D36414">
        <w:rPr>
          <w:rFonts w:cstheme="minorHAnsi"/>
        </w:rPr>
        <w:t xml:space="preserve">(1783), 20133350. </w:t>
      </w:r>
      <w:hyperlink r:id="rId2152" w:history="1">
        <w:r w:rsidRPr="00D36414">
          <w:rPr>
            <w:rStyle w:val="Hyperlink"/>
            <w:rFonts w:cstheme="minorHAnsi"/>
          </w:rPr>
          <w:t>http://doi.org/10.1098/rspb.2013.3350</w:t>
        </w:r>
      </w:hyperlink>
    </w:p>
    <w:p w14:paraId="3839623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grand, G., Luczak, C., &amp; Edwards, M. (2009). Rapid biogeographical plankton shifts in the North Atlantic Ocean. </w:t>
      </w:r>
      <w:r w:rsidRPr="00D36414">
        <w:rPr>
          <w:rFonts w:cstheme="minorHAnsi"/>
          <w:i/>
          <w:iCs/>
        </w:rPr>
        <w:t>Global Change Biology</w:t>
      </w:r>
      <w:r w:rsidRPr="00D36414">
        <w:rPr>
          <w:rFonts w:cstheme="minorHAnsi"/>
        </w:rPr>
        <w:t xml:space="preserve">, </w:t>
      </w:r>
      <w:r w:rsidRPr="00D36414">
        <w:rPr>
          <w:rFonts w:cstheme="minorHAnsi"/>
          <w:i/>
          <w:iCs/>
        </w:rPr>
        <w:t>15</w:t>
      </w:r>
      <w:r w:rsidRPr="00D36414">
        <w:rPr>
          <w:rFonts w:cstheme="minorHAnsi"/>
        </w:rPr>
        <w:t xml:space="preserve">(7), 1790–1803. </w:t>
      </w:r>
      <w:hyperlink r:id="rId2153" w:history="1">
        <w:r w:rsidRPr="00D36414">
          <w:rPr>
            <w:rStyle w:val="Hyperlink"/>
            <w:rFonts w:cstheme="minorHAnsi"/>
          </w:rPr>
          <w:t>http://doi.org/10.1111/j.1365-2486.2009.01848.x</w:t>
        </w:r>
      </w:hyperlink>
    </w:p>
    <w:p w14:paraId="0C7AC4E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grand, G., McQuatters-Gollop, A., Edwards, M., &amp; Goberville, E. (2013). Long-term responses of North Atlantic calcifying plankton to climate change. </w:t>
      </w:r>
      <w:r w:rsidRPr="00D36414">
        <w:rPr>
          <w:rFonts w:cstheme="minorHAnsi"/>
          <w:i/>
          <w:iCs/>
        </w:rPr>
        <w:t>Nature Climate Change</w:t>
      </w:r>
      <w:r w:rsidRPr="00D36414">
        <w:rPr>
          <w:rFonts w:cstheme="minorHAnsi"/>
        </w:rPr>
        <w:t xml:space="preserve">, </w:t>
      </w:r>
      <w:r w:rsidRPr="00D36414">
        <w:rPr>
          <w:rFonts w:cstheme="minorHAnsi"/>
          <w:i/>
          <w:iCs/>
        </w:rPr>
        <w:t>3</w:t>
      </w:r>
      <w:r w:rsidRPr="00D36414">
        <w:rPr>
          <w:rFonts w:cstheme="minorHAnsi"/>
        </w:rPr>
        <w:t xml:space="preserve">(3), 263–267. </w:t>
      </w:r>
      <w:hyperlink r:id="rId2154" w:history="1">
        <w:r w:rsidRPr="00D36414">
          <w:rPr>
            <w:rStyle w:val="Hyperlink"/>
            <w:rFonts w:cstheme="minorHAnsi"/>
          </w:rPr>
          <w:t>http://doi.org/10.1038/nclimate1753</w:t>
        </w:r>
      </w:hyperlink>
    </w:p>
    <w:p w14:paraId="5CDFDC3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grand, G., &amp; Reid PC, Ibañez F, Lindley JA, E. M. (2002). Reorganization of North Atlantic marine copepod biodiversity and climate. </w:t>
      </w:r>
      <w:r w:rsidRPr="00D36414">
        <w:rPr>
          <w:rFonts w:cstheme="minorHAnsi"/>
          <w:i/>
          <w:iCs/>
        </w:rPr>
        <w:t>Science</w:t>
      </w:r>
      <w:r w:rsidRPr="00D36414">
        <w:rPr>
          <w:rFonts w:cstheme="minorHAnsi"/>
        </w:rPr>
        <w:t xml:space="preserve">, </w:t>
      </w:r>
      <w:r w:rsidRPr="00D36414">
        <w:rPr>
          <w:rFonts w:cstheme="minorHAnsi"/>
          <w:i/>
          <w:iCs/>
        </w:rPr>
        <w:t>296</w:t>
      </w:r>
      <w:r w:rsidRPr="00D36414">
        <w:rPr>
          <w:rFonts w:cstheme="minorHAnsi"/>
        </w:rPr>
        <w:t xml:space="preserve">, 1692–1694. </w:t>
      </w:r>
      <w:hyperlink r:id="rId2155" w:history="1">
        <w:r w:rsidRPr="00D36414">
          <w:rPr>
            <w:rStyle w:val="Hyperlink"/>
            <w:rFonts w:cstheme="minorHAnsi"/>
          </w:rPr>
          <w:t>http://doi.org/10.1126/science.1071329</w:t>
        </w:r>
      </w:hyperlink>
    </w:p>
    <w:p w14:paraId="130FA9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aumont, L. J., Pitman, A., Perkins, S., Zimmermann, N. E., Yoccoz, N. G., &amp; Thuiller, W. (2011). Impacts of climate change on the world’s most exceptional ecoregion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8</w:t>
      </w:r>
      <w:r w:rsidRPr="00D36414">
        <w:rPr>
          <w:rFonts w:cstheme="minorHAnsi"/>
        </w:rPr>
        <w:t xml:space="preserve">(6), 2306–2311. </w:t>
      </w:r>
      <w:hyperlink r:id="rId2156" w:history="1">
        <w:r w:rsidRPr="00D36414">
          <w:rPr>
            <w:rStyle w:val="Hyperlink"/>
            <w:rFonts w:cstheme="minorHAnsi"/>
          </w:rPr>
          <w:t>http://doi.org/10.1073/pnas.1007217108</w:t>
        </w:r>
      </w:hyperlink>
    </w:p>
    <w:p w14:paraId="5AE1DD0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ck, U. (2005). The cosmopolitan state: Redefining power in the global age. </w:t>
      </w:r>
      <w:r w:rsidRPr="00D36414">
        <w:rPr>
          <w:rFonts w:cstheme="minorHAnsi"/>
          <w:i/>
          <w:iCs/>
        </w:rPr>
        <w:t>International Journal of Politics, Culture and Society</w:t>
      </w:r>
      <w:r w:rsidRPr="00D36414">
        <w:rPr>
          <w:rFonts w:cstheme="minorHAnsi"/>
        </w:rPr>
        <w:t xml:space="preserve">, </w:t>
      </w:r>
      <w:r w:rsidRPr="00D36414">
        <w:rPr>
          <w:rFonts w:cstheme="minorHAnsi"/>
          <w:i/>
          <w:iCs/>
        </w:rPr>
        <w:t>18</w:t>
      </w:r>
      <w:r w:rsidRPr="00D36414">
        <w:rPr>
          <w:rFonts w:cstheme="minorHAnsi"/>
        </w:rPr>
        <w:t xml:space="preserve">(3–4), 143–159. </w:t>
      </w:r>
      <w:hyperlink r:id="rId2157" w:history="1">
        <w:r w:rsidRPr="00D36414">
          <w:rPr>
            <w:rStyle w:val="Hyperlink"/>
            <w:rFonts w:cstheme="minorHAnsi"/>
          </w:rPr>
          <w:t>http://doi.org/10.1007/s10767-006-9001-1</w:t>
        </w:r>
      </w:hyperlink>
    </w:p>
    <w:p w14:paraId="25EA54B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FL. (2016). </w:t>
      </w:r>
      <w:r w:rsidRPr="00D36414">
        <w:rPr>
          <w:rFonts w:cstheme="minorHAnsi"/>
          <w:i/>
          <w:iCs/>
        </w:rPr>
        <w:t>Russia’s largest agricultural landholders 2016</w:t>
      </w:r>
      <w:r w:rsidRPr="00D36414">
        <w:rPr>
          <w:rFonts w:cstheme="minorHAnsi"/>
        </w:rPr>
        <w:t xml:space="preserve">. Retrieved from </w:t>
      </w:r>
      <w:hyperlink r:id="rId2158" w:history="1">
        <w:r w:rsidRPr="00D36414">
          <w:rPr>
            <w:rStyle w:val="Hyperlink"/>
            <w:rFonts w:cstheme="minorHAnsi"/>
          </w:rPr>
          <w:t>http://www.befl.ru/upload/iblock/631/63151eb9df07b1abd893973567da769a.pdf</w:t>
        </w:r>
      </w:hyperlink>
    </w:p>
    <w:p w14:paraId="29C139F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Behan, R. W. (1990). Multiresource forest management: A paradigmatic challenge to professional forestry. </w:t>
      </w:r>
      <w:r w:rsidRPr="00D36414">
        <w:rPr>
          <w:rFonts w:cstheme="minorHAnsi"/>
          <w:i/>
          <w:iCs/>
        </w:rPr>
        <w:t>Journal of Forestry</w:t>
      </w:r>
      <w:r w:rsidRPr="00D36414">
        <w:rPr>
          <w:rFonts w:cstheme="minorHAnsi"/>
        </w:rPr>
        <w:t xml:space="preserve">, </w:t>
      </w:r>
      <w:r w:rsidRPr="00D36414">
        <w:rPr>
          <w:rFonts w:cstheme="minorHAnsi"/>
          <w:i/>
          <w:iCs/>
        </w:rPr>
        <w:t>88</w:t>
      </w:r>
      <w:r w:rsidRPr="00D36414">
        <w:rPr>
          <w:rFonts w:cstheme="minorHAnsi"/>
        </w:rPr>
        <w:t>, 12–18.</w:t>
      </w:r>
    </w:p>
    <w:p w14:paraId="74D97CC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ilin, R., Lindborg, R., Stenseke, M., Pereira, H. M., Llausàs, A., Slätmo, E., Cerqueira, Y., Navarro, L., Rodrigues, P., Reichelt, N., Munro, N., &amp; Queiroz, C. (2014). Analysing how drivers of agricultural land abandonment affect biodiversity and cultural landscapes using case studies from Scandinavia, Iberia and Oceania. </w:t>
      </w:r>
      <w:r w:rsidRPr="00D36414">
        <w:rPr>
          <w:rFonts w:cstheme="minorHAnsi"/>
          <w:i/>
          <w:iCs/>
        </w:rPr>
        <w:t>Land Use Policy</w:t>
      </w:r>
      <w:r w:rsidRPr="00D36414">
        <w:rPr>
          <w:rFonts w:cstheme="minorHAnsi"/>
        </w:rPr>
        <w:t xml:space="preserve">, </w:t>
      </w:r>
      <w:r w:rsidRPr="00D36414">
        <w:rPr>
          <w:rFonts w:cstheme="minorHAnsi"/>
          <w:i/>
          <w:iCs/>
        </w:rPr>
        <w:t>36</w:t>
      </w:r>
      <w:r w:rsidRPr="00D36414">
        <w:rPr>
          <w:rFonts w:cstheme="minorHAnsi"/>
        </w:rPr>
        <w:t xml:space="preserve">, 60–72. </w:t>
      </w:r>
      <w:hyperlink r:id="rId2159" w:history="1">
        <w:r w:rsidRPr="00D36414">
          <w:rPr>
            <w:rStyle w:val="Hyperlink"/>
            <w:rFonts w:cstheme="minorHAnsi"/>
          </w:rPr>
          <w:t>http://doi.org/10.1016/j.landusepol.2013.07.003</w:t>
        </w:r>
      </w:hyperlink>
    </w:p>
    <w:p w14:paraId="5694425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ketov, M. A., Kefford, B. J., Schäfer, R. B., &amp; Liess, M. (2013). Pesticides reduce regional biodiversity of stream invertebrat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27), 11039–11043. </w:t>
      </w:r>
      <w:hyperlink r:id="rId2160" w:history="1">
        <w:r w:rsidRPr="00D36414">
          <w:rPr>
            <w:rStyle w:val="Hyperlink"/>
            <w:rFonts w:cstheme="minorHAnsi"/>
          </w:rPr>
          <w:t>http://doi.org/10.1073/pnas.1305618110</w:t>
        </w:r>
      </w:hyperlink>
    </w:p>
    <w:p w14:paraId="10C20D6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ll, M., &amp; Muhidin, S. (2009). Cross-national comparison of internal migration. </w:t>
      </w:r>
      <w:r w:rsidRPr="00D36414">
        <w:rPr>
          <w:rFonts w:cstheme="minorHAnsi"/>
          <w:i/>
          <w:iCs/>
        </w:rPr>
        <w:t>Human Development</w:t>
      </w:r>
      <w:r w:rsidRPr="00D36414">
        <w:rPr>
          <w:rFonts w:cstheme="minorHAnsi"/>
        </w:rPr>
        <w:t xml:space="preserve">, </w:t>
      </w:r>
      <w:r w:rsidRPr="00D36414">
        <w:rPr>
          <w:rFonts w:cstheme="minorHAnsi"/>
          <w:i/>
          <w:iCs/>
        </w:rPr>
        <w:t>165</w:t>
      </w:r>
      <w:r w:rsidRPr="00D36414">
        <w:rPr>
          <w:rFonts w:cstheme="minorHAnsi"/>
        </w:rPr>
        <w:t xml:space="preserve">(3), 435–464. </w:t>
      </w:r>
      <w:hyperlink r:id="rId2161" w:history="1">
        <w:r w:rsidRPr="00D36414">
          <w:rPr>
            <w:rStyle w:val="Hyperlink"/>
            <w:rFonts w:cstheme="minorHAnsi"/>
          </w:rPr>
          <w:t>http://doi.org/10.1111/1467-985X.t01-1-00247</w:t>
        </w:r>
      </w:hyperlink>
    </w:p>
    <w:p w14:paraId="7F88DD5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llard, C., Bertelsmeier, C., Leadley, P., Thuiller, W., &amp; Courchamp, F. (2012). Impacts of climate change on the future of biodiversity. </w:t>
      </w:r>
      <w:r w:rsidRPr="00D36414">
        <w:rPr>
          <w:rFonts w:cstheme="minorHAnsi"/>
          <w:i/>
          <w:iCs/>
        </w:rPr>
        <w:t>Ecology Letters</w:t>
      </w:r>
      <w:r w:rsidRPr="00D36414">
        <w:rPr>
          <w:rFonts w:cstheme="minorHAnsi"/>
        </w:rPr>
        <w:t xml:space="preserve">, </w:t>
      </w:r>
      <w:r w:rsidRPr="00D36414">
        <w:rPr>
          <w:rFonts w:cstheme="minorHAnsi"/>
          <w:i/>
          <w:iCs/>
        </w:rPr>
        <w:t>15</w:t>
      </w:r>
      <w:r w:rsidRPr="00D36414">
        <w:rPr>
          <w:rFonts w:cstheme="minorHAnsi"/>
        </w:rPr>
        <w:t xml:space="preserve">(4), 365–377. </w:t>
      </w:r>
      <w:hyperlink r:id="rId2162" w:history="1">
        <w:r w:rsidRPr="00D36414">
          <w:rPr>
            <w:rStyle w:val="Hyperlink"/>
            <w:rFonts w:cstheme="minorHAnsi"/>
          </w:rPr>
          <w:t>http://doi.org/10.1111/j.1461-0248.2011.01736.x</w:t>
        </w:r>
      </w:hyperlink>
    </w:p>
    <w:p w14:paraId="409F4F6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llard, C., Genovesi, P., &amp; Jeschke, J. M. (2016). Global patterns in threats to vertebrates by biological invasion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3</w:t>
      </w:r>
      <w:r w:rsidRPr="00D36414">
        <w:rPr>
          <w:rFonts w:cstheme="minorHAnsi"/>
        </w:rPr>
        <w:t xml:space="preserve">(1823), 20152454. </w:t>
      </w:r>
      <w:hyperlink r:id="rId2163" w:history="1">
        <w:r w:rsidRPr="00D36414">
          <w:rPr>
            <w:rStyle w:val="Hyperlink"/>
            <w:rFonts w:cstheme="minorHAnsi"/>
          </w:rPr>
          <w:t>http://doi.org/10.1098/rspb.2015.2454</w:t>
        </w:r>
      </w:hyperlink>
    </w:p>
    <w:p w14:paraId="3AB620A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llard, C., Thuiller, W., Leroy, B., Genovesi, P., Bakkenes, M., &amp; Courchamp, F. (2013). Will climate change promote future invasions?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12), 3740-3748. </w:t>
      </w:r>
      <w:hyperlink r:id="rId2164" w:history="1">
        <w:r w:rsidRPr="00D36414">
          <w:rPr>
            <w:rStyle w:val="Hyperlink"/>
            <w:rFonts w:cstheme="minorHAnsi"/>
          </w:rPr>
          <w:t>http://doi.org/10.1111/gcb.12344</w:t>
        </w:r>
      </w:hyperlink>
    </w:p>
    <w:p w14:paraId="781042C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lovsky, G. (1987). Extinction models and mammalian persistence. In M. Soulé (Ed.), </w:t>
      </w:r>
      <w:r w:rsidRPr="00D36414">
        <w:rPr>
          <w:rFonts w:cstheme="minorHAnsi"/>
          <w:i/>
          <w:iCs/>
        </w:rPr>
        <w:t>Viable populations for conservation</w:t>
      </w:r>
      <w:r w:rsidRPr="00D36414">
        <w:rPr>
          <w:rFonts w:cstheme="minorHAnsi"/>
        </w:rPr>
        <w:t xml:space="preserve"> (pp. 35–57). Cambridge, UK: Cambridge University Press.</w:t>
      </w:r>
    </w:p>
    <w:p w14:paraId="22DF5D8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nayas, J. M. R., Martins, A., Nicolau, J. M., &amp; Schulz, J. J. (2007). Abandonment of agricultural land: an overview of drivers and consequences. </w:t>
      </w:r>
      <w:r w:rsidRPr="00D36414">
        <w:rPr>
          <w:rFonts w:cstheme="minorHAnsi"/>
          <w:i/>
          <w:iCs/>
        </w:rPr>
        <w:t>CAB Reviews: Perspectives in Agriculture, Veterinary Science, Nutrition and Natural Resources</w:t>
      </w:r>
      <w:r w:rsidRPr="00D36414">
        <w:rPr>
          <w:rFonts w:cstheme="minorHAnsi"/>
          <w:i/>
        </w:rPr>
        <w:t xml:space="preserve">, </w:t>
      </w:r>
      <w:r w:rsidRPr="00D36414">
        <w:rPr>
          <w:rFonts w:cstheme="minorHAnsi"/>
          <w:i/>
          <w:iCs/>
        </w:rPr>
        <w:t>2</w:t>
      </w:r>
      <w:r w:rsidRPr="00D36414">
        <w:rPr>
          <w:rFonts w:cstheme="minorHAnsi"/>
          <w:i/>
        </w:rPr>
        <w:t xml:space="preserve">, </w:t>
      </w:r>
      <w:r w:rsidRPr="00D36414">
        <w:rPr>
          <w:rFonts w:cstheme="minorHAnsi"/>
        </w:rPr>
        <w:t>57.</w:t>
      </w:r>
    </w:p>
    <w:p w14:paraId="6E14FB8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nayas, J. M. R., Newton, A. C., Diaz, A., &amp; Bullock, J. M. (2009). Enhancement of biodiversity and ecosystem services by ecological restoration: A meta-analysis. </w:t>
      </w:r>
      <w:r w:rsidRPr="00D36414">
        <w:rPr>
          <w:rFonts w:cstheme="minorHAnsi"/>
          <w:i/>
          <w:iCs/>
        </w:rPr>
        <w:t>Science</w:t>
      </w:r>
      <w:r w:rsidRPr="00D36414">
        <w:rPr>
          <w:rFonts w:cstheme="minorHAnsi"/>
        </w:rPr>
        <w:t xml:space="preserve">, </w:t>
      </w:r>
      <w:r w:rsidRPr="00D36414">
        <w:rPr>
          <w:rFonts w:cstheme="minorHAnsi"/>
          <w:i/>
          <w:iCs/>
        </w:rPr>
        <w:t>325</w:t>
      </w:r>
      <w:r w:rsidRPr="00D36414">
        <w:rPr>
          <w:rFonts w:cstheme="minorHAnsi"/>
          <w:iCs/>
        </w:rPr>
        <w:t>(5944)</w:t>
      </w:r>
      <w:r w:rsidRPr="00D36414">
        <w:rPr>
          <w:rFonts w:cstheme="minorHAnsi"/>
        </w:rPr>
        <w:t xml:space="preserve">, 1121–1124. </w:t>
      </w:r>
      <w:hyperlink r:id="rId2165" w:history="1">
        <w:r w:rsidRPr="00D36414">
          <w:rPr>
            <w:rStyle w:val="Hyperlink"/>
            <w:rFonts w:cstheme="minorHAnsi"/>
          </w:rPr>
          <w:t>http://doi.org/10.1126/science.1172460</w:t>
        </w:r>
      </w:hyperlink>
    </w:p>
    <w:p w14:paraId="36018BC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ngtsson, J., Ahnström, J., &amp; Weibull, A. C. (2005). The effects of organic agriculture on biodiversity and abundance: A meta-analysis. </w:t>
      </w:r>
      <w:r w:rsidRPr="00D36414">
        <w:rPr>
          <w:rFonts w:cstheme="minorHAnsi"/>
          <w:i/>
          <w:iCs/>
        </w:rPr>
        <w:t>Journal of Applied Ecology</w:t>
      </w:r>
      <w:r w:rsidRPr="00D36414">
        <w:rPr>
          <w:rFonts w:cstheme="minorHAnsi"/>
        </w:rPr>
        <w:t xml:space="preserve">, </w:t>
      </w:r>
      <w:r w:rsidRPr="00D36414">
        <w:rPr>
          <w:rFonts w:cstheme="minorHAnsi"/>
          <w:i/>
          <w:iCs/>
        </w:rPr>
        <w:t>42</w:t>
      </w:r>
      <w:r w:rsidRPr="00D36414">
        <w:rPr>
          <w:rFonts w:cstheme="minorHAnsi"/>
        </w:rPr>
        <w:t xml:space="preserve">(2), 261–269. </w:t>
      </w:r>
      <w:hyperlink r:id="rId2166" w:history="1">
        <w:r w:rsidRPr="00D36414">
          <w:rPr>
            <w:rStyle w:val="Hyperlink"/>
            <w:rFonts w:cstheme="minorHAnsi"/>
          </w:rPr>
          <w:t>http://doi.org/10.1111/j.1365-2664.2005.01005.x</w:t>
        </w:r>
      </w:hyperlink>
    </w:p>
    <w:p w14:paraId="745C64A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ngtsson, J., Angelstam, P., Elmqvist, T., Emanuelsson, U., Folke, C., Ihse, M., Moberg, F., &amp; Nyström, M. (2003). Reserves, resilience and dynamic landscapes. </w:t>
      </w:r>
      <w:r w:rsidRPr="00D36414">
        <w:rPr>
          <w:rFonts w:cstheme="minorHAnsi"/>
          <w:i/>
          <w:iCs/>
        </w:rPr>
        <w:t>Ambio</w:t>
      </w:r>
      <w:r w:rsidRPr="00D36414">
        <w:rPr>
          <w:rFonts w:cstheme="minorHAnsi"/>
        </w:rPr>
        <w:t xml:space="preserve">, </w:t>
      </w:r>
      <w:r w:rsidRPr="00D36414">
        <w:rPr>
          <w:rFonts w:cstheme="minorHAnsi"/>
          <w:i/>
          <w:iCs/>
        </w:rPr>
        <w:t>32</w:t>
      </w:r>
      <w:r w:rsidRPr="00D36414">
        <w:rPr>
          <w:rFonts w:cstheme="minorHAnsi"/>
        </w:rPr>
        <w:t xml:space="preserve">(6), 389–396. </w:t>
      </w:r>
      <w:hyperlink r:id="rId2167" w:history="1">
        <w:r w:rsidRPr="00D36414">
          <w:rPr>
            <w:rStyle w:val="Hyperlink"/>
            <w:rFonts w:cstheme="minorHAnsi"/>
          </w:rPr>
          <w:t>http://doi.org/10.1579/0044-7447-32.6.389</w:t>
        </w:r>
      </w:hyperlink>
    </w:p>
    <w:p w14:paraId="178F25B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niston, M., Stephenson, D. B., Christensen, O. B., Ferro, C. A. T., Frei, C., Goyette, S., Halsnaes, K., Holt, T., Jylhä, K., Koffi, B., Palutikof, J., Schöll, R., Semmler, T., &amp; Woth, K. (2007). Future extreme events in European climate: an exploration of regional climate model projections. </w:t>
      </w:r>
      <w:r w:rsidRPr="00D36414">
        <w:rPr>
          <w:rFonts w:cstheme="minorHAnsi"/>
          <w:i/>
          <w:iCs/>
        </w:rPr>
        <w:t>Climatic Change</w:t>
      </w:r>
      <w:r w:rsidRPr="00D36414">
        <w:rPr>
          <w:rFonts w:cstheme="minorHAnsi"/>
        </w:rPr>
        <w:t xml:space="preserve">, </w:t>
      </w:r>
      <w:r w:rsidRPr="00D36414">
        <w:rPr>
          <w:rFonts w:cstheme="minorHAnsi"/>
          <w:i/>
          <w:iCs/>
        </w:rPr>
        <w:t>81</w:t>
      </w:r>
      <w:r w:rsidRPr="00D36414">
        <w:rPr>
          <w:rFonts w:cstheme="minorHAnsi"/>
        </w:rPr>
        <w:t xml:space="preserve">(S1), 71–95. </w:t>
      </w:r>
      <w:hyperlink r:id="rId2168" w:history="1">
        <w:r w:rsidRPr="00D36414">
          <w:rPr>
            <w:rStyle w:val="Hyperlink"/>
            <w:rFonts w:cstheme="minorHAnsi"/>
          </w:rPr>
          <w:t>http://doi.org/10.1007/s10584-006-9226-z</w:t>
        </w:r>
      </w:hyperlink>
    </w:p>
    <w:p w14:paraId="69A630B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nito, B., Lorite, J., &amp; Peñas, J. (2011). Simulating potential effects of climatic warming on altitudinal patterns of key species in Mediterranean-alpine ecosystems. </w:t>
      </w:r>
      <w:r w:rsidRPr="00D36414">
        <w:rPr>
          <w:rFonts w:cstheme="minorHAnsi"/>
          <w:i/>
          <w:iCs/>
        </w:rPr>
        <w:t>Climatic Change</w:t>
      </w:r>
      <w:r w:rsidRPr="00D36414">
        <w:rPr>
          <w:rFonts w:cstheme="minorHAnsi"/>
        </w:rPr>
        <w:t xml:space="preserve">, </w:t>
      </w:r>
      <w:r w:rsidRPr="00D36414">
        <w:rPr>
          <w:rFonts w:cstheme="minorHAnsi"/>
          <w:i/>
          <w:iCs/>
        </w:rPr>
        <w:t>108</w:t>
      </w:r>
      <w:r w:rsidRPr="00D36414">
        <w:rPr>
          <w:rFonts w:cstheme="minorHAnsi"/>
        </w:rPr>
        <w:t xml:space="preserve">(3), 471–483. </w:t>
      </w:r>
      <w:hyperlink r:id="rId2169" w:history="1">
        <w:r w:rsidRPr="00D36414">
          <w:rPr>
            <w:rStyle w:val="Hyperlink"/>
            <w:rFonts w:cstheme="minorHAnsi"/>
          </w:rPr>
          <w:t>http://doi.org/10.1007/s10584-010-0015-3</w:t>
        </w:r>
      </w:hyperlink>
    </w:p>
    <w:p w14:paraId="27A8FEB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Bennie, J., Davies, T. W., Cruse, D., Inger, R., &amp; Gaston, K. J. (2015a). Cascading effects of artificial light at night: resource-mediated control of herbivores in a grassland ecosystem.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70</w:t>
      </w:r>
      <w:r w:rsidRPr="00D36414">
        <w:rPr>
          <w:rFonts w:cstheme="minorHAnsi"/>
        </w:rPr>
        <w:t xml:space="preserve">(1667), 20140131. </w:t>
      </w:r>
      <w:hyperlink r:id="rId2170" w:history="1">
        <w:r w:rsidRPr="00D36414">
          <w:rPr>
            <w:rStyle w:val="Hyperlink"/>
            <w:rFonts w:cstheme="minorHAnsi"/>
          </w:rPr>
          <w:t>http://doi.org/10.1098/rstb.2014.0131</w:t>
        </w:r>
      </w:hyperlink>
    </w:p>
    <w:p w14:paraId="194122A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Bennie, J., Duffy, J., Davies, T., Correa-Cano, M., &amp; Gaston, K. (2015b). </w:t>
      </w:r>
      <w:r w:rsidRPr="00D36414">
        <w:rPr>
          <w:rFonts w:cstheme="minorHAnsi"/>
        </w:rPr>
        <w:t xml:space="preserve">Global trends in exposure to light pollution in natural terrestrial ecosystems. </w:t>
      </w:r>
      <w:r w:rsidRPr="00D36414">
        <w:rPr>
          <w:rFonts w:cstheme="minorHAnsi"/>
          <w:i/>
          <w:iCs/>
        </w:rPr>
        <w:t>Remote Sensing</w:t>
      </w:r>
      <w:r w:rsidRPr="00D36414">
        <w:rPr>
          <w:rFonts w:cstheme="minorHAnsi"/>
        </w:rPr>
        <w:t xml:space="preserve">, </w:t>
      </w:r>
      <w:r w:rsidRPr="00D36414">
        <w:rPr>
          <w:rFonts w:cstheme="minorHAnsi"/>
          <w:i/>
          <w:iCs/>
        </w:rPr>
        <w:t>7</w:t>
      </w:r>
      <w:r w:rsidRPr="00D36414">
        <w:rPr>
          <w:rFonts w:cstheme="minorHAnsi"/>
        </w:rPr>
        <w:t xml:space="preserve">(3), 2715–2730. </w:t>
      </w:r>
      <w:hyperlink r:id="rId2171" w:history="1">
        <w:r w:rsidRPr="00D36414">
          <w:rPr>
            <w:rStyle w:val="Hyperlink"/>
            <w:rFonts w:cstheme="minorHAnsi"/>
          </w:rPr>
          <w:t>http://doi.org/10.3390/rs70302715</w:t>
        </w:r>
      </w:hyperlink>
    </w:p>
    <w:p w14:paraId="72DA34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érard, L., Cegarra, M., Djama, M., Louafi, S., Marchenay, P., Roussel, B., &amp; Verdeaux, F. (2005). </w:t>
      </w:r>
      <w:r w:rsidRPr="00D36414">
        <w:rPr>
          <w:rFonts w:cstheme="minorHAnsi"/>
          <w:i/>
          <w:iCs/>
          <w:lang w:val="pt-PT"/>
        </w:rPr>
        <w:t>Biodiversité et savoirs naturalistes locaux en France [Biodiversity and local natural knowledge in France]</w:t>
      </w:r>
      <w:r w:rsidRPr="00D36414">
        <w:rPr>
          <w:rFonts w:cstheme="minorHAnsi"/>
          <w:i/>
          <w:iCs/>
        </w:rPr>
        <w:t xml:space="preserve">. </w:t>
      </w:r>
      <w:r w:rsidRPr="00D36414">
        <w:rPr>
          <w:rFonts w:cstheme="minorHAnsi"/>
          <w:iCs/>
        </w:rPr>
        <w:t xml:space="preserve">Retrieved from </w:t>
      </w:r>
      <w:hyperlink r:id="rId2172" w:history="1">
        <w:r w:rsidRPr="00D36414">
          <w:rPr>
            <w:rStyle w:val="Hyperlink"/>
            <w:rFonts w:cstheme="minorHAnsi"/>
            <w:iCs/>
          </w:rPr>
          <w:t>http://www.fao.org/fileadmin/templates/olq/documents/documents/Biodiversityfrench.pdf</w:t>
        </w:r>
      </w:hyperlink>
    </w:p>
    <w:p w14:paraId="380B03E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rg, A., Östlund, L., Moen, J., &amp; Olofsson, J. (2008). A century of logging and forestry in a reindeer herding area in northern Sweden. </w:t>
      </w:r>
      <w:r w:rsidRPr="00D36414">
        <w:rPr>
          <w:rFonts w:cstheme="minorHAnsi"/>
          <w:i/>
          <w:iCs/>
        </w:rPr>
        <w:t>Forest Ecology and Management</w:t>
      </w:r>
      <w:r w:rsidRPr="00D36414">
        <w:rPr>
          <w:rFonts w:cstheme="minorHAnsi"/>
        </w:rPr>
        <w:t xml:space="preserve">, </w:t>
      </w:r>
      <w:r w:rsidRPr="00D36414">
        <w:rPr>
          <w:rFonts w:cstheme="minorHAnsi"/>
          <w:i/>
          <w:iCs/>
        </w:rPr>
        <w:t>256</w:t>
      </w:r>
      <w:r w:rsidRPr="00D36414">
        <w:rPr>
          <w:rFonts w:cstheme="minorHAnsi"/>
        </w:rPr>
        <w:t xml:space="preserve">(5), 1009–1020. </w:t>
      </w:r>
      <w:hyperlink r:id="rId2173" w:history="1">
        <w:r w:rsidRPr="00D36414">
          <w:rPr>
            <w:rStyle w:val="Hyperlink"/>
            <w:rFonts w:cstheme="minorHAnsi"/>
          </w:rPr>
          <w:t>http://doi.org/10.1016/j.foreco.2008.06.003</w:t>
        </w:r>
      </w:hyperlink>
    </w:p>
    <w:p w14:paraId="19A280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rgmeier, E., Petermann, J., &amp; Schröder, E. (2010). Geobotanical survey of wood-pasture habitats in Europe: Diversity, threats and conservation. </w:t>
      </w:r>
      <w:r w:rsidRPr="00D36414">
        <w:rPr>
          <w:rFonts w:cstheme="minorHAnsi"/>
          <w:i/>
          <w:iCs/>
        </w:rPr>
        <w:t>Biodiversity and Conservation</w:t>
      </w:r>
      <w:r w:rsidRPr="00D36414">
        <w:rPr>
          <w:rFonts w:cstheme="minorHAnsi"/>
        </w:rPr>
        <w:t xml:space="preserve">, </w:t>
      </w:r>
      <w:r w:rsidRPr="00D36414">
        <w:rPr>
          <w:rFonts w:cstheme="minorHAnsi"/>
          <w:i/>
          <w:iCs/>
        </w:rPr>
        <w:t>19</w:t>
      </w:r>
      <w:r w:rsidRPr="00D36414">
        <w:rPr>
          <w:rFonts w:cstheme="minorHAnsi"/>
        </w:rPr>
        <w:t xml:space="preserve">(11), 2995–3014. </w:t>
      </w:r>
      <w:hyperlink r:id="rId2174" w:history="1">
        <w:r w:rsidRPr="00D36414">
          <w:rPr>
            <w:rStyle w:val="Hyperlink"/>
            <w:rFonts w:cstheme="minorHAnsi"/>
          </w:rPr>
          <w:t>http://doi.org/10.1007/s10531-010-9872-3</w:t>
        </w:r>
      </w:hyperlink>
    </w:p>
    <w:p w14:paraId="0A1659B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rkes, F., Hughes, T. P., Steneck, R. S., Wilson, J. A., Bellwood, D. R., Crona, B., Folke, C., Gunderson, L. H., Leslie, H. M., Norberg, J., Nyström, M., Olsson, P., Österblom, H., Scheffer, M., &amp; Worm, B. (2006). Globalization, roving bandits, and marine resources. </w:t>
      </w:r>
      <w:r w:rsidRPr="00D36414">
        <w:rPr>
          <w:rFonts w:cstheme="minorHAnsi"/>
          <w:i/>
          <w:iCs/>
        </w:rPr>
        <w:t>Science</w:t>
      </w:r>
      <w:r w:rsidRPr="00D36414">
        <w:rPr>
          <w:rFonts w:cstheme="minorHAnsi"/>
        </w:rPr>
        <w:t xml:space="preserve">, </w:t>
      </w:r>
      <w:r w:rsidRPr="00D36414">
        <w:rPr>
          <w:rFonts w:cstheme="minorHAnsi"/>
          <w:i/>
          <w:iCs/>
        </w:rPr>
        <w:t>311</w:t>
      </w:r>
      <w:r w:rsidRPr="00D36414">
        <w:rPr>
          <w:rFonts w:cstheme="minorHAnsi"/>
        </w:rPr>
        <w:t xml:space="preserve">(5767), 1557–1558. </w:t>
      </w:r>
      <w:hyperlink r:id="rId2175" w:history="1">
        <w:r w:rsidRPr="00D36414">
          <w:rPr>
            <w:rStyle w:val="Hyperlink"/>
            <w:rFonts w:cstheme="minorHAnsi"/>
          </w:rPr>
          <w:t>http://doi.org/10.1126/science.1122804</w:t>
        </w:r>
      </w:hyperlink>
    </w:p>
    <w:p w14:paraId="167CC5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rnes, C., Jonsson, B. G., Junninen, K., Lõhmus, A., Macdonald, E., Müller, J., &amp; Sandström, J. (2015). What is the impact of active management on biodiversity in boreal and temperate forests set aside for conservation or restoration? A systematic map. </w:t>
      </w:r>
      <w:r w:rsidRPr="00D36414">
        <w:rPr>
          <w:rFonts w:cstheme="minorHAnsi"/>
          <w:i/>
          <w:iCs/>
        </w:rPr>
        <w:t>Environmental Evidence</w:t>
      </w:r>
      <w:r w:rsidRPr="00D36414">
        <w:rPr>
          <w:rFonts w:cstheme="minorHAnsi"/>
        </w:rPr>
        <w:t xml:space="preserve">, </w:t>
      </w:r>
      <w:r w:rsidRPr="00D36414">
        <w:rPr>
          <w:rFonts w:cstheme="minorHAnsi"/>
          <w:i/>
          <w:iCs/>
        </w:rPr>
        <w:t>4</w:t>
      </w:r>
      <w:r w:rsidRPr="00D36414">
        <w:rPr>
          <w:rFonts w:cstheme="minorHAnsi"/>
        </w:rPr>
        <w:t xml:space="preserve">(1), 25. </w:t>
      </w:r>
      <w:hyperlink r:id="rId2176" w:history="1">
        <w:r w:rsidRPr="00D36414">
          <w:rPr>
            <w:rStyle w:val="Hyperlink"/>
            <w:rFonts w:cstheme="minorHAnsi"/>
          </w:rPr>
          <w:t>http://doi.org/10.1186/s13750-015-0050-7</w:t>
        </w:r>
      </w:hyperlink>
    </w:p>
    <w:p w14:paraId="4BA3624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rtolino, S., di Montezemolo, N. C., Preatoni, D. G., Wauters, L. A., &amp; Martinoli, A. (2014). A grey future for Europe: </w:t>
      </w:r>
      <w:r w:rsidRPr="00D36414">
        <w:rPr>
          <w:rFonts w:cstheme="minorHAnsi"/>
          <w:i/>
        </w:rPr>
        <w:t>Sciurus carolinensis</w:t>
      </w:r>
      <w:r w:rsidRPr="00D36414">
        <w:rPr>
          <w:rFonts w:cstheme="minorHAnsi"/>
        </w:rPr>
        <w:t xml:space="preserve"> is replacing native red squirrels in Italy. </w:t>
      </w:r>
      <w:r w:rsidRPr="00D36414">
        <w:rPr>
          <w:rFonts w:cstheme="minorHAnsi"/>
          <w:i/>
          <w:iCs/>
        </w:rPr>
        <w:t>Biological Invasions</w:t>
      </w:r>
      <w:r w:rsidRPr="00D36414">
        <w:rPr>
          <w:rFonts w:cstheme="minorHAnsi"/>
        </w:rPr>
        <w:t xml:space="preserve">, </w:t>
      </w:r>
      <w:r w:rsidRPr="00D36414">
        <w:rPr>
          <w:rFonts w:cstheme="minorHAnsi"/>
          <w:i/>
          <w:iCs/>
        </w:rPr>
        <w:t>16</w:t>
      </w:r>
      <w:r w:rsidRPr="00D36414">
        <w:rPr>
          <w:rFonts w:cstheme="minorHAnsi"/>
        </w:rPr>
        <w:t xml:space="preserve">(1), 53–62. </w:t>
      </w:r>
      <w:hyperlink r:id="rId2177" w:history="1">
        <w:r w:rsidRPr="00D36414">
          <w:rPr>
            <w:rStyle w:val="Hyperlink"/>
            <w:rFonts w:cstheme="minorHAnsi"/>
          </w:rPr>
          <w:t>http://doi.org/10.1007/s10530-013-0502-3</w:t>
        </w:r>
      </w:hyperlink>
    </w:p>
    <w:p w14:paraId="55FED93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thoux, J., Gentili, B., &amp; Tailliez, D. (1998). Warming and freshwater budget change in the Mediterranean since the 1940s, their possible relation to the greenhouse effect. </w:t>
      </w:r>
      <w:r w:rsidRPr="00D36414">
        <w:rPr>
          <w:rFonts w:cstheme="minorHAnsi"/>
          <w:i/>
          <w:iCs/>
        </w:rPr>
        <w:t>Geophysical Research Letters</w:t>
      </w:r>
      <w:r w:rsidRPr="00D36414">
        <w:rPr>
          <w:rFonts w:cstheme="minorHAnsi"/>
        </w:rPr>
        <w:t xml:space="preserve">. </w:t>
      </w:r>
      <w:hyperlink r:id="rId2178" w:history="1">
        <w:r w:rsidRPr="00D36414">
          <w:rPr>
            <w:rStyle w:val="Hyperlink"/>
            <w:rFonts w:cstheme="minorHAnsi"/>
          </w:rPr>
          <w:t>http://doi.org/10.1029/98GL00724</w:t>
        </w:r>
      </w:hyperlink>
    </w:p>
    <w:p w14:paraId="2CE1255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ezák, P., &amp; Mitchley, J. (2014). Drivers of change in mountain farming in Slovakia: from socialist collectivisation to the Common Agricultural Policy. </w:t>
      </w:r>
      <w:r w:rsidRPr="00D36414">
        <w:rPr>
          <w:rFonts w:cstheme="minorHAnsi"/>
          <w:i/>
          <w:iCs/>
        </w:rPr>
        <w:t>Regional Environmental Change</w:t>
      </w:r>
      <w:r w:rsidRPr="00D36414">
        <w:rPr>
          <w:rFonts w:cstheme="minorHAnsi"/>
        </w:rPr>
        <w:t xml:space="preserve">, </w:t>
      </w:r>
      <w:r w:rsidRPr="00D36414">
        <w:rPr>
          <w:rFonts w:cstheme="minorHAnsi"/>
          <w:i/>
          <w:iCs/>
        </w:rPr>
        <w:t>14</w:t>
      </w:r>
      <w:r w:rsidRPr="00D36414">
        <w:rPr>
          <w:rFonts w:cstheme="minorHAnsi"/>
        </w:rPr>
        <w:t xml:space="preserve">(4), 1343–1356. </w:t>
      </w:r>
      <w:hyperlink r:id="rId2179" w:history="1">
        <w:r w:rsidRPr="00D36414">
          <w:rPr>
            <w:rStyle w:val="Hyperlink"/>
            <w:rFonts w:cstheme="minorHAnsi"/>
          </w:rPr>
          <w:t>http://doi.org/10.1007/s10113-013-0580-x</w:t>
        </w:r>
      </w:hyperlink>
    </w:p>
    <w:p w14:paraId="54628A8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edermann, R. (2003). Body size and area-incidence relationships: is there a general pattern? </w:t>
      </w:r>
      <w:r w:rsidRPr="00D36414">
        <w:rPr>
          <w:rFonts w:cstheme="minorHAnsi"/>
          <w:i/>
          <w:iCs/>
        </w:rPr>
        <w:t>Global Ecology and Biogeography</w:t>
      </w:r>
      <w:r w:rsidRPr="00D36414">
        <w:rPr>
          <w:rFonts w:cstheme="minorHAnsi"/>
        </w:rPr>
        <w:t xml:space="preserve">, </w:t>
      </w:r>
      <w:r w:rsidRPr="00D36414">
        <w:rPr>
          <w:rFonts w:cstheme="minorHAnsi"/>
          <w:i/>
          <w:iCs/>
        </w:rPr>
        <w:t>12</w:t>
      </w:r>
      <w:r w:rsidRPr="00D36414">
        <w:rPr>
          <w:rFonts w:cstheme="minorHAnsi"/>
        </w:rPr>
        <w:t xml:space="preserve">(5), 381–387. </w:t>
      </w:r>
      <w:hyperlink r:id="rId2180" w:history="1">
        <w:r w:rsidRPr="00D36414">
          <w:rPr>
            <w:rStyle w:val="Hyperlink"/>
            <w:rFonts w:cstheme="minorHAnsi"/>
          </w:rPr>
          <w:t>http://doi.org/10.1046/j.1466-822X.2003.00048.x</w:t>
        </w:r>
      </w:hyperlink>
    </w:p>
    <w:p w14:paraId="6369CDB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gler, C., Kulakowski, D., &amp; Veblen, T. T. (2005). Multiple disturbance interactions and drought influence fire severity in Rocky Mountain subalpine forests. </w:t>
      </w:r>
      <w:r w:rsidRPr="00D36414">
        <w:rPr>
          <w:rFonts w:cstheme="minorHAnsi"/>
          <w:i/>
          <w:iCs/>
        </w:rPr>
        <w:t>Ecology</w:t>
      </w:r>
      <w:r w:rsidRPr="00D36414">
        <w:rPr>
          <w:rFonts w:cstheme="minorHAnsi"/>
        </w:rPr>
        <w:t xml:space="preserve">, </w:t>
      </w:r>
      <w:r w:rsidRPr="00D36414">
        <w:rPr>
          <w:rFonts w:cstheme="minorHAnsi"/>
          <w:i/>
          <w:iCs/>
        </w:rPr>
        <w:t>86</w:t>
      </w:r>
      <w:r w:rsidRPr="00D36414">
        <w:rPr>
          <w:rFonts w:cstheme="minorHAnsi"/>
        </w:rPr>
        <w:t xml:space="preserve">(11), 3018–3029. </w:t>
      </w:r>
      <w:hyperlink r:id="rId2181" w:history="1">
        <w:r w:rsidRPr="00D36414">
          <w:rPr>
            <w:rStyle w:val="Hyperlink"/>
            <w:rFonts w:cstheme="minorHAnsi"/>
          </w:rPr>
          <w:t>http://doi.org/10.1890/05-0011</w:t>
        </w:r>
      </w:hyperlink>
    </w:p>
    <w:p w14:paraId="6D05A97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lleter, R., Liira, J., Bailey, D., Bugter, R., Arens, P., Augenstein, I., Aviron, S., Baudry, J., Bukacek, R., Burel, F., Cerny, M., De Blust, G., De Cock, R., Diekötter, T., Dietz, H., Dirksen, J., Dormann, C., Durka, W., Frenzel, M., Hamersky, R., Hendrickx, F., Herzog, F., Klotz, S., Koolstra, B., Lausch, A., Le Coeur, D., Maelfait, J. P., Opdam, P., Roubalova, M., Schermann, A., Schermann, N., Schmidt, </w:t>
      </w:r>
      <w:r w:rsidRPr="00D36414">
        <w:rPr>
          <w:rFonts w:cstheme="minorHAnsi"/>
        </w:rPr>
        <w:lastRenderedPageBreak/>
        <w:t xml:space="preserve">T., Schweiger, O., Smulders, M. J. M., Speelmans, M., Simova, P., Verboom, J., Van Wingerden, W. K. R. E., Zobel, M., &amp; Edwards, P. J. (2008). Indicators for biodiversity in agricultural landscapes: A pan-European study. </w:t>
      </w:r>
      <w:r w:rsidRPr="00D36414">
        <w:rPr>
          <w:rFonts w:cstheme="minorHAnsi"/>
          <w:i/>
          <w:iCs/>
        </w:rPr>
        <w:t>Journal of Applied Ecology</w:t>
      </w:r>
      <w:r w:rsidRPr="00D36414">
        <w:rPr>
          <w:rFonts w:cstheme="minorHAnsi"/>
        </w:rPr>
        <w:t xml:space="preserve">, </w:t>
      </w:r>
      <w:r w:rsidRPr="00D36414">
        <w:rPr>
          <w:rFonts w:cstheme="minorHAnsi"/>
          <w:i/>
          <w:iCs/>
        </w:rPr>
        <w:t>45</w:t>
      </w:r>
      <w:r w:rsidRPr="00D36414">
        <w:rPr>
          <w:rFonts w:cstheme="minorHAnsi"/>
        </w:rPr>
        <w:t xml:space="preserve">(1), 141–150. </w:t>
      </w:r>
      <w:hyperlink r:id="rId2182" w:history="1">
        <w:r w:rsidRPr="00D36414">
          <w:rPr>
            <w:rStyle w:val="Hyperlink"/>
            <w:rFonts w:cstheme="minorHAnsi"/>
          </w:rPr>
          <w:t>http://doi.org/10.1111/j.1365-2664.2007.01393.x</w:t>
        </w:r>
      </w:hyperlink>
    </w:p>
    <w:p w14:paraId="0D42243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P. (2016). </w:t>
      </w:r>
      <w:r w:rsidRPr="00D36414">
        <w:rPr>
          <w:rFonts w:cstheme="minorHAnsi"/>
          <w:i/>
        </w:rPr>
        <w:t>Trends in nitrogen deposition</w:t>
      </w:r>
      <w:r w:rsidRPr="00D36414">
        <w:rPr>
          <w:rFonts w:cstheme="minorHAnsi"/>
        </w:rPr>
        <w:t>. Retrieved from https://www.bipindicators.net/indicators/trends-in-nitrogen-deposition</w:t>
      </w:r>
    </w:p>
    <w:p w14:paraId="3D74865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rdlife International (2017). Key Biodiversity Areas (KBAs) and Important Bird and Biodiversity Areas (IBAs). Retrieved from </w:t>
      </w:r>
      <w:hyperlink r:id="rId2183" w:history="1">
        <w:r w:rsidRPr="00D36414">
          <w:rPr>
            <w:rStyle w:val="Hyperlink"/>
            <w:rFonts w:cstheme="minorHAnsi"/>
          </w:rPr>
          <w:t>https://www.birdlife.org/worldwide/programmes/sites-habitats-ibas-and-kbas</w:t>
        </w:r>
      </w:hyperlink>
      <w:r w:rsidRPr="00D36414">
        <w:rPr>
          <w:rFonts w:cstheme="minorHAnsi"/>
        </w:rPr>
        <w:t xml:space="preserve"> </w:t>
      </w:r>
    </w:p>
    <w:p w14:paraId="3A524CB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ró, M., Czúcz, B., Horváth, F., Révész, A., Csatári, B., &amp; Molnár, Z. (2013). Drivers of grassland loss in Hungary during the post-socialist transformation (1987–1999). </w:t>
      </w:r>
      <w:r w:rsidRPr="00D36414">
        <w:rPr>
          <w:rFonts w:cstheme="minorHAnsi"/>
          <w:i/>
          <w:iCs/>
        </w:rPr>
        <w:t>Landscape Ecology</w:t>
      </w:r>
      <w:r w:rsidRPr="00D36414">
        <w:rPr>
          <w:rFonts w:cstheme="minorHAnsi"/>
        </w:rPr>
        <w:t xml:space="preserve">, </w:t>
      </w:r>
      <w:r w:rsidRPr="00D36414">
        <w:rPr>
          <w:rFonts w:cstheme="minorHAnsi"/>
          <w:i/>
          <w:iCs/>
        </w:rPr>
        <w:t>28</w:t>
      </w:r>
      <w:r w:rsidRPr="00D36414">
        <w:rPr>
          <w:rFonts w:cstheme="minorHAnsi"/>
        </w:rPr>
        <w:t xml:space="preserve">(5), 789–803. </w:t>
      </w:r>
      <w:hyperlink r:id="rId2184" w:history="1">
        <w:r w:rsidRPr="00D36414">
          <w:rPr>
            <w:rStyle w:val="Hyperlink"/>
            <w:rFonts w:cstheme="minorHAnsi"/>
          </w:rPr>
          <w:t>http://doi.org/10.1007/s10980-012-9818-0</w:t>
        </w:r>
      </w:hyperlink>
    </w:p>
    <w:p w14:paraId="0256AAA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ithas, K., &amp; Kalimeris, P. (2013). Re-estimating the decoupling effect: Is there an actual transition towards a less energy-intensive economy? </w:t>
      </w:r>
      <w:r w:rsidRPr="00D36414">
        <w:rPr>
          <w:rFonts w:cstheme="minorHAnsi"/>
          <w:i/>
          <w:iCs/>
        </w:rPr>
        <w:t>Energy</w:t>
      </w:r>
      <w:r w:rsidRPr="00D36414">
        <w:rPr>
          <w:rFonts w:cstheme="minorHAnsi"/>
        </w:rPr>
        <w:t xml:space="preserve">, </w:t>
      </w:r>
      <w:r w:rsidRPr="00D36414">
        <w:rPr>
          <w:rFonts w:cstheme="minorHAnsi"/>
          <w:i/>
          <w:iCs/>
        </w:rPr>
        <w:t>51</w:t>
      </w:r>
      <w:r w:rsidRPr="00D36414">
        <w:rPr>
          <w:rFonts w:cstheme="minorHAnsi"/>
        </w:rPr>
        <w:t xml:space="preserve">, 78–84. </w:t>
      </w:r>
      <w:hyperlink r:id="rId2185" w:history="1">
        <w:r w:rsidRPr="00D36414">
          <w:rPr>
            <w:rStyle w:val="Hyperlink"/>
            <w:rFonts w:cstheme="minorHAnsi"/>
          </w:rPr>
          <w:t>http://doi.org/10.1016/j.energy.2012.11.033</w:t>
        </w:r>
      </w:hyperlink>
    </w:p>
    <w:p w14:paraId="51DE9BA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lanco, G., Gerlagh, R., Suh, S., Barrett, J., Coninck, H. C. de, Morejon, C. F. D., Mathur, R. Nakicenovic, N., Ahenkorah, A. O., Pan, J., Pathak, H., Rice, J., Richels, R., Smith, S. J., Stern, D. I., Toth, F. L., &amp; Zhou, P. (2014). Drivers, Trends and Mitigation. In O. Edenhofer, R. Pichs-Madruga, Y. Sokona, E. Farahani, S. Kadner, K. Seyboth, A. Adler, I. Baum, S. Brunner, P. Eickemeier, B. Kriemann, J. Savolainen, S. Schlömer, C. von Stechow, T. Zwickel, &amp; J. C. Minx (Eds.), </w:t>
      </w:r>
      <w:r w:rsidRPr="00D36414">
        <w:rPr>
          <w:rFonts w:cstheme="minorHAnsi"/>
          <w:i/>
          <w:iCs/>
        </w:rPr>
        <w:t>Climate change 2014: Mitigation of climate change. Contribution of working group III to the fifth assessment report of the Intergovernmental Panel on Climate Change</w:t>
      </w:r>
      <w:r w:rsidRPr="00D36414">
        <w:rPr>
          <w:rFonts w:cstheme="minorHAnsi"/>
        </w:rPr>
        <w:t>. Cambridge, United Kingdom and New York, NY, USA: Cambridge University Press.</w:t>
      </w:r>
    </w:p>
    <w:p w14:paraId="6405D8E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lankinship, J. C., &amp; Hart, S. C. (2012). Consequences of manipulated snow cover on soil gaseous emission and N retention in the growing season: a meta-analysis. </w:t>
      </w:r>
      <w:r w:rsidRPr="00D36414">
        <w:rPr>
          <w:rFonts w:cstheme="minorHAnsi"/>
          <w:i/>
          <w:iCs/>
        </w:rPr>
        <w:t>Ecosphere</w:t>
      </w:r>
      <w:r w:rsidRPr="00D36414">
        <w:rPr>
          <w:rFonts w:cstheme="minorHAnsi"/>
        </w:rPr>
        <w:t xml:space="preserve">, </w:t>
      </w:r>
      <w:r w:rsidRPr="00D36414">
        <w:rPr>
          <w:rFonts w:cstheme="minorHAnsi"/>
          <w:i/>
          <w:iCs/>
        </w:rPr>
        <w:t>3</w:t>
      </w:r>
      <w:r w:rsidRPr="00D36414">
        <w:rPr>
          <w:rFonts w:cstheme="minorHAnsi"/>
        </w:rPr>
        <w:t xml:space="preserve">(1), art1. </w:t>
      </w:r>
      <w:hyperlink r:id="rId2186" w:history="1">
        <w:r w:rsidRPr="00D36414">
          <w:rPr>
            <w:rStyle w:val="Hyperlink"/>
            <w:rFonts w:cstheme="minorHAnsi"/>
          </w:rPr>
          <w:t>http://doi.org/10.1890/ES11-00225.1</w:t>
        </w:r>
      </w:hyperlink>
    </w:p>
    <w:p w14:paraId="4F5E8C6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lankinship, J. J. C., Niklaus, P. A., &amp; Hungate, B. A. B. (2011). A meta-analysis of responses of soil biota to global change. </w:t>
      </w:r>
      <w:r w:rsidRPr="00D36414">
        <w:rPr>
          <w:rFonts w:cstheme="minorHAnsi"/>
          <w:i/>
          <w:iCs/>
        </w:rPr>
        <w:t>Oecologia</w:t>
      </w:r>
      <w:r w:rsidRPr="00D36414">
        <w:rPr>
          <w:rFonts w:cstheme="minorHAnsi"/>
        </w:rPr>
        <w:t xml:space="preserve">, </w:t>
      </w:r>
      <w:r w:rsidRPr="00D36414">
        <w:rPr>
          <w:rFonts w:cstheme="minorHAnsi"/>
          <w:i/>
          <w:iCs/>
        </w:rPr>
        <w:t>165</w:t>
      </w:r>
      <w:r w:rsidRPr="00D36414">
        <w:rPr>
          <w:rFonts w:cstheme="minorHAnsi"/>
        </w:rPr>
        <w:t xml:space="preserve">(3), 553–565. </w:t>
      </w:r>
      <w:hyperlink r:id="rId2187" w:history="1">
        <w:r w:rsidRPr="00D36414">
          <w:rPr>
            <w:rStyle w:val="Hyperlink"/>
            <w:rFonts w:cstheme="minorHAnsi"/>
          </w:rPr>
          <w:t>http://doi.org/10.1007/s00442-011-1909-0</w:t>
        </w:r>
      </w:hyperlink>
    </w:p>
    <w:p w14:paraId="793D22A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licharska, M., Orlikowska, E. H., Roberge, J.-M., &amp; Grodzinska-Jurczak, M. (2016). Contribution of social science to large scale biodiversity conservation: A review of research about the Natura 2000 network. </w:t>
      </w:r>
      <w:r w:rsidRPr="00D36414">
        <w:rPr>
          <w:rFonts w:cstheme="minorHAnsi"/>
          <w:i/>
          <w:iCs/>
        </w:rPr>
        <w:t>Biological Conservation</w:t>
      </w:r>
      <w:r w:rsidRPr="00D36414">
        <w:rPr>
          <w:rFonts w:cstheme="minorHAnsi"/>
        </w:rPr>
        <w:t xml:space="preserve">, </w:t>
      </w:r>
      <w:r w:rsidRPr="00D36414">
        <w:rPr>
          <w:rFonts w:cstheme="minorHAnsi"/>
          <w:i/>
          <w:iCs/>
        </w:rPr>
        <w:t>199</w:t>
      </w:r>
      <w:r w:rsidRPr="00D36414">
        <w:rPr>
          <w:rFonts w:cstheme="minorHAnsi"/>
        </w:rPr>
        <w:t xml:space="preserve">, 110–122. </w:t>
      </w:r>
      <w:hyperlink r:id="rId2188" w:history="1">
        <w:r w:rsidRPr="00D36414">
          <w:rPr>
            <w:rStyle w:val="Hyperlink"/>
            <w:rFonts w:cstheme="minorHAnsi"/>
          </w:rPr>
          <w:t>http://doi.org/10.1016/j.biocon.2016.05.007</w:t>
        </w:r>
      </w:hyperlink>
    </w:p>
    <w:p w14:paraId="39668B2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bbink, R., Hicks, K., Galloway, J., Spranger, T., Alkemade, R., Ashmore, M., Bustamante, M., Cinderby, S., Davidson, E., Dentener, F., Emmett, B., Erisman, J. W., Fenn, M., Gilliam, F., Nordin, A., Pardo, L., &amp; De Vries, W. (2010). Global assessment of nitrogen deposition effects on terrestrial plant diversity: A synthesis. </w:t>
      </w:r>
      <w:r w:rsidRPr="00D36414">
        <w:rPr>
          <w:rFonts w:cstheme="minorHAnsi"/>
          <w:i/>
          <w:iCs/>
        </w:rPr>
        <w:t>Ecological Applications</w:t>
      </w:r>
      <w:r w:rsidRPr="00D36414">
        <w:rPr>
          <w:rFonts w:cstheme="minorHAnsi"/>
        </w:rPr>
        <w:t xml:space="preserve">, </w:t>
      </w:r>
      <w:r w:rsidRPr="00D36414">
        <w:rPr>
          <w:rFonts w:cstheme="minorHAnsi"/>
          <w:i/>
          <w:iCs/>
        </w:rPr>
        <w:t>20</w:t>
      </w:r>
      <w:r w:rsidRPr="00D36414">
        <w:rPr>
          <w:rFonts w:cstheme="minorHAnsi"/>
        </w:rPr>
        <w:t xml:space="preserve">(1), 30–59. </w:t>
      </w:r>
      <w:hyperlink r:id="rId2189" w:history="1">
        <w:r w:rsidRPr="00D36414">
          <w:rPr>
            <w:rStyle w:val="Hyperlink"/>
            <w:rFonts w:cstheme="minorHAnsi"/>
          </w:rPr>
          <w:t>http://doi.org/10.1890/08-1140.1</w:t>
        </w:r>
      </w:hyperlink>
    </w:p>
    <w:p w14:paraId="2DF60D9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cedi, G., Zurell, D., Reineking, B., &amp; Travis, J. M. J. (2014). Mechanistic modelling of animal dispersal offers new insights into range expansion dynamics across fragmented landscapes. </w:t>
      </w:r>
      <w:r w:rsidRPr="00D36414">
        <w:rPr>
          <w:rFonts w:cstheme="minorHAnsi"/>
          <w:i/>
          <w:iCs/>
        </w:rPr>
        <w:t>Ecography</w:t>
      </w:r>
      <w:r w:rsidRPr="00D36414">
        <w:rPr>
          <w:rFonts w:cstheme="minorHAnsi"/>
        </w:rPr>
        <w:t xml:space="preserve">, </w:t>
      </w:r>
      <w:r w:rsidRPr="00D36414">
        <w:rPr>
          <w:rFonts w:cstheme="minorHAnsi"/>
          <w:i/>
          <w:iCs/>
        </w:rPr>
        <w:t>37</w:t>
      </w:r>
      <w:r w:rsidRPr="00D36414">
        <w:rPr>
          <w:rFonts w:cstheme="minorHAnsi"/>
        </w:rPr>
        <w:t xml:space="preserve">(12), 1240–1253. </w:t>
      </w:r>
      <w:hyperlink r:id="rId2190" w:history="1">
        <w:r w:rsidRPr="00D36414">
          <w:rPr>
            <w:rStyle w:val="Hyperlink"/>
            <w:rFonts w:cstheme="minorHAnsi"/>
          </w:rPr>
          <w:t>http://doi.org/10.1111/ecog.01041</w:t>
        </w:r>
      </w:hyperlink>
    </w:p>
    <w:p w14:paraId="53746EA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charnikov, V., Laletin, A., Angelstam, P., Domashov, I., Elbakidze, M., Kaspruk, O., Sayadyan, H., Solovyi, I., Shukurov, E., &amp; Urushadze, T. (2012). Russia, Ukraine, the Caucasus, and Central Asia. In J. Parrotta &amp; R. Trosper (Eds.), </w:t>
      </w:r>
      <w:r w:rsidRPr="00D36414">
        <w:rPr>
          <w:rFonts w:cstheme="minorHAnsi"/>
          <w:i/>
          <w:iCs/>
        </w:rPr>
        <w:t>Traditional forest-related knowledge</w:t>
      </w:r>
      <w:r w:rsidRPr="00D36414">
        <w:rPr>
          <w:rFonts w:cstheme="minorHAnsi"/>
        </w:rPr>
        <w:t xml:space="preserve"> (pp. 251–279). Dordrecht, The Netherlands: Springer. </w:t>
      </w:r>
      <w:hyperlink r:id="rId2191" w:history="1">
        <w:r w:rsidRPr="00D36414">
          <w:rPr>
            <w:rStyle w:val="Hyperlink"/>
            <w:rFonts w:cstheme="minorHAnsi"/>
          </w:rPr>
          <w:t>http://doi.org/10.1007/978-94-007-2144-9_7</w:t>
        </w:r>
      </w:hyperlink>
    </w:p>
    <w:p w14:paraId="34C63F8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Bogstad, B., Gjøsæter, H., Haug, T., &amp; Lindstrøm, U. (2015). A review of the battle for food in the Barents Sea: cod vs. marine mammals. </w:t>
      </w:r>
      <w:r w:rsidRPr="00D36414">
        <w:rPr>
          <w:rFonts w:cstheme="minorHAnsi"/>
          <w:i/>
          <w:iCs/>
        </w:rPr>
        <w:t>Frontiers in Ecology and Evolution</w:t>
      </w:r>
      <w:r w:rsidRPr="00D36414">
        <w:rPr>
          <w:rFonts w:cstheme="minorHAnsi"/>
        </w:rPr>
        <w:t xml:space="preserve">, </w:t>
      </w:r>
      <w:r w:rsidRPr="00D36414">
        <w:rPr>
          <w:rFonts w:cstheme="minorHAnsi"/>
          <w:i/>
          <w:iCs/>
        </w:rPr>
        <w:t xml:space="preserve">3, </w:t>
      </w:r>
      <w:r w:rsidRPr="00D36414">
        <w:rPr>
          <w:rFonts w:cstheme="minorHAnsi"/>
          <w:iCs/>
        </w:rPr>
        <w:t>29</w:t>
      </w:r>
      <w:r w:rsidRPr="00D36414">
        <w:rPr>
          <w:rFonts w:cstheme="minorHAnsi"/>
        </w:rPr>
        <w:t xml:space="preserve">. </w:t>
      </w:r>
      <w:hyperlink r:id="rId2192" w:history="1">
        <w:r w:rsidRPr="00D36414">
          <w:rPr>
            <w:rStyle w:val="Hyperlink"/>
            <w:rFonts w:cstheme="minorHAnsi"/>
          </w:rPr>
          <w:t>http://doi.org/10.3389/fevo.2015.00029</w:t>
        </w:r>
      </w:hyperlink>
    </w:p>
    <w:p w14:paraId="3481159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han, D. A., Boffey, C. W. H., Brooks, D. R., Clark, S. J., Dewar, A. M., Firbank, L. G., Haughton, A. J., Hawes, C., Heard, M. S., May, M. J., Osborne, J. L., Perry, J. N., Rothery, P., Roy, D. B., Scott, R. J., Squire, G. R., Woiwod, I. P., &amp; Champion, G. T. (2005). Effects on weed and invertebrate abundance and diversity of herbicide management in genetically modified herbicide-tolerant winter-sown oilseed rape. </w:t>
      </w:r>
      <w:r w:rsidRPr="00D36414">
        <w:rPr>
          <w:rFonts w:cstheme="minorHAnsi"/>
          <w:i/>
          <w:iCs/>
        </w:rPr>
        <w:t>Proceedings. Biological Sciences</w:t>
      </w:r>
      <w:r w:rsidRPr="00D36414">
        <w:rPr>
          <w:rFonts w:cstheme="minorHAnsi"/>
        </w:rPr>
        <w:t xml:space="preserve">, </w:t>
      </w:r>
      <w:r w:rsidRPr="00D36414">
        <w:rPr>
          <w:rFonts w:cstheme="minorHAnsi"/>
          <w:i/>
          <w:iCs/>
        </w:rPr>
        <w:t>272</w:t>
      </w:r>
      <w:r w:rsidRPr="00D36414">
        <w:rPr>
          <w:rFonts w:cstheme="minorHAnsi"/>
        </w:rPr>
        <w:t xml:space="preserve">(1562), 463–74. </w:t>
      </w:r>
      <w:hyperlink r:id="rId2193" w:history="1">
        <w:r w:rsidRPr="00D36414">
          <w:rPr>
            <w:rStyle w:val="Hyperlink"/>
            <w:rFonts w:cstheme="minorHAnsi"/>
          </w:rPr>
          <w:t>http://doi.org/10.1098/rspb.2004.3049</w:t>
        </w:r>
      </w:hyperlink>
    </w:p>
    <w:p w14:paraId="5725DDA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Bokhorst, S., Bjerke, J. W., Street, L. E., Callaghan, T. V., &amp; Phoenix, G. K. (2011). Impacts of multiple extreme winter warming events on sub-Arctic heathland: phenology, reproduction, growth, and CO</w:t>
      </w:r>
      <w:r w:rsidRPr="00D36414">
        <w:rPr>
          <w:rFonts w:cstheme="minorHAnsi"/>
          <w:vertAlign w:val="subscript"/>
        </w:rPr>
        <w:t>2</w:t>
      </w:r>
      <w:r w:rsidRPr="00D36414">
        <w:rPr>
          <w:rFonts w:cstheme="minorHAnsi"/>
        </w:rPr>
        <w:t xml:space="preserve"> flux responses. </w:t>
      </w:r>
      <w:r w:rsidRPr="00D36414">
        <w:rPr>
          <w:rFonts w:cstheme="minorHAnsi"/>
          <w:i/>
          <w:iCs/>
        </w:rPr>
        <w:t>Global Change Biology</w:t>
      </w:r>
      <w:r w:rsidRPr="00D36414">
        <w:rPr>
          <w:rFonts w:cstheme="minorHAnsi"/>
        </w:rPr>
        <w:t xml:space="preserve">, </w:t>
      </w:r>
      <w:r w:rsidRPr="00D36414">
        <w:rPr>
          <w:rFonts w:cstheme="minorHAnsi"/>
          <w:i/>
          <w:iCs/>
        </w:rPr>
        <w:t>17</w:t>
      </w:r>
      <w:r w:rsidRPr="00D36414">
        <w:rPr>
          <w:rFonts w:cstheme="minorHAnsi"/>
        </w:rPr>
        <w:t xml:space="preserve">(9), 2817–2830. </w:t>
      </w:r>
      <w:hyperlink r:id="rId2194" w:history="1">
        <w:r w:rsidRPr="00D36414">
          <w:rPr>
            <w:rStyle w:val="Hyperlink"/>
            <w:rFonts w:cstheme="minorHAnsi"/>
          </w:rPr>
          <w:t>http://doi.org/10.1111/j.1365-2486.2011.02424.x</w:t>
        </w:r>
      </w:hyperlink>
    </w:p>
    <w:p w14:paraId="62B5386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khorst, S. F., Bjerke, J. W., Tømmervik, H., Callaghan, T. V., &amp; Phoenix, G. K. (2009). Winter warming events damage sub-Arctic vegetation: consistent evidence from an experimental manipulation and a natural event. </w:t>
      </w:r>
      <w:r w:rsidRPr="00D36414">
        <w:rPr>
          <w:rFonts w:cstheme="minorHAnsi"/>
          <w:i/>
          <w:iCs/>
        </w:rPr>
        <w:t>Journal of Ecology</w:t>
      </w:r>
      <w:r w:rsidRPr="00D36414">
        <w:rPr>
          <w:rFonts w:cstheme="minorHAnsi"/>
        </w:rPr>
        <w:t xml:space="preserve">, </w:t>
      </w:r>
      <w:r w:rsidRPr="00D36414">
        <w:rPr>
          <w:rFonts w:cstheme="minorHAnsi"/>
          <w:i/>
          <w:iCs/>
        </w:rPr>
        <w:t>97</w:t>
      </w:r>
      <w:r w:rsidRPr="00D36414">
        <w:rPr>
          <w:rFonts w:cstheme="minorHAnsi"/>
        </w:rPr>
        <w:t xml:space="preserve">(6), 1408–1415. </w:t>
      </w:r>
      <w:hyperlink r:id="rId2195" w:history="1">
        <w:r w:rsidRPr="00D36414">
          <w:rPr>
            <w:rStyle w:val="Hyperlink"/>
            <w:rFonts w:cstheme="minorHAnsi"/>
          </w:rPr>
          <w:t>http://doi.org/10.1111/j.1365-2745.2009.01554.x</w:t>
        </w:r>
      </w:hyperlink>
    </w:p>
    <w:p w14:paraId="5D42382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lam, S. G., McIlwaine, P. S. O., &amp; Garcia, C. (2015). Application of biological traits to further our understanding of the impacts of dredged material disposal on benthic assemblages. </w:t>
      </w:r>
      <w:r w:rsidRPr="00D36414">
        <w:rPr>
          <w:rFonts w:cstheme="minorHAnsi"/>
          <w:i/>
          <w:iCs/>
        </w:rPr>
        <w:t>Marine Pollution Bulletin, 105</w:t>
      </w:r>
      <w:r w:rsidRPr="00D36414">
        <w:rPr>
          <w:rFonts w:cstheme="minorHAnsi"/>
          <w:iCs/>
        </w:rPr>
        <w:t>(1), 180-192</w:t>
      </w:r>
      <w:r w:rsidRPr="00D36414">
        <w:rPr>
          <w:rFonts w:cstheme="minorHAnsi"/>
        </w:rPr>
        <w:t xml:space="preserve">. </w:t>
      </w:r>
      <w:hyperlink r:id="rId2196" w:history="1">
        <w:r w:rsidRPr="00D36414">
          <w:rPr>
            <w:rStyle w:val="Hyperlink"/>
            <w:rFonts w:cstheme="minorHAnsi"/>
          </w:rPr>
          <w:t>http://doi.org/10.1016/j.marpolbul.2016.02.031</w:t>
        </w:r>
      </w:hyperlink>
    </w:p>
    <w:p w14:paraId="50716E2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lch, T. (2007). Climate change and glacier retreat in northern Tien Shan (Kazakhstan/Kyrgyzstan) using remote sensing data. </w:t>
      </w:r>
      <w:r w:rsidRPr="00D36414">
        <w:rPr>
          <w:rFonts w:cstheme="minorHAnsi"/>
          <w:i/>
          <w:iCs/>
        </w:rPr>
        <w:t>Global and Planetary Change</w:t>
      </w:r>
      <w:r w:rsidRPr="00D36414">
        <w:rPr>
          <w:rFonts w:cstheme="minorHAnsi"/>
        </w:rPr>
        <w:t xml:space="preserve">, </w:t>
      </w:r>
      <w:r w:rsidRPr="00D36414">
        <w:rPr>
          <w:rFonts w:cstheme="minorHAnsi"/>
          <w:i/>
          <w:iCs/>
        </w:rPr>
        <w:t>56</w:t>
      </w:r>
      <w:r w:rsidRPr="00D36414">
        <w:rPr>
          <w:rFonts w:cstheme="minorHAnsi"/>
        </w:rPr>
        <w:t xml:space="preserve">(1–2), 1–12. </w:t>
      </w:r>
      <w:hyperlink r:id="rId2197" w:history="1">
        <w:r w:rsidRPr="00D36414">
          <w:rPr>
            <w:rStyle w:val="Hyperlink"/>
            <w:rFonts w:cstheme="minorHAnsi"/>
          </w:rPr>
          <w:t>http://doi.org/10.1016/j.gloplacha.2006.07.009</w:t>
        </w:r>
      </w:hyperlink>
    </w:p>
    <w:p w14:paraId="2A9CF37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llmann, K., &amp; Braunisch, V. (2013). To integrate or to segregate: balancing commodity production and biodiversity conservation in European forests. In D. Kraus &amp; F. Krumm (Eds.), </w:t>
      </w:r>
      <w:r w:rsidRPr="00D36414">
        <w:rPr>
          <w:rFonts w:cstheme="minorHAnsi"/>
          <w:i/>
          <w:iCs/>
        </w:rPr>
        <w:t>Integrative approaches as an opportunity for the conservation of forest biodiversity</w:t>
      </w:r>
      <w:r w:rsidRPr="00D36414">
        <w:rPr>
          <w:rFonts w:cstheme="minorHAnsi"/>
        </w:rPr>
        <w:t xml:space="preserve"> (pp. 18–31). Joenssuu, Finland: European Forest Institute.</w:t>
      </w:r>
    </w:p>
    <w:p w14:paraId="6235EA4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mmarco, R., Kleijn, D., &amp; Potts, S. G. (2013). Ecological intensification: Harnessing ecosystem services for food security. </w:t>
      </w:r>
      <w:r w:rsidRPr="00D36414">
        <w:rPr>
          <w:rFonts w:cstheme="minorHAnsi"/>
          <w:i/>
          <w:iCs/>
        </w:rPr>
        <w:t>Trends in Ecology and Evolution</w:t>
      </w:r>
      <w:r w:rsidRPr="00D36414">
        <w:rPr>
          <w:rFonts w:cstheme="minorHAnsi"/>
        </w:rPr>
        <w:t xml:space="preserve">, </w:t>
      </w:r>
      <w:r w:rsidRPr="00D36414">
        <w:rPr>
          <w:rFonts w:cstheme="minorHAnsi"/>
          <w:i/>
          <w:iCs/>
        </w:rPr>
        <w:t>28</w:t>
      </w:r>
      <w:r w:rsidRPr="00D36414">
        <w:rPr>
          <w:rFonts w:cstheme="minorHAnsi"/>
        </w:rPr>
        <w:t xml:space="preserve">(4), 230–238. </w:t>
      </w:r>
      <w:hyperlink r:id="rId2198" w:history="1">
        <w:r w:rsidRPr="00D36414">
          <w:rPr>
            <w:rStyle w:val="Hyperlink"/>
            <w:rFonts w:cstheme="minorHAnsi"/>
          </w:rPr>
          <w:t>http://doi.org/10.1016/j.tree.2012.10.012</w:t>
        </w:r>
      </w:hyperlink>
    </w:p>
    <w:p w14:paraId="4968DC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Bonaiuto, M., Carrus, G., Martorella, H., &amp; Bonnes, M. (2002). </w:t>
      </w:r>
      <w:r w:rsidRPr="00D36414">
        <w:rPr>
          <w:rFonts w:cstheme="minorHAnsi"/>
        </w:rPr>
        <w:t xml:space="preserve">Local identity processes and environmental attitudes in land use changes: The case of natural protected areas. </w:t>
      </w:r>
      <w:r w:rsidRPr="00D36414">
        <w:rPr>
          <w:rFonts w:cstheme="minorHAnsi"/>
          <w:i/>
          <w:iCs/>
        </w:rPr>
        <w:t>Journal of Economic Psychology</w:t>
      </w:r>
      <w:r w:rsidRPr="00D36414">
        <w:rPr>
          <w:rFonts w:cstheme="minorHAnsi"/>
        </w:rPr>
        <w:t xml:space="preserve">, </w:t>
      </w:r>
      <w:r w:rsidRPr="00D36414">
        <w:rPr>
          <w:rFonts w:cstheme="minorHAnsi"/>
          <w:i/>
          <w:iCs/>
        </w:rPr>
        <w:t>23</w:t>
      </w:r>
      <w:r w:rsidRPr="00D36414">
        <w:rPr>
          <w:rFonts w:cstheme="minorHAnsi"/>
        </w:rPr>
        <w:t xml:space="preserve">(5), 631–653. </w:t>
      </w:r>
      <w:hyperlink r:id="rId2199" w:history="1">
        <w:r w:rsidRPr="00D36414">
          <w:rPr>
            <w:rStyle w:val="Hyperlink"/>
            <w:rFonts w:cstheme="minorHAnsi"/>
          </w:rPr>
          <w:t>http://doi.org/10.1016/S0167-4870(02)00121-6</w:t>
        </w:r>
      </w:hyperlink>
    </w:p>
    <w:p w14:paraId="56E914A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onstra, W. J., &amp; Österblom, H. (2014). A chain of fools: or, why it is so hard to stop overfishing. </w:t>
      </w:r>
      <w:r w:rsidRPr="00D36414">
        <w:rPr>
          <w:rFonts w:cstheme="minorHAnsi"/>
          <w:i/>
          <w:iCs/>
        </w:rPr>
        <w:t>Maritime Studies</w:t>
      </w:r>
      <w:r w:rsidRPr="00D36414">
        <w:rPr>
          <w:rFonts w:cstheme="minorHAnsi"/>
        </w:rPr>
        <w:t xml:space="preserve">, </w:t>
      </w:r>
      <w:r w:rsidRPr="00D36414">
        <w:rPr>
          <w:rFonts w:cstheme="minorHAnsi"/>
          <w:i/>
          <w:iCs/>
        </w:rPr>
        <w:t>13</w:t>
      </w:r>
      <w:r w:rsidRPr="00D36414">
        <w:rPr>
          <w:rFonts w:cstheme="minorHAnsi"/>
        </w:rPr>
        <w:t xml:space="preserve">(1), 15. </w:t>
      </w:r>
      <w:hyperlink r:id="rId2200" w:history="1">
        <w:r w:rsidRPr="00D36414">
          <w:rPr>
            <w:rStyle w:val="Hyperlink"/>
            <w:rFonts w:cstheme="minorHAnsi"/>
          </w:rPr>
          <w:t>http://doi.org/10.1186/s40152-014-0015-4</w:t>
        </w:r>
      </w:hyperlink>
    </w:p>
    <w:p w14:paraId="46CB1E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pp, L., Aumont, O., Cadule, P., Alvain, S., &amp; Gehlen, M. (2005). Response of diatoms distribution to global warming and potential implications: A global model study. </w:t>
      </w:r>
      <w:r w:rsidRPr="00D36414">
        <w:rPr>
          <w:rFonts w:cstheme="minorHAnsi"/>
          <w:i/>
          <w:iCs/>
        </w:rPr>
        <w:t>Geophysical Research Letters</w:t>
      </w:r>
      <w:r w:rsidRPr="00D36414">
        <w:rPr>
          <w:rFonts w:cstheme="minorHAnsi"/>
        </w:rPr>
        <w:t xml:space="preserve">, </w:t>
      </w:r>
      <w:r w:rsidRPr="00D36414">
        <w:rPr>
          <w:rFonts w:cstheme="minorHAnsi"/>
          <w:i/>
          <w:iCs/>
        </w:rPr>
        <w:t>32</w:t>
      </w:r>
      <w:r w:rsidRPr="00D36414">
        <w:rPr>
          <w:rFonts w:cstheme="minorHAnsi"/>
        </w:rPr>
        <w:t xml:space="preserve">(19), L19606. </w:t>
      </w:r>
      <w:hyperlink r:id="rId2201" w:history="1">
        <w:r w:rsidRPr="00D36414">
          <w:rPr>
            <w:rStyle w:val="Hyperlink"/>
            <w:rFonts w:cstheme="minorHAnsi"/>
          </w:rPr>
          <w:t>http://doi.org/10.1029/2005GL023653</w:t>
        </w:r>
      </w:hyperlink>
    </w:p>
    <w:p w14:paraId="796830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sc, E., Bricaud, A., &amp; Antoine, D. (2004). Seasonal and interannual variability in algal biomass and primary production in the Mediterranean Sea, as derived from 4 years of SeaWiFS observations. </w:t>
      </w:r>
      <w:r w:rsidRPr="00D36414">
        <w:rPr>
          <w:rFonts w:cstheme="minorHAnsi"/>
          <w:i/>
          <w:iCs/>
        </w:rPr>
        <w:t>Global Biogeochemical Cycles</w:t>
      </w:r>
      <w:r w:rsidRPr="00D36414">
        <w:rPr>
          <w:rFonts w:cstheme="minorHAnsi"/>
        </w:rPr>
        <w:t xml:space="preserve">, </w:t>
      </w:r>
      <w:r w:rsidRPr="00D36414">
        <w:rPr>
          <w:rFonts w:cstheme="minorHAnsi"/>
          <w:i/>
          <w:iCs/>
        </w:rPr>
        <w:t>18</w:t>
      </w:r>
      <w:r w:rsidRPr="00D36414">
        <w:rPr>
          <w:rFonts w:cstheme="minorHAnsi"/>
        </w:rPr>
        <w:t xml:space="preserve">(1), GB1005. </w:t>
      </w:r>
      <w:hyperlink r:id="rId2202" w:history="1">
        <w:r w:rsidRPr="00D36414">
          <w:rPr>
            <w:rStyle w:val="Hyperlink"/>
            <w:rFonts w:cstheme="minorHAnsi"/>
          </w:rPr>
          <w:t>http://doi.org/10.1029/2003GB002034</w:t>
        </w:r>
      </w:hyperlink>
    </w:p>
    <w:p w14:paraId="2D2ABBC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uget, C., Lassauce, A., &amp; Jonsell, M. (2012). Effects of fuelwood harvesting on biodiversity — a review focused on the situation in Europe. </w:t>
      </w:r>
      <w:r w:rsidRPr="00D36414">
        <w:rPr>
          <w:rFonts w:cstheme="minorHAnsi"/>
          <w:i/>
          <w:iCs/>
        </w:rPr>
        <w:t>Canadian Journal of Forest Research</w:t>
      </w:r>
      <w:r w:rsidRPr="00D36414">
        <w:rPr>
          <w:rFonts w:cstheme="minorHAnsi"/>
        </w:rPr>
        <w:t xml:space="preserve">, </w:t>
      </w:r>
      <w:r w:rsidRPr="00D36414">
        <w:rPr>
          <w:rFonts w:cstheme="minorHAnsi"/>
          <w:i/>
          <w:iCs/>
        </w:rPr>
        <w:t>42</w:t>
      </w:r>
      <w:r w:rsidRPr="00D36414">
        <w:rPr>
          <w:rFonts w:cstheme="minorHAnsi"/>
        </w:rPr>
        <w:t xml:space="preserve">(8), 1421–1432. </w:t>
      </w:r>
      <w:hyperlink r:id="rId2203" w:history="1">
        <w:r w:rsidRPr="00D36414">
          <w:rPr>
            <w:rStyle w:val="Hyperlink"/>
            <w:rFonts w:cstheme="minorHAnsi"/>
          </w:rPr>
          <w:t>http://doi.org/10.1139/x2012-078</w:t>
        </w:r>
      </w:hyperlink>
    </w:p>
    <w:p w14:paraId="5B71E77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Boulding, K. E. (1966). The economics of the coming spaceship Earth. In H. Jarrett (Ed.),</w:t>
      </w:r>
      <w:r w:rsidRPr="00D36414">
        <w:rPr>
          <w:rFonts w:cstheme="minorHAnsi"/>
          <w:i/>
          <w:iCs/>
        </w:rPr>
        <w:t xml:space="preserve"> Environmental quality in a growing economy </w:t>
      </w:r>
      <w:r w:rsidRPr="00D36414">
        <w:rPr>
          <w:rFonts w:cstheme="minorHAnsi"/>
          <w:iCs/>
        </w:rPr>
        <w:t>(pp. 3-14)</w:t>
      </w:r>
      <w:r w:rsidRPr="00D36414">
        <w:rPr>
          <w:rFonts w:cstheme="minorHAnsi"/>
        </w:rPr>
        <w:t>. Baltimore, USA: Johns Hopkins University Press.</w:t>
      </w:r>
    </w:p>
    <w:p w14:paraId="3BC92F2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uthillier, L. (2001). Quebec: Consolidation and the movement towards sustainability. In M. Howlett (Ed.), </w:t>
      </w:r>
      <w:r w:rsidRPr="00D36414">
        <w:rPr>
          <w:rFonts w:cstheme="minorHAnsi"/>
          <w:i/>
          <w:iCs/>
        </w:rPr>
        <w:t>Canadian forest policy: Adapting to change</w:t>
      </w:r>
      <w:r w:rsidRPr="00D36414">
        <w:rPr>
          <w:rFonts w:cstheme="minorHAnsi"/>
        </w:rPr>
        <w:t xml:space="preserve"> (pp. 237-278). Toronto, Canada: University of Toronto Press.</w:t>
      </w:r>
    </w:p>
    <w:p w14:paraId="30228EC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utin, S., &amp; Lane, J. E. (2014). Climate change and mammals: evolutionary versus plastic responses. </w:t>
      </w:r>
      <w:r w:rsidRPr="00D36414">
        <w:rPr>
          <w:rFonts w:cstheme="minorHAnsi"/>
          <w:i/>
          <w:iCs/>
        </w:rPr>
        <w:t>Evolutionary Applications</w:t>
      </w:r>
      <w:r w:rsidRPr="00D36414">
        <w:rPr>
          <w:rFonts w:cstheme="minorHAnsi"/>
        </w:rPr>
        <w:t xml:space="preserve">, </w:t>
      </w:r>
      <w:r w:rsidRPr="00D36414">
        <w:rPr>
          <w:rFonts w:cstheme="minorHAnsi"/>
          <w:i/>
          <w:iCs/>
        </w:rPr>
        <w:t>7</w:t>
      </w:r>
      <w:r w:rsidRPr="00D36414">
        <w:rPr>
          <w:rFonts w:cstheme="minorHAnsi"/>
        </w:rPr>
        <w:t xml:space="preserve">(1), 29–41. </w:t>
      </w:r>
      <w:hyperlink r:id="rId2204" w:history="1">
        <w:r w:rsidRPr="00D36414">
          <w:rPr>
            <w:rStyle w:val="Hyperlink"/>
            <w:rFonts w:cstheme="minorHAnsi"/>
          </w:rPr>
          <w:t>http://doi.org/10.1111/eva.12121</w:t>
        </w:r>
      </w:hyperlink>
    </w:p>
    <w:p w14:paraId="38CB8D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wes, M. J., Loewenthal, M., Read, D. S., Hutchins, M. G., Prudhomme, C., Armstrong, L. K., Harman, S. A., Wickham, H. D., Gozzard, E., &amp; Carvalho, L. (2016). Identifying multiple stressor controls on phytoplankton dynamics in the River Thames (UK) using high-frequency water quality data. </w:t>
      </w:r>
      <w:r w:rsidRPr="00D36414">
        <w:rPr>
          <w:rFonts w:cstheme="minorHAnsi"/>
          <w:i/>
          <w:iCs/>
        </w:rPr>
        <w:t>Science of The Total Environment</w:t>
      </w:r>
      <w:r w:rsidRPr="00D36414">
        <w:rPr>
          <w:rFonts w:cstheme="minorHAnsi"/>
        </w:rPr>
        <w:t xml:space="preserve">, </w:t>
      </w:r>
      <w:r w:rsidRPr="00D36414">
        <w:rPr>
          <w:rFonts w:cstheme="minorHAnsi"/>
          <w:i/>
          <w:iCs/>
        </w:rPr>
        <w:t>569</w:t>
      </w:r>
      <w:r w:rsidRPr="00D36414">
        <w:rPr>
          <w:rFonts w:cstheme="minorHAnsi"/>
        </w:rPr>
        <w:t>–</w:t>
      </w:r>
      <w:r w:rsidRPr="00D36414">
        <w:rPr>
          <w:rFonts w:cstheme="minorHAnsi"/>
          <w:i/>
          <w:iCs/>
        </w:rPr>
        <w:t>570</w:t>
      </w:r>
      <w:r w:rsidRPr="00D36414">
        <w:rPr>
          <w:rFonts w:cstheme="minorHAnsi"/>
        </w:rPr>
        <w:t xml:space="preserve">, 1489–1499. </w:t>
      </w:r>
      <w:hyperlink r:id="rId2205" w:history="1">
        <w:r w:rsidRPr="00D36414">
          <w:rPr>
            <w:rStyle w:val="Hyperlink"/>
            <w:rFonts w:cstheme="minorHAnsi"/>
          </w:rPr>
          <w:t>http://doi.org/10.1016/j.scitotenv.2016.06.239</w:t>
        </w:r>
      </w:hyperlink>
    </w:p>
    <w:p w14:paraId="73EE3C9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ozec, A. (2006). </w:t>
      </w:r>
      <w:r w:rsidRPr="00D36414">
        <w:rPr>
          <w:rFonts w:cstheme="minorHAnsi"/>
          <w:i/>
          <w:iCs/>
        </w:rPr>
        <w:t>La circulation thermohaline de la Mer Méditerranée sous les climats présents et futurs [Thermohaline circulation of the Mediterranean Sea under current and future climates]</w:t>
      </w:r>
      <w:r w:rsidRPr="00D36414">
        <w:rPr>
          <w:rFonts w:cstheme="minorHAnsi"/>
        </w:rPr>
        <w:t xml:space="preserve"> (Doctoral dissertation). Retrieved from </w:t>
      </w:r>
      <w:hyperlink r:id="rId2206" w:history="1">
        <w:r w:rsidRPr="00D36414">
          <w:rPr>
            <w:rStyle w:val="Hyperlink"/>
            <w:rFonts w:cstheme="minorHAnsi"/>
          </w:rPr>
          <w:t>http://www.theses.fr/2006PA066009</w:t>
        </w:r>
      </w:hyperlink>
    </w:p>
    <w:p w14:paraId="1597D1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adshaw, C. J. A., Leroy, B., Bellard, C., Albert, C., Roiz, D., Barbet-Massin, M., Salles, J. M., Simard, F., &amp; Courchamp, F. (2016). Massive yet grossly underestimated global costs of invasive insects. </w:t>
      </w:r>
      <w:r w:rsidRPr="00D36414">
        <w:rPr>
          <w:rFonts w:cstheme="minorHAnsi"/>
          <w:i/>
          <w:iCs/>
        </w:rPr>
        <w:t>Nature Communications</w:t>
      </w:r>
      <w:r w:rsidRPr="00D36414">
        <w:rPr>
          <w:rFonts w:cstheme="minorHAnsi"/>
          <w:i/>
        </w:rPr>
        <w:t>, 7,</w:t>
      </w:r>
      <w:r w:rsidRPr="00D36414">
        <w:rPr>
          <w:rFonts w:cstheme="minorHAnsi"/>
        </w:rPr>
        <w:t xml:space="preserve"> 12986. </w:t>
      </w:r>
      <w:hyperlink r:id="rId2207" w:history="1">
        <w:r w:rsidRPr="00D36414">
          <w:rPr>
            <w:rStyle w:val="Hyperlink"/>
            <w:rFonts w:cstheme="minorHAnsi"/>
          </w:rPr>
          <w:t>http://doi.org/10.1038/ncomms12986</w:t>
        </w:r>
      </w:hyperlink>
    </w:p>
    <w:p w14:paraId="7C59DC2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ainerd, S. (2007). </w:t>
      </w:r>
      <w:r w:rsidRPr="00D36414">
        <w:rPr>
          <w:rFonts w:cstheme="minorHAnsi"/>
          <w:i/>
          <w:iCs/>
        </w:rPr>
        <w:t>European charter on hunting and biodiversity</w:t>
      </w:r>
      <w:r w:rsidRPr="00D36414">
        <w:rPr>
          <w:rFonts w:cstheme="minorHAnsi"/>
        </w:rPr>
        <w:t xml:space="preserve">. Retrieved from </w:t>
      </w:r>
      <w:hyperlink r:id="rId2208" w:history="1">
        <w:r w:rsidRPr="00D36414">
          <w:rPr>
            <w:rStyle w:val="Hyperlink"/>
            <w:rFonts w:cstheme="minorHAnsi"/>
          </w:rPr>
          <w:t>http://fp7hunt.net/Portals/HUNT/Hunting_Charter.pdf</w:t>
        </w:r>
      </w:hyperlink>
    </w:p>
    <w:p w14:paraId="1E60979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ander, K., Blom, G., Borges, M. F., Erzini, K., &amp; Henderson, G. (2003). Are we seeing a coherent response to changing temperature? </w:t>
      </w:r>
      <w:r w:rsidRPr="00D36414">
        <w:rPr>
          <w:rFonts w:cstheme="minorHAnsi"/>
          <w:i/>
          <w:iCs/>
        </w:rPr>
        <w:t>ICES Marine Science Symposia</w:t>
      </w:r>
      <w:r w:rsidRPr="00D36414">
        <w:rPr>
          <w:rFonts w:cstheme="minorHAnsi"/>
        </w:rPr>
        <w:t xml:space="preserve">, </w:t>
      </w:r>
      <w:r w:rsidRPr="00D36414">
        <w:rPr>
          <w:rFonts w:cstheme="minorHAnsi"/>
          <w:i/>
          <w:iCs/>
        </w:rPr>
        <w:t>219</w:t>
      </w:r>
      <w:r w:rsidRPr="00D36414">
        <w:rPr>
          <w:rFonts w:cstheme="minorHAnsi"/>
        </w:rPr>
        <w:t>, 261–270.</w:t>
      </w:r>
    </w:p>
    <w:p w14:paraId="7AA475C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andt, J., Primdahl, J., &amp; Reenberg, A. (1999). Rural land-use and landscape dynamics-analysis of ’driving forces’ in space and time. Retrieved from </w:t>
      </w:r>
      <w:hyperlink r:id="rId2209" w:anchor="0" w:history="1">
        <w:r w:rsidRPr="00D36414">
          <w:rPr>
            <w:rStyle w:val="Hyperlink"/>
            <w:rFonts w:cstheme="minorHAnsi"/>
          </w:rPr>
          <w:t>https://scholar.google.ch/scholar?hl=de&amp;q=Rural+land-use+and+landscape+dynamics-analysis+of+%27driving+forces%27+in+space+and+time&amp;btnG=&amp;lr=#0</w:t>
        </w:r>
      </w:hyperlink>
    </w:p>
    <w:p w14:paraId="1246A7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ang, P., Spathelf, P., Larsen, J. B., Bauhus, J., Bončína, A., Chauvin, C., Drössler, L., García-Güemes, C., Heiri, C., Kerr, G., Lexer, M. J., Mason, B., Mohren, F., Mühlethaler, U., Nocentini, S., Svoboda, M., Bonc ina, A., Chauvin, C., Drossler, L., Garcia-Guemes, C., Heiri, C., Kerr, G., Lexer, M. J., Mason, B., Mohren, F., Muhlethaler, U., Nocentini, S., &amp; Svoboda, M. (2014). Suitability of close-to-nature silviculture for adapting temperate European forests to climate change. </w:t>
      </w:r>
      <w:r w:rsidRPr="00D36414">
        <w:rPr>
          <w:rFonts w:cstheme="minorHAnsi"/>
          <w:i/>
          <w:iCs/>
        </w:rPr>
        <w:t>Forestry</w:t>
      </w:r>
      <w:r w:rsidRPr="00D36414">
        <w:rPr>
          <w:rFonts w:cstheme="minorHAnsi"/>
        </w:rPr>
        <w:t xml:space="preserve">, </w:t>
      </w:r>
      <w:r w:rsidRPr="00D36414">
        <w:rPr>
          <w:rFonts w:cstheme="minorHAnsi"/>
          <w:i/>
          <w:iCs/>
        </w:rPr>
        <w:t>87</w:t>
      </w:r>
      <w:r w:rsidRPr="00D36414">
        <w:rPr>
          <w:rFonts w:cstheme="minorHAnsi"/>
        </w:rPr>
        <w:t xml:space="preserve">(4), 492–503. </w:t>
      </w:r>
      <w:hyperlink r:id="rId2210" w:history="1">
        <w:r w:rsidRPr="00D36414">
          <w:rPr>
            <w:rStyle w:val="Hyperlink"/>
            <w:rFonts w:cstheme="minorHAnsi"/>
          </w:rPr>
          <w:t>http://doi.org/10.1093/forestry/cpu018</w:t>
        </w:r>
      </w:hyperlink>
    </w:p>
    <w:p w14:paraId="3BA748F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anquart, E., Verheyen, K., &amp; Latham, J. (2008). Selection criteria of protected forest areas in Europe: The theory and the real world. </w:t>
      </w:r>
      <w:r w:rsidRPr="00D36414">
        <w:rPr>
          <w:rFonts w:cstheme="minorHAnsi"/>
          <w:i/>
          <w:iCs/>
        </w:rPr>
        <w:t>Biological Conservation</w:t>
      </w:r>
      <w:r w:rsidRPr="00D36414">
        <w:rPr>
          <w:rFonts w:cstheme="minorHAnsi"/>
        </w:rPr>
        <w:t xml:space="preserve">, </w:t>
      </w:r>
      <w:r w:rsidRPr="00D36414">
        <w:rPr>
          <w:rFonts w:cstheme="minorHAnsi"/>
          <w:i/>
          <w:iCs/>
        </w:rPr>
        <w:t>141</w:t>
      </w:r>
      <w:r w:rsidRPr="00D36414">
        <w:rPr>
          <w:rFonts w:cstheme="minorHAnsi"/>
        </w:rPr>
        <w:t xml:space="preserve">(11), 2795–2806. </w:t>
      </w:r>
      <w:hyperlink r:id="rId2211" w:history="1">
        <w:r w:rsidRPr="00D36414">
          <w:rPr>
            <w:rStyle w:val="Hyperlink"/>
            <w:rFonts w:cstheme="minorHAnsi"/>
          </w:rPr>
          <w:t>http://doi.org/10.1016/j.biocon.2008.08.015</w:t>
        </w:r>
      </w:hyperlink>
    </w:p>
    <w:p w14:paraId="1BA7CE9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een, J. P., Hennessy, T. C., &amp; Thorne, F. S. (2005). The effect of decoupling on the decision to produce: An Irish case study. </w:t>
      </w:r>
      <w:r w:rsidRPr="00D36414">
        <w:rPr>
          <w:rFonts w:cstheme="minorHAnsi"/>
          <w:i/>
          <w:iCs/>
        </w:rPr>
        <w:t>Food Policy</w:t>
      </w:r>
      <w:r w:rsidRPr="00D36414">
        <w:rPr>
          <w:rFonts w:cstheme="minorHAnsi"/>
        </w:rPr>
        <w:t xml:space="preserve">, </w:t>
      </w:r>
      <w:r w:rsidRPr="00D36414">
        <w:rPr>
          <w:rFonts w:cstheme="minorHAnsi"/>
          <w:i/>
          <w:iCs/>
        </w:rPr>
        <w:t>30</w:t>
      </w:r>
      <w:r w:rsidRPr="00D36414">
        <w:rPr>
          <w:rFonts w:cstheme="minorHAnsi"/>
        </w:rPr>
        <w:t xml:space="preserve">(2), 129–144. </w:t>
      </w:r>
      <w:hyperlink r:id="rId2212" w:history="1">
        <w:r w:rsidRPr="00D36414">
          <w:rPr>
            <w:rStyle w:val="Hyperlink"/>
            <w:rFonts w:cstheme="minorHAnsi"/>
          </w:rPr>
          <w:t>http://doi.org/10.1016/j.foodpol.2005.03.001</w:t>
        </w:r>
      </w:hyperlink>
    </w:p>
    <w:p w14:paraId="0FADC8B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escancin, F., Dobšinská, Z., De Meo, I., Šálka, J., &amp; Paletto, A. (2017). Analysis of stakeholders’ involvement in the implementation of the Natura 2000 network in Slovakia. </w:t>
      </w:r>
      <w:r w:rsidRPr="00D36414">
        <w:rPr>
          <w:rFonts w:cstheme="minorHAnsi"/>
          <w:i/>
          <w:iCs/>
        </w:rPr>
        <w:t>Forest Policy and Economics</w:t>
      </w:r>
      <w:r w:rsidRPr="00D36414">
        <w:rPr>
          <w:rFonts w:cstheme="minorHAnsi"/>
        </w:rPr>
        <w:t xml:space="preserve">. </w:t>
      </w:r>
      <w:hyperlink r:id="rId2213" w:history="1">
        <w:r w:rsidRPr="00D36414">
          <w:rPr>
            <w:rStyle w:val="Hyperlink"/>
            <w:rFonts w:cstheme="minorHAnsi"/>
          </w:rPr>
          <w:t>http://doi.org/10.1016/j.forpol.2017.03.013</w:t>
        </w:r>
      </w:hyperlink>
    </w:p>
    <w:p w14:paraId="18FA7F2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Breukers, S., &amp; Wolsink, M. (2007). Wind energy policies in the Netherlands: Institutional capacity-</w:t>
      </w:r>
      <w:r w:rsidRPr="00D36414">
        <w:rPr>
          <w:rFonts w:cstheme="minorHAnsi"/>
        </w:rPr>
        <w:lastRenderedPageBreak/>
        <w:t xml:space="preserve">building for ecological modernisation. </w:t>
      </w:r>
      <w:r w:rsidRPr="00D36414">
        <w:rPr>
          <w:rFonts w:cstheme="minorHAnsi"/>
          <w:i/>
          <w:iCs/>
        </w:rPr>
        <w:t>Environmental Politics</w:t>
      </w:r>
      <w:r w:rsidRPr="00D36414">
        <w:rPr>
          <w:rFonts w:cstheme="minorHAnsi"/>
        </w:rPr>
        <w:t xml:space="preserve">, </w:t>
      </w:r>
      <w:r w:rsidRPr="00D36414">
        <w:rPr>
          <w:rFonts w:cstheme="minorHAnsi"/>
          <w:i/>
          <w:iCs/>
        </w:rPr>
        <w:t>16</w:t>
      </w:r>
      <w:r w:rsidRPr="00D36414">
        <w:rPr>
          <w:rFonts w:cstheme="minorHAnsi"/>
        </w:rPr>
        <w:t xml:space="preserve">(1), 92–112. </w:t>
      </w:r>
      <w:hyperlink r:id="rId2214" w:history="1">
        <w:r w:rsidRPr="00D36414">
          <w:rPr>
            <w:rStyle w:val="Hyperlink"/>
            <w:rFonts w:cstheme="minorHAnsi"/>
          </w:rPr>
          <w:t>http://doi.org/10.1080/09644010601073838</w:t>
        </w:r>
      </w:hyperlink>
    </w:p>
    <w:p w14:paraId="5CECF77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ight, J. A., Morris, A. J., Field, R. H., Cooke, A. I., Grice, P. V., Walker, L. K., Fern, J., &amp; Peach, W. J. (2015). Higher-tier agri-environment scheme enhances breeding densities of some priority farmland birds in England. </w:t>
      </w:r>
      <w:r w:rsidRPr="00D36414">
        <w:rPr>
          <w:rFonts w:cstheme="minorHAnsi"/>
          <w:i/>
          <w:iCs/>
        </w:rPr>
        <w:t>Agriculture, Ecosystems and Environment</w:t>
      </w:r>
      <w:r w:rsidRPr="00D36414">
        <w:rPr>
          <w:rFonts w:cstheme="minorHAnsi"/>
        </w:rPr>
        <w:t xml:space="preserve">, </w:t>
      </w:r>
      <w:r w:rsidRPr="00D36414">
        <w:rPr>
          <w:rFonts w:cstheme="minorHAnsi"/>
          <w:i/>
          <w:iCs/>
        </w:rPr>
        <w:t>203</w:t>
      </w:r>
      <w:r w:rsidRPr="00D36414">
        <w:rPr>
          <w:rFonts w:cstheme="minorHAnsi"/>
        </w:rPr>
        <w:t xml:space="preserve">, 69–79. </w:t>
      </w:r>
      <w:hyperlink r:id="rId2215" w:history="1">
        <w:r w:rsidRPr="00D36414">
          <w:rPr>
            <w:rStyle w:val="Hyperlink"/>
            <w:rFonts w:cstheme="minorHAnsi"/>
          </w:rPr>
          <w:t>http://doi.org/10.1016/j.agee.2015.01.021</w:t>
        </w:r>
      </w:hyperlink>
    </w:p>
    <w:p w14:paraId="09DEC3E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iones, M. J. I. M., Ineson, P., &amp; Heinemeyer, A. (2007). Predicting potential impacts of climate change on the geographical distribution of enchytraeids: a meta-analysis approach.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11), 2252–2269. </w:t>
      </w:r>
      <w:hyperlink r:id="rId2216" w:history="1">
        <w:r w:rsidRPr="00D36414">
          <w:rPr>
            <w:rStyle w:val="Hyperlink"/>
            <w:rFonts w:cstheme="minorHAnsi"/>
          </w:rPr>
          <w:t>http://doi.org/10.1111/j.1365-2486.2007.01434.x</w:t>
        </w:r>
      </w:hyperlink>
    </w:p>
    <w:p w14:paraId="420E8B2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ittain, C., Bommarco, R., Vighi, M., Settele, J., &amp; Potts, S. G. (2010). Organic farming in isolated landscapes does not benefit flower-visiting insects and pollination. </w:t>
      </w:r>
      <w:r w:rsidRPr="00D36414">
        <w:rPr>
          <w:rFonts w:cstheme="minorHAnsi"/>
          <w:i/>
          <w:iCs/>
        </w:rPr>
        <w:t>Biological Conservation</w:t>
      </w:r>
      <w:r w:rsidRPr="00D36414">
        <w:rPr>
          <w:rFonts w:cstheme="minorHAnsi"/>
        </w:rPr>
        <w:t xml:space="preserve">, </w:t>
      </w:r>
      <w:r w:rsidRPr="00D36414">
        <w:rPr>
          <w:rFonts w:cstheme="minorHAnsi"/>
          <w:i/>
          <w:iCs/>
        </w:rPr>
        <w:t>143</w:t>
      </w:r>
      <w:r w:rsidRPr="00D36414">
        <w:rPr>
          <w:rFonts w:cstheme="minorHAnsi"/>
        </w:rPr>
        <w:t xml:space="preserve">(8), 1860–1867. </w:t>
      </w:r>
      <w:hyperlink r:id="rId2217" w:history="1">
        <w:r w:rsidRPr="00D36414">
          <w:rPr>
            <w:rStyle w:val="Hyperlink"/>
            <w:rFonts w:cstheme="minorHAnsi"/>
          </w:rPr>
          <w:t>http://doi.org/10.1016/j.biocon.2010.04.029</w:t>
        </w:r>
      </w:hyperlink>
    </w:p>
    <w:p w14:paraId="42FD11E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ockerhoff, E. G., Jactel, H., Parrotta, J. A., Quine, C. P., &amp; Sayer, J. (2008). Plantation forests and biodiversity: Oxymoron or opportunity? </w:t>
      </w:r>
      <w:r w:rsidRPr="00D36414">
        <w:rPr>
          <w:rFonts w:cstheme="minorHAnsi"/>
          <w:i/>
          <w:iCs/>
        </w:rPr>
        <w:t>Biodiversity and Conservation</w:t>
      </w:r>
      <w:r w:rsidRPr="00D36414">
        <w:rPr>
          <w:rFonts w:cstheme="minorHAnsi"/>
        </w:rPr>
        <w:t xml:space="preserve">, </w:t>
      </w:r>
      <w:r w:rsidRPr="00D36414">
        <w:rPr>
          <w:rFonts w:cstheme="minorHAnsi"/>
          <w:i/>
          <w:iCs/>
        </w:rPr>
        <w:t>17</w:t>
      </w:r>
      <w:r w:rsidRPr="00D36414">
        <w:rPr>
          <w:rFonts w:cstheme="minorHAnsi"/>
        </w:rPr>
        <w:t xml:space="preserve">(5), 925–951. </w:t>
      </w:r>
      <w:hyperlink r:id="rId2218" w:history="1">
        <w:r w:rsidRPr="00D36414">
          <w:rPr>
            <w:rStyle w:val="Hyperlink"/>
            <w:rFonts w:cstheme="minorHAnsi"/>
          </w:rPr>
          <w:t>http://doi.org/10.1007/s10531-008-9380-x</w:t>
        </w:r>
      </w:hyperlink>
    </w:p>
    <w:p w14:paraId="01A5011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omley, D. W. (1991). </w:t>
      </w:r>
      <w:r w:rsidRPr="00D36414">
        <w:rPr>
          <w:rFonts w:cstheme="minorHAnsi"/>
          <w:i/>
          <w:iCs/>
        </w:rPr>
        <w:t>Environment and economy: property rights and public policy</w:t>
      </w:r>
      <w:r w:rsidRPr="00D36414">
        <w:rPr>
          <w:rFonts w:cstheme="minorHAnsi"/>
        </w:rPr>
        <w:t>. Oxford, UK: Basil Blackwell Ltd.</w:t>
      </w:r>
    </w:p>
    <w:p w14:paraId="3226D8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Brooks, T. M, Akçakaya, H. R., Burgess, N. D., Butchart, S. H. M., Hilton-Taylor, C., Hoffmann, M., Juffe-Bignoli, D., Kingston, N., MacSharry, B., Parr, M., Perianin, L., Regan, E. C., Rodrigues, A. S. L., Rondinini, C., Shennan-Farpon, Y., &amp; Young, B. E. (2016). Analysing biodiversity and conservation knowledge products to support regional environmental assessments. </w:t>
      </w:r>
      <w:r w:rsidRPr="00D36414">
        <w:rPr>
          <w:rFonts w:cstheme="minorHAnsi"/>
          <w:i/>
          <w:iCs/>
        </w:rPr>
        <w:t>Scientific Data,</w:t>
      </w:r>
      <w:r w:rsidRPr="00D36414">
        <w:rPr>
          <w:rFonts w:cstheme="minorHAnsi"/>
          <w:i/>
        </w:rPr>
        <w:t> 3,</w:t>
      </w:r>
      <w:r w:rsidRPr="00D36414">
        <w:rPr>
          <w:rFonts w:cstheme="minorHAnsi"/>
        </w:rPr>
        <w:t xml:space="preserve"> 160007. </w:t>
      </w:r>
      <w:hyperlink r:id="rId2219" w:history="1">
        <w:r w:rsidRPr="00D36414">
          <w:rPr>
            <w:rStyle w:val="Hyperlink"/>
            <w:rFonts w:cstheme="minorHAnsi"/>
          </w:rPr>
          <w:t>http://doi.org/10.1038/sdata.2016.7</w:t>
        </w:r>
      </w:hyperlink>
    </w:p>
    <w:p w14:paraId="1758BC7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ooks, T. M., Mittermeier, R. A., da Fonseca, G. A. B., Gerlach, J., Hoffmann, M., Lamoreux, J. F., Mittermeier, C. G., Pilgrim, J. D., &amp; Rodrigues, A. S. L. (2006). Global biodiversity conservation priorities. </w:t>
      </w:r>
      <w:r w:rsidRPr="00D36414">
        <w:rPr>
          <w:rFonts w:cstheme="minorHAnsi"/>
          <w:i/>
          <w:iCs/>
        </w:rPr>
        <w:t>Science</w:t>
      </w:r>
      <w:r w:rsidRPr="00D36414">
        <w:rPr>
          <w:rFonts w:cstheme="minorHAnsi"/>
        </w:rPr>
        <w:t xml:space="preserve">, </w:t>
      </w:r>
      <w:r w:rsidRPr="00D36414">
        <w:rPr>
          <w:rFonts w:cstheme="minorHAnsi"/>
          <w:i/>
          <w:iCs/>
        </w:rPr>
        <w:t>313</w:t>
      </w:r>
      <w:r w:rsidRPr="00D36414">
        <w:rPr>
          <w:rFonts w:cstheme="minorHAnsi"/>
        </w:rPr>
        <w:t xml:space="preserve">(5783), 58–61. </w:t>
      </w:r>
      <w:hyperlink r:id="rId2220" w:history="1">
        <w:r w:rsidRPr="00D36414">
          <w:rPr>
            <w:rStyle w:val="Hyperlink"/>
            <w:rFonts w:cstheme="minorHAnsi"/>
          </w:rPr>
          <w:t>http://doi.org/10.1126/science.1127609</w:t>
        </w:r>
      </w:hyperlink>
    </w:p>
    <w:p w14:paraId="424408B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owne, M. A., Niven, S. J., Galloway, T. S., Rowland, S. J., &amp; Thompson, R. C. (2013). Microplastic moves pollutants and additives to worms, reducing functions linked to health and biodiversity. </w:t>
      </w:r>
      <w:r w:rsidRPr="00D36414">
        <w:rPr>
          <w:rFonts w:cstheme="minorHAnsi"/>
          <w:i/>
          <w:iCs/>
        </w:rPr>
        <w:t>Current Biology</w:t>
      </w:r>
      <w:r w:rsidRPr="00D36414">
        <w:rPr>
          <w:rFonts w:cstheme="minorHAnsi"/>
        </w:rPr>
        <w:t xml:space="preserve">, </w:t>
      </w:r>
      <w:r w:rsidRPr="00D36414">
        <w:rPr>
          <w:rFonts w:cstheme="minorHAnsi"/>
          <w:i/>
          <w:iCs/>
        </w:rPr>
        <w:t>23</w:t>
      </w:r>
      <w:r w:rsidRPr="00D36414">
        <w:rPr>
          <w:rFonts w:cstheme="minorHAnsi"/>
        </w:rPr>
        <w:t xml:space="preserve">(23), 2388–2392. </w:t>
      </w:r>
      <w:hyperlink r:id="rId2221" w:history="1">
        <w:r w:rsidRPr="00D36414">
          <w:rPr>
            <w:rStyle w:val="Hyperlink"/>
            <w:rFonts w:cstheme="minorHAnsi"/>
          </w:rPr>
          <w:t>http://doi.org/10.1016/j.cub.2013.10.012</w:t>
        </w:r>
      </w:hyperlink>
    </w:p>
    <w:p w14:paraId="470E91D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udvig, L. A. (2011). The restoration of biodiversity: Where has research been and where does it need to go? </w:t>
      </w:r>
      <w:r w:rsidRPr="00D36414">
        <w:rPr>
          <w:rFonts w:cstheme="minorHAnsi"/>
          <w:i/>
          <w:iCs/>
        </w:rPr>
        <w:t>American Journal of Botany</w:t>
      </w:r>
      <w:r w:rsidRPr="00D36414">
        <w:rPr>
          <w:rFonts w:cstheme="minorHAnsi"/>
        </w:rPr>
        <w:t xml:space="preserve">, </w:t>
      </w:r>
      <w:r w:rsidRPr="00D36414">
        <w:rPr>
          <w:rFonts w:cstheme="minorHAnsi"/>
          <w:i/>
          <w:iCs/>
        </w:rPr>
        <w:t>98</w:t>
      </w:r>
      <w:r w:rsidRPr="00D36414">
        <w:rPr>
          <w:rFonts w:cstheme="minorHAnsi"/>
        </w:rPr>
        <w:t xml:space="preserve">(3), 549–558. </w:t>
      </w:r>
      <w:hyperlink r:id="rId2222" w:history="1">
        <w:r w:rsidRPr="00D36414">
          <w:rPr>
            <w:rStyle w:val="Hyperlink"/>
            <w:rFonts w:cstheme="minorHAnsi"/>
          </w:rPr>
          <w:t>http://doi.org/10.3732/ajb.1000285</w:t>
        </w:r>
      </w:hyperlink>
    </w:p>
    <w:p w14:paraId="14FD6F9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rukas, V., &amp; Weber, N. (2009). Forest management after the economic transition—at the crossroads between German and Scandinavian traditions. </w:t>
      </w:r>
      <w:r w:rsidRPr="00D36414">
        <w:rPr>
          <w:rFonts w:cstheme="minorHAnsi"/>
          <w:i/>
          <w:iCs/>
        </w:rPr>
        <w:t>Forest Policy and Economics</w:t>
      </w:r>
      <w:r w:rsidRPr="00D36414">
        <w:rPr>
          <w:rFonts w:cstheme="minorHAnsi"/>
        </w:rPr>
        <w:t xml:space="preserve">, </w:t>
      </w:r>
      <w:r w:rsidRPr="00D36414">
        <w:rPr>
          <w:rFonts w:cstheme="minorHAnsi"/>
          <w:i/>
          <w:iCs/>
        </w:rPr>
        <w:t>11</w:t>
      </w:r>
      <w:r w:rsidRPr="00D36414">
        <w:rPr>
          <w:rFonts w:cstheme="minorHAnsi"/>
        </w:rPr>
        <w:t xml:space="preserve">(8), 586–592. </w:t>
      </w:r>
      <w:hyperlink r:id="rId2223" w:history="1">
        <w:r w:rsidRPr="00D36414">
          <w:rPr>
            <w:rStyle w:val="Hyperlink"/>
            <w:rFonts w:cstheme="minorHAnsi"/>
          </w:rPr>
          <w:t>http://doi.org/10.1016/j.forpol.2009.08.009</w:t>
        </w:r>
      </w:hyperlink>
    </w:p>
    <w:p w14:paraId="59AF048A"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Brumelis, G., Jonsson, B. G., Kouki, J., Kuuluvainen, T., &amp; Shorohova, E. (2011). Forest naturalness in Northern Europe: Perspectives on processes, structures and species diversity. </w:t>
      </w:r>
      <w:r w:rsidRPr="00D36414">
        <w:rPr>
          <w:rFonts w:cstheme="minorHAnsi"/>
          <w:i/>
          <w:iCs/>
          <w:lang w:val="es-ES"/>
        </w:rPr>
        <w:t>Silva Fennica</w:t>
      </w:r>
      <w:r w:rsidRPr="00D36414">
        <w:rPr>
          <w:rFonts w:cstheme="minorHAnsi"/>
          <w:lang w:val="es-ES"/>
        </w:rPr>
        <w:t xml:space="preserve">, </w:t>
      </w:r>
      <w:r w:rsidRPr="00D36414">
        <w:rPr>
          <w:rFonts w:cstheme="minorHAnsi"/>
          <w:i/>
          <w:iCs/>
          <w:lang w:val="es-ES"/>
        </w:rPr>
        <w:t>45</w:t>
      </w:r>
      <w:r w:rsidRPr="00D36414">
        <w:rPr>
          <w:rFonts w:cstheme="minorHAnsi"/>
          <w:lang w:val="es-ES"/>
        </w:rPr>
        <w:t xml:space="preserve">(5), 807–821. </w:t>
      </w:r>
      <w:hyperlink r:id="rId2224" w:history="1">
        <w:r w:rsidRPr="00D36414">
          <w:rPr>
            <w:rStyle w:val="Hyperlink"/>
            <w:rFonts w:cstheme="minorHAnsi"/>
            <w:lang w:val="es-ES"/>
          </w:rPr>
          <w:t>http://doi.org/10.14214/sf.446</w:t>
        </w:r>
      </w:hyperlink>
    </w:p>
    <w:p w14:paraId="2A4E18A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Bubová, T., Vrabec, V., Kulma, M., &amp; Nowicki, P. (2015). </w:t>
      </w:r>
      <w:r w:rsidRPr="00D36414">
        <w:rPr>
          <w:rFonts w:cstheme="minorHAnsi"/>
        </w:rPr>
        <w:t xml:space="preserve">Land management impacts on European butterflies of conservation concern: a review. </w:t>
      </w:r>
      <w:r w:rsidRPr="00D36414">
        <w:rPr>
          <w:rFonts w:cstheme="minorHAnsi"/>
          <w:i/>
          <w:iCs/>
        </w:rPr>
        <w:t>Journal of Insect Conservation</w:t>
      </w:r>
      <w:r w:rsidRPr="00D36414">
        <w:rPr>
          <w:rFonts w:cstheme="minorHAnsi"/>
        </w:rPr>
        <w:t xml:space="preserve">, </w:t>
      </w:r>
      <w:r w:rsidRPr="00D36414">
        <w:rPr>
          <w:rFonts w:cstheme="minorHAnsi"/>
          <w:i/>
          <w:iCs/>
        </w:rPr>
        <w:t>19</w:t>
      </w:r>
      <w:r w:rsidRPr="00D36414">
        <w:rPr>
          <w:rFonts w:cstheme="minorHAnsi"/>
        </w:rPr>
        <w:t xml:space="preserve">(5), 805–821. </w:t>
      </w:r>
      <w:hyperlink r:id="rId2225" w:history="1">
        <w:r w:rsidRPr="00D36414">
          <w:rPr>
            <w:rStyle w:val="Hyperlink"/>
            <w:rFonts w:cstheme="minorHAnsi"/>
          </w:rPr>
          <w:t>http://doi.org/10.1007/s10841-015-9819-9</w:t>
        </w:r>
      </w:hyperlink>
    </w:p>
    <w:p w14:paraId="11153F9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ugalho, M. N., Caldeira, M. C., Pereira, J. S., Aronson, J., &amp; Pausas, J. G. (2011). Mediterranean cork oak savannas require human use to sustain biodiversity and ecosystem services. </w:t>
      </w:r>
      <w:r w:rsidRPr="00D36414">
        <w:rPr>
          <w:rFonts w:cstheme="minorHAnsi"/>
          <w:i/>
          <w:iCs/>
        </w:rPr>
        <w:t>Frontiers in Ecology and the Environment</w:t>
      </w:r>
      <w:r w:rsidRPr="00D36414">
        <w:rPr>
          <w:rFonts w:cstheme="minorHAnsi"/>
        </w:rPr>
        <w:t xml:space="preserve">, </w:t>
      </w:r>
      <w:r w:rsidRPr="00D36414">
        <w:rPr>
          <w:rFonts w:cstheme="minorHAnsi"/>
          <w:i/>
          <w:iCs/>
        </w:rPr>
        <w:t>9</w:t>
      </w:r>
      <w:r w:rsidRPr="00D36414">
        <w:rPr>
          <w:rFonts w:cstheme="minorHAnsi"/>
        </w:rPr>
        <w:t xml:space="preserve">(5), 278–286. </w:t>
      </w:r>
      <w:hyperlink r:id="rId2226" w:history="1">
        <w:r w:rsidRPr="00D36414">
          <w:rPr>
            <w:rStyle w:val="Hyperlink"/>
            <w:rFonts w:cstheme="minorHAnsi"/>
          </w:rPr>
          <w:t>http://doi.org/10.1890/100084</w:t>
        </w:r>
      </w:hyperlink>
    </w:p>
    <w:p w14:paraId="7735A480" w14:textId="77777777" w:rsidR="00380F5C" w:rsidRPr="00D36414" w:rsidRDefault="00380F5C" w:rsidP="00380F5C">
      <w:pPr>
        <w:widowControl w:val="0"/>
        <w:autoSpaceDE w:val="0"/>
        <w:autoSpaceDN w:val="0"/>
        <w:adjustRightInd w:val="0"/>
        <w:spacing w:before="120"/>
        <w:ind w:left="480" w:hanging="480"/>
        <w:rPr>
          <w:rFonts w:cstheme="minorHAnsi"/>
          <w:iCs/>
        </w:rPr>
      </w:pPr>
      <w:r w:rsidRPr="00D36414">
        <w:rPr>
          <w:rFonts w:cstheme="minorHAnsi"/>
          <w:iCs/>
        </w:rPr>
        <w:lastRenderedPageBreak/>
        <w:t xml:space="preserve">Buivolov, Yu. A., &amp; Grigorian, A. R. [Буйволов, Ю. А., &amp; Григорян, А. Р.] </w:t>
      </w:r>
      <w:r w:rsidRPr="00D36414">
        <w:rPr>
          <w:rFonts w:cstheme="minorHAnsi"/>
        </w:rPr>
        <w:t xml:space="preserve">(2006). </w:t>
      </w:r>
      <w:r w:rsidRPr="00D36414">
        <w:rPr>
          <w:rFonts w:cstheme="minorHAnsi"/>
          <w:i/>
        </w:rPr>
        <w:t>Development of management plans for specially protected natural areas: methodical recommendation [Разработка планов управления (менеджмент-планов) для особо охраняемых природных территорий: методические рекомендации].</w:t>
      </w:r>
      <w:r w:rsidRPr="00D36414">
        <w:rPr>
          <w:rFonts w:cstheme="minorHAnsi"/>
        </w:rPr>
        <w:t xml:space="preserve"> </w:t>
      </w:r>
      <w:r w:rsidRPr="00D36414">
        <w:rPr>
          <w:rFonts w:cstheme="minorHAnsi"/>
          <w:lang w:val="sv-SE"/>
        </w:rPr>
        <w:t>Moscow, Russian Federation: Biodiversity Conservation Centre</w:t>
      </w:r>
      <w:r w:rsidRPr="00D36414">
        <w:rPr>
          <w:rFonts w:cstheme="minorHAnsi"/>
        </w:rPr>
        <w:t xml:space="preserve">. Retrieved from </w:t>
      </w:r>
      <w:hyperlink r:id="rId2227" w:history="1">
        <w:r w:rsidRPr="00D36414">
          <w:rPr>
            <w:rStyle w:val="Hyperlink"/>
            <w:rFonts w:cstheme="minorHAnsi"/>
          </w:rPr>
          <w:t>https://www.biodiversity.ru/programs/management/doc/Razrabotka_planov_upravleniya_dlya_OOPT.pdf</w:t>
        </w:r>
      </w:hyperlink>
    </w:p>
    <w:p w14:paraId="5FF4AD1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ull, J. W., Suttle, K. B., Singh, N. J., &amp; Milner-Gulland, E. J. (2013). Conservation when nothing stands still: Moving targets and biodiversity offsets. </w:t>
      </w:r>
      <w:r w:rsidRPr="00D36414">
        <w:rPr>
          <w:rFonts w:cstheme="minorHAnsi"/>
          <w:i/>
          <w:iCs/>
        </w:rPr>
        <w:t>Frontiers in Ecology and the Environment</w:t>
      </w:r>
      <w:r w:rsidRPr="00D36414">
        <w:rPr>
          <w:rFonts w:cstheme="minorHAnsi"/>
        </w:rPr>
        <w:t xml:space="preserve">, </w:t>
      </w:r>
      <w:r w:rsidRPr="00D36414">
        <w:rPr>
          <w:rFonts w:cstheme="minorHAnsi"/>
          <w:i/>
          <w:iCs/>
        </w:rPr>
        <w:t>11</w:t>
      </w:r>
      <w:r w:rsidRPr="00D36414">
        <w:rPr>
          <w:rFonts w:cstheme="minorHAnsi"/>
        </w:rPr>
        <w:t xml:space="preserve">(4), 203–210. </w:t>
      </w:r>
      <w:hyperlink r:id="rId2228" w:history="1">
        <w:r w:rsidRPr="00D36414">
          <w:rPr>
            <w:rStyle w:val="Hyperlink"/>
            <w:rFonts w:cstheme="minorHAnsi"/>
          </w:rPr>
          <w:t>http://doi.org/10.1890/120020</w:t>
        </w:r>
      </w:hyperlink>
    </w:p>
    <w:p w14:paraId="48A26A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ürer, M. J., &amp; Wüstenhagen, R. (2009). Which renewable energy policy is a venture capitalist’s best friend? Empirical evidence from a survey of international cleantech investors. </w:t>
      </w:r>
      <w:r w:rsidRPr="00D36414">
        <w:rPr>
          <w:rFonts w:cstheme="minorHAnsi"/>
          <w:i/>
          <w:iCs/>
        </w:rPr>
        <w:t>Energy Policy</w:t>
      </w:r>
      <w:r w:rsidRPr="00D36414">
        <w:rPr>
          <w:rFonts w:cstheme="minorHAnsi"/>
        </w:rPr>
        <w:t xml:space="preserve">, </w:t>
      </w:r>
      <w:r w:rsidRPr="00D36414">
        <w:rPr>
          <w:rFonts w:cstheme="minorHAnsi"/>
          <w:i/>
          <w:iCs/>
        </w:rPr>
        <w:t>37</w:t>
      </w:r>
      <w:r w:rsidRPr="00D36414">
        <w:rPr>
          <w:rFonts w:cstheme="minorHAnsi"/>
        </w:rPr>
        <w:t xml:space="preserve">(12), 4997–5006. </w:t>
      </w:r>
      <w:hyperlink r:id="rId2229" w:history="1">
        <w:r w:rsidRPr="00D36414">
          <w:rPr>
            <w:rStyle w:val="Hyperlink"/>
            <w:rFonts w:cstheme="minorHAnsi"/>
          </w:rPr>
          <w:t>http://doi.org/10.1016/j.enpol.2009.06.071</w:t>
        </w:r>
      </w:hyperlink>
    </w:p>
    <w:p w14:paraId="19D80F9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urns, A., &amp; Ryder, D. S. (2001). Potential for biofilms as biological indicators in Australian riverine systems. </w:t>
      </w:r>
      <w:r w:rsidRPr="00D36414">
        <w:rPr>
          <w:rFonts w:cstheme="minorHAnsi"/>
          <w:i/>
          <w:iCs/>
        </w:rPr>
        <w:t>Ecological Management and Restoration</w:t>
      </w:r>
      <w:r w:rsidRPr="00D36414">
        <w:rPr>
          <w:rFonts w:cstheme="minorHAnsi"/>
        </w:rPr>
        <w:t xml:space="preserve">, </w:t>
      </w:r>
      <w:r w:rsidRPr="00D36414">
        <w:rPr>
          <w:rFonts w:cstheme="minorHAnsi"/>
          <w:i/>
          <w:iCs/>
        </w:rPr>
        <w:t>2</w:t>
      </w:r>
      <w:r w:rsidRPr="00D36414">
        <w:rPr>
          <w:rFonts w:cstheme="minorHAnsi"/>
        </w:rPr>
        <w:t xml:space="preserve">(1), 53–64. </w:t>
      </w:r>
      <w:hyperlink r:id="rId2230" w:history="1">
        <w:r w:rsidRPr="00D36414">
          <w:rPr>
            <w:rStyle w:val="Hyperlink"/>
            <w:rFonts w:cstheme="minorHAnsi"/>
          </w:rPr>
          <w:t>http://doi.org/10.1046/j.1442-8903.2001.00069.x</w:t>
        </w:r>
      </w:hyperlink>
    </w:p>
    <w:p w14:paraId="10D9D89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utchart, S. H. M., Walpole, M., Collen, B., van Strien, A., Scharlemann, J. P. W., Almond, R. E. A., Baillie, J. E. M., Bomhard, B., Brown, C., Bruno, J., Carpenter, K. E., Carr, G. M., Chanson, J., Chenery, A. M., Csirke, J., Davidson, N. C., Dentener, F., Foster, M., Galli, A., Galloway, J. N., Genovesi, P., Gregory, R. D., Hockings, M., Kapos, V., Lamarque, J.-F., Leverington, F., Loh, J., McGeoch, M. A., McRae, L., Minasyan, A., Morcillo, M. H., Oldfield, T. E. E., Pauly, D., Quader, S., Revenga, C., Sauer, J. R., Skolnik, B., Spear, D., Stanwell-Smith, D., Stuart, S. N., Symes, A., Tierney, M., Tyrrell, T. D., Vié, J.-C., &amp; Watson, R. (2010). Global biodiversity: Indicators of recent declines. </w:t>
      </w:r>
      <w:r w:rsidRPr="00D36414">
        <w:rPr>
          <w:rFonts w:cstheme="minorHAnsi"/>
          <w:i/>
          <w:iCs/>
        </w:rPr>
        <w:t>Science</w:t>
      </w:r>
      <w:r w:rsidRPr="00D36414">
        <w:rPr>
          <w:rFonts w:cstheme="minorHAnsi"/>
        </w:rPr>
        <w:t xml:space="preserve">, </w:t>
      </w:r>
      <w:r w:rsidRPr="00D36414">
        <w:rPr>
          <w:rFonts w:cstheme="minorHAnsi"/>
          <w:i/>
          <w:iCs/>
        </w:rPr>
        <w:t>328</w:t>
      </w:r>
      <w:r w:rsidRPr="00D36414">
        <w:rPr>
          <w:rFonts w:cstheme="minorHAnsi"/>
        </w:rPr>
        <w:t xml:space="preserve">(5982), 1164–1168. </w:t>
      </w:r>
      <w:hyperlink r:id="rId2231" w:history="1">
        <w:r w:rsidRPr="00D36414">
          <w:rPr>
            <w:rStyle w:val="Hyperlink"/>
            <w:rFonts w:cstheme="minorHAnsi"/>
          </w:rPr>
          <w:t>http://doi.org/10.1126/science.1187512</w:t>
        </w:r>
      </w:hyperlink>
    </w:p>
    <w:p w14:paraId="1057B59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Bütler, R., Lachat, T., Larrieu, L., &amp; Paillet, Y. (2013). </w:t>
      </w:r>
      <w:r w:rsidRPr="00D36414">
        <w:rPr>
          <w:rFonts w:cstheme="minorHAnsi"/>
          <w:i/>
          <w:iCs/>
        </w:rPr>
        <w:t>Habitat trees: key elements for forest biodiversity</w:t>
      </w:r>
      <w:r w:rsidRPr="00D36414">
        <w:rPr>
          <w:rFonts w:cstheme="minorHAnsi"/>
        </w:rPr>
        <w:t xml:space="preserve">. In D. Kraus &amp; F. Krumm (Eds.), </w:t>
      </w:r>
      <w:r w:rsidRPr="00D36414">
        <w:rPr>
          <w:rFonts w:cstheme="minorHAnsi"/>
          <w:i/>
          <w:iCs/>
        </w:rPr>
        <w:t xml:space="preserve">Integrative approaches as an opportunity for the conservation of forest biodiversity </w:t>
      </w:r>
      <w:r w:rsidRPr="00D36414">
        <w:rPr>
          <w:rFonts w:cstheme="minorHAnsi"/>
          <w:iCs/>
        </w:rPr>
        <w:t>(pp. 84-91)</w:t>
      </w:r>
      <w:r w:rsidRPr="00D36414">
        <w:rPr>
          <w:rFonts w:cstheme="minorHAnsi"/>
        </w:rPr>
        <w:t xml:space="preserve">. Joensuu, Finland: European Forest Institute. Retrieved from </w:t>
      </w:r>
      <w:hyperlink r:id="rId2232" w:history="1">
        <w:r w:rsidRPr="00D36414">
          <w:rPr>
            <w:rStyle w:val="Hyperlink"/>
            <w:rFonts w:cstheme="minorHAnsi"/>
          </w:rPr>
          <w:t>http://prodinra.inra.fr/record/226153</w:t>
        </w:r>
      </w:hyperlink>
    </w:p>
    <w:p w14:paraId="0FDDF7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Calvo, G., Mudd, G., Valero, A., &amp; Valero, A. (2016). </w:t>
      </w:r>
      <w:r w:rsidRPr="00D36414">
        <w:rPr>
          <w:rFonts w:cstheme="minorHAnsi"/>
        </w:rPr>
        <w:t xml:space="preserve">Decreasing ore grades in global metallic mining: A theoretical issue or a global reality? </w:t>
      </w:r>
      <w:r w:rsidRPr="00D36414">
        <w:rPr>
          <w:rFonts w:cstheme="minorHAnsi"/>
          <w:i/>
          <w:iCs/>
        </w:rPr>
        <w:t>Resources</w:t>
      </w:r>
      <w:r w:rsidRPr="00D36414">
        <w:rPr>
          <w:rFonts w:cstheme="minorHAnsi"/>
        </w:rPr>
        <w:t xml:space="preserve">, </w:t>
      </w:r>
      <w:r w:rsidRPr="00D36414">
        <w:rPr>
          <w:rFonts w:cstheme="minorHAnsi"/>
          <w:i/>
          <w:iCs/>
        </w:rPr>
        <w:t>5</w:t>
      </w:r>
      <w:r w:rsidRPr="00D36414">
        <w:rPr>
          <w:rFonts w:cstheme="minorHAnsi"/>
        </w:rPr>
        <w:t xml:space="preserve">(4), 36. </w:t>
      </w:r>
      <w:hyperlink r:id="rId2233" w:history="1">
        <w:r w:rsidRPr="00D36414">
          <w:rPr>
            <w:rStyle w:val="Hyperlink"/>
            <w:rFonts w:cstheme="minorHAnsi"/>
          </w:rPr>
          <w:t>http://doi.org/10.3390/resources5040036</w:t>
        </w:r>
      </w:hyperlink>
    </w:p>
    <w:p w14:paraId="517E623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pinha, C., Larson, E. R., Tricarico, E., Olden, J. D., &amp; Gherardi, F. (2013). Effects of climate change, invasive species, and disease on the distribution of native European crayfishes. </w:t>
      </w:r>
      <w:r w:rsidRPr="00D36414">
        <w:rPr>
          <w:rFonts w:cstheme="minorHAnsi"/>
          <w:i/>
          <w:iCs/>
        </w:rPr>
        <w:t>Conservation Biology</w:t>
      </w:r>
      <w:r w:rsidRPr="00D36414">
        <w:rPr>
          <w:rFonts w:cstheme="minorHAnsi"/>
        </w:rPr>
        <w:t xml:space="preserve">, </w:t>
      </w:r>
      <w:r w:rsidRPr="00D36414">
        <w:rPr>
          <w:rFonts w:cstheme="minorHAnsi"/>
          <w:i/>
          <w:iCs/>
        </w:rPr>
        <w:t>27</w:t>
      </w:r>
      <w:r w:rsidRPr="00D36414">
        <w:rPr>
          <w:rFonts w:cstheme="minorHAnsi"/>
        </w:rPr>
        <w:t xml:space="preserve">(4), 731–740. </w:t>
      </w:r>
      <w:hyperlink r:id="rId2234" w:history="1">
        <w:r w:rsidRPr="00D36414">
          <w:rPr>
            <w:rStyle w:val="Hyperlink"/>
            <w:rFonts w:cstheme="minorHAnsi"/>
          </w:rPr>
          <w:t>http://doi.org/10.1111/cobi.12043</w:t>
        </w:r>
      </w:hyperlink>
    </w:p>
    <w:p w14:paraId="788BE87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caillet, C., Bergman, I., Delorme, S., Hornberg, G., &amp; Zackrisson, O. (2007). Long-term fire frequency not linked to prehistoric occupations in northern Swedish boreal forest. </w:t>
      </w:r>
      <w:r w:rsidRPr="00D36414">
        <w:rPr>
          <w:rFonts w:cstheme="minorHAnsi"/>
          <w:i/>
          <w:iCs/>
        </w:rPr>
        <w:t>Ecology</w:t>
      </w:r>
      <w:r w:rsidRPr="00D36414">
        <w:rPr>
          <w:rFonts w:cstheme="minorHAnsi"/>
        </w:rPr>
        <w:t xml:space="preserve">, </w:t>
      </w:r>
      <w:r w:rsidRPr="00D36414">
        <w:rPr>
          <w:rFonts w:cstheme="minorHAnsi"/>
          <w:i/>
          <w:iCs/>
        </w:rPr>
        <w:t>88</w:t>
      </w:r>
      <w:r w:rsidRPr="00D36414">
        <w:rPr>
          <w:rFonts w:cstheme="minorHAnsi"/>
        </w:rPr>
        <w:t xml:space="preserve">(2), 465–477. </w:t>
      </w:r>
      <w:hyperlink r:id="rId2235" w:history="1">
        <w:r w:rsidRPr="00D36414">
          <w:rPr>
            <w:rStyle w:val="Hyperlink"/>
            <w:rFonts w:cstheme="minorHAnsi"/>
          </w:rPr>
          <w:t>http://doi.org/10.1890/0012-9658(2007)88[465:LFFNLT]2.0.CO;2</w:t>
        </w:r>
      </w:hyperlink>
    </w:p>
    <w:p w14:paraId="2A623EC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doso, P. G., Raffaelli, D., Lillebø, A. I., Verdelhos, T., &amp; Pardal, M. A. (2008). The impact of extreme flooding events and anthropogenic stressors on the macrobenthic communities’ dynamics. </w:t>
      </w:r>
      <w:r w:rsidRPr="00D36414">
        <w:rPr>
          <w:rFonts w:cstheme="minorHAnsi"/>
          <w:i/>
          <w:iCs/>
        </w:rPr>
        <w:t>Estuarine, Coastal and Shelf Science</w:t>
      </w:r>
      <w:r w:rsidRPr="00D36414">
        <w:rPr>
          <w:rFonts w:cstheme="minorHAnsi"/>
        </w:rPr>
        <w:t xml:space="preserve">, </w:t>
      </w:r>
      <w:r w:rsidRPr="00D36414">
        <w:rPr>
          <w:rFonts w:cstheme="minorHAnsi"/>
          <w:i/>
          <w:iCs/>
        </w:rPr>
        <w:t>76</w:t>
      </w:r>
      <w:r w:rsidRPr="00D36414">
        <w:rPr>
          <w:rFonts w:cstheme="minorHAnsi"/>
        </w:rPr>
        <w:t xml:space="preserve">(3), 553–565. </w:t>
      </w:r>
      <w:hyperlink r:id="rId2236" w:history="1">
        <w:r w:rsidRPr="00D36414">
          <w:rPr>
            <w:rStyle w:val="Hyperlink"/>
            <w:rFonts w:cstheme="minorHAnsi"/>
          </w:rPr>
          <w:t>http://doi.org/10.1016/j.ecss.2007.07.026</w:t>
        </w:r>
      </w:hyperlink>
    </w:p>
    <w:p w14:paraId="160F23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ey, J. (2016). Rewild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3</w:t>
      </w:r>
      <w:r w:rsidRPr="00D36414">
        <w:rPr>
          <w:rFonts w:cstheme="minorHAnsi"/>
        </w:rPr>
        <w:t xml:space="preserve">(15), 3908–3909. </w:t>
      </w:r>
      <w:hyperlink r:id="rId2237" w:history="1">
        <w:r w:rsidRPr="00D36414">
          <w:rPr>
            <w:rStyle w:val="Hyperlink"/>
            <w:rFonts w:cstheme="minorHAnsi"/>
          </w:rPr>
          <w:t>http://doi.org/10.1073/pnas.1603152113</w:t>
        </w:r>
      </w:hyperlink>
    </w:p>
    <w:p w14:paraId="5DCFAD5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rus, G., Bonaiuto, M., &amp; Bonnes, M. (2005). Environmental concern, regional identity, and support </w:t>
      </w:r>
      <w:r w:rsidRPr="00D36414">
        <w:rPr>
          <w:rFonts w:cstheme="minorHAnsi"/>
        </w:rPr>
        <w:lastRenderedPageBreak/>
        <w:t xml:space="preserve">for protected areas in Italy. </w:t>
      </w:r>
      <w:r w:rsidRPr="00D36414">
        <w:rPr>
          <w:rFonts w:cstheme="minorHAnsi"/>
          <w:i/>
          <w:iCs/>
        </w:rPr>
        <w:t>Environment and Behavior</w:t>
      </w:r>
      <w:r w:rsidRPr="00D36414">
        <w:rPr>
          <w:rFonts w:cstheme="minorHAnsi"/>
        </w:rPr>
        <w:t xml:space="preserve">, </w:t>
      </w:r>
      <w:r w:rsidRPr="00D36414">
        <w:rPr>
          <w:rFonts w:cstheme="minorHAnsi"/>
          <w:i/>
          <w:iCs/>
        </w:rPr>
        <w:t>37</w:t>
      </w:r>
      <w:r w:rsidRPr="00D36414">
        <w:rPr>
          <w:rFonts w:cstheme="minorHAnsi"/>
        </w:rPr>
        <w:t xml:space="preserve">, 237–257. </w:t>
      </w:r>
      <w:hyperlink r:id="rId2238" w:history="1">
        <w:r w:rsidRPr="00D36414">
          <w:rPr>
            <w:rStyle w:val="Hyperlink"/>
            <w:rFonts w:cstheme="minorHAnsi"/>
          </w:rPr>
          <w:t>http://doi.org/10.1177/0013916504269644</w:t>
        </w:r>
      </w:hyperlink>
    </w:p>
    <w:p w14:paraId="033AF10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son, R. (1962). </w:t>
      </w:r>
      <w:r w:rsidRPr="00D36414">
        <w:rPr>
          <w:rFonts w:cstheme="minorHAnsi"/>
          <w:i/>
          <w:iCs/>
        </w:rPr>
        <w:t>Silent spring</w:t>
      </w:r>
      <w:r w:rsidRPr="00D36414">
        <w:rPr>
          <w:rFonts w:cstheme="minorHAnsi"/>
        </w:rPr>
        <w:t xml:space="preserve">. Boston, USA: Houghton Mifflin Harcourt. </w:t>
      </w:r>
    </w:p>
    <w:p w14:paraId="073C5E8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vell, C., Bourke, A. F. G., Dreier, S., Freeman, S. N., Hulmes, S., Jordan, W. C., Redhead, J. W., Summer, S., Wang, J., &amp; Heard, M. S. (2017). Bumblebee family lineage survival is enhanced in high-quality landscapes. </w:t>
      </w:r>
      <w:r w:rsidRPr="00D36414">
        <w:rPr>
          <w:rFonts w:cstheme="minorHAnsi"/>
          <w:i/>
          <w:iCs/>
        </w:rPr>
        <w:t>Nature</w:t>
      </w:r>
      <w:r w:rsidRPr="00D36414">
        <w:rPr>
          <w:rFonts w:cstheme="minorHAnsi"/>
        </w:rPr>
        <w:t xml:space="preserve">, </w:t>
      </w:r>
      <w:r w:rsidRPr="00D36414">
        <w:rPr>
          <w:rFonts w:cstheme="minorHAnsi"/>
          <w:i/>
          <w:iCs/>
        </w:rPr>
        <w:t>543</w:t>
      </w:r>
      <w:r w:rsidRPr="00D36414">
        <w:rPr>
          <w:rFonts w:cstheme="minorHAnsi"/>
        </w:rPr>
        <w:t xml:space="preserve">(7646), 547–549. </w:t>
      </w:r>
      <w:hyperlink r:id="rId2239" w:history="1">
        <w:r w:rsidRPr="00D36414">
          <w:rPr>
            <w:rStyle w:val="Hyperlink"/>
            <w:rFonts w:cstheme="minorHAnsi"/>
          </w:rPr>
          <w:t>http://doi.org/10.1038/nature21709</w:t>
        </w:r>
      </w:hyperlink>
    </w:p>
    <w:p w14:paraId="3203062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vell, C., Bourke, A. F. G., Osborne, J. L., &amp; Heard, M. S. (2015). Effects of an agri-environment scheme on bumblebee reproduction at local and landscape scales. </w:t>
      </w:r>
      <w:r w:rsidRPr="00D36414">
        <w:rPr>
          <w:rFonts w:cstheme="minorHAnsi"/>
          <w:i/>
          <w:iCs/>
        </w:rPr>
        <w:t>Basic and Applied Ecology</w:t>
      </w:r>
      <w:r w:rsidRPr="00D36414">
        <w:rPr>
          <w:rFonts w:cstheme="minorHAnsi"/>
        </w:rPr>
        <w:t xml:space="preserve">, </w:t>
      </w:r>
      <w:r w:rsidRPr="00D36414">
        <w:rPr>
          <w:rFonts w:cstheme="minorHAnsi"/>
          <w:i/>
          <w:iCs/>
        </w:rPr>
        <w:t>16</w:t>
      </w:r>
      <w:r w:rsidRPr="00D36414">
        <w:rPr>
          <w:rFonts w:cstheme="minorHAnsi"/>
        </w:rPr>
        <w:t xml:space="preserve">(6), 519–530. </w:t>
      </w:r>
      <w:hyperlink r:id="rId2240" w:history="1">
        <w:r w:rsidRPr="00D36414">
          <w:rPr>
            <w:rStyle w:val="Hyperlink"/>
            <w:rFonts w:cstheme="minorHAnsi"/>
          </w:rPr>
          <w:t>http://doi.org/10.1016/j.baae.2015.05.006</w:t>
        </w:r>
      </w:hyperlink>
    </w:p>
    <w:p w14:paraId="390F33D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rvell, C., Osborne, J. L., Bourke, A. F. G., Freeman, S. N., Pywell, R. F., &amp; Heard, M. S. (2011). Bumble bee species’ responses to a targeted conservation measure depend on landscape context and habitat quality. </w:t>
      </w:r>
      <w:r w:rsidRPr="00D36414">
        <w:rPr>
          <w:rFonts w:cstheme="minorHAnsi"/>
          <w:i/>
          <w:iCs/>
        </w:rPr>
        <w:t>Ecological Applications</w:t>
      </w:r>
      <w:r w:rsidRPr="00D36414">
        <w:rPr>
          <w:rFonts w:cstheme="minorHAnsi"/>
        </w:rPr>
        <w:t xml:space="preserve">, </w:t>
      </w:r>
      <w:r w:rsidRPr="00D36414">
        <w:rPr>
          <w:rFonts w:cstheme="minorHAnsi"/>
          <w:i/>
          <w:iCs/>
        </w:rPr>
        <w:t>21</w:t>
      </w:r>
      <w:r w:rsidRPr="00D36414">
        <w:rPr>
          <w:rFonts w:cstheme="minorHAnsi"/>
        </w:rPr>
        <w:t xml:space="preserve">(5), 1760–1771. </w:t>
      </w:r>
    </w:p>
    <w:p w14:paraId="17438B9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shore, B., Auld, G., &amp; Newsom, D. (2003). Forest certification (eco-labeling) programs and their policy-making authority: explaining divergence among North American and European case studies. </w:t>
      </w:r>
      <w:r w:rsidRPr="00D36414">
        <w:rPr>
          <w:rFonts w:cstheme="minorHAnsi"/>
          <w:i/>
          <w:iCs/>
        </w:rPr>
        <w:t>Forest Policy and Economics</w:t>
      </w:r>
      <w:r w:rsidRPr="00D36414">
        <w:rPr>
          <w:rFonts w:cstheme="minorHAnsi"/>
        </w:rPr>
        <w:t xml:space="preserve">, </w:t>
      </w:r>
      <w:r w:rsidRPr="00D36414">
        <w:rPr>
          <w:rFonts w:cstheme="minorHAnsi"/>
          <w:i/>
          <w:iCs/>
        </w:rPr>
        <w:t>5</w:t>
      </w:r>
      <w:r w:rsidRPr="00D36414">
        <w:rPr>
          <w:rFonts w:cstheme="minorHAnsi"/>
        </w:rPr>
        <w:t xml:space="preserve">(3), 225–247. </w:t>
      </w:r>
      <w:hyperlink r:id="rId2241" w:history="1">
        <w:r w:rsidRPr="00D36414">
          <w:rPr>
            <w:rStyle w:val="Hyperlink"/>
            <w:rFonts w:cstheme="minorHAnsi"/>
          </w:rPr>
          <w:t>http://doi.org/10.1016/S1389-9341(02)00060-6</w:t>
        </w:r>
      </w:hyperlink>
    </w:p>
    <w:p w14:paraId="154FEE7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ashore, B., van Kooten, G. C., Vertinsky, I., Auld, G., &amp; Affolderbach, J. (2005). Private or self-regulation? A comparative study of forest certification choices in Canada, the United States and Germany. </w:t>
      </w:r>
      <w:r w:rsidRPr="00D36414">
        <w:rPr>
          <w:rFonts w:cstheme="minorHAnsi"/>
          <w:i/>
          <w:iCs/>
        </w:rPr>
        <w:t>Forest Policy and Economics</w:t>
      </w:r>
      <w:r w:rsidRPr="00D36414">
        <w:rPr>
          <w:rFonts w:cstheme="minorHAnsi"/>
        </w:rPr>
        <w:t xml:space="preserve">, </w:t>
      </w:r>
      <w:r w:rsidRPr="00D36414">
        <w:rPr>
          <w:rFonts w:cstheme="minorHAnsi"/>
          <w:i/>
          <w:iCs/>
        </w:rPr>
        <w:t>7</w:t>
      </w:r>
      <w:r w:rsidRPr="00D36414">
        <w:rPr>
          <w:rFonts w:cstheme="minorHAnsi"/>
        </w:rPr>
        <w:t xml:space="preserve">(1), 53–69. </w:t>
      </w:r>
      <w:hyperlink r:id="rId2242" w:history="1">
        <w:r w:rsidRPr="00D36414">
          <w:rPr>
            <w:rStyle w:val="Hyperlink"/>
            <w:rFonts w:cstheme="minorHAnsi"/>
          </w:rPr>
          <w:t>http://doi.org/10.1016/s1389-9341(03)00011-x</w:t>
        </w:r>
      </w:hyperlink>
    </w:p>
    <w:p w14:paraId="367CECD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BD. (2010). </w:t>
      </w:r>
      <w:r w:rsidRPr="00D36414">
        <w:rPr>
          <w:rFonts w:cstheme="minorHAnsi"/>
          <w:i/>
          <w:iCs/>
        </w:rPr>
        <w:t>The Strategic Plan for Biodiversity 2011-2020 and the Aichi Biodiversity Targets</w:t>
      </w:r>
      <w:r w:rsidRPr="00D36414">
        <w:rPr>
          <w:rFonts w:cstheme="minorHAnsi"/>
        </w:rPr>
        <w:t>.</w:t>
      </w:r>
    </w:p>
    <w:p w14:paraId="71965C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BD. (2011). CBD biodiversity glossary. Retrieved October 28, 2016, from </w:t>
      </w:r>
      <w:hyperlink r:id="rId2243" w:history="1">
        <w:r w:rsidRPr="00D36414">
          <w:rPr>
            <w:rStyle w:val="Hyperlink"/>
            <w:rFonts w:cstheme="minorHAnsi"/>
          </w:rPr>
          <w:t>https://www.cbd.int/cepa/toolkit/2008/doc/CBD-Toolkit-Glossaries.pdf</w:t>
        </w:r>
      </w:hyperlink>
    </w:p>
    <w:p w14:paraId="3064B28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BD. (2014). </w:t>
      </w:r>
      <w:r w:rsidRPr="00D36414">
        <w:rPr>
          <w:rFonts w:cstheme="minorHAnsi"/>
          <w:i/>
          <w:iCs/>
        </w:rPr>
        <w:t>Global biodiversity outlook 4</w:t>
      </w:r>
      <w:r w:rsidRPr="00D36414">
        <w:rPr>
          <w:rFonts w:cstheme="minorHAnsi"/>
        </w:rPr>
        <w:t xml:space="preserve">. Montreal, Canada: Secretariat of the Convention on Biological Diversity. Retrieved from </w:t>
      </w:r>
      <w:hyperlink r:id="rId2244" w:history="1">
        <w:r w:rsidRPr="00D36414">
          <w:rPr>
            <w:rStyle w:val="Hyperlink"/>
            <w:rFonts w:cstheme="minorHAnsi"/>
          </w:rPr>
          <w:t>https://www.cbd.int/gbo4/</w:t>
        </w:r>
      </w:hyperlink>
    </w:p>
    <w:p w14:paraId="2221419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BD. (2016). </w:t>
      </w:r>
      <w:r w:rsidRPr="00D36414">
        <w:rPr>
          <w:rFonts w:cstheme="minorHAnsi"/>
          <w:i/>
          <w:iCs/>
        </w:rPr>
        <w:t>Decision XIII/15: Implications of the IPBES assessment on pollinators, pollination and food production for the work of the Convention</w:t>
      </w:r>
      <w:r w:rsidRPr="00D36414">
        <w:rPr>
          <w:rFonts w:cstheme="minorHAnsi"/>
        </w:rPr>
        <w:t>.</w:t>
      </w:r>
    </w:p>
    <w:p w14:paraId="70DE8E0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Ceaușu, S., Hofmann, M., Navarro, L. M., Carver, S., Verburg, P. H., &amp; Pereira, H. M. (2015). </w:t>
      </w:r>
      <w:r w:rsidRPr="00D36414">
        <w:rPr>
          <w:rFonts w:cstheme="minorHAnsi"/>
        </w:rPr>
        <w:t xml:space="preserve">Mapping opportunities and challenges for rewilding in Europe.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1017–1027. </w:t>
      </w:r>
      <w:hyperlink r:id="rId2245" w:history="1">
        <w:r w:rsidRPr="00D36414">
          <w:rPr>
            <w:rStyle w:val="Hyperlink"/>
            <w:rFonts w:cstheme="minorHAnsi"/>
          </w:rPr>
          <w:t>http://doi.org/10.1111/cobi.12533</w:t>
        </w:r>
      </w:hyperlink>
    </w:p>
    <w:p w14:paraId="24FAAD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elio, E., Koellner, T., &amp; Grêt-Regamey, A. (2014). Modeling land use decisions with Bayesian networks: Spatially explicit analysis of driving forces on land use change. </w:t>
      </w:r>
      <w:r w:rsidRPr="00D36414">
        <w:rPr>
          <w:rFonts w:cstheme="minorHAnsi"/>
          <w:i/>
          <w:iCs/>
        </w:rPr>
        <w:t>Environmental Modelling &amp; Software</w:t>
      </w:r>
      <w:r w:rsidRPr="00D36414">
        <w:rPr>
          <w:rFonts w:cstheme="minorHAnsi"/>
        </w:rPr>
        <w:t xml:space="preserve">, </w:t>
      </w:r>
      <w:r w:rsidRPr="00D36414">
        <w:rPr>
          <w:rFonts w:cstheme="minorHAnsi"/>
          <w:i/>
          <w:iCs/>
        </w:rPr>
        <w:t>52</w:t>
      </w:r>
      <w:r w:rsidRPr="00D36414">
        <w:rPr>
          <w:rFonts w:cstheme="minorHAnsi"/>
        </w:rPr>
        <w:t xml:space="preserve">, 222–233. </w:t>
      </w:r>
      <w:hyperlink r:id="rId2246" w:history="1">
        <w:r w:rsidRPr="00D36414">
          <w:rPr>
            <w:rStyle w:val="Hyperlink"/>
            <w:rFonts w:cstheme="minorHAnsi"/>
          </w:rPr>
          <w:t>http://doi.org/10.1016/j.envsoft.2013.10.014</w:t>
        </w:r>
      </w:hyperlink>
    </w:p>
    <w:p w14:paraId="3FD0B31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Centre for Wildlife Conservation [</w:t>
      </w:r>
      <w:r w:rsidRPr="00D36414">
        <w:rPr>
          <w:rFonts w:cstheme="minorHAnsi"/>
          <w:bCs/>
        </w:rPr>
        <w:t>Центр Охраны Дикой Природы</w:t>
      </w:r>
      <w:r w:rsidRPr="00D36414">
        <w:rPr>
          <w:rFonts w:cstheme="minorHAnsi"/>
        </w:rPr>
        <w:t xml:space="preserve">]. (1994). </w:t>
      </w:r>
      <w:r w:rsidRPr="00D36414">
        <w:rPr>
          <w:rFonts w:cstheme="minorHAnsi"/>
          <w:i/>
        </w:rPr>
        <w:t xml:space="preserve">Заповедники России </w:t>
      </w:r>
      <w:r w:rsidRPr="00D36414">
        <w:rPr>
          <w:rFonts w:cstheme="minorHAnsi"/>
          <w:i/>
        </w:rPr>
        <w:sym w:font="Symbol" w:char="F05B"/>
      </w:r>
      <w:r w:rsidRPr="00D36414">
        <w:rPr>
          <w:rFonts w:cstheme="minorHAnsi"/>
          <w:i/>
        </w:rPr>
        <w:t>Strict nature reserves of Russia</w:t>
      </w:r>
      <w:r w:rsidRPr="00D36414">
        <w:rPr>
          <w:rFonts w:cstheme="minorHAnsi"/>
          <w:i/>
        </w:rPr>
        <w:sym w:font="Symbol" w:char="F05D"/>
      </w:r>
      <w:r w:rsidRPr="00D36414">
        <w:rPr>
          <w:rFonts w:cstheme="minorHAnsi"/>
          <w:i/>
        </w:rPr>
        <w:t>.</w:t>
      </w:r>
      <w:r w:rsidRPr="00D36414">
        <w:rPr>
          <w:rFonts w:cstheme="minorHAnsi"/>
        </w:rPr>
        <w:t xml:space="preserve"> Moscow, Russian Federation: </w:t>
      </w:r>
      <w:r w:rsidRPr="00D36414">
        <w:rPr>
          <w:rFonts w:cstheme="minorHAnsi"/>
          <w:bCs/>
        </w:rPr>
        <w:t>Russian Agricultural Service</w:t>
      </w:r>
      <w:r w:rsidRPr="00D36414">
        <w:rPr>
          <w:rFonts w:cstheme="minorHAnsi"/>
        </w:rPr>
        <w:t xml:space="preserve">. </w:t>
      </w:r>
    </w:p>
    <w:p w14:paraId="4472521E"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Cermeño, P., Dutkiewicz, S., Harris, R. P., Follows, M., Schofield, O., &amp; Falkowski, P. G. (2008). The role of nutricline depth in regulating the ocean carbon cycl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5</w:t>
      </w:r>
      <w:r w:rsidRPr="00D36414">
        <w:rPr>
          <w:rFonts w:cstheme="minorHAnsi"/>
        </w:rPr>
        <w:t xml:space="preserve">(51), 20344–20349. </w:t>
      </w:r>
      <w:hyperlink r:id="rId2247" w:history="1">
        <w:r w:rsidRPr="00D36414">
          <w:rPr>
            <w:rStyle w:val="Hyperlink"/>
            <w:rFonts w:cstheme="minorHAnsi"/>
            <w:lang w:val="es-ES"/>
          </w:rPr>
          <w:t>http://doi.org/10.1073/pnas.0811302106</w:t>
        </w:r>
      </w:hyperlink>
    </w:p>
    <w:p w14:paraId="70C512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Cerqueira, Y., Navarro, L. M., Maes, J., Marta-Pedroso, C., Honrado, J. P., &amp; Pereira, H. M. (2015). </w:t>
      </w:r>
      <w:r w:rsidRPr="00D36414">
        <w:rPr>
          <w:rFonts w:cstheme="minorHAnsi"/>
        </w:rPr>
        <w:t xml:space="preserve">Ecosystem services: The opportunities of rewilding in Europe. In H. M. Pereira &amp; L. M. Navarro (Eds.), </w:t>
      </w:r>
      <w:r w:rsidRPr="00D36414">
        <w:rPr>
          <w:rFonts w:cstheme="minorHAnsi"/>
          <w:i/>
          <w:iCs/>
        </w:rPr>
        <w:t>Rewilding European landscapes.</w:t>
      </w:r>
      <w:r w:rsidRPr="00D36414">
        <w:rPr>
          <w:rFonts w:cstheme="minorHAnsi"/>
        </w:rPr>
        <w:t xml:space="preserve"> (pp. 47–64). Dordrecht, The Netherlands: Springer.</w:t>
      </w:r>
    </w:p>
    <w:p w14:paraId="53659A4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Ceulemans, T., Stevens, C. J., Duchateau, L., Jacquemyn, H., Gowing, D. J. G., Merckx, R., Wallace, H., van Rooijen, N., Goethem, T., Bobbink, R., Dorland, E., Gaudnik, C., Alard, D., Corcket, E., Muller, S., Dise, N. B., Dupré, C., Diekmann, M., &amp; Honnay, O. (2014). Soil phosphorus constrains biodiversity across European grasslands. </w:t>
      </w:r>
      <w:r w:rsidRPr="00D36414">
        <w:rPr>
          <w:rFonts w:cstheme="minorHAnsi"/>
          <w:i/>
          <w:iCs/>
        </w:rPr>
        <w:t>Global Change Biology</w:t>
      </w:r>
      <w:r w:rsidRPr="00D36414">
        <w:rPr>
          <w:rFonts w:cstheme="minorHAnsi"/>
        </w:rPr>
        <w:t xml:space="preserve">, </w:t>
      </w:r>
      <w:r w:rsidRPr="00D36414">
        <w:rPr>
          <w:rFonts w:cstheme="minorHAnsi"/>
          <w:i/>
          <w:iCs/>
        </w:rPr>
        <w:t>20</w:t>
      </w:r>
      <w:r w:rsidRPr="00D36414">
        <w:rPr>
          <w:rFonts w:cstheme="minorHAnsi"/>
        </w:rPr>
        <w:t xml:space="preserve">(12), 3814–3822. </w:t>
      </w:r>
      <w:hyperlink r:id="rId2248" w:history="1">
        <w:r w:rsidRPr="00D36414">
          <w:rPr>
            <w:rStyle w:val="Hyperlink"/>
            <w:rFonts w:cstheme="minorHAnsi"/>
          </w:rPr>
          <w:t>http://doi.org/10.1111/gcb.12650</w:t>
        </w:r>
      </w:hyperlink>
    </w:p>
    <w:p w14:paraId="7BDC04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aladze, G. (2012). Climate-based model of spatial pattern of the species richness of ants in Georgia. </w:t>
      </w:r>
      <w:r w:rsidRPr="00D36414">
        <w:rPr>
          <w:rFonts w:cstheme="minorHAnsi"/>
          <w:i/>
          <w:iCs/>
        </w:rPr>
        <w:t>Journal of Insect Conservation</w:t>
      </w:r>
      <w:r w:rsidRPr="00D36414">
        <w:rPr>
          <w:rFonts w:cstheme="minorHAnsi"/>
        </w:rPr>
        <w:t xml:space="preserve">, </w:t>
      </w:r>
      <w:r w:rsidRPr="00D36414">
        <w:rPr>
          <w:rFonts w:cstheme="minorHAnsi"/>
          <w:i/>
          <w:iCs/>
        </w:rPr>
        <w:t>16</w:t>
      </w:r>
      <w:r w:rsidRPr="00D36414">
        <w:rPr>
          <w:rFonts w:cstheme="minorHAnsi"/>
        </w:rPr>
        <w:t xml:space="preserve">(5), 791–800. </w:t>
      </w:r>
      <w:hyperlink r:id="rId2249" w:history="1">
        <w:r w:rsidRPr="00D36414">
          <w:rPr>
            <w:rStyle w:val="Hyperlink"/>
            <w:rFonts w:cstheme="minorHAnsi"/>
          </w:rPr>
          <w:t>http://doi.org/10.1007/s10841-012-9464-5</w:t>
        </w:r>
      </w:hyperlink>
    </w:p>
    <w:p w14:paraId="4293A53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aladze, G., Otto, S., &amp; Tramp, S. (2014). A spider diversity model for the Caucasus Ecoregion. </w:t>
      </w:r>
      <w:r w:rsidRPr="00D36414">
        <w:rPr>
          <w:rFonts w:cstheme="minorHAnsi"/>
          <w:i/>
          <w:iCs/>
        </w:rPr>
        <w:t>Journal of Insect Conservation</w:t>
      </w:r>
      <w:r w:rsidRPr="00D36414">
        <w:rPr>
          <w:rFonts w:cstheme="minorHAnsi"/>
        </w:rPr>
        <w:t xml:space="preserve">, </w:t>
      </w:r>
      <w:r w:rsidRPr="00D36414">
        <w:rPr>
          <w:rFonts w:cstheme="minorHAnsi"/>
          <w:i/>
          <w:iCs/>
        </w:rPr>
        <w:t>18</w:t>
      </w:r>
      <w:r w:rsidRPr="00D36414">
        <w:rPr>
          <w:rFonts w:cstheme="minorHAnsi"/>
        </w:rPr>
        <w:t xml:space="preserve">(3), 407–416. </w:t>
      </w:r>
      <w:hyperlink r:id="rId2250" w:history="1">
        <w:r w:rsidRPr="00D36414">
          <w:rPr>
            <w:rStyle w:val="Hyperlink"/>
            <w:rFonts w:cstheme="minorHAnsi"/>
          </w:rPr>
          <w:t>http://doi.org/10.1007/s10841-014-9649-1</w:t>
        </w:r>
      </w:hyperlink>
    </w:p>
    <w:p w14:paraId="3536D23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apman, D., Purse, B. V., Roy, H. E., &amp; Bullock, J. M. (2017). Global trade networks determine the distribution of invasive non-native species. </w:t>
      </w:r>
      <w:r w:rsidRPr="00D36414">
        <w:rPr>
          <w:rFonts w:cstheme="minorHAnsi"/>
          <w:i/>
          <w:iCs/>
        </w:rPr>
        <w:t>Global Ecology and Biogeography</w:t>
      </w:r>
      <w:r w:rsidRPr="00D36414">
        <w:rPr>
          <w:rFonts w:cstheme="minorHAnsi"/>
        </w:rPr>
        <w:t xml:space="preserve">, </w:t>
      </w:r>
      <w:r w:rsidRPr="00D36414">
        <w:rPr>
          <w:rFonts w:cstheme="minorHAnsi"/>
          <w:i/>
          <w:iCs/>
        </w:rPr>
        <w:t>26</w:t>
      </w:r>
      <w:r w:rsidRPr="00D36414">
        <w:rPr>
          <w:rFonts w:cstheme="minorHAnsi"/>
        </w:rPr>
        <w:t xml:space="preserve">(8), 907–917. </w:t>
      </w:r>
      <w:hyperlink r:id="rId2251" w:history="1">
        <w:r w:rsidRPr="00D36414">
          <w:rPr>
            <w:rStyle w:val="Hyperlink"/>
            <w:rFonts w:cstheme="minorHAnsi"/>
          </w:rPr>
          <w:t>http://doi.org/10.1111/geb.12599</w:t>
        </w:r>
      </w:hyperlink>
    </w:p>
    <w:p w14:paraId="132BD65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assot, E., Bonhommeau, S., Dulvy, N. K., Mélin, F., Watson, R., Gascuel, D., &amp; Le Pape, O. (2010). Global marine primary production constrains fisheries catches. </w:t>
      </w:r>
      <w:r w:rsidRPr="00D36414">
        <w:rPr>
          <w:rFonts w:cstheme="minorHAnsi"/>
          <w:i/>
          <w:iCs/>
        </w:rPr>
        <w:t>Ecology Letters</w:t>
      </w:r>
      <w:r w:rsidRPr="00D36414">
        <w:rPr>
          <w:rFonts w:cstheme="minorHAnsi"/>
        </w:rPr>
        <w:t xml:space="preserve">, </w:t>
      </w:r>
      <w:r w:rsidRPr="00D36414">
        <w:rPr>
          <w:rFonts w:cstheme="minorHAnsi"/>
          <w:i/>
          <w:iCs/>
        </w:rPr>
        <w:t>13</w:t>
      </w:r>
      <w:r w:rsidRPr="00D36414">
        <w:rPr>
          <w:rFonts w:cstheme="minorHAnsi"/>
        </w:rPr>
        <w:t xml:space="preserve">(4), 495–505. </w:t>
      </w:r>
      <w:hyperlink r:id="rId2252" w:history="1">
        <w:r w:rsidRPr="00D36414">
          <w:rPr>
            <w:rStyle w:val="Hyperlink"/>
            <w:rFonts w:cstheme="minorHAnsi"/>
          </w:rPr>
          <w:t>http://doi.org/10.1111/j.1461-0248.2010.01443.x</w:t>
        </w:r>
      </w:hyperlink>
    </w:p>
    <w:p w14:paraId="13CA5DD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en, W.-Q., &amp; Graedel, T. E. (2015). In-use product stocks link manufactured capital to natural capital.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2</w:t>
      </w:r>
      <w:r w:rsidRPr="00D36414">
        <w:rPr>
          <w:rFonts w:cstheme="minorHAnsi"/>
        </w:rPr>
        <w:t xml:space="preserve">(20), 6265–70. </w:t>
      </w:r>
      <w:hyperlink r:id="rId2253" w:history="1">
        <w:r w:rsidRPr="00D36414">
          <w:rPr>
            <w:rStyle w:val="Hyperlink"/>
            <w:rFonts w:cstheme="minorHAnsi"/>
          </w:rPr>
          <w:t>http://doi.org/10.1073/pnas.1406866112</w:t>
        </w:r>
      </w:hyperlink>
    </w:p>
    <w:p w14:paraId="557F98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ibilev, A. A. [Чибилёв, А. А.]. (2014). </w:t>
      </w:r>
      <w:r w:rsidRPr="00D36414">
        <w:rPr>
          <w:rFonts w:cstheme="minorHAnsi"/>
          <w:i/>
          <w:iCs/>
        </w:rPr>
        <w:t>Заповедник «Оренбургский»: история создания и природное разнообразие [Orenbyrgsky Strict Nature Reserve: history of creation and natural diversity]</w:t>
      </w:r>
      <w:r w:rsidRPr="00D36414">
        <w:rPr>
          <w:rFonts w:cstheme="minorHAnsi"/>
        </w:rPr>
        <w:t>. Ekaterinburg, Russian Federation: Institute of steppe UrO RAS</w:t>
      </w:r>
    </w:p>
    <w:p w14:paraId="1B1360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ibilev, A. A. [Чибилёв, А. А.]. (2015). Заповедное дело в степной зоне Евразии [Nature protection in steppe zone of Euroasia]. </w:t>
      </w:r>
      <w:r w:rsidRPr="00D36414">
        <w:rPr>
          <w:rFonts w:cstheme="minorHAnsi"/>
          <w:i/>
          <w:iCs/>
        </w:rPr>
        <w:t xml:space="preserve">Известия Оренбургского Государственного Аграрного Университета </w:t>
      </w:r>
      <w:r w:rsidRPr="00D36414">
        <w:rPr>
          <w:rFonts w:cstheme="minorHAnsi"/>
          <w:i/>
          <w:iCs/>
        </w:rPr>
        <w:sym w:font="Symbol" w:char="F05B"/>
      </w:r>
      <w:r w:rsidRPr="00D36414">
        <w:rPr>
          <w:rFonts w:cstheme="minorHAnsi"/>
          <w:i/>
          <w:iCs/>
        </w:rPr>
        <w:t>Annuals of Orenburg State Agricultural Univesity</w:t>
      </w:r>
      <w:r w:rsidRPr="00D36414">
        <w:rPr>
          <w:rFonts w:cstheme="minorHAnsi"/>
          <w:i/>
          <w:iCs/>
        </w:rPr>
        <w:sym w:font="Symbol" w:char="F05D"/>
      </w:r>
      <w:r w:rsidRPr="00D36414">
        <w:rPr>
          <w:rFonts w:cstheme="minorHAnsi"/>
        </w:rPr>
        <w:t xml:space="preserve">, </w:t>
      </w:r>
      <w:r w:rsidRPr="00D36414">
        <w:rPr>
          <w:rFonts w:cstheme="minorHAnsi"/>
          <w:i/>
          <w:iCs/>
        </w:rPr>
        <w:t>6</w:t>
      </w:r>
      <w:r w:rsidRPr="00D36414">
        <w:rPr>
          <w:rFonts w:cstheme="minorHAnsi"/>
        </w:rPr>
        <w:t xml:space="preserve">(56), 175–177. </w:t>
      </w:r>
    </w:p>
    <w:p w14:paraId="5156DBE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ibilyov (Jr.), A. A. (2016). Cartographic analysis of unused land emergence in the steppe zone of the Russian Federation. </w:t>
      </w:r>
      <w:r w:rsidRPr="00D36414">
        <w:rPr>
          <w:rFonts w:cstheme="minorHAnsi"/>
          <w:i/>
          <w:iCs/>
        </w:rPr>
        <w:t>Geographicheskiy Vestnik</w:t>
      </w:r>
      <w:r w:rsidRPr="00D36414">
        <w:rPr>
          <w:rFonts w:cstheme="minorHAnsi"/>
        </w:rPr>
        <w:t xml:space="preserve">, </w:t>
      </w:r>
      <w:r w:rsidRPr="00D36414">
        <w:rPr>
          <w:rFonts w:cstheme="minorHAnsi"/>
          <w:i/>
          <w:iCs/>
        </w:rPr>
        <w:t>2</w:t>
      </w:r>
      <w:r w:rsidRPr="00D36414">
        <w:rPr>
          <w:rFonts w:cstheme="minorHAnsi"/>
        </w:rPr>
        <w:t>(37), 40–49.</w:t>
      </w:r>
    </w:p>
    <w:p w14:paraId="0C4023F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iron, F., Chargé, R., Julliard, R., Jiguet, F., &amp; Muratet, A. (2014). Pesticide doses, landscape structure and their relative effects on farmland birds. </w:t>
      </w:r>
      <w:r w:rsidRPr="00D36414">
        <w:rPr>
          <w:rFonts w:cstheme="minorHAnsi"/>
          <w:i/>
          <w:iCs/>
        </w:rPr>
        <w:t>Agriculture, Ecosystems and Environment</w:t>
      </w:r>
      <w:r w:rsidRPr="00D36414">
        <w:rPr>
          <w:rFonts w:cstheme="minorHAnsi"/>
        </w:rPr>
        <w:t xml:space="preserve">, </w:t>
      </w:r>
      <w:r w:rsidRPr="00D36414">
        <w:rPr>
          <w:rFonts w:cstheme="minorHAnsi"/>
          <w:i/>
          <w:iCs/>
        </w:rPr>
        <w:t>185</w:t>
      </w:r>
      <w:r w:rsidRPr="00D36414">
        <w:rPr>
          <w:rFonts w:cstheme="minorHAnsi"/>
        </w:rPr>
        <w:t xml:space="preserve">, 153–160. </w:t>
      </w:r>
      <w:hyperlink r:id="rId2254" w:history="1">
        <w:r w:rsidRPr="00D36414">
          <w:rPr>
            <w:rStyle w:val="Hyperlink"/>
            <w:rFonts w:cstheme="minorHAnsi"/>
          </w:rPr>
          <w:t>http://doi.org/10.1016/j.agee.2013.12.013</w:t>
        </w:r>
      </w:hyperlink>
    </w:p>
    <w:p w14:paraId="13AF65F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ristiansen, H. H., Etzelmüller, B., Isaksen, K., Juliussen, H., Farbrot, H., Humlum, O., Johansson, M., Ingeman-Nielsen, T., Kristensen, L., Hjort, J., Holmlund, P., Sannel, A. B. K., Sigsgaard, C., Åkerman, H. J., Foged, N., Blikra, L. H., Pernosky, M. A., &amp; Ødegård, R. S. (2010). The thermal state of permafrost in the Nordic area during the international polar year 2007-2009. </w:t>
      </w:r>
      <w:r w:rsidRPr="00D36414">
        <w:rPr>
          <w:rFonts w:cstheme="minorHAnsi"/>
          <w:i/>
          <w:iCs/>
        </w:rPr>
        <w:t>Permafrost and Periglacial Processes</w:t>
      </w:r>
      <w:r w:rsidRPr="00D36414">
        <w:rPr>
          <w:rFonts w:cstheme="minorHAnsi"/>
        </w:rPr>
        <w:t xml:space="preserve">, </w:t>
      </w:r>
      <w:r w:rsidRPr="00D36414">
        <w:rPr>
          <w:rFonts w:cstheme="minorHAnsi"/>
          <w:i/>
          <w:iCs/>
        </w:rPr>
        <w:t>21</w:t>
      </w:r>
      <w:r w:rsidRPr="00D36414">
        <w:rPr>
          <w:rFonts w:cstheme="minorHAnsi"/>
        </w:rPr>
        <w:t xml:space="preserve">(2), 156–181. </w:t>
      </w:r>
      <w:hyperlink r:id="rId2255" w:history="1">
        <w:r w:rsidRPr="00D36414">
          <w:rPr>
            <w:rStyle w:val="Hyperlink"/>
            <w:rFonts w:cstheme="minorHAnsi"/>
          </w:rPr>
          <w:t>http://doi.org/10.1002/ppp.687</w:t>
        </w:r>
      </w:hyperlink>
    </w:p>
    <w:p w14:paraId="4AE6610F" w14:textId="0E4C0A4B"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ristiansen, H. H., Guglielmin, M., Noetzli, J., Romanovsky, V., Shiklomanov, N., Smith, S., &amp; Zhao, L. (2012). Permafrost thermal state. </w:t>
      </w:r>
      <w:r w:rsidRPr="00D36414">
        <w:rPr>
          <w:rFonts w:cstheme="minorHAnsi"/>
          <w:iCs/>
        </w:rPr>
        <w:t>In</w:t>
      </w:r>
      <w:r w:rsidRPr="00D36414">
        <w:rPr>
          <w:rFonts w:cstheme="minorHAnsi"/>
        </w:rPr>
        <w:t xml:space="preserve"> J. Blunden &amp; D. S. Arndt (Eds), </w:t>
      </w:r>
      <w:r w:rsidRPr="00D36414">
        <w:rPr>
          <w:rFonts w:cstheme="minorHAnsi"/>
          <w:i/>
        </w:rPr>
        <w:t>State of the climate in 2011</w:t>
      </w:r>
      <w:r w:rsidRPr="00D36414">
        <w:rPr>
          <w:rFonts w:cstheme="minorHAnsi"/>
        </w:rPr>
        <w:t xml:space="preserve"> (pp. S19-S21). </w:t>
      </w:r>
      <w:r w:rsidRPr="00D36414">
        <w:rPr>
          <w:rFonts w:cstheme="minorHAnsi"/>
          <w:i/>
          <w:iCs/>
        </w:rPr>
        <w:t>Special Supplement to the</w:t>
      </w:r>
      <w:r w:rsidRPr="00D36414">
        <w:rPr>
          <w:rFonts w:cstheme="minorHAnsi"/>
        </w:rPr>
        <w:t xml:space="preserve"> Bull</w:t>
      </w:r>
      <w:r w:rsidR="00DA615D">
        <w:rPr>
          <w:rFonts w:cstheme="minorHAnsi"/>
        </w:rPr>
        <w:t>etin of the American Meteorolog</w:t>
      </w:r>
      <w:r w:rsidRPr="00D36414">
        <w:rPr>
          <w:rFonts w:cstheme="minorHAnsi"/>
        </w:rPr>
        <w:t>ical Society, Volume 93(7).</w:t>
      </w:r>
    </w:p>
    <w:p w14:paraId="0326511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ytrý, M., Jarošík, V., Pyšek, P., Hájek, O., Knollová, I., Tichý, L., &amp; Danihelka, J. (2008). Separating habitat invasibility by alien plants from the actual level of invasion. </w:t>
      </w:r>
      <w:r w:rsidRPr="00D36414">
        <w:rPr>
          <w:rFonts w:cstheme="minorHAnsi"/>
          <w:i/>
          <w:iCs/>
        </w:rPr>
        <w:t>Ecology</w:t>
      </w:r>
      <w:r w:rsidRPr="00D36414">
        <w:rPr>
          <w:rFonts w:cstheme="minorHAnsi"/>
        </w:rPr>
        <w:t xml:space="preserve">, </w:t>
      </w:r>
      <w:r w:rsidRPr="00D36414">
        <w:rPr>
          <w:rFonts w:cstheme="minorHAnsi"/>
          <w:i/>
          <w:iCs/>
        </w:rPr>
        <w:t>89</w:t>
      </w:r>
      <w:r w:rsidRPr="00D36414">
        <w:rPr>
          <w:rFonts w:cstheme="minorHAnsi"/>
        </w:rPr>
        <w:t xml:space="preserve">(6), 1541–1553. </w:t>
      </w:r>
      <w:hyperlink r:id="rId2256" w:history="1">
        <w:r w:rsidRPr="00D36414">
          <w:rPr>
            <w:rStyle w:val="Hyperlink"/>
            <w:rFonts w:cstheme="minorHAnsi"/>
          </w:rPr>
          <w:t>http://doi.org/10.1890/07-0682.1</w:t>
        </w:r>
      </w:hyperlink>
    </w:p>
    <w:p w14:paraId="7002CF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hytrý, M., Wild, J., Pyšek, P., Jarošík, V., Dendoncker, N., Reginster, I., Pino, J., Maskell, L. C., Vilà, M., </w:t>
      </w:r>
      <w:r w:rsidRPr="00D36414">
        <w:rPr>
          <w:rFonts w:cstheme="minorHAnsi"/>
        </w:rPr>
        <w:lastRenderedPageBreak/>
        <w:t xml:space="preserve">Pergl, J., Kühn, I., Spangenberg, J. H., &amp; Settele, J. (2012). Projecting trends in plant invasions in Europe under different scenarios of future land-use change.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75–87. </w:t>
      </w:r>
      <w:hyperlink r:id="rId2257" w:history="1">
        <w:r w:rsidRPr="00D36414">
          <w:rPr>
            <w:rStyle w:val="Hyperlink"/>
            <w:rFonts w:cstheme="minorHAnsi"/>
          </w:rPr>
          <w:t>http://doi.org/10.1111/j.1466-8238.2010.00573.x</w:t>
        </w:r>
      </w:hyperlink>
    </w:p>
    <w:p w14:paraId="36DE648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iais, P., Reichstein, M., Viovy, N., Granier, A., Ogée, J., Allard, V., Aubinet, M., Buchmann, N., Bernhofer, C., Carrara, A., Chevallier, F., De Noblet, N., Friend, A. D., Friedlingstein, P., Grünwald, T., Heinesch, B., Keronen, P., Knohl, A., Krinner, G., Loustau, D., Manca, G., Matteucci, G., Miglietta, F., Ourcival, J. M., Papale, D., Pilegaard, K., Rambal, S., Seufert, G., Soussana, J. F., Sanz, M. J., Schulze, E. D., Vesala, T., &amp; Valentini, R. (2005). Europe-wide reduction in primary productivity caused by the heat and drought in 2003. </w:t>
      </w:r>
      <w:r w:rsidRPr="00D36414">
        <w:rPr>
          <w:rFonts w:cstheme="minorHAnsi"/>
          <w:i/>
          <w:iCs/>
        </w:rPr>
        <w:t>Nature</w:t>
      </w:r>
      <w:r w:rsidRPr="00D36414">
        <w:rPr>
          <w:rFonts w:cstheme="minorHAnsi"/>
        </w:rPr>
        <w:t xml:space="preserve">, </w:t>
      </w:r>
      <w:r w:rsidRPr="00D36414">
        <w:rPr>
          <w:rFonts w:cstheme="minorHAnsi"/>
          <w:i/>
          <w:iCs/>
        </w:rPr>
        <w:t>437</w:t>
      </w:r>
      <w:r w:rsidRPr="00D36414">
        <w:rPr>
          <w:rFonts w:cstheme="minorHAnsi"/>
        </w:rPr>
        <w:t xml:space="preserve">(7058), 529–533. </w:t>
      </w:r>
      <w:hyperlink r:id="rId2258" w:history="1">
        <w:r w:rsidRPr="00D36414">
          <w:rPr>
            <w:rStyle w:val="Hyperlink"/>
            <w:rFonts w:cstheme="minorHAnsi"/>
          </w:rPr>
          <w:t>http://doi.org/10.1038/nature03972</w:t>
        </w:r>
      </w:hyperlink>
    </w:p>
    <w:p w14:paraId="0CC3342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ISSTAT. (2017). </w:t>
      </w:r>
      <w:r w:rsidRPr="00D36414">
        <w:rPr>
          <w:rFonts w:cstheme="minorHAnsi"/>
          <w:i/>
        </w:rPr>
        <w:t xml:space="preserve">Database of the Interstate Statistical Committee of the Commonwealth of Independent States (CIS). </w:t>
      </w:r>
      <w:r w:rsidRPr="00D36414">
        <w:rPr>
          <w:rFonts w:cstheme="minorHAnsi"/>
        </w:rPr>
        <w:t xml:space="preserve">Retrieved October 1, 2017, from </w:t>
      </w:r>
      <w:hyperlink r:id="rId2259" w:history="1">
        <w:r w:rsidRPr="00D36414">
          <w:rPr>
            <w:rStyle w:val="Hyperlink"/>
            <w:rFonts w:cstheme="minorHAnsi"/>
          </w:rPr>
          <w:t>http://www.cisstat.org/eng/index.htm</w:t>
        </w:r>
      </w:hyperlink>
    </w:p>
    <w:p w14:paraId="37B3D2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n"/>
        </w:rPr>
        <w:t>Civil Initiatives Support Fund [</w:t>
      </w:r>
      <w:r w:rsidRPr="00D36414">
        <w:rPr>
          <w:rFonts w:cstheme="minorHAnsi"/>
        </w:rPr>
        <w:t>Фонд поддержки гражданских инициатив</w:t>
      </w:r>
      <w:r w:rsidRPr="00D36414">
        <w:rPr>
          <w:rFonts w:cstheme="minorHAnsi"/>
          <w:lang w:val="en"/>
        </w:rPr>
        <w:t>]</w:t>
      </w:r>
      <w:r w:rsidRPr="00D36414">
        <w:rPr>
          <w:rFonts w:cstheme="minorHAnsi"/>
        </w:rPr>
        <w:t xml:space="preserve">. (2006). </w:t>
      </w:r>
      <w:r w:rsidRPr="00D36414">
        <w:rPr>
          <w:rFonts w:cstheme="minorHAnsi"/>
          <w:i/>
          <w:iCs/>
          <w:lang w:val="ru-RU"/>
        </w:rPr>
        <w:t>Информационный сборник: Традиционные знания в области землепользования и водопользования</w:t>
      </w:r>
      <w:r w:rsidRPr="00D36414">
        <w:rPr>
          <w:rFonts w:cstheme="minorHAnsi"/>
          <w:i/>
          <w:iCs/>
        </w:rPr>
        <w:t xml:space="preserve"> [</w:t>
      </w:r>
      <w:r w:rsidRPr="00D36414">
        <w:rPr>
          <w:rFonts w:cstheme="minorHAnsi"/>
          <w:i/>
          <w:iCs/>
          <w:lang w:val="en"/>
        </w:rPr>
        <w:t>Information book: Traditional knowledge in the field of land use and water use]</w:t>
      </w:r>
      <w:r w:rsidRPr="00D36414">
        <w:rPr>
          <w:rFonts w:cstheme="minorHAnsi"/>
        </w:rPr>
        <w:t>.</w:t>
      </w:r>
    </w:p>
    <w:p w14:paraId="08AB8D4C" w14:textId="248D28B6"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laesson, S., Duvemo, L., Lundström, A., &amp; Wikberg, P.-E. (2015). </w:t>
      </w:r>
      <w:r w:rsidRPr="00D36414">
        <w:rPr>
          <w:rFonts w:cstheme="minorHAnsi"/>
          <w:i/>
          <w:iCs/>
        </w:rPr>
        <w:t>Skogliga konsekvensanalyser 2015-SKA15 [Forest impact assess</w:t>
      </w:r>
      <w:r w:rsidR="00885271">
        <w:rPr>
          <w:rFonts w:cstheme="minorHAnsi"/>
          <w:i/>
          <w:iCs/>
        </w:rPr>
        <w:t>m</w:t>
      </w:r>
      <w:r w:rsidRPr="00D36414">
        <w:rPr>
          <w:rFonts w:cstheme="minorHAnsi"/>
          <w:i/>
          <w:iCs/>
        </w:rPr>
        <w:t>ent 2015]</w:t>
      </w:r>
      <w:r w:rsidRPr="00D36414">
        <w:rPr>
          <w:rFonts w:cstheme="minorHAnsi"/>
        </w:rPr>
        <w:t>.</w:t>
      </w:r>
    </w:p>
    <w:p w14:paraId="3858494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lark, J. S., Iverson, L., Woodall, C. W., Allen, C. D., Bell, D. M., Bragg, D. C., D’Amato, A. W., Davis, F. W., Hersh, M. H., Ibanez, I., Jackson, S. T., Matthews, S., Pederson, N., Peters, M., Schwartz, M. W., Waring, K. M., &amp; Zimmermann, N. E. (2016). The impacts of increasing drought on forest dynamics, structure, and biodiversity in the United State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7), 2329–2352. </w:t>
      </w:r>
      <w:hyperlink r:id="rId2260" w:history="1">
        <w:r w:rsidRPr="00D36414">
          <w:rPr>
            <w:rStyle w:val="Hyperlink"/>
            <w:rFonts w:cstheme="minorHAnsi"/>
          </w:rPr>
          <w:t>http://doi.org/10.1111/gcb.13160</w:t>
        </w:r>
      </w:hyperlink>
    </w:p>
    <w:p w14:paraId="2DFF996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larke, L., Edmonds, J., Krey, V., Richels, R., Rose, S., &amp; Tavoni, M. (2009). International climate policy architectures: Overview of the EMF 22 International Scenarios. </w:t>
      </w:r>
      <w:r w:rsidRPr="00D36414">
        <w:rPr>
          <w:rFonts w:cstheme="minorHAnsi"/>
          <w:i/>
          <w:iCs/>
        </w:rPr>
        <w:t>Energy Economics</w:t>
      </w:r>
      <w:r w:rsidRPr="00D36414">
        <w:rPr>
          <w:rFonts w:cstheme="minorHAnsi"/>
        </w:rPr>
        <w:t xml:space="preserve">, </w:t>
      </w:r>
      <w:r w:rsidRPr="00D36414">
        <w:rPr>
          <w:rFonts w:cstheme="minorHAnsi"/>
          <w:i/>
          <w:iCs/>
        </w:rPr>
        <w:t>31</w:t>
      </w:r>
      <w:r w:rsidRPr="00D36414">
        <w:rPr>
          <w:rFonts w:cstheme="minorHAnsi"/>
        </w:rPr>
        <w:t xml:space="preserve">, S64–S81. </w:t>
      </w:r>
      <w:hyperlink r:id="rId2261" w:history="1">
        <w:r w:rsidRPr="00D36414">
          <w:rPr>
            <w:rStyle w:val="Hyperlink"/>
            <w:rFonts w:cstheme="minorHAnsi"/>
          </w:rPr>
          <w:t>http://doi.org/10.1016/j.eneco.2009.10.013</w:t>
        </w:r>
      </w:hyperlink>
    </w:p>
    <w:p w14:paraId="41AE08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lavero, M., Brotons, L., Pons, P., &amp; Sol, D. (2009). Prominent role of invasive species in avian biodiversity loss. </w:t>
      </w:r>
      <w:r w:rsidRPr="00D36414">
        <w:rPr>
          <w:rFonts w:cstheme="minorHAnsi"/>
          <w:i/>
          <w:iCs/>
        </w:rPr>
        <w:t>Biological Conservation</w:t>
      </w:r>
      <w:r w:rsidRPr="00D36414">
        <w:rPr>
          <w:rFonts w:cstheme="minorHAnsi"/>
        </w:rPr>
        <w:t xml:space="preserve">, </w:t>
      </w:r>
      <w:r w:rsidRPr="00D36414">
        <w:rPr>
          <w:rFonts w:cstheme="minorHAnsi"/>
          <w:i/>
          <w:iCs/>
        </w:rPr>
        <w:t>142</w:t>
      </w:r>
      <w:r w:rsidRPr="00D36414">
        <w:rPr>
          <w:rFonts w:cstheme="minorHAnsi"/>
        </w:rPr>
        <w:t xml:space="preserve">(10), 2043–2049. </w:t>
      </w:r>
      <w:hyperlink r:id="rId2262" w:history="1">
        <w:r w:rsidRPr="00D36414">
          <w:rPr>
            <w:rStyle w:val="Hyperlink"/>
            <w:rFonts w:cstheme="minorHAnsi"/>
          </w:rPr>
          <w:t>http://doi.org/10.1016/j.biocon.2009.03.034</w:t>
        </w:r>
      </w:hyperlink>
    </w:p>
    <w:p w14:paraId="4C79799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leland, E. E., Allen, J. M., Crimmins, T. M., Dunne, J. A., Pau, S., Travers, S. E., Zavaleta, E. S., &amp; Wolkovich, E. M. (2012). Phenological tracking enables positive species responses to climate change. </w:t>
      </w:r>
      <w:r w:rsidRPr="00D36414">
        <w:rPr>
          <w:rFonts w:cstheme="minorHAnsi"/>
          <w:i/>
          <w:iCs/>
        </w:rPr>
        <w:t>Ecology</w:t>
      </w:r>
      <w:r w:rsidRPr="00D36414">
        <w:rPr>
          <w:rFonts w:cstheme="minorHAnsi"/>
        </w:rPr>
        <w:t xml:space="preserve">, </w:t>
      </w:r>
      <w:r w:rsidRPr="00D36414">
        <w:rPr>
          <w:rFonts w:cstheme="minorHAnsi"/>
          <w:i/>
          <w:iCs/>
        </w:rPr>
        <w:t>93</w:t>
      </w:r>
      <w:r w:rsidRPr="00D36414">
        <w:rPr>
          <w:rFonts w:cstheme="minorHAnsi"/>
        </w:rPr>
        <w:t xml:space="preserve">(8), 1765–1771. </w:t>
      </w:r>
      <w:hyperlink r:id="rId2263" w:history="1">
        <w:r w:rsidRPr="00D36414">
          <w:rPr>
            <w:rStyle w:val="Hyperlink"/>
            <w:rFonts w:cstheme="minorHAnsi"/>
          </w:rPr>
          <w:t>http://doi.org/10.1890/11-1912.1</w:t>
        </w:r>
      </w:hyperlink>
    </w:p>
    <w:p w14:paraId="6B39FC1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loern, J. E., &amp; Jassby, A. D. (2012). Drivers of change in estuarine-coastal ecosystems: Discoveries from four decades of study in San Francisco Bay. </w:t>
      </w:r>
      <w:r w:rsidRPr="00D36414">
        <w:rPr>
          <w:rFonts w:cstheme="minorHAnsi"/>
          <w:i/>
          <w:iCs/>
        </w:rPr>
        <w:t>Reviews of Geophysics</w:t>
      </w:r>
      <w:r w:rsidRPr="00D36414">
        <w:rPr>
          <w:rFonts w:cstheme="minorHAnsi"/>
        </w:rPr>
        <w:t xml:space="preserve">, </w:t>
      </w:r>
      <w:r w:rsidRPr="00D36414">
        <w:rPr>
          <w:rFonts w:cstheme="minorHAnsi"/>
          <w:i/>
          <w:iCs/>
        </w:rPr>
        <w:t>50</w:t>
      </w:r>
      <w:r w:rsidRPr="00D36414">
        <w:rPr>
          <w:rFonts w:cstheme="minorHAnsi"/>
        </w:rPr>
        <w:t xml:space="preserve">(4), RG4001. </w:t>
      </w:r>
      <w:hyperlink r:id="rId2264" w:history="1">
        <w:r w:rsidRPr="00D36414">
          <w:rPr>
            <w:rStyle w:val="Hyperlink"/>
            <w:rFonts w:cstheme="minorHAnsi"/>
          </w:rPr>
          <w:t>http://doi.org/10.1029/2012RG000397</w:t>
        </w:r>
      </w:hyperlink>
    </w:p>
    <w:p w14:paraId="2A8878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lchester, M. (1997). Social change and conservation. In K. Ghimere &amp; M. Pimbert (Eds.), </w:t>
      </w:r>
      <w:r w:rsidRPr="00D36414">
        <w:rPr>
          <w:rFonts w:cstheme="minorHAnsi"/>
          <w:i/>
          <w:iCs/>
        </w:rPr>
        <w:t>Salvaging nature: Indigenous peoples, protected areas and biodiversity conservation</w:t>
      </w:r>
      <w:r w:rsidRPr="00D36414">
        <w:rPr>
          <w:rFonts w:cstheme="minorHAnsi"/>
        </w:rPr>
        <w:t xml:space="preserve"> (pp. 97–130). London UK: Earthscan.</w:t>
      </w:r>
    </w:p>
    <w:p w14:paraId="50926C6A" w14:textId="2D2E5AA5"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leman, A., &amp; Aykroyd, T. (2009). </w:t>
      </w:r>
      <w:r w:rsidRPr="00D36414">
        <w:rPr>
          <w:rFonts w:cstheme="minorHAnsi"/>
          <w:i/>
          <w:iCs/>
        </w:rPr>
        <w:t>Proceedings of the conference on wilderne</w:t>
      </w:r>
      <w:r w:rsidR="00885271">
        <w:rPr>
          <w:rFonts w:cstheme="minorHAnsi"/>
          <w:i/>
          <w:iCs/>
        </w:rPr>
        <w:t>s</w:t>
      </w:r>
      <w:r w:rsidRPr="00D36414">
        <w:rPr>
          <w:rFonts w:cstheme="minorHAnsi"/>
          <w:i/>
          <w:iCs/>
        </w:rPr>
        <w:t>s and large habitat areas</w:t>
      </w:r>
      <w:r w:rsidRPr="00D36414">
        <w:rPr>
          <w:rFonts w:cstheme="minorHAnsi"/>
        </w:rPr>
        <w:t>.</w:t>
      </w:r>
    </w:p>
    <w:p w14:paraId="1C55F11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ll, M., Piroddi, C., Albouy, C., Ben Rais Lasram, F., Cheung, W. W. L., Christensen, V., Karpouzi, V. S., Guilhaumon, F., Mouillot, D., Paleczny, M., Palomares, M. L., Steenbeek, J., Trujillo, P., Watson, R., &amp; Pauly, D. (2012). The Mediterranean Sea under siege: spatial overlap between marine </w:t>
      </w:r>
      <w:r w:rsidRPr="00D36414">
        <w:rPr>
          <w:rFonts w:cstheme="minorHAnsi"/>
        </w:rPr>
        <w:lastRenderedPageBreak/>
        <w:t xml:space="preserve">biodiversity, cumulative threats and marine reserves.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4), 465–480. </w:t>
      </w:r>
      <w:hyperlink r:id="rId2265" w:history="1">
        <w:r w:rsidRPr="00D36414">
          <w:rPr>
            <w:rStyle w:val="Hyperlink"/>
            <w:rFonts w:cstheme="minorHAnsi"/>
          </w:rPr>
          <w:t>http://doi.org/10.1111/j.1466-8238.2011.00697.x</w:t>
        </w:r>
      </w:hyperlink>
    </w:p>
    <w:p w14:paraId="280E6C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llier, K. J., Probert, P. K., &amp; Jeffries, M. (2016). Conservation of aquatic invertebrates: concerns, challenges and conundrums. </w:t>
      </w:r>
      <w:r w:rsidRPr="00D36414">
        <w:rPr>
          <w:rFonts w:cstheme="minorHAnsi"/>
          <w:i/>
          <w:iCs/>
        </w:rPr>
        <w:t>Aquatic Conservation: Marine and Freshwater Ecosystems</w:t>
      </w:r>
      <w:r w:rsidRPr="00D36414">
        <w:rPr>
          <w:rFonts w:cstheme="minorHAnsi"/>
        </w:rPr>
        <w:t xml:space="preserve">, </w:t>
      </w:r>
      <w:r w:rsidRPr="00D36414">
        <w:rPr>
          <w:rFonts w:cstheme="minorHAnsi"/>
          <w:i/>
          <w:iCs/>
        </w:rPr>
        <w:t>26</w:t>
      </w:r>
      <w:r w:rsidRPr="00D36414">
        <w:rPr>
          <w:rFonts w:cstheme="minorHAnsi"/>
        </w:rPr>
        <w:t xml:space="preserve">(5), 817–837. </w:t>
      </w:r>
      <w:hyperlink r:id="rId2266" w:history="1">
        <w:r w:rsidRPr="00D36414">
          <w:rPr>
            <w:rStyle w:val="Hyperlink"/>
            <w:rFonts w:cstheme="minorHAnsi"/>
          </w:rPr>
          <w:t>http://doi.org/10.1002/aqc.2710</w:t>
        </w:r>
      </w:hyperlink>
    </w:p>
    <w:p w14:paraId="4C67205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llignon, A., Hecq, J.-H., Glagani, F., Voisin, P., Collard, F., &amp; Goffart, A. (2012). Neustonic microplastic and zooplankton in the north western Mediterranean Sea. </w:t>
      </w:r>
      <w:r w:rsidRPr="00D36414">
        <w:rPr>
          <w:rFonts w:cstheme="minorHAnsi"/>
          <w:i/>
          <w:iCs/>
        </w:rPr>
        <w:t>Marine Pollution Bulletin</w:t>
      </w:r>
      <w:r w:rsidRPr="00D36414">
        <w:rPr>
          <w:rFonts w:cstheme="minorHAnsi"/>
        </w:rPr>
        <w:t xml:space="preserve">, </w:t>
      </w:r>
      <w:r w:rsidRPr="00D36414">
        <w:rPr>
          <w:rFonts w:cstheme="minorHAnsi"/>
          <w:i/>
          <w:iCs/>
        </w:rPr>
        <w:t>64</w:t>
      </w:r>
      <w:r w:rsidRPr="00D36414">
        <w:rPr>
          <w:rFonts w:cstheme="minorHAnsi"/>
        </w:rPr>
        <w:t xml:space="preserve">(4), 861–864. </w:t>
      </w:r>
      <w:hyperlink r:id="rId2267" w:history="1">
        <w:r w:rsidRPr="00D36414">
          <w:rPr>
            <w:rStyle w:val="Hyperlink"/>
            <w:rFonts w:cstheme="minorHAnsi"/>
          </w:rPr>
          <w:t>http://doi.org/10.1016/j.marpolbul.2012.01.011</w:t>
        </w:r>
      </w:hyperlink>
    </w:p>
    <w:p w14:paraId="2B5139A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nnolly, N. M., Crossland, M. R., &amp; Pearson, R. G. (2004). Effect of low dissolved oxygen on survival, emergence, and drift of tropical stream macroinvertebrates. </w:t>
      </w:r>
      <w:r w:rsidRPr="00D36414">
        <w:rPr>
          <w:rFonts w:cstheme="minorHAnsi"/>
          <w:i/>
          <w:iCs/>
        </w:rPr>
        <w:t>Journal of the North American Benthological Society</w:t>
      </w:r>
      <w:r w:rsidRPr="00D36414">
        <w:rPr>
          <w:rFonts w:cstheme="minorHAnsi"/>
        </w:rPr>
        <w:t xml:space="preserve">, </w:t>
      </w:r>
      <w:r w:rsidRPr="00D36414">
        <w:rPr>
          <w:rFonts w:cstheme="minorHAnsi"/>
          <w:i/>
          <w:iCs/>
        </w:rPr>
        <w:t>23</w:t>
      </w:r>
      <w:r w:rsidRPr="00D36414">
        <w:rPr>
          <w:rFonts w:cstheme="minorHAnsi"/>
        </w:rPr>
        <w:t xml:space="preserve">(2), 251–270. </w:t>
      </w:r>
      <w:hyperlink r:id="rId2268" w:history="1">
        <w:r w:rsidRPr="00D36414">
          <w:rPr>
            <w:rStyle w:val="Hyperlink"/>
            <w:rFonts w:cstheme="minorHAnsi"/>
          </w:rPr>
          <w:t>http://doi.org/10.1899/0887-3593(2004)023&lt;0251:EOLDOO&gt;2.0.CO;2</w:t>
        </w:r>
      </w:hyperlink>
    </w:p>
    <w:p w14:paraId="661E439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ok, B. I., Wolkovich, E. M., &amp; Parmesan, C. (2012). Divergent responses to spring and winter warming drive community level flowering trend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9</w:t>
      </w:r>
      <w:r w:rsidRPr="00D36414">
        <w:rPr>
          <w:rFonts w:cstheme="minorHAnsi"/>
        </w:rPr>
        <w:t xml:space="preserve">(23), 9000–9005. </w:t>
      </w:r>
      <w:hyperlink r:id="rId2269" w:history="1">
        <w:r w:rsidRPr="00D36414">
          <w:rPr>
            <w:rStyle w:val="Hyperlink"/>
            <w:rFonts w:cstheme="minorHAnsi"/>
          </w:rPr>
          <w:t>http://doi.org/10.1073/pnas.1118364109</w:t>
        </w:r>
      </w:hyperlink>
    </w:p>
    <w:p w14:paraId="3212E1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rnulier, T., Yoccoz, N. G., Bretagnolle, V., Brommer, J. E., Butet, A., Ecke, F., Elston, D. A., Framstad, E., Henttonen, H., Hornfeldt, B., Huitu, O., Imholt, C., Ims, R. A., Jacob, J., Jedrzejewska, B., Millon, A., Petty, S. J., Pietiainen, H., Tkadlec, E., Zub, K., &amp; Lambin, X. (2013). Europe-wide dampening of population cycles in keystone herbivores. </w:t>
      </w:r>
      <w:r w:rsidRPr="00D36414">
        <w:rPr>
          <w:rFonts w:cstheme="minorHAnsi"/>
          <w:i/>
          <w:iCs/>
        </w:rPr>
        <w:t>Science</w:t>
      </w:r>
      <w:r w:rsidRPr="00D36414">
        <w:rPr>
          <w:rFonts w:cstheme="minorHAnsi"/>
        </w:rPr>
        <w:t xml:space="preserve">, </w:t>
      </w:r>
      <w:r w:rsidRPr="00D36414">
        <w:rPr>
          <w:rFonts w:cstheme="minorHAnsi"/>
          <w:i/>
          <w:iCs/>
        </w:rPr>
        <w:t>340</w:t>
      </w:r>
      <w:r w:rsidRPr="00D36414">
        <w:rPr>
          <w:rFonts w:cstheme="minorHAnsi"/>
        </w:rPr>
        <w:t xml:space="preserve">(6128), 63–66. </w:t>
      </w:r>
      <w:hyperlink r:id="rId2270" w:history="1">
        <w:r w:rsidRPr="00D36414">
          <w:rPr>
            <w:rStyle w:val="Hyperlink"/>
            <w:rFonts w:cstheme="minorHAnsi"/>
          </w:rPr>
          <w:t>http://doi.org/10.1126/science.1228992</w:t>
        </w:r>
      </w:hyperlink>
    </w:p>
    <w:p w14:paraId="1960C9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rtes-Vazquez, J. A. (2014). Protected areas, conservation stakeholders and the “naturalisation” of southern Europe. </w:t>
      </w:r>
      <w:r w:rsidRPr="00D36414">
        <w:rPr>
          <w:rFonts w:cstheme="minorHAnsi"/>
          <w:i/>
          <w:iCs/>
        </w:rPr>
        <w:t>Forum for Development Studies</w:t>
      </w:r>
      <w:r w:rsidRPr="00D36414">
        <w:rPr>
          <w:rFonts w:cstheme="minorHAnsi"/>
        </w:rPr>
        <w:t xml:space="preserve">, </w:t>
      </w:r>
      <w:r w:rsidRPr="00D36414">
        <w:rPr>
          <w:rFonts w:cstheme="minorHAnsi"/>
          <w:i/>
          <w:iCs/>
        </w:rPr>
        <w:t>41</w:t>
      </w:r>
      <w:r w:rsidRPr="00D36414">
        <w:rPr>
          <w:rFonts w:cstheme="minorHAnsi"/>
        </w:rPr>
        <w:t xml:space="preserve">(2), 183–205. </w:t>
      </w:r>
      <w:hyperlink r:id="rId2271" w:history="1">
        <w:r w:rsidRPr="00D36414">
          <w:rPr>
            <w:rStyle w:val="Hyperlink"/>
            <w:rFonts w:cstheme="minorHAnsi"/>
          </w:rPr>
          <w:t>http://doi.org/10.1080/08039410.2014.901238</w:t>
        </w:r>
      </w:hyperlink>
    </w:p>
    <w:p w14:paraId="31307E2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stanza, R., D’Arge, R., de Groot, R., Farber, S., Grasso, M., Hannon, B., Limburg, K., Naeem, S., O’Neill, R. V., Paruelo, J., Raskin, R. G., Sutton, P., &amp; van den Belt, M. (1997). The value of the world’s ecosystem services and natural capital. </w:t>
      </w:r>
      <w:r w:rsidRPr="00D36414">
        <w:rPr>
          <w:rFonts w:cstheme="minorHAnsi"/>
          <w:i/>
          <w:iCs/>
        </w:rPr>
        <w:t>Nature</w:t>
      </w:r>
      <w:r w:rsidRPr="00D36414">
        <w:rPr>
          <w:rFonts w:cstheme="minorHAnsi"/>
        </w:rPr>
        <w:t xml:space="preserve">, </w:t>
      </w:r>
      <w:r w:rsidRPr="00D36414">
        <w:rPr>
          <w:rFonts w:cstheme="minorHAnsi"/>
          <w:i/>
          <w:iCs/>
        </w:rPr>
        <w:t>387</w:t>
      </w:r>
      <w:r w:rsidRPr="00D36414">
        <w:rPr>
          <w:rFonts w:cstheme="minorHAnsi"/>
        </w:rPr>
        <w:t xml:space="preserve">(6630), 253–260. </w:t>
      </w:r>
      <w:hyperlink r:id="rId2272" w:history="1">
        <w:r w:rsidRPr="00D36414">
          <w:rPr>
            <w:rStyle w:val="Hyperlink"/>
            <w:rFonts w:cstheme="minorHAnsi"/>
          </w:rPr>
          <w:t>http://doi.org/10.1038/387253a0</w:t>
        </w:r>
      </w:hyperlink>
    </w:p>
    <w:p w14:paraId="2C64FA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stello, M. J., &amp; Ballantine, B. (2015). Biodiversity conservation should focus on no-take marine reserves. </w:t>
      </w:r>
      <w:r w:rsidRPr="00D36414">
        <w:rPr>
          <w:rFonts w:cstheme="minorHAnsi"/>
          <w:i/>
          <w:iCs/>
        </w:rPr>
        <w:t>Trends in Ecology &amp; Evolution</w:t>
      </w:r>
      <w:r w:rsidRPr="00D36414">
        <w:rPr>
          <w:rFonts w:cstheme="minorHAnsi"/>
        </w:rPr>
        <w:t xml:space="preserve">, </w:t>
      </w:r>
      <w:r w:rsidRPr="00D36414">
        <w:rPr>
          <w:rFonts w:cstheme="minorHAnsi"/>
          <w:i/>
          <w:iCs/>
        </w:rPr>
        <w:t>30</w:t>
      </w:r>
      <w:r w:rsidRPr="00D36414">
        <w:rPr>
          <w:rFonts w:cstheme="minorHAnsi"/>
        </w:rPr>
        <w:t xml:space="preserve">(9), 507–509. </w:t>
      </w:r>
      <w:hyperlink r:id="rId2273" w:history="1">
        <w:r w:rsidRPr="00D36414">
          <w:rPr>
            <w:rStyle w:val="Hyperlink"/>
            <w:rFonts w:cstheme="minorHAnsi"/>
          </w:rPr>
          <w:t>http://doi.org/10.1016/j.tree.2015.06.011</w:t>
        </w:r>
      </w:hyperlink>
    </w:p>
    <w:p w14:paraId="38D7F60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outure, R. M., Charlet, L., Markelova, E., Madé, B., &amp; Parsons, C. T. (2015). On-off mobilization of contaminants in soils during redox oscillations. </w:t>
      </w:r>
      <w:r w:rsidRPr="00D36414">
        <w:rPr>
          <w:rFonts w:cstheme="minorHAnsi"/>
          <w:i/>
          <w:iCs/>
        </w:rPr>
        <w:t>Environmental Science and Technology</w:t>
      </w:r>
      <w:r w:rsidRPr="00D36414">
        <w:rPr>
          <w:rFonts w:cstheme="minorHAnsi"/>
        </w:rPr>
        <w:t xml:space="preserve">, </w:t>
      </w:r>
      <w:r w:rsidRPr="00D36414">
        <w:rPr>
          <w:rFonts w:cstheme="minorHAnsi"/>
          <w:i/>
          <w:iCs/>
        </w:rPr>
        <w:t>49</w:t>
      </w:r>
      <w:r w:rsidRPr="00D36414">
        <w:rPr>
          <w:rFonts w:cstheme="minorHAnsi"/>
        </w:rPr>
        <w:t xml:space="preserve">(5), 3015–3023. </w:t>
      </w:r>
      <w:hyperlink r:id="rId2274" w:history="1">
        <w:r w:rsidRPr="00D36414">
          <w:rPr>
            <w:rStyle w:val="Hyperlink"/>
            <w:rFonts w:cstheme="minorHAnsi"/>
          </w:rPr>
          <w:t>http://doi.org/10.1021/es5061879</w:t>
        </w:r>
      </w:hyperlink>
    </w:p>
    <w:p w14:paraId="5005E8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rona, B. I., Daw, T. M., Swartz, W., Norström, A. V, Nyström, M., Thyresson, M., Folke, C., Hentati-Sundberg, J., Österblom, H., Deutsch, L., &amp; Troell, M. (2016). Masked, diluted and drowned out: how global seafood trade weakens signals from marine ecosystems. </w:t>
      </w:r>
      <w:r w:rsidRPr="00D36414">
        <w:rPr>
          <w:rFonts w:cstheme="minorHAnsi"/>
          <w:i/>
          <w:iCs/>
        </w:rPr>
        <w:t>Fish and Fisheries</w:t>
      </w:r>
      <w:r w:rsidRPr="00D36414">
        <w:rPr>
          <w:rFonts w:cstheme="minorHAnsi"/>
        </w:rPr>
        <w:t xml:space="preserve">, </w:t>
      </w:r>
      <w:r w:rsidRPr="00D36414">
        <w:rPr>
          <w:rFonts w:cstheme="minorHAnsi"/>
          <w:i/>
          <w:iCs/>
        </w:rPr>
        <w:t>17</w:t>
      </w:r>
      <w:r w:rsidRPr="00D36414">
        <w:rPr>
          <w:rFonts w:cstheme="minorHAnsi"/>
        </w:rPr>
        <w:t xml:space="preserve">(4), 1175–1182. </w:t>
      </w:r>
      <w:hyperlink r:id="rId2275" w:history="1">
        <w:r w:rsidRPr="00D36414">
          <w:rPr>
            <w:rStyle w:val="Hyperlink"/>
            <w:rFonts w:cstheme="minorHAnsi"/>
          </w:rPr>
          <w:t>http://doi.org/10.1111/faf.12109</w:t>
        </w:r>
      </w:hyperlink>
    </w:p>
    <w:p w14:paraId="0DBEB37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rouzeilles, R., Curran, M., Ferreira, M. S., Lindenmayer, D. B., Grelle, C. E. V., &amp; Rey Benayas, J. M. (2016). A global meta-analysis on the ecological drivers of forest restoration success.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i/>
        </w:rPr>
        <w:t>,</w:t>
      </w:r>
      <w:r w:rsidRPr="00D36414">
        <w:rPr>
          <w:rFonts w:cstheme="minorHAnsi"/>
        </w:rPr>
        <w:t xml:space="preserve"> 11666. </w:t>
      </w:r>
      <w:hyperlink r:id="rId2276" w:history="1">
        <w:r w:rsidRPr="00D36414">
          <w:rPr>
            <w:rStyle w:val="Hyperlink"/>
            <w:rFonts w:cstheme="minorHAnsi"/>
          </w:rPr>
          <w:t>http://doi.org/10.1038/ncomms11666</w:t>
        </w:r>
      </w:hyperlink>
    </w:p>
    <w:p w14:paraId="67F6B78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rutzen, P. J. (2002). Geology of mankind. </w:t>
      </w:r>
      <w:r w:rsidRPr="00D36414">
        <w:rPr>
          <w:rFonts w:cstheme="minorHAnsi"/>
          <w:i/>
          <w:iCs/>
        </w:rPr>
        <w:t>Nature</w:t>
      </w:r>
      <w:r w:rsidRPr="00D36414">
        <w:rPr>
          <w:rFonts w:cstheme="minorHAnsi"/>
        </w:rPr>
        <w:t xml:space="preserve">, </w:t>
      </w:r>
      <w:r w:rsidRPr="00D36414">
        <w:rPr>
          <w:rFonts w:cstheme="minorHAnsi"/>
          <w:i/>
          <w:iCs/>
        </w:rPr>
        <w:t>415</w:t>
      </w:r>
      <w:r w:rsidRPr="00D36414">
        <w:rPr>
          <w:rFonts w:cstheme="minorHAnsi"/>
        </w:rPr>
        <w:t xml:space="preserve">(6867), 23–23. </w:t>
      </w:r>
      <w:hyperlink r:id="rId2277" w:history="1">
        <w:r w:rsidRPr="00D36414">
          <w:rPr>
            <w:rStyle w:val="Hyperlink"/>
            <w:rFonts w:cstheme="minorHAnsi"/>
          </w:rPr>
          <w:t>http://doi.org/10.1038/415023a</w:t>
        </w:r>
      </w:hyperlink>
    </w:p>
    <w:p w14:paraId="7EEBF98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sergo, A. M., Demeter, L., &amp; Turkington, R. (2013). Declining diversity in abandoned grasslands of the Carpathian Mountains: Do dominant species matter? </w:t>
      </w:r>
      <w:r w:rsidRPr="00D36414">
        <w:rPr>
          <w:rFonts w:cstheme="minorHAnsi"/>
          <w:i/>
          <w:iCs/>
        </w:rPr>
        <w:t>PLoS ONE</w:t>
      </w:r>
      <w:r w:rsidRPr="00D36414">
        <w:rPr>
          <w:rFonts w:cstheme="minorHAnsi"/>
        </w:rPr>
        <w:t xml:space="preserve">, </w:t>
      </w:r>
      <w:r w:rsidRPr="00D36414">
        <w:rPr>
          <w:rFonts w:cstheme="minorHAnsi"/>
          <w:i/>
          <w:iCs/>
        </w:rPr>
        <w:t>8</w:t>
      </w:r>
      <w:r w:rsidRPr="00D36414">
        <w:rPr>
          <w:rFonts w:cstheme="minorHAnsi"/>
        </w:rPr>
        <w:t xml:space="preserve">(8), 1–9. </w:t>
      </w:r>
      <w:hyperlink r:id="rId2278" w:history="1">
        <w:r w:rsidRPr="00D36414">
          <w:rPr>
            <w:rStyle w:val="Hyperlink"/>
            <w:rFonts w:cstheme="minorHAnsi"/>
          </w:rPr>
          <w:t>http://doi.org/10.1371/journal.pone.0073533</w:t>
        </w:r>
      </w:hyperlink>
    </w:p>
    <w:p w14:paraId="3DD0AC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Curado, N., Hartel, T., &amp; Arntzen, J. W. (2011). Amphibian pond loss as a function of landscape change – A case study over three decades in an agricultural area of northern France. </w:t>
      </w:r>
      <w:r w:rsidRPr="00D36414">
        <w:rPr>
          <w:rFonts w:cstheme="minorHAnsi"/>
          <w:i/>
          <w:iCs/>
        </w:rPr>
        <w:t>Biological Conservation</w:t>
      </w:r>
      <w:r w:rsidRPr="00D36414">
        <w:rPr>
          <w:rFonts w:cstheme="minorHAnsi"/>
        </w:rPr>
        <w:t xml:space="preserve">, </w:t>
      </w:r>
      <w:r w:rsidRPr="00D36414">
        <w:rPr>
          <w:rFonts w:cstheme="minorHAnsi"/>
          <w:i/>
          <w:iCs/>
        </w:rPr>
        <w:t>144</w:t>
      </w:r>
      <w:r w:rsidRPr="00D36414">
        <w:rPr>
          <w:rFonts w:cstheme="minorHAnsi"/>
        </w:rPr>
        <w:t xml:space="preserve">(5), 1610–1618. </w:t>
      </w:r>
      <w:hyperlink r:id="rId2279" w:history="1">
        <w:r w:rsidRPr="00D36414">
          <w:rPr>
            <w:rStyle w:val="Hyperlink"/>
            <w:rFonts w:cstheme="minorHAnsi"/>
          </w:rPr>
          <w:t>http://doi.org/10.1016/j.biocon.2011.02.011</w:t>
        </w:r>
      </w:hyperlink>
    </w:p>
    <w:p w14:paraId="0973992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Huart, J. P. (1996). Armed conflicts and protected areas in Central Africa. In C. Lewis (Ed.), </w:t>
      </w:r>
      <w:r w:rsidRPr="00D36414">
        <w:rPr>
          <w:rFonts w:cstheme="minorHAnsi"/>
          <w:i/>
          <w:iCs/>
        </w:rPr>
        <w:t>Managing conflicts in protected areas</w:t>
      </w:r>
      <w:r w:rsidRPr="00D36414">
        <w:rPr>
          <w:rFonts w:cstheme="minorHAnsi"/>
        </w:rPr>
        <w:t xml:space="preserve"> (pp. 68–70). Gland, Switzerland: IUCN.</w:t>
      </w:r>
    </w:p>
    <w:p w14:paraId="32C758E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ahl, C., &amp; Kuralbayeva, K. (2001). Energy and the environment in Kazakhstan. </w:t>
      </w:r>
      <w:r w:rsidRPr="00D36414">
        <w:rPr>
          <w:rFonts w:cstheme="minorHAnsi"/>
          <w:i/>
          <w:iCs/>
        </w:rPr>
        <w:t>Energy Policy</w:t>
      </w:r>
      <w:r w:rsidRPr="00D36414">
        <w:rPr>
          <w:rFonts w:cstheme="minorHAnsi"/>
        </w:rPr>
        <w:t xml:space="preserve">, </w:t>
      </w:r>
      <w:r w:rsidRPr="00D36414">
        <w:rPr>
          <w:rFonts w:cstheme="minorHAnsi"/>
          <w:i/>
          <w:iCs/>
        </w:rPr>
        <w:t>29</w:t>
      </w:r>
      <w:r w:rsidRPr="00D36414">
        <w:rPr>
          <w:rFonts w:cstheme="minorHAnsi"/>
        </w:rPr>
        <w:t xml:space="preserve">(6), 429–440. </w:t>
      </w:r>
      <w:hyperlink r:id="rId2280" w:history="1">
        <w:r w:rsidRPr="00D36414">
          <w:rPr>
            <w:rStyle w:val="Hyperlink"/>
            <w:rFonts w:cstheme="minorHAnsi"/>
          </w:rPr>
          <w:t>http://doi.org/10.1016/S0301-4215(00)00137-3</w:t>
        </w:r>
      </w:hyperlink>
    </w:p>
    <w:p w14:paraId="24AAEA7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ai, A. (2011). Drought under global warming: a review. </w:t>
      </w:r>
      <w:r w:rsidRPr="00D36414">
        <w:rPr>
          <w:rFonts w:cstheme="minorHAnsi"/>
          <w:i/>
          <w:iCs/>
        </w:rPr>
        <w:t>Wiley Interdisciplinary Reviews: Climate Change</w:t>
      </w:r>
      <w:r w:rsidRPr="00D36414">
        <w:rPr>
          <w:rFonts w:cstheme="minorHAnsi"/>
        </w:rPr>
        <w:t xml:space="preserve">, </w:t>
      </w:r>
      <w:r w:rsidRPr="00D36414">
        <w:rPr>
          <w:rFonts w:cstheme="minorHAnsi"/>
          <w:i/>
          <w:iCs/>
        </w:rPr>
        <w:t>2</w:t>
      </w:r>
      <w:r w:rsidRPr="00D36414">
        <w:rPr>
          <w:rFonts w:cstheme="minorHAnsi"/>
        </w:rPr>
        <w:t xml:space="preserve">(1), 45–65. </w:t>
      </w:r>
      <w:hyperlink r:id="rId2281" w:history="1">
        <w:r w:rsidRPr="00D36414">
          <w:rPr>
            <w:rStyle w:val="Hyperlink"/>
            <w:rFonts w:cstheme="minorHAnsi"/>
          </w:rPr>
          <w:t>http://doi.org/10.1002/wcc.81</w:t>
        </w:r>
      </w:hyperlink>
    </w:p>
    <w:p w14:paraId="4BF2A35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AISIE. (2009). </w:t>
      </w:r>
      <w:r w:rsidRPr="00D36414">
        <w:rPr>
          <w:rFonts w:cstheme="minorHAnsi"/>
          <w:i/>
          <w:iCs/>
        </w:rPr>
        <w:t>Handbook of alien species in Europe</w:t>
      </w:r>
      <w:r w:rsidRPr="00D36414">
        <w:rPr>
          <w:rFonts w:cstheme="minorHAnsi"/>
        </w:rPr>
        <w:t>. Dordrecht, The Netherlands: Springer.</w:t>
      </w:r>
    </w:p>
    <w:p w14:paraId="36700F1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aly, H. E., &amp; Farley, J. (2004). </w:t>
      </w:r>
      <w:r w:rsidRPr="00D36414">
        <w:rPr>
          <w:rFonts w:cstheme="minorHAnsi"/>
          <w:i/>
          <w:iCs/>
        </w:rPr>
        <w:t>Ecological economics: principles and applications</w:t>
      </w:r>
      <w:r w:rsidRPr="00D36414">
        <w:rPr>
          <w:rFonts w:cstheme="minorHAnsi"/>
        </w:rPr>
        <w:t xml:space="preserve">. Washington, DC, USA: Island Press. </w:t>
      </w:r>
    </w:p>
    <w:p w14:paraId="04002686"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Daufresne, M., Lengfellner, K., &amp; Sommer, U. (2009). Global warming benefits the small in aquatic ecosystem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6</w:t>
      </w:r>
      <w:r w:rsidRPr="00D36414">
        <w:rPr>
          <w:rFonts w:cstheme="minorHAnsi"/>
        </w:rPr>
        <w:t xml:space="preserve">(31), 12788–12793. </w:t>
      </w:r>
      <w:hyperlink r:id="rId2282" w:history="1">
        <w:r w:rsidRPr="00D36414">
          <w:rPr>
            <w:rStyle w:val="Hyperlink"/>
            <w:rFonts w:cstheme="minorHAnsi"/>
            <w:lang w:val="es-ES"/>
          </w:rPr>
          <w:t>http://doi.org/10.1073/pnas.0902080106</w:t>
        </w:r>
      </w:hyperlink>
    </w:p>
    <w:p w14:paraId="14D2A0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Davies, T. W., Bennie, J., Inger, R., de Ibarra, N. H., &amp; Gaston, K. J. (2013). </w:t>
      </w:r>
      <w:r w:rsidRPr="00D36414">
        <w:rPr>
          <w:rFonts w:cstheme="minorHAnsi"/>
        </w:rPr>
        <w:t xml:space="preserve">Artificial light pollution: are shifting spectral signatures changing the balance of species interactions? </w:t>
      </w:r>
      <w:r w:rsidRPr="00D36414">
        <w:rPr>
          <w:rFonts w:cstheme="minorHAnsi"/>
          <w:i/>
          <w:iCs/>
        </w:rPr>
        <w:t>Global Change Biology</w:t>
      </w:r>
      <w:r w:rsidRPr="00D36414">
        <w:rPr>
          <w:rFonts w:cstheme="minorHAnsi"/>
        </w:rPr>
        <w:t xml:space="preserve">, </w:t>
      </w:r>
      <w:r w:rsidRPr="00D36414">
        <w:rPr>
          <w:rFonts w:cstheme="minorHAnsi"/>
          <w:i/>
          <w:iCs/>
        </w:rPr>
        <w:t>19</w:t>
      </w:r>
      <w:r w:rsidRPr="00D36414">
        <w:rPr>
          <w:rFonts w:cstheme="minorHAnsi"/>
        </w:rPr>
        <w:t xml:space="preserve">(5), 1417–23. </w:t>
      </w:r>
      <w:hyperlink r:id="rId2283" w:history="1">
        <w:r w:rsidRPr="00D36414">
          <w:rPr>
            <w:rStyle w:val="Hyperlink"/>
            <w:rFonts w:cstheme="minorHAnsi"/>
          </w:rPr>
          <w:t>http://doi.org/10.1111/gcb.12166</w:t>
        </w:r>
      </w:hyperlink>
    </w:p>
    <w:p w14:paraId="6F63FC5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avies, T. W., Duffy, J. P., Bennie, J., &amp; Gaston, K. J. (2014). The nature, extent, and ecological implications of marine light pollution. </w:t>
      </w:r>
      <w:r w:rsidRPr="00D36414">
        <w:rPr>
          <w:rFonts w:cstheme="minorHAnsi"/>
          <w:i/>
          <w:iCs/>
        </w:rPr>
        <w:t>Frontiers in Ecology and the Environment</w:t>
      </w:r>
      <w:r w:rsidRPr="00D36414">
        <w:rPr>
          <w:rFonts w:cstheme="minorHAnsi"/>
        </w:rPr>
        <w:t xml:space="preserve">, </w:t>
      </w:r>
      <w:r w:rsidRPr="00D36414">
        <w:rPr>
          <w:rFonts w:cstheme="minorHAnsi"/>
          <w:i/>
          <w:iCs/>
        </w:rPr>
        <w:t>12</w:t>
      </w:r>
      <w:r w:rsidRPr="00D36414">
        <w:rPr>
          <w:rFonts w:cstheme="minorHAnsi"/>
        </w:rPr>
        <w:t xml:space="preserve">(6), 347–355. </w:t>
      </w:r>
      <w:hyperlink r:id="rId2284" w:history="1">
        <w:r w:rsidRPr="00D36414">
          <w:rPr>
            <w:rStyle w:val="Hyperlink"/>
            <w:rFonts w:cstheme="minorHAnsi"/>
          </w:rPr>
          <w:t>http://doi.org/10.1890/130281</w:t>
        </w:r>
      </w:hyperlink>
    </w:p>
    <w:p w14:paraId="69D50F3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awson, L., Elbakidze, M., Angelstam, P., &amp; Gordon, J. (2017). Governance and management dynamics of landscape restoration at multiple scales: Learning from successful environmental managers in Sweden. </w:t>
      </w:r>
      <w:r w:rsidRPr="00D36414">
        <w:rPr>
          <w:rFonts w:cstheme="minorHAnsi"/>
          <w:i/>
          <w:iCs/>
        </w:rPr>
        <w:t>Journal of Environmental Management</w:t>
      </w:r>
      <w:r w:rsidRPr="00D36414">
        <w:rPr>
          <w:rFonts w:cstheme="minorHAnsi"/>
        </w:rPr>
        <w:t xml:space="preserve">, </w:t>
      </w:r>
      <w:r w:rsidRPr="00D36414">
        <w:rPr>
          <w:rFonts w:cstheme="minorHAnsi"/>
          <w:i/>
          <w:iCs/>
        </w:rPr>
        <w:t>197</w:t>
      </w:r>
      <w:r w:rsidRPr="00D36414">
        <w:rPr>
          <w:rFonts w:cstheme="minorHAnsi"/>
        </w:rPr>
        <w:t xml:space="preserve">, 24–40. </w:t>
      </w:r>
      <w:hyperlink r:id="rId2285" w:history="1">
        <w:r w:rsidRPr="00D36414">
          <w:rPr>
            <w:rStyle w:val="Hyperlink"/>
            <w:rFonts w:cstheme="minorHAnsi"/>
          </w:rPr>
          <w:t>http://doi.org/10.1016/j.jenvman.2017.03.019</w:t>
        </w:r>
      </w:hyperlink>
    </w:p>
    <w:p w14:paraId="2DB4A67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 Merode, E., Smith, K. H., Homewood, K., Pettifor, R., Rowcliffe, M., &amp; Cowlishaw, G. (2007). The impact of armed conflict on protected-area efficacy in Central Africa. </w:t>
      </w:r>
      <w:r w:rsidRPr="00D36414">
        <w:rPr>
          <w:rFonts w:cstheme="minorHAnsi"/>
          <w:i/>
          <w:iCs/>
        </w:rPr>
        <w:t>Biology Letters</w:t>
      </w:r>
      <w:r w:rsidRPr="00D36414">
        <w:rPr>
          <w:rFonts w:cstheme="minorHAnsi"/>
        </w:rPr>
        <w:t xml:space="preserve">, </w:t>
      </w:r>
      <w:r w:rsidRPr="00D36414">
        <w:rPr>
          <w:rFonts w:cstheme="minorHAnsi"/>
          <w:i/>
          <w:iCs/>
        </w:rPr>
        <w:t>3</w:t>
      </w:r>
      <w:r w:rsidRPr="00D36414">
        <w:rPr>
          <w:rFonts w:cstheme="minorHAnsi"/>
        </w:rPr>
        <w:t xml:space="preserve">(3), 299–301. </w:t>
      </w:r>
      <w:hyperlink r:id="rId2286" w:history="1">
        <w:r w:rsidRPr="00D36414">
          <w:rPr>
            <w:rStyle w:val="Hyperlink"/>
            <w:rFonts w:cstheme="minorHAnsi"/>
          </w:rPr>
          <w:t>http://doi.org/10.1098/rsbl.2007.0010</w:t>
        </w:r>
      </w:hyperlink>
    </w:p>
    <w:p w14:paraId="0661F62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 Wit, H. A., Valinia, S., Weyhenmeyer, G. A., Futter, M. N., Kortelainen, P., Austnes, K., Hessen, D. O., Raike, A., Laudon, H., &amp; Vuorenmaa, J. (2016). Current browning of surface waters will be further promoted by wetter climate. </w:t>
      </w:r>
      <w:r w:rsidRPr="00D36414">
        <w:rPr>
          <w:rFonts w:cstheme="minorHAnsi"/>
          <w:i/>
          <w:iCs/>
        </w:rPr>
        <w:t>Environmental Science and Technology Letters</w:t>
      </w:r>
      <w:r w:rsidRPr="00D36414">
        <w:rPr>
          <w:rFonts w:cstheme="minorHAnsi"/>
        </w:rPr>
        <w:t xml:space="preserve">, </w:t>
      </w:r>
      <w:r w:rsidRPr="00D36414">
        <w:rPr>
          <w:rFonts w:cstheme="minorHAnsi"/>
          <w:i/>
          <w:iCs/>
        </w:rPr>
        <w:t>3</w:t>
      </w:r>
      <w:r w:rsidRPr="00D36414">
        <w:rPr>
          <w:rFonts w:cstheme="minorHAnsi"/>
        </w:rPr>
        <w:t xml:space="preserve">(12), 430–435. </w:t>
      </w:r>
      <w:hyperlink r:id="rId2287" w:history="1">
        <w:r w:rsidRPr="00D36414">
          <w:rPr>
            <w:rStyle w:val="Hyperlink"/>
            <w:rFonts w:cstheme="minorHAnsi"/>
          </w:rPr>
          <w:t>http://doi.org/10.1021/acs.estlett.6b00396</w:t>
        </w:r>
      </w:hyperlink>
    </w:p>
    <w:p w14:paraId="772CD303" w14:textId="77777777" w:rsidR="00380F5C" w:rsidRPr="00380F5C"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Deguines, N., Jono, C., Baude, M., Henry, M., Julliard, R., &amp; Fontaine, C. (2014). Large-scale trade-off between agricultural intensification and crop pollination services. </w:t>
      </w:r>
      <w:r w:rsidRPr="00D36414">
        <w:rPr>
          <w:rFonts w:cstheme="minorHAnsi"/>
          <w:i/>
          <w:iCs/>
          <w:lang w:val="es-ES"/>
        </w:rPr>
        <w:t>Frontiers in Ecology and the Environment</w:t>
      </w:r>
      <w:r w:rsidRPr="00D36414">
        <w:rPr>
          <w:rFonts w:cstheme="minorHAnsi"/>
          <w:lang w:val="es-ES"/>
        </w:rPr>
        <w:t xml:space="preserve">, </w:t>
      </w:r>
      <w:r w:rsidRPr="00D36414">
        <w:rPr>
          <w:rFonts w:cstheme="minorHAnsi"/>
          <w:i/>
          <w:iCs/>
          <w:lang w:val="es-ES"/>
        </w:rPr>
        <w:t>12</w:t>
      </w:r>
      <w:r w:rsidRPr="00D36414">
        <w:rPr>
          <w:rFonts w:cstheme="minorHAnsi"/>
          <w:lang w:val="es-ES"/>
        </w:rPr>
        <w:t xml:space="preserve">(4), 212–217. </w:t>
      </w:r>
      <w:hyperlink r:id="rId2288" w:history="1">
        <w:r w:rsidRPr="00D36414">
          <w:rPr>
            <w:rStyle w:val="Hyperlink"/>
            <w:rFonts w:cstheme="minorHAnsi"/>
            <w:lang w:val="es-ES"/>
          </w:rPr>
          <w:t>http://doi.org/10.1890/130054</w:t>
        </w:r>
      </w:hyperlink>
    </w:p>
    <w:p w14:paraId="0DA817AC" w14:textId="77777777" w:rsidR="00380F5C" w:rsidRPr="00380F5C" w:rsidRDefault="00380F5C" w:rsidP="00380F5C">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Del-Pilar-Ruso, Y., De-la-Ossa-Carretero, J. A., Giménez-Casalduero, F., &amp; Sánchez-Lizaso, J. L. (2008). </w:t>
      </w:r>
      <w:r w:rsidRPr="00D36414">
        <w:rPr>
          <w:rFonts w:cstheme="minorHAnsi"/>
        </w:rPr>
        <w:t xml:space="preserve">Effects of a brine discharge over soft bottom Polychaeta assemblage. </w:t>
      </w:r>
      <w:r w:rsidRPr="00D36414">
        <w:rPr>
          <w:rFonts w:cstheme="minorHAnsi"/>
          <w:i/>
          <w:iCs/>
          <w:lang w:val="es-ES"/>
        </w:rPr>
        <w:t>Environmental Pollution</w:t>
      </w:r>
      <w:r w:rsidRPr="00D36414">
        <w:rPr>
          <w:rFonts w:cstheme="minorHAnsi"/>
          <w:lang w:val="es-ES"/>
        </w:rPr>
        <w:t xml:space="preserve">, </w:t>
      </w:r>
      <w:r w:rsidRPr="00D36414">
        <w:rPr>
          <w:rFonts w:cstheme="minorHAnsi"/>
          <w:i/>
          <w:iCs/>
          <w:lang w:val="es-ES"/>
        </w:rPr>
        <w:t>156</w:t>
      </w:r>
      <w:r w:rsidRPr="00D36414">
        <w:rPr>
          <w:rFonts w:cstheme="minorHAnsi"/>
          <w:lang w:val="es-ES"/>
        </w:rPr>
        <w:t xml:space="preserve">(2), 240–250. </w:t>
      </w:r>
      <w:hyperlink r:id="rId2289" w:history="1">
        <w:r w:rsidRPr="00D36414">
          <w:rPr>
            <w:rStyle w:val="Hyperlink"/>
            <w:rFonts w:cstheme="minorHAnsi"/>
            <w:lang w:val="es-ES"/>
          </w:rPr>
          <w:t>http://doi.org/10.1016/j.envpol.2007.12.041</w:t>
        </w:r>
      </w:hyperlink>
    </w:p>
    <w:p w14:paraId="04A0E5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Del-Pilar-Ruso, Y., Martinez-Garcia, E., Giménez-Casalduero, F., Loya-Fernández, A., Ferrero-Vicente, L. M., Marco-Méndez, C., de-la-Ossa-Carretero, J. A., &amp; Sánchez-Lizaso, J. L. (2015). </w:t>
      </w:r>
      <w:r w:rsidRPr="00D36414">
        <w:rPr>
          <w:rFonts w:cstheme="minorHAnsi"/>
        </w:rPr>
        <w:t xml:space="preserve">Benthic community recovery from brine impact after the implementation of mitigation measures. </w:t>
      </w:r>
      <w:r w:rsidRPr="00D36414">
        <w:rPr>
          <w:rFonts w:cstheme="minorHAnsi"/>
          <w:i/>
          <w:iCs/>
        </w:rPr>
        <w:t xml:space="preserve">Water </w:t>
      </w:r>
      <w:r w:rsidRPr="00D36414">
        <w:rPr>
          <w:rFonts w:cstheme="minorHAnsi"/>
          <w:i/>
          <w:iCs/>
        </w:rPr>
        <w:lastRenderedPageBreak/>
        <w:t>Research</w:t>
      </w:r>
      <w:r w:rsidRPr="00D36414">
        <w:rPr>
          <w:rFonts w:cstheme="minorHAnsi"/>
        </w:rPr>
        <w:t xml:space="preserve">, </w:t>
      </w:r>
      <w:r w:rsidRPr="00D36414">
        <w:rPr>
          <w:rFonts w:cstheme="minorHAnsi"/>
          <w:i/>
          <w:iCs/>
        </w:rPr>
        <w:t>70</w:t>
      </w:r>
      <w:r w:rsidRPr="00D36414">
        <w:rPr>
          <w:rFonts w:cstheme="minorHAnsi"/>
        </w:rPr>
        <w:t xml:space="preserve">, 325–336. </w:t>
      </w:r>
      <w:hyperlink r:id="rId2290" w:history="1">
        <w:r w:rsidRPr="00D36414">
          <w:rPr>
            <w:rStyle w:val="Hyperlink"/>
            <w:rFonts w:cstheme="minorHAnsi"/>
          </w:rPr>
          <w:t>http://doi.org/10.1016/j.watres.2014.11.036</w:t>
        </w:r>
      </w:hyperlink>
    </w:p>
    <w:p w14:paraId="2B8F169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midova, N. (2013). </w:t>
      </w:r>
      <w:r w:rsidRPr="00D36414">
        <w:rPr>
          <w:rFonts w:cstheme="minorHAnsi"/>
          <w:i/>
          <w:iCs/>
        </w:rPr>
        <w:t>Regional synthesis on the forest genetic resources of Central Asia</w:t>
      </w:r>
      <w:r w:rsidRPr="00D36414">
        <w:rPr>
          <w:rFonts w:cstheme="minorHAnsi"/>
        </w:rPr>
        <w:t>. Ankara, Turkey, FAO.</w:t>
      </w:r>
    </w:p>
    <w:p w14:paraId="2B625FF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ngler, J., Janišová, M., Török, P., &amp; Wellstein, C. (2014). Biodiversity of Palaearctic grasslands: a synthesis. </w:t>
      </w:r>
      <w:r w:rsidRPr="00D36414">
        <w:rPr>
          <w:rFonts w:cstheme="minorHAnsi"/>
          <w:i/>
          <w:iCs/>
        </w:rPr>
        <w:t>Agriculture, Ecosystems &amp; Environment</w:t>
      </w:r>
      <w:r w:rsidRPr="00D36414">
        <w:rPr>
          <w:rFonts w:cstheme="minorHAnsi"/>
        </w:rPr>
        <w:t xml:space="preserve">, </w:t>
      </w:r>
      <w:r w:rsidRPr="00D36414">
        <w:rPr>
          <w:rFonts w:cstheme="minorHAnsi"/>
          <w:i/>
          <w:iCs/>
        </w:rPr>
        <w:t>182</w:t>
      </w:r>
      <w:r w:rsidRPr="00D36414">
        <w:rPr>
          <w:rFonts w:cstheme="minorHAnsi"/>
        </w:rPr>
        <w:t xml:space="preserve">, 1–14. </w:t>
      </w:r>
      <w:hyperlink r:id="rId2291" w:history="1">
        <w:r w:rsidRPr="00D36414">
          <w:rPr>
            <w:rStyle w:val="Hyperlink"/>
            <w:rFonts w:cstheme="minorHAnsi"/>
          </w:rPr>
          <w:t>http://doi.org/10.1016/j.agee.2013.12.015</w:t>
        </w:r>
      </w:hyperlink>
    </w:p>
    <w:p w14:paraId="7808810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nisenko, N. V. (2010). The description and prediction of benthic biodiversity in high Arctic and freshwater-dominated marine areas: the southern Onega Bay (the White Sea). </w:t>
      </w:r>
      <w:r w:rsidRPr="00D36414">
        <w:rPr>
          <w:rFonts w:cstheme="minorHAnsi"/>
          <w:i/>
          <w:iCs/>
        </w:rPr>
        <w:t>Marine Pollution Bulletin</w:t>
      </w:r>
      <w:r w:rsidRPr="00D36414">
        <w:rPr>
          <w:rFonts w:cstheme="minorHAnsi"/>
        </w:rPr>
        <w:t xml:space="preserve">, </w:t>
      </w:r>
      <w:r w:rsidRPr="00D36414">
        <w:rPr>
          <w:rFonts w:cstheme="minorHAnsi"/>
          <w:i/>
          <w:iCs/>
        </w:rPr>
        <w:t>61</w:t>
      </w:r>
      <w:r w:rsidRPr="00D36414">
        <w:rPr>
          <w:rFonts w:cstheme="minorHAnsi"/>
        </w:rPr>
        <w:t xml:space="preserve">(4–6), 224–33. </w:t>
      </w:r>
      <w:hyperlink r:id="rId2292" w:history="1">
        <w:r w:rsidRPr="00D36414">
          <w:rPr>
            <w:rStyle w:val="Hyperlink"/>
            <w:rFonts w:cstheme="minorHAnsi"/>
          </w:rPr>
          <w:t>http://doi.org/10.1016/j.marpolbul.2010.02.017</w:t>
        </w:r>
      </w:hyperlink>
    </w:p>
    <w:p w14:paraId="794A3AB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victor, V., van Swaay, C., Brereton, T., Brotons, L., Chamberlain, D., Heliölä, J., Herrando, S., Julliard, R., Kuussaari, M., Lindström, Å., Reif, J., Roy, D. B., Schweiger, O., Settele, J., Stefanescu, C., Van Strien, A., Van Turnhout, C., Vermouzek, Z., WallisDeVries, M., Wynhoff, I., &amp; Jiguet, F. (2012). Differences in the climatic debts of birds and butterflies at a continental scale. </w:t>
      </w:r>
      <w:r w:rsidRPr="00D36414">
        <w:rPr>
          <w:rFonts w:cstheme="minorHAnsi"/>
          <w:i/>
          <w:iCs/>
        </w:rPr>
        <w:t>Nature Climate Change</w:t>
      </w:r>
      <w:r w:rsidRPr="00D36414">
        <w:rPr>
          <w:rFonts w:cstheme="minorHAnsi"/>
        </w:rPr>
        <w:t xml:space="preserve">, </w:t>
      </w:r>
      <w:r w:rsidRPr="00D36414">
        <w:rPr>
          <w:rFonts w:cstheme="minorHAnsi"/>
          <w:i/>
          <w:iCs/>
        </w:rPr>
        <w:t>2</w:t>
      </w:r>
      <w:r w:rsidRPr="00D36414">
        <w:rPr>
          <w:rFonts w:cstheme="minorHAnsi"/>
        </w:rPr>
        <w:t xml:space="preserve">(2), 121–124. </w:t>
      </w:r>
      <w:hyperlink r:id="rId2293" w:history="1">
        <w:r w:rsidRPr="00D36414">
          <w:rPr>
            <w:rStyle w:val="Hyperlink"/>
            <w:rFonts w:cstheme="minorHAnsi"/>
          </w:rPr>
          <w:t>http://doi.org/10.1038/nclimate1347</w:t>
        </w:r>
      </w:hyperlink>
    </w:p>
    <w:p w14:paraId="2FBB44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evillers, R., Pressey, R. L., Grech, A., Kittinger, J. N., Edgar, G. J., Ward, T., &amp; Watson, R. (2015). Reinventing residual reserves in the sea: are we favouring ease of establishment over need for protection? </w:t>
      </w:r>
      <w:r w:rsidRPr="00D36414">
        <w:rPr>
          <w:rFonts w:cstheme="minorHAnsi"/>
          <w:i/>
          <w:iCs/>
        </w:rPr>
        <w:t>Aquatic Conservation: Marine and Freshwater Ecosystems</w:t>
      </w:r>
      <w:r w:rsidRPr="00D36414">
        <w:rPr>
          <w:rFonts w:cstheme="minorHAnsi"/>
        </w:rPr>
        <w:t xml:space="preserve">, </w:t>
      </w:r>
      <w:r w:rsidRPr="00D36414">
        <w:rPr>
          <w:rFonts w:cstheme="minorHAnsi"/>
          <w:i/>
          <w:iCs/>
        </w:rPr>
        <w:t>25</w:t>
      </w:r>
      <w:r w:rsidRPr="00D36414">
        <w:rPr>
          <w:rFonts w:cstheme="minorHAnsi"/>
        </w:rPr>
        <w:t xml:space="preserve">(4), 480–504. </w:t>
      </w:r>
      <w:hyperlink r:id="rId2294" w:history="1">
        <w:r w:rsidRPr="00D36414">
          <w:rPr>
            <w:rStyle w:val="Hyperlink"/>
            <w:rFonts w:cstheme="minorHAnsi"/>
          </w:rPr>
          <w:t>http://doi.org/10.1002/aqc.2445</w:t>
        </w:r>
      </w:hyperlink>
    </w:p>
    <w:p w14:paraId="3E35B63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Díaz, G. I., Nahuelhual, L., Echeverría, C., &amp; Marín, S. (2011). </w:t>
      </w:r>
      <w:r w:rsidRPr="00D36414">
        <w:rPr>
          <w:rFonts w:cstheme="minorHAnsi"/>
        </w:rPr>
        <w:t xml:space="preserve">Drivers of land abandonment in southern Chile and implications for landscape planning. </w:t>
      </w:r>
      <w:r w:rsidRPr="00D36414">
        <w:rPr>
          <w:rFonts w:cstheme="minorHAnsi"/>
          <w:i/>
          <w:iCs/>
        </w:rPr>
        <w:t>Landscape and Urban Planning</w:t>
      </w:r>
      <w:r w:rsidRPr="00D36414">
        <w:rPr>
          <w:rFonts w:cstheme="minorHAnsi"/>
        </w:rPr>
        <w:t xml:space="preserve">, </w:t>
      </w:r>
      <w:r w:rsidRPr="00D36414">
        <w:rPr>
          <w:rFonts w:cstheme="minorHAnsi"/>
          <w:i/>
          <w:iCs/>
        </w:rPr>
        <w:t>99</w:t>
      </w:r>
      <w:r w:rsidRPr="00D36414">
        <w:rPr>
          <w:rFonts w:cstheme="minorHAnsi"/>
        </w:rPr>
        <w:t xml:space="preserve">(3–4), 207–217. </w:t>
      </w:r>
      <w:hyperlink r:id="rId2295" w:history="1">
        <w:r w:rsidRPr="00D36414">
          <w:rPr>
            <w:rStyle w:val="Hyperlink"/>
            <w:rFonts w:cstheme="minorHAnsi"/>
          </w:rPr>
          <w:t>http://doi.org/10.1016/j.landurbplan.2010.11.005</w:t>
        </w:r>
      </w:hyperlink>
    </w:p>
    <w:p w14:paraId="2D9B746E" w14:textId="45B6B55B"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Diaz, M., Tietje, W. D., &amp; Barret, R. H. (2013). Effects of management in biological</w:t>
      </w:r>
      <w:r w:rsidR="00885271">
        <w:rPr>
          <w:rFonts w:cstheme="minorHAnsi"/>
        </w:rPr>
        <w:t xml:space="preserve"> </w:t>
      </w:r>
      <w:r w:rsidRPr="00D36414">
        <w:rPr>
          <w:rFonts w:cstheme="minorHAnsi"/>
        </w:rPr>
        <w:t xml:space="preserve">diversity and endangered species. In P. Campo, L. Huntsinger, J. L. Oviedo, &amp; P. F. Starrs (Eds.), </w:t>
      </w:r>
      <w:r w:rsidRPr="00D36414">
        <w:rPr>
          <w:rFonts w:cstheme="minorHAnsi"/>
          <w:i/>
          <w:iCs/>
        </w:rPr>
        <w:t>Mediterranean oak woodland working landscapes: Dehesas of Spain and ranchlands of California</w:t>
      </w:r>
      <w:r w:rsidRPr="00D36414">
        <w:rPr>
          <w:rFonts w:cstheme="minorHAnsi"/>
        </w:rPr>
        <w:t xml:space="preserve"> (pp. 213–243). New York, USA: Springer.</w:t>
      </w:r>
    </w:p>
    <w:p w14:paraId="3FCE78C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íaz, S., Demissew, S., Carabias, J., Joly, C., Lonsdale, M., Ash, N., Larigaderie, A., Adhikari, J. R., Arico, S., Báldi, A., Bartuska, A., Baste, I. A., Bilgin, A., Brondizio, E., Chan, K. M. A., Figueroa, V. E., Duraiappah, A., Fischer, M., Hill, R., Koetz, T., Leadley, P., Lyver, P., Mace, G. M., Martin-López, B., Okumura, M., Pacheco, D., Reyers, B., Pascual, U., Selvin Pérez, E., Reyers, B., Roth, E., Saito, O., Scholes, R. J., Sharma, N., Tallis, H., Thaman, R., Watson, R., Yahara, T., Hamid, Z. A., Akosim, C., Al-Hafedh, Y., Allahverdiyev, R., Amankwah, E., Asah, T. S., Asfaw, Z., Bartus, G., Brooks, A. L.,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Teo-Chang, Y., &amp; Zlatanova, D. (2015). The IPBES conceptual framework — connecting nature and people. </w:t>
      </w:r>
      <w:r w:rsidRPr="00D36414">
        <w:rPr>
          <w:rFonts w:cstheme="minorHAnsi"/>
          <w:i/>
          <w:iCs/>
        </w:rPr>
        <w:t>Current Opinion in Environmental Sustainability</w:t>
      </w:r>
      <w:r w:rsidRPr="00D36414">
        <w:rPr>
          <w:rFonts w:cstheme="minorHAnsi"/>
        </w:rPr>
        <w:t xml:space="preserve">, </w:t>
      </w:r>
      <w:r w:rsidRPr="00D36414">
        <w:rPr>
          <w:rFonts w:cstheme="minorHAnsi"/>
          <w:i/>
          <w:iCs/>
        </w:rPr>
        <w:t>14</w:t>
      </w:r>
      <w:r w:rsidRPr="00D36414">
        <w:rPr>
          <w:rFonts w:cstheme="minorHAnsi"/>
        </w:rPr>
        <w:t xml:space="preserve">, 1–16. </w:t>
      </w:r>
      <w:hyperlink r:id="rId2296" w:history="1">
        <w:r w:rsidRPr="00D36414">
          <w:rPr>
            <w:rStyle w:val="Hyperlink"/>
            <w:rFonts w:cstheme="minorHAnsi"/>
          </w:rPr>
          <w:t>http://doi.org/10.1016/j.cosust.2014.11.002</w:t>
        </w:r>
      </w:hyperlink>
    </w:p>
    <w:p w14:paraId="6EFB40F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cks, L. V., Viana, B., Bommarco, R., Brosi, B., Arizmendi, C., Cunningham, S. A., Galetto, L., Hill, R., Lopes, A. V., Pires, C., Taki, H, &amp; Potts, S. G. (2016). Ten policies for pollinators. </w:t>
      </w:r>
      <w:r w:rsidRPr="00D36414">
        <w:rPr>
          <w:rFonts w:cstheme="minorHAnsi"/>
          <w:i/>
          <w:iCs/>
        </w:rPr>
        <w:t>Science</w:t>
      </w:r>
      <w:r w:rsidRPr="00D36414">
        <w:rPr>
          <w:rFonts w:cstheme="minorHAnsi"/>
        </w:rPr>
        <w:t xml:space="preserve">, </w:t>
      </w:r>
      <w:r w:rsidRPr="00D36414">
        <w:rPr>
          <w:rFonts w:cstheme="minorHAnsi"/>
          <w:i/>
          <w:iCs/>
        </w:rPr>
        <w:t>354</w:t>
      </w:r>
      <w:r w:rsidRPr="00D36414">
        <w:rPr>
          <w:rFonts w:cstheme="minorHAnsi"/>
        </w:rPr>
        <w:t xml:space="preserve">(6315), 975–976. </w:t>
      </w:r>
      <w:hyperlink r:id="rId2297" w:history="1">
        <w:r w:rsidRPr="00D36414">
          <w:rPr>
            <w:rStyle w:val="Hyperlink"/>
            <w:rFonts w:cstheme="minorHAnsi"/>
          </w:rPr>
          <w:t>http://doi.org/10.1126/science.aai9226</w:t>
        </w:r>
      </w:hyperlink>
    </w:p>
    <w:p w14:paraId="37F7BD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dham, R. K., Tylianakis, J. M., Gemmell, N. J., Rand, T. A., &amp; Ewers, R. M. (2007). Interactive effects of habitat modification and species invasion on native species decline. </w:t>
      </w:r>
      <w:r w:rsidRPr="00D36414">
        <w:rPr>
          <w:rFonts w:cstheme="minorHAnsi"/>
          <w:i/>
          <w:iCs/>
        </w:rPr>
        <w:t xml:space="preserve">Trends in Ecology and </w:t>
      </w:r>
      <w:r w:rsidRPr="00D36414">
        <w:rPr>
          <w:rFonts w:cstheme="minorHAnsi"/>
          <w:i/>
          <w:iCs/>
        </w:rPr>
        <w:lastRenderedPageBreak/>
        <w:t>Evolution</w:t>
      </w:r>
      <w:r w:rsidRPr="00D36414">
        <w:rPr>
          <w:rFonts w:cstheme="minorHAnsi"/>
        </w:rPr>
        <w:t xml:space="preserve">, </w:t>
      </w:r>
      <w:r w:rsidRPr="00D36414">
        <w:rPr>
          <w:rFonts w:cstheme="minorHAnsi"/>
          <w:i/>
          <w:iCs/>
        </w:rPr>
        <w:t>22</w:t>
      </w:r>
      <w:r w:rsidRPr="00D36414">
        <w:rPr>
          <w:rFonts w:cstheme="minorHAnsi"/>
        </w:rPr>
        <w:t xml:space="preserve">(9), 489–496. </w:t>
      </w:r>
      <w:hyperlink r:id="rId2298" w:history="1">
        <w:r w:rsidRPr="00D36414">
          <w:rPr>
            <w:rStyle w:val="Hyperlink"/>
            <w:rFonts w:cstheme="minorHAnsi"/>
          </w:rPr>
          <w:t>http://doi.org/10.1016/j.tree.2007.07.001</w:t>
        </w:r>
      </w:hyperlink>
    </w:p>
    <w:p w14:paraId="362861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ekötter, T., Peter, F., Jauker, B., Wolters, V., &amp; Jauker, F. (2014). Mass-flowering crops increase richness of cavity-nesting bees and wasps in modern agro-ecosystems. </w:t>
      </w:r>
      <w:r w:rsidRPr="00D36414">
        <w:rPr>
          <w:rFonts w:cstheme="minorHAnsi"/>
          <w:i/>
          <w:iCs/>
        </w:rPr>
        <w:t>GCB Bioenergy</w:t>
      </w:r>
      <w:r w:rsidRPr="00D36414">
        <w:rPr>
          <w:rFonts w:cstheme="minorHAnsi"/>
        </w:rPr>
        <w:t xml:space="preserve">, </w:t>
      </w:r>
      <w:r w:rsidRPr="00D36414">
        <w:rPr>
          <w:rFonts w:cstheme="minorHAnsi"/>
          <w:i/>
          <w:iCs/>
        </w:rPr>
        <w:t>6</w:t>
      </w:r>
      <w:r w:rsidRPr="00D36414">
        <w:rPr>
          <w:rFonts w:cstheme="minorHAnsi"/>
        </w:rPr>
        <w:t xml:space="preserve">(3), 219–226. </w:t>
      </w:r>
      <w:hyperlink r:id="rId2299" w:history="1">
        <w:r w:rsidRPr="00D36414">
          <w:rPr>
            <w:rStyle w:val="Hyperlink"/>
            <w:rFonts w:cstheme="minorHAnsi"/>
          </w:rPr>
          <w:t>http://doi.org/10.1111/gcbb.12080</w:t>
        </w:r>
      </w:hyperlink>
    </w:p>
    <w:p w14:paraId="463E52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ez, J. M., D’Antonio, C. M., Dukes, J. S., Grosholz, E. D., Olden, J. D., Sorte, C. J. B., Blumenthal, D. M., Bradley, B. A., Early, R., Ibanez, I., Jones, S. J., Lawler, J. J., &amp; Miller, L. P. (2012). Will extreme climatic events facilitate biological invasions? </w:t>
      </w:r>
      <w:r w:rsidRPr="00D36414">
        <w:rPr>
          <w:rFonts w:cstheme="minorHAnsi"/>
          <w:i/>
          <w:iCs/>
        </w:rPr>
        <w:t>Frontiers in Ecology and the Environment</w:t>
      </w:r>
      <w:r w:rsidRPr="00D36414">
        <w:rPr>
          <w:rFonts w:cstheme="minorHAnsi"/>
        </w:rPr>
        <w:t xml:space="preserve">, </w:t>
      </w:r>
      <w:r w:rsidRPr="00D36414">
        <w:rPr>
          <w:rFonts w:cstheme="minorHAnsi"/>
          <w:i/>
          <w:iCs/>
        </w:rPr>
        <w:t>10</w:t>
      </w:r>
      <w:r w:rsidRPr="00D36414">
        <w:rPr>
          <w:rFonts w:cstheme="minorHAnsi"/>
        </w:rPr>
        <w:t xml:space="preserve">(5), 249–257. </w:t>
      </w:r>
      <w:hyperlink r:id="rId2300" w:history="1">
        <w:r w:rsidRPr="00D36414">
          <w:rPr>
            <w:rStyle w:val="Hyperlink"/>
            <w:rFonts w:cstheme="minorHAnsi"/>
          </w:rPr>
          <w:t>http://doi.org/10.1890/110137</w:t>
        </w:r>
      </w:hyperlink>
    </w:p>
    <w:p w14:paraId="5FFA04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ISE. (2015). </w:t>
      </w:r>
      <w:r w:rsidRPr="00D36414">
        <w:rPr>
          <w:rFonts w:cstheme="minorHAnsi"/>
          <w:i/>
          <w:iCs/>
        </w:rPr>
        <w:t>The database of island invasive species eradications, developed by Island Conservation, Coastal Conservation Action Laboratory UCSC, IUCN SSC Invasive Species Specialist Group</w:t>
      </w:r>
      <w:r w:rsidRPr="00D36414">
        <w:rPr>
          <w:rFonts w:cstheme="minorHAnsi"/>
        </w:rPr>
        <w:t xml:space="preserve">. Retrieved from </w:t>
      </w:r>
      <w:hyperlink r:id="rId2301" w:history="1">
        <w:r w:rsidRPr="00D36414">
          <w:rPr>
            <w:rStyle w:val="Hyperlink"/>
            <w:rFonts w:cstheme="minorHAnsi"/>
          </w:rPr>
          <w:t>http://diise.islandconservation.org</w:t>
        </w:r>
      </w:hyperlink>
    </w:p>
    <w:p w14:paraId="159E4B4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kkaya, M., &amp; Keles, I. (2006). A case study of foreign direct investment in Kyrgyzstan. </w:t>
      </w:r>
      <w:r w:rsidRPr="00D36414">
        <w:rPr>
          <w:rFonts w:cstheme="minorHAnsi"/>
          <w:i/>
          <w:iCs/>
        </w:rPr>
        <w:t>Central Asian Survey</w:t>
      </w:r>
      <w:r w:rsidRPr="00D36414">
        <w:rPr>
          <w:rFonts w:cstheme="minorHAnsi"/>
        </w:rPr>
        <w:t xml:space="preserve">, </w:t>
      </w:r>
      <w:r w:rsidRPr="00D36414">
        <w:rPr>
          <w:rFonts w:cstheme="minorHAnsi"/>
          <w:i/>
          <w:iCs/>
        </w:rPr>
        <w:t>25</w:t>
      </w:r>
      <w:r w:rsidRPr="00D36414">
        <w:rPr>
          <w:rFonts w:cstheme="minorHAnsi"/>
        </w:rPr>
        <w:t xml:space="preserve">(1–2), 149–156. </w:t>
      </w:r>
      <w:hyperlink r:id="rId2302" w:history="1">
        <w:r w:rsidRPr="00D36414">
          <w:rPr>
            <w:rStyle w:val="Hyperlink"/>
            <w:rFonts w:cstheme="minorHAnsi"/>
          </w:rPr>
          <w:t>http://doi.org/10.1080/02634930600903213</w:t>
        </w:r>
      </w:hyperlink>
    </w:p>
    <w:p w14:paraId="74BBD0A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meyeva, L. A. (2013). Phytogeography of the northeastern coast of the Caspian Sea: Native flora and recent colonizations. </w:t>
      </w:r>
      <w:r w:rsidRPr="00D36414">
        <w:rPr>
          <w:rFonts w:cstheme="minorHAnsi"/>
          <w:i/>
          <w:iCs/>
        </w:rPr>
        <w:t>Journal of Arid Land</w:t>
      </w:r>
      <w:r w:rsidRPr="00D36414">
        <w:rPr>
          <w:rFonts w:cstheme="minorHAnsi"/>
        </w:rPr>
        <w:t xml:space="preserve">, </w:t>
      </w:r>
      <w:r w:rsidRPr="00D36414">
        <w:rPr>
          <w:rFonts w:cstheme="minorHAnsi"/>
          <w:i/>
          <w:iCs/>
        </w:rPr>
        <w:t>5</w:t>
      </w:r>
      <w:r w:rsidRPr="00D36414">
        <w:rPr>
          <w:rFonts w:cstheme="minorHAnsi"/>
        </w:rPr>
        <w:t xml:space="preserve">(4), 439–451. </w:t>
      </w:r>
      <w:hyperlink r:id="rId2303" w:history="1">
        <w:r w:rsidRPr="00D36414">
          <w:rPr>
            <w:rStyle w:val="Hyperlink"/>
            <w:rFonts w:cstheme="minorHAnsi"/>
          </w:rPr>
          <w:t>http://doi.org/10.1007/s40333-013-0175-x</w:t>
        </w:r>
      </w:hyperlink>
    </w:p>
    <w:p w14:paraId="6441081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nasilov A. [Динасилов, А.]. (2013). Вторжение и распространение карантинных вредных организмов в Республике Казахстан </w:t>
      </w:r>
      <w:r w:rsidRPr="00D36414">
        <w:rPr>
          <w:rFonts w:cstheme="minorHAnsi"/>
        </w:rPr>
        <w:sym w:font="Symbol" w:char="F05B"/>
      </w:r>
      <w:r w:rsidRPr="00D36414">
        <w:rPr>
          <w:rFonts w:cstheme="minorHAnsi"/>
        </w:rPr>
        <w:t xml:space="preserve">Invasion and distribution of quarantine harmful organisms in the republic of Kazakhstan]. </w:t>
      </w:r>
      <w:r w:rsidRPr="00D36414">
        <w:rPr>
          <w:rFonts w:cstheme="minorHAnsi"/>
          <w:i/>
          <w:iCs/>
        </w:rPr>
        <w:t>Сельскохозяйственные науки и агропромышленный комплекс в условиях столетий,</w:t>
      </w:r>
      <w:r w:rsidRPr="00D36414">
        <w:rPr>
          <w:rFonts w:cstheme="minorHAnsi"/>
        </w:rPr>
        <w:t xml:space="preserve"> </w:t>
      </w:r>
      <w:r w:rsidRPr="00D36414">
        <w:rPr>
          <w:rFonts w:cstheme="minorHAnsi"/>
          <w:i/>
          <w:iCs/>
        </w:rPr>
        <w:t>2</w:t>
      </w:r>
      <w:r w:rsidRPr="00D36414">
        <w:rPr>
          <w:rFonts w:cstheme="minorHAnsi"/>
        </w:rPr>
        <w:t xml:space="preserve">, 71–75. </w:t>
      </w:r>
    </w:p>
    <w:p w14:paraId="2DE0176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rnböck, T., Grandin, U., Bernhardt-Römermann, M., Beudert, B., Canullo, R., Forsius, M., Grabner, M.-T., Holmberg, M., Kleemola, S., Lundin, L., Mirtl, M., Neumann, M., Pompei, E., Salemaa, M., Starlinger, F., Staszewski, T., &amp; Uziębło, A. K. (2014). Forest floor vegetation response to nitrogen deposition in Europe. </w:t>
      </w:r>
      <w:r w:rsidRPr="00D36414">
        <w:rPr>
          <w:rFonts w:cstheme="minorHAnsi"/>
          <w:i/>
          <w:iCs/>
        </w:rPr>
        <w:t>Global Change Biology</w:t>
      </w:r>
      <w:r w:rsidRPr="00D36414">
        <w:rPr>
          <w:rFonts w:cstheme="minorHAnsi"/>
        </w:rPr>
        <w:t xml:space="preserve">, </w:t>
      </w:r>
      <w:r w:rsidRPr="00D36414">
        <w:rPr>
          <w:rFonts w:cstheme="minorHAnsi"/>
          <w:i/>
          <w:iCs/>
        </w:rPr>
        <w:t>20</w:t>
      </w:r>
      <w:r w:rsidRPr="00D36414">
        <w:rPr>
          <w:rFonts w:cstheme="minorHAnsi"/>
        </w:rPr>
        <w:t xml:space="preserve">(2), 429–440. </w:t>
      </w:r>
      <w:hyperlink r:id="rId2304" w:history="1">
        <w:r w:rsidRPr="00D36414">
          <w:rPr>
            <w:rStyle w:val="Hyperlink"/>
            <w:rFonts w:cstheme="minorHAnsi"/>
          </w:rPr>
          <w:t>http://doi.org/10.1111/gcb.12440</w:t>
        </w:r>
      </w:hyperlink>
    </w:p>
    <w:p w14:paraId="08EF65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rzo, R., &amp; Raven, P. H. (2003). Global state of biodiversity and loss. </w:t>
      </w:r>
      <w:r w:rsidRPr="00D36414">
        <w:rPr>
          <w:rFonts w:cstheme="minorHAnsi"/>
          <w:i/>
          <w:iCs/>
        </w:rPr>
        <w:t>Annual Review of Environment and Resources</w:t>
      </w:r>
      <w:r w:rsidRPr="00D36414">
        <w:rPr>
          <w:rFonts w:cstheme="minorHAnsi"/>
        </w:rPr>
        <w:t xml:space="preserve">, </w:t>
      </w:r>
      <w:r w:rsidRPr="00D36414">
        <w:rPr>
          <w:rFonts w:cstheme="minorHAnsi"/>
          <w:i/>
          <w:iCs/>
        </w:rPr>
        <w:t>28</w:t>
      </w:r>
      <w:r w:rsidRPr="00D36414">
        <w:rPr>
          <w:rFonts w:cstheme="minorHAnsi"/>
        </w:rPr>
        <w:t xml:space="preserve">(1), 137–167. </w:t>
      </w:r>
      <w:hyperlink r:id="rId2305" w:history="1">
        <w:r w:rsidRPr="00D36414">
          <w:rPr>
            <w:rStyle w:val="Hyperlink"/>
            <w:rFonts w:cstheme="minorHAnsi"/>
          </w:rPr>
          <w:t>http://doi.org/10.1146/annurev.energy.28.050302.105532</w:t>
        </w:r>
      </w:hyperlink>
    </w:p>
    <w:p w14:paraId="63159C1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Dise, N. B., Ashmore, M., Belyazid, S., Bleeker, A., Bobbink, R., de Vries, W., Erisman, J. W., Spranger, T., Stevens, C. J., &amp; van den Berg, L. (2011). Nitrogen as a threat to European biodiversity. In M. Sutton, C. Howard, J. Erisman, G. Billen, A. Bleeker, P. Grennfelt, van Grinsven, H., &amp; Grizzetti, B. (Eds.), </w:t>
      </w:r>
      <w:r w:rsidRPr="00D36414">
        <w:rPr>
          <w:rFonts w:cstheme="minorHAnsi"/>
          <w:i/>
          <w:iCs/>
        </w:rPr>
        <w:t>The European nitrogen assessment</w:t>
      </w:r>
      <w:r w:rsidRPr="00D36414">
        <w:rPr>
          <w:rFonts w:cstheme="minorHAnsi"/>
        </w:rPr>
        <w:t xml:space="preserve"> (pp. 463–494). Cambridge, UK: Cambridge University Press. </w:t>
      </w:r>
      <w:hyperlink r:id="rId2306" w:history="1">
        <w:r w:rsidRPr="00D36414">
          <w:rPr>
            <w:rStyle w:val="Hyperlink"/>
            <w:rFonts w:cstheme="minorHAnsi"/>
          </w:rPr>
          <w:t>http://doi.org/10.1017/CBO9780511976988.023</w:t>
        </w:r>
      </w:hyperlink>
    </w:p>
    <w:p w14:paraId="4F1302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xon, J. M., Donati, K. J., Pike, L. L., &amp; Hattersley, L. (2009). Functional foods and urban agriculture: two responses to climate change-related food insecurity. </w:t>
      </w:r>
      <w:r w:rsidRPr="00D36414">
        <w:rPr>
          <w:rFonts w:cstheme="minorHAnsi"/>
          <w:i/>
          <w:iCs/>
        </w:rPr>
        <w:t>New South Wales Public Health Bulletin</w:t>
      </w:r>
      <w:r w:rsidRPr="00D36414">
        <w:rPr>
          <w:rFonts w:cstheme="minorHAnsi"/>
        </w:rPr>
        <w:t xml:space="preserve">, </w:t>
      </w:r>
      <w:r w:rsidRPr="00D36414">
        <w:rPr>
          <w:rFonts w:cstheme="minorHAnsi"/>
          <w:i/>
          <w:iCs/>
        </w:rPr>
        <w:t>20</w:t>
      </w:r>
      <w:r w:rsidRPr="00D36414">
        <w:rPr>
          <w:rFonts w:cstheme="minorHAnsi"/>
        </w:rPr>
        <w:t xml:space="preserve">(2), 14. </w:t>
      </w:r>
      <w:hyperlink r:id="rId2307" w:history="1">
        <w:r w:rsidRPr="00D36414">
          <w:rPr>
            <w:rStyle w:val="Hyperlink"/>
            <w:rFonts w:cstheme="minorHAnsi"/>
          </w:rPr>
          <w:t>http://doi.org/10.1071/NB08044</w:t>
        </w:r>
      </w:hyperlink>
    </w:p>
    <w:p w14:paraId="275BFBD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ixon, S. J., Sear, D. A., Odoni, N. A., Sykes, T., &amp; Lane, S. N. (2016). The effects of river restoration on catchment scale flood risk and flood hydrology. </w:t>
      </w:r>
      <w:r w:rsidRPr="00D36414">
        <w:rPr>
          <w:rFonts w:cstheme="minorHAnsi"/>
          <w:i/>
          <w:iCs/>
        </w:rPr>
        <w:t>Earth Surface Processes and Landforms</w:t>
      </w:r>
      <w:r w:rsidRPr="00D36414">
        <w:rPr>
          <w:rFonts w:cstheme="minorHAnsi"/>
        </w:rPr>
        <w:t xml:space="preserve">, </w:t>
      </w:r>
      <w:r w:rsidRPr="00D36414">
        <w:rPr>
          <w:rFonts w:cstheme="minorHAnsi"/>
          <w:i/>
          <w:iCs/>
        </w:rPr>
        <w:t>41</w:t>
      </w:r>
      <w:r w:rsidRPr="00D36414">
        <w:rPr>
          <w:rFonts w:cstheme="minorHAnsi"/>
        </w:rPr>
        <w:t xml:space="preserve">(7), 997–1008. </w:t>
      </w:r>
      <w:hyperlink r:id="rId2308" w:history="1">
        <w:r w:rsidRPr="00D36414">
          <w:rPr>
            <w:rStyle w:val="Hyperlink"/>
            <w:rFonts w:cstheme="minorHAnsi"/>
          </w:rPr>
          <w:t>http://doi.org/10.1002/esp.3919</w:t>
        </w:r>
      </w:hyperlink>
    </w:p>
    <w:p w14:paraId="0ED8A33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sv-SE"/>
        </w:rPr>
        <w:t>Dmitriev, V. [</w:t>
      </w:r>
      <w:r w:rsidRPr="00D36414">
        <w:rPr>
          <w:rFonts w:cstheme="minorHAnsi"/>
        </w:rPr>
        <w:t xml:space="preserve">Дмитриев, В.]. (1991). Знание народное: свод этнографических понятий и терминов. </w:t>
      </w:r>
      <w:r w:rsidRPr="00D36414">
        <w:rPr>
          <w:rFonts w:cstheme="minorHAnsi"/>
        </w:rPr>
        <w:sym w:font="Symbol" w:char="F05B"/>
      </w:r>
      <w:r w:rsidRPr="00D36414">
        <w:rPr>
          <w:rFonts w:cstheme="minorHAnsi"/>
        </w:rPr>
        <w:t>Folk knowledge: a set of ethnographic concepts and terms</w:t>
      </w:r>
      <w:r w:rsidRPr="00D36414">
        <w:rPr>
          <w:rFonts w:cstheme="minorHAnsi"/>
        </w:rPr>
        <w:sym w:font="Symbol" w:char="F05D"/>
      </w:r>
      <w:r w:rsidRPr="00D36414">
        <w:rPr>
          <w:rFonts w:cstheme="minorHAnsi"/>
        </w:rPr>
        <w:t xml:space="preserve"> </w:t>
      </w:r>
      <w:r w:rsidRPr="00D36414">
        <w:rPr>
          <w:rFonts w:cstheme="minorHAnsi"/>
          <w:i/>
          <w:iCs/>
        </w:rPr>
        <w:t xml:space="preserve">Народные Знания. Фольклор. Нородное Искусство </w:t>
      </w:r>
      <w:r w:rsidRPr="00D36414">
        <w:rPr>
          <w:rFonts w:cstheme="minorHAnsi"/>
          <w:i/>
          <w:iCs/>
        </w:rPr>
        <w:sym w:font="Symbol" w:char="F05B"/>
      </w:r>
      <w:r w:rsidRPr="00D36414">
        <w:rPr>
          <w:rFonts w:cstheme="minorHAnsi"/>
          <w:i/>
          <w:iCs/>
        </w:rPr>
        <w:t xml:space="preserve">Folk knowledge. </w:t>
      </w:r>
      <w:r w:rsidRPr="00D36414">
        <w:rPr>
          <w:rFonts w:cstheme="minorHAnsi"/>
          <w:i/>
          <w:iCs/>
          <w:lang w:val="sv-SE"/>
        </w:rPr>
        <w:t>Folklore. Folk art</w:t>
      </w:r>
      <w:r w:rsidRPr="00D36414">
        <w:rPr>
          <w:rFonts w:cstheme="minorHAnsi"/>
          <w:i/>
          <w:iCs/>
        </w:rPr>
        <w:sym w:font="Symbol" w:char="F05D"/>
      </w:r>
      <w:r w:rsidRPr="00D36414">
        <w:rPr>
          <w:rFonts w:cstheme="minorHAnsi"/>
        </w:rPr>
        <w:t xml:space="preserve">, </w:t>
      </w:r>
      <w:r w:rsidRPr="00D36414">
        <w:rPr>
          <w:rFonts w:cstheme="minorHAnsi"/>
          <w:i/>
          <w:iCs/>
        </w:rPr>
        <w:t>4</w:t>
      </w:r>
      <w:r w:rsidRPr="00D36414">
        <w:rPr>
          <w:rFonts w:cstheme="minorHAnsi"/>
        </w:rPr>
        <w:t xml:space="preserve">, 45.47. </w:t>
      </w:r>
    </w:p>
    <w:p w14:paraId="27FA85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Dokulil, M. T., &amp; Teubner, K. (2010). Eutrophication and climate change: present situation and future scenarios. In A. Ansari, S. S. Gill, G. Lanza, &amp; W. Rast (Eds.), </w:t>
      </w:r>
      <w:r w:rsidRPr="00D36414">
        <w:rPr>
          <w:rFonts w:cstheme="minorHAnsi"/>
          <w:i/>
          <w:iCs/>
        </w:rPr>
        <w:t xml:space="preserve">Eutrophication: causes, consequences </w:t>
      </w:r>
      <w:r w:rsidRPr="00D36414">
        <w:rPr>
          <w:rFonts w:cstheme="minorHAnsi"/>
          <w:i/>
          <w:iCs/>
        </w:rPr>
        <w:lastRenderedPageBreak/>
        <w:t>and control</w:t>
      </w:r>
      <w:r w:rsidRPr="00D36414">
        <w:rPr>
          <w:rFonts w:cstheme="minorHAnsi"/>
        </w:rPr>
        <w:t xml:space="preserve"> (pp. 1–16). Dordrecht, The Netherlands: Springer. </w:t>
      </w:r>
      <w:hyperlink r:id="rId2309" w:history="1">
        <w:r w:rsidRPr="00D36414">
          <w:rPr>
            <w:rStyle w:val="Hyperlink"/>
            <w:rFonts w:cstheme="minorHAnsi"/>
          </w:rPr>
          <w:t>http://doi.org/10.1007/978-90-481-9625-8_1</w:t>
        </w:r>
      </w:hyperlink>
    </w:p>
    <w:p w14:paraId="50EC810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onald, P. F., Sanderson, F. J., Burfield, I. J., Bierman, S. M., Gregory, R. D., &amp; Waliczky, Z. (2007). International conservation policy delivers benefits for birds in Europe. </w:t>
      </w:r>
      <w:r w:rsidRPr="00D36414">
        <w:rPr>
          <w:rFonts w:cstheme="minorHAnsi"/>
          <w:i/>
          <w:iCs/>
        </w:rPr>
        <w:t>Science</w:t>
      </w:r>
      <w:r w:rsidRPr="00D36414">
        <w:rPr>
          <w:rFonts w:cstheme="minorHAnsi"/>
        </w:rPr>
        <w:t xml:space="preserve">, </w:t>
      </w:r>
      <w:r w:rsidRPr="00D36414">
        <w:rPr>
          <w:rFonts w:cstheme="minorHAnsi"/>
          <w:i/>
          <w:iCs/>
        </w:rPr>
        <w:t>317</w:t>
      </w:r>
      <w:r w:rsidRPr="00D36414">
        <w:rPr>
          <w:rFonts w:cstheme="minorHAnsi"/>
        </w:rPr>
        <w:t xml:space="preserve">(5839), 810–813. </w:t>
      </w:r>
      <w:hyperlink r:id="rId2310" w:history="1">
        <w:r w:rsidRPr="00D36414">
          <w:rPr>
            <w:rStyle w:val="Hyperlink"/>
            <w:rFonts w:cstheme="minorHAnsi"/>
          </w:rPr>
          <w:t>http://doi.org/10.1126/science.1146002</w:t>
        </w:r>
      </w:hyperlink>
    </w:p>
    <w:p w14:paraId="1C1F158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onnelly, A., Caffarra, A., Kelleher, C., O’Neill, B., Diskin, E., Pletsers, A., Proctor, H., Stirnemann, R., O’Halloran, J., Peñuelas, J., Hodkinson, T., &amp; Sparks, T. (2012). Surviving in a warmer world: environmental and genetic responses. </w:t>
      </w:r>
      <w:r w:rsidRPr="00D36414">
        <w:rPr>
          <w:rFonts w:cstheme="minorHAnsi"/>
          <w:i/>
          <w:iCs/>
        </w:rPr>
        <w:t>Climate Research</w:t>
      </w:r>
      <w:r w:rsidRPr="00D36414">
        <w:rPr>
          <w:rFonts w:cstheme="minorHAnsi"/>
        </w:rPr>
        <w:t xml:space="preserve">, </w:t>
      </w:r>
      <w:r w:rsidRPr="00D36414">
        <w:rPr>
          <w:rFonts w:cstheme="minorHAnsi"/>
          <w:i/>
          <w:iCs/>
        </w:rPr>
        <w:t>53</w:t>
      </w:r>
      <w:r w:rsidRPr="00D36414">
        <w:rPr>
          <w:rFonts w:cstheme="minorHAnsi"/>
        </w:rPr>
        <w:t xml:space="preserve">(3), 245–262. </w:t>
      </w:r>
      <w:hyperlink r:id="rId2311" w:history="1">
        <w:r w:rsidRPr="00D36414">
          <w:rPr>
            <w:rStyle w:val="Hyperlink"/>
            <w:rFonts w:cstheme="minorHAnsi"/>
          </w:rPr>
          <w:t>http://doi.org/10.3354/cr01102</w:t>
        </w:r>
      </w:hyperlink>
    </w:p>
    <w:p w14:paraId="6F88CA8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ormann, C. F., Schweiger, O., Augenstein, I., Bailey, D., Billeter, R., De Blust, G., Defilippi, R., Frenzel, M., Hendrickx, F., Herzog, F., Klotz, S., Liira, J., Maelfait, J. P., Schmidt, T., Speelmans, M., Van Wingerden, W. K. R. E., &amp; Zobel, M. (2007). Effects of landscape structure and land-use intensity on similarity of plant and animal communities. </w:t>
      </w:r>
      <w:r w:rsidRPr="00D36414">
        <w:rPr>
          <w:rFonts w:cstheme="minorHAnsi"/>
          <w:i/>
          <w:iCs/>
        </w:rPr>
        <w:t>Global Ecology and Biogeography</w:t>
      </w:r>
      <w:r w:rsidRPr="00D36414">
        <w:rPr>
          <w:rFonts w:cstheme="minorHAnsi"/>
        </w:rPr>
        <w:t xml:space="preserve">, </w:t>
      </w:r>
      <w:r w:rsidRPr="00D36414">
        <w:rPr>
          <w:rFonts w:cstheme="minorHAnsi"/>
          <w:i/>
          <w:iCs/>
        </w:rPr>
        <w:t>16</w:t>
      </w:r>
      <w:r w:rsidRPr="00D36414">
        <w:rPr>
          <w:rFonts w:cstheme="minorHAnsi"/>
        </w:rPr>
        <w:t xml:space="preserve">(6), 774–787. </w:t>
      </w:r>
      <w:hyperlink r:id="rId2312" w:history="1">
        <w:r w:rsidRPr="00D36414">
          <w:rPr>
            <w:rStyle w:val="Hyperlink"/>
            <w:rFonts w:cstheme="minorHAnsi"/>
          </w:rPr>
          <w:t>http://doi.org/10.1111/j.1466-8238.2007.00344.x</w:t>
        </w:r>
      </w:hyperlink>
    </w:p>
    <w:p w14:paraId="6DCEA6F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oroshenko, S. V., Shelomentsev, A. G., Sirotkina, N. V., &amp; Khusainov, B. D. (2014). Paradoxes of the «natural resource curse» regional development in the post-Soviet space. </w:t>
      </w:r>
      <w:r w:rsidRPr="00D36414">
        <w:rPr>
          <w:rFonts w:cstheme="minorHAnsi"/>
          <w:i/>
          <w:lang w:val="ru-RU"/>
        </w:rPr>
        <w:t>Экономика Региона</w:t>
      </w:r>
      <w:r w:rsidRPr="00D36414">
        <w:rPr>
          <w:rFonts w:cstheme="minorHAnsi"/>
          <w:i/>
        </w:rPr>
        <w:t xml:space="preserve"> [Economy of the Region], </w:t>
      </w:r>
      <w:r w:rsidRPr="00D36414">
        <w:rPr>
          <w:rFonts w:cstheme="minorHAnsi"/>
          <w:i/>
          <w:iCs/>
        </w:rPr>
        <w:t>4</w:t>
      </w:r>
      <w:r w:rsidRPr="00D36414">
        <w:rPr>
          <w:rFonts w:cstheme="minorHAnsi"/>
        </w:rPr>
        <w:t xml:space="preserve">(40), 81–93. </w:t>
      </w:r>
    </w:p>
    <w:p w14:paraId="2BE8FAD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ouvere, F., &amp; Ehler, C. N. (2009). New perspectives on sea use management: Initial findings from European experience with marine spatial planning. </w:t>
      </w:r>
      <w:r w:rsidRPr="00D36414">
        <w:rPr>
          <w:rFonts w:cstheme="minorHAnsi"/>
          <w:i/>
          <w:iCs/>
        </w:rPr>
        <w:t>Journal of Environmental Management</w:t>
      </w:r>
      <w:r w:rsidRPr="00D36414">
        <w:rPr>
          <w:rFonts w:cstheme="minorHAnsi"/>
        </w:rPr>
        <w:t xml:space="preserve">, </w:t>
      </w:r>
      <w:r w:rsidRPr="00D36414">
        <w:rPr>
          <w:rFonts w:cstheme="minorHAnsi"/>
          <w:i/>
          <w:iCs/>
        </w:rPr>
        <w:t>90</w:t>
      </w:r>
      <w:r w:rsidRPr="00D36414">
        <w:rPr>
          <w:rFonts w:cstheme="minorHAnsi"/>
        </w:rPr>
        <w:t xml:space="preserve">(1), 77–88. </w:t>
      </w:r>
      <w:hyperlink r:id="rId2313" w:history="1">
        <w:r w:rsidRPr="00D36414">
          <w:rPr>
            <w:rStyle w:val="Hyperlink"/>
            <w:rFonts w:cstheme="minorHAnsi"/>
          </w:rPr>
          <w:t>http://doi.org/10.1016/j.jenvman.2008.07.004</w:t>
        </w:r>
      </w:hyperlink>
    </w:p>
    <w:p w14:paraId="23EB2C1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oxa, A., Bas, Y., Paracchini, M. L., Pointereau, P., Terres, J. M., &amp; Jiguet, F. (2010). Low-intensity agriculture increases farmland bird abundances in France. </w:t>
      </w:r>
      <w:r w:rsidRPr="00D36414">
        <w:rPr>
          <w:rFonts w:cstheme="minorHAnsi"/>
          <w:i/>
          <w:iCs/>
        </w:rPr>
        <w:t>Journal of Applied Ecology</w:t>
      </w:r>
      <w:r w:rsidRPr="00D36414">
        <w:rPr>
          <w:rFonts w:cstheme="minorHAnsi"/>
        </w:rPr>
        <w:t xml:space="preserve">, </w:t>
      </w:r>
      <w:r w:rsidRPr="00D36414">
        <w:rPr>
          <w:rFonts w:cstheme="minorHAnsi"/>
          <w:i/>
          <w:iCs/>
        </w:rPr>
        <w:t>47</w:t>
      </w:r>
      <w:r w:rsidRPr="00D36414">
        <w:rPr>
          <w:rFonts w:cstheme="minorHAnsi"/>
        </w:rPr>
        <w:t xml:space="preserve">(6), 1348–1356. </w:t>
      </w:r>
      <w:hyperlink r:id="rId2314" w:history="1">
        <w:r w:rsidRPr="00D36414">
          <w:rPr>
            <w:rStyle w:val="Hyperlink"/>
            <w:rFonts w:cstheme="minorHAnsi"/>
          </w:rPr>
          <w:t>http://doi.org/10.1111/j.1365-2664.2010.01869.x</w:t>
        </w:r>
      </w:hyperlink>
    </w:p>
    <w:p w14:paraId="100689F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robyshev, I., Bergeron, Y., Linderholm, H. W., Granström, A., &amp; Niklasson, M. (2015). A 700-year record of large fire years in northern Scandinavia shows large variability and increased frequency during the 1800s. </w:t>
      </w:r>
      <w:r w:rsidRPr="00D36414">
        <w:rPr>
          <w:rFonts w:cstheme="minorHAnsi"/>
          <w:i/>
          <w:iCs/>
        </w:rPr>
        <w:t>Journal of Quaternary Science</w:t>
      </w:r>
      <w:r w:rsidRPr="00D36414">
        <w:rPr>
          <w:rFonts w:cstheme="minorHAnsi"/>
        </w:rPr>
        <w:t xml:space="preserve">, </w:t>
      </w:r>
      <w:r w:rsidRPr="00D36414">
        <w:rPr>
          <w:rFonts w:cstheme="minorHAnsi"/>
          <w:i/>
          <w:iCs/>
        </w:rPr>
        <w:t>30</w:t>
      </w:r>
      <w:r w:rsidRPr="00D36414">
        <w:rPr>
          <w:rFonts w:cstheme="minorHAnsi"/>
        </w:rPr>
        <w:t xml:space="preserve">(3), 211–221. </w:t>
      </w:r>
      <w:hyperlink r:id="rId2315" w:history="1">
        <w:r w:rsidRPr="00D36414">
          <w:rPr>
            <w:rStyle w:val="Hyperlink"/>
            <w:rFonts w:cstheme="minorHAnsi"/>
          </w:rPr>
          <w:t>http://doi.org/10.1002/jqs.2765</w:t>
        </w:r>
      </w:hyperlink>
    </w:p>
    <w:p w14:paraId="65E720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Bois, T. A., &amp; Lang, J. F. (2013). Johan Turi’s animal, mineral, vegetable cures and healing practices: an in-depth analysis of Sami (Saami) folk healing one hundred years ago. </w:t>
      </w:r>
      <w:r w:rsidRPr="00D36414">
        <w:rPr>
          <w:rFonts w:cstheme="minorHAnsi"/>
          <w:i/>
          <w:iCs/>
        </w:rPr>
        <w:t>Journal of Ethnobiology and Ethnomedicine</w:t>
      </w:r>
      <w:r w:rsidRPr="00D36414">
        <w:rPr>
          <w:rFonts w:cstheme="minorHAnsi"/>
        </w:rPr>
        <w:t xml:space="preserve">, </w:t>
      </w:r>
      <w:r w:rsidRPr="00D36414">
        <w:rPr>
          <w:rFonts w:cstheme="minorHAnsi"/>
          <w:i/>
          <w:iCs/>
        </w:rPr>
        <w:t>9</w:t>
      </w:r>
      <w:r w:rsidRPr="00D36414">
        <w:rPr>
          <w:rFonts w:cstheme="minorHAnsi"/>
        </w:rPr>
        <w:t xml:space="preserve">(1), 57. </w:t>
      </w:r>
      <w:hyperlink r:id="rId2316" w:history="1">
        <w:r w:rsidRPr="00D36414">
          <w:rPr>
            <w:rStyle w:val="Hyperlink"/>
            <w:rFonts w:cstheme="minorHAnsi"/>
          </w:rPr>
          <w:t>http://doi.org/10.1186/1746-4269-9-57</w:t>
        </w:r>
      </w:hyperlink>
    </w:p>
    <w:p w14:paraId="6ECAEDB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dgeon, D., Arthington, A. H., Gessner, M. O., Kawabata, Z.-I., Knowler, D. J., Lévêque, C., Naiman, R. J., Prieur-Richard, A.-H., Soto, D., Stiassny, M. L. J., &amp; Sullivan, C. A. (2006). Freshwater biodiversity: importance, threats, status and conservation challenges. </w:t>
      </w:r>
      <w:r w:rsidRPr="00D36414">
        <w:rPr>
          <w:rFonts w:cstheme="minorHAnsi"/>
          <w:i/>
          <w:iCs/>
        </w:rPr>
        <w:t>Biological Reviews</w:t>
      </w:r>
      <w:r w:rsidRPr="00D36414">
        <w:rPr>
          <w:rFonts w:cstheme="minorHAnsi"/>
        </w:rPr>
        <w:t xml:space="preserve">, </w:t>
      </w:r>
      <w:r w:rsidRPr="00D36414">
        <w:rPr>
          <w:rFonts w:cstheme="minorHAnsi"/>
          <w:i/>
          <w:iCs/>
        </w:rPr>
        <w:t>81</w:t>
      </w:r>
      <w:r w:rsidRPr="00D36414">
        <w:rPr>
          <w:rFonts w:cstheme="minorHAnsi"/>
        </w:rPr>
        <w:t xml:space="preserve">(2), 163. </w:t>
      </w:r>
      <w:hyperlink r:id="rId2317" w:history="1">
        <w:r w:rsidRPr="00D36414">
          <w:rPr>
            <w:rStyle w:val="Hyperlink"/>
            <w:rFonts w:cstheme="minorHAnsi"/>
          </w:rPr>
          <w:t>http://doi.org/10.1017/S1464793105006950</w:t>
        </w:r>
      </w:hyperlink>
    </w:p>
    <w:p w14:paraId="7A0F41C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dley, J. P., Ginsberg, J. R., Plumptre, A. J., Hart, J. A., &amp; Campos, L. C. (2002). Effects of war and civil strife on wildlife and wildlife habitats. </w:t>
      </w:r>
      <w:r w:rsidRPr="00D36414">
        <w:rPr>
          <w:rFonts w:cstheme="minorHAnsi"/>
          <w:i/>
          <w:iCs/>
        </w:rPr>
        <w:t>Conservation Biology, 16</w:t>
      </w:r>
      <w:r w:rsidRPr="00D36414">
        <w:rPr>
          <w:rFonts w:cstheme="minorHAnsi"/>
          <w:iCs/>
        </w:rPr>
        <w:t>(2), 319-329</w:t>
      </w:r>
      <w:r w:rsidRPr="00D36414">
        <w:rPr>
          <w:rFonts w:cstheme="minorHAnsi"/>
        </w:rPr>
        <w:t xml:space="preserve">. </w:t>
      </w:r>
      <w:hyperlink r:id="rId2318" w:history="1">
        <w:r w:rsidRPr="00D36414">
          <w:rPr>
            <w:rStyle w:val="Hyperlink"/>
            <w:rFonts w:cstheme="minorHAnsi"/>
          </w:rPr>
          <w:t>http://doi.org/10.1046/j.1523-1739.2002.00306.x</w:t>
        </w:r>
      </w:hyperlink>
    </w:p>
    <w:p w14:paraId="365A57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dley, N., Groves, C., Redford, K. H., &amp; Stolton, S. (2014). Where now for protected areas? Setting the stage for the 2014 World Parks Congress. </w:t>
      </w:r>
      <w:r w:rsidRPr="00D36414">
        <w:rPr>
          <w:rFonts w:cstheme="minorHAnsi"/>
          <w:i/>
          <w:iCs/>
        </w:rPr>
        <w:t>Oryx</w:t>
      </w:r>
      <w:r w:rsidRPr="00D36414">
        <w:rPr>
          <w:rFonts w:cstheme="minorHAnsi"/>
        </w:rPr>
        <w:t xml:space="preserve">, </w:t>
      </w:r>
      <w:r w:rsidRPr="00D36414">
        <w:rPr>
          <w:rFonts w:cstheme="minorHAnsi"/>
          <w:i/>
          <w:iCs/>
        </w:rPr>
        <w:t>48</w:t>
      </w:r>
      <w:r w:rsidRPr="00D36414">
        <w:rPr>
          <w:rFonts w:cstheme="minorHAnsi"/>
        </w:rPr>
        <w:t xml:space="preserve">(4), 496–503. </w:t>
      </w:r>
      <w:hyperlink r:id="rId2319" w:history="1">
        <w:r w:rsidRPr="00D36414">
          <w:rPr>
            <w:rStyle w:val="Hyperlink"/>
            <w:rFonts w:cstheme="minorHAnsi"/>
          </w:rPr>
          <w:t>http://doi.org/10.1017/S0030605314000519</w:t>
        </w:r>
      </w:hyperlink>
    </w:p>
    <w:p w14:paraId="42E3CFC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gan, J. E., &amp; Davis, G. E. (1993). Applications of marine refugia to coastal fisheries management. </w:t>
      </w:r>
      <w:r w:rsidRPr="00D36414">
        <w:rPr>
          <w:rFonts w:cstheme="minorHAnsi"/>
          <w:i/>
          <w:iCs/>
        </w:rPr>
        <w:t>Canadian Journal of Fisheries and Aquatic Sciences</w:t>
      </w:r>
      <w:r w:rsidRPr="00D36414">
        <w:rPr>
          <w:rFonts w:cstheme="minorHAnsi"/>
        </w:rPr>
        <w:t xml:space="preserve">, </w:t>
      </w:r>
      <w:r w:rsidRPr="00D36414">
        <w:rPr>
          <w:rFonts w:cstheme="minorHAnsi"/>
          <w:i/>
          <w:iCs/>
        </w:rPr>
        <w:t>50</w:t>
      </w:r>
      <w:r w:rsidRPr="00D36414">
        <w:rPr>
          <w:rFonts w:cstheme="minorHAnsi"/>
        </w:rPr>
        <w:t xml:space="preserve">(9), 2029–2042. </w:t>
      </w:r>
      <w:hyperlink r:id="rId2320" w:history="1">
        <w:r w:rsidRPr="00D36414">
          <w:rPr>
            <w:rStyle w:val="Hyperlink"/>
            <w:rFonts w:cstheme="minorHAnsi"/>
          </w:rPr>
          <w:t>http://doi.org/10.1139/f93-227</w:t>
        </w:r>
      </w:hyperlink>
    </w:p>
    <w:p w14:paraId="38A736B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Dukes, J. S., &amp; Mooney, H. A. (1999). Does global change increase the success of biological invaders? </w:t>
      </w:r>
      <w:r w:rsidRPr="00D36414">
        <w:rPr>
          <w:rFonts w:cstheme="minorHAnsi"/>
          <w:i/>
          <w:iCs/>
        </w:rPr>
        <w:t>Trends in Ecology &amp; Evolution</w:t>
      </w:r>
      <w:r w:rsidRPr="00D36414">
        <w:rPr>
          <w:rFonts w:cstheme="minorHAnsi"/>
        </w:rPr>
        <w:t xml:space="preserve">, </w:t>
      </w:r>
      <w:r w:rsidRPr="00D36414">
        <w:rPr>
          <w:rFonts w:cstheme="minorHAnsi"/>
          <w:i/>
          <w:iCs/>
        </w:rPr>
        <w:t>14</w:t>
      </w:r>
      <w:r w:rsidRPr="00D36414">
        <w:rPr>
          <w:rFonts w:cstheme="minorHAnsi"/>
        </w:rPr>
        <w:t xml:space="preserve">(4), 135–139. </w:t>
      </w:r>
      <w:hyperlink r:id="rId2321" w:history="1">
        <w:r w:rsidRPr="00D36414">
          <w:rPr>
            <w:rStyle w:val="Hyperlink"/>
            <w:rFonts w:cstheme="minorHAnsi"/>
          </w:rPr>
          <w:t>http://doi.org/10.1016/S0169-5347(98)01554-7</w:t>
        </w:r>
      </w:hyperlink>
    </w:p>
    <w:p w14:paraId="01EB35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llinger, S., Gattringer, A., Thuiller, W., Moser, D., Zimmermann, N. E., Guisan, A., Willner, W., Plutzar, C., Leitner, M., Mang, T., Caccianiga, M., Dirnbock, T., Ertl, S., Fischer, A., Lenoir, J., Svenning, J. C., Psomas, A., Schmatz, D. R., Silc, U., Vittoz, P., &amp; Hulber, K. (2012). Extinction debt of high-mountain plants under twenty-first-century climate change. </w:t>
      </w:r>
      <w:r w:rsidRPr="00D36414">
        <w:rPr>
          <w:rFonts w:cstheme="minorHAnsi"/>
          <w:i/>
          <w:iCs/>
        </w:rPr>
        <w:t>Nature Climate Change</w:t>
      </w:r>
      <w:r w:rsidRPr="00D36414">
        <w:rPr>
          <w:rFonts w:cstheme="minorHAnsi"/>
        </w:rPr>
        <w:t xml:space="preserve">, </w:t>
      </w:r>
      <w:r w:rsidRPr="00D36414">
        <w:rPr>
          <w:rFonts w:cstheme="minorHAnsi"/>
          <w:i/>
          <w:iCs/>
        </w:rPr>
        <w:t>2</w:t>
      </w:r>
      <w:r w:rsidRPr="00D36414">
        <w:rPr>
          <w:rFonts w:cstheme="minorHAnsi"/>
        </w:rPr>
        <w:t xml:space="preserve">(8), 619–622. </w:t>
      </w:r>
      <w:hyperlink r:id="rId2322" w:history="1">
        <w:r w:rsidRPr="00D36414">
          <w:rPr>
            <w:rStyle w:val="Hyperlink"/>
            <w:rFonts w:cstheme="minorHAnsi"/>
          </w:rPr>
          <w:t>http://doi.org/10.1038/nclimate1514</w:t>
        </w:r>
      </w:hyperlink>
    </w:p>
    <w:p w14:paraId="377D62C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rrieu de Madron, X., Guieu, C., Sempéré, R., Conan, P., Cossa, D., D’Ortenzio, F., Estournel, C., Gazeau, F., Rabouille, C., Stemmann, L., Bonnet, S., Diaz, F., Koubbi, P., Radakovitch, O., Babin, M., Baklouti, M., Bancon-Montigny, C., Belviso, S., Bensoussan, N., Bonsang, B., Bouloubassi, I., Brunet, C., Cadiou, J.-F., Carlotti, F., Chami, M., Charmasson, S., Charrière, B., Dachs, J., Doxaran, D., Dutay, J.-C., Elbaz-Poulichet, F., Eléaume, M., Eyrolles, F., Fernandez, C., Fowler, S., Francour, P., Gaertner, J. C., Galzin, R., Gasparini, S., Ghiglione, J.-F., Gonzalez, J.-L., Goyet, C., Guidi, L., Guizien, K., Heimbürger, L.-E., Jacquet, S. H. M., Jeffrey, W. H., Joux, F., Le Hir, P., Leblanc, K., Lefèvre, D., Lejeusne, C., Lemé, R., Loÿe-Pilot, M.-D., Mallet, M., Méjanelle, L., Mélin, F., Mellon, C., Mérigot, B., Merle, P.-L., Migon, C., Miller, W. L., Mortier, L., Mostajir, B., Mousseau, L., Moutin, T., Para, J., Pérez, T., Petrenko, A., Poggiale, J.-C., Prieur, L., Pujo-Pay, M., Pulido-Villena, Raimbault, P., Rees, A. P., Ridame, C., Rontani, J.-F., Ruiz Pino, D., Sicre, M. A., Taillandier, V., Tamburini, C., Tanaka, T., Taupier-Letage, I., Tedetti, M., Testor, P., Thébault, H., Thouvenin, B., Touratier, F., Tronczynski, J., Ulses, C., Van Wambeke, F., Vantrepotte, V., Vaz, S., &amp; Verney, R. (2011). Marine ecosystems’ responses to climatic and anthropogenic forcings in the Mediterranean. </w:t>
      </w:r>
      <w:r w:rsidRPr="00D36414">
        <w:rPr>
          <w:rFonts w:cstheme="minorHAnsi"/>
          <w:i/>
          <w:iCs/>
        </w:rPr>
        <w:t>Progress in Oceanography</w:t>
      </w:r>
      <w:r w:rsidRPr="00D36414">
        <w:rPr>
          <w:rFonts w:cstheme="minorHAnsi"/>
        </w:rPr>
        <w:t xml:space="preserve">, </w:t>
      </w:r>
      <w:r w:rsidRPr="00D36414">
        <w:rPr>
          <w:rFonts w:cstheme="minorHAnsi"/>
          <w:i/>
          <w:iCs/>
        </w:rPr>
        <w:t>91</w:t>
      </w:r>
      <w:r w:rsidRPr="00D36414">
        <w:rPr>
          <w:rFonts w:cstheme="minorHAnsi"/>
        </w:rPr>
        <w:t xml:space="preserve">(2), 97–166. </w:t>
      </w:r>
      <w:hyperlink r:id="rId2323" w:history="1">
        <w:r w:rsidRPr="00D36414">
          <w:rPr>
            <w:rStyle w:val="Hyperlink"/>
            <w:rFonts w:cstheme="minorHAnsi"/>
          </w:rPr>
          <w:t>http://doi.org/10.1016/j.pocean.2011.02.003</w:t>
        </w:r>
      </w:hyperlink>
    </w:p>
    <w:p w14:paraId="604264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Dusseldorp, G., O’Briain, M., &amp; van Opstal, S. (Eds.). (2004). </w:t>
      </w:r>
      <w:r w:rsidRPr="00D36414">
        <w:rPr>
          <w:rFonts w:cstheme="minorHAnsi"/>
          <w:i/>
        </w:rPr>
        <w:t>Report of the EU Conference "25 Years of the Birds Directive: Challenges for 25 Countries"</w:t>
      </w:r>
      <w:r w:rsidRPr="00D36414">
        <w:rPr>
          <w:rFonts w:cstheme="minorHAnsi"/>
        </w:rPr>
        <w:t xml:space="preserve">. Retrieved from </w:t>
      </w:r>
      <w:hyperlink r:id="rId2324" w:history="1">
        <w:r w:rsidRPr="00D36414">
          <w:rPr>
            <w:rStyle w:val="Hyperlink"/>
            <w:rFonts w:cstheme="minorHAnsi"/>
          </w:rPr>
          <w:t>http://edepot.wur.nl/118449</w:t>
        </w:r>
      </w:hyperlink>
    </w:p>
    <w:p w14:paraId="6E0EB4D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arly, R., Bradley, B. A., Dukes, J. S., Lawler, J. J., Olden, J. D., Blumenthal, D. M., Gonzalez, P., Grosholz, E. D., Ibañez, I., Miller, L. P., Sorte, C. J. B., &amp; Tatem, A. J. (2016). Global threats from invasive alien species in the twenty-first century and national response capacities.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rPr>
        <w:t xml:space="preserve">, 12485. </w:t>
      </w:r>
      <w:hyperlink r:id="rId2325" w:history="1">
        <w:r w:rsidRPr="00D36414">
          <w:rPr>
            <w:rStyle w:val="Hyperlink"/>
            <w:rFonts w:cstheme="minorHAnsi"/>
          </w:rPr>
          <w:t>http://doi.org/10.1038/ncomms12485</w:t>
        </w:r>
      </w:hyperlink>
    </w:p>
    <w:p w14:paraId="453B7D6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denius, L., &amp; Sjoberg, K. (1997). Distribution of birds in natural landscape mosaics of old-growth forests in northern Sweden: relations to habitat area and landscape context. </w:t>
      </w:r>
      <w:r w:rsidRPr="00D36414">
        <w:rPr>
          <w:rFonts w:cstheme="minorHAnsi"/>
          <w:i/>
          <w:iCs/>
        </w:rPr>
        <w:t>Ecography</w:t>
      </w:r>
      <w:r w:rsidRPr="00D36414">
        <w:rPr>
          <w:rFonts w:cstheme="minorHAnsi"/>
        </w:rPr>
        <w:t xml:space="preserve">, </w:t>
      </w:r>
      <w:r w:rsidRPr="00D36414">
        <w:rPr>
          <w:rFonts w:cstheme="minorHAnsi"/>
          <w:i/>
          <w:iCs/>
        </w:rPr>
        <w:t>20</w:t>
      </w:r>
      <w:r w:rsidRPr="00D36414">
        <w:rPr>
          <w:rFonts w:cstheme="minorHAnsi"/>
        </w:rPr>
        <w:t xml:space="preserve">(5), 425–431. </w:t>
      </w:r>
      <w:hyperlink r:id="rId2326" w:history="1">
        <w:r w:rsidRPr="00D36414">
          <w:rPr>
            <w:rStyle w:val="Hyperlink"/>
            <w:rFonts w:cstheme="minorHAnsi"/>
          </w:rPr>
          <w:t>http://doi.org/10.1111/j.1600-0587.1997.tb00410.x</w:t>
        </w:r>
      </w:hyperlink>
    </w:p>
    <w:p w14:paraId="1646E3B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dwards, M., &amp; Richardson, A. J. (2004). Impact of climate change on marine pelagic phenology and trophic mismatch. </w:t>
      </w:r>
      <w:r w:rsidRPr="00D36414">
        <w:rPr>
          <w:rFonts w:cstheme="minorHAnsi"/>
          <w:i/>
          <w:iCs/>
        </w:rPr>
        <w:t>Nature</w:t>
      </w:r>
      <w:r w:rsidRPr="00D36414">
        <w:rPr>
          <w:rFonts w:cstheme="minorHAnsi"/>
        </w:rPr>
        <w:t xml:space="preserve">, </w:t>
      </w:r>
      <w:r w:rsidRPr="00D36414">
        <w:rPr>
          <w:rFonts w:cstheme="minorHAnsi"/>
          <w:i/>
          <w:iCs/>
        </w:rPr>
        <w:t>430</w:t>
      </w:r>
      <w:r w:rsidRPr="00D36414">
        <w:rPr>
          <w:rFonts w:cstheme="minorHAnsi"/>
        </w:rPr>
        <w:t xml:space="preserve">(7002), 881–884. </w:t>
      </w:r>
      <w:hyperlink r:id="rId2327" w:history="1">
        <w:r w:rsidRPr="00D36414">
          <w:rPr>
            <w:rStyle w:val="Hyperlink"/>
            <w:rFonts w:cstheme="minorHAnsi"/>
          </w:rPr>
          <w:t>http://doi.org/10.1038/nature02808</w:t>
        </w:r>
      </w:hyperlink>
    </w:p>
    <w:p w14:paraId="389A8A4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1999). </w:t>
      </w:r>
      <w:r w:rsidRPr="00D36414">
        <w:rPr>
          <w:rFonts w:cstheme="minorHAnsi"/>
          <w:i/>
          <w:iCs/>
        </w:rPr>
        <w:t>State and pressure of the marine and coastal Mediterranean environment</w:t>
      </w:r>
      <w:r w:rsidRPr="00D36414">
        <w:rPr>
          <w:rFonts w:cstheme="minorHAnsi"/>
        </w:rPr>
        <w:t xml:space="preserve"> (Vol. 5). Retrieved from </w:t>
      </w:r>
      <w:hyperlink r:id="rId2328" w:history="1">
        <w:r w:rsidRPr="00D36414">
          <w:rPr>
            <w:rStyle w:val="Hyperlink"/>
            <w:rFonts w:cstheme="minorHAnsi"/>
          </w:rPr>
          <w:t>http://www.eea.europa.eu/publications/ENVSERIES05</w:t>
        </w:r>
      </w:hyperlink>
    </w:p>
    <w:p w14:paraId="1BB83C8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07). Impacts due to over-abstraction. Retrieved from </w:t>
      </w:r>
      <w:hyperlink r:id="rId2329" w:history="1">
        <w:r w:rsidRPr="00D36414">
          <w:rPr>
            <w:rStyle w:val="Hyperlink"/>
            <w:rFonts w:cstheme="minorHAnsi"/>
          </w:rPr>
          <w:t>http://www.eea.europa.eu/themes/water/water-resources/impacts-due-to-over-abstraction</w:t>
        </w:r>
      </w:hyperlink>
    </w:p>
    <w:p w14:paraId="05F70CB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2a). </w:t>
      </w:r>
      <w:r w:rsidRPr="00D36414">
        <w:rPr>
          <w:rFonts w:cstheme="minorHAnsi"/>
          <w:i/>
          <w:iCs/>
        </w:rPr>
        <w:t>Climate change, impacts and vulnerability in Europe 2012 - An indicator-based report</w:t>
      </w:r>
      <w:r w:rsidRPr="00D36414">
        <w:rPr>
          <w:rFonts w:cstheme="minorHAnsi"/>
        </w:rPr>
        <w:t xml:space="preserve">. </w:t>
      </w:r>
      <w:r w:rsidRPr="00D36414">
        <w:rPr>
          <w:rFonts w:cstheme="minorHAnsi"/>
          <w:i/>
          <w:iCs/>
        </w:rPr>
        <w:t>EEA Report</w:t>
      </w:r>
      <w:r w:rsidRPr="00D36414">
        <w:rPr>
          <w:rFonts w:cstheme="minorHAnsi"/>
        </w:rPr>
        <w:t xml:space="preserve">. Retrieved from </w:t>
      </w:r>
      <w:hyperlink r:id="rId2330" w:history="1">
        <w:r w:rsidRPr="00D36414">
          <w:rPr>
            <w:rStyle w:val="Hyperlink"/>
            <w:rFonts w:cstheme="minorHAnsi"/>
          </w:rPr>
          <w:t>http://www.eea.europa.eu/publications/climate-impacts-and-vulnerability-2012</w:t>
        </w:r>
      </w:hyperlink>
    </w:p>
    <w:p w14:paraId="71AFA41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2b). Environmental indicator report 2012 - Ecosystem resilience and resource efficiency in a green economy in Europe. Part 2. Thematic indicator-based assessments. </w:t>
      </w:r>
    </w:p>
    <w:p w14:paraId="7A37F25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EEA. (2012c). </w:t>
      </w:r>
      <w:r w:rsidRPr="00D36414">
        <w:rPr>
          <w:rFonts w:cstheme="minorHAnsi"/>
          <w:i/>
          <w:iCs/>
        </w:rPr>
        <w:t>The impacts of endocrine disrupters on wildlife, people and their environments – The Weybridge+15 (1996–2011) report</w:t>
      </w:r>
      <w:r w:rsidRPr="00D36414">
        <w:rPr>
          <w:rFonts w:cstheme="minorHAnsi"/>
        </w:rPr>
        <w:t xml:space="preserve">. </w:t>
      </w:r>
      <w:r w:rsidRPr="00D36414">
        <w:rPr>
          <w:rFonts w:cstheme="minorHAnsi"/>
          <w:i/>
          <w:iCs/>
        </w:rPr>
        <w:t>EEA Technical report</w:t>
      </w:r>
      <w:r w:rsidRPr="00D36414">
        <w:rPr>
          <w:rFonts w:cstheme="minorHAnsi"/>
        </w:rPr>
        <w:t xml:space="preserve"> (Vol. 2/2012). </w:t>
      </w:r>
      <w:hyperlink r:id="rId2331" w:history="1">
        <w:r w:rsidRPr="00D36414">
          <w:rPr>
            <w:rStyle w:val="Hyperlink"/>
            <w:rFonts w:cstheme="minorHAnsi"/>
          </w:rPr>
          <w:t>http://doi.org/doi:10.2800/41462 ISSN 1725-2237 ISBN 978-92-9213-307-8</w:t>
        </w:r>
      </w:hyperlink>
    </w:p>
    <w:p w14:paraId="4F5976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2d). Total fish catches, aquaculture production, consumption, imports and exports for EEA-32 countries and the western Balkans. Retrieved October 1, 2017, from </w:t>
      </w:r>
      <w:hyperlink r:id="rId2332" w:history="1">
        <w:r w:rsidRPr="00D36414">
          <w:rPr>
            <w:rStyle w:val="Hyperlink"/>
            <w:rFonts w:cstheme="minorHAnsi"/>
          </w:rPr>
          <w:t>https://www.eea.europa.eu/data-and-maps/figures/total-fish-catches-aquaculture-production/total-fish-catches-aquaculture-production</w:t>
        </w:r>
      </w:hyperlink>
      <w:r w:rsidRPr="00D36414">
        <w:rPr>
          <w:rFonts w:cstheme="minorHAnsi"/>
        </w:rPr>
        <w:t xml:space="preserve"> </w:t>
      </w:r>
    </w:p>
    <w:p w14:paraId="362EBB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2e). WISE WFD Database. Retrieved from </w:t>
      </w:r>
      <w:hyperlink r:id="rId2333" w:history="1">
        <w:r w:rsidRPr="00D36414">
          <w:rPr>
            <w:rStyle w:val="Hyperlink"/>
            <w:rFonts w:cstheme="minorHAnsi"/>
          </w:rPr>
          <w:t>https://www.eea.europa.eu/data-and-maps/data/wise_wfd</w:t>
        </w:r>
      </w:hyperlink>
      <w:r w:rsidRPr="00D36414">
        <w:rPr>
          <w:rFonts w:cstheme="minorHAnsi"/>
        </w:rPr>
        <w:t xml:space="preserve"> </w:t>
      </w:r>
    </w:p>
    <w:p w14:paraId="39EAB6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4a). </w:t>
      </w:r>
      <w:r w:rsidRPr="00D36414">
        <w:rPr>
          <w:rFonts w:cstheme="minorHAnsi"/>
          <w:i/>
          <w:iCs/>
        </w:rPr>
        <w:t>Assessment of global megatrends — an update — European Environment Agency</w:t>
      </w:r>
      <w:r w:rsidRPr="00D36414">
        <w:rPr>
          <w:rFonts w:cstheme="minorHAnsi"/>
        </w:rPr>
        <w:t xml:space="preserve">. Retrieved from </w:t>
      </w:r>
      <w:hyperlink r:id="rId2334" w:history="1">
        <w:r w:rsidRPr="00D36414">
          <w:rPr>
            <w:rStyle w:val="Hyperlink"/>
            <w:rFonts w:cstheme="minorHAnsi"/>
          </w:rPr>
          <w:t>https://www.eea.europa.eu/themes/sustainability-transitions/global-megatrends/global-megatends</w:t>
        </w:r>
      </w:hyperlink>
      <w:r w:rsidRPr="00D36414">
        <w:rPr>
          <w:rFonts w:cstheme="minorHAnsi"/>
        </w:rPr>
        <w:t xml:space="preserve"> </w:t>
      </w:r>
    </w:p>
    <w:p w14:paraId="7C5AC2F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4b). </w:t>
      </w:r>
      <w:r w:rsidRPr="00D36414">
        <w:rPr>
          <w:rFonts w:cstheme="minorHAnsi"/>
          <w:i/>
          <w:iCs/>
        </w:rPr>
        <w:t>Effects of air pollution on European ecosystems: Past and future exposure of European freshwater and terrestrial habitats to acidifying and eutrophying air pollutants</w:t>
      </w:r>
      <w:r w:rsidRPr="00D36414">
        <w:rPr>
          <w:rFonts w:cstheme="minorHAnsi"/>
        </w:rPr>
        <w:t xml:space="preserve">. </w:t>
      </w:r>
      <w:r w:rsidRPr="00D36414">
        <w:rPr>
          <w:rFonts w:cstheme="minorHAnsi"/>
          <w:i/>
          <w:iCs/>
        </w:rPr>
        <w:t>EEA Technical report</w:t>
      </w:r>
      <w:r w:rsidRPr="00D36414">
        <w:rPr>
          <w:rFonts w:cstheme="minorHAnsi"/>
        </w:rPr>
        <w:t xml:space="preserve">. </w:t>
      </w:r>
      <w:hyperlink r:id="rId2335" w:history="1">
        <w:r w:rsidRPr="00D36414">
          <w:rPr>
            <w:rStyle w:val="Hyperlink"/>
            <w:rFonts w:cstheme="minorHAnsi"/>
          </w:rPr>
          <w:t>http://doi.org/10.1136/bmj.39304.389433.AD</w:t>
        </w:r>
      </w:hyperlink>
      <w:r w:rsidRPr="00D36414">
        <w:rPr>
          <w:rFonts w:cstheme="minorHAnsi"/>
        </w:rPr>
        <w:t xml:space="preserve"> </w:t>
      </w:r>
    </w:p>
    <w:p w14:paraId="40F684E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4c). </w:t>
      </w:r>
      <w:r w:rsidRPr="00D36414">
        <w:rPr>
          <w:rFonts w:cstheme="minorHAnsi"/>
          <w:i/>
          <w:iCs/>
        </w:rPr>
        <w:t>NEC Directive status report 2013, Reporting by the Member States under Directive 2001/81/EC of the European Parliament and of the Council of 23 October 2001 on national emission ceilings for certain atmospheric pollutants, EEA Technical report No 10/2014</w:t>
      </w:r>
      <w:r w:rsidRPr="00D36414">
        <w:rPr>
          <w:rFonts w:cstheme="minorHAnsi"/>
        </w:rPr>
        <w:t xml:space="preserve">. </w:t>
      </w:r>
    </w:p>
    <w:p w14:paraId="4C555F7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EEA. (2014d). Ocean oxygen content. </w:t>
      </w:r>
      <w:r w:rsidRPr="00D36414">
        <w:rPr>
          <w:rFonts w:cstheme="minorHAnsi"/>
        </w:rPr>
        <w:t xml:space="preserve">Indicator Assessment. Retrieved October 1, 2017, from </w:t>
      </w:r>
      <w:hyperlink r:id="rId2336" w:history="1">
        <w:r w:rsidRPr="00D36414">
          <w:rPr>
            <w:rStyle w:val="Hyperlink"/>
            <w:rFonts w:cstheme="minorHAnsi"/>
          </w:rPr>
          <w:t>https://www.eea.europa.eu/data-and-maps/indicators/ocean-oxygen-content/assessment</w:t>
        </w:r>
      </w:hyperlink>
      <w:r w:rsidRPr="00D36414">
        <w:rPr>
          <w:rFonts w:cstheme="minorHAnsi"/>
        </w:rPr>
        <w:t xml:space="preserve"> </w:t>
      </w:r>
    </w:p>
    <w:p w14:paraId="023C58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4e). Resource-efficient green economy and EU policies. Retrieved February 2, 2014, from </w:t>
      </w:r>
      <w:hyperlink r:id="rId2337" w:history="1">
        <w:r w:rsidRPr="00D36414">
          <w:rPr>
            <w:rStyle w:val="Hyperlink"/>
            <w:rFonts w:cstheme="minorHAnsi"/>
          </w:rPr>
          <w:t>https://www.eea.europa.eu/publications/resourceefficient-green-economy-and-eu</w:t>
        </w:r>
      </w:hyperlink>
    </w:p>
    <w:p w14:paraId="60168C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5a). </w:t>
      </w:r>
      <w:r w:rsidRPr="00D36414">
        <w:rPr>
          <w:rFonts w:cstheme="minorHAnsi"/>
          <w:i/>
          <w:iCs/>
        </w:rPr>
        <w:t>Agriculture</w:t>
      </w:r>
      <w:r w:rsidRPr="00D36414">
        <w:rPr>
          <w:rFonts w:cstheme="minorHAnsi"/>
        </w:rPr>
        <w:t xml:space="preserve">. Retrieved from </w:t>
      </w:r>
      <w:hyperlink r:id="rId2338" w:history="1">
        <w:r w:rsidRPr="00D36414">
          <w:rPr>
            <w:rStyle w:val="Hyperlink"/>
            <w:rFonts w:cstheme="minorHAnsi"/>
          </w:rPr>
          <w:t>https://www.eea.europa.eu/downloads/56515c38f2d74767b945addd1df361bf/1479205831/agriculture.pdf</w:t>
        </w:r>
      </w:hyperlink>
    </w:p>
    <w:p w14:paraId="5C0A8523" w14:textId="019CAE6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5b). </w:t>
      </w:r>
      <w:r w:rsidRPr="00D36414">
        <w:rPr>
          <w:rFonts w:cstheme="minorHAnsi"/>
          <w:i/>
          <w:iCs/>
        </w:rPr>
        <w:t>The European environment — state and outlook 2015.</w:t>
      </w:r>
      <w:r w:rsidRPr="00D36414">
        <w:rPr>
          <w:rFonts w:cstheme="minorHAnsi"/>
        </w:rPr>
        <w:t xml:space="preserve"> Retrieved from </w:t>
      </w:r>
      <w:hyperlink r:id="rId2339" w:history="1">
        <w:r w:rsidRPr="00D36414">
          <w:rPr>
            <w:rStyle w:val="Hyperlink"/>
            <w:rFonts w:cstheme="minorHAnsi"/>
          </w:rPr>
          <w:t>https://www.eea.europa.eu/soer</w:t>
        </w:r>
      </w:hyperlink>
      <w:r w:rsidRPr="00D36414">
        <w:rPr>
          <w:rFonts w:cstheme="minorHAnsi"/>
        </w:rPr>
        <w:t xml:space="preserve"> </w:t>
      </w:r>
    </w:p>
    <w:p w14:paraId="1AA27492" w14:textId="27CBC493"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5c). </w:t>
      </w:r>
      <w:r w:rsidRPr="00D36414">
        <w:rPr>
          <w:rFonts w:cstheme="minorHAnsi"/>
          <w:i/>
          <w:iCs/>
        </w:rPr>
        <w:t xml:space="preserve">The European environment </w:t>
      </w:r>
      <w:r w:rsidR="00B9605E" w:rsidRPr="00D36414">
        <w:rPr>
          <w:rFonts w:cstheme="minorHAnsi"/>
          <w:i/>
          <w:iCs/>
        </w:rPr>
        <w:t>—</w:t>
      </w:r>
      <w:r w:rsidRPr="00D36414">
        <w:rPr>
          <w:rFonts w:cstheme="minorHAnsi"/>
          <w:i/>
          <w:iCs/>
        </w:rPr>
        <w:t xml:space="preserve"> </w:t>
      </w:r>
      <w:r w:rsidR="00B9605E">
        <w:rPr>
          <w:rFonts w:cstheme="minorHAnsi"/>
          <w:i/>
          <w:iCs/>
        </w:rPr>
        <w:t>s</w:t>
      </w:r>
      <w:r w:rsidRPr="00D36414">
        <w:rPr>
          <w:rFonts w:cstheme="minorHAnsi"/>
          <w:i/>
          <w:iCs/>
        </w:rPr>
        <w:t>tate and outlook 2015. Synthesis report</w:t>
      </w:r>
      <w:r w:rsidRPr="00D36414">
        <w:rPr>
          <w:rFonts w:cstheme="minorHAnsi"/>
        </w:rPr>
        <w:t xml:space="preserve">. Copenhagen, Denmark: European Environment Agency. </w:t>
      </w:r>
    </w:p>
    <w:p w14:paraId="655ECB3F" w14:textId="10ABAB85"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6a). </w:t>
      </w:r>
      <w:r w:rsidRPr="00D36414">
        <w:rPr>
          <w:rFonts w:cstheme="minorHAnsi"/>
          <w:i/>
          <w:iCs/>
        </w:rPr>
        <w:t>Air quality in Europe — 2016 report</w:t>
      </w:r>
      <w:r w:rsidRPr="00D36414">
        <w:rPr>
          <w:rFonts w:cstheme="minorHAnsi"/>
        </w:rPr>
        <w:t xml:space="preserve">. </w:t>
      </w:r>
      <w:r w:rsidRPr="00D36414">
        <w:rPr>
          <w:rFonts w:cstheme="minorHAnsi"/>
          <w:i/>
          <w:iCs/>
        </w:rPr>
        <w:t>EEA Report</w:t>
      </w:r>
      <w:r w:rsidRPr="00D36414">
        <w:rPr>
          <w:rFonts w:cstheme="minorHAnsi"/>
        </w:rPr>
        <w:t xml:space="preserve">. </w:t>
      </w:r>
      <w:hyperlink r:id="rId2340" w:history="1">
        <w:r w:rsidRPr="00D36414">
          <w:rPr>
            <w:rStyle w:val="Hyperlink"/>
            <w:rFonts w:cstheme="minorHAnsi"/>
          </w:rPr>
          <w:t>http://doi.org/10.2800/413142</w:t>
        </w:r>
      </w:hyperlink>
      <w:r w:rsidRPr="00D36414">
        <w:rPr>
          <w:rFonts w:cstheme="minorHAnsi"/>
        </w:rPr>
        <w:t xml:space="preserve"> </w:t>
      </w:r>
    </w:p>
    <w:p w14:paraId="00A8114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6b). </w:t>
      </w:r>
      <w:r w:rsidRPr="00D36414">
        <w:rPr>
          <w:rFonts w:cstheme="minorHAnsi"/>
          <w:i/>
          <w:iCs/>
        </w:rPr>
        <w:t>European forest ecosystems - state and trends</w:t>
      </w:r>
      <w:r w:rsidRPr="00D36414">
        <w:rPr>
          <w:rFonts w:cstheme="minorHAnsi"/>
        </w:rPr>
        <w:t xml:space="preserve">. </w:t>
      </w:r>
      <w:hyperlink r:id="rId2341" w:history="1">
        <w:r w:rsidRPr="00D36414">
          <w:rPr>
            <w:rStyle w:val="Hyperlink"/>
            <w:rFonts w:cstheme="minorHAnsi"/>
          </w:rPr>
          <w:t>http://doi.org/doi:10.2800/964893</w:t>
        </w:r>
      </w:hyperlink>
    </w:p>
    <w:p w14:paraId="4AAC492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6c). Pesticide sales. Retrieved October 1, 2017, from </w:t>
      </w:r>
      <w:hyperlink r:id="rId2342" w:history="1">
        <w:r w:rsidRPr="00D36414">
          <w:rPr>
            <w:rStyle w:val="Hyperlink"/>
            <w:rFonts w:cstheme="minorHAnsi"/>
          </w:rPr>
          <w:t>https://www.eea.europa.eu/airs/2016/environment-and-health/pesticides-sales</w:t>
        </w:r>
      </w:hyperlink>
      <w:r w:rsidRPr="00D36414">
        <w:rPr>
          <w:rFonts w:cstheme="minorHAnsi"/>
        </w:rPr>
        <w:t xml:space="preserve"> </w:t>
      </w:r>
    </w:p>
    <w:p w14:paraId="4E8048D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6d). </w:t>
      </w:r>
      <w:r w:rsidRPr="00D36414">
        <w:rPr>
          <w:rFonts w:cstheme="minorHAnsi"/>
          <w:i/>
          <w:iCs/>
        </w:rPr>
        <w:t>Urban sprawl in Europe</w:t>
      </w:r>
      <w:r w:rsidRPr="00D36414">
        <w:rPr>
          <w:rFonts w:cstheme="minorHAnsi"/>
        </w:rPr>
        <w:t xml:space="preserve">. Retrieved from </w:t>
      </w:r>
      <w:hyperlink r:id="rId2343" w:history="1">
        <w:r w:rsidRPr="00D36414">
          <w:rPr>
            <w:rStyle w:val="Hyperlink"/>
            <w:rFonts w:cstheme="minorHAnsi"/>
          </w:rPr>
          <w:t>https://www.eea.europa.eu/publications/eea_report_2006_10</w:t>
        </w:r>
      </w:hyperlink>
      <w:r w:rsidRPr="00D36414">
        <w:rPr>
          <w:rFonts w:cstheme="minorHAnsi"/>
        </w:rPr>
        <w:t xml:space="preserve"> </w:t>
      </w:r>
    </w:p>
    <w:p w14:paraId="2A786C2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7). </w:t>
      </w:r>
      <w:r w:rsidRPr="00D36414">
        <w:rPr>
          <w:rFonts w:cstheme="minorHAnsi"/>
          <w:i/>
          <w:iCs/>
        </w:rPr>
        <w:t>Climate change, impacts and vulnerability in Europe 2016</w:t>
      </w:r>
      <w:r w:rsidRPr="00D36414">
        <w:rPr>
          <w:rFonts w:cstheme="minorHAnsi"/>
        </w:rPr>
        <w:t xml:space="preserve">. Retrieved from </w:t>
      </w:r>
      <w:hyperlink r:id="rId2344" w:history="1">
        <w:r w:rsidRPr="00D36414">
          <w:rPr>
            <w:rStyle w:val="Hyperlink"/>
            <w:rFonts w:cstheme="minorHAnsi"/>
          </w:rPr>
          <w:t>https://www.eea.europa.eu/publications/climate-change-impacts-and-vulnerability-2016</w:t>
        </w:r>
      </w:hyperlink>
      <w:r w:rsidRPr="00D36414">
        <w:rPr>
          <w:rFonts w:cstheme="minorHAnsi"/>
        </w:rPr>
        <w:t xml:space="preserve"> </w:t>
      </w:r>
    </w:p>
    <w:p w14:paraId="68DADA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EA. (2015). Serbia country briefing - The European environment — state and outlook 2015. Retrieved from </w:t>
      </w:r>
      <w:hyperlink r:id="rId2345" w:history="1">
        <w:r w:rsidRPr="00D36414">
          <w:rPr>
            <w:rStyle w:val="Hyperlink"/>
            <w:rFonts w:cstheme="minorHAnsi"/>
          </w:rPr>
          <w:t>https://www.eea.europa.eu/soer-2015/countries/serbia</w:t>
        </w:r>
      </w:hyperlink>
      <w:r w:rsidRPr="00D36414">
        <w:rPr>
          <w:rFonts w:cstheme="minorHAnsi"/>
        </w:rPr>
        <w:t xml:space="preserve"> </w:t>
      </w:r>
    </w:p>
    <w:p w14:paraId="2EEB3D0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ganov, K. V. (1967). </w:t>
      </w:r>
      <w:r w:rsidRPr="00D36414">
        <w:rPr>
          <w:rFonts w:cstheme="minorHAnsi"/>
          <w:i/>
          <w:iCs/>
        </w:rPr>
        <w:t>Fodder value of grasses and meaning of pasturage of cattle in mountain forest of Georgia</w:t>
      </w:r>
      <w:r w:rsidRPr="00D36414">
        <w:rPr>
          <w:rFonts w:cstheme="minorHAnsi"/>
        </w:rPr>
        <w:t>. Tbilisi, Georgia: Vasil Gulisashvili Forest Institute.</w:t>
      </w:r>
    </w:p>
    <w:p w14:paraId="1190DA0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Ehler, C. (2008). Conclusions: Benefits, lessons learned, and future challenges of marine spatial planning. </w:t>
      </w:r>
      <w:r w:rsidRPr="00D36414">
        <w:rPr>
          <w:rFonts w:cstheme="minorHAnsi"/>
          <w:i/>
          <w:iCs/>
        </w:rPr>
        <w:t>Marine Policy</w:t>
      </w:r>
      <w:r w:rsidRPr="00D36414">
        <w:rPr>
          <w:rFonts w:cstheme="minorHAnsi"/>
        </w:rPr>
        <w:t xml:space="preserve">, </w:t>
      </w:r>
      <w:r w:rsidRPr="00D36414">
        <w:rPr>
          <w:rFonts w:cstheme="minorHAnsi"/>
          <w:i/>
          <w:iCs/>
        </w:rPr>
        <w:t>32</w:t>
      </w:r>
      <w:r w:rsidRPr="00D36414">
        <w:rPr>
          <w:rFonts w:cstheme="minorHAnsi"/>
        </w:rPr>
        <w:t xml:space="preserve">(5), 840–843. </w:t>
      </w:r>
      <w:hyperlink r:id="rId2346" w:history="1">
        <w:r w:rsidRPr="00D36414">
          <w:rPr>
            <w:rStyle w:val="Hyperlink"/>
            <w:rFonts w:cstheme="minorHAnsi"/>
          </w:rPr>
          <w:t>http://doi.org/10.1016/j.marpol.2008.03.014</w:t>
        </w:r>
      </w:hyperlink>
    </w:p>
    <w:p w14:paraId="7D09505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ichhorn, M. P., Paris, P., Herzog, F., Incoll, L. D., Liagre, F., Mantzanas, K., Mayus, M., Moreno, G., Papanastasis, V. P., Pilbeam, D. J., Pisanelli, A., &amp; Dupraz, C. (2006). Silvoarable systems in Europe – past, present and future prospects. </w:t>
      </w:r>
      <w:r w:rsidRPr="00D36414">
        <w:rPr>
          <w:rFonts w:cstheme="minorHAnsi"/>
          <w:i/>
          <w:iCs/>
        </w:rPr>
        <w:t>Agroforestry Systems</w:t>
      </w:r>
      <w:r w:rsidRPr="00D36414">
        <w:rPr>
          <w:rFonts w:cstheme="minorHAnsi"/>
        </w:rPr>
        <w:t xml:space="preserve">, </w:t>
      </w:r>
      <w:r w:rsidRPr="00D36414">
        <w:rPr>
          <w:rFonts w:cstheme="minorHAnsi"/>
          <w:i/>
          <w:iCs/>
        </w:rPr>
        <w:t>67</w:t>
      </w:r>
      <w:r w:rsidRPr="00D36414">
        <w:rPr>
          <w:rFonts w:cstheme="minorHAnsi"/>
        </w:rPr>
        <w:t xml:space="preserve">(1), 29–50. </w:t>
      </w:r>
      <w:hyperlink r:id="rId2347" w:history="1">
        <w:r w:rsidRPr="00D36414">
          <w:rPr>
            <w:rStyle w:val="Hyperlink"/>
            <w:rFonts w:cstheme="minorHAnsi"/>
          </w:rPr>
          <w:t>http://doi.org/10.1007/s10457-005-1111-7</w:t>
        </w:r>
      </w:hyperlink>
    </w:p>
    <w:p w14:paraId="695C78A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inav, R., &amp; Lokiec, F. (2003). Environmental aspects of a desalination plant in Ashkelon. </w:t>
      </w:r>
      <w:r w:rsidRPr="00D36414">
        <w:rPr>
          <w:rFonts w:cstheme="minorHAnsi"/>
          <w:i/>
          <w:iCs/>
        </w:rPr>
        <w:t>Desalination</w:t>
      </w:r>
      <w:r w:rsidRPr="00D36414">
        <w:rPr>
          <w:rFonts w:cstheme="minorHAnsi"/>
        </w:rPr>
        <w:t xml:space="preserve">, </w:t>
      </w:r>
      <w:r w:rsidRPr="00D36414">
        <w:rPr>
          <w:rFonts w:cstheme="minorHAnsi"/>
          <w:i/>
          <w:iCs/>
        </w:rPr>
        <w:t>156</w:t>
      </w:r>
      <w:r w:rsidRPr="00D36414">
        <w:rPr>
          <w:rFonts w:cstheme="minorHAnsi"/>
        </w:rPr>
        <w:t xml:space="preserve">(1–3), 79–85. </w:t>
      </w:r>
      <w:hyperlink r:id="rId2348" w:history="1">
        <w:r w:rsidRPr="00D36414">
          <w:rPr>
            <w:rStyle w:val="Hyperlink"/>
            <w:rFonts w:cstheme="minorHAnsi"/>
          </w:rPr>
          <w:t>http://doi.org/10.1016/S0011-9164(03)00328-X</w:t>
        </w:r>
      </w:hyperlink>
    </w:p>
    <w:p w14:paraId="1B8E083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kroos, J., Olsson, O., Rundlöf, M., Wätzold, F., &amp; Smith, H. G. (2014). Optimizing agri-environment schemes for biodiversity, ecosystem services or both? </w:t>
      </w:r>
      <w:r w:rsidRPr="00D36414">
        <w:rPr>
          <w:rFonts w:cstheme="minorHAnsi"/>
          <w:i/>
          <w:iCs/>
        </w:rPr>
        <w:t>Biological Conservation</w:t>
      </w:r>
      <w:r w:rsidRPr="00D36414">
        <w:rPr>
          <w:rFonts w:cstheme="minorHAnsi"/>
        </w:rPr>
        <w:t xml:space="preserve">, </w:t>
      </w:r>
      <w:r w:rsidRPr="00D36414">
        <w:rPr>
          <w:rFonts w:cstheme="minorHAnsi"/>
          <w:i/>
          <w:iCs/>
        </w:rPr>
        <w:t>172</w:t>
      </w:r>
      <w:r w:rsidRPr="00D36414">
        <w:rPr>
          <w:rFonts w:cstheme="minorHAnsi"/>
        </w:rPr>
        <w:t xml:space="preserve">, 65–71. </w:t>
      </w:r>
      <w:hyperlink r:id="rId2349" w:history="1">
        <w:r w:rsidRPr="00D36414">
          <w:rPr>
            <w:rStyle w:val="Hyperlink"/>
            <w:rFonts w:cstheme="minorHAnsi"/>
          </w:rPr>
          <w:t>http://doi.org/10.1016/j.biocon.2014.02.013</w:t>
        </w:r>
      </w:hyperlink>
    </w:p>
    <w:p w14:paraId="32DE2CD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kvall, T., Hirschnitz-Garbers, M., Eboli, F., &amp; Śniegocki, A. (2016). A systemic and systematic approach to the development of a policy mix for material resource efficiency. </w:t>
      </w:r>
      <w:r w:rsidRPr="00D36414">
        <w:rPr>
          <w:rFonts w:cstheme="minorHAnsi"/>
          <w:i/>
          <w:iCs/>
        </w:rPr>
        <w:t>Sustainability</w:t>
      </w:r>
      <w:r w:rsidRPr="00D36414">
        <w:rPr>
          <w:rFonts w:cstheme="minorHAnsi"/>
        </w:rPr>
        <w:t xml:space="preserve">, </w:t>
      </w:r>
      <w:r w:rsidRPr="00D36414">
        <w:rPr>
          <w:rFonts w:cstheme="minorHAnsi"/>
          <w:i/>
          <w:iCs/>
        </w:rPr>
        <w:t>8</w:t>
      </w:r>
      <w:r w:rsidRPr="00D36414">
        <w:rPr>
          <w:rFonts w:cstheme="minorHAnsi"/>
        </w:rPr>
        <w:t xml:space="preserve">(4), 373. </w:t>
      </w:r>
      <w:hyperlink r:id="rId2350" w:history="1">
        <w:r w:rsidRPr="00D36414">
          <w:rPr>
            <w:rStyle w:val="Hyperlink"/>
            <w:rFonts w:cstheme="minorHAnsi"/>
          </w:rPr>
          <w:t>http://doi.org/10.3390/su8040373</w:t>
        </w:r>
      </w:hyperlink>
    </w:p>
    <w:p w14:paraId="106B7F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bakidze, M., Andersson, K., Angelstam, P., Armstrong, G. W., Axelsson, R., Doyon, F., Hermansson, M., Jacobsson, J., &amp; Pautov, Y. (2013a). Sustained Yield Forestry in Sweden and Russia: How Does it Correspond to Sustainable Forest Management Policy? </w:t>
      </w:r>
      <w:r w:rsidRPr="00D36414">
        <w:rPr>
          <w:rFonts w:cstheme="minorHAnsi"/>
          <w:i/>
          <w:iCs/>
        </w:rPr>
        <w:t>Ambio</w:t>
      </w:r>
      <w:r w:rsidRPr="00D36414">
        <w:rPr>
          <w:rFonts w:cstheme="minorHAnsi"/>
        </w:rPr>
        <w:t xml:space="preserve">, </w:t>
      </w:r>
      <w:r w:rsidRPr="00D36414">
        <w:rPr>
          <w:rFonts w:cstheme="minorHAnsi"/>
          <w:i/>
          <w:iCs/>
        </w:rPr>
        <w:t>42</w:t>
      </w:r>
      <w:r w:rsidRPr="00D36414">
        <w:rPr>
          <w:rFonts w:cstheme="minorHAnsi"/>
        </w:rPr>
        <w:t xml:space="preserve">(2), 160–173. </w:t>
      </w:r>
      <w:hyperlink r:id="rId2351" w:history="1">
        <w:r w:rsidRPr="00D36414">
          <w:rPr>
            <w:rStyle w:val="Hyperlink"/>
            <w:rFonts w:cstheme="minorHAnsi"/>
          </w:rPr>
          <w:t>http://doi.org/10.1007/s13280-012-0370-6</w:t>
        </w:r>
      </w:hyperlink>
    </w:p>
    <w:p w14:paraId="06FD0B0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bakidze, M., Angelstam, P., Andersson, K., Nordberg, M., &amp; Pautov, Y. (2011). How does forest certification contribute to boreal biodiversity conservation? Standards and outcomes in Sweden and NW Russia. </w:t>
      </w:r>
      <w:r w:rsidRPr="00D36414">
        <w:rPr>
          <w:rFonts w:cstheme="minorHAnsi"/>
          <w:i/>
          <w:iCs/>
        </w:rPr>
        <w:t>Forest Ecology and Management</w:t>
      </w:r>
      <w:r w:rsidRPr="00D36414">
        <w:rPr>
          <w:rFonts w:cstheme="minorHAnsi"/>
        </w:rPr>
        <w:t xml:space="preserve">, </w:t>
      </w:r>
      <w:r w:rsidRPr="00D36414">
        <w:rPr>
          <w:rFonts w:cstheme="minorHAnsi"/>
          <w:i/>
          <w:iCs/>
        </w:rPr>
        <w:t>262</w:t>
      </w:r>
      <w:r w:rsidRPr="00D36414">
        <w:rPr>
          <w:rFonts w:cstheme="minorHAnsi"/>
        </w:rPr>
        <w:t xml:space="preserve">(11), 1983–1995. </w:t>
      </w:r>
      <w:hyperlink r:id="rId2352" w:history="1">
        <w:r w:rsidRPr="00D36414">
          <w:rPr>
            <w:rStyle w:val="Hyperlink"/>
            <w:rFonts w:cstheme="minorHAnsi"/>
          </w:rPr>
          <w:t>http://doi.org/10.1016/j.foreco.2011.08.040</w:t>
        </w:r>
      </w:hyperlink>
    </w:p>
    <w:p w14:paraId="349D949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bakidze, M., Angelstam, P., Sobolev, N., Degerman, E., Andersson, K., Axelsson, R., Hojer, O., &amp; Wennberg, S. (2013b). Protected area as an indicator of ecological sustainability? A century of development in Europe’s boreal forest. </w:t>
      </w:r>
      <w:r w:rsidRPr="00D36414">
        <w:rPr>
          <w:rFonts w:cstheme="minorHAnsi"/>
          <w:i/>
          <w:iCs/>
        </w:rPr>
        <w:t>Ambio</w:t>
      </w:r>
      <w:r w:rsidRPr="00D36414">
        <w:rPr>
          <w:rFonts w:cstheme="minorHAnsi"/>
        </w:rPr>
        <w:t xml:space="preserve">, </w:t>
      </w:r>
      <w:r w:rsidRPr="00D36414">
        <w:rPr>
          <w:rFonts w:cstheme="minorHAnsi"/>
          <w:i/>
          <w:iCs/>
        </w:rPr>
        <w:t>42</w:t>
      </w:r>
      <w:r w:rsidRPr="00D36414">
        <w:rPr>
          <w:rFonts w:cstheme="minorHAnsi"/>
        </w:rPr>
        <w:t xml:space="preserve">(2), 201–214. </w:t>
      </w:r>
      <w:hyperlink r:id="rId2353" w:history="1">
        <w:r w:rsidRPr="00D36414">
          <w:rPr>
            <w:rStyle w:val="Hyperlink"/>
            <w:rFonts w:cstheme="minorHAnsi"/>
          </w:rPr>
          <w:t>http://doi.org/10.1007/s13280-012-0375-1</w:t>
        </w:r>
      </w:hyperlink>
    </w:p>
    <w:p w14:paraId="1C5943E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bakidze, M., Angelstam, P., Yamelynets, T., Dawson, L., Gebrehiwot, M., Stryamets, N., Johansson, K. E., Garrido, P., Naumov, V., &amp; Manton, M. (2017). A bottom-up approach to map land covers as potential green infrastructure hubs for human well-being in rural settings: A case study from Sweden. </w:t>
      </w:r>
      <w:r w:rsidRPr="00D36414">
        <w:rPr>
          <w:rFonts w:cstheme="minorHAnsi"/>
          <w:i/>
          <w:iCs/>
        </w:rPr>
        <w:t>Landscape and Urban Planning</w:t>
      </w:r>
      <w:r w:rsidRPr="00D36414">
        <w:rPr>
          <w:rFonts w:cstheme="minorHAnsi"/>
        </w:rPr>
        <w:t xml:space="preserve">, </w:t>
      </w:r>
      <w:r w:rsidRPr="00D36414">
        <w:rPr>
          <w:rFonts w:cstheme="minorHAnsi"/>
          <w:i/>
          <w:iCs/>
        </w:rPr>
        <w:t>168</w:t>
      </w:r>
      <w:r w:rsidRPr="00D36414">
        <w:rPr>
          <w:rFonts w:cstheme="minorHAnsi"/>
        </w:rPr>
        <w:t xml:space="preserve">, 72–83. </w:t>
      </w:r>
      <w:hyperlink r:id="rId2354" w:history="1">
        <w:r w:rsidRPr="00D36414">
          <w:rPr>
            <w:rStyle w:val="Hyperlink"/>
            <w:rFonts w:cstheme="minorHAnsi"/>
          </w:rPr>
          <w:t>http://doi.org/10.1016/j.landurbplan.2017.09.031</w:t>
        </w:r>
      </w:hyperlink>
    </w:p>
    <w:p w14:paraId="278F15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bakidze, M., Hahn, T., Mauerhofer, V., Angelstam, P., &amp; Axelsson, R. (2013c). Legal framework for biosphere reserves as learning sites for sustainable development: A comparative analysis of Ukraine and Sweden. </w:t>
      </w:r>
      <w:r w:rsidRPr="00D36414">
        <w:rPr>
          <w:rFonts w:cstheme="minorHAnsi"/>
          <w:i/>
          <w:iCs/>
        </w:rPr>
        <w:t>Ambio</w:t>
      </w:r>
      <w:r w:rsidRPr="00D36414">
        <w:rPr>
          <w:rFonts w:cstheme="minorHAnsi"/>
        </w:rPr>
        <w:t xml:space="preserve">, </w:t>
      </w:r>
      <w:r w:rsidRPr="00D36414">
        <w:rPr>
          <w:rFonts w:cstheme="minorHAnsi"/>
          <w:i/>
          <w:iCs/>
        </w:rPr>
        <w:t>42</w:t>
      </w:r>
      <w:r w:rsidRPr="00D36414">
        <w:rPr>
          <w:rFonts w:cstheme="minorHAnsi"/>
        </w:rPr>
        <w:t xml:space="preserve">(2), 174–187. </w:t>
      </w:r>
      <w:hyperlink r:id="rId2355" w:history="1">
        <w:r w:rsidRPr="00D36414">
          <w:rPr>
            <w:rStyle w:val="Hyperlink"/>
            <w:rFonts w:cstheme="minorHAnsi"/>
          </w:rPr>
          <w:t>http://doi.org/10.1007/s13280-012-0373-3</w:t>
        </w:r>
      </w:hyperlink>
    </w:p>
    <w:p w14:paraId="372CC09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enius, L., Allard, C., &amp; Sandström, C. (2017). Indigenous rights in modern landscapes: Nordic conservation regimes in global context. London, UK: Routledge. </w:t>
      </w:r>
      <w:hyperlink r:id="rId2356" w:history="1">
        <w:r w:rsidRPr="00D36414">
          <w:rPr>
            <w:rStyle w:val="Hyperlink"/>
            <w:rFonts w:cstheme="minorHAnsi"/>
          </w:rPr>
          <w:t>http://doi.org/10.4324/9781315607559</w:t>
        </w:r>
      </w:hyperlink>
    </w:p>
    <w:p w14:paraId="4AE4EE6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lis, E. C., Klein Goldewijk, K., Siebert, S., Lightman, D., &amp; Ramankutty, N. (2010). Anthropogenic transformation of the biomes, 1700 to 2000. </w:t>
      </w:r>
      <w:r w:rsidRPr="00D36414">
        <w:rPr>
          <w:rFonts w:cstheme="minorHAnsi"/>
          <w:i/>
          <w:iCs/>
        </w:rPr>
        <w:t>Global Ecology and Biogeography</w:t>
      </w:r>
      <w:r w:rsidRPr="00D36414">
        <w:rPr>
          <w:rFonts w:cstheme="minorHAnsi"/>
        </w:rPr>
        <w:t xml:space="preserve">, </w:t>
      </w:r>
      <w:r w:rsidRPr="00D36414">
        <w:rPr>
          <w:rFonts w:cstheme="minorHAnsi"/>
          <w:i/>
        </w:rPr>
        <w:t>19</w:t>
      </w:r>
      <w:r w:rsidRPr="00D36414">
        <w:rPr>
          <w:rFonts w:cstheme="minorHAnsi"/>
        </w:rPr>
        <w:t xml:space="preserve">(5), 589-606. </w:t>
      </w:r>
      <w:hyperlink r:id="rId2357" w:history="1">
        <w:r w:rsidRPr="00D36414">
          <w:rPr>
            <w:rStyle w:val="Hyperlink"/>
            <w:rFonts w:cstheme="minorHAnsi"/>
          </w:rPr>
          <w:t>http://doi.org/10.1111/j.1466-8238.2010.00540.x</w:t>
        </w:r>
      </w:hyperlink>
    </w:p>
    <w:p w14:paraId="4B9B53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lmhagen, B., Kindberg, J., Hellström, P., &amp; Angerbjörn, A. (2015). A boreal invasion in response to climate change? Range shifts and community effects in the borderland between forest and tundra. </w:t>
      </w:r>
      <w:r w:rsidRPr="00D36414">
        <w:rPr>
          <w:rFonts w:cstheme="minorHAnsi"/>
          <w:i/>
          <w:iCs/>
        </w:rPr>
        <w:t>Ambio</w:t>
      </w:r>
      <w:r w:rsidRPr="00D36414">
        <w:rPr>
          <w:rFonts w:cstheme="minorHAnsi"/>
        </w:rPr>
        <w:t xml:space="preserve">, </w:t>
      </w:r>
      <w:r w:rsidRPr="00D36414">
        <w:rPr>
          <w:rFonts w:cstheme="minorHAnsi"/>
          <w:i/>
          <w:iCs/>
        </w:rPr>
        <w:t>44</w:t>
      </w:r>
      <w:r w:rsidRPr="00D36414">
        <w:rPr>
          <w:rFonts w:cstheme="minorHAnsi"/>
        </w:rPr>
        <w:t xml:space="preserve">(S1), 39–50. </w:t>
      </w:r>
      <w:hyperlink r:id="rId2358" w:history="1">
        <w:r w:rsidRPr="00D36414">
          <w:rPr>
            <w:rStyle w:val="Hyperlink"/>
            <w:rFonts w:cstheme="minorHAnsi"/>
          </w:rPr>
          <w:t>http://doi.org/10.1007/s13280-014-0606-8</w:t>
        </w:r>
      </w:hyperlink>
    </w:p>
    <w:p w14:paraId="20F1F7F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Elser, J. J., Bracken, M. E. S., Cleland, E. E., Gruner, D. S., Harpole, W. S., Hillebrand, H., Ngai, J. T., Seabloom, E. W., Shurin, J. B., &amp; Smith, J. E. (2007). Global analysis of nitrogen and phosphorus limitation of primary producers in freshwater, marine and terrestrial ecosystems. </w:t>
      </w:r>
      <w:r w:rsidRPr="00D36414">
        <w:rPr>
          <w:rFonts w:cstheme="minorHAnsi"/>
          <w:i/>
          <w:iCs/>
        </w:rPr>
        <w:t>Ecology Letters</w:t>
      </w:r>
      <w:r w:rsidRPr="00D36414">
        <w:rPr>
          <w:rFonts w:cstheme="minorHAnsi"/>
        </w:rPr>
        <w:t xml:space="preserve">, </w:t>
      </w:r>
      <w:r w:rsidRPr="00D36414">
        <w:rPr>
          <w:rFonts w:cstheme="minorHAnsi"/>
          <w:i/>
          <w:iCs/>
        </w:rPr>
        <w:t>10</w:t>
      </w:r>
      <w:r w:rsidRPr="00D36414">
        <w:rPr>
          <w:rFonts w:cstheme="minorHAnsi"/>
        </w:rPr>
        <w:t xml:space="preserve">(12), 1135–1142. </w:t>
      </w:r>
      <w:hyperlink r:id="rId2359" w:history="1">
        <w:r w:rsidRPr="00D36414">
          <w:rPr>
            <w:rStyle w:val="Hyperlink"/>
            <w:rFonts w:cstheme="minorHAnsi"/>
          </w:rPr>
          <w:t>http://doi.org/10.1111/j.1461-0248.2007.01113.x</w:t>
        </w:r>
      </w:hyperlink>
    </w:p>
    <w:p w14:paraId="7DC182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risman, W. J., Leach, A., Adams, M., Agboola, I. J., Ahmetaj, L., Alard, D., Austin, A., Awodun, M. A., Bareham, S., Bird, T., Bleeker, A., Bull, K., Cornell, S. E., Davidson, E., de Vries, W., Dias, T., Emmett, B., Goodale, C., Greaver, T., Haeuber, R., Harmens, H., Hicks, W. K., Hogbom, L., Jarvis, P., Johansson, M., Masters, Z., McClean, C., Paton, B., Perez, T., Plesnik, J., Rao, N., Schmidt, S., Sharma, Y. B., Tokuchi, N., &amp; Whitfield, P. C. (2014). </w:t>
      </w:r>
      <w:r w:rsidRPr="00D36414">
        <w:rPr>
          <w:rFonts w:cstheme="minorHAnsi"/>
          <w:iCs/>
        </w:rPr>
        <w:t>Nitrogen deposition effects on ecosystem services and interactions with other pollutants and climate change.</w:t>
      </w:r>
      <w:r w:rsidRPr="00D36414">
        <w:rPr>
          <w:rFonts w:cstheme="minorHAnsi"/>
        </w:rPr>
        <w:t xml:space="preserve"> In M. A. Sutton, K. E. Mason, L. J. Sheppard, H. Sverdrup, R. Haeuber, &amp; W. K. Hicks (Eds.), </w:t>
      </w:r>
      <w:r w:rsidRPr="00D36414">
        <w:rPr>
          <w:rFonts w:cstheme="minorHAnsi"/>
          <w:i/>
          <w:iCs/>
        </w:rPr>
        <w:t xml:space="preserve">Nitrogen deposition, critical loads and biodiversity </w:t>
      </w:r>
      <w:r w:rsidRPr="00D36414">
        <w:rPr>
          <w:rFonts w:cstheme="minorHAnsi"/>
          <w:iCs/>
        </w:rPr>
        <w:t>(pp. 493-506)</w:t>
      </w:r>
      <w:r w:rsidRPr="00D36414">
        <w:rPr>
          <w:rFonts w:cstheme="minorHAnsi"/>
        </w:rPr>
        <w:t xml:space="preserve">. Dordrecht, The Netherlands: Springer. </w:t>
      </w:r>
      <w:hyperlink r:id="rId2360" w:history="1">
        <w:r w:rsidRPr="00D36414">
          <w:rPr>
            <w:rStyle w:val="Hyperlink"/>
            <w:rFonts w:cstheme="minorHAnsi"/>
          </w:rPr>
          <w:t>http://doi.org/10.1007/978-94-007-7939-6</w:t>
        </w:r>
      </w:hyperlink>
    </w:p>
    <w:p w14:paraId="03BE6A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rixon, S. (1960). </w:t>
      </w:r>
      <w:r w:rsidRPr="00D36414">
        <w:rPr>
          <w:rFonts w:cstheme="minorHAnsi"/>
          <w:i/>
          <w:iCs/>
        </w:rPr>
        <w:t>Swedish villages without systematic settlement. A comparative historic study</w:t>
      </w:r>
      <w:r w:rsidRPr="00D36414">
        <w:rPr>
          <w:rFonts w:cstheme="minorHAnsi"/>
        </w:rPr>
        <w:t>. Stockholm, Sweden: Nordiska museet.</w:t>
      </w:r>
    </w:p>
    <w:p w14:paraId="3B03F51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sseen, P.-A., Ehnström, B., Ericson, L., &amp; Sjöberg, K. (1997). Boreal forests. </w:t>
      </w:r>
      <w:r w:rsidRPr="00D36414">
        <w:rPr>
          <w:rFonts w:cstheme="minorHAnsi"/>
          <w:i/>
          <w:iCs/>
        </w:rPr>
        <w:t>Ecological Bulletins</w:t>
      </w:r>
      <w:r w:rsidRPr="00D36414">
        <w:rPr>
          <w:rFonts w:cstheme="minorHAnsi"/>
        </w:rPr>
        <w:t xml:space="preserve">, </w:t>
      </w:r>
      <w:r w:rsidRPr="00D36414">
        <w:rPr>
          <w:rFonts w:cstheme="minorHAnsi"/>
          <w:i/>
          <w:iCs/>
        </w:rPr>
        <w:t>46</w:t>
      </w:r>
      <w:r w:rsidRPr="00D36414">
        <w:rPr>
          <w:rFonts w:cstheme="minorHAnsi"/>
        </w:rPr>
        <w:t>, 16–47.</w:t>
      </w:r>
    </w:p>
    <w:p w14:paraId="21DF264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ssl, F., Dullinger, S., Rabitsch, W., Hulme, P. E., Hülber, K., Jarošík, V., Kleinbauer, I., Krausmann, F., Kühn, I., Nentwig, W., Vilà, M., Genovesi, P., Gherardi, F., Desprez-Loustau, M.-L., Roques, A., &amp; Pyšek, P. (2011). Socioeconomic legacy yields an invasion debt.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8</w:t>
      </w:r>
      <w:r w:rsidRPr="00D36414">
        <w:rPr>
          <w:rFonts w:cstheme="minorHAnsi"/>
        </w:rPr>
        <w:t xml:space="preserve">(1), 203–207. </w:t>
      </w:r>
      <w:hyperlink r:id="rId2361" w:history="1">
        <w:r w:rsidRPr="00D36414">
          <w:rPr>
            <w:rStyle w:val="Hyperlink"/>
            <w:rFonts w:cstheme="minorHAnsi"/>
          </w:rPr>
          <w:t>http://doi.org/10.1073/pnas.1011728108</w:t>
        </w:r>
      </w:hyperlink>
    </w:p>
    <w:p w14:paraId="08CBB22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STstat. (2017). </w:t>
      </w:r>
      <w:r w:rsidRPr="00D36414">
        <w:rPr>
          <w:rFonts w:cstheme="minorHAnsi"/>
          <w:i/>
        </w:rPr>
        <w:t>Statistics Estonia online database.</w:t>
      </w:r>
      <w:r w:rsidRPr="00D36414">
        <w:rPr>
          <w:rFonts w:cstheme="minorHAnsi"/>
        </w:rPr>
        <w:t xml:space="preserve"> Retrieved October 1, 2017, from </w:t>
      </w:r>
      <w:hyperlink r:id="rId2362" w:history="1">
        <w:r w:rsidRPr="00D36414">
          <w:rPr>
            <w:rStyle w:val="Hyperlink"/>
            <w:rFonts w:cstheme="minorHAnsi"/>
          </w:rPr>
          <w:t>https://www.stat.ee/database</w:t>
        </w:r>
      </w:hyperlink>
    </w:p>
    <w:p w14:paraId="097F606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09). Directive 2009/28/EC of the European Parliament and of the Council of 23 April 2009 on the promotion of the use of energy from renewable sources and amending and subsequently repealing Directives 2001/77/EC and 2003/30/EC. </w:t>
      </w:r>
      <w:r w:rsidRPr="00D36414">
        <w:rPr>
          <w:rFonts w:cstheme="minorHAnsi"/>
          <w:i/>
          <w:iCs/>
        </w:rPr>
        <w:t>Official Journal of the European Union</w:t>
      </w:r>
      <w:r w:rsidRPr="00D36414">
        <w:rPr>
          <w:rFonts w:cstheme="minorHAnsi"/>
        </w:rPr>
        <w:t xml:space="preserve">, </w:t>
      </w:r>
      <w:r w:rsidRPr="00D36414">
        <w:rPr>
          <w:rFonts w:cstheme="minorHAnsi"/>
          <w:i/>
          <w:iCs/>
        </w:rPr>
        <w:t>L 140</w:t>
      </w:r>
      <w:r w:rsidRPr="00D36414">
        <w:rPr>
          <w:rFonts w:cstheme="minorHAnsi"/>
        </w:rPr>
        <w:t xml:space="preserve">(52), 16–62. </w:t>
      </w:r>
      <w:hyperlink r:id="rId2363" w:history="1">
        <w:r w:rsidRPr="00D36414">
          <w:rPr>
            <w:rStyle w:val="Hyperlink"/>
            <w:rFonts w:cstheme="minorHAnsi"/>
          </w:rPr>
          <w:t>http://doi.org/10.3000/17252555.L_2009.140.eng</w:t>
        </w:r>
      </w:hyperlink>
    </w:p>
    <w:p w14:paraId="76A168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10). </w:t>
      </w:r>
      <w:r w:rsidRPr="00D36414">
        <w:rPr>
          <w:rFonts w:cstheme="minorHAnsi"/>
          <w:i/>
          <w:iCs/>
        </w:rPr>
        <w:t>Europe 2020: a strategy for smart, sustainable and inclusive growth</w:t>
      </w:r>
      <w:r w:rsidRPr="00D36414">
        <w:rPr>
          <w:rFonts w:cstheme="minorHAnsi"/>
        </w:rPr>
        <w:t xml:space="preserve">. Brussels: European Commission. Retrieved from </w:t>
      </w:r>
      <w:hyperlink r:id="rId2364" w:history="1">
        <w:r w:rsidRPr="00D36414">
          <w:rPr>
            <w:rStyle w:val="Hyperlink"/>
            <w:rFonts w:cstheme="minorHAnsi"/>
          </w:rPr>
          <w:t>http://www.voced.edu.au/content/ngv:22040</w:t>
        </w:r>
      </w:hyperlink>
    </w:p>
    <w:p w14:paraId="2945A6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12). </w:t>
      </w:r>
      <w:r w:rsidRPr="00D36414">
        <w:rPr>
          <w:rFonts w:cstheme="minorHAnsi"/>
          <w:i/>
          <w:iCs/>
        </w:rPr>
        <w:t>A Blueprint to Safeguard Europe’s Water Resources</w:t>
      </w:r>
      <w:r w:rsidRPr="00D36414">
        <w:rPr>
          <w:rFonts w:cstheme="minorHAnsi"/>
        </w:rPr>
        <w:t xml:space="preserve">. Retrieved from </w:t>
      </w:r>
      <w:hyperlink r:id="rId2365" w:history="1">
        <w:r w:rsidRPr="00D36414">
          <w:rPr>
            <w:rStyle w:val="Hyperlink"/>
            <w:rFonts w:cstheme="minorHAnsi"/>
          </w:rPr>
          <w:t>http://eur-lex.europa.eu/legal-content/EN/TXT/?uri=CELEX:52012DC0673</w:t>
        </w:r>
      </w:hyperlink>
    </w:p>
    <w:p w14:paraId="7011484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13). </w:t>
      </w:r>
      <w:r w:rsidRPr="00D36414">
        <w:rPr>
          <w:rFonts w:cstheme="minorHAnsi"/>
          <w:i/>
          <w:iCs/>
        </w:rPr>
        <w:t>The impact of EU consumption on deforestation: Comprehensive analysis of the impact of EU consumption on deforestation</w:t>
      </w:r>
      <w:r w:rsidRPr="00D36414">
        <w:rPr>
          <w:rFonts w:cstheme="minorHAnsi"/>
        </w:rPr>
        <w:t xml:space="preserve">. </w:t>
      </w:r>
      <w:hyperlink r:id="rId2366" w:history="1">
        <w:r w:rsidRPr="00D36414">
          <w:rPr>
            <w:rStyle w:val="Hyperlink"/>
            <w:rFonts w:cstheme="minorHAnsi"/>
          </w:rPr>
          <w:t>http://doi.org/10.2779/822269</w:t>
        </w:r>
      </w:hyperlink>
    </w:p>
    <w:p w14:paraId="620DB19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14). </w:t>
      </w:r>
      <w:r w:rsidRPr="00D36414">
        <w:rPr>
          <w:rFonts w:cstheme="minorHAnsi"/>
          <w:i/>
          <w:iCs/>
        </w:rPr>
        <w:t>Evaluation and exchange of good practice for the sustainable supply of raw materials within the EU. Final Report.</w:t>
      </w:r>
    </w:p>
    <w:p w14:paraId="4262CE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15). </w:t>
      </w:r>
      <w:r w:rsidRPr="00D36414">
        <w:rPr>
          <w:rFonts w:cstheme="minorHAnsi"/>
          <w:i/>
        </w:rPr>
        <w:t>Mid-term review of the EU biodiversity strategy to 2020</w:t>
      </w:r>
      <w:r w:rsidRPr="00D36414">
        <w:rPr>
          <w:rFonts w:cstheme="minorHAnsi"/>
        </w:rPr>
        <w:t xml:space="preserve">. Retrieved from </w:t>
      </w:r>
      <w:hyperlink r:id="rId2367" w:history="1">
        <w:r w:rsidRPr="00D36414">
          <w:rPr>
            <w:rStyle w:val="Hyperlink"/>
            <w:rFonts w:cstheme="minorHAnsi"/>
          </w:rPr>
          <w:t>http://ec.europa.eu/environment/nature/biodiversity/comm2006/pdf/mid_term_review_summary.pdf</w:t>
        </w:r>
      </w:hyperlink>
    </w:p>
    <w:p w14:paraId="63A7BCE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Commission. (2017a). </w:t>
      </w:r>
      <w:r w:rsidRPr="00D36414">
        <w:rPr>
          <w:rFonts w:cstheme="minorHAnsi"/>
          <w:i/>
          <w:iCs/>
        </w:rPr>
        <w:t>Report from the Comission to the European Parliament, the Council, the European Economic and Social Committee and the Committee of the Regions on the implementation of the Circular Economy Action Plan</w:t>
      </w:r>
      <w:r w:rsidRPr="00D36414">
        <w:rPr>
          <w:rFonts w:cstheme="minorHAnsi"/>
        </w:rPr>
        <w:t xml:space="preserve">. Retrieved from </w:t>
      </w:r>
      <w:hyperlink r:id="rId2368" w:history="1">
        <w:r w:rsidRPr="00D36414">
          <w:rPr>
            <w:rStyle w:val="Hyperlink"/>
            <w:rFonts w:cstheme="minorHAnsi"/>
          </w:rPr>
          <w:t>http://ec.europa.eu/environment/circular-economy/implementation_report.pdf</w:t>
        </w:r>
      </w:hyperlink>
      <w:r w:rsidRPr="00D36414">
        <w:rPr>
          <w:rFonts w:cstheme="minorHAnsi"/>
        </w:rPr>
        <w:t xml:space="preserve"> </w:t>
      </w:r>
    </w:p>
    <w:p w14:paraId="3507772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European Commission. (2017b). Strategy for smart sustainable and inclusive growth. Retrieved January 1, 2017, from </w:t>
      </w:r>
      <w:hyperlink r:id="rId2369" w:history="1">
        <w:r w:rsidRPr="00D36414">
          <w:rPr>
            <w:rStyle w:val="Hyperlink"/>
            <w:rFonts w:cstheme="minorHAnsi"/>
          </w:rPr>
          <w:t>http://www.efesme.org/europe-2020-a-strategy-for-smart-sustainable-and-inclusive-growth</w:t>
        </w:r>
      </w:hyperlink>
      <w:r w:rsidRPr="00D36414">
        <w:rPr>
          <w:rFonts w:cstheme="minorHAnsi"/>
        </w:rPr>
        <w:t xml:space="preserve"> </w:t>
      </w:r>
    </w:p>
    <w:p w14:paraId="7A72458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Parliament. (2012). </w:t>
      </w:r>
      <w:r w:rsidRPr="00D36414">
        <w:rPr>
          <w:rFonts w:cstheme="minorHAnsi"/>
          <w:i/>
          <w:iCs/>
        </w:rPr>
        <w:t>Our life insurance, our natural capital: an EU biodiversity strategy to 2020 European Parliament resolution of 20 April 2012 on our life insurance, our natural capital: an EU biodiversity strategy to 2020 (2011/2307(INI))</w:t>
      </w:r>
      <w:r w:rsidRPr="00D36414">
        <w:rPr>
          <w:rFonts w:cstheme="minorHAnsi"/>
        </w:rPr>
        <w:t>.</w:t>
      </w:r>
    </w:p>
    <w:p w14:paraId="0CE2B87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pean Union. (2014). </w:t>
      </w:r>
      <w:r w:rsidRPr="00D36414">
        <w:rPr>
          <w:rFonts w:cstheme="minorHAnsi"/>
          <w:i/>
        </w:rPr>
        <w:t>Regulation 1143/2014 on invasive alien species</w:t>
      </w:r>
      <w:r w:rsidRPr="00D36414">
        <w:rPr>
          <w:rFonts w:cstheme="minorHAnsi"/>
        </w:rPr>
        <w:t xml:space="preserve">. Retrieved from </w:t>
      </w:r>
      <w:hyperlink r:id="rId2370" w:history="1">
        <w:r w:rsidRPr="00D36414">
          <w:rPr>
            <w:rStyle w:val="Hyperlink"/>
            <w:rFonts w:cstheme="minorHAnsi"/>
          </w:rPr>
          <w:t>http://ec.europa.eu/environment/nature/invasivealien/index_en.htm</w:t>
        </w:r>
      </w:hyperlink>
    </w:p>
    <w:p w14:paraId="70CAA3E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stat. (2015). </w:t>
      </w:r>
      <w:r w:rsidRPr="00D36414">
        <w:rPr>
          <w:rFonts w:cstheme="minorHAnsi"/>
          <w:i/>
        </w:rPr>
        <w:t>Eurostat Statistics Explained - Water statistics</w:t>
      </w:r>
      <w:r w:rsidRPr="00D36414">
        <w:rPr>
          <w:rFonts w:cstheme="minorHAnsi"/>
        </w:rPr>
        <w:t xml:space="preserve">. Retrieved from </w:t>
      </w:r>
      <w:hyperlink r:id="rId2371" w:history="1">
        <w:r w:rsidRPr="00D36414">
          <w:rPr>
            <w:rStyle w:val="Hyperlink"/>
            <w:rFonts w:cstheme="minorHAnsi"/>
          </w:rPr>
          <w:t>http://ec.europa.eu/eurostat/statistics-explained/index.php/Water_statistics</w:t>
        </w:r>
      </w:hyperlink>
      <w:r w:rsidRPr="00D36414">
        <w:rPr>
          <w:rFonts w:cstheme="minorHAnsi"/>
        </w:rPr>
        <w:t xml:space="preserve"> </w:t>
      </w:r>
    </w:p>
    <w:p w14:paraId="28FE17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stat. (2016). Air pollution statistics. Retrieved from </w:t>
      </w:r>
      <w:hyperlink r:id="rId2372" w:history="1">
        <w:r w:rsidRPr="00D36414">
          <w:rPr>
            <w:rStyle w:val="Hyperlink"/>
            <w:rFonts w:cstheme="minorHAnsi"/>
          </w:rPr>
          <w:t>http://ec.europa.eu/eurostat/statistics-explained/index.php/Air_pollution_statistics</w:t>
        </w:r>
      </w:hyperlink>
    </w:p>
    <w:p w14:paraId="36D1BFA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stat. (2017a). Components of domestic material consumption. Retrieved October 1, 2017, from </w:t>
      </w:r>
      <w:hyperlink r:id="rId2373" w:history="1">
        <w:r w:rsidRPr="00D36414">
          <w:rPr>
            <w:rStyle w:val="Hyperlink"/>
            <w:rFonts w:cstheme="minorHAnsi"/>
          </w:rPr>
          <w:t>https://www.eea.europa.eu/data-and-maps/data/external/components-of-domestic-material-consumption</w:t>
        </w:r>
      </w:hyperlink>
      <w:r w:rsidRPr="00D36414">
        <w:rPr>
          <w:rFonts w:cstheme="minorHAnsi"/>
        </w:rPr>
        <w:t xml:space="preserve"> </w:t>
      </w:r>
    </w:p>
    <w:p w14:paraId="27B2C7E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urostat. (2017b). Environmental tax statistics 2016. Retrieved February 28, 2017, from </w:t>
      </w:r>
      <w:hyperlink r:id="rId2374" w:history="1">
        <w:r w:rsidRPr="00D36414">
          <w:rPr>
            <w:rStyle w:val="Hyperlink"/>
            <w:rFonts w:cstheme="minorHAnsi"/>
          </w:rPr>
          <w:t>http://ec.europa.eu/eurostat/statistics-explained/index.php/Environmental_tax_statistics</w:t>
        </w:r>
      </w:hyperlink>
    </w:p>
    <w:p w14:paraId="10ABDF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vans, D. J. A., Ewertowski, M., Jamieson, S. S. R., &amp; Orton, C. (2015). Surficial geology and geomorphology of the Kumtor gold mine, Kyrgyzstan: human impacts on mountain glacier landsystems. </w:t>
      </w:r>
      <w:r w:rsidRPr="00D36414">
        <w:rPr>
          <w:rFonts w:cstheme="minorHAnsi"/>
          <w:i/>
          <w:iCs/>
        </w:rPr>
        <w:t>Journal of Maps</w:t>
      </w:r>
      <w:r w:rsidRPr="00D36414">
        <w:rPr>
          <w:rFonts w:cstheme="minorHAnsi"/>
        </w:rPr>
        <w:t xml:space="preserve">, </w:t>
      </w:r>
      <w:r w:rsidRPr="00D36414">
        <w:rPr>
          <w:rFonts w:cstheme="minorHAnsi"/>
          <w:i/>
        </w:rPr>
        <w:t>12</w:t>
      </w:r>
      <w:r w:rsidRPr="00D36414">
        <w:rPr>
          <w:rFonts w:cstheme="minorHAnsi"/>
        </w:rPr>
        <w:t xml:space="preserve">(5), 757 -769. </w:t>
      </w:r>
      <w:hyperlink r:id="rId2375" w:history="1">
        <w:r w:rsidRPr="00D36414">
          <w:rPr>
            <w:rStyle w:val="Hyperlink"/>
            <w:rFonts w:cstheme="minorHAnsi"/>
          </w:rPr>
          <w:t>http://doi.org/10.1080/17445647.2015.1071720</w:t>
        </w:r>
      </w:hyperlink>
    </w:p>
    <w:p w14:paraId="2CA56CB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vans, E. E. (1940). Transhumance in Europe. </w:t>
      </w:r>
      <w:r w:rsidRPr="00D36414">
        <w:rPr>
          <w:rFonts w:cstheme="minorHAnsi"/>
          <w:i/>
          <w:iCs/>
        </w:rPr>
        <w:t>Geography, 25</w:t>
      </w:r>
      <w:r w:rsidRPr="00D36414">
        <w:rPr>
          <w:rFonts w:cstheme="minorHAnsi"/>
          <w:iCs/>
        </w:rPr>
        <w:t xml:space="preserve">(4), </w:t>
      </w:r>
      <w:r w:rsidRPr="00D36414">
        <w:rPr>
          <w:rFonts w:cstheme="minorHAnsi"/>
        </w:rPr>
        <w:t>172–180.</w:t>
      </w:r>
    </w:p>
    <w:p w14:paraId="6149B3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Ewers, R. M., &amp; Didham, R. K. (2006). Confounding factors in the detection of species responses to habitat fragmentation. </w:t>
      </w:r>
      <w:r w:rsidRPr="00D36414">
        <w:rPr>
          <w:rFonts w:cstheme="minorHAnsi"/>
          <w:i/>
          <w:iCs/>
        </w:rPr>
        <w:t>Biological Reviews</w:t>
      </w:r>
      <w:r w:rsidRPr="00D36414">
        <w:rPr>
          <w:rFonts w:cstheme="minorHAnsi"/>
        </w:rPr>
        <w:t xml:space="preserve">, </w:t>
      </w:r>
      <w:r w:rsidRPr="00D36414">
        <w:rPr>
          <w:rFonts w:cstheme="minorHAnsi"/>
          <w:i/>
          <w:iCs/>
        </w:rPr>
        <w:t>81</w:t>
      </w:r>
      <w:r w:rsidRPr="00D36414">
        <w:rPr>
          <w:rFonts w:cstheme="minorHAnsi"/>
        </w:rPr>
        <w:t xml:space="preserve">, 117–142. </w:t>
      </w:r>
      <w:hyperlink r:id="rId2376" w:history="1">
        <w:r w:rsidRPr="00D36414">
          <w:rPr>
            <w:rStyle w:val="Hyperlink"/>
            <w:rFonts w:cstheme="minorHAnsi"/>
          </w:rPr>
          <w:t>http://doi.org/10.1017/S1464793105006949</w:t>
        </w:r>
      </w:hyperlink>
    </w:p>
    <w:p w14:paraId="637546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AO. (2009). </w:t>
      </w:r>
      <w:r w:rsidRPr="00D36414">
        <w:rPr>
          <w:rFonts w:cstheme="minorHAnsi"/>
          <w:i/>
          <w:iCs/>
        </w:rPr>
        <w:t>Russian Federation: Analysis of the agribusiness sector in southern Russia.</w:t>
      </w:r>
      <w:r w:rsidRPr="00D36414">
        <w:rPr>
          <w:rFonts w:cstheme="minorHAnsi"/>
        </w:rPr>
        <w:t xml:space="preserve"> Retrieved from </w:t>
      </w:r>
      <w:hyperlink r:id="rId2377" w:history="1">
        <w:r w:rsidRPr="00D36414">
          <w:rPr>
            <w:rStyle w:val="Hyperlink"/>
            <w:rFonts w:cstheme="minorHAnsi"/>
          </w:rPr>
          <w:t>http://www.fao.org/docrep/012/aj281e/aj281e00.htm</w:t>
        </w:r>
      </w:hyperlink>
    </w:p>
    <w:p w14:paraId="252BBC0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arrell, E. P., Führer, E., Ryan, D., Andersson, F., Hüttl, R., &amp; Piussi, P. (2000). European forest ecosystems: building the future on the legacy of the past. </w:t>
      </w:r>
      <w:r w:rsidRPr="00D36414">
        <w:rPr>
          <w:rFonts w:cstheme="minorHAnsi"/>
          <w:i/>
          <w:iCs/>
        </w:rPr>
        <w:t>Forest Ecology and Management</w:t>
      </w:r>
      <w:r w:rsidRPr="00D36414">
        <w:rPr>
          <w:rFonts w:cstheme="minorHAnsi"/>
        </w:rPr>
        <w:t xml:space="preserve">, </w:t>
      </w:r>
      <w:r w:rsidRPr="00D36414">
        <w:rPr>
          <w:rFonts w:cstheme="minorHAnsi"/>
          <w:i/>
          <w:iCs/>
        </w:rPr>
        <w:t>132</w:t>
      </w:r>
      <w:r w:rsidRPr="00D36414">
        <w:rPr>
          <w:rFonts w:cstheme="minorHAnsi"/>
        </w:rPr>
        <w:t xml:space="preserve">(1), 5–20. </w:t>
      </w:r>
      <w:hyperlink r:id="rId2378" w:history="1">
        <w:r w:rsidRPr="00D36414">
          <w:rPr>
            <w:rStyle w:val="Hyperlink"/>
            <w:rFonts w:cstheme="minorHAnsi"/>
          </w:rPr>
          <w:t>http://doi.org/10.1016/S0378-1127(00)00375-3</w:t>
        </w:r>
      </w:hyperlink>
    </w:p>
    <w:p w14:paraId="19D990D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edorova, E. G. [Федорова, Е. Г.] (1986). </w:t>
      </w:r>
      <w:r w:rsidRPr="00D36414">
        <w:rPr>
          <w:rFonts w:cstheme="minorHAnsi"/>
          <w:i/>
          <w:iCs/>
          <w:lang w:val="ru-RU"/>
        </w:rPr>
        <w:t>Элементы традиционного в современныхо хозяйствованных занятиях северных Манси</w:t>
      </w:r>
      <w:r w:rsidRPr="00D36414">
        <w:rPr>
          <w:rFonts w:cstheme="minorHAnsi"/>
          <w:i/>
          <w:iCs/>
        </w:rPr>
        <w:t>: культурные традиции народов Сибири (Traditional elements in current practices of northern Mansi people: cultural traditions of Siberian peoples)</w:t>
      </w:r>
      <w:r w:rsidRPr="00D36414">
        <w:rPr>
          <w:rFonts w:cstheme="minorHAnsi"/>
        </w:rPr>
        <w:t xml:space="preserve">. Leningrad, USSR: Nauka. </w:t>
      </w:r>
    </w:p>
    <w:p w14:paraId="4A9768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enberg, P. B., Caselle, J. E., Claudet, J., Clemence, M., Gaines, S. D., García-Charton, A. J., Gonçalves, E. J., Grorud-Colvert, K., Guidetti, P., Jenkins, S. R., Jones, P. J. S., Lester, S. E., McAllen, R., Moland, E., Planes, S., &amp; Sørensen, T. K. (2012). The science of European marine reserves: Status, efficacy, and future needs. </w:t>
      </w:r>
      <w:r w:rsidRPr="00D36414">
        <w:rPr>
          <w:rFonts w:cstheme="minorHAnsi"/>
          <w:i/>
          <w:iCs/>
        </w:rPr>
        <w:t>Marine Policy</w:t>
      </w:r>
      <w:r w:rsidRPr="00D36414">
        <w:rPr>
          <w:rFonts w:cstheme="minorHAnsi"/>
        </w:rPr>
        <w:t xml:space="preserve">, </w:t>
      </w:r>
      <w:r w:rsidRPr="00D36414">
        <w:rPr>
          <w:rFonts w:cstheme="minorHAnsi"/>
          <w:i/>
          <w:iCs/>
        </w:rPr>
        <w:t>36</w:t>
      </w:r>
      <w:r w:rsidRPr="00D36414">
        <w:rPr>
          <w:rFonts w:cstheme="minorHAnsi"/>
        </w:rPr>
        <w:t xml:space="preserve">(5), 1012–1021. </w:t>
      </w:r>
      <w:hyperlink r:id="rId2379" w:history="1">
        <w:r w:rsidRPr="00D36414">
          <w:rPr>
            <w:rStyle w:val="Hyperlink"/>
            <w:rFonts w:cstheme="minorHAnsi"/>
          </w:rPr>
          <w:t>http://doi.org/10.1016/j.marpol.2012.02.021</w:t>
        </w:r>
      </w:hyperlink>
    </w:p>
    <w:p w14:paraId="2D850D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enech, N. (1992). </w:t>
      </w:r>
      <w:r w:rsidRPr="00D36414">
        <w:rPr>
          <w:rFonts w:cstheme="minorHAnsi"/>
          <w:i/>
          <w:iCs/>
        </w:rPr>
        <w:t>Fatal flight. The Maltese obsession with killing birds</w:t>
      </w:r>
      <w:r w:rsidRPr="00D36414">
        <w:rPr>
          <w:rFonts w:cstheme="minorHAnsi"/>
        </w:rPr>
        <w:t>. London, UK: Quiller Press.</w:t>
      </w:r>
    </w:p>
    <w:p w14:paraId="6474D7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eranec, J., Jaffrain, G., Soukup, T., &amp; Hazeu, G. (2010). Determining changes and flows in European landscapes 1990–2000 using CORINE land cover data. </w:t>
      </w:r>
      <w:r w:rsidRPr="00D36414">
        <w:rPr>
          <w:rFonts w:cstheme="minorHAnsi"/>
          <w:i/>
          <w:iCs/>
        </w:rPr>
        <w:t>Applied Geography</w:t>
      </w:r>
      <w:r w:rsidRPr="00D36414">
        <w:rPr>
          <w:rFonts w:cstheme="minorHAnsi"/>
        </w:rPr>
        <w:t xml:space="preserve">, </w:t>
      </w:r>
      <w:r w:rsidRPr="00D36414">
        <w:rPr>
          <w:rFonts w:cstheme="minorHAnsi"/>
          <w:i/>
          <w:iCs/>
        </w:rPr>
        <w:t>30</w:t>
      </w:r>
      <w:r w:rsidRPr="00D36414">
        <w:rPr>
          <w:rFonts w:cstheme="minorHAnsi"/>
        </w:rPr>
        <w:t xml:space="preserve">(1), 19–35. </w:t>
      </w:r>
      <w:hyperlink r:id="rId2380" w:history="1">
        <w:r w:rsidRPr="00D36414">
          <w:rPr>
            <w:rStyle w:val="Hyperlink"/>
            <w:rFonts w:cstheme="minorHAnsi"/>
          </w:rPr>
          <w:t>http://doi.org/10.1016/j.apgeog.2009.07.003</w:t>
        </w:r>
      </w:hyperlink>
    </w:p>
    <w:p w14:paraId="7170BB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Ffrench-Constant, R. H., Somers-Yeates, R., Bennie, J., Economou, T., Hodgson, D., Spalding, A., &amp; McGregor, P. K. (2016). Light pollution is associated with earlier tree budburst across the United Kingdom.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3</w:t>
      </w:r>
      <w:r w:rsidRPr="00D36414">
        <w:rPr>
          <w:rFonts w:cstheme="minorHAnsi"/>
        </w:rPr>
        <w:t xml:space="preserve">(1833), 20160813. </w:t>
      </w:r>
      <w:hyperlink r:id="rId2381" w:history="1">
        <w:r w:rsidRPr="00D36414">
          <w:rPr>
            <w:rStyle w:val="Hyperlink"/>
            <w:rFonts w:cstheme="minorHAnsi"/>
          </w:rPr>
          <w:t>http://doi.org/10.1098/rspb.2016.0813</w:t>
        </w:r>
      </w:hyperlink>
    </w:p>
    <w:p w14:paraId="0CC322C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iBL. (2015). </w:t>
      </w:r>
      <w:r w:rsidRPr="00D36414">
        <w:rPr>
          <w:rFonts w:cstheme="minorHAnsi"/>
          <w:i/>
        </w:rPr>
        <w:t xml:space="preserve">Organic world. </w:t>
      </w:r>
      <w:r w:rsidRPr="00D36414">
        <w:rPr>
          <w:rFonts w:cstheme="minorHAnsi"/>
        </w:rPr>
        <w:t xml:space="preserve">Retrieved from </w:t>
      </w:r>
      <w:hyperlink r:id="rId2382" w:history="1">
        <w:r w:rsidRPr="00D36414">
          <w:rPr>
            <w:rStyle w:val="Hyperlink"/>
            <w:rFonts w:cstheme="minorHAnsi"/>
          </w:rPr>
          <w:t>http://www.organic-world.net/yearbook/yearbook2015.html</w:t>
        </w:r>
      </w:hyperlink>
    </w:p>
    <w:p w14:paraId="351916A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Ficetola, G. F., Bonardi, A., Sindaco, R., &amp; Padoa-Schioppa, E. (2013). </w:t>
      </w:r>
      <w:r w:rsidRPr="00D36414">
        <w:rPr>
          <w:rFonts w:cstheme="minorHAnsi"/>
        </w:rPr>
        <w:t xml:space="preserve">Estimating patterns of reptile biodiversity in remote regions. </w:t>
      </w:r>
      <w:r w:rsidRPr="00D36414">
        <w:rPr>
          <w:rFonts w:cstheme="minorHAnsi"/>
          <w:i/>
          <w:iCs/>
        </w:rPr>
        <w:t>Journal of Biogeography</w:t>
      </w:r>
      <w:r w:rsidRPr="00D36414">
        <w:rPr>
          <w:rFonts w:cstheme="minorHAnsi"/>
        </w:rPr>
        <w:t xml:space="preserve">, </w:t>
      </w:r>
      <w:r w:rsidRPr="00D36414">
        <w:rPr>
          <w:rFonts w:cstheme="minorHAnsi"/>
          <w:i/>
          <w:iCs/>
        </w:rPr>
        <w:t>40</w:t>
      </w:r>
      <w:r w:rsidRPr="00D36414">
        <w:rPr>
          <w:rFonts w:cstheme="minorHAnsi"/>
        </w:rPr>
        <w:t xml:space="preserve">(6), 1202–1211. </w:t>
      </w:r>
      <w:hyperlink r:id="rId2383" w:history="1">
        <w:r w:rsidRPr="00D36414">
          <w:rPr>
            <w:rStyle w:val="Hyperlink"/>
            <w:rFonts w:cstheme="minorHAnsi"/>
          </w:rPr>
          <w:t>http://doi.org/10.1111/jbi.12060</w:t>
        </w:r>
      </w:hyperlink>
    </w:p>
    <w:p w14:paraId="1E87355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ischer, A., Sandström, C., Delibes-Mateos, M., Arroyo, B., Tadie, D., Randall, D., Hailu, F., Lowassa, A., Msuha, M., Kereži, V., Reljić, S., Linnell, J., &amp; Majić, A. (2013). On the multifunctionality of hunting – an institutional analysis of eight cases from Europe and Africa. </w:t>
      </w:r>
      <w:r w:rsidRPr="00D36414">
        <w:rPr>
          <w:rFonts w:cstheme="minorHAnsi"/>
          <w:i/>
          <w:iCs/>
        </w:rPr>
        <w:t>Journal of Environmental Planning and Management</w:t>
      </w:r>
      <w:r w:rsidRPr="00D36414">
        <w:rPr>
          <w:rFonts w:cstheme="minorHAnsi"/>
        </w:rPr>
        <w:t xml:space="preserve">, </w:t>
      </w:r>
      <w:r w:rsidRPr="00D36414">
        <w:rPr>
          <w:rFonts w:cstheme="minorHAnsi"/>
          <w:i/>
          <w:iCs/>
        </w:rPr>
        <w:t>56</w:t>
      </w:r>
      <w:r w:rsidRPr="00D36414">
        <w:rPr>
          <w:rFonts w:cstheme="minorHAnsi"/>
        </w:rPr>
        <w:t xml:space="preserve">(4), 531–552. </w:t>
      </w:r>
      <w:hyperlink r:id="rId2384" w:history="1">
        <w:r w:rsidRPr="00D36414">
          <w:rPr>
            <w:rStyle w:val="Hyperlink"/>
            <w:rFonts w:cstheme="minorHAnsi"/>
          </w:rPr>
          <w:t>http://doi.org/10.1080/09640568.2012.689615</w:t>
        </w:r>
      </w:hyperlink>
    </w:p>
    <w:p w14:paraId="44167D0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ischer, J., &amp; Lindenmayer, D. B. (2007). Landscape modification and habitat fragmentation: a synthesis. </w:t>
      </w:r>
      <w:r w:rsidRPr="00D36414">
        <w:rPr>
          <w:rFonts w:cstheme="minorHAnsi"/>
          <w:i/>
          <w:iCs/>
        </w:rPr>
        <w:t>Global Ecology and Biogeography</w:t>
      </w:r>
      <w:r w:rsidRPr="00D36414">
        <w:rPr>
          <w:rFonts w:cstheme="minorHAnsi"/>
        </w:rPr>
        <w:t xml:space="preserve">, </w:t>
      </w:r>
      <w:r w:rsidRPr="00D36414">
        <w:rPr>
          <w:rFonts w:cstheme="minorHAnsi"/>
          <w:i/>
          <w:iCs/>
        </w:rPr>
        <w:t>16</w:t>
      </w:r>
      <w:r w:rsidRPr="00D36414">
        <w:rPr>
          <w:rFonts w:cstheme="minorHAnsi"/>
        </w:rPr>
        <w:t xml:space="preserve">(3), 265–280. </w:t>
      </w:r>
      <w:hyperlink r:id="rId2385" w:history="1">
        <w:r w:rsidRPr="00D36414">
          <w:rPr>
            <w:rStyle w:val="Hyperlink"/>
            <w:rFonts w:cstheme="minorHAnsi"/>
          </w:rPr>
          <w:t>http://doi.org/10.1111/j.1466-8238.2007.00287.x</w:t>
        </w:r>
      </w:hyperlink>
    </w:p>
    <w:p w14:paraId="2DC6A23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isher, R. J., Schmidt, K., Steenhof, B., &amp; Akenshaev, N. (2004). Poverty and forestry: A case study of Kyrgyzstan with reference to other countries in West and Central Asia. </w:t>
      </w:r>
      <w:r w:rsidRPr="00D36414">
        <w:rPr>
          <w:rFonts w:cstheme="minorHAnsi"/>
          <w:iCs/>
        </w:rPr>
        <w:t xml:space="preserve">Retrieved from </w:t>
      </w:r>
      <w:hyperlink r:id="rId2386" w:history="1">
        <w:r w:rsidRPr="00D36414">
          <w:rPr>
            <w:rStyle w:val="Hyperlink"/>
            <w:rFonts w:cstheme="minorHAnsi"/>
            <w:iCs/>
          </w:rPr>
          <w:t>http://www.fao.org/docrep/007/j2603e/j2603e00.htm</w:t>
        </w:r>
      </w:hyperlink>
    </w:p>
    <w:p w14:paraId="384A3F2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lohre, A., Fischer, C., Aavik, T., Bengtsson, J., Berendse, F., Bommarco, R., Ceryngier, P., Clement, L. W., Dennis, C., Eggers, S., Emmerson, M., Geiger, F., Guerrero, I., Hawro, V., Inchausti, P., Liira, J., Morales, M. B., Oñate, J. J., Pärt, T., Weisser, W. W., Winqvist, C., Thies, C., &amp; Tscharntke, T. (2011). Agricultural intensification and biodiversity partitioning in European landscapes comparing plants, carabids, and birds. </w:t>
      </w:r>
      <w:r w:rsidRPr="00D36414">
        <w:rPr>
          <w:rFonts w:cstheme="minorHAnsi"/>
          <w:i/>
          <w:iCs/>
        </w:rPr>
        <w:t>Ecological Applications</w:t>
      </w:r>
      <w:r w:rsidRPr="00D36414">
        <w:rPr>
          <w:rFonts w:cstheme="minorHAnsi"/>
        </w:rPr>
        <w:t xml:space="preserve">, </w:t>
      </w:r>
      <w:r w:rsidRPr="00D36414">
        <w:rPr>
          <w:rFonts w:cstheme="minorHAnsi"/>
          <w:i/>
          <w:iCs/>
        </w:rPr>
        <w:t>21</w:t>
      </w:r>
      <w:r w:rsidRPr="00D36414">
        <w:rPr>
          <w:rFonts w:cstheme="minorHAnsi"/>
        </w:rPr>
        <w:t xml:space="preserve">(5), 1772–1781. </w:t>
      </w:r>
      <w:hyperlink r:id="rId2387" w:history="1">
        <w:r w:rsidRPr="00D36414">
          <w:rPr>
            <w:rStyle w:val="Hyperlink"/>
            <w:rFonts w:cstheme="minorHAnsi"/>
          </w:rPr>
          <w:t>http://doi.org/10.1890/10-0645.1</w:t>
        </w:r>
      </w:hyperlink>
    </w:p>
    <w:p w14:paraId="136551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D36414">
        <w:rPr>
          <w:rFonts w:cstheme="minorHAnsi"/>
          <w:i/>
          <w:iCs/>
        </w:rPr>
        <w:t>Science</w:t>
      </w:r>
      <w:r w:rsidRPr="00D36414">
        <w:rPr>
          <w:rFonts w:cstheme="minorHAnsi"/>
        </w:rPr>
        <w:t xml:space="preserve">, </w:t>
      </w:r>
      <w:r w:rsidRPr="00D36414">
        <w:rPr>
          <w:rFonts w:cstheme="minorHAnsi"/>
          <w:i/>
          <w:iCs/>
        </w:rPr>
        <w:t>309</w:t>
      </w:r>
      <w:r w:rsidRPr="00D36414">
        <w:rPr>
          <w:rFonts w:cstheme="minorHAnsi"/>
        </w:rPr>
        <w:t xml:space="preserve">(5734), 570–574. </w:t>
      </w:r>
      <w:hyperlink r:id="rId2388" w:history="1">
        <w:r w:rsidRPr="00D36414">
          <w:rPr>
            <w:rStyle w:val="Hyperlink"/>
            <w:rFonts w:cstheme="minorHAnsi"/>
          </w:rPr>
          <w:t>http://doi.org/10.1126/science.1111772</w:t>
        </w:r>
      </w:hyperlink>
    </w:p>
    <w:p w14:paraId="30F453E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lke, C., Hahn, T., Olsson, P., &amp; Norberg, J. (2005). Adaptive governance of social-ecological systems. </w:t>
      </w:r>
      <w:r w:rsidRPr="00D36414">
        <w:rPr>
          <w:rFonts w:cstheme="minorHAnsi"/>
          <w:i/>
          <w:iCs/>
        </w:rPr>
        <w:t>Annual Review of Environment and Resources</w:t>
      </w:r>
      <w:r w:rsidRPr="00D36414">
        <w:rPr>
          <w:rFonts w:cstheme="minorHAnsi"/>
        </w:rPr>
        <w:t xml:space="preserve">, </w:t>
      </w:r>
      <w:r w:rsidRPr="00D36414">
        <w:rPr>
          <w:rFonts w:cstheme="minorHAnsi"/>
          <w:i/>
          <w:iCs/>
        </w:rPr>
        <w:t>30</w:t>
      </w:r>
      <w:r w:rsidRPr="00D36414">
        <w:rPr>
          <w:rFonts w:cstheme="minorHAnsi"/>
        </w:rPr>
        <w:t xml:space="preserve">(1), 441–473. </w:t>
      </w:r>
      <w:hyperlink r:id="rId2389" w:history="1">
        <w:r w:rsidRPr="00D36414">
          <w:rPr>
            <w:rStyle w:val="Hyperlink"/>
            <w:rFonts w:cstheme="minorHAnsi"/>
          </w:rPr>
          <w:t>http://doi.org/10.1146/annurev.energy.30.050504.144511</w:t>
        </w:r>
      </w:hyperlink>
    </w:p>
    <w:p w14:paraId="284455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Fonji, S., &amp; Taff, G. N. (2014). </w:t>
      </w:r>
      <w:r w:rsidRPr="00D36414">
        <w:rPr>
          <w:rFonts w:cstheme="minorHAnsi"/>
        </w:rPr>
        <w:t xml:space="preserve">Using satellite data to monitor land-use land-cover change in north-eastern Latvia. </w:t>
      </w:r>
      <w:r w:rsidRPr="00D36414">
        <w:rPr>
          <w:rFonts w:cstheme="minorHAnsi"/>
          <w:i/>
          <w:iCs/>
        </w:rPr>
        <w:t>SpringerPlus</w:t>
      </w:r>
      <w:r w:rsidRPr="00D36414">
        <w:rPr>
          <w:rFonts w:cstheme="minorHAnsi"/>
        </w:rPr>
        <w:t xml:space="preserve">, </w:t>
      </w:r>
      <w:r w:rsidRPr="00D36414">
        <w:rPr>
          <w:rFonts w:cstheme="minorHAnsi"/>
          <w:i/>
          <w:iCs/>
        </w:rPr>
        <w:t>3</w:t>
      </w:r>
      <w:r w:rsidRPr="00D36414">
        <w:rPr>
          <w:rFonts w:cstheme="minorHAnsi"/>
        </w:rPr>
        <w:t xml:space="preserve">(1), 61. </w:t>
      </w:r>
      <w:hyperlink r:id="rId2390" w:history="1">
        <w:r w:rsidRPr="00D36414">
          <w:rPr>
            <w:rStyle w:val="Hyperlink"/>
            <w:rFonts w:cstheme="minorHAnsi"/>
          </w:rPr>
          <w:t>http://doi.org/10.1186/2193-1801-3-61</w:t>
        </w:r>
      </w:hyperlink>
    </w:p>
    <w:p w14:paraId="60A26D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ntaine, C. M., Rounsevell, M. D. A, &amp; Barbette, A. C. (2014). Locating household profiles in a polycentric region to refine the inputs to an agent-based model of residential mobility. </w:t>
      </w:r>
      <w:r w:rsidRPr="00D36414">
        <w:rPr>
          <w:rFonts w:cstheme="minorHAnsi"/>
          <w:i/>
          <w:iCs/>
        </w:rPr>
        <w:t>Environment and Planning B: Planning and Design</w:t>
      </w:r>
      <w:r w:rsidRPr="00D36414">
        <w:rPr>
          <w:rFonts w:cstheme="minorHAnsi"/>
        </w:rPr>
        <w:t xml:space="preserve">, </w:t>
      </w:r>
      <w:r w:rsidRPr="00D36414">
        <w:rPr>
          <w:rFonts w:cstheme="minorHAnsi"/>
          <w:i/>
          <w:iCs/>
        </w:rPr>
        <w:t>41</w:t>
      </w:r>
      <w:r w:rsidRPr="00D36414">
        <w:rPr>
          <w:rFonts w:cstheme="minorHAnsi"/>
        </w:rPr>
        <w:t xml:space="preserve">(1), 163–184. </w:t>
      </w:r>
      <w:hyperlink r:id="rId2391" w:history="1">
        <w:r w:rsidRPr="00D36414">
          <w:rPr>
            <w:rStyle w:val="Hyperlink"/>
            <w:rFonts w:cstheme="minorHAnsi"/>
          </w:rPr>
          <w:t>http://doi.org/10.1068/b37072</w:t>
        </w:r>
      </w:hyperlink>
    </w:p>
    <w:p w14:paraId="5260C3D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Font Vivanco, D., Kemp, R., &amp; van der Voet, E. (2016). </w:t>
      </w:r>
      <w:r w:rsidRPr="00D36414">
        <w:rPr>
          <w:rFonts w:cstheme="minorHAnsi"/>
        </w:rPr>
        <w:t xml:space="preserve">How to deal with the rebound effect? A policy-oriented approach. </w:t>
      </w:r>
      <w:r w:rsidRPr="00D36414">
        <w:rPr>
          <w:rFonts w:cstheme="minorHAnsi"/>
          <w:i/>
          <w:iCs/>
        </w:rPr>
        <w:t>Energy Policy</w:t>
      </w:r>
      <w:r w:rsidRPr="00D36414">
        <w:rPr>
          <w:rFonts w:cstheme="minorHAnsi"/>
        </w:rPr>
        <w:t xml:space="preserve">, </w:t>
      </w:r>
      <w:r w:rsidRPr="00D36414">
        <w:rPr>
          <w:rFonts w:cstheme="minorHAnsi"/>
          <w:i/>
          <w:iCs/>
        </w:rPr>
        <w:t>94</w:t>
      </w:r>
      <w:r w:rsidRPr="00D36414">
        <w:rPr>
          <w:rFonts w:cstheme="minorHAnsi"/>
        </w:rPr>
        <w:t xml:space="preserve">, 114–125. </w:t>
      </w:r>
      <w:hyperlink r:id="rId2392" w:history="1">
        <w:r w:rsidRPr="00D36414">
          <w:rPr>
            <w:rStyle w:val="Hyperlink"/>
            <w:rFonts w:cstheme="minorHAnsi"/>
          </w:rPr>
          <w:t>http://doi.org/10.1016/j.enpol.2016.03.054</w:t>
        </w:r>
      </w:hyperlink>
    </w:p>
    <w:p w14:paraId="6546E5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rbord, M., Bjørkhaug, H., &amp; Burton, R. J. F. (2014). Drivers of change in Norwegian agricultural land control and the emergence of rental farming. </w:t>
      </w:r>
      <w:r w:rsidRPr="00D36414">
        <w:rPr>
          <w:rFonts w:cstheme="minorHAnsi"/>
          <w:i/>
          <w:iCs/>
        </w:rPr>
        <w:t>Journal of Rural Studies</w:t>
      </w:r>
      <w:r w:rsidRPr="00D36414">
        <w:rPr>
          <w:rFonts w:cstheme="minorHAnsi"/>
        </w:rPr>
        <w:t xml:space="preserve">, </w:t>
      </w:r>
      <w:r w:rsidRPr="00D36414">
        <w:rPr>
          <w:rFonts w:cstheme="minorHAnsi"/>
          <w:i/>
          <w:iCs/>
        </w:rPr>
        <w:t>33</w:t>
      </w:r>
      <w:r w:rsidRPr="00D36414">
        <w:rPr>
          <w:rFonts w:cstheme="minorHAnsi"/>
        </w:rPr>
        <w:t xml:space="preserve">, 9–19. </w:t>
      </w:r>
      <w:hyperlink r:id="rId2393" w:history="1">
        <w:r w:rsidRPr="00D36414">
          <w:rPr>
            <w:rStyle w:val="Hyperlink"/>
            <w:rFonts w:cstheme="minorHAnsi"/>
          </w:rPr>
          <w:t>http://doi.org/10.1016/j.jrurstud.2013.10.009</w:t>
        </w:r>
      </w:hyperlink>
    </w:p>
    <w:p w14:paraId="6BD1EA4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Forest Europe. (2011). </w:t>
      </w:r>
      <w:r w:rsidRPr="00D36414">
        <w:rPr>
          <w:rFonts w:cstheme="minorHAnsi"/>
          <w:i/>
          <w:iCs/>
        </w:rPr>
        <w:t xml:space="preserve">State of Europe’s forests 2011. </w:t>
      </w:r>
      <w:r w:rsidRPr="00D36414">
        <w:rPr>
          <w:rFonts w:cstheme="minorHAnsi"/>
          <w:iCs/>
        </w:rPr>
        <w:t xml:space="preserve">Retrieved from </w:t>
      </w:r>
      <w:hyperlink r:id="rId2394" w:history="1">
        <w:r w:rsidRPr="00D36414">
          <w:rPr>
            <w:rStyle w:val="Hyperlink"/>
            <w:rFonts w:cstheme="minorHAnsi"/>
            <w:iCs/>
          </w:rPr>
          <w:t>http://www.unece.org/forests/fr/outputs/soef2011.html</w:t>
        </w:r>
      </w:hyperlink>
      <w:r w:rsidRPr="00D36414">
        <w:rPr>
          <w:rFonts w:cstheme="minorHAnsi"/>
          <w:iCs/>
        </w:rPr>
        <w:t xml:space="preserve"> </w:t>
      </w:r>
    </w:p>
    <w:p w14:paraId="6F1568D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rest Europe. (2015). </w:t>
      </w:r>
      <w:r w:rsidRPr="00D36414">
        <w:rPr>
          <w:rFonts w:cstheme="minorHAnsi"/>
          <w:i/>
          <w:iCs/>
        </w:rPr>
        <w:t>State of Europe’s forests 2015</w:t>
      </w:r>
      <w:r w:rsidRPr="00D36414">
        <w:rPr>
          <w:rFonts w:cstheme="minorHAnsi"/>
        </w:rPr>
        <w:t xml:space="preserve">. Retrieved from </w:t>
      </w:r>
      <w:hyperlink r:id="rId2395" w:history="1">
        <w:r w:rsidRPr="00D36414">
          <w:rPr>
            <w:rStyle w:val="Hyperlink"/>
            <w:rFonts w:cstheme="minorHAnsi"/>
          </w:rPr>
          <w:t>http://foresteurope.org/state-europes-forests-2015-report/</w:t>
        </w:r>
      </w:hyperlink>
      <w:r w:rsidRPr="00D36414">
        <w:rPr>
          <w:rFonts w:cstheme="minorHAnsi"/>
        </w:rPr>
        <w:t xml:space="preserve"> </w:t>
      </w:r>
    </w:p>
    <w:p w14:paraId="236462E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rsius, M., Akujärvi, A., Mattsson, T., Holmberg, M., Punttila, P., Posch, M., Liski, J., Repo, A., Virkkala, R., &amp; Vihervaara, P. (2016). Modelling impacts of forest bioenergy use on ecosystem sustainability: Lammi LTER region, southern Finland. </w:t>
      </w:r>
      <w:r w:rsidRPr="00D36414">
        <w:rPr>
          <w:rFonts w:cstheme="minorHAnsi"/>
          <w:i/>
          <w:iCs/>
        </w:rPr>
        <w:t>Ecological Indicators</w:t>
      </w:r>
      <w:r w:rsidRPr="00D36414">
        <w:rPr>
          <w:rFonts w:cstheme="minorHAnsi"/>
        </w:rPr>
        <w:t xml:space="preserve">, </w:t>
      </w:r>
      <w:r w:rsidRPr="00D36414">
        <w:rPr>
          <w:rFonts w:cstheme="minorHAnsi"/>
          <w:i/>
          <w:iCs/>
        </w:rPr>
        <w:t>65</w:t>
      </w:r>
      <w:r w:rsidRPr="00D36414">
        <w:rPr>
          <w:rFonts w:cstheme="minorHAnsi"/>
        </w:rPr>
        <w:t xml:space="preserve">, 66–75. </w:t>
      </w:r>
      <w:hyperlink r:id="rId2396" w:history="1">
        <w:r w:rsidRPr="00D36414">
          <w:rPr>
            <w:rStyle w:val="Hyperlink"/>
            <w:rFonts w:cstheme="minorHAnsi"/>
          </w:rPr>
          <w:t>http://doi.org/10.1016/j.ecolind.2015.11.032</w:t>
        </w:r>
      </w:hyperlink>
    </w:p>
    <w:p w14:paraId="5D337E4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ossheim, M., Primicerio, R., Johannesen, E., Ingvaldsen, R. B., Aschan, M. M., &amp; Dolgov, A. V. (2015). Recent warming leads to a rapid borealization of fish communities in the Arctic. </w:t>
      </w:r>
      <w:r w:rsidRPr="00D36414">
        <w:rPr>
          <w:rFonts w:cstheme="minorHAnsi"/>
          <w:i/>
          <w:iCs/>
        </w:rPr>
        <w:t>Nature Climate Change</w:t>
      </w:r>
      <w:r w:rsidRPr="00D36414">
        <w:rPr>
          <w:rFonts w:cstheme="minorHAnsi"/>
        </w:rPr>
        <w:t xml:space="preserve">, </w:t>
      </w:r>
      <w:r w:rsidRPr="00D36414">
        <w:rPr>
          <w:rFonts w:cstheme="minorHAnsi"/>
          <w:i/>
          <w:iCs/>
        </w:rPr>
        <w:t>5</w:t>
      </w:r>
      <w:r w:rsidRPr="00D36414">
        <w:rPr>
          <w:rFonts w:cstheme="minorHAnsi"/>
        </w:rPr>
        <w:t xml:space="preserve">(7), 673–677. </w:t>
      </w:r>
      <w:hyperlink r:id="rId2397" w:history="1">
        <w:r w:rsidRPr="00D36414">
          <w:rPr>
            <w:rStyle w:val="Hyperlink"/>
            <w:rFonts w:cstheme="minorHAnsi"/>
          </w:rPr>
          <w:t>http://doi.org/10.1038/nclimate2647</w:t>
        </w:r>
      </w:hyperlink>
    </w:p>
    <w:p w14:paraId="1B7F55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Fossi, M. C., Coppola, D., Baini, M., Giannetti, M., Guerranti, C., Marsili, L., Panti, C., de Sabata, E., &amp; Clò, S. (2014). Large filter feeding marine organisms as indicators of microplastic in the pelagic environment: The case studies of the Mediterranean basking shark (</w:t>
      </w:r>
      <w:r w:rsidRPr="00D36414">
        <w:rPr>
          <w:rFonts w:cstheme="minorHAnsi"/>
          <w:i/>
        </w:rPr>
        <w:t>Cetorhinus maximus</w:t>
      </w:r>
      <w:r w:rsidRPr="00D36414">
        <w:rPr>
          <w:rFonts w:cstheme="minorHAnsi"/>
        </w:rPr>
        <w:t>) and fin whale (</w:t>
      </w:r>
      <w:r w:rsidRPr="00D36414">
        <w:rPr>
          <w:rFonts w:cstheme="minorHAnsi"/>
          <w:i/>
        </w:rPr>
        <w:t>Balaenoptera physalus</w:t>
      </w:r>
      <w:r w:rsidRPr="00D36414">
        <w:rPr>
          <w:rFonts w:cstheme="minorHAnsi"/>
        </w:rPr>
        <w:t xml:space="preserve">). </w:t>
      </w:r>
      <w:r w:rsidRPr="00D36414">
        <w:rPr>
          <w:rFonts w:cstheme="minorHAnsi"/>
          <w:i/>
          <w:iCs/>
        </w:rPr>
        <w:t>Marine Environmental Research</w:t>
      </w:r>
      <w:r w:rsidRPr="00D36414">
        <w:rPr>
          <w:rFonts w:cstheme="minorHAnsi"/>
        </w:rPr>
        <w:t xml:space="preserve">, </w:t>
      </w:r>
      <w:r w:rsidRPr="00D36414">
        <w:rPr>
          <w:rFonts w:cstheme="minorHAnsi"/>
          <w:i/>
          <w:iCs/>
        </w:rPr>
        <w:t>100</w:t>
      </w:r>
      <w:r w:rsidRPr="00D36414">
        <w:rPr>
          <w:rFonts w:cstheme="minorHAnsi"/>
        </w:rPr>
        <w:t xml:space="preserve">, 17–24. </w:t>
      </w:r>
      <w:hyperlink r:id="rId2398" w:history="1">
        <w:r w:rsidRPr="00D36414">
          <w:rPr>
            <w:rStyle w:val="Hyperlink"/>
            <w:rFonts w:cstheme="minorHAnsi"/>
          </w:rPr>
          <w:t>http://doi.org/10.1016/j.marenvres.2014.02.002</w:t>
        </w:r>
      </w:hyperlink>
    </w:p>
    <w:p w14:paraId="7F0EA9D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ragoso, R., Marques, C., Lucas, M. R., Martins, M. B., &amp; Jorge, R. (2011). The economic effects of common agricultural policy on Mediterranean montado/dehesa ecosystem. </w:t>
      </w:r>
      <w:r w:rsidRPr="00D36414">
        <w:rPr>
          <w:rFonts w:cstheme="minorHAnsi"/>
          <w:i/>
          <w:iCs/>
        </w:rPr>
        <w:t>Journal of Policy Modeling</w:t>
      </w:r>
      <w:r w:rsidRPr="00D36414">
        <w:rPr>
          <w:rFonts w:cstheme="minorHAnsi"/>
        </w:rPr>
        <w:t xml:space="preserve">, </w:t>
      </w:r>
      <w:r w:rsidRPr="00D36414">
        <w:rPr>
          <w:rFonts w:cstheme="minorHAnsi"/>
          <w:i/>
          <w:iCs/>
        </w:rPr>
        <w:t>33</w:t>
      </w:r>
      <w:r w:rsidRPr="00D36414">
        <w:rPr>
          <w:rFonts w:cstheme="minorHAnsi"/>
        </w:rPr>
        <w:t xml:space="preserve">(2), 311–327. </w:t>
      </w:r>
      <w:hyperlink r:id="rId2399" w:history="1">
        <w:r w:rsidRPr="00D36414">
          <w:rPr>
            <w:rStyle w:val="Hyperlink"/>
            <w:rFonts w:cstheme="minorHAnsi"/>
          </w:rPr>
          <w:t>http://doi.org/10.1016/j.jpolmod.2010.12.007</w:t>
        </w:r>
      </w:hyperlink>
    </w:p>
    <w:p w14:paraId="7097C9F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rancis, R. (Ed.). (2012). </w:t>
      </w:r>
      <w:r w:rsidRPr="00D36414">
        <w:rPr>
          <w:rFonts w:cstheme="minorHAnsi"/>
          <w:i/>
          <w:iCs/>
        </w:rPr>
        <w:t>A handbook of global freshwater invasive species</w:t>
      </w:r>
      <w:r w:rsidRPr="00D36414">
        <w:rPr>
          <w:rFonts w:cstheme="minorHAnsi"/>
        </w:rPr>
        <w:t>. Abingdon, UK: Earthscan.</w:t>
      </w:r>
    </w:p>
    <w:p w14:paraId="0A2D0A6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rankham, R., Bradshaw, C. J. A., &amp; Brook, B. W. (2014). Genetics in conservation management: Revised recommendations for the 50/500 rules, Red List criteria and population viability analyses. </w:t>
      </w:r>
      <w:r w:rsidRPr="00D36414">
        <w:rPr>
          <w:rFonts w:cstheme="minorHAnsi"/>
          <w:i/>
          <w:iCs/>
        </w:rPr>
        <w:t>Biological Conservation</w:t>
      </w:r>
      <w:r w:rsidRPr="00D36414">
        <w:rPr>
          <w:rFonts w:cstheme="minorHAnsi"/>
        </w:rPr>
        <w:t xml:space="preserve">, </w:t>
      </w:r>
      <w:r w:rsidRPr="00D36414">
        <w:rPr>
          <w:rFonts w:cstheme="minorHAnsi"/>
          <w:i/>
          <w:iCs/>
        </w:rPr>
        <w:t>170</w:t>
      </w:r>
      <w:r w:rsidRPr="00D36414">
        <w:rPr>
          <w:rFonts w:cstheme="minorHAnsi"/>
        </w:rPr>
        <w:t xml:space="preserve">, 56–63. </w:t>
      </w:r>
      <w:hyperlink r:id="rId2400" w:history="1">
        <w:r w:rsidRPr="00D36414">
          <w:rPr>
            <w:rStyle w:val="Hyperlink"/>
            <w:rFonts w:cstheme="minorHAnsi"/>
          </w:rPr>
          <w:t>http://doi.org/10.1016/j.biocon.2013.12.036</w:t>
        </w:r>
      </w:hyperlink>
    </w:p>
    <w:p w14:paraId="7CF44E3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ranks, S. J., Weber, J. J., &amp; Aitken, S. N. (2014). Evolutionary and plastic responses to climate change in terrestrial plant populations. </w:t>
      </w:r>
      <w:r w:rsidRPr="00D36414">
        <w:rPr>
          <w:rFonts w:cstheme="minorHAnsi"/>
          <w:i/>
          <w:iCs/>
        </w:rPr>
        <w:t>Evolutionary Applications</w:t>
      </w:r>
      <w:r w:rsidRPr="00D36414">
        <w:rPr>
          <w:rFonts w:cstheme="minorHAnsi"/>
        </w:rPr>
        <w:t xml:space="preserve">, </w:t>
      </w:r>
      <w:r w:rsidRPr="00D36414">
        <w:rPr>
          <w:rFonts w:cstheme="minorHAnsi"/>
          <w:i/>
          <w:iCs/>
        </w:rPr>
        <w:t>7</w:t>
      </w:r>
      <w:r w:rsidRPr="00D36414">
        <w:rPr>
          <w:rFonts w:cstheme="minorHAnsi"/>
        </w:rPr>
        <w:t xml:space="preserve">(1), 123–139. </w:t>
      </w:r>
      <w:hyperlink r:id="rId2401" w:history="1">
        <w:r w:rsidRPr="00D36414">
          <w:rPr>
            <w:rStyle w:val="Hyperlink"/>
            <w:rFonts w:cstheme="minorHAnsi"/>
          </w:rPr>
          <w:t>http://doi.org/10.1111/eva.12112</w:t>
        </w:r>
      </w:hyperlink>
    </w:p>
    <w:p w14:paraId="436923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rei, C., Schöll, R., Fukutome, S., Schmidli, J., &amp; Vidale, P. L. (2006). Future change of precipitation extremes in Europe: Intercomparison of scenarios from regional climate models. </w:t>
      </w:r>
      <w:r w:rsidRPr="00D36414">
        <w:rPr>
          <w:rFonts w:cstheme="minorHAnsi"/>
          <w:i/>
          <w:iCs/>
        </w:rPr>
        <w:t>Journal of Geophysical Research: Atmospheres</w:t>
      </w:r>
      <w:r w:rsidRPr="00D36414">
        <w:rPr>
          <w:rFonts w:cstheme="minorHAnsi"/>
        </w:rPr>
        <w:t xml:space="preserve">, </w:t>
      </w:r>
      <w:r w:rsidRPr="00D36414">
        <w:rPr>
          <w:rFonts w:cstheme="minorHAnsi"/>
          <w:i/>
          <w:iCs/>
        </w:rPr>
        <w:t>111</w:t>
      </w:r>
      <w:r w:rsidRPr="00D36414">
        <w:rPr>
          <w:rFonts w:cstheme="minorHAnsi"/>
        </w:rPr>
        <w:t xml:space="preserve">(6), D06105. </w:t>
      </w:r>
      <w:hyperlink r:id="rId2402" w:history="1">
        <w:r w:rsidRPr="00D36414">
          <w:rPr>
            <w:rStyle w:val="Hyperlink"/>
            <w:rFonts w:cstheme="minorHAnsi"/>
          </w:rPr>
          <w:t>http://doi.org/10.1029/2005JD005965</w:t>
        </w:r>
      </w:hyperlink>
    </w:p>
    <w:p w14:paraId="338C030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renken, K. (2013). </w:t>
      </w:r>
      <w:r w:rsidRPr="00D36414">
        <w:rPr>
          <w:rFonts w:cstheme="minorHAnsi"/>
          <w:i/>
          <w:iCs/>
        </w:rPr>
        <w:t>Irrigation in Central Asia in figures</w:t>
      </w:r>
      <w:r w:rsidRPr="00D36414">
        <w:rPr>
          <w:rFonts w:cstheme="minorHAnsi"/>
        </w:rPr>
        <w:t xml:space="preserve">. Rome, Italy: FAO. Retrieved from </w:t>
      </w:r>
      <w:hyperlink r:id="rId2403" w:history="1">
        <w:r w:rsidRPr="00D36414">
          <w:rPr>
            <w:rStyle w:val="Hyperlink"/>
            <w:rFonts w:cstheme="minorHAnsi"/>
          </w:rPr>
          <w:t>http://www.fao.org/docrep/018/i3289e/i3289e.pdf</w:t>
        </w:r>
      </w:hyperlink>
    </w:p>
    <w:p w14:paraId="1D5C7AA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SC. (2016). </w:t>
      </w:r>
      <w:r w:rsidRPr="00D36414">
        <w:rPr>
          <w:rFonts w:cstheme="minorHAnsi"/>
          <w:i/>
          <w:iCs/>
        </w:rPr>
        <w:t>Structure, content and development of interim national standards</w:t>
      </w:r>
      <w:r w:rsidRPr="00D36414">
        <w:rPr>
          <w:rFonts w:cstheme="minorHAnsi"/>
        </w:rPr>
        <w:t xml:space="preserve">. Retrieved from </w:t>
      </w:r>
      <w:hyperlink r:id="rId2404" w:history="1">
        <w:r w:rsidRPr="00D36414">
          <w:rPr>
            <w:rStyle w:val="Hyperlink"/>
            <w:rFonts w:cstheme="minorHAnsi"/>
          </w:rPr>
          <w:t>https://ic.fsc.org/en</w:t>
        </w:r>
      </w:hyperlink>
    </w:p>
    <w:p w14:paraId="7FD96B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u, B., Wang, S., Su, C., &amp; Forsius, M. (2013). Linking ecosystem processes and ecosystem services. </w:t>
      </w:r>
      <w:r w:rsidRPr="00D36414">
        <w:rPr>
          <w:rFonts w:cstheme="minorHAnsi"/>
          <w:i/>
          <w:iCs/>
        </w:rPr>
        <w:t>Current Opinion in Environmental Sustainability</w:t>
      </w:r>
      <w:r w:rsidRPr="00D36414">
        <w:rPr>
          <w:rFonts w:cstheme="minorHAnsi"/>
        </w:rPr>
        <w:t xml:space="preserve">, </w:t>
      </w:r>
      <w:r w:rsidRPr="00D36414">
        <w:rPr>
          <w:rFonts w:cstheme="minorHAnsi"/>
          <w:i/>
          <w:iCs/>
        </w:rPr>
        <w:t>5</w:t>
      </w:r>
      <w:r w:rsidRPr="00D36414">
        <w:rPr>
          <w:rFonts w:cstheme="minorHAnsi"/>
        </w:rPr>
        <w:t xml:space="preserve">(1), 4–10. </w:t>
      </w:r>
      <w:hyperlink r:id="rId2405" w:history="1">
        <w:r w:rsidRPr="00D36414">
          <w:rPr>
            <w:rStyle w:val="Hyperlink"/>
            <w:rFonts w:cstheme="minorHAnsi"/>
          </w:rPr>
          <w:t>http://doi.org/10.1016/j.cosust.2012.12.002</w:t>
        </w:r>
      </w:hyperlink>
    </w:p>
    <w:p w14:paraId="530F0D9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Fuentes-Montemayor, E., Goulson, D., &amp; Park, K. J. (2011). </w:t>
      </w:r>
      <w:r w:rsidRPr="00D36414">
        <w:rPr>
          <w:rFonts w:cstheme="minorHAnsi"/>
        </w:rPr>
        <w:t xml:space="preserve">The effectiveness of agri-environment schemes for the conservation of farmland moths: Assessing the importance of a landscape-scale management approach. </w:t>
      </w:r>
      <w:r w:rsidRPr="00D36414">
        <w:rPr>
          <w:rFonts w:cstheme="minorHAnsi"/>
          <w:i/>
          <w:iCs/>
        </w:rPr>
        <w:t>Journal of Applied Ecology</w:t>
      </w:r>
      <w:r w:rsidRPr="00D36414">
        <w:rPr>
          <w:rFonts w:cstheme="minorHAnsi"/>
        </w:rPr>
        <w:t xml:space="preserve">, </w:t>
      </w:r>
      <w:r w:rsidRPr="00D36414">
        <w:rPr>
          <w:rFonts w:cstheme="minorHAnsi"/>
          <w:i/>
          <w:iCs/>
        </w:rPr>
        <w:t>48</w:t>
      </w:r>
      <w:r w:rsidRPr="00D36414">
        <w:rPr>
          <w:rFonts w:cstheme="minorHAnsi"/>
        </w:rPr>
        <w:t xml:space="preserve">(3), 532–542. </w:t>
      </w:r>
      <w:hyperlink r:id="rId2406" w:history="1">
        <w:r w:rsidRPr="00D36414">
          <w:rPr>
            <w:rStyle w:val="Hyperlink"/>
            <w:rFonts w:cstheme="minorHAnsi"/>
          </w:rPr>
          <w:t>http://doi.org/10.1111/j.1365-2664.2010.01927.x</w:t>
        </w:r>
      </w:hyperlink>
    </w:p>
    <w:p w14:paraId="038A0CB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uller, R. M. (1987). The changing extent and conservation interest of lowland grasslands in England and Wales: A review of grassland surveys 1930–1984. </w:t>
      </w:r>
      <w:r w:rsidRPr="00D36414">
        <w:rPr>
          <w:rFonts w:cstheme="minorHAnsi"/>
          <w:i/>
          <w:iCs/>
        </w:rPr>
        <w:t>Biological Conservation</w:t>
      </w:r>
      <w:r w:rsidRPr="00D36414">
        <w:rPr>
          <w:rFonts w:cstheme="minorHAnsi"/>
        </w:rPr>
        <w:t xml:space="preserve">, </w:t>
      </w:r>
      <w:r w:rsidRPr="00D36414">
        <w:rPr>
          <w:rFonts w:cstheme="minorHAnsi"/>
          <w:i/>
          <w:iCs/>
        </w:rPr>
        <w:t>40</w:t>
      </w:r>
      <w:r w:rsidRPr="00D36414">
        <w:rPr>
          <w:rFonts w:cstheme="minorHAnsi"/>
        </w:rPr>
        <w:t xml:space="preserve">, 281–300. </w:t>
      </w:r>
      <w:hyperlink r:id="rId2407" w:history="1">
        <w:r w:rsidRPr="00D36414">
          <w:rPr>
            <w:rStyle w:val="Hyperlink"/>
            <w:rFonts w:cstheme="minorHAnsi"/>
          </w:rPr>
          <w:t>http://doi.org/10.1016/0006-3207(87)90121-2</w:t>
        </w:r>
      </w:hyperlink>
    </w:p>
    <w:p w14:paraId="62158E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Furstenberg, S. (2015). Consolidating global governance in nondemocratic countries: Critical reflections on the Extractive Industries Transparency Initiative (EITI) in Kyrgyzstan. </w:t>
      </w:r>
      <w:r w:rsidRPr="00D36414">
        <w:rPr>
          <w:rFonts w:cstheme="minorHAnsi"/>
          <w:i/>
          <w:iCs/>
        </w:rPr>
        <w:t>The Extractive Industries and Society, 2</w:t>
      </w:r>
      <w:r w:rsidRPr="00D36414">
        <w:rPr>
          <w:rFonts w:cstheme="minorHAnsi"/>
          <w:iCs/>
        </w:rPr>
        <w:t>(3), 462-471</w:t>
      </w:r>
      <w:r w:rsidRPr="00D36414">
        <w:rPr>
          <w:rFonts w:cstheme="minorHAnsi"/>
        </w:rPr>
        <w:t xml:space="preserve">. </w:t>
      </w:r>
      <w:hyperlink r:id="rId2408" w:history="1">
        <w:r w:rsidRPr="00D36414">
          <w:rPr>
            <w:rStyle w:val="Hyperlink"/>
            <w:rFonts w:cstheme="minorHAnsi"/>
          </w:rPr>
          <w:t>http://doi.org/10.1016/j.exis.2015.06.007</w:t>
        </w:r>
      </w:hyperlink>
    </w:p>
    <w:p w14:paraId="701470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brié, C., Lagabrielle, E., Bissery, C., Crochelet, E., Meola, B., Webster, C., Claudet, J., Chassanite, A., Marinesque, S., Robert, P., Goutx, M., &amp; Quod, C. (2012). </w:t>
      </w:r>
      <w:r w:rsidRPr="00D36414">
        <w:rPr>
          <w:rFonts w:cstheme="minorHAnsi"/>
          <w:i/>
        </w:rPr>
        <w:t>Statut des Aires Marines Protégées en mer Méditerranée [Status of marine protected areas in the Mediterranean Sea].</w:t>
      </w:r>
    </w:p>
    <w:p w14:paraId="5B3F994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briel, D., Sait, S. M., Hodgson, J. A., Schmutz, U., Kunin, W. E., &amp; Benton, T. G. (2010). Scale matters: the impact of organic farming on biodiversity at different spatial scales. </w:t>
      </w:r>
      <w:r w:rsidRPr="00D36414">
        <w:rPr>
          <w:rFonts w:cstheme="minorHAnsi"/>
          <w:i/>
          <w:iCs/>
        </w:rPr>
        <w:t>Ecology Letters</w:t>
      </w:r>
      <w:r w:rsidRPr="00D36414">
        <w:rPr>
          <w:rFonts w:cstheme="minorHAnsi"/>
        </w:rPr>
        <w:t xml:space="preserve">, </w:t>
      </w:r>
      <w:r w:rsidRPr="00D36414">
        <w:rPr>
          <w:rFonts w:cstheme="minorHAnsi"/>
          <w:i/>
          <w:iCs/>
        </w:rPr>
        <w:t>13</w:t>
      </w:r>
      <w:r w:rsidRPr="00D36414">
        <w:rPr>
          <w:rFonts w:cstheme="minorHAnsi"/>
        </w:rPr>
        <w:t xml:space="preserve">(7), 858–69. </w:t>
      </w:r>
      <w:hyperlink r:id="rId2409" w:history="1">
        <w:r w:rsidRPr="00D36414">
          <w:rPr>
            <w:rStyle w:val="Hyperlink"/>
            <w:rFonts w:cstheme="minorHAnsi"/>
          </w:rPr>
          <w:t>http://doi.org/10.1111/j.1461-0248.2010.01481.x</w:t>
        </w:r>
      </w:hyperlink>
    </w:p>
    <w:p w14:paraId="31E87DA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briel, D., Sait, S. M., Kunin, W. E., &amp; Benton, T. G. (2013). Food production vs. biodiversity: comparing organic and conventional agriculture. </w:t>
      </w:r>
      <w:r w:rsidRPr="00D36414">
        <w:rPr>
          <w:rFonts w:cstheme="minorHAnsi"/>
          <w:i/>
          <w:iCs/>
        </w:rPr>
        <w:t>Journal of Applied Ecology</w:t>
      </w:r>
      <w:r w:rsidRPr="00D36414">
        <w:rPr>
          <w:rFonts w:cstheme="minorHAnsi"/>
        </w:rPr>
        <w:t xml:space="preserve">, </w:t>
      </w:r>
      <w:r w:rsidRPr="00D36414">
        <w:rPr>
          <w:rFonts w:cstheme="minorHAnsi"/>
          <w:i/>
          <w:iCs/>
        </w:rPr>
        <w:t>50</w:t>
      </w:r>
      <w:r w:rsidRPr="00D36414">
        <w:rPr>
          <w:rFonts w:cstheme="minorHAnsi"/>
        </w:rPr>
        <w:t xml:space="preserve">(2), 355–364. </w:t>
      </w:r>
      <w:hyperlink r:id="rId2410" w:history="1">
        <w:r w:rsidRPr="00D36414">
          <w:rPr>
            <w:rStyle w:val="Hyperlink"/>
            <w:rFonts w:cstheme="minorHAnsi"/>
          </w:rPr>
          <w:t>http://doi.org/10.1111/1365-2664.12035</w:t>
        </w:r>
      </w:hyperlink>
    </w:p>
    <w:p w14:paraId="3F2869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ines, S. D., Lester, S. E., Grorud-Colvert, K., Costello, C., &amp; Pollnac, R. (2010). Evolving science of marine reserves: New developments and emerging research frontier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7</w:t>
      </w:r>
      <w:r w:rsidRPr="00D36414">
        <w:rPr>
          <w:rFonts w:cstheme="minorHAnsi"/>
        </w:rPr>
        <w:t xml:space="preserve">(43), 18251–18255. </w:t>
      </w:r>
      <w:hyperlink r:id="rId2411" w:history="1">
        <w:r w:rsidRPr="00D36414">
          <w:rPr>
            <w:rStyle w:val="Hyperlink"/>
            <w:rFonts w:cstheme="minorHAnsi"/>
          </w:rPr>
          <w:t>http://doi.org/10.1073/pnas.1002098107</w:t>
        </w:r>
      </w:hyperlink>
    </w:p>
    <w:p w14:paraId="0C7173F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laz, V., Gars, J., Moberg, F., Nykvist, B., &amp; Repinski, C. (2015). Why ecologists should care about financial markets. </w:t>
      </w:r>
      <w:r w:rsidRPr="00D36414">
        <w:rPr>
          <w:rFonts w:cstheme="minorHAnsi"/>
          <w:i/>
          <w:iCs/>
        </w:rPr>
        <w:t>Trends in Ecology &amp; Evolution</w:t>
      </w:r>
      <w:r w:rsidRPr="00D36414">
        <w:rPr>
          <w:rFonts w:cstheme="minorHAnsi"/>
        </w:rPr>
        <w:t xml:space="preserve">, </w:t>
      </w:r>
      <w:r w:rsidRPr="00D36414">
        <w:rPr>
          <w:rFonts w:cstheme="minorHAnsi"/>
          <w:i/>
          <w:iCs/>
        </w:rPr>
        <w:t>30</w:t>
      </w:r>
      <w:r w:rsidRPr="00D36414">
        <w:rPr>
          <w:rFonts w:cstheme="minorHAnsi"/>
        </w:rPr>
        <w:t xml:space="preserve">(10), 571–580. </w:t>
      </w:r>
      <w:hyperlink r:id="rId2412" w:history="1">
        <w:r w:rsidRPr="00D36414">
          <w:rPr>
            <w:rStyle w:val="Hyperlink"/>
            <w:rFonts w:cstheme="minorHAnsi"/>
          </w:rPr>
          <w:t>http://doi.org/10.1016/j.tree.2015.06.015</w:t>
        </w:r>
      </w:hyperlink>
    </w:p>
    <w:p w14:paraId="77798A5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llardo, B., &amp; Aldridge, D. C. (2013). The “dirty dozen”: Socio-economic factors amplify the invasion potential of 12 high-risk aquatic invasive species in Great Britain and Ireland. </w:t>
      </w:r>
      <w:r w:rsidRPr="00D36414">
        <w:rPr>
          <w:rFonts w:cstheme="minorHAnsi"/>
          <w:i/>
          <w:iCs/>
        </w:rPr>
        <w:t>Journal of Applied Ecology</w:t>
      </w:r>
      <w:r w:rsidRPr="00D36414">
        <w:rPr>
          <w:rFonts w:cstheme="minorHAnsi"/>
        </w:rPr>
        <w:t xml:space="preserve">, </w:t>
      </w:r>
      <w:r w:rsidRPr="00D36414">
        <w:rPr>
          <w:rFonts w:cstheme="minorHAnsi"/>
          <w:i/>
          <w:iCs/>
        </w:rPr>
        <w:t>50</w:t>
      </w:r>
      <w:r w:rsidRPr="00D36414">
        <w:rPr>
          <w:rFonts w:cstheme="minorHAnsi"/>
        </w:rPr>
        <w:t xml:space="preserve">(3), 757–766. </w:t>
      </w:r>
      <w:hyperlink r:id="rId2413" w:history="1">
        <w:r w:rsidRPr="00D36414">
          <w:rPr>
            <w:rStyle w:val="Hyperlink"/>
            <w:rFonts w:cstheme="minorHAnsi"/>
          </w:rPr>
          <w:t>http://doi.org/10.1111/1365-2664.12079</w:t>
        </w:r>
      </w:hyperlink>
    </w:p>
    <w:p w14:paraId="0CBC0D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llardo, B., Zieritz, A., &amp; Aldridge, D. C. (2015). The importance of the human footprint in shaping the global distribution of terrestrial, freshwater and marine invaders. </w:t>
      </w:r>
      <w:r w:rsidRPr="00D36414">
        <w:rPr>
          <w:rFonts w:cstheme="minorHAnsi"/>
          <w:i/>
          <w:iCs/>
        </w:rPr>
        <w:t>PloS One</w:t>
      </w:r>
      <w:r w:rsidRPr="00D36414">
        <w:rPr>
          <w:rFonts w:cstheme="minorHAnsi"/>
        </w:rPr>
        <w:t xml:space="preserve">, </w:t>
      </w:r>
      <w:r w:rsidRPr="00D36414">
        <w:rPr>
          <w:rFonts w:cstheme="minorHAnsi"/>
          <w:i/>
          <w:iCs/>
        </w:rPr>
        <w:t>10</w:t>
      </w:r>
      <w:r w:rsidRPr="00D36414">
        <w:rPr>
          <w:rFonts w:cstheme="minorHAnsi"/>
        </w:rPr>
        <w:t xml:space="preserve">(5), e0125801. </w:t>
      </w:r>
      <w:hyperlink r:id="rId2414" w:history="1">
        <w:r w:rsidRPr="00D36414">
          <w:rPr>
            <w:rStyle w:val="Hyperlink"/>
            <w:rFonts w:cstheme="minorHAnsi"/>
          </w:rPr>
          <w:t>http://doi.org/10.1371/journal.pone.0125801</w:t>
        </w:r>
      </w:hyperlink>
    </w:p>
    <w:p w14:paraId="256D63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llina, N., Anneville, O., &amp; Beniston, M. (2011). Impacts of extreme air temperatures on cyanobacteria in five deep peri-Alpine lakes. </w:t>
      </w:r>
      <w:r w:rsidRPr="00D36414">
        <w:rPr>
          <w:rFonts w:cstheme="minorHAnsi"/>
          <w:i/>
          <w:iCs/>
        </w:rPr>
        <w:t>Journal of Limnology</w:t>
      </w:r>
      <w:r w:rsidRPr="00D36414">
        <w:rPr>
          <w:rFonts w:cstheme="minorHAnsi"/>
        </w:rPr>
        <w:t xml:space="preserve">, </w:t>
      </w:r>
      <w:r w:rsidRPr="00D36414">
        <w:rPr>
          <w:rFonts w:cstheme="minorHAnsi"/>
          <w:i/>
          <w:iCs/>
        </w:rPr>
        <w:t>70</w:t>
      </w:r>
      <w:r w:rsidRPr="00D36414">
        <w:rPr>
          <w:rFonts w:cstheme="minorHAnsi"/>
        </w:rPr>
        <w:t xml:space="preserve">(2), 186. </w:t>
      </w:r>
      <w:hyperlink r:id="rId2415" w:history="1">
        <w:r w:rsidRPr="00D36414">
          <w:rPr>
            <w:rStyle w:val="Hyperlink"/>
            <w:rFonts w:cstheme="minorHAnsi"/>
          </w:rPr>
          <w:t>http://doi.org/10.4081/jlimnol.2011.186</w:t>
        </w:r>
      </w:hyperlink>
    </w:p>
    <w:p w14:paraId="708D36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lvin, K. A., Reid, R. S., Behnke, R. H., &amp; Hobbs, N. T. (2008). </w:t>
      </w:r>
      <w:r w:rsidRPr="00D36414">
        <w:rPr>
          <w:rFonts w:cstheme="minorHAnsi"/>
          <w:i/>
          <w:iCs/>
        </w:rPr>
        <w:t>Fragmentation in semi-arid and arid landscapes. Consequences for human and natural systems</w:t>
      </w:r>
      <w:r w:rsidRPr="00D36414">
        <w:rPr>
          <w:rFonts w:cstheme="minorHAnsi"/>
        </w:rPr>
        <w:t>. Dordrecht, The Netherlands: Springer.</w:t>
      </w:r>
    </w:p>
    <w:p w14:paraId="7470B2C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cía-Charton, J. A., Pérez-Ruzafa, A., Marcos, C., Claudet, J., Badalamenti, F., Benedetti-Cecchi, L., Falcón, J. M., Milazzo, M., Schembri, P. J., Stobart, B., Vandeperre, F., Brito, A., Chemello, R., Dimech, M., Domenici, P., Guala, I., Le Diréach, L., Maggi, E., &amp; Planes, S. (2008). Effectiveness of European Atlanto-Mediterranean MPAs: Do they accomplish the expected effects on populations, communities and ecosystems? </w:t>
      </w:r>
      <w:r w:rsidRPr="00D36414">
        <w:rPr>
          <w:rFonts w:cstheme="minorHAnsi"/>
          <w:i/>
          <w:iCs/>
        </w:rPr>
        <w:t>Journal for Nature Conservation</w:t>
      </w:r>
      <w:r w:rsidRPr="00D36414">
        <w:rPr>
          <w:rFonts w:cstheme="minorHAnsi"/>
        </w:rPr>
        <w:t xml:space="preserve">, </w:t>
      </w:r>
      <w:r w:rsidRPr="00D36414">
        <w:rPr>
          <w:rFonts w:cstheme="minorHAnsi"/>
          <w:i/>
          <w:iCs/>
        </w:rPr>
        <w:t>16</w:t>
      </w:r>
      <w:r w:rsidRPr="00D36414">
        <w:rPr>
          <w:rFonts w:cstheme="minorHAnsi"/>
        </w:rPr>
        <w:t xml:space="preserve">(4), 193–221. </w:t>
      </w:r>
      <w:hyperlink r:id="rId2416" w:history="1">
        <w:r w:rsidRPr="00D36414">
          <w:rPr>
            <w:rStyle w:val="Hyperlink"/>
            <w:rFonts w:cstheme="minorHAnsi"/>
          </w:rPr>
          <w:t>http://doi.org/10.1016/j.jnc.2008.09.007</w:t>
        </w:r>
      </w:hyperlink>
    </w:p>
    <w:p w14:paraId="228753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cia, S. M., &amp; Rosenberg, A. A. (2010). Food security and marine capture fisheries: characteristics, trends, drivers and future perspectives.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5</w:t>
      </w:r>
      <w:r w:rsidRPr="00D36414">
        <w:rPr>
          <w:rFonts w:cstheme="minorHAnsi"/>
        </w:rPr>
        <w:t xml:space="preserve">(1554), 2869–2880. </w:t>
      </w:r>
      <w:hyperlink r:id="rId2417" w:history="1">
        <w:r w:rsidRPr="00D36414">
          <w:rPr>
            <w:rStyle w:val="Hyperlink"/>
            <w:rFonts w:cstheme="minorHAnsi"/>
          </w:rPr>
          <w:t>http://doi.org/10.1098/rstb.2010.0171</w:t>
        </w:r>
      </w:hyperlink>
    </w:p>
    <w:p w14:paraId="3CA9EBF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cía Pérez, J. (2002). Ascertaining landscape perceptions and preferences with pair-wise photographs: Planning rural tourism in Extremadura, Spain. </w:t>
      </w:r>
      <w:r w:rsidRPr="00D36414">
        <w:rPr>
          <w:rFonts w:cstheme="minorHAnsi"/>
          <w:i/>
          <w:iCs/>
        </w:rPr>
        <w:t>Landscape Research</w:t>
      </w:r>
      <w:r w:rsidRPr="00D36414">
        <w:rPr>
          <w:rFonts w:cstheme="minorHAnsi"/>
        </w:rPr>
        <w:t xml:space="preserve">, </w:t>
      </w:r>
      <w:r w:rsidRPr="00D36414">
        <w:rPr>
          <w:rFonts w:cstheme="minorHAnsi"/>
          <w:i/>
          <w:iCs/>
        </w:rPr>
        <w:t>27</w:t>
      </w:r>
      <w:r w:rsidRPr="00D36414">
        <w:rPr>
          <w:rFonts w:cstheme="minorHAnsi"/>
        </w:rPr>
        <w:t xml:space="preserve">(3), 297–308. </w:t>
      </w:r>
      <w:hyperlink r:id="rId2418" w:history="1">
        <w:r w:rsidRPr="00D36414">
          <w:rPr>
            <w:rStyle w:val="Hyperlink"/>
            <w:rFonts w:cstheme="minorHAnsi"/>
          </w:rPr>
          <w:t>http://doi.org/10.1080/01426390220149539</w:t>
        </w:r>
      </w:hyperlink>
    </w:p>
    <w:p w14:paraId="5DCEBEB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Gardi, C., Panagos, P., Van Liedekerke, M., Bosco, C., &amp; De Brogniez, D. (2015). Land take and food security: assessment of land take on the agricultural production in Europe. </w:t>
      </w:r>
      <w:r w:rsidRPr="00D36414">
        <w:rPr>
          <w:rFonts w:cstheme="minorHAnsi"/>
          <w:i/>
          <w:iCs/>
        </w:rPr>
        <w:t>Journal of Environmental Planning and Management</w:t>
      </w:r>
      <w:r w:rsidRPr="00D36414">
        <w:rPr>
          <w:rFonts w:cstheme="minorHAnsi"/>
        </w:rPr>
        <w:t xml:space="preserve">, </w:t>
      </w:r>
      <w:r w:rsidRPr="00D36414">
        <w:rPr>
          <w:rFonts w:cstheme="minorHAnsi"/>
          <w:i/>
          <w:iCs/>
        </w:rPr>
        <w:t>58</w:t>
      </w:r>
      <w:r w:rsidRPr="00D36414">
        <w:rPr>
          <w:rFonts w:cstheme="minorHAnsi"/>
        </w:rPr>
        <w:t xml:space="preserve">(5), 898–912. </w:t>
      </w:r>
      <w:hyperlink r:id="rId2419" w:history="1">
        <w:r w:rsidRPr="00D36414">
          <w:rPr>
            <w:rStyle w:val="Hyperlink"/>
            <w:rFonts w:cstheme="minorHAnsi"/>
          </w:rPr>
          <w:t>http://doi.org/10.1080/09640568.2014.899490</w:t>
        </w:r>
      </w:hyperlink>
    </w:p>
    <w:p w14:paraId="5F777E1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ibaldi, L. A., Steffan-Dewenter, I., Kremen, C., Morales, J. M., Bommarco, R., Cunningham, S. A., Carvalheiro, L. G., Chacoff, N. P., Dudenhöffer, J. H., Greenleaf, S. S., Holzschuh, A., Isaacs, R., Krewenka, K., Mandelik, Y., Mayfield, M. M., Morandin, L. A., Potts, S. G., Ricketts, T. H., Szentgyörgyi, H., Viana, B. F., Westphal, C., Winfree, R., &amp; Klein, A. M. (2011). Stability of pollination services decreases with isolation from natural areas despite honey bee visits. </w:t>
      </w:r>
      <w:r w:rsidRPr="00D36414">
        <w:rPr>
          <w:rFonts w:cstheme="minorHAnsi"/>
          <w:i/>
          <w:iCs/>
        </w:rPr>
        <w:t>Ecology Letters</w:t>
      </w:r>
      <w:r w:rsidRPr="00D36414">
        <w:rPr>
          <w:rFonts w:cstheme="minorHAnsi"/>
        </w:rPr>
        <w:t xml:space="preserve">, </w:t>
      </w:r>
      <w:r w:rsidRPr="00D36414">
        <w:rPr>
          <w:rFonts w:cstheme="minorHAnsi"/>
          <w:i/>
          <w:iCs/>
        </w:rPr>
        <w:t>14</w:t>
      </w:r>
      <w:r w:rsidRPr="00D36414">
        <w:rPr>
          <w:rFonts w:cstheme="minorHAnsi"/>
        </w:rPr>
        <w:t xml:space="preserve">(10), 1062–72. </w:t>
      </w:r>
      <w:hyperlink r:id="rId2420" w:history="1">
        <w:r w:rsidRPr="00D36414">
          <w:rPr>
            <w:rStyle w:val="Hyperlink"/>
            <w:rFonts w:cstheme="minorHAnsi"/>
          </w:rPr>
          <w:t>http://doi.org/10.1111/j.1461-0248.2011.01669.x</w:t>
        </w:r>
      </w:hyperlink>
    </w:p>
    <w:p w14:paraId="062C619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mo, Ø. A., Skjelkvåle, B. L., De Wit, H. A., Colombo, L., Curtis, C., Fölster, J., Hoffmann, A., Hruška, J., Høgåsen, T., Jeffries, D. S., Keller, W. B., Krám, P., Majer, V., Monteith, D. T., Paterson, A. M., Rogora, M., Rzychon, D., Steingruber, S., Stoddard, J. L., Vuorenmaa, J., &amp; Worsztynowicz, A. (2014). Trends in surface water chemistry in acidified areas in Europe and North America from 1990 to 2008. </w:t>
      </w:r>
      <w:r w:rsidRPr="00D36414">
        <w:rPr>
          <w:rFonts w:cstheme="minorHAnsi"/>
          <w:i/>
          <w:iCs/>
        </w:rPr>
        <w:t>Water, Air, and Soil Pollution</w:t>
      </w:r>
      <w:r w:rsidRPr="00D36414">
        <w:rPr>
          <w:rFonts w:cstheme="minorHAnsi"/>
        </w:rPr>
        <w:t xml:space="preserve">, </w:t>
      </w:r>
      <w:r w:rsidRPr="00D36414">
        <w:rPr>
          <w:rFonts w:cstheme="minorHAnsi"/>
          <w:i/>
          <w:iCs/>
        </w:rPr>
        <w:t>225</w:t>
      </w:r>
      <w:r w:rsidRPr="00D36414">
        <w:rPr>
          <w:rFonts w:cstheme="minorHAnsi"/>
        </w:rPr>
        <w:t xml:space="preserve">(3), 1880. </w:t>
      </w:r>
      <w:hyperlink r:id="rId2421" w:history="1">
        <w:r w:rsidRPr="00D36414">
          <w:rPr>
            <w:rStyle w:val="Hyperlink"/>
            <w:rFonts w:cstheme="minorHAnsi"/>
          </w:rPr>
          <w:t>http://doi.org/10.1007/s11270-014-1880-6</w:t>
        </w:r>
      </w:hyperlink>
    </w:p>
    <w:p w14:paraId="6FA8AA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rabou, J., Coma, R., Bensoussan, N., Bally, M., Chevaldonné, P., Cigliano, M., Diaz, D., Harmelin, J. G., Gambi, M. C., Kersting, D. K., Ledoux, J. B., Lejeusne, C., Linares, C., Marschal, C., Pérez, T., Ribes, M., Romano, J. C., Serrano, E., Teixido, N., Torrents, O., Zabala, M., Zuberer, F., &amp; Cerrano, C. (2009). Mass mortality in northwestern Mediterranean rocky benthic communities: effects of the 2003 heat wave. </w:t>
      </w:r>
      <w:r w:rsidRPr="00D36414">
        <w:rPr>
          <w:rFonts w:cstheme="minorHAnsi"/>
          <w:i/>
          <w:iCs/>
        </w:rPr>
        <w:t>Global Change Biology</w:t>
      </w:r>
      <w:r w:rsidRPr="00D36414">
        <w:rPr>
          <w:rFonts w:cstheme="minorHAnsi"/>
        </w:rPr>
        <w:t xml:space="preserve">, </w:t>
      </w:r>
      <w:r w:rsidRPr="00D36414">
        <w:rPr>
          <w:rFonts w:cstheme="minorHAnsi"/>
          <w:i/>
          <w:iCs/>
        </w:rPr>
        <w:t>15</w:t>
      </w:r>
      <w:r w:rsidRPr="00D36414">
        <w:rPr>
          <w:rFonts w:cstheme="minorHAnsi"/>
        </w:rPr>
        <w:t xml:space="preserve">(5), 1090–1103. </w:t>
      </w:r>
      <w:hyperlink r:id="rId2422" w:history="1">
        <w:r w:rsidRPr="00D36414">
          <w:rPr>
            <w:rStyle w:val="Hyperlink"/>
            <w:rFonts w:cstheme="minorHAnsi"/>
          </w:rPr>
          <w:t>http://doi.org/10.1111/j.1365-2486.2008.01823.x</w:t>
        </w:r>
      </w:hyperlink>
    </w:p>
    <w:p w14:paraId="34A7CF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rrido, P., Elbakidze, M., Angelstam, P., Plieninger, T., Pulido, F., &amp; Moreno, G. (2017). Stakeholder perspectives of wood-pasture ecosystem services: A case study from Iberian dehesas. </w:t>
      </w:r>
      <w:r w:rsidRPr="00D36414">
        <w:rPr>
          <w:rFonts w:cstheme="minorHAnsi"/>
          <w:i/>
          <w:iCs/>
        </w:rPr>
        <w:t>Land Use Policy</w:t>
      </w:r>
      <w:r w:rsidRPr="00D36414">
        <w:rPr>
          <w:rFonts w:cstheme="minorHAnsi"/>
        </w:rPr>
        <w:t xml:space="preserve">, </w:t>
      </w:r>
      <w:r w:rsidRPr="00D36414">
        <w:rPr>
          <w:rFonts w:cstheme="minorHAnsi"/>
          <w:i/>
          <w:iCs/>
        </w:rPr>
        <w:t>60</w:t>
      </w:r>
      <w:r w:rsidRPr="00D36414">
        <w:rPr>
          <w:rFonts w:cstheme="minorHAnsi"/>
        </w:rPr>
        <w:t xml:space="preserve">, 324–333. </w:t>
      </w:r>
      <w:hyperlink r:id="rId2423" w:history="1">
        <w:r w:rsidRPr="00D36414">
          <w:rPr>
            <w:rStyle w:val="Hyperlink"/>
            <w:rFonts w:cstheme="minorHAnsi"/>
          </w:rPr>
          <w:t>http://doi.org/10.1016/j.landusepol.2016.10.022</w:t>
        </w:r>
      </w:hyperlink>
    </w:p>
    <w:p w14:paraId="24DD38A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scuel, D., Coll, M., Fox, C., Guénette, S., Guitton, J., Kenny, A., Knittweis, L., Nielsen, J. R., Piet, G., Raid, T., Travers-Trolet, M., &amp; Shephard, S. (2016). Fishing impact and environmental status in European seas: a diagnosis from stock assessments and ecosystem indicators. </w:t>
      </w:r>
      <w:r w:rsidRPr="00D36414">
        <w:rPr>
          <w:rFonts w:cstheme="minorHAnsi"/>
          <w:i/>
          <w:iCs/>
        </w:rPr>
        <w:t>Fish and Fisheries</w:t>
      </w:r>
      <w:r w:rsidRPr="00D36414">
        <w:rPr>
          <w:rFonts w:cstheme="minorHAnsi"/>
        </w:rPr>
        <w:t xml:space="preserve">, </w:t>
      </w:r>
      <w:r w:rsidRPr="00D36414">
        <w:rPr>
          <w:rFonts w:cstheme="minorHAnsi"/>
          <w:i/>
          <w:iCs/>
        </w:rPr>
        <w:t>17</w:t>
      </w:r>
      <w:r w:rsidRPr="00D36414">
        <w:rPr>
          <w:rFonts w:cstheme="minorHAnsi"/>
        </w:rPr>
        <w:t xml:space="preserve">(1), 31–55. </w:t>
      </w:r>
      <w:hyperlink r:id="rId2424" w:history="1">
        <w:r w:rsidRPr="00D36414">
          <w:rPr>
            <w:rStyle w:val="Hyperlink"/>
            <w:rFonts w:cstheme="minorHAnsi"/>
          </w:rPr>
          <w:t>http://doi.org/10.1111/faf.12090</w:t>
        </w:r>
      </w:hyperlink>
    </w:p>
    <w:p w14:paraId="55D35EC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spar, P., Mesías, F. J., Escribano, M., &amp; Pulido, F. (2009). Sustainability in Spanish extensive farms (dehesas): An economic and management indicator-based evaluation. </w:t>
      </w:r>
      <w:r w:rsidRPr="00D36414">
        <w:rPr>
          <w:rFonts w:cstheme="minorHAnsi"/>
          <w:i/>
          <w:iCs/>
        </w:rPr>
        <w:t>Rangeland Ecology &amp; Management</w:t>
      </w:r>
      <w:r w:rsidRPr="00D36414">
        <w:rPr>
          <w:rFonts w:cstheme="minorHAnsi"/>
        </w:rPr>
        <w:t xml:space="preserve">, </w:t>
      </w:r>
      <w:r w:rsidRPr="00D36414">
        <w:rPr>
          <w:rFonts w:cstheme="minorHAnsi"/>
          <w:i/>
          <w:iCs/>
        </w:rPr>
        <w:t>62</w:t>
      </w:r>
      <w:r w:rsidRPr="00D36414">
        <w:rPr>
          <w:rFonts w:cstheme="minorHAnsi"/>
        </w:rPr>
        <w:t xml:space="preserve">(2), 153–162. </w:t>
      </w:r>
      <w:hyperlink r:id="rId2425" w:history="1">
        <w:r w:rsidRPr="00D36414">
          <w:rPr>
            <w:rStyle w:val="Hyperlink"/>
            <w:rFonts w:cstheme="minorHAnsi"/>
          </w:rPr>
          <w:t>http://doi.org/10.2111/07-135.1</w:t>
        </w:r>
      </w:hyperlink>
    </w:p>
    <w:p w14:paraId="28E882D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ston, K. J., Duffy, J. P., &amp; Bennie, J. (2015). Quantifying the erosion of natural darkness in the global protected area system.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1132–41. </w:t>
      </w:r>
      <w:hyperlink r:id="rId2426" w:history="1">
        <w:r w:rsidRPr="00D36414">
          <w:rPr>
            <w:rStyle w:val="Hyperlink"/>
            <w:rFonts w:cstheme="minorHAnsi"/>
          </w:rPr>
          <w:t>http://doi.org/10.1111/cobi.12462</w:t>
        </w:r>
      </w:hyperlink>
    </w:p>
    <w:p w14:paraId="7AEF431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aston, K. J., Jackson, S. F., Nagy, A., Cantú-Salazar, L., &amp; Johnson, M. (2008). Protected areas in Europe: Principle and practice. </w:t>
      </w:r>
      <w:r w:rsidRPr="00D36414">
        <w:rPr>
          <w:rFonts w:cstheme="minorHAnsi"/>
          <w:i/>
          <w:iCs/>
        </w:rPr>
        <w:t>Annals of the New York Academy of Sciences</w:t>
      </w:r>
      <w:r w:rsidRPr="00D36414">
        <w:rPr>
          <w:rFonts w:cstheme="minorHAnsi"/>
        </w:rPr>
        <w:t xml:space="preserve">, </w:t>
      </w:r>
      <w:r w:rsidRPr="00D36414">
        <w:rPr>
          <w:rFonts w:cstheme="minorHAnsi"/>
          <w:i/>
          <w:iCs/>
        </w:rPr>
        <w:t>1134</w:t>
      </w:r>
      <w:r w:rsidRPr="00D36414">
        <w:rPr>
          <w:rFonts w:cstheme="minorHAnsi"/>
          <w:i/>
        </w:rPr>
        <w:t>,</w:t>
      </w:r>
      <w:r w:rsidRPr="00D36414">
        <w:rPr>
          <w:rFonts w:cstheme="minorHAnsi"/>
        </w:rPr>
        <w:t xml:space="preserve"> 97–119. </w:t>
      </w:r>
      <w:hyperlink r:id="rId2427" w:history="1">
        <w:r w:rsidRPr="00D36414">
          <w:rPr>
            <w:rStyle w:val="Hyperlink"/>
            <w:rFonts w:cstheme="minorHAnsi"/>
          </w:rPr>
          <w:t>http://doi.org/10.1196/annals.1439.006</w:t>
        </w:r>
      </w:hyperlink>
    </w:p>
    <w:p w14:paraId="47ECFDC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edan, K. B., Kirwan, M. L., Wolanski, E., Barbier, E. B., &amp; Silliman, B. R. (2011). The present and future role of coastal wetland vegetation in protecting shorelines: answering recent challenges to the paradigm. </w:t>
      </w:r>
      <w:r w:rsidRPr="00D36414">
        <w:rPr>
          <w:rFonts w:cstheme="minorHAnsi"/>
          <w:i/>
          <w:iCs/>
        </w:rPr>
        <w:t>Climatic Change</w:t>
      </w:r>
      <w:r w:rsidRPr="00D36414">
        <w:rPr>
          <w:rFonts w:cstheme="minorHAnsi"/>
        </w:rPr>
        <w:t xml:space="preserve">, </w:t>
      </w:r>
      <w:r w:rsidRPr="00D36414">
        <w:rPr>
          <w:rFonts w:cstheme="minorHAnsi"/>
          <w:i/>
          <w:iCs/>
        </w:rPr>
        <w:t>106</w:t>
      </w:r>
      <w:r w:rsidRPr="00D36414">
        <w:rPr>
          <w:rFonts w:cstheme="minorHAnsi"/>
        </w:rPr>
        <w:t xml:space="preserve">(1), 7–29. </w:t>
      </w:r>
      <w:hyperlink r:id="rId2428" w:history="1">
        <w:r w:rsidRPr="00D36414">
          <w:rPr>
            <w:rStyle w:val="Hyperlink"/>
            <w:rFonts w:cstheme="minorHAnsi"/>
          </w:rPr>
          <w:t>http://doi.org/10.1007/s10584-010-0003-7</w:t>
        </w:r>
      </w:hyperlink>
    </w:p>
    <w:p w14:paraId="69CFA47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eels, F. W., McMeekin, A., Mylan, J., &amp; Southerton, D. (2015). A critical appraisal of sustainable consumption and production research: The reformist, revolutionary and reconfiguration positions. </w:t>
      </w:r>
      <w:r w:rsidRPr="00D36414">
        <w:rPr>
          <w:rFonts w:cstheme="minorHAnsi"/>
          <w:i/>
          <w:iCs/>
        </w:rPr>
        <w:t>Global Environmental Change</w:t>
      </w:r>
      <w:r w:rsidRPr="00D36414">
        <w:rPr>
          <w:rFonts w:cstheme="minorHAnsi"/>
        </w:rPr>
        <w:t xml:space="preserve">, </w:t>
      </w:r>
      <w:r w:rsidRPr="00D36414">
        <w:rPr>
          <w:rFonts w:cstheme="minorHAnsi"/>
          <w:i/>
          <w:iCs/>
        </w:rPr>
        <w:t>34</w:t>
      </w:r>
      <w:r w:rsidRPr="00D36414">
        <w:rPr>
          <w:rFonts w:cstheme="minorHAnsi"/>
        </w:rPr>
        <w:t xml:space="preserve">, 1–12. </w:t>
      </w:r>
      <w:hyperlink r:id="rId2429" w:history="1">
        <w:r w:rsidRPr="00D36414">
          <w:rPr>
            <w:rStyle w:val="Hyperlink"/>
            <w:rFonts w:cstheme="minorHAnsi"/>
          </w:rPr>
          <w:t>http://doi.org/10.1016/j.gloenvcha.2015.04.013</w:t>
        </w:r>
      </w:hyperlink>
    </w:p>
    <w:p w14:paraId="5DE52A6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Geist, H. J., &amp; Lambin, E. F. (2002). Proximate causes and underlying driving forces of tropical deforestation. </w:t>
      </w:r>
      <w:r w:rsidRPr="00D36414">
        <w:rPr>
          <w:rFonts w:cstheme="minorHAnsi"/>
          <w:i/>
          <w:iCs/>
        </w:rPr>
        <w:t>BioScience</w:t>
      </w:r>
      <w:r w:rsidRPr="00D36414">
        <w:rPr>
          <w:rFonts w:cstheme="minorHAnsi"/>
        </w:rPr>
        <w:t xml:space="preserve">, </w:t>
      </w:r>
      <w:r w:rsidRPr="00D36414">
        <w:rPr>
          <w:rFonts w:cstheme="minorHAnsi"/>
          <w:i/>
          <w:iCs/>
        </w:rPr>
        <w:t>52</w:t>
      </w:r>
      <w:r w:rsidRPr="00D36414">
        <w:rPr>
          <w:rFonts w:cstheme="minorHAnsi"/>
        </w:rPr>
        <w:t xml:space="preserve">(2), 143-150. </w:t>
      </w:r>
      <w:hyperlink r:id="rId2430" w:history="1">
        <w:r w:rsidRPr="00D36414">
          <w:rPr>
            <w:rStyle w:val="Hyperlink"/>
            <w:rFonts w:cstheme="minorHAnsi"/>
          </w:rPr>
          <w:t>http://doi.org/10.1641/0006-3568(2002)052[0143:PCAUDF]2.0.CO;2</w:t>
        </w:r>
      </w:hyperlink>
    </w:p>
    <w:p w14:paraId="3B9925C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eldmann, J., Barnes, M., Coad, L., Craigie, I. D., Hockings, M., &amp; Burgess, N. D. (2013). Effectiveness of terrestrial protected areas in reducing habitat loss and population declines. </w:t>
      </w:r>
      <w:r w:rsidRPr="00D36414">
        <w:rPr>
          <w:rFonts w:cstheme="minorHAnsi"/>
          <w:i/>
          <w:iCs/>
        </w:rPr>
        <w:t>Biological Conservation</w:t>
      </w:r>
      <w:r w:rsidRPr="00D36414">
        <w:rPr>
          <w:rFonts w:cstheme="minorHAnsi"/>
        </w:rPr>
        <w:t xml:space="preserve">, </w:t>
      </w:r>
      <w:r w:rsidRPr="00D36414">
        <w:rPr>
          <w:rFonts w:cstheme="minorHAnsi"/>
          <w:i/>
          <w:iCs/>
        </w:rPr>
        <w:t>161</w:t>
      </w:r>
      <w:r w:rsidRPr="00D36414">
        <w:rPr>
          <w:rFonts w:cstheme="minorHAnsi"/>
        </w:rPr>
        <w:t xml:space="preserve">, 230–238. </w:t>
      </w:r>
      <w:hyperlink r:id="rId2431" w:history="1">
        <w:r w:rsidRPr="00D36414">
          <w:rPr>
            <w:rStyle w:val="Hyperlink"/>
            <w:rFonts w:cstheme="minorHAnsi"/>
          </w:rPr>
          <w:t>http://doi.org/10.1016/j.biocon.2013.02.018</w:t>
        </w:r>
      </w:hyperlink>
    </w:p>
    <w:p w14:paraId="7D4A69F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enovesi, P., Carboneras, C., Vilà, M., &amp; Walton, P. (2015). EU adopts innovative legislation on invasive species: a step towards a global response to biological invasions? </w:t>
      </w:r>
      <w:r w:rsidRPr="00D36414">
        <w:rPr>
          <w:rFonts w:cstheme="minorHAnsi"/>
          <w:i/>
          <w:iCs/>
        </w:rPr>
        <w:t>Biological Invasions</w:t>
      </w:r>
      <w:r w:rsidRPr="00D36414">
        <w:rPr>
          <w:rFonts w:cstheme="minorHAnsi"/>
        </w:rPr>
        <w:t xml:space="preserve">, </w:t>
      </w:r>
      <w:r w:rsidRPr="00D36414">
        <w:rPr>
          <w:rFonts w:cstheme="minorHAnsi"/>
          <w:i/>
          <w:iCs/>
        </w:rPr>
        <w:t>17</w:t>
      </w:r>
      <w:r w:rsidRPr="00D36414">
        <w:rPr>
          <w:rFonts w:cstheme="minorHAnsi"/>
        </w:rPr>
        <w:t xml:space="preserve">(5), 1307–1311. </w:t>
      </w:r>
      <w:hyperlink r:id="rId2432" w:history="1">
        <w:r w:rsidRPr="00D36414">
          <w:rPr>
            <w:rStyle w:val="Hyperlink"/>
            <w:rFonts w:cstheme="minorHAnsi"/>
          </w:rPr>
          <w:t>http://doi.org/10.1007/s10530-014-0817-8</w:t>
        </w:r>
      </w:hyperlink>
    </w:p>
    <w:p w14:paraId="2AD0883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entile, M. (2005). </w:t>
      </w:r>
      <w:r w:rsidRPr="00D36414">
        <w:rPr>
          <w:rFonts w:cstheme="minorHAnsi"/>
          <w:i/>
          <w:iCs/>
        </w:rPr>
        <w:t>Population geography perspectives on the Central Asian Republics</w:t>
      </w:r>
      <w:r w:rsidRPr="00D36414">
        <w:rPr>
          <w:rFonts w:cstheme="minorHAnsi"/>
        </w:rPr>
        <w:t xml:space="preserve">. Retrieved from </w:t>
      </w:r>
      <w:hyperlink r:id="rId2433" w:history="1">
        <w:r w:rsidRPr="00D36414">
          <w:rPr>
            <w:rStyle w:val="Hyperlink"/>
            <w:rFonts w:cstheme="minorHAnsi"/>
          </w:rPr>
          <w:t>http://econpapers.repec.org/RePEc:hhs:ifswps:2005_016</w:t>
        </w:r>
      </w:hyperlink>
    </w:p>
    <w:p w14:paraId="1D07861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eorgescu-Roegen, N. (1993). The entropy law and the economic problem. In H. E. Daly &amp; T. Kenneth N (Eds.), </w:t>
      </w:r>
      <w:r w:rsidRPr="00D36414">
        <w:rPr>
          <w:rFonts w:cstheme="minorHAnsi"/>
          <w:i/>
          <w:iCs/>
        </w:rPr>
        <w:t>Valuing the earth: Economics, ecology, ethics</w:t>
      </w:r>
      <w:r w:rsidRPr="00D36414">
        <w:rPr>
          <w:rFonts w:cstheme="minorHAnsi"/>
        </w:rPr>
        <w:t xml:space="preserve"> (pp. 75–88). Cambridge, USA: MIT.</w:t>
      </w:r>
    </w:p>
    <w:p w14:paraId="44AF285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hirardini, M., Carli, M., del Vecchio, N., Rovati, A., Cova, O., Valigi, F., Agnetti, G., Macconi, M., Adamo, D., Traina, M., Laudini, F., Marcheselli, I., Caruso, N., Gedda, T., Donati, F., Marzadro, A., Russi, P., Spaggiari, C., Bianco, M., Binda, R., Barattieri, E., Tognacci, A., Girardo, M., Vaschetti, L., Caprino, P., Sesti, E., Andreozzi, G., Coletto, E., Belzer, G., &amp; Pieroni, A. (2007). The importance of a taste. A comparative study on wild food plant consumption in twenty-one local communities in Italy. </w:t>
      </w:r>
      <w:r w:rsidRPr="00D36414">
        <w:rPr>
          <w:rFonts w:cstheme="minorHAnsi"/>
          <w:i/>
          <w:iCs/>
        </w:rPr>
        <w:t>Journal of Ethnobiology and Ethnomedicine</w:t>
      </w:r>
      <w:r w:rsidRPr="00D36414">
        <w:rPr>
          <w:rFonts w:cstheme="minorHAnsi"/>
        </w:rPr>
        <w:t xml:space="preserve">, </w:t>
      </w:r>
      <w:r w:rsidRPr="00D36414">
        <w:rPr>
          <w:rFonts w:cstheme="minorHAnsi"/>
          <w:i/>
          <w:iCs/>
        </w:rPr>
        <w:t>3</w:t>
      </w:r>
      <w:r w:rsidRPr="00D36414">
        <w:rPr>
          <w:rFonts w:cstheme="minorHAnsi"/>
        </w:rPr>
        <w:t xml:space="preserve">(1), 22. </w:t>
      </w:r>
      <w:hyperlink r:id="rId2434" w:history="1">
        <w:r w:rsidRPr="00D36414">
          <w:rPr>
            <w:rStyle w:val="Hyperlink"/>
            <w:rFonts w:cstheme="minorHAnsi"/>
          </w:rPr>
          <w:t>http://doi.org/10.1186/1746-4269-3-22</w:t>
        </w:r>
      </w:hyperlink>
    </w:p>
    <w:p w14:paraId="0EAAAC1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iacanelli, V., Guarino, R., Menegoni, P., &amp; Pignatti, S. (2015). </w:t>
      </w:r>
      <w:r w:rsidRPr="00D36414">
        <w:rPr>
          <w:rFonts w:cstheme="minorHAnsi"/>
          <w:i/>
          <w:iCs/>
        </w:rPr>
        <w:t>Sistemi ambientali e Rete Natura 2000 della Regione Basilicata: scoprire e proteggere gli ambienti naturali e i paesaggi culturali della Lucania [Environmental systems and Network Natura 2000 of the Basilicata region: Discover and protect the natural environments and cultural landscapes of Lucania]</w:t>
      </w:r>
      <w:r w:rsidRPr="00D36414">
        <w:rPr>
          <w:rFonts w:cstheme="minorHAnsi"/>
        </w:rPr>
        <w:t xml:space="preserve">. Retrieved from </w:t>
      </w:r>
      <w:hyperlink r:id="rId2435" w:history="1">
        <w:r w:rsidRPr="00D36414">
          <w:rPr>
            <w:rStyle w:val="Hyperlink"/>
            <w:rFonts w:cstheme="minorHAnsi"/>
          </w:rPr>
          <w:t>http://www.academia.edu/21743272/Sistemi_ambientali_e_Rete_Natura_2000_della_Regione_Basilicata_scoprire_e_proteggere_gli_ambienti_naturali_e_i_paesaggi_culturali_della_Lucania._Vol._3_Montagne_e_Complessi_Vulcanici</w:t>
        </w:r>
      </w:hyperlink>
    </w:p>
    <w:p w14:paraId="449850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il-Tena, A., De Cáceres, M., Ernoult, A., Butet, A., Brotons, L., &amp; Burel, F. (2015). Agricultural landscape composition as a driver of farmland bird diversity in Brittany (NW France). </w:t>
      </w:r>
      <w:r w:rsidRPr="00D36414">
        <w:rPr>
          <w:rFonts w:cstheme="minorHAnsi"/>
          <w:i/>
          <w:iCs/>
        </w:rPr>
        <w:t>Agriculture, Ecosystems and Environment</w:t>
      </w:r>
      <w:r w:rsidRPr="00D36414">
        <w:rPr>
          <w:rFonts w:cstheme="minorHAnsi"/>
        </w:rPr>
        <w:t xml:space="preserve">, </w:t>
      </w:r>
      <w:r w:rsidRPr="00D36414">
        <w:rPr>
          <w:rFonts w:cstheme="minorHAnsi"/>
          <w:i/>
          <w:iCs/>
        </w:rPr>
        <w:t>205</w:t>
      </w:r>
      <w:r w:rsidRPr="00D36414">
        <w:rPr>
          <w:rFonts w:cstheme="minorHAnsi"/>
        </w:rPr>
        <w:t xml:space="preserve">, 79–89. </w:t>
      </w:r>
      <w:hyperlink r:id="rId2436" w:history="1">
        <w:r w:rsidRPr="00D36414">
          <w:rPr>
            <w:rStyle w:val="Hyperlink"/>
            <w:rFonts w:cstheme="minorHAnsi"/>
          </w:rPr>
          <w:t>http://doi.org/10.1016/j.agee.2015.03.013</w:t>
        </w:r>
      </w:hyperlink>
      <w:r w:rsidRPr="00D36414">
        <w:rPr>
          <w:rFonts w:cstheme="minorHAnsi"/>
        </w:rPr>
        <w:t xml:space="preserve"> </w:t>
      </w:r>
    </w:p>
    <w:p w14:paraId="2250A6A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iorgi, F. (2006). Climate change hot-spots. </w:t>
      </w:r>
      <w:r w:rsidRPr="00D36414">
        <w:rPr>
          <w:rFonts w:cstheme="minorHAnsi"/>
          <w:i/>
        </w:rPr>
        <w:t>Geophysical Research Letters, 33</w:t>
      </w:r>
      <w:r w:rsidRPr="00D36414">
        <w:rPr>
          <w:rFonts w:cstheme="minorHAnsi"/>
        </w:rPr>
        <w:t xml:space="preserve">(8), L08707. </w:t>
      </w:r>
      <w:hyperlink r:id="rId2437" w:history="1">
        <w:r w:rsidRPr="00D36414">
          <w:rPr>
            <w:rStyle w:val="Hyperlink"/>
            <w:rFonts w:cstheme="minorHAnsi"/>
          </w:rPr>
          <w:t>http://doi.org/10.1029/2006GL025734</w:t>
        </w:r>
      </w:hyperlink>
      <w:r w:rsidRPr="00D36414">
        <w:rPr>
          <w:rFonts w:cstheme="minorHAnsi"/>
        </w:rPr>
        <w:t xml:space="preserve"> </w:t>
      </w:r>
    </w:p>
    <w:p w14:paraId="0B153EF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ISTEMP Team. (2015). </w:t>
      </w:r>
      <w:r w:rsidRPr="00D36414">
        <w:rPr>
          <w:rFonts w:cstheme="minorHAnsi"/>
          <w:i/>
        </w:rPr>
        <w:t xml:space="preserve">GISS surface temperature analysis (GISTEMP). </w:t>
      </w:r>
      <w:r w:rsidRPr="00D36414">
        <w:rPr>
          <w:rFonts w:cstheme="minorHAnsi"/>
        </w:rPr>
        <w:t xml:space="preserve">Retrieved from </w:t>
      </w:r>
      <w:hyperlink r:id="rId2438" w:history="1">
        <w:r w:rsidRPr="00D36414">
          <w:rPr>
            <w:rStyle w:val="Hyperlink"/>
            <w:rFonts w:cstheme="minorHAnsi"/>
          </w:rPr>
          <w:t>https://data.giss.nasa.gov/gistemp/</w:t>
        </w:r>
      </w:hyperlink>
    </w:p>
    <w:p w14:paraId="491D405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ladstone, W., Curley, B., &amp; Shokri, M. R. (2013). Environmental impacts of tourism in the Gulf and the Red Sea. </w:t>
      </w:r>
      <w:r w:rsidRPr="00D36414">
        <w:rPr>
          <w:rFonts w:cstheme="minorHAnsi"/>
          <w:i/>
          <w:iCs/>
        </w:rPr>
        <w:t>Marine Pollution Bulletin</w:t>
      </w:r>
      <w:r w:rsidRPr="00D36414">
        <w:rPr>
          <w:rFonts w:cstheme="minorHAnsi"/>
        </w:rPr>
        <w:t xml:space="preserve">, </w:t>
      </w:r>
      <w:r w:rsidRPr="00D36414">
        <w:rPr>
          <w:rFonts w:cstheme="minorHAnsi"/>
          <w:i/>
          <w:iCs/>
        </w:rPr>
        <w:t>72</w:t>
      </w:r>
      <w:r w:rsidRPr="00D36414">
        <w:rPr>
          <w:rFonts w:cstheme="minorHAnsi"/>
        </w:rPr>
        <w:t xml:space="preserve">(2), 375–388. </w:t>
      </w:r>
      <w:hyperlink r:id="rId2439" w:history="1">
        <w:r w:rsidRPr="00D36414">
          <w:rPr>
            <w:rStyle w:val="Hyperlink"/>
            <w:rFonts w:cstheme="minorHAnsi"/>
          </w:rPr>
          <w:t>http://doi.org/10.1016/j.marpolbul.2012.09.017</w:t>
        </w:r>
      </w:hyperlink>
    </w:p>
    <w:p w14:paraId="023AA6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lobal Footprint Network. (2017). </w:t>
      </w:r>
      <w:r w:rsidRPr="00D36414">
        <w:rPr>
          <w:rFonts w:cstheme="minorHAnsi"/>
          <w:i/>
        </w:rPr>
        <w:t>Ecological wealth of nations</w:t>
      </w:r>
      <w:r w:rsidRPr="00D36414">
        <w:rPr>
          <w:rFonts w:cstheme="minorHAnsi"/>
        </w:rPr>
        <w:t xml:space="preserve">. Retrieved from </w:t>
      </w:r>
      <w:hyperlink r:id="rId2440" w:history="1">
        <w:r w:rsidRPr="00D36414">
          <w:rPr>
            <w:rStyle w:val="Hyperlink"/>
            <w:rFonts w:cstheme="minorHAnsi"/>
          </w:rPr>
          <w:t>http://www.footprintnetwork.org/content/documents/ecological_footprint_nations/ecological_per_capita.html</w:t>
        </w:r>
      </w:hyperlink>
    </w:p>
    <w:p w14:paraId="1F121BE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berville, E., Beaugrand, G., &amp; Edwards, M. (2014). Synchronous response of marine plankton ecosystems to climate in the Northeast Atlantic and the North Sea. </w:t>
      </w:r>
      <w:r w:rsidRPr="00D36414">
        <w:rPr>
          <w:rFonts w:cstheme="minorHAnsi"/>
          <w:i/>
          <w:iCs/>
        </w:rPr>
        <w:t>Journal of Marine Systems</w:t>
      </w:r>
      <w:r w:rsidRPr="00D36414">
        <w:rPr>
          <w:rFonts w:cstheme="minorHAnsi"/>
        </w:rPr>
        <w:t xml:space="preserve">, </w:t>
      </w:r>
      <w:r w:rsidRPr="00D36414">
        <w:rPr>
          <w:rFonts w:cstheme="minorHAnsi"/>
          <w:i/>
          <w:iCs/>
        </w:rPr>
        <w:t>129</w:t>
      </w:r>
      <w:r w:rsidRPr="00D36414">
        <w:rPr>
          <w:rFonts w:cstheme="minorHAnsi"/>
        </w:rPr>
        <w:t xml:space="preserve">, 189–202. </w:t>
      </w:r>
      <w:hyperlink r:id="rId2441" w:history="1">
        <w:r w:rsidRPr="00D36414">
          <w:rPr>
            <w:rStyle w:val="Hyperlink"/>
            <w:rFonts w:cstheme="minorHAnsi"/>
          </w:rPr>
          <w:t>http://doi.org/10.1016/j.jmarsys.2013.05.008</w:t>
        </w:r>
      </w:hyperlink>
    </w:p>
    <w:p w14:paraId="14C4FE2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ffart, A., Hecq, J.-H., &amp; Legendre, L. (2002). Changes in the development of the winter-spring </w:t>
      </w:r>
      <w:r w:rsidRPr="00D36414">
        <w:rPr>
          <w:rFonts w:cstheme="minorHAnsi"/>
        </w:rPr>
        <w:lastRenderedPageBreak/>
        <w:t xml:space="preserve">phytoplankton bloom in the Bay of Calvi (NW Mediterranean) over the last two decades: a response to changing climate? </w:t>
      </w:r>
      <w:r w:rsidRPr="00D36414">
        <w:rPr>
          <w:rFonts w:cstheme="minorHAnsi"/>
          <w:i/>
          <w:iCs/>
        </w:rPr>
        <w:t>Marine Ecology Progress Series</w:t>
      </w:r>
      <w:r w:rsidRPr="00D36414">
        <w:rPr>
          <w:rFonts w:cstheme="minorHAnsi"/>
        </w:rPr>
        <w:t xml:space="preserve">, </w:t>
      </w:r>
      <w:r w:rsidRPr="00D36414">
        <w:rPr>
          <w:rFonts w:cstheme="minorHAnsi"/>
          <w:i/>
          <w:iCs/>
        </w:rPr>
        <w:t>236</w:t>
      </w:r>
      <w:r w:rsidRPr="00D36414">
        <w:rPr>
          <w:rFonts w:cstheme="minorHAnsi"/>
        </w:rPr>
        <w:t xml:space="preserve">, 45–60. </w:t>
      </w:r>
      <w:hyperlink r:id="rId2442" w:history="1">
        <w:r w:rsidRPr="00D36414">
          <w:rPr>
            <w:rStyle w:val="Hyperlink"/>
            <w:rFonts w:cstheme="minorHAnsi"/>
          </w:rPr>
          <w:t>http://doi.org/10.3354/meps236045</w:t>
        </w:r>
      </w:hyperlink>
    </w:p>
    <w:p w14:paraId="6457067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ldammer, J. G., Davidenko, E. P., Kondrashov, L. G., &amp; Ezhov, N. I. (2004). Recent trends of forest fires in Central Asia and opportunities for regional cooperation in forest fire management. In </w:t>
      </w:r>
      <w:r w:rsidRPr="00D36414">
        <w:rPr>
          <w:rFonts w:cstheme="minorHAnsi"/>
          <w:i/>
          <w:iCs/>
        </w:rPr>
        <w:t>Regional forest congress «forest policy: Problems and solutions» 25-27 November 2004, Bishkek, Kyrgyzstan</w:t>
      </w:r>
      <w:r w:rsidRPr="00D36414">
        <w:rPr>
          <w:rFonts w:cstheme="minorHAnsi"/>
        </w:rPr>
        <w:t xml:space="preserve"> (pp. 1–21).</w:t>
      </w:r>
    </w:p>
    <w:p w14:paraId="799FFD6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ldewijk, K. K. (2001). Estimating global land use change over the past 300 years: The HYDE Database. </w:t>
      </w:r>
      <w:r w:rsidRPr="00D36414">
        <w:rPr>
          <w:rFonts w:cstheme="minorHAnsi"/>
          <w:i/>
          <w:iCs/>
        </w:rPr>
        <w:t>Global Biogeochemical Cycles</w:t>
      </w:r>
      <w:r w:rsidRPr="00D36414">
        <w:rPr>
          <w:rFonts w:cstheme="minorHAnsi"/>
        </w:rPr>
        <w:t xml:space="preserve">, </w:t>
      </w:r>
      <w:r w:rsidRPr="00D36414">
        <w:rPr>
          <w:rFonts w:cstheme="minorHAnsi"/>
          <w:i/>
          <w:iCs/>
        </w:rPr>
        <w:t>15</w:t>
      </w:r>
      <w:r w:rsidRPr="00D36414">
        <w:rPr>
          <w:rFonts w:cstheme="minorHAnsi"/>
        </w:rPr>
        <w:t xml:space="preserve">(2), 417–433. </w:t>
      </w:r>
      <w:hyperlink r:id="rId2443" w:history="1">
        <w:r w:rsidRPr="00D36414">
          <w:rPr>
            <w:rStyle w:val="Hyperlink"/>
            <w:rFonts w:cstheme="minorHAnsi"/>
          </w:rPr>
          <w:t>http://doi.org/10.1029/1999GB001232</w:t>
        </w:r>
      </w:hyperlink>
    </w:p>
    <w:p w14:paraId="09CA9559"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Gonthier, D. J., Ennis, K. K., Farinas, S., Hsieh, H.-Y., Iverson, A. L., Batary, P., Rudolphi, J., Tscharntke, T., Cardinale, B. J., &amp; Perfecto, I. (2014). Biodiversity conservation in agriculture requires a multi-scale approach.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1</w:t>
      </w:r>
      <w:r w:rsidRPr="00D36414">
        <w:rPr>
          <w:rFonts w:cstheme="minorHAnsi"/>
        </w:rPr>
        <w:t xml:space="preserve">(1791), 20141358. </w:t>
      </w:r>
      <w:hyperlink r:id="rId2444" w:history="1">
        <w:r w:rsidRPr="00D36414">
          <w:rPr>
            <w:rStyle w:val="Hyperlink"/>
            <w:rFonts w:cstheme="minorHAnsi"/>
            <w:lang w:val="es-ES"/>
          </w:rPr>
          <w:t>http://doi.org/10.1098/rspb.2014.1358</w:t>
        </w:r>
      </w:hyperlink>
    </w:p>
    <w:p w14:paraId="3BD01AE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González-Tejero, M. R., Casares-Porcel, M., Sánchez-Rojas, C. P., Ramiro-Gutiérrez, J. M., Molero-Mesa, J., Pieroni, A., Giusti, M. E., Censorii, E., de Pasquale, C., Della, A., Paraskeva-Hadijchambi, D., Hadjichambis, A., Houmani, Z., El-Demerdash, M., El-Zayat, M., Hmamouchi, M., &amp; ElJohrig, S. (2008). </w:t>
      </w:r>
      <w:r w:rsidRPr="00D36414">
        <w:rPr>
          <w:rFonts w:cstheme="minorHAnsi"/>
        </w:rPr>
        <w:t xml:space="preserve">Medicinal plants in the Mediterranean area: Synthesis of the results of the project Rubia. </w:t>
      </w:r>
      <w:r w:rsidRPr="00D36414">
        <w:rPr>
          <w:rFonts w:cstheme="minorHAnsi"/>
          <w:i/>
          <w:iCs/>
        </w:rPr>
        <w:t>Journal of Ethnopharmacology</w:t>
      </w:r>
      <w:r w:rsidRPr="00D36414">
        <w:rPr>
          <w:rFonts w:cstheme="minorHAnsi"/>
        </w:rPr>
        <w:t xml:space="preserve">, </w:t>
      </w:r>
      <w:r w:rsidRPr="00D36414">
        <w:rPr>
          <w:rFonts w:cstheme="minorHAnsi"/>
          <w:i/>
          <w:iCs/>
        </w:rPr>
        <w:t>116</w:t>
      </w:r>
      <w:r w:rsidRPr="00D36414">
        <w:rPr>
          <w:rFonts w:cstheme="minorHAnsi"/>
        </w:rPr>
        <w:t xml:space="preserve">(2), 341–357. </w:t>
      </w:r>
      <w:hyperlink r:id="rId2445" w:history="1">
        <w:r w:rsidRPr="00D36414">
          <w:rPr>
            <w:rStyle w:val="Hyperlink"/>
            <w:rFonts w:cstheme="minorHAnsi"/>
          </w:rPr>
          <w:t>http://doi.org/10.1016/j.jep.2007.11.045</w:t>
        </w:r>
      </w:hyperlink>
    </w:p>
    <w:p w14:paraId="39A5B44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nzález de Molina, M., &amp; Toledo, V. M. (2014). </w:t>
      </w:r>
      <w:r w:rsidRPr="00D36414">
        <w:rPr>
          <w:rFonts w:cstheme="minorHAnsi"/>
          <w:i/>
          <w:iCs/>
        </w:rPr>
        <w:t>The social metabolism. Volume 3</w:t>
      </w:r>
      <w:r w:rsidRPr="00D36414">
        <w:rPr>
          <w:rFonts w:cstheme="minorHAnsi"/>
        </w:rPr>
        <w:t xml:space="preserve">. Cham, Switzerland: Springer International Publishing. </w:t>
      </w:r>
      <w:hyperlink r:id="rId2446" w:history="1">
        <w:r w:rsidRPr="00D36414">
          <w:rPr>
            <w:rStyle w:val="Hyperlink"/>
            <w:rFonts w:cstheme="minorHAnsi"/>
          </w:rPr>
          <w:t>http://doi.org/10.1007/978-3-319-06358-4</w:t>
        </w:r>
      </w:hyperlink>
    </w:p>
    <w:p w14:paraId="25024B95"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Goodenough, A. (2010). Are the ecological impacts of alien species misrepresented? A review of the “native good, alien bad” philosophy. </w:t>
      </w:r>
      <w:r w:rsidRPr="00D36414">
        <w:rPr>
          <w:rFonts w:cstheme="minorHAnsi"/>
          <w:i/>
          <w:iCs/>
        </w:rPr>
        <w:t>Community Ecology</w:t>
      </w:r>
      <w:r w:rsidRPr="00D36414">
        <w:rPr>
          <w:rFonts w:cstheme="minorHAnsi"/>
        </w:rPr>
        <w:t xml:space="preserve">, </w:t>
      </w:r>
      <w:r w:rsidRPr="00D36414">
        <w:rPr>
          <w:rFonts w:cstheme="minorHAnsi"/>
          <w:i/>
          <w:iCs/>
        </w:rPr>
        <w:t>11</w:t>
      </w:r>
      <w:r w:rsidRPr="00D36414">
        <w:rPr>
          <w:rFonts w:cstheme="minorHAnsi"/>
        </w:rPr>
        <w:t xml:space="preserve">(1), 13–21. </w:t>
      </w:r>
      <w:hyperlink r:id="rId2447" w:history="1">
        <w:r w:rsidRPr="00D36414">
          <w:rPr>
            <w:rStyle w:val="Hyperlink"/>
            <w:rFonts w:cstheme="minorHAnsi"/>
            <w:lang w:val="es-ES"/>
          </w:rPr>
          <w:t>http://doi.org/10.1556/ComEc.11.2010.1.3</w:t>
        </w:r>
      </w:hyperlink>
    </w:p>
    <w:p w14:paraId="641A5E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Gorissen, A., Tietema, A., Joosten, N. N., Estiarte, M., Pe</w:t>
      </w:r>
      <w:r w:rsidRPr="00D36414">
        <w:rPr>
          <w:rFonts w:eastAsia="Malgun Gothic" w:cstheme="minorHAnsi"/>
          <w:lang w:val="es-ES"/>
        </w:rPr>
        <w:t>ñ</w:t>
      </w:r>
      <w:r w:rsidRPr="00D36414">
        <w:rPr>
          <w:rFonts w:cstheme="minorHAnsi"/>
          <w:lang w:val="es-ES"/>
        </w:rPr>
        <w:t xml:space="preserve">uelas, J., Sowerby, A., Emmett, B. A., &amp; Beier, C. (2004). </w:t>
      </w:r>
      <w:r w:rsidRPr="00D36414">
        <w:rPr>
          <w:rFonts w:cstheme="minorHAnsi"/>
        </w:rPr>
        <w:t xml:space="preserve">Climate change affects carbon allocation to the soil in shrublands. </w:t>
      </w:r>
      <w:r w:rsidRPr="00D36414">
        <w:rPr>
          <w:rFonts w:cstheme="minorHAnsi"/>
          <w:i/>
          <w:iCs/>
        </w:rPr>
        <w:t>Ecosystems</w:t>
      </w:r>
      <w:r w:rsidRPr="00D36414">
        <w:rPr>
          <w:rFonts w:cstheme="minorHAnsi"/>
        </w:rPr>
        <w:t xml:space="preserve">, </w:t>
      </w:r>
      <w:r w:rsidRPr="00D36414">
        <w:rPr>
          <w:rFonts w:cstheme="minorHAnsi"/>
          <w:i/>
          <w:iCs/>
        </w:rPr>
        <w:t>7</w:t>
      </w:r>
      <w:r w:rsidRPr="00D36414">
        <w:rPr>
          <w:rFonts w:cstheme="minorHAnsi"/>
        </w:rPr>
        <w:t xml:space="preserve">(6), 650-661. </w:t>
      </w:r>
      <w:hyperlink r:id="rId2448" w:history="1">
        <w:r w:rsidRPr="00D36414">
          <w:rPr>
            <w:rStyle w:val="Hyperlink"/>
            <w:rFonts w:cstheme="minorHAnsi"/>
          </w:rPr>
          <w:t>http://doi.org/10.1007/s10021-004-0218-4</w:t>
        </w:r>
      </w:hyperlink>
    </w:p>
    <w:p w14:paraId="62AE307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rton, M., Douarin, E., Davidova, S., &amp; Latruffe, L. (2008). Attitudes to agricultural policy and farming futures in the context of the 2003 CAP reform: A comparison of farmers in selected established and new Member States. </w:t>
      </w:r>
      <w:r w:rsidRPr="00D36414">
        <w:rPr>
          <w:rFonts w:cstheme="minorHAnsi"/>
          <w:i/>
          <w:iCs/>
        </w:rPr>
        <w:t>Journal of Rural Studies</w:t>
      </w:r>
      <w:r w:rsidRPr="00D36414">
        <w:rPr>
          <w:rFonts w:cstheme="minorHAnsi"/>
        </w:rPr>
        <w:t xml:space="preserve">, </w:t>
      </w:r>
      <w:r w:rsidRPr="00D36414">
        <w:rPr>
          <w:rFonts w:cstheme="minorHAnsi"/>
          <w:i/>
          <w:iCs/>
        </w:rPr>
        <w:t>24</w:t>
      </w:r>
      <w:r w:rsidRPr="00D36414">
        <w:rPr>
          <w:rFonts w:cstheme="minorHAnsi"/>
        </w:rPr>
        <w:t xml:space="preserve">(3), 322–336. </w:t>
      </w:r>
      <w:hyperlink r:id="rId2449" w:history="1">
        <w:r w:rsidRPr="00D36414">
          <w:rPr>
            <w:rStyle w:val="Hyperlink"/>
            <w:rFonts w:cstheme="minorHAnsi"/>
          </w:rPr>
          <w:t>http://doi.org/10.1016/j.jrurstud.2007.10.001</w:t>
        </w:r>
      </w:hyperlink>
    </w:p>
    <w:p w14:paraId="4F8632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ötmark, F. (2013). Habitat management alternatives for conservation forests in the temperate zone: Review, synthesis, and implications. </w:t>
      </w:r>
      <w:r w:rsidRPr="00D36414">
        <w:rPr>
          <w:rFonts w:cstheme="minorHAnsi"/>
          <w:i/>
          <w:iCs/>
        </w:rPr>
        <w:t>Forest Ecology and Management</w:t>
      </w:r>
      <w:r w:rsidRPr="00D36414">
        <w:rPr>
          <w:rFonts w:cstheme="minorHAnsi"/>
        </w:rPr>
        <w:t xml:space="preserve">, </w:t>
      </w:r>
      <w:r w:rsidRPr="00D36414">
        <w:rPr>
          <w:rFonts w:cstheme="minorHAnsi"/>
          <w:i/>
          <w:iCs/>
        </w:rPr>
        <w:t>306</w:t>
      </w:r>
      <w:r w:rsidRPr="00D36414">
        <w:rPr>
          <w:rFonts w:cstheme="minorHAnsi"/>
        </w:rPr>
        <w:t xml:space="preserve">, 292–307. </w:t>
      </w:r>
      <w:hyperlink r:id="rId2450" w:history="1">
        <w:r w:rsidRPr="00D36414">
          <w:rPr>
            <w:rStyle w:val="Hyperlink"/>
            <w:rFonts w:cstheme="minorHAnsi"/>
          </w:rPr>
          <w:t>http://doi.org/10.1016/j.foreco.2013.06.014</w:t>
        </w:r>
      </w:hyperlink>
    </w:p>
    <w:p w14:paraId="6A4B45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uveia, C. M., Bistinas, I., Liberato, M. L. R., Bastos, A., Koutsias, N., &amp; Trigo, R. (2016). The outstanding synergy between drought, heatwaves and fuel on the 2007 southern Greece exceptional fire season. </w:t>
      </w:r>
      <w:r w:rsidRPr="00D36414">
        <w:rPr>
          <w:rFonts w:cstheme="minorHAnsi"/>
          <w:i/>
          <w:iCs/>
        </w:rPr>
        <w:t>Agricultural and Forest Meteorology</w:t>
      </w:r>
      <w:r w:rsidRPr="00D36414">
        <w:rPr>
          <w:rFonts w:cstheme="minorHAnsi"/>
        </w:rPr>
        <w:t xml:space="preserve">, </w:t>
      </w:r>
      <w:r w:rsidRPr="00D36414">
        <w:rPr>
          <w:rFonts w:cstheme="minorHAnsi"/>
          <w:i/>
          <w:iCs/>
        </w:rPr>
        <w:t>218</w:t>
      </w:r>
      <w:r w:rsidRPr="00D36414">
        <w:rPr>
          <w:rFonts w:cstheme="minorHAnsi"/>
        </w:rPr>
        <w:t xml:space="preserve">, 135–145. </w:t>
      </w:r>
      <w:hyperlink r:id="rId2451" w:history="1">
        <w:r w:rsidRPr="00D36414">
          <w:rPr>
            <w:rStyle w:val="Hyperlink"/>
            <w:rFonts w:cstheme="minorHAnsi"/>
          </w:rPr>
          <w:t>http://doi.org/10.1016/j.agrformet.2015.11.023</w:t>
        </w:r>
      </w:hyperlink>
      <w:r w:rsidRPr="00D36414">
        <w:rPr>
          <w:rFonts w:cstheme="minorHAnsi"/>
        </w:rPr>
        <w:t xml:space="preserve"> </w:t>
      </w:r>
    </w:p>
    <w:p w14:paraId="64BE5DB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vernment of Estonia. (2013). </w:t>
      </w:r>
      <w:r w:rsidRPr="00D36414">
        <w:rPr>
          <w:rFonts w:cstheme="minorHAnsi"/>
          <w:i/>
          <w:iCs/>
        </w:rPr>
        <w:t>Poollooduslike koosluste tegevuskava aastateks 2014–2020 [Action plan of semi-natural habitats 2014-2020]</w:t>
      </w:r>
      <w:r w:rsidRPr="00D36414">
        <w:rPr>
          <w:rFonts w:cstheme="minorHAnsi"/>
        </w:rPr>
        <w:t xml:space="preserve">. Retrieved from </w:t>
      </w:r>
      <w:hyperlink r:id="rId2452" w:history="1">
        <w:r w:rsidRPr="00D36414">
          <w:rPr>
            <w:rStyle w:val="Hyperlink"/>
            <w:rFonts w:cstheme="minorHAnsi"/>
          </w:rPr>
          <w:t>https://www.envir.ee/sites/default/files/plk_tegevuskava2016.pdf</w:t>
        </w:r>
      </w:hyperlink>
    </w:p>
    <w:p w14:paraId="761D0B7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vernment of Kyrgyzstan [Правительство Кыргызстана]. (2007). </w:t>
      </w:r>
      <w:r w:rsidRPr="00D36414">
        <w:rPr>
          <w:rFonts w:cstheme="minorHAnsi"/>
          <w:i/>
          <w:iCs/>
          <w:lang w:val="ru-RU"/>
        </w:rPr>
        <w:t>Национальный</w:t>
      </w:r>
      <w:r w:rsidRPr="00D36414">
        <w:rPr>
          <w:rFonts w:cstheme="minorHAnsi"/>
          <w:i/>
          <w:iCs/>
        </w:rPr>
        <w:t xml:space="preserve"> </w:t>
      </w:r>
      <w:r w:rsidRPr="00D36414">
        <w:rPr>
          <w:rFonts w:cstheme="minorHAnsi"/>
          <w:i/>
          <w:iCs/>
          <w:lang w:val="ru-RU"/>
        </w:rPr>
        <w:t>план</w:t>
      </w:r>
      <w:r w:rsidRPr="00D36414">
        <w:rPr>
          <w:rFonts w:cstheme="minorHAnsi"/>
          <w:i/>
          <w:iCs/>
        </w:rPr>
        <w:t xml:space="preserve"> </w:t>
      </w:r>
      <w:r w:rsidRPr="00D36414">
        <w:rPr>
          <w:rFonts w:cstheme="minorHAnsi"/>
          <w:i/>
          <w:iCs/>
          <w:lang w:val="ru-RU"/>
        </w:rPr>
        <w:t>действий</w:t>
      </w:r>
      <w:r w:rsidRPr="00D36414">
        <w:rPr>
          <w:rFonts w:cstheme="minorHAnsi"/>
          <w:i/>
          <w:iCs/>
        </w:rPr>
        <w:t xml:space="preserve"> </w:t>
      </w:r>
      <w:r w:rsidRPr="00D36414">
        <w:rPr>
          <w:rFonts w:cstheme="minorHAnsi"/>
          <w:i/>
          <w:iCs/>
          <w:lang w:val="ru-RU"/>
        </w:rPr>
        <w:t>развития</w:t>
      </w:r>
      <w:r w:rsidRPr="00D36414">
        <w:rPr>
          <w:rFonts w:cstheme="minorHAnsi"/>
          <w:i/>
          <w:iCs/>
        </w:rPr>
        <w:t xml:space="preserve"> </w:t>
      </w:r>
      <w:r w:rsidRPr="00D36414">
        <w:rPr>
          <w:rFonts w:cstheme="minorHAnsi"/>
          <w:i/>
          <w:iCs/>
          <w:lang w:val="ru-RU"/>
        </w:rPr>
        <w:t>леснойотрасли</w:t>
      </w:r>
      <w:r w:rsidRPr="00D36414">
        <w:rPr>
          <w:rFonts w:cstheme="minorHAnsi"/>
          <w:i/>
          <w:iCs/>
        </w:rPr>
        <w:t xml:space="preserve"> </w:t>
      </w:r>
      <w:r w:rsidRPr="00D36414">
        <w:rPr>
          <w:rFonts w:cstheme="minorHAnsi"/>
          <w:i/>
          <w:iCs/>
          <w:lang w:val="ru-RU"/>
        </w:rPr>
        <w:t>Кыргызской</w:t>
      </w:r>
      <w:r w:rsidRPr="00D36414">
        <w:rPr>
          <w:rFonts w:cstheme="minorHAnsi"/>
          <w:i/>
          <w:iCs/>
        </w:rPr>
        <w:t xml:space="preserve"> </w:t>
      </w:r>
      <w:r w:rsidRPr="00D36414">
        <w:rPr>
          <w:rFonts w:cstheme="minorHAnsi"/>
          <w:i/>
          <w:iCs/>
          <w:lang w:val="ru-RU"/>
        </w:rPr>
        <w:t>Республики</w:t>
      </w:r>
      <w:r w:rsidRPr="00D36414">
        <w:rPr>
          <w:rFonts w:cstheme="minorHAnsi"/>
          <w:i/>
          <w:iCs/>
        </w:rPr>
        <w:t xml:space="preserve"> </w:t>
      </w:r>
      <w:r w:rsidRPr="00D36414">
        <w:rPr>
          <w:rFonts w:cstheme="minorHAnsi"/>
          <w:i/>
          <w:iCs/>
          <w:lang w:val="ru-RU"/>
        </w:rPr>
        <w:t>на</w:t>
      </w:r>
      <w:r w:rsidRPr="00D36414">
        <w:rPr>
          <w:rFonts w:cstheme="minorHAnsi"/>
          <w:i/>
          <w:iCs/>
        </w:rPr>
        <w:t> 2006-2010 </w:t>
      </w:r>
      <w:r w:rsidRPr="00D36414">
        <w:rPr>
          <w:rFonts w:cstheme="minorHAnsi"/>
          <w:i/>
          <w:iCs/>
          <w:lang w:val="ru-RU"/>
        </w:rPr>
        <w:t>годы</w:t>
      </w:r>
      <w:r w:rsidRPr="00D36414">
        <w:rPr>
          <w:rFonts w:cstheme="minorHAnsi"/>
          <w:i/>
          <w:iCs/>
        </w:rPr>
        <w:t xml:space="preserve"> [</w:t>
      </w:r>
      <w:r w:rsidRPr="00D36414">
        <w:rPr>
          <w:rFonts w:cstheme="minorHAnsi"/>
          <w:i/>
          <w:iCs/>
          <w:lang w:val="en"/>
        </w:rPr>
        <w:t>National Action Plan for the Development of the Forestry Sector of the Kyrgyz Republic for 2006-2010].</w:t>
      </w:r>
    </w:p>
    <w:p w14:paraId="534DCE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Government of Kyrgyzstan. (2014). </w:t>
      </w:r>
      <w:r w:rsidRPr="00D36414">
        <w:rPr>
          <w:rFonts w:cstheme="minorHAnsi"/>
          <w:i/>
          <w:iCs/>
        </w:rPr>
        <w:t>Scaling-up renewable energy program for low income countries (SREP)</w:t>
      </w:r>
      <w:r w:rsidRPr="00D36414">
        <w:rPr>
          <w:rFonts w:cstheme="minorHAnsi"/>
        </w:rPr>
        <w:t xml:space="preserve">. Retrieved from </w:t>
      </w:r>
      <w:hyperlink r:id="rId2453" w:history="1">
        <w:r w:rsidRPr="00D36414">
          <w:rPr>
            <w:rStyle w:val="Hyperlink"/>
            <w:rFonts w:cstheme="minorHAnsi"/>
          </w:rPr>
          <w:t>https://www.climateinvestmentfunds.org/fund/scaling-renewable-energy-program</w:t>
        </w:r>
      </w:hyperlink>
      <w:r w:rsidRPr="00D36414">
        <w:rPr>
          <w:rFonts w:cstheme="minorHAnsi"/>
        </w:rPr>
        <w:t xml:space="preserve"> </w:t>
      </w:r>
    </w:p>
    <w:p w14:paraId="6B09A19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overnment of the Russian Federation. (2014). </w:t>
      </w:r>
      <w:r w:rsidRPr="00D36414">
        <w:rPr>
          <w:rFonts w:cstheme="minorHAnsi"/>
          <w:i/>
          <w:iCs/>
        </w:rPr>
        <w:t>5th national neport: Conservation of biodiversity in the Russian Federation</w:t>
      </w:r>
      <w:r w:rsidRPr="00D36414">
        <w:rPr>
          <w:rFonts w:cstheme="minorHAnsi"/>
        </w:rPr>
        <w:t>.</w:t>
      </w:r>
    </w:p>
    <w:p w14:paraId="6B88D8B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ădinaru, S. R., Iojă, C. I., Onose, D. A., Gavrilidis, A. A., Pătru-Stupariu, I., Kienast, F., &amp; Hersperger, A. M. (2015). Land abandonment as a precursor of built-up development at the sprawling periphery of former socialist cities. </w:t>
      </w:r>
      <w:r w:rsidRPr="00D36414">
        <w:rPr>
          <w:rFonts w:cstheme="minorHAnsi"/>
          <w:i/>
          <w:iCs/>
        </w:rPr>
        <w:t>Ecological Indicators</w:t>
      </w:r>
      <w:r w:rsidRPr="00D36414">
        <w:rPr>
          <w:rFonts w:cstheme="minorHAnsi"/>
        </w:rPr>
        <w:t xml:space="preserve">, </w:t>
      </w:r>
      <w:r w:rsidRPr="00D36414">
        <w:rPr>
          <w:rFonts w:cstheme="minorHAnsi"/>
          <w:i/>
          <w:iCs/>
        </w:rPr>
        <w:t>57</w:t>
      </w:r>
      <w:r w:rsidRPr="00D36414">
        <w:rPr>
          <w:rFonts w:cstheme="minorHAnsi"/>
        </w:rPr>
        <w:t xml:space="preserve">, 305–313. </w:t>
      </w:r>
      <w:hyperlink r:id="rId2454" w:history="1">
        <w:r w:rsidRPr="00D36414">
          <w:rPr>
            <w:rStyle w:val="Hyperlink"/>
            <w:rFonts w:cstheme="minorHAnsi"/>
          </w:rPr>
          <w:t>http://doi.org/10.1016/j.ecolind.2015.05.009</w:t>
        </w:r>
      </w:hyperlink>
    </w:p>
    <w:p w14:paraId="7BF00EE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anhus, A., Eriksen, R., &amp; Moum, S.-O. (2015). </w:t>
      </w:r>
      <w:r w:rsidRPr="00D36414">
        <w:rPr>
          <w:rFonts w:cstheme="minorHAnsi"/>
          <w:i/>
          <w:iCs/>
        </w:rPr>
        <w:t>Resultatkontroll skogbruk/miljö rapport 2014 [Performance check forestry/environmental report 2014]</w:t>
      </w:r>
      <w:r w:rsidRPr="00D36414">
        <w:rPr>
          <w:rFonts w:cstheme="minorHAnsi"/>
        </w:rPr>
        <w:t xml:space="preserve">. Retrieved from </w:t>
      </w:r>
      <w:hyperlink r:id="rId2455" w:history="1">
        <w:r w:rsidRPr="00D36414">
          <w:rPr>
            <w:rStyle w:val="Hyperlink"/>
            <w:rFonts w:cstheme="minorHAnsi"/>
          </w:rPr>
          <w:t>https://brage.bibsys.no/xmlui/bitstream/handle/11250/2364999/NIBIO RAPPORT 1(32).pdf?sequence=1</w:t>
        </w:r>
      </w:hyperlink>
    </w:p>
    <w:p w14:paraId="43785C9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anier, A., Reichstein, M., Bréda, N., Janssens, I. A., Falge, E., Ciais, P., Grünwald, T., Aubinet, M., Berbigier, P., Bernhofer, C., Buchmann, N., Facini, O., Grassi, G., Heinesch, B., Ilvesniemi, H., Keronen, P., Knohl, A., Köstner, B., Lagergren, F., Lindroth, A., Longdoz, B., Loustau, D., Mateus, J., Montagnani, L., Nys, C., Moors, E., Papale, D., Peiffer, M., Pilegaard, K., Pita, G., Pumpanen, J., Rambal, S., Rebmann, C., Rodrigues, A., Seufert, G., Tenhunen, J., Vesala, T., &amp; Wang, Q. (2007). Evidence for soil water control on carbon and water dynamics in European forests during the extremely dry year: 2003. </w:t>
      </w:r>
      <w:r w:rsidRPr="00D36414">
        <w:rPr>
          <w:rFonts w:cstheme="minorHAnsi"/>
          <w:i/>
          <w:iCs/>
        </w:rPr>
        <w:t>Agricultural and Forest Meteorology</w:t>
      </w:r>
      <w:r w:rsidRPr="00D36414">
        <w:rPr>
          <w:rFonts w:cstheme="minorHAnsi"/>
        </w:rPr>
        <w:t xml:space="preserve">, </w:t>
      </w:r>
      <w:r w:rsidRPr="00D36414">
        <w:rPr>
          <w:rFonts w:cstheme="minorHAnsi"/>
          <w:i/>
          <w:iCs/>
        </w:rPr>
        <w:t>143</w:t>
      </w:r>
      <w:r w:rsidRPr="00D36414">
        <w:rPr>
          <w:rFonts w:cstheme="minorHAnsi"/>
        </w:rPr>
        <w:t xml:space="preserve">(1–2), 123–145. </w:t>
      </w:r>
      <w:hyperlink r:id="rId2456" w:history="1">
        <w:r w:rsidRPr="00D36414">
          <w:rPr>
            <w:rStyle w:val="Hyperlink"/>
            <w:rFonts w:cstheme="minorHAnsi"/>
          </w:rPr>
          <w:t>http://doi.org/10.1016/j.agrformet.2006.12.004</w:t>
        </w:r>
      </w:hyperlink>
    </w:p>
    <w:p w14:paraId="7B85720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anström, A., &amp; Niklasson, M. (2008). Potentials and limitations for human control over historic fire regimes in the boreal forest.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3</w:t>
      </w:r>
      <w:r w:rsidRPr="00D36414">
        <w:rPr>
          <w:rFonts w:cstheme="minorHAnsi"/>
        </w:rPr>
        <w:t xml:space="preserve">(1501), 2353–2358. </w:t>
      </w:r>
      <w:hyperlink r:id="rId2457" w:history="1">
        <w:r w:rsidRPr="00D36414">
          <w:rPr>
            <w:rStyle w:val="Hyperlink"/>
            <w:rFonts w:cstheme="minorHAnsi"/>
          </w:rPr>
          <w:t>http://doi.org/10.1098/rstb.2007.2205</w:t>
        </w:r>
      </w:hyperlink>
    </w:p>
    <w:p w14:paraId="49759BC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imes, S. (2000). Rural areas in the information society: diminishing distance or increasing learning capacity? </w:t>
      </w:r>
      <w:r w:rsidRPr="00D36414">
        <w:rPr>
          <w:rFonts w:cstheme="minorHAnsi"/>
          <w:i/>
          <w:iCs/>
        </w:rPr>
        <w:t>Journal of Rural Studies</w:t>
      </w:r>
      <w:r w:rsidRPr="00D36414">
        <w:rPr>
          <w:rFonts w:cstheme="minorHAnsi"/>
        </w:rPr>
        <w:t xml:space="preserve">, </w:t>
      </w:r>
      <w:r w:rsidRPr="00D36414">
        <w:rPr>
          <w:rFonts w:cstheme="minorHAnsi"/>
          <w:i/>
          <w:iCs/>
        </w:rPr>
        <w:t>16</w:t>
      </w:r>
      <w:r w:rsidRPr="00D36414">
        <w:rPr>
          <w:rFonts w:cstheme="minorHAnsi"/>
        </w:rPr>
        <w:t xml:space="preserve">, 13–21. </w:t>
      </w:r>
      <w:hyperlink r:id="rId2458" w:history="1">
        <w:r w:rsidRPr="00D36414">
          <w:rPr>
            <w:rStyle w:val="Hyperlink"/>
            <w:rFonts w:cstheme="minorHAnsi"/>
          </w:rPr>
          <w:t>http://doi.org/10.1016/S0743-0167(99)00027-3</w:t>
        </w:r>
      </w:hyperlink>
    </w:p>
    <w:p w14:paraId="3FE6756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odzinska-Jurczak, M., &amp; Cent, J. (2011). Expansion of nature conservation areas: Problems with Natura 2000 implementation in Poland? </w:t>
      </w:r>
      <w:r w:rsidRPr="00D36414">
        <w:rPr>
          <w:rFonts w:cstheme="minorHAnsi"/>
          <w:i/>
          <w:iCs/>
        </w:rPr>
        <w:t>Environmental Management</w:t>
      </w:r>
      <w:r w:rsidRPr="00D36414">
        <w:rPr>
          <w:rFonts w:cstheme="minorHAnsi"/>
        </w:rPr>
        <w:t xml:space="preserve">, </w:t>
      </w:r>
      <w:r w:rsidRPr="00D36414">
        <w:rPr>
          <w:rFonts w:cstheme="minorHAnsi"/>
          <w:i/>
          <w:iCs/>
        </w:rPr>
        <w:t>47</w:t>
      </w:r>
      <w:r w:rsidRPr="00D36414">
        <w:rPr>
          <w:rFonts w:cstheme="minorHAnsi"/>
        </w:rPr>
        <w:t xml:space="preserve">(1), 11–27. </w:t>
      </w:r>
      <w:hyperlink r:id="rId2459" w:history="1">
        <w:r w:rsidRPr="00D36414">
          <w:rPr>
            <w:rStyle w:val="Hyperlink"/>
            <w:rFonts w:cstheme="minorHAnsi"/>
          </w:rPr>
          <w:t>http://doi.org/10.1007/s00267-010-9583-2</w:t>
        </w:r>
      </w:hyperlink>
    </w:p>
    <w:p w14:paraId="073345F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uber, B., Evans, D., Henle, K., Bauch, B., Schmeller, D., Dziock, F., Henry, P. Y., Lengyel, S., Margules, C., &amp; Dormann, C. (2012). “Mind the gap!” – How well does Natura 2000 cover species of European interest? </w:t>
      </w:r>
      <w:r w:rsidRPr="00D36414">
        <w:rPr>
          <w:rFonts w:cstheme="minorHAnsi"/>
          <w:i/>
          <w:iCs/>
        </w:rPr>
        <w:t>Nature Conservation</w:t>
      </w:r>
      <w:r w:rsidRPr="00D36414">
        <w:rPr>
          <w:rFonts w:cstheme="minorHAnsi"/>
        </w:rPr>
        <w:t xml:space="preserve">, </w:t>
      </w:r>
      <w:r w:rsidRPr="00D36414">
        <w:rPr>
          <w:rFonts w:cstheme="minorHAnsi"/>
          <w:i/>
          <w:iCs/>
        </w:rPr>
        <w:t>3</w:t>
      </w:r>
      <w:r w:rsidRPr="00D36414">
        <w:rPr>
          <w:rFonts w:cstheme="minorHAnsi"/>
        </w:rPr>
        <w:t xml:space="preserve">, 45–62. </w:t>
      </w:r>
      <w:hyperlink r:id="rId2460" w:history="1">
        <w:r w:rsidRPr="00D36414">
          <w:rPr>
            <w:rStyle w:val="Hyperlink"/>
            <w:rFonts w:cstheme="minorHAnsi"/>
          </w:rPr>
          <w:t>http://doi.org/10.3897/natureconservation.3.3732</w:t>
        </w:r>
      </w:hyperlink>
    </w:p>
    <w:p w14:paraId="550FE22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rytnes, J.-A., Kapfer, J., Jurasinski, G., Birks, H. H., Henriksen, H., Klanderud, K., Odland, A., Ohlson, M., Wipf, S., &amp; Birks, H. J. B. (2014). Identifying the driving factors behind observed elevational range shifts on European mountains. </w:t>
      </w:r>
      <w:r w:rsidRPr="00D36414">
        <w:rPr>
          <w:rFonts w:cstheme="minorHAnsi"/>
          <w:i/>
          <w:iCs/>
        </w:rPr>
        <w:t>Global Ecology and Biogeography</w:t>
      </w:r>
      <w:r w:rsidRPr="00D36414">
        <w:rPr>
          <w:rFonts w:cstheme="minorHAnsi"/>
        </w:rPr>
        <w:t xml:space="preserve">, </w:t>
      </w:r>
      <w:r w:rsidRPr="00D36414">
        <w:rPr>
          <w:rFonts w:cstheme="minorHAnsi"/>
          <w:i/>
          <w:iCs/>
        </w:rPr>
        <w:t>23</w:t>
      </w:r>
      <w:r w:rsidRPr="00D36414">
        <w:rPr>
          <w:rFonts w:cstheme="minorHAnsi"/>
        </w:rPr>
        <w:t xml:space="preserve">(8), 876–884. </w:t>
      </w:r>
      <w:hyperlink r:id="rId2461" w:history="1">
        <w:r w:rsidRPr="00D36414">
          <w:rPr>
            <w:rStyle w:val="Hyperlink"/>
            <w:rFonts w:cstheme="minorHAnsi"/>
          </w:rPr>
          <w:t>http://doi.org/10.1111/geb.12170</w:t>
        </w:r>
      </w:hyperlink>
    </w:p>
    <w:p w14:paraId="5D62FE2D"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Guarino, R., Cutaia, F., Giacopelli, A. L., Menegoni, P., Pelagallo, F., Trotta, C., &amp; Trombino, G. (2015). Disintegration of Italian rural landscapes to international environmental agreements. </w:t>
      </w:r>
      <w:r w:rsidRPr="00D36414">
        <w:rPr>
          <w:rFonts w:cstheme="minorHAnsi"/>
          <w:i/>
          <w:iCs/>
        </w:rPr>
        <w:t>International Environmental Agreements: Politics, Law and Economics, 17</w:t>
      </w:r>
      <w:r w:rsidRPr="00D36414">
        <w:rPr>
          <w:rFonts w:cstheme="minorHAnsi"/>
          <w:iCs/>
        </w:rPr>
        <w:t>(2), 161-172</w:t>
      </w:r>
      <w:r w:rsidRPr="00D36414">
        <w:rPr>
          <w:rFonts w:cstheme="minorHAnsi"/>
        </w:rPr>
        <w:t xml:space="preserve">. </w:t>
      </w:r>
      <w:hyperlink r:id="rId2462" w:history="1">
        <w:r w:rsidRPr="00D36414">
          <w:rPr>
            <w:rStyle w:val="Hyperlink"/>
            <w:rFonts w:cstheme="minorHAnsi"/>
            <w:lang w:val="es-ES"/>
          </w:rPr>
          <w:t>http://doi.org/10.1007/s10784-015-9310-9</w:t>
        </w:r>
      </w:hyperlink>
    </w:p>
    <w:p w14:paraId="39BDFD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Guerra, C. A., Metzger, M. J., Maes, J., &amp; Pinto-Correia, T. (2015). </w:t>
      </w:r>
      <w:r w:rsidRPr="00D36414">
        <w:rPr>
          <w:rFonts w:cstheme="minorHAnsi"/>
        </w:rPr>
        <w:t xml:space="preserve">Policy impacts on regulating ecosystem services: looking at the implications of 60 years of landscape change on soil erosion </w:t>
      </w:r>
      <w:r w:rsidRPr="00D36414">
        <w:rPr>
          <w:rFonts w:cstheme="minorHAnsi"/>
        </w:rPr>
        <w:lastRenderedPageBreak/>
        <w:t xml:space="preserve">prevention in a Mediterranean silvo-pastoral system. </w:t>
      </w:r>
      <w:r w:rsidRPr="00D36414">
        <w:rPr>
          <w:rFonts w:cstheme="minorHAnsi"/>
          <w:i/>
          <w:iCs/>
        </w:rPr>
        <w:t>Landscape Ecology</w:t>
      </w:r>
      <w:r w:rsidRPr="00D36414">
        <w:rPr>
          <w:rFonts w:cstheme="minorHAnsi"/>
        </w:rPr>
        <w:t xml:space="preserve">, </w:t>
      </w:r>
      <w:r w:rsidRPr="00D36414">
        <w:rPr>
          <w:rFonts w:cstheme="minorHAnsi"/>
          <w:i/>
          <w:iCs/>
        </w:rPr>
        <w:t>31</w:t>
      </w:r>
      <w:r w:rsidRPr="00D36414">
        <w:rPr>
          <w:rFonts w:cstheme="minorHAnsi"/>
        </w:rPr>
        <w:t xml:space="preserve">(2), 271–290. </w:t>
      </w:r>
      <w:hyperlink r:id="rId2463" w:history="1">
        <w:r w:rsidRPr="00D36414">
          <w:rPr>
            <w:rStyle w:val="Hyperlink"/>
            <w:rFonts w:cstheme="minorHAnsi"/>
          </w:rPr>
          <w:t>http://doi.org/10.1007/s10980-015-0241-1</w:t>
        </w:r>
      </w:hyperlink>
    </w:p>
    <w:p w14:paraId="48B8F2C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uerrero, I., Morales, M. B., Oñate, J. J., Aavik, T., Bengtsson, J., Berendse, F., Clement, L. W., Dennis, C., Eggers, S., Emmerson, M., Fischer, C., Flohre, A., Geiger, F., Hawro, V., Inchausti, P., Kalamees, A., Kinks, R., Liira, J., Meléndez, L., Pärt, T., Thies, C., Tscharntke, T., Olszewski, A., &amp; Weisser, W. W. (2011). Taxonomic and functional diversity of farmland bird communities across Europe: Effects of biogeography and agricultural intensification. </w:t>
      </w:r>
      <w:r w:rsidRPr="00D36414">
        <w:rPr>
          <w:rFonts w:cstheme="minorHAnsi"/>
          <w:i/>
          <w:iCs/>
        </w:rPr>
        <w:t>Biodiversity and Conservation</w:t>
      </w:r>
      <w:r w:rsidRPr="00D36414">
        <w:rPr>
          <w:rFonts w:cstheme="minorHAnsi"/>
        </w:rPr>
        <w:t xml:space="preserve">, </w:t>
      </w:r>
      <w:r w:rsidRPr="00D36414">
        <w:rPr>
          <w:rFonts w:cstheme="minorHAnsi"/>
          <w:i/>
          <w:iCs/>
        </w:rPr>
        <w:t>20</w:t>
      </w:r>
      <w:r w:rsidRPr="00D36414">
        <w:rPr>
          <w:rFonts w:cstheme="minorHAnsi"/>
        </w:rPr>
        <w:t xml:space="preserve">(14), 3663–3681. </w:t>
      </w:r>
      <w:hyperlink r:id="rId2464" w:history="1">
        <w:r w:rsidRPr="00D36414">
          <w:rPr>
            <w:rStyle w:val="Hyperlink"/>
            <w:rFonts w:cstheme="minorHAnsi"/>
          </w:rPr>
          <w:t>http://doi.org/10.1007/s10531-011-0156-3</w:t>
        </w:r>
      </w:hyperlink>
    </w:p>
    <w:p w14:paraId="7A472AA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uillen, J., Calvo Santos, A., Carpenter, G., Carvalho, N., Casey, J., Lleonart, J., Maynou, F., Merino, G., &amp; Paulrud, A. (2016). Sustainability now or later? Estimating the benefits of pathways to maximum sustainable yield for EU Northeast Atlantic fisheries. </w:t>
      </w:r>
      <w:r w:rsidRPr="00D36414">
        <w:rPr>
          <w:rFonts w:cstheme="minorHAnsi"/>
          <w:i/>
          <w:iCs/>
        </w:rPr>
        <w:t>Marine Policy</w:t>
      </w:r>
      <w:r w:rsidRPr="00D36414">
        <w:rPr>
          <w:rFonts w:cstheme="minorHAnsi"/>
        </w:rPr>
        <w:t xml:space="preserve">, </w:t>
      </w:r>
      <w:r w:rsidRPr="00D36414">
        <w:rPr>
          <w:rFonts w:cstheme="minorHAnsi"/>
          <w:i/>
          <w:iCs/>
        </w:rPr>
        <w:t>72</w:t>
      </w:r>
      <w:r w:rsidRPr="00D36414">
        <w:rPr>
          <w:rFonts w:cstheme="minorHAnsi"/>
        </w:rPr>
        <w:t xml:space="preserve">, 40–47. </w:t>
      </w:r>
      <w:hyperlink r:id="rId2465" w:history="1">
        <w:r w:rsidRPr="00D36414">
          <w:rPr>
            <w:rStyle w:val="Hyperlink"/>
            <w:rFonts w:cstheme="minorHAnsi"/>
          </w:rPr>
          <w:t>http://doi.org/10.1016/j.marpol.2016.06.015</w:t>
        </w:r>
      </w:hyperlink>
    </w:p>
    <w:p w14:paraId="173BA7B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uittar, J., Goldberg, D., Klanderud, K., Telford, R. J., &amp; Vandvik, V. (2016). Can trait patterns along gradients predict plant community responses to climate change? </w:t>
      </w:r>
      <w:r w:rsidRPr="00D36414">
        <w:rPr>
          <w:rFonts w:cstheme="minorHAnsi"/>
          <w:i/>
          <w:iCs/>
        </w:rPr>
        <w:t>Ecology</w:t>
      </w:r>
      <w:r w:rsidRPr="00D36414">
        <w:rPr>
          <w:rFonts w:cstheme="minorHAnsi"/>
        </w:rPr>
        <w:t xml:space="preserve">, </w:t>
      </w:r>
      <w:r w:rsidRPr="00D36414">
        <w:rPr>
          <w:rFonts w:cstheme="minorHAnsi"/>
          <w:i/>
          <w:iCs/>
        </w:rPr>
        <w:t>97</w:t>
      </w:r>
      <w:r w:rsidRPr="00D36414">
        <w:rPr>
          <w:rFonts w:cstheme="minorHAnsi"/>
        </w:rPr>
        <w:t xml:space="preserve">(10), 2791–2801. </w:t>
      </w:r>
      <w:hyperlink r:id="rId2466" w:history="1">
        <w:r w:rsidRPr="00D36414">
          <w:rPr>
            <w:rStyle w:val="Hyperlink"/>
            <w:rFonts w:cstheme="minorHAnsi"/>
          </w:rPr>
          <w:t>http://doi.org/10.1002/ecy.1500</w:t>
        </w:r>
      </w:hyperlink>
    </w:p>
    <w:p w14:paraId="669D5AD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ulvik, M. E. (2007). Mites (Acari) As indicators of soil biodiversity and land use monitoring: a review. </w:t>
      </w:r>
      <w:r w:rsidRPr="00D36414">
        <w:rPr>
          <w:rFonts w:cstheme="minorHAnsi"/>
          <w:i/>
          <w:iCs/>
        </w:rPr>
        <w:t>Polish Journal of Ecology</w:t>
      </w:r>
      <w:r w:rsidRPr="00D36414">
        <w:rPr>
          <w:rFonts w:cstheme="minorHAnsi"/>
        </w:rPr>
        <w:t xml:space="preserve">, </w:t>
      </w:r>
      <w:r w:rsidRPr="00D36414">
        <w:rPr>
          <w:rFonts w:cstheme="minorHAnsi"/>
          <w:i/>
          <w:iCs/>
        </w:rPr>
        <w:t>55</w:t>
      </w:r>
      <w:r w:rsidRPr="00D36414">
        <w:rPr>
          <w:rFonts w:cstheme="minorHAnsi"/>
        </w:rPr>
        <w:t>(3), 415–440.</w:t>
      </w:r>
    </w:p>
    <w:p w14:paraId="3DB3AC2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üneralp, B., &amp; Seto, K. C. (2013). Futures of global urban expansion: uncertainties and implications for biodiversity conservation. </w:t>
      </w:r>
      <w:r w:rsidRPr="00D36414">
        <w:rPr>
          <w:rFonts w:cstheme="minorHAnsi"/>
          <w:i/>
          <w:iCs/>
        </w:rPr>
        <w:t>Environmental Research Letters</w:t>
      </w:r>
      <w:r w:rsidRPr="00D36414">
        <w:rPr>
          <w:rFonts w:cstheme="minorHAnsi"/>
        </w:rPr>
        <w:t xml:space="preserve">, </w:t>
      </w:r>
      <w:r w:rsidRPr="00D36414">
        <w:rPr>
          <w:rFonts w:cstheme="minorHAnsi"/>
          <w:i/>
          <w:iCs/>
        </w:rPr>
        <w:t>8</w:t>
      </w:r>
      <w:r w:rsidRPr="00D36414">
        <w:rPr>
          <w:rFonts w:cstheme="minorHAnsi"/>
        </w:rPr>
        <w:t xml:space="preserve">(1), 14025. </w:t>
      </w:r>
      <w:hyperlink r:id="rId2467" w:history="1">
        <w:r w:rsidRPr="00D36414">
          <w:rPr>
            <w:rStyle w:val="Hyperlink"/>
            <w:rFonts w:cstheme="minorHAnsi"/>
          </w:rPr>
          <w:t>http://doi.org/10.1088/1748-9326/8/1/014025</w:t>
        </w:r>
      </w:hyperlink>
    </w:p>
    <w:p w14:paraId="30DFFB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urevitch, J., &amp; Padilla, D. K. (2004). Are invasive species a major cause of extinctions? </w:t>
      </w:r>
      <w:r w:rsidRPr="00D36414">
        <w:rPr>
          <w:rFonts w:cstheme="minorHAnsi"/>
          <w:i/>
          <w:iCs/>
        </w:rPr>
        <w:t>Trends in Ecology and Evolution</w:t>
      </w:r>
      <w:r w:rsidRPr="00D36414">
        <w:rPr>
          <w:rFonts w:cstheme="minorHAnsi"/>
        </w:rPr>
        <w:t xml:space="preserve">, </w:t>
      </w:r>
      <w:r w:rsidRPr="00D36414">
        <w:rPr>
          <w:rFonts w:cstheme="minorHAnsi"/>
          <w:i/>
          <w:iCs/>
        </w:rPr>
        <w:t>19</w:t>
      </w:r>
      <w:r w:rsidRPr="00D36414">
        <w:rPr>
          <w:rFonts w:cstheme="minorHAnsi"/>
        </w:rPr>
        <w:t xml:space="preserve">(9), 470–474. </w:t>
      </w:r>
      <w:hyperlink r:id="rId2468" w:history="1">
        <w:r w:rsidRPr="00D36414">
          <w:rPr>
            <w:rStyle w:val="Hyperlink"/>
            <w:rFonts w:cstheme="minorHAnsi"/>
          </w:rPr>
          <w:t>http://doi.org/10.1016/j.tree.2004.07.005</w:t>
        </w:r>
      </w:hyperlink>
    </w:p>
    <w:p w14:paraId="1BCBEB0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Gutzler, C., Helming, K., Balla, D., Dannowski, R., Deumlich, D., Glemnitz, M., Knierim, A., Mirschel, W., Nendel, C., Paul, C., Sieber, S., Stachow, U., Starick, A., Wieland, R., Wurbs, A., &amp; Zander, P. (2015). Agricultural land use changes – a scenario-based sustainability impact assessment for Brandenburg, Germany. </w:t>
      </w:r>
      <w:r w:rsidRPr="00D36414">
        <w:rPr>
          <w:rFonts w:cstheme="minorHAnsi"/>
          <w:i/>
          <w:iCs/>
        </w:rPr>
        <w:t>Ecological Indicators</w:t>
      </w:r>
      <w:r w:rsidRPr="00D36414">
        <w:rPr>
          <w:rFonts w:cstheme="minorHAnsi"/>
        </w:rPr>
        <w:t xml:space="preserve">, </w:t>
      </w:r>
      <w:r w:rsidRPr="00D36414">
        <w:rPr>
          <w:rFonts w:cstheme="minorHAnsi"/>
          <w:i/>
          <w:iCs/>
        </w:rPr>
        <w:t>48</w:t>
      </w:r>
      <w:r w:rsidRPr="00D36414">
        <w:rPr>
          <w:rFonts w:cstheme="minorHAnsi"/>
        </w:rPr>
        <w:t xml:space="preserve">, 505–517. </w:t>
      </w:r>
      <w:hyperlink r:id="rId2469" w:history="1">
        <w:r w:rsidRPr="00D36414">
          <w:rPr>
            <w:rStyle w:val="Hyperlink"/>
            <w:rFonts w:cstheme="minorHAnsi"/>
          </w:rPr>
          <w:t>http://doi.org/10.1016/j.ecolind.2014.09.004</w:t>
        </w:r>
      </w:hyperlink>
    </w:p>
    <w:p w14:paraId="790503B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aland, C., Naisbit, R. E., &amp; Bersier, L.-Fél. (2011). Sown wildflower strips for insect conservation: a review. </w:t>
      </w:r>
      <w:r w:rsidRPr="00D36414">
        <w:rPr>
          <w:rFonts w:cstheme="minorHAnsi"/>
          <w:i/>
          <w:iCs/>
        </w:rPr>
        <w:t>Insect Conservation and Diversity</w:t>
      </w:r>
      <w:r w:rsidRPr="00D36414">
        <w:rPr>
          <w:rFonts w:cstheme="minorHAnsi"/>
        </w:rPr>
        <w:t xml:space="preserve">, </w:t>
      </w:r>
      <w:r w:rsidRPr="00D36414">
        <w:rPr>
          <w:rFonts w:cstheme="minorHAnsi"/>
          <w:i/>
          <w:iCs/>
        </w:rPr>
        <w:t>4</w:t>
      </w:r>
      <w:r w:rsidRPr="00D36414">
        <w:rPr>
          <w:rFonts w:cstheme="minorHAnsi"/>
        </w:rPr>
        <w:t xml:space="preserve">(1), 60–80. </w:t>
      </w:r>
      <w:hyperlink r:id="rId2470" w:history="1">
        <w:r w:rsidRPr="00D36414">
          <w:rPr>
            <w:rStyle w:val="Hyperlink"/>
            <w:rFonts w:cstheme="minorHAnsi"/>
          </w:rPr>
          <w:t>http://doi.org/10.1111/j.1752-4598.2010.00098.x</w:t>
        </w:r>
      </w:hyperlink>
    </w:p>
    <w:p w14:paraId="506BC9C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ddad, N. M., Brudvig, L. A., Clobert, J., Davies, K. F., Gonzalez, A., Holt, R. D., Lovejoy, T. E., Sexton, J. O., Austin, M. P., Collins, C. D., Cook, W. M., Damschen, E. I., Ewers, R. M., Foster, B. L., Jenkins, C. N., King, A. J., Laurance, W. F., Levey, D. J., Margules, C. R., Melbourne, B. A., Nicholls, A. O., Orrock, J. L., Song, D.-X., &amp; Townshend, J. R. (2015). Habitat fragmentation and its lasting impact on Earth’s ecosystems. </w:t>
      </w:r>
      <w:r w:rsidRPr="00D36414">
        <w:rPr>
          <w:rFonts w:cstheme="minorHAnsi"/>
          <w:i/>
          <w:iCs/>
        </w:rPr>
        <w:t>Science Advances</w:t>
      </w:r>
      <w:r w:rsidRPr="00D36414">
        <w:rPr>
          <w:rFonts w:cstheme="minorHAnsi"/>
        </w:rPr>
        <w:t xml:space="preserve">, </w:t>
      </w:r>
      <w:r w:rsidRPr="00D36414">
        <w:rPr>
          <w:rFonts w:cstheme="minorHAnsi"/>
          <w:i/>
          <w:iCs/>
        </w:rPr>
        <w:t>1</w:t>
      </w:r>
      <w:r w:rsidRPr="00D36414">
        <w:rPr>
          <w:rFonts w:cstheme="minorHAnsi"/>
        </w:rPr>
        <w:t xml:space="preserve">(2), e1500052. </w:t>
      </w:r>
      <w:hyperlink r:id="rId2471" w:history="1">
        <w:r w:rsidRPr="00D36414">
          <w:rPr>
            <w:rStyle w:val="Hyperlink"/>
            <w:rFonts w:cstheme="minorHAnsi"/>
          </w:rPr>
          <w:t>http://doi.org/10.1126/sciadv.1500052</w:t>
        </w:r>
      </w:hyperlink>
    </w:p>
    <w:p w14:paraId="5229034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eberli, W., Noetzli, J., Arenson, L., Delaloye, R., Gärtner-Roer, I., Gruber, S., Isaksen, K., Kneisel, C., Krautblatter, M., &amp; Phillips, M. (2010). Mountain permafrost: development and challenges of a young research field. </w:t>
      </w:r>
      <w:r w:rsidRPr="00D36414">
        <w:rPr>
          <w:rFonts w:cstheme="minorHAnsi"/>
          <w:i/>
          <w:iCs/>
        </w:rPr>
        <w:t>Journal of Glaciology</w:t>
      </w:r>
      <w:r w:rsidRPr="00D36414">
        <w:rPr>
          <w:rFonts w:cstheme="minorHAnsi"/>
        </w:rPr>
        <w:t xml:space="preserve">, </w:t>
      </w:r>
      <w:r w:rsidRPr="00D36414">
        <w:rPr>
          <w:rFonts w:cstheme="minorHAnsi"/>
          <w:i/>
          <w:iCs/>
        </w:rPr>
        <w:t>56</w:t>
      </w:r>
      <w:r w:rsidRPr="00D36414">
        <w:rPr>
          <w:rFonts w:cstheme="minorHAnsi"/>
        </w:rPr>
        <w:t xml:space="preserve">(200), 1043–1058. </w:t>
      </w:r>
      <w:hyperlink r:id="rId2472" w:history="1">
        <w:r w:rsidRPr="00D36414">
          <w:rPr>
            <w:rStyle w:val="Hyperlink"/>
            <w:rFonts w:cstheme="minorHAnsi"/>
          </w:rPr>
          <w:t>http://doi.org/10.3189/002214311796406121</w:t>
        </w:r>
      </w:hyperlink>
    </w:p>
    <w:p w14:paraId="0A6EA94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gen, J. O., Liestøl, O., Roland, E., &amp; Jørgensen, T. (1993). </w:t>
      </w:r>
      <w:r w:rsidRPr="00D36414">
        <w:rPr>
          <w:rFonts w:cstheme="minorHAnsi"/>
          <w:i/>
          <w:iCs/>
        </w:rPr>
        <w:t>Glacier atlas of Svalbard and Jan Mayen</w:t>
      </w:r>
      <w:r w:rsidRPr="00D36414">
        <w:rPr>
          <w:rFonts w:cstheme="minorHAnsi"/>
        </w:rPr>
        <w:t xml:space="preserve">. Oslo, Norway: </w:t>
      </w:r>
      <w:r w:rsidRPr="00D36414">
        <w:rPr>
          <w:rFonts w:cstheme="minorHAnsi"/>
          <w:lang w:val="pt-PT"/>
        </w:rPr>
        <w:t>Norsk Polarinstitutt</w:t>
      </w:r>
      <w:r w:rsidRPr="00D36414">
        <w:rPr>
          <w:rFonts w:cstheme="minorHAnsi"/>
        </w:rPr>
        <w:t>.</w:t>
      </w:r>
    </w:p>
    <w:p w14:paraId="526112B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hn, T. (2000). </w:t>
      </w:r>
      <w:r w:rsidRPr="00D36414">
        <w:rPr>
          <w:rFonts w:cstheme="minorHAnsi"/>
          <w:i/>
          <w:iCs/>
        </w:rPr>
        <w:t xml:space="preserve">Property rights, ethics, and conflict resolution: Foundations of the Sami economy in </w:t>
      </w:r>
      <w:r w:rsidRPr="00D36414">
        <w:rPr>
          <w:rFonts w:cstheme="minorHAnsi"/>
          <w:i/>
          <w:iCs/>
        </w:rPr>
        <w:lastRenderedPageBreak/>
        <w:t>Sweden</w:t>
      </w:r>
      <w:r w:rsidRPr="00D36414">
        <w:rPr>
          <w:rFonts w:cstheme="minorHAnsi"/>
        </w:rPr>
        <w:t xml:space="preserve"> (Doctoral dissertation). </w:t>
      </w:r>
      <w:hyperlink r:id="rId2473" w:history="1">
        <w:r w:rsidRPr="00D36414">
          <w:rPr>
            <w:rStyle w:val="Hyperlink"/>
            <w:rFonts w:cstheme="minorHAnsi"/>
          </w:rPr>
          <w:t>http://doi.org/10.13140/RG.2.2.14661.65764</w:t>
        </w:r>
      </w:hyperlink>
    </w:p>
    <w:p w14:paraId="71189F7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hn, T., Heinrup, M., &amp; Lindborg, R. (2017). Landscape heterogeneity correlates with recreational values: a case study from Swedish agricultural landscapes and implications for policy. </w:t>
      </w:r>
      <w:r w:rsidRPr="00D36414">
        <w:rPr>
          <w:rFonts w:cstheme="minorHAnsi"/>
          <w:i/>
          <w:iCs/>
        </w:rPr>
        <w:t>Landscape Research</w:t>
      </w:r>
      <w:r w:rsidRPr="00D36414">
        <w:rPr>
          <w:rFonts w:cstheme="minorHAnsi"/>
        </w:rPr>
        <w:t xml:space="preserve">, 1–12. </w:t>
      </w:r>
      <w:hyperlink r:id="rId2474" w:history="1">
        <w:r w:rsidRPr="00D36414">
          <w:rPr>
            <w:rStyle w:val="Hyperlink"/>
            <w:rFonts w:cstheme="minorHAnsi"/>
          </w:rPr>
          <w:t>http://doi.org/10.1080/01426397.2017.1335862</w:t>
        </w:r>
      </w:hyperlink>
    </w:p>
    <w:p w14:paraId="58ABA5E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hn, W. A., &amp; Knoke, T. (2010). Sustainable development and sustainable forestry: analogies, differences, and the role of flexibility. </w:t>
      </w:r>
      <w:r w:rsidRPr="00D36414">
        <w:rPr>
          <w:rFonts w:cstheme="minorHAnsi"/>
          <w:i/>
          <w:iCs/>
        </w:rPr>
        <w:t>European Journal of Forest Research</w:t>
      </w:r>
      <w:r w:rsidRPr="00D36414">
        <w:rPr>
          <w:rFonts w:cstheme="minorHAnsi"/>
        </w:rPr>
        <w:t xml:space="preserve">, </w:t>
      </w:r>
      <w:r w:rsidRPr="00D36414">
        <w:rPr>
          <w:rFonts w:cstheme="minorHAnsi"/>
          <w:i/>
          <w:iCs/>
        </w:rPr>
        <w:t>129</w:t>
      </w:r>
      <w:r w:rsidRPr="00D36414">
        <w:rPr>
          <w:rFonts w:cstheme="minorHAnsi"/>
        </w:rPr>
        <w:t xml:space="preserve">(5), 787–801. </w:t>
      </w:r>
      <w:hyperlink r:id="rId2475" w:history="1">
        <w:r w:rsidRPr="00D36414">
          <w:rPr>
            <w:rStyle w:val="Hyperlink"/>
            <w:rFonts w:cstheme="minorHAnsi"/>
          </w:rPr>
          <w:t>http://doi.org/10.1007/s10342-010-0385-0</w:t>
        </w:r>
      </w:hyperlink>
    </w:p>
    <w:p w14:paraId="4C075B0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lley, J. M., Monokrousos, N., Mazaris, A. D., Newmark, W. D., &amp; Vokou, D. (2016). Dynamics of extinction debt across five taxonomic groups.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rPr>
        <w:t xml:space="preserve">, 1–6. </w:t>
      </w:r>
      <w:hyperlink r:id="rId2476" w:history="1">
        <w:r w:rsidRPr="00D36414">
          <w:rPr>
            <w:rStyle w:val="Hyperlink"/>
            <w:rFonts w:cstheme="minorHAnsi"/>
          </w:rPr>
          <w:t>http://doi.org/10.1038/ncomms12283</w:t>
        </w:r>
      </w:hyperlink>
    </w:p>
    <w:p w14:paraId="513B7DB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nsen, B. B., Grotan, V., Aanes, R., Saether, B.-E., Stien, A., Fuglei, E., Ims, R. A., Yoccoz, N. G., &amp; Pedersen, A. O. (2013). Climate events synchronize the dynamics of a resident vertebrate community in the High Arctic. </w:t>
      </w:r>
      <w:r w:rsidRPr="00D36414">
        <w:rPr>
          <w:rFonts w:cstheme="minorHAnsi"/>
          <w:i/>
          <w:iCs/>
        </w:rPr>
        <w:t>Science</w:t>
      </w:r>
      <w:r w:rsidRPr="00D36414">
        <w:rPr>
          <w:rFonts w:cstheme="minorHAnsi"/>
        </w:rPr>
        <w:t xml:space="preserve">, </w:t>
      </w:r>
      <w:r w:rsidRPr="00D36414">
        <w:rPr>
          <w:rFonts w:cstheme="minorHAnsi"/>
          <w:i/>
          <w:iCs/>
        </w:rPr>
        <w:t>339</w:t>
      </w:r>
      <w:r w:rsidRPr="00D36414">
        <w:rPr>
          <w:rFonts w:cstheme="minorHAnsi"/>
        </w:rPr>
        <w:t xml:space="preserve">(6117), 313–315. </w:t>
      </w:r>
      <w:hyperlink r:id="rId2477" w:history="1">
        <w:r w:rsidRPr="00D36414">
          <w:rPr>
            <w:rStyle w:val="Hyperlink"/>
            <w:rFonts w:cstheme="minorHAnsi"/>
          </w:rPr>
          <w:t>http://doi.org/10.1126/science.1226766</w:t>
        </w:r>
      </w:hyperlink>
    </w:p>
    <w:p w14:paraId="7252F0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nsen, B. B., Isaksen, K., Benestad, R. E., Kohler, J., Pedersen, Å. Ø., Loe, L. E., Coulson, S. J., Larsen, J. O., &amp; Varpe, Ø. (2014). Warmer and wetter winters: characteristics and implications of an extreme weather event in the High Arctic. </w:t>
      </w:r>
      <w:r w:rsidRPr="00D36414">
        <w:rPr>
          <w:rFonts w:cstheme="minorHAnsi"/>
          <w:i/>
          <w:iCs/>
        </w:rPr>
        <w:t>Environmental Research Letters</w:t>
      </w:r>
      <w:r w:rsidRPr="00D36414">
        <w:rPr>
          <w:rFonts w:cstheme="minorHAnsi"/>
        </w:rPr>
        <w:t xml:space="preserve">, </w:t>
      </w:r>
      <w:r w:rsidRPr="00D36414">
        <w:rPr>
          <w:rFonts w:cstheme="minorHAnsi"/>
          <w:i/>
          <w:iCs/>
        </w:rPr>
        <w:t>9</w:t>
      </w:r>
      <w:r w:rsidRPr="00D36414">
        <w:rPr>
          <w:rFonts w:cstheme="minorHAnsi"/>
        </w:rPr>
        <w:t xml:space="preserve">(11), 114021. </w:t>
      </w:r>
      <w:hyperlink r:id="rId2478" w:history="1">
        <w:r w:rsidRPr="00D36414">
          <w:rPr>
            <w:rStyle w:val="Hyperlink"/>
            <w:rFonts w:cstheme="minorHAnsi"/>
          </w:rPr>
          <w:t>http://doi.org/10.1088/1748-9326/9/11/114021</w:t>
        </w:r>
      </w:hyperlink>
    </w:p>
    <w:p w14:paraId="72ECFD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nsen, J., Ruedy, R., Sato, M., &amp; Lo, K. (2010). Global surface temperature change. </w:t>
      </w:r>
      <w:r w:rsidRPr="00D36414">
        <w:rPr>
          <w:rFonts w:cstheme="minorHAnsi"/>
          <w:i/>
          <w:iCs/>
        </w:rPr>
        <w:t>Reviews of Geophysics</w:t>
      </w:r>
      <w:r w:rsidRPr="00D36414">
        <w:rPr>
          <w:rFonts w:cstheme="minorHAnsi"/>
        </w:rPr>
        <w:t xml:space="preserve">, </w:t>
      </w:r>
      <w:r w:rsidRPr="00D36414">
        <w:rPr>
          <w:rFonts w:cstheme="minorHAnsi"/>
          <w:i/>
          <w:iCs/>
        </w:rPr>
        <w:t>48</w:t>
      </w:r>
      <w:r w:rsidRPr="00D36414">
        <w:rPr>
          <w:rFonts w:cstheme="minorHAnsi"/>
        </w:rPr>
        <w:t xml:space="preserve">(4), RG4004. </w:t>
      </w:r>
      <w:hyperlink r:id="rId2479" w:history="1">
        <w:r w:rsidRPr="00D36414">
          <w:rPr>
            <w:rStyle w:val="Hyperlink"/>
            <w:rFonts w:cstheme="minorHAnsi"/>
          </w:rPr>
          <w:t>http://doi.org/10.1029/2010RG000345</w:t>
        </w:r>
      </w:hyperlink>
    </w:p>
    <w:p w14:paraId="08C342B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nski, I. (2000). Extinction debt and species credit in boreal forests: modelling the consequences of different approaches to biodiversity conservation. </w:t>
      </w:r>
      <w:r w:rsidRPr="00D36414">
        <w:rPr>
          <w:rFonts w:cstheme="minorHAnsi"/>
          <w:i/>
          <w:iCs/>
        </w:rPr>
        <w:t>Annales Zoologici Fennici</w:t>
      </w:r>
      <w:r w:rsidRPr="00D36414">
        <w:rPr>
          <w:rFonts w:cstheme="minorHAnsi"/>
        </w:rPr>
        <w:t xml:space="preserve">, </w:t>
      </w:r>
      <w:r w:rsidRPr="00D36414">
        <w:rPr>
          <w:rFonts w:cstheme="minorHAnsi"/>
          <w:i/>
          <w:iCs/>
        </w:rPr>
        <w:t>37</w:t>
      </w:r>
      <w:r w:rsidRPr="00D36414">
        <w:rPr>
          <w:rFonts w:cstheme="minorHAnsi"/>
        </w:rPr>
        <w:t xml:space="preserve">(4), 271–280. </w:t>
      </w:r>
      <w:hyperlink r:id="rId2480" w:history="1">
        <w:r w:rsidRPr="00D36414">
          <w:rPr>
            <w:rStyle w:val="Hyperlink"/>
            <w:rFonts w:cstheme="minorHAnsi"/>
          </w:rPr>
          <w:t>http://doi.org/10.1111/j.1467-8276.2007.00999.x</w:t>
        </w:r>
      </w:hyperlink>
    </w:p>
    <w:p w14:paraId="45E2897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nski, I. (2011). Habitat loss, the dynamics of biodiversity, and a perspective on conservation. </w:t>
      </w:r>
      <w:r w:rsidRPr="00D36414">
        <w:rPr>
          <w:rFonts w:cstheme="minorHAnsi"/>
          <w:i/>
          <w:iCs/>
        </w:rPr>
        <w:t>Ambio</w:t>
      </w:r>
      <w:r w:rsidRPr="00D36414">
        <w:rPr>
          <w:rFonts w:cstheme="minorHAnsi"/>
        </w:rPr>
        <w:t xml:space="preserve">, </w:t>
      </w:r>
      <w:r w:rsidRPr="00D36414">
        <w:rPr>
          <w:rFonts w:cstheme="minorHAnsi"/>
          <w:i/>
          <w:iCs/>
        </w:rPr>
        <w:t>40</w:t>
      </w:r>
      <w:r w:rsidRPr="00D36414">
        <w:rPr>
          <w:rFonts w:cstheme="minorHAnsi"/>
        </w:rPr>
        <w:t xml:space="preserve">(3), 248–255. </w:t>
      </w:r>
      <w:hyperlink r:id="rId2481" w:history="1">
        <w:r w:rsidRPr="00D36414">
          <w:rPr>
            <w:rStyle w:val="Hyperlink"/>
            <w:rFonts w:cstheme="minorHAnsi"/>
          </w:rPr>
          <w:t>http://doi.org/10.1007/s13280-011-0147-3</w:t>
        </w:r>
      </w:hyperlink>
    </w:p>
    <w:p w14:paraId="1EC1970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nski, I., &amp; Ovaskainen, O. (2002). Extinction dept at extinction threshold. </w:t>
      </w:r>
      <w:r w:rsidRPr="00D36414">
        <w:rPr>
          <w:rFonts w:cstheme="minorHAnsi"/>
          <w:i/>
          <w:iCs/>
        </w:rPr>
        <w:t>Conservation Biology</w:t>
      </w:r>
      <w:r w:rsidRPr="00D36414">
        <w:rPr>
          <w:rFonts w:cstheme="minorHAnsi"/>
        </w:rPr>
        <w:t xml:space="preserve">, </w:t>
      </w:r>
      <w:r w:rsidRPr="00D36414">
        <w:rPr>
          <w:rFonts w:cstheme="minorHAnsi"/>
          <w:i/>
          <w:iCs/>
        </w:rPr>
        <w:t>16</w:t>
      </w:r>
      <w:r w:rsidRPr="00D36414">
        <w:rPr>
          <w:rFonts w:cstheme="minorHAnsi"/>
        </w:rPr>
        <w:t xml:space="preserve">(3), 666–673. </w:t>
      </w:r>
      <w:hyperlink r:id="rId2482" w:history="1">
        <w:r w:rsidRPr="00D36414">
          <w:rPr>
            <w:rStyle w:val="Hyperlink"/>
            <w:rFonts w:cstheme="minorHAnsi"/>
          </w:rPr>
          <w:t>http://doi.org/10.1046/j.1523-1739.2002.00342.x</w:t>
        </w:r>
      </w:hyperlink>
    </w:p>
    <w:p w14:paraId="03CB520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rari, Y. N. (2014). </w:t>
      </w:r>
      <w:r w:rsidRPr="00D36414">
        <w:rPr>
          <w:rFonts w:cstheme="minorHAnsi"/>
          <w:i/>
          <w:iCs/>
        </w:rPr>
        <w:t>Sapiens: a brief history of humankind</w:t>
      </w:r>
      <w:r w:rsidRPr="00D36414">
        <w:rPr>
          <w:rFonts w:cstheme="minorHAnsi"/>
        </w:rPr>
        <w:t>. New York, USA: Harper.</w:t>
      </w:r>
    </w:p>
    <w:p w14:paraId="2A171E7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rdt, L., &amp; O’Neill, D. W. (2017). Ecological macroeconomic models: Assessing current developments. </w:t>
      </w:r>
      <w:r w:rsidRPr="00D36414">
        <w:rPr>
          <w:rFonts w:cstheme="minorHAnsi"/>
          <w:i/>
          <w:iCs/>
        </w:rPr>
        <w:t>Ecological Economics</w:t>
      </w:r>
      <w:r w:rsidRPr="00D36414">
        <w:rPr>
          <w:rFonts w:cstheme="minorHAnsi"/>
        </w:rPr>
        <w:t xml:space="preserve">, </w:t>
      </w:r>
      <w:r w:rsidRPr="00D36414">
        <w:rPr>
          <w:rFonts w:cstheme="minorHAnsi"/>
          <w:i/>
          <w:iCs/>
        </w:rPr>
        <w:t>134</w:t>
      </w:r>
      <w:r w:rsidRPr="00D36414">
        <w:rPr>
          <w:rFonts w:cstheme="minorHAnsi"/>
        </w:rPr>
        <w:t xml:space="preserve">, 198–211. </w:t>
      </w:r>
      <w:hyperlink r:id="rId2483" w:history="1">
        <w:r w:rsidRPr="00D36414">
          <w:rPr>
            <w:rStyle w:val="Hyperlink"/>
            <w:rFonts w:cstheme="minorHAnsi"/>
          </w:rPr>
          <w:t>http://doi.org/10.1016/j.ecolecon.2016.12.027</w:t>
        </w:r>
      </w:hyperlink>
    </w:p>
    <w:p w14:paraId="53F8134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rris, I., Jones, P. D., Osborn, T. J., &amp; Lister, D. H. (2014). Updated high-resolution grids of monthly climatic observations - the CRU TS3.10 Dataset. </w:t>
      </w:r>
      <w:r w:rsidRPr="00D36414">
        <w:rPr>
          <w:rFonts w:cstheme="minorHAnsi"/>
          <w:i/>
          <w:iCs/>
        </w:rPr>
        <w:t>International Journal of Climatology</w:t>
      </w:r>
      <w:r w:rsidRPr="00D36414">
        <w:rPr>
          <w:rFonts w:cstheme="minorHAnsi"/>
        </w:rPr>
        <w:t xml:space="preserve">, </w:t>
      </w:r>
      <w:r w:rsidRPr="00D36414">
        <w:rPr>
          <w:rFonts w:cstheme="minorHAnsi"/>
          <w:i/>
          <w:iCs/>
        </w:rPr>
        <w:t>34</w:t>
      </w:r>
      <w:r w:rsidRPr="00D36414">
        <w:rPr>
          <w:rFonts w:cstheme="minorHAnsi"/>
        </w:rPr>
        <w:t xml:space="preserve">(3), 623–642. </w:t>
      </w:r>
      <w:hyperlink r:id="rId2484" w:history="1">
        <w:r w:rsidRPr="00D36414">
          <w:rPr>
            <w:rStyle w:val="Hyperlink"/>
            <w:rFonts w:cstheme="minorHAnsi"/>
          </w:rPr>
          <w:t>http://doi.org/10.1002/joc.3711</w:t>
        </w:r>
      </w:hyperlink>
    </w:p>
    <w:p w14:paraId="6F0905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rrison, P. A., Dunford, R. W., Holman, I. P., &amp; Rounsevell, M. D. A. (2016). Climate change impact modelling needs to include cross-sectoral interactions. </w:t>
      </w:r>
      <w:r w:rsidRPr="00D36414">
        <w:rPr>
          <w:rFonts w:cstheme="minorHAnsi"/>
          <w:i/>
          <w:iCs/>
        </w:rPr>
        <w:t>Nature Climate Change</w:t>
      </w:r>
      <w:r w:rsidRPr="00D36414">
        <w:rPr>
          <w:rFonts w:cstheme="minorHAnsi"/>
        </w:rPr>
        <w:t xml:space="preserve">, </w:t>
      </w:r>
      <w:r w:rsidRPr="00D36414">
        <w:rPr>
          <w:rFonts w:cstheme="minorHAnsi"/>
          <w:i/>
          <w:iCs/>
        </w:rPr>
        <w:t>6</w:t>
      </w:r>
      <w:r w:rsidRPr="00D36414">
        <w:rPr>
          <w:rFonts w:cstheme="minorHAnsi"/>
        </w:rPr>
        <w:t xml:space="preserve">(9), 885–890. </w:t>
      </w:r>
      <w:hyperlink r:id="rId2485" w:history="1">
        <w:r w:rsidRPr="00D36414">
          <w:rPr>
            <w:rStyle w:val="Hyperlink"/>
            <w:rFonts w:cstheme="minorHAnsi"/>
          </w:rPr>
          <w:t>http://doi.org/10.1038/nclimate3039</w:t>
        </w:r>
      </w:hyperlink>
    </w:p>
    <w:p w14:paraId="4819776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rtel, T., &amp; Plieninger, T. (Eds.). (2014). </w:t>
      </w:r>
      <w:r w:rsidRPr="00D36414">
        <w:rPr>
          <w:rFonts w:cstheme="minorHAnsi"/>
          <w:i/>
          <w:iCs/>
        </w:rPr>
        <w:t>European wood-pastures in transition: a social-ecological approach</w:t>
      </w:r>
      <w:r w:rsidRPr="00D36414">
        <w:rPr>
          <w:rFonts w:cstheme="minorHAnsi"/>
        </w:rPr>
        <w:t>. Abingdon, UK: Routledge.</w:t>
      </w:r>
    </w:p>
    <w:p w14:paraId="140595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rtel, T., Plieninger, T., &amp; Varga, A. (2015). Wood-pastures in Europe. In K. Kirby &amp; C. Watkins (Eds.), </w:t>
      </w:r>
      <w:r w:rsidRPr="00D36414">
        <w:rPr>
          <w:rFonts w:cstheme="minorHAnsi"/>
          <w:i/>
          <w:iCs/>
        </w:rPr>
        <w:t>Europe’s changing woods and forests. From wildwood to managed landscapes</w:t>
      </w:r>
      <w:r w:rsidRPr="00D36414">
        <w:rPr>
          <w:rFonts w:cstheme="minorHAnsi"/>
        </w:rPr>
        <w:t xml:space="preserve"> (pp. 61–76). Wallingford, UK: CABI.</w:t>
      </w:r>
    </w:p>
    <w:p w14:paraId="3552052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Hartmann, D. J., Klein Tank, A. M. G., Rusticucci, M., Alexander, L. V, Brönnimann, S., Charabi, Y. A.-R., Dentener, F. J., Dlugokencky, E. J., Easterling, D. R., Kaplan, A., Soden, B. J., Thorne, P. W., Wild, M., &amp; Zhai, P. (2013). Observations: Atmosphere and surface. In T. F. Stocker, D. Qin, G. Plattner, M. M. B. Tignor, S. K. Allen, J. Boschung, A. Nauels, Y. Xia, V. Bex, &amp; P. M. Midgley (Eds.), </w:t>
      </w:r>
      <w:r w:rsidRPr="00D36414">
        <w:rPr>
          <w:rFonts w:cstheme="minorHAnsi"/>
          <w:i/>
          <w:iCs/>
        </w:rPr>
        <w:t>Climate change 2013 - The physical science basis</w:t>
      </w:r>
      <w:r w:rsidRPr="00D36414">
        <w:rPr>
          <w:rFonts w:cstheme="minorHAnsi"/>
        </w:rPr>
        <w:t xml:space="preserve"> (pp. 159–254). Cambridge, UK: Cambridge University Press. </w:t>
      </w:r>
      <w:hyperlink r:id="rId2486" w:history="1">
        <w:r w:rsidRPr="00D36414">
          <w:rPr>
            <w:rStyle w:val="Hyperlink"/>
          </w:rPr>
          <w:t>http://doi.org/10.1017/CBO9781107415324.008</w:t>
        </w:r>
      </w:hyperlink>
    </w:p>
    <w:p w14:paraId="269CEE9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tna, E., &amp; Bakker, M. M. (2011). Abandonment and expansion of arable land in Europe. </w:t>
      </w:r>
      <w:r w:rsidRPr="00D36414">
        <w:rPr>
          <w:rFonts w:cstheme="minorHAnsi"/>
          <w:i/>
          <w:iCs/>
        </w:rPr>
        <w:t>Ecosystems</w:t>
      </w:r>
      <w:r w:rsidRPr="00D36414">
        <w:rPr>
          <w:rFonts w:cstheme="minorHAnsi"/>
        </w:rPr>
        <w:t xml:space="preserve">, </w:t>
      </w:r>
      <w:r w:rsidRPr="00D36414">
        <w:rPr>
          <w:rFonts w:cstheme="minorHAnsi"/>
          <w:i/>
          <w:iCs/>
        </w:rPr>
        <w:t>14</w:t>
      </w:r>
      <w:r w:rsidRPr="00D36414">
        <w:rPr>
          <w:rFonts w:cstheme="minorHAnsi"/>
        </w:rPr>
        <w:t xml:space="preserve">(5), 720–731. </w:t>
      </w:r>
      <w:hyperlink r:id="rId2487" w:history="1">
        <w:r w:rsidRPr="00D36414">
          <w:rPr>
            <w:rStyle w:val="Hyperlink"/>
            <w:rFonts w:cstheme="minorHAnsi"/>
          </w:rPr>
          <w:t>http://doi.org/10.1007/s10021-011-9441-y</w:t>
        </w:r>
      </w:hyperlink>
    </w:p>
    <w:p w14:paraId="6D7A7BA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tun, H. (2005). Influence of the Atlantic subpolar gyre on the thermohaline circulation. </w:t>
      </w:r>
      <w:r w:rsidRPr="00D36414">
        <w:rPr>
          <w:rFonts w:cstheme="minorHAnsi"/>
          <w:i/>
          <w:iCs/>
        </w:rPr>
        <w:t>Science</w:t>
      </w:r>
      <w:r w:rsidRPr="00D36414">
        <w:rPr>
          <w:rFonts w:cstheme="minorHAnsi"/>
        </w:rPr>
        <w:t xml:space="preserve">, </w:t>
      </w:r>
      <w:r w:rsidRPr="00D36414">
        <w:rPr>
          <w:rFonts w:cstheme="minorHAnsi"/>
          <w:i/>
          <w:iCs/>
        </w:rPr>
        <w:t>309</w:t>
      </w:r>
      <w:r w:rsidRPr="00D36414">
        <w:rPr>
          <w:rFonts w:cstheme="minorHAnsi"/>
        </w:rPr>
        <w:t xml:space="preserve">(5742), 1841–1844. </w:t>
      </w:r>
      <w:hyperlink r:id="rId2488" w:history="1">
        <w:r w:rsidRPr="00D36414">
          <w:rPr>
            <w:rStyle w:val="Hyperlink"/>
            <w:rFonts w:cstheme="minorHAnsi"/>
          </w:rPr>
          <w:t>http://doi.org/10.1126/science.1114777</w:t>
        </w:r>
      </w:hyperlink>
    </w:p>
    <w:p w14:paraId="0EE7DE7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uck, J., Winkler, K. J., &amp; Priess, J. A. (2015). Reviewing drivers of ecosystem change as input for environmental and ecosystem services modelling. </w:t>
      </w:r>
      <w:r w:rsidRPr="00D36414">
        <w:rPr>
          <w:rFonts w:cstheme="minorHAnsi"/>
          <w:i/>
          <w:iCs/>
        </w:rPr>
        <w:t>Sustainability of Water Quality and Ecology</w:t>
      </w:r>
      <w:r w:rsidRPr="00D36414">
        <w:rPr>
          <w:rFonts w:cstheme="minorHAnsi"/>
        </w:rPr>
        <w:t xml:space="preserve">, </w:t>
      </w:r>
      <w:r w:rsidRPr="00D36414">
        <w:rPr>
          <w:rFonts w:cstheme="minorHAnsi"/>
          <w:i/>
          <w:iCs/>
        </w:rPr>
        <w:t>5</w:t>
      </w:r>
      <w:r w:rsidRPr="00D36414">
        <w:rPr>
          <w:rFonts w:cstheme="minorHAnsi"/>
        </w:rPr>
        <w:t xml:space="preserve">, 9–30. </w:t>
      </w:r>
      <w:hyperlink r:id="rId2489" w:history="1">
        <w:r w:rsidRPr="00D36414">
          <w:rPr>
            <w:rStyle w:val="Hyperlink"/>
            <w:rFonts w:cstheme="minorHAnsi"/>
          </w:rPr>
          <w:t>http://doi.org/10.1016/j.swaqe.2015.01.003</w:t>
        </w:r>
      </w:hyperlink>
    </w:p>
    <w:p w14:paraId="704D3DE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awes, C., Haughton, A. J., Osborne, J. L., Roy, D. B., Clark, S. J., Perry, J. N., Rothery, P., Bohan, D. A., Brooks, D. R., Champion, G. T., Dewar, A. M., Heard, M. S., Woiwod, I. P., Daniels, R. E., Young, M. W., Parish, A. M., Scott, R. J., Firbank, L. G., &amp; Squire, G. R. (2003). Responses of plants and invertebrate trophic groups to contrasting herbicide regimes in the farm scale evaluations of genetically modified herbicide-tolerant crops.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58</w:t>
      </w:r>
      <w:r w:rsidRPr="00D36414">
        <w:rPr>
          <w:rFonts w:cstheme="minorHAnsi"/>
        </w:rPr>
        <w:t xml:space="preserve">(1439), 1899–1913. </w:t>
      </w:r>
      <w:hyperlink r:id="rId2490" w:history="1">
        <w:r w:rsidRPr="00D36414">
          <w:rPr>
            <w:rStyle w:val="Hyperlink"/>
            <w:rFonts w:cstheme="minorHAnsi"/>
          </w:rPr>
          <w:t>http://doi.org/10.1098/rstb.2003.1406</w:t>
        </w:r>
      </w:hyperlink>
    </w:p>
    <w:p w14:paraId="5E4C071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ard, M. S., Carvell, C., Carreck, N. L., Rothery, P., L., O. J., &amp; Bourke, A. F. G. (2007). Landscape context not patch size determines bumblebee density on flower mixtures sown for agri-environment schemes. </w:t>
      </w:r>
      <w:r w:rsidRPr="00D36414">
        <w:rPr>
          <w:rFonts w:cstheme="minorHAnsi"/>
          <w:i/>
          <w:iCs/>
        </w:rPr>
        <w:t>Biology Letters</w:t>
      </w:r>
      <w:r w:rsidRPr="00D36414">
        <w:rPr>
          <w:rFonts w:cstheme="minorHAnsi"/>
        </w:rPr>
        <w:t xml:space="preserve">, </w:t>
      </w:r>
      <w:r w:rsidRPr="00D36414">
        <w:rPr>
          <w:rFonts w:cstheme="minorHAnsi"/>
          <w:i/>
          <w:iCs/>
        </w:rPr>
        <w:t>3</w:t>
      </w:r>
      <w:r w:rsidRPr="00D36414">
        <w:rPr>
          <w:rFonts w:cstheme="minorHAnsi"/>
        </w:rPr>
        <w:t xml:space="preserve">, 638–641. </w:t>
      </w:r>
      <w:hyperlink r:id="rId2491" w:history="1">
        <w:r w:rsidRPr="00D36414">
          <w:rPr>
            <w:rStyle w:val="Hyperlink"/>
            <w:rFonts w:cstheme="minorHAnsi"/>
          </w:rPr>
          <w:t>http://doi.org/10.1098/rsbl.2007.0425</w:t>
        </w:r>
      </w:hyperlink>
      <w:r w:rsidRPr="00D36414">
        <w:rPr>
          <w:rFonts w:cstheme="minorHAnsi"/>
        </w:rPr>
        <w:t xml:space="preserve"> </w:t>
      </w:r>
    </w:p>
    <w:p w14:paraId="25B86D6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ckmann, L.-H., &amp; Friberg, N. (2005). Macroinvertebrate community response to pulse exposure with the insecticide lambda-cyhalothrin using in-stream mesocosms. </w:t>
      </w:r>
      <w:r w:rsidRPr="00D36414">
        <w:rPr>
          <w:rFonts w:cstheme="minorHAnsi"/>
          <w:i/>
          <w:iCs/>
        </w:rPr>
        <w:t>Environmental Toxicology and Chemistry / SETAC</w:t>
      </w:r>
      <w:r w:rsidRPr="00D36414">
        <w:rPr>
          <w:rFonts w:cstheme="minorHAnsi"/>
        </w:rPr>
        <w:t xml:space="preserve">, </w:t>
      </w:r>
      <w:r w:rsidRPr="00D36414">
        <w:rPr>
          <w:rFonts w:cstheme="minorHAnsi"/>
          <w:i/>
          <w:iCs/>
        </w:rPr>
        <w:t>24</w:t>
      </w:r>
      <w:r w:rsidRPr="00D36414">
        <w:rPr>
          <w:rFonts w:cstheme="minorHAnsi"/>
        </w:rPr>
        <w:t xml:space="preserve">(3), 582–590. </w:t>
      </w:r>
      <w:hyperlink r:id="rId2492" w:history="1">
        <w:r w:rsidRPr="00D36414">
          <w:rPr>
            <w:rStyle w:val="Hyperlink"/>
            <w:rFonts w:cstheme="minorHAnsi"/>
          </w:rPr>
          <w:t>http://doi.org/10.1897/04-117r.1</w:t>
        </w:r>
      </w:hyperlink>
    </w:p>
    <w:p w14:paraId="2F49A17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édl, R., Kopecký, M., &amp; Komárek, J. (2010). Half a century of succession in a temperate oakwood: From species-rich community to mesic forest. </w:t>
      </w:r>
      <w:r w:rsidRPr="00D36414">
        <w:rPr>
          <w:rFonts w:cstheme="minorHAnsi"/>
          <w:i/>
          <w:iCs/>
        </w:rPr>
        <w:t>Diversity and Distributions</w:t>
      </w:r>
      <w:r w:rsidRPr="00D36414">
        <w:rPr>
          <w:rFonts w:cstheme="minorHAnsi"/>
        </w:rPr>
        <w:t xml:space="preserve">, </w:t>
      </w:r>
      <w:r w:rsidRPr="00D36414">
        <w:rPr>
          <w:rFonts w:cstheme="minorHAnsi"/>
          <w:i/>
          <w:iCs/>
        </w:rPr>
        <w:t>16</w:t>
      </w:r>
      <w:r w:rsidRPr="00D36414">
        <w:rPr>
          <w:rFonts w:cstheme="minorHAnsi"/>
        </w:rPr>
        <w:t xml:space="preserve">(2), 267–276. </w:t>
      </w:r>
      <w:hyperlink r:id="rId2493" w:history="1">
        <w:r w:rsidRPr="00D36414">
          <w:rPr>
            <w:rStyle w:val="Hyperlink"/>
            <w:rFonts w:cstheme="minorHAnsi"/>
          </w:rPr>
          <w:t>http://doi.org/10.1111/j.1472-4642.2010.00637.x</w:t>
        </w:r>
      </w:hyperlink>
    </w:p>
    <w:p w14:paraId="36C35F8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dwall, P., &amp; Mikusiński, G. (2015). Structural changes in protected forests in Sweden: implications for conservation functionality. </w:t>
      </w:r>
      <w:r w:rsidRPr="00D36414">
        <w:rPr>
          <w:rFonts w:cstheme="minorHAnsi"/>
          <w:i/>
          <w:iCs/>
        </w:rPr>
        <w:t>Canadian Journal of Forest Research</w:t>
      </w:r>
      <w:r w:rsidRPr="00D36414">
        <w:rPr>
          <w:rFonts w:cstheme="minorHAnsi"/>
        </w:rPr>
        <w:t xml:space="preserve">, </w:t>
      </w:r>
      <w:r w:rsidRPr="00D36414">
        <w:rPr>
          <w:rFonts w:cstheme="minorHAnsi"/>
          <w:i/>
          <w:iCs/>
        </w:rPr>
        <w:t>45</w:t>
      </w:r>
      <w:r w:rsidRPr="00D36414">
        <w:rPr>
          <w:rFonts w:cstheme="minorHAnsi"/>
        </w:rPr>
        <w:t>, 1215–1224.</w:t>
      </w:r>
    </w:p>
    <w:p w14:paraId="0034214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gland, S. J., &amp; Totland, Ø. (2008). Is the magnitude of pollen limitation in a plant community affected by pollinator visitation and plant species specialisation levels? </w:t>
      </w:r>
      <w:r w:rsidRPr="00D36414">
        <w:rPr>
          <w:rFonts w:cstheme="minorHAnsi"/>
          <w:i/>
          <w:iCs/>
        </w:rPr>
        <w:t>Oikos</w:t>
      </w:r>
      <w:r w:rsidRPr="00D36414">
        <w:rPr>
          <w:rFonts w:cstheme="minorHAnsi"/>
        </w:rPr>
        <w:t xml:space="preserve">, </w:t>
      </w:r>
      <w:r w:rsidRPr="00D36414">
        <w:rPr>
          <w:rFonts w:cstheme="minorHAnsi"/>
          <w:i/>
          <w:iCs/>
        </w:rPr>
        <w:t>117</w:t>
      </w:r>
      <w:r w:rsidRPr="00D36414">
        <w:rPr>
          <w:rFonts w:cstheme="minorHAnsi"/>
        </w:rPr>
        <w:t xml:space="preserve">(6), 883–891. </w:t>
      </w:r>
      <w:hyperlink r:id="rId2494" w:history="1">
        <w:r w:rsidRPr="00D36414">
          <w:rPr>
            <w:rStyle w:val="Hyperlink"/>
            <w:rFonts w:cstheme="minorHAnsi"/>
          </w:rPr>
          <w:t>http://doi.org/10.1111/j.0030-1299.2008.16561.x</w:t>
        </w:r>
      </w:hyperlink>
    </w:p>
    <w:p w14:paraId="6AED377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in, C. L., Ohlund, G., &amp; Englund, G. (2013). Fish introductions reveal the temperature dependence of species interaction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1</w:t>
      </w:r>
      <w:r w:rsidRPr="00D36414">
        <w:rPr>
          <w:rFonts w:cstheme="minorHAnsi"/>
        </w:rPr>
        <w:t xml:space="preserve">(1775), 20132641–20132641. </w:t>
      </w:r>
      <w:hyperlink r:id="rId2495" w:history="1">
        <w:r w:rsidRPr="00D36414">
          <w:rPr>
            <w:rStyle w:val="Hyperlink"/>
            <w:rFonts w:cstheme="minorHAnsi"/>
          </w:rPr>
          <w:t>http://doi.org/10.1098/rspb.2013.2641</w:t>
        </w:r>
      </w:hyperlink>
    </w:p>
    <w:p w14:paraId="2976DE6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in, C. L., Öhlund, G., &amp; Englund, G. (2011). Dispersal through stream networks: modelling climate-driven range expansions of fishes. </w:t>
      </w:r>
      <w:r w:rsidRPr="00D36414">
        <w:rPr>
          <w:rFonts w:cstheme="minorHAnsi"/>
          <w:i/>
          <w:iCs/>
        </w:rPr>
        <w:t>Diversity and Distributions</w:t>
      </w:r>
      <w:r w:rsidRPr="00D36414">
        <w:rPr>
          <w:rFonts w:cstheme="minorHAnsi"/>
        </w:rPr>
        <w:t xml:space="preserve">, </w:t>
      </w:r>
      <w:r w:rsidRPr="00D36414">
        <w:rPr>
          <w:rFonts w:cstheme="minorHAnsi"/>
          <w:i/>
          <w:iCs/>
        </w:rPr>
        <w:t>17</w:t>
      </w:r>
      <w:r w:rsidRPr="00D36414">
        <w:rPr>
          <w:rFonts w:cstheme="minorHAnsi"/>
        </w:rPr>
        <w:t xml:space="preserve">(4), 641–651. </w:t>
      </w:r>
      <w:hyperlink r:id="rId2496" w:history="1">
        <w:r w:rsidRPr="00D36414">
          <w:rPr>
            <w:rStyle w:val="Hyperlink"/>
            <w:rFonts w:cstheme="minorHAnsi"/>
          </w:rPr>
          <w:t>http://doi.org/10.1111/j.1472-4642.2011.00776.x</w:t>
        </w:r>
      </w:hyperlink>
    </w:p>
    <w:p w14:paraId="503EE06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jzlar, J., Dubrovský, M., Buchtele, J., &amp; Růžička, M. (2003). The apparent and potential effects of climate change on the inferred concentration of dissolved organic matter in a temperate stream (the Malše River, South Bohemia). </w:t>
      </w:r>
      <w:r w:rsidRPr="00D36414">
        <w:rPr>
          <w:rFonts w:cstheme="minorHAnsi"/>
          <w:i/>
          <w:iCs/>
        </w:rPr>
        <w:t>Science of the Total Environment</w:t>
      </w:r>
      <w:r w:rsidRPr="00D36414">
        <w:rPr>
          <w:rFonts w:cstheme="minorHAnsi"/>
        </w:rPr>
        <w:t xml:space="preserve">, </w:t>
      </w:r>
      <w:r w:rsidRPr="00D36414">
        <w:rPr>
          <w:rFonts w:cstheme="minorHAnsi"/>
          <w:i/>
          <w:iCs/>
        </w:rPr>
        <w:t>310</w:t>
      </w:r>
      <w:r w:rsidRPr="00D36414">
        <w:rPr>
          <w:rFonts w:cstheme="minorHAnsi"/>
        </w:rPr>
        <w:t xml:space="preserve">(1–3), 143–152. </w:t>
      </w:r>
      <w:hyperlink r:id="rId2497" w:history="1">
        <w:r w:rsidRPr="00D36414">
          <w:rPr>
            <w:rStyle w:val="Hyperlink"/>
            <w:rFonts w:cstheme="minorHAnsi"/>
          </w:rPr>
          <w:t>http://doi.org/10.1016/S0048-9697(02)00634-4</w:t>
        </w:r>
      </w:hyperlink>
    </w:p>
    <w:p w14:paraId="1734624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Helbling, H. W., Zagarese, H. E., &amp; Neale, P. J. (2003). Modulation of UV exposure and effects. In E. W. Helbling &amp; H. E. Zagarese (Eds.), </w:t>
      </w:r>
      <w:r w:rsidRPr="00D36414">
        <w:rPr>
          <w:rFonts w:cstheme="minorHAnsi"/>
          <w:i/>
          <w:iCs/>
        </w:rPr>
        <w:t>UV effects in aquatic organisms and ecosystems</w:t>
      </w:r>
      <w:r w:rsidRPr="00D36414">
        <w:rPr>
          <w:rFonts w:cstheme="minorHAnsi"/>
        </w:rPr>
        <w:t xml:space="preserve"> (pp. 107–134). Cambridge, UK: The Royal Society of Chemistry. </w:t>
      </w:r>
    </w:p>
    <w:p w14:paraId="4FAA3B5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llmann, J. J., Byers, J., Bierwagen, B., &amp; Dukes, J. (2008). Five potential consequences of climate change for invasive species. </w:t>
      </w:r>
      <w:r w:rsidRPr="00D36414">
        <w:rPr>
          <w:rFonts w:cstheme="minorHAnsi"/>
          <w:i/>
          <w:iCs/>
        </w:rPr>
        <w:t>Conservation Biology</w:t>
      </w:r>
      <w:r w:rsidRPr="00D36414">
        <w:rPr>
          <w:rFonts w:cstheme="minorHAnsi"/>
        </w:rPr>
        <w:t xml:space="preserve">, </w:t>
      </w:r>
      <w:r w:rsidRPr="00D36414">
        <w:rPr>
          <w:rFonts w:cstheme="minorHAnsi"/>
          <w:i/>
          <w:iCs/>
        </w:rPr>
        <w:t>22</w:t>
      </w:r>
      <w:r w:rsidRPr="00D36414">
        <w:rPr>
          <w:rFonts w:cstheme="minorHAnsi"/>
        </w:rPr>
        <w:t xml:space="preserve">(3), 534–543. </w:t>
      </w:r>
      <w:hyperlink r:id="rId2498" w:history="1">
        <w:r w:rsidRPr="00D36414">
          <w:rPr>
            <w:rStyle w:val="Hyperlink"/>
            <w:rFonts w:cstheme="minorHAnsi"/>
          </w:rPr>
          <w:t>http://doi.org/10.1111/j.1523-1739.2008.00951.x</w:t>
        </w:r>
      </w:hyperlink>
    </w:p>
    <w:p w14:paraId="50B36F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lm, A., Hanski, I., &amp; Pärtel, M. (2006). Slow response of plant species richness to habitat loss and fragmentation. </w:t>
      </w:r>
      <w:r w:rsidRPr="00D36414">
        <w:rPr>
          <w:rFonts w:cstheme="minorHAnsi"/>
          <w:i/>
          <w:iCs/>
        </w:rPr>
        <w:t>Ecology Letters</w:t>
      </w:r>
      <w:r w:rsidRPr="00D36414">
        <w:rPr>
          <w:rFonts w:cstheme="minorHAnsi"/>
        </w:rPr>
        <w:t xml:space="preserve">, </w:t>
      </w:r>
      <w:r w:rsidRPr="00D36414">
        <w:rPr>
          <w:rFonts w:cstheme="minorHAnsi"/>
          <w:i/>
          <w:iCs/>
        </w:rPr>
        <w:t>9</w:t>
      </w:r>
      <w:r w:rsidRPr="00D36414">
        <w:rPr>
          <w:rFonts w:cstheme="minorHAnsi"/>
        </w:rPr>
        <w:t xml:space="preserve">(1), 72–77. </w:t>
      </w:r>
      <w:hyperlink r:id="rId2499" w:history="1">
        <w:r w:rsidRPr="00D36414">
          <w:rPr>
            <w:rStyle w:val="Hyperlink"/>
            <w:rFonts w:cstheme="minorHAnsi"/>
          </w:rPr>
          <w:t>http://doi.org/10.1111/j.1461-0248.2005.00841.x</w:t>
        </w:r>
      </w:hyperlink>
    </w:p>
    <w:p w14:paraId="0ED29E86"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Helm, A., Urbas, P., &amp; Pärtel, M. (2007). Plant diversity and species characteristics of alvar grasslands in Estonia and Sweden. </w:t>
      </w:r>
      <w:r w:rsidRPr="00D36414">
        <w:rPr>
          <w:rFonts w:cstheme="minorHAnsi"/>
          <w:i/>
          <w:iCs/>
          <w:lang w:val="es-ES"/>
        </w:rPr>
        <w:t>Acta Phytogeographica Suecica</w:t>
      </w:r>
      <w:r w:rsidRPr="00D36414">
        <w:rPr>
          <w:rFonts w:cstheme="minorHAnsi"/>
          <w:lang w:val="es-ES"/>
        </w:rPr>
        <w:t xml:space="preserve">, </w:t>
      </w:r>
      <w:r w:rsidRPr="00D36414">
        <w:rPr>
          <w:rFonts w:cstheme="minorHAnsi"/>
          <w:i/>
          <w:iCs/>
          <w:lang w:val="es-ES"/>
        </w:rPr>
        <w:t>88</w:t>
      </w:r>
      <w:r w:rsidRPr="00D36414">
        <w:rPr>
          <w:rFonts w:cstheme="minorHAnsi"/>
          <w:lang w:val="es-ES"/>
        </w:rPr>
        <w:t>, 33–42.</w:t>
      </w:r>
    </w:p>
    <w:p w14:paraId="41182DA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Henckel, L., Borger, L., Meiss, H., Gaba, S., &amp; Bretagnolle, V. (2015). </w:t>
      </w:r>
      <w:r w:rsidRPr="00D36414">
        <w:rPr>
          <w:rFonts w:cstheme="minorHAnsi"/>
        </w:rPr>
        <w:t xml:space="preserve">Organic fields sustain weed metacommunity dynamics in farmland landscape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2</w:t>
      </w:r>
      <w:r w:rsidRPr="00D36414">
        <w:rPr>
          <w:rFonts w:cstheme="minorHAnsi"/>
        </w:rPr>
        <w:t xml:space="preserve">, 20150002. </w:t>
      </w:r>
      <w:hyperlink r:id="rId2500" w:history="1">
        <w:r w:rsidRPr="00D36414">
          <w:rPr>
            <w:rStyle w:val="Hyperlink"/>
            <w:rFonts w:cstheme="minorHAnsi"/>
          </w:rPr>
          <w:t>http://doi.org/10.1098/rspb.2015.0002</w:t>
        </w:r>
      </w:hyperlink>
    </w:p>
    <w:p w14:paraId="579B671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nle, K., Alard, D., Clitherow, J., Cobb, P., Firbank, L., Kull, T., McCracken, D., Moritz, R. F. A., Niemelä, J., Rebane, M., Wascher, D., Watt, A., &amp; Young, J. (2008). Identifying and managing the conflicts between agriculture and biodiversity conservation in Europe - A review. </w:t>
      </w:r>
      <w:r w:rsidRPr="00D36414">
        <w:rPr>
          <w:rFonts w:cstheme="minorHAnsi"/>
          <w:i/>
          <w:iCs/>
        </w:rPr>
        <w:t>Agriculture, Ecosystems and Environment</w:t>
      </w:r>
      <w:r w:rsidRPr="00D36414">
        <w:rPr>
          <w:rFonts w:cstheme="minorHAnsi"/>
        </w:rPr>
        <w:t xml:space="preserve">, </w:t>
      </w:r>
      <w:r w:rsidRPr="00D36414">
        <w:rPr>
          <w:rFonts w:cstheme="minorHAnsi"/>
          <w:i/>
          <w:iCs/>
        </w:rPr>
        <w:t>124</w:t>
      </w:r>
      <w:r w:rsidRPr="00D36414">
        <w:rPr>
          <w:rFonts w:cstheme="minorHAnsi"/>
        </w:rPr>
        <w:t xml:space="preserve">(1–2), 60–71. </w:t>
      </w:r>
      <w:hyperlink r:id="rId2501" w:history="1">
        <w:r w:rsidRPr="00D36414">
          <w:rPr>
            <w:rStyle w:val="Hyperlink"/>
            <w:rFonts w:cstheme="minorHAnsi"/>
          </w:rPr>
          <w:t>http://doi.org/10.1016/j.agee.2007.09.005</w:t>
        </w:r>
      </w:hyperlink>
    </w:p>
    <w:p w14:paraId="7FCF6D0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ring, D., Feld, C. K., Moog, O., &amp; Ofenböck, T. (2006). Cook book for the development of a multimetric index for biological condition of aquatic ecosystems: Experiences from the European AQEM and STAR projects and related initiatives. </w:t>
      </w:r>
      <w:r w:rsidRPr="00D36414">
        <w:rPr>
          <w:rFonts w:cstheme="minorHAnsi"/>
          <w:i/>
          <w:iCs/>
        </w:rPr>
        <w:t>Hydrobiologia</w:t>
      </w:r>
      <w:r w:rsidRPr="00D36414">
        <w:rPr>
          <w:rFonts w:cstheme="minorHAnsi"/>
        </w:rPr>
        <w:t xml:space="preserve">, </w:t>
      </w:r>
      <w:r w:rsidRPr="00D36414">
        <w:rPr>
          <w:rFonts w:cstheme="minorHAnsi"/>
          <w:i/>
          <w:iCs/>
        </w:rPr>
        <w:t>566</w:t>
      </w:r>
      <w:r w:rsidRPr="00D36414">
        <w:rPr>
          <w:rFonts w:cstheme="minorHAnsi"/>
        </w:rPr>
        <w:t xml:space="preserve">(1), 311–324. </w:t>
      </w:r>
      <w:hyperlink r:id="rId2502" w:history="1">
        <w:r w:rsidRPr="00D36414">
          <w:rPr>
            <w:rStyle w:val="Hyperlink"/>
            <w:rFonts w:cstheme="minorHAnsi"/>
          </w:rPr>
          <w:t>http://doi.org/10.1007/s10750-006-0087-2</w:t>
        </w:r>
      </w:hyperlink>
    </w:p>
    <w:p w14:paraId="539730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rrmann, M., Estournel, C., Adloff, F., &amp; Diaz, F. (2014). Impact of climate change on the northwestern Mediterranean Sea pelagic planktonic ecosystem and associated carbon cycle. </w:t>
      </w:r>
      <w:r w:rsidRPr="00D36414">
        <w:rPr>
          <w:rFonts w:cstheme="minorHAnsi"/>
          <w:i/>
          <w:iCs/>
        </w:rPr>
        <w:t>Journal of Geophysical Research: Oceans</w:t>
      </w:r>
      <w:r w:rsidRPr="00D36414">
        <w:rPr>
          <w:rFonts w:cstheme="minorHAnsi"/>
        </w:rPr>
        <w:t xml:space="preserve">, </w:t>
      </w:r>
      <w:r w:rsidRPr="00D36414">
        <w:rPr>
          <w:rFonts w:cstheme="minorHAnsi"/>
          <w:i/>
          <w:iCs/>
        </w:rPr>
        <w:t>119</w:t>
      </w:r>
      <w:r w:rsidRPr="00D36414">
        <w:rPr>
          <w:rFonts w:cstheme="minorHAnsi"/>
        </w:rPr>
        <w:t xml:space="preserve">(9), 5815–5836. </w:t>
      </w:r>
      <w:hyperlink r:id="rId2503" w:history="1">
        <w:r w:rsidRPr="00D36414">
          <w:rPr>
            <w:rStyle w:val="Hyperlink"/>
            <w:rFonts w:cstheme="minorHAnsi"/>
          </w:rPr>
          <w:t>http://doi.org/10.1002/2014JC010016</w:t>
        </w:r>
      </w:hyperlink>
    </w:p>
    <w:p w14:paraId="6A3E31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errmann, M., Estournel, C., Déqué, M., Marsaleix, P., Sevault, F., &amp; Somot, S. (2008). Dense water formation in the Gulf of Lions shelf: Impact of atmospheric interannual variability and climate change. </w:t>
      </w:r>
      <w:r w:rsidRPr="00D36414">
        <w:rPr>
          <w:rFonts w:cstheme="minorHAnsi"/>
          <w:i/>
          <w:iCs/>
        </w:rPr>
        <w:t>Continental Shelf Research</w:t>
      </w:r>
      <w:r w:rsidRPr="00D36414">
        <w:rPr>
          <w:rFonts w:cstheme="minorHAnsi"/>
        </w:rPr>
        <w:t xml:space="preserve">, </w:t>
      </w:r>
      <w:r w:rsidRPr="00D36414">
        <w:rPr>
          <w:rFonts w:cstheme="minorHAnsi"/>
          <w:i/>
          <w:iCs/>
        </w:rPr>
        <w:t>28</w:t>
      </w:r>
      <w:r w:rsidRPr="00D36414">
        <w:rPr>
          <w:rFonts w:cstheme="minorHAnsi"/>
        </w:rPr>
        <w:t xml:space="preserve">(15), 2092–2112. </w:t>
      </w:r>
      <w:hyperlink r:id="rId2504" w:history="1">
        <w:r w:rsidRPr="00D36414">
          <w:rPr>
            <w:rStyle w:val="Hyperlink"/>
            <w:rFonts w:cstheme="minorHAnsi"/>
          </w:rPr>
          <w:t>http://doi.org/10.1016/j.csr.2008.03.003</w:t>
        </w:r>
      </w:hyperlink>
    </w:p>
    <w:p w14:paraId="6F0B1B8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ickling, R., Roy, D. B., Hill, J. K., Fox, R., &amp; Thomas, C. D. (2006). The distributions of a wide range of taxonomic groups are expanding polewards. </w:t>
      </w:r>
      <w:r w:rsidRPr="00D36414">
        <w:rPr>
          <w:rFonts w:cstheme="minorHAnsi"/>
          <w:i/>
          <w:iCs/>
        </w:rPr>
        <w:t>Global Change Biology</w:t>
      </w:r>
      <w:r w:rsidRPr="00D36414">
        <w:rPr>
          <w:rFonts w:cstheme="minorHAnsi"/>
        </w:rPr>
        <w:t xml:space="preserve">, </w:t>
      </w:r>
      <w:r w:rsidRPr="00D36414">
        <w:rPr>
          <w:rFonts w:cstheme="minorHAnsi"/>
          <w:i/>
          <w:iCs/>
        </w:rPr>
        <w:t>12</w:t>
      </w:r>
      <w:r w:rsidRPr="00D36414">
        <w:rPr>
          <w:rFonts w:cstheme="minorHAnsi"/>
        </w:rPr>
        <w:t xml:space="preserve">(3), 450–455. </w:t>
      </w:r>
      <w:hyperlink r:id="rId2505" w:history="1">
        <w:r w:rsidRPr="00D36414">
          <w:rPr>
            <w:rStyle w:val="Hyperlink"/>
            <w:rFonts w:cstheme="minorHAnsi"/>
          </w:rPr>
          <w:t>http://doi.org/10.1111/j.1365-2486.2006.01116.x</w:t>
        </w:r>
      </w:hyperlink>
    </w:p>
    <w:p w14:paraId="182D32F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iddink, J. G., &amp; ter Hofstede, R. (2008). Climate induced increases in species richness of marine fishes. </w:t>
      </w:r>
      <w:r w:rsidRPr="00D36414">
        <w:rPr>
          <w:rFonts w:cstheme="minorHAnsi"/>
          <w:i/>
          <w:iCs/>
        </w:rPr>
        <w:t>Global Change Biology</w:t>
      </w:r>
      <w:r w:rsidRPr="00D36414">
        <w:rPr>
          <w:rFonts w:cstheme="minorHAnsi"/>
        </w:rPr>
        <w:t xml:space="preserve">, </w:t>
      </w:r>
      <w:r w:rsidRPr="00D36414">
        <w:rPr>
          <w:rFonts w:cstheme="minorHAnsi"/>
          <w:i/>
          <w:iCs/>
        </w:rPr>
        <w:t>14</w:t>
      </w:r>
      <w:r w:rsidRPr="00D36414">
        <w:rPr>
          <w:rFonts w:cstheme="minorHAnsi"/>
        </w:rPr>
        <w:t xml:space="preserve">(3), 453–460. </w:t>
      </w:r>
      <w:hyperlink r:id="rId2506" w:history="1">
        <w:r w:rsidRPr="00D36414">
          <w:rPr>
            <w:rStyle w:val="Hyperlink"/>
            <w:rFonts w:cstheme="minorHAnsi"/>
          </w:rPr>
          <w:t>http://doi.org/10.1111/j.1365-2486.2007.01518.x</w:t>
        </w:r>
      </w:hyperlink>
    </w:p>
    <w:p w14:paraId="1908E48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ildrew, A. G., &amp; Ormerod, S. J. (1995). Acidification: Causes, consequences and solutions. In D. M. Harper &amp; A. J. D. Ferguson (Eds.), </w:t>
      </w:r>
      <w:r w:rsidRPr="00D36414">
        <w:rPr>
          <w:rFonts w:cstheme="minorHAnsi"/>
          <w:i/>
          <w:iCs/>
        </w:rPr>
        <w:t>The ecological basis for river management</w:t>
      </w:r>
      <w:r w:rsidRPr="00D36414">
        <w:rPr>
          <w:rFonts w:cstheme="minorHAnsi"/>
        </w:rPr>
        <w:t xml:space="preserve"> (pp. 147–160). Chichester, UK: Wiley. Retrieved from </w:t>
      </w:r>
      <w:hyperlink r:id="rId2507" w:history="1">
        <w:r w:rsidRPr="00D36414">
          <w:rPr>
            <w:rStyle w:val="Hyperlink"/>
            <w:rFonts w:cstheme="minorHAnsi"/>
          </w:rPr>
          <w:t>https://www.researchgate.net/profile/Alan_Hildrew/publication/254559189_Acidification_causes_consequences_solutions/links/53ecd9b30cf26b9b7dbfedd3.pdf</w:t>
        </w:r>
      </w:hyperlink>
    </w:p>
    <w:p w14:paraId="0532FA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iron, M., Berg, Å., Eggers, S., Josefsson, J., &amp; Pärt, T. (2013). Bird diversity relates to agri-environment schemes at local and landscape level in intensive farmland. </w:t>
      </w:r>
      <w:r w:rsidRPr="00D36414">
        <w:rPr>
          <w:rFonts w:cstheme="minorHAnsi"/>
          <w:i/>
          <w:iCs/>
        </w:rPr>
        <w:t>Agriculture, Ecosystems and Environment</w:t>
      </w:r>
      <w:r w:rsidRPr="00D36414">
        <w:rPr>
          <w:rFonts w:cstheme="minorHAnsi"/>
        </w:rPr>
        <w:t xml:space="preserve">, </w:t>
      </w:r>
      <w:r w:rsidRPr="00D36414">
        <w:rPr>
          <w:rFonts w:cstheme="minorHAnsi"/>
          <w:i/>
          <w:iCs/>
        </w:rPr>
        <w:t>176</w:t>
      </w:r>
      <w:r w:rsidRPr="00D36414">
        <w:rPr>
          <w:rFonts w:cstheme="minorHAnsi"/>
        </w:rPr>
        <w:t xml:space="preserve">, 9–16. </w:t>
      </w:r>
      <w:hyperlink r:id="rId2508" w:history="1">
        <w:r w:rsidRPr="00D36414">
          <w:rPr>
            <w:rStyle w:val="Hyperlink"/>
            <w:rFonts w:cstheme="minorHAnsi"/>
          </w:rPr>
          <w:t>http://doi.org/10.1016/j.agee.2013.05.013</w:t>
        </w:r>
      </w:hyperlink>
    </w:p>
    <w:p w14:paraId="0FB6B3A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irschfeld, A., &amp; Heyd, A. (2005). Mortality of migratory birds caused by hunting in Europe: bag statistics and proposals for the conservation of birds and animal welfare. </w:t>
      </w:r>
      <w:r w:rsidRPr="00D36414">
        <w:rPr>
          <w:rFonts w:cstheme="minorHAnsi"/>
          <w:i/>
          <w:iCs/>
        </w:rPr>
        <w:t xml:space="preserve">Berichte Zum </w:t>
      </w:r>
      <w:r w:rsidRPr="00D36414">
        <w:rPr>
          <w:rFonts w:cstheme="minorHAnsi"/>
          <w:i/>
          <w:iCs/>
        </w:rPr>
        <w:lastRenderedPageBreak/>
        <w:t>Vogelschutz</w:t>
      </w:r>
      <w:r w:rsidRPr="00D36414">
        <w:rPr>
          <w:rFonts w:cstheme="minorHAnsi"/>
        </w:rPr>
        <w:t xml:space="preserve">, </w:t>
      </w:r>
      <w:r w:rsidRPr="00D36414">
        <w:rPr>
          <w:rFonts w:cstheme="minorHAnsi"/>
          <w:i/>
          <w:iCs/>
        </w:rPr>
        <w:t>42</w:t>
      </w:r>
      <w:r w:rsidRPr="00D36414">
        <w:rPr>
          <w:rFonts w:cstheme="minorHAnsi"/>
        </w:rPr>
        <w:t>, 47–74.</w:t>
      </w:r>
    </w:p>
    <w:p w14:paraId="6F17D28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dge, I., Hauck, J., &amp; Bonn, A. (2015). The alignment of agricultural and nature conservation policies in the European Union.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996–1005. </w:t>
      </w:r>
      <w:hyperlink r:id="rId2509" w:history="1">
        <w:r w:rsidRPr="00D36414">
          <w:rPr>
            <w:rStyle w:val="Hyperlink"/>
            <w:rFonts w:cstheme="minorHAnsi"/>
          </w:rPr>
          <w:t>http://doi.org/10.1111/cobi.12531</w:t>
        </w:r>
      </w:hyperlink>
    </w:p>
    <w:p w14:paraId="7FF582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egh-Guldberg, O., Mumby, P. J., Hooten, A. J., Steneck, R. S., Greenfield, P., Gomez, E., Harvell, C. D., Sale, P. F., Edwards, A. J., Caldeira, K., Knowlton, N., Eakin, C. M., Iglesias-Prieto, R., Muthiga, N., Bradbury, R. H., Dubi, A., &amp; Hatziolos, M. E. (2007). Coral reefs under rapid climate change and ocean acidification. </w:t>
      </w:r>
      <w:r w:rsidRPr="00D36414">
        <w:rPr>
          <w:rFonts w:cstheme="minorHAnsi"/>
          <w:i/>
          <w:iCs/>
        </w:rPr>
        <w:t>Science</w:t>
      </w:r>
      <w:r w:rsidRPr="00D36414">
        <w:rPr>
          <w:rFonts w:cstheme="minorHAnsi"/>
        </w:rPr>
        <w:t xml:space="preserve">, </w:t>
      </w:r>
      <w:r w:rsidRPr="00D36414">
        <w:rPr>
          <w:rFonts w:cstheme="minorHAnsi"/>
          <w:i/>
          <w:iCs/>
        </w:rPr>
        <w:t>318</w:t>
      </w:r>
      <w:r w:rsidRPr="00D36414">
        <w:rPr>
          <w:rFonts w:cstheme="minorHAnsi"/>
        </w:rPr>
        <w:t xml:space="preserve">(5857), 1737–1742. </w:t>
      </w:r>
      <w:hyperlink r:id="rId2510" w:history="1">
        <w:r w:rsidRPr="00D36414">
          <w:rPr>
            <w:rStyle w:val="Hyperlink"/>
            <w:rFonts w:cstheme="minorHAnsi"/>
          </w:rPr>
          <w:t>http://doi.org/10.1126/science.1152509</w:t>
        </w:r>
      </w:hyperlink>
    </w:p>
    <w:p w14:paraId="0890DF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ekstra, J. M., Boucher, T. M., Ricketts, T. H., &amp; Roberts, C. (2005). Confronting a biome crisis: Global disparities of habitat loss and protection. </w:t>
      </w:r>
      <w:r w:rsidRPr="00D36414">
        <w:rPr>
          <w:rFonts w:cstheme="minorHAnsi"/>
          <w:i/>
          <w:iCs/>
        </w:rPr>
        <w:t>Ecology Letters</w:t>
      </w:r>
      <w:r w:rsidRPr="00D36414">
        <w:rPr>
          <w:rFonts w:cstheme="minorHAnsi"/>
        </w:rPr>
        <w:t xml:space="preserve">, </w:t>
      </w:r>
      <w:r w:rsidRPr="00D36414">
        <w:rPr>
          <w:rFonts w:cstheme="minorHAnsi"/>
          <w:i/>
          <w:iCs/>
        </w:rPr>
        <w:t>8</w:t>
      </w:r>
      <w:r w:rsidRPr="00D36414">
        <w:rPr>
          <w:rFonts w:cstheme="minorHAnsi"/>
        </w:rPr>
        <w:t xml:space="preserve">(1), 23–29. </w:t>
      </w:r>
      <w:hyperlink r:id="rId2511" w:history="1">
        <w:r w:rsidRPr="00D36414">
          <w:rPr>
            <w:rStyle w:val="Hyperlink"/>
            <w:rFonts w:cstheme="minorHAnsi"/>
          </w:rPr>
          <w:t>http://doi.org/10.1111/j.1461-0248.2004.00686.x</w:t>
        </w:r>
      </w:hyperlink>
    </w:p>
    <w:p w14:paraId="38C8FD2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fmann, G. E., Barry, J. P., Edmunds, P. J., Gates, R. D., Hutchins, D. A., Klinger, T., &amp; Sewell, M. A. (2010). The effect of ocean acidification on calcifying organisms in marine ecosystems: An organism-to-ecosystem perspective. </w:t>
      </w:r>
      <w:r w:rsidRPr="00D36414">
        <w:rPr>
          <w:rFonts w:cstheme="minorHAnsi"/>
          <w:i/>
          <w:iCs/>
        </w:rPr>
        <w:t>Annual Review of Ecology, Evolution, and Systematics</w:t>
      </w:r>
      <w:r w:rsidRPr="00D36414">
        <w:rPr>
          <w:rFonts w:cstheme="minorHAnsi"/>
        </w:rPr>
        <w:t xml:space="preserve">, </w:t>
      </w:r>
      <w:r w:rsidRPr="00D36414">
        <w:rPr>
          <w:rFonts w:cstheme="minorHAnsi"/>
          <w:i/>
          <w:iCs/>
        </w:rPr>
        <w:t>41</w:t>
      </w:r>
      <w:r w:rsidRPr="00D36414">
        <w:rPr>
          <w:rFonts w:cstheme="minorHAnsi"/>
        </w:rPr>
        <w:t xml:space="preserve">(1), 127–147. </w:t>
      </w:r>
      <w:hyperlink r:id="rId2512" w:history="1">
        <w:r w:rsidRPr="00D36414">
          <w:rPr>
            <w:rStyle w:val="Hyperlink"/>
            <w:rFonts w:cstheme="minorHAnsi"/>
          </w:rPr>
          <w:t>http://doi.org/10.1146/annurev.ecolsys.110308.120227</w:t>
        </w:r>
      </w:hyperlink>
    </w:p>
    <w:p w14:paraId="11A504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frichter, R. (2003). Das Mittelmeer. </w:t>
      </w:r>
      <w:r w:rsidRPr="00D36414">
        <w:rPr>
          <w:rFonts w:cstheme="minorHAnsi"/>
          <w:i/>
          <w:iCs/>
        </w:rPr>
        <w:t>Fauna, Flora, Ökologie</w:t>
      </w:r>
      <w:r w:rsidRPr="00D36414">
        <w:rPr>
          <w:rFonts w:cstheme="minorHAnsi"/>
        </w:rPr>
        <w:t>. Berlin, Germany: Springer.</w:t>
      </w:r>
    </w:p>
    <w:p w14:paraId="029C57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ölker, F., Wolter, C., Perkin, E. K., &amp; Tockner, K. (2010). Light pollution as a biodiversity threat. </w:t>
      </w:r>
      <w:r w:rsidRPr="00D36414">
        <w:rPr>
          <w:rFonts w:cstheme="minorHAnsi"/>
          <w:i/>
          <w:iCs/>
        </w:rPr>
        <w:t>Trends in Ecology &amp; Evolution</w:t>
      </w:r>
      <w:r w:rsidRPr="00D36414">
        <w:rPr>
          <w:rFonts w:cstheme="minorHAnsi"/>
        </w:rPr>
        <w:t xml:space="preserve">, </w:t>
      </w:r>
      <w:r w:rsidRPr="00D36414">
        <w:rPr>
          <w:rFonts w:cstheme="minorHAnsi"/>
          <w:i/>
          <w:iCs/>
        </w:rPr>
        <w:t>25</w:t>
      </w:r>
      <w:r w:rsidRPr="00D36414">
        <w:rPr>
          <w:rFonts w:cstheme="minorHAnsi"/>
        </w:rPr>
        <w:t xml:space="preserve">(12), 681–2. </w:t>
      </w:r>
      <w:hyperlink r:id="rId2513" w:history="1">
        <w:r w:rsidRPr="00D36414">
          <w:rPr>
            <w:rStyle w:val="Hyperlink"/>
            <w:rFonts w:cstheme="minorHAnsi"/>
          </w:rPr>
          <w:t>http://doi.org/10.1016/j.tree.2010.09.007</w:t>
        </w:r>
      </w:hyperlink>
    </w:p>
    <w:p w14:paraId="42E7100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lling, C. S., &amp; Meffe, G. K. (1996). Command and control and the pathology of natural resource management. </w:t>
      </w:r>
      <w:r w:rsidRPr="00D36414">
        <w:rPr>
          <w:rFonts w:cstheme="minorHAnsi"/>
          <w:i/>
          <w:iCs/>
        </w:rPr>
        <w:t>Conservation Biology</w:t>
      </w:r>
      <w:r w:rsidRPr="00D36414">
        <w:rPr>
          <w:rFonts w:cstheme="minorHAnsi"/>
        </w:rPr>
        <w:t xml:space="preserve">, </w:t>
      </w:r>
      <w:r w:rsidRPr="00D36414">
        <w:rPr>
          <w:rFonts w:cstheme="minorHAnsi"/>
          <w:i/>
          <w:iCs/>
        </w:rPr>
        <w:t>10</w:t>
      </w:r>
      <w:r w:rsidRPr="00D36414">
        <w:rPr>
          <w:rFonts w:cstheme="minorHAnsi"/>
        </w:rPr>
        <w:t xml:space="preserve">(2), 328–337. </w:t>
      </w:r>
      <w:hyperlink r:id="rId2514" w:history="1">
        <w:r w:rsidRPr="00D36414">
          <w:rPr>
            <w:rStyle w:val="Hyperlink"/>
            <w:rFonts w:cstheme="minorHAnsi"/>
          </w:rPr>
          <w:t>http://doi.org/10.1046/j.1523-1739.1996.10020328.x</w:t>
        </w:r>
      </w:hyperlink>
    </w:p>
    <w:p w14:paraId="355F5F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lzschuh, A., Steffan-Dewenter, I., Kleijn, D., &amp; Tscharntke, T. (2007). Diversity of flower-visiting bees in cereal fields: effects of farming system, landscape composition and regional context. </w:t>
      </w:r>
      <w:r w:rsidRPr="00D36414">
        <w:rPr>
          <w:rFonts w:cstheme="minorHAnsi"/>
          <w:i/>
          <w:iCs/>
        </w:rPr>
        <w:t>Journal of Applied Ecology</w:t>
      </w:r>
      <w:r w:rsidRPr="00D36414">
        <w:rPr>
          <w:rFonts w:cstheme="minorHAnsi"/>
        </w:rPr>
        <w:t xml:space="preserve">, </w:t>
      </w:r>
      <w:r w:rsidRPr="00D36414">
        <w:rPr>
          <w:rFonts w:cstheme="minorHAnsi"/>
          <w:i/>
          <w:iCs/>
        </w:rPr>
        <w:t>44</w:t>
      </w:r>
      <w:r w:rsidRPr="00D36414">
        <w:rPr>
          <w:rFonts w:cstheme="minorHAnsi"/>
        </w:rPr>
        <w:t xml:space="preserve">, 41–49. </w:t>
      </w:r>
      <w:hyperlink r:id="rId2515" w:history="1">
        <w:r w:rsidRPr="00D36414">
          <w:rPr>
            <w:rStyle w:val="Hyperlink"/>
            <w:rFonts w:cstheme="minorHAnsi"/>
          </w:rPr>
          <w:t>http://doi.org/10.1111/j.1365-2664.2006.01259.x</w:t>
        </w:r>
      </w:hyperlink>
    </w:p>
    <w:p w14:paraId="26D1130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nkonen, T. (2013). Challenges of mining policy and regulation in Central Asia: the case of the Kyrgyz Republic. </w:t>
      </w:r>
      <w:r w:rsidRPr="00D36414">
        <w:rPr>
          <w:rFonts w:cstheme="minorHAnsi"/>
          <w:i/>
          <w:iCs/>
        </w:rPr>
        <w:t>Journal of Energy &amp; Natural Resources Law</w:t>
      </w:r>
      <w:r w:rsidRPr="00D36414">
        <w:rPr>
          <w:rFonts w:cstheme="minorHAnsi"/>
        </w:rPr>
        <w:t xml:space="preserve">, </w:t>
      </w:r>
      <w:r w:rsidRPr="00D36414">
        <w:rPr>
          <w:rFonts w:cstheme="minorHAnsi"/>
          <w:i/>
          <w:iCs/>
        </w:rPr>
        <w:t>31</w:t>
      </w:r>
      <w:r w:rsidRPr="00D36414">
        <w:rPr>
          <w:rFonts w:cstheme="minorHAnsi"/>
        </w:rPr>
        <w:t xml:space="preserve">(1), 5–32. </w:t>
      </w:r>
      <w:hyperlink r:id="rId2516" w:history="1">
        <w:r w:rsidRPr="00D36414">
          <w:rPr>
            <w:rStyle w:val="Hyperlink"/>
            <w:rFonts w:cstheme="minorHAnsi"/>
          </w:rPr>
          <w:t>http://doi.org/10.1080/02646811.2013.11435315</w:t>
        </w:r>
      </w:hyperlink>
    </w:p>
    <w:p w14:paraId="3DD413E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öpner, T., &amp; Lattemann, S. (2003). Chemical impacts from seawater desalination plants — a case study of the northern Red Sea. </w:t>
      </w:r>
      <w:r w:rsidRPr="00D36414">
        <w:rPr>
          <w:rFonts w:cstheme="minorHAnsi"/>
          <w:i/>
          <w:iCs/>
        </w:rPr>
        <w:t>Desalination</w:t>
      </w:r>
      <w:r w:rsidRPr="00D36414">
        <w:rPr>
          <w:rFonts w:cstheme="minorHAnsi"/>
        </w:rPr>
        <w:t xml:space="preserve">, </w:t>
      </w:r>
      <w:r w:rsidRPr="00D36414">
        <w:rPr>
          <w:rFonts w:cstheme="minorHAnsi"/>
          <w:i/>
          <w:iCs/>
        </w:rPr>
        <w:t>152</w:t>
      </w:r>
      <w:r w:rsidRPr="00D36414">
        <w:rPr>
          <w:rFonts w:cstheme="minorHAnsi"/>
        </w:rPr>
        <w:t xml:space="preserve">, 133–140. </w:t>
      </w:r>
      <w:hyperlink r:id="rId2517" w:history="1">
        <w:r w:rsidRPr="00D36414">
          <w:rPr>
            <w:rStyle w:val="Hyperlink"/>
            <w:rFonts w:cstheme="minorHAnsi"/>
          </w:rPr>
          <w:t>http://doi.org/10.1016/S0011-9164(02)01056-1</w:t>
        </w:r>
      </w:hyperlink>
    </w:p>
    <w:p w14:paraId="0C0BE09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rion, S., Prishchepov, A. V., Verbesselt, J., de Beurs, K., Tagesson, T., &amp; Fensholt, R. (2016). Revealing turning points in ecosystem functioning over the northern Eurasian agricultural frontier.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8), 2801–2817. </w:t>
      </w:r>
      <w:hyperlink r:id="rId2518" w:history="1">
        <w:r w:rsidRPr="00D36414">
          <w:rPr>
            <w:rStyle w:val="Hyperlink"/>
            <w:rFonts w:cstheme="minorHAnsi"/>
          </w:rPr>
          <w:t>http://doi.org/10.1111/gcb.13267</w:t>
        </w:r>
      </w:hyperlink>
    </w:p>
    <w:p w14:paraId="3EB363E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rváth, G., Kriska, G., Malik, P., &amp; Robertson, B. (2009). Polarized light pollution: a new kind of ecological photopollution. </w:t>
      </w:r>
      <w:r w:rsidRPr="00D36414">
        <w:rPr>
          <w:rFonts w:cstheme="minorHAnsi"/>
          <w:i/>
          <w:iCs/>
        </w:rPr>
        <w:t>Frontiers in Ecology and the Environment</w:t>
      </w:r>
      <w:r w:rsidRPr="00D36414">
        <w:rPr>
          <w:rFonts w:cstheme="minorHAnsi"/>
        </w:rPr>
        <w:t xml:space="preserve">, </w:t>
      </w:r>
      <w:r w:rsidRPr="00D36414">
        <w:rPr>
          <w:rFonts w:cstheme="minorHAnsi"/>
          <w:i/>
          <w:iCs/>
        </w:rPr>
        <w:t>7</w:t>
      </w:r>
      <w:r w:rsidRPr="00D36414">
        <w:rPr>
          <w:rFonts w:cstheme="minorHAnsi"/>
        </w:rPr>
        <w:t xml:space="preserve">(6), 317–325. </w:t>
      </w:r>
      <w:hyperlink r:id="rId2519" w:history="1">
        <w:r w:rsidRPr="00D36414">
          <w:rPr>
            <w:rStyle w:val="Hyperlink"/>
            <w:rFonts w:cstheme="minorHAnsi"/>
          </w:rPr>
          <w:t>http://doi.org/10.1890/080129</w:t>
        </w:r>
      </w:hyperlink>
    </w:p>
    <w:p w14:paraId="030D9D5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ssman, I., Karsch, M., </w:t>
      </w:r>
      <w:r w:rsidRPr="00D36414">
        <w:rPr>
          <w:rFonts w:cstheme="minorHAnsi"/>
          <w:lang w:val="sv-SE"/>
        </w:rPr>
        <w:t>Klingholz R, Kohncke Y, Krohnert S, Pietschmann C, &amp; Sutterlin S.</w:t>
      </w:r>
      <w:r w:rsidRPr="00D36414">
        <w:rPr>
          <w:rFonts w:cstheme="minorHAnsi"/>
        </w:rPr>
        <w:t xml:space="preserve"> (2008). </w:t>
      </w:r>
      <w:r w:rsidRPr="00D36414">
        <w:rPr>
          <w:rFonts w:cstheme="minorHAnsi"/>
          <w:i/>
        </w:rPr>
        <w:t>Europe’s demographic future: growing imbalances</w:t>
      </w:r>
      <w:r w:rsidRPr="00D36414">
        <w:rPr>
          <w:rFonts w:cstheme="minorHAnsi"/>
        </w:rPr>
        <w:t xml:space="preserve">. </w:t>
      </w:r>
      <w:r w:rsidRPr="00D36414">
        <w:rPr>
          <w:rFonts w:cstheme="minorHAnsi"/>
          <w:iCs/>
        </w:rPr>
        <w:t>Hannover, Germany: Berlin-Institute for Population and Development</w:t>
      </w:r>
      <w:r w:rsidRPr="00D36414">
        <w:rPr>
          <w:rFonts w:cstheme="minorHAnsi"/>
        </w:rPr>
        <w:t xml:space="preserve">. Retrieved from </w:t>
      </w:r>
      <w:hyperlink r:id="rId2520" w:history="1">
        <w:r w:rsidRPr="00D36414">
          <w:rPr>
            <w:rStyle w:val="Hyperlink"/>
            <w:rFonts w:cstheme="minorHAnsi"/>
          </w:rPr>
          <w:t>https://www.berlin-institut.org/fileadmin/user_upload/Europa/Kurz_Europa_e_Map.pdf</w:t>
        </w:r>
      </w:hyperlink>
    </w:p>
    <w:p w14:paraId="3C590FE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stert, P., Kuemmerle, T., Prishchepov, A., Sieber, A., Lambin, E. F., &amp; Radeloff, V. C. (2011). Rapid </w:t>
      </w:r>
      <w:r w:rsidRPr="00D36414">
        <w:rPr>
          <w:rFonts w:cstheme="minorHAnsi"/>
        </w:rPr>
        <w:lastRenderedPageBreak/>
        <w:t xml:space="preserve">land use change after socio-economic disturbances: the collapse of the Soviet Union versus Chernobyl. </w:t>
      </w:r>
      <w:r w:rsidRPr="00D36414">
        <w:rPr>
          <w:rFonts w:cstheme="minorHAnsi"/>
          <w:i/>
          <w:iCs/>
        </w:rPr>
        <w:t>Environmental Research Letters</w:t>
      </w:r>
      <w:r w:rsidRPr="00D36414">
        <w:rPr>
          <w:rFonts w:cstheme="minorHAnsi"/>
        </w:rPr>
        <w:t xml:space="preserve">, </w:t>
      </w:r>
      <w:r w:rsidRPr="00D36414">
        <w:rPr>
          <w:rFonts w:cstheme="minorHAnsi"/>
          <w:i/>
          <w:iCs/>
        </w:rPr>
        <w:t>6</w:t>
      </w:r>
      <w:r w:rsidRPr="00D36414">
        <w:rPr>
          <w:rFonts w:cstheme="minorHAnsi"/>
        </w:rPr>
        <w:t xml:space="preserve">(4), 45201. </w:t>
      </w:r>
      <w:hyperlink r:id="rId2521" w:history="1">
        <w:r w:rsidRPr="00D36414">
          <w:rPr>
            <w:rStyle w:val="Hyperlink"/>
            <w:rFonts w:cstheme="minorHAnsi"/>
          </w:rPr>
          <w:t>http://doi.org/10.1088/1748-9326/6/4/045201</w:t>
        </w:r>
      </w:hyperlink>
    </w:p>
    <w:p w14:paraId="3FC4FFB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ottle, T. A., Bilec, M. M., &amp; Landis, A. E. (2013). Sustainability assessments of bio-based polymers. </w:t>
      </w:r>
      <w:r w:rsidRPr="00D36414">
        <w:rPr>
          <w:rFonts w:cstheme="minorHAnsi"/>
          <w:i/>
          <w:iCs/>
        </w:rPr>
        <w:t>Polymer Degradation and Stability</w:t>
      </w:r>
      <w:r w:rsidRPr="00D36414">
        <w:rPr>
          <w:rFonts w:cstheme="minorHAnsi"/>
        </w:rPr>
        <w:t xml:space="preserve">, </w:t>
      </w:r>
      <w:r w:rsidRPr="00D36414">
        <w:rPr>
          <w:rFonts w:cstheme="minorHAnsi"/>
          <w:i/>
          <w:iCs/>
        </w:rPr>
        <w:t>98</w:t>
      </w:r>
      <w:r w:rsidRPr="00D36414">
        <w:rPr>
          <w:rFonts w:cstheme="minorHAnsi"/>
        </w:rPr>
        <w:t xml:space="preserve">(9), 1898–1907. </w:t>
      </w:r>
      <w:hyperlink r:id="rId2522" w:history="1">
        <w:r w:rsidRPr="00D36414">
          <w:rPr>
            <w:rStyle w:val="Hyperlink"/>
            <w:rFonts w:cstheme="minorHAnsi"/>
          </w:rPr>
          <w:t>http://doi.org/10.1016/j.polymdegradstab.2013.06.016</w:t>
        </w:r>
      </w:hyperlink>
    </w:p>
    <w:p w14:paraId="03921F2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ulme, P. E. (2015). Invasion pathways at a crossroad: Policy and research challenges for managing alien species introductions.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6), 1418–1424. </w:t>
      </w:r>
      <w:hyperlink r:id="rId2523" w:history="1">
        <w:r w:rsidRPr="00D36414">
          <w:rPr>
            <w:rStyle w:val="Hyperlink"/>
            <w:rFonts w:cstheme="minorHAnsi"/>
          </w:rPr>
          <w:t>http://doi.org/10.1111/1365-2664.12470</w:t>
        </w:r>
      </w:hyperlink>
    </w:p>
    <w:p w14:paraId="17C25D6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umphrey, J., Ferris, R., &amp; Quine, C. (2003). </w:t>
      </w:r>
      <w:r w:rsidRPr="00D36414">
        <w:rPr>
          <w:rFonts w:cstheme="minorHAnsi"/>
          <w:i/>
          <w:iCs/>
        </w:rPr>
        <w:t>Biodiversity in Britain’s planted forests: Results from the Forestry Commission’s biodiversity assessment project</w:t>
      </w:r>
      <w:r w:rsidRPr="00D36414">
        <w:rPr>
          <w:rFonts w:cstheme="minorHAnsi"/>
        </w:rPr>
        <w:t>. Edinburgh, UK: Forestry Commission.</w:t>
      </w:r>
    </w:p>
    <w:p w14:paraId="16854B4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umphrey, J. W. (2005). Benefits to biodiversity from developing old-growth conditions in British upland spruce plantations: A review and recommendations. </w:t>
      </w:r>
      <w:r w:rsidRPr="00D36414">
        <w:rPr>
          <w:rFonts w:cstheme="minorHAnsi"/>
          <w:i/>
          <w:iCs/>
        </w:rPr>
        <w:t>Forestry</w:t>
      </w:r>
      <w:r w:rsidRPr="00D36414">
        <w:rPr>
          <w:rFonts w:cstheme="minorHAnsi"/>
        </w:rPr>
        <w:t xml:space="preserve">, </w:t>
      </w:r>
      <w:r w:rsidRPr="00D36414">
        <w:rPr>
          <w:rFonts w:cstheme="minorHAnsi"/>
          <w:i/>
          <w:iCs/>
        </w:rPr>
        <w:t>78</w:t>
      </w:r>
      <w:r w:rsidRPr="00D36414">
        <w:rPr>
          <w:rFonts w:cstheme="minorHAnsi"/>
        </w:rPr>
        <w:t xml:space="preserve">(1), 33–53. </w:t>
      </w:r>
      <w:hyperlink r:id="rId2524" w:history="1">
        <w:r w:rsidRPr="00D36414">
          <w:rPr>
            <w:rStyle w:val="Hyperlink"/>
            <w:rFonts w:cstheme="minorHAnsi"/>
          </w:rPr>
          <w:t>http://doi.org/10.1093/forestry/cpi004</w:t>
        </w:r>
      </w:hyperlink>
    </w:p>
    <w:p w14:paraId="12A4972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Humphrey, J. W., Watts, K., Fuentes-Montemayor, E., Macgregor, N. A., Peace, A. J., &amp; Park, K. J. (2015). What can studies of woodland fragmentation and creation tell us about ecological networks? A literature review and synthesis. </w:t>
      </w:r>
      <w:r w:rsidRPr="00D36414">
        <w:rPr>
          <w:rFonts w:cstheme="minorHAnsi"/>
          <w:i/>
          <w:iCs/>
        </w:rPr>
        <w:t>Landscape Ecology</w:t>
      </w:r>
      <w:r w:rsidRPr="00D36414">
        <w:rPr>
          <w:rFonts w:cstheme="minorHAnsi"/>
        </w:rPr>
        <w:t xml:space="preserve">, </w:t>
      </w:r>
      <w:r w:rsidRPr="00D36414">
        <w:rPr>
          <w:rFonts w:cstheme="minorHAnsi"/>
          <w:i/>
          <w:iCs/>
        </w:rPr>
        <w:t>30</w:t>
      </w:r>
      <w:r w:rsidRPr="00D36414">
        <w:rPr>
          <w:rFonts w:cstheme="minorHAnsi"/>
        </w:rPr>
        <w:t xml:space="preserve">(1), 21–50. </w:t>
      </w:r>
      <w:hyperlink r:id="rId2525" w:history="1">
        <w:r w:rsidRPr="00D36414">
          <w:rPr>
            <w:rStyle w:val="Hyperlink"/>
            <w:rFonts w:cstheme="minorHAnsi"/>
          </w:rPr>
          <w:t>http://doi.org/10.1007/s10980-014-0107-y</w:t>
        </w:r>
      </w:hyperlink>
    </w:p>
    <w:p w14:paraId="4F46FF1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neson, P., Benham, D. G., Poskitt, J., Harrison, A. F., Taylor, K., &amp; Woods, C. (1998a). Effects of climate change on nitrogen dynamics in upland soils. 2. A soil warming study. </w:t>
      </w:r>
      <w:r w:rsidRPr="00D36414">
        <w:rPr>
          <w:rFonts w:cstheme="minorHAnsi"/>
          <w:i/>
          <w:iCs/>
        </w:rPr>
        <w:t>Global Change Biology</w:t>
      </w:r>
      <w:r w:rsidRPr="00D36414">
        <w:rPr>
          <w:rFonts w:cstheme="minorHAnsi"/>
        </w:rPr>
        <w:t xml:space="preserve">, </w:t>
      </w:r>
      <w:r w:rsidRPr="00D36414">
        <w:rPr>
          <w:rFonts w:cstheme="minorHAnsi"/>
          <w:i/>
          <w:iCs/>
        </w:rPr>
        <w:t>4</w:t>
      </w:r>
      <w:r w:rsidRPr="00D36414">
        <w:rPr>
          <w:rFonts w:cstheme="minorHAnsi"/>
        </w:rPr>
        <w:t xml:space="preserve">(2), 153–161. </w:t>
      </w:r>
      <w:hyperlink r:id="rId2526" w:history="1">
        <w:r w:rsidRPr="00D36414">
          <w:rPr>
            <w:rStyle w:val="Hyperlink"/>
            <w:rFonts w:cstheme="minorHAnsi"/>
          </w:rPr>
          <w:t>http://doi.org/10.1046/j.1365-2486.1998.00119.x</w:t>
        </w:r>
      </w:hyperlink>
    </w:p>
    <w:p w14:paraId="71B50C5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neson, P., Taylor, K., Harrison, A. F., Poskitt, J., Benham, D. G., Tipping, E., &amp; Woof, C. (1998b). Effects of climate change on nitrogen dynamics in upland soils. 1. A transplant approach. </w:t>
      </w:r>
      <w:r w:rsidRPr="00D36414">
        <w:rPr>
          <w:rFonts w:cstheme="minorHAnsi"/>
          <w:i/>
          <w:iCs/>
        </w:rPr>
        <w:t>Global Change Biology</w:t>
      </w:r>
      <w:r w:rsidRPr="00D36414">
        <w:rPr>
          <w:rFonts w:cstheme="minorHAnsi"/>
        </w:rPr>
        <w:t xml:space="preserve">, </w:t>
      </w:r>
      <w:r w:rsidRPr="00D36414">
        <w:rPr>
          <w:rFonts w:cstheme="minorHAnsi"/>
          <w:i/>
          <w:iCs/>
        </w:rPr>
        <w:t>4</w:t>
      </w:r>
      <w:r w:rsidRPr="00D36414">
        <w:rPr>
          <w:rFonts w:cstheme="minorHAnsi"/>
        </w:rPr>
        <w:t xml:space="preserve">(2), 143–152. </w:t>
      </w:r>
      <w:hyperlink r:id="rId2527" w:history="1">
        <w:r w:rsidRPr="00D36414">
          <w:rPr>
            <w:rStyle w:val="Hyperlink"/>
            <w:rFonts w:cstheme="minorHAnsi"/>
          </w:rPr>
          <w:t>http://doi.org/10.1046/j.1365-2486.1998.00118.x</w:t>
        </w:r>
      </w:hyperlink>
    </w:p>
    <w:p w14:paraId="49A7508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offe, G. (2005). The downsizing of Russian agriculture. </w:t>
      </w:r>
      <w:r w:rsidRPr="00D36414">
        <w:rPr>
          <w:rFonts w:cstheme="minorHAnsi"/>
          <w:i/>
          <w:iCs/>
        </w:rPr>
        <w:t>Europe-Asia Studies</w:t>
      </w:r>
      <w:r w:rsidRPr="00D36414">
        <w:rPr>
          <w:rFonts w:cstheme="minorHAnsi"/>
        </w:rPr>
        <w:t xml:space="preserve">, </w:t>
      </w:r>
      <w:r w:rsidRPr="00D36414">
        <w:rPr>
          <w:rFonts w:cstheme="minorHAnsi"/>
          <w:i/>
          <w:iCs/>
        </w:rPr>
        <w:t>57</w:t>
      </w:r>
      <w:r w:rsidRPr="00D36414">
        <w:rPr>
          <w:rFonts w:cstheme="minorHAnsi"/>
        </w:rPr>
        <w:t xml:space="preserve">(2), 179–208. </w:t>
      </w:r>
      <w:hyperlink r:id="rId2528" w:history="1">
        <w:r w:rsidRPr="00D36414">
          <w:rPr>
            <w:rStyle w:val="Hyperlink"/>
            <w:rFonts w:cstheme="minorHAnsi"/>
          </w:rPr>
          <w:t>http://doi.org/10.1080/09668130500051627</w:t>
        </w:r>
      </w:hyperlink>
    </w:p>
    <w:p w14:paraId="32C92CA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Ioffe, G., Nefedova, T., &amp; De Beurs, K. (2012). </w:t>
      </w:r>
      <w:r w:rsidRPr="00D36414">
        <w:rPr>
          <w:rFonts w:cstheme="minorHAnsi"/>
        </w:rPr>
        <w:t xml:space="preserve">Land abandonment in Russia. </w:t>
      </w:r>
      <w:r w:rsidRPr="00D36414">
        <w:rPr>
          <w:rFonts w:cstheme="minorHAnsi"/>
          <w:i/>
          <w:iCs/>
        </w:rPr>
        <w:t>Eurasian Geography and Economics</w:t>
      </w:r>
      <w:r w:rsidRPr="00D36414">
        <w:rPr>
          <w:rFonts w:cstheme="minorHAnsi"/>
        </w:rPr>
        <w:t xml:space="preserve">, </w:t>
      </w:r>
      <w:r w:rsidRPr="00D36414">
        <w:rPr>
          <w:rFonts w:cstheme="minorHAnsi"/>
          <w:i/>
          <w:iCs/>
        </w:rPr>
        <w:t>53</w:t>
      </w:r>
      <w:r w:rsidRPr="00D36414">
        <w:rPr>
          <w:rFonts w:cstheme="minorHAnsi"/>
        </w:rPr>
        <w:t xml:space="preserve">(4), 527–549. </w:t>
      </w:r>
      <w:hyperlink r:id="rId2529" w:history="1">
        <w:r w:rsidRPr="00D36414">
          <w:rPr>
            <w:rStyle w:val="Hyperlink"/>
            <w:rFonts w:cstheme="minorHAnsi"/>
          </w:rPr>
          <w:t>http://doi.org/10.2747/1539-7216.53.4.527</w:t>
        </w:r>
      </w:hyperlink>
    </w:p>
    <w:p w14:paraId="6AC3B65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offe, G., Nefedova, T., &amp; Zaslavsky, I. (2004). From spatial continuity to fragmentation: The case of Russian farming. </w:t>
      </w:r>
      <w:r w:rsidRPr="00D36414">
        <w:rPr>
          <w:rFonts w:cstheme="minorHAnsi"/>
          <w:i/>
          <w:iCs/>
        </w:rPr>
        <w:t>Annals of the Association of American Geographers</w:t>
      </w:r>
      <w:r w:rsidRPr="00D36414">
        <w:rPr>
          <w:rFonts w:cstheme="minorHAnsi"/>
        </w:rPr>
        <w:t xml:space="preserve">, </w:t>
      </w:r>
      <w:r w:rsidRPr="00D36414">
        <w:rPr>
          <w:rFonts w:cstheme="minorHAnsi"/>
          <w:i/>
          <w:iCs/>
        </w:rPr>
        <w:t>94</w:t>
      </w:r>
      <w:r w:rsidRPr="00D36414">
        <w:rPr>
          <w:rFonts w:cstheme="minorHAnsi"/>
        </w:rPr>
        <w:t xml:space="preserve">(4), 913–943. </w:t>
      </w:r>
      <w:hyperlink r:id="rId2530" w:history="1">
        <w:r w:rsidRPr="00D36414">
          <w:rPr>
            <w:rStyle w:val="Hyperlink"/>
            <w:rFonts w:cstheme="minorHAnsi"/>
          </w:rPr>
          <w:t>http://doi.org/10.1111/j.1467-8306.2004.00441.x</w:t>
        </w:r>
      </w:hyperlink>
    </w:p>
    <w:p w14:paraId="713660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PBES. (2016a). </w:t>
      </w:r>
      <w:r w:rsidRPr="00D36414">
        <w:rPr>
          <w:rFonts w:cstheme="minorHAnsi"/>
          <w:i/>
          <w:iCs/>
        </w:rPr>
        <w:t>Assessment report of the Intergovernmental Science-Policy Platform on Biodiversity and Ecosystem Services on pollinators, pollination and food production</w:t>
      </w:r>
      <w:r w:rsidRPr="00D36414">
        <w:rPr>
          <w:rFonts w:cstheme="minorHAnsi"/>
        </w:rPr>
        <w:t>. S. G. Potts, V. L. Imperatriz-Fonseca, H. T. Ngo, J. C. Biesmeijer, T. D. Breeze, L. V. Dicks, L. A. Garibaldi, R. Hill, J. Settele, A. J. Vanbergen, M. A. Aizen, S. A. Cunningham, C. Eardley, B. M. Freitas, N. Gallai, P. G. Kevan, A. Kovács-Hostyánszki, P. K. Kwapong, J. Li, X. Li, D. J. Martins, G. Nates-Parra, J. S. Pettis, R. Rader, &amp; B. F. Viana (Eds.). Bonn, Germany: Secretariat of the Intergovernmental Science-Policy Platform on Biodiversity and Ecosystem Services.</w:t>
      </w:r>
    </w:p>
    <w:p w14:paraId="4E32191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PBES. (2016b). </w:t>
      </w:r>
      <w:r w:rsidRPr="00D36414">
        <w:rPr>
          <w:rFonts w:cstheme="minorHAnsi"/>
          <w:i/>
          <w:iCs/>
        </w:rPr>
        <w:t>Summary for policymakers of the assessment report of the Intergovernmental Science-Policy Platform on Biodiversity and Ecosystem Services on pollinators, pollination and food production</w:t>
      </w:r>
      <w:r w:rsidRPr="00D36414">
        <w:rPr>
          <w:rFonts w:cstheme="minorHAnsi"/>
        </w:rPr>
        <w:t xml:space="preserve">. S. G. Potts, V. L. Imperatriz-Fonseca, H. T. Ngo, J. C. Biesmeijer, T. D. Breeze, L. V. Dicks, L. A. Garibaldi, R. Hill, J. Settele, A. J. Vanbergen, M. A. Aizen, S. A. Cunningham, C. Eardley, B. M. Freitas, N. Gallai, P. G. Kevan, A. Kovács-Hostyánszki, P. K. Kwapong, J. Li, X. Li, D. J. Martins, </w:t>
      </w:r>
      <w:r w:rsidRPr="00D36414">
        <w:rPr>
          <w:rFonts w:cstheme="minorHAnsi"/>
        </w:rPr>
        <w:lastRenderedPageBreak/>
        <w:t>G. Nates-Parra, J. S. Pettis, R. Rader, &amp; B. F. Viana (Eds.). Bonn, Germany: Secretariat of the Intergovernmental Science-Policy Platform on Biodiversity and Ecosystem Services.</w:t>
      </w:r>
    </w:p>
    <w:p w14:paraId="72F9D79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PCC. (2012). </w:t>
      </w:r>
      <w:r w:rsidRPr="00D36414">
        <w:rPr>
          <w:rFonts w:cstheme="minorHAnsi"/>
          <w:i/>
          <w:iCs/>
        </w:rPr>
        <w:t>Managing the risks of extreme events and disasters to advance climate change adaptation. Special report of the Intergovernmental Panel on Climate Change</w:t>
      </w:r>
      <w:r w:rsidRPr="00D36414">
        <w:rPr>
          <w:rFonts w:cstheme="minorHAnsi"/>
        </w:rPr>
        <w:t>. (C. B. Field, V. Barros, T. F. Stocker, Q. Dahe, D. J. Dokken, K. L. Ebi, M. D. Mastrandrea, K. J. Mach, G. Plattner, S. K. Allen, M. Tignor, &amp; P. M. Midgley (Eds.). Cambridge, UK, UK: Cambridge University Press.</w:t>
      </w:r>
    </w:p>
    <w:p w14:paraId="75D04080" w14:textId="77777777" w:rsidR="00380F5C" w:rsidRPr="00D36414" w:rsidRDefault="00380F5C" w:rsidP="00380F5C">
      <w:pPr>
        <w:widowControl w:val="0"/>
        <w:autoSpaceDE w:val="0"/>
        <w:autoSpaceDN w:val="0"/>
        <w:adjustRightInd w:val="0"/>
        <w:spacing w:before="120"/>
        <w:ind w:left="480" w:hanging="480"/>
        <w:rPr>
          <w:rFonts w:cstheme="minorHAnsi"/>
          <w:color w:val="0563C1" w:themeColor="hyperlink"/>
          <w:u w:val="single"/>
        </w:rPr>
      </w:pPr>
      <w:r w:rsidRPr="00D36414">
        <w:rPr>
          <w:rFonts w:cstheme="minorHAnsi"/>
        </w:rPr>
        <w:t xml:space="preserve">IPCC. (2013a). </w:t>
      </w:r>
      <w:r w:rsidRPr="00D36414">
        <w:rPr>
          <w:rFonts w:cstheme="minorHAnsi"/>
          <w:i/>
          <w:iCs/>
        </w:rPr>
        <w:t>Climate change 2013: The physical science basis. Contribution of working group I to the fifth assessment report of the Intergovernmental Panel on Climate Change</w:t>
      </w:r>
      <w:r w:rsidRPr="00D36414">
        <w:rPr>
          <w:rFonts w:cstheme="minorHAnsi"/>
        </w:rPr>
        <w:t xml:space="preserve">. </w:t>
      </w:r>
      <w:r w:rsidRPr="00D36414">
        <w:rPr>
          <w:rFonts w:cstheme="minorHAnsi"/>
          <w:i/>
        </w:rPr>
        <w:t xml:space="preserve">Annex I: </w:t>
      </w:r>
      <w:r w:rsidRPr="00D36414">
        <w:rPr>
          <w:rFonts w:cstheme="minorHAnsi"/>
          <w:i/>
          <w:iCs/>
        </w:rPr>
        <w:t>Atlas of global and regional climate projections</w:t>
      </w:r>
      <w:r w:rsidRPr="00D36414">
        <w:rPr>
          <w:rFonts w:cstheme="minorHAnsi"/>
        </w:rPr>
        <w:t>. Cambridge, UK: Cambridge University Press.</w:t>
      </w:r>
    </w:p>
    <w:p w14:paraId="5147528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PCC. (2013b). </w:t>
      </w:r>
      <w:r w:rsidRPr="00D36414">
        <w:rPr>
          <w:rFonts w:cstheme="minorHAnsi"/>
          <w:i/>
          <w:iCs/>
        </w:rPr>
        <w:t>Climate change 2013: The physical science basis. Contribution of working group I to the fifth assessment report of the Intergovernmental Panel on Climate Change</w:t>
      </w:r>
      <w:r w:rsidRPr="00D36414">
        <w:rPr>
          <w:rFonts w:cstheme="minorHAnsi"/>
        </w:rPr>
        <w:t>. T. F. Stocker, D. Qin, G.-K. Plattner, M. Tignor, S. K. Allen, J. Boschung, A. Nauels, Y. Xia, V. Bex, &amp; P. M. Midgley (Eds.). Cambridge, UK: Cambridge University Press.</w:t>
      </w:r>
    </w:p>
    <w:p w14:paraId="3835F1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PCC. (2014a). </w:t>
      </w:r>
      <w:r w:rsidRPr="00D36414">
        <w:rPr>
          <w:rFonts w:cstheme="minorHAnsi"/>
          <w:i/>
          <w:iCs/>
        </w:rPr>
        <w:t>Climate change 2014: Impacts, adaptation, and vulnerability. Part A: Global and sectoral aspects. Contribution of working group II to the fifth assessment report of the Intergovernmental Panel on Climate Change</w:t>
      </w:r>
      <w:r w:rsidRPr="00D36414">
        <w:rPr>
          <w:rFonts w:cstheme="minorHAnsi"/>
        </w:rPr>
        <w:t>. C. B. Field, V. R. Barros, D. J. Dokken, K. J. Mach, M. D. Mastrandrea, T. E. Bilir, M. Chatterjee, M., K. L. Ebi, Y. O. Estrada, R. C. Genova, B. Girma, E. S. Kissel, A. N. Levy, S. MacCracken, P. R. Mastrandrea, &amp; L. L. White (Eds.). Cambridge, UK: Cambridge University Press.</w:t>
      </w:r>
    </w:p>
    <w:p w14:paraId="0888B53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PCC. (2014b). </w:t>
      </w:r>
      <w:r w:rsidRPr="00D36414">
        <w:rPr>
          <w:rFonts w:cstheme="minorHAnsi"/>
          <w:i/>
          <w:iCs/>
        </w:rPr>
        <w:t xml:space="preserve">Climate change 2014: Impacts, adaptation, and vulnerability. Part B: Regional aspects. Contribution of working group II to the fifth assessment report of the Intergovernmental Panel on Climate. </w:t>
      </w:r>
      <w:r w:rsidRPr="00D36414">
        <w:rPr>
          <w:rFonts w:cstheme="minorHAnsi"/>
        </w:rPr>
        <w:t>V. R. Barros, C. B. Field, D. J. Dokken, M. D. Mastrandrea, K. J. Mach, T. E. Billir, M. Chatterjee, M., K. L. Ebi, Y. O. Estrada, R. C. Genova, B. Girma, E. S. Kissel, A. N. Levy, S. MacCracken, P. R. Mastrandrea &amp; L. L. White (Eds.). Cambridge, UK: Cambridge University Press.</w:t>
      </w:r>
    </w:p>
    <w:p w14:paraId="7F9BA2C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saksen, K., Ødegård, R. S., Etzelmüller, B., Hilbich, C., Hauck, C., Farbrot, H., Eiken, T., Hygen, H. O., &amp; Hipp, T. F. (2011). Degrading mountain permafrost in southern Norway: Spatial and temporal variability of mean ground temperatures, 1999-2009. </w:t>
      </w:r>
      <w:r w:rsidRPr="00D36414">
        <w:rPr>
          <w:rFonts w:cstheme="minorHAnsi"/>
          <w:i/>
          <w:iCs/>
        </w:rPr>
        <w:t>Permafrost and Periglacial Processes</w:t>
      </w:r>
      <w:r w:rsidRPr="00D36414">
        <w:rPr>
          <w:rFonts w:cstheme="minorHAnsi"/>
        </w:rPr>
        <w:t xml:space="preserve">, </w:t>
      </w:r>
      <w:r w:rsidRPr="00D36414">
        <w:rPr>
          <w:rFonts w:cstheme="minorHAnsi"/>
          <w:i/>
          <w:iCs/>
        </w:rPr>
        <w:t>22</w:t>
      </w:r>
      <w:r w:rsidRPr="00D36414">
        <w:rPr>
          <w:rFonts w:cstheme="minorHAnsi"/>
        </w:rPr>
        <w:t xml:space="preserve">(4), 361–377. </w:t>
      </w:r>
      <w:hyperlink r:id="rId2531" w:history="1">
        <w:r w:rsidRPr="00D36414">
          <w:rPr>
            <w:rStyle w:val="Hyperlink"/>
            <w:rFonts w:cstheme="minorHAnsi"/>
          </w:rPr>
          <w:t>http://doi.org/10.1002/ppp.728</w:t>
        </w:r>
      </w:hyperlink>
    </w:p>
    <w:p w14:paraId="10C0191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vanov, A. N., &amp; Chizhova, V. P. [Иванов, А. Н., &amp; Чижова, В. П. (2003). </w:t>
      </w:r>
      <w:r w:rsidRPr="00D36414">
        <w:rPr>
          <w:rFonts w:cstheme="minorHAnsi"/>
          <w:i/>
          <w:iCs/>
        </w:rPr>
        <w:t xml:space="preserve">Охраняемые природные территории: Учебное пособие </w:t>
      </w:r>
      <w:r w:rsidRPr="00D36414">
        <w:rPr>
          <w:rFonts w:cstheme="minorHAnsi"/>
          <w:i/>
          <w:iCs/>
        </w:rPr>
        <w:sym w:font="Symbol" w:char="F05B"/>
      </w:r>
      <w:r w:rsidRPr="00D36414">
        <w:rPr>
          <w:rFonts w:cstheme="minorHAnsi"/>
          <w:i/>
          <w:iCs/>
        </w:rPr>
        <w:t>Nature potected areas: handbook</w:t>
      </w:r>
      <w:r w:rsidRPr="00D36414">
        <w:rPr>
          <w:rFonts w:cstheme="minorHAnsi"/>
          <w:i/>
          <w:iCs/>
        </w:rPr>
        <w:sym w:font="Symbol" w:char="F05D"/>
      </w:r>
      <w:r w:rsidRPr="00D36414">
        <w:rPr>
          <w:rFonts w:cstheme="minorHAnsi"/>
        </w:rPr>
        <w:t xml:space="preserve">. Moscow, Russian Federation: Moscow University press. </w:t>
      </w:r>
    </w:p>
    <w:p w14:paraId="3490343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vaşcu, C., Öllerer, K., &amp; Rákosy, L. (2016). </w:t>
      </w:r>
      <w:r w:rsidRPr="00D36414">
        <w:rPr>
          <w:rFonts w:cstheme="minorHAnsi"/>
          <w:i/>
        </w:rPr>
        <w:t>The traditional perceptions of hay and hay-meadow management in a historical village from Maramureş County, Romania</w:t>
      </w:r>
      <w:r w:rsidRPr="00D36414">
        <w:rPr>
          <w:rFonts w:cstheme="minorHAnsi"/>
        </w:rPr>
        <w:t xml:space="preserve">. Retrieved from </w:t>
      </w:r>
      <w:hyperlink r:id="rId2532" w:history="1">
        <w:r w:rsidRPr="00D36414">
          <w:rPr>
            <w:rStyle w:val="Hyperlink"/>
            <w:rFonts w:cstheme="minorHAnsi"/>
          </w:rPr>
          <w:t>http://web.b.ebscohost.com/abstract?direct=true&amp;profile=ehost&amp;scope=site&amp;authtype=crawler&amp;jrnl=12246271&amp;AN=120559373&amp;h=3LdtKsx7maxpn8m%2BcK%2Bn8gXdZBeFp3dqbzbHSLfyUNC4pzhu5fX3%2FOIwHAokFPeLNp%2FDsZ9lWQ9VYVy3v4XJZA%3D%3D&amp;crl=c&amp;resultNs=AdminWebAuth&amp;resultL</w:t>
        </w:r>
      </w:hyperlink>
    </w:p>
    <w:p w14:paraId="1B2F20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Iwamura, T., Possingham, H. P., Chades, I., Minton, C., Murray, N. J., Rogers, D. I., Treml, E. A., &amp; Fuller, R. A. (2013). Migratory connectivity magnifies the consequences of habitat loss from sea-level rise for shorebird population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0</w:t>
      </w:r>
      <w:r w:rsidRPr="00D36414">
        <w:rPr>
          <w:rFonts w:cstheme="minorHAnsi"/>
        </w:rPr>
        <w:t xml:space="preserve">(1761), 20130325. </w:t>
      </w:r>
      <w:hyperlink r:id="rId2533" w:history="1">
        <w:r w:rsidRPr="00D36414">
          <w:rPr>
            <w:rStyle w:val="Hyperlink"/>
            <w:rFonts w:cstheme="minorHAnsi"/>
          </w:rPr>
          <w:t>http://doi.org/10.1098/rspb.2013.0325</w:t>
        </w:r>
      </w:hyperlink>
    </w:p>
    <w:p w14:paraId="7A04933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ackson, S. T., &amp; Sax, D. F. (2010). Balancing biodiversity in a changing environment: extinction debt, immigration credit and species turnover. </w:t>
      </w:r>
      <w:r w:rsidRPr="00D36414">
        <w:rPr>
          <w:rFonts w:cstheme="minorHAnsi"/>
          <w:i/>
          <w:iCs/>
        </w:rPr>
        <w:t>Trends in Ecology and Evolution</w:t>
      </w:r>
      <w:r w:rsidRPr="00D36414">
        <w:rPr>
          <w:rFonts w:cstheme="minorHAnsi"/>
        </w:rPr>
        <w:t xml:space="preserve">, </w:t>
      </w:r>
      <w:r w:rsidRPr="00D36414">
        <w:rPr>
          <w:rFonts w:cstheme="minorHAnsi"/>
          <w:i/>
          <w:iCs/>
        </w:rPr>
        <w:t>25</w:t>
      </w:r>
      <w:r w:rsidRPr="00D36414">
        <w:rPr>
          <w:rFonts w:cstheme="minorHAnsi"/>
        </w:rPr>
        <w:t xml:space="preserve">(3), 153–160. </w:t>
      </w:r>
      <w:hyperlink r:id="rId2534" w:history="1">
        <w:r w:rsidRPr="00D36414">
          <w:rPr>
            <w:rStyle w:val="Hyperlink"/>
            <w:rFonts w:cstheme="minorHAnsi"/>
          </w:rPr>
          <w:t>http://doi.org/10.1016/j.tree.2009.10.001</w:t>
        </w:r>
      </w:hyperlink>
    </w:p>
    <w:p w14:paraId="1C916C9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Jackson, T. (2009). </w:t>
      </w:r>
      <w:r w:rsidRPr="00D36414">
        <w:rPr>
          <w:rFonts w:cstheme="minorHAnsi"/>
          <w:i/>
          <w:iCs/>
        </w:rPr>
        <w:t>Prosperity without growth? – The transition to a sustainable economy</w:t>
      </w:r>
      <w:r w:rsidRPr="00D36414">
        <w:rPr>
          <w:rFonts w:cstheme="minorHAnsi"/>
        </w:rPr>
        <w:t xml:space="preserve">. Retrieved from </w:t>
      </w:r>
      <w:hyperlink r:id="rId2535" w:history="1">
        <w:r w:rsidRPr="00D36414">
          <w:rPr>
            <w:rStyle w:val="Hyperlink"/>
            <w:rFonts w:cstheme="minorHAnsi"/>
          </w:rPr>
          <w:t>https://research-repository.st-andrews.ac.uk/bitstream/handle/10023/2163/sdc-2009-pwg.pdf?sequence=1</w:t>
        </w:r>
      </w:hyperlink>
    </w:p>
    <w:p w14:paraId="11FED59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actel, H., Petit, J., Desprez-Loustau, M.-L., Delzon, S., Piou, D., Battisti, A., &amp; Koricheva, J. (2012). Drought effects on damage by forest insects and pathogens: a meta-analysis.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1), 267–276. </w:t>
      </w:r>
      <w:hyperlink r:id="rId2536" w:history="1">
        <w:r w:rsidRPr="00D36414">
          <w:rPr>
            <w:rStyle w:val="Hyperlink"/>
            <w:rFonts w:cstheme="minorHAnsi"/>
          </w:rPr>
          <w:t>http://doi.org/10.1111/j.1365-2486.2011.02512.x</w:t>
        </w:r>
      </w:hyperlink>
      <w:r w:rsidRPr="00D36414">
        <w:rPr>
          <w:rFonts w:cstheme="minorHAnsi"/>
        </w:rPr>
        <w:t xml:space="preserve"> </w:t>
      </w:r>
    </w:p>
    <w:p w14:paraId="7855A0D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akupov N. Sh. [Жакупов, Н. Ш.]. (2013). Причины и последствия экологических нарушений в области недропользования и проблемы их решения. [The causes and consequences of environmental violations in the field of subsoil use and the problem of their solution]. </w:t>
      </w:r>
      <w:r w:rsidRPr="00D36414">
        <w:rPr>
          <w:rFonts w:cstheme="minorHAnsi"/>
          <w:i/>
          <w:lang w:val="sv-SE"/>
        </w:rPr>
        <w:t xml:space="preserve">Annals </w:t>
      </w:r>
      <w:r w:rsidRPr="00D36414">
        <w:rPr>
          <w:rFonts w:cstheme="minorHAnsi"/>
          <w:i/>
        </w:rPr>
        <w:t xml:space="preserve">of Innovative Euroasian University, </w:t>
      </w:r>
      <w:r w:rsidRPr="00D36414">
        <w:rPr>
          <w:rFonts w:cstheme="minorHAnsi"/>
          <w:i/>
          <w:iCs/>
        </w:rPr>
        <w:t>4</w:t>
      </w:r>
      <w:r w:rsidRPr="00D36414">
        <w:rPr>
          <w:rFonts w:cstheme="minorHAnsi"/>
        </w:rPr>
        <w:t xml:space="preserve">(52). </w:t>
      </w:r>
    </w:p>
    <w:p w14:paraId="0807D91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amieson, S. S. R., Ewertowski, M. W., &amp; Evans, D. J. A. (2015). Rapid advance of two mountain glaciers in response to mine-related debris loading. </w:t>
      </w:r>
      <w:r w:rsidRPr="00D36414">
        <w:rPr>
          <w:rFonts w:cstheme="minorHAnsi"/>
          <w:i/>
          <w:iCs/>
        </w:rPr>
        <w:t>Journal of Geophysical Research: Earth Surface</w:t>
      </w:r>
      <w:r w:rsidRPr="00D36414">
        <w:rPr>
          <w:rFonts w:cstheme="minorHAnsi"/>
        </w:rPr>
        <w:t xml:space="preserve">, </w:t>
      </w:r>
      <w:r w:rsidRPr="00D36414">
        <w:rPr>
          <w:rFonts w:cstheme="minorHAnsi"/>
          <w:i/>
          <w:iCs/>
        </w:rPr>
        <w:t>120</w:t>
      </w:r>
      <w:r w:rsidRPr="00D36414">
        <w:rPr>
          <w:rFonts w:cstheme="minorHAnsi"/>
        </w:rPr>
        <w:t xml:space="preserve">(7), 1418–1435. </w:t>
      </w:r>
      <w:hyperlink r:id="rId2537" w:history="1">
        <w:r w:rsidRPr="00D36414">
          <w:rPr>
            <w:rStyle w:val="Hyperlink"/>
            <w:rFonts w:cstheme="minorHAnsi"/>
          </w:rPr>
          <w:t>http://doi.org/10.1002/2015JF003504</w:t>
        </w:r>
      </w:hyperlink>
    </w:p>
    <w:p w14:paraId="301FBC0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ansson, G., &amp; Andrén, H. (2003). Habitat composition and bird diversity in managed Boreal Forests. </w:t>
      </w:r>
      <w:r w:rsidRPr="00D36414">
        <w:rPr>
          <w:rFonts w:cstheme="minorHAnsi"/>
          <w:i/>
          <w:iCs/>
        </w:rPr>
        <w:t>Scandinavian Journal of Forest Research</w:t>
      </w:r>
      <w:r w:rsidRPr="00D36414">
        <w:rPr>
          <w:rFonts w:cstheme="minorHAnsi"/>
        </w:rPr>
        <w:t xml:space="preserve">, </w:t>
      </w:r>
      <w:r w:rsidRPr="00D36414">
        <w:rPr>
          <w:rFonts w:cstheme="minorHAnsi"/>
          <w:i/>
          <w:iCs/>
        </w:rPr>
        <w:t>18</w:t>
      </w:r>
      <w:r w:rsidRPr="00D36414">
        <w:rPr>
          <w:rFonts w:cstheme="minorHAnsi"/>
        </w:rPr>
        <w:t xml:space="preserve">(3), 225–236. </w:t>
      </w:r>
      <w:hyperlink r:id="rId2538" w:history="1">
        <w:r w:rsidRPr="00D36414">
          <w:rPr>
            <w:rStyle w:val="Hyperlink"/>
            <w:rFonts w:cstheme="minorHAnsi"/>
          </w:rPr>
          <w:t>http://doi.org/10.1080/02827581.2003.9728293</w:t>
        </w:r>
      </w:hyperlink>
    </w:p>
    <w:p w14:paraId="4C7DBB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ansson, G., &amp; Angelstam, P. (1999). Thresholds of landscape composition for the presence of the long-tailed tit in a boreal landscape. </w:t>
      </w:r>
      <w:r w:rsidRPr="00D36414">
        <w:rPr>
          <w:rFonts w:cstheme="minorHAnsi"/>
          <w:i/>
          <w:iCs/>
        </w:rPr>
        <w:t>Landscape Ecology</w:t>
      </w:r>
      <w:r w:rsidRPr="00D36414">
        <w:rPr>
          <w:rFonts w:cstheme="minorHAnsi"/>
        </w:rPr>
        <w:t xml:space="preserve">, </w:t>
      </w:r>
      <w:r w:rsidRPr="00D36414">
        <w:rPr>
          <w:rFonts w:cstheme="minorHAnsi"/>
          <w:i/>
          <w:iCs/>
        </w:rPr>
        <w:t>14</w:t>
      </w:r>
      <w:r w:rsidRPr="00D36414">
        <w:rPr>
          <w:rFonts w:cstheme="minorHAnsi"/>
        </w:rPr>
        <w:t xml:space="preserve">(3), 283–290. </w:t>
      </w:r>
      <w:hyperlink r:id="rId2539" w:history="1">
        <w:r w:rsidRPr="00D36414">
          <w:rPr>
            <w:rStyle w:val="Hyperlink"/>
            <w:rFonts w:cstheme="minorHAnsi"/>
          </w:rPr>
          <w:t>http://doi.org/10.1023/A:1008085902053</w:t>
        </w:r>
      </w:hyperlink>
    </w:p>
    <w:p w14:paraId="0E8C1E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epsen, M. R., Kuemmerle, T., Müller, D., Erb, K., Verburg, P. H., Haberl, H., Vesterager, J. P., Andrič, M., Antrop, M., Austrheim, G., Björn, I., Bondeau, A., Bürgi, M., Bryson, J., Caspar, G., Cassar, L. F., Conrad, E., Chromý, P., Daugirdas, V., Van Eetvelde, V., Elena-Rosselló, R., Gimmi, U., Izakovicova, Z., Jančák, V., Jansson, U., Kladnik, D, Kozak, J., Konkoly-Gyuró, E., Krausmann, F., Mander, U., McDonagh, J., Pärn, J., Niedertscheider, M., Nikodemus, O., Ostapowicz, K., Pérez-Soba, M., Pinto-Correia, T., Ribokas, G., Rounsevell, M., Schistou, D., Schmit, C., Terkenli, T. S., Tretvik, A. M., Trzepacz, P., Vadineanu, A., Walz, A., Zhllim, E., Reenberg, A., &amp; Reenberg, A. (2015). Transitions in European land-management regimes between 1800 and 2010. </w:t>
      </w:r>
      <w:r w:rsidRPr="00D36414">
        <w:rPr>
          <w:rFonts w:cstheme="minorHAnsi"/>
          <w:i/>
          <w:iCs/>
        </w:rPr>
        <w:t>Land Use Policy</w:t>
      </w:r>
      <w:r w:rsidRPr="00D36414">
        <w:rPr>
          <w:rFonts w:cstheme="minorHAnsi"/>
        </w:rPr>
        <w:t xml:space="preserve">, </w:t>
      </w:r>
      <w:r w:rsidRPr="00D36414">
        <w:rPr>
          <w:rFonts w:cstheme="minorHAnsi"/>
          <w:i/>
          <w:iCs/>
        </w:rPr>
        <w:t>49</w:t>
      </w:r>
      <w:r w:rsidRPr="00D36414">
        <w:rPr>
          <w:rFonts w:cstheme="minorHAnsi"/>
        </w:rPr>
        <w:t xml:space="preserve">, 53–64. </w:t>
      </w:r>
      <w:hyperlink r:id="rId2540" w:history="1">
        <w:r w:rsidRPr="00D36414">
          <w:rPr>
            <w:rStyle w:val="Hyperlink"/>
            <w:rFonts w:cstheme="minorHAnsi"/>
          </w:rPr>
          <w:t>http://doi.org/10.1016/j.landusepol.2015.07.003</w:t>
        </w:r>
      </w:hyperlink>
    </w:p>
    <w:p w14:paraId="3083FF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eschke, J. M., Bacher, S., Blackburn, T. M., Dick, J. T. A., Essl, F., Evans, T., Gaertner, M., Hulme, P. E., Kühn, I., Mrugała, A., Pergl, J., Pyšek, P., Rabitsch, W., Ricciardi, A., Richardson, D. M., Sendek, A., Vilà, M., Winter, M., &amp; Kumschick, S. (2014). Defining the impact of non-native species. </w:t>
      </w:r>
      <w:r w:rsidRPr="00D36414">
        <w:rPr>
          <w:rFonts w:cstheme="minorHAnsi"/>
          <w:i/>
          <w:iCs/>
        </w:rPr>
        <w:t>Conservation Biology</w:t>
      </w:r>
      <w:r w:rsidRPr="00D36414">
        <w:rPr>
          <w:rFonts w:cstheme="minorHAnsi"/>
        </w:rPr>
        <w:t xml:space="preserve">, </w:t>
      </w:r>
      <w:r w:rsidRPr="00D36414">
        <w:rPr>
          <w:rFonts w:cstheme="minorHAnsi"/>
          <w:i/>
          <w:iCs/>
        </w:rPr>
        <w:t>28</w:t>
      </w:r>
      <w:r w:rsidRPr="00D36414">
        <w:rPr>
          <w:rFonts w:cstheme="minorHAnsi"/>
        </w:rPr>
        <w:t xml:space="preserve">(5), 1188–1194. </w:t>
      </w:r>
      <w:hyperlink r:id="rId2541" w:history="1">
        <w:r w:rsidRPr="00D36414">
          <w:rPr>
            <w:rStyle w:val="Hyperlink"/>
            <w:rFonts w:cstheme="minorHAnsi"/>
          </w:rPr>
          <w:t>http://doi.org/10.1111/cobi.12299</w:t>
        </w:r>
      </w:hyperlink>
    </w:p>
    <w:p w14:paraId="52FACA6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Joffre, R., Vacher, J., de los Llanos, C., &amp; Long, G. (1988). </w:t>
      </w:r>
      <w:r w:rsidRPr="00D36414">
        <w:rPr>
          <w:rFonts w:cstheme="minorHAnsi"/>
        </w:rPr>
        <w:t xml:space="preserve">The dehesa: an agrosilvopastoral system of the Mediterranean region with special reference to the Sierra Morena area of Spain. </w:t>
      </w:r>
      <w:r w:rsidRPr="00D36414">
        <w:rPr>
          <w:rFonts w:cstheme="minorHAnsi"/>
          <w:i/>
          <w:iCs/>
        </w:rPr>
        <w:t>Agroforestry Systems</w:t>
      </w:r>
      <w:r w:rsidRPr="00D36414">
        <w:rPr>
          <w:rFonts w:cstheme="minorHAnsi"/>
        </w:rPr>
        <w:t xml:space="preserve">, </w:t>
      </w:r>
      <w:r w:rsidRPr="00D36414">
        <w:rPr>
          <w:rFonts w:cstheme="minorHAnsi"/>
          <w:i/>
          <w:iCs/>
        </w:rPr>
        <w:t>6</w:t>
      </w:r>
      <w:r w:rsidRPr="00D36414">
        <w:rPr>
          <w:rFonts w:cstheme="minorHAnsi"/>
        </w:rPr>
        <w:t xml:space="preserve">, 71–96. </w:t>
      </w:r>
      <w:hyperlink r:id="rId2542" w:history="1">
        <w:r w:rsidRPr="00D36414">
          <w:rPr>
            <w:rStyle w:val="Hyperlink"/>
            <w:rFonts w:cstheme="minorHAnsi"/>
          </w:rPr>
          <w:t>http://doi.org/10.1007/BF02220110</w:t>
        </w:r>
      </w:hyperlink>
    </w:p>
    <w:p w14:paraId="7A32949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hansson, N., Krook, J., &amp; Eklund, M. (2014). Institutional conditions for Swedish metal production: A comparison of subsidies to metal mining and metal recycling. </w:t>
      </w:r>
      <w:r w:rsidRPr="00D36414">
        <w:rPr>
          <w:rFonts w:cstheme="minorHAnsi"/>
          <w:i/>
          <w:iCs/>
        </w:rPr>
        <w:t>Resources Policy</w:t>
      </w:r>
      <w:r w:rsidRPr="00D36414">
        <w:rPr>
          <w:rFonts w:cstheme="minorHAnsi"/>
        </w:rPr>
        <w:t xml:space="preserve">, </w:t>
      </w:r>
      <w:r w:rsidRPr="00D36414">
        <w:rPr>
          <w:rFonts w:cstheme="minorHAnsi"/>
          <w:i/>
          <w:iCs/>
        </w:rPr>
        <w:t>41</w:t>
      </w:r>
      <w:r w:rsidRPr="00D36414">
        <w:rPr>
          <w:rFonts w:cstheme="minorHAnsi"/>
        </w:rPr>
        <w:t xml:space="preserve">, 72–82. </w:t>
      </w:r>
      <w:hyperlink r:id="rId2543" w:history="1">
        <w:r w:rsidRPr="00D36414">
          <w:rPr>
            <w:rStyle w:val="Hyperlink"/>
            <w:rFonts w:cstheme="minorHAnsi"/>
          </w:rPr>
          <w:t>http://doi.org/10.1016/j.resourpol.2014.04.001</w:t>
        </w:r>
      </w:hyperlink>
    </w:p>
    <w:p w14:paraId="017B959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hansson, T., Hjältén, J., de Jong, J., &amp; von Stedingk, H. (2013). Environmental considerations from legislation and certification in managed forest stands: A review of their importance for biodiversity. </w:t>
      </w:r>
      <w:r w:rsidRPr="00D36414">
        <w:rPr>
          <w:rFonts w:cstheme="minorHAnsi"/>
          <w:i/>
          <w:iCs/>
        </w:rPr>
        <w:t>Forest Ecology and Management</w:t>
      </w:r>
      <w:r w:rsidRPr="00D36414">
        <w:rPr>
          <w:rFonts w:cstheme="minorHAnsi"/>
        </w:rPr>
        <w:t xml:space="preserve">, </w:t>
      </w:r>
      <w:r w:rsidRPr="00D36414">
        <w:rPr>
          <w:rFonts w:cstheme="minorHAnsi"/>
          <w:i/>
          <w:iCs/>
        </w:rPr>
        <w:t>303</w:t>
      </w:r>
      <w:r w:rsidRPr="00D36414">
        <w:rPr>
          <w:rFonts w:cstheme="minorHAnsi"/>
        </w:rPr>
        <w:t xml:space="preserve">, 98–112. </w:t>
      </w:r>
      <w:hyperlink r:id="rId2544" w:history="1">
        <w:r w:rsidRPr="00D36414">
          <w:rPr>
            <w:rStyle w:val="Hyperlink"/>
            <w:rFonts w:cstheme="minorHAnsi"/>
          </w:rPr>
          <w:t>http://doi.org/10.1016/j.foreco.2013.04.012</w:t>
        </w:r>
      </w:hyperlink>
    </w:p>
    <w:p w14:paraId="7D276E6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öhnk, K. D., Huisman, J., Sharples, J., Sommeijer, B., Visser, P. M., &amp; Stroom, J. M. (2008). Summer </w:t>
      </w:r>
      <w:r w:rsidRPr="00D36414">
        <w:rPr>
          <w:rFonts w:cstheme="minorHAnsi"/>
        </w:rPr>
        <w:lastRenderedPageBreak/>
        <w:t xml:space="preserve">heatwaves promote blooms of harmful cyanobacteria. </w:t>
      </w:r>
      <w:r w:rsidRPr="00D36414">
        <w:rPr>
          <w:rFonts w:cstheme="minorHAnsi"/>
          <w:i/>
          <w:iCs/>
        </w:rPr>
        <w:t>Global Change Biology</w:t>
      </w:r>
      <w:r w:rsidRPr="00D36414">
        <w:rPr>
          <w:rFonts w:cstheme="minorHAnsi"/>
        </w:rPr>
        <w:t xml:space="preserve">, </w:t>
      </w:r>
      <w:r w:rsidRPr="00D36414">
        <w:rPr>
          <w:rFonts w:cstheme="minorHAnsi"/>
          <w:i/>
          <w:iCs/>
        </w:rPr>
        <w:t>14</w:t>
      </w:r>
      <w:r w:rsidRPr="00D36414">
        <w:rPr>
          <w:rFonts w:cstheme="minorHAnsi"/>
        </w:rPr>
        <w:t xml:space="preserve">(3), 495–512. </w:t>
      </w:r>
      <w:hyperlink r:id="rId2545" w:history="1">
        <w:r w:rsidRPr="00D36414">
          <w:rPr>
            <w:rStyle w:val="Hyperlink"/>
            <w:rFonts w:cstheme="minorHAnsi"/>
          </w:rPr>
          <w:t>http://doi.org/10.1111/j.1365-2486.2007.01510.x</w:t>
        </w:r>
      </w:hyperlink>
      <w:r w:rsidRPr="00D36414">
        <w:rPr>
          <w:rFonts w:cstheme="minorHAnsi"/>
        </w:rPr>
        <w:t xml:space="preserve"> </w:t>
      </w:r>
    </w:p>
    <w:p w14:paraId="6CC2E1AC"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Jolboldiev, B. T [Жолболдиев], Б. Т. (2016). </w:t>
      </w:r>
      <w:r w:rsidRPr="00D36414">
        <w:rPr>
          <w:rFonts w:cstheme="minorHAnsi"/>
          <w:lang w:val="ru-RU"/>
        </w:rPr>
        <w:t xml:space="preserve">Радиоэкологическая оценка загрязнения территории </w:t>
      </w:r>
      <w:r w:rsidRPr="00D36414">
        <w:rPr>
          <w:rFonts w:cstheme="minorHAnsi"/>
          <w:i/>
          <w:iCs/>
        </w:rPr>
        <w:t xml:space="preserve">бывшего уранового производства Каджи-Сай [Radioecological evaluation of pollution of the territory of the former uranium </w:t>
      </w:r>
      <w:r w:rsidRPr="00D36414">
        <w:rPr>
          <w:rFonts w:cstheme="minorHAnsi"/>
          <w:i/>
          <w:iCs/>
          <w:lang w:val="sv-SE"/>
        </w:rPr>
        <w:t xml:space="preserve">mining </w:t>
      </w:r>
      <w:r w:rsidRPr="00D36414">
        <w:rPr>
          <w:rFonts w:cstheme="minorHAnsi"/>
          <w:i/>
          <w:iCs/>
        </w:rPr>
        <w:t>Kaji-Sai]</w:t>
      </w:r>
      <w:r w:rsidRPr="00D36414">
        <w:rPr>
          <w:rFonts w:cstheme="minorHAnsi"/>
        </w:rPr>
        <w:t xml:space="preserve">. Bishkek, </w:t>
      </w:r>
      <w:r w:rsidRPr="00D36414">
        <w:rPr>
          <w:rFonts w:cstheme="minorHAnsi"/>
          <w:lang w:val="sv-SE"/>
        </w:rPr>
        <w:t>Kyrgystan: National Academy of Sciences.</w:t>
      </w:r>
      <w:r w:rsidRPr="00D36414">
        <w:rPr>
          <w:rFonts w:cstheme="minorHAnsi"/>
        </w:rPr>
        <w:t xml:space="preserve"> </w:t>
      </w:r>
    </w:p>
    <w:p w14:paraId="0B5865B8"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Jolly, W. M., Dobbertin, M., Zimmermann, N. E., &amp; Reichstein, M. (2005). Divergent vegetation growth responses to the 2003 heat wave in the Swiss Alps. </w:t>
      </w:r>
      <w:r w:rsidRPr="00D36414">
        <w:rPr>
          <w:rFonts w:cstheme="minorHAnsi"/>
          <w:i/>
          <w:iCs/>
        </w:rPr>
        <w:t>Geophysical Research Letters</w:t>
      </w:r>
      <w:r w:rsidRPr="00D36414">
        <w:rPr>
          <w:rFonts w:cstheme="minorHAnsi"/>
        </w:rPr>
        <w:t xml:space="preserve">, </w:t>
      </w:r>
      <w:r w:rsidRPr="00D36414">
        <w:rPr>
          <w:rFonts w:cstheme="minorHAnsi"/>
          <w:i/>
          <w:iCs/>
        </w:rPr>
        <w:t>32</w:t>
      </w:r>
      <w:r w:rsidRPr="00D36414">
        <w:rPr>
          <w:rFonts w:cstheme="minorHAnsi"/>
        </w:rPr>
        <w:t xml:space="preserve">(18), L18409. </w:t>
      </w:r>
      <w:hyperlink r:id="rId2546" w:history="1">
        <w:r w:rsidRPr="00D36414">
          <w:rPr>
            <w:rStyle w:val="Hyperlink"/>
            <w:rFonts w:cstheme="minorHAnsi"/>
          </w:rPr>
          <w:t>http://doi.org/10.1029/2005GL023252</w:t>
        </w:r>
      </w:hyperlink>
    </w:p>
    <w:p w14:paraId="5942FC6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nes, G. P., Cole, R., &amp; Battershill, C. N. (1993). Marine reserves: Do they work? In </w:t>
      </w:r>
      <w:r w:rsidRPr="00D36414">
        <w:rPr>
          <w:rFonts w:cstheme="minorHAnsi"/>
          <w:i/>
        </w:rPr>
        <w:t xml:space="preserve">The ecology of temperate reefs: </w:t>
      </w:r>
      <w:r w:rsidRPr="00D36414">
        <w:rPr>
          <w:rFonts w:cstheme="minorHAnsi"/>
          <w:i/>
          <w:iCs/>
        </w:rPr>
        <w:t>Proceedings of the second international temperate reef symposium</w:t>
      </w:r>
      <w:r w:rsidRPr="00D36414">
        <w:rPr>
          <w:rFonts w:cstheme="minorHAnsi"/>
        </w:rPr>
        <w:t xml:space="preserve"> (pp. 29–45). Auckland, New Zealand: NIWA Publications.</w:t>
      </w:r>
    </w:p>
    <w:p w14:paraId="79DA4DA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nes, L., Provins, A., Holland, M., Mills, G., Hayes, F., Emmett, B., Hall, J., Sheppard, L., Smith, R., Sutton, M., Hicks, K., Ashmore, M., Haines-Young, R., &amp; Harper-Simmonds, L. (2014). A review and application of the evidence for nitrogen impacts on ecosystem services. </w:t>
      </w:r>
      <w:r w:rsidRPr="00D36414">
        <w:rPr>
          <w:rFonts w:cstheme="minorHAnsi"/>
          <w:i/>
          <w:iCs/>
        </w:rPr>
        <w:t>Ecosystem Services</w:t>
      </w:r>
      <w:r w:rsidRPr="00D36414">
        <w:rPr>
          <w:rFonts w:cstheme="minorHAnsi"/>
        </w:rPr>
        <w:t xml:space="preserve">, </w:t>
      </w:r>
      <w:r w:rsidRPr="00D36414">
        <w:rPr>
          <w:rFonts w:cstheme="minorHAnsi"/>
          <w:i/>
          <w:iCs/>
        </w:rPr>
        <w:t>7</w:t>
      </w:r>
      <w:r w:rsidRPr="00D36414">
        <w:rPr>
          <w:rFonts w:cstheme="minorHAnsi"/>
        </w:rPr>
        <w:t xml:space="preserve">, 76–88. </w:t>
      </w:r>
      <w:hyperlink r:id="rId2547" w:history="1">
        <w:r w:rsidRPr="00D36414">
          <w:rPr>
            <w:rStyle w:val="Hyperlink"/>
            <w:rFonts w:cstheme="minorHAnsi"/>
          </w:rPr>
          <w:t>http://doi.org/10.1016/J.ECOSER.2013.09.001</w:t>
        </w:r>
      </w:hyperlink>
    </w:p>
    <w:p w14:paraId="46E266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nes, P., &amp; Moberg, A. (2003). Hemispheric and large-scale surface air temperature variations: An extensive revision and an update to 2001. </w:t>
      </w:r>
      <w:r w:rsidRPr="00D36414">
        <w:rPr>
          <w:rFonts w:cstheme="minorHAnsi"/>
          <w:i/>
          <w:iCs/>
        </w:rPr>
        <w:t>Journal of Climate</w:t>
      </w:r>
      <w:r w:rsidRPr="00D36414">
        <w:rPr>
          <w:rFonts w:cstheme="minorHAnsi"/>
        </w:rPr>
        <w:t xml:space="preserve">, </w:t>
      </w:r>
      <w:r w:rsidRPr="00D36414">
        <w:rPr>
          <w:rFonts w:cstheme="minorHAnsi"/>
          <w:i/>
          <w:iCs/>
        </w:rPr>
        <w:t>16</w:t>
      </w:r>
      <w:r w:rsidRPr="00D36414">
        <w:rPr>
          <w:rFonts w:cstheme="minorHAnsi"/>
        </w:rPr>
        <w:t xml:space="preserve">(2), 206–223. </w:t>
      </w:r>
      <w:hyperlink r:id="rId2548" w:history="1">
        <w:r w:rsidRPr="00D36414">
          <w:rPr>
            <w:rStyle w:val="Hyperlink"/>
            <w:rFonts w:cstheme="minorHAnsi"/>
          </w:rPr>
          <w:t>http://doi.org/10.1175/1520-0442(2003)0162.0.CO;2</w:t>
        </w:r>
      </w:hyperlink>
    </w:p>
    <w:p w14:paraId="768F6E1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nsson, B. G., &amp; Siitonen, J. (2012). Natural forest dynamics. In J. N. Stokland, J. Siitonen, &amp; B. G. Jonsson (Eds.), </w:t>
      </w:r>
      <w:r w:rsidRPr="00D36414">
        <w:rPr>
          <w:rFonts w:cstheme="minorHAnsi"/>
          <w:i/>
          <w:iCs/>
        </w:rPr>
        <w:t xml:space="preserve">Biodiversity in dead wood. </w:t>
      </w:r>
      <w:r w:rsidRPr="00D36414">
        <w:rPr>
          <w:rFonts w:cstheme="minorHAnsi"/>
        </w:rPr>
        <w:t>Cambridge, UK: Cambridge University Press.</w:t>
      </w:r>
    </w:p>
    <w:p w14:paraId="777E4B9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onsson, B., &amp; Jonsson, N. (2009). A review of the likely effects of climate change on anadromous Atlantic salmon </w:t>
      </w:r>
      <w:r w:rsidRPr="00D36414">
        <w:rPr>
          <w:rFonts w:cstheme="minorHAnsi"/>
          <w:i/>
        </w:rPr>
        <w:t>Salmo salar</w:t>
      </w:r>
      <w:r w:rsidRPr="00D36414">
        <w:rPr>
          <w:rFonts w:cstheme="minorHAnsi"/>
        </w:rPr>
        <w:t xml:space="preserve"> and brown trout </w:t>
      </w:r>
      <w:r w:rsidRPr="00D36414">
        <w:rPr>
          <w:rFonts w:cstheme="minorHAnsi"/>
          <w:i/>
        </w:rPr>
        <w:t>Salmo trutta</w:t>
      </w:r>
      <w:r w:rsidRPr="00D36414">
        <w:rPr>
          <w:rFonts w:cstheme="minorHAnsi"/>
        </w:rPr>
        <w:t xml:space="preserve">, with particular reference to water temperature and flow. </w:t>
      </w:r>
      <w:r w:rsidRPr="00D36414">
        <w:rPr>
          <w:rFonts w:cstheme="minorHAnsi"/>
          <w:i/>
          <w:iCs/>
        </w:rPr>
        <w:t>Journal of Fish Biology</w:t>
      </w:r>
      <w:r w:rsidRPr="00D36414">
        <w:rPr>
          <w:rFonts w:cstheme="minorHAnsi"/>
        </w:rPr>
        <w:t xml:space="preserve">, </w:t>
      </w:r>
      <w:r w:rsidRPr="00D36414">
        <w:rPr>
          <w:rFonts w:cstheme="minorHAnsi"/>
          <w:i/>
          <w:iCs/>
        </w:rPr>
        <w:t>75</w:t>
      </w:r>
      <w:r w:rsidRPr="00D36414">
        <w:rPr>
          <w:rFonts w:cstheme="minorHAnsi"/>
        </w:rPr>
        <w:t xml:space="preserve">(10), 2381–2447. </w:t>
      </w:r>
      <w:hyperlink r:id="rId2549" w:history="1">
        <w:r w:rsidRPr="00D36414">
          <w:rPr>
            <w:rStyle w:val="Hyperlink"/>
            <w:rFonts w:cstheme="minorHAnsi"/>
          </w:rPr>
          <w:t>http://doi.org/10.1111/j.1095-8649.2009.02380.x</w:t>
        </w:r>
      </w:hyperlink>
    </w:p>
    <w:p w14:paraId="432753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uler, C. (2014). După coada oilor: long-distance transhumance and its survival in Romania. </w:t>
      </w:r>
      <w:r w:rsidRPr="00D36414">
        <w:rPr>
          <w:rFonts w:cstheme="minorHAnsi"/>
          <w:i/>
          <w:iCs/>
        </w:rPr>
        <w:t>Pastoralism: Research, Policy and Practice</w:t>
      </w:r>
      <w:r w:rsidRPr="00D36414">
        <w:rPr>
          <w:rFonts w:cstheme="minorHAnsi"/>
        </w:rPr>
        <w:t xml:space="preserve">, </w:t>
      </w:r>
      <w:r w:rsidRPr="00D36414">
        <w:rPr>
          <w:rFonts w:cstheme="minorHAnsi"/>
          <w:i/>
          <w:iCs/>
        </w:rPr>
        <w:t>4</w:t>
      </w:r>
      <w:r w:rsidRPr="00D36414">
        <w:rPr>
          <w:rFonts w:cstheme="minorHAnsi"/>
        </w:rPr>
        <w:t xml:space="preserve">(1), 4. </w:t>
      </w:r>
      <w:hyperlink r:id="rId2550" w:history="1">
        <w:r w:rsidRPr="00D36414">
          <w:rPr>
            <w:rStyle w:val="Hyperlink"/>
            <w:rFonts w:cstheme="minorHAnsi"/>
          </w:rPr>
          <w:t>http://doi.org/10.1186/2041-7136-4-4</w:t>
        </w:r>
      </w:hyperlink>
    </w:p>
    <w:p w14:paraId="56B92A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Jump, A. S., Hunt, J. M., Martínez-Izquierdo, J. A., &amp; Peñuelas, J. (2006). Natural selection and climate change: temperature-linked spatial and temporal trends in gene frequency in </w:t>
      </w:r>
      <w:r w:rsidRPr="00D36414">
        <w:rPr>
          <w:rFonts w:cstheme="minorHAnsi"/>
          <w:i/>
        </w:rPr>
        <w:t>Fagus sylvatica</w:t>
      </w:r>
      <w:r w:rsidRPr="00D36414">
        <w:rPr>
          <w:rFonts w:cstheme="minorHAnsi"/>
        </w:rPr>
        <w:t xml:space="preserve">. </w:t>
      </w:r>
      <w:r w:rsidRPr="00D36414">
        <w:rPr>
          <w:rFonts w:cstheme="minorHAnsi"/>
          <w:i/>
          <w:iCs/>
        </w:rPr>
        <w:t>Molecular Ecology</w:t>
      </w:r>
      <w:r w:rsidRPr="00D36414">
        <w:rPr>
          <w:rFonts w:cstheme="minorHAnsi"/>
        </w:rPr>
        <w:t xml:space="preserve">, </w:t>
      </w:r>
      <w:r w:rsidRPr="00D36414">
        <w:rPr>
          <w:rFonts w:cstheme="minorHAnsi"/>
          <w:i/>
          <w:iCs/>
        </w:rPr>
        <w:t>15</w:t>
      </w:r>
      <w:r w:rsidRPr="00D36414">
        <w:rPr>
          <w:rFonts w:cstheme="minorHAnsi"/>
        </w:rPr>
        <w:t xml:space="preserve">(11), 3469–3480. </w:t>
      </w:r>
      <w:hyperlink r:id="rId2551" w:history="1">
        <w:r w:rsidRPr="00D36414">
          <w:rPr>
            <w:rStyle w:val="Hyperlink"/>
            <w:rFonts w:cstheme="minorHAnsi"/>
          </w:rPr>
          <w:t>http://doi.org/10.1111/j.1365-294X.2006.03027.x</w:t>
        </w:r>
      </w:hyperlink>
    </w:p>
    <w:p w14:paraId="188E6B25"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Jump, A. S., Marchant, R., &amp; Peñuelas, J. (2009). Environmental change and the option value of genetic diversity. </w:t>
      </w:r>
      <w:r w:rsidRPr="00D36414">
        <w:rPr>
          <w:rFonts w:cstheme="minorHAnsi"/>
          <w:i/>
          <w:iCs/>
          <w:lang w:val="es-ES"/>
        </w:rPr>
        <w:t>Trends in Plant Science</w:t>
      </w:r>
      <w:r w:rsidRPr="00D36414">
        <w:rPr>
          <w:rFonts w:cstheme="minorHAnsi"/>
          <w:lang w:val="es-ES"/>
        </w:rPr>
        <w:t xml:space="preserve">, </w:t>
      </w:r>
      <w:r w:rsidRPr="00D36414">
        <w:rPr>
          <w:rFonts w:cstheme="minorHAnsi"/>
          <w:i/>
          <w:iCs/>
          <w:lang w:val="es-ES"/>
        </w:rPr>
        <w:t>14</w:t>
      </w:r>
      <w:r w:rsidRPr="00D36414">
        <w:rPr>
          <w:rFonts w:cstheme="minorHAnsi"/>
          <w:lang w:val="es-ES"/>
        </w:rPr>
        <w:t xml:space="preserve">(1), 51–58. </w:t>
      </w:r>
      <w:hyperlink r:id="rId2552" w:history="1">
        <w:r w:rsidRPr="00D36414">
          <w:rPr>
            <w:rStyle w:val="Hyperlink"/>
            <w:rFonts w:cstheme="minorHAnsi"/>
            <w:lang w:val="es-ES"/>
          </w:rPr>
          <w:t>http://doi.org/10.1016/j.tplants.2008.10.002</w:t>
        </w:r>
      </w:hyperlink>
    </w:p>
    <w:p w14:paraId="2AB1360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Jump, A. S., Peñuelas, J., Rico, L., Ramallo, E., Estiarte, M., Martínez-Izquierdo, J. A., &amp; Lloret, F. (2008). </w:t>
      </w:r>
      <w:r w:rsidRPr="00D36414">
        <w:rPr>
          <w:rFonts w:cstheme="minorHAnsi"/>
        </w:rPr>
        <w:t xml:space="preserve">Simulated climate change provokes rapid genetic change in the Mediterranean shrub </w:t>
      </w:r>
      <w:r w:rsidRPr="00D36414">
        <w:rPr>
          <w:rFonts w:cstheme="minorHAnsi"/>
          <w:i/>
        </w:rPr>
        <w:t>Fumana thymifolia</w:t>
      </w:r>
      <w:r w:rsidRPr="00D36414">
        <w:rPr>
          <w:rFonts w:cstheme="minorHAnsi"/>
        </w:rPr>
        <w:t xml:space="preserve">. </w:t>
      </w:r>
      <w:r w:rsidRPr="00D36414">
        <w:rPr>
          <w:rFonts w:cstheme="minorHAnsi"/>
          <w:i/>
          <w:iCs/>
        </w:rPr>
        <w:t>Global Change Biology</w:t>
      </w:r>
      <w:r w:rsidRPr="00D36414">
        <w:rPr>
          <w:rFonts w:cstheme="minorHAnsi"/>
        </w:rPr>
        <w:t xml:space="preserve">, </w:t>
      </w:r>
      <w:r w:rsidRPr="00D36414">
        <w:rPr>
          <w:rFonts w:cstheme="minorHAnsi"/>
          <w:i/>
          <w:iCs/>
        </w:rPr>
        <w:t>14</w:t>
      </w:r>
      <w:r w:rsidRPr="00D36414">
        <w:rPr>
          <w:rFonts w:cstheme="minorHAnsi"/>
        </w:rPr>
        <w:t xml:space="preserve">(3), 637–643. </w:t>
      </w:r>
      <w:hyperlink r:id="rId2553" w:history="1">
        <w:r w:rsidRPr="00D36414">
          <w:rPr>
            <w:rStyle w:val="Hyperlink"/>
            <w:rFonts w:cstheme="minorHAnsi"/>
          </w:rPr>
          <w:t>http://doi.org/10.1111/j.1365-2486.2007.01521</w:t>
        </w:r>
      </w:hyperlink>
    </w:p>
    <w:p w14:paraId="6B73286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birova, E. S. [Кабирова, Э. С.]. (2009). Угледобывающие отрасли Кыргызстана: состояние и перспективы [Coal mining in Kyrgyzstan: state and trends]. </w:t>
      </w:r>
      <w:r w:rsidRPr="00D36414">
        <w:rPr>
          <w:rFonts w:cstheme="minorHAnsi"/>
          <w:i/>
          <w:iCs/>
        </w:rPr>
        <w:t>Вестник КРСУ [Vestnik KRSU]</w:t>
      </w:r>
      <w:r w:rsidRPr="00D36414">
        <w:rPr>
          <w:rFonts w:cstheme="minorHAnsi"/>
        </w:rPr>
        <w:t xml:space="preserve">, </w:t>
      </w:r>
      <w:r w:rsidRPr="00D36414">
        <w:rPr>
          <w:rFonts w:cstheme="minorHAnsi"/>
          <w:i/>
          <w:iCs/>
        </w:rPr>
        <w:t>45</w:t>
      </w:r>
      <w:r w:rsidRPr="00D36414">
        <w:rPr>
          <w:rFonts w:cstheme="minorHAnsi"/>
        </w:rPr>
        <w:t>(4).</w:t>
      </w:r>
    </w:p>
    <w:p w14:paraId="3BE1BA2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llis, G., Kerschner, C., &amp; Martinez-Alier, J. (2012). The economics of degrowth. </w:t>
      </w:r>
      <w:r w:rsidRPr="00D36414">
        <w:rPr>
          <w:rFonts w:cstheme="minorHAnsi"/>
          <w:i/>
          <w:iCs/>
        </w:rPr>
        <w:t>Ecological Economics</w:t>
      </w:r>
      <w:r w:rsidRPr="00D36414">
        <w:rPr>
          <w:rFonts w:cstheme="minorHAnsi"/>
        </w:rPr>
        <w:t xml:space="preserve">, </w:t>
      </w:r>
      <w:r w:rsidRPr="00D36414">
        <w:rPr>
          <w:rFonts w:cstheme="minorHAnsi"/>
          <w:i/>
          <w:iCs/>
        </w:rPr>
        <w:t>84</w:t>
      </w:r>
      <w:r w:rsidRPr="00D36414">
        <w:rPr>
          <w:rFonts w:cstheme="minorHAnsi"/>
        </w:rPr>
        <w:t xml:space="preserve">, 172–180. </w:t>
      </w:r>
      <w:hyperlink r:id="rId2554" w:history="1">
        <w:r w:rsidRPr="00D36414">
          <w:rPr>
            <w:rStyle w:val="Hyperlink"/>
            <w:rFonts w:cstheme="minorHAnsi"/>
          </w:rPr>
          <w:t>http://doi.org/10.1016/j.ecolecon.2012.08.01</w:t>
        </w:r>
      </w:hyperlink>
    </w:p>
    <w:p w14:paraId="5DB04A8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lmenova, M. T. [Кальменова, М. Т.]. (2014). Решение эколого-экономических проблем нефтегазового сектора Казахстана в рамках развития "зеленой экономики! [Solution of </w:t>
      </w:r>
      <w:r w:rsidRPr="00D36414">
        <w:rPr>
          <w:rFonts w:cstheme="minorHAnsi"/>
        </w:rPr>
        <w:lastRenderedPageBreak/>
        <w:t xml:space="preserve">environmental and economic problems of Kazakhstan’s oil and gas sector in the framework of the development of the green economy]. </w:t>
      </w:r>
      <w:r w:rsidRPr="00D36414">
        <w:rPr>
          <w:rFonts w:cstheme="minorHAnsi"/>
          <w:i/>
          <w:iCs/>
        </w:rPr>
        <w:t>Вестник КазЭУ [Vestnik KazEU]</w:t>
      </w:r>
      <w:r w:rsidRPr="00D36414">
        <w:rPr>
          <w:rFonts w:cstheme="minorHAnsi"/>
        </w:rPr>
        <w:t xml:space="preserve">. </w:t>
      </w:r>
      <w:r w:rsidRPr="00D36414">
        <w:rPr>
          <w:rFonts w:cstheme="minorHAnsi"/>
          <w:lang w:val="sv-SE"/>
        </w:rPr>
        <w:t xml:space="preserve">Retrieved from </w:t>
      </w:r>
      <w:hyperlink r:id="rId2555" w:history="1">
        <w:r w:rsidRPr="00D36414">
          <w:rPr>
            <w:rStyle w:val="Hyperlink"/>
            <w:rFonts w:cstheme="minorHAnsi"/>
          </w:rPr>
          <w:t>https://articlekz.com/article/13791</w:t>
        </w:r>
      </w:hyperlink>
    </w:p>
    <w:p w14:paraId="4F290D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lnay, E., &amp; Cai, M. (2003). Impact of urbanization and land-use change on climate. </w:t>
      </w:r>
      <w:r w:rsidRPr="00D36414">
        <w:rPr>
          <w:rFonts w:cstheme="minorHAnsi"/>
          <w:i/>
          <w:iCs/>
        </w:rPr>
        <w:t>Nature</w:t>
      </w:r>
      <w:r w:rsidRPr="00D36414">
        <w:rPr>
          <w:rFonts w:cstheme="minorHAnsi"/>
        </w:rPr>
        <w:t xml:space="preserve">, </w:t>
      </w:r>
      <w:r w:rsidRPr="00D36414">
        <w:rPr>
          <w:rFonts w:cstheme="minorHAnsi"/>
          <w:i/>
          <w:iCs/>
        </w:rPr>
        <w:t>423</w:t>
      </w:r>
      <w:r w:rsidRPr="00D36414">
        <w:rPr>
          <w:rFonts w:cstheme="minorHAnsi"/>
        </w:rPr>
        <w:t xml:space="preserve">(6939), 528–531. </w:t>
      </w:r>
      <w:hyperlink r:id="rId2556" w:history="1">
        <w:r w:rsidRPr="00D36414">
          <w:rPr>
            <w:rStyle w:val="Hyperlink"/>
            <w:rFonts w:cstheme="minorHAnsi"/>
          </w:rPr>
          <w:t>http://doi.org/10.1038/nature01649.1</w:t>
        </w:r>
      </w:hyperlink>
    </w:p>
    <w:p w14:paraId="74EDCD5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mal, S., &amp; Grodzinska-Jurczak, M. (2014). Should conservation of biodiversity involve private land? A Q methodological study in Poland to assess stakeholders’ attitude. </w:t>
      </w:r>
      <w:r w:rsidRPr="00D36414">
        <w:rPr>
          <w:rFonts w:cstheme="minorHAnsi"/>
          <w:i/>
          <w:iCs/>
        </w:rPr>
        <w:t>Biodiversity and Conservation</w:t>
      </w:r>
      <w:r w:rsidRPr="00D36414">
        <w:rPr>
          <w:rFonts w:cstheme="minorHAnsi"/>
        </w:rPr>
        <w:t xml:space="preserve">, </w:t>
      </w:r>
      <w:r w:rsidRPr="00D36414">
        <w:rPr>
          <w:rFonts w:cstheme="minorHAnsi"/>
          <w:i/>
          <w:iCs/>
        </w:rPr>
        <w:t>23</w:t>
      </w:r>
      <w:r w:rsidRPr="00D36414">
        <w:rPr>
          <w:rFonts w:cstheme="minorHAnsi"/>
        </w:rPr>
        <w:t xml:space="preserve">(11), 2689–2704. </w:t>
      </w:r>
      <w:hyperlink r:id="rId2557" w:history="1">
        <w:r w:rsidRPr="00D36414">
          <w:rPr>
            <w:rStyle w:val="Hyperlink"/>
            <w:rFonts w:cstheme="minorHAnsi"/>
          </w:rPr>
          <w:t>http://doi.org/10.1007/s10531-014-0744-0</w:t>
        </w:r>
      </w:hyperlink>
    </w:p>
    <w:p w14:paraId="61EAE6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mp, J., Siderova, T. V., Salemgareev, A. R., Urazaliev, R. S., Donald, P. F., &amp; Hölzel, N. (2012). Niche separation of larks (Alaudidae) and agricultural change on the drylands of the former Soviet Union. </w:t>
      </w:r>
      <w:r w:rsidRPr="00D36414">
        <w:rPr>
          <w:rFonts w:cstheme="minorHAnsi"/>
          <w:i/>
          <w:iCs/>
        </w:rPr>
        <w:t>Agriculture, Ecosystems &amp; Environment</w:t>
      </w:r>
      <w:r w:rsidRPr="00D36414">
        <w:rPr>
          <w:rFonts w:cstheme="minorHAnsi"/>
        </w:rPr>
        <w:t xml:space="preserve">, </w:t>
      </w:r>
      <w:r w:rsidRPr="00D36414">
        <w:rPr>
          <w:rFonts w:cstheme="minorHAnsi"/>
          <w:i/>
          <w:iCs/>
        </w:rPr>
        <w:t>155</w:t>
      </w:r>
      <w:r w:rsidRPr="00D36414">
        <w:rPr>
          <w:rFonts w:cstheme="minorHAnsi"/>
        </w:rPr>
        <w:t xml:space="preserve">, 41–49. </w:t>
      </w:r>
      <w:hyperlink r:id="rId2558" w:history="1">
        <w:r w:rsidRPr="00D36414">
          <w:rPr>
            <w:rStyle w:val="Hyperlink"/>
            <w:rFonts w:cstheme="minorHAnsi"/>
          </w:rPr>
          <w:t>http://doi.org/10.1016/j.agee.2012.03.023</w:t>
        </w:r>
      </w:hyperlink>
    </w:p>
    <w:p w14:paraId="0B8B7F4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mp, J., Urazaliev, R., Donald, P. F., &amp; Hölzel, N. (2011). Post-Soviet agricultural change predicts future declines after recent recovery in Eurasian steppe bird populations. </w:t>
      </w:r>
      <w:r w:rsidRPr="00D36414">
        <w:rPr>
          <w:rFonts w:cstheme="minorHAnsi"/>
          <w:i/>
          <w:iCs/>
        </w:rPr>
        <w:t>Biological Conservation</w:t>
      </w:r>
      <w:r w:rsidRPr="00D36414">
        <w:rPr>
          <w:rFonts w:cstheme="minorHAnsi"/>
        </w:rPr>
        <w:t xml:space="preserve">, </w:t>
      </w:r>
      <w:r w:rsidRPr="00D36414">
        <w:rPr>
          <w:rFonts w:cstheme="minorHAnsi"/>
          <w:i/>
          <w:iCs/>
        </w:rPr>
        <w:t>144</w:t>
      </w:r>
      <w:r w:rsidRPr="00D36414">
        <w:rPr>
          <w:rFonts w:cstheme="minorHAnsi"/>
        </w:rPr>
        <w:t xml:space="preserve">(11), 2607–2614. </w:t>
      </w:r>
      <w:hyperlink r:id="rId2559" w:history="1">
        <w:r w:rsidRPr="00D36414">
          <w:rPr>
            <w:rStyle w:val="Hyperlink"/>
            <w:rFonts w:cstheme="minorHAnsi"/>
          </w:rPr>
          <w:t>http://doi.org/10.1016/j.biocon.2011.07.010</w:t>
        </w:r>
      </w:hyperlink>
    </w:p>
    <w:p w14:paraId="019F2B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nchaev, K., Kerven, C., &amp; Wright, I. A. (2003). The limits of the land: pasture and water conditions. In C. Kerven (Ed.), </w:t>
      </w:r>
      <w:r w:rsidRPr="00D36414">
        <w:rPr>
          <w:rFonts w:cstheme="minorHAnsi"/>
          <w:i/>
          <w:iCs/>
        </w:rPr>
        <w:t>Prospects for pastoralism in Kazakhstan and Turkmenistan: From state farms to private flocks</w:t>
      </w:r>
      <w:r w:rsidRPr="00D36414">
        <w:rPr>
          <w:rFonts w:cstheme="minorHAnsi"/>
        </w:rPr>
        <w:t>. London, UK: Routledge Curzon.</w:t>
      </w:r>
    </w:p>
    <w:p w14:paraId="524269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ndalova, G. T., &amp; Lysanova, G. I. [Кандалова, Г. Т., &amp; Лысанова, Г. И.]. (2010). Рекультивация степных пастбищ в Хакасии </w:t>
      </w:r>
      <w:r w:rsidRPr="00D36414">
        <w:rPr>
          <w:rFonts w:cstheme="minorHAnsi"/>
        </w:rPr>
        <w:sym w:font="Symbol" w:char="F05B"/>
      </w:r>
      <w:r w:rsidRPr="00D36414">
        <w:rPr>
          <w:rFonts w:cstheme="minorHAnsi"/>
        </w:rPr>
        <w:t xml:space="preserve">Reclamation of the steppe rangelands in Khakassia]. </w:t>
      </w:r>
      <w:r w:rsidRPr="00D36414">
        <w:rPr>
          <w:rFonts w:cstheme="minorHAnsi"/>
          <w:i/>
          <w:iCs/>
        </w:rPr>
        <w:t>Geography and Natural Resources</w:t>
      </w:r>
      <w:r w:rsidRPr="00D36414">
        <w:rPr>
          <w:rFonts w:cstheme="minorHAnsi"/>
        </w:rPr>
        <w:t xml:space="preserve">, </w:t>
      </w:r>
      <w:r w:rsidRPr="00D36414">
        <w:rPr>
          <w:rFonts w:cstheme="minorHAnsi"/>
          <w:i/>
          <w:iCs/>
        </w:rPr>
        <w:t>4</w:t>
      </w:r>
      <w:r w:rsidRPr="00D36414">
        <w:rPr>
          <w:rFonts w:cstheme="minorHAnsi"/>
        </w:rPr>
        <w:t xml:space="preserve">, 79–85. </w:t>
      </w:r>
    </w:p>
    <w:p w14:paraId="58DC42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plan, S., Blumberg, D. G., Mamedov, E., &amp; Orlovsky, L. (2014). Land-use change and land degradation in Turkmenistan in the post-Soviet era. </w:t>
      </w:r>
      <w:r w:rsidRPr="00D36414">
        <w:rPr>
          <w:rFonts w:cstheme="minorHAnsi"/>
          <w:i/>
          <w:iCs/>
        </w:rPr>
        <w:t>Journal of Arid Environments</w:t>
      </w:r>
      <w:r w:rsidRPr="00D36414">
        <w:rPr>
          <w:rFonts w:cstheme="minorHAnsi"/>
        </w:rPr>
        <w:t xml:space="preserve">, </w:t>
      </w:r>
      <w:r w:rsidRPr="00D36414">
        <w:rPr>
          <w:rFonts w:cstheme="minorHAnsi"/>
          <w:i/>
          <w:iCs/>
        </w:rPr>
        <w:t>103</w:t>
      </w:r>
      <w:r w:rsidRPr="00D36414">
        <w:rPr>
          <w:rFonts w:cstheme="minorHAnsi"/>
          <w:i/>
        </w:rPr>
        <w:t>,</w:t>
      </w:r>
      <w:r w:rsidRPr="00D36414">
        <w:rPr>
          <w:rFonts w:cstheme="minorHAnsi"/>
        </w:rPr>
        <w:t xml:space="preserve"> 96–106. </w:t>
      </w:r>
      <w:hyperlink r:id="rId2560" w:history="1">
        <w:r w:rsidRPr="00D36414">
          <w:rPr>
            <w:rStyle w:val="Hyperlink"/>
            <w:rFonts w:cstheme="minorHAnsi"/>
          </w:rPr>
          <w:t>http://doi.org/10.1016/j.jaridenv.2013.12.004</w:t>
        </w:r>
      </w:hyperlink>
    </w:p>
    <w:p w14:paraId="14E1A0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rali, A., Hatzaki, M., Giannakopoulos, C., Roussos, A., Xanthopoulos, G., &amp; Tenentes, V. (2014). Sensitivity and evaluation of current fire risk and future projections due to climate change: the case study of Greece. </w:t>
      </w:r>
      <w:r w:rsidRPr="00D36414">
        <w:rPr>
          <w:rFonts w:cstheme="minorHAnsi"/>
          <w:i/>
          <w:iCs/>
        </w:rPr>
        <w:t>Natural Hazards and Earth System Science</w:t>
      </w:r>
      <w:r w:rsidRPr="00D36414">
        <w:rPr>
          <w:rFonts w:cstheme="minorHAnsi"/>
        </w:rPr>
        <w:t xml:space="preserve">, </w:t>
      </w:r>
      <w:r w:rsidRPr="00D36414">
        <w:rPr>
          <w:rFonts w:cstheme="minorHAnsi"/>
          <w:i/>
          <w:iCs/>
        </w:rPr>
        <w:t>14</w:t>
      </w:r>
      <w:r w:rsidRPr="00D36414">
        <w:rPr>
          <w:rFonts w:cstheme="minorHAnsi"/>
        </w:rPr>
        <w:t xml:space="preserve">(1), 143–153. </w:t>
      </w:r>
      <w:hyperlink r:id="rId2561" w:history="1">
        <w:r w:rsidRPr="00D36414">
          <w:rPr>
            <w:rStyle w:val="Hyperlink"/>
            <w:rFonts w:cstheme="minorHAnsi"/>
          </w:rPr>
          <w:t>http://doi.org/10.5194/nhess-14-143-201</w:t>
        </w:r>
      </w:hyperlink>
    </w:p>
    <w:p w14:paraId="2EE047B5"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Karenov, R. S. [Каренов, Р. С.]. (2006). Перспективы снижения негативного воздействия угольной промышленности на экологию Карагандинской области [Prospects for reducing the negative impact of the coal industry on the ecology of the Karaganda region]. </w:t>
      </w:r>
      <w:r w:rsidRPr="00D36414">
        <w:rPr>
          <w:rFonts w:cstheme="minorHAnsi"/>
          <w:i/>
          <w:iCs/>
        </w:rPr>
        <w:t>Вестник КарГУ [Vestnik KarGU]</w:t>
      </w:r>
      <w:r w:rsidRPr="00D36414">
        <w:rPr>
          <w:rFonts w:cstheme="minorHAnsi"/>
        </w:rPr>
        <w:t xml:space="preserve">. Retrieved from </w:t>
      </w:r>
      <w:hyperlink r:id="rId2562" w:history="1">
        <w:r w:rsidRPr="00D36414">
          <w:rPr>
            <w:rStyle w:val="Hyperlink"/>
            <w:rFonts w:cstheme="minorHAnsi"/>
          </w:rPr>
          <w:t>https://articlekz.com/article/6055</w:t>
        </w:r>
      </w:hyperlink>
    </w:p>
    <w:p w14:paraId="6D2BA472"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Karibayeva, K., Chao, L., Zhe, K., Peng, P., Jun, X., Rodionov, A., Toilybayeva, S., &amp; Ustemirov, K. (2008). </w:t>
      </w:r>
      <w:r w:rsidRPr="00D36414">
        <w:rPr>
          <w:rFonts w:cstheme="minorHAnsi"/>
          <w:i/>
          <w:iCs/>
        </w:rPr>
        <w:t>Леса и лесное хозяйство Республики Казахстан [Forests and forestry of the Republic of Kazakhstan]</w:t>
      </w:r>
      <w:r w:rsidRPr="00D36414">
        <w:rPr>
          <w:rFonts w:cstheme="minorHAnsi"/>
        </w:rPr>
        <w:t xml:space="preserve">. </w:t>
      </w:r>
      <w:hyperlink r:id="rId2563" w:history="1">
        <w:r w:rsidRPr="00D36414">
          <w:rPr>
            <w:rStyle w:val="Hyperlink"/>
            <w:rFonts w:cstheme="minorHAnsi"/>
          </w:rPr>
          <w:t>www.kap.kz/upload/files/37117_707572_09.pdf</w:t>
        </w:r>
      </w:hyperlink>
      <w:r w:rsidRPr="00D36414">
        <w:rPr>
          <w:rFonts w:cstheme="minorHAnsi"/>
          <w:b/>
        </w:rPr>
        <w:t xml:space="preserve"> </w:t>
      </w:r>
    </w:p>
    <w:p w14:paraId="3E50A45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rsenov, R. S. [Карсенов, Р. С.]. (2011). Пути улучшения экологической обстановки в области добычи и переработки руд черных и цветных металлов, урановых руд [Ways to improve the environmental situation in the mining and processing of ores of ferrous and nonferrous metals, uranium ores]. </w:t>
      </w:r>
      <w:r w:rsidRPr="00D36414">
        <w:rPr>
          <w:rFonts w:cstheme="minorHAnsi"/>
          <w:i/>
          <w:iCs/>
        </w:rPr>
        <w:t>Вестник КарГУ [Vestnik KarGU].</w:t>
      </w:r>
      <w:r w:rsidRPr="00D36414">
        <w:rPr>
          <w:rFonts w:cstheme="minorHAnsi"/>
          <w:iCs/>
        </w:rPr>
        <w:t xml:space="preserve"> Retrieved from </w:t>
      </w:r>
      <w:hyperlink r:id="rId2564" w:history="1">
        <w:r w:rsidRPr="00D36414">
          <w:rPr>
            <w:rStyle w:val="Hyperlink"/>
            <w:rFonts w:cstheme="minorHAnsi"/>
            <w:i/>
            <w:iCs/>
          </w:rPr>
          <w:t>https://articlekz.com/article/12067</w:t>
        </w:r>
      </w:hyperlink>
    </w:p>
    <w:p w14:paraId="36BEAD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tsanevakis, S., Wallentinus, I., Zenetos, A., Leppäkoski, E., &amp; Çinar, M. E. (2014). Impacts of invasive alien marine species on ecosystem services and biodiversity: a pan-European review. </w:t>
      </w:r>
      <w:r w:rsidRPr="00D36414">
        <w:rPr>
          <w:rFonts w:cstheme="minorHAnsi"/>
          <w:i/>
        </w:rPr>
        <w:t>Aquatic Invasions,</w:t>
      </w:r>
      <w:r w:rsidRPr="00D36414">
        <w:rPr>
          <w:rFonts w:cstheme="minorHAnsi"/>
        </w:rPr>
        <w:t xml:space="preserve"> </w:t>
      </w:r>
      <w:r w:rsidRPr="00D36414">
        <w:rPr>
          <w:rFonts w:cstheme="minorHAnsi"/>
          <w:i/>
          <w:iCs/>
        </w:rPr>
        <w:t>9</w:t>
      </w:r>
      <w:r w:rsidRPr="00D36414">
        <w:rPr>
          <w:rFonts w:cstheme="minorHAnsi"/>
        </w:rPr>
        <w:t xml:space="preserve">(4), 391–423. </w:t>
      </w:r>
      <w:hyperlink r:id="rId2565" w:history="1">
        <w:r w:rsidRPr="00D36414">
          <w:rPr>
            <w:rStyle w:val="Hyperlink"/>
            <w:rFonts w:cstheme="minorHAnsi"/>
          </w:rPr>
          <w:t>http://doi.org/10.3391/ai.2014.9.4.01</w:t>
        </w:r>
      </w:hyperlink>
    </w:p>
    <w:p w14:paraId="4C074B7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Katsanevakis, S., Zenetos, A., Belchior, C., &amp; Cardoso, A. C. (2013). Invading European seas: Assessing pathways of introduction of marine aliens. </w:t>
      </w:r>
      <w:r w:rsidRPr="00D36414">
        <w:rPr>
          <w:rFonts w:cstheme="minorHAnsi"/>
          <w:i/>
          <w:iCs/>
        </w:rPr>
        <w:t>Ocean and Coastal Management</w:t>
      </w:r>
      <w:r w:rsidRPr="00D36414">
        <w:rPr>
          <w:rFonts w:cstheme="minorHAnsi"/>
        </w:rPr>
        <w:t xml:space="preserve">, </w:t>
      </w:r>
      <w:r w:rsidRPr="00D36414">
        <w:rPr>
          <w:rFonts w:cstheme="minorHAnsi"/>
          <w:i/>
          <w:iCs/>
        </w:rPr>
        <w:t>76</w:t>
      </w:r>
      <w:r w:rsidRPr="00D36414">
        <w:rPr>
          <w:rFonts w:cstheme="minorHAnsi"/>
          <w:i/>
        </w:rPr>
        <w:t>,</w:t>
      </w:r>
      <w:r w:rsidRPr="00D36414">
        <w:rPr>
          <w:rFonts w:cstheme="minorHAnsi"/>
        </w:rPr>
        <w:t xml:space="preserve"> 64–74. </w:t>
      </w:r>
      <w:hyperlink r:id="rId2566" w:history="1">
        <w:r w:rsidRPr="00D36414">
          <w:rPr>
            <w:rStyle w:val="Hyperlink"/>
            <w:rFonts w:cstheme="minorHAnsi"/>
          </w:rPr>
          <w:t>http://doi.org/10.1016/j.ocecoaman.2013.02.024</w:t>
        </w:r>
      </w:hyperlink>
    </w:p>
    <w:p w14:paraId="4EE677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aya, Y. (1990). </w:t>
      </w:r>
      <w:r w:rsidRPr="00D36414">
        <w:rPr>
          <w:rFonts w:cstheme="minorHAnsi"/>
          <w:i/>
          <w:iCs/>
        </w:rPr>
        <w:t>Impact of carbon dioxide emission control on GNP growth: interpretation of proposed scenarios</w:t>
      </w:r>
      <w:r w:rsidRPr="00D36414">
        <w:rPr>
          <w:rFonts w:cstheme="minorHAnsi"/>
        </w:rPr>
        <w:t>. Paris, France.</w:t>
      </w:r>
    </w:p>
    <w:p w14:paraId="7A7EC70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enleyside, C., &amp; Tucker, G. M. (2010). </w:t>
      </w:r>
      <w:r w:rsidRPr="00D36414">
        <w:rPr>
          <w:rFonts w:cstheme="minorHAnsi"/>
          <w:i/>
          <w:iCs/>
        </w:rPr>
        <w:t xml:space="preserve">Farmland abandonment in the EU: an assessment of trends and prospects. Report prepared for WWF. </w:t>
      </w:r>
      <w:r w:rsidRPr="00D36414">
        <w:rPr>
          <w:rFonts w:cstheme="minorHAnsi"/>
          <w:iCs/>
        </w:rPr>
        <w:t>London, UK: Institute for European Environmental Policy (IEEP).</w:t>
      </w:r>
      <w:r w:rsidRPr="00D36414">
        <w:rPr>
          <w:rFonts w:cstheme="minorHAnsi"/>
        </w:rPr>
        <w:t xml:space="preserve"> Retrieved from </w:t>
      </w:r>
      <w:hyperlink r:id="rId2567" w:history="1">
        <w:r w:rsidRPr="00D36414">
          <w:rPr>
            <w:rStyle w:val="Hyperlink"/>
            <w:rFonts w:cstheme="minorHAnsi"/>
          </w:rPr>
          <w:t>https://www.researchgate.net/profile/Clunie_Keenleyside/publication/258375179_Farmland_Abandonment_in_the_EU_An_Assessment_of_Trends_and_Prospects_Report_Prepared_for_WWF/links/5411b0c50cf264cee28b50cc.pdf</w:t>
        </w:r>
      </w:hyperlink>
    </w:p>
    <w:p w14:paraId="6CA7903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lemen, E., Nguyen, G., Gomiero, T., Kovács, E., Choisis, J.-P., Choisis, N., Paoletti, M. G., Podmaniczky, L., Ryschawy, J., Sarthou, J.-P., Herzog, F., Dennis, P., &amp; Balázs, K. (2013). Farmers’ perceptions of biodiversity: Lessons from a discourse-based deliberative valuation study. </w:t>
      </w:r>
      <w:r w:rsidRPr="00D36414">
        <w:rPr>
          <w:rFonts w:cstheme="minorHAnsi"/>
          <w:i/>
          <w:iCs/>
        </w:rPr>
        <w:t>Land Use Policy</w:t>
      </w:r>
      <w:r w:rsidRPr="00D36414">
        <w:rPr>
          <w:rFonts w:cstheme="minorHAnsi"/>
        </w:rPr>
        <w:t xml:space="preserve">, </w:t>
      </w:r>
      <w:r w:rsidRPr="00D36414">
        <w:rPr>
          <w:rFonts w:cstheme="minorHAnsi"/>
          <w:i/>
          <w:iCs/>
        </w:rPr>
        <w:t>35</w:t>
      </w:r>
      <w:r w:rsidRPr="00D36414">
        <w:rPr>
          <w:rFonts w:cstheme="minorHAnsi"/>
        </w:rPr>
        <w:t xml:space="preserve">, 318–328. </w:t>
      </w:r>
      <w:hyperlink r:id="rId2568" w:history="1">
        <w:r w:rsidRPr="00D36414">
          <w:rPr>
            <w:rStyle w:val="Hyperlink"/>
            <w:rFonts w:cstheme="minorHAnsi"/>
          </w:rPr>
          <w:t>http://doi.org/10.1016/j.landusepol.2013.06.005</w:t>
        </w:r>
      </w:hyperlink>
    </w:p>
    <w:p w14:paraId="7353B0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lly, C., Ferrara, A., Wilson, G. A., Ripullone, F., Nolè, A., Harmer, N., &amp; Salvati, L. (2015). Community resilience and land degradation in forest and shrubland socio-ecological systems: Evidence from Gorgoglione, Basilicata, Italy. </w:t>
      </w:r>
      <w:r w:rsidRPr="00D36414">
        <w:rPr>
          <w:rFonts w:cstheme="minorHAnsi"/>
          <w:i/>
          <w:iCs/>
        </w:rPr>
        <w:t>Land Use Policy</w:t>
      </w:r>
      <w:r w:rsidRPr="00D36414">
        <w:rPr>
          <w:rFonts w:cstheme="minorHAnsi"/>
        </w:rPr>
        <w:t xml:space="preserve">, </w:t>
      </w:r>
      <w:r w:rsidRPr="00D36414">
        <w:rPr>
          <w:rFonts w:cstheme="minorHAnsi"/>
          <w:i/>
          <w:iCs/>
        </w:rPr>
        <w:t>46</w:t>
      </w:r>
      <w:r w:rsidRPr="00D36414">
        <w:rPr>
          <w:rFonts w:cstheme="minorHAnsi"/>
        </w:rPr>
        <w:t xml:space="preserve">, 11–20. </w:t>
      </w:r>
      <w:hyperlink r:id="rId2569" w:history="1">
        <w:r w:rsidRPr="00D36414">
          <w:rPr>
            <w:rStyle w:val="Hyperlink"/>
            <w:rFonts w:cstheme="minorHAnsi"/>
          </w:rPr>
          <w:t>http://doi.org/10.1016/j.landusepol.2015.01.026</w:t>
        </w:r>
      </w:hyperlink>
    </w:p>
    <w:p w14:paraId="6CB430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lly, C. K., Chase, M. W., de Bruijn, A., Fay, M. F., &amp; Woodward, F. I. (2003). Temperature-based population segregation in birch. </w:t>
      </w:r>
      <w:r w:rsidRPr="00D36414">
        <w:rPr>
          <w:rFonts w:cstheme="minorHAnsi"/>
          <w:i/>
          <w:iCs/>
        </w:rPr>
        <w:t>Ecology Letters</w:t>
      </w:r>
      <w:r w:rsidRPr="00D36414">
        <w:rPr>
          <w:rFonts w:cstheme="minorHAnsi"/>
        </w:rPr>
        <w:t xml:space="preserve">, </w:t>
      </w:r>
      <w:r w:rsidRPr="00D36414">
        <w:rPr>
          <w:rFonts w:cstheme="minorHAnsi"/>
          <w:i/>
          <w:iCs/>
        </w:rPr>
        <w:t>6</w:t>
      </w:r>
      <w:r w:rsidRPr="00D36414">
        <w:rPr>
          <w:rFonts w:cstheme="minorHAnsi"/>
        </w:rPr>
        <w:t xml:space="preserve">(2), 87–89. </w:t>
      </w:r>
      <w:hyperlink r:id="rId2570" w:history="1">
        <w:r w:rsidRPr="00D36414">
          <w:rPr>
            <w:rStyle w:val="Hyperlink"/>
            <w:rFonts w:cstheme="minorHAnsi"/>
          </w:rPr>
          <w:t>http://doi.org/10.1046/j.1461-0248.2003.00402.x</w:t>
        </w:r>
      </w:hyperlink>
    </w:p>
    <w:p w14:paraId="57C2E1B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ndon, E. J., Rowell, D. P., Jones, R. G., &amp; Buonomo, E. (2008). Robustness of future changes in local precipitation extremes. </w:t>
      </w:r>
      <w:r w:rsidRPr="00D36414">
        <w:rPr>
          <w:rFonts w:cstheme="minorHAnsi"/>
          <w:i/>
          <w:iCs/>
        </w:rPr>
        <w:t>Journal of Climate</w:t>
      </w:r>
      <w:r w:rsidRPr="00D36414">
        <w:rPr>
          <w:rFonts w:cstheme="minorHAnsi"/>
        </w:rPr>
        <w:t xml:space="preserve">, </w:t>
      </w:r>
      <w:r w:rsidRPr="00D36414">
        <w:rPr>
          <w:rFonts w:cstheme="minorHAnsi"/>
          <w:i/>
          <w:iCs/>
        </w:rPr>
        <w:t>21</w:t>
      </w:r>
      <w:r w:rsidRPr="00D36414">
        <w:rPr>
          <w:rFonts w:cstheme="minorHAnsi"/>
        </w:rPr>
        <w:t xml:space="preserve">(17), 4280–4297. </w:t>
      </w:r>
      <w:hyperlink r:id="rId2571" w:history="1">
        <w:r w:rsidRPr="00D36414">
          <w:rPr>
            <w:rStyle w:val="Hyperlink"/>
            <w:rFonts w:cstheme="minorHAnsi"/>
          </w:rPr>
          <w:t>http://doi.org/10.1175/2008JCLI2082.1</w:t>
        </w:r>
      </w:hyperlink>
    </w:p>
    <w:p w14:paraId="6A598D6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nnedy, J. J., Thomas, J. W., &amp; Glueck, P. (2001). Evolving forestry and rural development beliefs at midpoint and close of the 20th century. </w:t>
      </w:r>
      <w:r w:rsidRPr="00D36414">
        <w:rPr>
          <w:rFonts w:cstheme="minorHAnsi"/>
          <w:i/>
          <w:iCs/>
        </w:rPr>
        <w:t>Forest Policy and Economics</w:t>
      </w:r>
      <w:r w:rsidRPr="00D36414">
        <w:rPr>
          <w:rFonts w:cstheme="minorHAnsi"/>
        </w:rPr>
        <w:t xml:space="preserve">, </w:t>
      </w:r>
      <w:r w:rsidRPr="00D36414">
        <w:rPr>
          <w:rFonts w:cstheme="minorHAnsi"/>
          <w:i/>
          <w:iCs/>
        </w:rPr>
        <w:t>3</w:t>
      </w:r>
      <w:r w:rsidRPr="00D36414">
        <w:rPr>
          <w:rFonts w:cstheme="minorHAnsi"/>
        </w:rPr>
        <w:t xml:space="preserve">(1–2), 81–95. </w:t>
      </w:r>
      <w:hyperlink r:id="rId2572" w:history="1">
        <w:r w:rsidRPr="00D36414">
          <w:rPr>
            <w:rStyle w:val="Hyperlink"/>
            <w:rFonts w:cstheme="minorHAnsi"/>
          </w:rPr>
          <w:t>http://doi.org/10.1016/S1389-9341(01)00034-X</w:t>
        </w:r>
      </w:hyperlink>
    </w:p>
    <w:p w14:paraId="0891BE0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rley, L. L., Goodrich, J. M., Miquelle, D. G., Smirnov, E. N., Quigley, H. B., &amp; Hornocker, M. G. (2002). Effects of roads and human disturbance on Amur tigers. </w:t>
      </w:r>
      <w:r w:rsidRPr="00D36414">
        <w:rPr>
          <w:rFonts w:cstheme="minorHAnsi"/>
          <w:i/>
          <w:iCs/>
        </w:rPr>
        <w:t>Conservation Biology</w:t>
      </w:r>
      <w:r w:rsidRPr="00D36414">
        <w:rPr>
          <w:rFonts w:cstheme="minorHAnsi"/>
        </w:rPr>
        <w:t xml:space="preserve">, </w:t>
      </w:r>
      <w:r w:rsidRPr="00D36414">
        <w:rPr>
          <w:rFonts w:cstheme="minorHAnsi"/>
          <w:i/>
          <w:iCs/>
        </w:rPr>
        <w:t>16</w:t>
      </w:r>
      <w:r w:rsidRPr="00D36414">
        <w:rPr>
          <w:rFonts w:cstheme="minorHAnsi"/>
        </w:rPr>
        <w:t xml:space="preserve">(1), 97–108. </w:t>
      </w:r>
      <w:hyperlink r:id="rId2573" w:history="1">
        <w:r w:rsidRPr="00D36414">
          <w:rPr>
            <w:rStyle w:val="Hyperlink"/>
            <w:rFonts w:cstheme="minorHAnsi"/>
          </w:rPr>
          <w:t>http://doi.org/10.1046/j.1523-1739.2002.99290.x</w:t>
        </w:r>
      </w:hyperlink>
    </w:p>
    <w:p w14:paraId="5A33A25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rnan, M. (2015). Climate change and the impact of invasive species on aquatic ecosystems. </w:t>
      </w:r>
      <w:r w:rsidRPr="00D36414">
        <w:rPr>
          <w:rFonts w:cstheme="minorHAnsi"/>
          <w:i/>
          <w:iCs/>
        </w:rPr>
        <w:t>Aquatic Ecosystem Health &amp; Management</w:t>
      </w:r>
      <w:r w:rsidRPr="00D36414">
        <w:rPr>
          <w:rFonts w:cstheme="minorHAnsi"/>
        </w:rPr>
        <w:t xml:space="preserve">, </w:t>
      </w:r>
      <w:r w:rsidRPr="00D36414">
        <w:rPr>
          <w:rFonts w:cstheme="minorHAnsi"/>
          <w:i/>
          <w:iCs/>
        </w:rPr>
        <w:t>18</w:t>
      </w:r>
      <w:r w:rsidRPr="00D36414">
        <w:rPr>
          <w:rFonts w:cstheme="minorHAnsi"/>
        </w:rPr>
        <w:t xml:space="preserve">(3), 321–333. </w:t>
      </w:r>
      <w:hyperlink r:id="rId2574" w:history="1">
        <w:r w:rsidRPr="00D36414">
          <w:rPr>
            <w:rStyle w:val="Hyperlink"/>
            <w:rFonts w:cstheme="minorHAnsi"/>
          </w:rPr>
          <w:t>http://doi.org/10.1080/14634988.2015.1027636</w:t>
        </w:r>
      </w:hyperlink>
    </w:p>
    <w:p w14:paraId="09E83D0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rnan, M., Battarbee, R. W., Curtis, C., Monteith, D. T., &amp; Shillands, E. M. (2010). </w:t>
      </w:r>
      <w:r w:rsidRPr="00D36414">
        <w:rPr>
          <w:rFonts w:cstheme="minorHAnsi"/>
          <w:i/>
          <w:iCs/>
        </w:rPr>
        <w:t>Recovery of lakes and streams in the UK from acid rain. The United Kingdom Acid Waters Monitoring Network 20 year interpretative report</w:t>
      </w:r>
      <w:r w:rsidRPr="00D36414">
        <w:rPr>
          <w:rFonts w:cstheme="minorHAnsi"/>
        </w:rPr>
        <w:t xml:space="preserve">. </w:t>
      </w:r>
      <w:r w:rsidRPr="00D36414">
        <w:rPr>
          <w:rFonts w:cstheme="minorHAnsi"/>
          <w:i/>
          <w:iCs/>
        </w:rPr>
        <w:t>ECRC Research Report</w:t>
      </w:r>
      <w:r w:rsidRPr="00D36414">
        <w:rPr>
          <w:rFonts w:cstheme="minorHAnsi"/>
        </w:rPr>
        <w:t xml:space="preserve"> </w:t>
      </w:r>
      <w:r w:rsidRPr="00D36414">
        <w:rPr>
          <w:rFonts w:cstheme="minorHAnsi"/>
          <w:i/>
        </w:rPr>
        <w:t>(Vol. 141)</w:t>
      </w:r>
      <w:r w:rsidRPr="00D36414">
        <w:rPr>
          <w:rFonts w:cstheme="minorHAnsi"/>
        </w:rPr>
        <w:t xml:space="preserve">. Retrieved from </w:t>
      </w:r>
      <w:hyperlink r:id="rId2575" w:history="1">
        <w:r w:rsidRPr="00D36414">
          <w:rPr>
            <w:rStyle w:val="Hyperlink"/>
            <w:rFonts w:cstheme="minorHAnsi"/>
          </w:rPr>
          <w:t>http://discovery.ucl.ac.uk/1324685/</w:t>
        </w:r>
      </w:hyperlink>
    </w:p>
    <w:p w14:paraId="2D7AD3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erven, C., Robinson, S., Behnke, R., Kushenov, K., &amp; Milner-Gulland, E. J. (2016). A pastoral frontier: From chaos to capitalism and the re-colonisation of the Kazakh rangelands. </w:t>
      </w:r>
      <w:r w:rsidRPr="00D36414">
        <w:rPr>
          <w:rFonts w:cstheme="minorHAnsi"/>
          <w:i/>
          <w:iCs/>
        </w:rPr>
        <w:t>Journal of Arid Environments</w:t>
      </w:r>
      <w:r w:rsidRPr="00D36414">
        <w:rPr>
          <w:rFonts w:cstheme="minorHAnsi"/>
        </w:rPr>
        <w:t xml:space="preserve">, </w:t>
      </w:r>
      <w:r w:rsidRPr="00D36414">
        <w:rPr>
          <w:rFonts w:cstheme="minorHAnsi"/>
          <w:i/>
          <w:iCs/>
        </w:rPr>
        <w:t>127</w:t>
      </w:r>
      <w:r w:rsidRPr="00D36414">
        <w:rPr>
          <w:rFonts w:cstheme="minorHAnsi"/>
        </w:rPr>
        <w:t xml:space="preserve">, 106–119. </w:t>
      </w:r>
      <w:hyperlink r:id="rId2576" w:history="1">
        <w:r w:rsidRPr="00D36414">
          <w:rPr>
            <w:rStyle w:val="Hyperlink"/>
            <w:rFonts w:cstheme="minorHAnsi"/>
          </w:rPr>
          <w:t>http://doi.org/10.1016/j.jaridenv.2015.11.003</w:t>
        </w:r>
      </w:hyperlink>
    </w:p>
    <w:p w14:paraId="5C1DE12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habarov, N., Krasovskii, A., Obersteiner, M., Swart, R., Dosio, A., San-Miguel-Ayanz, J., Durrant, T., Camia, A., &amp; Migliavacca, M. (2014). Forest fires and adaptation options in Europe. </w:t>
      </w:r>
      <w:r w:rsidRPr="00D36414">
        <w:rPr>
          <w:rFonts w:cstheme="minorHAnsi"/>
          <w:i/>
          <w:iCs/>
        </w:rPr>
        <w:t xml:space="preserve">Regional </w:t>
      </w:r>
      <w:r w:rsidRPr="00D36414">
        <w:rPr>
          <w:rFonts w:cstheme="minorHAnsi"/>
          <w:i/>
          <w:iCs/>
        </w:rPr>
        <w:lastRenderedPageBreak/>
        <w:t>Environmental Change</w:t>
      </w:r>
      <w:r w:rsidRPr="00D36414">
        <w:rPr>
          <w:rFonts w:cstheme="minorHAnsi"/>
        </w:rPr>
        <w:t xml:space="preserve">, </w:t>
      </w:r>
      <w:r w:rsidRPr="00D36414">
        <w:rPr>
          <w:rFonts w:cstheme="minorHAnsi"/>
          <w:i/>
        </w:rPr>
        <w:t>16</w:t>
      </w:r>
      <w:r w:rsidRPr="00D36414">
        <w:rPr>
          <w:rFonts w:cstheme="minorHAnsi"/>
        </w:rPr>
        <w:t xml:space="preserve">(1), 21-30. </w:t>
      </w:r>
      <w:hyperlink r:id="rId2577" w:history="1">
        <w:r w:rsidRPr="00D36414">
          <w:rPr>
            <w:rStyle w:val="Hyperlink"/>
            <w:rFonts w:cstheme="minorHAnsi"/>
          </w:rPr>
          <w:t>http://doi.org/10.1007/s10113-014-0621-0</w:t>
        </w:r>
      </w:hyperlink>
      <w:r w:rsidRPr="00D36414">
        <w:rPr>
          <w:rFonts w:cstheme="minorHAnsi"/>
        </w:rPr>
        <w:t xml:space="preserve"> </w:t>
      </w:r>
    </w:p>
    <w:p w14:paraId="0154882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han, S. J., Deere, D., Leusch, F. D. L., Humpage, A., Jenkins, M., &amp; Cunliffe, D. (2015). Extreme weather events: Should drinking water quality management systems adapt to changing risk profiles? </w:t>
      </w:r>
      <w:r w:rsidRPr="00D36414">
        <w:rPr>
          <w:rFonts w:cstheme="minorHAnsi"/>
          <w:i/>
          <w:iCs/>
        </w:rPr>
        <w:t>Water Research</w:t>
      </w:r>
      <w:r w:rsidRPr="00D36414">
        <w:rPr>
          <w:rFonts w:cstheme="minorHAnsi"/>
        </w:rPr>
        <w:t xml:space="preserve">, </w:t>
      </w:r>
      <w:r w:rsidRPr="00D36414">
        <w:rPr>
          <w:rFonts w:cstheme="minorHAnsi"/>
          <w:i/>
          <w:iCs/>
        </w:rPr>
        <w:t>85</w:t>
      </w:r>
      <w:r w:rsidRPr="00D36414">
        <w:rPr>
          <w:rFonts w:cstheme="minorHAnsi"/>
        </w:rPr>
        <w:t xml:space="preserve">, 124–136. </w:t>
      </w:r>
      <w:hyperlink r:id="rId2578" w:history="1">
        <w:r w:rsidRPr="00D36414">
          <w:rPr>
            <w:rStyle w:val="Hyperlink"/>
            <w:rFonts w:cstheme="minorHAnsi"/>
          </w:rPr>
          <w:t>http://doi.org/10.1016/j.watres.2015.08.018</w:t>
        </w:r>
      </w:hyperlink>
    </w:p>
    <w:p w14:paraId="22F78C2B" w14:textId="7D079774"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Kharuk, V. I., Im, S. T., Oskorbin, P. A., Petrov, I. A., &amp; Ranson, K. J. (2013). Siberian pine dec</w:t>
      </w:r>
      <w:r w:rsidR="00885271">
        <w:rPr>
          <w:rFonts w:cstheme="minorHAnsi"/>
        </w:rPr>
        <w:t>line and mortality in southern S</w:t>
      </w:r>
      <w:r w:rsidRPr="00D36414">
        <w:rPr>
          <w:rFonts w:cstheme="minorHAnsi"/>
        </w:rPr>
        <w:t xml:space="preserve">iberian mountains. </w:t>
      </w:r>
      <w:r w:rsidRPr="00D36414">
        <w:rPr>
          <w:rFonts w:cstheme="minorHAnsi"/>
          <w:i/>
          <w:iCs/>
        </w:rPr>
        <w:t>Forest Ecology and Management</w:t>
      </w:r>
      <w:r w:rsidRPr="00D36414">
        <w:rPr>
          <w:rFonts w:cstheme="minorHAnsi"/>
        </w:rPr>
        <w:t xml:space="preserve">, </w:t>
      </w:r>
      <w:r w:rsidRPr="00D36414">
        <w:rPr>
          <w:rFonts w:cstheme="minorHAnsi"/>
          <w:i/>
          <w:iCs/>
        </w:rPr>
        <w:t>310</w:t>
      </w:r>
      <w:r w:rsidRPr="00D36414">
        <w:rPr>
          <w:rFonts w:cstheme="minorHAnsi"/>
        </w:rPr>
        <w:t xml:space="preserve">, 312–320. </w:t>
      </w:r>
      <w:hyperlink r:id="rId2579" w:history="1">
        <w:r w:rsidRPr="00D36414">
          <w:rPr>
            <w:rStyle w:val="Hyperlink"/>
            <w:rFonts w:cstheme="minorHAnsi"/>
          </w:rPr>
          <w:t>http://doi.org/10.1016/j.foreco.2013.08.042</w:t>
        </w:r>
      </w:hyperlink>
    </w:p>
    <w:p w14:paraId="0DC9253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hlyap, L. A., &amp; Warshavsky, A. A. (2010). Synanthropic and agrophilic rodents as invasive alien mammals. </w:t>
      </w:r>
      <w:r w:rsidRPr="00D36414">
        <w:rPr>
          <w:rFonts w:cstheme="minorHAnsi"/>
          <w:i/>
          <w:iCs/>
        </w:rPr>
        <w:t>Russian Journal of Biological Invasions</w:t>
      </w:r>
      <w:r w:rsidRPr="00D36414">
        <w:rPr>
          <w:rFonts w:cstheme="minorHAnsi"/>
        </w:rPr>
        <w:t xml:space="preserve">, </w:t>
      </w:r>
      <w:r w:rsidRPr="00D36414">
        <w:rPr>
          <w:rFonts w:cstheme="minorHAnsi"/>
          <w:i/>
          <w:iCs/>
        </w:rPr>
        <w:t>1</w:t>
      </w:r>
      <w:r w:rsidRPr="00D36414">
        <w:rPr>
          <w:rFonts w:cstheme="minorHAnsi"/>
        </w:rPr>
        <w:t xml:space="preserve">(4), 301–312. </w:t>
      </w:r>
      <w:hyperlink r:id="rId2580" w:history="1">
        <w:r w:rsidRPr="00D36414">
          <w:rPr>
            <w:rStyle w:val="Hyperlink"/>
            <w:rFonts w:cstheme="minorHAnsi"/>
          </w:rPr>
          <w:t>http://doi.org/10.1134/S2075111710040089</w:t>
        </w:r>
      </w:hyperlink>
    </w:p>
    <w:p w14:paraId="78A57AE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hodakivs’ka, O. V. (2015). </w:t>
      </w:r>
      <w:r w:rsidRPr="00D36414">
        <w:rPr>
          <w:rFonts w:cstheme="minorHAnsi"/>
          <w:i/>
        </w:rPr>
        <w:t>The development of land tenure in agriculture</w:t>
      </w:r>
      <w:r w:rsidRPr="00D36414">
        <w:rPr>
          <w:rFonts w:cstheme="minorHAnsi"/>
        </w:rPr>
        <w:t xml:space="preserve">. Retrieved from </w:t>
      </w:r>
      <w:hyperlink r:id="rId2581" w:history="1">
        <w:r w:rsidRPr="00D36414">
          <w:rPr>
            <w:rStyle w:val="Hyperlink"/>
            <w:rFonts w:cstheme="minorHAnsi"/>
          </w:rPr>
          <w:t>http://imfgroup.com.ua/uk/2015/06/26</w:t>
        </w:r>
      </w:hyperlink>
    </w:p>
    <w:p w14:paraId="7F6979F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ktev, D., Sexton, D. M. H., Alexander, L., &amp; Folland, C. K. (2003). Comparison of modeled and observed trends in indices of daily climate extremes. </w:t>
      </w:r>
      <w:r w:rsidRPr="00D36414">
        <w:rPr>
          <w:rFonts w:cstheme="minorHAnsi"/>
          <w:i/>
          <w:iCs/>
        </w:rPr>
        <w:t>Journal of Climate</w:t>
      </w:r>
      <w:r w:rsidRPr="00D36414">
        <w:rPr>
          <w:rFonts w:cstheme="minorHAnsi"/>
        </w:rPr>
        <w:t xml:space="preserve">, </w:t>
      </w:r>
      <w:r w:rsidRPr="00D36414">
        <w:rPr>
          <w:rFonts w:cstheme="minorHAnsi"/>
          <w:i/>
          <w:iCs/>
        </w:rPr>
        <w:t>16</w:t>
      </w:r>
      <w:r w:rsidRPr="00D36414">
        <w:rPr>
          <w:rFonts w:cstheme="minorHAnsi"/>
        </w:rPr>
        <w:t xml:space="preserve">(22), 3560–3571. </w:t>
      </w:r>
      <w:hyperlink r:id="rId2582" w:history="1">
        <w:r w:rsidRPr="00D36414">
          <w:rPr>
            <w:rStyle w:val="Hyperlink"/>
            <w:rFonts w:cstheme="minorHAnsi"/>
          </w:rPr>
          <w:t>http://doi.org/10.1175/1520-0442(2003)016&lt;3560:COMAOT&gt;2.0.CO;2</w:t>
        </w:r>
      </w:hyperlink>
    </w:p>
    <w:p w14:paraId="0C78492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lchling, P., Hansmann, R., &amp; Seeland, K. (2009). Demand for non-timber forest products: Surveys of urban consumers and sellers in Switzerland. </w:t>
      </w:r>
      <w:r w:rsidRPr="00D36414">
        <w:rPr>
          <w:rFonts w:cstheme="minorHAnsi"/>
          <w:i/>
          <w:iCs/>
        </w:rPr>
        <w:t>Forest Policy and Economics</w:t>
      </w:r>
      <w:r w:rsidRPr="00D36414">
        <w:rPr>
          <w:rFonts w:cstheme="minorHAnsi"/>
        </w:rPr>
        <w:t xml:space="preserve">, </w:t>
      </w:r>
      <w:r w:rsidRPr="00D36414">
        <w:rPr>
          <w:rFonts w:cstheme="minorHAnsi"/>
          <w:i/>
          <w:iCs/>
        </w:rPr>
        <w:t>11</w:t>
      </w:r>
      <w:r w:rsidRPr="00D36414">
        <w:rPr>
          <w:rFonts w:cstheme="minorHAnsi"/>
        </w:rPr>
        <w:t xml:space="preserve">(4), 294–300. </w:t>
      </w:r>
      <w:hyperlink r:id="rId2583" w:history="1">
        <w:r w:rsidRPr="00D36414">
          <w:rPr>
            <w:rStyle w:val="Hyperlink"/>
            <w:rFonts w:cstheme="minorHAnsi"/>
          </w:rPr>
          <w:t>http://doi.org/10.1016/j.forpol.2009.05.003</w:t>
        </w:r>
      </w:hyperlink>
    </w:p>
    <w:p w14:paraId="7D9B29F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le, N. B. [Киле, Н. Б.]. (1997). Нанайцы в мире природы [Nanai people in the natural world]. In </w:t>
      </w:r>
      <w:r w:rsidRPr="00D36414">
        <w:rPr>
          <w:rFonts w:cstheme="minorHAnsi"/>
          <w:i/>
          <w:iCs/>
        </w:rPr>
        <w:t>Этнос и природная среда</w:t>
      </w:r>
      <w:r w:rsidRPr="00D36414">
        <w:rPr>
          <w:rFonts w:cstheme="minorHAnsi"/>
        </w:rPr>
        <w:t xml:space="preserve"> (pp. 34–44). Vladivostok, Russian Federation: Dal’nauka. </w:t>
      </w:r>
    </w:p>
    <w:p w14:paraId="44A5EFE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nsella, C. M., &amp; Crowe, T. P. (2015). Variation in rocky shore assemblages and abundances of key taxa along gradients of stormwater input. </w:t>
      </w:r>
      <w:r w:rsidRPr="00D36414">
        <w:rPr>
          <w:rFonts w:cstheme="minorHAnsi"/>
          <w:i/>
          <w:iCs/>
        </w:rPr>
        <w:t>Marine Environmental Research</w:t>
      </w:r>
      <w:r w:rsidRPr="00D36414">
        <w:rPr>
          <w:rFonts w:cstheme="minorHAnsi"/>
        </w:rPr>
        <w:t xml:space="preserve">, </w:t>
      </w:r>
      <w:r w:rsidRPr="00D36414">
        <w:rPr>
          <w:rFonts w:cstheme="minorHAnsi"/>
          <w:i/>
          <w:iCs/>
        </w:rPr>
        <w:t>105</w:t>
      </w:r>
      <w:r w:rsidRPr="00D36414">
        <w:rPr>
          <w:rFonts w:cstheme="minorHAnsi"/>
        </w:rPr>
        <w:t xml:space="preserve">, 20–29. </w:t>
      </w:r>
      <w:hyperlink r:id="rId2584" w:history="1">
        <w:r w:rsidRPr="00D36414">
          <w:rPr>
            <w:rStyle w:val="Hyperlink"/>
            <w:rFonts w:cstheme="minorHAnsi"/>
          </w:rPr>
          <w:t>http://doi.org/10.1016/j.marenvres.2015.01.003</w:t>
        </w:r>
      </w:hyperlink>
    </w:p>
    <w:p w14:paraId="2CF13E7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rby, K., &amp; Watkins, C. (2015). </w:t>
      </w:r>
      <w:r w:rsidRPr="00D36414">
        <w:rPr>
          <w:rFonts w:cstheme="minorHAnsi"/>
          <w:i/>
          <w:iCs/>
        </w:rPr>
        <w:t>Europe’s changing woods and forests: From wildwood to managed landscapes</w:t>
      </w:r>
      <w:r w:rsidRPr="00D36414">
        <w:rPr>
          <w:rFonts w:cstheme="minorHAnsi"/>
        </w:rPr>
        <w:t xml:space="preserve">. Wallingford, UK: CABI. Retrieved from </w:t>
      </w:r>
      <w:hyperlink r:id="rId2585" w:history="1">
        <w:r w:rsidRPr="00D36414">
          <w:rPr>
            <w:rStyle w:val="Hyperlink"/>
            <w:rFonts w:cstheme="minorHAnsi"/>
          </w:rPr>
          <w:t>http://www.cabi.org/bookshop/book/9781780643373</w:t>
        </w:r>
      </w:hyperlink>
    </w:p>
    <w:p w14:paraId="3DF65B5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rby, R., Beaugrand, G., Lindley, J., Richardson, A., Edwards, M., &amp; Reid, P. (2007). Climate effects and benthic-pelagic coupling in the North Sea. </w:t>
      </w:r>
      <w:r w:rsidRPr="00D36414">
        <w:rPr>
          <w:rFonts w:cstheme="minorHAnsi"/>
          <w:i/>
          <w:iCs/>
        </w:rPr>
        <w:t>Marine Ecology Progress Series</w:t>
      </w:r>
      <w:r w:rsidRPr="00D36414">
        <w:rPr>
          <w:rFonts w:cstheme="minorHAnsi"/>
        </w:rPr>
        <w:t xml:space="preserve">, </w:t>
      </w:r>
      <w:r w:rsidRPr="00D36414">
        <w:rPr>
          <w:rFonts w:cstheme="minorHAnsi"/>
          <w:i/>
          <w:iCs/>
        </w:rPr>
        <w:t>330</w:t>
      </w:r>
      <w:r w:rsidRPr="00D36414">
        <w:rPr>
          <w:rFonts w:cstheme="minorHAnsi"/>
        </w:rPr>
        <w:t xml:space="preserve">, 31–38. </w:t>
      </w:r>
      <w:hyperlink r:id="rId2586" w:history="1">
        <w:r w:rsidRPr="00D36414">
          <w:rPr>
            <w:rStyle w:val="Hyperlink"/>
            <w:rFonts w:cstheme="minorHAnsi"/>
          </w:rPr>
          <w:t>http://doi.org/10.3354/meps330031</w:t>
        </w:r>
      </w:hyperlink>
      <w:r w:rsidRPr="00D36414">
        <w:rPr>
          <w:rFonts w:cstheme="minorHAnsi"/>
        </w:rPr>
        <w:t xml:space="preserve"> </w:t>
      </w:r>
    </w:p>
    <w:p w14:paraId="2F1BA320" w14:textId="7E82BE34" w:rsidR="00380F5C" w:rsidRPr="00D36414" w:rsidRDefault="005E05B9" w:rsidP="00F6681D">
      <w:pPr>
        <w:widowControl w:val="0"/>
        <w:autoSpaceDE w:val="0"/>
        <w:autoSpaceDN w:val="0"/>
        <w:adjustRightInd w:val="0"/>
        <w:spacing w:before="120"/>
        <w:ind w:left="480" w:hanging="480"/>
        <w:rPr>
          <w:rFonts w:cstheme="minorHAnsi"/>
        </w:rPr>
      </w:pPr>
      <w:r>
        <w:rPr>
          <w:rFonts w:ascii="Calibri" w:eastAsia="Times New Roman" w:hAnsi="Calibri" w:cs="Calibri"/>
        </w:rPr>
        <w:t>Kirtman, B., Power, S. B., Adedoyin, J. A., Boer, G. J., Bojariu, R., Camilloni, I., Doblas-Reyes, F. J., Fiore, A. M., Kimoto, M., Meehl, G. A., Prather, M., Sarr, A., Schär, C., Sutton, R., van</w:t>
      </w:r>
      <w:r w:rsidR="00F6681D">
        <w:rPr>
          <w:rFonts w:ascii="Calibri" w:eastAsia="Times New Roman" w:hAnsi="Calibri" w:cs="Calibri"/>
        </w:rPr>
        <w:t xml:space="preserve"> </w:t>
      </w:r>
      <w:r>
        <w:rPr>
          <w:rFonts w:ascii="Calibri" w:eastAsia="Times New Roman" w:hAnsi="Calibri" w:cs="Calibri"/>
        </w:rPr>
        <w:t>Oldenborgh, G. J., Vecchi, G., &amp; Wang, H. J. (2013). Near-term climate change: Projections and predictability. In T. F. Stocker, D. Qin, G. Plattner, M. M. B. Tignor, S. K. Allen, J. Boschung, A. Nauels, Y. Xia, V. Bex, &amp; P. M. Midgley (Eds.), </w:t>
      </w:r>
      <w:r w:rsidRPr="00F6681D">
        <w:rPr>
          <w:rFonts w:ascii="Calibri" w:eastAsia="Times New Roman" w:hAnsi="Calibri" w:cs="Calibri"/>
          <w:i/>
        </w:rPr>
        <w:t>Climate change 2013 - The physical science basis</w:t>
      </w:r>
      <w:r>
        <w:rPr>
          <w:rFonts w:ascii="Calibri" w:eastAsia="Times New Roman" w:hAnsi="Calibri" w:cs="Calibri"/>
        </w:rPr>
        <w:t> (pp. 953-1028). Cambridge, UK: Cambridge University Press. </w:t>
      </w:r>
      <w:hyperlink r:id="rId2587" w:history="1">
        <w:r>
          <w:rPr>
            <w:rStyle w:val="Hyperlink"/>
            <w:rFonts w:ascii="Calibri" w:eastAsia="Times New Roman" w:hAnsi="Calibri" w:cs="Calibri"/>
          </w:rPr>
          <w:t>http://doi.org/10.1017/CBO9781107415324.008</w:t>
        </w:r>
      </w:hyperlink>
    </w:p>
    <w:p w14:paraId="524DE0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s, J., Barta, S., Elekes, L., Engi, L., Fegyer, T., Kecskeméti, J., Lajkó, L., &amp; Szabó, J. (2016). Traditional herders’ knowledge and worldview and their role in managing biodiversity and ecosystem services of extensive pastures. In M. Roué &amp; Z. Molnar (Eds.),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xml:space="preserve"> (pp. 56–70). Paris, France: UNESCO.</w:t>
      </w:r>
    </w:p>
    <w:p w14:paraId="109C6C9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itov, M. V., &amp; Tsapkov, A. N. (2015). Assessment of the area of fallow land in the Belgorod region and other regions of European Russia for the period 1990-2013 years. </w:t>
      </w:r>
      <w:r w:rsidRPr="00D36414">
        <w:rPr>
          <w:rFonts w:cstheme="minorHAnsi"/>
          <w:i/>
          <w:iCs/>
        </w:rPr>
        <w:t xml:space="preserve">Belgorod State University </w:t>
      </w:r>
      <w:r w:rsidRPr="00D36414">
        <w:rPr>
          <w:rFonts w:cstheme="minorHAnsi"/>
          <w:i/>
          <w:iCs/>
        </w:rPr>
        <w:lastRenderedPageBreak/>
        <w:t>Scientific Bulletin, Natural Sciences</w:t>
      </w:r>
      <w:r w:rsidRPr="00D36414">
        <w:rPr>
          <w:rFonts w:cstheme="minorHAnsi"/>
        </w:rPr>
        <w:t xml:space="preserve">, </w:t>
      </w:r>
      <w:r w:rsidRPr="00D36414">
        <w:rPr>
          <w:rFonts w:cstheme="minorHAnsi"/>
          <w:i/>
          <w:iCs/>
        </w:rPr>
        <w:t>15</w:t>
      </w:r>
      <w:r w:rsidRPr="00D36414">
        <w:rPr>
          <w:rFonts w:cstheme="minorHAnsi"/>
        </w:rPr>
        <w:t>(32), 163–171.</w:t>
      </w:r>
    </w:p>
    <w:p w14:paraId="5BFDC5F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leijn, D., Rundlöf, M., Scheper, J., Smith, H. G., &amp; Tscharntke, T. (2011). Does conservation on farmland contribute to halting the biodiversity decline? </w:t>
      </w:r>
      <w:r w:rsidRPr="00D36414">
        <w:rPr>
          <w:rFonts w:cstheme="minorHAnsi"/>
          <w:i/>
          <w:iCs/>
        </w:rPr>
        <w:t>Trends in Ecology and Evolution</w:t>
      </w:r>
      <w:r w:rsidRPr="00D36414">
        <w:rPr>
          <w:rFonts w:cstheme="minorHAnsi"/>
        </w:rPr>
        <w:t xml:space="preserve">, </w:t>
      </w:r>
      <w:r w:rsidRPr="00D36414">
        <w:rPr>
          <w:rFonts w:cstheme="minorHAnsi"/>
          <w:i/>
          <w:iCs/>
        </w:rPr>
        <w:t>26</w:t>
      </w:r>
      <w:r w:rsidRPr="00D36414">
        <w:rPr>
          <w:rFonts w:cstheme="minorHAnsi"/>
        </w:rPr>
        <w:t xml:space="preserve">(9), 474–481. </w:t>
      </w:r>
      <w:hyperlink r:id="rId2588" w:history="1">
        <w:r w:rsidRPr="00D36414">
          <w:rPr>
            <w:rStyle w:val="Hyperlink"/>
            <w:rFonts w:cstheme="minorHAnsi"/>
          </w:rPr>
          <w:t>http://doi.org/10.1016/j.tree.2011.05.009</w:t>
        </w:r>
      </w:hyperlink>
    </w:p>
    <w:p w14:paraId="319FDBD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leine, M., Colak, A., Kirca, S., Sagheb-Talebi, K., Orozumbekov, A., &amp; Lee, D. (2009). Rehabilitating degraded forest landscapes in West and Central Asia. </w:t>
      </w:r>
      <w:r w:rsidRPr="00D36414">
        <w:rPr>
          <w:rFonts w:cstheme="minorHAnsi"/>
          <w:i/>
          <w:iCs/>
        </w:rPr>
        <w:t>IUFRO World Series</w:t>
      </w:r>
      <w:r w:rsidRPr="00D36414">
        <w:rPr>
          <w:rFonts w:cstheme="minorHAnsi"/>
        </w:rPr>
        <w:t xml:space="preserve">, </w:t>
      </w:r>
      <w:r w:rsidRPr="00D36414">
        <w:rPr>
          <w:rFonts w:cstheme="minorHAnsi"/>
          <w:i/>
          <w:iCs/>
        </w:rPr>
        <w:t>20</w:t>
      </w:r>
      <w:r w:rsidRPr="00D36414">
        <w:rPr>
          <w:rFonts w:cstheme="minorHAnsi"/>
        </w:rPr>
        <w:t>(4), 5–26.</w:t>
      </w:r>
    </w:p>
    <w:p w14:paraId="5CC265E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nop, E., Zoller, L., Ryser, R., Gerpe, C., Hörler, M., &amp; Fontaine, C. (2017). Artificial light at night as a new threat to pollination. </w:t>
      </w:r>
      <w:r w:rsidRPr="00D36414">
        <w:rPr>
          <w:rFonts w:cstheme="minorHAnsi"/>
          <w:i/>
          <w:iCs/>
        </w:rPr>
        <w:t>Nature</w:t>
      </w:r>
      <w:r w:rsidRPr="00D36414">
        <w:rPr>
          <w:rFonts w:cstheme="minorHAnsi"/>
        </w:rPr>
        <w:t> </w:t>
      </w:r>
      <w:r w:rsidRPr="00D36414">
        <w:rPr>
          <w:rFonts w:cstheme="minorHAnsi"/>
          <w:bCs/>
          <w:i/>
        </w:rPr>
        <w:t>548</w:t>
      </w:r>
      <w:r w:rsidRPr="00D36414">
        <w:rPr>
          <w:rFonts w:cstheme="minorHAnsi"/>
          <w:i/>
        </w:rPr>
        <w:t>,</w:t>
      </w:r>
      <w:r w:rsidRPr="00D36414">
        <w:rPr>
          <w:rFonts w:cstheme="minorHAnsi"/>
        </w:rPr>
        <w:t xml:space="preserve"> 206–209. </w:t>
      </w:r>
      <w:hyperlink r:id="rId2589" w:history="1">
        <w:r w:rsidRPr="00D36414">
          <w:rPr>
            <w:rStyle w:val="Hyperlink"/>
            <w:rFonts w:cstheme="minorHAnsi"/>
          </w:rPr>
          <w:t>http://doi.org/10.1038/nature23288</w:t>
        </w:r>
      </w:hyperlink>
    </w:p>
    <w:p w14:paraId="28CD419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nudsen, S., Zengin, M., &amp; Koçak, M. H. (2010). Identifying drivers for fishing pressure. A multidisciplinary study of trawl and sea snail fisheries in Samsun, Black Sea coast of Turkey. </w:t>
      </w:r>
      <w:r w:rsidRPr="00D36414">
        <w:rPr>
          <w:rFonts w:cstheme="minorHAnsi"/>
          <w:i/>
          <w:iCs/>
        </w:rPr>
        <w:t>Ocean &amp; Coastal Management</w:t>
      </w:r>
      <w:r w:rsidRPr="00D36414">
        <w:rPr>
          <w:rFonts w:cstheme="minorHAnsi"/>
        </w:rPr>
        <w:t xml:space="preserve">, </w:t>
      </w:r>
      <w:r w:rsidRPr="00D36414">
        <w:rPr>
          <w:rFonts w:cstheme="minorHAnsi"/>
          <w:i/>
          <w:iCs/>
        </w:rPr>
        <w:t>53</w:t>
      </w:r>
      <w:r w:rsidRPr="00D36414">
        <w:rPr>
          <w:rFonts w:cstheme="minorHAnsi"/>
        </w:rPr>
        <w:t xml:space="preserve">(5–6), 252–269. </w:t>
      </w:r>
      <w:hyperlink r:id="rId2590" w:history="1">
        <w:r w:rsidRPr="00D36414">
          <w:rPr>
            <w:rStyle w:val="Hyperlink"/>
            <w:rFonts w:cstheme="minorHAnsi"/>
          </w:rPr>
          <w:t>http://doi.org/10.1016/j.ocecoaman.2010.04.008</w:t>
        </w:r>
      </w:hyperlink>
    </w:p>
    <w:p w14:paraId="655A076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h, N. S., Hahn, T., &amp; Ituarte-Lima, C. (2017). Safeguards for enhancing ecological compensation in Sweden. </w:t>
      </w:r>
      <w:r w:rsidRPr="00D36414">
        <w:rPr>
          <w:rFonts w:cstheme="minorHAnsi"/>
          <w:i/>
          <w:iCs/>
        </w:rPr>
        <w:t>Land Use Policy</w:t>
      </w:r>
      <w:r w:rsidRPr="00D36414">
        <w:rPr>
          <w:rFonts w:cstheme="minorHAnsi"/>
        </w:rPr>
        <w:t xml:space="preserve">, </w:t>
      </w:r>
      <w:r w:rsidRPr="00D36414">
        <w:rPr>
          <w:rFonts w:cstheme="minorHAnsi"/>
          <w:i/>
          <w:iCs/>
        </w:rPr>
        <w:t>64</w:t>
      </w:r>
      <w:r w:rsidRPr="00D36414">
        <w:rPr>
          <w:rFonts w:cstheme="minorHAnsi"/>
        </w:rPr>
        <w:t xml:space="preserve">, 186–199. </w:t>
      </w:r>
      <w:hyperlink r:id="rId2591" w:history="1">
        <w:r w:rsidRPr="00D36414">
          <w:rPr>
            <w:rStyle w:val="Hyperlink"/>
            <w:rFonts w:cstheme="minorHAnsi"/>
          </w:rPr>
          <w:t>http://doi.org/10.1016/j.landusepol.2017.02.035</w:t>
        </w:r>
      </w:hyperlink>
    </w:p>
    <w:p w14:paraId="49DC156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lář, J., Kuneš, P., Szabó, P., Hajnalová, M., Svobodová, H. S., Macek, M., &amp; Tkáč, P. (2016). Population and forest dynamics during the Central European Eneolithic (4500–2000 BC). </w:t>
      </w:r>
      <w:r w:rsidRPr="00D36414">
        <w:rPr>
          <w:rFonts w:cstheme="minorHAnsi"/>
          <w:i/>
          <w:iCs/>
        </w:rPr>
        <w:t>Archaeological and Anthropological Sciences</w:t>
      </w:r>
      <w:r w:rsidRPr="00D36414">
        <w:rPr>
          <w:rFonts w:cstheme="minorHAnsi"/>
        </w:rPr>
        <w:t xml:space="preserve">. </w:t>
      </w:r>
      <w:hyperlink r:id="rId2592" w:history="1">
        <w:r w:rsidRPr="00D36414">
          <w:rPr>
            <w:rStyle w:val="Hyperlink"/>
            <w:rFonts w:cstheme="minorHAnsi"/>
          </w:rPr>
          <w:t>http://doi.org/10.1007/s12520-016-0446-5</w:t>
        </w:r>
      </w:hyperlink>
    </w:p>
    <w:p w14:paraId="1B2DCF5C" w14:textId="76CF4352"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Kondo, Y., Nakajima, K., Matsubae, K., &amp; Nakamura, S. (2012). The anatomy of capital stock: input-output material flow analysis (MFA) of the material composition of physical stocks and its evolution over time. </w:t>
      </w:r>
      <w:r w:rsidRPr="00D36414">
        <w:rPr>
          <w:rFonts w:cstheme="minorHAnsi"/>
          <w:i/>
          <w:iCs/>
          <w:lang w:val="es-ES"/>
        </w:rPr>
        <w:t>Revue de Métallurgie</w:t>
      </w:r>
      <w:r w:rsidRPr="00D36414">
        <w:rPr>
          <w:rFonts w:cstheme="minorHAnsi"/>
          <w:lang w:val="es-ES"/>
        </w:rPr>
        <w:t xml:space="preserve">, </w:t>
      </w:r>
      <w:r w:rsidRPr="00D36414">
        <w:rPr>
          <w:rFonts w:cstheme="minorHAnsi"/>
          <w:i/>
          <w:iCs/>
          <w:lang w:val="es-ES"/>
        </w:rPr>
        <w:t>109</w:t>
      </w:r>
      <w:r w:rsidRPr="00D36414">
        <w:rPr>
          <w:rFonts w:cstheme="minorHAnsi"/>
          <w:lang w:val="es-ES"/>
        </w:rPr>
        <w:t xml:space="preserve">(5), 293–298. </w:t>
      </w:r>
      <w:hyperlink r:id="rId2593" w:history="1">
        <w:r w:rsidRPr="00D36414">
          <w:rPr>
            <w:rStyle w:val="Hyperlink"/>
            <w:rFonts w:cstheme="minorHAnsi"/>
            <w:lang w:val="es-ES"/>
          </w:rPr>
          <w:t>http://doi.org/10.1051/metal/2012022</w:t>
        </w:r>
      </w:hyperlink>
    </w:p>
    <w:p w14:paraId="4778C61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König, M., Nuth, C., Kohler, J., Moholdt, G., &amp; Pettersen, R. (2014). </w:t>
      </w:r>
      <w:r w:rsidRPr="00D36414">
        <w:rPr>
          <w:rFonts w:cstheme="minorHAnsi"/>
        </w:rPr>
        <w:t xml:space="preserve">A digital glacier database for svalbard. In J. Kargel, G. Leonard, M. Bishop, A. Kääb, &amp; B. Raup (Eds.), </w:t>
      </w:r>
      <w:r w:rsidRPr="00D36414">
        <w:rPr>
          <w:rFonts w:cstheme="minorHAnsi"/>
          <w:i/>
          <w:iCs/>
        </w:rPr>
        <w:t>Global Land Ice Measurements from Space</w:t>
      </w:r>
      <w:r w:rsidRPr="00D36414">
        <w:rPr>
          <w:rFonts w:cstheme="minorHAnsi"/>
        </w:rPr>
        <w:t xml:space="preserve"> (pp. 229–239). Berlin, Germany: Springer. </w:t>
      </w:r>
      <w:hyperlink r:id="rId2594" w:history="1">
        <w:r w:rsidRPr="00D36414">
          <w:rPr>
            <w:rStyle w:val="Hyperlink"/>
            <w:rFonts w:cstheme="minorHAnsi"/>
          </w:rPr>
          <w:t>http://doi.org/10.1007/978-3-540-79818-7_10</w:t>
        </w:r>
      </w:hyperlink>
    </w:p>
    <w:p w14:paraId="7F53B5F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páček, J., Hejzlar, J., Kaňa, J., Porcal, P., &amp; Klementová, Š. (2003). Photochemical, chemical, and biological transformations of dissolved organic carbon and its effect on alkalinity production in acidified lakes. </w:t>
      </w:r>
      <w:r w:rsidRPr="00D36414">
        <w:rPr>
          <w:rFonts w:cstheme="minorHAnsi"/>
          <w:i/>
          <w:iCs/>
        </w:rPr>
        <w:t>Limnology and Oceanography</w:t>
      </w:r>
      <w:r w:rsidRPr="00D36414">
        <w:rPr>
          <w:rFonts w:cstheme="minorHAnsi"/>
        </w:rPr>
        <w:t xml:space="preserve">, </w:t>
      </w:r>
      <w:r w:rsidRPr="00D36414">
        <w:rPr>
          <w:rFonts w:cstheme="minorHAnsi"/>
          <w:i/>
          <w:iCs/>
        </w:rPr>
        <w:t>48</w:t>
      </w:r>
      <w:r w:rsidRPr="00D36414">
        <w:rPr>
          <w:rFonts w:cstheme="minorHAnsi"/>
        </w:rPr>
        <w:t xml:space="preserve">(1), 106–117. </w:t>
      </w:r>
      <w:hyperlink r:id="rId2595" w:history="1">
        <w:r w:rsidRPr="00D36414">
          <w:rPr>
            <w:rStyle w:val="Hyperlink"/>
            <w:rFonts w:cstheme="minorHAnsi"/>
          </w:rPr>
          <w:t>http://doi.org/10.4319/lo.2003.48.1.0106</w:t>
        </w:r>
      </w:hyperlink>
    </w:p>
    <w:p w14:paraId="4977E6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rtenkamp, A., Backhaus, T., Faust, M. (2009). </w:t>
      </w:r>
      <w:r w:rsidRPr="00D36414">
        <w:rPr>
          <w:rFonts w:cstheme="minorHAnsi"/>
          <w:i/>
        </w:rPr>
        <w:t>State of the art report on mixture toxicity</w:t>
      </w:r>
      <w:r w:rsidRPr="00D36414">
        <w:rPr>
          <w:rFonts w:cstheme="minorHAnsi"/>
        </w:rPr>
        <w:t xml:space="preserve">. Retrieved from </w:t>
      </w:r>
      <w:hyperlink r:id="rId2596" w:history="1">
        <w:r w:rsidRPr="00D36414">
          <w:rPr>
            <w:rStyle w:val="Hyperlink"/>
            <w:rFonts w:cstheme="minorHAnsi"/>
          </w:rPr>
          <w:t>http://ec.europa.eu/environment/chemicals/effects/pdf/report_mixture_toxicity.pdf</w:t>
        </w:r>
      </w:hyperlink>
    </w:p>
    <w:p w14:paraId="17C3173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vács-Hostyánszki, A., Espíndola, A., Vanbergen, A. J., Settele, J., Kremen, C., &amp; Dicks, L. V. (2017). Ecological intensification to mitigate impacts of conventional intensive land use on pollinators and pollination. </w:t>
      </w:r>
      <w:r w:rsidRPr="00D36414">
        <w:rPr>
          <w:rFonts w:cstheme="minorHAnsi"/>
          <w:i/>
          <w:iCs/>
        </w:rPr>
        <w:t>Ecology Letters</w:t>
      </w:r>
      <w:r w:rsidRPr="00D36414">
        <w:rPr>
          <w:rFonts w:cstheme="minorHAnsi"/>
        </w:rPr>
        <w:t xml:space="preserve">, </w:t>
      </w:r>
      <w:r w:rsidRPr="00D36414">
        <w:rPr>
          <w:rFonts w:cstheme="minorHAnsi"/>
          <w:i/>
          <w:iCs/>
        </w:rPr>
        <w:t>20</w:t>
      </w:r>
      <w:r w:rsidRPr="00D36414">
        <w:rPr>
          <w:rFonts w:cstheme="minorHAnsi"/>
        </w:rPr>
        <w:t xml:space="preserve">(5), 673–689. </w:t>
      </w:r>
      <w:hyperlink r:id="rId2597" w:history="1">
        <w:r w:rsidRPr="00D36414">
          <w:rPr>
            <w:rStyle w:val="Hyperlink"/>
            <w:rFonts w:cstheme="minorHAnsi"/>
          </w:rPr>
          <w:t>http://doi.org/10.1111/ele.12762</w:t>
        </w:r>
      </w:hyperlink>
    </w:p>
    <w:p w14:paraId="325D589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vács-Hostyánszki, A., Haenke, S., Batáry, P., Jauker, B., Báldi, A., Tscharntke, T., &amp; Holzschuh, A. (2013). Contrasting effects of mass-flowering crops on bee pollination of hedge plants at different spatial and temporal scales. </w:t>
      </w:r>
      <w:r w:rsidRPr="00D36414">
        <w:rPr>
          <w:rFonts w:cstheme="minorHAnsi"/>
          <w:i/>
          <w:iCs/>
        </w:rPr>
        <w:t>Ecological Applications</w:t>
      </w:r>
      <w:r w:rsidRPr="00D36414">
        <w:rPr>
          <w:rFonts w:cstheme="minorHAnsi"/>
        </w:rPr>
        <w:t xml:space="preserve">, </w:t>
      </w:r>
      <w:r w:rsidRPr="00D36414">
        <w:rPr>
          <w:rFonts w:cstheme="minorHAnsi"/>
          <w:i/>
          <w:iCs/>
        </w:rPr>
        <w:t>23</w:t>
      </w:r>
      <w:r w:rsidRPr="00D36414">
        <w:rPr>
          <w:rFonts w:cstheme="minorHAnsi"/>
        </w:rPr>
        <w:t xml:space="preserve">(8), 1938–1946. </w:t>
      </w:r>
      <w:hyperlink r:id="rId2598" w:history="1">
        <w:r w:rsidRPr="00D36414">
          <w:rPr>
            <w:rStyle w:val="Hyperlink"/>
            <w:rFonts w:cstheme="minorHAnsi"/>
          </w:rPr>
          <w:t>http://doi.org/10.1890/12-2012.1</w:t>
        </w:r>
      </w:hyperlink>
    </w:p>
    <w:p w14:paraId="421B7B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ovács-Hostyánszki, A., Korösi, Á., Orci, K. M., Batáry, P., &amp; Báldi, A. (2011). Set-aside promotes insect and plant diversity in a Central European country. </w:t>
      </w:r>
      <w:r w:rsidRPr="00D36414">
        <w:rPr>
          <w:rFonts w:cstheme="minorHAnsi"/>
          <w:i/>
          <w:iCs/>
        </w:rPr>
        <w:t>Agriculture, Ecosystems and Environment</w:t>
      </w:r>
      <w:r w:rsidRPr="00D36414">
        <w:rPr>
          <w:rFonts w:cstheme="minorHAnsi"/>
        </w:rPr>
        <w:t xml:space="preserve">, </w:t>
      </w:r>
      <w:r w:rsidRPr="00D36414">
        <w:rPr>
          <w:rFonts w:cstheme="minorHAnsi"/>
          <w:i/>
          <w:iCs/>
        </w:rPr>
        <w:t>141</w:t>
      </w:r>
      <w:r w:rsidRPr="00D36414">
        <w:rPr>
          <w:rFonts w:cstheme="minorHAnsi"/>
        </w:rPr>
        <w:t xml:space="preserve">(3–4), 296–301. </w:t>
      </w:r>
      <w:hyperlink r:id="rId2599" w:history="1">
        <w:r w:rsidRPr="00D36414">
          <w:rPr>
            <w:rStyle w:val="Hyperlink"/>
            <w:rFonts w:cstheme="minorHAnsi"/>
          </w:rPr>
          <w:t>http://doi.org/10.1016/j.agee.2011.03.004</w:t>
        </w:r>
      </w:hyperlink>
    </w:p>
    <w:p w14:paraId="334F93A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aus, D., &amp; Krumm, F. (Eds.). (2013). </w:t>
      </w:r>
      <w:r w:rsidRPr="00D36414">
        <w:rPr>
          <w:rFonts w:cstheme="minorHAnsi"/>
          <w:i/>
          <w:iCs/>
        </w:rPr>
        <w:t>Integrative approaches as an opportunity for the conservation of forest biodiversity</w:t>
      </w:r>
      <w:r w:rsidRPr="00D36414">
        <w:rPr>
          <w:rFonts w:cstheme="minorHAnsi"/>
        </w:rPr>
        <w:t>. Joensuu, Finland: European Forest Institute.</w:t>
      </w:r>
    </w:p>
    <w:p w14:paraId="0EDF5DE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Krausmann, F., Erb, K.-H., Gingrich, S., Haberl, H., Bondeau, A., Gaube, V., Lauk, C., Plutzar, C., &amp; Searchinger, T. D. (2013). Global human appropriation of net primary production doubled in the 20th centur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25), 10324–9. </w:t>
      </w:r>
      <w:hyperlink r:id="rId2600" w:history="1">
        <w:r w:rsidRPr="00D36414">
          <w:rPr>
            <w:rStyle w:val="Hyperlink"/>
            <w:rFonts w:cstheme="minorHAnsi"/>
          </w:rPr>
          <w:t>http://doi.org/10.1073/pnas.1211349110</w:t>
        </w:r>
      </w:hyperlink>
    </w:p>
    <w:p w14:paraId="2A216B2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auss, J., Gallenberger, I., &amp; Steffan-Dewenter, I. (2011). Decreased functional diversity and biological pest control in conventional compared to organic crop fields. </w:t>
      </w:r>
      <w:r w:rsidRPr="00D36414">
        <w:rPr>
          <w:rFonts w:cstheme="minorHAnsi"/>
          <w:i/>
          <w:iCs/>
        </w:rPr>
        <w:t>PLoS ONE</w:t>
      </w:r>
      <w:r w:rsidRPr="00D36414">
        <w:rPr>
          <w:rFonts w:cstheme="minorHAnsi"/>
        </w:rPr>
        <w:t xml:space="preserve">, </w:t>
      </w:r>
      <w:r w:rsidRPr="00D36414">
        <w:rPr>
          <w:rFonts w:cstheme="minorHAnsi"/>
          <w:i/>
          <w:iCs/>
        </w:rPr>
        <w:t>6</w:t>
      </w:r>
      <w:r w:rsidRPr="00D36414">
        <w:rPr>
          <w:rFonts w:cstheme="minorHAnsi"/>
        </w:rPr>
        <w:t xml:space="preserve">(5), 1–9. </w:t>
      </w:r>
      <w:hyperlink r:id="rId2601" w:history="1">
        <w:r w:rsidRPr="00D36414">
          <w:rPr>
            <w:rStyle w:val="Hyperlink"/>
            <w:rFonts w:cstheme="minorHAnsi"/>
          </w:rPr>
          <w:t>http://doi.org/10.1371/journal.pone.0019502</w:t>
        </w:r>
      </w:hyperlink>
    </w:p>
    <w:p w14:paraId="5F17F4D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istensen, S. B. P. (2016). Agriculture and landscape interaction—landowners’ decision-making and drivers of land use change in rural Europe. </w:t>
      </w:r>
      <w:r w:rsidRPr="00D36414">
        <w:rPr>
          <w:rFonts w:cstheme="minorHAnsi"/>
          <w:i/>
          <w:iCs/>
        </w:rPr>
        <w:t>Land Use Policy</w:t>
      </w:r>
      <w:r w:rsidRPr="00D36414">
        <w:rPr>
          <w:rFonts w:cstheme="minorHAnsi"/>
        </w:rPr>
        <w:t xml:space="preserve">, </w:t>
      </w:r>
      <w:r w:rsidRPr="00D36414">
        <w:rPr>
          <w:rFonts w:cstheme="minorHAnsi"/>
          <w:i/>
          <w:iCs/>
        </w:rPr>
        <w:t>57</w:t>
      </w:r>
      <w:r w:rsidRPr="00D36414">
        <w:rPr>
          <w:rFonts w:cstheme="minorHAnsi"/>
        </w:rPr>
        <w:t xml:space="preserve">, 759–763. </w:t>
      </w:r>
      <w:hyperlink r:id="rId2602" w:history="1">
        <w:r w:rsidRPr="00D36414">
          <w:rPr>
            <w:rStyle w:val="Hyperlink"/>
            <w:rFonts w:cstheme="minorHAnsi"/>
          </w:rPr>
          <w:t>http://doi.org/10.1016/j.landusepol.2016.05.025</w:t>
        </w:r>
      </w:hyperlink>
    </w:p>
    <w:p w14:paraId="351958E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oeker, K. J., Kordas, R. L., Crim, R. N., &amp; Singh, G. G. (2010). Meta-analysis reveals negative yet variable effects of ocean acidification on marine organisms. </w:t>
      </w:r>
      <w:r w:rsidRPr="00D36414">
        <w:rPr>
          <w:rFonts w:cstheme="minorHAnsi"/>
          <w:i/>
          <w:iCs/>
        </w:rPr>
        <w:t>Ecology Letters</w:t>
      </w:r>
      <w:r w:rsidRPr="00D36414">
        <w:rPr>
          <w:rFonts w:cstheme="minorHAnsi"/>
        </w:rPr>
        <w:t xml:space="preserve">, </w:t>
      </w:r>
      <w:r w:rsidRPr="00D36414">
        <w:rPr>
          <w:rFonts w:cstheme="minorHAnsi"/>
          <w:i/>
          <w:iCs/>
        </w:rPr>
        <w:t>13</w:t>
      </w:r>
      <w:r w:rsidRPr="00D36414">
        <w:rPr>
          <w:rFonts w:cstheme="minorHAnsi"/>
        </w:rPr>
        <w:t xml:space="preserve">(11), 1419–1434. </w:t>
      </w:r>
      <w:hyperlink r:id="rId2603" w:history="1">
        <w:r w:rsidRPr="00D36414">
          <w:rPr>
            <w:rStyle w:val="Hyperlink"/>
            <w:rFonts w:cstheme="minorHAnsi"/>
          </w:rPr>
          <w:t>http://doi.org/10.1111/j.1461-0248.2010.01518.x</w:t>
        </w:r>
      </w:hyperlink>
    </w:p>
    <w:p w14:paraId="2874DD4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oll, F., &amp; Kabisch, N. (2012). The relation of diverging urban growth processes and demographic change along an urban-rural gradient. </w:t>
      </w:r>
      <w:r w:rsidRPr="00D36414">
        <w:rPr>
          <w:rFonts w:cstheme="minorHAnsi"/>
          <w:i/>
          <w:iCs/>
        </w:rPr>
        <w:t>Population, Space and Place</w:t>
      </w:r>
      <w:r w:rsidRPr="00D36414">
        <w:rPr>
          <w:rFonts w:cstheme="minorHAnsi"/>
        </w:rPr>
        <w:t xml:space="preserve">, </w:t>
      </w:r>
      <w:r w:rsidRPr="00D36414">
        <w:rPr>
          <w:rFonts w:cstheme="minorHAnsi"/>
          <w:i/>
          <w:iCs/>
        </w:rPr>
        <w:t>18</w:t>
      </w:r>
      <w:r w:rsidRPr="00D36414">
        <w:rPr>
          <w:rFonts w:cstheme="minorHAnsi"/>
        </w:rPr>
        <w:t xml:space="preserve">(3), 260–276. </w:t>
      </w:r>
      <w:hyperlink r:id="rId2604" w:history="1">
        <w:r w:rsidRPr="00D36414">
          <w:rPr>
            <w:rStyle w:val="Hyperlink"/>
            <w:rFonts w:cstheme="minorHAnsi"/>
          </w:rPr>
          <w:t>http://doi.org/10.1002/psp.653</w:t>
        </w:r>
      </w:hyperlink>
    </w:p>
    <w:p w14:paraId="265ABA1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onenberg, J. (2014). Viable alternatives for large-scale unsustainable projects in developing countries: The case of the Kumtor gold mine in Kyrgyzstan. </w:t>
      </w:r>
      <w:r w:rsidRPr="00D36414">
        <w:rPr>
          <w:rFonts w:cstheme="minorHAnsi"/>
          <w:i/>
          <w:iCs/>
        </w:rPr>
        <w:t>Sustainable Development</w:t>
      </w:r>
      <w:r w:rsidRPr="00D36414">
        <w:rPr>
          <w:rFonts w:cstheme="minorHAnsi"/>
        </w:rPr>
        <w:t xml:space="preserve">, </w:t>
      </w:r>
      <w:r w:rsidRPr="00D36414">
        <w:rPr>
          <w:rFonts w:cstheme="minorHAnsi"/>
          <w:i/>
          <w:iCs/>
        </w:rPr>
        <w:t>22</w:t>
      </w:r>
      <w:r w:rsidRPr="00D36414">
        <w:rPr>
          <w:rFonts w:cstheme="minorHAnsi"/>
        </w:rPr>
        <w:t xml:space="preserve">(4), 253–264. </w:t>
      </w:r>
      <w:hyperlink r:id="rId2605" w:history="1">
        <w:r w:rsidRPr="00D36414">
          <w:rPr>
            <w:rStyle w:val="Hyperlink"/>
            <w:rFonts w:cstheme="minorHAnsi"/>
          </w:rPr>
          <w:t>http://doi.org/10.1002/sd.1529</w:t>
        </w:r>
      </w:hyperlink>
    </w:p>
    <w:p w14:paraId="01A1425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rylov, A. V., Kulakov, D. V., Chalova, I. V., &amp; Tselmovich, O. L. (2013). The effect of vital activity products of hydrophilic birds and the degree of overgrowth on zooplankton in experimental microcosms. </w:t>
      </w:r>
      <w:r w:rsidRPr="00D36414">
        <w:rPr>
          <w:rFonts w:cstheme="minorHAnsi"/>
          <w:i/>
          <w:iCs/>
        </w:rPr>
        <w:t>Inland Water Biology</w:t>
      </w:r>
      <w:r w:rsidRPr="00D36414">
        <w:rPr>
          <w:rFonts w:cstheme="minorHAnsi"/>
        </w:rPr>
        <w:t xml:space="preserve">, </w:t>
      </w:r>
      <w:r w:rsidRPr="00D36414">
        <w:rPr>
          <w:rFonts w:cstheme="minorHAnsi"/>
          <w:i/>
          <w:iCs/>
        </w:rPr>
        <w:t>6</w:t>
      </w:r>
      <w:r w:rsidRPr="00D36414">
        <w:rPr>
          <w:rFonts w:cstheme="minorHAnsi"/>
        </w:rPr>
        <w:t xml:space="preserve">(2), 114–123. </w:t>
      </w:r>
      <w:hyperlink r:id="rId2606" w:history="1">
        <w:r w:rsidRPr="00D36414">
          <w:rPr>
            <w:rStyle w:val="Hyperlink"/>
            <w:rFonts w:cstheme="minorHAnsi"/>
          </w:rPr>
          <w:t>http://doi.org/10.1134/S1995082913020065</w:t>
        </w:r>
      </w:hyperlink>
    </w:p>
    <w:p w14:paraId="227B02D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ubiszewski, I., Costanza, R., Franco, C., Lawn, P., Talberth, J., Jackson, T., &amp; Aylmer, C. (2013). Beyond GDP: Measuring and achieving global genuine progress. </w:t>
      </w:r>
      <w:r w:rsidRPr="00D36414">
        <w:rPr>
          <w:rFonts w:cstheme="minorHAnsi"/>
          <w:i/>
          <w:iCs/>
        </w:rPr>
        <w:t>Ecological Economics</w:t>
      </w:r>
      <w:r w:rsidRPr="00D36414">
        <w:rPr>
          <w:rFonts w:cstheme="minorHAnsi"/>
        </w:rPr>
        <w:t xml:space="preserve">, </w:t>
      </w:r>
      <w:r w:rsidRPr="00D36414">
        <w:rPr>
          <w:rFonts w:cstheme="minorHAnsi"/>
          <w:i/>
          <w:iCs/>
        </w:rPr>
        <w:t>93</w:t>
      </w:r>
      <w:r w:rsidRPr="00D36414">
        <w:rPr>
          <w:rFonts w:cstheme="minorHAnsi"/>
        </w:rPr>
        <w:t xml:space="preserve">, 57–68. </w:t>
      </w:r>
      <w:hyperlink r:id="rId2607" w:history="1">
        <w:r w:rsidRPr="00D36414">
          <w:rPr>
            <w:rStyle w:val="Hyperlink"/>
            <w:rFonts w:cstheme="minorHAnsi"/>
          </w:rPr>
          <w:t>http://doi.org/10.1016/j.ecolecon.2013.04.019</w:t>
        </w:r>
      </w:hyperlink>
    </w:p>
    <w:p w14:paraId="64288F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uemmerle, T., Hostert, P., Radeloff, V. C., Perzanowski, K., &amp; Kruhlov, I. (2007). Post-socialist forest disturbance in the Carpathian border region of Poland, Slovakia, and Ukraine. </w:t>
      </w:r>
      <w:r w:rsidRPr="00D36414">
        <w:rPr>
          <w:rFonts w:cstheme="minorHAnsi"/>
          <w:i/>
          <w:iCs/>
        </w:rPr>
        <w:t>Ecological Applications</w:t>
      </w:r>
      <w:r w:rsidRPr="00D36414">
        <w:rPr>
          <w:rFonts w:cstheme="minorHAnsi"/>
        </w:rPr>
        <w:t xml:space="preserve">, </w:t>
      </w:r>
      <w:r w:rsidRPr="00D36414">
        <w:rPr>
          <w:rFonts w:cstheme="minorHAnsi"/>
          <w:i/>
          <w:iCs/>
        </w:rPr>
        <w:t>17</w:t>
      </w:r>
      <w:r w:rsidRPr="00D36414">
        <w:rPr>
          <w:rFonts w:cstheme="minorHAnsi"/>
        </w:rPr>
        <w:t xml:space="preserve">(5), 1279–1295. </w:t>
      </w:r>
      <w:hyperlink r:id="rId2608" w:history="1">
        <w:r w:rsidRPr="00D36414">
          <w:rPr>
            <w:rStyle w:val="Hyperlink"/>
            <w:rFonts w:cstheme="minorHAnsi"/>
          </w:rPr>
          <w:t>http://doi.org/10.1890/06-1661.1</w:t>
        </w:r>
      </w:hyperlink>
    </w:p>
    <w:p w14:paraId="031808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uemmerle, T., Müller, D., Griffiths, P., &amp; Rusu, M. (2009). Land use change in Southern Romania after the collapse of socialism. </w:t>
      </w:r>
      <w:r w:rsidRPr="00D36414">
        <w:rPr>
          <w:rFonts w:cstheme="minorHAnsi"/>
          <w:i/>
          <w:iCs/>
        </w:rPr>
        <w:t>Regional Environmental Change</w:t>
      </w:r>
      <w:r w:rsidRPr="00D36414">
        <w:rPr>
          <w:rFonts w:cstheme="minorHAnsi"/>
        </w:rPr>
        <w:t xml:space="preserve">, </w:t>
      </w:r>
      <w:r w:rsidRPr="00D36414">
        <w:rPr>
          <w:rFonts w:cstheme="minorHAnsi"/>
          <w:i/>
          <w:iCs/>
        </w:rPr>
        <w:t>9</w:t>
      </w:r>
      <w:r w:rsidRPr="00D36414">
        <w:rPr>
          <w:rFonts w:cstheme="minorHAnsi"/>
        </w:rPr>
        <w:t xml:space="preserve">(1), 1–12. </w:t>
      </w:r>
      <w:hyperlink r:id="rId2609" w:history="1">
        <w:r w:rsidRPr="00D36414">
          <w:rPr>
            <w:rStyle w:val="Hyperlink"/>
            <w:rFonts w:cstheme="minorHAnsi"/>
          </w:rPr>
          <w:t>http://doi.org/10.1007/s10113-008-0050-z</w:t>
        </w:r>
      </w:hyperlink>
    </w:p>
    <w:p w14:paraId="4C04301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ühling, I., Broll, G., &amp; Trautz, D. (2016). Spatio-temporal analysis of agricultural land-use intensity across the western Siberian grain belt. </w:t>
      </w:r>
      <w:r w:rsidRPr="00D36414">
        <w:rPr>
          <w:rFonts w:cstheme="minorHAnsi"/>
          <w:i/>
          <w:iCs/>
        </w:rPr>
        <w:t>Science of The Total Environment</w:t>
      </w:r>
      <w:r w:rsidRPr="00D36414">
        <w:rPr>
          <w:rFonts w:cstheme="minorHAnsi"/>
        </w:rPr>
        <w:t xml:space="preserve">, </w:t>
      </w:r>
      <w:r w:rsidRPr="00D36414">
        <w:rPr>
          <w:rFonts w:cstheme="minorHAnsi"/>
          <w:i/>
          <w:iCs/>
        </w:rPr>
        <w:t>544</w:t>
      </w:r>
      <w:r w:rsidRPr="00D36414">
        <w:rPr>
          <w:rFonts w:cstheme="minorHAnsi"/>
        </w:rPr>
        <w:t xml:space="preserve">, 271–280. </w:t>
      </w:r>
      <w:hyperlink r:id="rId2610" w:history="1">
        <w:r w:rsidRPr="00D36414">
          <w:rPr>
            <w:rStyle w:val="Hyperlink"/>
            <w:rFonts w:cstheme="minorHAnsi"/>
          </w:rPr>
          <w:t>http://doi.org/10.1016/j.scitotenv.2015.11.129</w:t>
        </w:r>
      </w:hyperlink>
    </w:p>
    <w:p w14:paraId="57B6D22E"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Kukk, T., &amp; Kull, K. (1997). Puisniidud [Wooded meadows]. </w:t>
      </w:r>
      <w:r w:rsidRPr="00D36414">
        <w:rPr>
          <w:rFonts w:cstheme="minorHAnsi"/>
          <w:i/>
          <w:iCs/>
          <w:lang w:val="es-ES"/>
        </w:rPr>
        <w:t>Estonia Maritima</w:t>
      </w:r>
      <w:r w:rsidRPr="00D36414">
        <w:rPr>
          <w:rFonts w:cstheme="minorHAnsi"/>
          <w:lang w:val="es-ES"/>
        </w:rPr>
        <w:t xml:space="preserve">, </w:t>
      </w:r>
      <w:r w:rsidRPr="00D36414">
        <w:rPr>
          <w:rFonts w:cstheme="minorHAnsi"/>
          <w:i/>
          <w:iCs/>
          <w:lang w:val="es-ES"/>
        </w:rPr>
        <w:t>2</w:t>
      </w:r>
      <w:r w:rsidRPr="00D36414">
        <w:rPr>
          <w:rFonts w:cstheme="minorHAnsi"/>
          <w:lang w:val="es-ES"/>
        </w:rPr>
        <w:t>(1), 1–249.</w:t>
      </w:r>
    </w:p>
    <w:p w14:paraId="1BAA130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Kurganova, I., Lopes de Gerenyu, V., &amp; Kuzyakov, Y. (2015). </w:t>
      </w:r>
      <w:r w:rsidRPr="00D36414">
        <w:rPr>
          <w:rFonts w:cstheme="minorHAnsi"/>
        </w:rPr>
        <w:t xml:space="preserve">Large-scale carbon sequestration in post-agrogenic ecosystems in Russia and Kazakhstan. </w:t>
      </w:r>
      <w:r w:rsidRPr="00D36414">
        <w:rPr>
          <w:rFonts w:cstheme="minorHAnsi"/>
          <w:i/>
          <w:iCs/>
        </w:rPr>
        <w:t>Catena</w:t>
      </w:r>
      <w:r w:rsidRPr="00D36414">
        <w:rPr>
          <w:rFonts w:cstheme="minorHAnsi"/>
        </w:rPr>
        <w:t xml:space="preserve">, </w:t>
      </w:r>
      <w:r w:rsidRPr="00D36414">
        <w:rPr>
          <w:rFonts w:cstheme="minorHAnsi"/>
          <w:i/>
          <w:iCs/>
        </w:rPr>
        <w:t>133</w:t>
      </w:r>
      <w:r w:rsidRPr="00D36414">
        <w:rPr>
          <w:rFonts w:cstheme="minorHAnsi"/>
        </w:rPr>
        <w:t xml:space="preserve">, 461–466. </w:t>
      </w:r>
      <w:hyperlink r:id="rId2611" w:history="1">
        <w:r w:rsidRPr="00D36414">
          <w:rPr>
            <w:rStyle w:val="Hyperlink"/>
            <w:rFonts w:cstheme="minorHAnsi"/>
          </w:rPr>
          <w:t>http://doi.org/10.1016/j.catena.2015.06.002</w:t>
        </w:r>
      </w:hyperlink>
    </w:p>
    <w:p w14:paraId="66A948C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uuluvainen, T. (2002). Natural variability of forests as a reference for restoring and managing biological diversity in boreal Fennoscandia. </w:t>
      </w:r>
      <w:r w:rsidRPr="00D36414">
        <w:rPr>
          <w:rFonts w:cstheme="minorHAnsi"/>
          <w:i/>
          <w:iCs/>
        </w:rPr>
        <w:t>Silva Fennica</w:t>
      </w:r>
      <w:r w:rsidRPr="00D36414">
        <w:rPr>
          <w:rFonts w:cstheme="minorHAnsi"/>
        </w:rPr>
        <w:t xml:space="preserve">, </w:t>
      </w:r>
      <w:r w:rsidRPr="00D36414">
        <w:rPr>
          <w:rFonts w:cstheme="minorHAnsi"/>
          <w:i/>
          <w:iCs/>
        </w:rPr>
        <w:t>36</w:t>
      </w:r>
      <w:r w:rsidRPr="00D36414">
        <w:rPr>
          <w:rFonts w:cstheme="minorHAnsi"/>
        </w:rPr>
        <w:t>, 97–125.</w:t>
      </w:r>
    </w:p>
    <w:p w14:paraId="075A454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uuluvainen, T., Tahvonen, O., &amp; Aakala, T. (2012). Even-aged and uneven-aged forest management in boreal Fennoscandia: A review. </w:t>
      </w:r>
      <w:r w:rsidRPr="00D36414">
        <w:rPr>
          <w:rFonts w:cstheme="minorHAnsi"/>
          <w:i/>
          <w:iCs/>
        </w:rPr>
        <w:t>Ambio</w:t>
      </w:r>
      <w:r w:rsidRPr="00D36414">
        <w:rPr>
          <w:rFonts w:cstheme="minorHAnsi"/>
        </w:rPr>
        <w:t xml:space="preserve">, </w:t>
      </w:r>
      <w:r w:rsidRPr="00D36414">
        <w:rPr>
          <w:rFonts w:cstheme="minorHAnsi"/>
          <w:i/>
          <w:iCs/>
        </w:rPr>
        <w:t>41</w:t>
      </w:r>
      <w:r w:rsidRPr="00D36414">
        <w:rPr>
          <w:rFonts w:cstheme="minorHAnsi"/>
        </w:rPr>
        <w:t xml:space="preserve">(7), 720–737. </w:t>
      </w:r>
      <w:hyperlink r:id="rId2612" w:history="1">
        <w:r w:rsidRPr="00D36414">
          <w:rPr>
            <w:rStyle w:val="Hyperlink"/>
            <w:rFonts w:cstheme="minorHAnsi"/>
          </w:rPr>
          <w:t>http://doi.org/10.1007/s13280-012-</w:t>
        </w:r>
        <w:r w:rsidRPr="00D36414">
          <w:rPr>
            <w:rStyle w:val="Hyperlink"/>
            <w:rFonts w:cstheme="minorHAnsi"/>
          </w:rPr>
          <w:lastRenderedPageBreak/>
          <w:t>0289-y</w:t>
        </w:r>
      </w:hyperlink>
    </w:p>
    <w:p w14:paraId="2D206A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Kuussaari, M., Bommarco, R., Heikkinen, R. K., Helm, A., Krauss, J., Lindborg, R., Öckinger, E., Pärtel, M., Pino, J., Rodà, F., Stefanescu, C., Teder, T., Zobel, M., &amp; Steffan-Dewenter, I. (2009). Extinction debt: a challenge for biodiversity conservation. </w:t>
      </w:r>
      <w:r w:rsidRPr="00D36414">
        <w:rPr>
          <w:rFonts w:cstheme="minorHAnsi"/>
          <w:i/>
          <w:iCs/>
        </w:rPr>
        <w:t>Trends in Ecology and Evolution, 24</w:t>
      </w:r>
      <w:r w:rsidRPr="00D36414">
        <w:rPr>
          <w:rFonts w:cstheme="minorHAnsi"/>
          <w:iCs/>
        </w:rPr>
        <w:t>(10), 564-571</w:t>
      </w:r>
      <w:r w:rsidRPr="00D36414">
        <w:rPr>
          <w:rFonts w:cstheme="minorHAnsi"/>
        </w:rPr>
        <w:t xml:space="preserve">. </w:t>
      </w:r>
      <w:hyperlink r:id="rId2613" w:history="1">
        <w:r w:rsidRPr="00D36414">
          <w:rPr>
            <w:rStyle w:val="Hyperlink"/>
            <w:rFonts w:cstheme="minorHAnsi"/>
          </w:rPr>
          <w:t>http://doi.org/10.1016/j.tree.2009.04.011</w:t>
        </w:r>
      </w:hyperlink>
    </w:p>
    <w:p w14:paraId="4FABCC78"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La Sorte, F. A., Butchart, S. H. M., Jetz, W., &amp; Böhning-Gaese, K. (2014). Range-wide latitudinal and elevational temperature gradients for the world’s terrestrial birds: implications under global climate change.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9</w:t>
      </w:r>
      <w:r w:rsidRPr="00D36414">
        <w:rPr>
          <w:rFonts w:cstheme="minorHAnsi"/>
          <w:lang w:val="es-ES"/>
        </w:rPr>
        <w:t xml:space="preserve">(5), e98361. </w:t>
      </w:r>
      <w:hyperlink r:id="rId2614" w:history="1">
        <w:r w:rsidRPr="00D36414">
          <w:rPr>
            <w:rStyle w:val="Hyperlink"/>
            <w:rFonts w:cstheme="minorHAnsi"/>
            <w:lang w:val="es-ES"/>
          </w:rPr>
          <w:t>http://doi.org/10.1371/journal.pone.0098361</w:t>
        </w:r>
      </w:hyperlink>
    </w:p>
    <w:p w14:paraId="0CD0027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Lægreid, O. M. (2017). </w:t>
      </w:r>
      <w:r w:rsidRPr="00D36414">
        <w:rPr>
          <w:rFonts w:cstheme="minorHAnsi"/>
          <w:i/>
          <w:iCs/>
        </w:rPr>
        <w:t xml:space="preserve">Drivers of climate change? Political and economic explanations of greenhouse Gas Emissions </w:t>
      </w:r>
      <w:r w:rsidRPr="00D36414">
        <w:rPr>
          <w:rFonts w:cstheme="minorHAnsi"/>
          <w:iCs/>
        </w:rPr>
        <w:t>(Doctoral dissertation)</w:t>
      </w:r>
      <w:r w:rsidRPr="00D36414">
        <w:rPr>
          <w:rFonts w:cstheme="minorHAnsi"/>
        </w:rPr>
        <w:t xml:space="preserve">. Retrieved from </w:t>
      </w:r>
      <w:hyperlink r:id="rId2615" w:history="1">
        <w:r w:rsidRPr="00D36414">
          <w:rPr>
            <w:rStyle w:val="Hyperlink"/>
            <w:rFonts w:cstheme="minorHAnsi"/>
          </w:rPr>
          <w:t>http://hdl.handle.net/2077/52099</w:t>
        </w:r>
      </w:hyperlink>
    </w:p>
    <w:p w14:paraId="22FA83A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aletin, A. P. (1999). CIS (Commonwealth of Independent States). In H. J. H. Verolme &amp; J. Moussa (Eds.), </w:t>
      </w:r>
      <w:r w:rsidRPr="00D36414">
        <w:rPr>
          <w:rFonts w:cstheme="minorHAnsi"/>
          <w:i/>
          <w:iCs/>
        </w:rPr>
        <w:t>Addressing the underlying causes of deforestation and forest degradation - case studies, analysis and policy recommendations.</w:t>
      </w:r>
      <w:r w:rsidRPr="00D36414">
        <w:rPr>
          <w:rFonts w:cstheme="minorHAnsi"/>
        </w:rPr>
        <w:t xml:space="preserve"> (pp. 63–70). Washington, DC, USA: Biodiversity Action Network.</w:t>
      </w:r>
    </w:p>
    <w:p w14:paraId="7F98F53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aletin, A. P., Vladyshevskiy, D. V., &amp; Vladyshevskiy, A. D. (2002). Protected areas of the Central Siberian Arctic: history, status, and prospects. In A. E. Watson, L. Alessa, &amp; J. Sproull (Eds.), </w:t>
      </w:r>
      <w:r w:rsidRPr="00D36414">
        <w:rPr>
          <w:rFonts w:cstheme="minorHAnsi"/>
          <w:i/>
          <w:iCs/>
        </w:rPr>
        <w:t>Wilderness in the circumpolar north: searching for compatibility in ecological, traditional, and ecotourism values</w:t>
      </w:r>
      <w:r w:rsidRPr="00D36414">
        <w:rPr>
          <w:rFonts w:cstheme="minorHAnsi"/>
        </w:rPr>
        <w:t xml:space="preserve"> (pp. 15–19). Ogden, USA: USDA.</w:t>
      </w:r>
    </w:p>
    <w:p w14:paraId="2A03C8C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ambdon, P. W., Pyšek, P., Basnou, C., Hejda, M., Arianoutsou, M., Essl, F., Jarošík, V., Pergl, J., Winter, M., Anastasiu, P., Andriopoulos, P., Bazos, I., Brundu, G., Celesti-Grapow, L., Chassot, P., Delipetrou, P., Josefsson, M., Kark, S., Klotz, S., Kokkoris, Y., Kühn, I., Marchante, H., Perglová, I., Pino, J., Vila, M., Zikos, A., Roy, D. B., &amp; Hulme, P. E. (2008). Alien flora of Europe: Species diversity, temporal trends, geographical patterns and research needs. </w:t>
      </w:r>
      <w:r w:rsidRPr="00D36414">
        <w:rPr>
          <w:rFonts w:cstheme="minorHAnsi"/>
          <w:i/>
          <w:iCs/>
        </w:rPr>
        <w:t>Preslia</w:t>
      </w:r>
      <w:r w:rsidRPr="00D36414">
        <w:rPr>
          <w:rFonts w:cstheme="minorHAnsi"/>
        </w:rPr>
        <w:t xml:space="preserve">, </w:t>
      </w:r>
      <w:r w:rsidRPr="00D36414">
        <w:rPr>
          <w:rFonts w:cstheme="minorHAnsi"/>
          <w:i/>
          <w:iCs/>
        </w:rPr>
        <w:t>80</w:t>
      </w:r>
      <w:r w:rsidRPr="00D36414">
        <w:rPr>
          <w:rFonts w:cstheme="minorHAnsi"/>
        </w:rPr>
        <w:t>(2), 101–149.</w:t>
      </w:r>
    </w:p>
    <w:p w14:paraId="6E3B0C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ambrecht, A., &amp; Kuhn, M. (2007). Glacier changes in the Austrian Alps during the last three decades, derived from the new Austrian glacier inventory. </w:t>
      </w:r>
      <w:r w:rsidRPr="00D36414">
        <w:rPr>
          <w:rFonts w:cstheme="minorHAnsi"/>
          <w:i/>
          <w:iCs/>
        </w:rPr>
        <w:t>Annals of Glaciology</w:t>
      </w:r>
      <w:r w:rsidRPr="00D36414">
        <w:rPr>
          <w:rFonts w:cstheme="minorHAnsi"/>
        </w:rPr>
        <w:t xml:space="preserve">, </w:t>
      </w:r>
      <w:r w:rsidRPr="00D36414">
        <w:rPr>
          <w:rFonts w:cstheme="minorHAnsi"/>
          <w:i/>
          <w:iCs/>
        </w:rPr>
        <w:t>46</w:t>
      </w:r>
      <w:r w:rsidRPr="00D36414">
        <w:rPr>
          <w:rFonts w:cstheme="minorHAnsi"/>
        </w:rPr>
        <w:t xml:space="preserve">, 177–184. </w:t>
      </w:r>
      <w:hyperlink r:id="rId2616" w:history="1">
        <w:r w:rsidRPr="00D36414">
          <w:rPr>
            <w:rStyle w:val="Hyperlink"/>
            <w:rFonts w:cstheme="minorHAnsi"/>
          </w:rPr>
          <w:t>http://doi.org/10.3189/172756407782871341</w:t>
        </w:r>
      </w:hyperlink>
    </w:p>
    <w:p w14:paraId="6A4E3066"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Larsson, M., &amp; Granstedt, A. (2010). Sustainable governance of the agriculture and the Baltic Sea — Agricultural reforms, food production and curbed eutrophication. </w:t>
      </w:r>
      <w:r w:rsidRPr="00D36414">
        <w:rPr>
          <w:rFonts w:cstheme="minorHAnsi"/>
          <w:i/>
          <w:iCs/>
          <w:lang w:val="es-ES"/>
        </w:rPr>
        <w:t>Ecological Economics</w:t>
      </w:r>
      <w:r w:rsidRPr="00D36414">
        <w:rPr>
          <w:rFonts w:cstheme="minorHAnsi"/>
          <w:lang w:val="es-ES"/>
        </w:rPr>
        <w:t xml:space="preserve">, </w:t>
      </w:r>
      <w:r w:rsidRPr="00D36414">
        <w:rPr>
          <w:rFonts w:cstheme="minorHAnsi"/>
          <w:i/>
          <w:iCs/>
          <w:lang w:val="es-ES"/>
        </w:rPr>
        <w:t>69</w:t>
      </w:r>
      <w:r w:rsidRPr="00D36414">
        <w:rPr>
          <w:rFonts w:cstheme="minorHAnsi"/>
          <w:lang w:val="es-ES"/>
        </w:rPr>
        <w:t xml:space="preserve">(10), 1943–1951. </w:t>
      </w:r>
      <w:hyperlink r:id="rId2617" w:history="1">
        <w:r w:rsidRPr="00D36414">
          <w:rPr>
            <w:rStyle w:val="Hyperlink"/>
            <w:rFonts w:cstheme="minorHAnsi"/>
            <w:lang w:val="es-ES"/>
          </w:rPr>
          <w:t>http://doi.org/10.1016/j.ecolecon.2010.05.003</w:t>
        </w:r>
      </w:hyperlink>
    </w:p>
    <w:p w14:paraId="54A3993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Lasanta, T., Nadal-Romero, E., &amp; Arnáez, J. (2015). </w:t>
      </w:r>
      <w:r w:rsidRPr="00D36414">
        <w:rPr>
          <w:rFonts w:cstheme="minorHAnsi"/>
        </w:rPr>
        <w:t xml:space="preserve">Managing abandoned farmland to control the impact of re-vegetation on the environment. The state of the art in Europe. </w:t>
      </w:r>
      <w:r w:rsidRPr="00D36414">
        <w:rPr>
          <w:rFonts w:cstheme="minorHAnsi"/>
          <w:i/>
          <w:iCs/>
        </w:rPr>
        <w:t>Environmental Science and Policy</w:t>
      </w:r>
      <w:r w:rsidRPr="00D36414">
        <w:rPr>
          <w:rFonts w:cstheme="minorHAnsi"/>
        </w:rPr>
        <w:t xml:space="preserve">, </w:t>
      </w:r>
      <w:r w:rsidRPr="00D36414">
        <w:rPr>
          <w:rFonts w:cstheme="minorHAnsi"/>
          <w:i/>
          <w:iCs/>
        </w:rPr>
        <w:t>52</w:t>
      </w:r>
      <w:r w:rsidRPr="00D36414">
        <w:rPr>
          <w:rFonts w:cstheme="minorHAnsi"/>
        </w:rPr>
        <w:t xml:space="preserve">, 99–109. </w:t>
      </w:r>
      <w:hyperlink r:id="rId2618" w:history="1">
        <w:r w:rsidRPr="00D36414">
          <w:rPr>
            <w:rStyle w:val="Hyperlink"/>
            <w:rFonts w:cstheme="minorHAnsi"/>
          </w:rPr>
          <w:t>http://doi.org/10.1016/j.envsci.2015.05.012</w:t>
        </w:r>
      </w:hyperlink>
    </w:p>
    <w:p w14:paraId="2338A20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ATVstat. (2017). </w:t>
      </w:r>
      <w:r w:rsidRPr="00D36414">
        <w:rPr>
          <w:rFonts w:cstheme="minorHAnsi"/>
          <w:i/>
        </w:rPr>
        <w:t>Latvia statistics online database</w:t>
      </w:r>
      <w:r w:rsidRPr="00D36414">
        <w:rPr>
          <w:rFonts w:cstheme="minorHAnsi"/>
        </w:rPr>
        <w:t xml:space="preserve">. Retrieved October 1, 2017, from </w:t>
      </w:r>
      <w:hyperlink r:id="rId2619" w:history="1">
        <w:r w:rsidRPr="00D36414">
          <w:rPr>
            <w:rStyle w:val="Hyperlink"/>
            <w:rFonts w:cstheme="minorHAnsi"/>
          </w:rPr>
          <w:t>http://www.csb.gov.lv/en/dati/statistics-database-30501.html</w:t>
        </w:r>
      </w:hyperlink>
    </w:p>
    <w:p w14:paraId="4EABB27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auber, V., &amp; Jacobsson, S. (2016). The politics and economics of constructing, contesting and restricting socio-political space for renewables – The German Renewable Energy Act. </w:t>
      </w:r>
      <w:r w:rsidRPr="00D36414">
        <w:rPr>
          <w:rFonts w:cstheme="minorHAnsi"/>
          <w:i/>
          <w:iCs/>
        </w:rPr>
        <w:t>Environmental Innovation and Societal Transitions</w:t>
      </w:r>
      <w:r w:rsidRPr="00D36414">
        <w:rPr>
          <w:rFonts w:cstheme="minorHAnsi"/>
        </w:rPr>
        <w:t xml:space="preserve">, </w:t>
      </w:r>
      <w:r w:rsidRPr="00D36414">
        <w:rPr>
          <w:rFonts w:cstheme="minorHAnsi"/>
          <w:i/>
          <w:iCs/>
        </w:rPr>
        <w:t>18</w:t>
      </w:r>
      <w:r w:rsidRPr="00D36414">
        <w:rPr>
          <w:rFonts w:cstheme="minorHAnsi"/>
        </w:rPr>
        <w:t xml:space="preserve">, 147–163. </w:t>
      </w:r>
      <w:hyperlink r:id="rId2620" w:history="1">
        <w:r w:rsidRPr="00D36414">
          <w:rPr>
            <w:rStyle w:val="Hyperlink"/>
            <w:rFonts w:cstheme="minorHAnsi"/>
          </w:rPr>
          <w:t>http://doi.org/10.1016/j.eist.2015.06.005</w:t>
        </w:r>
      </w:hyperlink>
    </w:p>
    <w:p w14:paraId="2BEB531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Lazzari, P., Mattia, G., Solidoro, C., Salon, S., Crise, A., Zavatarelli, M., Oddo, P., &amp; Vichi, M. (2014). </w:t>
      </w:r>
      <w:r w:rsidRPr="00D36414">
        <w:rPr>
          <w:rFonts w:cstheme="minorHAnsi"/>
        </w:rPr>
        <w:t xml:space="preserve">The impacts of climate change and environmental management policies on the trophic regimes in the Mediterranean Sea: Scenario analyses. </w:t>
      </w:r>
      <w:r w:rsidRPr="00D36414">
        <w:rPr>
          <w:rFonts w:cstheme="minorHAnsi"/>
          <w:i/>
          <w:iCs/>
        </w:rPr>
        <w:t>Journal of Marine Systems</w:t>
      </w:r>
      <w:r w:rsidRPr="00D36414">
        <w:rPr>
          <w:rFonts w:cstheme="minorHAnsi"/>
        </w:rPr>
        <w:t xml:space="preserve">, </w:t>
      </w:r>
      <w:r w:rsidRPr="00D36414">
        <w:rPr>
          <w:rFonts w:cstheme="minorHAnsi"/>
          <w:i/>
          <w:iCs/>
        </w:rPr>
        <w:t>135</w:t>
      </w:r>
      <w:r w:rsidRPr="00D36414">
        <w:rPr>
          <w:rFonts w:cstheme="minorHAnsi"/>
        </w:rPr>
        <w:t xml:space="preserve">, 137–149. </w:t>
      </w:r>
      <w:hyperlink r:id="rId2621" w:history="1">
        <w:r w:rsidRPr="00D36414">
          <w:rPr>
            <w:rStyle w:val="Hyperlink"/>
            <w:rFonts w:cstheme="minorHAnsi"/>
          </w:rPr>
          <w:t>http://doi.org/10.1016/j.jmarsys.2013.06.005</w:t>
        </w:r>
      </w:hyperlink>
    </w:p>
    <w:p w14:paraId="7DE009A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 Féon, V., Schermann-Legionnet, A., Delettre, Y., Aviron, S., Billeter, R., Bugter, R., Hendrickx, F. &amp; Burel, F. (2010). Intensification of agriculture, landscape composition and wild bee communities: </w:t>
      </w:r>
      <w:r w:rsidRPr="00D36414">
        <w:rPr>
          <w:rFonts w:cstheme="minorHAnsi"/>
        </w:rPr>
        <w:lastRenderedPageBreak/>
        <w:t xml:space="preserve">A large scale study in four European countries. </w:t>
      </w:r>
      <w:r w:rsidRPr="00D36414">
        <w:rPr>
          <w:rFonts w:cstheme="minorHAnsi"/>
          <w:i/>
          <w:iCs/>
        </w:rPr>
        <w:t>Agriculture, Ecosystems and Environment</w:t>
      </w:r>
      <w:r w:rsidRPr="00D36414">
        <w:rPr>
          <w:rFonts w:cstheme="minorHAnsi"/>
        </w:rPr>
        <w:t xml:space="preserve">, </w:t>
      </w:r>
      <w:r w:rsidRPr="00D36414">
        <w:rPr>
          <w:rFonts w:cstheme="minorHAnsi"/>
          <w:i/>
          <w:iCs/>
        </w:rPr>
        <w:t>137</w:t>
      </w:r>
      <w:r w:rsidRPr="00D36414">
        <w:rPr>
          <w:rFonts w:cstheme="minorHAnsi"/>
        </w:rPr>
        <w:t xml:space="preserve">(1–2), 143–150. </w:t>
      </w:r>
      <w:hyperlink r:id="rId2622" w:history="1">
        <w:r w:rsidRPr="00D36414">
          <w:rPr>
            <w:rStyle w:val="Hyperlink"/>
            <w:rFonts w:cstheme="minorHAnsi"/>
          </w:rPr>
          <w:t>http://doi.org/10.1016/j.agee.2010.01.015</w:t>
        </w:r>
      </w:hyperlink>
    </w:p>
    <w:p w14:paraId="16DF13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htinen, A. A., Donner-Amnell, J., &amp; Sæther, B. (2004). </w:t>
      </w:r>
      <w:r w:rsidRPr="00D36414">
        <w:rPr>
          <w:rFonts w:cstheme="minorHAnsi"/>
          <w:i/>
          <w:iCs/>
        </w:rPr>
        <w:t>Politics of forests: Northern forest-industrial regimes in the age of globalization</w:t>
      </w:r>
      <w:r w:rsidRPr="00D36414">
        <w:rPr>
          <w:rFonts w:cstheme="minorHAnsi"/>
        </w:rPr>
        <w:t>. Aldershot, UK: Ashgate publishing company.</w:t>
      </w:r>
    </w:p>
    <w:p w14:paraId="06EE7D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htonen, I., Ruosteenoja, K., Venäläinen, A., &amp; Gregow, H. (2014). The projected 21st century forest-fire risk in Finland under different greenhouse gas scenarios. </w:t>
      </w:r>
      <w:r w:rsidRPr="00D36414">
        <w:rPr>
          <w:rFonts w:cstheme="minorHAnsi"/>
          <w:i/>
          <w:iCs/>
        </w:rPr>
        <w:t>Boreal Environment Research</w:t>
      </w:r>
      <w:r w:rsidRPr="00D36414">
        <w:rPr>
          <w:rFonts w:cstheme="minorHAnsi"/>
        </w:rPr>
        <w:t xml:space="preserve">, </w:t>
      </w:r>
      <w:r w:rsidRPr="00D36414">
        <w:rPr>
          <w:rFonts w:cstheme="minorHAnsi"/>
          <w:i/>
          <w:iCs/>
        </w:rPr>
        <w:t>19</w:t>
      </w:r>
      <w:r w:rsidRPr="00D36414">
        <w:rPr>
          <w:rFonts w:cstheme="minorHAnsi"/>
        </w:rPr>
        <w:t>, 127–139.</w:t>
      </w:r>
    </w:p>
    <w:p w14:paraId="065A62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imu, R., Vergeer, P., Angeloni, F., &amp; Ouborg, N. J. (2010). Habitat fragmentation, climate change, and inbreeding in plants. </w:t>
      </w:r>
      <w:r w:rsidRPr="00D36414">
        <w:rPr>
          <w:rFonts w:cstheme="minorHAnsi"/>
          <w:i/>
          <w:iCs/>
        </w:rPr>
        <w:t>Annals of the New York Academy of Sciences</w:t>
      </w:r>
      <w:r w:rsidRPr="00D36414">
        <w:rPr>
          <w:rFonts w:cstheme="minorHAnsi"/>
        </w:rPr>
        <w:t xml:space="preserve">, </w:t>
      </w:r>
      <w:r w:rsidRPr="00D36414">
        <w:rPr>
          <w:rFonts w:cstheme="minorHAnsi"/>
          <w:i/>
          <w:iCs/>
        </w:rPr>
        <w:t>1195</w:t>
      </w:r>
      <w:r w:rsidRPr="00D36414">
        <w:rPr>
          <w:rFonts w:cstheme="minorHAnsi"/>
        </w:rPr>
        <w:t xml:space="preserve">, 84–98. </w:t>
      </w:r>
      <w:hyperlink r:id="rId2623" w:history="1">
        <w:r w:rsidRPr="00D36414">
          <w:rPr>
            <w:rStyle w:val="Hyperlink"/>
            <w:rFonts w:cstheme="minorHAnsi"/>
          </w:rPr>
          <w:t>http://doi.org/10.1111/j.1749-6632.2010.05450.x</w:t>
        </w:r>
      </w:hyperlink>
    </w:p>
    <w:p w14:paraId="5480993E"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Lembrechts, J. J., Milbau, A., &amp; Nijs, I. (2014). </w:t>
      </w:r>
      <w:r w:rsidRPr="00D36414">
        <w:rPr>
          <w:rFonts w:cstheme="minorHAnsi"/>
        </w:rPr>
        <w:t xml:space="preserve">Alien roadside species more easily invade alpine than lowland plant communities in a subarctic mountain ecosystem. </w:t>
      </w:r>
      <w:r w:rsidRPr="00D36414">
        <w:rPr>
          <w:rFonts w:cstheme="minorHAnsi"/>
          <w:i/>
          <w:iCs/>
          <w:lang w:val="es-ES"/>
        </w:rPr>
        <w:t>PLoS ONE</w:t>
      </w:r>
      <w:r w:rsidRPr="00D36414">
        <w:rPr>
          <w:rFonts w:cstheme="minorHAnsi"/>
          <w:lang w:val="es-ES"/>
        </w:rPr>
        <w:t xml:space="preserve">, </w:t>
      </w:r>
      <w:r w:rsidRPr="00D36414">
        <w:rPr>
          <w:rFonts w:cstheme="minorHAnsi"/>
          <w:i/>
          <w:iCs/>
          <w:lang w:val="es-ES"/>
        </w:rPr>
        <w:t>9</w:t>
      </w:r>
      <w:r w:rsidRPr="00D36414">
        <w:rPr>
          <w:rFonts w:cstheme="minorHAnsi"/>
          <w:lang w:val="es-ES"/>
        </w:rPr>
        <w:t xml:space="preserve">(2), 1–10. </w:t>
      </w:r>
      <w:hyperlink r:id="rId2624" w:history="1">
        <w:r w:rsidRPr="00D36414">
          <w:rPr>
            <w:rStyle w:val="Hyperlink"/>
            <w:rFonts w:cstheme="minorHAnsi"/>
            <w:lang w:val="es-ES"/>
          </w:rPr>
          <w:t>http://doi.org/10.1371/journal.pone.0089664</w:t>
        </w:r>
      </w:hyperlink>
    </w:p>
    <w:p w14:paraId="6483BED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Lembrechts, J. J., Pauchard, A., Lenoir, J., Nuñez, M. A., Geron, C., Ven, A., Bravo-Monasterio, P., Teneb, E., Nijs, I., &amp; Milbau, A. (2016). </w:t>
      </w:r>
      <w:r w:rsidRPr="00D36414">
        <w:rPr>
          <w:rFonts w:cstheme="minorHAnsi"/>
        </w:rPr>
        <w:t xml:space="preserve">Disturbance is the key to plant invasions in cold environment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3</w:t>
      </w:r>
      <w:r w:rsidRPr="00D36414">
        <w:rPr>
          <w:rFonts w:cstheme="minorHAnsi"/>
        </w:rPr>
        <w:t xml:space="preserve">(49), 14061–14066. </w:t>
      </w:r>
      <w:hyperlink r:id="rId2625" w:history="1">
        <w:r w:rsidRPr="00D36414">
          <w:rPr>
            <w:rStyle w:val="Hyperlink"/>
            <w:rFonts w:cstheme="minorHAnsi"/>
          </w:rPr>
          <w:t>http://doi.org/10.1073/pnas.1608980113</w:t>
        </w:r>
      </w:hyperlink>
    </w:p>
    <w:p w14:paraId="2D3CCD0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noir, J., Gégout, J.-C., Guisan, A., Vittoz, P., Wohlgemuth, T., Zimmermann, N. E., Dullinger, S., Pauli, H., Willner, W., &amp; Svenning, J.-C. (2010). Going against the flow: potential mechanisms for unexpected downslope range shifts in a warming climate. </w:t>
      </w:r>
      <w:r w:rsidRPr="00D36414">
        <w:rPr>
          <w:rFonts w:cstheme="minorHAnsi"/>
          <w:i/>
          <w:iCs/>
        </w:rPr>
        <w:t>Ecography, 33</w:t>
      </w:r>
      <w:r w:rsidRPr="00D36414">
        <w:rPr>
          <w:rFonts w:cstheme="minorHAnsi"/>
          <w:iCs/>
        </w:rPr>
        <w:t>(2), 295-303</w:t>
      </w:r>
      <w:r w:rsidRPr="00D36414">
        <w:rPr>
          <w:rFonts w:cstheme="minorHAnsi"/>
        </w:rPr>
        <w:t xml:space="preserve">. </w:t>
      </w:r>
      <w:hyperlink r:id="rId2626" w:history="1">
        <w:r w:rsidRPr="00D36414">
          <w:rPr>
            <w:rStyle w:val="Hyperlink"/>
            <w:rFonts w:cstheme="minorHAnsi"/>
          </w:rPr>
          <w:t>http://doi.org/10.1111/j.1600-0587.2010.06279.x</w:t>
        </w:r>
      </w:hyperlink>
    </w:p>
    <w:p w14:paraId="1091F1E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pori, F., &amp; Keck, F. (2012). Effects of atmospheric nitrogen deposition on remote freshwater ecosystems. </w:t>
      </w:r>
      <w:r w:rsidRPr="00D36414">
        <w:rPr>
          <w:rFonts w:cstheme="minorHAnsi"/>
          <w:i/>
          <w:iCs/>
        </w:rPr>
        <w:t>Ambio</w:t>
      </w:r>
      <w:r w:rsidRPr="00D36414">
        <w:rPr>
          <w:rFonts w:cstheme="minorHAnsi"/>
        </w:rPr>
        <w:t xml:space="preserve">, </w:t>
      </w:r>
      <w:r w:rsidRPr="00D36414">
        <w:rPr>
          <w:rFonts w:cstheme="minorHAnsi"/>
          <w:i/>
          <w:iCs/>
        </w:rPr>
        <w:t>41</w:t>
      </w:r>
      <w:r w:rsidRPr="00D36414">
        <w:rPr>
          <w:rFonts w:cstheme="minorHAnsi"/>
        </w:rPr>
        <w:t xml:space="preserve">(3), 235–246. </w:t>
      </w:r>
      <w:hyperlink r:id="rId2627" w:history="1">
        <w:r w:rsidRPr="00D36414">
          <w:rPr>
            <w:rStyle w:val="Hyperlink"/>
            <w:rFonts w:cstheme="minorHAnsi"/>
          </w:rPr>
          <w:t>http://doi.org/10.1007/s13280-012-0250-0</w:t>
        </w:r>
      </w:hyperlink>
    </w:p>
    <w:p w14:paraId="49FA613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rman, Z., Csaki, C., &amp; Gershon, F. (2004). </w:t>
      </w:r>
      <w:r w:rsidRPr="00D36414">
        <w:rPr>
          <w:rFonts w:cstheme="minorHAnsi"/>
          <w:i/>
          <w:iCs/>
        </w:rPr>
        <w:t>Agriculture in transition: Land policies and evolving farm structures in post-Soviet countries</w:t>
      </w:r>
      <w:r w:rsidRPr="00D36414">
        <w:rPr>
          <w:rFonts w:cstheme="minorHAnsi"/>
        </w:rPr>
        <w:t>. Lanham, USA: Lexington books.</w:t>
      </w:r>
    </w:p>
    <w:p w14:paraId="2570789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rman, Z., &amp; Shagaida, N. (2007). Land policies and agricultural land markets in Russia. </w:t>
      </w:r>
      <w:r w:rsidRPr="00D36414">
        <w:rPr>
          <w:rFonts w:cstheme="minorHAnsi"/>
          <w:i/>
          <w:iCs/>
        </w:rPr>
        <w:t>Land Use Policy</w:t>
      </w:r>
      <w:r w:rsidRPr="00D36414">
        <w:rPr>
          <w:rFonts w:cstheme="minorHAnsi"/>
        </w:rPr>
        <w:t xml:space="preserve">, </w:t>
      </w:r>
      <w:r w:rsidRPr="00D36414">
        <w:rPr>
          <w:rFonts w:cstheme="minorHAnsi"/>
          <w:i/>
          <w:iCs/>
        </w:rPr>
        <w:t>24</w:t>
      </w:r>
      <w:r w:rsidRPr="00D36414">
        <w:rPr>
          <w:rFonts w:cstheme="minorHAnsi"/>
        </w:rPr>
        <w:t xml:space="preserve">(1), 14–23. </w:t>
      </w:r>
      <w:hyperlink r:id="rId2628" w:history="1">
        <w:r w:rsidRPr="00D36414">
          <w:rPr>
            <w:rStyle w:val="Hyperlink"/>
            <w:rFonts w:cstheme="minorHAnsi"/>
          </w:rPr>
          <w:t>http://doi.org/10.1016/j.landusepol.2006.02.001</w:t>
        </w:r>
      </w:hyperlink>
    </w:p>
    <w:p w14:paraId="66CDF04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roy, S., Marret, F., Giralt, S., &amp; Bulatov, S. (2006). Natural and anthropogenic rapid changes in the Kara-Bogaz Gol over the last two centuries reconstructed from palynological analyses and a comparison to instrumental records. </w:t>
      </w:r>
      <w:r w:rsidRPr="00D36414">
        <w:rPr>
          <w:rFonts w:cstheme="minorHAnsi"/>
          <w:i/>
          <w:iCs/>
        </w:rPr>
        <w:t>Quaternary International</w:t>
      </w:r>
      <w:r w:rsidRPr="00D36414">
        <w:rPr>
          <w:rFonts w:cstheme="minorHAnsi"/>
        </w:rPr>
        <w:t xml:space="preserve">, </w:t>
      </w:r>
      <w:r w:rsidRPr="00D36414">
        <w:rPr>
          <w:rFonts w:cstheme="minorHAnsi"/>
          <w:i/>
          <w:iCs/>
        </w:rPr>
        <w:t>150</w:t>
      </w:r>
      <w:r w:rsidRPr="00D36414">
        <w:rPr>
          <w:rFonts w:cstheme="minorHAnsi"/>
        </w:rPr>
        <w:t xml:space="preserve">(1), 52–70. </w:t>
      </w:r>
      <w:hyperlink r:id="rId2629" w:history="1">
        <w:r w:rsidRPr="00D36414">
          <w:rPr>
            <w:rStyle w:val="Hyperlink"/>
            <w:rFonts w:cstheme="minorHAnsi"/>
          </w:rPr>
          <w:t>http://doi.org/10.1016/j.quaint.2006.01.007</w:t>
        </w:r>
      </w:hyperlink>
    </w:p>
    <w:p w14:paraId="05877D9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scheva, M., &amp; Ivolga, A. (2015). Current state and perspectives of sheep breeding development in Russian modern economic conditions. </w:t>
      </w:r>
      <w:r w:rsidRPr="00D36414">
        <w:rPr>
          <w:rFonts w:cstheme="minorHAnsi"/>
          <w:i/>
          <w:iCs/>
        </w:rPr>
        <w:t>Ekonomika Poljoprivrede</w:t>
      </w:r>
      <w:r w:rsidRPr="00D36414">
        <w:rPr>
          <w:rFonts w:cstheme="minorHAnsi"/>
        </w:rPr>
        <w:t xml:space="preserve">, </w:t>
      </w:r>
      <w:r w:rsidRPr="00D36414">
        <w:rPr>
          <w:rFonts w:cstheme="minorHAnsi"/>
          <w:i/>
          <w:iCs/>
        </w:rPr>
        <w:t>62</w:t>
      </w:r>
      <w:r w:rsidRPr="00D36414">
        <w:rPr>
          <w:rFonts w:cstheme="minorHAnsi"/>
        </w:rPr>
        <w:t>(2), 467–480.</w:t>
      </w:r>
    </w:p>
    <w:p w14:paraId="39EA646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everington, F., Hockings, M., Pavese, H., Costa, K., &amp; Courrau, J. (2008). </w:t>
      </w:r>
      <w:r w:rsidRPr="00D36414">
        <w:rPr>
          <w:rFonts w:cstheme="minorHAnsi"/>
          <w:i/>
          <w:iCs/>
        </w:rPr>
        <w:t>Management effectiveness evaluation in protected areas – a global study. Supplementary report N1: Overview of approached and methodologies.</w:t>
      </w:r>
    </w:p>
    <w:p w14:paraId="701B57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efert, M., Liefert, O., &amp; Serova, E. (2009). Russia’s transition to major player in world agricultural markets. </w:t>
      </w:r>
      <w:r w:rsidRPr="00D36414">
        <w:rPr>
          <w:rFonts w:cstheme="minorHAnsi"/>
          <w:i/>
          <w:iCs/>
        </w:rPr>
        <w:t>Choices</w:t>
      </w:r>
      <w:r w:rsidRPr="00D36414">
        <w:rPr>
          <w:rFonts w:cstheme="minorHAnsi"/>
        </w:rPr>
        <w:t xml:space="preserve">, </w:t>
      </w:r>
      <w:r w:rsidRPr="00D36414">
        <w:rPr>
          <w:rFonts w:cstheme="minorHAnsi"/>
          <w:i/>
          <w:iCs/>
        </w:rPr>
        <w:t>24</w:t>
      </w:r>
      <w:r w:rsidRPr="00D36414">
        <w:rPr>
          <w:rFonts w:cstheme="minorHAnsi"/>
        </w:rPr>
        <w:t>(2), 47–51.</w:t>
      </w:r>
    </w:p>
    <w:p w14:paraId="63EB5DC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efert, W. M., &amp; Liefert, O. (2012). Russian agriculture during transition: Performance, global impact, and outlook. </w:t>
      </w:r>
      <w:r w:rsidRPr="00D36414">
        <w:rPr>
          <w:rFonts w:cstheme="minorHAnsi"/>
          <w:i/>
          <w:iCs/>
        </w:rPr>
        <w:t>Applied Economic Perspectives and Policy</w:t>
      </w:r>
      <w:r w:rsidRPr="00D36414">
        <w:rPr>
          <w:rFonts w:cstheme="minorHAnsi"/>
        </w:rPr>
        <w:t xml:space="preserve">, </w:t>
      </w:r>
      <w:r w:rsidRPr="00D36414">
        <w:rPr>
          <w:rFonts w:cstheme="minorHAnsi"/>
          <w:i/>
          <w:iCs/>
        </w:rPr>
        <w:t>34</w:t>
      </w:r>
      <w:r w:rsidRPr="00D36414">
        <w:rPr>
          <w:rFonts w:cstheme="minorHAnsi"/>
        </w:rPr>
        <w:t xml:space="preserve">(1), 37–75. </w:t>
      </w:r>
      <w:hyperlink r:id="rId2630" w:history="1">
        <w:r w:rsidRPr="00D36414">
          <w:rPr>
            <w:rStyle w:val="Hyperlink"/>
            <w:rFonts w:cstheme="minorHAnsi"/>
          </w:rPr>
          <w:t>http://doi.org/10.1093/aepp/ppr046</w:t>
        </w:r>
      </w:hyperlink>
    </w:p>
    <w:p w14:paraId="5779FA8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eskovský, J., Kenderessy, P., Špulerová, J., Lieskovský, T., Koleda, P., Kienast, F., &amp; Gimmi, U. (2014). </w:t>
      </w:r>
      <w:r w:rsidRPr="00D36414">
        <w:rPr>
          <w:rFonts w:cstheme="minorHAnsi"/>
        </w:rPr>
        <w:lastRenderedPageBreak/>
        <w:t xml:space="preserve">Factors affecting the persistence of traditional agricultural landscapes in Slovakia during the collectivization of agriculture. </w:t>
      </w:r>
      <w:r w:rsidRPr="00D36414">
        <w:rPr>
          <w:rFonts w:cstheme="minorHAnsi"/>
          <w:i/>
          <w:iCs/>
        </w:rPr>
        <w:t>Landscape Ecology</w:t>
      </w:r>
      <w:r w:rsidRPr="00D36414">
        <w:rPr>
          <w:rFonts w:cstheme="minorHAnsi"/>
        </w:rPr>
        <w:t xml:space="preserve">, </w:t>
      </w:r>
      <w:r w:rsidRPr="00D36414">
        <w:rPr>
          <w:rFonts w:cstheme="minorHAnsi"/>
          <w:i/>
          <w:iCs/>
        </w:rPr>
        <w:t>29</w:t>
      </w:r>
      <w:r w:rsidRPr="00D36414">
        <w:rPr>
          <w:rFonts w:cstheme="minorHAnsi"/>
        </w:rPr>
        <w:t xml:space="preserve">(5), 867–877. </w:t>
      </w:r>
      <w:hyperlink r:id="rId2631" w:history="1">
        <w:r w:rsidRPr="00D36414">
          <w:rPr>
            <w:rStyle w:val="Hyperlink"/>
            <w:rFonts w:cstheme="minorHAnsi"/>
          </w:rPr>
          <w:t>http://doi.org/10.1007/s10980-014-0023-1</w:t>
        </w:r>
      </w:hyperlink>
    </w:p>
    <w:p w14:paraId="7D8C04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ess, M., &amp; Von Der Ohe, P. C. (2005). Analyzing effects of pesticides on invertebrate communities in streams. </w:t>
      </w:r>
      <w:r w:rsidRPr="00D36414">
        <w:rPr>
          <w:rFonts w:cstheme="minorHAnsi"/>
          <w:i/>
          <w:iCs/>
        </w:rPr>
        <w:t>Environmental Toxicology and Chemistry</w:t>
      </w:r>
      <w:r w:rsidRPr="00D36414">
        <w:rPr>
          <w:rFonts w:cstheme="minorHAnsi"/>
        </w:rPr>
        <w:t xml:space="preserve">, </w:t>
      </w:r>
      <w:r w:rsidRPr="00D36414">
        <w:rPr>
          <w:rFonts w:cstheme="minorHAnsi"/>
          <w:i/>
          <w:iCs/>
        </w:rPr>
        <w:t>24</w:t>
      </w:r>
      <w:r w:rsidRPr="00D36414">
        <w:rPr>
          <w:rFonts w:cstheme="minorHAnsi"/>
        </w:rPr>
        <w:t xml:space="preserve">(4), 954–965. </w:t>
      </w:r>
      <w:hyperlink r:id="rId2632" w:history="1">
        <w:r w:rsidRPr="00D36414">
          <w:rPr>
            <w:rStyle w:val="Hyperlink"/>
            <w:rFonts w:cstheme="minorHAnsi"/>
          </w:rPr>
          <w:t>http://doi.org/10.1897/03-652.1</w:t>
        </w:r>
      </w:hyperlink>
    </w:p>
    <w:p w14:paraId="7FA1E3F2" w14:textId="33BBC48A"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Liira, J., Aavik, T., Parrest, O., &amp; Zobel, M. (2008). Agricult</w:t>
      </w:r>
      <w:r w:rsidR="00885271">
        <w:rPr>
          <w:rFonts w:cstheme="minorHAnsi"/>
        </w:rPr>
        <w:t>u</w:t>
      </w:r>
      <w:r w:rsidRPr="00D36414">
        <w:rPr>
          <w:rFonts w:cstheme="minorHAnsi"/>
        </w:rPr>
        <w:t>ral sector, rural environm</w:t>
      </w:r>
      <w:r w:rsidR="00885271">
        <w:rPr>
          <w:rFonts w:cstheme="minorHAnsi"/>
        </w:rPr>
        <w:t>e</w:t>
      </w:r>
      <w:r w:rsidRPr="00D36414">
        <w:rPr>
          <w:rFonts w:cstheme="minorHAnsi"/>
        </w:rPr>
        <w:t xml:space="preserve">nt and biodiversity in the Central and Eastern European EU member States. </w:t>
      </w:r>
      <w:r w:rsidRPr="00D36414">
        <w:rPr>
          <w:rFonts w:cstheme="minorHAnsi"/>
          <w:i/>
          <w:iCs/>
        </w:rPr>
        <w:t>AGD Landscape &amp; Environment</w:t>
      </w:r>
      <w:r w:rsidRPr="00D36414">
        <w:rPr>
          <w:rFonts w:cstheme="minorHAnsi"/>
        </w:rPr>
        <w:t xml:space="preserve">, </w:t>
      </w:r>
      <w:r w:rsidRPr="00D36414">
        <w:rPr>
          <w:rFonts w:cstheme="minorHAnsi"/>
          <w:i/>
          <w:iCs/>
        </w:rPr>
        <w:t>2</w:t>
      </w:r>
      <w:r w:rsidRPr="00D36414">
        <w:rPr>
          <w:rFonts w:cstheme="minorHAnsi"/>
        </w:rPr>
        <w:t>(1), 46–64.</w:t>
      </w:r>
    </w:p>
    <w:p w14:paraId="00B2BE4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kens, G. E., &amp; Bormann, F. H. (1974). Linkages between terrestrial and aquatic ecosystems. </w:t>
      </w:r>
      <w:r w:rsidRPr="00D36414">
        <w:rPr>
          <w:rFonts w:cstheme="minorHAnsi"/>
          <w:i/>
          <w:iCs/>
        </w:rPr>
        <w:t>BioScience</w:t>
      </w:r>
      <w:r w:rsidRPr="00D36414">
        <w:rPr>
          <w:rFonts w:cstheme="minorHAnsi"/>
        </w:rPr>
        <w:t xml:space="preserve">, </w:t>
      </w:r>
      <w:r w:rsidRPr="00D36414">
        <w:rPr>
          <w:rFonts w:cstheme="minorHAnsi"/>
          <w:i/>
          <w:iCs/>
        </w:rPr>
        <w:t>24</w:t>
      </w:r>
      <w:r w:rsidRPr="00D36414">
        <w:rPr>
          <w:rFonts w:cstheme="minorHAnsi"/>
        </w:rPr>
        <w:t xml:space="preserve">(8), 447–456. </w:t>
      </w:r>
      <w:hyperlink r:id="rId2633" w:history="1">
        <w:r w:rsidRPr="00D36414">
          <w:rPr>
            <w:rStyle w:val="Hyperlink"/>
            <w:rFonts w:cstheme="minorHAnsi"/>
          </w:rPr>
          <w:t>http://doi.org/10.2307/1296852</w:t>
        </w:r>
      </w:hyperlink>
    </w:p>
    <w:p w14:paraId="6439FA3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nares, A. M. (2007). Forest planning and traditional knowledge in collective woodlands of Spain: The dehesa system. </w:t>
      </w:r>
      <w:r w:rsidRPr="00D36414">
        <w:rPr>
          <w:rFonts w:cstheme="minorHAnsi"/>
          <w:i/>
          <w:iCs/>
        </w:rPr>
        <w:t>Forest Ecology and Management</w:t>
      </w:r>
      <w:r w:rsidRPr="00D36414">
        <w:rPr>
          <w:rFonts w:cstheme="minorHAnsi"/>
        </w:rPr>
        <w:t xml:space="preserve">, </w:t>
      </w:r>
      <w:r w:rsidRPr="00D36414">
        <w:rPr>
          <w:rFonts w:cstheme="minorHAnsi"/>
          <w:i/>
          <w:iCs/>
        </w:rPr>
        <w:t>249</w:t>
      </w:r>
      <w:r w:rsidRPr="00D36414">
        <w:rPr>
          <w:rFonts w:cstheme="minorHAnsi"/>
        </w:rPr>
        <w:t xml:space="preserve">(1–2), 71–79. </w:t>
      </w:r>
      <w:hyperlink r:id="rId2634" w:history="1">
        <w:r w:rsidRPr="00D36414">
          <w:rPr>
            <w:rStyle w:val="Hyperlink"/>
            <w:rFonts w:cstheme="minorHAnsi"/>
          </w:rPr>
          <w:t>http://doi.org/10.1016/j.foreco.2007.03.059</w:t>
        </w:r>
      </w:hyperlink>
    </w:p>
    <w:p w14:paraId="1F40DCB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ndahl, K. B., Sténs, A., Sandström, C., Johansson, J., Lidskog, R., Ranius, T., &amp; Roberge, J. M. (2017). The Swedish forestry model: More of everything? </w:t>
      </w:r>
      <w:r w:rsidRPr="00D36414">
        <w:rPr>
          <w:rFonts w:cstheme="minorHAnsi"/>
          <w:i/>
          <w:iCs/>
        </w:rPr>
        <w:t>Forest Policy and Economics</w:t>
      </w:r>
      <w:r w:rsidRPr="00D36414">
        <w:rPr>
          <w:rFonts w:cstheme="minorHAnsi"/>
        </w:rPr>
        <w:t xml:space="preserve">, </w:t>
      </w:r>
      <w:r w:rsidRPr="00D36414">
        <w:rPr>
          <w:rFonts w:cstheme="minorHAnsi"/>
          <w:i/>
          <w:iCs/>
        </w:rPr>
        <w:t>77</w:t>
      </w:r>
      <w:r w:rsidRPr="00D36414">
        <w:rPr>
          <w:rFonts w:cstheme="minorHAnsi"/>
        </w:rPr>
        <w:t xml:space="preserve">, 186–199. </w:t>
      </w:r>
      <w:hyperlink r:id="rId2635" w:history="1">
        <w:r w:rsidRPr="00D36414">
          <w:rPr>
            <w:rStyle w:val="Hyperlink"/>
            <w:rFonts w:cstheme="minorHAnsi"/>
          </w:rPr>
          <w:t>http://doi.org/10.1016/j.forpol.2015.10.012</w:t>
        </w:r>
      </w:hyperlink>
    </w:p>
    <w:p w14:paraId="165FF10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ndahl, K. B., &amp; Westholm, E. (2010). Food, paper, wood, or energy? Global trends and future Swedish forest use. </w:t>
      </w:r>
      <w:r w:rsidRPr="00D36414">
        <w:rPr>
          <w:rFonts w:cstheme="minorHAnsi"/>
          <w:i/>
          <w:iCs/>
        </w:rPr>
        <w:t>Forests</w:t>
      </w:r>
      <w:r w:rsidRPr="00D36414">
        <w:rPr>
          <w:rFonts w:cstheme="minorHAnsi"/>
        </w:rPr>
        <w:t xml:space="preserve">, </w:t>
      </w:r>
      <w:r w:rsidRPr="00D36414">
        <w:rPr>
          <w:rFonts w:cstheme="minorHAnsi"/>
          <w:i/>
          <w:iCs/>
        </w:rPr>
        <w:t>2</w:t>
      </w:r>
      <w:r w:rsidRPr="00D36414">
        <w:rPr>
          <w:rFonts w:cstheme="minorHAnsi"/>
        </w:rPr>
        <w:t xml:space="preserve">(1), 51–65. </w:t>
      </w:r>
      <w:hyperlink r:id="rId2636" w:history="1">
        <w:r w:rsidRPr="00D36414">
          <w:rPr>
            <w:rStyle w:val="Hyperlink"/>
            <w:rFonts w:cstheme="minorHAnsi"/>
          </w:rPr>
          <w:t>http://doi.org/10.3390/f2010051</w:t>
        </w:r>
      </w:hyperlink>
    </w:p>
    <w:p w14:paraId="79AF961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nnell, J. D. C., Kaczensky, P., Wotschikowsky, U., Lescureux, N., &amp; Boitani, L. (2015). Framing the relationship between people and nature in the context of European conservation.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978–985. </w:t>
      </w:r>
      <w:hyperlink r:id="rId2637" w:history="1">
        <w:r w:rsidRPr="00D36414">
          <w:rPr>
            <w:rStyle w:val="Hyperlink"/>
            <w:rFonts w:cstheme="minorHAnsi"/>
          </w:rPr>
          <w:t>http://doi.org/10.1111/cobi.12534</w:t>
        </w:r>
      </w:hyperlink>
    </w:p>
    <w:p w14:paraId="601E527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nnell, J. D. C., Nilsen, E. B., Lande, U. S., Herfindal, I., Odden, J., Skogen, K., Andersen, R., &amp; Breitenmoser, U. (2005). Zoning as a means of mitigating conflicts with large carnivores: principles and reality. In R. Woodroffe, S. Thirgood, &amp; A. Rabinowitz (Eds.), </w:t>
      </w:r>
      <w:r w:rsidRPr="00D36414">
        <w:rPr>
          <w:rFonts w:cstheme="minorHAnsi"/>
          <w:i/>
          <w:iCs/>
        </w:rPr>
        <w:t>People and wildlife, conflict or co-existence</w:t>
      </w:r>
      <w:r w:rsidRPr="00D36414">
        <w:rPr>
          <w:rFonts w:cstheme="minorHAnsi"/>
        </w:rPr>
        <w:t xml:space="preserve"> (pp. 162–175). Cambridge, UK: Cambridge University Press. </w:t>
      </w:r>
      <w:hyperlink r:id="rId2638" w:history="1">
        <w:r w:rsidRPr="00D36414">
          <w:rPr>
            <w:rStyle w:val="Hyperlink"/>
            <w:rFonts w:cstheme="minorHAnsi"/>
          </w:rPr>
          <w:t>https://doi.org/10.1017/CBO9780511614774</w:t>
        </w:r>
      </w:hyperlink>
    </w:p>
    <w:p w14:paraId="064F66B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THstat. (2017). </w:t>
      </w:r>
      <w:r w:rsidRPr="00D36414">
        <w:rPr>
          <w:rFonts w:cstheme="minorHAnsi"/>
          <w:i/>
        </w:rPr>
        <w:t>Lithuanian statistics online database.</w:t>
      </w:r>
      <w:r w:rsidRPr="00D36414">
        <w:rPr>
          <w:rFonts w:cstheme="minorHAnsi"/>
        </w:rPr>
        <w:t xml:space="preserve"> Retrieved October 1, 2017, from </w:t>
      </w:r>
      <w:hyperlink r:id="rId2639" w:history="1">
        <w:r w:rsidRPr="00D36414">
          <w:rPr>
            <w:rStyle w:val="Hyperlink"/>
            <w:rFonts w:cstheme="minorHAnsi"/>
          </w:rPr>
          <w:t>http://www.stst.gov.lt/en</w:t>
        </w:r>
      </w:hyperlink>
    </w:p>
    <w:p w14:paraId="2F255EF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tovitz, A., Curtright, A., Abramzon, S., Burger, N., &amp; Samaras, C. (2013). Estimation of regional air-quality damages from Marcellus Shale natural gas extraction in Pennsylvania. </w:t>
      </w:r>
      <w:r w:rsidRPr="00D36414">
        <w:rPr>
          <w:rFonts w:cstheme="minorHAnsi"/>
          <w:i/>
          <w:iCs/>
        </w:rPr>
        <w:t>Environmental Research Letters</w:t>
      </w:r>
      <w:r w:rsidRPr="00D36414">
        <w:rPr>
          <w:rFonts w:cstheme="minorHAnsi"/>
        </w:rPr>
        <w:t xml:space="preserve">, </w:t>
      </w:r>
      <w:r w:rsidRPr="00D36414">
        <w:rPr>
          <w:rFonts w:cstheme="minorHAnsi"/>
          <w:i/>
          <w:iCs/>
        </w:rPr>
        <w:t>8</w:t>
      </w:r>
      <w:r w:rsidRPr="00D36414">
        <w:rPr>
          <w:rFonts w:cstheme="minorHAnsi"/>
        </w:rPr>
        <w:t xml:space="preserve">(1), 14017. </w:t>
      </w:r>
      <w:hyperlink r:id="rId2640" w:history="1">
        <w:r w:rsidRPr="00D36414">
          <w:rPr>
            <w:rStyle w:val="Hyperlink"/>
            <w:rFonts w:cstheme="minorHAnsi"/>
          </w:rPr>
          <w:t>http://doi.org/10.1088/1748-9326/8/1/014017</w:t>
        </w:r>
      </w:hyperlink>
    </w:p>
    <w:p w14:paraId="47B9F3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iu, J., Hull, V., Luo, J., Yang, W., Liu, W., Viña, A., Vogt, C., Xu, Z., Yang, H., Zhang, J., An, L., Chen, X., Li, S., Ouyang, Z., Xu, W., &amp; Zhang, H. (2015). Multiple telecouplings and their complex interrelationships. </w:t>
      </w:r>
      <w:r w:rsidRPr="00D36414">
        <w:rPr>
          <w:rFonts w:cstheme="minorHAnsi"/>
          <w:i/>
          <w:iCs/>
        </w:rPr>
        <w:t>Ecology and Society</w:t>
      </w:r>
      <w:r w:rsidRPr="00D36414">
        <w:rPr>
          <w:rFonts w:cstheme="minorHAnsi"/>
        </w:rPr>
        <w:t xml:space="preserve">, </w:t>
      </w:r>
      <w:r w:rsidRPr="00D36414">
        <w:rPr>
          <w:rFonts w:cstheme="minorHAnsi"/>
          <w:i/>
          <w:iCs/>
        </w:rPr>
        <w:t>20</w:t>
      </w:r>
      <w:r w:rsidRPr="00D36414">
        <w:rPr>
          <w:rFonts w:cstheme="minorHAnsi"/>
        </w:rPr>
        <w:t xml:space="preserve">(3), 44. </w:t>
      </w:r>
      <w:hyperlink r:id="rId2641" w:history="1">
        <w:r w:rsidRPr="00D36414">
          <w:rPr>
            <w:rStyle w:val="Hyperlink"/>
            <w:rFonts w:cstheme="minorHAnsi"/>
          </w:rPr>
          <w:t>http://doi.org/10.5751/ES-07868-200344</w:t>
        </w:r>
      </w:hyperlink>
    </w:p>
    <w:p w14:paraId="43B36C20"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Llabrés, M., Agustí, S., Fernández, M., Canepa, A., Maurin, F., Vidal, F., &amp; Duarte, C. M. (2013). </w:t>
      </w:r>
      <w:r w:rsidRPr="00D36414">
        <w:rPr>
          <w:rFonts w:cstheme="minorHAnsi"/>
        </w:rPr>
        <w:t xml:space="preserve">Impact of elevated UVB radiation on marine biota: a meta-analysis. </w:t>
      </w:r>
      <w:r w:rsidRPr="00D36414">
        <w:rPr>
          <w:rFonts w:cstheme="minorHAnsi"/>
          <w:i/>
          <w:iCs/>
          <w:lang w:val="es-ES"/>
        </w:rPr>
        <w:t>Global Ecology and Biogeography</w:t>
      </w:r>
      <w:r w:rsidRPr="00D36414">
        <w:rPr>
          <w:rFonts w:cstheme="minorHAnsi"/>
          <w:lang w:val="es-ES"/>
        </w:rPr>
        <w:t xml:space="preserve">, </w:t>
      </w:r>
      <w:r w:rsidRPr="00D36414">
        <w:rPr>
          <w:rFonts w:cstheme="minorHAnsi"/>
          <w:i/>
          <w:iCs/>
          <w:lang w:val="es-ES"/>
        </w:rPr>
        <w:t>22</w:t>
      </w:r>
      <w:r w:rsidRPr="00D36414">
        <w:rPr>
          <w:rFonts w:cstheme="minorHAnsi"/>
          <w:lang w:val="es-ES"/>
        </w:rPr>
        <w:t xml:space="preserve">(1), 131–144. </w:t>
      </w:r>
      <w:hyperlink r:id="rId2642" w:history="1">
        <w:r w:rsidRPr="00D36414">
          <w:rPr>
            <w:rStyle w:val="Hyperlink"/>
            <w:rFonts w:cstheme="minorHAnsi"/>
            <w:lang w:val="es-ES"/>
          </w:rPr>
          <w:t>http://doi.org/10.1111/j.1466-8238.2012.00784.x</w:t>
        </w:r>
      </w:hyperlink>
    </w:p>
    <w:p w14:paraId="5547F2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Llamas, M. R., Custodio, E., de la Hera, A., &amp; Fornés, J. M. (2015). </w:t>
      </w:r>
      <w:r w:rsidRPr="00D36414">
        <w:rPr>
          <w:rFonts w:cstheme="minorHAnsi"/>
        </w:rPr>
        <w:t xml:space="preserve">Groundwater in Spain: increasing role, evolution, present and future. </w:t>
      </w:r>
      <w:r w:rsidRPr="00D36414">
        <w:rPr>
          <w:rFonts w:cstheme="minorHAnsi"/>
          <w:i/>
          <w:iCs/>
        </w:rPr>
        <w:t>Environmental Earth Sciences</w:t>
      </w:r>
      <w:r w:rsidRPr="00D36414">
        <w:rPr>
          <w:rFonts w:cstheme="minorHAnsi"/>
        </w:rPr>
        <w:t xml:space="preserve">, </w:t>
      </w:r>
      <w:r w:rsidRPr="00D36414">
        <w:rPr>
          <w:rFonts w:cstheme="minorHAnsi"/>
          <w:i/>
          <w:iCs/>
        </w:rPr>
        <w:t>73</w:t>
      </w:r>
      <w:r w:rsidRPr="00D36414">
        <w:rPr>
          <w:rFonts w:cstheme="minorHAnsi"/>
        </w:rPr>
        <w:t xml:space="preserve">(6), 2567–2578. </w:t>
      </w:r>
      <w:hyperlink r:id="rId2643" w:history="1">
        <w:r w:rsidRPr="00D36414">
          <w:rPr>
            <w:rStyle w:val="Hyperlink"/>
            <w:rFonts w:cstheme="minorHAnsi"/>
          </w:rPr>
          <w:t>http://doi.org/10.1007/s12665-014-4004-0</w:t>
        </w:r>
      </w:hyperlink>
    </w:p>
    <w:p w14:paraId="443C45E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obley, M., &amp; Butler, A. (2010). The impact of CAP reform on farmers’ plans for the future: Some </w:t>
      </w:r>
      <w:r w:rsidRPr="00D36414">
        <w:rPr>
          <w:rFonts w:cstheme="minorHAnsi"/>
        </w:rPr>
        <w:lastRenderedPageBreak/>
        <w:t xml:space="preserve">evidence from South West England. </w:t>
      </w:r>
      <w:r w:rsidRPr="00D36414">
        <w:rPr>
          <w:rFonts w:cstheme="minorHAnsi"/>
          <w:i/>
          <w:iCs/>
        </w:rPr>
        <w:t>Food Policy</w:t>
      </w:r>
      <w:r w:rsidRPr="00D36414">
        <w:rPr>
          <w:rFonts w:cstheme="minorHAnsi"/>
        </w:rPr>
        <w:t xml:space="preserve">, </w:t>
      </w:r>
      <w:r w:rsidRPr="00D36414">
        <w:rPr>
          <w:rFonts w:cstheme="minorHAnsi"/>
          <w:i/>
          <w:iCs/>
        </w:rPr>
        <w:t>35</w:t>
      </w:r>
      <w:r w:rsidRPr="00D36414">
        <w:rPr>
          <w:rFonts w:cstheme="minorHAnsi"/>
        </w:rPr>
        <w:t xml:space="preserve">(4), 341–348. </w:t>
      </w:r>
      <w:hyperlink r:id="rId2644" w:history="1">
        <w:r w:rsidRPr="00D36414">
          <w:rPr>
            <w:rStyle w:val="Hyperlink"/>
            <w:rFonts w:cstheme="minorHAnsi"/>
          </w:rPr>
          <w:t>http://doi.org/10.1016/j.foodpol.2010.04.001</w:t>
        </w:r>
      </w:hyperlink>
    </w:p>
    <w:p w14:paraId="575264F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obley, M., &amp; Potter, C. (2004). Agricultural change and restructuring: recent evidence from a survey of agricultural households in England. </w:t>
      </w:r>
      <w:r w:rsidRPr="00D36414">
        <w:rPr>
          <w:rFonts w:cstheme="minorHAnsi"/>
          <w:i/>
          <w:iCs/>
        </w:rPr>
        <w:t>Journal of Rural Studies</w:t>
      </w:r>
      <w:r w:rsidRPr="00D36414">
        <w:rPr>
          <w:rFonts w:cstheme="minorHAnsi"/>
        </w:rPr>
        <w:t xml:space="preserve">, </w:t>
      </w:r>
      <w:r w:rsidRPr="00D36414">
        <w:rPr>
          <w:rFonts w:cstheme="minorHAnsi"/>
          <w:i/>
          <w:iCs/>
        </w:rPr>
        <w:t>20</w:t>
      </w:r>
      <w:r w:rsidRPr="00D36414">
        <w:rPr>
          <w:rFonts w:cstheme="minorHAnsi"/>
        </w:rPr>
        <w:t xml:space="preserve">(4), 499–510. </w:t>
      </w:r>
      <w:hyperlink r:id="rId2645" w:history="1">
        <w:r w:rsidRPr="00D36414">
          <w:rPr>
            <w:rStyle w:val="Hyperlink"/>
            <w:rFonts w:cstheme="minorHAnsi"/>
          </w:rPr>
          <w:t>http://doi.org/10.1016/j.jrurstud.2004.07.001</w:t>
        </w:r>
      </w:hyperlink>
    </w:p>
    <w:p w14:paraId="0EF749F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õhmus, A., Kohv, K., Palo, A., Viilma, K., &amp; Lohmus, A. (2004). Loss of old-growth, and the minimum need for strictly protected forests in Estonia. </w:t>
      </w:r>
      <w:r w:rsidRPr="00D36414">
        <w:rPr>
          <w:rFonts w:cstheme="minorHAnsi"/>
          <w:i/>
          <w:iCs/>
        </w:rPr>
        <w:t>Ecological Bulletins</w:t>
      </w:r>
      <w:r w:rsidRPr="00D36414">
        <w:rPr>
          <w:rFonts w:cstheme="minorHAnsi"/>
        </w:rPr>
        <w:t xml:space="preserve">, </w:t>
      </w:r>
      <w:r w:rsidRPr="00D36414">
        <w:rPr>
          <w:rFonts w:cstheme="minorHAnsi"/>
          <w:i/>
          <w:iCs/>
        </w:rPr>
        <w:t>51</w:t>
      </w:r>
      <w:r w:rsidRPr="00D36414">
        <w:rPr>
          <w:rFonts w:cstheme="minorHAnsi"/>
          <w:i/>
        </w:rPr>
        <w:t>,</w:t>
      </w:r>
      <w:r w:rsidRPr="00D36414">
        <w:rPr>
          <w:rFonts w:cstheme="minorHAnsi"/>
        </w:rPr>
        <w:t xml:space="preserve"> 401–411.</w:t>
      </w:r>
    </w:p>
    <w:p w14:paraId="3FDD6F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ongcore, T., &amp; Rich, C. (2004). Ecological light pollution. </w:t>
      </w:r>
      <w:r w:rsidRPr="00D36414">
        <w:rPr>
          <w:rFonts w:cstheme="minorHAnsi"/>
          <w:i/>
          <w:iCs/>
        </w:rPr>
        <w:t>Frontiers in Ecology and the Environment</w:t>
      </w:r>
      <w:r w:rsidRPr="00D36414">
        <w:rPr>
          <w:rFonts w:cstheme="minorHAnsi"/>
        </w:rPr>
        <w:t xml:space="preserve">, </w:t>
      </w:r>
      <w:r w:rsidRPr="00D36414">
        <w:rPr>
          <w:rFonts w:cstheme="minorHAnsi"/>
          <w:i/>
          <w:iCs/>
        </w:rPr>
        <w:t>2</w:t>
      </w:r>
      <w:r w:rsidRPr="00D36414">
        <w:rPr>
          <w:rFonts w:cstheme="minorHAnsi"/>
        </w:rPr>
        <w:t xml:space="preserve">(4), 191–198. </w:t>
      </w:r>
      <w:hyperlink r:id="rId2646" w:history="1">
        <w:r w:rsidRPr="00D36414">
          <w:rPr>
            <w:rStyle w:val="Hyperlink"/>
            <w:rFonts w:cstheme="minorHAnsi"/>
          </w:rPr>
          <w:t>http://doi.org/10.1890/1540-9295(2004)002[0191:ELP]2.0.CO;2</w:t>
        </w:r>
      </w:hyperlink>
    </w:p>
    <w:p w14:paraId="2D09B67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orek, S., &amp; Spangenberg, J. H. (2014). Sustainable consumption within a sustainable economy – beyond green growth and green economies. </w:t>
      </w:r>
      <w:r w:rsidRPr="00D36414">
        <w:rPr>
          <w:rFonts w:cstheme="minorHAnsi"/>
          <w:i/>
          <w:iCs/>
        </w:rPr>
        <w:t>Journal of Cleaner Production</w:t>
      </w:r>
      <w:r w:rsidRPr="00D36414">
        <w:rPr>
          <w:rFonts w:cstheme="minorHAnsi"/>
        </w:rPr>
        <w:t xml:space="preserve">, </w:t>
      </w:r>
      <w:r w:rsidRPr="00D36414">
        <w:rPr>
          <w:rFonts w:cstheme="minorHAnsi"/>
          <w:i/>
          <w:iCs/>
        </w:rPr>
        <w:t>63</w:t>
      </w:r>
      <w:r w:rsidRPr="00D36414">
        <w:rPr>
          <w:rFonts w:cstheme="minorHAnsi"/>
        </w:rPr>
        <w:t xml:space="preserve">, 33–44. </w:t>
      </w:r>
      <w:hyperlink r:id="rId2647" w:history="1">
        <w:r w:rsidRPr="00D36414">
          <w:rPr>
            <w:rStyle w:val="Hyperlink"/>
            <w:rFonts w:cstheme="minorHAnsi"/>
          </w:rPr>
          <w:t>http://doi.org/10.1016/j.jclepro.2013.08.045</w:t>
        </w:r>
      </w:hyperlink>
    </w:p>
    <w:p w14:paraId="68A9E0B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otz, C. (2015). Expanding the space for future resource management: Explorations of the timber frontier in northern Europe and the rescaling of sustainability during the nineteenth century. </w:t>
      </w:r>
      <w:r w:rsidRPr="00D36414">
        <w:rPr>
          <w:rFonts w:cstheme="minorHAnsi"/>
          <w:i/>
          <w:iCs/>
        </w:rPr>
        <w:t>Environment and History</w:t>
      </w:r>
      <w:r w:rsidRPr="00D36414">
        <w:rPr>
          <w:rFonts w:cstheme="minorHAnsi"/>
        </w:rPr>
        <w:t xml:space="preserve">, </w:t>
      </w:r>
      <w:r w:rsidRPr="00D36414">
        <w:rPr>
          <w:rFonts w:cstheme="minorHAnsi"/>
          <w:i/>
          <w:iCs/>
        </w:rPr>
        <w:t>21</w:t>
      </w:r>
      <w:r w:rsidRPr="00D36414">
        <w:rPr>
          <w:rFonts w:cstheme="minorHAnsi"/>
        </w:rPr>
        <w:t xml:space="preserve">(2), 257–279. </w:t>
      </w:r>
      <w:hyperlink r:id="rId2648" w:history="1">
        <w:r w:rsidRPr="00D36414">
          <w:rPr>
            <w:rStyle w:val="Hyperlink"/>
            <w:rFonts w:cstheme="minorHAnsi"/>
          </w:rPr>
          <w:t>http://doi.org/10.3197/096734015X14267043141462</w:t>
        </w:r>
      </w:hyperlink>
    </w:p>
    <w:p w14:paraId="581E1B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ozier, M. S., &amp; Stewart, N. M. (2008). On the temporally varying northward penetration of Mediterranean overflow water and eastward penetration of Labrador Sea water. </w:t>
      </w:r>
      <w:r w:rsidRPr="00D36414">
        <w:rPr>
          <w:rFonts w:cstheme="minorHAnsi"/>
          <w:i/>
          <w:iCs/>
        </w:rPr>
        <w:t>Journal of Physical Oceanography</w:t>
      </w:r>
      <w:r w:rsidRPr="00D36414">
        <w:rPr>
          <w:rFonts w:cstheme="minorHAnsi"/>
        </w:rPr>
        <w:t xml:space="preserve">, </w:t>
      </w:r>
      <w:r w:rsidRPr="00D36414">
        <w:rPr>
          <w:rFonts w:cstheme="minorHAnsi"/>
          <w:i/>
          <w:iCs/>
        </w:rPr>
        <w:t>38</w:t>
      </w:r>
      <w:r w:rsidRPr="00D36414">
        <w:rPr>
          <w:rFonts w:cstheme="minorHAnsi"/>
        </w:rPr>
        <w:t xml:space="preserve">(9), 2097–2103. </w:t>
      </w:r>
      <w:hyperlink r:id="rId2649" w:history="1">
        <w:r w:rsidRPr="00D36414">
          <w:rPr>
            <w:rStyle w:val="Hyperlink"/>
            <w:rFonts w:cstheme="minorHAnsi"/>
          </w:rPr>
          <w:t>http://doi.org/10.1175/2008JPO3908.1</w:t>
        </w:r>
      </w:hyperlink>
    </w:p>
    <w:p w14:paraId="160B39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 Y., Wu, K., Jiang, Y., Xia, B., Li, P., Feng, H., Wyckhuys, K. A. G., &amp; Guo, Y. (2010). Mirid bug outbreaks in multiple crops correlated with wide-scale adoption of Bt cotton in China. </w:t>
      </w:r>
      <w:r w:rsidRPr="00D36414">
        <w:rPr>
          <w:rFonts w:cstheme="minorHAnsi"/>
          <w:i/>
          <w:iCs/>
        </w:rPr>
        <w:t>Science</w:t>
      </w:r>
      <w:r w:rsidRPr="00D36414">
        <w:rPr>
          <w:rFonts w:cstheme="minorHAnsi"/>
          <w:i/>
        </w:rPr>
        <w:t>,</w:t>
      </w:r>
      <w:r w:rsidRPr="00D36414">
        <w:rPr>
          <w:rFonts w:cstheme="minorHAnsi"/>
        </w:rPr>
        <w:t xml:space="preserve"> </w:t>
      </w:r>
      <w:r w:rsidRPr="00D36414">
        <w:rPr>
          <w:rFonts w:cstheme="minorHAnsi"/>
          <w:i/>
          <w:iCs/>
        </w:rPr>
        <w:t>328</w:t>
      </w:r>
      <w:r w:rsidRPr="00D36414">
        <w:rPr>
          <w:rFonts w:cstheme="minorHAnsi"/>
        </w:rPr>
        <w:t xml:space="preserve">(5982), 1151–1154. </w:t>
      </w:r>
      <w:hyperlink r:id="rId2650" w:history="1">
        <w:r w:rsidRPr="00D36414">
          <w:rPr>
            <w:rStyle w:val="Hyperlink"/>
            <w:rFonts w:cstheme="minorHAnsi"/>
          </w:rPr>
          <w:t>http://doi.org/10.1126/science.1187881</w:t>
        </w:r>
      </w:hyperlink>
    </w:p>
    <w:p w14:paraId="47A4621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bchenco, J., &amp; Grorud-Colvert, K. (2015). Making waves: The science and politics of ocean protection. </w:t>
      </w:r>
      <w:r w:rsidRPr="00D36414">
        <w:rPr>
          <w:rFonts w:cstheme="minorHAnsi"/>
          <w:i/>
          <w:iCs/>
        </w:rPr>
        <w:t>Science</w:t>
      </w:r>
      <w:r w:rsidRPr="00D36414">
        <w:rPr>
          <w:rFonts w:cstheme="minorHAnsi"/>
        </w:rPr>
        <w:t xml:space="preserve">, </w:t>
      </w:r>
      <w:r w:rsidRPr="00D36414">
        <w:rPr>
          <w:rFonts w:cstheme="minorHAnsi"/>
          <w:i/>
          <w:iCs/>
        </w:rPr>
        <w:t>350</w:t>
      </w:r>
      <w:r w:rsidRPr="00D36414">
        <w:rPr>
          <w:rFonts w:cstheme="minorHAnsi"/>
        </w:rPr>
        <w:t xml:space="preserve">(6259), 382–383. </w:t>
      </w:r>
      <w:hyperlink r:id="rId2651" w:history="1">
        <w:r w:rsidRPr="00D36414">
          <w:rPr>
            <w:rStyle w:val="Hyperlink"/>
            <w:rFonts w:cstheme="minorHAnsi"/>
          </w:rPr>
          <w:t>http://doi.org/10.1126/science.aad5443</w:t>
        </w:r>
      </w:hyperlink>
    </w:p>
    <w:p w14:paraId="08536313" w14:textId="2BA3D0AE"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bchenco, J., Palumbi, S. R., Gaines, S. D., &amp; Andelman, S. (2003). Plugging a hole in the ocean: The emerging science of marine reserves. </w:t>
      </w:r>
      <w:r w:rsidRPr="00D36414">
        <w:rPr>
          <w:rFonts w:cstheme="minorHAnsi"/>
          <w:i/>
          <w:iCs/>
        </w:rPr>
        <w:t>Ecological Applications</w:t>
      </w:r>
      <w:r w:rsidRPr="00D36414">
        <w:rPr>
          <w:rFonts w:cstheme="minorHAnsi"/>
        </w:rPr>
        <w:t xml:space="preserve">, </w:t>
      </w:r>
      <w:r w:rsidRPr="00D36414">
        <w:rPr>
          <w:rFonts w:cstheme="minorHAnsi"/>
          <w:i/>
          <w:iCs/>
        </w:rPr>
        <w:t>13</w:t>
      </w:r>
      <w:r w:rsidR="00885271">
        <w:rPr>
          <w:rFonts w:cstheme="minorHAnsi"/>
          <w:i/>
          <w:iCs/>
        </w:rPr>
        <w:t xml:space="preserve"> </w:t>
      </w:r>
      <w:r w:rsidRPr="00D36414">
        <w:rPr>
          <w:rFonts w:cstheme="minorHAnsi"/>
        </w:rPr>
        <w:t xml:space="preserve">(Suppl.), S3-S7. </w:t>
      </w:r>
      <w:hyperlink r:id="rId2652" w:history="1">
        <w:r w:rsidRPr="00D36414">
          <w:rPr>
            <w:rStyle w:val="Hyperlink"/>
            <w:rFonts w:cstheme="minorHAnsi"/>
          </w:rPr>
          <w:t>http://doi.org/10.2307/3099993</w:t>
        </w:r>
      </w:hyperlink>
    </w:p>
    <w:p w14:paraId="020C802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ckert, M. (Marty), &amp; Williamson, T. (2005). Should sustained yield be part of sustainable forest management? </w:t>
      </w:r>
      <w:r w:rsidRPr="00D36414">
        <w:rPr>
          <w:rFonts w:cstheme="minorHAnsi"/>
          <w:i/>
          <w:iCs/>
        </w:rPr>
        <w:t>Canadian Journal of Forest Research</w:t>
      </w:r>
      <w:r w:rsidRPr="00D36414">
        <w:rPr>
          <w:rFonts w:cstheme="minorHAnsi"/>
        </w:rPr>
        <w:t xml:space="preserve">, </w:t>
      </w:r>
      <w:r w:rsidRPr="00D36414">
        <w:rPr>
          <w:rFonts w:cstheme="minorHAnsi"/>
          <w:i/>
          <w:iCs/>
        </w:rPr>
        <w:t>35</w:t>
      </w:r>
      <w:r w:rsidRPr="00D36414">
        <w:rPr>
          <w:rFonts w:cstheme="minorHAnsi"/>
        </w:rPr>
        <w:t xml:space="preserve">(2), 356–364. </w:t>
      </w:r>
      <w:hyperlink r:id="rId2653" w:history="1">
        <w:r w:rsidRPr="00D36414">
          <w:rPr>
            <w:rStyle w:val="Hyperlink"/>
            <w:rFonts w:cstheme="minorHAnsi"/>
          </w:rPr>
          <w:t>http://doi.org/10.1139/x04-172</w:t>
        </w:r>
      </w:hyperlink>
    </w:p>
    <w:p w14:paraId="349D577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Łuczaj, Ł., Köhler, P., Pirożnikow, E., Graniszewska, M., Pieroni, A., &amp; Gervasi, T. (2013). Wild edible plants of Belarus: from Rostafiński’s questionnaire of 1883 to the present. </w:t>
      </w:r>
      <w:r w:rsidRPr="00D36414">
        <w:rPr>
          <w:rFonts w:cstheme="minorHAnsi"/>
          <w:i/>
          <w:iCs/>
        </w:rPr>
        <w:t>Journal of Ethnobiology and Ethnomedicine</w:t>
      </w:r>
      <w:r w:rsidRPr="00D36414">
        <w:rPr>
          <w:rFonts w:cstheme="minorHAnsi"/>
        </w:rPr>
        <w:t xml:space="preserve">, </w:t>
      </w:r>
      <w:r w:rsidRPr="00D36414">
        <w:rPr>
          <w:rFonts w:cstheme="minorHAnsi"/>
          <w:i/>
          <w:iCs/>
        </w:rPr>
        <w:t>9</w:t>
      </w:r>
      <w:r w:rsidRPr="00D36414">
        <w:rPr>
          <w:rFonts w:cstheme="minorHAnsi"/>
        </w:rPr>
        <w:t xml:space="preserve">(1), 21. </w:t>
      </w:r>
      <w:hyperlink r:id="rId2654" w:history="1">
        <w:r w:rsidRPr="00D36414">
          <w:rPr>
            <w:rStyle w:val="Hyperlink"/>
            <w:rFonts w:cstheme="minorHAnsi"/>
          </w:rPr>
          <w:t>http://doi.org/10.1186/1746-4269-9-21</w:t>
        </w:r>
      </w:hyperlink>
    </w:p>
    <w:p w14:paraId="133187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Łuczaj, Ł., Pieroni, A., Tardío, J., Pardo-de-Santayana, M., Sõukand, R., Svanberg, I., &amp; Kalle, R. (2012). Wild food plant use in 21st century Europe: the disappearance of old traditions and the search for new cuisines involving wild edibles. </w:t>
      </w:r>
      <w:r w:rsidRPr="00D36414">
        <w:rPr>
          <w:rFonts w:cstheme="minorHAnsi"/>
          <w:i/>
          <w:iCs/>
        </w:rPr>
        <w:t>Acta Societatis Botanicorum Poloniae</w:t>
      </w:r>
      <w:r w:rsidRPr="00D36414">
        <w:rPr>
          <w:rFonts w:cstheme="minorHAnsi"/>
        </w:rPr>
        <w:t xml:space="preserve">, </w:t>
      </w:r>
      <w:r w:rsidRPr="00D36414">
        <w:rPr>
          <w:rFonts w:cstheme="minorHAnsi"/>
          <w:i/>
          <w:iCs/>
        </w:rPr>
        <w:t>81</w:t>
      </w:r>
      <w:r w:rsidRPr="00D36414">
        <w:rPr>
          <w:rFonts w:cstheme="minorHAnsi"/>
        </w:rPr>
        <w:t xml:space="preserve">(4), 359–370. </w:t>
      </w:r>
      <w:hyperlink r:id="rId2655" w:history="1">
        <w:r w:rsidRPr="00D36414">
          <w:rPr>
            <w:rStyle w:val="Hyperlink"/>
            <w:rFonts w:cstheme="minorHAnsi"/>
          </w:rPr>
          <w:t>http://doi.org/10.5586/asbp.2012.031</w:t>
        </w:r>
      </w:hyperlink>
    </w:p>
    <w:p w14:paraId="6E3132C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czak, C., Beaugrand, G., Jaffre, M., &amp; Lenoir, S. (2011). Climate change impact on Balearic shearwater through a trophic cascade. </w:t>
      </w:r>
      <w:r w:rsidRPr="00D36414">
        <w:rPr>
          <w:rFonts w:cstheme="minorHAnsi"/>
          <w:i/>
          <w:iCs/>
        </w:rPr>
        <w:t>Biology Letters</w:t>
      </w:r>
      <w:r w:rsidRPr="00D36414">
        <w:rPr>
          <w:rFonts w:cstheme="minorHAnsi"/>
        </w:rPr>
        <w:t xml:space="preserve">, </w:t>
      </w:r>
      <w:r w:rsidRPr="00D36414">
        <w:rPr>
          <w:rFonts w:cstheme="minorHAnsi"/>
          <w:i/>
          <w:iCs/>
        </w:rPr>
        <w:t>7</w:t>
      </w:r>
      <w:r w:rsidRPr="00D36414">
        <w:rPr>
          <w:rFonts w:cstheme="minorHAnsi"/>
        </w:rPr>
        <w:t xml:space="preserve">(5), 702–705. </w:t>
      </w:r>
      <w:hyperlink r:id="rId2656" w:history="1">
        <w:r w:rsidRPr="00D36414">
          <w:rPr>
            <w:rStyle w:val="Hyperlink"/>
            <w:rFonts w:cstheme="minorHAnsi"/>
          </w:rPr>
          <w:t>http://doi.org/10.1098/rsbl.2011.0225</w:t>
        </w:r>
      </w:hyperlink>
    </w:p>
    <w:p w14:paraId="7075E35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czak, C., Beaugrand, G., Lindley, J. A., Dewarumez, J.-M., Dubois, P. J., &amp; Kirby, R. R. (2012). North Sea ecosystem change from swimming crabs to seagulls. </w:t>
      </w:r>
      <w:r w:rsidRPr="00D36414">
        <w:rPr>
          <w:rFonts w:cstheme="minorHAnsi"/>
          <w:i/>
          <w:iCs/>
        </w:rPr>
        <w:t>Biology Letters</w:t>
      </w:r>
      <w:r w:rsidRPr="00D36414">
        <w:rPr>
          <w:rFonts w:cstheme="minorHAnsi"/>
        </w:rPr>
        <w:t xml:space="preserve">, </w:t>
      </w:r>
      <w:r w:rsidRPr="00D36414">
        <w:rPr>
          <w:rFonts w:cstheme="minorHAnsi"/>
          <w:i/>
          <w:iCs/>
        </w:rPr>
        <w:t>8</w:t>
      </w:r>
      <w:r w:rsidRPr="00D36414">
        <w:rPr>
          <w:rFonts w:cstheme="minorHAnsi"/>
        </w:rPr>
        <w:t xml:space="preserve">(5), 821–824. </w:t>
      </w:r>
      <w:hyperlink r:id="rId2657" w:history="1">
        <w:r w:rsidRPr="00D36414">
          <w:rPr>
            <w:rStyle w:val="Hyperlink"/>
            <w:rFonts w:cstheme="minorHAnsi"/>
          </w:rPr>
          <w:t>http://doi.org/10.1098/rsbl.2012.047</w:t>
        </w:r>
      </w:hyperlink>
    </w:p>
    <w:p w14:paraId="759E915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kashov, A. A., &amp; Akpambetova, K.M. [Лукашов, А. А., &amp; Акпамбетова, К. М.]. (2012). </w:t>
      </w:r>
      <w:r w:rsidRPr="00D36414">
        <w:rPr>
          <w:rFonts w:cstheme="minorHAnsi"/>
          <w:i/>
        </w:rPr>
        <w:t xml:space="preserve">Техногенный </w:t>
      </w:r>
      <w:r w:rsidRPr="00D36414">
        <w:rPr>
          <w:rFonts w:cstheme="minorHAnsi"/>
          <w:i/>
        </w:rPr>
        <w:lastRenderedPageBreak/>
        <w:t>рельеф районов сосредоточенной добычи минерального сырья в аридных ландшафтах На примере Центрального Каз</w:t>
      </w:r>
      <w:r w:rsidRPr="00D36414">
        <w:rPr>
          <w:rFonts w:cstheme="minorHAnsi"/>
          <w:i/>
          <w:lang w:val="ru-RU"/>
        </w:rPr>
        <w:t>ахстана</w:t>
      </w:r>
      <w:r w:rsidRPr="00D36414">
        <w:rPr>
          <w:rFonts w:cstheme="minorHAnsi"/>
          <w:i/>
        </w:rPr>
        <w:t xml:space="preserve"> [Technogenic relief of areas of concentrated extraction of mineral raw materials in arid landscapes using an example of central Kazakhstan].</w:t>
      </w:r>
      <w:r w:rsidRPr="00D36414">
        <w:rPr>
          <w:rFonts w:cstheme="minorHAnsi"/>
        </w:rPr>
        <w:t xml:space="preserve"> Retrieved from </w:t>
      </w:r>
      <w:hyperlink r:id="rId2658" w:history="1">
        <w:r w:rsidRPr="00D36414">
          <w:rPr>
            <w:rStyle w:val="Hyperlink"/>
            <w:rFonts w:cstheme="minorHAnsi"/>
          </w:rPr>
          <w:t>https://articlekz.com/article/12059</w:t>
        </w:r>
      </w:hyperlink>
      <w:r w:rsidRPr="00D36414">
        <w:rPr>
          <w:rFonts w:cstheme="minorHAnsi"/>
        </w:rPr>
        <w:t xml:space="preserve"> </w:t>
      </w:r>
    </w:p>
    <w:p w14:paraId="5F3A744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ndmark, H., Josefsson, T., &amp; Östlund, L. (2013). The history of clear-cutting in northern Sweden – Driving forces and myths in boreal silviculture. </w:t>
      </w:r>
      <w:r w:rsidRPr="00D36414">
        <w:rPr>
          <w:rFonts w:cstheme="minorHAnsi"/>
          <w:i/>
          <w:iCs/>
        </w:rPr>
        <w:t>Forest Ecology and Management</w:t>
      </w:r>
      <w:r w:rsidRPr="00D36414">
        <w:rPr>
          <w:rFonts w:cstheme="minorHAnsi"/>
        </w:rPr>
        <w:t xml:space="preserve">, </w:t>
      </w:r>
      <w:r w:rsidRPr="00D36414">
        <w:rPr>
          <w:rFonts w:cstheme="minorHAnsi"/>
          <w:i/>
          <w:iCs/>
        </w:rPr>
        <w:t>307</w:t>
      </w:r>
      <w:r w:rsidRPr="00D36414">
        <w:rPr>
          <w:rFonts w:cstheme="minorHAnsi"/>
        </w:rPr>
        <w:t xml:space="preserve">, 112–122. </w:t>
      </w:r>
      <w:hyperlink r:id="rId2659" w:history="1">
        <w:r w:rsidRPr="00D36414">
          <w:rPr>
            <w:rStyle w:val="Hyperlink"/>
            <w:rFonts w:cstheme="minorHAnsi"/>
          </w:rPr>
          <w:t>http://doi.org/10.1016/j.foreco.2013.07.003</w:t>
        </w:r>
      </w:hyperlink>
    </w:p>
    <w:p w14:paraId="608B67C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rgi, M., Lopez, B. C., &amp; Montoya, J. M. (2012). Novel communities from climate change.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7</w:t>
      </w:r>
      <w:r w:rsidRPr="00D36414">
        <w:rPr>
          <w:rFonts w:cstheme="minorHAnsi"/>
        </w:rPr>
        <w:t xml:space="preserve">(1605), 2913–2922. </w:t>
      </w:r>
      <w:hyperlink r:id="rId2660" w:history="1">
        <w:r w:rsidRPr="00D36414">
          <w:rPr>
            <w:rStyle w:val="Hyperlink"/>
            <w:rFonts w:cstheme="minorHAnsi"/>
          </w:rPr>
          <w:t>http://doi.org/10.1098/rstb.2012.0238</w:t>
        </w:r>
      </w:hyperlink>
    </w:p>
    <w:p w14:paraId="5F1979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tz, W. (2010). Emerging population issues in Eastern Europe and Central Asia. Research gaps on demographic trends, human capital and climate change. Retrieved from </w:t>
      </w:r>
      <w:hyperlink r:id="rId2661" w:history="1">
        <w:r w:rsidRPr="00D36414">
          <w:rPr>
            <w:rStyle w:val="Hyperlink"/>
            <w:rFonts w:cstheme="minorHAnsi"/>
          </w:rPr>
          <w:t>https://www.unfpa.org/sites/default/files/pub-pdf/bmsablon.pdf</w:t>
        </w:r>
      </w:hyperlink>
    </w:p>
    <w:p w14:paraId="6F51BB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utz, W., Sanderson, W., &amp; Scherbov, S. (2008). The coming acceleration of global population ageing. </w:t>
      </w:r>
      <w:r w:rsidRPr="00D36414">
        <w:rPr>
          <w:rFonts w:cstheme="minorHAnsi"/>
          <w:i/>
          <w:iCs/>
        </w:rPr>
        <w:t>Nature</w:t>
      </w:r>
      <w:r w:rsidRPr="00D36414">
        <w:rPr>
          <w:rFonts w:cstheme="minorHAnsi"/>
        </w:rPr>
        <w:t xml:space="preserve">, </w:t>
      </w:r>
      <w:r w:rsidRPr="00D36414">
        <w:rPr>
          <w:rFonts w:cstheme="minorHAnsi"/>
          <w:i/>
          <w:iCs/>
        </w:rPr>
        <w:t>451</w:t>
      </w:r>
      <w:r w:rsidRPr="00D36414">
        <w:rPr>
          <w:rFonts w:cstheme="minorHAnsi"/>
        </w:rPr>
        <w:t xml:space="preserve">(7179), 716–719. </w:t>
      </w:r>
      <w:hyperlink r:id="rId2662" w:history="1">
        <w:r w:rsidRPr="00D36414">
          <w:rPr>
            <w:rStyle w:val="Hyperlink"/>
            <w:rFonts w:cstheme="minorHAnsi"/>
          </w:rPr>
          <w:t>http://doi.org/10.1038/nature06516</w:t>
        </w:r>
      </w:hyperlink>
    </w:p>
    <w:p w14:paraId="2D92173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Lyons, D. A., Arvanitidis, C., Blight, A. J., Chatzinikolaou, E., Guy-Haim, T., Kotta, J., Orav-Kotta, H., Queiros, A. M., Roliv, G., Somerfield, P. J., &amp; Crowe, T. P. (2014). Macroalgal blooms alter community structure and primary productivity in marine ecosystems. </w:t>
      </w:r>
      <w:r w:rsidRPr="00D36414">
        <w:rPr>
          <w:rFonts w:cstheme="minorHAnsi"/>
          <w:i/>
          <w:iCs/>
        </w:rPr>
        <w:t>Global Change Biology</w:t>
      </w:r>
      <w:r w:rsidRPr="00D36414">
        <w:rPr>
          <w:rFonts w:cstheme="minorHAnsi"/>
        </w:rPr>
        <w:t xml:space="preserve">, </w:t>
      </w:r>
      <w:r w:rsidRPr="00D36414">
        <w:rPr>
          <w:rFonts w:cstheme="minorHAnsi"/>
          <w:i/>
          <w:iCs/>
        </w:rPr>
        <w:t>20</w:t>
      </w:r>
      <w:r w:rsidRPr="00D36414">
        <w:rPr>
          <w:rFonts w:cstheme="minorHAnsi"/>
        </w:rPr>
        <w:t xml:space="preserve">(9), 2712–24. </w:t>
      </w:r>
      <w:hyperlink r:id="rId2663" w:history="1">
        <w:r w:rsidRPr="00D36414">
          <w:rPr>
            <w:rStyle w:val="Hyperlink"/>
            <w:rFonts w:cstheme="minorHAnsi"/>
          </w:rPr>
          <w:t>http://doi.org/10.1111/gcb.12644</w:t>
        </w:r>
      </w:hyperlink>
    </w:p>
    <w:p w14:paraId="5891F91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 T., &amp; Zhou, C. (2012). Climate-associated changes in spring plant phenology in China. </w:t>
      </w:r>
      <w:r w:rsidRPr="00D36414">
        <w:rPr>
          <w:rFonts w:cstheme="minorHAnsi"/>
          <w:i/>
          <w:iCs/>
        </w:rPr>
        <w:t>International Journal of Biometeorology</w:t>
      </w:r>
      <w:r w:rsidRPr="00D36414">
        <w:rPr>
          <w:rFonts w:cstheme="minorHAnsi"/>
        </w:rPr>
        <w:t xml:space="preserve">, </w:t>
      </w:r>
      <w:r w:rsidRPr="00D36414">
        <w:rPr>
          <w:rFonts w:cstheme="minorHAnsi"/>
          <w:i/>
          <w:iCs/>
        </w:rPr>
        <w:t>56</w:t>
      </w:r>
      <w:r w:rsidRPr="00D36414">
        <w:rPr>
          <w:rFonts w:cstheme="minorHAnsi"/>
        </w:rPr>
        <w:t xml:space="preserve">(2), 269–275. </w:t>
      </w:r>
      <w:hyperlink r:id="rId2664" w:history="1">
        <w:r w:rsidRPr="00D36414">
          <w:rPr>
            <w:rStyle w:val="Hyperlink"/>
            <w:rFonts w:cstheme="minorHAnsi"/>
          </w:rPr>
          <w:t>http://doi.org/10.1007/s00484-011-0428-3</w:t>
        </w:r>
      </w:hyperlink>
    </w:p>
    <w:p w14:paraId="730DCC3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bey, R. (2001). </w:t>
      </w:r>
      <w:r w:rsidRPr="00D36414">
        <w:rPr>
          <w:rFonts w:cstheme="minorHAnsi"/>
          <w:i/>
          <w:iCs/>
        </w:rPr>
        <w:t>Food for free</w:t>
      </w:r>
      <w:r w:rsidRPr="00D36414">
        <w:rPr>
          <w:rFonts w:cstheme="minorHAnsi"/>
        </w:rPr>
        <w:t>. London, UK: Collins.</w:t>
      </w:r>
    </w:p>
    <w:p w14:paraId="735FF9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cDonald, D., Crabtree, J. R., Wiesinger, G., Dax, T., Stamou, N., Fleury, P., Lazpita, J. G., &amp; Gibon, A. (2000). Agricultural abandonment in mountain areas of Europe: Environmental consequences and policy response. </w:t>
      </w:r>
      <w:r w:rsidRPr="00D36414">
        <w:rPr>
          <w:rFonts w:cstheme="minorHAnsi"/>
          <w:i/>
          <w:iCs/>
        </w:rPr>
        <w:t>Journal of Environmental Management</w:t>
      </w:r>
      <w:r w:rsidRPr="00D36414">
        <w:rPr>
          <w:rFonts w:cstheme="minorHAnsi"/>
        </w:rPr>
        <w:t xml:space="preserve">, </w:t>
      </w:r>
      <w:r w:rsidRPr="00D36414">
        <w:rPr>
          <w:rFonts w:cstheme="minorHAnsi"/>
          <w:i/>
          <w:iCs/>
        </w:rPr>
        <w:t>59</w:t>
      </w:r>
      <w:r w:rsidRPr="00D36414">
        <w:rPr>
          <w:rFonts w:cstheme="minorHAnsi"/>
        </w:rPr>
        <w:t xml:space="preserve">(1), 47–69. </w:t>
      </w:r>
      <w:hyperlink r:id="rId2665" w:history="1">
        <w:r w:rsidRPr="00D36414">
          <w:rPr>
            <w:rStyle w:val="Hyperlink"/>
            <w:rFonts w:cstheme="minorHAnsi"/>
          </w:rPr>
          <w:t>http://doi.org/10.1006/jema.1999.0335</w:t>
        </w:r>
      </w:hyperlink>
    </w:p>
    <w:p w14:paraId="43FFF5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cgregor, C. J., Evans, D. M., Fox, R., &amp; Pocock, M. J. O. O. (2017). The dark side of street lighting: impacts on moths and evidence for the disruption of nocturnal pollen transport. </w:t>
      </w:r>
      <w:r w:rsidRPr="00D36414">
        <w:rPr>
          <w:rFonts w:cstheme="minorHAnsi"/>
          <w:i/>
          <w:iCs/>
        </w:rPr>
        <w:t>Global Change Biology</w:t>
      </w:r>
      <w:r w:rsidRPr="00D36414">
        <w:rPr>
          <w:rFonts w:cstheme="minorHAnsi"/>
        </w:rPr>
        <w:t xml:space="preserve">, </w:t>
      </w:r>
      <w:r w:rsidRPr="00D36414">
        <w:rPr>
          <w:rFonts w:cstheme="minorHAnsi"/>
          <w:i/>
          <w:iCs/>
        </w:rPr>
        <w:t>23</w:t>
      </w:r>
      <w:r w:rsidRPr="00D36414">
        <w:rPr>
          <w:rFonts w:cstheme="minorHAnsi"/>
        </w:rPr>
        <w:t xml:space="preserve">(2), 697–707. </w:t>
      </w:r>
      <w:hyperlink r:id="rId2666" w:history="1">
        <w:r w:rsidRPr="00D36414">
          <w:rPr>
            <w:rStyle w:val="Hyperlink"/>
            <w:rFonts w:cstheme="minorHAnsi"/>
          </w:rPr>
          <w:t>http://doi.org/10.1111/gcb.13371</w:t>
        </w:r>
      </w:hyperlink>
    </w:p>
    <w:p w14:paraId="4D6BFF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cgregor, C. J., Pocock, M. J. O. O., Fox, R., &amp; Evans, D. M. (2015). Pollination by nocturnal Lepidoptera, and the effects of light pollution: a review. </w:t>
      </w:r>
      <w:r w:rsidRPr="00D36414">
        <w:rPr>
          <w:rFonts w:cstheme="minorHAnsi"/>
          <w:i/>
          <w:iCs/>
        </w:rPr>
        <w:t>Ecological Entomology</w:t>
      </w:r>
      <w:r w:rsidRPr="00D36414">
        <w:rPr>
          <w:rFonts w:cstheme="minorHAnsi"/>
        </w:rPr>
        <w:t xml:space="preserve">, </w:t>
      </w:r>
      <w:r w:rsidRPr="00D36414">
        <w:rPr>
          <w:rFonts w:cstheme="minorHAnsi"/>
          <w:i/>
          <w:iCs/>
        </w:rPr>
        <w:t>40</w:t>
      </w:r>
      <w:r w:rsidRPr="00D36414">
        <w:rPr>
          <w:rFonts w:cstheme="minorHAnsi"/>
        </w:rPr>
        <w:t xml:space="preserve">(3), 187–198. </w:t>
      </w:r>
      <w:hyperlink r:id="rId2667" w:history="1">
        <w:r w:rsidRPr="00D36414">
          <w:rPr>
            <w:rStyle w:val="Hyperlink"/>
            <w:rFonts w:cstheme="minorHAnsi"/>
          </w:rPr>
          <w:t>http://doi.org/10.1111/een.12174</w:t>
        </w:r>
      </w:hyperlink>
    </w:p>
    <w:p w14:paraId="432F1B8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iorano, L., Falcucci, A., Garton, E. O., &amp; Boitani, L. (2007). Contribution of the Natura 2000 network to biodiversity conservation in Italy. </w:t>
      </w:r>
      <w:r w:rsidRPr="00D36414">
        <w:rPr>
          <w:rFonts w:cstheme="minorHAnsi"/>
          <w:i/>
          <w:iCs/>
        </w:rPr>
        <w:t>Conservation Biology</w:t>
      </w:r>
      <w:r w:rsidRPr="00D36414">
        <w:rPr>
          <w:rFonts w:cstheme="minorHAnsi"/>
        </w:rPr>
        <w:t xml:space="preserve">, </w:t>
      </w:r>
      <w:r w:rsidRPr="00D36414">
        <w:rPr>
          <w:rFonts w:cstheme="minorHAnsi"/>
          <w:i/>
          <w:iCs/>
        </w:rPr>
        <w:t>21</w:t>
      </w:r>
      <w:r w:rsidRPr="00D36414">
        <w:rPr>
          <w:rFonts w:cstheme="minorHAnsi"/>
        </w:rPr>
        <w:t xml:space="preserve">(6), 1433–1444. </w:t>
      </w:r>
      <w:hyperlink r:id="rId2668" w:history="1">
        <w:r w:rsidRPr="00D36414">
          <w:rPr>
            <w:rStyle w:val="Hyperlink"/>
            <w:rFonts w:cstheme="minorHAnsi"/>
          </w:rPr>
          <w:t>http://doi.org/10.1111/j.1523-1739.2007.00831.x</w:t>
        </w:r>
      </w:hyperlink>
    </w:p>
    <w:p w14:paraId="013FADA3"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Malaj, E., von der Ohe, P. C., Grote, M., Kühne, R., Mondy, C. P., Usseglio-Polatera, P., Brack, W., &amp; Schäfer, R. B. (2014). Organic chemicals jeopardize the health of freshwater ecosystems on the continental scal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1</w:t>
      </w:r>
      <w:r w:rsidRPr="00D36414">
        <w:rPr>
          <w:rFonts w:cstheme="minorHAnsi"/>
        </w:rPr>
        <w:t xml:space="preserve">(26), 9549–9554. </w:t>
      </w:r>
      <w:hyperlink r:id="rId2669" w:history="1">
        <w:r w:rsidRPr="00D36414">
          <w:rPr>
            <w:rStyle w:val="Hyperlink"/>
            <w:rFonts w:cstheme="minorHAnsi"/>
            <w:lang w:val="es-ES"/>
          </w:rPr>
          <w:t>http://doi.org/10.1073/pnas.1321082111</w:t>
        </w:r>
      </w:hyperlink>
    </w:p>
    <w:p w14:paraId="02F50469" w14:textId="72A2B52C"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Malayang III, B. S., Hahn, T., &amp; Kumar, P. (2006). </w:t>
      </w:r>
      <w:r w:rsidRPr="00D36414">
        <w:rPr>
          <w:rFonts w:cstheme="minorHAnsi"/>
        </w:rPr>
        <w:t xml:space="preserve">Responses to ecosystem change and to their impacts on human well-being. In </w:t>
      </w:r>
      <w:r w:rsidRPr="00D36414">
        <w:rPr>
          <w:rFonts w:cstheme="minorHAnsi"/>
          <w:i/>
        </w:rPr>
        <w:t>Mille</w:t>
      </w:r>
      <w:r w:rsidR="00885271">
        <w:rPr>
          <w:rFonts w:cstheme="minorHAnsi"/>
          <w:i/>
        </w:rPr>
        <w:t>n</w:t>
      </w:r>
      <w:r w:rsidRPr="00D36414">
        <w:rPr>
          <w:rFonts w:cstheme="minorHAnsi"/>
          <w:i/>
        </w:rPr>
        <w:t xml:space="preserve">nium Ecosystem Assessment: </w:t>
      </w:r>
      <w:r w:rsidRPr="00D36414">
        <w:rPr>
          <w:rFonts w:cstheme="minorHAnsi"/>
          <w:i/>
          <w:iCs/>
        </w:rPr>
        <w:t xml:space="preserve">Multiscale assessments, volume 4. </w:t>
      </w:r>
      <w:r w:rsidRPr="00D36414">
        <w:rPr>
          <w:rFonts w:cstheme="minorHAnsi"/>
        </w:rPr>
        <w:t>(pp. 203–228). Washington DC, USA: Island Press.</w:t>
      </w:r>
    </w:p>
    <w:p w14:paraId="0CB6DA7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Malcolm, I. A., Gibbins, C. N., Fryer, R. J., Keay, J., Tetzlaff, D., &amp; Soulsby, C. (2014). The influence of forestry on acidification and recovery: Insights from long-term hydrochemical and invertebrate data. </w:t>
      </w:r>
      <w:r w:rsidRPr="00D36414">
        <w:rPr>
          <w:rFonts w:cstheme="minorHAnsi"/>
          <w:i/>
          <w:iCs/>
        </w:rPr>
        <w:t>Ecological Indicators</w:t>
      </w:r>
      <w:r w:rsidRPr="00D36414">
        <w:rPr>
          <w:rFonts w:cstheme="minorHAnsi"/>
        </w:rPr>
        <w:t xml:space="preserve">, </w:t>
      </w:r>
      <w:r w:rsidRPr="00D36414">
        <w:rPr>
          <w:rFonts w:cstheme="minorHAnsi"/>
          <w:i/>
          <w:iCs/>
        </w:rPr>
        <w:t>37</w:t>
      </w:r>
      <w:r w:rsidRPr="00D36414">
        <w:rPr>
          <w:rFonts w:cstheme="minorHAnsi"/>
          <w:i/>
        </w:rPr>
        <w:t>,</w:t>
      </w:r>
      <w:r w:rsidRPr="00D36414">
        <w:rPr>
          <w:rFonts w:cstheme="minorHAnsi"/>
        </w:rPr>
        <w:t xml:space="preserve"> 317–329. </w:t>
      </w:r>
      <w:hyperlink r:id="rId2670" w:history="1">
        <w:r w:rsidRPr="00D36414">
          <w:rPr>
            <w:rStyle w:val="Hyperlink"/>
            <w:rFonts w:cstheme="minorHAnsi"/>
          </w:rPr>
          <w:t>http://doi.org/10.1016/j.ecolind.2011.12.011</w:t>
        </w:r>
      </w:hyperlink>
    </w:p>
    <w:p w14:paraId="5DE877B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lkova, G. V. (2008). The last twenty-five years of changes in permafrost temperature of the European Russian Arctic. In D. L. Kane &amp; K. M. Hinkel (Eds.), </w:t>
      </w:r>
      <w:r w:rsidRPr="00D36414">
        <w:rPr>
          <w:rFonts w:cstheme="minorHAnsi"/>
          <w:i/>
          <w:iCs/>
        </w:rPr>
        <w:t>Proceedings of the 9th International Conference on Permafrost</w:t>
      </w:r>
      <w:r w:rsidRPr="00D36414">
        <w:rPr>
          <w:rFonts w:cstheme="minorHAnsi"/>
        </w:rPr>
        <w:t xml:space="preserve"> (pp. 1119–1124). Institute of Northern Engineering, University of Alaska, Fairbanks.</w:t>
      </w:r>
    </w:p>
    <w:p w14:paraId="3A45563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lmaeus, J. (2016). Economic values and resource use. </w:t>
      </w:r>
      <w:r w:rsidRPr="00D36414">
        <w:rPr>
          <w:rFonts w:cstheme="minorHAnsi"/>
          <w:i/>
          <w:iCs/>
        </w:rPr>
        <w:t>Sustainability</w:t>
      </w:r>
      <w:r w:rsidRPr="00D36414">
        <w:rPr>
          <w:rFonts w:cstheme="minorHAnsi"/>
        </w:rPr>
        <w:t xml:space="preserve">, </w:t>
      </w:r>
      <w:r w:rsidRPr="00D36414">
        <w:rPr>
          <w:rFonts w:cstheme="minorHAnsi"/>
          <w:i/>
          <w:iCs/>
        </w:rPr>
        <w:t>8</w:t>
      </w:r>
      <w:r w:rsidRPr="00D36414">
        <w:rPr>
          <w:rFonts w:cstheme="minorHAnsi"/>
        </w:rPr>
        <w:t xml:space="preserve">(5), 490. </w:t>
      </w:r>
      <w:hyperlink r:id="rId2671" w:history="1">
        <w:r w:rsidRPr="00D36414">
          <w:rPr>
            <w:rStyle w:val="Hyperlink"/>
            <w:rFonts w:cstheme="minorHAnsi"/>
          </w:rPr>
          <w:t>http://doi.org/10.3390/su8050490</w:t>
        </w:r>
      </w:hyperlink>
    </w:p>
    <w:p w14:paraId="11090ED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milov, N. S., Balabieva, G. K., &amp; Koishybaeva, G. S. (2010). Distribution of alien fish species in small waterbodies of the Balkhash basin. </w:t>
      </w:r>
      <w:r w:rsidRPr="00D36414">
        <w:rPr>
          <w:rFonts w:cstheme="minorHAnsi"/>
          <w:i/>
          <w:iCs/>
        </w:rPr>
        <w:t>Russian Journal of Biological Invasions</w:t>
      </w:r>
      <w:r w:rsidRPr="00D36414">
        <w:rPr>
          <w:rFonts w:cstheme="minorHAnsi"/>
        </w:rPr>
        <w:t xml:space="preserve">, </w:t>
      </w:r>
      <w:r w:rsidRPr="00D36414">
        <w:rPr>
          <w:rFonts w:cstheme="minorHAnsi"/>
          <w:i/>
          <w:iCs/>
        </w:rPr>
        <w:t>1</w:t>
      </w:r>
      <w:r w:rsidRPr="00D36414">
        <w:rPr>
          <w:rFonts w:cstheme="minorHAnsi"/>
        </w:rPr>
        <w:t xml:space="preserve">(3), 181–186. </w:t>
      </w:r>
      <w:hyperlink r:id="rId2672" w:history="1">
        <w:r w:rsidRPr="00D36414">
          <w:rPr>
            <w:rStyle w:val="Hyperlink"/>
            <w:rFonts w:cstheme="minorHAnsi"/>
          </w:rPr>
          <w:t>http://doi.org/10.1134/S2075111710030070</w:t>
        </w:r>
      </w:hyperlink>
    </w:p>
    <w:p w14:paraId="238C056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ntyka-Pringle, C. S., Martin, T. G., &amp; Rhodes, J. R. (2012). Interactions between climate and habitat loss effects on biodiversity: a systematic review and meta-analysis.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4), 1239–1252. </w:t>
      </w:r>
      <w:hyperlink r:id="rId2673" w:history="1">
        <w:r w:rsidRPr="00D36414">
          <w:rPr>
            <w:rStyle w:val="Hyperlink"/>
            <w:rFonts w:cstheme="minorHAnsi"/>
          </w:rPr>
          <w:t>http://doi.org/10.1111/j.1365-2486.2011.02593.x</w:t>
        </w:r>
      </w:hyperlink>
    </w:p>
    <w:p w14:paraId="4DB9424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PAMED. (2017). </w:t>
      </w:r>
      <w:r w:rsidRPr="00D36414">
        <w:rPr>
          <w:rFonts w:cstheme="minorHAnsi"/>
          <w:i/>
        </w:rPr>
        <w:t>The database on sites of interest for the conservation of marine environment in the Mediterranean Sea</w:t>
      </w:r>
      <w:r w:rsidRPr="00D36414">
        <w:rPr>
          <w:rFonts w:cstheme="minorHAnsi"/>
        </w:rPr>
        <w:t xml:space="preserve">. Retrieved from </w:t>
      </w:r>
      <w:hyperlink r:id="rId2674" w:history="1">
        <w:r w:rsidRPr="00D36414">
          <w:rPr>
            <w:rStyle w:val="Hyperlink"/>
            <w:rFonts w:cstheme="minorHAnsi"/>
          </w:rPr>
          <w:t>http://medpan.org/marine-protected-areas/mediterranean-mpas/</w:t>
        </w:r>
      </w:hyperlink>
    </w:p>
    <w:p w14:paraId="573148A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añón, T. (1988). Agro-sylvo-pastoral systems in the Iberian Peninsula: Dehesas and montados. </w:t>
      </w:r>
      <w:r w:rsidRPr="00D36414">
        <w:rPr>
          <w:rFonts w:cstheme="minorHAnsi"/>
          <w:i/>
          <w:iCs/>
        </w:rPr>
        <w:t>Rangelands</w:t>
      </w:r>
      <w:r w:rsidRPr="00D36414">
        <w:rPr>
          <w:rFonts w:cstheme="minorHAnsi"/>
        </w:rPr>
        <w:t xml:space="preserve">, </w:t>
      </w:r>
      <w:r w:rsidRPr="00D36414">
        <w:rPr>
          <w:rFonts w:cstheme="minorHAnsi"/>
          <w:i/>
          <w:iCs/>
        </w:rPr>
        <w:t>10</w:t>
      </w:r>
      <w:r w:rsidRPr="00D36414">
        <w:rPr>
          <w:rFonts w:cstheme="minorHAnsi"/>
        </w:rPr>
        <w:t>, 255–258.</w:t>
      </w:r>
    </w:p>
    <w:p w14:paraId="18BE2AB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chenko, S. S., Gorbunov, A. P., &amp; Romanovsky, V. E. (2007). Permafrost warming in the Tien Shan Mountains, Central Asia. </w:t>
      </w:r>
      <w:r w:rsidRPr="00D36414">
        <w:rPr>
          <w:rFonts w:cstheme="minorHAnsi"/>
          <w:i/>
          <w:iCs/>
        </w:rPr>
        <w:t>Global and Planetary Change</w:t>
      </w:r>
      <w:r w:rsidRPr="00D36414">
        <w:rPr>
          <w:rFonts w:cstheme="minorHAnsi"/>
        </w:rPr>
        <w:t xml:space="preserve">, </w:t>
      </w:r>
      <w:r w:rsidRPr="00D36414">
        <w:rPr>
          <w:rFonts w:cstheme="minorHAnsi"/>
          <w:i/>
          <w:iCs/>
        </w:rPr>
        <w:t>56</w:t>
      </w:r>
      <w:r w:rsidRPr="00D36414">
        <w:rPr>
          <w:rFonts w:cstheme="minorHAnsi"/>
        </w:rPr>
        <w:t xml:space="preserve">(3–4), 311–327. </w:t>
      </w:r>
      <w:hyperlink r:id="rId2675" w:history="1">
        <w:r w:rsidRPr="00D36414">
          <w:rPr>
            <w:rStyle w:val="Hyperlink"/>
            <w:rFonts w:cstheme="minorHAnsi"/>
          </w:rPr>
          <w:t>http://doi.org/10.1016/j.gloplacha.2006.07.023</w:t>
        </w:r>
      </w:hyperlink>
    </w:p>
    <w:p w14:paraId="5279200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lon, J. R., Bartlein, P. J., Carcaillet, C., Gavin, D. G., Harrison, S. P., Higuera, P. E., Joos, F., Power, M. J., &amp; Prentice, I. C. (2008). Climate and human influences on global biomass burning over the past two millennia. </w:t>
      </w:r>
      <w:r w:rsidRPr="00D36414">
        <w:rPr>
          <w:rFonts w:cstheme="minorHAnsi"/>
          <w:i/>
          <w:iCs/>
        </w:rPr>
        <w:t>Nature Geoscience</w:t>
      </w:r>
      <w:r w:rsidRPr="00D36414">
        <w:rPr>
          <w:rFonts w:cstheme="minorHAnsi"/>
        </w:rPr>
        <w:t xml:space="preserve">, </w:t>
      </w:r>
      <w:r w:rsidRPr="00D36414">
        <w:rPr>
          <w:rFonts w:cstheme="minorHAnsi"/>
          <w:i/>
          <w:iCs/>
        </w:rPr>
        <w:t>1</w:t>
      </w:r>
      <w:r w:rsidRPr="00D36414">
        <w:rPr>
          <w:rFonts w:cstheme="minorHAnsi"/>
        </w:rPr>
        <w:t xml:space="preserve">(10), 697–702. </w:t>
      </w:r>
      <w:hyperlink r:id="rId2676" w:history="1">
        <w:r w:rsidRPr="00D36414">
          <w:rPr>
            <w:rStyle w:val="Hyperlink"/>
            <w:rFonts w:cstheme="minorHAnsi"/>
          </w:rPr>
          <w:t>http://doi.org/10.1038/ngeo313</w:t>
        </w:r>
      </w:hyperlink>
    </w:p>
    <w:p w14:paraId="0BCE377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tel, A., Blooi, M., Adriaensen, C., Van Rooij, P., Beukema, W., Fisher, M. C., Farrer, R. A., Schmidt, B. R., Tobler, U., Goka, K., Lips, K. R., Muletz, C., Zamudio, K. R., Bosch, J., Lotters, S., Wombwell, E., Garner, T. W. J., Cunningham, A. A., Spitzen-van der Sluijs, A., Salvidio, S., Ducatelle, R., Nishikawa, K., Nguyen, T. T., Kolby, J. E., Van Bocxlaer, I., Bossuyt, F., &amp; Pasmans, F. (2014). Recent introduction of a chytrid fungus endangers western Palearctic salamanders. </w:t>
      </w:r>
      <w:r w:rsidRPr="00D36414">
        <w:rPr>
          <w:rFonts w:cstheme="minorHAnsi"/>
          <w:i/>
          <w:iCs/>
        </w:rPr>
        <w:t>Science</w:t>
      </w:r>
      <w:r w:rsidRPr="00D36414">
        <w:rPr>
          <w:rFonts w:cstheme="minorHAnsi"/>
        </w:rPr>
        <w:t xml:space="preserve">, </w:t>
      </w:r>
      <w:r w:rsidRPr="00D36414">
        <w:rPr>
          <w:rFonts w:cstheme="minorHAnsi"/>
          <w:i/>
          <w:iCs/>
        </w:rPr>
        <w:t>346</w:t>
      </w:r>
      <w:r w:rsidRPr="00D36414">
        <w:rPr>
          <w:rFonts w:cstheme="minorHAnsi"/>
        </w:rPr>
        <w:t xml:space="preserve">(6209), 630–631. </w:t>
      </w:r>
      <w:hyperlink r:id="rId2677" w:history="1">
        <w:r w:rsidRPr="00D36414">
          <w:rPr>
            <w:rStyle w:val="Hyperlink"/>
            <w:rFonts w:cstheme="minorHAnsi"/>
          </w:rPr>
          <w:t>http://doi.org/10.1126/science.1258268</w:t>
        </w:r>
      </w:hyperlink>
    </w:p>
    <w:p w14:paraId="013357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tin, J., Henrichs, T., Francis, C., Hoogeveen, Y., Kazmierczyk, P., Pignatelli, R., &amp; Speck, S. (2012). </w:t>
      </w:r>
      <w:r w:rsidRPr="00D36414">
        <w:rPr>
          <w:rFonts w:cstheme="minorHAnsi"/>
          <w:i/>
          <w:iCs/>
        </w:rPr>
        <w:t>Environmental indicator report 2012: Ecosystem resilience and resource efficiency in a green economy in Europe.</w:t>
      </w:r>
      <w:r w:rsidRPr="00D36414">
        <w:rPr>
          <w:rFonts w:cstheme="minorHAnsi"/>
        </w:rPr>
        <w:t xml:space="preserve"> Retrieved from </w:t>
      </w:r>
      <w:hyperlink r:id="rId2678" w:history="1">
        <w:r w:rsidRPr="00D36414">
          <w:rPr>
            <w:rStyle w:val="Hyperlink"/>
            <w:rFonts w:cstheme="minorHAnsi"/>
          </w:rPr>
          <w:t>http://www.eea.europa.eu/publications/environmental-indicator-report-2012</w:t>
        </w:r>
      </w:hyperlink>
    </w:p>
    <w:p w14:paraId="29AEDAF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tinez-Alier, J. (2016). Socially sustainable economic degrowth. In J. Farley &amp; D. Malghan (Eds.), </w:t>
      </w:r>
      <w:r w:rsidRPr="00D36414">
        <w:rPr>
          <w:rFonts w:cstheme="minorHAnsi"/>
          <w:i/>
          <w:iCs/>
        </w:rPr>
        <w:t xml:space="preserve">Beyond uneconomic growth: Economics, equity and the ecological predicament </w:t>
      </w:r>
      <w:r w:rsidRPr="00D36414">
        <w:rPr>
          <w:rFonts w:cstheme="minorHAnsi"/>
          <w:iCs/>
        </w:rPr>
        <w:t>(pp. 280-301)</w:t>
      </w:r>
      <w:r w:rsidRPr="00D36414">
        <w:rPr>
          <w:rFonts w:cstheme="minorHAnsi"/>
        </w:rPr>
        <w:t>. Cheltenham, UK: Edward Elgar Publishing Limited.</w:t>
      </w:r>
    </w:p>
    <w:p w14:paraId="3412860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tínez-Alier, J., Pascual, U., Vivien, F.-D., &amp; Zaccai, E. (2010). Sustainable de-growth: Mapping the context, criticisms and future prospects of an emergent paradigm. </w:t>
      </w:r>
      <w:r w:rsidRPr="00D36414">
        <w:rPr>
          <w:rFonts w:cstheme="minorHAnsi"/>
          <w:i/>
          <w:iCs/>
        </w:rPr>
        <w:t>Ecological Economics</w:t>
      </w:r>
      <w:r w:rsidRPr="00D36414">
        <w:rPr>
          <w:rFonts w:cstheme="minorHAnsi"/>
        </w:rPr>
        <w:t xml:space="preserve">, </w:t>
      </w:r>
      <w:r w:rsidRPr="00D36414">
        <w:rPr>
          <w:rFonts w:cstheme="minorHAnsi"/>
          <w:i/>
          <w:iCs/>
        </w:rPr>
        <w:t>69</w:t>
      </w:r>
      <w:r w:rsidRPr="00D36414">
        <w:rPr>
          <w:rFonts w:cstheme="minorHAnsi"/>
        </w:rPr>
        <w:t xml:space="preserve">(9), 1741–1747. </w:t>
      </w:r>
      <w:hyperlink r:id="rId2679" w:history="1">
        <w:r w:rsidRPr="00D36414">
          <w:rPr>
            <w:rStyle w:val="Hyperlink"/>
            <w:rFonts w:cstheme="minorHAnsi"/>
          </w:rPr>
          <w:t>http://doi.org/10.1016/j.ecolecon.2010.04.017</w:t>
        </w:r>
      </w:hyperlink>
    </w:p>
    <w:p w14:paraId="45AB9EA8" w14:textId="031D3A8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tyn, A. H., &amp; Yevsiukov, T. O. (2009). </w:t>
      </w:r>
      <w:r w:rsidRPr="00D36414">
        <w:rPr>
          <w:rFonts w:cstheme="minorHAnsi"/>
          <w:i/>
          <w:iCs/>
        </w:rPr>
        <w:t>State of land tenure as a deterrent</w:t>
      </w:r>
      <w:r w:rsidR="00243116">
        <w:rPr>
          <w:rFonts w:cstheme="minorHAnsi"/>
          <w:i/>
          <w:iCs/>
        </w:rPr>
        <w:t xml:space="preserve"> </w:t>
      </w:r>
      <w:r w:rsidRPr="00D36414">
        <w:rPr>
          <w:rFonts w:cstheme="minorHAnsi"/>
          <w:i/>
          <w:iCs/>
        </w:rPr>
        <w:t xml:space="preserve">of development of </w:t>
      </w:r>
      <w:r w:rsidRPr="00D36414">
        <w:rPr>
          <w:rFonts w:cstheme="minorHAnsi"/>
          <w:i/>
          <w:iCs/>
        </w:rPr>
        <w:lastRenderedPageBreak/>
        <w:t>productive forces in Ukraine</w:t>
      </w:r>
      <w:r w:rsidRPr="00D36414">
        <w:rPr>
          <w:rFonts w:cstheme="minorHAnsi"/>
        </w:rPr>
        <w:t xml:space="preserve">. </w:t>
      </w:r>
      <w:r w:rsidRPr="00D36414">
        <w:rPr>
          <w:rFonts w:cstheme="minorHAnsi"/>
          <w:i/>
          <w:iCs/>
        </w:rPr>
        <w:t>Materials of the International Scientific Conference, Council of Productive Forces NASU of Ukraine</w:t>
      </w:r>
      <w:r w:rsidRPr="00D36414">
        <w:rPr>
          <w:rFonts w:cstheme="minorHAnsi"/>
        </w:rPr>
        <w:t>. Kyiv, Ukraine.</w:t>
      </w:r>
    </w:p>
    <w:p w14:paraId="63F25D6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rvier, M., McCreedy, C., Regetz, J., &amp; Kareiva, P. (2007). A meta-analysis of effects of Bt cotton and maize on nontarget invertebrates. </w:t>
      </w:r>
      <w:r w:rsidRPr="00D36414">
        <w:rPr>
          <w:rFonts w:cstheme="minorHAnsi"/>
          <w:i/>
          <w:iCs/>
        </w:rPr>
        <w:t>Science</w:t>
      </w:r>
      <w:r w:rsidRPr="00D36414">
        <w:rPr>
          <w:rFonts w:cstheme="minorHAnsi"/>
        </w:rPr>
        <w:t xml:space="preserve">, </w:t>
      </w:r>
      <w:r w:rsidRPr="00D36414">
        <w:rPr>
          <w:rFonts w:cstheme="minorHAnsi"/>
          <w:i/>
          <w:iCs/>
        </w:rPr>
        <w:t>316</w:t>
      </w:r>
      <w:r w:rsidRPr="00D36414">
        <w:rPr>
          <w:rFonts w:cstheme="minorHAnsi"/>
        </w:rPr>
        <w:t xml:space="preserve">(5830), 1475–1477. </w:t>
      </w:r>
      <w:hyperlink r:id="rId2680" w:history="1">
        <w:r w:rsidRPr="00D36414">
          <w:rPr>
            <w:rStyle w:val="Hyperlink"/>
            <w:rFonts w:cstheme="minorHAnsi"/>
          </w:rPr>
          <w:t>http://doi.org/10.1126/science.1139208</w:t>
        </w:r>
      </w:hyperlink>
    </w:p>
    <w:p w14:paraId="63F5E3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shin, A. S., Kozlov, U. P., &amp; Nikol'skyy, A. A. [Мишин, А. С., Козлов, Ю. П., &amp; Никольский, А. А]. (2001). О подготовке специалистов особо охраняемых природных территорий [About preparation of specialists for nature protected areas]. </w:t>
      </w:r>
      <w:r w:rsidRPr="00D36414">
        <w:rPr>
          <w:rFonts w:cstheme="minorHAnsi"/>
          <w:i/>
          <w:iCs/>
        </w:rPr>
        <w:t xml:space="preserve">Вестн. РУДН. Сер. Экология И Безопасность Жизнедеятельности </w:t>
      </w:r>
      <w:r w:rsidRPr="00D36414">
        <w:rPr>
          <w:rFonts w:cstheme="minorHAnsi"/>
          <w:i/>
          <w:iCs/>
        </w:rPr>
        <w:sym w:font="Symbol" w:char="F05B"/>
      </w:r>
      <w:r w:rsidRPr="00D36414">
        <w:rPr>
          <w:rFonts w:cstheme="minorHAnsi"/>
          <w:i/>
          <w:iCs/>
        </w:rPr>
        <w:t>Bulletin of the PFUR. Ser. Ecology and Safety of Vital Activity</w:t>
      </w:r>
      <w:r w:rsidRPr="00D36414">
        <w:rPr>
          <w:rFonts w:cstheme="minorHAnsi"/>
          <w:i/>
        </w:rPr>
        <w:sym w:font="Symbol" w:char="F05D"/>
      </w:r>
      <w:r w:rsidRPr="00D36414">
        <w:rPr>
          <w:rFonts w:cstheme="minorHAnsi"/>
          <w:i/>
        </w:rPr>
        <w:t xml:space="preserve">, </w:t>
      </w:r>
      <w:r w:rsidRPr="00D36414">
        <w:rPr>
          <w:rFonts w:cstheme="minorHAnsi"/>
          <w:i/>
          <w:iCs/>
        </w:rPr>
        <w:t>5</w:t>
      </w:r>
      <w:r w:rsidRPr="00D36414">
        <w:rPr>
          <w:rFonts w:cstheme="minorHAnsi"/>
          <w:i/>
        </w:rPr>
        <w:t>,</w:t>
      </w:r>
      <w:r w:rsidRPr="00D36414">
        <w:rPr>
          <w:rFonts w:cstheme="minorHAnsi"/>
        </w:rPr>
        <w:t xml:space="preserve"> 60–65.</w:t>
      </w:r>
    </w:p>
    <w:p w14:paraId="6B22B0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Mashkin, V. I. [Машкин, В. И.]. (2007). О кадрах в охотничьем хозяйстве [</w:t>
      </w:r>
      <w:r w:rsidRPr="00D36414">
        <w:rPr>
          <w:rFonts w:cstheme="minorHAnsi"/>
          <w:lang w:val="sv-SE"/>
        </w:rPr>
        <w:t>About staff of hunting enterprises</w:t>
      </w:r>
      <w:r w:rsidRPr="00D36414">
        <w:rPr>
          <w:rFonts w:cstheme="minorHAnsi"/>
        </w:rPr>
        <w:t xml:space="preserve">]. </w:t>
      </w:r>
      <w:r w:rsidRPr="00D36414">
        <w:rPr>
          <w:rFonts w:cstheme="minorHAnsi"/>
          <w:i/>
          <w:iCs/>
        </w:rPr>
        <w:t>Современные Проблемы Природопользования, Охотоведения И Звероводства</w:t>
      </w:r>
      <w:r w:rsidRPr="00D36414">
        <w:rPr>
          <w:rFonts w:cstheme="minorHAnsi"/>
          <w:i/>
        </w:rPr>
        <w:t xml:space="preserve"> </w:t>
      </w:r>
      <w:r w:rsidRPr="00D36414">
        <w:rPr>
          <w:rFonts w:cstheme="minorHAnsi"/>
          <w:i/>
        </w:rPr>
        <w:sym w:font="Symbol" w:char="F05B"/>
      </w:r>
      <w:r w:rsidRPr="00D36414">
        <w:rPr>
          <w:rFonts w:cstheme="minorHAnsi"/>
          <w:i/>
        </w:rPr>
        <w:t>Current problems of land use, hunting and fur-breeding</w:t>
      </w:r>
      <w:r w:rsidRPr="00D36414">
        <w:rPr>
          <w:rFonts w:cstheme="minorHAnsi"/>
          <w:i/>
        </w:rPr>
        <w:sym w:font="Symbol" w:char="F05D"/>
      </w:r>
      <w:r w:rsidRPr="00D36414">
        <w:rPr>
          <w:rFonts w:cstheme="minorHAnsi"/>
        </w:rPr>
        <w:t xml:space="preserve">, </w:t>
      </w:r>
      <w:r w:rsidRPr="00D36414">
        <w:rPr>
          <w:rFonts w:cstheme="minorHAnsi"/>
          <w:i/>
          <w:iCs/>
        </w:rPr>
        <w:t>1</w:t>
      </w:r>
      <w:r w:rsidRPr="00D36414">
        <w:rPr>
          <w:rFonts w:cstheme="minorHAnsi"/>
        </w:rPr>
        <w:t>, 276–277.</w:t>
      </w:r>
    </w:p>
    <w:p w14:paraId="2CD917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slak, O. (2015). </w:t>
      </w:r>
      <w:r w:rsidRPr="00D36414">
        <w:rPr>
          <w:rFonts w:cstheme="minorHAnsi"/>
          <w:i/>
        </w:rPr>
        <w:t>The problems and perspectives of farming in Ukraine. Agrobusiness Today</w:t>
      </w:r>
      <w:r w:rsidRPr="00D36414">
        <w:rPr>
          <w:rFonts w:cstheme="minorHAnsi"/>
        </w:rPr>
        <w:t xml:space="preserve">. Retrieved from </w:t>
      </w:r>
      <w:hyperlink r:id="rId2681" w:history="1">
        <w:r w:rsidRPr="00D36414">
          <w:rPr>
            <w:rStyle w:val="Hyperlink"/>
            <w:rFonts w:cstheme="minorHAnsi"/>
          </w:rPr>
          <w:t>http://www.agro-business.com.ua/</w:t>
        </w:r>
      </w:hyperlink>
    </w:p>
    <w:p w14:paraId="1F55582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thevet, R., Thompson, J. D., Folke, C., &amp; Chapin, F. S. (2016). Protected areas and their surrounding territory: socioecological systems in the context of ecological solidarity. </w:t>
      </w:r>
      <w:r w:rsidRPr="00D36414">
        <w:rPr>
          <w:rFonts w:cstheme="minorHAnsi"/>
          <w:i/>
          <w:iCs/>
        </w:rPr>
        <w:t>Ecological Applications</w:t>
      </w:r>
      <w:r w:rsidRPr="00D36414">
        <w:rPr>
          <w:rFonts w:cstheme="minorHAnsi"/>
        </w:rPr>
        <w:t xml:space="preserve">, </w:t>
      </w:r>
      <w:r w:rsidRPr="00D36414">
        <w:rPr>
          <w:rFonts w:cstheme="minorHAnsi"/>
          <w:i/>
          <w:iCs/>
        </w:rPr>
        <w:t>26</w:t>
      </w:r>
      <w:r w:rsidRPr="00D36414">
        <w:rPr>
          <w:rFonts w:cstheme="minorHAnsi"/>
        </w:rPr>
        <w:t xml:space="preserve">(1), 5–16. </w:t>
      </w:r>
      <w:hyperlink r:id="rId2682" w:history="1">
        <w:r w:rsidRPr="00D36414">
          <w:rPr>
            <w:rStyle w:val="Hyperlink"/>
            <w:rFonts w:cstheme="minorHAnsi"/>
          </w:rPr>
          <w:t>http://doi.org/10.1890/14-0421</w:t>
        </w:r>
      </w:hyperlink>
    </w:p>
    <w:p w14:paraId="2823F6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tthews, E., Amann, C., Bringezu, S., Fischer-Kowalski, M., Hüttler, W., Kleijn, R., Moriguchi, Y., Ottke, C., Rodenburg, E., Rogich, D., Schandl, H., Schütz, H., van der Voet, E., &amp; Weisz, H. (2000). </w:t>
      </w:r>
      <w:r w:rsidRPr="00D36414">
        <w:rPr>
          <w:rFonts w:cstheme="minorHAnsi"/>
          <w:i/>
          <w:iCs/>
        </w:rPr>
        <w:t>The weight of nations: Material outflows from industrial economies</w:t>
      </w:r>
      <w:r w:rsidRPr="00D36414">
        <w:rPr>
          <w:rFonts w:cstheme="minorHAnsi"/>
        </w:rPr>
        <w:t xml:space="preserve">. Retrieved from </w:t>
      </w:r>
      <w:hyperlink r:id="rId2683" w:history="1">
        <w:r w:rsidRPr="00D36414">
          <w:rPr>
            <w:rStyle w:val="Hyperlink"/>
            <w:rFonts w:cstheme="minorHAnsi"/>
          </w:rPr>
          <w:t>http://pdf.wri.org/weight_of_nations.pdf</w:t>
        </w:r>
      </w:hyperlink>
    </w:p>
    <w:p w14:paraId="06C5FB9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tthews, W. J., &amp; Marsh-Matthews, E. (2003). Effects of drought on fish across axes of space, time and ecological complexity. </w:t>
      </w:r>
      <w:r w:rsidRPr="00D36414">
        <w:rPr>
          <w:rFonts w:cstheme="minorHAnsi"/>
          <w:i/>
          <w:iCs/>
        </w:rPr>
        <w:t>Freshwater Biology</w:t>
      </w:r>
      <w:r w:rsidRPr="00D36414">
        <w:rPr>
          <w:rFonts w:cstheme="minorHAnsi"/>
        </w:rPr>
        <w:t xml:space="preserve">, </w:t>
      </w:r>
      <w:r w:rsidRPr="00D36414">
        <w:rPr>
          <w:rFonts w:cstheme="minorHAnsi"/>
          <w:i/>
          <w:iCs/>
        </w:rPr>
        <w:t>48</w:t>
      </w:r>
      <w:r w:rsidRPr="00D36414">
        <w:rPr>
          <w:rFonts w:cstheme="minorHAnsi"/>
        </w:rPr>
        <w:t xml:space="preserve">(7), 1232–1253. </w:t>
      </w:r>
      <w:hyperlink r:id="rId2684" w:history="1">
        <w:r w:rsidRPr="00D36414">
          <w:rPr>
            <w:rStyle w:val="Hyperlink"/>
            <w:rFonts w:cstheme="minorHAnsi"/>
          </w:rPr>
          <w:t>http://doi.org/10.1046/j.1365-2427.2003.01087.x</w:t>
        </w:r>
      </w:hyperlink>
    </w:p>
    <w:p w14:paraId="745150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tulla, C., Schöner, W., Alexandersson, H., von Storch, H., &amp; Wang, X. L. (2008). European storminess: late nineteenth century to present. </w:t>
      </w:r>
      <w:r w:rsidRPr="00D36414">
        <w:rPr>
          <w:rFonts w:cstheme="minorHAnsi"/>
          <w:i/>
          <w:iCs/>
        </w:rPr>
        <w:t>Climate Dynamics</w:t>
      </w:r>
      <w:r w:rsidRPr="00D36414">
        <w:rPr>
          <w:rFonts w:cstheme="minorHAnsi"/>
        </w:rPr>
        <w:t xml:space="preserve">, </w:t>
      </w:r>
      <w:r w:rsidRPr="00D36414">
        <w:rPr>
          <w:rFonts w:cstheme="minorHAnsi"/>
          <w:i/>
          <w:iCs/>
        </w:rPr>
        <w:t>31</w:t>
      </w:r>
      <w:r w:rsidRPr="00D36414">
        <w:rPr>
          <w:rFonts w:cstheme="minorHAnsi"/>
        </w:rPr>
        <w:t xml:space="preserve">, 125–130. </w:t>
      </w:r>
      <w:hyperlink r:id="rId2685" w:history="1">
        <w:r w:rsidRPr="00D36414">
          <w:rPr>
            <w:rStyle w:val="Hyperlink"/>
            <w:rFonts w:cstheme="minorHAnsi"/>
          </w:rPr>
          <w:t>http://doi.org/10.1007/s00382-007-0333-y</w:t>
        </w:r>
      </w:hyperlink>
    </w:p>
    <w:p w14:paraId="6E7CDDE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tyssek, R., Sandermann, H., Esser, K., Lüttge, U., Beyschlag, W., &amp; Hellwig, F. (2003). Impact of ozone on trees: an ecophysiological perspective. In K. Esser, U. Lüttge, W. Beyschlag, &amp; F. Hellwig (Eds.), </w:t>
      </w:r>
      <w:r w:rsidRPr="00D36414">
        <w:rPr>
          <w:rFonts w:cstheme="minorHAnsi"/>
          <w:i/>
          <w:iCs/>
        </w:rPr>
        <w:t>Progress in Botany</w:t>
      </w:r>
      <w:r w:rsidRPr="00D36414">
        <w:rPr>
          <w:rFonts w:cstheme="minorHAnsi"/>
        </w:rPr>
        <w:t xml:space="preserve"> (pp. 349–404). Berlin, Germany: Springer. </w:t>
      </w:r>
      <w:hyperlink r:id="rId2686" w:history="1">
        <w:r w:rsidRPr="00D36414">
          <w:rPr>
            <w:rStyle w:val="Hyperlink"/>
            <w:rFonts w:cstheme="minorHAnsi"/>
          </w:rPr>
          <w:t>http://doi.org/10.1007/978-3-642-55819-1_15</w:t>
        </w:r>
      </w:hyperlink>
    </w:p>
    <w:p w14:paraId="4758E8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xwell, S. L., Fuller, R. A., Brooks, T. M., &amp; Watson, J. E. M. (2016). Biodiversity: The ravages of guns, nets and bulldozers. </w:t>
      </w:r>
      <w:r w:rsidRPr="00D36414">
        <w:rPr>
          <w:rFonts w:cstheme="minorHAnsi"/>
          <w:i/>
          <w:iCs/>
        </w:rPr>
        <w:t>Nature</w:t>
      </w:r>
      <w:r w:rsidRPr="00D36414">
        <w:rPr>
          <w:rFonts w:cstheme="minorHAnsi"/>
        </w:rPr>
        <w:t xml:space="preserve">, </w:t>
      </w:r>
      <w:r w:rsidRPr="00D36414">
        <w:rPr>
          <w:rFonts w:cstheme="minorHAnsi"/>
          <w:i/>
          <w:iCs/>
        </w:rPr>
        <w:t>536</w:t>
      </w:r>
      <w:r w:rsidRPr="00D36414">
        <w:rPr>
          <w:rFonts w:cstheme="minorHAnsi"/>
        </w:rPr>
        <w:t xml:space="preserve">(7615), 143–145. </w:t>
      </w:r>
      <w:hyperlink r:id="rId2687" w:history="1">
        <w:r w:rsidRPr="00D36414">
          <w:rPr>
            <w:rStyle w:val="Hyperlink"/>
            <w:rFonts w:cstheme="minorHAnsi"/>
          </w:rPr>
          <w:t>http://doi.org/10.1038/536143a</w:t>
        </w:r>
      </w:hyperlink>
    </w:p>
    <w:p w14:paraId="38D719B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y, W. (2008). Potential future changes in the characteristics of daily precipitation in Europe simulated by the HIRHAM regional climate model. </w:t>
      </w:r>
      <w:r w:rsidRPr="00D36414">
        <w:rPr>
          <w:rFonts w:cstheme="minorHAnsi"/>
          <w:i/>
          <w:iCs/>
        </w:rPr>
        <w:t>Climate Dynamics</w:t>
      </w:r>
      <w:r w:rsidRPr="00D36414">
        <w:rPr>
          <w:rFonts w:cstheme="minorHAnsi"/>
        </w:rPr>
        <w:t xml:space="preserve">, </w:t>
      </w:r>
      <w:r w:rsidRPr="00D36414">
        <w:rPr>
          <w:rFonts w:cstheme="minorHAnsi"/>
          <w:i/>
          <w:iCs/>
        </w:rPr>
        <w:t>30</w:t>
      </w:r>
      <w:r w:rsidRPr="00D36414">
        <w:rPr>
          <w:rFonts w:cstheme="minorHAnsi"/>
        </w:rPr>
        <w:t xml:space="preserve">(6), 581–603. </w:t>
      </w:r>
      <w:hyperlink r:id="rId2688" w:history="1">
        <w:r w:rsidRPr="00D36414">
          <w:rPr>
            <w:rStyle w:val="Hyperlink"/>
            <w:rFonts w:cstheme="minorHAnsi"/>
          </w:rPr>
          <w:t>http://doi.org/10.1007/s00382-007-0309-y</w:t>
        </w:r>
      </w:hyperlink>
    </w:p>
    <w:p w14:paraId="2F026AD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yer, A. L., Kauppi, P. E., Tikka, P. M., &amp; Angelstam, P. K. (2006). Conservation implications of exporting domestic wood harvest to neighboring countries. </w:t>
      </w:r>
      <w:r w:rsidRPr="00D36414">
        <w:rPr>
          <w:rFonts w:cstheme="minorHAnsi"/>
          <w:i/>
          <w:iCs/>
        </w:rPr>
        <w:t>Environmental Science and Policy</w:t>
      </w:r>
      <w:r w:rsidRPr="00D36414">
        <w:rPr>
          <w:rFonts w:cstheme="minorHAnsi"/>
        </w:rPr>
        <w:t xml:space="preserve">, </w:t>
      </w:r>
      <w:r w:rsidRPr="00D36414">
        <w:rPr>
          <w:rFonts w:cstheme="minorHAnsi"/>
          <w:i/>
          <w:iCs/>
        </w:rPr>
        <w:t>9</w:t>
      </w:r>
      <w:r w:rsidRPr="00D36414">
        <w:rPr>
          <w:rFonts w:cstheme="minorHAnsi"/>
        </w:rPr>
        <w:t xml:space="preserve">(3), 228–236. </w:t>
      </w:r>
      <w:hyperlink r:id="rId2689" w:history="1">
        <w:r w:rsidRPr="00D36414">
          <w:rPr>
            <w:rStyle w:val="Hyperlink"/>
            <w:rFonts w:cstheme="minorHAnsi"/>
          </w:rPr>
          <w:t>http://doi.org/10.1016/j.envsci.2005.12.002</w:t>
        </w:r>
      </w:hyperlink>
    </w:p>
    <w:p w14:paraId="0AC92FB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azziotta, A., Pouzols, F. M., Mönkkönen, M., Kotiaho, J. S., Strandman, H., &amp; Moilanen, A. (2016). Optimal conservation resource allocation under variable economic and ecological time </w:t>
      </w:r>
      <w:r w:rsidRPr="00D36414">
        <w:rPr>
          <w:rFonts w:cstheme="minorHAnsi"/>
        </w:rPr>
        <w:lastRenderedPageBreak/>
        <w:t xml:space="preserve">discounting rates in boreal forest. </w:t>
      </w:r>
      <w:r w:rsidRPr="00D36414">
        <w:rPr>
          <w:rFonts w:cstheme="minorHAnsi"/>
          <w:i/>
          <w:iCs/>
        </w:rPr>
        <w:t>Journal of Environmental Management</w:t>
      </w:r>
      <w:r w:rsidRPr="00D36414">
        <w:rPr>
          <w:rFonts w:cstheme="minorHAnsi"/>
        </w:rPr>
        <w:t xml:space="preserve">, </w:t>
      </w:r>
      <w:r w:rsidRPr="00D36414">
        <w:rPr>
          <w:rFonts w:cstheme="minorHAnsi"/>
          <w:i/>
          <w:iCs/>
        </w:rPr>
        <w:t>180</w:t>
      </w:r>
      <w:r w:rsidRPr="00D36414">
        <w:rPr>
          <w:rFonts w:cstheme="minorHAnsi"/>
        </w:rPr>
        <w:t xml:space="preserve">, 366–374. </w:t>
      </w:r>
      <w:hyperlink r:id="rId2690" w:history="1">
        <w:r w:rsidRPr="00D36414">
          <w:rPr>
            <w:rStyle w:val="Hyperlink"/>
            <w:rFonts w:cstheme="minorHAnsi"/>
          </w:rPr>
          <w:t>http://doi.org/10.1016/j.jenvman.2016.05.057</w:t>
        </w:r>
      </w:hyperlink>
    </w:p>
    <w:p w14:paraId="6337699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Carthy, J. L., McCarthy, K. P., Fuller, T. K., &amp; McCarthy, T. M. (2010). Assessing variation in wildlife biodiversity in the Tien Shan Mountains of Kyrgyzstan using ancillary camera-trap photos. </w:t>
      </w:r>
      <w:r w:rsidRPr="00D36414">
        <w:rPr>
          <w:rFonts w:cstheme="minorHAnsi"/>
          <w:i/>
          <w:iCs/>
        </w:rPr>
        <w:t>Mountain Research and Development</w:t>
      </w:r>
      <w:r w:rsidRPr="00D36414">
        <w:rPr>
          <w:rFonts w:cstheme="minorHAnsi"/>
        </w:rPr>
        <w:t xml:space="preserve">, </w:t>
      </w:r>
      <w:r w:rsidRPr="00D36414">
        <w:rPr>
          <w:rFonts w:cstheme="minorHAnsi"/>
          <w:i/>
          <w:iCs/>
        </w:rPr>
        <w:t>30</w:t>
      </w:r>
      <w:r w:rsidRPr="00D36414">
        <w:rPr>
          <w:rFonts w:cstheme="minorHAnsi"/>
        </w:rPr>
        <w:t xml:space="preserve">(3), 295–301. </w:t>
      </w:r>
      <w:hyperlink r:id="rId2691" w:history="1">
        <w:r w:rsidRPr="00D36414">
          <w:rPr>
            <w:rStyle w:val="Hyperlink"/>
            <w:rFonts w:cstheme="minorHAnsi"/>
          </w:rPr>
          <w:t>http://doi.org/10.1659/MRD-JOURNAL-D-09-00080.1</w:t>
        </w:r>
      </w:hyperlink>
    </w:p>
    <w:p w14:paraId="5FDBEE2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cracken, M. E., Woodcock, B. A., Lobley, M., Pywell, R. F., Saratsi, E., Swetnam, R. D., Mortimer, S. R., Harris, S. J., Winter, M., Hinsley, S., &amp; Bullock, J. M. (2015). Social and ecological drivers of success in agri-environment schemes: The roles of farmers and environmental context.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3), 696–705. </w:t>
      </w:r>
      <w:hyperlink r:id="rId2692" w:history="1">
        <w:r w:rsidRPr="00D36414">
          <w:rPr>
            <w:rStyle w:val="Hyperlink"/>
            <w:rFonts w:cstheme="minorHAnsi"/>
          </w:rPr>
          <w:t>http://doi.org/10.1111/1365-2664.12412</w:t>
        </w:r>
      </w:hyperlink>
    </w:p>
    <w:p w14:paraId="134D00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Geoch, M. A., Butchart, S. H. M., Spear, D., Marais, E., Kleynhans, E. J., Symes, A., Chanson, J., &amp; Hoffmann, M. (2010). Global indicators of biological invasion: Species numbers, biodiversity impact and policy responses. </w:t>
      </w:r>
      <w:r w:rsidRPr="00D36414">
        <w:rPr>
          <w:rFonts w:cstheme="minorHAnsi"/>
          <w:i/>
          <w:iCs/>
        </w:rPr>
        <w:t>Diversity and Distributions</w:t>
      </w:r>
      <w:r w:rsidRPr="00D36414">
        <w:rPr>
          <w:rFonts w:cstheme="minorHAnsi"/>
        </w:rPr>
        <w:t xml:space="preserve">, </w:t>
      </w:r>
      <w:r w:rsidRPr="00D36414">
        <w:rPr>
          <w:rFonts w:cstheme="minorHAnsi"/>
          <w:i/>
          <w:iCs/>
        </w:rPr>
        <w:t>16</w:t>
      </w:r>
      <w:r w:rsidRPr="00D36414">
        <w:rPr>
          <w:rFonts w:cstheme="minorHAnsi"/>
        </w:rPr>
        <w:t xml:space="preserve">(1), 95–108. </w:t>
      </w:r>
      <w:hyperlink r:id="rId2693" w:history="1">
        <w:r w:rsidRPr="00D36414">
          <w:rPr>
            <w:rStyle w:val="Hyperlink"/>
            <w:rFonts w:cstheme="minorHAnsi"/>
          </w:rPr>
          <w:t>http://doi.org/10.1111/j.1472-4642.2009.00633.x</w:t>
        </w:r>
      </w:hyperlink>
    </w:p>
    <w:p w14:paraId="0C06D18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Inerny, G., Travis, J. M. J., &amp; Dytham, C. (2007). Range shifting on a fragmented landscape. </w:t>
      </w:r>
      <w:r w:rsidRPr="00D36414">
        <w:rPr>
          <w:rFonts w:cstheme="minorHAnsi"/>
          <w:i/>
          <w:iCs/>
        </w:rPr>
        <w:t>Ecological Informatics</w:t>
      </w:r>
      <w:r w:rsidRPr="00D36414">
        <w:rPr>
          <w:rFonts w:cstheme="minorHAnsi"/>
        </w:rPr>
        <w:t xml:space="preserve">, </w:t>
      </w:r>
      <w:r w:rsidRPr="00D36414">
        <w:rPr>
          <w:rFonts w:cstheme="minorHAnsi"/>
          <w:i/>
          <w:iCs/>
        </w:rPr>
        <w:t>2</w:t>
      </w:r>
      <w:r w:rsidRPr="00D36414">
        <w:rPr>
          <w:rFonts w:cstheme="minorHAnsi"/>
        </w:rPr>
        <w:t xml:space="preserve">(1), 1–8. </w:t>
      </w:r>
      <w:hyperlink r:id="rId2694" w:history="1">
        <w:r w:rsidRPr="00D36414">
          <w:rPr>
            <w:rStyle w:val="Hyperlink"/>
            <w:rFonts w:cstheme="minorHAnsi"/>
          </w:rPr>
          <w:t>http://doi.org/10.1016/j.ecoinf.2006.12.001</w:t>
        </w:r>
      </w:hyperlink>
    </w:p>
    <w:p w14:paraId="7CA1F33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innes, K. L., Erwin, T. A., &amp; Bathols, J. M. (2011). Global climate model projected changes in 10 m wind speed and direction due to anthropogenic climate change. </w:t>
      </w:r>
      <w:r w:rsidRPr="00D36414">
        <w:rPr>
          <w:rFonts w:cstheme="minorHAnsi"/>
          <w:i/>
          <w:iCs/>
        </w:rPr>
        <w:t>Atmospheric Science Letters</w:t>
      </w:r>
      <w:r w:rsidRPr="00D36414">
        <w:rPr>
          <w:rFonts w:cstheme="minorHAnsi"/>
        </w:rPr>
        <w:t xml:space="preserve">, </w:t>
      </w:r>
      <w:r w:rsidRPr="00D36414">
        <w:rPr>
          <w:rFonts w:cstheme="minorHAnsi"/>
          <w:i/>
          <w:iCs/>
        </w:rPr>
        <w:t>12</w:t>
      </w:r>
      <w:r w:rsidRPr="00D36414">
        <w:rPr>
          <w:rFonts w:cstheme="minorHAnsi"/>
        </w:rPr>
        <w:t xml:space="preserve">(4), 325–333. </w:t>
      </w:r>
      <w:hyperlink r:id="rId2695" w:history="1">
        <w:r w:rsidRPr="00D36414">
          <w:rPr>
            <w:rStyle w:val="Hyperlink"/>
            <w:rFonts w:cstheme="minorHAnsi"/>
          </w:rPr>
          <w:t>http://doi.org/10.1002/asl.341</w:t>
        </w:r>
      </w:hyperlink>
    </w:p>
    <w:p w14:paraId="6BFCCC3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Kenna, D., Naumann, S., McFarland, K., Graf, A., &amp; Evans, D. (2014). </w:t>
      </w:r>
      <w:r w:rsidRPr="00D36414">
        <w:rPr>
          <w:rFonts w:cstheme="minorHAnsi"/>
          <w:i/>
        </w:rPr>
        <w:t>Literature review. The ecological effectiveness of the Natura 2000 Network</w:t>
      </w:r>
      <w:r w:rsidRPr="00D36414">
        <w:rPr>
          <w:rFonts w:cstheme="minorHAnsi"/>
        </w:rPr>
        <w:t xml:space="preserve">. Retrieved from </w:t>
      </w:r>
      <w:hyperlink r:id="rId2696" w:history="1">
        <w:r w:rsidRPr="00D36414">
          <w:rPr>
            <w:rStyle w:val="Hyperlink"/>
            <w:rFonts w:cstheme="minorHAnsi"/>
          </w:rPr>
          <w:t>https://bd.eionet.europa.eu/Reports/ETCBDTechnicalWorkingpapers/The_ecological_effectiveness_of_the_Natura_2000_Network</w:t>
        </w:r>
      </w:hyperlink>
      <w:r w:rsidRPr="00D36414">
        <w:rPr>
          <w:rFonts w:cstheme="minorHAnsi"/>
        </w:rPr>
        <w:t xml:space="preserve"> </w:t>
      </w:r>
    </w:p>
    <w:p w14:paraId="5C33333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Kinney, M. L. (2006). Urbanization as a major cause of biotic homogenization. </w:t>
      </w:r>
      <w:r w:rsidRPr="00D36414">
        <w:rPr>
          <w:rFonts w:cstheme="minorHAnsi"/>
          <w:i/>
          <w:iCs/>
        </w:rPr>
        <w:t>Biological Conservation</w:t>
      </w:r>
      <w:r w:rsidRPr="00D36414">
        <w:rPr>
          <w:rFonts w:cstheme="minorHAnsi"/>
        </w:rPr>
        <w:t xml:space="preserve">, </w:t>
      </w:r>
      <w:r w:rsidRPr="00D36414">
        <w:rPr>
          <w:rFonts w:cstheme="minorHAnsi"/>
          <w:i/>
          <w:iCs/>
        </w:rPr>
        <w:t>127</w:t>
      </w:r>
      <w:r w:rsidRPr="00D36414">
        <w:rPr>
          <w:rFonts w:cstheme="minorHAnsi"/>
        </w:rPr>
        <w:t xml:space="preserve">(3), 247–260. </w:t>
      </w:r>
      <w:hyperlink r:id="rId2697" w:history="1">
        <w:r w:rsidRPr="00D36414">
          <w:rPr>
            <w:rStyle w:val="Hyperlink"/>
            <w:rFonts w:cstheme="minorHAnsi"/>
          </w:rPr>
          <w:t>http://doi.org/10.1016/j.biocon.2005.09.005</w:t>
        </w:r>
      </w:hyperlink>
    </w:p>
    <w:p w14:paraId="3340D21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Kinney, M. L. (2008). Effects of urbanization on species richness: A review of plants and animals. </w:t>
      </w:r>
      <w:r w:rsidRPr="00D36414">
        <w:rPr>
          <w:rFonts w:cstheme="minorHAnsi"/>
          <w:i/>
          <w:iCs/>
        </w:rPr>
        <w:t>Urban Ecosystems</w:t>
      </w:r>
      <w:r w:rsidRPr="00D36414">
        <w:rPr>
          <w:rFonts w:cstheme="minorHAnsi"/>
        </w:rPr>
        <w:t xml:space="preserve">, </w:t>
      </w:r>
      <w:r w:rsidRPr="00D36414">
        <w:rPr>
          <w:rFonts w:cstheme="minorHAnsi"/>
          <w:i/>
          <w:iCs/>
        </w:rPr>
        <w:t>11</w:t>
      </w:r>
      <w:r w:rsidRPr="00D36414">
        <w:rPr>
          <w:rFonts w:cstheme="minorHAnsi"/>
        </w:rPr>
        <w:t xml:space="preserve">(2), 161–176. </w:t>
      </w:r>
      <w:hyperlink r:id="rId2698" w:history="1">
        <w:r w:rsidRPr="00D36414">
          <w:rPr>
            <w:rStyle w:val="Hyperlink"/>
            <w:rFonts w:cstheme="minorHAnsi"/>
          </w:rPr>
          <w:t>http://doi.org/10.1007/s11252-007-0045-4</w:t>
        </w:r>
      </w:hyperlink>
    </w:p>
    <w:p w14:paraId="58C7D7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Nab, B. K. (1963). Bioenergetics and the determination of home range size. </w:t>
      </w:r>
      <w:r w:rsidRPr="00D36414">
        <w:rPr>
          <w:rFonts w:cstheme="minorHAnsi"/>
          <w:i/>
          <w:iCs/>
        </w:rPr>
        <w:t>American Naturalist</w:t>
      </w:r>
      <w:r w:rsidRPr="00D36414">
        <w:rPr>
          <w:rFonts w:cstheme="minorHAnsi"/>
        </w:rPr>
        <w:t xml:space="preserve">, </w:t>
      </w:r>
      <w:r w:rsidRPr="00D36414">
        <w:rPr>
          <w:rFonts w:cstheme="minorHAnsi"/>
          <w:i/>
          <w:iCs/>
        </w:rPr>
        <w:t>97</w:t>
      </w:r>
      <w:r w:rsidRPr="00D36414">
        <w:rPr>
          <w:rFonts w:cstheme="minorHAnsi"/>
        </w:rPr>
        <w:t>, 133–140.</w:t>
      </w:r>
    </w:p>
    <w:p w14:paraId="05A336F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Neill, M., Phillips, C., Young, S., Shah, F., Aalders, L., Bell, N., Gerard, E., &amp; Littlejohn, R. (2011). Transportation of nonindigenous species via soil on international aircraft passengers’ footwear. </w:t>
      </w:r>
      <w:r w:rsidRPr="00D36414">
        <w:rPr>
          <w:rFonts w:cstheme="minorHAnsi"/>
          <w:i/>
          <w:iCs/>
        </w:rPr>
        <w:t>Biological Invasions</w:t>
      </w:r>
      <w:r w:rsidRPr="00D36414">
        <w:rPr>
          <w:rFonts w:cstheme="minorHAnsi"/>
        </w:rPr>
        <w:t xml:space="preserve">, </w:t>
      </w:r>
      <w:r w:rsidRPr="00D36414">
        <w:rPr>
          <w:rFonts w:cstheme="minorHAnsi"/>
          <w:i/>
          <w:iCs/>
        </w:rPr>
        <w:t>13</w:t>
      </w:r>
      <w:r w:rsidRPr="00D36414">
        <w:rPr>
          <w:rFonts w:cstheme="minorHAnsi"/>
        </w:rPr>
        <w:t xml:space="preserve">(12), 2799–2815. </w:t>
      </w:r>
      <w:hyperlink r:id="rId2699" w:history="1">
        <w:r w:rsidRPr="00D36414">
          <w:rPr>
            <w:rStyle w:val="Hyperlink"/>
            <w:rFonts w:cstheme="minorHAnsi"/>
          </w:rPr>
          <w:t>http://doi.org/10.1007/s10530-011-9964-3</w:t>
        </w:r>
      </w:hyperlink>
    </w:p>
    <w:p w14:paraId="6180B06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PFE. (1998). </w:t>
      </w:r>
      <w:r w:rsidRPr="00D36414">
        <w:rPr>
          <w:rFonts w:cstheme="minorHAnsi"/>
          <w:i/>
          <w:iCs/>
        </w:rPr>
        <w:t>Resolution L1. People, Forests and forestry – Enhancement of socio-economic aspects of sustainable forest management. Third Ministerial Conference on the Protection of Forests in Europe</w:t>
      </w:r>
      <w:r w:rsidRPr="00D36414">
        <w:rPr>
          <w:rFonts w:cstheme="minorHAnsi"/>
        </w:rPr>
        <w:t xml:space="preserve">. Retrieved from </w:t>
      </w:r>
      <w:hyperlink r:id="rId2700" w:history="1">
        <w:r w:rsidRPr="00D36414">
          <w:rPr>
            <w:rStyle w:val="Hyperlink"/>
            <w:rFonts w:cstheme="minorHAnsi"/>
          </w:rPr>
          <w:t>http://www.foresteurope.org/docs/MC/MC_lisbon_resolutionL1.pdf</w:t>
        </w:r>
      </w:hyperlink>
    </w:p>
    <w:p w14:paraId="20FBE68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PFE. (2001). Criteria and indicators for sustainable forest management of the MCPFE: Review of development and current status. Retrieved from </w:t>
      </w:r>
      <w:hyperlink r:id="rId2701" w:history="1">
        <w:r w:rsidRPr="00D36414">
          <w:rPr>
            <w:rStyle w:val="Hyperlink"/>
            <w:rFonts w:cstheme="minorHAnsi"/>
          </w:rPr>
          <w:t>http://www.rinya.maff.go.jp/mar/MCPFE%20and%20experiences%20on%20C%26I,%20.pdf</w:t>
        </w:r>
      </w:hyperlink>
    </w:p>
    <w:p w14:paraId="7AC7F96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CPFE. (2013). </w:t>
      </w:r>
      <w:r w:rsidRPr="00D36414">
        <w:rPr>
          <w:rFonts w:cstheme="minorHAnsi"/>
          <w:i/>
        </w:rPr>
        <w:t>Pan-European criteris and indicators for sustainable forest management</w:t>
      </w:r>
      <w:r w:rsidRPr="00D36414">
        <w:rPr>
          <w:rFonts w:cstheme="minorHAnsi"/>
        </w:rPr>
        <w:t xml:space="preserve">. Retrieved from </w:t>
      </w:r>
      <w:hyperlink r:id="rId2702" w:history="1">
        <w:r w:rsidRPr="00D36414">
          <w:rPr>
            <w:rStyle w:val="Hyperlink"/>
            <w:rFonts w:cstheme="minorHAnsi"/>
          </w:rPr>
          <w:t>http://www.fao.org/docrep/004/AC135E/ac135e09.htm</w:t>
        </w:r>
      </w:hyperlink>
    </w:p>
    <w:p w14:paraId="64B8946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A. (2005a). </w:t>
      </w:r>
      <w:r w:rsidRPr="00D36414">
        <w:rPr>
          <w:rFonts w:cstheme="minorHAnsi"/>
          <w:i/>
          <w:iCs/>
        </w:rPr>
        <w:t>Ecosystems and human well-being: Biodiversity synthesis</w:t>
      </w:r>
      <w:r w:rsidRPr="00D36414">
        <w:rPr>
          <w:rFonts w:cstheme="minorHAnsi"/>
        </w:rPr>
        <w:t>. Washington, DC, USA: Island Press.</w:t>
      </w:r>
    </w:p>
    <w:p w14:paraId="18220A1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MEA. (2005b). </w:t>
      </w:r>
      <w:r w:rsidRPr="00D36414">
        <w:rPr>
          <w:rFonts w:cstheme="minorHAnsi"/>
          <w:i/>
          <w:iCs/>
        </w:rPr>
        <w:t>Ecosystems and human well-being: Synthesis</w:t>
      </w:r>
      <w:r w:rsidRPr="00D36414">
        <w:rPr>
          <w:rFonts w:cstheme="minorHAnsi"/>
        </w:rPr>
        <w:t xml:space="preserve">. Washington, DC, USA: Island Press. </w:t>
      </w:r>
    </w:p>
    <w:p w14:paraId="6CEAB41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detsky, A. (2016). </w:t>
      </w:r>
      <w:r w:rsidRPr="00D36414">
        <w:rPr>
          <w:rFonts w:cstheme="minorHAnsi"/>
          <w:i/>
        </w:rPr>
        <w:t>Russia becomes a grain superpower as wheat exports explode</w:t>
      </w:r>
      <w:r w:rsidRPr="00D36414">
        <w:rPr>
          <w:rFonts w:cstheme="minorHAnsi"/>
        </w:rPr>
        <w:t xml:space="preserve">. Retrieved February 12, 2017, from </w:t>
      </w:r>
      <w:hyperlink r:id="rId2703" w:history="1">
        <w:r w:rsidRPr="00D36414">
          <w:rPr>
            <w:rStyle w:val="Hyperlink"/>
            <w:rFonts w:cstheme="minorHAnsi"/>
          </w:rPr>
          <w:t>https://www.bloomberg.com/news/articles/2016-10-06/russia-upends-world-wheat-market-with-record-harvest-exports</w:t>
        </w:r>
      </w:hyperlink>
    </w:p>
    <w:p w14:paraId="030B504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DPAN. (2017). The 2016 status of marine protected areas in the Mediterranean: Main Findings. Retrieved from </w:t>
      </w:r>
      <w:hyperlink r:id="rId2704" w:history="1">
        <w:r w:rsidRPr="00D36414">
          <w:rPr>
            <w:rStyle w:val="Hyperlink"/>
            <w:rFonts w:cstheme="minorHAnsi"/>
          </w:rPr>
          <w:t>http://d2ouvy59p0dg6k.cloudfront.net/downloads/medpan_forum_mpa_2016___brochure_a4_en_web_1_.pdf</w:t>
        </w:r>
      </w:hyperlink>
    </w:p>
    <w:p w14:paraId="6413E57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ffe, G., &amp; Carroll, C. (1994). </w:t>
      </w:r>
      <w:r w:rsidRPr="00D36414">
        <w:rPr>
          <w:rFonts w:cstheme="minorHAnsi"/>
          <w:i/>
          <w:iCs/>
        </w:rPr>
        <w:t>Principles of conservation biology</w:t>
      </w:r>
      <w:r w:rsidRPr="00D36414">
        <w:rPr>
          <w:rFonts w:cstheme="minorHAnsi"/>
        </w:rPr>
        <w:t xml:space="preserve">. Sunderland, USA: Sinauer. </w:t>
      </w:r>
    </w:p>
    <w:p w14:paraId="6A5639F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idinger, E. (2003). Forest certification as a global civil society regulatory institution. In E. Meidinger, C. Elliott, &amp; G. Oesten (Eds.), </w:t>
      </w:r>
      <w:r w:rsidRPr="00D36414">
        <w:rPr>
          <w:rFonts w:cstheme="minorHAnsi"/>
          <w:i/>
          <w:iCs/>
        </w:rPr>
        <w:t xml:space="preserve">Social and political dimensions of forest certification </w:t>
      </w:r>
      <w:r w:rsidRPr="00D36414">
        <w:rPr>
          <w:rFonts w:cstheme="minorHAnsi"/>
          <w:iCs/>
        </w:rPr>
        <w:t>(pp. 265-289)</w:t>
      </w:r>
      <w:r w:rsidRPr="00D36414">
        <w:rPr>
          <w:rFonts w:cstheme="minorHAnsi"/>
        </w:rPr>
        <w:t>. Remagen-Oberwinter, Germany: Forstbuch.</w:t>
      </w:r>
    </w:p>
    <w:p w14:paraId="08FA39E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ier, E. S., Lischke, H., Schmatz, D. R., &amp; Zimmermann, N. E. (2012). Climate, competition and connectivity affect future migration and ranges of European trees.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2), 164–178. </w:t>
      </w:r>
      <w:hyperlink r:id="rId2705" w:history="1">
        <w:r w:rsidRPr="00D36414">
          <w:rPr>
            <w:rStyle w:val="Hyperlink"/>
            <w:rFonts w:cstheme="minorHAnsi"/>
          </w:rPr>
          <w:t>http://doi.org/10.1111/j.1466-8238.2011.00669.x</w:t>
        </w:r>
      </w:hyperlink>
    </w:p>
    <w:p w14:paraId="028D35B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len’-Zabramna, O., Shutiak, S., Voytsikhovska, A., Vasyliuk, O., Norenko, K., &amp; Nahorna, O. (2015). </w:t>
      </w:r>
      <w:r w:rsidRPr="00D36414">
        <w:rPr>
          <w:rFonts w:cstheme="minorHAnsi"/>
          <w:i/>
          <w:iCs/>
        </w:rPr>
        <w:t>Military conflict in Eastern Ukraine — Civilization challenges to humanity</w:t>
      </w:r>
      <w:r w:rsidRPr="00D36414">
        <w:rPr>
          <w:rFonts w:cstheme="minorHAnsi"/>
        </w:rPr>
        <w:t>. O. Kravchenko (Ed.). Lviv, Ukraine: EPL.</w:t>
      </w:r>
    </w:p>
    <w:p w14:paraId="7E5216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nges, E. S. (1991). The application of minimum viable population theory to plants. In D. A. I. Falk, &amp; K. E. Holsinger (Eds.), </w:t>
      </w:r>
      <w:r w:rsidRPr="00D36414">
        <w:rPr>
          <w:rFonts w:cstheme="minorHAnsi"/>
          <w:i/>
          <w:iCs/>
        </w:rPr>
        <w:t>Genetics and conservation of rare plants</w:t>
      </w:r>
      <w:r w:rsidRPr="00D36414">
        <w:rPr>
          <w:rFonts w:cstheme="minorHAnsi"/>
        </w:rPr>
        <w:t xml:space="preserve"> (pp. 45–61). New York, USA: Oxford University Press.</w:t>
      </w:r>
    </w:p>
    <w:p w14:paraId="2E43889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nzel, A., Sparks, T. H., Estrella, N., Koch, E., Aasa, A., Ahas, R., Alm-Kubler, K., Bissolli, P., Braslavská, O., Briede, A., Chmielewski, F. M., Crepinsek, Z., Curnel, Y., Dahl, Åslög, Defila, C., Donnelly, A., Filella, Y., Jatczak, K., Måge, F., Mestre, A., Nordli, Ø, Peñuelas, J., Pirinen, P., Remišová, V., Scheifinger, H., Striz, M., Susnik, A., Van Vliet, A. J. H., Wielgolaski, F. E., Zach, S., &amp; Zust, A. (2006). European phenological response to climate change matches the warming pattern. </w:t>
      </w:r>
      <w:r w:rsidRPr="00D36414">
        <w:rPr>
          <w:rFonts w:cstheme="minorHAnsi"/>
          <w:i/>
          <w:iCs/>
        </w:rPr>
        <w:t>Global Change Biology</w:t>
      </w:r>
      <w:r w:rsidRPr="00D36414">
        <w:rPr>
          <w:rFonts w:cstheme="minorHAnsi"/>
        </w:rPr>
        <w:t xml:space="preserve">, </w:t>
      </w:r>
      <w:r w:rsidRPr="00D36414">
        <w:rPr>
          <w:rFonts w:cstheme="minorHAnsi"/>
          <w:i/>
          <w:iCs/>
        </w:rPr>
        <w:t>12</w:t>
      </w:r>
      <w:r w:rsidRPr="00D36414">
        <w:rPr>
          <w:rFonts w:cstheme="minorHAnsi"/>
        </w:rPr>
        <w:t xml:space="preserve">(10), 1969–1976. </w:t>
      </w:r>
      <w:hyperlink r:id="rId2706" w:history="1">
        <w:r w:rsidRPr="00D36414">
          <w:rPr>
            <w:rStyle w:val="Hyperlink"/>
            <w:rFonts w:cstheme="minorHAnsi"/>
          </w:rPr>
          <w:t>http://doi.org/10.1111/j.1365-2486.2006.01193.x</w:t>
        </w:r>
      </w:hyperlink>
    </w:p>
    <w:p w14:paraId="6FDB8F5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rilä, J., &amp; Hendry, A. P. (2014). Climate change, adaptation, and phenotypic plasticity: The problem and the evidence. </w:t>
      </w:r>
      <w:r w:rsidRPr="00D36414">
        <w:rPr>
          <w:rFonts w:cstheme="minorHAnsi"/>
          <w:i/>
          <w:iCs/>
        </w:rPr>
        <w:t>Evolutionary Applications</w:t>
      </w:r>
      <w:r w:rsidRPr="00D36414">
        <w:rPr>
          <w:rFonts w:cstheme="minorHAnsi"/>
        </w:rPr>
        <w:t xml:space="preserve">, </w:t>
      </w:r>
      <w:r w:rsidRPr="00D36414">
        <w:rPr>
          <w:rFonts w:cstheme="minorHAnsi"/>
          <w:i/>
          <w:iCs/>
        </w:rPr>
        <w:t>7</w:t>
      </w:r>
      <w:r w:rsidRPr="00D36414">
        <w:rPr>
          <w:rFonts w:cstheme="minorHAnsi"/>
        </w:rPr>
        <w:t xml:space="preserve">(1), 1–14. </w:t>
      </w:r>
      <w:hyperlink r:id="rId2707" w:history="1">
        <w:r w:rsidRPr="00D36414">
          <w:rPr>
            <w:rStyle w:val="Hyperlink"/>
            <w:rFonts w:cstheme="minorHAnsi"/>
          </w:rPr>
          <w:t>http://doi.org/10.1111/eva.12137</w:t>
        </w:r>
      </w:hyperlink>
    </w:p>
    <w:p w14:paraId="5518282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Meshkov, S. A. [</w:t>
      </w:r>
      <w:r w:rsidRPr="00D36414">
        <w:rPr>
          <w:rFonts w:cstheme="minorHAnsi"/>
          <w:lang w:val="ru-RU"/>
        </w:rPr>
        <w:t>Мешков, С.</w:t>
      </w:r>
      <w:r w:rsidRPr="00D36414">
        <w:rPr>
          <w:rFonts w:cstheme="minorHAnsi"/>
        </w:rPr>
        <w:t xml:space="preserve"> </w:t>
      </w:r>
      <w:r w:rsidRPr="00D36414">
        <w:rPr>
          <w:rFonts w:cstheme="minorHAnsi"/>
          <w:lang w:val="ru-RU"/>
        </w:rPr>
        <w:t>А.</w:t>
      </w:r>
      <w:r w:rsidRPr="00D36414">
        <w:rPr>
          <w:rFonts w:cstheme="minorHAnsi"/>
        </w:rPr>
        <w:t xml:space="preserve">]. (2014). Современные проблемы экономической безопасности рынка земли и пути их решения [Current problems of economic security of land market and solution paths]. </w:t>
      </w:r>
      <w:r w:rsidRPr="00D36414">
        <w:rPr>
          <w:rFonts w:cstheme="minorHAnsi"/>
          <w:i/>
          <w:iCs/>
        </w:rPr>
        <w:t>Актуальные вопросы экономических наук [Relevant Issues in Economics], 37</w:t>
      </w:r>
      <w:r w:rsidRPr="00D36414">
        <w:rPr>
          <w:rFonts w:cstheme="minorHAnsi"/>
        </w:rPr>
        <w:t xml:space="preserve">, 152–155. </w:t>
      </w:r>
    </w:p>
    <w:p w14:paraId="1AC8FE5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yer-Jacob, C., Tolu, J., Bigler, C., Yang, H., &amp; Bindler, R. (2015). Early land use and centennial scale changes in lake-water organic carbon prior to contemporary monitor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2</w:t>
      </w:r>
      <w:r w:rsidRPr="00D36414">
        <w:rPr>
          <w:rFonts w:cstheme="minorHAnsi"/>
        </w:rPr>
        <w:t xml:space="preserve">(21), 6579–6584. </w:t>
      </w:r>
      <w:hyperlink r:id="rId2708" w:history="1">
        <w:r w:rsidRPr="00D36414">
          <w:rPr>
            <w:rStyle w:val="Hyperlink"/>
            <w:rFonts w:cstheme="minorHAnsi"/>
          </w:rPr>
          <w:t>http://doi.org/10.1073/pnas.1501505112</w:t>
        </w:r>
      </w:hyperlink>
    </w:p>
    <w:p w14:paraId="2BD3175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yer, P., Schmidt, M., Spellmann, H., Bedarff, U., Bauhus, J., Reif, A., &amp; Späth, V. (2011). Aufbau eines Systems nutzungsfreier Wälder in Deutschland [Building a system of unused forests in Germany]. </w:t>
      </w:r>
      <w:r w:rsidRPr="00D36414">
        <w:rPr>
          <w:rFonts w:cstheme="minorHAnsi"/>
          <w:i/>
          <w:iCs/>
        </w:rPr>
        <w:t>Natur Und Landschaft</w:t>
      </w:r>
      <w:r w:rsidRPr="00D36414">
        <w:rPr>
          <w:rFonts w:cstheme="minorHAnsi"/>
        </w:rPr>
        <w:t xml:space="preserve">, </w:t>
      </w:r>
      <w:r w:rsidRPr="00D36414">
        <w:rPr>
          <w:rFonts w:cstheme="minorHAnsi"/>
          <w:i/>
          <w:iCs/>
        </w:rPr>
        <w:t>86</w:t>
      </w:r>
      <w:r w:rsidRPr="00D36414">
        <w:rPr>
          <w:rFonts w:cstheme="minorHAnsi"/>
        </w:rPr>
        <w:t>, 243–249.</w:t>
      </w:r>
    </w:p>
    <w:p w14:paraId="5C3351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eyerson, L. A., &amp; Mooney, H. A. (2007). Invasive alien species in an era of globalization. </w:t>
      </w:r>
      <w:r w:rsidRPr="00D36414">
        <w:rPr>
          <w:rFonts w:cstheme="minorHAnsi"/>
          <w:i/>
          <w:iCs/>
        </w:rPr>
        <w:t>Ecological Society of America</w:t>
      </w:r>
      <w:r w:rsidRPr="00D36414">
        <w:rPr>
          <w:rFonts w:cstheme="minorHAnsi"/>
        </w:rPr>
        <w:t xml:space="preserve">, </w:t>
      </w:r>
      <w:r w:rsidRPr="00D36414">
        <w:rPr>
          <w:rFonts w:cstheme="minorHAnsi"/>
          <w:i/>
          <w:iCs/>
        </w:rPr>
        <w:t>5</w:t>
      </w:r>
      <w:r w:rsidRPr="00D36414">
        <w:rPr>
          <w:rFonts w:cstheme="minorHAnsi"/>
        </w:rPr>
        <w:t xml:space="preserve">(4), 199–208. </w:t>
      </w:r>
      <w:hyperlink r:id="rId2709" w:history="1">
        <w:r w:rsidRPr="00D36414">
          <w:rPr>
            <w:rStyle w:val="Hyperlink"/>
            <w:rFonts w:cstheme="minorHAnsi"/>
          </w:rPr>
          <w:t>http://doi.org/10.1890/1540-9295(2007)5[199:IASIAE]2.0.CO;2</w:t>
        </w:r>
      </w:hyperlink>
    </w:p>
    <w:p w14:paraId="37C98C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Meyfroidt, P., Schierhorn, F., Prishchepov, A. V., Müller, D., &amp; Kuemmerle, T. (2016). Drivers, constraints and trade-offs associated with recultivating abandoned cropland in Russia, Ukraine and Kazakhstan. </w:t>
      </w:r>
      <w:r w:rsidRPr="00D36414">
        <w:rPr>
          <w:rFonts w:cstheme="minorHAnsi"/>
          <w:i/>
          <w:iCs/>
        </w:rPr>
        <w:t>Global Environmental Change</w:t>
      </w:r>
      <w:r w:rsidRPr="00D36414">
        <w:rPr>
          <w:rFonts w:cstheme="minorHAnsi"/>
        </w:rPr>
        <w:t xml:space="preserve">, </w:t>
      </w:r>
      <w:r w:rsidRPr="00D36414">
        <w:rPr>
          <w:rFonts w:cstheme="minorHAnsi"/>
          <w:i/>
          <w:iCs/>
        </w:rPr>
        <w:t>37</w:t>
      </w:r>
      <w:r w:rsidRPr="00D36414">
        <w:rPr>
          <w:rFonts w:cstheme="minorHAnsi"/>
        </w:rPr>
        <w:t xml:space="preserve">, 1–15. </w:t>
      </w:r>
      <w:hyperlink r:id="rId2710" w:history="1">
        <w:r w:rsidRPr="00D36414">
          <w:rPr>
            <w:rStyle w:val="Hyperlink"/>
            <w:rFonts w:cstheme="minorHAnsi"/>
          </w:rPr>
          <w:t>http://doi.org/10.1016/j.gloenvcha.2016.01.003</w:t>
        </w:r>
      </w:hyperlink>
    </w:p>
    <w:p w14:paraId="4A15CE9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ichel, S. (2008). Conservation and use of wild ungulates in Central Asia – potentials and challenges. In R. D. Baldus, G. R. Damm, &amp; K. Wollscheid (Eds.), </w:t>
      </w:r>
      <w:r w:rsidRPr="00D36414">
        <w:rPr>
          <w:rFonts w:cstheme="minorHAnsi"/>
          <w:i/>
          <w:iCs/>
        </w:rPr>
        <w:t>Best practices in sustainable hunting</w:t>
      </w:r>
      <w:r w:rsidRPr="00D36414">
        <w:rPr>
          <w:rFonts w:cstheme="minorHAnsi"/>
        </w:rPr>
        <w:t xml:space="preserve"> (pp. 32–40). Vienna, Austria: International Council for Game and Wildlife Conservation.</w:t>
      </w:r>
    </w:p>
    <w:p w14:paraId="41A417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iddleton, B. A. (2013). Rediscovering traditional vegetation management in preserves: Trading experiences between cultures and continents. </w:t>
      </w:r>
      <w:r w:rsidRPr="00D36414">
        <w:rPr>
          <w:rFonts w:cstheme="minorHAnsi"/>
          <w:i/>
          <w:iCs/>
        </w:rPr>
        <w:t>Biological Conservation</w:t>
      </w:r>
      <w:r w:rsidRPr="00D36414">
        <w:rPr>
          <w:rFonts w:cstheme="minorHAnsi"/>
        </w:rPr>
        <w:t xml:space="preserve">, </w:t>
      </w:r>
      <w:r w:rsidRPr="00D36414">
        <w:rPr>
          <w:rFonts w:cstheme="minorHAnsi"/>
          <w:i/>
          <w:iCs/>
        </w:rPr>
        <w:t>158</w:t>
      </w:r>
      <w:r w:rsidRPr="00D36414">
        <w:rPr>
          <w:rFonts w:cstheme="minorHAnsi"/>
        </w:rPr>
        <w:t xml:space="preserve">, 271–279. </w:t>
      </w:r>
      <w:hyperlink r:id="rId2711" w:history="1">
        <w:r w:rsidRPr="00D36414">
          <w:rPr>
            <w:rStyle w:val="Hyperlink"/>
            <w:rFonts w:cstheme="minorHAnsi"/>
          </w:rPr>
          <w:t>http://doi.org/10.1016/j.biocon.2012.10.003</w:t>
        </w:r>
      </w:hyperlink>
    </w:p>
    <w:p w14:paraId="4F1FD77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iina, J., Pukkala, T., &amp; Kurttila, M. (2016). Optimal multi-product management of stands producing timber and wild berries. </w:t>
      </w:r>
      <w:r w:rsidRPr="00D36414">
        <w:rPr>
          <w:rFonts w:cstheme="minorHAnsi"/>
          <w:i/>
          <w:iCs/>
        </w:rPr>
        <w:t>European Journal of Forest Research</w:t>
      </w:r>
      <w:r w:rsidRPr="00D36414">
        <w:rPr>
          <w:rFonts w:cstheme="minorHAnsi"/>
        </w:rPr>
        <w:t xml:space="preserve">, </w:t>
      </w:r>
      <w:r w:rsidRPr="00D36414">
        <w:rPr>
          <w:rFonts w:cstheme="minorHAnsi"/>
          <w:i/>
          <w:iCs/>
        </w:rPr>
        <w:t>135</w:t>
      </w:r>
      <w:r w:rsidRPr="00D36414">
        <w:rPr>
          <w:rFonts w:cstheme="minorHAnsi"/>
        </w:rPr>
        <w:t xml:space="preserve">(4), 781–794. </w:t>
      </w:r>
      <w:hyperlink r:id="rId2712" w:history="1">
        <w:r w:rsidRPr="00D36414">
          <w:rPr>
            <w:rStyle w:val="Hyperlink"/>
            <w:rFonts w:cstheme="minorHAnsi"/>
          </w:rPr>
          <w:t>http://doi.org/10.1007/s10342-016-0972-9</w:t>
        </w:r>
      </w:hyperlink>
    </w:p>
    <w:p w14:paraId="139ADE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ijangos, J. L., Pacioni, C., Spencer, P. B. S., &amp; Craig, M. D. (2015). Contribution of genetics to ecological restoration. </w:t>
      </w:r>
      <w:r w:rsidRPr="00D36414">
        <w:rPr>
          <w:rFonts w:cstheme="minorHAnsi"/>
          <w:i/>
          <w:iCs/>
        </w:rPr>
        <w:t>Molecular Ecology</w:t>
      </w:r>
      <w:r w:rsidRPr="00D36414">
        <w:rPr>
          <w:rFonts w:cstheme="minorHAnsi"/>
        </w:rPr>
        <w:t xml:space="preserve">, </w:t>
      </w:r>
      <w:r w:rsidRPr="00D36414">
        <w:rPr>
          <w:rFonts w:cstheme="minorHAnsi"/>
          <w:i/>
          <w:iCs/>
        </w:rPr>
        <w:t>24</w:t>
      </w:r>
      <w:r w:rsidRPr="00D36414">
        <w:rPr>
          <w:rFonts w:cstheme="minorHAnsi"/>
        </w:rPr>
        <w:t xml:space="preserve">(1), 22–37. </w:t>
      </w:r>
      <w:hyperlink r:id="rId2713" w:history="1">
        <w:r w:rsidRPr="00D36414">
          <w:rPr>
            <w:rStyle w:val="Hyperlink"/>
            <w:rFonts w:cstheme="minorHAnsi"/>
          </w:rPr>
          <w:t>http://doi.org/10.1111/mec.12995</w:t>
        </w:r>
      </w:hyperlink>
    </w:p>
    <w:p w14:paraId="3761689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iklín, J., &amp; Čížek, L. (2014). Erasing a European biodiversity hot-spot: Open woodlands, veteran trees and mature forests succumb to forestry intensification, succession, and logging in a UNESCO biosphere reserve. </w:t>
      </w:r>
      <w:r w:rsidRPr="00D36414">
        <w:rPr>
          <w:rFonts w:cstheme="minorHAnsi"/>
          <w:i/>
          <w:iCs/>
        </w:rPr>
        <w:t>Journal for Nature Conservation</w:t>
      </w:r>
      <w:r w:rsidRPr="00D36414">
        <w:rPr>
          <w:rFonts w:cstheme="minorHAnsi"/>
        </w:rPr>
        <w:t xml:space="preserve">, </w:t>
      </w:r>
      <w:r w:rsidRPr="00D36414">
        <w:rPr>
          <w:rFonts w:cstheme="minorHAnsi"/>
          <w:i/>
          <w:iCs/>
        </w:rPr>
        <w:t>22</w:t>
      </w:r>
      <w:r w:rsidRPr="00D36414">
        <w:rPr>
          <w:rFonts w:cstheme="minorHAnsi"/>
        </w:rPr>
        <w:t xml:space="preserve">(1), 35–41. </w:t>
      </w:r>
      <w:hyperlink r:id="rId2714" w:history="1">
        <w:r w:rsidRPr="00D36414">
          <w:rPr>
            <w:rStyle w:val="Hyperlink"/>
            <w:rFonts w:cstheme="minorHAnsi"/>
          </w:rPr>
          <w:t>http://doi.org/10.1016/j.jnc.2013.08.002</w:t>
        </w:r>
      </w:hyperlink>
    </w:p>
    <w:p w14:paraId="2EF70D3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ilner, J. M., Bonenfant, C., Mysterud, A., Gaillard, J.-M., Csányi, S., &amp; Stenseth, N. C. (2006). Temporal and spatial development of red deer harvesting in Europe: biological and cultural factors. </w:t>
      </w:r>
      <w:r w:rsidRPr="00D36414">
        <w:rPr>
          <w:rFonts w:cstheme="minorHAnsi"/>
          <w:i/>
          <w:iCs/>
        </w:rPr>
        <w:t>Journal of Applied Ecology</w:t>
      </w:r>
      <w:r w:rsidRPr="00D36414">
        <w:rPr>
          <w:rFonts w:cstheme="minorHAnsi"/>
        </w:rPr>
        <w:t xml:space="preserve">, </w:t>
      </w:r>
      <w:r w:rsidRPr="00D36414">
        <w:rPr>
          <w:rFonts w:cstheme="minorHAnsi"/>
          <w:i/>
          <w:iCs/>
        </w:rPr>
        <w:t>43</w:t>
      </w:r>
      <w:r w:rsidRPr="00D36414">
        <w:rPr>
          <w:rFonts w:cstheme="minorHAnsi"/>
        </w:rPr>
        <w:t xml:space="preserve">(4), 721–734. </w:t>
      </w:r>
      <w:hyperlink r:id="rId2715" w:history="1">
        <w:r w:rsidRPr="00D36414">
          <w:rPr>
            <w:rStyle w:val="Hyperlink"/>
            <w:rFonts w:cstheme="minorHAnsi"/>
          </w:rPr>
          <w:t>http://doi.org/10.1111/j.1365-2664.2006.01183.x</w:t>
        </w:r>
      </w:hyperlink>
    </w:p>
    <w:p w14:paraId="56C33A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holdt, G., Wouters, B., &amp; Gardner, A. S. (2012). Recent mass changes of glaciers in the Russian High Arctic. </w:t>
      </w:r>
      <w:r w:rsidRPr="00D36414">
        <w:rPr>
          <w:rFonts w:cstheme="minorHAnsi"/>
          <w:i/>
          <w:iCs/>
        </w:rPr>
        <w:t>Geophysical Research Letters</w:t>
      </w:r>
      <w:r w:rsidRPr="00D36414">
        <w:rPr>
          <w:rFonts w:cstheme="minorHAnsi"/>
        </w:rPr>
        <w:t xml:space="preserve">, </w:t>
      </w:r>
      <w:r w:rsidRPr="00D36414">
        <w:rPr>
          <w:rFonts w:cstheme="minorHAnsi"/>
          <w:i/>
          <w:iCs/>
        </w:rPr>
        <w:t>39</w:t>
      </w:r>
      <w:r w:rsidRPr="00D36414">
        <w:rPr>
          <w:rFonts w:cstheme="minorHAnsi"/>
        </w:rPr>
        <w:t xml:space="preserve">(10), L10502. </w:t>
      </w:r>
      <w:hyperlink r:id="rId2716" w:history="1">
        <w:r w:rsidRPr="00D36414">
          <w:rPr>
            <w:rStyle w:val="Hyperlink"/>
            <w:rFonts w:cstheme="minorHAnsi"/>
          </w:rPr>
          <w:t>http://doi.org/10.1029/2012GL051466</w:t>
        </w:r>
      </w:hyperlink>
    </w:p>
    <w:p w14:paraId="1AB263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khov, I. I., Chernokulsky, A. V., &amp; Shkolnik, I. M. (2006). Regional model assessments of fire risks under global climate changes. </w:t>
      </w:r>
      <w:r w:rsidRPr="00D36414">
        <w:rPr>
          <w:rFonts w:cstheme="minorHAnsi"/>
          <w:i/>
          <w:iCs/>
        </w:rPr>
        <w:t>Doklady Earth Sciences</w:t>
      </w:r>
      <w:r w:rsidRPr="00D36414">
        <w:rPr>
          <w:rFonts w:cstheme="minorHAnsi"/>
        </w:rPr>
        <w:t xml:space="preserve">, </w:t>
      </w:r>
      <w:r w:rsidRPr="00D36414">
        <w:rPr>
          <w:rFonts w:cstheme="minorHAnsi"/>
          <w:i/>
          <w:iCs/>
        </w:rPr>
        <w:t>411</w:t>
      </w:r>
      <w:r w:rsidRPr="00D36414">
        <w:rPr>
          <w:rFonts w:cstheme="minorHAnsi"/>
        </w:rPr>
        <w:t xml:space="preserve">(2), 1485–1488. </w:t>
      </w:r>
      <w:hyperlink r:id="rId2717" w:history="1">
        <w:r w:rsidRPr="00D36414">
          <w:rPr>
            <w:rStyle w:val="Hyperlink"/>
            <w:rFonts w:cstheme="minorHAnsi"/>
          </w:rPr>
          <w:t>http://doi.org/10.1134/S1028334X06090340</w:t>
        </w:r>
      </w:hyperlink>
    </w:p>
    <w:p w14:paraId="48906D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Molina, M., Reyes-GarcÍa, V., &amp; Pardo-de-Santayana, M. (2009). Local knowledge and management of the royal fern (</w:t>
      </w:r>
      <w:r w:rsidRPr="00D36414">
        <w:rPr>
          <w:rFonts w:cstheme="minorHAnsi"/>
          <w:i/>
        </w:rPr>
        <w:t>Osmunda regalis</w:t>
      </w:r>
      <w:r w:rsidRPr="00D36414">
        <w:rPr>
          <w:rFonts w:cstheme="minorHAnsi"/>
        </w:rPr>
        <w:t xml:space="preserve"> L.) in northern Spain: Implications for biodiversity conservation. </w:t>
      </w:r>
      <w:r w:rsidRPr="00D36414">
        <w:rPr>
          <w:rFonts w:cstheme="minorHAnsi"/>
          <w:i/>
          <w:iCs/>
        </w:rPr>
        <w:t>American Fern Journal</w:t>
      </w:r>
      <w:r w:rsidRPr="00D36414">
        <w:rPr>
          <w:rFonts w:cstheme="minorHAnsi"/>
        </w:rPr>
        <w:t xml:space="preserve">, </w:t>
      </w:r>
      <w:r w:rsidRPr="00D36414">
        <w:rPr>
          <w:rFonts w:cstheme="minorHAnsi"/>
          <w:i/>
          <w:iCs/>
        </w:rPr>
        <w:t>99</w:t>
      </w:r>
      <w:r w:rsidRPr="00D36414">
        <w:rPr>
          <w:rFonts w:cstheme="minorHAnsi"/>
        </w:rPr>
        <w:t xml:space="preserve">(1), 45–55. </w:t>
      </w:r>
      <w:hyperlink r:id="rId2718" w:history="1">
        <w:r w:rsidRPr="00D36414">
          <w:rPr>
            <w:rStyle w:val="Hyperlink"/>
            <w:rFonts w:cstheme="minorHAnsi"/>
          </w:rPr>
          <w:t>http://doi.org/10.1640/0002-8444-99.1.45</w:t>
        </w:r>
      </w:hyperlink>
    </w:p>
    <w:p w14:paraId="67B85E6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öllmann, C., &amp; Diekmann, R. (2012). Marine ecosystem regime shifts induced by climate and overfishing. </w:t>
      </w:r>
      <w:r w:rsidRPr="00D36414">
        <w:rPr>
          <w:rFonts w:cstheme="minorHAnsi"/>
          <w:i/>
        </w:rPr>
        <w:t xml:space="preserve">Advances in Ecological Research, 47, </w:t>
      </w:r>
      <w:r w:rsidRPr="00D36414">
        <w:rPr>
          <w:rFonts w:cstheme="minorHAnsi"/>
        </w:rPr>
        <w:t xml:space="preserve">303–347. </w:t>
      </w:r>
      <w:hyperlink r:id="rId2719" w:history="1">
        <w:r w:rsidRPr="00D36414">
          <w:rPr>
            <w:rStyle w:val="Hyperlink"/>
            <w:rFonts w:cstheme="minorHAnsi"/>
          </w:rPr>
          <w:t>http://doi.org/10.1016/B978-0-12-398315-2.00004-1</w:t>
        </w:r>
      </w:hyperlink>
    </w:p>
    <w:p w14:paraId="270ADBE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lnár, Z. (2014). Perception and management of spatio-temporal pasture heterogeneity by Hungarian herders. </w:t>
      </w:r>
      <w:r w:rsidRPr="00D36414">
        <w:rPr>
          <w:rFonts w:cstheme="minorHAnsi"/>
          <w:i/>
          <w:iCs/>
        </w:rPr>
        <w:t>Rangeland Ecology &amp; Management</w:t>
      </w:r>
      <w:r w:rsidRPr="00D36414">
        <w:rPr>
          <w:rFonts w:cstheme="minorHAnsi"/>
        </w:rPr>
        <w:t xml:space="preserve">, </w:t>
      </w:r>
      <w:r w:rsidRPr="00D36414">
        <w:rPr>
          <w:rFonts w:cstheme="minorHAnsi"/>
          <w:i/>
          <w:iCs/>
        </w:rPr>
        <w:t>67</w:t>
      </w:r>
      <w:r w:rsidRPr="00D36414">
        <w:rPr>
          <w:rFonts w:cstheme="minorHAnsi"/>
        </w:rPr>
        <w:t xml:space="preserve">(2), 107–118. </w:t>
      </w:r>
      <w:hyperlink r:id="rId2720" w:history="1">
        <w:r w:rsidRPr="00D36414">
          <w:rPr>
            <w:rStyle w:val="Hyperlink"/>
            <w:rFonts w:cstheme="minorHAnsi"/>
          </w:rPr>
          <w:t>http://doi.org/10.2111/REM-D-13-00082.1</w:t>
        </w:r>
      </w:hyperlink>
    </w:p>
    <w:p w14:paraId="66A30D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lnár, Z., &amp; Berkes, F. (2017). Role of traditional ecological knowledge in linking cultural and natural capital in cultural landscapes. In M. L. Paracchini &amp; P. Zingari (Eds.), </w:t>
      </w:r>
      <w:r w:rsidRPr="00D36414">
        <w:rPr>
          <w:rFonts w:cstheme="minorHAnsi"/>
          <w:i/>
          <w:iCs/>
        </w:rPr>
        <w:t xml:space="preserve">Re-connecting natural and cultural capital – Contributions from science and policy </w:t>
      </w:r>
      <w:r w:rsidRPr="00D36414">
        <w:rPr>
          <w:rFonts w:cstheme="minorHAnsi"/>
          <w:iCs/>
        </w:rPr>
        <w:t>(pp. 183-194)</w:t>
      </w:r>
      <w:r w:rsidRPr="00D36414">
        <w:rPr>
          <w:rFonts w:cstheme="minorHAnsi"/>
        </w:rPr>
        <w:t xml:space="preserve">. Brussels, Belgium: Office of Publications of the European Union. Retrieved from </w:t>
      </w:r>
      <w:hyperlink r:id="rId2721" w:history="1">
        <w:r w:rsidRPr="00D36414">
          <w:rPr>
            <w:rStyle w:val="Hyperlink"/>
            <w:rFonts w:cstheme="minorHAnsi"/>
          </w:rPr>
          <w:t>https://publications.europa.eu/en/publication-detail/-/publication/6a0efd09-0d4d-11e8-966a-01aa75ed71a1/language-en</w:t>
        </w:r>
      </w:hyperlink>
    </w:p>
    <w:p w14:paraId="183B672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Molnár, Z., Kis, J., Vadász, C., Papp, L., Sándor, I., Béres, S., Sinka, G., &amp; Varga, A. (2016). </w:t>
      </w:r>
      <w:r w:rsidRPr="00D36414">
        <w:rPr>
          <w:rFonts w:cstheme="minorHAnsi"/>
        </w:rPr>
        <w:t xml:space="preserve">Common and </w:t>
      </w:r>
      <w:r w:rsidRPr="00D36414">
        <w:rPr>
          <w:rFonts w:cstheme="minorHAnsi"/>
        </w:rPr>
        <w:lastRenderedPageBreak/>
        <w:t xml:space="preserve">conflicting objectives and practices of herders and conservation managers: the need for a conservation herder. </w:t>
      </w:r>
      <w:r w:rsidRPr="00D36414">
        <w:rPr>
          <w:rFonts w:cstheme="minorHAnsi"/>
          <w:i/>
          <w:iCs/>
        </w:rPr>
        <w:t>Ecosystem Health and Sustainability</w:t>
      </w:r>
      <w:r w:rsidRPr="00D36414">
        <w:rPr>
          <w:rFonts w:cstheme="minorHAnsi"/>
        </w:rPr>
        <w:t xml:space="preserve">, </w:t>
      </w:r>
      <w:r w:rsidRPr="00D36414">
        <w:rPr>
          <w:rFonts w:cstheme="minorHAnsi"/>
          <w:i/>
          <w:iCs/>
        </w:rPr>
        <w:t>2</w:t>
      </w:r>
      <w:r w:rsidRPr="00D36414">
        <w:rPr>
          <w:rFonts w:cstheme="minorHAnsi"/>
        </w:rPr>
        <w:t xml:space="preserve">(4), e01215. </w:t>
      </w:r>
      <w:hyperlink r:id="rId2722" w:history="1">
        <w:r w:rsidRPr="00D36414">
          <w:rPr>
            <w:rStyle w:val="Hyperlink"/>
            <w:rFonts w:cstheme="minorHAnsi"/>
          </w:rPr>
          <w:t>http://doi.org/10.1002/ehs2.1215</w:t>
        </w:r>
      </w:hyperlink>
    </w:p>
    <w:p w14:paraId="39F13DE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mmaerts, V., Reynders, S., Boulet, J., Besard, L., Sterk, G., &amp; Smagghe, G. (2010). Risk assessment for side-effects of neonicotinoids against bumblebees with and without impairing foraging behavior. </w:t>
      </w:r>
      <w:r w:rsidRPr="00D36414">
        <w:rPr>
          <w:rFonts w:cstheme="minorHAnsi"/>
          <w:i/>
          <w:iCs/>
        </w:rPr>
        <w:t>Ecotoxicology</w:t>
      </w:r>
      <w:r w:rsidRPr="00D36414">
        <w:rPr>
          <w:rFonts w:cstheme="minorHAnsi"/>
        </w:rPr>
        <w:t xml:space="preserve">, </w:t>
      </w:r>
      <w:r w:rsidRPr="00D36414">
        <w:rPr>
          <w:rFonts w:cstheme="minorHAnsi"/>
          <w:i/>
          <w:iCs/>
        </w:rPr>
        <w:t>19</w:t>
      </w:r>
      <w:r w:rsidRPr="00D36414">
        <w:rPr>
          <w:rFonts w:cstheme="minorHAnsi"/>
        </w:rPr>
        <w:t xml:space="preserve">(1), 207–215. </w:t>
      </w:r>
      <w:hyperlink r:id="rId2723" w:history="1">
        <w:r w:rsidRPr="00D36414">
          <w:rPr>
            <w:rStyle w:val="Hyperlink"/>
            <w:rFonts w:cstheme="minorHAnsi"/>
          </w:rPr>
          <w:t>http://doi.org/10.1007/s10646-009-0406-2</w:t>
        </w:r>
      </w:hyperlink>
    </w:p>
    <w:p w14:paraId="76E08E9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nteiro, A. T., Fava, F., Hiltbrunner, E., Della Marianna, G., &amp; Bocchi, S. (2011). Assessment of land cover changes and spatial drivers behind loss of permanent meadows in the lowlands of Italian Alps. </w:t>
      </w:r>
      <w:r w:rsidRPr="00D36414">
        <w:rPr>
          <w:rFonts w:cstheme="minorHAnsi"/>
          <w:i/>
          <w:iCs/>
        </w:rPr>
        <w:t>Landscape and Urban Planning</w:t>
      </w:r>
      <w:r w:rsidRPr="00D36414">
        <w:rPr>
          <w:rFonts w:cstheme="minorHAnsi"/>
        </w:rPr>
        <w:t xml:space="preserve">, </w:t>
      </w:r>
      <w:r w:rsidRPr="00D36414">
        <w:rPr>
          <w:rFonts w:cstheme="minorHAnsi"/>
          <w:i/>
          <w:iCs/>
        </w:rPr>
        <w:t>100</w:t>
      </w:r>
      <w:r w:rsidRPr="00D36414">
        <w:rPr>
          <w:rFonts w:cstheme="minorHAnsi"/>
        </w:rPr>
        <w:t xml:space="preserve">(3), 287–294. </w:t>
      </w:r>
      <w:hyperlink r:id="rId2724" w:history="1">
        <w:r w:rsidRPr="00D36414">
          <w:rPr>
            <w:rStyle w:val="Hyperlink"/>
            <w:rFonts w:cstheme="minorHAnsi"/>
          </w:rPr>
          <w:t>http://doi.org/10.1016/j.landurbplan.2010.12.015</w:t>
        </w:r>
      </w:hyperlink>
    </w:p>
    <w:p w14:paraId="1FCC63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nteith, D. T., Stoddard, J. L., Evans, C. D., De Wit, H. A., Forsius, M., Høgåsen, T., Wilander, A., Skjelkvåle, B. L., Jeffries, D. S., Vuorenmaa, J., Keller, B., Kopécek, J., &amp; Vesely, J. (2007). Dissolved organic carbon trends resulting from changes in atmospheric deposition chemistry. </w:t>
      </w:r>
      <w:r w:rsidRPr="00D36414">
        <w:rPr>
          <w:rFonts w:cstheme="minorHAnsi"/>
          <w:i/>
          <w:iCs/>
        </w:rPr>
        <w:t>Nature</w:t>
      </w:r>
      <w:r w:rsidRPr="00D36414">
        <w:rPr>
          <w:rFonts w:cstheme="minorHAnsi"/>
        </w:rPr>
        <w:t xml:space="preserve">, </w:t>
      </w:r>
      <w:r w:rsidRPr="00D36414">
        <w:rPr>
          <w:rFonts w:cstheme="minorHAnsi"/>
          <w:i/>
          <w:iCs/>
        </w:rPr>
        <w:t>450</w:t>
      </w:r>
      <w:r w:rsidRPr="00D36414">
        <w:rPr>
          <w:rFonts w:cstheme="minorHAnsi"/>
        </w:rPr>
        <w:t xml:space="preserve">(7169), 537–540. </w:t>
      </w:r>
      <w:hyperlink r:id="rId2725" w:history="1">
        <w:r w:rsidRPr="00D36414">
          <w:rPr>
            <w:rStyle w:val="Hyperlink"/>
            <w:rFonts w:cstheme="minorHAnsi"/>
          </w:rPr>
          <w:t>http://doi.org/10.1038/nature06316</w:t>
        </w:r>
      </w:hyperlink>
    </w:p>
    <w:p w14:paraId="7F0FE5A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ra, C., &amp; Sale, P. F. (2011). Ongoing global biodiversity loss and the need to move beyond protected areas: A review of the technical and practical shortcomings of protected areas on land and sea. </w:t>
      </w:r>
      <w:r w:rsidRPr="00D36414">
        <w:rPr>
          <w:rFonts w:cstheme="minorHAnsi"/>
          <w:i/>
          <w:iCs/>
        </w:rPr>
        <w:t>Marine Ecology Progress Series</w:t>
      </w:r>
      <w:r w:rsidRPr="00D36414">
        <w:rPr>
          <w:rFonts w:cstheme="minorHAnsi"/>
        </w:rPr>
        <w:t xml:space="preserve">, </w:t>
      </w:r>
      <w:r w:rsidRPr="00D36414">
        <w:rPr>
          <w:rFonts w:cstheme="minorHAnsi"/>
          <w:i/>
          <w:iCs/>
        </w:rPr>
        <w:t>434</w:t>
      </w:r>
      <w:r w:rsidRPr="00D36414">
        <w:rPr>
          <w:rFonts w:cstheme="minorHAnsi"/>
        </w:rPr>
        <w:t xml:space="preserve">, 251–266. </w:t>
      </w:r>
      <w:hyperlink r:id="rId2726" w:history="1">
        <w:r w:rsidRPr="00D36414">
          <w:rPr>
            <w:rStyle w:val="Hyperlink"/>
            <w:rFonts w:cstheme="minorHAnsi"/>
          </w:rPr>
          <w:t>http://doi.org/10.3354/meps09214</w:t>
        </w:r>
      </w:hyperlink>
    </w:p>
    <w:p w14:paraId="1FEA1E5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randin, L. A., &amp; Winston, M. L. (2005). Wild bee abundance and seed production in conventional, organic, and genetically modified canola. </w:t>
      </w:r>
      <w:r w:rsidRPr="00D36414">
        <w:rPr>
          <w:rFonts w:cstheme="minorHAnsi"/>
          <w:i/>
          <w:iCs/>
        </w:rPr>
        <w:t>Ecological Applications</w:t>
      </w:r>
      <w:r w:rsidRPr="00D36414">
        <w:rPr>
          <w:rFonts w:cstheme="minorHAnsi"/>
        </w:rPr>
        <w:t xml:space="preserve">, </w:t>
      </w:r>
      <w:r w:rsidRPr="00D36414">
        <w:rPr>
          <w:rFonts w:cstheme="minorHAnsi"/>
          <w:i/>
          <w:iCs/>
        </w:rPr>
        <w:t>15</w:t>
      </w:r>
      <w:r w:rsidRPr="00D36414">
        <w:rPr>
          <w:rFonts w:cstheme="minorHAnsi"/>
        </w:rPr>
        <w:t xml:space="preserve">(3), 871–881. </w:t>
      </w:r>
      <w:hyperlink r:id="rId2727" w:history="1">
        <w:r w:rsidRPr="00D36414">
          <w:rPr>
            <w:rStyle w:val="Hyperlink"/>
            <w:rFonts w:cstheme="minorHAnsi"/>
          </w:rPr>
          <w:t>http://doi.org/10.1890/03-5271</w:t>
        </w:r>
      </w:hyperlink>
    </w:p>
    <w:p w14:paraId="739A03E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rato, T., Watson, R., Pitcher, T. J., &amp; Pauly, D. (2006). Fishing down the deep. </w:t>
      </w:r>
      <w:r w:rsidRPr="00D36414">
        <w:rPr>
          <w:rFonts w:cstheme="minorHAnsi"/>
          <w:i/>
          <w:iCs/>
        </w:rPr>
        <w:t>Fish and Fisheries</w:t>
      </w:r>
      <w:r w:rsidRPr="00D36414">
        <w:rPr>
          <w:rFonts w:cstheme="minorHAnsi"/>
        </w:rPr>
        <w:t xml:space="preserve">, </w:t>
      </w:r>
      <w:r w:rsidRPr="00D36414">
        <w:rPr>
          <w:rFonts w:cstheme="minorHAnsi"/>
          <w:i/>
          <w:iCs/>
        </w:rPr>
        <w:t>7</w:t>
      </w:r>
      <w:r w:rsidRPr="00D36414">
        <w:rPr>
          <w:rFonts w:cstheme="minorHAnsi"/>
        </w:rPr>
        <w:t xml:space="preserve">(1), 24–34. </w:t>
      </w:r>
      <w:hyperlink r:id="rId2728" w:history="1">
        <w:r w:rsidRPr="00D36414">
          <w:rPr>
            <w:rStyle w:val="Hyperlink"/>
            <w:rFonts w:cstheme="minorHAnsi"/>
          </w:rPr>
          <w:t>http://doi.org/10.1111/j.1467-2979.2006.00205.x</w:t>
        </w:r>
      </w:hyperlink>
    </w:p>
    <w:p w14:paraId="7695C0F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rice, C. P., Kennedy, J. J., Rayner, N. A., &amp; Jones, P. D. (2012). Quantifying uncertainties in global and regional temperature change using an ensemble of observational estimates: The HadCRUT4 data set. </w:t>
      </w:r>
      <w:r w:rsidRPr="00D36414">
        <w:rPr>
          <w:rFonts w:cstheme="minorHAnsi"/>
          <w:i/>
          <w:iCs/>
        </w:rPr>
        <w:t>Journal of Geophysical Research: Atmospheres</w:t>
      </w:r>
      <w:r w:rsidRPr="00D36414">
        <w:rPr>
          <w:rFonts w:cstheme="minorHAnsi"/>
        </w:rPr>
        <w:t xml:space="preserve">, </w:t>
      </w:r>
      <w:r w:rsidRPr="00D36414">
        <w:rPr>
          <w:rFonts w:cstheme="minorHAnsi"/>
          <w:i/>
          <w:iCs/>
        </w:rPr>
        <w:t>117</w:t>
      </w:r>
      <w:r w:rsidRPr="00D36414">
        <w:rPr>
          <w:rFonts w:cstheme="minorHAnsi"/>
        </w:rPr>
        <w:t xml:space="preserve">, D08101. </w:t>
      </w:r>
      <w:hyperlink r:id="rId2729" w:history="1">
        <w:r w:rsidRPr="00D36414">
          <w:rPr>
            <w:rStyle w:val="Hyperlink"/>
            <w:rFonts w:cstheme="minorHAnsi"/>
          </w:rPr>
          <w:t>http://doi.org/10.1029/2011JD017187</w:t>
        </w:r>
      </w:hyperlink>
    </w:p>
    <w:p w14:paraId="6A1989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rley, N. J., &amp; Lewis, J. W. (2014). Extreme climatic events and host–pathogen interactions: The impact of the 1976 drought in the UK. </w:t>
      </w:r>
      <w:r w:rsidRPr="00D36414">
        <w:rPr>
          <w:rFonts w:cstheme="minorHAnsi"/>
          <w:i/>
          <w:iCs/>
        </w:rPr>
        <w:t>Ecological Complexity</w:t>
      </w:r>
      <w:r w:rsidRPr="00D36414">
        <w:rPr>
          <w:rFonts w:cstheme="minorHAnsi"/>
        </w:rPr>
        <w:t xml:space="preserve">, </w:t>
      </w:r>
      <w:r w:rsidRPr="00D36414">
        <w:rPr>
          <w:rFonts w:cstheme="minorHAnsi"/>
          <w:i/>
          <w:iCs/>
        </w:rPr>
        <w:t>17</w:t>
      </w:r>
      <w:r w:rsidRPr="00D36414">
        <w:rPr>
          <w:rFonts w:cstheme="minorHAnsi"/>
        </w:rPr>
        <w:t xml:space="preserve">, 1–19. </w:t>
      </w:r>
      <w:hyperlink r:id="rId2730" w:history="1">
        <w:r w:rsidRPr="00D36414">
          <w:rPr>
            <w:rStyle w:val="Hyperlink"/>
            <w:rFonts w:cstheme="minorHAnsi"/>
          </w:rPr>
          <w:t>http://doi.org/10.1016/j.ecocom.2013.12.001</w:t>
        </w:r>
      </w:hyperlink>
    </w:p>
    <w:p w14:paraId="70C6242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rozova, L. M. (2012). Space-temporal analysis of steppe vegetation dynamic on Southern Ural. </w:t>
      </w:r>
      <w:r w:rsidRPr="00D36414">
        <w:rPr>
          <w:rFonts w:cstheme="minorHAnsi"/>
          <w:i/>
          <w:iCs/>
        </w:rPr>
        <w:t>Proceedings Samara Scientific Center RAS</w:t>
      </w:r>
      <w:r w:rsidRPr="00D36414">
        <w:rPr>
          <w:rFonts w:cstheme="minorHAnsi"/>
        </w:rPr>
        <w:t xml:space="preserve">, </w:t>
      </w:r>
      <w:r w:rsidRPr="00D36414">
        <w:rPr>
          <w:rFonts w:cstheme="minorHAnsi"/>
          <w:i/>
          <w:iCs/>
        </w:rPr>
        <w:t>14</w:t>
      </w:r>
      <w:r w:rsidRPr="00D36414">
        <w:rPr>
          <w:rFonts w:cstheme="minorHAnsi"/>
        </w:rPr>
        <w:t>(1/5), 1328–1331.</w:t>
      </w:r>
    </w:p>
    <w:p w14:paraId="7C65B5B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ss, B., Kosten, S., Meerhoff, M., Battarbee, R. W., Jeppesen, E., Mazzeo, N., Havens, K., Lacerot, G., Liu, Z., De Meester, L., Paerl, H., &amp; Scheffer, M. (2011). Allied attack: climate change and eutrophication. </w:t>
      </w:r>
      <w:r w:rsidRPr="00D36414">
        <w:rPr>
          <w:rFonts w:cstheme="minorHAnsi"/>
          <w:i/>
          <w:iCs/>
        </w:rPr>
        <w:t>Inland Waters</w:t>
      </w:r>
      <w:r w:rsidRPr="00D36414">
        <w:rPr>
          <w:rFonts w:cstheme="minorHAnsi"/>
        </w:rPr>
        <w:t xml:space="preserve">, </w:t>
      </w:r>
      <w:r w:rsidRPr="00D36414">
        <w:rPr>
          <w:rFonts w:cstheme="minorHAnsi"/>
          <w:i/>
          <w:iCs/>
        </w:rPr>
        <w:t>1</w:t>
      </w:r>
      <w:r w:rsidRPr="00D36414">
        <w:rPr>
          <w:rFonts w:cstheme="minorHAnsi"/>
        </w:rPr>
        <w:t xml:space="preserve">, 101–105. </w:t>
      </w:r>
      <w:hyperlink r:id="rId2731" w:history="1">
        <w:r w:rsidRPr="00D36414">
          <w:rPr>
            <w:rStyle w:val="Hyperlink"/>
            <w:rFonts w:cstheme="minorHAnsi"/>
          </w:rPr>
          <w:t>http://doi.org/10.5268/IW-1.2.359</w:t>
        </w:r>
      </w:hyperlink>
    </w:p>
    <w:p w14:paraId="64FA489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oss, R. H., Edmonds, J. A., Hibbard, K. A., Manning, M. R., Rose, S. K., van Vuuren, D. P., Carter, T. R., Emori, S., Kainuma, M., Kram, T., Meehl, G. A., Mitchell, J. F. B., Nakicenovic, N., Riahi, K., Smith, S. J., Stouffer, R. J., Thomson, A. M., Weyant, J. P., &amp; Wilbanks, T. J. (2010). The next generation of scenarios for climate change research and assessment. </w:t>
      </w:r>
      <w:r w:rsidRPr="00D36414">
        <w:rPr>
          <w:rFonts w:cstheme="minorHAnsi"/>
          <w:i/>
          <w:iCs/>
        </w:rPr>
        <w:t>Nature</w:t>
      </w:r>
      <w:r w:rsidRPr="00D36414">
        <w:rPr>
          <w:rFonts w:cstheme="minorHAnsi"/>
        </w:rPr>
        <w:t xml:space="preserve">, </w:t>
      </w:r>
      <w:r w:rsidRPr="00D36414">
        <w:rPr>
          <w:rFonts w:cstheme="minorHAnsi"/>
          <w:i/>
          <w:iCs/>
        </w:rPr>
        <w:t>463</w:t>
      </w:r>
      <w:r w:rsidRPr="00D36414">
        <w:rPr>
          <w:rFonts w:cstheme="minorHAnsi"/>
        </w:rPr>
        <w:t xml:space="preserve">(7282), 747–756. </w:t>
      </w:r>
      <w:hyperlink r:id="rId2732" w:history="1">
        <w:r w:rsidRPr="00D36414">
          <w:rPr>
            <w:rStyle w:val="Hyperlink"/>
            <w:rFonts w:cstheme="minorHAnsi"/>
          </w:rPr>
          <w:t>http://doi.org/10.1038/nature08823</w:t>
        </w:r>
      </w:hyperlink>
    </w:p>
    <w:p w14:paraId="70C07BFC"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Mukanova, A. S. [Муканова, А. С.]. (2015). Пути расширения масштабов использования углепромышленных отходов и решения экологических проблем угольных станций [Ways to expand the scale of the use of coal waste and address the environmental problems of coal plants]. </w:t>
      </w:r>
      <w:r w:rsidRPr="00D36414">
        <w:rPr>
          <w:rFonts w:cstheme="minorHAnsi"/>
          <w:i/>
          <w:iCs/>
        </w:rPr>
        <w:t>Вестник КарГУ [Herald of KarGU]</w:t>
      </w:r>
      <w:r w:rsidRPr="00D36414">
        <w:rPr>
          <w:rFonts w:cstheme="minorHAnsi"/>
        </w:rPr>
        <w:t>, 1–11.</w:t>
      </w:r>
    </w:p>
    <w:p w14:paraId="2361614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Munteanu, C., Kuemmerle, T., Boltiziar, M., Butsic, V., Gimmi, U., Halada, L., Kaim, D., Király, G., Konkoly-Gyuró, É., Kozak, J., Lieskovský, J., Mojses, M., Müller, D., Ostafin, K., Ostapowicz, K., Shandra, O., Štych, P., Walker, S., &amp; Radeloff, V. C. (2014). Forest and agricultural land change in the Carpathian region - A meta-analysis of long-term patterns and drivers of change. </w:t>
      </w:r>
      <w:r w:rsidRPr="00D36414">
        <w:rPr>
          <w:rFonts w:cstheme="minorHAnsi"/>
          <w:i/>
          <w:iCs/>
        </w:rPr>
        <w:t>Land Use Policy</w:t>
      </w:r>
      <w:r w:rsidRPr="00D36414">
        <w:rPr>
          <w:rFonts w:cstheme="minorHAnsi"/>
        </w:rPr>
        <w:t xml:space="preserve">, </w:t>
      </w:r>
      <w:r w:rsidRPr="00D36414">
        <w:rPr>
          <w:rFonts w:cstheme="minorHAnsi"/>
          <w:i/>
          <w:iCs/>
        </w:rPr>
        <w:t>38</w:t>
      </w:r>
      <w:r w:rsidRPr="00D36414">
        <w:rPr>
          <w:rFonts w:cstheme="minorHAnsi"/>
        </w:rPr>
        <w:t xml:space="preserve">, 685–697. </w:t>
      </w:r>
      <w:hyperlink r:id="rId2733" w:history="1">
        <w:r w:rsidRPr="00D36414">
          <w:rPr>
            <w:rStyle w:val="Hyperlink"/>
            <w:rFonts w:cstheme="minorHAnsi"/>
          </w:rPr>
          <w:t>http://doi.org/10.1016/j.landusepol.2014.01.012</w:t>
        </w:r>
      </w:hyperlink>
    </w:p>
    <w:p w14:paraId="69DE3FB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unton, R. (2009). Rural land ownership in the United Kingdom: Changing patterns and future possibilities for land use. </w:t>
      </w:r>
      <w:r w:rsidRPr="00D36414">
        <w:rPr>
          <w:rFonts w:cstheme="minorHAnsi"/>
          <w:i/>
          <w:iCs/>
        </w:rPr>
        <w:t>Land Use Policy</w:t>
      </w:r>
      <w:r w:rsidRPr="00D36414">
        <w:rPr>
          <w:rFonts w:cstheme="minorHAnsi"/>
        </w:rPr>
        <w:t xml:space="preserve">, </w:t>
      </w:r>
      <w:r w:rsidRPr="00D36414">
        <w:rPr>
          <w:rFonts w:cstheme="minorHAnsi"/>
          <w:i/>
          <w:iCs/>
        </w:rPr>
        <w:t>26</w:t>
      </w:r>
      <w:r w:rsidRPr="00D36414">
        <w:rPr>
          <w:rFonts w:cstheme="minorHAnsi"/>
        </w:rPr>
        <w:t xml:space="preserve">, S54–S61. </w:t>
      </w:r>
      <w:hyperlink r:id="rId2734" w:history="1">
        <w:r w:rsidRPr="00D36414">
          <w:rPr>
            <w:rStyle w:val="Hyperlink"/>
            <w:rFonts w:cstheme="minorHAnsi"/>
          </w:rPr>
          <w:t>http://doi.org/10.1016/j.landusepol.2009.08.012</w:t>
        </w:r>
      </w:hyperlink>
    </w:p>
    <w:p w14:paraId="0E3EC4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urphy, J. F., Winterbottom, J. H., Orton, S., Simpson, G. L., Shilland, E. M., &amp; Hildrew, A. G. (2014). Evidence of recovery from acidification in the macroinvertebrate assemblages of UK fresh waters: A 20-year time series. </w:t>
      </w:r>
      <w:r w:rsidRPr="00D36414">
        <w:rPr>
          <w:rFonts w:cstheme="minorHAnsi"/>
          <w:i/>
          <w:iCs/>
        </w:rPr>
        <w:t>Ecological Indicators</w:t>
      </w:r>
      <w:r w:rsidRPr="00D36414">
        <w:rPr>
          <w:rFonts w:cstheme="minorHAnsi"/>
        </w:rPr>
        <w:t xml:space="preserve">, </w:t>
      </w:r>
      <w:r w:rsidRPr="00D36414">
        <w:rPr>
          <w:rFonts w:cstheme="minorHAnsi"/>
          <w:i/>
          <w:iCs/>
        </w:rPr>
        <w:t>37</w:t>
      </w:r>
      <w:r w:rsidRPr="00D36414">
        <w:rPr>
          <w:rFonts w:cstheme="minorHAnsi"/>
        </w:rPr>
        <w:t xml:space="preserve">, 330–340. </w:t>
      </w:r>
      <w:hyperlink r:id="rId2735" w:history="1">
        <w:r w:rsidRPr="00D36414">
          <w:rPr>
            <w:rStyle w:val="Hyperlink"/>
            <w:rFonts w:cstheme="minorHAnsi"/>
          </w:rPr>
          <w:t>http://doi.org/10.1016/j.ecolind.2012.07.009</w:t>
        </w:r>
      </w:hyperlink>
    </w:p>
    <w:p w14:paraId="19124DE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Musuraliev, T. S., Zamoshnikov, V. D., &amp; Koblitskaya, T. M. [Мусуралиев, Т. С., Замошников, В. Д., &amp; Коблицкая, Т. М.]. (2000). Еловые леса Кыргызстана. </w:t>
      </w:r>
      <w:r w:rsidRPr="00D36414">
        <w:rPr>
          <w:rFonts w:cstheme="minorHAnsi"/>
          <w:i/>
          <w:iCs/>
        </w:rPr>
        <w:t xml:space="preserve">Симпозиум </w:t>
      </w:r>
      <w:r w:rsidRPr="00D36414">
        <w:rPr>
          <w:rFonts w:cstheme="minorHAnsi"/>
          <w:i/>
          <w:iCs/>
        </w:rPr>
        <w:sym w:font="Symbol" w:char="F05B"/>
      </w:r>
      <w:r w:rsidRPr="00D36414">
        <w:rPr>
          <w:rFonts w:cstheme="minorHAnsi"/>
          <w:i/>
          <w:iCs/>
        </w:rPr>
        <w:t>Simposium</w:t>
      </w:r>
      <w:r w:rsidRPr="00D36414">
        <w:rPr>
          <w:rFonts w:cstheme="minorHAnsi"/>
          <w:i/>
          <w:iCs/>
        </w:rPr>
        <w:sym w:font="Symbol" w:char="F05D"/>
      </w:r>
      <w:r w:rsidRPr="00D36414">
        <w:rPr>
          <w:rFonts w:cstheme="minorHAnsi"/>
        </w:rPr>
        <w:t xml:space="preserve">, 31–36. </w:t>
      </w:r>
    </w:p>
    <w:p w14:paraId="6E42D8E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agorskaya, L., &amp; Keyser, D. (2005). Habitat diversity and ostracod distribution patterns in Belarus. </w:t>
      </w:r>
      <w:r w:rsidRPr="00D36414">
        <w:rPr>
          <w:rFonts w:cstheme="minorHAnsi"/>
          <w:i/>
          <w:iCs/>
        </w:rPr>
        <w:t>Hydrobiologia</w:t>
      </w:r>
      <w:r w:rsidRPr="00D36414">
        <w:rPr>
          <w:rFonts w:cstheme="minorHAnsi"/>
        </w:rPr>
        <w:t xml:space="preserve">, </w:t>
      </w:r>
      <w:r w:rsidRPr="00D36414">
        <w:rPr>
          <w:rFonts w:cstheme="minorHAnsi"/>
          <w:i/>
          <w:iCs/>
        </w:rPr>
        <w:t>538</w:t>
      </w:r>
      <w:r w:rsidRPr="00D36414">
        <w:rPr>
          <w:rFonts w:cstheme="minorHAnsi"/>
        </w:rPr>
        <w:t xml:space="preserve">(1–3), 167–178. </w:t>
      </w:r>
      <w:hyperlink r:id="rId2736" w:history="1">
        <w:r w:rsidRPr="00D36414">
          <w:rPr>
            <w:rStyle w:val="Hyperlink"/>
            <w:rFonts w:cstheme="minorHAnsi"/>
          </w:rPr>
          <w:t>http://doi.org/10.1007/s10750-004-4959-z</w:t>
        </w:r>
      </w:hyperlink>
    </w:p>
    <w:p w14:paraId="1586FA4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aidoo, R., Balmford, A., Ferraro, P., Polasky, S., Rickets, T., &amp; Rouget, M. (2006). Integrating economic costs into conservation planning. </w:t>
      </w:r>
      <w:r w:rsidRPr="00D36414">
        <w:rPr>
          <w:rFonts w:cstheme="minorHAnsi"/>
          <w:i/>
          <w:iCs/>
        </w:rPr>
        <w:t>Trends in Ecology &amp; Evolution</w:t>
      </w:r>
      <w:r w:rsidRPr="00D36414">
        <w:rPr>
          <w:rFonts w:cstheme="minorHAnsi"/>
        </w:rPr>
        <w:t xml:space="preserve">, </w:t>
      </w:r>
      <w:r w:rsidRPr="00D36414">
        <w:rPr>
          <w:rFonts w:cstheme="minorHAnsi"/>
          <w:i/>
          <w:iCs/>
        </w:rPr>
        <w:t>21</w:t>
      </w:r>
      <w:r w:rsidRPr="00D36414">
        <w:rPr>
          <w:rFonts w:cstheme="minorHAnsi"/>
        </w:rPr>
        <w:t xml:space="preserve">(12), 681–687. </w:t>
      </w:r>
      <w:hyperlink r:id="rId2737" w:history="1">
        <w:r w:rsidRPr="00D36414">
          <w:rPr>
            <w:rStyle w:val="Hyperlink"/>
            <w:rFonts w:cstheme="minorHAnsi"/>
          </w:rPr>
          <w:t>http://doi.org/10.1016/j.tree.2006.10.003</w:t>
        </w:r>
      </w:hyperlink>
    </w:p>
    <w:p w14:paraId="763CDEE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iCs/>
        </w:rPr>
        <w:t xml:space="preserve">Nature protected areas: Materials for the creation of the Concept of the System of Nature Protected </w:t>
      </w:r>
      <w:r w:rsidRPr="00D36414">
        <w:rPr>
          <w:rFonts w:cstheme="minorHAnsi"/>
          <w:iCs/>
          <w:lang w:val="sv-SE"/>
        </w:rPr>
        <w:t>A</w:t>
      </w:r>
      <w:r w:rsidRPr="00D36414">
        <w:rPr>
          <w:rFonts w:cstheme="minorHAnsi"/>
          <w:iCs/>
        </w:rPr>
        <w:t>reas in Russia [Охраняемые природные территории: Материалы к созданию Концепции системы охраняемых природных территорий России]</w:t>
      </w:r>
      <w:r w:rsidRPr="00D36414">
        <w:rPr>
          <w:rFonts w:cstheme="minorHAnsi"/>
        </w:rPr>
        <w:t xml:space="preserve">. (1998). Москва, </w:t>
      </w:r>
      <w:r w:rsidRPr="00D36414">
        <w:rPr>
          <w:rFonts w:cstheme="minorHAnsi"/>
          <w:lang w:val="ru-RU"/>
        </w:rPr>
        <w:t>Российская Федерация: РПО ВВФ</w:t>
      </w:r>
      <w:r w:rsidRPr="00D36414">
        <w:rPr>
          <w:rFonts w:cstheme="minorHAnsi"/>
        </w:rPr>
        <w:t xml:space="preserve">. </w:t>
      </w:r>
      <w:r w:rsidRPr="00D36414">
        <w:rPr>
          <w:rFonts w:cstheme="minorHAnsi"/>
        </w:rPr>
        <w:sym w:font="Symbol" w:char="F05B"/>
      </w:r>
      <w:r w:rsidRPr="00D36414">
        <w:rPr>
          <w:rFonts w:cstheme="minorHAnsi"/>
          <w:lang w:val="sv-SE"/>
        </w:rPr>
        <w:t>Moscow, Russian Federation: RPO WWF</w:t>
      </w:r>
      <w:r w:rsidRPr="00D36414">
        <w:rPr>
          <w:rFonts w:cstheme="minorHAnsi"/>
          <w:lang w:val="sv-SE"/>
        </w:rPr>
        <w:sym w:font="Symbol" w:char="F05D"/>
      </w:r>
    </w:p>
    <w:p w14:paraId="183FD44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aumov, V., Angelstam, P., &amp; Elbakidze, M. (2016). Barriers and bridges for intensified wood production in Russia: Insights from the environmental history of a regional logging frontier. </w:t>
      </w:r>
      <w:r w:rsidRPr="00D36414">
        <w:rPr>
          <w:rFonts w:cstheme="minorHAnsi"/>
          <w:i/>
          <w:iCs/>
        </w:rPr>
        <w:t>Forest Policy and Economics</w:t>
      </w:r>
      <w:r w:rsidRPr="00D36414">
        <w:rPr>
          <w:rFonts w:cstheme="minorHAnsi"/>
        </w:rPr>
        <w:t xml:space="preserve">, </w:t>
      </w:r>
      <w:r w:rsidRPr="00D36414">
        <w:rPr>
          <w:rFonts w:cstheme="minorHAnsi"/>
          <w:i/>
          <w:iCs/>
        </w:rPr>
        <w:t>66</w:t>
      </w:r>
      <w:r w:rsidRPr="00D36414">
        <w:rPr>
          <w:rFonts w:cstheme="minorHAnsi"/>
        </w:rPr>
        <w:t xml:space="preserve">, 1–10. </w:t>
      </w:r>
      <w:hyperlink r:id="rId2738" w:history="1">
        <w:r w:rsidRPr="00D36414">
          <w:rPr>
            <w:rStyle w:val="Hyperlink"/>
            <w:rFonts w:cstheme="minorHAnsi"/>
          </w:rPr>
          <w:t>http://doi.org/10.1016/j.forpol.2016.02.001</w:t>
        </w:r>
      </w:hyperlink>
    </w:p>
    <w:p w14:paraId="63BE8C2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aumov, V., Angelstam, P., &amp; Elbakidze, M. (2017). Satisfying rival forestry objectives in the Komi Republic: effects of Russian zoning policy change on wood production and riparian forest conservation. </w:t>
      </w:r>
      <w:r w:rsidRPr="00D36414">
        <w:rPr>
          <w:rFonts w:cstheme="minorHAnsi"/>
          <w:i/>
          <w:iCs/>
        </w:rPr>
        <w:t>Canadian Journal of Forest Research</w:t>
      </w:r>
      <w:r w:rsidRPr="00D36414">
        <w:rPr>
          <w:rFonts w:cstheme="minorHAnsi"/>
        </w:rPr>
        <w:t xml:space="preserve">, </w:t>
      </w:r>
      <w:r w:rsidRPr="00D36414">
        <w:rPr>
          <w:rFonts w:cstheme="minorHAnsi"/>
          <w:i/>
          <w:iCs/>
        </w:rPr>
        <w:t>47</w:t>
      </w:r>
      <w:r w:rsidRPr="00D36414">
        <w:rPr>
          <w:rFonts w:cstheme="minorHAnsi"/>
        </w:rPr>
        <w:t xml:space="preserve">(10), 1339–1349. </w:t>
      </w:r>
      <w:hyperlink r:id="rId2739" w:history="1">
        <w:r w:rsidRPr="00D36414">
          <w:rPr>
            <w:rStyle w:val="Hyperlink"/>
            <w:rFonts w:cstheme="minorHAnsi"/>
          </w:rPr>
          <w:t>http://doi.org/10.1139/cjfr-2016-0516</w:t>
        </w:r>
      </w:hyperlink>
    </w:p>
    <w:p w14:paraId="20141D3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avarro, L. M., &amp; Pereira, H. M. (2012). Rewilding abandoned landscapes in Europe. </w:t>
      </w:r>
      <w:r w:rsidRPr="00D36414">
        <w:rPr>
          <w:rFonts w:cstheme="minorHAnsi"/>
          <w:i/>
          <w:iCs/>
        </w:rPr>
        <w:t>Ecosystems</w:t>
      </w:r>
      <w:r w:rsidRPr="00D36414">
        <w:rPr>
          <w:rFonts w:cstheme="minorHAnsi"/>
        </w:rPr>
        <w:t xml:space="preserve">, </w:t>
      </w:r>
      <w:r w:rsidRPr="00D36414">
        <w:rPr>
          <w:rFonts w:cstheme="minorHAnsi"/>
          <w:i/>
          <w:iCs/>
        </w:rPr>
        <w:t>15</w:t>
      </w:r>
      <w:r w:rsidRPr="00D36414">
        <w:rPr>
          <w:rFonts w:cstheme="minorHAnsi"/>
        </w:rPr>
        <w:t xml:space="preserve">(6), 900–912. </w:t>
      </w:r>
      <w:hyperlink r:id="rId2740" w:history="1">
        <w:r w:rsidRPr="00D36414">
          <w:rPr>
            <w:rStyle w:val="Hyperlink"/>
            <w:rFonts w:cstheme="minorHAnsi"/>
          </w:rPr>
          <w:t>http://doi.org/10.1007/s10021-012-9558-7</w:t>
        </w:r>
      </w:hyperlink>
    </w:p>
    <w:p w14:paraId="3EB0DD4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aylor, R. L., Goldburg, R. J., Primavera, J. H., Kautsky, N., Beveridge, M. C. M., Clay, J., Folke, C., Lubchenko, J., Mooney, H., &amp; Troell, M. (2000). Effect of aquaculture on world fish supplies. </w:t>
      </w:r>
      <w:r w:rsidRPr="00D36414">
        <w:rPr>
          <w:rFonts w:cstheme="minorHAnsi"/>
          <w:i/>
          <w:iCs/>
        </w:rPr>
        <w:t>Nature</w:t>
      </w:r>
      <w:r w:rsidRPr="00D36414">
        <w:rPr>
          <w:rFonts w:cstheme="minorHAnsi"/>
        </w:rPr>
        <w:t xml:space="preserve">, </w:t>
      </w:r>
      <w:r w:rsidRPr="00D36414">
        <w:rPr>
          <w:rFonts w:cstheme="minorHAnsi"/>
          <w:i/>
          <w:iCs/>
        </w:rPr>
        <w:t>405</w:t>
      </w:r>
      <w:r w:rsidRPr="00D36414">
        <w:rPr>
          <w:rFonts w:cstheme="minorHAnsi"/>
        </w:rPr>
        <w:t xml:space="preserve">(6790), 1017–1024. </w:t>
      </w:r>
      <w:hyperlink r:id="rId2741" w:history="1">
        <w:r w:rsidRPr="00D36414">
          <w:rPr>
            <w:rStyle w:val="Hyperlink"/>
            <w:rFonts w:cstheme="minorHAnsi"/>
          </w:rPr>
          <w:t>http://doi.org/10.1038/35016500</w:t>
        </w:r>
      </w:hyperlink>
    </w:p>
    <w:p w14:paraId="2224FB8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efedova, T. G. (2016). Russian agricultural resources and the geography of their use in import-substitution conditions. </w:t>
      </w:r>
      <w:r w:rsidRPr="00D36414">
        <w:rPr>
          <w:rFonts w:cstheme="minorHAnsi"/>
          <w:i/>
          <w:iCs/>
        </w:rPr>
        <w:t>Regional Research of Russia</w:t>
      </w:r>
      <w:r w:rsidRPr="00D36414">
        <w:rPr>
          <w:rFonts w:cstheme="minorHAnsi"/>
        </w:rPr>
        <w:t xml:space="preserve">, </w:t>
      </w:r>
      <w:r w:rsidRPr="00D36414">
        <w:rPr>
          <w:rFonts w:cstheme="minorHAnsi"/>
          <w:i/>
          <w:iCs/>
        </w:rPr>
        <w:t>6</w:t>
      </w:r>
      <w:r w:rsidRPr="00D36414">
        <w:rPr>
          <w:rFonts w:cstheme="minorHAnsi"/>
        </w:rPr>
        <w:t xml:space="preserve">(4), 292–303. </w:t>
      </w:r>
      <w:hyperlink r:id="rId2742" w:history="1">
        <w:r w:rsidRPr="00D36414">
          <w:rPr>
            <w:rStyle w:val="Hyperlink"/>
            <w:rFonts w:cstheme="minorHAnsi"/>
          </w:rPr>
          <w:t>http://doi.org/10.1134/S2079970516040122</w:t>
        </w:r>
      </w:hyperlink>
    </w:p>
    <w:p w14:paraId="7FD1451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elson, E., Mendoza, G., Regetz, J., Polasky, S., Tallis, H., Cameron, Dr., Chan, K. M., Daily, G. C., Goldstein, J., Kareiva, P. M., Lonsdorf, E., Naidoo, R., Ricketts, T. H., &amp; Shaw, Mr. (2009). Modeling multiple ecosystem services, biodiversity conservation, commodity production, and tradeoffs at landscape scales. </w:t>
      </w:r>
      <w:r w:rsidRPr="00D36414">
        <w:rPr>
          <w:rFonts w:cstheme="minorHAnsi"/>
          <w:i/>
          <w:iCs/>
        </w:rPr>
        <w:t>Frontiers in Ecology and the Environment</w:t>
      </w:r>
      <w:r w:rsidRPr="00D36414">
        <w:rPr>
          <w:rFonts w:cstheme="minorHAnsi"/>
        </w:rPr>
        <w:t xml:space="preserve">, </w:t>
      </w:r>
      <w:r w:rsidRPr="00D36414">
        <w:rPr>
          <w:rFonts w:cstheme="minorHAnsi"/>
          <w:i/>
          <w:iCs/>
        </w:rPr>
        <w:t>7</w:t>
      </w:r>
      <w:r w:rsidRPr="00D36414">
        <w:rPr>
          <w:rFonts w:cstheme="minorHAnsi"/>
        </w:rPr>
        <w:t xml:space="preserve">(1), 4–11. </w:t>
      </w:r>
      <w:hyperlink r:id="rId2743" w:history="1">
        <w:r w:rsidRPr="00D36414">
          <w:rPr>
            <w:rStyle w:val="Hyperlink"/>
            <w:rFonts w:cstheme="minorHAnsi"/>
          </w:rPr>
          <w:t>http://doi.org/10.1890/080023</w:t>
        </w:r>
      </w:hyperlink>
    </w:p>
    <w:p w14:paraId="1A55BE7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Nelson, G. C., Bennett, E., Berhe, A. A., Cassman, K., DeFries, R. S., Dietz, T., Dobermann, A., Dobson, A., Janetos, A., Levy, M. A., Marco, D., Nakicenovic, N., O’Neill, B., Norgaard, R., Petschel-Held, G., Ojima, D., Pingali, P., Watson, R., &amp; Zurek, M. (2006). Anthropogenic drivers of ecosystem change: an overview. </w:t>
      </w:r>
      <w:r w:rsidRPr="00D36414">
        <w:rPr>
          <w:rFonts w:cstheme="minorHAnsi"/>
          <w:i/>
          <w:iCs/>
        </w:rPr>
        <w:t>Ecology and Society</w:t>
      </w:r>
      <w:r w:rsidRPr="00D36414">
        <w:rPr>
          <w:rFonts w:cstheme="minorHAnsi"/>
        </w:rPr>
        <w:t xml:space="preserve">, </w:t>
      </w:r>
      <w:r w:rsidRPr="00D36414">
        <w:rPr>
          <w:rFonts w:cstheme="minorHAnsi"/>
          <w:i/>
          <w:iCs/>
        </w:rPr>
        <w:t>11</w:t>
      </w:r>
      <w:r w:rsidRPr="00D36414">
        <w:rPr>
          <w:rFonts w:cstheme="minorHAnsi"/>
        </w:rPr>
        <w:t xml:space="preserve">(2). Retrieved from </w:t>
      </w:r>
      <w:hyperlink r:id="rId2744" w:history="1">
        <w:r w:rsidRPr="00D36414">
          <w:rPr>
            <w:rStyle w:val="Hyperlink"/>
            <w:rFonts w:cstheme="minorHAnsi"/>
          </w:rPr>
          <w:t>http://academiccommons.columbia.edu/catalog/ac:180988</w:t>
        </w:r>
      </w:hyperlink>
    </w:p>
    <w:p w14:paraId="6679573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elson, G. C., Bennett, E., Berhe, A. A., Cassman, K. G., DeFries, R., Dietz, T., Dobson, A., Dobermann, A., Janetos, A., Levy, M., Nakic ́enovic ́, N., O’Neill, B., Norgaard, R., Petschel-Held, G., Ojima, D., Pingali, P., Watson, R., &amp; Zurek, M. (2005). Drivers of Change in Ecosystem Condition and Services. In </w:t>
      </w:r>
      <w:r w:rsidRPr="00D36414">
        <w:rPr>
          <w:rFonts w:cstheme="minorHAnsi"/>
          <w:i/>
          <w:iCs/>
        </w:rPr>
        <w:t xml:space="preserve">Ecosystems and Human Well-being: Scenarios, Volume 2 </w:t>
      </w:r>
      <w:r w:rsidRPr="00D36414">
        <w:rPr>
          <w:rFonts w:cstheme="minorHAnsi"/>
          <w:iCs/>
        </w:rPr>
        <w:t>(pp. 173-222)</w:t>
      </w:r>
      <w:r w:rsidRPr="00D36414">
        <w:rPr>
          <w:rFonts w:cstheme="minorHAnsi"/>
        </w:rPr>
        <w:t>. Washington DC, USA: Island Press.</w:t>
      </w:r>
    </w:p>
    <w:p w14:paraId="5813AD5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etalieva, I., Wesseler, J., &amp; Heijman, W. (2005). Health costs caused by oil extraction air emissions and the benefits from abatement: the case of Kazakhstan. </w:t>
      </w:r>
      <w:r w:rsidRPr="00D36414">
        <w:rPr>
          <w:rFonts w:cstheme="minorHAnsi"/>
          <w:i/>
          <w:iCs/>
        </w:rPr>
        <w:t>Energy Policy</w:t>
      </w:r>
      <w:r w:rsidRPr="00D36414">
        <w:rPr>
          <w:rFonts w:cstheme="minorHAnsi"/>
        </w:rPr>
        <w:t xml:space="preserve">, </w:t>
      </w:r>
      <w:r w:rsidRPr="00D36414">
        <w:rPr>
          <w:rFonts w:cstheme="minorHAnsi"/>
          <w:i/>
          <w:iCs/>
        </w:rPr>
        <w:t>33</w:t>
      </w:r>
      <w:r w:rsidRPr="00D36414">
        <w:rPr>
          <w:rFonts w:cstheme="minorHAnsi"/>
        </w:rPr>
        <w:t xml:space="preserve">(9), 1169–1177. </w:t>
      </w:r>
      <w:hyperlink r:id="rId2745" w:history="1">
        <w:r w:rsidRPr="00D36414">
          <w:rPr>
            <w:rStyle w:val="Hyperlink"/>
            <w:rFonts w:cstheme="minorHAnsi"/>
          </w:rPr>
          <w:t>http://doi.org/10.1016/j.enpol.2003.11.014</w:t>
        </w:r>
      </w:hyperlink>
    </w:p>
    <w:p w14:paraId="05EE1D6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ewbold, T., Hudson, L. N., Arnell, A. P., Contu, S., De Palma, A., Ferrier, S., Hill, S. L. L., Hoskins, A. J., Lysenko, I., Phillips, H. R. P., Burton, V. J., Chng, C. W. T., Emerson, S., Gao, D., Pask-Hale, G., Hutton, J., Jung, M., Sanchez-Ortiz, K., Simmons, B. I., Whitmee, S., Zhang, H., Scharlemann, J. P. W., &amp; Purvis, A. (2016). Has land use pushed terrestrial biodiversity beyond the planetary boundary? A global assessment. </w:t>
      </w:r>
      <w:r w:rsidRPr="00D36414">
        <w:rPr>
          <w:rFonts w:cstheme="minorHAnsi"/>
          <w:i/>
          <w:iCs/>
        </w:rPr>
        <w:t>Science</w:t>
      </w:r>
      <w:r w:rsidRPr="00D36414">
        <w:rPr>
          <w:rFonts w:cstheme="minorHAnsi"/>
        </w:rPr>
        <w:t xml:space="preserve">, </w:t>
      </w:r>
      <w:r w:rsidRPr="00D36414">
        <w:rPr>
          <w:rFonts w:cstheme="minorHAnsi"/>
          <w:i/>
          <w:iCs/>
        </w:rPr>
        <w:t>353</w:t>
      </w:r>
      <w:r w:rsidRPr="00D36414">
        <w:rPr>
          <w:rFonts w:cstheme="minorHAnsi"/>
        </w:rPr>
        <w:t xml:space="preserve">(6296), 288–291. </w:t>
      </w:r>
      <w:hyperlink r:id="rId2746" w:history="1">
        <w:r w:rsidRPr="00D36414">
          <w:rPr>
            <w:rStyle w:val="Hyperlink"/>
            <w:rFonts w:cstheme="minorHAnsi"/>
          </w:rPr>
          <w:t>http://doi.org/10.1126/science.aaf2201</w:t>
        </w:r>
      </w:hyperlink>
    </w:p>
    <w:p w14:paraId="1AEACB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ewbold, T., Hudson, L. N., Hill, S. L. L., Contu, S., Lysenko, I., Senior, R. A., Börger, L., Bennett, D. J., Choimes, A., Collen, B., Day, J., De Palma, A., Díaz, S., Echeverria-Londoño, S., Edgar, M. J., Feldman, A., Garon, M., Harrison, M. L. K., Alhusseini, T., Ingram, D. J., Itescu, Y., Kattge, J., Kemp, V., Kirkpatrick, L., Kleyer, M., Correia, D. L. P., Martin, C. D., Meiri, S., Novosolov, M., Pan, Y., Phillips, H. R. P., Purves, D. W., Robinson, A., Simpson, J., Tuck, S. L., Weiher, E., White, H. J., Ewers, R. M., Mace, G. M., Scharlemann, J. P. W., &amp; Purvis, A. (2015). Global effects of land use on local terrestrial biodiversity. </w:t>
      </w:r>
      <w:r w:rsidRPr="00D36414">
        <w:rPr>
          <w:rFonts w:cstheme="minorHAnsi"/>
          <w:i/>
          <w:iCs/>
        </w:rPr>
        <w:t>Nature</w:t>
      </w:r>
      <w:r w:rsidRPr="00D36414">
        <w:rPr>
          <w:rFonts w:cstheme="minorHAnsi"/>
        </w:rPr>
        <w:t xml:space="preserve">, </w:t>
      </w:r>
      <w:r w:rsidRPr="00D36414">
        <w:rPr>
          <w:rFonts w:cstheme="minorHAnsi"/>
          <w:i/>
          <w:iCs/>
        </w:rPr>
        <w:t>520</w:t>
      </w:r>
      <w:r w:rsidRPr="00D36414">
        <w:rPr>
          <w:rFonts w:cstheme="minorHAnsi"/>
        </w:rPr>
        <w:t xml:space="preserve">(7545), 45–50. </w:t>
      </w:r>
      <w:hyperlink r:id="rId2747" w:history="1">
        <w:r w:rsidRPr="00D36414">
          <w:rPr>
            <w:rStyle w:val="Hyperlink"/>
            <w:rFonts w:cstheme="minorHAnsi"/>
          </w:rPr>
          <w:t>http://doi.org/10.1038/nature14324</w:t>
        </w:r>
      </w:hyperlink>
    </w:p>
    <w:p w14:paraId="3C96EAE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IA-Priroda [НИА-Природа]. (2016). </w:t>
      </w:r>
      <w:r w:rsidRPr="00D36414">
        <w:rPr>
          <w:rFonts w:cstheme="minorHAnsi"/>
          <w:i/>
          <w:iCs/>
        </w:rPr>
        <w:t>Анализ выполнения задач государственной политики в области экологического развития и соответствующих поручений Президента Российской Федерации [Analyses of accomplishment of the governmental policy in the field of ecological development and related tasks from the President of the Russian Federation]</w:t>
      </w:r>
      <w:r w:rsidRPr="00D36414">
        <w:rPr>
          <w:rFonts w:cstheme="minorHAnsi"/>
        </w:rPr>
        <w:t xml:space="preserve">. </w:t>
      </w:r>
      <w:r w:rsidRPr="00D36414">
        <w:rPr>
          <w:rFonts w:cstheme="minorHAnsi"/>
          <w:lang w:val="sv-SE"/>
        </w:rPr>
        <w:t>Moscow, Russian Federation: Prorida</w:t>
      </w:r>
      <w:r w:rsidRPr="00D36414">
        <w:rPr>
          <w:rFonts w:cstheme="minorHAnsi"/>
        </w:rPr>
        <w:t xml:space="preserve">. </w:t>
      </w:r>
    </w:p>
    <w:p w14:paraId="04BE603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icolia, A., Manzo, A., Veronesi, F., &amp; Rosellini, D. (2014). An overview of the last 10 years of genetically engineered crop safety research. </w:t>
      </w:r>
      <w:r w:rsidRPr="00D36414">
        <w:rPr>
          <w:rFonts w:cstheme="minorHAnsi"/>
          <w:i/>
          <w:iCs/>
        </w:rPr>
        <w:t>Critical Reviews in Biotechnology</w:t>
      </w:r>
      <w:r w:rsidRPr="00D36414">
        <w:rPr>
          <w:rFonts w:cstheme="minorHAnsi"/>
        </w:rPr>
        <w:t xml:space="preserve">, </w:t>
      </w:r>
      <w:r w:rsidRPr="00D36414">
        <w:rPr>
          <w:rFonts w:cstheme="minorHAnsi"/>
          <w:i/>
          <w:iCs/>
        </w:rPr>
        <w:t>34</w:t>
      </w:r>
      <w:r w:rsidRPr="00D36414">
        <w:rPr>
          <w:rFonts w:cstheme="minorHAnsi"/>
        </w:rPr>
        <w:t xml:space="preserve">(1), 77–88. </w:t>
      </w:r>
      <w:hyperlink r:id="rId2748" w:history="1">
        <w:r w:rsidRPr="00D36414">
          <w:rPr>
            <w:rStyle w:val="Hyperlink"/>
            <w:rFonts w:cstheme="minorHAnsi"/>
          </w:rPr>
          <w:t>http://doi.org/10.3109/07388551.2013.823595</w:t>
        </w:r>
      </w:hyperlink>
    </w:p>
    <w:p w14:paraId="167DA54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iemelä, J., Young, J., Alard, D., Askasibar, M., Henle, K., Johnson, R., Kurttila, M., Larsson, T. B., Matouch, S., Nowicki, P., Paiva, R., Portoghesi, L., Smulders, R., Stevenson, A., Tartes, U., &amp; Watt, A. (2005). Identifying, managing and monitoring conflicts between forest biodiversity conservation and other human interests in Europe. </w:t>
      </w:r>
      <w:r w:rsidRPr="00D36414">
        <w:rPr>
          <w:rFonts w:cstheme="minorHAnsi"/>
          <w:i/>
          <w:iCs/>
        </w:rPr>
        <w:t>Forest Policy and Economics</w:t>
      </w:r>
      <w:r w:rsidRPr="00D36414">
        <w:rPr>
          <w:rFonts w:cstheme="minorHAnsi"/>
        </w:rPr>
        <w:t xml:space="preserve">, </w:t>
      </w:r>
      <w:r w:rsidRPr="00D36414">
        <w:rPr>
          <w:rFonts w:cstheme="minorHAnsi"/>
          <w:i/>
          <w:iCs/>
        </w:rPr>
        <w:t>7</w:t>
      </w:r>
      <w:r w:rsidRPr="00D36414">
        <w:rPr>
          <w:rFonts w:cstheme="minorHAnsi"/>
        </w:rPr>
        <w:t xml:space="preserve">(6), 877–890. </w:t>
      </w:r>
      <w:hyperlink r:id="rId2749" w:history="1">
        <w:r w:rsidRPr="00D36414">
          <w:rPr>
            <w:rStyle w:val="Hyperlink"/>
            <w:rFonts w:cstheme="minorHAnsi"/>
          </w:rPr>
          <w:t>http://doi.org/10.1016/j.forpol.2004.04.005</w:t>
        </w:r>
      </w:hyperlink>
    </w:p>
    <w:p w14:paraId="6D3953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ieminen, M., Roto, J., &amp; Syrjämäki, E. (2004). Local voices from the Faroe Islands. In E. Helander &amp; T. Mustonen (Eds.), </w:t>
      </w:r>
      <w:r w:rsidRPr="00D36414">
        <w:rPr>
          <w:rFonts w:cstheme="minorHAnsi"/>
          <w:i/>
          <w:iCs/>
        </w:rPr>
        <w:t>Snowscapes, dreamscapes. Snowchange book on community voices of change</w:t>
      </w:r>
      <w:r w:rsidRPr="00D36414">
        <w:rPr>
          <w:rFonts w:cstheme="minorHAnsi"/>
        </w:rPr>
        <w:t>. Tampere, Finland: Tampere Polytechnic Publications.</w:t>
      </w:r>
    </w:p>
    <w:p w14:paraId="4B44573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ieto, A., &amp; Alexander, K. N. A. (2010). </w:t>
      </w:r>
      <w:r w:rsidRPr="00D36414">
        <w:rPr>
          <w:rFonts w:cstheme="minorHAnsi"/>
          <w:i/>
          <w:iCs/>
        </w:rPr>
        <w:t>European red list of saproxylic beetles</w:t>
      </w:r>
      <w:r w:rsidRPr="00D36414">
        <w:rPr>
          <w:rFonts w:cstheme="minorHAnsi"/>
        </w:rPr>
        <w:t xml:space="preserve">. Luxembourg: Publication Office of the European Union. </w:t>
      </w:r>
      <w:hyperlink r:id="rId2750" w:history="1">
        <w:r w:rsidRPr="00D36414">
          <w:rPr>
            <w:rStyle w:val="Hyperlink"/>
            <w:rFonts w:cstheme="minorHAnsi"/>
          </w:rPr>
          <w:t>http://doi.org/10.2779/84561</w:t>
        </w:r>
      </w:hyperlink>
    </w:p>
    <w:p w14:paraId="17D3E35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Nilsson, M., &amp; Persson, A. (2003). Framework for analysing environmental policy integration. </w:t>
      </w:r>
      <w:r w:rsidRPr="00D36414">
        <w:rPr>
          <w:rFonts w:cstheme="minorHAnsi"/>
          <w:i/>
          <w:iCs/>
        </w:rPr>
        <w:t>Journal of Environmental Policy &amp; Planning</w:t>
      </w:r>
      <w:r w:rsidRPr="00D36414">
        <w:rPr>
          <w:rFonts w:cstheme="minorHAnsi"/>
        </w:rPr>
        <w:t xml:space="preserve">, </w:t>
      </w:r>
      <w:r w:rsidRPr="00D36414">
        <w:rPr>
          <w:rFonts w:cstheme="minorHAnsi"/>
          <w:i/>
          <w:iCs/>
        </w:rPr>
        <w:t>5</w:t>
      </w:r>
      <w:r w:rsidRPr="00D36414">
        <w:rPr>
          <w:rFonts w:cstheme="minorHAnsi"/>
        </w:rPr>
        <w:t xml:space="preserve">(4), 333–359. </w:t>
      </w:r>
      <w:hyperlink r:id="rId2751" w:history="1">
        <w:r w:rsidRPr="00D36414">
          <w:rPr>
            <w:rStyle w:val="Hyperlink"/>
            <w:rFonts w:cstheme="minorHAnsi"/>
          </w:rPr>
          <w:t>http://doi.org/10.1080/1523908032000171648</w:t>
        </w:r>
      </w:hyperlink>
    </w:p>
    <w:p w14:paraId="36C4E6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OAA. (1990). </w:t>
      </w:r>
      <w:r w:rsidRPr="00D36414">
        <w:rPr>
          <w:rFonts w:cstheme="minorHAnsi"/>
          <w:i/>
        </w:rPr>
        <w:t xml:space="preserve">The potential of marine fishery reserves for reef fish management in the U.S. southern Atlantic. NOAA Technical Memorandum NMFS-SEFC-261. </w:t>
      </w:r>
      <w:r w:rsidRPr="00D36414">
        <w:rPr>
          <w:rFonts w:cstheme="minorHAnsi"/>
        </w:rPr>
        <w:t>Miami, USA: Southeast Fisheries Center.</w:t>
      </w:r>
    </w:p>
    <w:p w14:paraId="3AC7016A" w14:textId="77777777" w:rsidR="00380F5C" w:rsidRPr="00D36414" w:rsidRDefault="00380F5C" w:rsidP="00380F5C">
      <w:pPr>
        <w:widowControl w:val="0"/>
        <w:autoSpaceDE w:val="0"/>
        <w:autoSpaceDN w:val="0"/>
        <w:adjustRightInd w:val="0"/>
        <w:spacing w:before="120"/>
        <w:ind w:left="480" w:hanging="480"/>
        <w:rPr>
          <w:rFonts w:cstheme="minorHAnsi"/>
          <w:i/>
          <w:iCs/>
        </w:rPr>
      </w:pPr>
      <w:r w:rsidRPr="00D36414">
        <w:rPr>
          <w:rFonts w:cstheme="minorHAnsi"/>
        </w:rPr>
        <w:t xml:space="preserve">Noetzli, J., &amp; Mühll, D. V. (2010). </w:t>
      </w:r>
      <w:r w:rsidRPr="00D36414">
        <w:rPr>
          <w:rFonts w:cstheme="minorHAnsi"/>
          <w:i/>
          <w:iCs/>
        </w:rPr>
        <w:t xml:space="preserve">Permafrost in Switzerland 2006/2007 and 2007/2008. </w:t>
      </w:r>
      <w:hyperlink r:id="rId2752" w:history="1">
        <w:r w:rsidRPr="00D36414">
          <w:rPr>
            <w:rStyle w:val="Hyperlink"/>
            <w:rFonts w:cstheme="minorHAnsi"/>
          </w:rPr>
          <w:t>http://doi.org/</w:t>
        </w:r>
        <w:r w:rsidRPr="00D36414">
          <w:rPr>
            <w:rStyle w:val="Hyperlink"/>
            <w:rFonts w:cstheme="minorHAnsi"/>
            <w:iCs/>
          </w:rPr>
          <w:t>10.5167/uzh-38423</w:t>
        </w:r>
      </w:hyperlink>
    </w:p>
    <w:p w14:paraId="7F8E01BE" w14:textId="77777777" w:rsidR="00380F5C" w:rsidRPr="00D36414" w:rsidRDefault="00380F5C" w:rsidP="00380F5C">
      <w:pPr>
        <w:widowControl w:val="0"/>
        <w:autoSpaceDE w:val="0"/>
        <w:autoSpaceDN w:val="0"/>
        <w:adjustRightInd w:val="0"/>
        <w:spacing w:before="120"/>
        <w:ind w:left="480" w:hanging="480"/>
        <w:rPr>
          <w:rFonts w:cstheme="minorHAnsi"/>
          <w:i/>
          <w:iCs/>
        </w:rPr>
      </w:pPr>
      <w:r w:rsidRPr="00D36414">
        <w:rPr>
          <w:rFonts w:cstheme="minorHAnsi"/>
        </w:rPr>
        <w:t xml:space="preserve">Noges, P., Argillier, C., Borja, A., Garmendia, J. M., Hanganu, J., Kodes, V., Pletterbauer, F., Sagouis, A., &amp; Birk, S. (2016). Quantified biotic and abiotic responses to multiple stress in freshwater, marine and ground waters. </w:t>
      </w:r>
      <w:r w:rsidRPr="00D36414">
        <w:rPr>
          <w:rFonts w:cstheme="minorHAnsi"/>
          <w:i/>
          <w:iCs/>
        </w:rPr>
        <w:t>Science of the Total Environment</w:t>
      </w:r>
      <w:r w:rsidRPr="00D36414">
        <w:rPr>
          <w:rFonts w:cstheme="minorHAnsi"/>
        </w:rPr>
        <w:t xml:space="preserve">, </w:t>
      </w:r>
      <w:r w:rsidRPr="00D36414">
        <w:rPr>
          <w:rFonts w:cstheme="minorHAnsi"/>
          <w:i/>
          <w:iCs/>
        </w:rPr>
        <w:t>540</w:t>
      </w:r>
      <w:r w:rsidRPr="00D36414">
        <w:rPr>
          <w:rFonts w:cstheme="minorHAnsi"/>
        </w:rPr>
        <w:t xml:space="preserve">, 43–52. </w:t>
      </w:r>
      <w:hyperlink r:id="rId2753" w:history="1">
        <w:r w:rsidRPr="00D36414">
          <w:rPr>
            <w:rStyle w:val="Hyperlink"/>
            <w:rFonts w:cstheme="minorHAnsi"/>
          </w:rPr>
          <w:t>http://doi.org/dx.doi.org/10.1016/j.scitotenv.2015.06.045</w:t>
        </w:r>
      </w:hyperlink>
      <w:r w:rsidRPr="00D36414">
        <w:rPr>
          <w:rFonts w:cstheme="minorHAnsi"/>
        </w:rPr>
        <w:t>.</w:t>
      </w:r>
    </w:p>
    <w:p w14:paraId="05E5C5BF" w14:textId="77777777" w:rsidR="00380F5C" w:rsidRPr="00D36414" w:rsidRDefault="00380F5C" w:rsidP="00380F5C">
      <w:pPr>
        <w:widowControl w:val="0"/>
        <w:autoSpaceDE w:val="0"/>
        <w:autoSpaceDN w:val="0"/>
        <w:adjustRightInd w:val="0"/>
        <w:spacing w:before="120"/>
        <w:ind w:left="480" w:hanging="480"/>
        <w:rPr>
          <w:rFonts w:cstheme="minorHAnsi"/>
          <w:i/>
          <w:iCs/>
        </w:rPr>
      </w:pPr>
      <w:r w:rsidRPr="00D36414">
        <w:rPr>
          <w:rFonts w:cstheme="minorHAnsi"/>
          <w:lang w:val="es-ES"/>
        </w:rPr>
        <w:t xml:space="preserve">Nogués-Bravo, D., Araújo, M. B., Romdal, T., &amp; Rahbek, C. (2008). </w:t>
      </w:r>
      <w:r w:rsidRPr="00D36414">
        <w:rPr>
          <w:rFonts w:cstheme="minorHAnsi"/>
        </w:rPr>
        <w:t xml:space="preserve">Scale effects and human impact on the elevational species richness gradients. </w:t>
      </w:r>
      <w:r w:rsidRPr="00D36414">
        <w:rPr>
          <w:rFonts w:cstheme="minorHAnsi"/>
          <w:i/>
          <w:iCs/>
        </w:rPr>
        <w:t>Nature</w:t>
      </w:r>
      <w:r w:rsidRPr="00D36414">
        <w:rPr>
          <w:rFonts w:cstheme="minorHAnsi"/>
        </w:rPr>
        <w:t xml:space="preserve">, </w:t>
      </w:r>
      <w:r w:rsidRPr="00D36414">
        <w:rPr>
          <w:rFonts w:cstheme="minorHAnsi"/>
          <w:i/>
          <w:iCs/>
        </w:rPr>
        <w:t>453</w:t>
      </w:r>
      <w:r w:rsidRPr="00D36414">
        <w:rPr>
          <w:rFonts w:cstheme="minorHAnsi"/>
        </w:rPr>
        <w:t xml:space="preserve">(7192), 216–219. </w:t>
      </w:r>
      <w:hyperlink r:id="rId2754" w:history="1">
        <w:r w:rsidRPr="00D36414">
          <w:rPr>
            <w:rStyle w:val="Hyperlink"/>
            <w:rFonts w:cstheme="minorHAnsi"/>
          </w:rPr>
          <w:t>http://doi.org/10.1038/nature06812</w:t>
        </w:r>
      </w:hyperlink>
    </w:p>
    <w:p w14:paraId="5ADFDD44" w14:textId="77777777" w:rsidR="00380F5C" w:rsidRPr="00D36414" w:rsidRDefault="00380F5C" w:rsidP="00380F5C">
      <w:pPr>
        <w:widowControl w:val="0"/>
        <w:autoSpaceDE w:val="0"/>
        <w:autoSpaceDN w:val="0"/>
        <w:adjustRightInd w:val="0"/>
        <w:spacing w:before="120"/>
        <w:ind w:left="480" w:hanging="480"/>
        <w:rPr>
          <w:rFonts w:cstheme="minorHAnsi"/>
          <w:i/>
          <w:iCs/>
        </w:rPr>
      </w:pPr>
      <w:r w:rsidRPr="00D36414">
        <w:rPr>
          <w:rFonts w:cstheme="minorHAnsi"/>
        </w:rPr>
        <w:t xml:space="preserve">Nolan, J. M., &amp; Schultz, P. W. (2015). Prosocial behavior and environmental action. In D. A. Schroeder &amp; W. G. Graziano (Eds.), </w:t>
      </w:r>
      <w:r w:rsidRPr="00D36414">
        <w:rPr>
          <w:rFonts w:cstheme="minorHAnsi"/>
          <w:i/>
          <w:iCs/>
        </w:rPr>
        <w:t>The Oxford handbook of prosocial behavior</w:t>
      </w:r>
      <w:r w:rsidRPr="00D36414">
        <w:rPr>
          <w:rFonts w:cstheme="minorHAnsi"/>
        </w:rPr>
        <w:t>. Oxford, UK: Oxford University Press.</w:t>
      </w:r>
    </w:p>
    <w:p w14:paraId="59387256" w14:textId="67660311"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Nybø, S., Arneberg, P., Framstad, E., Ims, R., Lyngstad, A., Schartau, A.-K., Sickel, H., Sverdrup-Thygeson, A., &amp; Vandvik, V. (2017). Helhetlig fagsystem for vurdering av god økologisk tilstand [Holistic science-based system for assessment </w:t>
      </w:r>
      <w:r w:rsidR="00243116">
        <w:rPr>
          <w:rFonts w:cstheme="minorHAnsi"/>
        </w:rPr>
        <w:t>of good ecologic</w:t>
      </w:r>
      <w:r w:rsidRPr="00D36414">
        <w:rPr>
          <w:rFonts w:cstheme="minorHAnsi"/>
        </w:rPr>
        <w:t>a</w:t>
      </w:r>
      <w:r w:rsidR="00243116">
        <w:rPr>
          <w:rFonts w:cstheme="minorHAnsi"/>
        </w:rPr>
        <w:t>l</w:t>
      </w:r>
      <w:r w:rsidRPr="00D36414">
        <w:rPr>
          <w:rFonts w:cstheme="minorHAnsi"/>
        </w:rPr>
        <w:t xml:space="preserve"> condition]. In S. Nybø &amp; M. Evju (Eds.), </w:t>
      </w:r>
      <w:r w:rsidRPr="00D36414">
        <w:rPr>
          <w:rFonts w:cstheme="minorHAnsi"/>
          <w:i/>
          <w:iCs/>
        </w:rPr>
        <w:t xml:space="preserve">Fagsystem for fastsetting av god økologisk tilstand. Forslag fra et ekspertråd. [Science-based system for assessing good ecological condition. Guidance from an expert panel] </w:t>
      </w:r>
      <w:r w:rsidRPr="00D36414">
        <w:rPr>
          <w:rFonts w:cstheme="minorHAnsi"/>
          <w:iCs/>
        </w:rPr>
        <w:t>(pp. 10-46)</w:t>
      </w:r>
      <w:r w:rsidRPr="00D36414">
        <w:rPr>
          <w:rFonts w:cstheme="minorHAnsi"/>
        </w:rPr>
        <w:t xml:space="preserve">. Retrieved from </w:t>
      </w:r>
      <w:hyperlink r:id="rId2755" w:history="1">
        <w:r w:rsidRPr="00D36414">
          <w:rPr>
            <w:rStyle w:val="Hyperlink"/>
            <w:rFonts w:cstheme="minorHAnsi"/>
          </w:rPr>
          <w:t>https://www.regjeringen.no/no/dokument/rapportar-og-planar/id438817/</w:t>
        </w:r>
      </w:hyperlink>
    </w:p>
    <w:p w14:paraId="6587380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Neil, J. M., Davis, T. W., Burford, M. A., &amp; Gobler, C. J. (2012). The rise of harmful cyanobacteria blooms: The potential roles of eutrophication and climate change. </w:t>
      </w:r>
      <w:r w:rsidRPr="00D36414">
        <w:rPr>
          <w:rFonts w:cstheme="minorHAnsi"/>
          <w:i/>
          <w:iCs/>
        </w:rPr>
        <w:t>Harmful Algae</w:t>
      </w:r>
      <w:r w:rsidRPr="00D36414">
        <w:rPr>
          <w:rFonts w:cstheme="minorHAnsi"/>
        </w:rPr>
        <w:t xml:space="preserve">, </w:t>
      </w:r>
      <w:r w:rsidRPr="00D36414">
        <w:rPr>
          <w:rFonts w:cstheme="minorHAnsi"/>
          <w:i/>
          <w:iCs/>
        </w:rPr>
        <w:t>14</w:t>
      </w:r>
      <w:r w:rsidRPr="00D36414">
        <w:rPr>
          <w:rFonts w:cstheme="minorHAnsi"/>
        </w:rPr>
        <w:t xml:space="preserve">, 313–334. </w:t>
      </w:r>
      <w:hyperlink r:id="rId2756" w:history="1">
        <w:r w:rsidRPr="00D36414">
          <w:rPr>
            <w:rStyle w:val="Hyperlink"/>
            <w:rFonts w:cstheme="minorHAnsi"/>
          </w:rPr>
          <w:t>http://doi.org/10.1016/j.hal.2011.10.027</w:t>
        </w:r>
      </w:hyperlink>
    </w:p>
    <w:p w14:paraId="0F7CC51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berman, N. G. (2008). Contemporary permafrost degradation of northern European Russia. In D. L. Kane &amp; K. M. Hinkel (Eds.), </w:t>
      </w:r>
      <w:r w:rsidRPr="00D36414">
        <w:rPr>
          <w:rFonts w:cstheme="minorHAnsi"/>
          <w:i/>
          <w:iCs/>
        </w:rPr>
        <w:t>Proceedings of the 9th International Conference on Permafrost</w:t>
      </w:r>
      <w:r w:rsidRPr="00D36414">
        <w:rPr>
          <w:rFonts w:cstheme="minorHAnsi"/>
        </w:rPr>
        <w:t xml:space="preserve"> (pp. 1305–1310). Institute of Northern Engineering, University of Alaska, Fairbanks.</w:t>
      </w:r>
    </w:p>
    <w:p w14:paraId="40A138A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berman, N. G. (2012). Long-term temperature regime of the Northeast European permafrost region during contemporary climate warming. In V. P. Melnikov, D. S. Drozdov, &amp; V. E. Romanovsky (Eds.), </w:t>
      </w:r>
      <w:r w:rsidRPr="00D36414">
        <w:rPr>
          <w:rFonts w:cstheme="minorHAnsi"/>
          <w:i/>
          <w:iCs/>
        </w:rPr>
        <w:t>Proceedings of the 10th International Conference on Permafrost</w:t>
      </w:r>
      <w:r w:rsidRPr="00D36414">
        <w:rPr>
          <w:rFonts w:cstheme="minorHAnsi"/>
        </w:rPr>
        <w:t xml:space="preserve"> (pp. 287–291). Salekhard, Russian Federation: The Northern Publisher.</w:t>
      </w:r>
    </w:p>
    <w:p w14:paraId="040734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ECD. (2001). </w:t>
      </w:r>
      <w:r w:rsidRPr="00D36414">
        <w:rPr>
          <w:rFonts w:cstheme="minorHAnsi"/>
          <w:i/>
          <w:iCs/>
        </w:rPr>
        <w:t>OECD Environmental Outlook for the Chemicals Industry</w:t>
      </w:r>
      <w:r w:rsidRPr="00D36414">
        <w:rPr>
          <w:rFonts w:cstheme="minorHAnsi"/>
        </w:rPr>
        <w:t xml:space="preserve">. Paris, France: OECD Publishing. </w:t>
      </w:r>
      <w:hyperlink r:id="rId2757" w:history="1">
        <w:r w:rsidRPr="00D36414">
          <w:rPr>
            <w:rStyle w:val="Hyperlink"/>
            <w:rFonts w:cstheme="minorHAnsi"/>
          </w:rPr>
          <w:t>http://doi.org/10.1787/9789264188563-en</w:t>
        </w:r>
      </w:hyperlink>
    </w:p>
    <w:p w14:paraId="2382CB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ECD. (2011). </w:t>
      </w:r>
      <w:r w:rsidRPr="00D36414">
        <w:rPr>
          <w:rFonts w:cstheme="minorHAnsi"/>
          <w:i/>
          <w:iCs/>
        </w:rPr>
        <w:t>Towards green growth</w:t>
      </w:r>
      <w:r w:rsidRPr="00D36414">
        <w:rPr>
          <w:rFonts w:cstheme="minorHAnsi"/>
        </w:rPr>
        <w:t xml:space="preserve">. Paris: Paris, France: OECD Publishing. </w:t>
      </w:r>
      <w:hyperlink r:id="rId2758" w:history="1">
        <w:r w:rsidRPr="00D36414">
          <w:rPr>
            <w:rStyle w:val="Hyperlink"/>
            <w:rFonts w:cstheme="minorHAnsi"/>
          </w:rPr>
          <w:t>http://doi.org/10.1787/9789264111318-en</w:t>
        </w:r>
      </w:hyperlink>
    </w:p>
    <w:p w14:paraId="6BBBA0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ECD. (2012). </w:t>
      </w:r>
      <w:r w:rsidRPr="00D36414">
        <w:rPr>
          <w:rFonts w:cstheme="minorHAnsi"/>
          <w:i/>
          <w:iCs/>
        </w:rPr>
        <w:t>OECD economic outlook, volume 2012 Issue 1</w:t>
      </w:r>
      <w:r w:rsidRPr="00D36414">
        <w:rPr>
          <w:rFonts w:cstheme="minorHAnsi"/>
        </w:rPr>
        <w:t xml:space="preserve">. Paris, France: OECD Publishing. </w:t>
      </w:r>
      <w:hyperlink r:id="rId2759" w:history="1">
        <w:r w:rsidRPr="00D36414">
          <w:rPr>
            <w:rStyle w:val="Hyperlink"/>
            <w:rFonts w:cstheme="minorHAnsi"/>
          </w:rPr>
          <w:t>http://doi.org/10.1787/eco_outlook-v2012-1-en</w:t>
        </w:r>
      </w:hyperlink>
    </w:p>
    <w:p w14:paraId="18018C3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ECD. (2016). </w:t>
      </w:r>
      <w:r w:rsidRPr="00D36414">
        <w:rPr>
          <w:rFonts w:cstheme="minorHAnsi"/>
          <w:i/>
        </w:rPr>
        <w:t>Air and GHG emissions</w:t>
      </w:r>
      <w:r w:rsidRPr="00D36414">
        <w:rPr>
          <w:rFonts w:cstheme="minorHAnsi"/>
        </w:rPr>
        <w:t xml:space="preserve">. Retrieved from </w:t>
      </w:r>
      <w:hyperlink r:id="rId2760" w:history="1">
        <w:r w:rsidRPr="00D36414">
          <w:rPr>
            <w:rStyle w:val="Hyperlink"/>
            <w:rFonts w:cstheme="minorHAnsi"/>
          </w:rPr>
          <w:t>https://data.oecd.org/air/air-and-ghg-emissions.htm</w:t>
        </w:r>
      </w:hyperlink>
    </w:p>
    <w:p w14:paraId="0E6C85D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Olsen, S. L., Töpper, J. P., Skarpaas, O., Vandvik, V., &amp; Klanderud, K. (2016). From facilitation to competition: temperature-driven shift in dominant plant interactions affects population dynamics in seminatural grassland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5), 1915–1926. </w:t>
      </w:r>
      <w:hyperlink r:id="rId2761" w:history="1">
        <w:r w:rsidRPr="00D36414">
          <w:rPr>
            <w:rStyle w:val="Hyperlink"/>
            <w:rFonts w:cstheme="minorHAnsi"/>
          </w:rPr>
          <w:t>http://doi.org/10.1111/gcb.13241</w:t>
        </w:r>
      </w:hyperlink>
    </w:p>
    <w:p w14:paraId="7456CEC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ndash, O. A. [Оңдаш, А. О.]. (2011). Роль роста добычи нефти в решении экономических проблем Республики Kазахстан [The role of oil production growth in solving economic problems of the Republic of Kazakhstan]. </w:t>
      </w:r>
      <w:r w:rsidRPr="00D36414">
        <w:rPr>
          <w:rFonts w:cstheme="minorHAnsi"/>
          <w:i/>
          <w:iCs/>
        </w:rPr>
        <w:t xml:space="preserve">Вестник КазНАУ </w:t>
      </w:r>
      <w:r w:rsidRPr="00D36414">
        <w:rPr>
          <w:rFonts w:cstheme="minorHAnsi"/>
          <w:i/>
          <w:iCs/>
        </w:rPr>
        <w:sym w:font="Symbol" w:char="F05B"/>
      </w:r>
      <w:r w:rsidRPr="00D36414">
        <w:rPr>
          <w:rFonts w:cstheme="minorHAnsi"/>
          <w:i/>
          <w:iCs/>
        </w:rPr>
        <w:t>Herald of KazNAU</w:t>
      </w:r>
      <w:r w:rsidRPr="00D36414">
        <w:rPr>
          <w:rFonts w:cstheme="minorHAnsi"/>
          <w:i/>
          <w:iCs/>
        </w:rPr>
        <w:sym w:font="Symbol" w:char="F05D"/>
      </w:r>
      <w:r w:rsidRPr="00D36414">
        <w:rPr>
          <w:rFonts w:cstheme="minorHAnsi"/>
          <w:i/>
          <w:iCs/>
        </w:rPr>
        <w:t>,</w:t>
      </w:r>
      <w:r w:rsidRPr="00D36414">
        <w:rPr>
          <w:rFonts w:cstheme="minorHAnsi"/>
        </w:rPr>
        <w:t xml:space="preserve"> 4 (86): 6-9. </w:t>
      </w:r>
    </w:p>
    <w:p w14:paraId="4148CF4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rdonez, A., Williams, J. W., &amp; Svenning, J.-C. (2016). Mapping climatic mechanisms likely to favour the emergence of novel communities. </w:t>
      </w:r>
      <w:r w:rsidRPr="00D36414">
        <w:rPr>
          <w:rFonts w:cstheme="minorHAnsi"/>
          <w:i/>
          <w:iCs/>
        </w:rPr>
        <w:t>Nature Climate Change</w:t>
      </w:r>
      <w:r w:rsidRPr="00D36414">
        <w:rPr>
          <w:rFonts w:cstheme="minorHAnsi"/>
        </w:rPr>
        <w:t xml:space="preserve">, </w:t>
      </w:r>
      <w:r w:rsidRPr="00D36414">
        <w:rPr>
          <w:rFonts w:cstheme="minorHAnsi"/>
          <w:i/>
          <w:iCs/>
        </w:rPr>
        <w:t>6</w:t>
      </w:r>
      <w:r w:rsidRPr="00D36414">
        <w:rPr>
          <w:rFonts w:cstheme="minorHAnsi"/>
        </w:rPr>
        <w:t xml:space="preserve">(12), 1104–1109. </w:t>
      </w:r>
      <w:hyperlink r:id="rId2762" w:history="1">
        <w:r w:rsidRPr="00D36414">
          <w:rPr>
            <w:rStyle w:val="Hyperlink"/>
            <w:rFonts w:cstheme="minorHAnsi"/>
          </w:rPr>
          <w:t>http://doi.org/10.1038/nclimate3127</w:t>
        </w:r>
      </w:hyperlink>
    </w:p>
    <w:p w14:paraId="2144251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rlowsky, B., &amp; Seneviratne, S. I. (2012). Global changes in extreme events: Regional and seasonal dimension. </w:t>
      </w:r>
      <w:r w:rsidRPr="00D36414">
        <w:rPr>
          <w:rFonts w:cstheme="minorHAnsi"/>
          <w:i/>
          <w:iCs/>
        </w:rPr>
        <w:t>Climatic Change</w:t>
      </w:r>
      <w:r w:rsidRPr="00D36414">
        <w:rPr>
          <w:rFonts w:cstheme="minorHAnsi"/>
        </w:rPr>
        <w:t xml:space="preserve">, </w:t>
      </w:r>
      <w:r w:rsidRPr="00D36414">
        <w:rPr>
          <w:rFonts w:cstheme="minorHAnsi"/>
          <w:i/>
          <w:iCs/>
        </w:rPr>
        <w:t>110</w:t>
      </w:r>
      <w:r w:rsidRPr="00D36414">
        <w:rPr>
          <w:rFonts w:cstheme="minorHAnsi"/>
        </w:rPr>
        <w:t xml:space="preserve">(3–4), 669–696. </w:t>
      </w:r>
      <w:hyperlink r:id="rId2763" w:history="1">
        <w:r w:rsidRPr="00D36414">
          <w:rPr>
            <w:rStyle w:val="Hyperlink"/>
            <w:rFonts w:cstheme="minorHAnsi"/>
          </w:rPr>
          <w:t>http://doi.org/10.1007/s10584-011-0122-9</w:t>
        </w:r>
      </w:hyperlink>
    </w:p>
    <w:p w14:paraId="4E50B95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sepashvili, I. (2006). </w:t>
      </w:r>
      <w:r w:rsidRPr="00D36414">
        <w:rPr>
          <w:rFonts w:cstheme="minorHAnsi"/>
          <w:i/>
          <w:iCs/>
        </w:rPr>
        <w:t>Land use dynamics and institutional changes in Central Asia</w:t>
      </w:r>
      <w:r w:rsidRPr="00D36414">
        <w:rPr>
          <w:rFonts w:cstheme="minorHAnsi"/>
        </w:rPr>
        <w:t xml:space="preserve">. Rome, Italy: FAO. Retrieved from </w:t>
      </w:r>
      <w:hyperlink r:id="rId2764" w:history="1">
        <w:r w:rsidRPr="00D36414">
          <w:rPr>
            <w:rStyle w:val="Hyperlink"/>
            <w:rFonts w:cstheme="minorHAnsi"/>
          </w:rPr>
          <w:t>http://www.fao.org/forestry/15794-02f3949d80fa99de7c7c38928aee6c9e6.pdf</w:t>
        </w:r>
      </w:hyperlink>
    </w:p>
    <w:p w14:paraId="09E2A5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Österblom, H., Sissenwine, M., Symes, D., Kadin, M., Daw, T., &amp; Folke, C. (2011). Incentives, social-ecological feedbacks and European fisheries. </w:t>
      </w:r>
      <w:r w:rsidRPr="00D36414">
        <w:rPr>
          <w:rFonts w:cstheme="minorHAnsi"/>
          <w:i/>
          <w:iCs/>
        </w:rPr>
        <w:t>Marine Policy</w:t>
      </w:r>
      <w:r w:rsidRPr="00D36414">
        <w:rPr>
          <w:rFonts w:cstheme="minorHAnsi"/>
        </w:rPr>
        <w:t xml:space="preserve">, </w:t>
      </w:r>
      <w:r w:rsidRPr="00D36414">
        <w:rPr>
          <w:rFonts w:cstheme="minorHAnsi"/>
          <w:i/>
          <w:iCs/>
        </w:rPr>
        <w:t>35</w:t>
      </w:r>
      <w:r w:rsidRPr="00D36414">
        <w:rPr>
          <w:rFonts w:cstheme="minorHAnsi"/>
        </w:rPr>
        <w:t xml:space="preserve">(5), 568–574. </w:t>
      </w:r>
      <w:hyperlink r:id="rId2765" w:history="1">
        <w:r w:rsidRPr="00D36414">
          <w:rPr>
            <w:rStyle w:val="Hyperlink"/>
            <w:rFonts w:cstheme="minorHAnsi"/>
          </w:rPr>
          <w:t>http://doi.org/10.1016/j.marpol.2011.01.018</w:t>
        </w:r>
      </w:hyperlink>
    </w:p>
    <w:p w14:paraId="56F9E53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Östlund, L., Zackrisson, O., &amp; Axelsson, A.-L. (1997). The history and transformation of a Scandinavian boreal forest landscape since the 19th century. </w:t>
      </w:r>
      <w:r w:rsidRPr="00D36414">
        <w:rPr>
          <w:rFonts w:cstheme="minorHAnsi"/>
          <w:i/>
          <w:iCs/>
        </w:rPr>
        <w:t>Canadian Journal of Forest Research</w:t>
      </w:r>
      <w:r w:rsidRPr="00D36414">
        <w:rPr>
          <w:rFonts w:cstheme="minorHAnsi"/>
        </w:rPr>
        <w:t xml:space="preserve">, </w:t>
      </w:r>
      <w:r w:rsidRPr="00D36414">
        <w:rPr>
          <w:rFonts w:cstheme="minorHAnsi"/>
          <w:i/>
          <w:iCs/>
        </w:rPr>
        <w:t>27</w:t>
      </w:r>
      <w:r w:rsidRPr="00D36414">
        <w:rPr>
          <w:rFonts w:cstheme="minorHAnsi"/>
        </w:rPr>
        <w:t xml:space="preserve">(8), 1198–1206. </w:t>
      </w:r>
      <w:hyperlink r:id="rId2766" w:history="1">
        <w:r w:rsidRPr="00D36414">
          <w:rPr>
            <w:rStyle w:val="Hyperlink"/>
            <w:rFonts w:cstheme="minorHAnsi"/>
          </w:rPr>
          <w:t>http://doi.org/10.1139/x97-070</w:t>
        </w:r>
      </w:hyperlink>
    </w:p>
    <w:p w14:paraId="4BDB37E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ughton, D. H., Strømman, G., &amp; Salbu, B. (2013). Ecological risk assessment of Central Asian mining sites: application of the ERICA assessment tool. </w:t>
      </w:r>
      <w:r w:rsidRPr="00D36414">
        <w:rPr>
          <w:rFonts w:cstheme="minorHAnsi"/>
          <w:i/>
          <w:iCs/>
        </w:rPr>
        <w:t>Journal of Environmental Radioactivity</w:t>
      </w:r>
      <w:r w:rsidRPr="00D36414">
        <w:rPr>
          <w:rFonts w:cstheme="minorHAnsi"/>
        </w:rPr>
        <w:t xml:space="preserve">, </w:t>
      </w:r>
      <w:r w:rsidRPr="00D36414">
        <w:rPr>
          <w:rFonts w:cstheme="minorHAnsi"/>
          <w:i/>
          <w:iCs/>
        </w:rPr>
        <w:t>123</w:t>
      </w:r>
      <w:r w:rsidRPr="00D36414">
        <w:rPr>
          <w:rFonts w:cstheme="minorHAnsi"/>
        </w:rPr>
        <w:t xml:space="preserve">, 90–98. </w:t>
      </w:r>
      <w:hyperlink r:id="rId2767" w:history="1">
        <w:r w:rsidRPr="00D36414">
          <w:rPr>
            <w:rStyle w:val="Hyperlink"/>
            <w:rFonts w:cstheme="minorHAnsi"/>
          </w:rPr>
          <w:t>http://doi.org/10.1016/j.jenvrad.2012.11.010</w:t>
        </w:r>
      </w:hyperlink>
    </w:p>
    <w:p w14:paraId="33FBCF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Ovcharova, L., &amp; Pishnyak, A. (2003). </w:t>
      </w:r>
      <w:r w:rsidRPr="00D36414">
        <w:rPr>
          <w:rFonts w:cstheme="minorHAnsi"/>
          <w:i/>
          <w:iCs/>
        </w:rPr>
        <w:t>Rural poverty in Russia. Local self-government and civic engagement in rural Russia, 27</w:t>
      </w:r>
      <w:r w:rsidRPr="00D36414">
        <w:rPr>
          <w:rFonts w:cstheme="minorHAnsi"/>
        </w:rPr>
        <w:t>.</w:t>
      </w:r>
    </w:p>
    <w:p w14:paraId="5E48487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erl, H. W., &amp; Paul, V. J. (2012). Climate change: Links to global expansion of harmful cyanobacteria. </w:t>
      </w:r>
      <w:r w:rsidRPr="00D36414">
        <w:rPr>
          <w:rFonts w:cstheme="minorHAnsi"/>
          <w:i/>
          <w:iCs/>
        </w:rPr>
        <w:t>Water Research</w:t>
      </w:r>
      <w:r w:rsidRPr="00D36414">
        <w:rPr>
          <w:rFonts w:cstheme="minorHAnsi"/>
        </w:rPr>
        <w:t xml:space="preserve">, </w:t>
      </w:r>
      <w:r w:rsidRPr="00D36414">
        <w:rPr>
          <w:rFonts w:cstheme="minorHAnsi"/>
          <w:i/>
          <w:iCs/>
        </w:rPr>
        <w:t>46</w:t>
      </w:r>
      <w:r w:rsidRPr="00D36414">
        <w:rPr>
          <w:rFonts w:cstheme="minorHAnsi"/>
        </w:rPr>
        <w:t xml:space="preserve">(5), 1349–1363. </w:t>
      </w:r>
      <w:hyperlink r:id="rId2768" w:history="1">
        <w:r w:rsidRPr="00D36414">
          <w:rPr>
            <w:rStyle w:val="Hyperlink"/>
            <w:rFonts w:cstheme="minorHAnsi"/>
          </w:rPr>
          <w:t>http://doi.org/10.1016/j.watres.2011.08.002</w:t>
        </w:r>
      </w:hyperlink>
    </w:p>
    <w:p w14:paraId="1610E9E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gès, J. F., Pérez, M., &amp; Romero, J. (2010). Sensitivity of the seagrass </w:t>
      </w:r>
      <w:r w:rsidRPr="00D36414">
        <w:rPr>
          <w:rFonts w:cstheme="minorHAnsi"/>
          <w:i/>
        </w:rPr>
        <w:t>Cymodocea nodosa</w:t>
      </w:r>
      <w:r w:rsidRPr="00D36414">
        <w:rPr>
          <w:rFonts w:cstheme="minorHAnsi"/>
        </w:rPr>
        <w:t xml:space="preserve"> to hypersaline conditions: A microcosm approach. </w:t>
      </w:r>
      <w:r w:rsidRPr="00D36414">
        <w:rPr>
          <w:rFonts w:cstheme="minorHAnsi"/>
          <w:i/>
          <w:iCs/>
        </w:rPr>
        <w:t>Journal of Experimental Marine Biology and Ecology</w:t>
      </w:r>
      <w:r w:rsidRPr="00D36414">
        <w:rPr>
          <w:rFonts w:cstheme="minorHAnsi"/>
        </w:rPr>
        <w:t xml:space="preserve">, </w:t>
      </w:r>
      <w:r w:rsidRPr="00D36414">
        <w:rPr>
          <w:rFonts w:cstheme="minorHAnsi"/>
          <w:i/>
          <w:iCs/>
        </w:rPr>
        <w:t>386</w:t>
      </w:r>
      <w:r w:rsidRPr="00D36414">
        <w:rPr>
          <w:rFonts w:cstheme="minorHAnsi"/>
        </w:rPr>
        <w:t xml:space="preserve">(1–2), 34–38. </w:t>
      </w:r>
      <w:hyperlink r:id="rId2769" w:history="1">
        <w:r w:rsidRPr="00D36414">
          <w:rPr>
            <w:rStyle w:val="Hyperlink"/>
            <w:rFonts w:cstheme="minorHAnsi"/>
          </w:rPr>
          <w:t>http://doi.org/10.1016/j.jembe.2010.02.017</w:t>
        </w:r>
      </w:hyperlink>
    </w:p>
    <w:p w14:paraId="21E91EC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hl-Wostl, C. (2009). A conceptual framework for analysing adaptive capacity and multi-level learning processes in resource governance regimes. </w:t>
      </w:r>
      <w:r w:rsidRPr="00D36414">
        <w:rPr>
          <w:rFonts w:cstheme="minorHAnsi"/>
          <w:i/>
          <w:iCs/>
        </w:rPr>
        <w:t>Global Environmental Change</w:t>
      </w:r>
      <w:r w:rsidRPr="00D36414">
        <w:rPr>
          <w:rFonts w:cstheme="minorHAnsi"/>
        </w:rPr>
        <w:t xml:space="preserve">, </w:t>
      </w:r>
      <w:r w:rsidRPr="00D36414">
        <w:rPr>
          <w:rFonts w:cstheme="minorHAnsi"/>
          <w:i/>
          <w:iCs/>
        </w:rPr>
        <w:t>19</w:t>
      </w:r>
      <w:r w:rsidRPr="00D36414">
        <w:rPr>
          <w:rFonts w:cstheme="minorHAnsi"/>
        </w:rPr>
        <w:t xml:space="preserve">(3), 354–365. </w:t>
      </w:r>
      <w:hyperlink r:id="rId2770" w:history="1">
        <w:r w:rsidRPr="00D36414">
          <w:rPr>
            <w:rStyle w:val="Hyperlink"/>
            <w:rFonts w:cstheme="minorHAnsi"/>
          </w:rPr>
          <w:t>http://doi.org/10.1016/j.gloenvcha.2009.06.001</w:t>
        </w:r>
      </w:hyperlink>
    </w:p>
    <w:p w14:paraId="074D869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illet, Y., Bergès, L., Hjältén, J., Odor, P., Avon, C., Bernhardt-Römermann, M., Bijlsma, R.-J., De Bruyn, L., Fuhr, M., Grandin, U., Kanka, R., Lundin, L., Luque, S., Magura, T., Matesanz, S., Mészáros, I., Sebastià, M.-T., Schmidt, W., Standovár, T., Tóthmérész, B., Uotila, A., Valladares, F., Vellak, K., &amp; Virtanen, R. (2010). Biodiversity differences between managed and unmanaged forests: meta-analysis of species richness in Europe. </w:t>
      </w:r>
      <w:r w:rsidRPr="00D36414">
        <w:rPr>
          <w:rFonts w:cstheme="minorHAnsi"/>
          <w:i/>
          <w:iCs/>
        </w:rPr>
        <w:t>Conservation Biology</w:t>
      </w:r>
      <w:r w:rsidRPr="00D36414">
        <w:rPr>
          <w:rFonts w:cstheme="minorHAnsi"/>
        </w:rPr>
        <w:t xml:space="preserve">, </w:t>
      </w:r>
      <w:r w:rsidRPr="00D36414">
        <w:rPr>
          <w:rFonts w:cstheme="minorHAnsi"/>
          <w:i/>
          <w:iCs/>
        </w:rPr>
        <w:t>24</w:t>
      </w:r>
      <w:r w:rsidRPr="00D36414">
        <w:rPr>
          <w:rFonts w:cstheme="minorHAnsi"/>
        </w:rPr>
        <w:t xml:space="preserve">(1), 101–12. </w:t>
      </w:r>
      <w:hyperlink r:id="rId2771" w:history="1">
        <w:r w:rsidRPr="00D36414">
          <w:rPr>
            <w:rStyle w:val="Hyperlink"/>
            <w:rFonts w:cstheme="minorHAnsi"/>
          </w:rPr>
          <w:t>http://doi.org/10.1111/j.1523-1739.2009.01399.x</w:t>
        </w:r>
      </w:hyperlink>
    </w:p>
    <w:p w14:paraId="443021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ini, D. R., Sheppard, A. W., Cook, D. C., De Barro, P. J., Worner, S. P., &amp; Thomas, M. B. (2016). Global threat to agriculture from invasive speci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3</w:t>
      </w:r>
      <w:r w:rsidRPr="00D36414">
        <w:rPr>
          <w:rFonts w:cstheme="minorHAnsi"/>
        </w:rPr>
        <w:t xml:space="preserve">(27), 7575–7579. </w:t>
      </w:r>
      <w:hyperlink r:id="rId2772" w:history="1">
        <w:r w:rsidRPr="00D36414">
          <w:rPr>
            <w:rStyle w:val="Hyperlink"/>
            <w:rFonts w:cstheme="minorHAnsi"/>
          </w:rPr>
          <w:t>http://doi.org/10.1073/pnas.1602205113</w:t>
        </w:r>
      </w:hyperlink>
    </w:p>
    <w:p w14:paraId="058F4C0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Pairaud, I. L., Bensoussan, N., Garreau, P., Faure, V., &amp; Garrabou, J. (2014). Impacts of climate change on coastal benthic ecosystems: assessing the current risk of mortality outbreaks associated with thermal stress in NW Mediterranean coastal areas. </w:t>
      </w:r>
      <w:r w:rsidRPr="00D36414">
        <w:rPr>
          <w:rFonts w:cstheme="minorHAnsi"/>
          <w:i/>
          <w:iCs/>
        </w:rPr>
        <w:t>Ocean Dynamics</w:t>
      </w:r>
      <w:r w:rsidRPr="00D36414">
        <w:rPr>
          <w:rFonts w:cstheme="minorHAnsi"/>
        </w:rPr>
        <w:t xml:space="preserve">, </w:t>
      </w:r>
      <w:r w:rsidRPr="00D36414">
        <w:rPr>
          <w:rFonts w:cstheme="minorHAnsi"/>
          <w:i/>
          <w:iCs/>
        </w:rPr>
        <w:t>64</w:t>
      </w:r>
      <w:r w:rsidRPr="00D36414">
        <w:rPr>
          <w:rFonts w:cstheme="minorHAnsi"/>
        </w:rPr>
        <w:t xml:space="preserve">(1), 103–115. </w:t>
      </w:r>
      <w:hyperlink r:id="rId2773" w:history="1">
        <w:r w:rsidRPr="00D36414">
          <w:rPr>
            <w:rStyle w:val="Hyperlink"/>
            <w:rFonts w:cstheme="minorHAnsi"/>
          </w:rPr>
          <w:t>http://doi.org/10.1007/s10236-013-0661-x</w:t>
        </w:r>
      </w:hyperlink>
    </w:p>
    <w:p w14:paraId="6563E22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lang, H., &amp; Printsmann, A. (2010). From totalitarian to democratic landscapes: The transition in Estonia. In </w:t>
      </w:r>
      <w:r w:rsidRPr="00D36414">
        <w:rPr>
          <w:rFonts w:cstheme="minorHAnsi"/>
          <w:i/>
          <w:iCs/>
        </w:rPr>
        <w:t>Globalisation and agricultural landscapes: Change patterns and policy trends in developed countries</w:t>
      </w:r>
      <w:r w:rsidRPr="00D36414">
        <w:rPr>
          <w:rFonts w:cstheme="minorHAnsi"/>
        </w:rPr>
        <w:t xml:space="preserve"> (pp. 169–184). Cambridge, UK: Cambridge University Press.</w:t>
      </w:r>
    </w:p>
    <w:p w14:paraId="43E90FC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rcerisas, L., Marull, J., Pino, J., Tello, E., Coll, F., &amp; Basnou, C. (2012). Land use changes, landscape ecology and their socioeconomic driving forces in the Spanish Mediterranean coast (El Maresme County, 1850–2005). </w:t>
      </w:r>
      <w:r w:rsidRPr="00D36414">
        <w:rPr>
          <w:rFonts w:cstheme="minorHAnsi"/>
          <w:i/>
          <w:iCs/>
        </w:rPr>
        <w:t>Environmental Science &amp; Policy</w:t>
      </w:r>
      <w:r w:rsidRPr="00D36414">
        <w:rPr>
          <w:rFonts w:cstheme="minorHAnsi"/>
        </w:rPr>
        <w:t xml:space="preserve">, </w:t>
      </w:r>
      <w:r w:rsidRPr="00D36414">
        <w:rPr>
          <w:rFonts w:cstheme="minorHAnsi"/>
          <w:i/>
          <w:iCs/>
        </w:rPr>
        <w:t>23</w:t>
      </w:r>
      <w:r w:rsidRPr="00D36414">
        <w:rPr>
          <w:rFonts w:cstheme="minorHAnsi"/>
        </w:rPr>
        <w:t xml:space="preserve">, 120–132. </w:t>
      </w:r>
      <w:hyperlink r:id="rId2774" w:history="1">
        <w:r w:rsidRPr="00D36414">
          <w:rPr>
            <w:rStyle w:val="Hyperlink"/>
            <w:rFonts w:cstheme="minorHAnsi"/>
          </w:rPr>
          <w:t>http://doi.org/10.1016/j.envsci.2012.08.002</w:t>
        </w:r>
      </w:hyperlink>
    </w:p>
    <w:p w14:paraId="5F0EEB9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rdo, F., &amp; Gil, L. (2005). The impact of traditional land use on woodlands: a case study in the Spanish central system. </w:t>
      </w:r>
      <w:r w:rsidRPr="00D36414">
        <w:rPr>
          <w:rFonts w:cstheme="minorHAnsi"/>
          <w:i/>
          <w:iCs/>
        </w:rPr>
        <w:t>Journal of Historical Geography</w:t>
      </w:r>
      <w:r w:rsidRPr="00D36414">
        <w:rPr>
          <w:rFonts w:cstheme="minorHAnsi"/>
        </w:rPr>
        <w:t xml:space="preserve">, </w:t>
      </w:r>
      <w:r w:rsidRPr="00D36414">
        <w:rPr>
          <w:rFonts w:cstheme="minorHAnsi"/>
          <w:i/>
          <w:iCs/>
        </w:rPr>
        <w:t>31</w:t>
      </w:r>
      <w:r w:rsidRPr="00D36414">
        <w:rPr>
          <w:rFonts w:cstheme="minorHAnsi"/>
        </w:rPr>
        <w:t xml:space="preserve">(3), 390–408. </w:t>
      </w:r>
      <w:hyperlink r:id="rId2775" w:history="1">
        <w:r w:rsidRPr="00D36414">
          <w:rPr>
            <w:rStyle w:val="Hyperlink"/>
            <w:rFonts w:cstheme="minorHAnsi"/>
          </w:rPr>
          <w:t>http://doi.org/10.1016/j.jhg.2004.11.002</w:t>
        </w:r>
      </w:hyperlink>
    </w:p>
    <w:p w14:paraId="5A70860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rmesan, C. (2006). Ecological and evolutionary responses to recent climate change. </w:t>
      </w:r>
      <w:r w:rsidRPr="00D36414">
        <w:rPr>
          <w:rFonts w:cstheme="minorHAnsi"/>
          <w:i/>
          <w:iCs/>
        </w:rPr>
        <w:t>Annual Review of Ecology, Evolution, and Systematics</w:t>
      </w:r>
      <w:r w:rsidRPr="00D36414">
        <w:rPr>
          <w:rFonts w:cstheme="minorHAnsi"/>
        </w:rPr>
        <w:t xml:space="preserve">, </w:t>
      </w:r>
      <w:r w:rsidRPr="00D36414">
        <w:rPr>
          <w:rFonts w:cstheme="minorHAnsi"/>
          <w:i/>
          <w:iCs/>
        </w:rPr>
        <w:t>37</w:t>
      </w:r>
      <w:r w:rsidRPr="00D36414">
        <w:rPr>
          <w:rFonts w:cstheme="minorHAnsi"/>
        </w:rPr>
        <w:t xml:space="preserve">(1), 637–669. </w:t>
      </w:r>
      <w:hyperlink r:id="rId2776" w:history="1">
        <w:r w:rsidRPr="00D36414">
          <w:rPr>
            <w:rStyle w:val="Hyperlink"/>
            <w:rFonts w:cstheme="minorHAnsi"/>
          </w:rPr>
          <w:t>http://doi.org/10.1146/annurev.ecolsys.37.091305.110100</w:t>
        </w:r>
      </w:hyperlink>
    </w:p>
    <w:p w14:paraId="29D183C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rmesan, C. (2007). Influences of species, latitudes and methodologies on estimates of phenological response to global warming.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9), 1860–1872. </w:t>
      </w:r>
      <w:hyperlink r:id="rId2777" w:history="1">
        <w:r w:rsidRPr="00D36414">
          <w:rPr>
            <w:rStyle w:val="Hyperlink"/>
            <w:rFonts w:cstheme="minorHAnsi"/>
          </w:rPr>
          <w:t>http://doi.org/10.1111/j.1365-2486.2007.01404.x</w:t>
        </w:r>
      </w:hyperlink>
    </w:p>
    <w:p w14:paraId="65B9DBC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rrotta, J. A., &amp; Sunderland, T. (2015). The historical, environmental and socio- economic context of forests and tree-based systems for food security and nutrition. </w:t>
      </w:r>
      <w:r w:rsidRPr="00D36414">
        <w:rPr>
          <w:rFonts w:cstheme="minorHAnsi"/>
          <w:lang w:val="sv-SE"/>
        </w:rPr>
        <w:t>In</w:t>
      </w:r>
      <w:r w:rsidRPr="00D36414">
        <w:rPr>
          <w:rFonts w:cstheme="minorHAnsi"/>
        </w:rPr>
        <w:t xml:space="preserve"> B. Vira, C. Wildburger, &amp; S. Mansourian (Eds.), </w:t>
      </w:r>
      <w:r w:rsidRPr="00D36414">
        <w:rPr>
          <w:rFonts w:cstheme="minorHAnsi"/>
          <w:i/>
          <w:iCs/>
        </w:rPr>
        <w:t>Forests and food: Addressing hunger and nutrition across sustainable landscapes</w:t>
      </w:r>
      <w:r w:rsidRPr="00D36414">
        <w:rPr>
          <w:rFonts w:cstheme="minorHAnsi"/>
        </w:rPr>
        <w:t xml:space="preserve"> (pp. 73–136). Cambridge, UK: Open Book Publishers.</w:t>
      </w:r>
    </w:p>
    <w:p w14:paraId="2630999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rrotta, J., Yeo-Chang, Y., &amp; Camacho, L. D. (2016). Traditional knowledge for sustainable forest management and provision of ecosystem services. </w:t>
      </w:r>
      <w:r w:rsidRPr="00D36414">
        <w:rPr>
          <w:rFonts w:cstheme="minorHAnsi"/>
          <w:i/>
          <w:iCs/>
        </w:rPr>
        <w:t>International Journal of Biodiversity Science, Ecosystems Services and Management</w:t>
      </w:r>
      <w:r w:rsidRPr="00D36414">
        <w:rPr>
          <w:rFonts w:cstheme="minorHAnsi"/>
        </w:rPr>
        <w:t xml:space="preserve">, </w:t>
      </w:r>
      <w:r w:rsidRPr="00D36414">
        <w:rPr>
          <w:rFonts w:cstheme="minorHAnsi"/>
          <w:i/>
          <w:iCs/>
        </w:rPr>
        <w:t>12</w:t>
      </w:r>
      <w:r w:rsidRPr="00D36414">
        <w:rPr>
          <w:rFonts w:cstheme="minorHAnsi"/>
        </w:rPr>
        <w:t xml:space="preserve">(1–2), 1-4. </w:t>
      </w:r>
      <w:hyperlink r:id="rId2778" w:history="1">
        <w:r w:rsidRPr="00D36414">
          <w:rPr>
            <w:rStyle w:val="Hyperlink"/>
            <w:rFonts w:cstheme="minorHAnsi"/>
          </w:rPr>
          <w:t>http://doi.org/10.1080/21513732.2016.1169580</w:t>
        </w:r>
      </w:hyperlink>
    </w:p>
    <w:p w14:paraId="3180EFD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stoors, M., Rijnsdorp, A. D., &amp; van Beek, F. A. (2000). Effects of a partially closed area in the North Sea (“plaice box”) on stock development of plaice. </w:t>
      </w:r>
      <w:r w:rsidRPr="00D36414">
        <w:rPr>
          <w:rFonts w:cstheme="minorHAnsi"/>
          <w:i/>
          <w:iCs/>
        </w:rPr>
        <w:t>ICES Journal of Marine Science</w:t>
      </w:r>
      <w:r w:rsidRPr="00D36414">
        <w:rPr>
          <w:rFonts w:cstheme="minorHAnsi"/>
        </w:rPr>
        <w:t xml:space="preserve">, </w:t>
      </w:r>
      <w:r w:rsidRPr="00D36414">
        <w:rPr>
          <w:rFonts w:cstheme="minorHAnsi"/>
          <w:i/>
          <w:iCs/>
        </w:rPr>
        <w:t>57</w:t>
      </w:r>
      <w:r w:rsidRPr="00D36414">
        <w:rPr>
          <w:rFonts w:cstheme="minorHAnsi"/>
        </w:rPr>
        <w:t xml:space="preserve">(4), 1014–1022. </w:t>
      </w:r>
      <w:hyperlink r:id="rId2779" w:history="1">
        <w:r w:rsidRPr="00D36414">
          <w:rPr>
            <w:rStyle w:val="Hyperlink"/>
            <w:rFonts w:cstheme="minorHAnsi"/>
          </w:rPr>
          <w:t>http://doi.org/10.1006/jmsc.2000.0586</w:t>
        </w:r>
      </w:hyperlink>
    </w:p>
    <w:p w14:paraId="3A7E48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uchard, A., Milbau, A., Albihn, A., Alexander, J., Burgess, T., Daehler, C., Englund, G., Essl, F., Evengård, B., Greenwood, G. B., Haider, S., Lenoir, J., McDougall, K., Muths, E., Nuñez, M. A., Olofsson, J., Pellissier, L., Rabitsch, W., Rew, L. J., Robertson, M., Sanders, N., &amp; Kueffer, C. (2016). Non-native and native organisms moving into high elevation and high latitude ecosystems in an era of climate change: new challenges for ecology and conservation. </w:t>
      </w:r>
      <w:r w:rsidRPr="00D36414">
        <w:rPr>
          <w:rFonts w:cstheme="minorHAnsi"/>
          <w:i/>
          <w:iCs/>
        </w:rPr>
        <w:t>Biological Invasions</w:t>
      </w:r>
      <w:r w:rsidRPr="00D36414">
        <w:rPr>
          <w:rFonts w:cstheme="minorHAnsi"/>
        </w:rPr>
        <w:t xml:space="preserve">, </w:t>
      </w:r>
      <w:r w:rsidRPr="00D36414">
        <w:rPr>
          <w:rFonts w:cstheme="minorHAnsi"/>
          <w:i/>
          <w:iCs/>
        </w:rPr>
        <w:t>18</w:t>
      </w:r>
      <w:r w:rsidRPr="00D36414">
        <w:rPr>
          <w:rFonts w:cstheme="minorHAnsi"/>
        </w:rPr>
        <w:t xml:space="preserve">(2), 345–353. </w:t>
      </w:r>
      <w:hyperlink r:id="rId2780" w:history="1">
        <w:r w:rsidRPr="00D36414">
          <w:rPr>
            <w:rStyle w:val="Hyperlink"/>
            <w:rFonts w:cstheme="minorHAnsi"/>
          </w:rPr>
          <w:t>http://doi.org/10.1007/s10530-015-1025-x</w:t>
        </w:r>
      </w:hyperlink>
    </w:p>
    <w:p w14:paraId="19A87E1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ul, F., &amp; Andreassen, L. M. (2009). A new glacier inventory for the Svartisen region, Norway, from Landsat ETM+ data: challenges and change assessment. </w:t>
      </w:r>
      <w:r w:rsidRPr="00D36414">
        <w:rPr>
          <w:rFonts w:cstheme="minorHAnsi"/>
          <w:i/>
          <w:iCs/>
        </w:rPr>
        <w:t>Journal of Glaciology</w:t>
      </w:r>
      <w:r w:rsidRPr="00D36414">
        <w:rPr>
          <w:rFonts w:cstheme="minorHAnsi"/>
        </w:rPr>
        <w:t xml:space="preserve">, </w:t>
      </w:r>
      <w:r w:rsidRPr="00D36414">
        <w:rPr>
          <w:rFonts w:cstheme="minorHAnsi"/>
          <w:i/>
          <w:iCs/>
        </w:rPr>
        <w:t>55</w:t>
      </w:r>
      <w:r w:rsidRPr="00D36414">
        <w:rPr>
          <w:rFonts w:cstheme="minorHAnsi"/>
        </w:rPr>
        <w:t xml:space="preserve">(192), 607–618. </w:t>
      </w:r>
      <w:hyperlink r:id="rId2781" w:history="1">
        <w:r w:rsidRPr="00D36414">
          <w:rPr>
            <w:rStyle w:val="Hyperlink"/>
            <w:rFonts w:cstheme="minorHAnsi"/>
          </w:rPr>
          <w:t>http://doi.org/10.3189/002214309789471003</w:t>
        </w:r>
      </w:hyperlink>
    </w:p>
    <w:p w14:paraId="6FFA73E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ul, F., Andreassen, L. M., &amp; Winsvold, S. H. (2011). A new glacier inventory for the Jostedalsbreen region, Norway, from Landsat TM scenes of 2006 and changes since 1966. </w:t>
      </w:r>
      <w:r w:rsidRPr="00D36414">
        <w:rPr>
          <w:rFonts w:cstheme="minorHAnsi"/>
          <w:i/>
          <w:iCs/>
        </w:rPr>
        <w:t>Annals of Glaciology</w:t>
      </w:r>
      <w:r w:rsidRPr="00D36414">
        <w:rPr>
          <w:rFonts w:cstheme="minorHAnsi"/>
        </w:rPr>
        <w:t xml:space="preserve">, </w:t>
      </w:r>
      <w:r w:rsidRPr="00D36414">
        <w:rPr>
          <w:rFonts w:cstheme="minorHAnsi"/>
          <w:i/>
          <w:iCs/>
        </w:rPr>
        <w:t>52</w:t>
      </w:r>
      <w:r w:rsidRPr="00D36414">
        <w:rPr>
          <w:rFonts w:cstheme="minorHAnsi"/>
        </w:rPr>
        <w:t xml:space="preserve">(59), 153–162. </w:t>
      </w:r>
      <w:hyperlink r:id="rId2782" w:history="1">
        <w:r w:rsidRPr="00D36414">
          <w:rPr>
            <w:rStyle w:val="Hyperlink"/>
            <w:rFonts w:cstheme="minorHAnsi"/>
          </w:rPr>
          <w:t>http://doi.org/10.3189/172756411799096169</w:t>
        </w:r>
      </w:hyperlink>
    </w:p>
    <w:p w14:paraId="763D31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Paul, F., Kääb, A., Maisch, M., Kellenberger, T., &amp; Haeberli, W. (2004). Rapid disintegration of Alpine glaciers observed with satellite data. </w:t>
      </w:r>
      <w:r w:rsidRPr="00D36414">
        <w:rPr>
          <w:rFonts w:cstheme="minorHAnsi"/>
          <w:i/>
          <w:iCs/>
        </w:rPr>
        <w:t>Geophysical Research Letters</w:t>
      </w:r>
      <w:r w:rsidRPr="00D36414">
        <w:rPr>
          <w:rFonts w:cstheme="minorHAnsi"/>
        </w:rPr>
        <w:t xml:space="preserve">, </w:t>
      </w:r>
      <w:r w:rsidRPr="00D36414">
        <w:rPr>
          <w:rFonts w:cstheme="minorHAnsi"/>
          <w:i/>
          <w:iCs/>
        </w:rPr>
        <w:t>31,</w:t>
      </w:r>
      <w:r w:rsidRPr="00D36414">
        <w:rPr>
          <w:rFonts w:cstheme="minorHAnsi"/>
        </w:rPr>
        <w:t xml:space="preserve"> L21402. </w:t>
      </w:r>
      <w:hyperlink r:id="rId2783" w:history="1">
        <w:r w:rsidRPr="00D36414">
          <w:rPr>
            <w:rStyle w:val="Hyperlink"/>
            <w:rFonts w:cstheme="minorHAnsi"/>
          </w:rPr>
          <w:t>http://doi.org/10.1029/2004GL020816</w:t>
        </w:r>
      </w:hyperlink>
    </w:p>
    <w:p w14:paraId="249521B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uly, D., Christensen, V., Guénette, S., Pitcher, T. J., Sumaila, U. R., Walters, C. J., Watson, R., &amp; Zeller, D. (2002). Towards sustainability in world fisheries. </w:t>
      </w:r>
      <w:r w:rsidRPr="00D36414">
        <w:rPr>
          <w:rFonts w:cstheme="minorHAnsi"/>
          <w:i/>
          <w:iCs/>
        </w:rPr>
        <w:t>Nature</w:t>
      </w:r>
      <w:r w:rsidRPr="00D36414">
        <w:rPr>
          <w:rFonts w:cstheme="minorHAnsi"/>
        </w:rPr>
        <w:t xml:space="preserve">, </w:t>
      </w:r>
      <w:r w:rsidRPr="00D36414">
        <w:rPr>
          <w:rFonts w:cstheme="minorHAnsi"/>
          <w:i/>
          <w:iCs/>
        </w:rPr>
        <w:t>418</w:t>
      </w:r>
      <w:r w:rsidRPr="00D36414">
        <w:rPr>
          <w:rFonts w:cstheme="minorHAnsi"/>
        </w:rPr>
        <w:t xml:space="preserve">(6898), 689–95. </w:t>
      </w:r>
      <w:hyperlink r:id="rId2784" w:history="1">
        <w:r w:rsidRPr="00D36414">
          <w:rPr>
            <w:rStyle w:val="Hyperlink"/>
            <w:rFonts w:cstheme="minorHAnsi"/>
          </w:rPr>
          <w:t>http://doi.org/10.1038/nature01017</w:t>
        </w:r>
      </w:hyperlink>
    </w:p>
    <w:p w14:paraId="083AEE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ausas, J. G. (2004). Changes in fire and climate in the eastern Iberian Peninsula (Mediterranean Basin). </w:t>
      </w:r>
      <w:r w:rsidRPr="00D36414">
        <w:rPr>
          <w:rFonts w:cstheme="minorHAnsi"/>
          <w:i/>
          <w:iCs/>
        </w:rPr>
        <w:t>Climatic Change</w:t>
      </w:r>
      <w:r w:rsidRPr="00D36414">
        <w:rPr>
          <w:rFonts w:cstheme="minorHAnsi"/>
        </w:rPr>
        <w:t xml:space="preserve">, </w:t>
      </w:r>
      <w:r w:rsidRPr="00D36414">
        <w:rPr>
          <w:rFonts w:cstheme="minorHAnsi"/>
          <w:i/>
          <w:iCs/>
        </w:rPr>
        <w:t>63</w:t>
      </w:r>
      <w:r w:rsidRPr="00D36414">
        <w:rPr>
          <w:rFonts w:cstheme="minorHAnsi"/>
        </w:rPr>
        <w:t xml:space="preserve">(3), 337–350. </w:t>
      </w:r>
      <w:hyperlink r:id="rId2785" w:history="1">
        <w:r w:rsidRPr="00D36414">
          <w:rPr>
            <w:rStyle w:val="Hyperlink"/>
            <w:rFonts w:cstheme="minorHAnsi"/>
          </w:rPr>
          <w:t>http://doi.org/10.1023/B:CLIM.0000018508.94901.9c</w:t>
        </w:r>
      </w:hyperlink>
    </w:p>
    <w:p w14:paraId="57E8045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er, G., Dicks, L. V., Visconti, P., Arlettaz, R., Baldi, A., Benton, T. G., Collins, S., Dieterich, M., Gregory, R. D., Hartig, F., Henle, K., Hobson, P. R., Kleijn, D., Neumann, R. K., Robijns, T., Schmidt, J., Shwartz, A., Sutherland, W. J., Turbe, A., Wulf, F., &amp; Scott, A. V. (2014). EU agricultural reform fails on biodiversity. </w:t>
      </w:r>
      <w:r w:rsidRPr="00D36414">
        <w:rPr>
          <w:rFonts w:cstheme="minorHAnsi"/>
          <w:i/>
          <w:iCs/>
        </w:rPr>
        <w:t>Science</w:t>
      </w:r>
      <w:r w:rsidRPr="00D36414">
        <w:rPr>
          <w:rFonts w:cstheme="minorHAnsi"/>
        </w:rPr>
        <w:t xml:space="preserve">, </w:t>
      </w:r>
      <w:r w:rsidRPr="00D36414">
        <w:rPr>
          <w:rFonts w:cstheme="minorHAnsi"/>
          <w:i/>
          <w:iCs/>
        </w:rPr>
        <w:t>344</w:t>
      </w:r>
      <w:r w:rsidRPr="00D36414">
        <w:rPr>
          <w:rFonts w:cstheme="minorHAnsi"/>
        </w:rPr>
        <w:t xml:space="preserve">(6188), 1090–1092. </w:t>
      </w:r>
      <w:hyperlink r:id="rId2786" w:history="1">
        <w:r w:rsidRPr="00D36414">
          <w:rPr>
            <w:rStyle w:val="Hyperlink"/>
            <w:rFonts w:cstheme="minorHAnsi"/>
          </w:rPr>
          <w:t>http://doi.org/10.1126/science.1253425</w:t>
        </w:r>
      </w:hyperlink>
    </w:p>
    <w:p w14:paraId="7AFB5D9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arson, P. N., &amp; Palmer, M. R. (2000). Atmospheric carbon dioxide concentrations over the past 60 million years. </w:t>
      </w:r>
      <w:r w:rsidRPr="00D36414">
        <w:rPr>
          <w:rFonts w:cstheme="minorHAnsi"/>
          <w:i/>
          <w:iCs/>
        </w:rPr>
        <w:t>Nature</w:t>
      </w:r>
      <w:r w:rsidRPr="00D36414">
        <w:rPr>
          <w:rFonts w:cstheme="minorHAnsi"/>
        </w:rPr>
        <w:t xml:space="preserve">, </w:t>
      </w:r>
      <w:r w:rsidRPr="00D36414">
        <w:rPr>
          <w:rFonts w:cstheme="minorHAnsi"/>
          <w:i/>
          <w:iCs/>
        </w:rPr>
        <w:t>406</w:t>
      </w:r>
      <w:r w:rsidRPr="00D36414">
        <w:rPr>
          <w:rFonts w:cstheme="minorHAnsi"/>
        </w:rPr>
        <w:t xml:space="preserve">(6797), 695–699. </w:t>
      </w:r>
      <w:hyperlink r:id="rId2787" w:history="1">
        <w:r w:rsidRPr="00D36414">
          <w:rPr>
            <w:rStyle w:val="Hyperlink"/>
            <w:rFonts w:cstheme="minorHAnsi"/>
          </w:rPr>
          <w:t>http://doi.org/10.1038/35021000</w:t>
        </w:r>
      </w:hyperlink>
    </w:p>
    <w:p w14:paraId="1842377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et, R., &amp; Hartwick, E. (2015). </w:t>
      </w:r>
      <w:r w:rsidRPr="00D36414">
        <w:rPr>
          <w:rFonts w:cstheme="minorHAnsi"/>
          <w:i/>
          <w:iCs/>
        </w:rPr>
        <w:t>Theories of development: Contentions, arguments, alternatives</w:t>
      </w:r>
      <w:r w:rsidRPr="00D36414">
        <w:rPr>
          <w:rFonts w:cstheme="minorHAnsi"/>
        </w:rPr>
        <w:t>. New York, USA: Guilford Publications.</w:t>
      </w:r>
    </w:p>
    <w:p w14:paraId="3F574A6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FC. (2010). </w:t>
      </w:r>
      <w:r w:rsidRPr="00D36414">
        <w:rPr>
          <w:rFonts w:cstheme="minorHAnsi"/>
          <w:i/>
          <w:iCs/>
        </w:rPr>
        <w:t>Sustainable forest management – Requirements</w:t>
      </w:r>
      <w:r w:rsidRPr="00D36414">
        <w:rPr>
          <w:rFonts w:cstheme="minorHAnsi"/>
        </w:rPr>
        <w:t xml:space="preserve">. Retrieved from </w:t>
      </w:r>
      <w:hyperlink r:id="rId2788" w:history="1">
        <w:r w:rsidRPr="00D36414">
          <w:rPr>
            <w:rStyle w:val="Hyperlink"/>
            <w:rFonts w:cstheme="minorHAnsi"/>
          </w:rPr>
          <w:t>https://pefcnederland.nl/wp-content/uploads/2013/11/PEFC_ST_1003_2010_SFM__Requirements_2010_11_26.pdf</w:t>
        </w:r>
      </w:hyperlink>
    </w:p>
    <w:p w14:paraId="12CEB1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FC. (2016). </w:t>
      </w:r>
      <w:r w:rsidRPr="00D36414">
        <w:rPr>
          <w:rFonts w:cstheme="minorHAnsi"/>
          <w:i/>
          <w:iCs/>
        </w:rPr>
        <w:t>PEFC annual review 2015</w:t>
      </w:r>
      <w:r w:rsidRPr="00D36414">
        <w:rPr>
          <w:rFonts w:cstheme="minorHAnsi"/>
        </w:rPr>
        <w:t xml:space="preserve">. Retrieved from </w:t>
      </w:r>
      <w:hyperlink r:id="rId2789" w:history="1">
        <w:r w:rsidRPr="00D36414">
          <w:rPr>
            <w:rStyle w:val="Hyperlink"/>
            <w:rFonts w:cstheme="minorHAnsi"/>
          </w:rPr>
          <w:t>https://www.pefc.org/images/documents/annual_review/PEFC_2015_annual_review.pdf</w:t>
        </w:r>
      </w:hyperlink>
    </w:p>
    <w:p w14:paraId="1E7A8D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eñuelas, J., Gordon, C., Llorens, L., Nielsen, T., Tietema, A., Beier, C., Bruna, P., Emmett, B., Estiarte, M., &amp; Gorissen, A. (2004). </w:t>
      </w:r>
      <w:r w:rsidRPr="00D36414">
        <w:rPr>
          <w:rFonts w:cstheme="minorHAnsi"/>
        </w:rPr>
        <w:t xml:space="preserve">Nonintrusive field experiments show different plant responses to warming and drought among sites, seasons, and species in a north-south European gradient. </w:t>
      </w:r>
      <w:r w:rsidRPr="00D36414">
        <w:rPr>
          <w:rFonts w:cstheme="minorHAnsi"/>
          <w:i/>
          <w:iCs/>
        </w:rPr>
        <w:t>Ecosystems</w:t>
      </w:r>
      <w:r w:rsidRPr="00D36414">
        <w:rPr>
          <w:rFonts w:cstheme="minorHAnsi"/>
        </w:rPr>
        <w:t xml:space="preserve">, </w:t>
      </w:r>
      <w:r w:rsidRPr="00D36414">
        <w:rPr>
          <w:rFonts w:cstheme="minorHAnsi"/>
          <w:i/>
          <w:iCs/>
        </w:rPr>
        <w:t>7</w:t>
      </w:r>
      <w:r w:rsidRPr="00D36414">
        <w:rPr>
          <w:rFonts w:cstheme="minorHAnsi"/>
        </w:rPr>
        <w:t xml:space="preserve">(6). </w:t>
      </w:r>
      <w:hyperlink r:id="rId2790" w:history="1">
        <w:r w:rsidRPr="00D36414">
          <w:rPr>
            <w:rStyle w:val="Hyperlink"/>
            <w:rFonts w:cstheme="minorHAnsi"/>
          </w:rPr>
          <w:t>http://doi.org/10.1007/s10021-004-0179-7</w:t>
        </w:r>
      </w:hyperlink>
    </w:p>
    <w:p w14:paraId="5E810FD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ñuelas, J., Prieto, P., Beier, C., Cesaraccio, C., de Angelis, P., de Dato, G., Emmett, B. A., Estiarte, M., Garadnai, J., Gorissen, A., Láng, E. K., Kröel-dulay, G., Llorens, L., Pellizzaro, G., Riis-nielsen, T., Schmidt, I. K., Sirca, C., Sowerby, A., Spano, D., &amp; Tietema, A. (2007). Response of plant species richness and primary productivity in shrublands along a north–south gradient in Europe to seven years of experimental warming and drought: reductions in primary productivity in the heat and drought year of 2003.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12), 2563–2581. </w:t>
      </w:r>
      <w:hyperlink r:id="rId2791" w:history="1">
        <w:r w:rsidRPr="00D36414">
          <w:rPr>
            <w:rStyle w:val="Hyperlink"/>
            <w:rFonts w:cstheme="minorHAnsi"/>
          </w:rPr>
          <w:t>http://doi.org/10.1111/j.1365-2486.2007.01464.x</w:t>
        </w:r>
      </w:hyperlink>
    </w:p>
    <w:p w14:paraId="184ABF0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ñuelas, J., Sardans, J., Rivas-ubach, A., &amp; Janssens, I. A. (2012). The human-induced imbalance between C, N and P in Earth’s life system.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1), 3–6. </w:t>
      </w:r>
      <w:hyperlink r:id="rId2792" w:history="1">
        <w:r w:rsidRPr="00D36414">
          <w:rPr>
            <w:rStyle w:val="Hyperlink"/>
            <w:rFonts w:cstheme="minorHAnsi"/>
          </w:rPr>
          <w:t>http://doi.org/10.1111/j.1365-2486.2011.02568.x</w:t>
        </w:r>
      </w:hyperlink>
    </w:p>
    <w:p w14:paraId="068FEB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reira, H. M., Leadley, P. W., Proenca, V., Alkemade, R., Scharlemann, J. P. W., Fernandez-Manjarres, J. F., Araújo, M. B., Balvanera, P., Biggs, R., Cheung, W. W. L., Chini, L., Cooper, H. D., Gilman, E. L., Guénette, S., Hurtt, G. C., Huntington, H. P., Mace, G. M., Oberdorff, T., Revenga, C., Rodrigues, P., Scholes, R. J., Sumaila, U. R., &amp; Walpole, M. (2010). Scenarios for Global Biodiversity in the 21st Century. </w:t>
      </w:r>
      <w:r w:rsidRPr="00D36414">
        <w:rPr>
          <w:rFonts w:cstheme="minorHAnsi"/>
          <w:i/>
          <w:iCs/>
        </w:rPr>
        <w:t>Science</w:t>
      </w:r>
      <w:r w:rsidRPr="00D36414">
        <w:rPr>
          <w:rFonts w:cstheme="minorHAnsi"/>
        </w:rPr>
        <w:t xml:space="preserve">, </w:t>
      </w:r>
      <w:r w:rsidRPr="00D36414">
        <w:rPr>
          <w:rFonts w:cstheme="minorHAnsi"/>
          <w:i/>
          <w:iCs/>
        </w:rPr>
        <w:t>330</w:t>
      </w:r>
      <w:r w:rsidRPr="00D36414">
        <w:rPr>
          <w:rFonts w:cstheme="minorHAnsi"/>
        </w:rPr>
        <w:t xml:space="preserve">(6010), 1496–1501. </w:t>
      </w:r>
      <w:hyperlink r:id="rId2793" w:history="1">
        <w:r w:rsidRPr="00D36414">
          <w:rPr>
            <w:rStyle w:val="Hyperlink"/>
            <w:rFonts w:cstheme="minorHAnsi"/>
          </w:rPr>
          <w:t>http://doi.org/10.1126/science.1196624</w:t>
        </w:r>
      </w:hyperlink>
    </w:p>
    <w:p w14:paraId="5A488E8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ereira, J. L., Antunes, S. C., Castro, B. B., Marques, C. R., Gonçalves, A. M. M., Gonçalves, F., &amp; Pereira, R. (2009). </w:t>
      </w:r>
      <w:r w:rsidRPr="00D36414">
        <w:rPr>
          <w:rFonts w:cstheme="minorHAnsi"/>
        </w:rPr>
        <w:t xml:space="preserve">Toxicity evaluation of three pesticides on non-target aquatic and soil organisms: commercial formulation versus active ingredient. </w:t>
      </w:r>
      <w:r w:rsidRPr="00D36414">
        <w:rPr>
          <w:rFonts w:cstheme="minorHAnsi"/>
          <w:i/>
          <w:iCs/>
        </w:rPr>
        <w:t>Ecotoxicology</w:t>
      </w:r>
      <w:r w:rsidRPr="00D36414">
        <w:rPr>
          <w:rFonts w:cstheme="minorHAnsi"/>
        </w:rPr>
        <w:t xml:space="preserve">, </w:t>
      </w:r>
      <w:r w:rsidRPr="00D36414">
        <w:rPr>
          <w:rFonts w:cstheme="minorHAnsi"/>
          <w:i/>
          <w:iCs/>
        </w:rPr>
        <w:t>18</w:t>
      </w:r>
      <w:r w:rsidRPr="00D36414">
        <w:rPr>
          <w:rFonts w:cstheme="minorHAnsi"/>
        </w:rPr>
        <w:t xml:space="preserve">(4), 455–463. </w:t>
      </w:r>
      <w:hyperlink r:id="rId2794" w:history="1">
        <w:r w:rsidRPr="00D36414">
          <w:rPr>
            <w:rStyle w:val="Hyperlink"/>
            <w:rFonts w:cstheme="minorHAnsi"/>
          </w:rPr>
          <w:t>http://doi.org/10.1007/s10646-009-0300-y</w:t>
        </w:r>
      </w:hyperlink>
    </w:p>
    <w:p w14:paraId="2C913653"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Perelman, M. J. (1972). Farming with petroleum. </w:t>
      </w:r>
      <w:r w:rsidRPr="00D36414">
        <w:rPr>
          <w:rFonts w:cstheme="minorHAnsi"/>
          <w:i/>
          <w:iCs/>
        </w:rPr>
        <w:t>Environment: Science and Policy for Sustainable Development</w:t>
      </w:r>
      <w:r w:rsidRPr="00D36414">
        <w:rPr>
          <w:rFonts w:cstheme="minorHAnsi"/>
        </w:rPr>
        <w:t xml:space="preserve">, </w:t>
      </w:r>
      <w:r w:rsidRPr="00D36414">
        <w:rPr>
          <w:rFonts w:cstheme="minorHAnsi"/>
          <w:i/>
          <w:iCs/>
        </w:rPr>
        <w:t>14</w:t>
      </w:r>
      <w:r w:rsidRPr="00D36414">
        <w:rPr>
          <w:rFonts w:cstheme="minorHAnsi"/>
        </w:rPr>
        <w:t xml:space="preserve">(8), 8–13. </w:t>
      </w:r>
      <w:hyperlink r:id="rId2795" w:history="1">
        <w:r w:rsidRPr="00D36414">
          <w:rPr>
            <w:rStyle w:val="Hyperlink"/>
            <w:rFonts w:cstheme="minorHAnsi"/>
            <w:lang w:val="es-ES"/>
          </w:rPr>
          <w:t>http://doi.org/10.1080/00139157.1972.9930634</w:t>
        </w:r>
      </w:hyperlink>
    </w:p>
    <w:p w14:paraId="59DDE1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érez-Ruzafa, A., García-Charton, J. A., Barcala, E., &amp; Marcos, C. (2006). </w:t>
      </w:r>
      <w:r w:rsidRPr="00D36414">
        <w:rPr>
          <w:rFonts w:cstheme="minorHAnsi"/>
        </w:rPr>
        <w:t xml:space="preserve">Changes in benthic fish assemblages as a consequence of coastal works in a coastal lagoon: The Mar Menor (Spain, western Mediterranean). </w:t>
      </w:r>
      <w:r w:rsidRPr="00D36414">
        <w:rPr>
          <w:rFonts w:cstheme="minorHAnsi"/>
          <w:i/>
          <w:iCs/>
        </w:rPr>
        <w:t>Marine Pollution Bulletin</w:t>
      </w:r>
      <w:r w:rsidRPr="00D36414">
        <w:rPr>
          <w:rFonts w:cstheme="minorHAnsi"/>
        </w:rPr>
        <w:t xml:space="preserve">, </w:t>
      </w:r>
      <w:r w:rsidRPr="00D36414">
        <w:rPr>
          <w:rFonts w:cstheme="minorHAnsi"/>
          <w:i/>
          <w:iCs/>
        </w:rPr>
        <w:t>53</w:t>
      </w:r>
      <w:r w:rsidRPr="00D36414">
        <w:rPr>
          <w:rFonts w:cstheme="minorHAnsi"/>
        </w:rPr>
        <w:t xml:space="preserve">(1), 107–120. </w:t>
      </w:r>
      <w:hyperlink r:id="rId2796" w:history="1">
        <w:r w:rsidRPr="00D36414">
          <w:rPr>
            <w:rStyle w:val="Hyperlink"/>
            <w:rFonts w:cstheme="minorHAnsi"/>
          </w:rPr>
          <w:t>http://doi.org/10.1016/j.marpolbul.2005.09.014</w:t>
        </w:r>
      </w:hyperlink>
    </w:p>
    <w:p w14:paraId="301158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érez-Ruzafa, A., García-Charton, J. A., &amp; Marcos, C. (2017). North East Atlantic vs. Mediterranean marine protected areas as fisheries management tool. </w:t>
      </w:r>
      <w:r w:rsidRPr="00D36414">
        <w:rPr>
          <w:rFonts w:cstheme="minorHAnsi"/>
          <w:i/>
          <w:iCs/>
        </w:rPr>
        <w:t>Frontiers in Marine Science</w:t>
      </w:r>
      <w:r w:rsidRPr="00D36414">
        <w:rPr>
          <w:rFonts w:cstheme="minorHAnsi"/>
        </w:rPr>
        <w:t xml:space="preserve">, </w:t>
      </w:r>
      <w:r w:rsidRPr="00D36414">
        <w:rPr>
          <w:rFonts w:cstheme="minorHAnsi"/>
          <w:i/>
          <w:iCs/>
        </w:rPr>
        <w:t xml:space="preserve">4, </w:t>
      </w:r>
      <w:r w:rsidRPr="00D36414">
        <w:rPr>
          <w:rFonts w:cstheme="minorHAnsi"/>
          <w:iCs/>
        </w:rPr>
        <w:t>245</w:t>
      </w:r>
      <w:r w:rsidRPr="00D36414">
        <w:rPr>
          <w:rFonts w:cstheme="minorHAnsi"/>
        </w:rPr>
        <w:t xml:space="preserve">. </w:t>
      </w:r>
      <w:hyperlink r:id="rId2797" w:history="1">
        <w:r w:rsidRPr="00D36414">
          <w:rPr>
            <w:rStyle w:val="Hyperlink"/>
            <w:rFonts w:cstheme="minorHAnsi"/>
          </w:rPr>
          <w:t>http://doi.org/10.3389/fmars.2017.00245</w:t>
        </w:r>
      </w:hyperlink>
    </w:p>
    <w:p w14:paraId="248A2B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érez-Ruzafa, A., Marcos, C., Pérez-Ruzafa, I. M., Barcala, E., Hegazi, M. I., &amp; Quispe, J. (2007). Detecting changes resulting from human pressure in a naturally quick-changing and heterogeneous environment: Spatial and temporal scales of variability in coastal lagoons. </w:t>
      </w:r>
      <w:r w:rsidRPr="00D36414">
        <w:rPr>
          <w:rFonts w:cstheme="minorHAnsi"/>
          <w:i/>
          <w:iCs/>
        </w:rPr>
        <w:t>Estuarine, Coastal and Shelf Science</w:t>
      </w:r>
      <w:r w:rsidRPr="00D36414">
        <w:rPr>
          <w:rFonts w:cstheme="minorHAnsi"/>
        </w:rPr>
        <w:t xml:space="preserve">, </w:t>
      </w:r>
      <w:r w:rsidRPr="00D36414">
        <w:rPr>
          <w:rFonts w:cstheme="minorHAnsi"/>
          <w:i/>
          <w:iCs/>
        </w:rPr>
        <w:t>75</w:t>
      </w:r>
      <w:r w:rsidRPr="00D36414">
        <w:rPr>
          <w:rFonts w:cstheme="minorHAnsi"/>
        </w:rPr>
        <w:t xml:space="preserve">(1–2), 175–188. </w:t>
      </w:r>
      <w:hyperlink r:id="rId2798" w:history="1">
        <w:r w:rsidRPr="00D36414">
          <w:rPr>
            <w:rStyle w:val="Hyperlink"/>
            <w:rFonts w:cstheme="minorHAnsi"/>
          </w:rPr>
          <w:t>http://doi.org/10.1016/j.ecss.2007.04.030</w:t>
        </w:r>
      </w:hyperlink>
    </w:p>
    <w:p w14:paraId="63AE60E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érez-Ruzafa, A., Martín, E., Marcos, C., Zamarro, J. M., Stobart, B., Harmelin-Vivien, M., Polti, S., Planes, S., Garcia-Charton, J. A., &amp; González-Wangüemert, M. (2008). </w:t>
      </w:r>
      <w:r w:rsidRPr="00D36414">
        <w:rPr>
          <w:rFonts w:cstheme="minorHAnsi"/>
        </w:rPr>
        <w:t xml:space="preserve">Modelling spatial and temporal scales for spill-over and biomass exportation from MPAs and their potential for fisheries enhancement. </w:t>
      </w:r>
      <w:r w:rsidRPr="00D36414">
        <w:rPr>
          <w:rFonts w:cstheme="minorHAnsi"/>
          <w:i/>
          <w:iCs/>
        </w:rPr>
        <w:t>Journal for Nature Conservation</w:t>
      </w:r>
      <w:r w:rsidRPr="00D36414">
        <w:rPr>
          <w:rFonts w:cstheme="minorHAnsi"/>
        </w:rPr>
        <w:t xml:space="preserve">, </w:t>
      </w:r>
      <w:r w:rsidRPr="00D36414">
        <w:rPr>
          <w:rFonts w:cstheme="minorHAnsi"/>
          <w:i/>
          <w:iCs/>
        </w:rPr>
        <w:t>16</w:t>
      </w:r>
      <w:r w:rsidRPr="00D36414">
        <w:rPr>
          <w:rFonts w:cstheme="minorHAnsi"/>
        </w:rPr>
        <w:t xml:space="preserve">(4), 234–255. </w:t>
      </w:r>
      <w:hyperlink r:id="rId2799" w:history="1">
        <w:r w:rsidRPr="00D36414">
          <w:rPr>
            <w:rStyle w:val="Hyperlink"/>
            <w:rFonts w:cstheme="minorHAnsi"/>
          </w:rPr>
          <w:t>http://doi.org/10.1016/j.jnc.2008.09.003</w:t>
        </w:r>
      </w:hyperlink>
    </w:p>
    <w:p w14:paraId="33C8811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rry, A. L. (2005). Climate change and distribution shifts in marine fishes. </w:t>
      </w:r>
      <w:r w:rsidRPr="00D36414">
        <w:rPr>
          <w:rFonts w:cstheme="minorHAnsi"/>
          <w:i/>
          <w:iCs/>
        </w:rPr>
        <w:t>Science</w:t>
      </w:r>
      <w:r w:rsidRPr="00D36414">
        <w:rPr>
          <w:rFonts w:cstheme="minorHAnsi"/>
        </w:rPr>
        <w:t xml:space="preserve">, </w:t>
      </w:r>
      <w:r w:rsidRPr="00D36414">
        <w:rPr>
          <w:rFonts w:cstheme="minorHAnsi"/>
          <w:i/>
          <w:iCs/>
        </w:rPr>
        <w:t>308</w:t>
      </w:r>
      <w:r w:rsidRPr="00D36414">
        <w:rPr>
          <w:rFonts w:cstheme="minorHAnsi"/>
        </w:rPr>
        <w:t xml:space="preserve">(5730), 1912–1915. </w:t>
      </w:r>
      <w:hyperlink r:id="rId2800" w:history="1">
        <w:r w:rsidRPr="00D36414">
          <w:rPr>
            <w:rStyle w:val="Hyperlink"/>
            <w:rFonts w:cstheme="minorHAnsi"/>
          </w:rPr>
          <w:t>http://doi.org/10.1126/science.1111322</w:t>
        </w:r>
      </w:hyperlink>
    </w:p>
    <w:p w14:paraId="2E0E37C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tersen, J. (2006). </w:t>
      </w:r>
      <w:r w:rsidRPr="00D36414">
        <w:rPr>
          <w:rFonts w:cstheme="minorHAnsi"/>
          <w:i/>
          <w:iCs/>
        </w:rPr>
        <w:t>Integration of environment into EU agriculture policy — the IRENA indicator-based assessment report</w:t>
      </w:r>
      <w:r w:rsidRPr="00D36414">
        <w:rPr>
          <w:rFonts w:cstheme="minorHAnsi"/>
        </w:rPr>
        <w:t xml:space="preserve">. EEA Report No 2/2006. Retrieved from </w:t>
      </w:r>
      <w:hyperlink r:id="rId2801" w:history="1">
        <w:r w:rsidRPr="00D36414">
          <w:rPr>
            <w:rStyle w:val="Hyperlink"/>
            <w:rFonts w:cstheme="minorHAnsi"/>
          </w:rPr>
          <w:t>https://www.eea.europa.eu/publications/eea_report_2006_2</w:t>
        </w:r>
      </w:hyperlink>
      <w:r w:rsidRPr="00D36414">
        <w:rPr>
          <w:rFonts w:cstheme="minorHAnsi"/>
        </w:rPr>
        <w:t xml:space="preserve"> </w:t>
      </w:r>
    </w:p>
    <w:p w14:paraId="727E01D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terson, T. C., &amp; Vose, R. S. (1997). An overview of the global historical climatology network temperature database. </w:t>
      </w:r>
      <w:r w:rsidRPr="00D36414">
        <w:rPr>
          <w:rFonts w:cstheme="minorHAnsi"/>
          <w:i/>
          <w:iCs/>
        </w:rPr>
        <w:t>Bulletin of the American Meteorological Society</w:t>
      </w:r>
      <w:r w:rsidRPr="00D36414">
        <w:rPr>
          <w:rFonts w:cstheme="minorHAnsi"/>
        </w:rPr>
        <w:t xml:space="preserve">, </w:t>
      </w:r>
      <w:r w:rsidRPr="00D36414">
        <w:rPr>
          <w:rFonts w:cstheme="minorHAnsi"/>
          <w:i/>
          <w:iCs/>
        </w:rPr>
        <w:t>78</w:t>
      </w:r>
      <w:r w:rsidRPr="00D36414">
        <w:rPr>
          <w:rFonts w:cstheme="minorHAnsi"/>
        </w:rPr>
        <w:t xml:space="preserve">, 2837–2849. </w:t>
      </w:r>
      <w:hyperlink r:id="rId2802" w:history="1">
        <w:r w:rsidRPr="00D36414">
          <w:rPr>
            <w:rStyle w:val="Hyperlink"/>
            <w:rFonts w:cstheme="minorHAnsi"/>
          </w:rPr>
          <w:t>http://doi.org/10.1175/1520-0477(1997)078&lt;2837:AOOTGH&gt;2.0.CO;2</w:t>
        </w:r>
      </w:hyperlink>
    </w:p>
    <w:p w14:paraId="6719725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titgas, P., Secor, D. H., McQuinn, I., Huse, G., &amp; Lo, N. (2010). Stock collapses and their recovery: mechanisms that establish and maintain life-cycle closure in space and time. </w:t>
      </w:r>
      <w:r w:rsidRPr="00D36414">
        <w:rPr>
          <w:rFonts w:cstheme="minorHAnsi"/>
          <w:i/>
          <w:iCs/>
        </w:rPr>
        <w:t>ICES Journal of Marine Science</w:t>
      </w:r>
      <w:r w:rsidRPr="00D36414">
        <w:rPr>
          <w:rFonts w:cstheme="minorHAnsi"/>
        </w:rPr>
        <w:t xml:space="preserve">, </w:t>
      </w:r>
      <w:r w:rsidRPr="00D36414">
        <w:rPr>
          <w:rFonts w:cstheme="minorHAnsi"/>
          <w:i/>
          <w:iCs/>
        </w:rPr>
        <w:t>67</w:t>
      </w:r>
      <w:r w:rsidRPr="00D36414">
        <w:rPr>
          <w:rFonts w:cstheme="minorHAnsi"/>
        </w:rPr>
        <w:t xml:space="preserve">(9), 1841–1848. </w:t>
      </w:r>
      <w:hyperlink r:id="rId2803" w:history="1">
        <w:r w:rsidRPr="00D36414">
          <w:rPr>
            <w:rStyle w:val="Hyperlink"/>
            <w:rFonts w:cstheme="minorHAnsi"/>
          </w:rPr>
          <w:t>http://doi.org/10.1093/icesjms/fsq082</w:t>
        </w:r>
      </w:hyperlink>
    </w:p>
    <w:p w14:paraId="564365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etrick, M., Wandel, J., &amp; Karsten, K. (2013). Rediscovering the virgin lands: Agricultural investment and rural livelihoods in a Eurasian frontier area. </w:t>
      </w:r>
      <w:r w:rsidRPr="00D36414">
        <w:rPr>
          <w:rFonts w:cstheme="minorHAnsi"/>
          <w:i/>
          <w:iCs/>
        </w:rPr>
        <w:t>World Development</w:t>
      </w:r>
      <w:r w:rsidRPr="00D36414">
        <w:rPr>
          <w:rFonts w:cstheme="minorHAnsi"/>
        </w:rPr>
        <w:t xml:space="preserve">, </w:t>
      </w:r>
      <w:r w:rsidRPr="00D36414">
        <w:rPr>
          <w:rFonts w:cstheme="minorHAnsi"/>
          <w:i/>
          <w:iCs/>
        </w:rPr>
        <w:t>43</w:t>
      </w:r>
      <w:r w:rsidRPr="00D36414">
        <w:rPr>
          <w:rFonts w:cstheme="minorHAnsi"/>
        </w:rPr>
        <w:t xml:space="preserve">, 164–179. </w:t>
      </w:r>
      <w:hyperlink r:id="rId2804" w:history="1">
        <w:r w:rsidRPr="00D36414">
          <w:rPr>
            <w:rStyle w:val="Hyperlink"/>
            <w:rFonts w:cstheme="minorHAnsi"/>
          </w:rPr>
          <w:t>http://doi.org/10.1016/j.worlddev.2012.09.015</w:t>
        </w:r>
      </w:hyperlink>
    </w:p>
    <w:p w14:paraId="72A3EF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into-Correia, T. (2000). Future development in Portuguese rural areas: how to manage agricultural support for landscape conservation? </w:t>
      </w:r>
      <w:r w:rsidRPr="00D36414">
        <w:rPr>
          <w:rFonts w:cstheme="minorHAnsi"/>
          <w:i/>
          <w:iCs/>
        </w:rPr>
        <w:t>Landscape and Urban Planning</w:t>
      </w:r>
      <w:r w:rsidRPr="00D36414">
        <w:rPr>
          <w:rFonts w:cstheme="minorHAnsi"/>
        </w:rPr>
        <w:t xml:space="preserve">, </w:t>
      </w:r>
      <w:r w:rsidRPr="00D36414">
        <w:rPr>
          <w:rFonts w:cstheme="minorHAnsi"/>
          <w:i/>
          <w:iCs/>
        </w:rPr>
        <w:t>50</w:t>
      </w:r>
      <w:r w:rsidRPr="00D36414">
        <w:rPr>
          <w:rFonts w:cstheme="minorHAnsi"/>
        </w:rPr>
        <w:t xml:space="preserve">(1–3), 95–106. </w:t>
      </w:r>
      <w:hyperlink r:id="rId2805" w:history="1">
        <w:r w:rsidRPr="00D36414">
          <w:rPr>
            <w:rStyle w:val="Hyperlink"/>
            <w:rFonts w:cstheme="minorHAnsi"/>
          </w:rPr>
          <w:t>http://doi.org/10.1016/S0169-2046(00)00082-7</w:t>
        </w:r>
      </w:hyperlink>
    </w:p>
    <w:p w14:paraId="16398F7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akitkina, L. S. [Плакиткина, Л. С.]. (2014). Анализ развития добычи, экспорта, импорта коксующегося и энергетического, каменного и бурого углей в странах СНГ в период с 2000 по 2013 гг. и т [Analysis of mining, export of coal in CIS countries from 2000 to 2013 and future projections in each country]. </w:t>
      </w:r>
      <w:r w:rsidRPr="00D36414">
        <w:rPr>
          <w:rFonts w:cstheme="minorHAnsi"/>
          <w:i/>
          <w:iCs/>
        </w:rPr>
        <w:t>Горная Промышленность [Mining Industry]</w:t>
      </w:r>
      <w:r w:rsidRPr="00D36414">
        <w:rPr>
          <w:rFonts w:cstheme="minorHAnsi"/>
        </w:rPr>
        <w:t xml:space="preserve">, </w:t>
      </w:r>
      <w:r w:rsidRPr="00D36414">
        <w:rPr>
          <w:rFonts w:cstheme="minorHAnsi"/>
          <w:i/>
          <w:iCs/>
        </w:rPr>
        <w:t>3</w:t>
      </w:r>
      <w:r w:rsidRPr="00D36414">
        <w:rPr>
          <w:rFonts w:cstheme="minorHAnsi"/>
        </w:rPr>
        <w:t>(115), 8–12.</w:t>
      </w:r>
    </w:p>
    <w:p w14:paraId="39411BF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anes, S., García-Charton, J. A., &amp; Pérez Ruzafa, Á. (2006). </w:t>
      </w:r>
      <w:r w:rsidRPr="00D36414">
        <w:rPr>
          <w:rFonts w:cstheme="minorHAnsi"/>
          <w:i/>
        </w:rPr>
        <w:t xml:space="preserve">Ecological effects of Atlanto-Mediterranean marine protected areas in the European Union. </w:t>
      </w:r>
      <w:r w:rsidRPr="00D36414">
        <w:rPr>
          <w:rFonts w:cstheme="minorHAnsi"/>
          <w:i/>
          <w:iCs/>
        </w:rPr>
        <w:t>EMPAFISH Project, Booklet</w:t>
      </w:r>
      <w:r w:rsidRPr="00D36414">
        <w:rPr>
          <w:rFonts w:cstheme="minorHAnsi"/>
        </w:rPr>
        <w:t xml:space="preserve">, </w:t>
      </w:r>
      <w:r w:rsidRPr="00D36414">
        <w:rPr>
          <w:rFonts w:cstheme="minorHAnsi"/>
          <w:i/>
          <w:iCs/>
        </w:rPr>
        <w:t>1</w:t>
      </w:r>
      <w:r w:rsidRPr="00D36414">
        <w:rPr>
          <w:rFonts w:cstheme="minorHAnsi"/>
        </w:rPr>
        <w:t xml:space="preserve">, 158. Retrieved from </w:t>
      </w:r>
      <w:hyperlink r:id="rId2806" w:history="1">
        <w:r w:rsidRPr="00D36414">
          <w:rPr>
            <w:rStyle w:val="Hyperlink"/>
            <w:rFonts w:cstheme="minorHAnsi"/>
          </w:rPr>
          <w:t>http://www.um.es/empafish/files/WP1 Booklet.pdf</w:t>
        </w:r>
      </w:hyperlink>
    </w:p>
    <w:p w14:paraId="11DA05B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Plastics Europe. (2016). </w:t>
      </w:r>
      <w:r w:rsidRPr="00D36414">
        <w:rPr>
          <w:rFonts w:cstheme="minorHAnsi"/>
          <w:i/>
          <w:iCs/>
        </w:rPr>
        <w:t>Plastics - the Facts 2016. An analysis of European plastics production, demand and waste data.</w:t>
      </w:r>
    </w:p>
    <w:p w14:paraId="7419AE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lieninger, T., Hartel, T., Martín-lópez, B., Beaufoy, G., Bergmeier, E., Kirby, K., Montero, M. J., Moreno, G., Oteros-Rozas, E., &amp; Uytvanck, J. Van. </w:t>
      </w:r>
      <w:r w:rsidRPr="00D36414">
        <w:rPr>
          <w:rFonts w:cstheme="minorHAnsi"/>
        </w:rPr>
        <w:t xml:space="preserve">(2015). Wood-pastures of Europe: Geographic coverage, social – ecological values, conservation management, and policy implications. </w:t>
      </w:r>
      <w:r w:rsidRPr="00D36414">
        <w:rPr>
          <w:rFonts w:cstheme="minorHAnsi"/>
          <w:i/>
          <w:iCs/>
        </w:rPr>
        <w:t>Biological Conservation</w:t>
      </w:r>
      <w:r w:rsidRPr="00D36414">
        <w:rPr>
          <w:rFonts w:cstheme="minorHAnsi"/>
        </w:rPr>
        <w:t xml:space="preserve">, </w:t>
      </w:r>
      <w:r w:rsidRPr="00D36414">
        <w:rPr>
          <w:rFonts w:cstheme="minorHAnsi"/>
          <w:i/>
          <w:iCs/>
        </w:rPr>
        <w:t>190</w:t>
      </w:r>
      <w:r w:rsidRPr="00D36414">
        <w:rPr>
          <w:rFonts w:cstheme="minorHAnsi"/>
        </w:rPr>
        <w:t xml:space="preserve">, 70–79. </w:t>
      </w:r>
      <w:hyperlink r:id="rId2807" w:history="1">
        <w:r w:rsidRPr="00D36414">
          <w:rPr>
            <w:rStyle w:val="Hyperlink"/>
            <w:rFonts w:cstheme="minorHAnsi"/>
          </w:rPr>
          <w:t>http://doi.org/10.1016/j.biocon.2015.05.014</w:t>
        </w:r>
      </w:hyperlink>
    </w:p>
    <w:p w14:paraId="1850AB0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ieninger, T., Höchtl, F., &amp; Spek, T. (2006). Traditional land-use and nature conservation in European rural landscapes. </w:t>
      </w:r>
      <w:r w:rsidRPr="00D36414">
        <w:rPr>
          <w:rFonts w:cstheme="minorHAnsi"/>
          <w:i/>
          <w:iCs/>
        </w:rPr>
        <w:t>Environmental Science &amp; Policy</w:t>
      </w:r>
      <w:r w:rsidRPr="00D36414">
        <w:rPr>
          <w:rFonts w:cstheme="minorHAnsi"/>
        </w:rPr>
        <w:t xml:space="preserve">, </w:t>
      </w:r>
      <w:r w:rsidRPr="00D36414">
        <w:rPr>
          <w:rFonts w:cstheme="minorHAnsi"/>
          <w:i/>
          <w:iCs/>
        </w:rPr>
        <w:t>9</w:t>
      </w:r>
      <w:r w:rsidRPr="00D36414">
        <w:rPr>
          <w:rFonts w:cstheme="minorHAnsi"/>
        </w:rPr>
        <w:t xml:space="preserve">(4), 317–321. </w:t>
      </w:r>
      <w:hyperlink r:id="rId2808" w:history="1">
        <w:r w:rsidRPr="00D36414">
          <w:rPr>
            <w:rStyle w:val="Hyperlink"/>
            <w:rFonts w:cstheme="minorHAnsi"/>
          </w:rPr>
          <w:t>http://doi.org/10.1016/j.envsci.2006.03.001</w:t>
        </w:r>
      </w:hyperlink>
    </w:p>
    <w:p w14:paraId="69BCF70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ieninger, T., Mainou, J. M. Y., &amp; Konold, W. (2004). Land manager attitudes toward management, regeneration, and conservation of Spanish holm oak savannas (dehesas). </w:t>
      </w:r>
      <w:r w:rsidRPr="00D36414">
        <w:rPr>
          <w:rFonts w:cstheme="minorHAnsi"/>
          <w:i/>
          <w:iCs/>
        </w:rPr>
        <w:t>Landscape and Urban Planning</w:t>
      </w:r>
      <w:r w:rsidRPr="00D36414">
        <w:rPr>
          <w:rFonts w:cstheme="minorHAnsi"/>
        </w:rPr>
        <w:t xml:space="preserve">, </w:t>
      </w:r>
      <w:r w:rsidRPr="00D36414">
        <w:rPr>
          <w:rFonts w:cstheme="minorHAnsi"/>
          <w:i/>
          <w:iCs/>
        </w:rPr>
        <w:t>66</w:t>
      </w:r>
      <w:r w:rsidRPr="00D36414">
        <w:rPr>
          <w:rFonts w:cstheme="minorHAnsi"/>
        </w:rPr>
        <w:t xml:space="preserve">(3), 185–198. </w:t>
      </w:r>
      <w:hyperlink r:id="rId2809" w:history="1">
        <w:r w:rsidRPr="00D36414">
          <w:rPr>
            <w:rStyle w:val="Hyperlink"/>
            <w:rFonts w:cstheme="minorHAnsi"/>
          </w:rPr>
          <w:t>http://doi.org/10.1016/S0169-2046(03)00100-2</w:t>
        </w:r>
      </w:hyperlink>
    </w:p>
    <w:p w14:paraId="115E24E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ieninger, T., Pulido, F. J., &amp; Konold, W. (2003). Effects of land-use history on size structure of holm oak stands in Spanish dehesas: implications for conservation and restoration. </w:t>
      </w:r>
      <w:r w:rsidRPr="00D36414">
        <w:rPr>
          <w:rFonts w:cstheme="minorHAnsi"/>
          <w:i/>
          <w:iCs/>
        </w:rPr>
        <w:t>Environmental Conservation</w:t>
      </w:r>
      <w:r w:rsidRPr="00D36414">
        <w:rPr>
          <w:rFonts w:cstheme="minorHAnsi"/>
        </w:rPr>
        <w:t xml:space="preserve">, </w:t>
      </w:r>
      <w:r w:rsidRPr="00D36414">
        <w:rPr>
          <w:rFonts w:cstheme="minorHAnsi"/>
          <w:i/>
          <w:iCs/>
        </w:rPr>
        <w:t>30</w:t>
      </w:r>
      <w:r w:rsidRPr="00D36414">
        <w:rPr>
          <w:rFonts w:cstheme="minorHAnsi"/>
        </w:rPr>
        <w:t xml:space="preserve">(1), 61-70. </w:t>
      </w:r>
      <w:hyperlink r:id="rId2810" w:history="1">
        <w:r w:rsidRPr="00D36414">
          <w:rPr>
            <w:rStyle w:val="Hyperlink"/>
            <w:rFonts w:cstheme="minorHAnsi"/>
          </w:rPr>
          <w:t>http://doi.org/10.1017/S0376892903000055</w:t>
        </w:r>
      </w:hyperlink>
    </w:p>
    <w:p w14:paraId="63B9BB4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uess, T., Jarošík, V., Pyšek, P., Cannon, R., Pergl, J., Breukers, A., &amp; Bacher, S. (2012). Which factors affect the success or failure of eradication campaigns against alien species?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10), e48157. </w:t>
      </w:r>
      <w:hyperlink r:id="rId2811" w:history="1">
        <w:r w:rsidRPr="00D36414">
          <w:rPr>
            <w:rStyle w:val="Hyperlink"/>
            <w:rFonts w:cstheme="minorHAnsi"/>
          </w:rPr>
          <w:t>http://doi.org/10.1371/journal.pone.0048157</w:t>
        </w:r>
      </w:hyperlink>
    </w:p>
    <w:p w14:paraId="67538AE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lutzar, C., Kroisleitner, C., Haberl, H., Fetzel, T., Bulgheroni, C., Beringer, T., Hostert, P., Kastner, T., Kuemmerle, T., Lauk, C., Levers, C., Lindner, M., Moser, D., Müller, D., Niedertscheider, M., Paracchini, M. L., Schaphoff, S., Verburg, P. H., Verkerk, P. J., &amp; Erb, K.-H. (2015). Changes in the spatial patterns of human appropriation of net primary production (HANPP) in Europe 1990–2006. </w:t>
      </w:r>
      <w:r w:rsidRPr="00D36414">
        <w:rPr>
          <w:rFonts w:cstheme="minorHAnsi"/>
          <w:i/>
          <w:iCs/>
        </w:rPr>
        <w:t>Regional Environmental Change, 16</w:t>
      </w:r>
      <w:r w:rsidRPr="00D36414">
        <w:rPr>
          <w:rFonts w:cstheme="minorHAnsi"/>
          <w:iCs/>
        </w:rPr>
        <w:t>(5), 1225-1238</w:t>
      </w:r>
      <w:r w:rsidRPr="00D36414">
        <w:rPr>
          <w:rFonts w:cstheme="minorHAnsi"/>
        </w:rPr>
        <w:t xml:space="preserve">. </w:t>
      </w:r>
      <w:hyperlink r:id="rId2812" w:history="1">
        <w:r w:rsidRPr="00D36414">
          <w:rPr>
            <w:rStyle w:val="Hyperlink"/>
            <w:rFonts w:cstheme="minorHAnsi"/>
          </w:rPr>
          <w:t>http://doi.org/10.1007/s10113-015-0820-3</w:t>
        </w:r>
      </w:hyperlink>
    </w:p>
    <w:p w14:paraId="0B05C65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ff, N. L., Allan, J. D., Palmer, M. A., Hart, D. D., Richter, B. D., Arthington, A. H., Rogers, K. H., Meyers, J. L., &amp; Stanford, J. A. (2003). River flows and water wars: emerging science for environmental decision making. </w:t>
      </w:r>
      <w:r w:rsidRPr="00D36414">
        <w:rPr>
          <w:rFonts w:cstheme="minorHAnsi"/>
          <w:i/>
          <w:iCs/>
        </w:rPr>
        <w:t>Frontiers in Ecology and the Environment</w:t>
      </w:r>
      <w:r w:rsidRPr="00D36414">
        <w:rPr>
          <w:rFonts w:cstheme="minorHAnsi"/>
        </w:rPr>
        <w:t xml:space="preserve">, </w:t>
      </w:r>
      <w:r w:rsidRPr="00D36414">
        <w:rPr>
          <w:rFonts w:cstheme="minorHAnsi"/>
          <w:i/>
          <w:iCs/>
        </w:rPr>
        <w:t>1</w:t>
      </w:r>
      <w:r w:rsidRPr="00D36414">
        <w:rPr>
          <w:rFonts w:cstheme="minorHAnsi"/>
        </w:rPr>
        <w:t xml:space="preserve">(6), 298–306. </w:t>
      </w:r>
      <w:hyperlink r:id="rId2813" w:history="1">
        <w:r w:rsidRPr="00D36414">
          <w:rPr>
            <w:rStyle w:val="Hyperlink"/>
            <w:rFonts w:cstheme="minorHAnsi"/>
          </w:rPr>
          <w:t>http://doi.org/10.1890/1540-9295(2003)001[0298:RFAWWE]2.0.CO;2</w:t>
        </w:r>
      </w:hyperlink>
    </w:p>
    <w:p w14:paraId="7797F24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lasky, S., Nelson, E., Camm, J., Csuti, B., Fackler, P., Lonsdorf, E., Montgomery, C., White, D., Arthur, J., Garber-Yonts, B., Haight, R., Kagan, J., Starfield, A., &amp; Tobalske, C. (2008). Where to put things? Spatial land management to sustain biodiversity and economic returns. </w:t>
      </w:r>
      <w:r w:rsidRPr="00D36414">
        <w:rPr>
          <w:rFonts w:cstheme="minorHAnsi"/>
          <w:i/>
          <w:iCs/>
        </w:rPr>
        <w:t>Biological Conservation</w:t>
      </w:r>
      <w:r w:rsidRPr="00D36414">
        <w:rPr>
          <w:rFonts w:cstheme="minorHAnsi"/>
        </w:rPr>
        <w:t xml:space="preserve">, </w:t>
      </w:r>
      <w:r w:rsidRPr="00D36414">
        <w:rPr>
          <w:rFonts w:cstheme="minorHAnsi"/>
          <w:i/>
          <w:iCs/>
        </w:rPr>
        <w:t>141</w:t>
      </w:r>
      <w:r w:rsidRPr="00D36414">
        <w:rPr>
          <w:rFonts w:cstheme="minorHAnsi"/>
        </w:rPr>
        <w:t xml:space="preserve">(6), 1505–1524. </w:t>
      </w:r>
      <w:hyperlink r:id="rId2814" w:history="1">
        <w:r w:rsidRPr="00D36414">
          <w:rPr>
            <w:rStyle w:val="Hyperlink"/>
            <w:rFonts w:cstheme="minorHAnsi"/>
          </w:rPr>
          <w:t>http://doi.org/10.1016/j.biocon.2008.03.022</w:t>
        </w:r>
      </w:hyperlink>
    </w:p>
    <w:p w14:paraId="1B37018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limeni, J., Mayumi, K., Giampietro, M., &amp; Alcott, B. (2012). </w:t>
      </w:r>
      <w:r w:rsidRPr="00D36414">
        <w:rPr>
          <w:rFonts w:cstheme="minorHAnsi"/>
          <w:i/>
          <w:iCs/>
        </w:rPr>
        <w:t>The Jevons paradox and the myth of resource efficiency improvements</w:t>
      </w:r>
      <w:r w:rsidRPr="00D36414">
        <w:rPr>
          <w:rFonts w:cstheme="minorHAnsi"/>
        </w:rPr>
        <w:t>. Abingdon, UK: Earthscan.</w:t>
      </w:r>
    </w:p>
    <w:p w14:paraId="2842B9F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Poll, C., Marhan, S., Back, F., Niklaus, P. A., &amp; Kandeler, E. (2013). Field-scale manipulation of soil temperature and precipitation change soil CO</w:t>
      </w:r>
      <w:r w:rsidRPr="00D36414">
        <w:rPr>
          <w:rFonts w:cstheme="minorHAnsi"/>
          <w:vertAlign w:val="subscript"/>
        </w:rPr>
        <w:t>2</w:t>
      </w:r>
      <w:r w:rsidRPr="00D36414">
        <w:rPr>
          <w:rFonts w:cstheme="minorHAnsi"/>
        </w:rPr>
        <w:t xml:space="preserve"> flux in a temperate agricultural ecosystem. </w:t>
      </w:r>
      <w:r w:rsidRPr="00D36414">
        <w:rPr>
          <w:rFonts w:cstheme="minorHAnsi"/>
          <w:i/>
          <w:iCs/>
        </w:rPr>
        <w:t>Agriculture, Ecosystems &amp; Environment</w:t>
      </w:r>
      <w:r w:rsidRPr="00D36414">
        <w:rPr>
          <w:rFonts w:cstheme="minorHAnsi"/>
        </w:rPr>
        <w:t xml:space="preserve">, </w:t>
      </w:r>
      <w:r w:rsidRPr="00D36414">
        <w:rPr>
          <w:rFonts w:cstheme="minorHAnsi"/>
          <w:i/>
          <w:iCs/>
        </w:rPr>
        <w:t>165</w:t>
      </w:r>
      <w:r w:rsidRPr="00D36414">
        <w:rPr>
          <w:rFonts w:cstheme="minorHAnsi"/>
        </w:rPr>
        <w:t xml:space="preserve">, 88–97. </w:t>
      </w:r>
      <w:hyperlink r:id="rId2815" w:history="1">
        <w:r w:rsidRPr="00D36414">
          <w:rPr>
            <w:rStyle w:val="Hyperlink"/>
            <w:rFonts w:cstheme="minorHAnsi"/>
          </w:rPr>
          <w:t>http://doi.org/10.1016/j.agee.2012.12.012</w:t>
        </w:r>
      </w:hyperlink>
    </w:p>
    <w:p w14:paraId="22E500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llock, M. L., Milner, J. M., Waterhouse, A., Holland, J. P., &amp; Legg, C. J. (2005). Impacts of livestock in regenerating upland birch woodlands in Scotland. </w:t>
      </w:r>
      <w:r w:rsidRPr="00D36414">
        <w:rPr>
          <w:rFonts w:cstheme="minorHAnsi"/>
          <w:i/>
          <w:iCs/>
        </w:rPr>
        <w:t>Biological Conservation</w:t>
      </w:r>
      <w:r w:rsidRPr="00D36414">
        <w:rPr>
          <w:rFonts w:cstheme="minorHAnsi"/>
        </w:rPr>
        <w:t xml:space="preserve">, </w:t>
      </w:r>
      <w:r w:rsidRPr="00D36414">
        <w:rPr>
          <w:rFonts w:cstheme="minorHAnsi"/>
          <w:i/>
          <w:iCs/>
        </w:rPr>
        <w:t>123</w:t>
      </w:r>
      <w:r w:rsidRPr="00D36414">
        <w:rPr>
          <w:rFonts w:cstheme="minorHAnsi"/>
        </w:rPr>
        <w:t xml:space="preserve">(4), 443–452. </w:t>
      </w:r>
      <w:hyperlink r:id="rId2816" w:history="1">
        <w:r w:rsidRPr="00D36414">
          <w:rPr>
            <w:rStyle w:val="Hyperlink"/>
            <w:rFonts w:cstheme="minorHAnsi"/>
          </w:rPr>
          <w:t>http://doi.org/10.1016/j.biocon.2005.01.006</w:t>
        </w:r>
      </w:hyperlink>
    </w:p>
    <w:p w14:paraId="464BBC2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mfret, R. (2011). Exploiting energy and mineral resources in Central Asia, Azerbaijan and Mongolia. </w:t>
      </w:r>
      <w:r w:rsidRPr="00D36414">
        <w:rPr>
          <w:rFonts w:cstheme="minorHAnsi"/>
          <w:i/>
          <w:iCs/>
        </w:rPr>
        <w:t>Comparative Economic Studies</w:t>
      </w:r>
      <w:r w:rsidRPr="00D36414">
        <w:rPr>
          <w:rFonts w:cstheme="minorHAnsi"/>
        </w:rPr>
        <w:t xml:space="preserve">, </w:t>
      </w:r>
      <w:r w:rsidRPr="00D36414">
        <w:rPr>
          <w:rFonts w:cstheme="minorHAnsi"/>
          <w:i/>
          <w:iCs/>
        </w:rPr>
        <w:t>53</w:t>
      </w:r>
      <w:r w:rsidRPr="00D36414">
        <w:rPr>
          <w:rFonts w:cstheme="minorHAnsi"/>
        </w:rPr>
        <w:t xml:space="preserve">(1), 5–33. </w:t>
      </w:r>
      <w:hyperlink r:id="rId2817" w:history="1">
        <w:r w:rsidRPr="00D36414">
          <w:rPr>
            <w:rStyle w:val="Hyperlink"/>
            <w:rFonts w:cstheme="minorHAnsi"/>
          </w:rPr>
          <w:t>http://doi.org/10.1057/ces.2010.24</w:t>
        </w:r>
      </w:hyperlink>
    </w:p>
    <w:p w14:paraId="627D6813"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Pommerening, A., &amp; Murphy, S. T. (2004). A review of the history, definitions and methods of </w:t>
      </w:r>
      <w:r w:rsidRPr="00D36414">
        <w:rPr>
          <w:rFonts w:cstheme="minorHAnsi"/>
        </w:rPr>
        <w:lastRenderedPageBreak/>
        <w:t xml:space="preserve">continuous cover forestry with special attention to afforestation and restocking. </w:t>
      </w:r>
      <w:r w:rsidRPr="00D36414">
        <w:rPr>
          <w:rFonts w:cstheme="minorHAnsi"/>
          <w:i/>
          <w:iCs/>
          <w:lang w:val="es-ES"/>
        </w:rPr>
        <w:t>Forestry</w:t>
      </w:r>
      <w:r w:rsidRPr="00D36414">
        <w:rPr>
          <w:rFonts w:cstheme="minorHAnsi"/>
          <w:lang w:val="es-ES"/>
        </w:rPr>
        <w:t xml:space="preserve">, </w:t>
      </w:r>
      <w:r w:rsidRPr="00D36414">
        <w:rPr>
          <w:rFonts w:cstheme="minorHAnsi"/>
          <w:i/>
          <w:iCs/>
          <w:lang w:val="es-ES"/>
        </w:rPr>
        <w:t>77</w:t>
      </w:r>
      <w:r w:rsidRPr="00D36414">
        <w:rPr>
          <w:rFonts w:cstheme="minorHAnsi"/>
          <w:lang w:val="es-ES"/>
        </w:rPr>
        <w:t xml:space="preserve">(1), 27–44. </w:t>
      </w:r>
      <w:hyperlink r:id="rId2818" w:history="1">
        <w:r w:rsidRPr="00D36414">
          <w:rPr>
            <w:rStyle w:val="Hyperlink"/>
            <w:rFonts w:cstheme="minorHAnsi"/>
            <w:lang w:val="es-ES"/>
          </w:rPr>
          <w:t>http://doi.org/10.1093/forestry/77.1.27</w:t>
        </w:r>
      </w:hyperlink>
    </w:p>
    <w:p w14:paraId="000E872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once, C., Bravo, C., de León, D. G., Magaña, M., &amp; Alonso, J. C. (2011). </w:t>
      </w:r>
      <w:r w:rsidRPr="00D36414">
        <w:rPr>
          <w:rFonts w:cstheme="minorHAnsi"/>
        </w:rPr>
        <w:t xml:space="preserve">Effects of organic farming on plant and arthropod communities: A case study in Mediterranean dryland cereal. </w:t>
      </w:r>
      <w:r w:rsidRPr="00D36414">
        <w:rPr>
          <w:rFonts w:cstheme="minorHAnsi"/>
          <w:i/>
          <w:iCs/>
        </w:rPr>
        <w:t>Agriculture, Ecosystems and Environment</w:t>
      </w:r>
      <w:r w:rsidRPr="00D36414">
        <w:rPr>
          <w:rFonts w:cstheme="minorHAnsi"/>
        </w:rPr>
        <w:t xml:space="preserve">, </w:t>
      </w:r>
      <w:r w:rsidRPr="00D36414">
        <w:rPr>
          <w:rFonts w:cstheme="minorHAnsi"/>
          <w:i/>
          <w:iCs/>
        </w:rPr>
        <w:t>141</w:t>
      </w:r>
      <w:r w:rsidRPr="00D36414">
        <w:rPr>
          <w:rFonts w:cstheme="minorHAnsi"/>
        </w:rPr>
        <w:t xml:space="preserve">(1–2), 193–201. </w:t>
      </w:r>
      <w:hyperlink r:id="rId2819" w:history="1">
        <w:r w:rsidRPr="00D36414">
          <w:rPr>
            <w:rStyle w:val="Hyperlink"/>
            <w:rFonts w:cstheme="minorHAnsi"/>
          </w:rPr>
          <w:t>http://doi.org/10.1016/j.agee.2011.02.030</w:t>
        </w:r>
      </w:hyperlink>
    </w:p>
    <w:p w14:paraId="4864C73A"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Portman, M. E., Nathan, D., &amp; Levin, N. (2012). From the Levant to Gibraltar: A regional perspective for marine conservation in the Mediterranean Sea. </w:t>
      </w:r>
      <w:r w:rsidRPr="00D36414">
        <w:rPr>
          <w:rFonts w:cstheme="minorHAnsi"/>
          <w:i/>
          <w:iCs/>
          <w:lang w:val="es-ES"/>
        </w:rPr>
        <w:t>Ambio</w:t>
      </w:r>
      <w:r w:rsidRPr="00D36414">
        <w:rPr>
          <w:rFonts w:cstheme="minorHAnsi"/>
          <w:lang w:val="es-ES"/>
        </w:rPr>
        <w:t xml:space="preserve">, </w:t>
      </w:r>
      <w:r w:rsidRPr="00D36414">
        <w:rPr>
          <w:rFonts w:cstheme="minorHAnsi"/>
          <w:i/>
          <w:iCs/>
          <w:lang w:val="es-ES"/>
        </w:rPr>
        <w:t>41</w:t>
      </w:r>
      <w:r w:rsidRPr="00D36414">
        <w:rPr>
          <w:rFonts w:cstheme="minorHAnsi"/>
          <w:lang w:val="es-ES"/>
        </w:rPr>
        <w:t xml:space="preserve">(7), 670–681. </w:t>
      </w:r>
      <w:hyperlink r:id="rId2820" w:history="1">
        <w:r w:rsidRPr="00D36414">
          <w:rPr>
            <w:rStyle w:val="Hyperlink"/>
            <w:rFonts w:cstheme="minorHAnsi"/>
            <w:lang w:val="es-ES"/>
          </w:rPr>
          <w:t>http://doi.org/10.1007/s13280-012-0298-x</w:t>
        </w:r>
      </w:hyperlink>
    </w:p>
    <w:p w14:paraId="5D3BDBE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örtner, H. O., &amp; Peck, M. A. (2010). </w:t>
      </w:r>
      <w:r w:rsidRPr="00D36414">
        <w:rPr>
          <w:rFonts w:cstheme="minorHAnsi"/>
        </w:rPr>
        <w:t xml:space="preserve">Climate change effects on fishes and fisheries: towards a cause-and-effect understanding. </w:t>
      </w:r>
      <w:r w:rsidRPr="00D36414">
        <w:rPr>
          <w:rFonts w:cstheme="minorHAnsi"/>
          <w:i/>
          <w:iCs/>
        </w:rPr>
        <w:t>Journal of Fish Biology</w:t>
      </w:r>
      <w:r w:rsidRPr="00D36414">
        <w:rPr>
          <w:rFonts w:cstheme="minorHAnsi"/>
        </w:rPr>
        <w:t xml:space="preserve">, </w:t>
      </w:r>
      <w:r w:rsidRPr="00D36414">
        <w:rPr>
          <w:rFonts w:cstheme="minorHAnsi"/>
          <w:i/>
          <w:iCs/>
        </w:rPr>
        <w:t>77</w:t>
      </w:r>
      <w:r w:rsidRPr="00D36414">
        <w:rPr>
          <w:rFonts w:cstheme="minorHAnsi"/>
        </w:rPr>
        <w:t xml:space="preserve">(8), 1745–1779. </w:t>
      </w:r>
      <w:hyperlink r:id="rId2821" w:history="1">
        <w:r w:rsidRPr="00D36414">
          <w:rPr>
            <w:rStyle w:val="Hyperlink"/>
            <w:rFonts w:cstheme="minorHAnsi"/>
          </w:rPr>
          <w:t>http://doi.org/10.1111/j.1095-8649.2010.02783.x</w:t>
        </w:r>
      </w:hyperlink>
    </w:p>
    <w:p w14:paraId="5C70209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tapov, P., Hansen, M. C., Laestadius, L., Turubanova, S., Yaroshenko, A., Thies, C., Smith, W., Zhuravleva, I., Komarova, A., Minnemeyer, S., &amp; Esipova, E. (2017). The last frontiers of wilderness: Tracking loss of intact forest landscapes from 2000 to 2013. </w:t>
      </w:r>
      <w:r w:rsidRPr="00D36414">
        <w:rPr>
          <w:rFonts w:cstheme="minorHAnsi"/>
          <w:i/>
          <w:iCs/>
        </w:rPr>
        <w:t>Science Advances</w:t>
      </w:r>
      <w:r w:rsidRPr="00D36414">
        <w:rPr>
          <w:rFonts w:cstheme="minorHAnsi"/>
        </w:rPr>
        <w:t xml:space="preserve">, </w:t>
      </w:r>
      <w:r w:rsidRPr="00D36414">
        <w:rPr>
          <w:rFonts w:cstheme="minorHAnsi"/>
          <w:i/>
          <w:iCs/>
        </w:rPr>
        <w:t>3</w:t>
      </w:r>
      <w:r w:rsidRPr="00D36414">
        <w:rPr>
          <w:rFonts w:cstheme="minorHAnsi"/>
        </w:rPr>
        <w:t xml:space="preserve">(1), e1600821. </w:t>
      </w:r>
      <w:hyperlink r:id="rId2822" w:history="1">
        <w:r w:rsidRPr="00D36414">
          <w:rPr>
            <w:rStyle w:val="Hyperlink"/>
            <w:rFonts w:cstheme="minorHAnsi"/>
          </w:rPr>
          <w:t>http://doi.org/10.1126/sciadv.1600821</w:t>
        </w:r>
      </w:hyperlink>
    </w:p>
    <w:p w14:paraId="549FC58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otts, S. G., Imperatriz-Fonseca, V., Ngo, H. T., Aizen, M. A., Biesmeijer, J. C., Breeze, T. D., Dicks, L. V., Garibaldi, L. A., Hill, R., Settele, J., &amp; Vanbergen, A. J. (2016). Safeguarding pollinators and their values to human well-being. </w:t>
      </w:r>
      <w:r w:rsidRPr="00D36414">
        <w:rPr>
          <w:rFonts w:cstheme="minorHAnsi"/>
          <w:i/>
          <w:iCs/>
        </w:rPr>
        <w:t>Nature</w:t>
      </w:r>
      <w:r w:rsidRPr="00D36414">
        <w:rPr>
          <w:rFonts w:cstheme="minorHAnsi"/>
        </w:rPr>
        <w:t xml:space="preserve">, </w:t>
      </w:r>
      <w:r w:rsidRPr="00D36414">
        <w:rPr>
          <w:rFonts w:cstheme="minorHAnsi"/>
          <w:i/>
          <w:iCs/>
        </w:rPr>
        <w:t>540</w:t>
      </w:r>
      <w:r w:rsidRPr="00D36414">
        <w:rPr>
          <w:rFonts w:cstheme="minorHAnsi"/>
        </w:rPr>
        <w:t xml:space="preserve">(7632), 220–229. </w:t>
      </w:r>
      <w:hyperlink r:id="rId2823" w:history="1">
        <w:r w:rsidRPr="00D36414">
          <w:rPr>
            <w:rStyle w:val="Hyperlink"/>
            <w:rFonts w:cstheme="minorHAnsi"/>
          </w:rPr>
          <w:t>http://doi.org/10.1038/nature20588</w:t>
        </w:r>
      </w:hyperlink>
    </w:p>
    <w:p w14:paraId="1069C97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rangel, E. (2017). </w:t>
      </w:r>
      <w:r w:rsidRPr="00D36414">
        <w:rPr>
          <w:rFonts w:cstheme="minorHAnsi"/>
          <w:i/>
          <w:iCs/>
        </w:rPr>
        <w:t>The provisioning of ecosystem services on open and successional alvar grasslands</w:t>
      </w:r>
      <w:r w:rsidRPr="00D36414">
        <w:rPr>
          <w:rFonts w:cstheme="minorHAnsi"/>
          <w:i/>
        </w:rPr>
        <w:t>. (Ökosüsteemi hüved avatud ja kinnikasvavatel loopealsetel)</w:t>
      </w:r>
      <w:r w:rsidRPr="00D36414">
        <w:rPr>
          <w:rFonts w:cstheme="minorHAnsi"/>
        </w:rPr>
        <w:t xml:space="preserve"> (Master’s thesis). Retrieved from </w:t>
      </w:r>
      <w:hyperlink r:id="rId2824" w:history="1">
        <w:r w:rsidRPr="00D36414">
          <w:rPr>
            <w:rStyle w:val="Hyperlink"/>
            <w:rFonts w:cstheme="minorHAnsi"/>
          </w:rPr>
          <w:t>http://botany.ut.ee/sites/default/files/www_ut/magistritoo_elisabeth_prangel.pdf</w:t>
        </w:r>
      </w:hyperlink>
      <w:r w:rsidRPr="00D36414">
        <w:rPr>
          <w:rFonts w:cstheme="minorHAnsi"/>
        </w:rPr>
        <w:t xml:space="preserve"> </w:t>
      </w:r>
    </w:p>
    <w:p w14:paraId="45630358"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Pretty, J. (2003). Social capital and the collective management of resources. </w:t>
      </w:r>
      <w:r w:rsidRPr="00D36414">
        <w:rPr>
          <w:rFonts w:cstheme="minorHAnsi"/>
          <w:i/>
          <w:iCs/>
          <w:lang w:val="es-ES"/>
        </w:rPr>
        <w:t>Science</w:t>
      </w:r>
      <w:r w:rsidRPr="00D36414">
        <w:rPr>
          <w:rFonts w:cstheme="minorHAnsi"/>
          <w:lang w:val="es-ES"/>
        </w:rPr>
        <w:t xml:space="preserve">, </w:t>
      </w:r>
      <w:r w:rsidRPr="00D36414">
        <w:rPr>
          <w:rFonts w:cstheme="minorHAnsi"/>
          <w:i/>
          <w:iCs/>
          <w:lang w:val="es-ES"/>
        </w:rPr>
        <w:t>302</w:t>
      </w:r>
      <w:r w:rsidRPr="00D36414">
        <w:rPr>
          <w:rFonts w:cstheme="minorHAnsi"/>
          <w:lang w:val="es-ES"/>
        </w:rPr>
        <w:t xml:space="preserve">(5652), 1912–1914. </w:t>
      </w:r>
      <w:hyperlink r:id="rId2825" w:history="1">
        <w:r w:rsidRPr="00D36414">
          <w:rPr>
            <w:rStyle w:val="Hyperlink"/>
            <w:rFonts w:cstheme="minorHAnsi"/>
            <w:lang w:val="es-ES"/>
          </w:rPr>
          <w:t>http://doi.org/10.1126/science.1090847</w:t>
        </w:r>
      </w:hyperlink>
    </w:p>
    <w:p w14:paraId="02841F6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Prishchepov, A. V., Müller, D., Baumann, M., Kuemmerle, T., Alcantara, C., &amp; Radeloff, V. C. (2016). </w:t>
      </w:r>
      <w:r w:rsidRPr="00D36414">
        <w:rPr>
          <w:rFonts w:cstheme="minorHAnsi"/>
        </w:rPr>
        <w:t xml:space="preserve">Underlying drivers and spatial determinants of post-Soviet agricultural land abandonment in temperate Eastern Europe. In </w:t>
      </w:r>
      <w:r w:rsidRPr="00D36414">
        <w:rPr>
          <w:rFonts w:cstheme="minorHAnsi"/>
          <w:i/>
          <w:iCs/>
        </w:rPr>
        <w:t>Land-cover and land-use changes in Eastern Europe after the collapse of the Soviet Union in 1991</w:t>
      </w:r>
      <w:r w:rsidRPr="00D36414">
        <w:rPr>
          <w:rFonts w:cstheme="minorHAnsi"/>
        </w:rPr>
        <w:t xml:space="preserve"> (pp. 91–117). Cham, Switzerland: Springer International Publishing. </w:t>
      </w:r>
      <w:hyperlink r:id="rId2826" w:history="1">
        <w:r w:rsidRPr="00D36414">
          <w:rPr>
            <w:rStyle w:val="Hyperlink"/>
            <w:rFonts w:cstheme="minorHAnsi"/>
          </w:rPr>
          <w:t>http://doi.org/10.1007/978-3-319-42638-9_5</w:t>
        </w:r>
      </w:hyperlink>
    </w:p>
    <w:p w14:paraId="21B4D95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rishchepov, A. V., Müller, D., Dubinin, M., Baumann, M., &amp; Radeloff, V. C. (2013). Determinants of agricultural land abandonment in post-Soviet European Russia. </w:t>
      </w:r>
      <w:r w:rsidRPr="00D36414">
        <w:rPr>
          <w:rFonts w:cstheme="minorHAnsi"/>
          <w:i/>
          <w:iCs/>
        </w:rPr>
        <w:t>Land Use Policy</w:t>
      </w:r>
      <w:r w:rsidRPr="00D36414">
        <w:rPr>
          <w:rFonts w:cstheme="minorHAnsi"/>
        </w:rPr>
        <w:t xml:space="preserve">, </w:t>
      </w:r>
      <w:r w:rsidRPr="00D36414">
        <w:rPr>
          <w:rFonts w:cstheme="minorHAnsi"/>
          <w:i/>
          <w:iCs/>
        </w:rPr>
        <w:t>30</w:t>
      </w:r>
      <w:r w:rsidRPr="00D36414">
        <w:rPr>
          <w:rFonts w:cstheme="minorHAnsi"/>
        </w:rPr>
        <w:t xml:space="preserve">(1), 873–884. </w:t>
      </w:r>
      <w:hyperlink r:id="rId2827" w:history="1">
        <w:r w:rsidRPr="00D36414">
          <w:rPr>
            <w:rStyle w:val="Hyperlink"/>
            <w:rFonts w:cstheme="minorHAnsi"/>
          </w:rPr>
          <w:t>http://doi.org/10.1016/j.landusepol.2012.06.011</w:t>
        </w:r>
      </w:hyperlink>
    </w:p>
    <w:p w14:paraId="3202467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rishchepov, A. V., Radeloff, V. C., Baumann, M., Kuemmerle, T., &amp; Müller, D. (2012). Effects of institutional changes on land use: Agricultural land abandonment during the transition from state-command to market-driven economies in post-Soviet Eastern Europe. </w:t>
      </w:r>
      <w:r w:rsidRPr="00D36414">
        <w:rPr>
          <w:rFonts w:cstheme="minorHAnsi"/>
          <w:i/>
          <w:iCs/>
        </w:rPr>
        <w:t>Environmental Research Letters</w:t>
      </w:r>
      <w:r w:rsidRPr="00D36414">
        <w:rPr>
          <w:rFonts w:cstheme="minorHAnsi"/>
        </w:rPr>
        <w:t xml:space="preserve">, </w:t>
      </w:r>
      <w:r w:rsidRPr="00D36414">
        <w:rPr>
          <w:rFonts w:cstheme="minorHAnsi"/>
          <w:i/>
          <w:iCs/>
        </w:rPr>
        <w:t>7</w:t>
      </w:r>
      <w:r w:rsidRPr="00D36414">
        <w:rPr>
          <w:rFonts w:cstheme="minorHAnsi"/>
        </w:rPr>
        <w:t xml:space="preserve">(2), 24021. </w:t>
      </w:r>
      <w:hyperlink r:id="rId2828" w:history="1">
        <w:r w:rsidRPr="00D36414">
          <w:rPr>
            <w:rStyle w:val="Hyperlink"/>
            <w:rFonts w:cstheme="minorHAnsi"/>
          </w:rPr>
          <w:t>http://doi.org/10.1088/1748-9326/7/2/024021</w:t>
        </w:r>
      </w:hyperlink>
      <w:r w:rsidRPr="00D36414">
        <w:rPr>
          <w:rFonts w:cstheme="minorHAnsi"/>
        </w:rPr>
        <w:t xml:space="preserve"> </w:t>
      </w:r>
    </w:p>
    <w:p w14:paraId="1C56BAC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Prishchepov, A. V., Müller, D., Baumann, M., Kuemmerle, T., Alcantara, C., &amp; Radeloff, V. C. (2017). Underlying drivers and spatial determinants of post-Soviet agricultural land abandonment in temperate Eastern Europe.” In G. Gutman, &amp; V. Radeloff (Eds.), </w:t>
      </w:r>
      <w:r w:rsidRPr="00D36414">
        <w:rPr>
          <w:rFonts w:cstheme="minorHAnsi"/>
          <w:i/>
          <w:iCs/>
        </w:rPr>
        <w:t>Land-cover and land-use changes in Eastern Europe after the collapse of the Soviet Union in 1991</w:t>
      </w:r>
      <w:r w:rsidRPr="00D36414">
        <w:rPr>
          <w:rFonts w:cstheme="minorHAnsi"/>
        </w:rPr>
        <w:t xml:space="preserve"> (pp. 1–27). Switzerland: Springer International Publishing, 2017. </w:t>
      </w:r>
      <w:hyperlink r:id="rId2829" w:history="1">
        <w:r w:rsidRPr="00D36414">
          <w:rPr>
            <w:rStyle w:val="Hyperlink"/>
            <w:rFonts w:cstheme="minorHAnsi"/>
          </w:rPr>
          <w:t>http://doi.org/10.1007/978-3-319-42638-9_5</w:t>
        </w:r>
      </w:hyperlink>
      <w:r w:rsidRPr="00D36414">
        <w:rPr>
          <w:rFonts w:cstheme="minorHAnsi"/>
        </w:rPr>
        <w:t xml:space="preserve"> </w:t>
      </w:r>
    </w:p>
    <w:p w14:paraId="4648DCF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rzeslawski, R., Byrne, M., &amp; Mellin, C. (2015). A review and meta-analysis of the effects of multiple abiotic stressors on marine embryos and larvae.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6), 2122–2140. </w:t>
      </w:r>
      <w:hyperlink r:id="rId2830" w:history="1">
        <w:r w:rsidRPr="00D36414">
          <w:rPr>
            <w:rStyle w:val="Hyperlink"/>
            <w:rFonts w:cstheme="minorHAnsi"/>
          </w:rPr>
          <w:t>http://doi.org/10.1111/gcb.12833</w:t>
        </w:r>
      </w:hyperlink>
    </w:p>
    <w:p w14:paraId="74525DD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Pyšek, P., Jarošík, V., Hulme, P. P. E., Kühn, I., Wild, J., Arianoutsou, M., Bacher, S., Chiron, F. F., Didžiulis, V., Essl, F., Genovesi, P., Gherardi, F., Hejda, M., Kark, S., Lambdon, P. W., Desprez-Loustau, M.-L. L., Nentwig, W., Pergl, J., Poboljšaj, K., Rabitsch, W., Roques, A., Roy, D. B., Shirley, S., Solarz, W., Montserrat, V., Winter, M., Pysek, P., Jarosík, V., Hulme, P. P. E., Kühn, I., Wild, J., Arianoutsou, M., Bacher, S., Chiron, F. F., Didziulis, V., Essl, F., Genovesi, P., Gherardi, F., Hejda, M., Kark, S., Lambdon, P. W., Desprez-Loustau, M.-L. L., Nentwig, W., Pergl, J., Poboljsaj, K., Rabitsch, W., Roques, A., Roy, D. B., Shirley, S., Solarz, W., Vilà, M., &amp; Winter, M. (2010). Disentangling the role of environmental and human pressures on biological invasions across Europ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7</w:t>
      </w:r>
      <w:r w:rsidRPr="00D36414">
        <w:rPr>
          <w:rFonts w:cstheme="minorHAnsi"/>
        </w:rPr>
        <w:t xml:space="preserve">(27), 12157–12162. </w:t>
      </w:r>
      <w:hyperlink r:id="rId2831" w:history="1">
        <w:r w:rsidRPr="00D36414">
          <w:rPr>
            <w:rStyle w:val="Hyperlink"/>
            <w:rFonts w:cstheme="minorHAnsi"/>
          </w:rPr>
          <w:t>http://doi.org/10.1073/pnas.1002314107</w:t>
        </w:r>
      </w:hyperlink>
    </w:p>
    <w:p w14:paraId="16E757C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ywell, R. F., Heard, M. S., Bradbury, R. B., Hinsley, S., Nowakowski, M., Walker, K. J., &amp; Bullock, J. M. (2012). Wildlife-friendly farming benefits rare birds, bees and plants. </w:t>
      </w:r>
      <w:r w:rsidRPr="00D36414">
        <w:rPr>
          <w:rFonts w:cstheme="minorHAnsi"/>
          <w:i/>
          <w:iCs/>
        </w:rPr>
        <w:t>Biology Letters</w:t>
      </w:r>
      <w:r w:rsidRPr="00D36414">
        <w:rPr>
          <w:rFonts w:cstheme="minorHAnsi"/>
        </w:rPr>
        <w:t xml:space="preserve">, </w:t>
      </w:r>
      <w:r w:rsidRPr="00D36414">
        <w:rPr>
          <w:rFonts w:cstheme="minorHAnsi"/>
          <w:i/>
          <w:iCs/>
        </w:rPr>
        <w:t>8</w:t>
      </w:r>
      <w:r w:rsidRPr="00D36414">
        <w:rPr>
          <w:rFonts w:cstheme="minorHAnsi"/>
        </w:rPr>
        <w:t xml:space="preserve">(5), 772–775. </w:t>
      </w:r>
      <w:hyperlink r:id="rId2832" w:history="1">
        <w:r w:rsidRPr="00D36414">
          <w:rPr>
            <w:rStyle w:val="Hyperlink"/>
            <w:rFonts w:cstheme="minorHAnsi"/>
          </w:rPr>
          <w:t>http://doi.org/10.1098/rsbl.2012.0367</w:t>
        </w:r>
      </w:hyperlink>
    </w:p>
    <w:p w14:paraId="441F303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Pywell, R. F., Heard, M. S., Woodcock, B. A., Hinsley, S., Ridding, L., Nowakowski, M., &amp; Bullock, J. M. (2015). Wildlife-friendly farming increases crop yield: evidence for ecological intensification.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82</w:t>
      </w:r>
      <w:r w:rsidRPr="00D36414">
        <w:rPr>
          <w:rFonts w:cstheme="minorHAnsi"/>
        </w:rPr>
        <w:t xml:space="preserve">(1816), 20151740. </w:t>
      </w:r>
      <w:hyperlink r:id="rId2833" w:history="1">
        <w:r w:rsidRPr="00D36414">
          <w:rPr>
            <w:rStyle w:val="Hyperlink"/>
            <w:rFonts w:cstheme="minorHAnsi"/>
          </w:rPr>
          <w:t>http://doi.org/10.1098/rspb.2015.1740</w:t>
        </w:r>
      </w:hyperlink>
    </w:p>
    <w:p w14:paraId="7B891C9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Quave, C. L., Pardo-de-Santayana, M., &amp; Pieroni, A. (2012). </w:t>
      </w:r>
      <w:r w:rsidRPr="00D36414">
        <w:rPr>
          <w:rFonts w:cstheme="minorHAnsi"/>
        </w:rPr>
        <w:t xml:space="preserve">Medical ethnobotany in Europe: From field ethnography to a more culturally sensitive evidence-based CAM? </w:t>
      </w:r>
      <w:r w:rsidRPr="00D36414">
        <w:rPr>
          <w:rFonts w:cstheme="minorHAnsi"/>
          <w:i/>
          <w:iCs/>
        </w:rPr>
        <w:t>Evidence-Based Complementary and Alternative Medicine</w:t>
      </w:r>
      <w:r w:rsidRPr="00D36414">
        <w:rPr>
          <w:rFonts w:cstheme="minorHAnsi"/>
        </w:rPr>
        <w:t xml:space="preserve">, </w:t>
      </w:r>
      <w:r w:rsidRPr="00D36414">
        <w:rPr>
          <w:rFonts w:cstheme="minorHAnsi"/>
          <w:i/>
          <w:iCs/>
        </w:rPr>
        <w:t>2012</w:t>
      </w:r>
      <w:r w:rsidRPr="00D36414">
        <w:rPr>
          <w:rFonts w:cstheme="minorHAnsi"/>
        </w:rPr>
        <w:t xml:space="preserve">, 1–17. </w:t>
      </w:r>
      <w:hyperlink r:id="rId2834" w:history="1">
        <w:r w:rsidRPr="00D36414">
          <w:rPr>
            <w:rStyle w:val="Hyperlink"/>
            <w:rFonts w:cstheme="minorHAnsi"/>
          </w:rPr>
          <w:t>http://doi.org/10.1155/2012/156846</w:t>
        </w:r>
      </w:hyperlink>
    </w:p>
    <w:p w14:paraId="561AEE0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ab, K., Llope, M., Nagelkerke, L., Rijnsdorp, A., Teal, L., Licandro, P., Ruardij, P., &amp; Dickey-Collas, M. (2013). Influence of temperature and food availability on juvenile European anchovy </w:t>
      </w:r>
      <w:r w:rsidRPr="00D36414">
        <w:rPr>
          <w:rFonts w:cstheme="minorHAnsi"/>
          <w:i/>
        </w:rPr>
        <w:t>Engraulis encrasicolus</w:t>
      </w:r>
      <w:r w:rsidRPr="00D36414">
        <w:rPr>
          <w:rFonts w:cstheme="minorHAnsi"/>
        </w:rPr>
        <w:t xml:space="preserve"> at its northern boundary. </w:t>
      </w:r>
      <w:r w:rsidRPr="00D36414">
        <w:rPr>
          <w:rFonts w:cstheme="minorHAnsi"/>
          <w:i/>
          <w:iCs/>
        </w:rPr>
        <w:t>Marine Ecology Progress Series</w:t>
      </w:r>
      <w:r w:rsidRPr="00D36414">
        <w:rPr>
          <w:rFonts w:cstheme="minorHAnsi"/>
        </w:rPr>
        <w:t xml:space="preserve">, </w:t>
      </w:r>
      <w:r w:rsidRPr="00D36414">
        <w:rPr>
          <w:rFonts w:cstheme="minorHAnsi"/>
          <w:i/>
          <w:iCs/>
        </w:rPr>
        <w:t>488</w:t>
      </w:r>
      <w:r w:rsidRPr="00D36414">
        <w:rPr>
          <w:rFonts w:cstheme="minorHAnsi"/>
        </w:rPr>
        <w:t xml:space="preserve">, 233–245. </w:t>
      </w:r>
      <w:hyperlink r:id="rId2835" w:history="1">
        <w:r w:rsidRPr="00D36414">
          <w:rPr>
            <w:rStyle w:val="Hyperlink"/>
            <w:rFonts w:cstheme="minorHAnsi"/>
          </w:rPr>
          <w:t>http://doi.org/10.3354/meps10408</w:t>
        </w:r>
      </w:hyperlink>
    </w:p>
    <w:p w14:paraId="622A514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bitsch, W., Genovesi, P., Scalera, R., Biała, K., Josefsson, M., &amp; Essl, F. (2016). Developing and testing alien species indicators for Europe. </w:t>
      </w:r>
      <w:r w:rsidRPr="00D36414">
        <w:rPr>
          <w:rFonts w:cstheme="minorHAnsi"/>
          <w:i/>
          <w:iCs/>
        </w:rPr>
        <w:t>Journal for Nature Conservation</w:t>
      </w:r>
      <w:r w:rsidRPr="00D36414">
        <w:rPr>
          <w:rFonts w:cstheme="minorHAnsi"/>
        </w:rPr>
        <w:t xml:space="preserve">, </w:t>
      </w:r>
      <w:r w:rsidRPr="00D36414">
        <w:rPr>
          <w:rFonts w:cstheme="minorHAnsi"/>
          <w:i/>
          <w:iCs/>
        </w:rPr>
        <w:t>29</w:t>
      </w:r>
      <w:r w:rsidRPr="00D36414">
        <w:rPr>
          <w:rFonts w:cstheme="minorHAnsi"/>
        </w:rPr>
        <w:t xml:space="preserve">, 89–96. </w:t>
      </w:r>
      <w:hyperlink r:id="rId2836" w:history="1">
        <w:r w:rsidRPr="00D36414">
          <w:rPr>
            <w:rStyle w:val="Hyperlink"/>
            <w:rFonts w:cstheme="minorHAnsi"/>
          </w:rPr>
          <w:t>http://doi.org/10.1016/j.jnc.2015.12.001</w:t>
        </w:r>
      </w:hyperlink>
    </w:p>
    <w:p w14:paraId="0C7D806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ckham, O. (2003). </w:t>
      </w:r>
      <w:r w:rsidRPr="00D36414">
        <w:rPr>
          <w:rFonts w:cstheme="minorHAnsi"/>
          <w:i/>
          <w:iCs/>
        </w:rPr>
        <w:t>Ancient woodland: its history, vegetation and uses in England</w:t>
      </w:r>
      <w:r w:rsidRPr="00D36414">
        <w:rPr>
          <w:rFonts w:cstheme="minorHAnsi"/>
        </w:rPr>
        <w:t>. Colvend, UK: Castlepoint Press.</w:t>
      </w:r>
    </w:p>
    <w:p w14:paraId="45B4380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ftery, A. E., Zimmer, A., Frierson, D. M. W., Startz, R., &amp; Liu, P. (2017). Less than 2 °C warming by 2100 unlikely. </w:t>
      </w:r>
      <w:r w:rsidRPr="00D36414">
        <w:rPr>
          <w:rFonts w:cstheme="minorHAnsi"/>
          <w:i/>
          <w:iCs/>
        </w:rPr>
        <w:t>Nature Climate Change</w:t>
      </w:r>
      <w:r w:rsidRPr="00D36414">
        <w:rPr>
          <w:rFonts w:cstheme="minorHAnsi"/>
        </w:rPr>
        <w:t xml:space="preserve">, </w:t>
      </w:r>
      <w:r w:rsidRPr="00D36414">
        <w:rPr>
          <w:rFonts w:cstheme="minorHAnsi"/>
          <w:i/>
        </w:rPr>
        <w:t>7,</w:t>
      </w:r>
      <w:r w:rsidRPr="00D36414">
        <w:rPr>
          <w:rFonts w:cstheme="minorHAnsi"/>
        </w:rPr>
        <w:t xml:space="preserve"> 637-641. </w:t>
      </w:r>
      <w:hyperlink r:id="rId2837" w:history="1">
        <w:r w:rsidRPr="00D36414">
          <w:rPr>
            <w:rStyle w:val="Hyperlink"/>
            <w:rFonts w:cstheme="minorHAnsi"/>
          </w:rPr>
          <w:t>http://doi.org/10.1038/nclimate3352</w:t>
        </w:r>
      </w:hyperlink>
    </w:p>
    <w:p w14:paraId="2DD53B8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hel, F. J., &amp; Olden, J. D. (2008). Assessing the effects of climate change on aquatic invasive species. </w:t>
      </w:r>
      <w:r w:rsidRPr="00D36414">
        <w:rPr>
          <w:rFonts w:cstheme="minorHAnsi"/>
          <w:i/>
          <w:iCs/>
        </w:rPr>
        <w:t>Conservation Biology</w:t>
      </w:r>
      <w:r w:rsidRPr="00D36414">
        <w:rPr>
          <w:rFonts w:cstheme="minorHAnsi"/>
        </w:rPr>
        <w:t xml:space="preserve">, </w:t>
      </w:r>
      <w:r w:rsidRPr="00D36414">
        <w:rPr>
          <w:rFonts w:cstheme="minorHAnsi"/>
          <w:i/>
          <w:iCs/>
        </w:rPr>
        <w:t>22</w:t>
      </w:r>
      <w:r w:rsidRPr="00D36414">
        <w:rPr>
          <w:rFonts w:cstheme="minorHAnsi"/>
        </w:rPr>
        <w:t xml:space="preserve">(3), 521–533. </w:t>
      </w:r>
      <w:hyperlink r:id="rId2838" w:history="1">
        <w:r w:rsidRPr="00D36414">
          <w:rPr>
            <w:rStyle w:val="Hyperlink"/>
            <w:rFonts w:cstheme="minorHAnsi"/>
          </w:rPr>
          <w:t>http://doi.org/10.1111/j.1523-1739.2008.00950.x</w:t>
        </w:r>
      </w:hyperlink>
    </w:p>
    <w:p w14:paraId="6858A61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hmstorf, S., Box, J. E., Feulner, G., Mann, M. E., Robinson, A., Rutherford, S., &amp; Schaffernicht, E. J. (2015). Exceptional twentieth-century slowdown in Atlantic Ocean overturning circulation. </w:t>
      </w:r>
      <w:r w:rsidRPr="00D36414">
        <w:rPr>
          <w:rFonts w:cstheme="minorHAnsi"/>
          <w:i/>
          <w:iCs/>
        </w:rPr>
        <w:t>Nature Climate Change</w:t>
      </w:r>
      <w:r w:rsidRPr="00D36414">
        <w:rPr>
          <w:rFonts w:cstheme="minorHAnsi"/>
        </w:rPr>
        <w:t xml:space="preserve">, </w:t>
      </w:r>
      <w:r w:rsidRPr="00D36414">
        <w:rPr>
          <w:rFonts w:cstheme="minorHAnsi"/>
          <w:i/>
          <w:iCs/>
        </w:rPr>
        <w:t>5</w:t>
      </w:r>
      <w:r w:rsidRPr="00D36414">
        <w:rPr>
          <w:rFonts w:cstheme="minorHAnsi"/>
        </w:rPr>
        <w:t xml:space="preserve">(5), 475–480. </w:t>
      </w:r>
      <w:hyperlink r:id="rId2839" w:history="1">
        <w:r w:rsidRPr="00D36414">
          <w:rPr>
            <w:rStyle w:val="Hyperlink"/>
            <w:rFonts w:cstheme="minorHAnsi"/>
          </w:rPr>
          <w:t>http://doi.org/10.1038/nclimate2554</w:t>
        </w:r>
      </w:hyperlink>
    </w:p>
    <w:p w14:paraId="2BE8C59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smussen, J. J., Friberg, N., &amp; Larsen, S. E. (2008). Impact of lambda-cyhalothrin on a macroinvertebrate assemblage in outdoor experimental channels: Implications for ecosystem functioning. </w:t>
      </w:r>
      <w:r w:rsidRPr="00D36414">
        <w:rPr>
          <w:rFonts w:cstheme="minorHAnsi"/>
          <w:i/>
          <w:iCs/>
        </w:rPr>
        <w:t>Aquatic Toxicology</w:t>
      </w:r>
      <w:r w:rsidRPr="00D36414">
        <w:rPr>
          <w:rFonts w:cstheme="minorHAnsi"/>
        </w:rPr>
        <w:t xml:space="preserve">, </w:t>
      </w:r>
      <w:r w:rsidRPr="00D36414">
        <w:rPr>
          <w:rFonts w:cstheme="minorHAnsi"/>
          <w:i/>
          <w:iCs/>
        </w:rPr>
        <w:t>90</w:t>
      </w:r>
      <w:r w:rsidRPr="00D36414">
        <w:rPr>
          <w:rFonts w:cstheme="minorHAnsi"/>
        </w:rPr>
        <w:t xml:space="preserve">(3), 228–234. </w:t>
      </w:r>
      <w:hyperlink r:id="rId2840" w:history="1">
        <w:r w:rsidRPr="00D36414">
          <w:rPr>
            <w:rStyle w:val="Hyperlink"/>
            <w:rFonts w:cstheme="minorHAnsi"/>
          </w:rPr>
          <w:t>http://doi.org/10.1016/j.aquatox.2008.09.003</w:t>
        </w:r>
      </w:hyperlink>
    </w:p>
    <w:p w14:paraId="1BF096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uch, W., &amp; Harremoës, P. (1996). </w:t>
      </w:r>
      <w:r w:rsidRPr="00D36414">
        <w:rPr>
          <w:rFonts w:cstheme="minorHAnsi"/>
          <w:i/>
        </w:rPr>
        <w:t>Minimizing acute river pollution from urban drainage systems by means of integrated real time control</w:t>
      </w:r>
      <w:r w:rsidRPr="00D36414">
        <w:rPr>
          <w:rFonts w:cstheme="minorHAnsi"/>
        </w:rPr>
        <w:t xml:space="preserve">. Retrieved from </w:t>
      </w:r>
      <w:hyperlink r:id="rId2841" w:history="1">
        <w:r w:rsidRPr="00D36414">
          <w:rPr>
            <w:rStyle w:val="Hyperlink"/>
            <w:rFonts w:cstheme="minorHAnsi"/>
          </w:rPr>
          <w:t>http://orbit.dtu.dk/en/publications/minimizing-acute-river-pollution-from-urban-drainage-systems-by-means-of-integrated-real-time-control(2484221c-7966-401a-b61b-</w:t>
        </w:r>
        <w:r w:rsidRPr="00D36414">
          <w:rPr>
            <w:rStyle w:val="Hyperlink"/>
            <w:rFonts w:cstheme="minorHAnsi"/>
          </w:rPr>
          <w:lastRenderedPageBreak/>
          <w:t>31c3caf24672).html</w:t>
        </w:r>
      </w:hyperlink>
    </w:p>
    <w:p w14:paraId="77DC06D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venscroft, C. H., Whitlock, R., &amp; Fridley, J. D. (2015). Rapid genetic divergence in response to 15 years of simulated climate change.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11), 4165–4176. </w:t>
      </w:r>
      <w:hyperlink r:id="rId2842" w:history="1">
        <w:r w:rsidRPr="00D36414">
          <w:rPr>
            <w:rStyle w:val="Hyperlink"/>
            <w:rFonts w:cstheme="minorHAnsi"/>
          </w:rPr>
          <w:t>http://doi.org/10.1111/gcb.12966</w:t>
        </w:r>
      </w:hyperlink>
    </w:p>
    <w:p w14:paraId="4EFEB3F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vichandran, M. (2004, April). Interactions between mercury and dissolved organic matter - A review. </w:t>
      </w:r>
      <w:r w:rsidRPr="00D36414">
        <w:rPr>
          <w:rFonts w:cstheme="minorHAnsi"/>
          <w:i/>
          <w:iCs/>
        </w:rPr>
        <w:t>Chemosphere, 55</w:t>
      </w:r>
      <w:r w:rsidRPr="00D36414">
        <w:rPr>
          <w:rFonts w:cstheme="minorHAnsi"/>
          <w:iCs/>
        </w:rPr>
        <w:t>(3), 319-331</w:t>
      </w:r>
      <w:r w:rsidRPr="00D36414">
        <w:rPr>
          <w:rFonts w:cstheme="minorHAnsi"/>
        </w:rPr>
        <w:t xml:space="preserve">. </w:t>
      </w:r>
      <w:hyperlink r:id="rId2843" w:history="1">
        <w:r w:rsidRPr="00D36414">
          <w:rPr>
            <w:rStyle w:val="Hyperlink"/>
            <w:rFonts w:cstheme="minorHAnsi"/>
          </w:rPr>
          <w:t>http://doi.org/10.1016/j.chemosphere.2003.11.011</w:t>
        </w:r>
      </w:hyperlink>
    </w:p>
    <w:p w14:paraId="1C4B6A3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Ravishankara, A. R., Daniel, J. S., &amp; Portmann, R. W. (2009). Nitrous oxide (N</w:t>
      </w:r>
      <w:r w:rsidRPr="00D36414">
        <w:rPr>
          <w:rFonts w:cstheme="minorHAnsi"/>
          <w:vertAlign w:val="subscript"/>
        </w:rPr>
        <w:t>2</w:t>
      </w:r>
      <w:r w:rsidRPr="00D36414">
        <w:rPr>
          <w:rFonts w:cstheme="minorHAnsi"/>
        </w:rPr>
        <w:t xml:space="preserve">O): the dominant ozone-depleting substance emitted in the 21st century. </w:t>
      </w:r>
      <w:r w:rsidRPr="00D36414">
        <w:rPr>
          <w:rFonts w:cstheme="minorHAnsi"/>
          <w:i/>
          <w:iCs/>
        </w:rPr>
        <w:t>Science</w:t>
      </w:r>
      <w:r w:rsidRPr="00D36414">
        <w:rPr>
          <w:rFonts w:cstheme="minorHAnsi"/>
        </w:rPr>
        <w:t xml:space="preserve">, </w:t>
      </w:r>
      <w:r w:rsidRPr="00D36414">
        <w:rPr>
          <w:rFonts w:cstheme="minorHAnsi"/>
          <w:i/>
          <w:iCs/>
        </w:rPr>
        <w:t>326</w:t>
      </w:r>
      <w:r w:rsidRPr="00D36414">
        <w:rPr>
          <w:rFonts w:cstheme="minorHAnsi"/>
        </w:rPr>
        <w:t xml:space="preserve">(5949), 123–125. </w:t>
      </w:r>
      <w:hyperlink r:id="rId2844" w:history="1">
        <w:r w:rsidRPr="00D36414">
          <w:rPr>
            <w:rStyle w:val="Hyperlink"/>
            <w:rFonts w:cstheme="minorHAnsi"/>
          </w:rPr>
          <w:t>http://doi.org/10.1126/science.1176985</w:t>
        </w:r>
      </w:hyperlink>
    </w:p>
    <w:p w14:paraId="14379FF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aworth, K. (2017). </w:t>
      </w:r>
      <w:r w:rsidRPr="00D36414">
        <w:rPr>
          <w:rFonts w:cstheme="minorHAnsi"/>
          <w:i/>
          <w:iCs/>
        </w:rPr>
        <w:t>Doughnut economics: Seven ways to think like a 21st-century economist</w:t>
      </w:r>
      <w:r w:rsidRPr="00D36414">
        <w:rPr>
          <w:rFonts w:cstheme="minorHAnsi"/>
        </w:rPr>
        <w:t>. White River Junction, USA: Chelsea Green Publishing.</w:t>
      </w:r>
    </w:p>
    <w:p w14:paraId="3501BA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edhead, J. W., Dreier, S., Bourke, A. F. G., Heard, M. S., Jordan, W. C., Sumner, S., Wang, J., &amp; Carvell, C. (2015). Effects of habitat composition and landscape structure on worker foraging distances of five bumblebee species. </w:t>
      </w:r>
      <w:r w:rsidRPr="00D36414">
        <w:rPr>
          <w:rFonts w:cstheme="minorHAnsi"/>
          <w:i/>
          <w:iCs/>
        </w:rPr>
        <w:t>Journal of Chemical Information and Modeling</w:t>
      </w:r>
      <w:r w:rsidRPr="00D36414">
        <w:rPr>
          <w:rFonts w:cstheme="minorHAnsi"/>
        </w:rPr>
        <w:t xml:space="preserve">, </w:t>
      </w:r>
      <w:r w:rsidRPr="00D36414">
        <w:rPr>
          <w:rFonts w:cstheme="minorHAnsi"/>
          <w:i/>
          <w:iCs/>
        </w:rPr>
        <w:t>53</w:t>
      </w:r>
      <w:r w:rsidRPr="00D36414">
        <w:rPr>
          <w:rFonts w:cstheme="minorHAnsi"/>
        </w:rPr>
        <w:t xml:space="preserve">(3), 1689–1699. </w:t>
      </w:r>
      <w:hyperlink r:id="rId2845" w:history="1">
        <w:r w:rsidRPr="00D36414">
          <w:rPr>
            <w:rStyle w:val="Hyperlink"/>
            <w:rFonts w:cstheme="minorHAnsi"/>
          </w:rPr>
          <w:t>https://doi.org/10.1890/15-0546</w:t>
        </w:r>
      </w:hyperlink>
    </w:p>
    <w:p w14:paraId="1E5AAC30"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Reichstein, M., Ciais, P., Papale, D., Valentini, R., Running, S., Viovy, N., Cramer, W., Granier, A., Ogée, J., Allard, V., Aubinet, M., Bernhofer, C., Buchmann, N., Carrara, A., Grünwald, T., Heimann, M., Heinesch, B., Knohl, A., Kutsch, W., Loustau, D., Manca, G., Matteucci, G., Miglietta, F., Ourcival, J. M., Pilegaard, K., Pumpanen, J., Rambal, S., Schaphoff, S., Seufert, G., Soussana, J. F., Sanz, M. J., Vesala, T., &amp; Zhao, M. (2007). Reduction of ecosystem productivity and respiration during the European summer 2003 climate anomaly: a joint flux tower, remote sensing and modelling analysis. </w:t>
      </w:r>
      <w:r w:rsidRPr="00D36414">
        <w:rPr>
          <w:rFonts w:cstheme="minorHAnsi"/>
          <w:i/>
          <w:iCs/>
          <w:lang w:val="es-ES"/>
        </w:rPr>
        <w:t>Global Change Biology</w:t>
      </w:r>
      <w:r w:rsidRPr="00D36414">
        <w:rPr>
          <w:rFonts w:cstheme="minorHAnsi"/>
          <w:lang w:val="es-ES"/>
        </w:rPr>
        <w:t xml:space="preserve">, </w:t>
      </w:r>
      <w:r w:rsidRPr="00D36414">
        <w:rPr>
          <w:rFonts w:cstheme="minorHAnsi"/>
          <w:i/>
          <w:iCs/>
          <w:lang w:val="es-ES"/>
        </w:rPr>
        <w:t>13</w:t>
      </w:r>
      <w:r w:rsidRPr="00D36414">
        <w:rPr>
          <w:rFonts w:cstheme="minorHAnsi"/>
          <w:lang w:val="es-ES"/>
        </w:rPr>
        <w:t xml:space="preserve">(3), 634–651. </w:t>
      </w:r>
      <w:hyperlink r:id="rId2846" w:history="1">
        <w:r w:rsidRPr="00D36414">
          <w:rPr>
            <w:rStyle w:val="Hyperlink"/>
            <w:rFonts w:cstheme="minorHAnsi"/>
            <w:lang w:val="es-ES"/>
          </w:rPr>
          <w:t>http://doi.org/10.1111/j.1365-2486.2006.01224.x</w:t>
        </w:r>
      </w:hyperlink>
    </w:p>
    <w:p w14:paraId="178C822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Reino, L., Porto, M., Morgado, R., Moreira, F., Fabião, A., Santana, J., Delgado, A., Gordinho, L., Cal, J., &amp; Beja, P. (2010). </w:t>
      </w:r>
      <w:r w:rsidRPr="00D36414">
        <w:rPr>
          <w:rFonts w:cstheme="minorHAnsi"/>
        </w:rPr>
        <w:t xml:space="preserve">Effects of changed grazing regimes and habitat fragmentation on Mediterranean grassland birds. </w:t>
      </w:r>
      <w:r w:rsidRPr="00D36414">
        <w:rPr>
          <w:rFonts w:cstheme="minorHAnsi"/>
          <w:i/>
          <w:iCs/>
        </w:rPr>
        <w:t>Agriculture, Ecosystems &amp; Environment</w:t>
      </w:r>
      <w:r w:rsidRPr="00D36414">
        <w:rPr>
          <w:rFonts w:cstheme="minorHAnsi"/>
        </w:rPr>
        <w:t xml:space="preserve">, </w:t>
      </w:r>
      <w:r w:rsidRPr="00D36414">
        <w:rPr>
          <w:rFonts w:cstheme="minorHAnsi"/>
          <w:i/>
          <w:iCs/>
        </w:rPr>
        <w:t>138</w:t>
      </w:r>
      <w:r w:rsidRPr="00D36414">
        <w:rPr>
          <w:rFonts w:cstheme="minorHAnsi"/>
        </w:rPr>
        <w:t xml:space="preserve">(1–2), 27–34. </w:t>
      </w:r>
      <w:hyperlink r:id="rId2847" w:history="1">
        <w:r w:rsidRPr="00D36414">
          <w:rPr>
            <w:rStyle w:val="Hyperlink"/>
            <w:rFonts w:cstheme="minorHAnsi"/>
          </w:rPr>
          <w:t>http://doi.org/10.1016/j.agee.2010.03.013</w:t>
        </w:r>
      </w:hyperlink>
    </w:p>
    <w:p w14:paraId="046B094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eshetnikov, A. N. (2010). The current range of Amur sleeper </w:t>
      </w:r>
      <w:r w:rsidRPr="00D36414">
        <w:rPr>
          <w:rFonts w:cstheme="minorHAnsi"/>
          <w:i/>
        </w:rPr>
        <w:t>Perccottus glenii</w:t>
      </w:r>
      <w:r w:rsidRPr="00D36414">
        <w:rPr>
          <w:rFonts w:cstheme="minorHAnsi"/>
        </w:rPr>
        <w:t xml:space="preserve"> Dybowski, 1877 (Odontobutidae, Pisces) in Eurasia. </w:t>
      </w:r>
      <w:r w:rsidRPr="00D36414">
        <w:rPr>
          <w:rFonts w:cstheme="minorHAnsi"/>
          <w:i/>
          <w:iCs/>
        </w:rPr>
        <w:t>Russian Journal of Biological Invasions</w:t>
      </w:r>
      <w:r w:rsidRPr="00D36414">
        <w:rPr>
          <w:rFonts w:cstheme="minorHAnsi"/>
        </w:rPr>
        <w:t xml:space="preserve">, </w:t>
      </w:r>
      <w:r w:rsidRPr="00D36414">
        <w:rPr>
          <w:rFonts w:cstheme="minorHAnsi"/>
          <w:i/>
          <w:iCs/>
        </w:rPr>
        <w:t>1</w:t>
      </w:r>
      <w:r w:rsidRPr="00D36414">
        <w:rPr>
          <w:rFonts w:cstheme="minorHAnsi"/>
        </w:rPr>
        <w:t xml:space="preserve">(2), 119–126. </w:t>
      </w:r>
      <w:hyperlink r:id="rId2848" w:history="1">
        <w:r w:rsidRPr="00D36414">
          <w:rPr>
            <w:rStyle w:val="Hyperlink"/>
            <w:rFonts w:cstheme="minorHAnsi"/>
          </w:rPr>
          <w:t>http://doi.org/10.1134/S2075111710020116</w:t>
        </w:r>
      </w:hyperlink>
    </w:p>
    <w:p w14:paraId="194F0E0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eusch, T. B. H. (2014). Climate change in the oceans: evolutionary versus phenotypically plastic responses of marine animals and plants. </w:t>
      </w:r>
      <w:r w:rsidRPr="00D36414">
        <w:rPr>
          <w:rFonts w:cstheme="minorHAnsi"/>
          <w:i/>
          <w:iCs/>
        </w:rPr>
        <w:t>Evolutionary Applications</w:t>
      </w:r>
      <w:r w:rsidRPr="00D36414">
        <w:rPr>
          <w:rFonts w:cstheme="minorHAnsi"/>
        </w:rPr>
        <w:t xml:space="preserve">, </w:t>
      </w:r>
      <w:r w:rsidRPr="00D36414">
        <w:rPr>
          <w:rFonts w:cstheme="minorHAnsi"/>
          <w:i/>
          <w:iCs/>
        </w:rPr>
        <w:t>7</w:t>
      </w:r>
      <w:r w:rsidRPr="00D36414">
        <w:rPr>
          <w:rFonts w:cstheme="minorHAnsi"/>
        </w:rPr>
        <w:t xml:space="preserve">(1), 104–122. </w:t>
      </w:r>
      <w:hyperlink r:id="rId2849" w:history="1">
        <w:r w:rsidRPr="00D36414">
          <w:rPr>
            <w:rStyle w:val="Hyperlink"/>
            <w:rFonts w:cstheme="minorHAnsi"/>
          </w:rPr>
          <w:t>http://doi.org/10.1111/eva.12109</w:t>
        </w:r>
      </w:hyperlink>
    </w:p>
    <w:p w14:paraId="08DB0A3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eynolds Whyte, S., van der Geest, S., &amp; Hardon, A. (2002). </w:t>
      </w:r>
      <w:r w:rsidRPr="00D36414">
        <w:rPr>
          <w:rFonts w:cstheme="minorHAnsi"/>
          <w:i/>
          <w:iCs/>
        </w:rPr>
        <w:t>Social lives of medicines</w:t>
      </w:r>
      <w:r w:rsidRPr="00D36414">
        <w:rPr>
          <w:rFonts w:cstheme="minorHAnsi"/>
        </w:rPr>
        <w:t>. Cambridge, UK: Cambridge University Press.</w:t>
      </w:r>
    </w:p>
    <w:p w14:paraId="56231B9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icciardi, A. (2015). Ecology of invasive alien invertebrates. In J. H. Thorpe &amp; D. C. Rogers (Eds.), </w:t>
      </w:r>
      <w:r w:rsidRPr="00D36414">
        <w:rPr>
          <w:rFonts w:cstheme="minorHAnsi"/>
          <w:i/>
          <w:iCs/>
        </w:rPr>
        <w:t>Thorp and Covich’s freshwater invertebrates. Fourth edition</w:t>
      </w:r>
      <w:r w:rsidRPr="00D36414">
        <w:rPr>
          <w:rFonts w:cstheme="minorHAnsi"/>
        </w:rPr>
        <w:t xml:space="preserve"> (pp. 83–91). London, UK: Academic Press. </w:t>
      </w:r>
      <w:hyperlink r:id="rId2850" w:history="1">
        <w:r w:rsidRPr="00D36414">
          <w:rPr>
            <w:rStyle w:val="Hyperlink"/>
            <w:rFonts w:cstheme="minorHAnsi"/>
          </w:rPr>
          <w:t>http://doi.org/10.1016/B978-0-12-385026-3.00005-X</w:t>
        </w:r>
      </w:hyperlink>
    </w:p>
    <w:p w14:paraId="1BE5901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ichards, R. T., &amp; Saastamoinen, O. (2010). </w:t>
      </w:r>
      <w:r w:rsidRPr="00D36414">
        <w:rPr>
          <w:rFonts w:cstheme="minorHAnsi"/>
          <w:iCs/>
        </w:rPr>
        <w:t>NTFP</w:t>
      </w:r>
      <w:r w:rsidRPr="00D36414">
        <w:rPr>
          <w:rFonts w:cstheme="minorHAnsi"/>
        </w:rPr>
        <w:t xml:space="preserve"> policy, access to markets and labour issues in Finland: Impacts of regionalization and globalization on the wild berry industry. In S. A. Laird, R. J. McLain, &amp; R. P. Wynberg (Eds.), </w:t>
      </w:r>
      <w:r w:rsidRPr="00D36414">
        <w:rPr>
          <w:rFonts w:cstheme="minorHAnsi"/>
          <w:i/>
          <w:iCs/>
        </w:rPr>
        <w:t>Wild product governance. Finding Policies that Work for Non-Timber Forest Products</w:t>
      </w:r>
      <w:r w:rsidRPr="00D36414">
        <w:rPr>
          <w:rFonts w:cstheme="minorHAnsi"/>
        </w:rPr>
        <w:t xml:space="preserve">. London, UK: Earthscan. </w:t>
      </w:r>
      <w:hyperlink r:id="rId2851" w:history="1">
        <w:r w:rsidRPr="00D36414">
          <w:rPr>
            <w:rStyle w:val="Hyperlink"/>
            <w:rFonts w:cstheme="minorHAnsi"/>
          </w:rPr>
          <w:t>http://doi.org/10.4324/9781849775199</w:t>
        </w:r>
      </w:hyperlink>
      <w:r w:rsidRPr="00D36414">
        <w:rPr>
          <w:rFonts w:cstheme="minorHAnsi"/>
        </w:rPr>
        <w:t xml:space="preserve"> </w:t>
      </w:r>
    </w:p>
    <w:p w14:paraId="50D5E3A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ichardson, K., Beardall, J., &amp; Raven, J. A. (1983). Adaptation of unicellular algae to irradiance: An </w:t>
      </w:r>
      <w:r w:rsidRPr="00D36414">
        <w:rPr>
          <w:rFonts w:cstheme="minorHAnsi"/>
        </w:rPr>
        <w:lastRenderedPageBreak/>
        <w:t xml:space="preserve">analysis of strategies. </w:t>
      </w:r>
      <w:r w:rsidRPr="00D36414">
        <w:rPr>
          <w:rFonts w:cstheme="minorHAnsi"/>
          <w:i/>
          <w:iCs/>
        </w:rPr>
        <w:t>New Phytologist</w:t>
      </w:r>
      <w:r w:rsidRPr="00D36414">
        <w:rPr>
          <w:rFonts w:cstheme="minorHAnsi"/>
        </w:rPr>
        <w:t xml:space="preserve">, </w:t>
      </w:r>
      <w:r w:rsidRPr="00D36414">
        <w:rPr>
          <w:rFonts w:cstheme="minorHAnsi"/>
          <w:i/>
          <w:iCs/>
        </w:rPr>
        <w:t>93</w:t>
      </w:r>
      <w:r w:rsidRPr="00D36414">
        <w:rPr>
          <w:rFonts w:cstheme="minorHAnsi"/>
        </w:rPr>
        <w:t xml:space="preserve">(2), 157–191. </w:t>
      </w:r>
      <w:hyperlink r:id="rId2852" w:history="1">
        <w:r w:rsidRPr="00D36414">
          <w:rPr>
            <w:rStyle w:val="Hyperlink"/>
            <w:rFonts w:cstheme="minorHAnsi"/>
          </w:rPr>
          <w:t>http://doi.org/10.1111/j.1469-8137.1983.tb03422.x</w:t>
        </w:r>
      </w:hyperlink>
    </w:p>
    <w:p w14:paraId="388C407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icketts, T. H., Dinerstein, E., Boucher, T., Brooks, T. M., Butchart, S. H. M., Hoffmann, M., Lamoreux, J. F., Morrison, J., Parr, M., Pilgrim, J. D., Rodrigues, A. S. L., Sechrest, W., Wallace, G. E., Berlin, K., Bielby, J., Burgess, N. D., Church, D. R., Cox, N., Knox, D., Loucks, C., Luck, G. W., Master, L. L., Moore, R., Naidoo, R., Ridgely, R., Schatz, G. E., Shire, G., Strand, H., Wettengel, W., &amp; Wikramanayake, E. (2005). Pinpointing and preventing imminent extinction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2</w:t>
      </w:r>
      <w:r w:rsidRPr="00D36414">
        <w:rPr>
          <w:rFonts w:cstheme="minorHAnsi"/>
        </w:rPr>
        <w:t xml:space="preserve">(51), 18497–18501. </w:t>
      </w:r>
      <w:hyperlink r:id="rId2853" w:history="1">
        <w:r w:rsidRPr="00D36414">
          <w:rPr>
            <w:rStyle w:val="Hyperlink"/>
            <w:rFonts w:cstheme="minorHAnsi"/>
          </w:rPr>
          <w:t>http://doi.org/10.1073/pnas.0509060102</w:t>
        </w:r>
      </w:hyperlink>
    </w:p>
    <w:p w14:paraId="7791B5D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iebesell, U., &amp; Gattuso, J.-P. (2014). Lessons learned from ocean acidification research. </w:t>
      </w:r>
      <w:r w:rsidRPr="00D36414">
        <w:rPr>
          <w:rFonts w:cstheme="minorHAnsi"/>
          <w:i/>
          <w:iCs/>
        </w:rPr>
        <w:t>Nature Climate Change</w:t>
      </w:r>
      <w:r w:rsidRPr="00D36414">
        <w:rPr>
          <w:rFonts w:cstheme="minorHAnsi"/>
        </w:rPr>
        <w:t xml:space="preserve">, </w:t>
      </w:r>
      <w:r w:rsidRPr="00D36414">
        <w:rPr>
          <w:rFonts w:cstheme="minorHAnsi"/>
          <w:i/>
          <w:iCs/>
        </w:rPr>
        <w:t>5</w:t>
      </w:r>
      <w:r w:rsidRPr="00D36414">
        <w:rPr>
          <w:rFonts w:cstheme="minorHAnsi"/>
        </w:rPr>
        <w:t xml:space="preserve">(1), 12–14. </w:t>
      </w:r>
      <w:hyperlink r:id="rId2854" w:history="1">
        <w:r w:rsidRPr="00D36414">
          <w:rPr>
            <w:rStyle w:val="Hyperlink"/>
            <w:rFonts w:cstheme="minorHAnsi"/>
          </w:rPr>
          <w:t>http://doi.org/10.1038/nclimate2456</w:t>
        </w:r>
      </w:hyperlink>
    </w:p>
    <w:p w14:paraId="2BF93A04"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Riedinger, V., Mitesser, O., Hovestadt, T., Steffan-Dewenter, I., Holzschuh, A., &amp; Rosenheim, J. A. (2015). Annual dynamics of wild bee densities: Attractiveness and productivity effects of oilseed rape. </w:t>
      </w:r>
      <w:r w:rsidRPr="00D36414">
        <w:rPr>
          <w:rFonts w:cstheme="minorHAnsi"/>
          <w:i/>
          <w:iCs/>
          <w:lang w:val="es-ES"/>
        </w:rPr>
        <w:t>Ecology</w:t>
      </w:r>
      <w:r w:rsidRPr="00D36414">
        <w:rPr>
          <w:rFonts w:cstheme="minorHAnsi"/>
          <w:lang w:val="es-ES"/>
        </w:rPr>
        <w:t xml:space="preserve">, </w:t>
      </w:r>
      <w:r w:rsidRPr="00D36414">
        <w:rPr>
          <w:rFonts w:cstheme="minorHAnsi"/>
          <w:i/>
          <w:iCs/>
          <w:lang w:val="es-ES"/>
        </w:rPr>
        <w:t>96</w:t>
      </w:r>
      <w:r w:rsidRPr="00D36414">
        <w:rPr>
          <w:rFonts w:cstheme="minorHAnsi"/>
          <w:lang w:val="es-ES"/>
        </w:rPr>
        <w:t xml:space="preserve">(5), 1351–1360. </w:t>
      </w:r>
      <w:hyperlink r:id="rId2855" w:history="1">
        <w:r w:rsidRPr="00D36414">
          <w:rPr>
            <w:rStyle w:val="Hyperlink"/>
            <w:rFonts w:cstheme="minorHAnsi"/>
            <w:lang w:val="es-ES"/>
          </w:rPr>
          <w:t>http://doi.org/10.1890/14-1124.1.sm</w:t>
        </w:r>
      </w:hyperlink>
    </w:p>
    <w:p w14:paraId="133387B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Rigat, M., Bonet, M. À., Garcia, S., Garnatje, T., &amp; Vallès, J. (2007). </w:t>
      </w:r>
      <w:r w:rsidRPr="00D36414">
        <w:rPr>
          <w:rFonts w:cstheme="minorHAnsi"/>
        </w:rPr>
        <w:t xml:space="preserve">Studies on pharmaceutical ethnobotany in the high river Ter valley (Pyrenees, Catalonia, Iberian Peninsula). </w:t>
      </w:r>
      <w:r w:rsidRPr="00D36414">
        <w:rPr>
          <w:rFonts w:cstheme="minorHAnsi"/>
          <w:i/>
          <w:iCs/>
        </w:rPr>
        <w:t>Journal of Ethnopharmacology</w:t>
      </w:r>
      <w:r w:rsidRPr="00D36414">
        <w:rPr>
          <w:rFonts w:cstheme="minorHAnsi"/>
        </w:rPr>
        <w:t xml:space="preserve">, </w:t>
      </w:r>
      <w:r w:rsidRPr="00D36414">
        <w:rPr>
          <w:rFonts w:cstheme="minorHAnsi"/>
          <w:i/>
          <w:iCs/>
        </w:rPr>
        <w:t>113</w:t>
      </w:r>
      <w:r w:rsidRPr="00D36414">
        <w:rPr>
          <w:rFonts w:cstheme="minorHAnsi"/>
        </w:rPr>
        <w:t xml:space="preserve">(2), 267–277. </w:t>
      </w:r>
      <w:hyperlink r:id="rId2856" w:history="1">
        <w:r w:rsidRPr="00D36414">
          <w:rPr>
            <w:rStyle w:val="Hyperlink"/>
            <w:rFonts w:cstheme="minorHAnsi"/>
          </w:rPr>
          <w:t>http://doi.org/10.1016/j.jep.2007.06.004</w:t>
        </w:r>
      </w:hyperlink>
    </w:p>
    <w:p w14:paraId="3AE95B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igueiro-Rodríguez A., Fernández-Núñez E., González-Hernández P., McAdam J.H., &amp; Mosquera-Losada, M. R. (2009). Agroforestry systems in Europe: Productive, ecological and social perspectives. In A. Rigueiro-Rodróguez, J. McAdam, &amp; M. R. Mosquera-Losada M.R. (Eds.), </w:t>
      </w:r>
      <w:r w:rsidRPr="00D36414">
        <w:rPr>
          <w:rFonts w:cstheme="minorHAnsi"/>
          <w:i/>
          <w:iCs/>
        </w:rPr>
        <w:t>Agroforestry in Europe. Advances in agroforestry, volume 6</w:t>
      </w:r>
      <w:r w:rsidRPr="00D36414">
        <w:rPr>
          <w:rFonts w:cstheme="minorHAnsi"/>
        </w:rPr>
        <w:t>. Dordrecht, The Netherlands: Springer.</w:t>
      </w:r>
    </w:p>
    <w:p w14:paraId="2572D04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berge, J.-M., &amp; Angelstam, P. K. (2004). Usefulness of the umbrella species concept as a conservation tool. </w:t>
      </w:r>
      <w:r w:rsidRPr="00D36414">
        <w:rPr>
          <w:rFonts w:cstheme="minorHAnsi"/>
          <w:i/>
          <w:iCs/>
        </w:rPr>
        <w:t>Conservation Biology</w:t>
      </w:r>
      <w:r w:rsidRPr="00D36414">
        <w:rPr>
          <w:rFonts w:cstheme="minorHAnsi"/>
        </w:rPr>
        <w:t xml:space="preserve">, </w:t>
      </w:r>
      <w:r w:rsidRPr="00D36414">
        <w:rPr>
          <w:rFonts w:cstheme="minorHAnsi"/>
          <w:i/>
          <w:iCs/>
        </w:rPr>
        <w:t>18</w:t>
      </w:r>
      <w:r w:rsidRPr="00D36414">
        <w:rPr>
          <w:rFonts w:cstheme="minorHAnsi"/>
        </w:rPr>
        <w:t xml:space="preserve">(1), 76–85. </w:t>
      </w:r>
      <w:hyperlink r:id="rId2857" w:history="1">
        <w:r w:rsidRPr="00D36414">
          <w:rPr>
            <w:rStyle w:val="Hyperlink"/>
            <w:rFonts w:cstheme="minorHAnsi"/>
          </w:rPr>
          <w:t>http://doi.org/10.1111/j.1523-1739.2004.00450.x</w:t>
        </w:r>
      </w:hyperlink>
    </w:p>
    <w:p w14:paraId="40AC748E" w14:textId="77777777" w:rsidR="00380F5C" w:rsidRPr="00D36414" w:rsidRDefault="00380F5C" w:rsidP="00380F5C">
      <w:pPr>
        <w:widowControl w:val="0"/>
        <w:autoSpaceDE w:val="0"/>
        <w:autoSpaceDN w:val="0"/>
        <w:adjustRightInd w:val="0"/>
        <w:spacing w:before="120"/>
        <w:ind w:left="480" w:hanging="480"/>
        <w:rPr>
          <w:rFonts w:cstheme="minorHAnsi"/>
          <w:lang w:val="pt-PT"/>
        </w:rPr>
      </w:pPr>
      <w:r w:rsidRPr="00D36414">
        <w:rPr>
          <w:rFonts w:cstheme="minorHAnsi"/>
        </w:rPr>
        <w:t xml:space="preserve">Roberts, C. M., &amp; Pollunin, N. V. C. (1991). Are marine reserves effective in management of reef fisheries? </w:t>
      </w:r>
      <w:r w:rsidRPr="00D36414">
        <w:rPr>
          <w:rFonts w:cstheme="minorHAnsi"/>
          <w:i/>
          <w:iCs/>
        </w:rPr>
        <w:t>Reviews in Fish Biology and Fisheries</w:t>
      </w:r>
      <w:r w:rsidRPr="00D36414">
        <w:rPr>
          <w:rFonts w:cstheme="minorHAnsi"/>
        </w:rPr>
        <w:t xml:space="preserve">, </w:t>
      </w:r>
      <w:r w:rsidRPr="00D36414">
        <w:rPr>
          <w:rFonts w:cstheme="minorHAnsi"/>
          <w:i/>
          <w:iCs/>
        </w:rPr>
        <w:t>1</w:t>
      </w:r>
      <w:r w:rsidRPr="00D36414">
        <w:rPr>
          <w:rFonts w:cstheme="minorHAnsi"/>
        </w:rPr>
        <w:t xml:space="preserve">, 65–91. </w:t>
      </w:r>
      <w:hyperlink r:id="rId2858" w:history="1">
        <w:r w:rsidRPr="00D36414">
          <w:rPr>
            <w:rStyle w:val="Hyperlink"/>
            <w:rFonts w:cstheme="minorHAnsi"/>
          </w:rPr>
          <w:t>http://doi.org/</w:t>
        </w:r>
        <w:r w:rsidRPr="00D36414">
          <w:rPr>
            <w:rStyle w:val="Hyperlink"/>
            <w:rFonts w:cstheme="minorHAnsi"/>
            <w:lang w:val="pt-PT"/>
          </w:rPr>
          <w:t>10.1007/BF00042662</w:t>
        </w:r>
      </w:hyperlink>
    </w:p>
    <w:p w14:paraId="330039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berts, D. A., Johnston, E. L., &amp; Knott, N. A. (2010). Impacts of desalination plant discharges on the marine environment: A critical review of published studies. </w:t>
      </w:r>
      <w:r w:rsidRPr="00D36414">
        <w:rPr>
          <w:rFonts w:cstheme="minorHAnsi"/>
          <w:i/>
          <w:iCs/>
        </w:rPr>
        <w:t>Water Research</w:t>
      </w:r>
      <w:r w:rsidRPr="00D36414">
        <w:rPr>
          <w:rFonts w:cstheme="minorHAnsi"/>
        </w:rPr>
        <w:t xml:space="preserve">, </w:t>
      </w:r>
      <w:r w:rsidRPr="00D36414">
        <w:rPr>
          <w:rFonts w:cstheme="minorHAnsi"/>
          <w:i/>
          <w:iCs/>
        </w:rPr>
        <w:t>44</w:t>
      </w:r>
      <w:r w:rsidRPr="00D36414">
        <w:rPr>
          <w:rFonts w:cstheme="minorHAnsi"/>
        </w:rPr>
        <w:t xml:space="preserve">(18), 5117–5128. </w:t>
      </w:r>
      <w:hyperlink r:id="rId2859" w:history="1">
        <w:r w:rsidRPr="00D36414">
          <w:rPr>
            <w:rStyle w:val="Hyperlink"/>
            <w:rFonts w:cstheme="minorHAnsi"/>
          </w:rPr>
          <w:t>http://doi.org/10.1016/j.watres.2010.04.036</w:t>
        </w:r>
      </w:hyperlink>
    </w:p>
    <w:p w14:paraId="2AB3CC7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binson, R. A., &amp; Sutherland, W. J. (2002). Post-war changes in arable farming and biodiversity in Great Britain. </w:t>
      </w:r>
      <w:r w:rsidRPr="00D36414">
        <w:rPr>
          <w:rFonts w:cstheme="minorHAnsi"/>
          <w:i/>
          <w:iCs/>
        </w:rPr>
        <w:t>Journal of Applied Ecology</w:t>
      </w:r>
      <w:r w:rsidRPr="00D36414">
        <w:rPr>
          <w:rFonts w:cstheme="minorHAnsi"/>
        </w:rPr>
        <w:t xml:space="preserve">, </w:t>
      </w:r>
      <w:r w:rsidRPr="00D36414">
        <w:rPr>
          <w:rFonts w:cstheme="minorHAnsi"/>
          <w:i/>
          <w:iCs/>
        </w:rPr>
        <w:t>39</w:t>
      </w:r>
      <w:r w:rsidRPr="00D36414">
        <w:rPr>
          <w:rFonts w:cstheme="minorHAnsi"/>
        </w:rPr>
        <w:t xml:space="preserve">(1), 157–176. </w:t>
      </w:r>
      <w:hyperlink r:id="rId2860" w:history="1">
        <w:r w:rsidRPr="00D36414">
          <w:rPr>
            <w:rStyle w:val="Hyperlink"/>
            <w:rFonts w:cstheme="minorHAnsi"/>
          </w:rPr>
          <w:t>http://doi.org/10.1046/j.1365-2664.2002.00695.x</w:t>
        </w:r>
      </w:hyperlink>
    </w:p>
    <w:p w14:paraId="4EB7018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binson, S., Kerven, C., Behnke, R., Kushenov, K., &amp; Milner-Gulland, E. J. (2016). The changing role of bio-physical and socio-economic drivers in determining livestock distributions: A historical perspective from Kazakhstan. </w:t>
      </w:r>
      <w:r w:rsidRPr="00D36414">
        <w:rPr>
          <w:rFonts w:cstheme="minorHAnsi"/>
          <w:i/>
          <w:iCs/>
        </w:rPr>
        <w:t>Agricultural Systems</w:t>
      </w:r>
      <w:r w:rsidRPr="00D36414">
        <w:rPr>
          <w:rFonts w:cstheme="minorHAnsi"/>
        </w:rPr>
        <w:t xml:space="preserve">, </w:t>
      </w:r>
      <w:r w:rsidRPr="00D36414">
        <w:rPr>
          <w:rFonts w:cstheme="minorHAnsi"/>
          <w:i/>
          <w:iCs/>
        </w:rPr>
        <w:t>143</w:t>
      </w:r>
      <w:r w:rsidRPr="00D36414">
        <w:rPr>
          <w:rFonts w:cstheme="minorHAnsi"/>
        </w:rPr>
        <w:t xml:space="preserve">, 169–182. </w:t>
      </w:r>
      <w:hyperlink r:id="rId2861" w:history="1">
        <w:r w:rsidRPr="00D36414">
          <w:rPr>
            <w:rStyle w:val="Hyperlink"/>
            <w:rFonts w:cstheme="minorHAnsi"/>
          </w:rPr>
          <w:t>http://doi.org/10.1016/j.agsy.2015.12.018</w:t>
        </w:r>
      </w:hyperlink>
    </w:p>
    <w:p w14:paraId="5DC1DF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essig, J. M., Woodley, C. M., Cech, J. J., &amp; Hansen, L. J. (2004). Effects of global climate change on marine and estuarine fishes and fisheries. </w:t>
      </w:r>
      <w:r w:rsidRPr="00D36414">
        <w:rPr>
          <w:rFonts w:cstheme="minorHAnsi"/>
          <w:i/>
          <w:iCs/>
        </w:rPr>
        <w:t>Reviews in Fish Biology and Fisheries</w:t>
      </w:r>
      <w:r w:rsidRPr="00D36414">
        <w:rPr>
          <w:rFonts w:cstheme="minorHAnsi"/>
        </w:rPr>
        <w:t xml:space="preserve">, </w:t>
      </w:r>
      <w:r w:rsidRPr="00D36414">
        <w:rPr>
          <w:rFonts w:cstheme="minorHAnsi"/>
          <w:i/>
          <w:iCs/>
        </w:rPr>
        <w:t>14</w:t>
      </w:r>
      <w:r w:rsidRPr="00D36414">
        <w:rPr>
          <w:rFonts w:cstheme="minorHAnsi"/>
        </w:rPr>
        <w:t xml:space="preserve">(2), 251–275. </w:t>
      </w:r>
      <w:hyperlink r:id="rId2862" w:history="1">
        <w:r w:rsidRPr="00D36414">
          <w:rPr>
            <w:rStyle w:val="Hyperlink"/>
            <w:rFonts w:cstheme="minorHAnsi"/>
          </w:rPr>
          <w:t>http://doi.org/10.1007/s11160-004-6749-0</w:t>
        </w:r>
      </w:hyperlink>
    </w:p>
    <w:p w14:paraId="71989A1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hn, H., Pastewski, N., Lettenmeier, M., Wiesen, K., &amp; Bienge, K. (2014). Resource efficiency potential of selected technologies, products and strategies. </w:t>
      </w:r>
      <w:r w:rsidRPr="00D36414">
        <w:rPr>
          <w:rFonts w:cstheme="minorHAnsi"/>
          <w:i/>
          <w:iCs/>
        </w:rPr>
        <w:t>Science of The Total Environment</w:t>
      </w:r>
      <w:r w:rsidRPr="00D36414">
        <w:rPr>
          <w:rFonts w:cstheme="minorHAnsi"/>
        </w:rPr>
        <w:t xml:space="preserve">, </w:t>
      </w:r>
      <w:r w:rsidRPr="00D36414">
        <w:rPr>
          <w:rFonts w:cstheme="minorHAnsi"/>
          <w:i/>
          <w:iCs/>
        </w:rPr>
        <w:t>473</w:t>
      </w:r>
      <w:r w:rsidRPr="00D36414">
        <w:rPr>
          <w:rFonts w:cstheme="minorHAnsi"/>
        </w:rPr>
        <w:t xml:space="preserve">, 32–35. </w:t>
      </w:r>
      <w:hyperlink r:id="rId2863" w:history="1">
        <w:r w:rsidRPr="00D36414">
          <w:rPr>
            <w:rStyle w:val="Hyperlink"/>
            <w:rFonts w:cstheme="minorHAnsi"/>
          </w:rPr>
          <w:t>http://doi.org/10.1016/j.scitotenv.2013.11.024</w:t>
        </w:r>
      </w:hyperlink>
    </w:p>
    <w:p w14:paraId="065D8184"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Romanovsky, V. E., Drozdov, D. S., Oberman, N. G., Malkova, G. V., Kholodov, A. L., Marchenko, S. S., </w:t>
      </w:r>
      <w:r w:rsidRPr="00D36414">
        <w:rPr>
          <w:rFonts w:cstheme="minorHAnsi"/>
        </w:rPr>
        <w:lastRenderedPageBreak/>
        <w:t xml:space="preserve">Moskalenko, N. G., Sergeev, D. O., Ukraintseva, N. G., Abramov, A. A., Gilichinsky, D. A., &amp; Vasiliev, A. A. (2010). Thermal state of permafrost in Russia. </w:t>
      </w:r>
      <w:r w:rsidRPr="00D36414">
        <w:rPr>
          <w:rFonts w:cstheme="minorHAnsi"/>
          <w:i/>
          <w:iCs/>
        </w:rPr>
        <w:t>Permafrost and Periglacial Processes</w:t>
      </w:r>
      <w:r w:rsidRPr="00D36414">
        <w:rPr>
          <w:rFonts w:cstheme="minorHAnsi"/>
        </w:rPr>
        <w:t xml:space="preserve">, </w:t>
      </w:r>
      <w:r w:rsidRPr="00D36414">
        <w:rPr>
          <w:rFonts w:cstheme="minorHAnsi"/>
          <w:i/>
          <w:iCs/>
        </w:rPr>
        <w:t>21</w:t>
      </w:r>
      <w:r w:rsidRPr="00D36414">
        <w:rPr>
          <w:rFonts w:cstheme="minorHAnsi"/>
        </w:rPr>
        <w:t xml:space="preserve">(2), 136–155. </w:t>
      </w:r>
      <w:hyperlink r:id="rId2864" w:history="1">
        <w:r w:rsidRPr="00D36414">
          <w:rPr>
            <w:rStyle w:val="Hyperlink"/>
            <w:rFonts w:cstheme="minorHAnsi"/>
            <w:lang w:val="es-ES"/>
          </w:rPr>
          <w:t>http://doi.org/10.1002/ppp.683</w:t>
        </w:r>
      </w:hyperlink>
    </w:p>
    <w:p w14:paraId="4C3E47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Romeo, T., Pietro, B., Pedà, C., Consoli, P., Andaloro, F., &amp; Fossi, M. C. (2015). </w:t>
      </w:r>
      <w:r w:rsidRPr="00D36414">
        <w:rPr>
          <w:rFonts w:cstheme="minorHAnsi"/>
        </w:rPr>
        <w:t xml:space="preserve">First evidence of presence of plastic debris in stomach of large pelagic fish in the Mediterranean Sea. </w:t>
      </w:r>
      <w:r w:rsidRPr="00D36414">
        <w:rPr>
          <w:rFonts w:cstheme="minorHAnsi"/>
          <w:i/>
          <w:iCs/>
        </w:rPr>
        <w:t>Marine Pollution Bulletin</w:t>
      </w:r>
      <w:r w:rsidRPr="00D36414">
        <w:rPr>
          <w:rFonts w:cstheme="minorHAnsi"/>
        </w:rPr>
        <w:t xml:space="preserve">, </w:t>
      </w:r>
      <w:r w:rsidRPr="00D36414">
        <w:rPr>
          <w:rFonts w:cstheme="minorHAnsi"/>
          <w:i/>
          <w:iCs/>
        </w:rPr>
        <w:t>95</w:t>
      </w:r>
      <w:r w:rsidRPr="00D36414">
        <w:rPr>
          <w:rFonts w:cstheme="minorHAnsi"/>
        </w:rPr>
        <w:t xml:space="preserve">(1), 358–361. </w:t>
      </w:r>
      <w:hyperlink r:id="rId2865" w:history="1">
        <w:r w:rsidRPr="00D36414">
          <w:rPr>
            <w:rStyle w:val="Hyperlink"/>
            <w:rFonts w:cstheme="minorHAnsi"/>
          </w:rPr>
          <w:t>http://doi.org/10.1016/j.marpolbul.2015.04.048</w:t>
        </w:r>
      </w:hyperlink>
    </w:p>
    <w:p w14:paraId="0C5AE21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ot, T. L., Price, J. T., Hall, K. R., &amp; Schneider, S. H. (2003). Fingerprints of global warming on wild animals and plants. </w:t>
      </w:r>
      <w:r w:rsidRPr="00D36414">
        <w:rPr>
          <w:rFonts w:cstheme="minorHAnsi"/>
          <w:i/>
          <w:iCs/>
        </w:rPr>
        <w:t>Nature</w:t>
      </w:r>
      <w:r w:rsidRPr="00D36414">
        <w:rPr>
          <w:rFonts w:cstheme="minorHAnsi"/>
        </w:rPr>
        <w:t xml:space="preserve">, </w:t>
      </w:r>
      <w:r w:rsidRPr="00D36414">
        <w:rPr>
          <w:rFonts w:cstheme="minorHAnsi"/>
          <w:i/>
          <w:iCs/>
        </w:rPr>
        <w:t>421</w:t>
      </w:r>
      <w:r w:rsidRPr="00D36414">
        <w:rPr>
          <w:rFonts w:cstheme="minorHAnsi"/>
        </w:rPr>
        <w:t xml:space="preserve">(6918), 57–60. </w:t>
      </w:r>
      <w:hyperlink r:id="rId2866" w:history="1">
        <w:r w:rsidRPr="00D36414">
          <w:rPr>
            <w:rStyle w:val="Hyperlink"/>
            <w:rFonts w:cstheme="minorHAnsi"/>
          </w:rPr>
          <w:t>http://doi.org/10.1038/nature01309.1</w:t>
        </w:r>
      </w:hyperlink>
      <w:r w:rsidRPr="00D36414">
        <w:rPr>
          <w:rFonts w:cstheme="minorHAnsi"/>
        </w:rPr>
        <w:t>.</w:t>
      </w:r>
    </w:p>
    <w:p w14:paraId="15A0314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øpke, I. (2016). Complementary system perspectives in ecological macroeconomics — The example of transition investments during the crisis. </w:t>
      </w:r>
      <w:r w:rsidRPr="00D36414">
        <w:rPr>
          <w:rFonts w:cstheme="minorHAnsi"/>
          <w:i/>
          <w:iCs/>
        </w:rPr>
        <w:t>Ecological Economics</w:t>
      </w:r>
      <w:r w:rsidRPr="00D36414">
        <w:rPr>
          <w:rFonts w:cstheme="minorHAnsi"/>
        </w:rPr>
        <w:t xml:space="preserve">, </w:t>
      </w:r>
      <w:r w:rsidRPr="00D36414">
        <w:rPr>
          <w:rFonts w:cstheme="minorHAnsi"/>
          <w:i/>
          <w:iCs/>
        </w:rPr>
        <w:t>121</w:t>
      </w:r>
      <w:r w:rsidRPr="00D36414">
        <w:rPr>
          <w:rFonts w:cstheme="minorHAnsi"/>
        </w:rPr>
        <w:t xml:space="preserve">, 237–245. </w:t>
      </w:r>
      <w:hyperlink r:id="rId2867" w:history="1">
        <w:r w:rsidRPr="00D36414">
          <w:rPr>
            <w:rStyle w:val="Hyperlink"/>
            <w:rFonts w:cstheme="minorHAnsi"/>
          </w:rPr>
          <w:t>http://doi.org/10.1016/j.ecolecon.2015.03.018</w:t>
        </w:r>
      </w:hyperlink>
    </w:p>
    <w:p w14:paraId="3D8FF92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sati, L., Marignani, M., &amp; Blasi, C. (2008). A gap analysis comparing Natura 2000 vs National Protected Area network with potential natural vegetation. </w:t>
      </w:r>
      <w:r w:rsidRPr="00D36414">
        <w:rPr>
          <w:rFonts w:cstheme="minorHAnsi"/>
          <w:i/>
          <w:iCs/>
        </w:rPr>
        <w:t>Community Ecology</w:t>
      </w:r>
      <w:r w:rsidRPr="00D36414">
        <w:rPr>
          <w:rFonts w:cstheme="minorHAnsi"/>
        </w:rPr>
        <w:t xml:space="preserve">, </w:t>
      </w:r>
      <w:r w:rsidRPr="00D36414">
        <w:rPr>
          <w:rFonts w:cstheme="minorHAnsi"/>
          <w:i/>
          <w:iCs/>
        </w:rPr>
        <w:t>9</w:t>
      </w:r>
      <w:r w:rsidRPr="00D36414">
        <w:rPr>
          <w:rFonts w:cstheme="minorHAnsi"/>
        </w:rPr>
        <w:t xml:space="preserve">(2), 147–154. </w:t>
      </w:r>
      <w:hyperlink r:id="rId2868" w:history="1">
        <w:r w:rsidRPr="00D36414">
          <w:rPr>
            <w:rStyle w:val="Hyperlink"/>
            <w:rFonts w:cstheme="minorHAnsi"/>
          </w:rPr>
          <w:t>http://doi.org/10.1556/ComEc.9.2008.2.3</w:t>
        </w:r>
      </w:hyperlink>
    </w:p>
    <w:p w14:paraId="5755AD5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shan, G., Moghbel, M., &amp; Grab, S. (2012). Modeling Caspian Sea water level oscillations under different scenarios of increasing atmospheric carbon dioxide concentrations. </w:t>
      </w:r>
      <w:r w:rsidRPr="00D36414">
        <w:rPr>
          <w:rFonts w:cstheme="minorHAnsi"/>
          <w:i/>
          <w:iCs/>
        </w:rPr>
        <w:t>Iranian Journal of Environmental Health Science &amp; Engineering</w:t>
      </w:r>
      <w:r w:rsidRPr="00D36414">
        <w:rPr>
          <w:rFonts w:cstheme="minorHAnsi"/>
        </w:rPr>
        <w:t xml:space="preserve">, </w:t>
      </w:r>
      <w:r w:rsidRPr="00D36414">
        <w:rPr>
          <w:rFonts w:cstheme="minorHAnsi"/>
          <w:i/>
          <w:iCs/>
        </w:rPr>
        <w:t>9</w:t>
      </w:r>
      <w:r w:rsidRPr="00D36414">
        <w:rPr>
          <w:rFonts w:cstheme="minorHAnsi"/>
        </w:rPr>
        <w:t xml:space="preserve">(1), 24. </w:t>
      </w:r>
      <w:hyperlink r:id="rId2869" w:history="1">
        <w:r w:rsidRPr="00D36414">
          <w:rPr>
            <w:rStyle w:val="Hyperlink"/>
            <w:rFonts w:cstheme="minorHAnsi"/>
          </w:rPr>
          <w:t>http://doi.org/10.1186/1735-2746-9-24</w:t>
        </w:r>
      </w:hyperlink>
    </w:p>
    <w:p w14:paraId="0CE71B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sstat. (2016). </w:t>
      </w:r>
      <w:r w:rsidRPr="00D36414">
        <w:rPr>
          <w:rFonts w:cstheme="minorHAnsi"/>
          <w:i/>
        </w:rPr>
        <w:t>Central statistical database. Rosstat. Federal service of state statistics of Russian Federation</w:t>
      </w:r>
      <w:r w:rsidRPr="00D36414">
        <w:rPr>
          <w:rFonts w:cstheme="minorHAnsi"/>
        </w:rPr>
        <w:t xml:space="preserve">. </w:t>
      </w:r>
      <w:hyperlink r:id="rId2870" w:history="1">
        <w:r w:rsidRPr="00D36414">
          <w:rPr>
            <w:rStyle w:val="Hyperlink"/>
            <w:rFonts w:cstheme="minorHAnsi"/>
          </w:rPr>
          <w:t>http://www.gks.ru/wps/wcm/connect/rosstat_main/rosstat/en/main/</w:t>
        </w:r>
      </w:hyperlink>
    </w:p>
    <w:p w14:paraId="1913E90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sstat. (2017). </w:t>
      </w:r>
      <w:r w:rsidRPr="00D36414">
        <w:rPr>
          <w:rFonts w:cstheme="minorHAnsi"/>
          <w:i/>
        </w:rPr>
        <w:t>Russian Federation: Unified Interdepartmental Statistical Information System.</w:t>
      </w:r>
      <w:r w:rsidRPr="00D36414">
        <w:rPr>
          <w:rFonts w:cstheme="minorHAnsi"/>
        </w:rPr>
        <w:t xml:space="preserve"> Retrieved January 16, 2017, from </w:t>
      </w:r>
      <w:hyperlink r:id="rId2871" w:history="1">
        <w:r w:rsidRPr="00D36414">
          <w:rPr>
            <w:rStyle w:val="Hyperlink"/>
            <w:rFonts w:cstheme="minorHAnsi"/>
          </w:rPr>
          <w:t>http://www.fedstat.ru</w:t>
        </w:r>
      </w:hyperlink>
    </w:p>
    <w:p w14:paraId="2BDEC55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therham, I. D. (2007). The implications of perceptions and cultural knowledge loss for the management of wooded landscapes: A UK case-study. </w:t>
      </w:r>
      <w:r w:rsidRPr="00D36414">
        <w:rPr>
          <w:rFonts w:cstheme="minorHAnsi"/>
          <w:i/>
          <w:iCs/>
        </w:rPr>
        <w:t>Forest Ecology and Management</w:t>
      </w:r>
      <w:r w:rsidRPr="00D36414">
        <w:rPr>
          <w:rFonts w:cstheme="minorHAnsi"/>
        </w:rPr>
        <w:t xml:space="preserve">, </w:t>
      </w:r>
      <w:r w:rsidRPr="00D36414">
        <w:rPr>
          <w:rFonts w:cstheme="minorHAnsi"/>
          <w:i/>
          <w:iCs/>
        </w:rPr>
        <w:t>249</w:t>
      </w:r>
      <w:r w:rsidRPr="00D36414">
        <w:rPr>
          <w:rFonts w:cstheme="minorHAnsi"/>
        </w:rPr>
        <w:t xml:space="preserve">(1–2), 100–115. </w:t>
      </w:r>
      <w:hyperlink r:id="rId2872" w:history="1">
        <w:r w:rsidRPr="00D36414">
          <w:rPr>
            <w:rStyle w:val="Hyperlink"/>
            <w:rFonts w:cstheme="minorHAnsi"/>
          </w:rPr>
          <w:t>http://doi.org/10.1016/j.foreco.2007.05.030</w:t>
        </w:r>
      </w:hyperlink>
    </w:p>
    <w:p w14:paraId="1C45B61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therham, I. D. (2015). Bio-cultural heritage and biodiversity: emerging paradigms in conservation and planning.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rPr>
        <w:t xml:space="preserve">(13), 3405–3429. </w:t>
      </w:r>
      <w:hyperlink r:id="rId2873" w:history="1">
        <w:r w:rsidRPr="00D36414">
          <w:rPr>
            <w:rStyle w:val="Hyperlink"/>
            <w:rFonts w:cstheme="minorHAnsi"/>
          </w:rPr>
          <w:t>http://doi.org/10.1007/s10531-015-1006-5</w:t>
        </w:r>
      </w:hyperlink>
    </w:p>
    <w:p w14:paraId="396719C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wley, R. J., Kostelnick, J. C., Braaten, D., Li, X., &amp; Meisel, J. (2007). Risk of rising sea level to population and land area. </w:t>
      </w:r>
      <w:r w:rsidRPr="00D36414">
        <w:rPr>
          <w:rFonts w:cstheme="minorHAnsi"/>
          <w:i/>
          <w:iCs/>
        </w:rPr>
        <w:t>Eos, Transactions American Geophysical Union</w:t>
      </w:r>
      <w:r w:rsidRPr="00D36414">
        <w:rPr>
          <w:rFonts w:cstheme="minorHAnsi"/>
        </w:rPr>
        <w:t xml:space="preserve">, </w:t>
      </w:r>
      <w:r w:rsidRPr="00D36414">
        <w:rPr>
          <w:rFonts w:cstheme="minorHAnsi"/>
          <w:i/>
          <w:iCs/>
        </w:rPr>
        <w:t>88</w:t>
      </w:r>
      <w:r w:rsidRPr="00D36414">
        <w:rPr>
          <w:rFonts w:cstheme="minorHAnsi"/>
        </w:rPr>
        <w:t xml:space="preserve">(9), 105–107. </w:t>
      </w:r>
      <w:hyperlink r:id="rId2874" w:history="1">
        <w:r w:rsidRPr="00D36414">
          <w:rPr>
            <w:rStyle w:val="Hyperlink"/>
            <w:rFonts w:cstheme="minorHAnsi"/>
          </w:rPr>
          <w:t>http://doi.org/10.1029/2007EO090001</w:t>
        </w:r>
      </w:hyperlink>
    </w:p>
    <w:p w14:paraId="43557C9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y, H. E., Hesketh, H., Purse, B. V., Eilenberg, J., Santini, A., Scalera, R., Stentiford, G. D., Adriaens, T., Bacela-Spychalska, K., Bass, D., Beckmann, K. M., Bessell, P., Bojko, J., Booy, O., Cardoso, A. C., Essl, F., Groom, Q., Harrower, C., Kleespies, R., Martinou, A. F., van Oers, M. M., Peeler, E. J., Pergl, J., Rabitsch, W., Roques, A., Schaffner, F., Schindler, S., Schmidt, B. R., Schönrogge, K., Smith, J., Solarz, W., Stewart, A., Stroo, A., Tricarico, E., Turvey, K. M. A., Vannini, A., Vilà, M., Woodward, S., Wynns, A. A., &amp; Dunn, A. M. (2017). Alien pathogens on the horizon: Opportunities for predicting their threat to wildlife. </w:t>
      </w:r>
      <w:r w:rsidRPr="00D36414">
        <w:rPr>
          <w:rFonts w:cstheme="minorHAnsi"/>
          <w:i/>
          <w:iCs/>
        </w:rPr>
        <w:t>Conservation Letters</w:t>
      </w:r>
      <w:r w:rsidRPr="00D36414">
        <w:rPr>
          <w:rFonts w:cstheme="minorHAnsi"/>
        </w:rPr>
        <w:t xml:space="preserve">, </w:t>
      </w:r>
      <w:r w:rsidRPr="00D36414">
        <w:rPr>
          <w:rFonts w:cstheme="minorHAnsi"/>
          <w:i/>
          <w:iCs/>
        </w:rPr>
        <w:t>10</w:t>
      </w:r>
      <w:r w:rsidRPr="00D36414">
        <w:rPr>
          <w:rFonts w:cstheme="minorHAnsi"/>
        </w:rPr>
        <w:t xml:space="preserve">(4), 477–484. </w:t>
      </w:r>
      <w:hyperlink r:id="rId2875" w:history="1">
        <w:r w:rsidRPr="00D36414">
          <w:rPr>
            <w:rStyle w:val="Hyperlink"/>
            <w:rFonts w:cstheme="minorHAnsi"/>
          </w:rPr>
          <w:t>http://doi.org/10.1111/conl.12297</w:t>
        </w:r>
      </w:hyperlink>
    </w:p>
    <w:p w14:paraId="419A03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y, H. E., Peyton, J., Aldridge, D. C., Bantock, T., Blackburn, T. M., Britton, R., Clark, P., Cook, E., Dehnen-Schmutz, K., Dines, T., Dobson, M., Edwards, F., Harrower, C., Harvey, M. C., Minchin, D., Noble, D. G., Parrott, D., Pocock, M. J. O., Preston, C. D., Roy, S., Salisbury, A., Schönrogge, K., Sewell, J., Shaw, R. H., Stebbing, P., Stewart, A. J. A., &amp; Walker, K. J. (2014a). Horizon scanning for invasive alien species with the potential to threaten biodiversity in Great Britain. </w:t>
      </w:r>
      <w:r w:rsidRPr="00D36414">
        <w:rPr>
          <w:rFonts w:cstheme="minorHAnsi"/>
          <w:i/>
          <w:iCs/>
        </w:rPr>
        <w:t xml:space="preserve">Global Change </w:t>
      </w:r>
      <w:r w:rsidRPr="00D36414">
        <w:rPr>
          <w:rFonts w:cstheme="minorHAnsi"/>
          <w:i/>
          <w:iCs/>
        </w:rPr>
        <w:lastRenderedPageBreak/>
        <w:t>Biology</w:t>
      </w:r>
      <w:r w:rsidRPr="00D36414">
        <w:rPr>
          <w:rFonts w:cstheme="minorHAnsi"/>
        </w:rPr>
        <w:t xml:space="preserve">, </w:t>
      </w:r>
      <w:r w:rsidRPr="00D36414">
        <w:rPr>
          <w:rFonts w:cstheme="minorHAnsi"/>
          <w:i/>
          <w:iCs/>
        </w:rPr>
        <w:t>20</w:t>
      </w:r>
      <w:r w:rsidRPr="00D36414">
        <w:rPr>
          <w:rFonts w:cstheme="minorHAnsi"/>
        </w:rPr>
        <w:t xml:space="preserve">(12), 3859–3871. </w:t>
      </w:r>
      <w:hyperlink r:id="rId2876" w:history="1">
        <w:r w:rsidRPr="00D36414">
          <w:rPr>
            <w:rStyle w:val="Hyperlink"/>
            <w:rFonts w:cstheme="minorHAnsi"/>
          </w:rPr>
          <w:t>http://doi.org/10.1111/gcb.12603</w:t>
        </w:r>
      </w:hyperlink>
    </w:p>
    <w:p w14:paraId="4C8335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y, H., Schindler, S., Mazza, L., &amp; Kemp, J. (2014b). Invasive alien species—framework for the identification of invasive alien species of EU concern (ENV.B.2/ETU/2013/0026). </w:t>
      </w:r>
      <w:r w:rsidRPr="00D36414">
        <w:rPr>
          <w:rFonts w:cstheme="minorHAnsi"/>
          <w:i/>
          <w:iCs/>
        </w:rPr>
        <w:t>European Commission DG Environment</w:t>
      </w:r>
      <w:r w:rsidRPr="00D36414">
        <w:rPr>
          <w:rFonts w:cstheme="minorHAnsi"/>
        </w:rPr>
        <w:t>, 298.</w:t>
      </w:r>
    </w:p>
    <w:p w14:paraId="60956C9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ozelle, S., &amp; Swinnen, J. F. M. (2004). Success and failure of reform: Insights from the transition of agriculture. </w:t>
      </w:r>
      <w:r w:rsidRPr="00D36414">
        <w:rPr>
          <w:rFonts w:cstheme="minorHAnsi"/>
          <w:i/>
          <w:iCs/>
        </w:rPr>
        <w:t>Journal of Economic Literature</w:t>
      </w:r>
      <w:r w:rsidRPr="00D36414">
        <w:rPr>
          <w:rFonts w:cstheme="minorHAnsi"/>
        </w:rPr>
        <w:t xml:space="preserve">, </w:t>
      </w:r>
      <w:r w:rsidRPr="00D36414">
        <w:rPr>
          <w:rFonts w:cstheme="minorHAnsi"/>
          <w:i/>
          <w:iCs/>
        </w:rPr>
        <w:t>42</w:t>
      </w:r>
      <w:r w:rsidRPr="00D36414">
        <w:rPr>
          <w:rFonts w:cstheme="minorHAnsi"/>
        </w:rPr>
        <w:t xml:space="preserve">(2), 404–456. </w:t>
      </w:r>
      <w:hyperlink r:id="rId2877" w:history="1">
        <w:r w:rsidRPr="00D36414">
          <w:rPr>
            <w:rStyle w:val="Hyperlink"/>
            <w:rFonts w:cstheme="minorHAnsi"/>
          </w:rPr>
          <w:t>http://doi.org/10.1257/0022051041409048</w:t>
        </w:r>
      </w:hyperlink>
    </w:p>
    <w:p w14:paraId="5F738EA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uddiman, W. F. (2013). The Anthropocene. </w:t>
      </w:r>
      <w:r w:rsidRPr="00D36414">
        <w:rPr>
          <w:rFonts w:cstheme="minorHAnsi"/>
          <w:i/>
          <w:iCs/>
        </w:rPr>
        <w:t>Annual Review of Earth and Planetary Sciences</w:t>
      </w:r>
      <w:r w:rsidRPr="00D36414">
        <w:rPr>
          <w:rFonts w:cstheme="minorHAnsi"/>
        </w:rPr>
        <w:t xml:space="preserve">, </w:t>
      </w:r>
      <w:r w:rsidRPr="00D36414">
        <w:rPr>
          <w:rFonts w:cstheme="minorHAnsi"/>
          <w:i/>
          <w:iCs/>
        </w:rPr>
        <w:t>41</w:t>
      </w:r>
      <w:r w:rsidRPr="00D36414">
        <w:rPr>
          <w:rFonts w:cstheme="minorHAnsi"/>
        </w:rPr>
        <w:t xml:space="preserve">(1), 45–68. </w:t>
      </w:r>
      <w:hyperlink r:id="rId2878" w:history="1">
        <w:r w:rsidRPr="00D36414">
          <w:rPr>
            <w:rStyle w:val="Hyperlink"/>
            <w:rFonts w:cstheme="minorHAnsi"/>
          </w:rPr>
          <w:t>http://doi.org/10.1146/annurev-earth-050212-123944</w:t>
        </w:r>
      </w:hyperlink>
    </w:p>
    <w:p w14:paraId="6F35A16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undlöf, M., Andersson, G. K. S., Bommarco, R., Fries, I., Hederström, V., Herbertsson, L., Jonsson, O., Klatt, B. K., Pederson, T. R., Yourstone, J., &amp; Smith, H. G. (2015). Seed coating with a neonicotinoid insecticide negatively affects wild bees. </w:t>
      </w:r>
      <w:r w:rsidRPr="00D36414">
        <w:rPr>
          <w:rFonts w:cstheme="minorHAnsi"/>
          <w:i/>
          <w:iCs/>
        </w:rPr>
        <w:t>Nature</w:t>
      </w:r>
      <w:r w:rsidRPr="00D36414">
        <w:rPr>
          <w:rFonts w:cstheme="minorHAnsi"/>
        </w:rPr>
        <w:t xml:space="preserve">, </w:t>
      </w:r>
      <w:r w:rsidRPr="00D36414">
        <w:rPr>
          <w:rFonts w:cstheme="minorHAnsi"/>
          <w:i/>
          <w:iCs/>
        </w:rPr>
        <w:t>521</w:t>
      </w:r>
      <w:r w:rsidRPr="00D36414">
        <w:rPr>
          <w:rFonts w:cstheme="minorHAnsi"/>
        </w:rPr>
        <w:t xml:space="preserve">(7550), 77–80. </w:t>
      </w:r>
      <w:hyperlink r:id="rId2879" w:history="1">
        <w:r w:rsidRPr="00D36414">
          <w:rPr>
            <w:rStyle w:val="Hyperlink"/>
            <w:rFonts w:cstheme="minorHAnsi"/>
          </w:rPr>
          <w:t>http://doi.org/10.1038/nature14420</w:t>
        </w:r>
      </w:hyperlink>
    </w:p>
    <w:p w14:paraId="777D870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undlöf, M., Persson, A. S., Smith, H. G., &amp; Bommarco, R. (2014). Late-season mass-flowering red clover increases bumble bee queen and male densities. </w:t>
      </w:r>
      <w:r w:rsidRPr="00D36414">
        <w:rPr>
          <w:rFonts w:cstheme="minorHAnsi"/>
          <w:i/>
          <w:iCs/>
        </w:rPr>
        <w:t>Biological Conservation</w:t>
      </w:r>
      <w:r w:rsidRPr="00D36414">
        <w:rPr>
          <w:rFonts w:cstheme="minorHAnsi"/>
        </w:rPr>
        <w:t xml:space="preserve">, </w:t>
      </w:r>
      <w:r w:rsidRPr="00D36414">
        <w:rPr>
          <w:rFonts w:cstheme="minorHAnsi"/>
          <w:i/>
          <w:iCs/>
        </w:rPr>
        <w:t>172</w:t>
      </w:r>
      <w:r w:rsidRPr="00D36414">
        <w:rPr>
          <w:rFonts w:cstheme="minorHAnsi"/>
        </w:rPr>
        <w:t xml:space="preserve">, 138–145. </w:t>
      </w:r>
      <w:hyperlink r:id="rId2880" w:history="1">
        <w:r w:rsidRPr="00D36414">
          <w:rPr>
            <w:rStyle w:val="Hyperlink"/>
            <w:rFonts w:cstheme="minorHAnsi"/>
          </w:rPr>
          <w:t>http://doi.org/10.1016/j.biocon.2014.02.027</w:t>
        </w:r>
      </w:hyperlink>
    </w:p>
    <w:p w14:paraId="25B190E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undlöf, M., &amp; Smith, H. G. (2006). The effect of organic farming on butterfly diversity depends on landscape context. </w:t>
      </w:r>
      <w:r w:rsidRPr="00D36414">
        <w:rPr>
          <w:rFonts w:cstheme="minorHAnsi"/>
          <w:i/>
          <w:iCs/>
        </w:rPr>
        <w:t>Journal of Applied Ecology</w:t>
      </w:r>
      <w:r w:rsidRPr="00D36414">
        <w:rPr>
          <w:rFonts w:cstheme="minorHAnsi"/>
        </w:rPr>
        <w:t xml:space="preserve">, </w:t>
      </w:r>
      <w:r w:rsidRPr="00D36414">
        <w:rPr>
          <w:rFonts w:cstheme="minorHAnsi"/>
          <w:i/>
          <w:iCs/>
        </w:rPr>
        <w:t>43</w:t>
      </w:r>
      <w:r w:rsidRPr="00D36414">
        <w:rPr>
          <w:rFonts w:cstheme="minorHAnsi"/>
        </w:rPr>
        <w:t xml:space="preserve">(6), 1121–1127. </w:t>
      </w:r>
      <w:hyperlink r:id="rId2881" w:history="1">
        <w:r w:rsidRPr="00D36414">
          <w:rPr>
            <w:rStyle w:val="Hyperlink"/>
            <w:rFonts w:cstheme="minorHAnsi"/>
          </w:rPr>
          <w:t>http://doi.org/10.1111/j.1365-2664.2006.01233.x</w:t>
        </w:r>
      </w:hyperlink>
    </w:p>
    <w:p w14:paraId="280FB4E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usch, A., Chaplin-Kramer, R., Gardiner, M. M., Hawro, V., Holland, J., Landis, D., Thies, C., Tscharntke, T., Weisser, W. W., Winqvist, C., Woltz, M., &amp; Bommarco, R. (2016). Agricultural landscape simplification reduces natural pest control: A quantitative synthesis. </w:t>
      </w:r>
      <w:r w:rsidRPr="00D36414">
        <w:rPr>
          <w:rFonts w:cstheme="minorHAnsi"/>
          <w:i/>
          <w:iCs/>
        </w:rPr>
        <w:t>Agriculture, Ecosystems and Environment</w:t>
      </w:r>
      <w:r w:rsidRPr="00D36414">
        <w:rPr>
          <w:rFonts w:cstheme="minorHAnsi"/>
        </w:rPr>
        <w:t xml:space="preserve">, </w:t>
      </w:r>
      <w:r w:rsidRPr="00D36414">
        <w:rPr>
          <w:rFonts w:cstheme="minorHAnsi"/>
          <w:i/>
          <w:iCs/>
        </w:rPr>
        <w:t>221</w:t>
      </w:r>
      <w:r w:rsidRPr="00D36414">
        <w:rPr>
          <w:rFonts w:cstheme="minorHAnsi"/>
        </w:rPr>
        <w:t xml:space="preserve">, 198–204. </w:t>
      </w:r>
      <w:hyperlink r:id="rId2882" w:history="1">
        <w:r w:rsidRPr="00D36414">
          <w:rPr>
            <w:rStyle w:val="Hyperlink"/>
            <w:rFonts w:cstheme="minorHAnsi"/>
          </w:rPr>
          <w:t>http://doi.org/10.1016/j.agee.2016.01.039</w:t>
        </w:r>
      </w:hyperlink>
    </w:p>
    <w:p w14:paraId="7D9C898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uskule, A., Nikodemus, O., Kasparinskis, R., Bell, S., &amp; Urtane, I. (2013). The perception of abandoned farmland by local people and experts: Landscape value and perspectives on future land use. </w:t>
      </w:r>
      <w:r w:rsidRPr="00D36414">
        <w:rPr>
          <w:rFonts w:cstheme="minorHAnsi"/>
          <w:i/>
          <w:iCs/>
        </w:rPr>
        <w:t>Landscape and Urban Planning</w:t>
      </w:r>
      <w:r w:rsidRPr="00D36414">
        <w:rPr>
          <w:rFonts w:cstheme="minorHAnsi"/>
        </w:rPr>
        <w:t xml:space="preserve">, </w:t>
      </w:r>
      <w:r w:rsidRPr="00D36414">
        <w:rPr>
          <w:rFonts w:cstheme="minorHAnsi"/>
          <w:i/>
          <w:iCs/>
        </w:rPr>
        <w:t>115</w:t>
      </w:r>
      <w:r w:rsidRPr="00D36414">
        <w:rPr>
          <w:rFonts w:cstheme="minorHAnsi"/>
        </w:rPr>
        <w:t xml:space="preserve">, 49–61. </w:t>
      </w:r>
      <w:hyperlink r:id="rId2883" w:history="1">
        <w:r w:rsidRPr="00D36414">
          <w:rPr>
            <w:rStyle w:val="Hyperlink"/>
            <w:rFonts w:cstheme="minorHAnsi"/>
          </w:rPr>
          <w:t>http://doi.org/10.1016/j.landurbplan.2013.03.012</w:t>
        </w:r>
      </w:hyperlink>
    </w:p>
    <w:p w14:paraId="795467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Rydell, J., Entwistle, A., &amp; Racey, P. A. (1996). Timing of foraging flights of three species of bats in relation to insect activity and predation risk. </w:t>
      </w:r>
      <w:r w:rsidRPr="00D36414">
        <w:rPr>
          <w:rFonts w:cstheme="minorHAnsi"/>
          <w:i/>
          <w:iCs/>
        </w:rPr>
        <w:t>Oikos</w:t>
      </w:r>
      <w:r w:rsidRPr="00D36414">
        <w:rPr>
          <w:rFonts w:cstheme="minorHAnsi"/>
        </w:rPr>
        <w:t xml:space="preserve">, </w:t>
      </w:r>
      <w:r w:rsidRPr="00D36414">
        <w:rPr>
          <w:rFonts w:cstheme="minorHAnsi"/>
          <w:i/>
          <w:iCs/>
        </w:rPr>
        <w:t>76</w:t>
      </w:r>
      <w:r w:rsidRPr="00D36414">
        <w:rPr>
          <w:rFonts w:cstheme="minorHAnsi"/>
        </w:rPr>
        <w:t xml:space="preserve">(2), 243. </w:t>
      </w:r>
      <w:hyperlink r:id="rId2884" w:history="1">
        <w:r w:rsidRPr="00D36414">
          <w:rPr>
            <w:rStyle w:val="Hyperlink"/>
            <w:rFonts w:cstheme="minorHAnsi"/>
          </w:rPr>
          <w:t>http://doi.org/10.2307/3546196</w:t>
        </w:r>
      </w:hyperlink>
    </w:p>
    <w:p w14:paraId="36098AB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astamoinen, O. (1999). Forest policies, access rights and non-wood forest products in northern Europe. </w:t>
      </w:r>
      <w:r w:rsidRPr="00D36414">
        <w:rPr>
          <w:rFonts w:cstheme="minorHAnsi"/>
          <w:i/>
          <w:iCs/>
        </w:rPr>
        <w:t>Unasylva</w:t>
      </w:r>
      <w:r w:rsidRPr="00D36414">
        <w:rPr>
          <w:rFonts w:cstheme="minorHAnsi"/>
        </w:rPr>
        <w:t xml:space="preserve">, </w:t>
      </w:r>
      <w:r w:rsidRPr="00D36414">
        <w:rPr>
          <w:rFonts w:cstheme="minorHAnsi"/>
          <w:i/>
          <w:iCs/>
        </w:rPr>
        <w:t>50</w:t>
      </w:r>
      <w:r w:rsidRPr="00D36414">
        <w:rPr>
          <w:rFonts w:cstheme="minorHAnsi"/>
        </w:rPr>
        <w:t>(198), 20–26.</w:t>
      </w:r>
    </w:p>
    <w:p w14:paraId="271B7C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astamoinen, O., Kangas, K., &amp; Aho, H. (2000). The picking of wild berries in Finland in 1997 and 1998. </w:t>
      </w:r>
      <w:r w:rsidRPr="00D36414">
        <w:rPr>
          <w:rFonts w:cstheme="minorHAnsi"/>
          <w:i/>
          <w:iCs/>
        </w:rPr>
        <w:t>Scandinavian Journal of Forest Research</w:t>
      </w:r>
      <w:r w:rsidRPr="00D36414">
        <w:rPr>
          <w:rFonts w:cstheme="minorHAnsi"/>
        </w:rPr>
        <w:t xml:space="preserve">, </w:t>
      </w:r>
      <w:r w:rsidRPr="00D36414">
        <w:rPr>
          <w:rFonts w:cstheme="minorHAnsi"/>
          <w:i/>
          <w:iCs/>
        </w:rPr>
        <w:t>15</w:t>
      </w:r>
      <w:r w:rsidRPr="00D36414">
        <w:rPr>
          <w:rFonts w:cstheme="minorHAnsi"/>
        </w:rPr>
        <w:t xml:space="preserve">(6), 645–650. </w:t>
      </w:r>
      <w:hyperlink r:id="rId2885" w:history="1">
        <w:r w:rsidRPr="00D36414">
          <w:rPr>
            <w:rStyle w:val="Hyperlink"/>
            <w:rFonts w:cstheme="minorHAnsi"/>
          </w:rPr>
          <w:t>http://doi.org/10.1080/02827580050216897</w:t>
        </w:r>
      </w:hyperlink>
    </w:p>
    <w:p w14:paraId="6486008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bater, S., Guasch, H., Ricart, M., Romaní, A., Vidal, G., Klünder, C., &amp; Schmitt-Jansen, M. (2007). Monitoring the effect of chemicals on biological communities. The biofilm as an interface. </w:t>
      </w:r>
      <w:r w:rsidRPr="00D36414">
        <w:rPr>
          <w:rFonts w:cstheme="minorHAnsi"/>
          <w:i/>
          <w:iCs/>
        </w:rPr>
        <w:t>Analytical and Bioanalytical Chemistry</w:t>
      </w:r>
      <w:r w:rsidRPr="00D36414">
        <w:rPr>
          <w:rFonts w:cstheme="minorHAnsi"/>
        </w:rPr>
        <w:t xml:space="preserve">, </w:t>
      </w:r>
      <w:r w:rsidRPr="00D36414">
        <w:rPr>
          <w:rFonts w:cstheme="minorHAnsi"/>
          <w:i/>
          <w:iCs/>
        </w:rPr>
        <w:t>387</w:t>
      </w:r>
      <w:r w:rsidRPr="00D36414">
        <w:rPr>
          <w:rFonts w:cstheme="minorHAnsi"/>
        </w:rPr>
        <w:t xml:space="preserve">(4), 1425–1434. </w:t>
      </w:r>
      <w:hyperlink r:id="rId2886" w:history="1">
        <w:r w:rsidRPr="00D36414">
          <w:rPr>
            <w:rStyle w:val="Hyperlink"/>
            <w:rFonts w:cstheme="minorHAnsi"/>
          </w:rPr>
          <w:t>http://doi.org/10.1007/s00216-006-1051-8</w:t>
        </w:r>
      </w:hyperlink>
    </w:p>
    <w:p w14:paraId="03CFADB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bluk, P. T., Hajduts’kyj, P. I., &amp; Danylenko, A. S. (2015). </w:t>
      </w:r>
      <w:r w:rsidRPr="00D36414">
        <w:rPr>
          <w:rFonts w:cstheme="minorHAnsi"/>
          <w:i/>
        </w:rPr>
        <w:t>The transformation of the agricultural sector to market conditions: presentation of work.</w:t>
      </w:r>
      <w:r w:rsidRPr="00D36414">
        <w:rPr>
          <w:rFonts w:cstheme="minorHAnsi"/>
        </w:rPr>
        <w:t xml:space="preserve"> Retrieved from </w:t>
      </w:r>
      <w:hyperlink r:id="rId2887" w:history="1">
        <w:r w:rsidRPr="00D36414">
          <w:rPr>
            <w:rStyle w:val="Hyperlink"/>
            <w:rFonts w:cstheme="minorHAnsi"/>
          </w:rPr>
          <w:t>http://www.kdpu-nt.gov.ua/sites/default/files/prezentaciya_r17i.pdf</w:t>
        </w:r>
      </w:hyperlink>
    </w:p>
    <w:p w14:paraId="5148EBF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la, O. E. Chapin, F. S., Armesto, J. J., Berlow, E., Bloomfield, J., Dirzo, R., Huber-Sanwald, E., Huenneke, L. F., Jackson, R. B., Kinzig, A., Leemans, R., Lodge, D. M., Mooney, H. A., Oesterheld, M., Poff, N. </w:t>
      </w:r>
      <w:r w:rsidRPr="00D36414">
        <w:rPr>
          <w:rFonts w:cstheme="minorHAnsi"/>
        </w:rPr>
        <w:lastRenderedPageBreak/>
        <w:t xml:space="preserve">L. R., Sykes, M. T., Walker, B. H., Walker, M., &amp; Wall, D. H. (2000). Global biodiversity scenarios for the year 2100. </w:t>
      </w:r>
      <w:r w:rsidRPr="00D36414">
        <w:rPr>
          <w:rFonts w:cstheme="minorHAnsi"/>
          <w:i/>
          <w:iCs/>
        </w:rPr>
        <w:t>Science</w:t>
      </w:r>
      <w:r w:rsidRPr="00D36414">
        <w:rPr>
          <w:rFonts w:cstheme="minorHAnsi"/>
        </w:rPr>
        <w:t xml:space="preserve">, </w:t>
      </w:r>
      <w:r w:rsidRPr="00D36414">
        <w:rPr>
          <w:rFonts w:cstheme="minorHAnsi"/>
          <w:i/>
          <w:iCs/>
        </w:rPr>
        <w:t>287</w:t>
      </w:r>
      <w:r w:rsidRPr="00D36414">
        <w:rPr>
          <w:rFonts w:cstheme="minorHAnsi"/>
        </w:rPr>
        <w:t xml:space="preserve">(5459), 1770–1774. </w:t>
      </w:r>
      <w:hyperlink r:id="rId2888" w:history="1">
        <w:r w:rsidRPr="00D36414">
          <w:rPr>
            <w:rStyle w:val="Hyperlink"/>
            <w:rFonts w:cstheme="minorHAnsi"/>
          </w:rPr>
          <w:t>http://doi.org/10.1126/science.287.5459.1770</w:t>
        </w:r>
      </w:hyperlink>
    </w:p>
    <w:p w14:paraId="75909D4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lvati, L. (2013). Land degradation, rural poverty and the socioeconomic context in the Mediterranean region: A brief commentary. </w:t>
      </w:r>
      <w:r w:rsidRPr="00D36414">
        <w:rPr>
          <w:rFonts w:cstheme="minorHAnsi"/>
          <w:i/>
          <w:iCs/>
        </w:rPr>
        <w:t xml:space="preserve">Current Politics &amp; Economics of Europe, 24, </w:t>
      </w:r>
      <w:r w:rsidRPr="00D36414">
        <w:rPr>
          <w:rFonts w:cstheme="minorHAnsi"/>
          <w:iCs/>
        </w:rPr>
        <w:t>1-21</w:t>
      </w:r>
      <w:r w:rsidRPr="00D36414">
        <w:rPr>
          <w:rFonts w:cstheme="minorHAnsi"/>
        </w:rPr>
        <w:t>.</w:t>
      </w:r>
    </w:p>
    <w:p w14:paraId="47EE51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makov, A., &amp; Berkes, F. (2016). Issyk Kul Lake, the planet’s third eye: Sacred sites in Issyk Kul biosphere reserve. In B. Verschuuren &amp; N. Furuta (Eds.), </w:t>
      </w:r>
      <w:r w:rsidRPr="00D36414">
        <w:rPr>
          <w:rFonts w:cstheme="minorHAnsi"/>
          <w:i/>
          <w:iCs/>
        </w:rPr>
        <w:t>Asian sacred natural sites, philosophy and practice in protected areas and conservation</w:t>
      </w:r>
      <w:r w:rsidRPr="00D36414">
        <w:rPr>
          <w:rFonts w:cstheme="minorHAnsi"/>
        </w:rPr>
        <w:t>. Abingdon, UK: Routledge.</w:t>
      </w:r>
    </w:p>
    <w:p w14:paraId="1CBF81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nd-Jensen, K., &amp; Pedersen, N. L. (2005). Differences in temperature, organic carbon and oxygen consumption among lowland streams. </w:t>
      </w:r>
      <w:r w:rsidRPr="00D36414">
        <w:rPr>
          <w:rFonts w:cstheme="minorHAnsi"/>
          <w:i/>
          <w:iCs/>
        </w:rPr>
        <w:t>Freshwater Biology</w:t>
      </w:r>
      <w:r w:rsidRPr="00D36414">
        <w:rPr>
          <w:rFonts w:cstheme="minorHAnsi"/>
        </w:rPr>
        <w:t xml:space="preserve">, </w:t>
      </w:r>
      <w:r w:rsidRPr="00D36414">
        <w:rPr>
          <w:rFonts w:cstheme="minorHAnsi"/>
          <w:i/>
          <w:iCs/>
        </w:rPr>
        <w:t>50</w:t>
      </w:r>
      <w:r w:rsidRPr="00D36414">
        <w:rPr>
          <w:rFonts w:cstheme="minorHAnsi"/>
        </w:rPr>
        <w:t xml:space="preserve">(12), 1927–1937. </w:t>
      </w:r>
      <w:hyperlink r:id="rId2889" w:history="1">
        <w:r w:rsidRPr="00D36414">
          <w:rPr>
            <w:rStyle w:val="Hyperlink"/>
            <w:rFonts w:cstheme="minorHAnsi"/>
          </w:rPr>
          <w:t>http://doi.org/10.1111/j.1365-2427.2005.01436.x</w:t>
        </w:r>
      </w:hyperlink>
    </w:p>
    <w:p w14:paraId="79E96B5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nderson, F. J., Kucharz, M., Jobda, M., &amp; Donald, P. F. (2013). Impacts of agricultural intensification and abandonment on farmland birds in Poland following EU accession. </w:t>
      </w:r>
      <w:r w:rsidRPr="00D36414">
        <w:rPr>
          <w:rFonts w:cstheme="minorHAnsi"/>
          <w:i/>
          <w:iCs/>
        </w:rPr>
        <w:t>Agriculture, Ecosystems and Environment</w:t>
      </w:r>
      <w:r w:rsidRPr="00D36414">
        <w:rPr>
          <w:rFonts w:cstheme="minorHAnsi"/>
        </w:rPr>
        <w:t xml:space="preserve">, </w:t>
      </w:r>
      <w:r w:rsidRPr="00D36414">
        <w:rPr>
          <w:rFonts w:cstheme="minorHAnsi"/>
          <w:i/>
          <w:iCs/>
        </w:rPr>
        <w:t>168</w:t>
      </w:r>
      <w:r w:rsidRPr="00D36414">
        <w:rPr>
          <w:rFonts w:cstheme="minorHAnsi"/>
        </w:rPr>
        <w:t xml:space="preserve">, 16–24. </w:t>
      </w:r>
      <w:hyperlink r:id="rId2890" w:history="1">
        <w:r w:rsidRPr="00D36414">
          <w:rPr>
            <w:rStyle w:val="Hyperlink"/>
            <w:rFonts w:cstheme="minorHAnsi"/>
          </w:rPr>
          <w:t>http://doi.org/10.1016/j.agee.2013.01.015</w:t>
        </w:r>
      </w:hyperlink>
    </w:p>
    <w:p w14:paraId="0AC8ED6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ndström, C., Lindkvist, A., Öhman, K., &amp; Nordström, E.-M. (2011). Governing competing demands for forest resources in Sweden. </w:t>
      </w:r>
      <w:r w:rsidRPr="00D36414">
        <w:rPr>
          <w:rFonts w:cstheme="minorHAnsi"/>
          <w:i/>
          <w:iCs/>
        </w:rPr>
        <w:t>Forests</w:t>
      </w:r>
      <w:r w:rsidRPr="00D36414">
        <w:rPr>
          <w:rFonts w:cstheme="minorHAnsi"/>
        </w:rPr>
        <w:t xml:space="preserve">, </w:t>
      </w:r>
      <w:r w:rsidRPr="00D36414">
        <w:rPr>
          <w:rFonts w:cstheme="minorHAnsi"/>
          <w:i/>
          <w:iCs/>
        </w:rPr>
        <w:t>2</w:t>
      </w:r>
      <w:r w:rsidRPr="00D36414">
        <w:rPr>
          <w:rFonts w:cstheme="minorHAnsi"/>
        </w:rPr>
        <w:t xml:space="preserve">(4), 218–242. </w:t>
      </w:r>
      <w:hyperlink r:id="rId2891" w:history="1">
        <w:r w:rsidRPr="00D36414">
          <w:rPr>
            <w:rStyle w:val="Hyperlink"/>
            <w:rFonts w:cstheme="minorHAnsi"/>
          </w:rPr>
          <w:t>http://doi.org/10.3390/f2010218</w:t>
        </w:r>
      </w:hyperlink>
    </w:p>
    <w:p w14:paraId="59489D26"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Sandström, P., Cory, N., Svensson, J., Hedenås, H., Jougda, L., &amp; Borchert, N. (2016). On the decline of ground lichen forests in the Swedish boreal landscape: Implications for reindeer husbandry and sustainable forest management. </w:t>
      </w:r>
      <w:r w:rsidRPr="00D36414">
        <w:rPr>
          <w:rFonts w:cstheme="minorHAnsi"/>
          <w:i/>
          <w:iCs/>
          <w:lang w:val="es-ES"/>
        </w:rPr>
        <w:t>Ambio</w:t>
      </w:r>
      <w:r w:rsidRPr="00D36414">
        <w:rPr>
          <w:rFonts w:cstheme="minorHAnsi"/>
          <w:lang w:val="es-ES"/>
        </w:rPr>
        <w:t xml:space="preserve">, </w:t>
      </w:r>
      <w:r w:rsidRPr="00D36414">
        <w:rPr>
          <w:rFonts w:cstheme="minorHAnsi"/>
          <w:i/>
          <w:iCs/>
          <w:lang w:val="es-ES"/>
        </w:rPr>
        <w:t>45</w:t>
      </w:r>
      <w:r w:rsidRPr="00D36414">
        <w:rPr>
          <w:rFonts w:cstheme="minorHAnsi"/>
          <w:lang w:val="es-ES"/>
        </w:rPr>
        <w:t xml:space="preserve">(4), 415–429. </w:t>
      </w:r>
      <w:hyperlink r:id="rId2892" w:history="1">
        <w:r w:rsidRPr="00D36414">
          <w:rPr>
            <w:rStyle w:val="Hyperlink"/>
            <w:rFonts w:cstheme="minorHAnsi"/>
            <w:lang w:val="es-ES"/>
          </w:rPr>
          <w:t>http://doi.org/10.1007/s13280-015-0759-0</w:t>
        </w:r>
      </w:hyperlink>
    </w:p>
    <w:p w14:paraId="51C1A9F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Saniga, M., Balanda, M., Kucbel, S., &amp; Pittner, J. (2014). </w:t>
      </w:r>
      <w:r w:rsidRPr="00D36414">
        <w:rPr>
          <w:rFonts w:cstheme="minorHAnsi"/>
        </w:rPr>
        <w:t xml:space="preserve">Four decades of forest succession in the oak-dominated forest reserves in Slovakia. </w:t>
      </w:r>
      <w:r w:rsidRPr="00D36414">
        <w:rPr>
          <w:rFonts w:cstheme="minorHAnsi"/>
          <w:i/>
          <w:iCs/>
        </w:rPr>
        <w:t>iForest</w:t>
      </w:r>
      <w:r w:rsidRPr="00D36414">
        <w:rPr>
          <w:rFonts w:cstheme="minorHAnsi"/>
        </w:rPr>
        <w:t xml:space="preserve">, </w:t>
      </w:r>
      <w:r w:rsidRPr="00D36414">
        <w:rPr>
          <w:rFonts w:cstheme="minorHAnsi"/>
          <w:i/>
          <w:iCs/>
        </w:rPr>
        <w:t>7</w:t>
      </w:r>
      <w:r w:rsidRPr="00D36414">
        <w:rPr>
          <w:rFonts w:cstheme="minorHAnsi"/>
        </w:rPr>
        <w:t xml:space="preserve">(5), 324–332. </w:t>
      </w:r>
      <w:hyperlink r:id="rId2893" w:history="1">
        <w:r w:rsidRPr="00D36414">
          <w:rPr>
            <w:rStyle w:val="Hyperlink"/>
            <w:rFonts w:cstheme="minorHAnsi"/>
          </w:rPr>
          <w:t>http://doi.org/10.3832/ifor0996-007</w:t>
        </w:r>
      </w:hyperlink>
    </w:p>
    <w:p w14:paraId="0DA38AC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armiento, J. L., Slater, R., Barber, R., Bopp, L., Doney, S. C., Hirst, A. C., Kleypas, J., Matear, R., Mikolajewicz, U., Monfray, P., Soldatov, V., Spall, S. A., &amp; Stouffer, R. (2004). Response of ocean ecosystems to climate warming. </w:t>
      </w:r>
      <w:r w:rsidRPr="00D36414">
        <w:rPr>
          <w:rFonts w:cstheme="minorHAnsi"/>
          <w:i/>
          <w:iCs/>
        </w:rPr>
        <w:t>Global Biogeochemical Cycles</w:t>
      </w:r>
      <w:r w:rsidRPr="00D36414">
        <w:rPr>
          <w:rFonts w:cstheme="minorHAnsi"/>
        </w:rPr>
        <w:t xml:space="preserve">, </w:t>
      </w:r>
      <w:r w:rsidRPr="00D36414">
        <w:rPr>
          <w:rFonts w:cstheme="minorHAnsi"/>
          <w:i/>
          <w:iCs/>
        </w:rPr>
        <w:t>18</w:t>
      </w:r>
      <w:r w:rsidRPr="00D36414">
        <w:rPr>
          <w:rFonts w:cstheme="minorHAnsi"/>
        </w:rPr>
        <w:t xml:space="preserve">(3), GB3003. </w:t>
      </w:r>
      <w:hyperlink r:id="rId2894" w:history="1">
        <w:r w:rsidRPr="00D36414">
          <w:rPr>
            <w:rStyle w:val="Hyperlink"/>
            <w:rFonts w:cstheme="minorHAnsi"/>
          </w:rPr>
          <w:t>http://doi.org/10.1029/2003GB002134</w:t>
        </w:r>
      </w:hyperlink>
    </w:p>
    <w:p w14:paraId="560EF64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äfer, R. B., Caquet, T., Siimes, K., Mueller, R., Lagadic, L., &amp; Liess, M. (2007). Effects of pesticides on community structure and ecosystem functions in agricultural streams of three biogeographical regions in Europe. </w:t>
      </w:r>
      <w:r w:rsidRPr="00D36414">
        <w:rPr>
          <w:rFonts w:cstheme="minorHAnsi"/>
          <w:i/>
          <w:iCs/>
        </w:rPr>
        <w:t>Science of the Total Environment</w:t>
      </w:r>
      <w:r w:rsidRPr="00D36414">
        <w:rPr>
          <w:rFonts w:cstheme="minorHAnsi"/>
        </w:rPr>
        <w:t xml:space="preserve">, </w:t>
      </w:r>
      <w:r w:rsidRPr="00D36414">
        <w:rPr>
          <w:rFonts w:cstheme="minorHAnsi"/>
          <w:i/>
          <w:iCs/>
        </w:rPr>
        <w:t>382</w:t>
      </w:r>
      <w:r w:rsidRPr="00D36414">
        <w:rPr>
          <w:rFonts w:cstheme="minorHAnsi"/>
        </w:rPr>
        <w:t xml:space="preserve">(2–3), 272–285. </w:t>
      </w:r>
      <w:hyperlink r:id="rId2895" w:history="1">
        <w:r w:rsidRPr="00D36414">
          <w:rPr>
            <w:rStyle w:val="Hyperlink"/>
            <w:rFonts w:cstheme="minorHAnsi"/>
          </w:rPr>
          <w:t>http://doi.org/10.1016/j.scitotenv.2007.04.040</w:t>
        </w:r>
      </w:hyperlink>
    </w:p>
    <w:p w14:paraId="170A549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affartzik, A., Mayer, A., Eisenmenger, N., &amp; Krausmann, F. (2016). Global patterns of metal extractivism, 1950–2010: Providing the bones for the industrial society’s skeleton. </w:t>
      </w:r>
      <w:r w:rsidRPr="00D36414">
        <w:rPr>
          <w:rFonts w:cstheme="minorHAnsi"/>
          <w:i/>
          <w:iCs/>
        </w:rPr>
        <w:t>Ecological Economics</w:t>
      </w:r>
      <w:r w:rsidRPr="00D36414">
        <w:rPr>
          <w:rFonts w:cstheme="minorHAnsi"/>
        </w:rPr>
        <w:t xml:space="preserve">, </w:t>
      </w:r>
      <w:r w:rsidRPr="00D36414">
        <w:rPr>
          <w:rFonts w:cstheme="minorHAnsi"/>
          <w:i/>
          <w:iCs/>
        </w:rPr>
        <w:t>122</w:t>
      </w:r>
      <w:r w:rsidRPr="00D36414">
        <w:rPr>
          <w:rFonts w:cstheme="minorHAnsi"/>
        </w:rPr>
        <w:t xml:space="preserve">, 101–110. </w:t>
      </w:r>
      <w:hyperlink r:id="rId2896" w:history="1">
        <w:r w:rsidRPr="00D36414">
          <w:rPr>
            <w:rStyle w:val="Hyperlink"/>
            <w:rFonts w:cstheme="minorHAnsi"/>
          </w:rPr>
          <w:t>http://doi.org/10.1016/j.ecolecon.2015.12.007</w:t>
        </w:r>
      </w:hyperlink>
    </w:p>
    <w:p w14:paraId="025CD09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andl, H., Hatfield-Dodds, S., Wiedmann, T., Geschke, A., Cai, Y., West, J., Newth, D., Baynes, T., Lenzen, M., &amp; Owen, A. (2016). Decoupling global environmental pressure and economic growth: scenarios for energy use, materials use and carbon emissions. </w:t>
      </w:r>
      <w:r w:rsidRPr="00D36414">
        <w:rPr>
          <w:rFonts w:cstheme="minorHAnsi"/>
          <w:i/>
          <w:iCs/>
        </w:rPr>
        <w:t>Journal of Cleaner Production</w:t>
      </w:r>
      <w:r w:rsidRPr="00D36414">
        <w:rPr>
          <w:rFonts w:cstheme="minorHAnsi"/>
        </w:rPr>
        <w:t xml:space="preserve">, </w:t>
      </w:r>
      <w:r w:rsidRPr="00D36414">
        <w:rPr>
          <w:rFonts w:cstheme="minorHAnsi"/>
          <w:i/>
          <w:iCs/>
        </w:rPr>
        <w:t>132</w:t>
      </w:r>
      <w:r w:rsidRPr="00D36414">
        <w:rPr>
          <w:rFonts w:cstheme="minorHAnsi"/>
        </w:rPr>
        <w:t xml:space="preserve">, 45–56. </w:t>
      </w:r>
      <w:hyperlink r:id="rId2897" w:history="1">
        <w:r w:rsidRPr="00D36414">
          <w:rPr>
            <w:rStyle w:val="Hyperlink"/>
            <w:rFonts w:cstheme="minorHAnsi"/>
          </w:rPr>
          <w:t>http://doi.org/10.1016/j.jclepro.2015.06.100</w:t>
        </w:r>
      </w:hyperlink>
    </w:p>
    <w:p w14:paraId="3DBA3A1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elhaas, M. J., Nabuurs, G. J., &amp; Schuck, A. (2003). Natural disturbances in the European forests in the 19th and 20th centuries. </w:t>
      </w:r>
      <w:r w:rsidRPr="00D36414">
        <w:rPr>
          <w:rFonts w:cstheme="minorHAnsi"/>
          <w:i/>
          <w:iCs/>
        </w:rPr>
        <w:t>Global Change Biology</w:t>
      </w:r>
      <w:r w:rsidRPr="00D36414">
        <w:rPr>
          <w:rFonts w:cstheme="minorHAnsi"/>
        </w:rPr>
        <w:t xml:space="preserve">, </w:t>
      </w:r>
      <w:r w:rsidRPr="00D36414">
        <w:rPr>
          <w:rFonts w:cstheme="minorHAnsi"/>
          <w:i/>
          <w:iCs/>
        </w:rPr>
        <w:t>9</w:t>
      </w:r>
      <w:r w:rsidRPr="00D36414">
        <w:rPr>
          <w:rFonts w:cstheme="minorHAnsi"/>
        </w:rPr>
        <w:t xml:space="preserve">(11), 1620–1633. </w:t>
      </w:r>
      <w:hyperlink r:id="rId2898" w:history="1">
        <w:r w:rsidRPr="00D36414">
          <w:rPr>
            <w:rStyle w:val="Hyperlink"/>
            <w:rFonts w:cstheme="minorHAnsi"/>
          </w:rPr>
          <w:t>http://doi.org/10.1046/j.1365-2486.2003.00684.x</w:t>
        </w:r>
      </w:hyperlink>
    </w:p>
    <w:p w14:paraId="2C5388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eper, J., Bommarco, R., Holzschuh, A., Potts, S. G., Riedinger, V., Roberts, S. P. M., Rundlöf, M., Smith, H. G., Steffan-Dewenter, I., Wickens, J. B., Wickens, V. J., &amp; Kleijn, D. (2015). Local and </w:t>
      </w:r>
      <w:r w:rsidRPr="00D36414">
        <w:rPr>
          <w:rFonts w:cstheme="minorHAnsi"/>
        </w:rPr>
        <w:lastRenderedPageBreak/>
        <w:t xml:space="preserve">landscape-level floral resources explain effects of wildflower strips on wild bees across four European countries.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5), 1165–1175. </w:t>
      </w:r>
      <w:hyperlink r:id="rId2899" w:history="1">
        <w:r w:rsidRPr="00D36414">
          <w:rPr>
            <w:rStyle w:val="Hyperlink"/>
            <w:rFonts w:cstheme="minorHAnsi"/>
          </w:rPr>
          <w:t>http://doi.org/10.1111/1365-2664.12479</w:t>
        </w:r>
      </w:hyperlink>
    </w:p>
    <w:p w14:paraId="1BA3E40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eper, J., Holzschuh, A., Kuussaari, M., Potts, S. G., Rundlöf, M., Smith, H. G., &amp; Kleijn, D. (2013). Environmental factors driving the effectiveness of European agri-environmental measures in mitigating pollinator loss - a meta-analysis. </w:t>
      </w:r>
      <w:r w:rsidRPr="00D36414">
        <w:rPr>
          <w:rFonts w:cstheme="minorHAnsi"/>
          <w:i/>
          <w:iCs/>
        </w:rPr>
        <w:t>Ecology Letters</w:t>
      </w:r>
      <w:r w:rsidRPr="00D36414">
        <w:rPr>
          <w:rFonts w:cstheme="minorHAnsi"/>
        </w:rPr>
        <w:t xml:space="preserve">, </w:t>
      </w:r>
      <w:r w:rsidRPr="00D36414">
        <w:rPr>
          <w:rFonts w:cstheme="minorHAnsi"/>
          <w:i/>
          <w:iCs/>
        </w:rPr>
        <w:t>16</w:t>
      </w:r>
      <w:r w:rsidRPr="00D36414">
        <w:rPr>
          <w:rFonts w:cstheme="minorHAnsi"/>
        </w:rPr>
        <w:t xml:space="preserve">(7), 912–920. </w:t>
      </w:r>
      <w:hyperlink r:id="rId2900" w:history="1">
        <w:r w:rsidRPr="00D36414">
          <w:rPr>
            <w:rStyle w:val="Hyperlink"/>
            <w:rFonts w:cstheme="minorHAnsi"/>
          </w:rPr>
          <w:t>http://doi.org/10.1111/ele.12128</w:t>
        </w:r>
      </w:hyperlink>
    </w:p>
    <w:p w14:paraId="796FC4DE"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spacing w:val="4"/>
        </w:rPr>
        <w:t xml:space="preserve">Scheulhammer, A.M., Meyer, M.W., Sandheinrich, M.B., Murray, M.W. (2007). Effects of environmental methylmercury on the health of wild birds, mammals, and fish. </w:t>
      </w:r>
      <w:r w:rsidRPr="00D36414">
        <w:rPr>
          <w:rFonts w:cstheme="minorHAnsi"/>
          <w:i/>
          <w:spacing w:val="4"/>
          <w:lang w:val="es-ES"/>
        </w:rPr>
        <w:t>Ambio 36,</w:t>
      </w:r>
      <w:r w:rsidRPr="00D36414">
        <w:rPr>
          <w:rFonts w:cstheme="minorHAnsi"/>
          <w:spacing w:val="4"/>
          <w:lang w:val="es-ES"/>
        </w:rPr>
        <w:t xml:space="preserve"> 12-18. </w:t>
      </w:r>
      <w:hyperlink r:id="rId2901" w:history="1">
        <w:r w:rsidRPr="00D36414">
          <w:rPr>
            <w:rStyle w:val="Hyperlink"/>
            <w:rFonts w:cstheme="minorHAnsi"/>
            <w:lang w:val="es-ES"/>
          </w:rPr>
          <w:t>http://doi.org/</w:t>
        </w:r>
        <w:r w:rsidRPr="00D36414">
          <w:rPr>
            <w:rStyle w:val="Hyperlink"/>
            <w:rFonts w:cstheme="minorHAnsi"/>
            <w:spacing w:val="4"/>
            <w:lang w:val="es-ES"/>
          </w:rPr>
          <w:t>10.1579/0044-7447(2007)36[12:EOEMOT]2.0.CO;2</w:t>
        </w:r>
      </w:hyperlink>
    </w:p>
    <w:p w14:paraId="4FE0812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Schewenius, M., McPhearson, T., &amp; Elmqvist, T. (2014). </w:t>
      </w:r>
      <w:r w:rsidRPr="00D36414">
        <w:rPr>
          <w:rFonts w:cstheme="minorHAnsi"/>
        </w:rPr>
        <w:t xml:space="preserve">Opportunities for increasing resilience and sustainability of urban social–ecological systems: Insights from the URBES and the cities and biodiversity outlook projects. </w:t>
      </w:r>
      <w:r w:rsidRPr="00D36414">
        <w:rPr>
          <w:rFonts w:cstheme="minorHAnsi"/>
          <w:i/>
          <w:iCs/>
        </w:rPr>
        <w:t>Ambio</w:t>
      </w:r>
      <w:r w:rsidRPr="00D36414">
        <w:rPr>
          <w:rFonts w:cstheme="minorHAnsi"/>
        </w:rPr>
        <w:t xml:space="preserve">, </w:t>
      </w:r>
      <w:r w:rsidRPr="00D36414">
        <w:rPr>
          <w:rFonts w:cstheme="minorHAnsi"/>
          <w:i/>
          <w:iCs/>
        </w:rPr>
        <w:t>43</w:t>
      </w:r>
      <w:r w:rsidRPr="00D36414">
        <w:rPr>
          <w:rFonts w:cstheme="minorHAnsi"/>
        </w:rPr>
        <w:t xml:space="preserve">(4), 434–444. </w:t>
      </w:r>
      <w:hyperlink r:id="rId2902" w:history="1">
        <w:r w:rsidRPr="00D36414">
          <w:rPr>
            <w:rStyle w:val="Hyperlink"/>
            <w:rFonts w:cstheme="minorHAnsi"/>
          </w:rPr>
          <w:t>http://doi.org/10.1007/s13280-014-0505-z</w:t>
        </w:r>
      </w:hyperlink>
    </w:p>
    <w:p w14:paraId="72C826A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ierhorn, F., Meyfroidt, P., Kastner, T., Kuemmerle, T., Prishchepov, A. V., &amp; Müller, D. (2016). The dynamics of beef trade between Brazil and Russia and their environmental implications. </w:t>
      </w:r>
      <w:r w:rsidRPr="00D36414">
        <w:rPr>
          <w:rFonts w:cstheme="minorHAnsi"/>
          <w:i/>
          <w:iCs/>
        </w:rPr>
        <w:t>Global Food Security</w:t>
      </w:r>
      <w:r w:rsidRPr="00D36414">
        <w:rPr>
          <w:rFonts w:cstheme="minorHAnsi"/>
        </w:rPr>
        <w:t xml:space="preserve">, </w:t>
      </w:r>
      <w:r w:rsidRPr="00D36414">
        <w:rPr>
          <w:rFonts w:cstheme="minorHAnsi"/>
          <w:i/>
          <w:iCs/>
        </w:rPr>
        <w:t>11</w:t>
      </w:r>
      <w:r w:rsidRPr="00D36414">
        <w:rPr>
          <w:rFonts w:cstheme="minorHAnsi"/>
        </w:rPr>
        <w:t xml:space="preserve">, 84–92. </w:t>
      </w:r>
      <w:hyperlink r:id="rId2903" w:history="1">
        <w:r w:rsidRPr="00D36414">
          <w:rPr>
            <w:rStyle w:val="Hyperlink"/>
            <w:rFonts w:cstheme="minorHAnsi"/>
          </w:rPr>
          <w:t>http://doi.org/10.1016/j.gfs.2016.08.001</w:t>
        </w:r>
      </w:hyperlink>
    </w:p>
    <w:p w14:paraId="03800BA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ierhorn, F., Müller, D., Beringer, T., Prishchepov, A. V., Kuemmerle, T., &amp; Balmann, A. (2013). Post-Soviet cropland abandonment and carbon sequestration in European Russia, Ukraine, and Belarus. </w:t>
      </w:r>
      <w:r w:rsidRPr="00D36414">
        <w:rPr>
          <w:rFonts w:cstheme="minorHAnsi"/>
          <w:i/>
          <w:iCs/>
        </w:rPr>
        <w:t>Global Biogeochemical Cycles</w:t>
      </w:r>
      <w:r w:rsidRPr="00D36414">
        <w:rPr>
          <w:rFonts w:cstheme="minorHAnsi"/>
        </w:rPr>
        <w:t xml:space="preserve">, </w:t>
      </w:r>
      <w:r w:rsidRPr="00D36414">
        <w:rPr>
          <w:rFonts w:cstheme="minorHAnsi"/>
          <w:i/>
          <w:iCs/>
        </w:rPr>
        <w:t>27</w:t>
      </w:r>
      <w:r w:rsidRPr="00D36414">
        <w:rPr>
          <w:rFonts w:cstheme="minorHAnsi"/>
        </w:rPr>
        <w:t xml:space="preserve">(4), 1175–1185. </w:t>
      </w:r>
      <w:hyperlink r:id="rId2904" w:history="1">
        <w:r w:rsidRPr="00D36414">
          <w:rPr>
            <w:rStyle w:val="Hyperlink"/>
            <w:rFonts w:cstheme="minorHAnsi"/>
          </w:rPr>
          <w:t>http://doi.org/10.1002/2013GB004654</w:t>
        </w:r>
      </w:hyperlink>
    </w:p>
    <w:p w14:paraId="624B824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indler, D. W. (1988). Effects of acid rain on freshwater ecosystems. </w:t>
      </w:r>
      <w:r w:rsidRPr="00D36414">
        <w:rPr>
          <w:rFonts w:cstheme="minorHAnsi"/>
          <w:i/>
          <w:iCs/>
        </w:rPr>
        <w:t>Science, 239</w:t>
      </w:r>
      <w:r w:rsidRPr="00D36414">
        <w:rPr>
          <w:rFonts w:cstheme="minorHAnsi"/>
        </w:rPr>
        <w:t xml:space="preserve">(4836), 149–157. </w:t>
      </w:r>
      <w:hyperlink r:id="rId2905" w:history="1">
        <w:r w:rsidRPr="00D36414">
          <w:rPr>
            <w:rStyle w:val="Hyperlink"/>
            <w:rFonts w:cstheme="minorHAnsi"/>
          </w:rPr>
          <w:t>http://doi.org/10.1126/science.239.4836.149</w:t>
        </w:r>
      </w:hyperlink>
    </w:p>
    <w:p w14:paraId="05D270C9" w14:textId="77777777" w:rsidR="00380F5C" w:rsidRPr="00D36414" w:rsidRDefault="00380F5C" w:rsidP="00380F5C">
      <w:pPr>
        <w:widowControl w:val="0"/>
        <w:autoSpaceDE w:val="0"/>
        <w:autoSpaceDN w:val="0"/>
        <w:adjustRightInd w:val="0"/>
        <w:spacing w:before="120"/>
        <w:ind w:left="480" w:hanging="480"/>
        <w:rPr>
          <w:rFonts w:cstheme="minorHAnsi"/>
          <w:lang w:val="es-ES"/>
        </w:rPr>
      </w:pPr>
      <w:r w:rsidRPr="00D36414">
        <w:rPr>
          <w:rFonts w:cstheme="minorHAnsi"/>
        </w:rPr>
        <w:t xml:space="preserve">Schindler, S., Staska, B., Adam, M., Rabitsch, W., &amp; Essl, F. (2015). Alien species and public health impacts in Europe: a literature review. </w:t>
      </w:r>
      <w:r w:rsidRPr="00D36414">
        <w:rPr>
          <w:rFonts w:cstheme="minorHAnsi"/>
          <w:i/>
          <w:iCs/>
          <w:lang w:val="es-ES"/>
        </w:rPr>
        <w:t>NeoBiota</w:t>
      </w:r>
      <w:r w:rsidRPr="00D36414">
        <w:rPr>
          <w:rFonts w:cstheme="minorHAnsi"/>
          <w:lang w:val="es-ES"/>
        </w:rPr>
        <w:t xml:space="preserve">, </w:t>
      </w:r>
      <w:r w:rsidRPr="00D36414">
        <w:rPr>
          <w:rFonts w:cstheme="minorHAnsi"/>
          <w:i/>
          <w:iCs/>
          <w:lang w:val="es-ES"/>
        </w:rPr>
        <w:t>27</w:t>
      </w:r>
      <w:r w:rsidRPr="00D36414">
        <w:rPr>
          <w:rFonts w:cstheme="minorHAnsi"/>
          <w:lang w:val="es-ES"/>
        </w:rPr>
        <w:t xml:space="preserve">, 1–23. </w:t>
      </w:r>
      <w:hyperlink r:id="rId2906" w:history="1">
        <w:r w:rsidRPr="00D36414">
          <w:rPr>
            <w:rStyle w:val="Hyperlink"/>
            <w:rFonts w:cstheme="minorHAnsi"/>
            <w:lang w:val="es-ES"/>
          </w:rPr>
          <w:t>http://doi.org/10.3897/neobiota.27.5007</w:t>
        </w:r>
      </w:hyperlink>
    </w:p>
    <w:p w14:paraId="753D73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Schlaepfer, M. A., Sax, D. F., &amp; Olden, J. D. (2011). </w:t>
      </w:r>
      <w:r w:rsidRPr="00D36414">
        <w:rPr>
          <w:rFonts w:cstheme="minorHAnsi"/>
        </w:rPr>
        <w:t xml:space="preserve">The potential conservation value of non-native species. </w:t>
      </w:r>
      <w:r w:rsidRPr="00D36414">
        <w:rPr>
          <w:rFonts w:cstheme="minorHAnsi"/>
          <w:i/>
          <w:iCs/>
        </w:rPr>
        <w:t>Conservation Biology</w:t>
      </w:r>
      <w:r w:rsidRPr="00D36414">
        <w:rPr>
          <w:rFonts w:cstheme="minorHAnsi"/>
        </w:rPr>
        <w:t xml:space="preserve">, </w:t>
      </w:r>
      <w:r w:rsidRPr="00D36414">
        <w:rPr>
          <w:rFonts w:cstheme="minorHAnsi"/>
          <w:i/>
          <w:iCs/>
        </w:rPr>
        <w:t>25</w:t>
      </w:r>
      <w:r w:rsidRPr="00D36414">
        <w:rPr>
          <w:rFonts w:cstheme="minorHAnsi"/>
        </w:rPr>
        <w:t xml:space="preserve">(3), 428–437. </w:t>
      </w:r>
      <w:hyperlink r:id="rId2907" w:history="1">
        <w:r w:rsidRPr="00D36414">
          <w:rPr>
            <w:rStyle w:val="Hyperlink"/>
            <w:rFonts w:cstheme="minorHAnsi"/>
          </w:rPr>
          <w:t>http://doi.org/10.1111/j.1523-1739.2010.01646.x</w:t>
        </w:r>
      </w:hyperlink>
    </w:p>
    <w:p w14:paraId="51966CE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midt, N. M., Ims, R. A., Hoye, T. T., Gilg, O., Hansen, L. H., Hansen, J., Lund, M., Fuglei, E., Forchhammer, M. C., &amp; Sittler, B. (2012). Response of an arctic predator guild to collapsing lemming cycle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9</w:t>
      </w:r>
      <w:r w:rsidRPr="00D36414">
        <w:rPr>
          <w:rFonts w:cstheme="minorHAnsi"/>
        </w:rPr>
        <w:t xml:space="preserve">(1746), 4417–4422. </w:t>
      </w:r>
      <w:hyperlink r:id="rId2908" w:history="1">
        <w:r w:rsidRPr="00D36414">
          <w:rPr>
            <w:rStyle w:val="Hyperlink"/>
            <w:rFonts w:cstheme="minorHAnsi"/>
          </w:rPr>
          <w:t>http://doi.org/10.1098/rspb.2012.1490</w:t>
        </w:r>
      </w:hyperlink>
    </w:p>
    <w:p w14:paraId="12DC86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neider, U., Becker, A., Finger, P., Meyer-Christoffer, A., Rudolf, B., &amp; Ziese, M. (2011). </w:t>
      </w:r>
      <w:r w:rsidRPr="00D36414">
        <w:rPr>
          <w:rFonts w:cstheme="minorHAnsi"/>
          <w:i/>
          <w:iCs/>
        </w:rPr>
        <w:t>GPCC full data reanalysis version 6.0 at 0.5: monthly land-surface precipitation from rain-gauges built on GTS-based and historic data</w:t>
      </w:r>
      <w:r w:rsidRPr="00D36414">
        <w:rPr>
          <w:rFonts w:cstheme="minorHAnsi"/>
        </w:rPr>
        <w:t xml:space="preserve">. Retrieved from </w:t>
      </w:r>
      <w:hyperlink r:id="rId2909" w:history="1">
        <w:r w:rsidRPr="00D36414">
          <w:rPr>
            <w:rStyle w:val="Hyperlink"/>
            <w:rFonts w:cstheme="minorHAnsi"/>
          </w:rPr>
          <w:t>https://www.esrl.noaa.gov/psd/data/gridded/data.gpcc.html</w:t>
        </w:r>
      </w:hyperlink>
    </w:p>
    <w:p w14:paraId="312C38B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oer, K., Giegrich, J., Kovanda, J., Lauwigi, C., Liebich, A., Buyny, S., &amp; Matthias, J. (2012). </w:t>
      </w:r>
      <w:r w:rsidRPr="00D36414">
        <w:rPr>
          <w:rFonts w:cstheme="minorHAnsi"/>
          <w:i/>
          <w:iCs/>
        </w:rPr>
        <w:t>Conversion of European product flows into raw material equivalents</w:t>
      </w:r>
      <w:r w:rsidRPr="00D36414">
        <w:rPr>
          <w:rFonts w:cstheme="minorHAnsi"/>
        </w:rPr>
        <w:t xml:space="preserve">. Heidelberg, Germany: </w:t>
      </w:r>
      <w:r w:rsidRPr="00D36414">
        <w:rPr>
          <w:rFonts w:cstheme="minorHAnsi"/>
          <w:bCs/>
        </w:rPr>
        <w:t>Institut für Energie- und Umweltforschung</w:t>
      </w:r>
      <w:r w:rsidRPr="00D36414">
        <w:rPr>
          <w:rFonts w:cstheme="minorHAnsi"/>
        </w:rPr>
        <w:t>.</w:t>
      </w:r>
    </w:p>
    <w:p w14:paraId="0889BBC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ulp, C. J. E., Thuiller, W., &amp; Verburg, P. H. (2014). Wild food in Europe: A synthesis of knowledge and data of terrestrial wild food as an ecosystem service. </w:t>
      </w:r>
      <w:r w:rsidRPr="00D36414">
        <w:rPr>
          <w:rFonts w:cstheme="minorHAnsi"/>
          <w:i/>
          <w:iCs/>
        </w:rPr>
        <w:t>Ecological Economics</w:t>
      </w:r>
      <w:r w:rsidRPr="00D36414">
        <w:rPr>
          <w:rFonts w:cstheme="minorHAnsi"/>
        </w:rPr>
        <w:t xml:space="preserve">, </w:t>
      </w:r>
      <w:r w:rsidRPr="00D36414">
        <w:rPr>
          <w:rFonts w:cstheme="minorHAnsi"/>
          <w:i/>
          <w:iCs/>
        </w:rPr>
        <w:t>105</w:t>
      </w:r>
      <w:r w:rsidRPr="00D36414">
        <w:rPr>
          <w:rFonts w:cstheme="minorHAnsi"/>
        </w:rPr>
        <w:t xml:space="preserve">, 292–305. </w:t>
      </w:r>
      <w:hyperlink r:id="rId2910" w:history="1">
        <w:r w:rsidRPr="00D36414">
          <w:rPr>
            <w:rStyle w:val="Hyperlink"/>
            <w:rFonts w:cstheme="minorHAnsi"/>
          </w:rPr>
          <w:t>http://doi.org/10.1016/j.ecolecon.2014.06.018</w:t>
        </w:r>
      </w:hyperlink>
    </w:p>
    <w:p w14:paraId="26F654B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Schultze, J., Gärtner, S., Bauhus, J., Meyer, P., &amp; Reif, A. (2014). Criteria to evaluate the conservation value of strictly protected forest reserves in Central Europe. </w:t>
      </w:r>
      <w:r w:rsidRPr="00D36414">
        <w:rPr>
          <w:rFonts w:cstheme="minorHAnsi"/>
          <w:i/>
          <w:iCs/>
        </w:rPr>
        <w:t>Biodiversity and Conservation</w:t>
      </w:r>
      <w:r w:rsidRPr="00D36414">
        <w:rPr>
          <w:rFonts w:cstheme="minorHAnsi"/>
        </w:rPr>
        <w:t xml:space="preserve">, </w:t>
      </w:r>
      <w:r w:rsidRPr="00D36414">
        <w:rPr>
          <w:rFonts w:cstheme="minorHAnsi"/>
          <w:i/>
          <w:iCs/>
        </w:rPr>
        <w:t>23</w:t>
      </w:r>
      <w:r w:rsidRPr="00D36414">
        <w:rPr>
          <w:rFonts w:cstheme="minorHAnsi"/>
        </w:rPr>
        <w:t xml:space="preserve">(14), 3519–3542. </w:t>
      </w:r>
      <w:hyperlink r:id="rId2911" w:history="1">
        <w:r w:rsidRPr="00D36414">
          <w:rPr>
            <w:rStyle w:val="Hyperlink"/>
            <w:rFonts w:cstheme="minorHAnsi"/>
          </w:rPr>
          <w:t>http://doi.org/10.1007/s10531-014-0787-2</w:t>
        </w:r>
      </w:hyperlink>
    </w:p>
    <w:p w14:paraId="531D58A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ulze, E. D., Bouriaud, O. B., Wäldchen, J., Eisenhauer, N., Walentowski, H., Seele, C., Heinze, E., Pruschitzki, U. P., Dănilă, G., Marin, G., Hessenmöller, D., Bouriaud, L., &amp; Teodosiu, M. (2014). Ungulate browsing causes species loss in deciduous forests independent of community dynamics and silvicultural management in central and southeastern Europe. </w:t>
      </w:r>
      <w:r w:rsidRPr="00D36414">
        <w:rPr>
          <w:rFonts w:cstheme="minorHAnsi"/>
          <w:i/>
          <w:iCs/>
        </w:rPr>
        <w:t>Annals of Forest Research</w:t>
      </w:r>
      <w:r w:rsidRPr="00D36414">
        <w:rPr>
          <w:rFonts w:cstheme="minorHAnsi"/>
        </w:rPr>
        <w:t xml:space="preserve">, </w:t>
      </w:r>
      <w:r w:rsidRPr="00D36414">
        <w:rPr>
          <w:rFonts w:cstheme="minorHAnsi"/>
          <w:i/>
          <w:iCs/>
        </w:rPr>
        <w:t>57</w:t>
      </w:r>
      <w:r w:rsidRPr="00D36414">
        <w:rPr>
          <w:rFonts w:cstheme="minorHAnsi"/>
        </w:rPr>
        <w:t xml:space="preserve">(2), 1. </w:t>
      </w:r>
      <w:hyperlink r:id="rId2912" w:history="1">
        <w:r w:rsidRPr="00D36414">
          <w:rPr>
            <w:rStyle w:val="Hyperlink"/>
            <w:rFonts w:cstheme="minorHAnsi"/>
          </w:rPr>
          <w:t>http://doi.org/10.15287/afr.2014.273</w:t>
        </w:r>
      </w:hyperlink>
    </w:p>
    <w:p w14:paraId="27E007B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uur, E. A. G., Crummer, K. G., Vogel, J. G., &amp; Mack, M. C. (2007). Plant species composition and productivity following permafrost thaw and thermokarst in Alaskan tundra. </w:t>
      </w:r>
      <w:r w:rsidRPr="00D36414">
        <w:rPr>
          <w:rFonts w:cstheme="minorHAnsi"/>
          <w:i/>
          <w:iCs/>
        </w:rPr>
        <w:t>Ecosystems</w:t>
      </w:r>
      <w:r w:rsidRPr="00D36414">
        <w:rPr>
          <w:rFonts w:cstheme="minorHAnsi"/>
        </w:rPr>
        <w:t xml:space="preserve">, </w:t>
      </w:r>
      <w:r w:rsidRPr="00D36414">
        <w:rPr>
          <w:rFonts w:cstheme="minorHAnsi"/>
          <w:i/>
          <w:iCs/>
        </w:rPr>
        <w:t>10</w:t>
      </w:r>
      <w:r w:rsidRPr="00D36414">
        <w:rPr>
          <w:rFonts w:cstheme="minorHAnsi"/>
        </w:rPr>
        <w:t xml:space="preserve">(2), 280–292. </w:t>
      </w:r>
      <w:hyperlink r:id="rId2913" w:history="1">
        <w:r w:rsidRPr="00D36414">
          <w:rPr>
            <w:rStyle w:val="Hyperlink"/>
            <w:rFonts w:cstheme="minorHAnsi"/>
          </w:rPr>
          <w:t>http://doi.org/10.1007/s10021-007-9024-0</w:t>
        </w:r>
      </w:hyperlink>
    </w:p>
    <w:p w14:paraId="5895D98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hweiger, O., Musche, M., Bailey, D., Billeter, R., Diekötter, T., Hendrickx, F., Herzog, F., Liira, J., Maelfait, J. P., Speelmans, M., &amp; Dziock, F. (2007). Functional richness of local hoverfly communities (Diptera, Syrphidae) in response to land use across temperate Europe. </w:t>
      </w:r>
      <w:r w:rsidRPr="00D36414">
        <w:rPr>
          <w:rFonts w:cstheme="minorHAnsi"/>
          <w:i/>
          <w:iCs/>
        </w:rPr>
        <w:t>Oikos</w:t>
      </w:r>
      <w:r w:rsidRPr="00D36414">
        <w:rPr>
          <w:rFonts w:cstheme="minorHAnsi"/>
        </w:rPr>
        <w:t xml:space="preserve">, </w:t>
      </w:r>
      <w:r w:rsidRPr="00D36414">
        <w:rPr>
          <w:rFonts w:cstheme="minorHAnsi"/>
          <w:i/>
          <w:iCs/>
        </w:rPr>
        <w:t>116</w:t>
      </w:r>
      <w:r w:rsidRPr="00D36414">
        <w:rPr>
          <w:rFonts w:cstheme="minorHAnsi"/>
        </w:rPr>
        <w:t xml:space="preserve">(3), 461–472. </w:t>
      </w:r>
      <w:hyperlink r:id="rId2914" w:history="1">
        <w:r w:rsidRPr="00D36414">
          <w:rPr>
            <w:rStyle w:val="Hyperlink"/>
            <w:rFonts w:cstheme="minorHAnsi"/>
          </w:rPr>
          <w:t>http://doi.org/10.1111/j.2007.0030-1299.15372.x</w:t>
        </w:r>
      </w:hyperlink>
    </w:p>
    <w:p w14:paraId="07C6807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cott, A. C., Bowman, D. M. J. S., Bond, W. J., Pyne, S. J., &amp; Alexander, M. E. (2014). </w:t>
      </w:r>
      <w:r w:rsidRPr="00D36414">
        <w:rPr>
          <w:rFonts w:cstheme="minorHAnsi"/>
          <w:i/>
          <w:iCs/>
        </w:rPr>
        <w:t>Fire on Earth: an introduction</w:t>
      </w:r>
      <w:r w:rsidRPr="00D36414">
        <w:rPr>
          <w:rFonts w:cstheme="minorHAnsi"/>
        </w:rPr>
        <w:t>. Chichester, UK: John Wiley &amp; Sons, Ltd.</w:t>
      </w:r>
    </w:p>
    <w:p w14:paraId="653AEAB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bek, P., Altman, J., Platek, M., &amp; Cizek, L. (2013). Is active management the key to the conservation of saproxylic biodiversity? Pollarding promotes the formation of tree hollows. </w:t>
      </w:r>
      <w:r w:rsidRPr="00D36414">
        <w:rPr>
          <w:rFonts w:cstheme="minorHAnsi"/>
          <w:i/>
          <w:iCs/>
        </w:rPr>
        <w:t>PLoS ONE</w:t>
      </w:r>
      <w:r w:rsidRPr="00D36414">
        <w:rPr>
          <w:rFonts w:cstheme="minorHAnsi"/>
        </w:rPr>
        <w:t xml:space="preserve">, </w:t>
      </w:r>
      <w:r w:rsidRPr="00D36414">
        <w:rPr>
          <w:rFonts w:cstheme="minorHAnsi"/>
          <w:i/>
          <w:iCs/>
        </w:rPr>
        <w:t>8</w:t>
      </w:r>
      <w:r w:rsidRPr="00D36414">
        <w:rPr>
          <w:rFonts w:cstheme="minorHAnsi"/>
        </w:rPr>
        <w:t xml:space="preserve">(3), e60456. </w:t>
      </w:r>
      <w:hyperlink r:id="rId2915" w:history="1">
        <w:r w:rsidRPr="00D36414">
          <w:rPr>
            <w:rStyle w:val="Hyperlink"/>
            <w:rFonts w:cstheme="minorHAnsi"/>
          </w:rPr>
          <w:t>http://doi.org/10.1371/journal.pone.0060456</w:t>
        </w:r>
      </w:hyperlink>
    </w:p>
    <w:p w14:paraId="204C0D2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ddon, A. W. R., Macias-Fauria, M., Long, P. R., Benz, D., &amp; Willis, K. J. (2016). Sensitivity of global terrestrial ecosystems to climate variability. </w:t>
      </w:r>
      <w:r w:rsidRPr="00D36414">
        <w:rPr>
          <w:rFonts w:cstheme="minorHAnsi"/>
          <w:i/>
          <w:iCs/>
        </w:rPr>
        <w:t>Nature</w:t>
      </w:r>
      <w:r w:rsidRPr="00D36414">
        <w:rPr>
          <w:rFonts w:cstheme="minorHAnsi"/>
        </w:rPr>
        <w:t xml:space="preserve">, </w:t>
      </w:r>
      <w:r w:rsidRPr="00D36414">
        <w:rPr>
          <w:rFonts w:cstheme="minorHAnsi"/>
          <w:i/>
          <w:iCs/>
        </w:rPr>
        <w:t>531</w:t>
      </w:r>
      <w:r w:rsidRPr="00D36414">
        <w:rPr>
          <w:rFonts w:cstheme="minorHAnsi"/>
        </w:rPr>
        <w:t xml:space="preserve">(7593), 229–232. </w:t>
      </w:r>
      <w:hyperlink r:id="rId2916" w:history="1">
        <w:r w:rsidRPr="00D36414">
          <w:rPr>
            <w:rStyle w:val="Hyperlink"/>
            <w:rFonts w:cstheme="minorHAnsi"/>
          </w:rPr>
          <w:t>http://doi.org/10.1038/nature16986</w:t>
        </w:r>
      </w:hyperlink>
    </w:p>
    <w:p w14:paraId="20A18FB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dik, D. J. (1993). A note on Soviet per capita meat consumption. </w:t>
      </w:r>
      <w:r w:rsidRPr="00D36414">
        <w:rPr>
          <w:rFonts w:cstheme="minorHAnsi"/>
          <w:i/>
          <w:iCs/>
        </w:rPr>
        <w:t>Comparative Economic Studies</w:t>
      </w:r>
      <w:r w:rsidRPr="00D36414">
        <w:rPr>
          <w:rFonts w:cstheme="minorHAnsi"/>
        </w:rPr>
        <w:t xml:space="preserve">, </w:t>
      </w:r>
      <w:r w:rsidRPr="00D36414">
        <w:rPr>
          <w:rFonts w:cstheme="minorHAnsi"/>
          <w:i/>
          <w:iCs/>
        </w:rPr>
        <w:t>35</w:t>
      </w:r>
      <w:r w:rsidRPr="00D36414">
        <w:rPr>
          <w:rFonts w:cstheme="minorHAnsi"/>
        </w:rPr>
        <w:t xml:space="preserve">(3), 39–48. </w:t>
      </w:r>
      <w:hyperlink r:id="rId2917" w:history="1">
        <w:r w:rsidRPr="00D36414">
          <w:rPr>
            <w:rStyle w:val="Hyperlink"/>
            <w:rFonts w:cstheme="minorHAnsi"/>
          </w:rPr>
          <w:t>http://doi.org/10.1057/ces.1993.22</w:t>
        </w:r>
      </w:hyperlink>
    </w:p>
    <w:p w14:paraId="71137E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ebens, H., Blackburn, T. M., Dyer, E., Genovesi, P., Hulme, P. E., Jeschke, J. M., Pagad, S., Pyšek, P., Winter, M., Arianoutsou, M., Bacher, S., Blasius, B., Brundu, G., Capinha, C., Celesti-Grapow, L., Dawson, W., Dullinger, S., Fuentes, N., Jäger, H., Kartesz, J., Kenis, M., Kreft, H., Kühn, I., Lenzner, B., Liebhold, A., Mosena, A., Moser, D., Nishino, M., Pearman, D., Pergl, J., Rabitsch, W., Rojas-Sandoval, J., Roques, A., Rorke, S., Rossinelli, S., Roy, H. E., Scalera, R., Schindler, S., Štajerová, K., Tokarska-Guzik, B., Kleunen, M. van, Walker, K., Weigelt, P., Yamanaka, T., &amp; Essl, F. (2017). No saturation in the accumulation of alien species worldwide. </w:t>
      </w:r>
      <w:r w:rsidRPr="00D36414">
        <w:rPr>
          <w:rFonts w:cstheme="minorHAnsi"/>
          <w:i/>
          <w:iCs/>
        </w:rPr>
        <w:t>Nature Communications</w:t>
      </w:r>
      <w:r w:rsidRPr="00D36414">
        <w:rPr>
          <w:rFonts w:cstheme="minorHAnsi"/>
          <w:i/>
        </w:rPr>
        <w:t>, 8,</w:t>
      </w:r>
      <w:r w:rsidRPr="00D36414">
        <w:rPr>
          <w:rFonts w:cstheme="minorHAnsi"/>
        </w:rPr>
        <w:t xml:space="preserve"> 14435. </w:t>
      </w:r>
      <w:hyperlink r:id="rId2918" w:history="1">
        <w:r w:rsidRPr="00D36414">
          <w:rPr>
            <w:rStyle w:val="Hyperlink"/>
            <w:rFonts w:cstheme="minorHAnsi"/>
          </w:rPr>
          <w:t>http://doi.org/10.1038/ncomms14435</w:t>
        </w:r>
      </w:hyperlink>
    </w:p>
    <w:p w14:paraId="13D6B9D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ebens, H., Essl, F., Dawson, W., Fuentes, N., Moser, D., Pergl, J., Pyšek, P., van Kleunen, M., Weber, E., Winter, M., &amp; Blasius, B. (2015). Global trade will accelerate plant invasions in emerging economies under climate change.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11), 4128–4140. </w:t>
      </w:r>
      <w:hyperlink r:id="rId2919" w:history="1">
        <w:r w:rsidRPr="00D36414">
          <w:rPr>
            <w:rStyle w:val="Hyperlink"/>
            <w:rFonts w:cstheme="minorHAnsi"/>
          </w:rPr>
          <w:t>http://doi.org/10.1111/gcb.13021</w:t>
        </w:r>
      </w:hyperlink>
    </w:p>
    <w:p w14:paraId="2FA5661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gan, D. B., Murray, K. A., &amp; Watson, J. E. M. (2016). A global assessment of current and future biodiversity vulnerability to habitat loss-climate change interactions. </w:t>
      </w:r>
      <w:r w:rsidRPr="00D36414">
        <w:rPr>
          <w:rFonts w:cstheme="minorHAnsi"/>
          <w:i/>
          <w:iCs/>
        </w:rPr>
        <w:t>Global Ecology and Conservation</w:t>
      </w:r>
      <w:r w:rsidRPr="00D36414">
        <w:rPr>
          <w:rFonts w:cstheme="minorHAnsi"/>
        </w:rPr>
        <w:t xml:space="preserve">, </w:t>
      </w:r>
      <w:r w:rsidRPr="00D36414">
        <w:rPr>
          <w:rFonts w:cstheme="minorHAnsi"/>
          <w:i/>
          <w:iCs/>
        </w:rPr>
        <w:t>5</w:t>
      </w:r>
      <w:r w:rsidRPr="00D36414">
        <w:rPr>
          <w:rFonts w:cstheme="minorHAnsi"/>
        </w:rPr>
        <w:t xml:space="preserve">, 12–21. </w:t>
      </w:r>
      <w:hyperlink r:id="rId2920" w:history="1">
        <w:r w:rsidRPr="00D36414">
          <w:rPr>
            <w:rStyle w:val="Hyperlink"/>
            <w:rFonts w:cstheme="minorHAnsi"/>
          </w:rPr>
          <w:t>http://doi.org/10.1016/j.gecco.2015.11.002</w:t>
        </w:r>
      </w:hyperlink>
    </w:p>
    <w:p w14:paraId="774994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miat, R. (2000). Present and future. </w:t>
      </w:r>
      <w:r w:rsidRPr="00D36414">
        <w:rPr>
          <w:rFonts w:cstheme="minorHAnsi"/>
          <w:i/>
          <w:iCs/>
        </w:rPr>
        <w:t>Water International</w:t>
      </w:r>
      <w:r w:rsidRPr="00D36414">
        <w:rPr>
          <w:rFonts w:cstheme="minorHAnsi"/>
        </w:rPr>
        <w:t xml:space="preserve">, </w:t>
      </w:r>
      <w:r w:rsidRPr="00D36414">
        <w:rPr>
          <w:rFonts w:cstheme="minorHAnsi"/>
          <w:i/>
          <w:iCs/>
        </w:rPr>
        <w:t>25</w:t>
      </w:r>
      <w:r w:rsidRPr="00D36414">
        <w:rPr>
          <w:rFonts w:cstheme="minorHAnsi"/>
        </w:rPr>
        <w:t xml:space="preserve">(1), 54–65. </w:t>
      </w:r>
      <w:hyperlink r:id="rId2921" w:history="1">
        <w:r w:rsidRPr="00D36414">
          <w:rPr>
            <w:rStyle w:val="Hyperlink"/>
            <w:rFonts w:cstheme="minorHAnsi"/>
          </w:rPr>
          <w:t>http://doi.org/10.1080/02508060008686797</w:t>
        </w:r>
      </w:hyperlink>
    </w:p>
    <w:p w14:paraId="5CBFF7E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reke, F., Dobricki, M., Wilkes, J., Kaeser, A., Graves, A. R., Szerencsits, E., &amp; Herzog, F. (2016). Swiss </w:t>
      </w:r>
      <w:r w:rsidRPr="00D36414">
        <w:rPr>
          <w:rFonts w:cstheme="minorHAnsi"/>
        </w:rPr>
        <w:lastRenderedPageBreak/>
        <w:t xml:space="preserve">farmers don’t adopt agroforestry because they fear for their reputation. </w:t>
      </w:r>
      <w:r w:rsidRPr="00D36414">
        <w:rPr>
          <w:rFonts w:cstheme="minorHAnsi"/>
          <w:i/>
          <w:iCs/>
        </w:rPr>
        <w:t>Agroforestry Systems</w:t>
      </w:r>
      <w:r w:rsidRPr="00D36414">
        <w:rPr>
          <w:rFonts w:cstheme="minorHAnsi"/>
        </w:rPr>
        <w:t xml:space="preserve">, </w:t>
      </w:r>
      <w:r w:rsidRPr="00D36414">
        <w:rPr>
          <w:rFonts w:cstheme="minorHAnsi"/>
          <w:i/>
          <w:iCs/>
        </w:rPr>
        <w:t>90</w:t>
      </w:r>
      <w:r w:rsidRPr="00D36414">
        <w:rPr>
          <w:rFonts w:cstheme="minorHAnsi"/>
        </w:rPr>
        <w:t xml:space="preserve">(3), 385–394. </w:t>
      </w:r>
      <w:hyperlink r:id="rId2922" w:history="1">
        <w:r w:rsidRPr="00D36414">
          <w:rPr>
            <w:rStyle w:val="Hyperlink"/>
            <w:rFonts w:cstheme="minorHAnsi"/>
          </w:rPr>
          <w:t>http://doi.org/10.1007/s10457-015-9861-3</w:t>
        </w:r>
      </w:hyperlink>
    </w:p>
    <w:p w14:paraId="4B96376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rra, P., Pons, X., &amp; Saurí, D. (2008). Land-cover and land-use change in a Mediterranean landscape: A spatial analysis of driving forces integrating biophysical and human factors. </w:t>
      </w:r>
      <w:r w:rsidRPr="00D36414">
        <w:rPr>
          <w:rFonts w:cstheme="minorHAnsi"/>
          <w:i/>
          <w:iCs/>
        </w:rPr>
        <w:t>Applied Geography</w:t>
      </w:r>
      <w:r w:rsidRPr="00D36414">
        <w:rPr>
          <w:rFonts w:cstheme="minorHAnsi"/>
        </w:rPr>
        <w:t xml:space="preserve">, </w:t>
      </w:r>
      <w:r w:rsidRPr="00D36414">
        <w:rPr>
          <w:rFonts w:cstheme="minorHAnsi"/>
          <w:i/>
          <w:iCs/>
        </w:rPr>
        <w:t>28</w:t>
      </w:r>
      <w:r w:rsidRPr="00D36414">
        <w:rPr>
          <w:rFonts w:cstheme="minorHAnsi"/>
        </w:rPr>
        <w:t xml:space="preserve">(3), 189–209. </w:t>
      </w:r>
      <w:hyperlink r:id="rId2923" w:history="1">
        <w:r w:rsidRPr="00D36414">
          <w:rPr>
            <w:rStyle w:val="Hyperlink"/>
            <w:rFonts w:cstheme="minorHAnsi"/>
          </w:rPr>
          <w:t>http://doi.org/10.1016/j.apgeog.2008.02.001</w:t>
        </w:r>
      </w:hyperlink>
    </w:p>
    <w:p w14:paraId="5CD8462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evastiyanov, D. V, Colpaert, A., Korostelyov, E., Mulyava, O., &amp; Shitova, L. (2014). Management of tourism and recreation possibilities for the sustainable development of the north-western border region in Russia. </w:t>
      </w:r>
      <w:r w:rsidRPr="00D36414">
        <w:rPr>
          <w:rFonts w:cstheme="minorHAnsi"/>
          <w:i/>
          <w:iCs/>
        </w:rPr>
        <w:t>Nordia Geographical Publications</w:t>
      </w:r>
      <w:r w:rsidRPr="00D36414">
        <w:rPr>
          <w:rFonts w:cstheme="minorHAnsi"/>
        </w:rPr>
        <w:t xml:space="preserve">, </w:t>
      </w:r>
      <w:r w:rsidRPr="00D36414">
        <w:rPr>
          <w:rFonts w:cstheme="minorHAnsi"/>
          <w:i/>
          <w:iCs/>
        </w:rPr>
        <w:t>43</w:t>
      </w:r>
      <w:r w:rsidRPr="00D36414">
        <w:rPr>
          <w:rFonts w:cstheme="minorHAnsi"/>
        </w:rPr>
        <w:t>(1), 27–38.</w:t>
      </w:r>
    </w:p>
    <w:p w14:paraId="7007466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ackelford, N., Hobbs, R. J., Burgar, J. M., Erickson, T. E., Fontaine, J. B., Laliberté, E., Ramalho, C. E., Perring, M. P., &amp; Standish, R. J. (2013). Primed for change: Developing ecological restoration for the 21st century. </w:t>
      </w:r>
      <w:r w:rsidRPr="00D36414">
        <w:rPr>
          <w:rFonts w:cstheme="minorHAnsi"/>
          <w:i/>
          <w:iCs/>
        </w:rPr>
        <w:t>Restoration Ecology</w:t>
      </w:r>
      <w:r w:rsidRPr="00D36414">
        <w:rPr>
          <w:rFonts w:cstheme="minorHAnsi"/>
        </w:rPr>
        <w:t xml:space="preserve">, </w:t>
      </w:r>
      <w:r w:rsidRPr="00D36414">
        <w:rPr>
          <w:rFonts w:cstheme="minorHAnsi"/>
          <w:i/>
          <w:iCs/>
        </w:rPr>
        <w:t>21</w:t>
      </w:r>
      <w:r w:rsidRPr="00D36414">
        <w:rPr>
          <w:rFonts w:cstheme="minorHAnsi"/>
        </w:rPr>
        <w:t xml:space="preserve">(3), 297–304. </w:t>
      </w:r>
      <w:hyperlink r:id="rId2924" w:history="1">
        <w:r w:rsidRPr="00D36414">
          <w:rPr>
            <w:rStyle w:val="Hyperlink"/>
            <w:rFonts w:cstheme="minorHAnsi"/>
          </w:rPr>
          <w:t>http://doi.org/10.1111/rec.12012</w:t>
        </w:r>
      </w:hyperlink>
    </w:p>
    <w:p w14:paraId="622535F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agaida, N. (2005). Agricultural land market in Russia: Living with constraints. </w:t>
      </w:r>
      <w:r w:rsidRPr="00D36414">
        <w:rPr>
          <w:rFonts w:cstheme="minorHAnsi"/>
          <w:i/>
          <w:iCs/>
        </w:rPr>
        <w:t>Comparative Economic Studies</w:t>
      </w:r>
      <w:r w:rsidRPr="00D36414">
        <w:rPr>
          <w:rFonts w:cstheme="minorHAnsi"/>
        </w:rPr>
        <w:t xml:space="preserve">, </w:t>
      </w:r>
      <w:r w:rsidRPr="00D36414">
        <w:rPr>
          <w:rFonts w:cstheme="minorHAnsi"/>
          <w:i/>
          <w:iCs/>
        </w:rPr>
        <w:t>47</w:t>
      </w:r>
      <w:r w:rsidRPr="00D36414">
        <w:rPr>
          <w:rFonts w:cstheme="minorHAnsi"/>
        </w:rPr>
        <w:t xml:space="preserve">(1), 127–140. </w:t>
      </w:r>
      <w:hyperlink r:id="rId2925" w:history="1">
        <w:r w:rsidRPr="00D36414">
          <w:rPr>
            <w:rStyle w:val="Hyperlink"/>
            <w:rFonts w:cstheme="minorHAnsi"/>
          </w:rPr>
          <w:t>http://doi.org/10.1057/palgrave.ces.8100080</w:t>
        </w:r>
      </w:hyperlink>
    </w:p>
    <w:p w14:paraId="4893F61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effield, J., &amp; Wood, E. F. (2008a). Global trends and variability in soil moisture and drought characteristics, 1950-2000, from observation-driven simulations of the terrestrial hydrologic cycle. </w:t>
      </w:r>
      <w:r w:rsidRPr="00D36414">
        <w:rPr>
          <w:rFonts w:cstheme="minorHAnsi"/>
          <w:i/>
          <w:iCs/>
        </w:rPr>
        <w:t>Journal of Climate</w:t>
      </w:r>
      <w:r w:rsidRPr="00D36414">
        <w:rPr>
          <w:rFonts w:cstheme="minorHAnsi"/>
        </w:rPr>
        <w:t xml:space="preserve">, </w:t>
      </w:r>
      <w:r w:rsidRPr="00D36414">
        <w:rPr>
          <w:rFonts w:cstheme="minorHAnsi"/>
          <w:i/>
          <w:iCs/>
        </w:rPr>
        <w:t>21</w:t>
      </w:r>
      <w:r w:rsidRPr="00D36414">
        <w:rPr>
          <w:rFonts w:cstheme="minorHAnsi"/>
        </w:rPr>
        <w:t xml:space="preserve">(3), 432–458. </w:t>
      </w:r>
      <w:hyperlink r:id="rId2926" w:history="1">
        <w:r w:rsidRPr="00D36414">
          <w:rPr>
            <w:rStyle w:val="Hyperlink"/>
            <w:rFonts w:cstheme="minorHAnsi"/>
          </w:rPr>
          <w:t>http://doi.org/10.1175/2007JCLI1822.1</w:t>
        </w:r>
      </w:hyperlink>
    </w:p>
    <w:p w14:paraId="6F555E8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effield, J., &amp; Wood, E. F. (2008b). Projected changes in drought occurrence under future global warming from multi-model, multi-scenario, IPCC AR4 simulations. </w:t>
      </w:r>
      <w:r w:rsidRPr="00D36414">
        <w:rPr>
          <w:rFonts w:cstheme="minorHAnsi"/>
          <w:i/>
          <w:iCs/>
        </w:rPr>
        <w:t>Climate Dynamics</w:t>
      </w:r>
      <w:r w:rsidRPr="00D36414">
        <w:rPr>
          <w:rFonts w:cstheme="minorHAnsi"/>
        </w:rPr>
        <w:t xml:space="preserve">, </w:t>
      </w:r>
      <w:r w:rsidRPr="00D36414">
        <w:rPr>
          <w:rFonts w:cstheme="minorHAnsi"/>
          <w:i/>
          <w:iCs/>
        </w:rPr>
        <w:t>31</w:t>
      </w:r>
      <w:r w:rsidRPr="00D36414">
        <w:rPr>
          <w:rFonts w:cstheme="minorHAnsi"/>
        </w:rPr>
        <w:t xml:space="preserve">(1), 79–105. </w:t>
      </w:r>
      <w:hyperlink r:id="rId2927" w:history="1">
        <w:r w:rsidRPr="00D36414">
          <w:rPr>
            <w:rStyle w:val="Hyperlink"/>
            <w:rFonts w:cstheme="minorHAnsi"/>
          </w:rPr>
          <w:t>http://doi.org/10.1007/s00382-007-0340-z</w:t>
        </w:r>
      </w:hyperlink>
    </w:p>
    <w:p w14:paraId="3918FA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evchenko, D. [Шевченко, Д.]. (2016). Тест на устойчивость [Test on stability]. </w:t>
      </w:r>
      <w:r w:rsidRPr="00D36414">
        <w:rPr>
          <w:rFonts w:cstheme="minorHAnsi"/>
          <w:i/>
          <w:iCs/>
        </w:rPr>
        <w:t xml:space="preserve">Экология И Право </w:t>
      </w:r>
      <w:r w:rsidRPr="00D36414">
        <w:rPr>
          <w:rFonts w:cstheme="minorHAnsi"/>
          <w:i/>
          <w:iCs/>
        </w:rPr>
        <w:sym w:font="Symbol" w:char="F05B"/>
      </w:r>
      <w:r w:rsidRPr="00D36414">
        <w:rPr>
          <w:rFonts w:cstheme="minorHAnsi"/>
          <w:i/>
          <w:iCs/>
          <w:lang w:val="sv-SE"/>
        </w:rPr>
        <w:t>Ecology and Law</w:t>
      </w:r>
      <w:r w:rsidRPr="00D36414">
        <w:rPr>
          <w:rFonts w:cstheme="minorHAnsi"/>
          <w:i/>
          <w:iCs/>
          <w:lang w:val="sv-SE"/>
        </w:rPr>
        <w:sym w:font="Symbol" w:char="F05D"/>
      </w:r>
      <w:r w:rsidRPr="00D36414">
        <w:rPr>
          <w:rFonts w:cstheme="minorHAnsi"/>
        </w:rPr>
        <w:t xml:space="preserve">, </w:t>
      </w:r>
      <w:r w:rsidRPr="00D36414">
        <w:rPr>
          <w:rFonts w:cstheme="minorHAnsi"/>
          <w:i/>
          <w:iCs/>
        </w:rPr>
        <w:t>3</w:t>
      </w:r>
      <w:r w:rsidRPr="00D36414">
        <w:rPr>
          <w:rFonts w:cstheme="minorHAnsi"/>
        </w:rPr>
        <w:t xml:space="preserve">(63), 4–5. </w:t>
      </w:r>
    </w:p>
    <w:p w14:paraId="0E50B70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tilmark, F. [Штильмарк, Ф.]. (2003). О проблемах природных заповедников и заповедного дела на данном этапе [About problems of strict nature reserves and nature protection at this stage]. In </w:t>
      </w:r>
      <w:r w:rsidRPr="00D36414">
        <w:rPr>
          <w:rFonts w:cstheme="minorHAnsi"/>
          <w:i/>
          <w:iCs/>
        </w:rPr>
        <w:t>Роль особо охраняемых природных территорий в экономике, экологии и политике Сибирского региона [Role of nature protected areas in economy, ecology and politics of Siberian region]</w:t>
      </w:r>
      <w:r w:rsidRPr="00D36414">
        <w:rPr>
          <w:rFonts w:cstheme="minorHAnsi"/>
        </w:rPr>
        <w:t xml:space="preserve"> (pp. 13–18). Ханты Мансийск, Российская Федерация: Центра охраны дикой природы </w:t>
      </w:r>
      <w:r w:rsidRPr="00D36414">
        <w:rPr>
          <w:rFonts w:cstheme="minorHAnsi"/>
        </w:rPr>
        <w:sym w:font="Symbol" w:char="F05B"/>
      </w:r>
      <w:r w:rsidRPr="00D36414">
        <w:rPr>
          <w:rFonts w:cstheme="minorHAnsi"/>
          <w:lang w:val="sv-SE"/>
        </w:rPr>
        <w:t>Hanty Mansiysk, Russian Federation: Center for wildlife conservation</w:t>
      </w:r>
      <w:r w:rsidRPr="00D36414">
        <w:rPr>
          <w:rFonts w:cstheme="minorHAnsi"/>
          <w:lang w:val="sv-SE"/>
        </w:rPr>
        <w:sym w:font="Symbol" w:char="F05D"/>
      </w:r>
      <w:r w:rsidRPr="00D36414">
        <w:rPr>
          <w:rFonts w:cstheme="minorHAnsi"/>
        </w:rPr>
        <w:t>.</w:t>
      </w:r>
    </w:p>
    <w:p w14:paraId="498A968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htilmark, F. [Штильмарк, Ф. Р.]. (2014). </w:t>
      </w:r>
      <w:r w:rsidRPr="00D36414">
        <w:rPr>
          <w:rFonts w:cstheme="minorHAnsi"/>
          <w:i/>
          <w:iCs/>
        </w:rPr>
        <w:t>Заповедное дело России: теория, практика, история</w:t>
      </w:r>
      <w:r w:rsidRPr="00D36414">
        <w:rPr>
          <w:rFonts w:cstheme="minorHAnsi"/>
        </w:rPr>
        <w:t>. [</w:t>
      </w:r>
      <w:r w:rsidRPr="00D36414">
        <w:rPr>
          <w:rFonts w:cstheme="minorHAnsi"/>
          <w:i/>
        </w:rPr>
        <w:t xml:space="preserve">Nature conservation in Russia: theory, practice, history]. </w:t>
      </w:r>
      <w:r w:rsidRPr="00D36414">
        <w:rPr>
          <w:rFonts w:cstheme="minorHAnsi"/>
          <w:lang w:val="sv-SE"/>
        </w:rPr>
        <w:t>Moscow, Russian Federation: KMK.</w:t>
      </w:r>
    </w:p>
    <w:p w14:paraId="64BCC294"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lang w:val="sv-SE"/>
        </w:rPr>
        <w:t>Shulgin, P. M. [</w:t>
      </w:r>
      <w:r w:rsidRPr="00D36414">
        <w:rPr>
          <w:rFonts w:cstheme="minorHAnsi"/>
        </w:rPr>
        <w:t xml:space="preserve">Шульгин, П. М.]. (2007). Концепция культурного ландшафта и практика охраны этнографического наследия (на примере территорий российского Севера) [The concept of the cultural landscape and the practice of protecting the ethnographic heritage (on the example of the territories of the Russian North)]. </w:t>
      </w:r>
      <w:r w:rsidRPr="00D36414">
        <w:rPr>
          <w:rFonts w:cstheme="minorHAnsi"/>
          <w:i/>
          <w:iCs/>
        </w:rPr>
        <w:t xml:space="preserve">Мир России </w:t>
      </w:r>
      <w:r w:rsidRPr="00D36414">
        <w:rPr>
          <w:rFonts w:cstheme="minorHAnsi"/>
          <w:i/>
          <w:iCs/>
        </w:rPr>
        <w:sym w:font="Symbol" w:char="F05B"/>
      </w:r>
      <w:r w:rsidRPr="00D36414">
        <w:rPr>
          <w:rFonts w:cstheme="minorHAnsi"/>
          <w:i/>
          <w:iCs/>
        </w:rPr>
        <w:t>World of Russia</w:t>
      </w:r>
      <w:r w:rsidRPr="00D36414">
        <w:rPr>
          <w:rFonts w:cstheme="minorHAnsi"/>
          <w:i/>
          <w:iCs/>
        </w:rPr>
        <w:sym w:font="Symbol" w:char="F05D"/>
      </w:r>
      <w:r w:rsidRPr="00D36414">
        <w:rPr>
          <w:rFonts w:cstheme="minorHAnsi"/>
        </w:rPr>
        <w:t xml:space="preserve">, </w:t>
      </w:r>
      <w:r w:rsidRPr="00D36414">
        <w:rPr>
          <w:rFonts w:cstheme="minorHAnsi"/>
          <w:i/>
          <w:iCs/>
        </w:rPr>
        <w:t>3</w:t>
      </w:r>
      <w:r w:rsidRPr="00D36414">
        <w:rPr>
          <w:rFonts w:cstheme="minorHAnsi"/>
        </w:rPr>
        <w:t xml:space="preserve">, 147–166. </w:t>
      </w:r>
    </w:p>
    <w:p w14:paraId="3881A14D"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Sidenko, M. [Сиденко, М.]. (2010). О зарплатах в заповедной системе России [About salaries in the nature protected areas' system in Russia]. In </w:t>
      </w:r>
      <w:r w:rsidRPr="00D36414">
        <w:rPr>
          <w:rFonts w:cstheme="minorHAnsi"/>
          <w:i/>
          <w:iCs/>
        </w:rPr>
        <w:t>На заповедных болотах. Записки орнитолога [On the protected marshes. Notes of the ornithologist].</w:t>
      </w:r>
      <w:r w:rsidRPr="00D36414">
        <w:rPr>
          <w:rFonts w:cstheme="minorHAnsi"/>
        </w:rPr>
        <w:t xml:space="preserve"> Retrieved from </w:t>
      </w:r>
      <w:hyperlink r:id="rId2928" w:history="1">
        <w:r w:rsidRPr="00D36414">
          <w:rPr>
            <w:rStyle w:val="Hyperlink"/>
            <w:rFonts w:cstheme="minorHAnsi"/>
          </w:rPr>
          <w:t>http://marisidenko.livejournal.com/?skip=70</w:t>
        </w:r>
      </w:hyperlink>
      <w:r w:rsidRPr="00D36414">
        <w:rPr>
          <w:rFonts w:cstheme="minorHAnsi"/>
        </w:rPr>
        <w:t xml:space="preserve"> </w:t>
      </w:r>
    </w:p>
    <w:p w14:paraId="6015D246"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Sillmann, J., &amp; Roeckner, E. (2008). Indices for extreme events in projections of anthropogenic climate change. </w:t>
      </w:r>
      <w:r w:rsidRPr="00D36414">
        <w:rPr>
          <w:rFonts w:cstheme="minorHAnsi"/>
          <w:i/>
          <w:iCs/>
        </w:rPr>
        <w:t>Climatic Change</w:t>
      </w:r>
      <w:r w:rsidRPr="00D36414">
        <w:rPr>
          <w:rFonts w:cstheme="minorHAnsi"/>
        </w:rPr>
        <w:t xml:space="preserve">, </w:t>
      </w:r>
      <w:r w:rsidRPr="00D36414">
        <w:rPr>
          <w:rFonts w:cstheme="minorHAnsi"/>
          <w:i/>
          <w:iCs/>
        </w:rPr>
        <w:t>86</w:t>
      </w:r>
      <w:r w:rsidRPr="00D36414">
        <w:rPr>
          <w:rFonts w:cstheme="minorHAnsi"/>
        </w:rPr>
        <w:t xml:space="preserve">(1–2), 83–104. </w:t>
      </w:r>
      <w:hyperlink r:id="rId2929" w:history="1">
        <w:r w:rsidRPr="00D36414">
          <w:rPr>
            <w:rStyle w:val="Hyperlink"/>
            <w:rFonts w:cstheme="minorHAnsi"/>
          </w:rPr>
          <w:t>http://doi.org/10.1007/s10584-007-9308-6</w:t>
        </w:r>
      </w:hyperlink>
    </w:p>
    <w:p w14:paraId="4030B65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Sitta, N., &amp; Floriani, M. (2008). Nationalization and globalization trends in the wild mushroom commerce of Italy with emphasis on porcini (</w:t>
      </w:r>
      <w:r w:rsidRPr="00D36414">
        <w:rPr>
          <w:rFonts w:cstheme="minorHAnsi"/>
          <w:i/>
        </w:rPr>
        <w:t>Boletus edulis</w:t>
      </w:r>
      <w:r w:rsidRPr="00D36414">
        <w:rPr>
          <w:rFonts w:cstheme="minorHAnsi"/>
        </w:rPr>
        <w:t xml:space="preserve"> and allied species). </w:t>
      </w:r>
      <w:r w:rsidRPr="00D36414">
        <w:rPr>
          <w:rFonts w:cstheme="minorHAnsi"/>
          <w:i/>
          <w:iCs/>
        </w:rPr>
        <w:t>Economic Botany</w:t>
      </w:r>
      <w:r w:rsidRPr="00D36414">
        <w:rPr>
          <w:rFonts w:cstheme="minorHAnsi"/>
        </w:rPr>
        <w:t xml:space="preserve">, </w:t>
      </w:r>
      <w:r w:rsidRPr="00D36414">
        <w:rPr>
          <w:rFonts w:cstheme="minorHAnsi"/>
          <w:i/>
          <w:iCs/>
        </w:rPr>
        <w:t>62</w:t>
      </w:r>
      <w:r w:rsidRPr="00D36414">
        <w:rPr>
          <w:rFonts w:cstheme="minorHAnsi"/>
        </w:rPr>
        <w:t xml:space="preserve">(3), 307–322. </w:t>
      </w:r>
      <w:hyperlink r:id="rId2930" w:history="1">
        <w:r w:rsidRPr="00D36414">
          <w:rPr>
            <w:rStyle w:val="Hyperlink"/>
            <w:rFonts w:cstheme="minorHAnsi"/>
          </w:rPr>
          <w:t>http://doi.org/10.1007/s12231-008-9037-4</w:t>
        </w:r>
      </w:hyperlink>
    </w:p>
    <w:p w14:paraId="27CF6166"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lastRenderedPageBreak/>
        <w:t xml:space="preserve">Sitzia, T., Semenzato, P., &amp; Trentanovi, G. (2010). Natural reforestation is changing spatial patterns of rural mountain and hill landscapes: A global overview. </w:t>
      </w:r>
      <w:r w:rsidRPr="00D36414">
        <w:rPr>
          <w:rFonts w:cstheme="minorHAnsi"/>
          <w:i/>
          <w:iCs/>
        </w:rPr>
        <w:t>Forest Ecology and Management</w:t>
      </w:r>
      <w:r w:rsidRPr="00D36414">
        <w:rPr>
          <w:rFonts w:cstheme="minorHAnsi"/>
        </w:rPr>
        <w:t xml:space="preserve">, </w:t>
      </w:r>
      <w:r w:rsidRPr="00D36414">
        <w:rPr>
          <w:rFonts w:cstheme="minorHAnsi"/>
          <w:i/>
          <w:iCs/>
        </w:rPr>
        <w:t>259</w:t>
      </w:r>
      <w:r w:rsidRPr="00D36414">
        <w:rPr>
          <w:rFonts w:cstheme="minorHAnsi"/>
        </w:rPr>
        <w:t xml:space="preserve">(8), 1354–1362. </w:t>
      </w:r>
      <w:hyperlink r:id="rId2931" w:history="1">
        <w:r w:rsidRPr="00D36414">
          <w:rPr>
            <w:rStyle w:val="Hyperlink"/>
            <w:rFonts w:cstheme="minorHAnsi"/>
          </w:rPr>
          <w:t>http://doi.org/10.1016/j.foreco.2010.01.048</w:t>
        </w:r>
      </w:hyperlink>
    </w:p>
    <w:p w14:paraId="59D8585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Sjödin, N. E., Bengtsson, J., &amp; Ekbom, B. (2008). The influence of grazing intensity and landscape composition on the diversity and abundance of flower-visiting insects. </w:t>
      </w:r>
      <w:r w:rsidRPr="00D36414">
        <w:rPr>
          <w:rFonts w:cstheme="minorHAnsi"/>
          <w:i/>
          <w:iCs/>
        </w:rPr>
        <w:t>Journal of Applied Ecology</w:t>
      </w:r>
      <w:r w:rsidRPr="00D36414">
        <w:rPr>
          <w:rFonts w:cstheme="minorHAnsi"/>
        </w:rPr>
        <w:t xml:space="preserve">, </w:t>
      </w:r>
      <w:r w:rsidRPr="00D36414">
        <w:rPr>
          <w:rFonts w:cstheme="minorHAnsi"/>
          <w:i/>
          <w:iCs/>
        </w:rPr>
        <w:t>45</w:t>
      </w:r>
      <w:r w:rsidRPr="00D36414">
        <w:rPr>
          <w:rFonts w:cstheme="minorHAnsi"/>
        </w:rPr>
        <w:t xml:space="preserve">(3), 763–772. </w:t>
      </w:r>
      <w:hyperlink r:id="rId2932" w:history="1">
        <w:r w:rsidRPr="00D36414">
          <w:rPr>
            <w:rStyle w:val="Hyperlink"/>
            <w:rFonts w:cstheme="minorHAnsi"/>
          </w:rPr>
          <w:t>http://doi.org/10.1111/j.1365-2664.2007.01443.x</w:t>
        </w:r>
      </w:hyperlink>
    </w:p>
    <w:p w14:paraId="5BC152EC"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Skokanová, H., Falťan, V., &amp; Havlíček, M. (2016). Driving forces of main landscape change processes from past 200 years in Central Europe - differences between old democratic and post-socialist countries. </w:t>
      </w:r>
      <w:r w:rsidRPr="00D36414">
        <w:rPr>
          <w:rFonts w:cstheme="minorHAnsi"/>
          <w:i/>
          <w:iCs/>
        </w:rPr>
        <w:t>Ekológia (Bratislava)</w:t>
      </w:r>
      <w:r w:rsidRPr="00D36414">
        <w:rPr>
          <w:rFonts w:cstheme="minorHAnsi"/>
        </w:rPr>
        <w:t xml:space="preserve">, </w:t>
      </w:r>
      <w:r w:rsidRPr="00D36414">
        <w:rPr>
          <w:rFonts w:cstheme="minorHAnsi"/>
          <w:i/>
          <w:iCs/>
        </w:rPr>
        <w:t>35</w:t>
      </w:r>
      <w:r w:rsidRPr="00D36414">
        <w:rPr>
          <w:rFonts w:cstheme="minorHAnsi"/>
        </w:rPr>
        <w:t xml:space="preserve">(1), 50–65. </w:t>
      </w:r>
      <w:hyperlink r:id="rId2933" w:history="1">
        <w:r w:rsidRPr="00D36414">
          <w:rPr>
            <w:rStyle w:val="Hyperlink"/>
            <w:rFonts w:cstheme="minorHAnsi"/>
          </w:rPr>
          <w:t>http://doi.org/10.1515/eko-2016-0004</w:t>
        </w:r>
      </w:hyperlink>
    </w:p>
    <w:p w14:paraId="229721B8"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Smelansky, I. E. (2003). </w:t>
      </w:r>
      <w:r w:rsidRPr="00D36414">
        <w:rPr>
          <w:rFonts w:cstheme="minorHAnsi"/>
          <w:i/>
          <w:iCs/>
        </w:rPr>
        <w:t>Biodiversity of agricultural lands in Russia: current state and trends</w:t>
      </w:r>
      <w:r w:rsidRPr="00D36414">
        <w:rPr>
          <w:rFonts w:cstheme="minorHAnsi"/>
        </w:rPr>
        <w:t xml:space="preserve">. </w:t>
      </w:r>
      <w:r w:rsidRPr="00D36414">
        <w:rPr>
          <w:rFonts w:cstheme="minorHAnsi"/>
          <w:i/>
        </w:rPr>
        <w:t>Pan-European High-Level Conference on Agriculture and Biodiversity (Paris, June 2002).</w:t>
      </w:r>
    </w:p>
    <w:p w14:paraId="1AF55E9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melansky, I., &amp; Tishkov, A. (2012). The steppe biome in Russia: ecosystem services, conservation status and actual challenges. In M. J. A. Werger &amp; M. A. Staalduinen (Eds.), </w:t>
      </w:r>
      <w:r w:rsidRPr="00D36414">
        <w:rPr>
          <w:rFonts w:cstheme="minorHAnsi"/>
          <w:i/>
          <w:iCs/>
        </w:rPr>
        <w:t>Eurasian steppes. Ecological problems and livelihoods in a changing world</w:t>
      </w:r>
      <w:r w:rsidRPr="00D36414">
        <w:rPr>
          <w:rFonts w:cstheme="minorHAnsi"/>
        </w:rPr>
        <w:t xml:space="preserve"> (pp. 45–101). Dordrecht, The Netherlands: Springer.</w:t>
      </w:r>
    </w:p>
    <w:p w14:paraId="523AC36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mit, C., Ruifrok, J. L., van Klink, R., &amp; Olff, H. (2015). Rewilding with large herbivores: The importance of grazing refuges for sapling establishment and wood-pasture formation. </w:t>
      </w:r>
      <w:r w:rsidRPr="00D36414">
        <w:rPr>
          <w:rFonts w:cstheme="minorHAnsi"/>
          <w:i/>
          <w:iCs/>
        </w:rPr>
        <w:t>Biological Conservation</w:t>
      </w:r>
      <w:r w:rsidRPr="00D36414">
        <w:rPr>
          <w:rFonts w:cstheme="minorHAnsi"/>
        </w:rPr>
        <w:t xml:space="preserve">, </w:t>
      </w:r>
      <w:r w:rsidRPr="00D36414">
        <w:rPr>
          <w:rFonts w:cstheme="minorHAnsi"/>
          <w:i/>
          <w:iCs/>
        </w:rPr>
        <w:t>182</w:t>
      </w:r>
      <w:r w:rsidRPr="00D36414">
        <w:rPr>
          <w:rFonts w:cstheme="minorHAnsi"/>
        </w:rPr>
        <w:t xml:space="preserve">, 134–142. </w:t>
      </w:r>
      <w:hyperlink r:id="rId2934" w:history="1">
        <w:r w:rsidRPr="00D36414">
          <w:rPr>
            <w:rStyle w:val="Hyperlink"/>
            <w:rFonts w:cstheme="minorHAnsi"/>
          </w:rPr>
          <w:t>http://doi.org/10.1016/j.biocon.2014.11.047</w:t>
        </w:r>
      </w:hyperlink>
    </w:p>
    <w:p w14:paraId="3366827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mith, L. C., Sheng, Y., MacDonald, G. M., &amp; Hinzman, L. D. (2005). Disappearing Arctic lakes. </w:t>
      </w:r>
      <w:r w:rsidRPr="00D36414">
        <w:rPr>
          <w:rFonts w:cstheme="minorHAnsi"/>
          <w:i/>
          <w:iCs/>
        </w:rPr>
        <w:t>Science</w:t>
      </w:r>
      <w:r w:rsidRPr="00D36414">
        <w:rPr>
          <w:rFonts w:cstheme="minorHAnsi"/>
        </w:rPr>
        <w:t xml:space="preserve">, </w:t>
      </w:r>
      <w:r w:rsidRPr="00D36414">
        <w:rPr>
          <w:rFonts w:cstheme="minorHAnsi"/>
          <w:i/>
          <w:iCs/>
        </w:rPr>
        <w:t>308</w:t>
      </w:r>
      <w:r w:rsidRPr="00D36414">
        <w:rPr>
          <w:rFonts w:cstheme="minorHAnsi"/>
        </w:rPr>
        <w:t xml:space="preserve">(5727), 1429–1429. </w:t>
      </w:r>
      <w:hyperlink r:id="rId2935" w:history="1">
        <w:r w:rsidRPr="00D36414">
          <w:rPr>
            <w:rStyle w:val="Hyperlink"/>
            <w:rFonts w:cstheme="minorHAnsi"/>
          </w:rPr>
          <w:t>http://doi.org/10.1126/science.1108142</w:t>
        </w:r>
      </w:hyperlink>
    </w:p>
    <w:p w14:paraId="7EA7A60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öderholm, P. (2011). Taxing virgin natural resources: Lessons from aggregates taxation in Europe. </w:t>
      </w:r>
      <w:r w:rsidRPr="00D36414">
        <w:rPr>
          <w:rFonts w:cstheme="minorHAnsi"/>
          <w:i/>
          <w:iCs/>
        </w:rPr>
        <w:t>Resources, Conservation and Recycling</w:t>
      </w:r>
      <w:r w:rsidRPr="00D36414">
        <w:rPr>
          <w:rFonts w:cstheme="minorHAnsi"/>
        </w:rPr>
        <w:t xml:space="preserve">, </w:t>
      </w:r>
      <w:r w:rsidRPr="00D36414">
        <w:rPr>
          <w:rFonts w:cstheme="minorHAnsi"/>
          <w:i/>
          <w:iCs/>
        </w:rPr>
        <w:t>55</w:t>
      </w:r>
      <w:r w:rsidRPr="00D36414">
        <w:rPr>
          <w:rFonts w:cstheme="minorHAnsi"/>
        </w:rPr>
        <w:t xml:space="preserve">(11), 911–922. </w:t>
      </w:r>
      <w:hyperlink r:id="rId2936" w:history="1">
        <w:r w:rsidRPr="00D36414">
          <w:rPr>
            <w:rStyle w:val="Hyperlink"/>
            <w:rFonts w:cstheme="minorHAnsi"/>
          </w:rPr>
          <w:t>http://doi.org/10.1016/j.resconrec.2011.05.011</w:t>
        </w:r>
      </w:hyperlink>
    </w:p>
    <w:p w14:paraId="00987CF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omavilla, R., González-Pola, C., Schauer, U., &amp; Budéus, G. (2016). Mid-2000s North Atlantic shift: Heat budget and circulation changes. </w:t>
      </w:r>
      <w:r w:rsidRPr="00D36414">
        <w:rPr>
          <w:rFonts w:cstheme="minorHAnsi"/>
          <w:i/>
          <w:iCs/>
        </w:rPr>
        <w:t>Geophysical Research Letters</w:t>
      </w:r>
      <w:r w:rsidRPr="00D36414">
        <w:rPr>
          <w:rFonts w:cstheme="minorHAnsi"/>
        </w:rPr>
        <w:t xml:space="preserve">, </w:t>
      </w:r>
      <w:r w:rsidRPr="00D36414">
        <w:rPr>
          <w:rFonts w:cstheme="minorHAnsi"/>
          <w:i/>
          <w:iCs/>
        </w:rPr>
        <w:t>43</w:t>
      </w:r>
      <w:r w:rsidRPr="00D36414">
        <w:rPr>
          <w:rFonts w:cstheme="minorHAnsi"/>
        </w:rPr>
        <w:t xml:space="preserve">(5), 2059–2068. </w:t>
      </w:r>
      <w:hyperlink r:id="rId2937" w:history="1">
        <w:r w:rsidRPr="00D36414">
          <w:rPr>
            <w:rStyle w:val="Hyperlink"/>
            <w:rFonts w:cstheme="minorHAnsi"/>
          </w:rPr>
          <w:t>http://doi.org/10.1002/2015GL067254</w:t>
        </w:r>
      </w:hyperlink>
    </w:p>
    <w:p w14:paraId="74FEA1E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omot, S., Sevault, F., &amp; Déqué, M. (2006). Transient climate change scenario simulation of the Mediterranean Sea for the twenty-first century using a high-resolution ocean circulation model. </w:t>
      </w:r>
      <w:r w:rsidRPr="00D36414">
        <w:rPr>
          <w:rFonts w:cstheme="minorHAnsi"/>
          <w:i/>
          <w:iCs/>
        </w:rPr>
        <w:t>Climate Dynamics</w:t>
      </w:r>
      <w:r w:rsidRPr="00D36414">
        <w:rPr>
          <w:rFonts w:cstheme="minorHAnsi"/>
        </w:rPr>
        <w:t xml:space="preserve">, </w:t>
      </w:r>
      <w:r w:rsidRPr="00D36414">
        <w:rPr>
          <w:rFonts w:cstheme="minorHAnsi"/>
          <w:i/>
          <w:iCs/>
        </w:rPr>
        <w:t>27</w:t>
      </w:r>
      <w:r w:rsidRPr="00D36414">
        <w:rPr>
          <w:rFonts w:cstheme="minorHAnsi"/>
        </w:rPr>
        <w:t xml:space="preserve">(7–8), 851–879. </w:t>
      </w:r>
      <w:hyperlink r:id="rId2938" w:history="1">
        <w:r w:rsidRPr="00D36414">
          <w:rPr>
            <w:rStyle w:val="Hyperlink"/>
            <w:rFonts w:cstheme="minorHAnsi"/>
          </w:rPr>
          <w:t>http://doi.org/10.1007/s00382-006-0167-z</w:t>
        </w:r>
      </w:hyperlink>
    </w:p>
    <w:p w14:paraId="6797535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orrell, S. (2007). </w:t>
      </w:r>
      <w:r w:rsidRPr="00D36414">
        <w:rPr>
          <w:rFonts w:cstheme="minorHAnsi"/>
          <w:i/>
          <w:iCs/>
        </w:rPr>
        <w:t>The rebound effect: an assessment of the evidence for economy-wide energy savings from improved energy efficiency</w:t>
      </w:r>
      <w:r w:rsidRPr="00D36414">
        <w:rPr>
          <w:rFonts w:cstheme="minorHAnsi"/>
        </w:rPr>
        <w:t>. London, UK: UK Energy Research Centre.</w:t>
      </w:r>
    </w:p>
    <w:p w14:paraId="3365569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oudzilovskaia, N. A., Elumeeva, T. G., Onipchenko, V. G., Shidakov, I. I., Salpagarova, F. S., Khubiev, A. B., Tekeev, D. K., &amp; Cornelissen, J. H. C. (2013). Functional traits predict relationship between plant abundance dynamic and long-term climate warm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45), 18180–18184. </w:t>
      </w:r>
      <w:hyperlink r:id="rId2939" w:history="1">
        <w:r w:rsidRPr="00D36414">
          <w:rPr>
            <w:rStyle w:val="Hyperlink"/>
            <w:rFonts w:cstheme="minorHAnsi"/>
          </w:rPr>
          <w:t>http://doi.org/10.1073/pnas.1310700110</w:t>
        </w:r>
      </w:hyperlink>
    </w:p>
    <w:p w14:paraId="51B705B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õukand, R., Quave, C. L., Pieroni, A., Pardo-de-Santayana, M., Tardío, J., Kalle, R., Łuczaj, Ł., Svanberg, I., Kolosova, V., Aceituno-Mata, L., Menendez-Baceta, G., Kołodziejska-Degórska, I., Pirożnikow, E., Petkevičius, R., Hajdari, A., &amp; Mustafa, B. (2013). Plants used for making recreational tea in Europe: a review based on specific research sites. </w:t>
      </w:r>
      <w:r w:rsidRPr="00D36414">
        <w:rPr>
          <w:rFonts w:cstheme="minorHAnsi"/>
          <w:i/>
          <w:iCs/>
        </w:rPr>
        <w:t>Journal of Ethnobiology and Ethnomedicine</w:t>
      </w:r>
      <w:r w:rsidRPr="00D36414">
        <w:rPr>
          <w:rFonts w:cstheme="minorHAnsi"/>
        </w:rPr>
        <w:t xml:space="preserve">, </w:t>
      </w:r>
      <w:r w:rsidRPr="00D36414">
        <w:rPr>
          <w:rFonts w:cstheme="minorHAnsi"/>
          <w:i/>
          <w:iCs/>
        </w:rPr>
        <w:t>9</w:t>
      </w:r>
      <w:r w:rsidRPr="00D36414">
        <w:rPr>
          <w:rFonts w:cstheme="minorHAnsi"/>
        </w:rPr>
        <w:t xml:space="preserve">(1), 58. </w:t>
      </w:r>
      <w:hyperlink r:id="rId2940" w:history="1">
        <w:r w:rsidRPr="00D36414">
          <w:rPr>
            <w:rStyle w:val="Hyperlink"/>
            <w:rFonts w:cstheme="minorHAnsi"/>
          </w:rPr>
          <w:t>http://doi.org/10.1186/1746-4269-9-58</w:t>
        </w:r>
      </w:hyperlink>
    </w:p>
    <w:p w14:paraId="75622B4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owerby, A., Emmett, B., Beier, C., Tietema, A., Peñuelas, J., Estiarte, M., Van Meeteren, M. J. M., Hughes, S., &amp; Freeman, C. (2005). Microbial community changes in heathland soil communities </w:t>
      </w:r>
      <w:r w:rsidRPr="00D36414">
        <w:rPr>
          <w:rFonts w:cstheme="minorHAnsi"/>
        </w:rPr>
        <w:lastRenderedPageBreak/>
        <w:t xml:space="preserve">along a geographical gradient: interaction with climate change manipulations. </w:t>
      </w:r>
      <w:r w:rsidRPr="00D36414">
        <w:rPr>
          <w:rFonts w:cstheme="minorHAnsi"/>
          <w:i/>
          <w:iCs/>
        </w:rPr>
        <w:t>Soil Biology and Biochemistry</w:t>
      </w:r>
      <w:r w:rsidRPr="00D36414">
        <w:rPr>
          <w:rFonts w:cstheme="minorHAnsi"/>
        </w:rPr>
        <w:t xml:space="preserve">, </w:t>
      </w:r>
      <w:r w:rsidRPr="00D36414">
        <w:rPr>
          <w:rFonts w:cstheme="minorHAnsi"/>
          <w:i/>
          <w:iCs/>
        </w:rPr>
        <w:t>37</w:t>
      </w:r>
      <w:r w:rsidRPr="00D36414">
        <w:rPr>
          <w:rFonts w:cstheme="minorHAnsi"/>
        </w:rPr>
        <w:t xml:space="preserve">(10), 1805–1813. </w:t>
      </w:r>
      <w:hyperlink r:id="rId2941" w:history="1">
        <w:r w:rsidRPr="00D36414">
          <w:rPr>
            <w:rStyle w:val="Hyperlink"/>
            <w:rFonts w:cstheme="minorHAnsi"/>
          </w:rPr>
          <w:t>http://doi.org/10.1016/j.soilbio.2005.02.023</w:t>
        </w:r>
      </w:hyperlink>
    </w:p>
    <w:p w14:paraId="5223CDD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pangenberg, J. H. (2007). Biodiversity pressure and the driving forces behind. </w:t>
      </w:r>
      <w:r w:rsidRPr="00D36414">
        <w:rPr>
          <w:rFonts w:cstheme="minorHAnsi"/>
          <w:i/>
          <w:iCs/>
        </w:rPr>
        <w:t>Ecological Economics</w:t>
      </w:r>
      <w:r w:rsidRPr="00D36414">
        <w:rPr>
          <w:rFonts w:cstheme="minorHAnsi"/>
        </w:rPr>
        <w:t xml:space="preserve">, </w:t>
      </w:r>
      <w:r w:rsidRPr="00D36414">
        <w:rPr>
          <w:rFonts w:cstheme="minorHAnsi"/>
          <w:i/>
          <w:iCs/>
        </w:rPr>
        <w:t>61</w:t>
      </w:r>
      <w:r w:rsidRPr="00D36414">
        <w:rPr>
          <w:rFonts w:cstheme="minorHAnsi"/>
        </w:rPr>
        <w:t xml:space="preserve">(1), 146–158. </w:t>
      </w:r>
      <w:hyperlink r:id="rId2942" w:history="1">
        <w:r w:rsidRPr="00D36414">
          <w:rPr>
            <w:rStyle w:val="Hyperlink"/>
            <w:rFonts w:cstheme="minorHAnsi"/>
          </w:rPr>
          <w:t>http://doi.org/10.1016/j.ecolecon.2006.02.021</w:t>
        </w:r>
      </w:hyperlink>
    </w:p>
    <w:p w14:paraId="429C72A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pangenberg, J. H. (2014). Institutional change for strong sustainable consumption: sustainable consumption and the degrowth economy. </w:t>
      </w:r>
      <w:r w:rsidRPr="00D36414">
        <w:rPr>
          <w:rFonts w:cstheme="minorHAnsi"/>
          <w:i/>
          <w:iCs/>
        </w:rPr>
        <w:t>Sustainability: Science, Practice, &amp; Policy</w:t>
      </w:r>
      <w:r w:rsidRPr="00D36414">
        <w:rPr>
          <w:rFonts w:cstheme="minorHAnsi"/>
        </w:rPr>
        <w:t xml:space="preserve">, </w:t>
      </w:r>
      <w:r w:rsidRPr="00D36414">
        <w:rPr>
          <w:rFonts w:cstheme="minorHAnsi"/>
          <w:i/>
          <w:iCs/>
        </w:rPr>
        <w:t>10</w:t>
      </w:r>
      <w:r w:rsidRPr="00D36414">
        <w:rPr>
          <w:rFonts w:cstheme="minorHAnsi"/>
        </w:rPr>
        <w:t>(1), 62–77.</w:t>
      </w:r>
    </w:p>
    <w:p w14:paraId="06E7E17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Spens, J., Englund, G., &amp; Lundqvist, H. (2007). Network connectivity and dispersal barriers: Using geographical information system (GIS) tools to predict landscape scale distribution of a key predator (</w:t>
      </w:r>
      <w:r w:rsidRPr="00D36414">
        <w:rPr>
          <w:rFonts w:cstheme="minorHAnsi"/>
          <w:i/>
        </w:rPr>
        <w:t>Esox lucius</w:t>
      </w:r>
      <w:r w:rsidRPr="00D36414">
        <w:rPr>
          <w:rFonts w:cstheme="minorHAnsi"/>
        </w:rPr>
        <w:t xml:space="preserve">) among lakes. </w:t>
      </w:r>
      <w:r w:rsidRPr="00D36414">
        <w:rPr>
          <w:rFonts w:cstheme="minorHAnsi"/>
          <w:i/>
          <w:iCs/>
        </w:rPr>
        <w:t>Journal of Applied Ecology</w:t>
      </w:r>
      <w:r w:rsidRPr="00D36414">
        <w:rPr>
          <w:rFonts w:cstheme="minorHAnsi"/>
        </w:rPr>
        <w:t xml:space="preserve">, </w:t>
      </w:r>
      <w:r w:rsidRPr="00D36414">
        <w:rPr>
          <w:rFonts w:cstheme="minorHAnsi"/>
          <w:i/>
          <w:iCs/>
        </w:rPr>
        <w:t>44</w:t>
      </w:r>
      <w:r w:rsidRPr="00D36414">
        <w:rPr>
          <w:rFonts w:cstheme="minorHAnsi"/>
        </w:rPr>
        <w:t xml:space="preserve">(6), 1127–1137. </w:t>
      </w:r>
      <w:hyperlink r:id="rId2943" w:history="1">
        <w:r w:rsidRPr="00D36414">
          <w:rPr>
            <w:rStyle w:val="Hyperlink"/>
            <w:rFonts w:cstheme="minorHAnsi"/>
          </w:rPr>
          <w:t>http://doi.org/10.1111/j.1365-2664.2007.01382.x</w:t>
        </w:r>
      </w:hyperlink>
    </w:p>
    <w:p w14:paraId="08C24A4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pittlehouse, D. L., &amp; Stewart, R. B. (2003). Adaptation to climate change in forest management. </w:t>
      </w:r>
      <w:r w:rsidRPr="00D36414">
        <w:rPr>
          <w:rFonts w:cstheme="minorHAnsi"/>
          <w:i/>
          <w:iCs/>
        </w:rPr>
        <w:t>BC Journal of Ecosystems and Management</w:t>
      </w:r>
      <w:r w:rsidRPr="00D36414">
        <w:rPr>
          <w:rFonts w:cstheme="minorHAnsi"/>
        </w:rPr>
        <w:t xml:space="preserve">, </w:t>
      </w:r>
      <w:r w:rsidRPr="00D36414">
        <w:rPr>
          <w:rFonts w:cstheme="minorHAnsi"/>
          <w:i/>
          <w:iCs/>
        </w:rPr>
        <w:t>4</w:t>
      </w:r>
      <w:r w:rsidRPr="00D36414">
        <w:rPr>
          <w:rFonts w:cstheme="minorHAnsi"/>
        </w:rPr>
        <w:t>(1), 1–11</w:t>
      </w:r>
    </w:p>
    <w:p w14:paraId="20A980A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anners, D., &amp; Bourdeau, P. (Eds.). (1995). </w:t>
      </w:r>
      <w:r w:rsidRPr="00D36414">
        <w:rPr>
          <w:rFonts w:cstheme="minorHAnsi"/>
          <w:i/>
          <w:iCs/>
        </w:rPr>
        <w:t>Europe’s Environment: the Dobris Assessment</w:t>
      </w:r>
      <w:r w:rsidRPr="00D36414">
        <w:rPr>
          <w:rFonts w:cstheme="minorHAnsi"/>
        </w:rPr>
        <w:t>. Copenhagen, Denmark: European Environment Agency.</w:t>
      </w:r>
    </w:p>
    <w:p w14:paraId="21B888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arikova, A. E. [Старикова, А. Е.]. (2014). Оценка воздействия добычи полиметаллической руды открытым способом на почвенный покров месторождения «Родниковое» [Assessment of the impact of open-pit mining of polymetallic ore on the soil cover of the Rodnikovoye deposit]. </w:t>
      </w:r>
      <w:r w:rsidRPr="00D36414">
        <w:rPr>
          <w:rFonts w:cstheme="minorHAnsi"/>
          <w:i/>
          <w:iCs/>
        </w:rPr>
        <w:t>Вестник КарГУ [Vestnik KarGU]</w:t>
      </w:r>
      <w:r w:rsidRPr="00D36414">
        <w:rPr>
          <w:rFonts w:cstheme="minorHAnsi"/>
        </w:rPr>
        <w:t xml:space="preserve">, 1–12. Retrieved from </w:t>
      </w:r>
      <w:hyperlink r:id="rId2944" w:history="1">
        <w:r w:rsidRPr="00D36414">
          <w:rPr>
            <w:rStyle w:val="Hyperlink"/>
            <w:rFonts w:cstheme="minorHAnsi"/>
          </w:rPr>
          <w:t>https://articlekz.com/article/11970</w:t>
        </w:r>
      </w:hyperlink>
    </w:p>
    <w:p w14:paraId="3F61A15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effen, W., Crutzen, P. J., &amp; McNeill, J. R. (2007). The Anthropocene: Are humans now overwhelming the great forces of nature? </w:t>
      </w:r>
      <w:r w:rsidRPr="00D36414">
        <w:rPr>
          <w:rFonts w:cstheme="minorHAnsi"/>
          <w:i/>
          <w:iCs/>
        </w:rPr>
        <w:t>Ambio</w:t>
      </w:r>
      <w:r w:rsidRPr="00D36414">
        <w:rPr>
          <w:rFonts w:cstheme="minorHAnsi"/>
        </w:rPr>
        <w:t xml:space="preserve">, </w:t>
      </w:r>
      <w:r w:rsidRPr="00D36414">
        <w:rPr>
          <w:rFonts w:cstheme="minorHAnsi"/>
          <w:i/>
          <w:iCs/>
        </w:rPr>
        <w:t>36</w:t>
      </w:r>
      <w:r w:rsidRPr="00D36414">
        <w:rPr>
          <w:rFonts w:cstheme="minorHAnsi"/>
        </w:rPr>
        <w:t xml:space="preserve">(8), 614–621. </w:t>
      </w:r>
      <w:hyperlink r:id="rId2945" w:history="1">
        <w:r w:rsidRPr="00D36414">
          <w:rPr>
            <w:rStyle w:val="Hyperlink"/>
            <w:rFonts w:cstheme="minorHAnsi"/>
          </w:rPr>
          <w:t>http://doi.org/10.1579/0044-7447(2007)36[614:TAAHNO]2.0.CO;2</w:t>
        </w:r>
      </w:hyperlink>
    </w:p>
    <w:p w14:paraId="1F7807D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enseke, M. (2009). Local participation in cultural landscape maintenance: Lessons from Sweden. </w:t>
      </w:r>
      <w:r w:rsidRPr="00D36414">
        <w:rPr>
          <w:rFonts w:cstheme="minorHAnsi"/>
          <w:i/>
          <w:iCs/>
        </w:rPr>
        <w:t>Land Use Policy</w:t>
      </w:r>
      <w:r w:rsidRPr="00D36414">
        <w:rPr>
          <w:rFonts w:cstheme="minorHAnsi"/>
        </w:rPr>
        <w:t xml:space="preserve">, </w:t>
      </w:r>
      <w:r w:rsidRPr="00D36414">
        <w:rPr>
          <w:rFonts w:cstheme="minorHAnsi"/>
          <w:i/>
          <w:iCs/>
        </w:rPr>
        <w:t>26</w:t>
      </w:r>
      <w:r w:rsidRPr="00D36414">
        <w:rPr>
          <w:rFonts w:cstheme="minorHAnsi"/>
        </w:rPr>
        <w:t xml:space="preserve">(2), 214–223. </w:t>
      </w:r>
      <w:hyperlink r:id="rId2946" w:history="1">
        <w:r w:rsidRPr="00D36414">
          <w:rPr>
            <w:rStyle w:val="Hyperlink"/>
            <w:rFonts w:cstheme="minorHAnsi"/>
          </w:rPr>
          <w:t>http://doi.org/10.1016/j.landusepol.2008.01.005</w:t>
        </w:r>
      </w:hyperlink>
    </w:p>
    <w:p w14:paraId="5AD1662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epanytsky, V. B. [Степаницкий, В. Б.]. (1999). Проблемы организации охраны и контроля за соблюдением режима особо охраняемых природных территорий в Российской Федерации [Problems of the organization of protection and control over the regime of specially protected natural areas in the Russian Federation]. In </w:t>
      </w:r>
      <w:r w:rsidRPr="00D36414">
        <w:rPr>
          <w:rFonts w:cstheme="minorHAnsi"/>
          <w:i/>
          <w:iCs/>
        </w:rPr>
        <w:t>Охраняемые природные территории: Материалы к созданию Концепции системы охраняемых природных территорий России [Protected natural territories: Materials for the creation of the Concept of the System of Protected Natural Territories of Russia]</w:t>
      </w:r>
      <w:r w:rsidRPr="00D36414">
        <w:rPr>
          <w:rFonts w:cstheme="minorHAnsi"/>
        </w:rPr>
        <w:t xml:space="preserve"> (pp. 195–198). </w:t>
      </w:r>
      <w:r w:rsidRPr="00D36414">
        <w:rPr>
          <w:rFonts w:cstheme="minorHAnsi"/>
          <w:lang w:val="sv-SE"/>
        </w:rPr>
        <w:t>Moscow, Russian Federation: RPO WWF</w:t>
      </w:r>
      <w:r w:rsidRPr="00D36414">
        <w:rPr>
          <w:rFonts w:cstheme="minorHAnsi"/>
        </w:rPr>
        <w:t>.</w:t>
      </w:r>
    </w:p>
    <w:p w14:paraId="2E4980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epanytskyy, V. B. [Степаницкий, В. Б.]. (2000). Финансирование государственных природных заповедников Госкомэкологии России в 1999 г.: основные итоги [Financing of the state nature reserves of the State Ecological Committee of Russia in 1999: main results]. </w:t>
      </w:r>
      <w:r w:rsidRPr="00D36414">
        <w:rPr>
          <w:rFonts w:cstheme="minorHAnsi"/>
          <w:i/>
          <w:iCs/>
        </w:rPr>
        <w:t xml:space="preserve">Заповедники И Национальные Парки </w:t>
      </w:r>
      <w:r w:rsidRPr="00D36414">
        <w:rPr>
          <w:rFonts w:cstheme="minorHAnsi"/>
          <w:i/>
        </w:rPr>
        <w:sym w:font="Symbol" w:char="F05B"/>
      </w:r>
      <w:r w:rsidRPr="00D36414">
        <w:rPr>
          <w:rFonts w:cstheme="minorHAnsi"/>
          <w:i/>
        </w:rPr>
        <w:t>Strict nature reserves and national parks</w:t>
      </w:r>
      <w:r w:rsidRPr="00D36414">
        <w:rPr>
          <w:rFonts w:cstheme="minorHAnsi"/>
          <w:i/>
        </w:rPr>
        <w:sym w:font="Symbol" w:char="F05D"/>
      </w:r>
      <w:r w:rsidRPr="00D36414">
        <w:rPr>
          <w:rFonts w:cstheme="minorHAnsi"/>
          <w:i/>
        </w:rPr>
        <w:t>,</w:t>
      </w:r>
      <w:r w:rsidRPr="00D36414">
        <w:rPr>
          <w:rFonts w:cstheme="minorHAnsi"/>
        </w:rPr>
        <w:t xml:space="preserve"> </w:t>
      </w:r>
      <w:r w:rsidRPr="00D36414">
        <w:rPr>
          <w:rFonts w:cstheme="minorHAnsi"/>
          <w:i/>
          <w:iCs/>
        </w:rPr>
        <w:t>31</w:t>
      </w:r>
      <w:r w:rsidRPr="00D36414">
        <w:rPr>
          <w:rFonts w:cstheme="minorHAnsi"/>
        </w:rPr>
        <w:t>, 9–12.</w:t>
      </w:r>
    </w:p>
    <w:p w14:paraId="54C512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epanytskyy, V. B., &amp; Kreyndlin, M. L. [Степаницкий, В. Б., &amp; Крейндлин, М. Л.]. (2004). </w:t>
      </w:r>
      <w:r w:rsidRPr="00D36414">
        <w:rPr>
          <w:rFonts w:cstheme="minorHAnsi"/>
          <w:i/>
          <w:iCs/>
        </w:rPr>
        <w:t>Государственные природные заповедники и национальные парки России: угрозы, неудачи, упущенные возможности [State natural reserves and national parks in Russia: threats, failures, missed opportunities]</w:t>
      </w:r>
      <w:r w:rsidRPr="00D36414">
        <w:rPr>
          <w:rFonts w:cstheme="minorHAnsi"/>
        </w:rPr>
        <w:t xml:space="preserve">. </w:t>
      </w:r>
      <w:r w:rsidRPr="00D36414">
        <w:rPr>
          <w:rFonts w:cstheme="minorHAnsi"/>
          <w:lang w:val="sv-SE"/>
        </w:rPr>
        <w:t>Moscow, Russian Federation: Greenpeace Russia</w:t>
      </w:r>
      <w:r w:rsidRPr="00D36414">
        <w:rPr>
          <w:rFonts w:cstheme="minorHAnsi"/>
        </w:rPr>
        <w:t xml:space="preserve">. Retrieved from </w:t>
      </w:r>
      <w:hyperlink r:id="rId2947" w:history="1">
        <w:r w:rsidRPr="00D36414">
          <w:rPr>
            <w:rStyle w:val="Hyperlink"/>
            <w:rFonts w:cstheme="minorHAnsi"/>
          </w:rPr>
          <w:t>http://dissers.ru/1/15346-1-stepanickiy-kreyndlin-gosudarstvennie-prirodnie-gosudarstvennie-prirodnie-zapovedniki-zapovedniki-naci.php</w:t>
        </w:r>
      </w:hyperlink>
      <w:r w:rsidRPr="00D36414">
        <w:rPr>
          <w:rFonts w:cstheme="minorHAnsi"/>
        </w:rPr>
        <w:t xml:space="preserve"> </w:t>
      </w:r>
    </w:p>
    <w:p w14:paraId="276F581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Steppe fires and management of fire situation in steppe PAs: environmental and environmental aspects. Analytical review [</w:t>
      </w:r>
      <w:r w:rsidRPr="00D36414">
        <w:rPr>
          <w:rFonts w:cstheme="minorHAnsi"/>
          <w:iCs/>
        </w:rPr>
        <w:t xml:space="preserve">Степные пожары и управление пожарной ситуацией в степных </w:t>
      </w:r>
      <w:r w:rsidRPr="00D36414">
        <w:rPr>
          <w:rFonts w:cstheme="minorHAnsi"/>
          <w:iCs/>
        </w:rPr>
        <w:lastRenderedPageBreak/>
        <w:t>ООПТ: экологические и природоохранные аспекты. Аналитический обзор]</w:t>
      </w:r>
      <w:r w:rsidRPr="00D36414">
        <w:rPr>
          <w:rFonts w:cstheme="minorHAnsi"/>
        </w:rPr>
        <w:t xml:space="preserve">. (2015). Москва, </w:t>
      </w:r>
      <w:r w:rsidRPr="00D36414">
        <w:rPr>
          <w:rFonts w:cstheme="minorHAnsi"/>
          <w:lang w:val="ru-RU"/>
        </w:rPr>
        <w:t>Российская Федерация</w:t>
      </w:r>
      <w:r w:rsidRPr="00D36414">
        <w:rPr>
          <w:rFonts w:cstheme="minorHAnsi"/>
        </w:rPr>
        <w:t xml:space="preserve">: Центр охраны дикой природы </w:t>
      </w:r>
      <w:r w:rsidRPr="00D36414">
        <w:rPr>
          <w:rFonts w:cstheme="minorHAnsi"/>
        </w:rPr>
        <w:sym w:font="Symbol" w:char="F05B"/>
      </w:r>
      <w:r w:rsidRPr="00D36414">
        <w:rPr>
          <w:rFonts w:cstheme="minorHAnsi"/>
          <w:lang w:val="sv-SE"/>
        </w:rPr>
        <w:t>Moscow, Russian Federation: Center for wildlife conservation</w:t>
      </w:r>
      <w:r w:rsidRPr="00D36414">
        <w:rPr>
          <w:rFonts w:cstheme="minorHAnsi"/>
          <w:lang w:val="sv-SE"/>
        </w:rPr>
        <w:sym w:font="Symbol" w:char="F05D"/>
      </w:r>
      <w:r w:rsidRPr="00D36414">
        <w:rPr>
          <w:rFonts w:cstheme="minorHAnsi"/>
        </w:rPr>
        <w:t xml:space="preserve">. </w:t>
      </w:r>
    </w:p>
    <w:p w14:paraId="7593D38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oate, C., Báldi, A., Beja, P., Boatman, N. D., Herzon, I., van Doorn, A., de Snoo, G. R., Rakosky, L., &amp; Ramwell, C. (2009). Ecological impacts of early 21st century agricultural change in Europe - a review. </w:t>
      </w:r>
      <w:r w:rsidRPr="00D36414">
        <w:rPr>
          <w:rFonts w:cstheme="minorHAnsi"/>
          <w:i/>
          <w:iCs/>
        </w:rPr>
        <w:t>Journal of Environmental Management</w:t>
      </w:r>
      <w:r w:rsidRPr="00D36414">
        <w:rPr>
          <w:rFonts w:cstheme="minorHAnsi"/>
        </w:rPr>
        <w:t xml:space="preserve">, </w:t>
      </w:r>
      <w:r w:rsidRPr="00D36414">
        <w:rPr>
          <w:rFonts w:cstheme="minorHAnsi"/>
          <w:i/>
          <w:iCs/>
        </w:rPr>
        <w:t>91</w:t>
      </w:r>
      <w:r w:rsidRPr="00D36414">
        <w:rPr>
          <w:rFonts w:cstheme="minorHAnsi"/>
        </w:rPr>
        <w:t xml:space="preserve">(1), 22–46. </w:t>
      </w:r>
      <w:hyperlink r:id="rId2948" w:history="1">
        <w:r w:rsidRPr="00D36414">
          <w:rPr>
            <w:rStyle w:val="Hyperlink"/>
            <w:rFonts w:cstheme="minorHAnsi"/>
          </w:rPr>
          <w:t>http://doi.org/10.1016/j.jenvman.2009.07.005</w:t>
        </w:r>
      </w:hyperlink>
    </w:p>
    <w:p w14:paraId="4326EC7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okstad, G. (2010). </w:t>
      </w:r>
      <w:r w:rsidRPr="00D36414">
        <w:rPr>
          <w:rFonts w:cstheme="minorHAnsi"/>
          <w:i/>
        </w:rPr>
        <w:t xml:space="preserve">Exit from farming and land abandonment in northern Norway. </w:t>
      </w:r>
      <w:r w:rsidRPr="00D36414">
        <w:rPr>
          <w:rFonts w:cstheme="minorHAnsi"/>
          <w:i/>
          <w:iCs/>
        </w:rPr>
        <w:t>116th seminar, October 27-30, 2010, Parma, Italy, European Association of Agricultural Economist</w:t>
      </w:r>
      <w:r w:rsidRPr="00D36414">
        <w:rPr>
          <w:rFonts w:cstheme="minorHAnsi"/>
        </w:rPr>
        <w:t xml:space="preserve">. Retrieved from </w:t>
      </w:r>
      <w:hyperlink r:id="rId2949" w:history="1">
        <w:r w:rsidRPr="00D36414">
          <w:rPr>
            <w:rStyle w:val="Hyperlink"/>
            <w:rFonts w:cstheme="minorHAnsi"/>
          </w:rPr>
          <w:t>https://ideas.repec.org/p/ags/eaa116/95343.html</w:t>
        </w:r>
      </w:hyperlink>
    </w:p>
    <w:p w14:paraId="47494B0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oll-Kleemann, S. (2001). Barriers to nature conservation in Germany: a model explaining opposition to protected areas. </w:t>
      </w:r>
      <w:r w:rsidRPr="00D36414">
        <w:rPr>
          <w:rFonts w:cstheme="minorHAnsi"/>
          <w:i/>
          <w:iCs/>
        </w:rPr>
        <w:t>Journal of Environmental Psychology</w:t>
      </w:r>
      <w:r w:rsidRPr="00D36414">
        <w:rPr>
          <w:rFonts w:cstheme="minorHAnsi"/>
        </w:rPr>
        <w:t xml:space="preserve">, </w:t>
      </w:r>
      <w:r w:rsidRPr="00D36414">
        <w:rPr>
          <w:rFonts w:cstheme="minorHAnsi"/>
          <w:i/>
          <w:iCs/>
        </w:rPr>
        <w:t>21</w:t>
      </w:r>
      <w:r w:rsidRPr="00D36414">
        <w:rPr>
          <w:rFonts w:cstheme="minorHAnsi"/>
        </w:rPr>
        <w:t xml:space="preserve">(4), 369–385. </w:t>
      </w:r>
      <w:hyperlink r:id="rId2950" w:history="1">
        <w:r w:rsidRPr="00D36414">
          <w:rPr>
            <w:rStyle w:val="Hyperlink"/>
            <w:rFonts w:cstheme="minorHAnsi"/>
          </w:rPr>
          <w:t>http://doi.org/10.1006/jevp.2001.0228</w:t>
        </w:r>
      </w:hyperlink>
    </w:p>
    <w:p w14:paraId="61D0D45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orkey, J., Meyer, S., Still, K. S., &amp; Leuschner, C. (2012). The impact of agricultural intensification and land-use change on the European arable flora.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79</w:t>
      </w:r>
      <w:r w:rsidRPr="00D36414">
        <w:rPr>
          <w:rFonts w:cstheme="minorHAnsi"/>
        </w:rPr>
        <w:t xml:space="preserve">(1732), 1421–1429. </w:t>
      </w:r>
      <w:hyperlink r:id="rId2951" w:history="1">
        <w:r w:rsidRPr="00D36414">
          <w:rPr>
            <w:rStyle w:val="Hyperlink"/>
            <w:rFonts w:cstheme="minorHAnsi"/>
          </w:rPr>
          <w:t>http://doi.org/10.1098/rspb.2011.1686</w:t>
        </w:r>
      </w:hyperlink>
    </w:p>
    <w:p w14:paraId="236EE4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rayer, D. L., &amp; Dudgeon, D. (2010). Freshwater biodiversity conservation: recent progress and future challenges. </w:t>
      </w:r>
      <w:r w:rsidRPr="00D36414">
        <w:rPr>
          <w:rFonts w:cstheme="minorHAnsi"/>
          <w:i/>
          <w:iCs/>
        </w:rPr>
        <w:t>Journal of the North American Benthological Society</w:t>
      </w:r>
      <w:r w:rsidRPr="00D36414">
        <w:rPr>
          <w:rFonts w:cstheme="minorHAnsi"/>
        </w:rPr>
        <w:t xml:space="preserve">, </w:t>
      </w:r>
      <w:r w:rsidRPr="00D36414">
        <w:rPr>
          <w:rFonts w:cstheme="minorHAnsi"/>
          <w:i/>
          <w:iCs/>
        </w:rPr>
        <w:t>29</w:t>
      </w:r>
      <w:r w:rsidRPr="00D36414">
        <w:rPr>
          <w:rFonts w:cstheme="minorHAnsi"/>
        </w:rPr>
        <w:t xml:space="preserve">(1), 344–358. </w:t>
      </w:r>
      <w:hyperlink r:id="rId2952" w:history="1">
        <w:r w:rsidRPr="00D36414">
          <w:rPr>
            <w:rStyle w:val="Hyperlink"/>
            <w:rFonts w:cstheme="minorHAnsi"/>
          </w:rPr>
          <w:t>http://doi.org/10.1899/08-171.1</w:t>
        </w:r>
      </w:hyperlink>
    </w:p>
    <w:p w14:paraId="7039178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tryamets, N., Elbakidze, M., Ceuterick, M., Angelstam, P., &amp; Axelsson, R. (2015). From economic survival to recreation: contemporary uses of wild food and medicine in rural Sweden, Ukraine and NW Russia. </w:t>
      </w:r>
      <w:r w:rsidRPr="00D36414">
        <w:rPr>
          <w:rFonts w:cstheme="minorHAnsi"/>
          <w:i/>
          <w:iCs/>
        </w:rPr>
        <w:t>Journal of Ethnobiology and Ethnomedicine</w:t>
      </w:r>
      <w:r w:rsidRPr="00D36414">
        <w:rPr>
          <w:rFonts w:cstheme="minorHAnsi"/>
        </w:rPr>
        <w:t xml:space="preserve">, </w:t>
      </w:r>
      <w:r w:rsidRPr="00D36414">
        <w:rPr>
          <w:rFonts w:cstheme="minorHAnsi"/>
          <w:i/>
          <w:iCs/>
        </w:rPr>
        <w:t>11</w:t>
      </w:r>
      <w:r w:rsidRPr="00D36414">
        <w:rPr>
          <w:rFonts w:cstheme="minorHAnsi"/>
        </w:rPr>
        <w:t xml:space="preserve">(1), 53. </w:t>
      </w:r>
      <w:hyperlink r:id="rId2953" w:history="1">
        <w:r w:rsidRPr="00D36414">
          <w:rPr>
            <w:rStyle w:val="Hyperlink"/>
            <w:rFonts w:cstheme="minorHAnsi"/>
          </w:rPr>
          <w:t>http://doi.org/10.1186/s13002-015-0036-0</w:t>
        </w:r>
      </w:hyperlink>
    </w:p>
    <w:p w14:paraId="59480FF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leimenov, M., &amp; Oram, P. (2000). Trends in feed, livestock production, and rangelands during the transition period in three Central Asian countries. </w:t>
      </w:r>
      <w:r w:rsidRPr="00D36414">
        <w:rPr>
          <w:rFonts w:cstheme="minorHAnsi"/>
          <w:i/>
          <w:iCs/>
        </w:rPr>
        <w:t>Food Policy</w:t>
      </w:r>
      <w:r w:rsidRPr="00D36414">
        <w:rPr>
          <w:rFonts w:cstheme="minorHAnsi"/>
        </w:rPr>
        <w:t xml:space="preserve">, </w:t>
      </w:r>
      <w:r w:rsidRPr="00D36414">
        <w:rPr>
          <w:rFonts w:cstheme="minorHAnsi"/>
          <w:i/>
          <w:iCs/>
        </w:rPr>
        <w:t>25</w:t>
      </w:r>
      <w:r w:rsidRPr="00D36414">
        <w:rPr>
          <w:rFonts w:cstheme="minorHAnsi"/>
        </w:rPr>
        <w:t xml:space="preserve">(6), 681–700. </w:t>
      </w:r>
      <w:hyperlink r:id="rId2954" w:history="1">
        <w:r w:rsidRPr="00D36414">
          <w:rPr>
            <w:rStyle w:val="Hyperlink"/>
            <w:rFonts w:cstheme="minorHAnsi"/>
          </w:rPr>
          <w:t>http://doi.org/10.1016/S0306-9192(00)00037-3</w:t>
        </w:r>
      </w:hyperlink>
    </w:p>
    <w:p w14:paraId="3C99A86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lyandziga, R., &amp; Bocharnikov, V. (2006). Russia: despoiled lands, dislocated livelihoods. In M. Colchester (Ed.), </w:t>
      </w:r>
      <w:r w:rsidRPr="00D36414">
        <w:rPr>
          <w:rFonts w:cstheme="minorHAnsi"/>
          <w:i/>
          <w:iCs/>
        </w:rPr>
        <w:t>Extracting promises: indigenous peoples, extractive industries and the World Bank</w:t>
      </w:r>
      <w:r w:rsidRPr="00D36414">
        <w:rPr>
          <w:rFonts w:cstheme="minorHAnsi"/>
        </w:rPr>
        <w:t xml:space="preserve"> (pp. 223–251). Baguio City, The Philippines: Forest Peoples Programme.</w:t>
      </w:r>
    </w:p>
    <w:p w14:paraId="6DDDAB2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maila, U. R., Lam, V., Le Manach, F., Swartz, W., &amp; Pauly, D. (2016). Global fisheries subsidies: An updated estimate. </w:t>
      </w:r>
      <w:r w:rsidRPr="00D36414">
        <w:rPr>
          <w:rFonts w:cstheme="minorHAnsi"/>
          <w:i/>
          <w:iCs/>
        </w:rPr>
        <w:t>Marine Policy</w:t>
      </w:r>
      <w:r w:rsidRPr="00D36414">
        <w:rPr>
          <w:rFonts w:cstheme="minorHAnsi"/>
        </w:rPr>
        <w:t xml:space="preserve">, </w:t>
      </w:r>
      <w:r w:rsidRPr="00D36414">
        <w:rPr>
          <w:rFonts w:cstheme="minorHAnsi"/>
          <w:i/>
          <w:iCs/>
        </w:rPr>
        <w:t>69</w:t>
      </w:r>
      <w:r w:rsidRPr="00D36414">
        <w:rPr>
          <w:rFonts w:cstheme="minorHAnsi"/>
        </w:rPr>
        <w:t xml:space="preserve">, 189–193. </w:t>
      </w:r>
      <w:hyperlink r:id="rId2955" w:history="1">
        <w:r w:rsidRPr="00D36414">
          <w:rPr>
            <w:rStyle w:val="Hyperlink"/>
            <w:rFonts w:cstheme="minorHAnsi"/>
          </w:rPr>
          <w:t>http://doi.org/10.1016/j.marpol.2015.12.026</w:t>
        </w:r>
      </w:hyperlink>
    </w:p>
    <w:p w14:paraId="6BFB615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Surová, D., &amp; Pinto-Correia, T. (2009). </w:t>
      </w:r>
      <w:r w:rsidRPr="00D36414">
        <w:rPr>
          <w:rFonts w:cstheme="minorHAnsi"/>
        </w:rPr>
        <w:t xml:space="preserve">Use and assessment of the “new” rural functions by land users and landowners of the Montado in southern Portugal. </w:t>
      </w:r>
      <w:r w:rsidRPr="00D36414">
        <w:rPr>
          <w:rFonts w:cstheme="minorHAnsi"/>
          <w:i/>
          <w:iCs/>
        </w:rPr>
        <w:t>Outlook on Agriculture</w:t>
      </w:r>
      <w:r w:rsidRPr="00D36414">
        <w:rPr>
          <w:rFonts w:cstheme="minorHAnsi"/>
        </w:rPr>
        <w:t xml:space="preserve">, </w:t>
      </w:r>
      <w:r w:rsidRPr="00D36414">
        <w:rPr>
          <w:rFonts w:cstheme="minorHAnsi"/>
          <w:i/>
          <w:iCs/>
        </w:rPr>
        <w:t>38</w:t>
      </w:r>
      <w:r w:rsidRPr="00D36414">
        <w:rPr>
          <w:rFonts w:cstheme="minorHAnsi"/>
        </w:rPr>
        <w:t xml:space="preserve">(2), 189–194. </w:t>
      </w:r>
      <w:hyperlink r:id="rId2956" w:history="1">
        <w:r w:rsidRPr="00D36414">
          <w:rPr>
            <w:rStyle w:val="Hyperlink"/>
            <w:rFonts w:cstheme="minorHAnsi"/>
          </w:rPr>
          <w:t>http://doi.org/doi:10.5367/000000009788632340</w:t>
        </w:r>
      </w:hyperlink>
    </w:p>
    <w:p w14:paraId="25D30C2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tcliffe, D. W., &amp; Hildrew, A. G. (1989). Invertebrate communities in acid streams. In R. Morris, E. W. Taylor, D. J. A. Brown, &amp; J. A Brown (Eds.), </w:t>
      </w:r>
      <w:r w:rsidRPr="00D36414">
        <w:rPr>
          <w:rFonts w:cstheme="minorHAnsi"/>
          <w:i/>
          <w:iCs/>
        </w:rPr>
        <w:t xml:space="preserve">Acid toxicity and aquatic animals </w:t>
      </w:r>
      <w:r w:rsidRPr="00D36414">
        <w:rPr>
          <w:rFonts w:cstheme="minorHAnsi"/>
          <w:iCs/>
        </w:rPr>
        <w:t>(pp. 13-29)</w:t>
      </w:r>
      <w:r w:rsidRPr="00D36414">
        <w:rPr>
          <w:rFonts w:cstheme="minorHAnsi"/>
        </w:rPr>
        <w:t xml:space="preserve">. </w:t>
      </w:r>
      <w:r w:rsidRPr="00D36414">
        <w:rPr>
          <w:rFonts w:cstheme="minorHAnsi"/>
          <w:iCs/>
        </w:rPr>
        <w:t>Cambridge, UK: Cambridge University Press.</w:t>
      </w:r>
    </w:p>
    <w:p w14:paraId="2C86B04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tcliffe, L. M. E., Batáry, P., Kormann, U., Báldi, A., Dicks, L. V., Herzon, I., Kleijn, D., Tryjanowski, P., Apostolova, I., Arlettaz, R., Aunins, A., Aviron, S., Baležentiene, L., Fischer, C., Halada, L., Hartel, T., Helm, A., Hristov, I., Jelaska, S. D., Kaligarič, M., Kamp, J., Klimek, S., Koorberg, P., Kostiuková, J., Kovács-Hostyánszki, A., Kuemmerle, T., Leuschner, C., Lindborg, R., Loos, J., Maccherini, S., Marja, R., Máthé, O., Paulini, I., Proença, V., Rey-Benayas, J., Sans, F. X., Seifert, C., Stalenga, J., Timaeus, J., Török, P., van Swaay, C., Viik, E., &amp; Tscharntke, T. (2015). Harnessing the biodiversity </w:t>
      </w:r>
      <w:r w:rsidRPr="00D36414">
        <w:rPr>
          <w:rFonts w:cstheme="minorHAnsi"/>
        </w:rPr>
        <w:lastRenderedPageBreak/>
        <w:t xml:space="preserve">value of Central and Eastern European farmland. </w:t>
      </w:r>
      <w:r w:rsidRPr="00D36414">
        <w:rPr>
          <w:rFonts w:cstheme="minorHAnsi"/>
          <w:i/>
          <w:iCs/>
        </w:rPr>
        <w:t>Diversity and Distributions</w:t>
      </w:r>
      <w:r w:rsidRPr="00D36414">
        <w:rPr>
          <w:rFonts w:cstheme="minorHAnsi"/>
        </w:rPr>
        <w:t xml:space="preserve">, </w:t>
      </w:r>
      <w:r w:rsidRPr="00D36414">
        <w:rPr>
          <w:rFonts w:cstheme="minorHAnsi"/>
          <w:i/>
          <w:iCs/>
        </w:rPr>
        <w:t>21</w:t>
      </w:r>
      <w:r w:rsidRPr="00D36414">
        <w:rPr>
          <w:rFonts w:cstheme="minorHAnsi"/>
        </w:rPr>
        <w:t xml:space="preserve">(6), 722–730. </w:t>
      </w:r>
      <w:hyperlink r:id="rId2957" w:history="1">
        <w:r w:rsidRPr="00D36414">
          <w:rPr>
            <w:rStyle w:val="Hyperlink"/>
            <w:rFonts w:cstheme="minorHAnsi"/>
          </w:rPr>
          <w:t>http://doi.org/10.1111/ddi.12288</w:t>
        </w:r>
      </w:hyperlink>
    </w:p>
    <w:p w14:paraId="46265C4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tcliffe, L., Paulini, I., Jones, G., Marggraf, R., &amp; Page, N. (2013). Pastoral commons use in Romania and the role of the Common Agricultural Policy. </w:t>
      </w:r>
      <w:r w:rsidRPr="00D36414">
        <w:rPr>
          <w:rFonts w:cstheme="minorHAnsi"/>
          <w:i/>
          <w:iCs/>
        </w:rPr>
        <w:t>International Journal of the Commons</w:t>
      </w:r>
      <w:r w:rsidRPr="00D36414">
        <w:rPr>
          <w:rFonts w:cstheme="minorHAnsi"/>
        </w:rPr>
        <w:t xml:space="preserve">, </w:t>
      </w:r>
      <w:r w:rsidRPr="00D36414">
        <w:rPr>
          <w:rFonts w:cstheme="minorHAnsi"/>
          <w:i/>
          <w:iCs/>
        </w:rPr>
        <w:t>7</w:t>
      </w:r>
      <w:r w:rsidRPr="00D36414">
        <w:rPr>
          <w:rFonts w:cstheme="minorHAnsi"/>
        </w:rPr>
        <w:t xml:space="preserve">(1), 58–72. </w:t>
      </w:r>
      <w:hyperlink r:id="rId2958" w:history="1">
        <w:r w:rsidRPr="00D36414">
          <w:rPr>
            <w:rStyle w:val="Hyperlink"/>
            <w:rFonts w:cstheme="minorHAnsi"/>
          </w:rPr>
          <w:t>http://doi.org/http://doi.org/10.18352/ijc.367</w:t>
        </w:r>
      </w:hyperlink>
    </w:p>
    <w:p w14:paraId="48AEF59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utton, G., Boyd, S., Augris, C., Bonne, W., Carlin, D., Cato, I., Cowling, M., Dalfsen, J. Van, Desprez, M., Dijkshoorn, C., Hillewaert, H., Hostens, K., Krause, J., Lauwaert, B., Moulaert, I., Erik, P., Rissanen, J., Rogers, S., Russell, M., Schüttenhelm, R., Side, J., Smit, M., Stolk, A., &amp; Zeiler, M. (2009). Effects of extraction of marine sediments on the marine environment 1998 – 2004. Copenhagen, Denmark: </w:t>
      </w:r>
      <w:r w:rsidRPr="00D36414">
        <w:rPr>
          <w:rFonts w:cstheme="minorHAnsi"/>
          <w:bCs/>
          <w:lang w:val="pt-PT"/>
        </w:rPr>
        <w:t>International Council for the Exploration of the Sea (ICES)</w:t>
      </w:r>
      <w:r w:rsidRPr="00D36414">
        <w:rPr>
          <w:rFonts w:cstheme="minorHAnsi"/>
        </w:rPr>
        <w:t>.</w:t>
      </w:r>
    </w:p>
    <w:p w14:paraId="7B11A8D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vanberg, I. (2012). The use of wild plants as food in pre-industrial Sweden. </w:t>
      </w:r>
      <w:r w:rsidRPr="00D36414">
        <w:rPr>
          <w:rFonts w:cstheme="minorHAnsi"/>
          <w:i/>
          <w:iCs/>
        </w:rPr>
        <w:t>Acta Societatis Botanicorum Poloniae, 81</w:t>
      </w:r>
      <w:r w:rsidRPr="00D36414">
        <w:rPr>
          <w:rFonts w:cstheme="minorHAnsi"/>
          <w:iCs/>
        </w:rPr>
        <w:t>(4), 317-327</w:t>
      </w:r>
      <w:r w:rsidRPr="00D36414">
        <w:rPr>
          <w:rFonts w:cstheme="minorHAnsi"/>
        </w:rPr>
        <w:t xml:space="preserve">. </w:t>
      </w:r>
      <w:hyperlink r:id="rId2959" w:history="1">
        <w:r w:rsidRPr="00D36414">
          <w:rPr>
            <w:rStyle w:val="Hyperlink"/>
            <w:rFonts w:cstheme="minorHAnsi"/>
          </w:rPr>
          <w:t>http://doi.org/10.5586/asbp.2012.039</w:t>
        </w:r>
      </w:hyperlink>
    </w:p>
    <w:p w14:paraId="6F86C59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voronou, E., &amp; Holden, A. (2005). Ecotourism as a tool for nature conservation: The role of WWF Greece in the Dadia-Lefkimi-Soufli forest reserve in Greece. </w:t>
      </w:r>
      <w:r w:rsidRPr="00D36414">
        <w:rPr>
          <w:rFonts w:cstheme="minorHAnsi"/>
          <w:i/>
          <w:iCs/>
        </w:rPr>
        <w:t>Journal of Sustainable Tourism</w:t>
      </w:r>
      <w:r w:rsidRPr="00D36414">
        <w:rPr>
          <w:rFonts w:cstheme="minorHAnsi"/>
        </w:rPr>
        <w:t xml:space="preserve">, </w:t>
      </w:r>
      <w:r w:rsidRPr="00D36414">
        <w:rPr>
          <w:rFonts w:cstheme="minorHAnsi"/>
          <w:i/>
          <w:iCs/>
        </w:rPr>
        <w:t>13</w:t>
      </w:r>
      <w:r w:rsidRPr="00D36414">
        <w:rPr>
          <w:rFonts w:cstheme="minorHAnsi"/>
        </w:rPr>
        <w:t xml:space="preserve">(5), 456–467. </w:t>
      </w:r>
      <w:hyperlink r:id="rId2960" w:history="1">
        <w:r w:rsidRPr="00D36414">
          <w:rPr>
            <w:rStyle w:val="Hyperlink"/>
            <w:rFonts w:cstheme="minorHAnsi"/>
          </w:rPr>
          <w:t>http://doi.org/10.1080/09669580508668573</w:t>
        </w:r>
      </w:hyperlink>
      <w:r w:rsidRPr="00D36414">
        <w:rPr>
          <w:rFonts w:cstheme="minorHAnsi"/>
        </w:rPr>
        <w:t xml:space="preserve"> </w:t>
      </w:r>
    </w:p>
    <w:p w14:paraId="20567C4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winnen, J., Burkitbayeva, S., Schierhorn, F., Prishchepov, A. V., &amp; Müller, D. (2017). Production potential in the “bread baskets” of Eastern Europe and Central Asia. </w:t>
      </w:r>
      <w:r w:rsidRPr="00D36414">
        <w:rPr>
          <w:rFonts w:cstheme="minorHAnsi"/>
          <w:i/>
          <w:iCs/>
        </w:rPr>
        <w:t>Global Food Security</w:t>
      </w:r>
      <w:r w:rsidRPr="00D36414">
        <w:rPr>
          <w:rFonts w:cstheme="minorHAnsi"/>
        </w:rPr>
        <w:t xml:space="preserve">, </w:t>
      </w:r>
      <w:r w:rsidRPr="00D36414">
        <w:rPr>
          <w:rFonts w:cstheme="minorHAnsi"/>
          <w:i/>
          <w:iCs/>
        </w:rPr>
        <w:t>14</w:t>
      </w:r>
      <w:r w:rsidRPr="00D36414">
        <w:rPr>
          <w:rFonts w:cstheme="minorHAnsi"/>
        </w:rPr>
        <w:t xml:space="preserve">, 38–53. </w:t>
      </w:r>
      <w:hyperlink r:id="rId2961" w:history="1">
        <w:r w:rsidRPr="00D36414">
          <w:rPr>
            <w:rStyle w:val="Hyperlink"/>
            <w:rFonts w:cstheme="minorHAnsi"/>
          </w:rPr>
          <w:t>http://doi.org/10.1016/j.gfs.2017.03.005</w:t>
        </w:r>
      </w:hyperlink>
      <w:r w:rsidRPr="00D36414">
        <w:rPr>
          <w:rFonts w:cstheme="minorHAnsi"/>
        </w:rPr>
        <w:t xml:space="preserve"> </w:t>
      </w:r>
    </w:p>
    <w:p w14:paraId="30EAB4F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Szigeti, C., Toth, G., &amp; Szabo, D. R. (2017). Decoupling – shifts in ecological footprint intensity of nations in the last decade. </w:t>
      </w:r>
      <w:r w:rsidRPr="00D36414">
        <w:rPr>
          <w:rFonts w:cstheme="minorHAnsi"/>
          <w:i/>
          <w:iCs/>
        </w:rPr>
        <w:t>Ecological Indicators</w:t>
      </w:r>
      <w:r w:rsidRPr="00D36414">
        <w:rPr>
          <w:rFonts w:cstheme="minorHAnsi"/>
        </w:rPr>
        <w:t xml:space="preserve">, </w:t>
      </w:r>
      <w:r w:rsidRPr="00D36414">
        <w:rPr>
          <w:rFonts w:cstheme="minorHAnsi"/>
          <w:i/>
          <w:iCs/>
        </w:rPr>
        <w:t>72</w:t>
      </w:r>
      <w:r w:rsidRPr="00D36414">
        <w:rPr>
          <w:rFonts w:cstheme="minorHAnsi"/>
        </w:rPr>
        <w:t xml:space="preserve">, 111–117. </w:t>
      </w:r>
      <w:hyperlink r:id="rId2962" w:history="1">
        <w:r w:rsidRPr="00D36414">
          <w:rPr>
            <w:rStyle w:val="Hyperlink"/>
            <w:rFonts w:cstheme="minorHAnsi"/>
          </w:rPr>
          <w:t>http://doi.org/10.1016/j.ecolind.2016.07.034</w:t>
        </w:r>
      </w:hyperlink>
      <w:r w:rsidRPr="00D36414">
        <w:rPr>
          <w:rFonts w:cstheme="minorHAnsi"/>
        </w:rPr>
        <w:t xml:space="preserve"> </w:t>
      </w:r>
    </w:p>
    <w:p w14:paraId="372C52C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aksami, C. M., &amp; Kosarev, V. D. (1986). Ekologia i etnicheskie traditsii narodov Dal’nego Vostoka [Ecology and ethnic traditions peoples of the Far East]. </w:t>
      </w:r>
      <w:r w:rsidRPr="00D36414">
        <w:rPr>
          <w:rFonts w:cstheme="minorHAnsi"/>
          <w:i/>
          <w:iCs/>
        </w:rPr>
        <w:t>Priroda</w:t>
      </w:r>
      <w:r w:rsidRPr="00D36414">
        <w:rPr>
          <w:rFonts w:cstheme="minorHAnsi"/>
        </w:rPr>
        <w:t xml:space="preserve">, </w:t>
      </w:r>
      <w:r w:rsidRPr="00D36414">
        <w:rPr>
          <w:rFonts w:cstheme="minorHAnsi"/>
          <w:i/>
          <w:iCs/>
        </w:rPr>
        <w:t>12</w:t>
      </w:r>
      <w:r w:rsidRPr="00D36414">
        <w:rPr>
          <w:rFonts w:cstheme="minorHAnsi"/>
        </w:rPr>
        <w:t>, 28–32.</w:t>
      </w:r>
    </w:p>
    <w:p w14:paraId="3A704BE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atsi, A. A., &amp; Zouboulis, A. I. (2002). A field investigation of the quantity and quality of leachate from a municipal solid waste landfill in a Mediterranean climate (Thessaloniki, Greece). </w:t>
      </w:r>
      <w:r w:rsidRPr="00D36414">
        <w:rPr>
          <w:rFonts w:cstheme="minorHAnsi"/>
          <w:i/>
          <w:iCs/>
        </w:rPr>
        <w:t>Advances in Environmental Research</w:t>
      </w:r>
      <w:r w:rsidRPr="00D36414">
        <w:rPr>
          <w:rFonts w:cstheme="minorHAnsi"/>
        </w:rPr>
        <w:t xml:space="preserve">, </w:t>
      </w:r>
      <w:r w:rsidRPr="00D36414">
        <w:rPr>
          <w:rFonts w:cstheme="minorHAnsi"/>
          <w:i/>
          <w:iCs/>
        </w:rPr>
        <w:t>6</w:t>
      </w:r>
      <w:r w:rsidRPr="00D36414">
        <w:rPr>
          <w:rFonts w:cstheme="minorHAnsi"/>
        </w:rPr>
        <w:t xml:space="preserve">(3), 207–219. </w:t>
      </w:r>
      <w:hyperlink r:id="rId2963" w:history="1">
        <w:r w:rsidRPr="00D36414">
          <w:rPr>
            <w:rStyle w:val="Hyperlink"/>
            <w:rFonts w:cstheme="minorHAnsi"/>
          </w:rPr>
          <w:t>http://doi.org/10.1016/S1093-0191(01)00052-1</w:t>
        </w:r>
      </w:hyperlink>
    </w:p>
    <w:p w14:paraId="011B90F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chebakova, N. M., Parfenova, E., &amp; Soja, A. J. (2009). The effects of climate, permafrost and fire on vegetation change in Siberia in a changing climate. </w:t>
      </w:r>
      <w:r w:rsidRPr="00D36414">
        <w:rPr>
          <w:rFonts w:cstheme="minorHAnsi"/>
          <w:i/>
          <w:iCs/>
        </w:rPr>
        <w:t>Environmental Research Letters</w:t>
      </w:r>
      <w:r w:rsidRPr="00D36414">
        <w:rPr>
          <w:rFonts w:cstheme="minorHAnsi"/>
        </w:rPr>
        <w:t xml:space="preserve">, </w:t>
      </w:r>
      <w:r w:rsidRPr="00D36414">
        <w:rPr>
          <w:rFonts w:cstheme="minorHAnsi"/>
          <w:i/>
          <w:iCs/>
        </w:rPr>
        <w:t>4</w:t>
      </w:r>
      <w:r w:rsidRPr="00D36414">
        <w:rPr>
          <w:rFonts w:cstheme="minorHAnsi"/>
        </w:rPr>
        <w:t xml:space="preserve">(4), 45013. </w:t>
      </w:r>
      <w:hyperlink r:id="rId2964" w:history="1">
        <w:r w:rsidRPr="00D36414">
          <w:rPr>
            <w:rStyle w:val="Hyperlink"/>
            <w:rFonts w:cstheme="minorHAnsi"/>
          </w:rPr>
          <w:t>http://doi.org/10.1088/1748-9326/4/4/045013</w:t>
        </w:r>
      </w:hyperlink>
    </w:p>
    <w:p w14:paraId="19951D3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ecchio, S., Chaalali, A., Raoux, A., Tous Rius, A., Lequesne, J., Girardin, V., Lassalle, G., Cachera, M., Riou, P., Lobry, J., Dauvin, J. C., &amp; Niquil, N. (2016). Evaluating ecosystem-level anthropogenic impacts in a stressed transitional environment: The case of the Seine estuary. </w:t>
      </w:r>
      <w:r w:rsidRPr="00D36414">
        <w:rPr>
          <w:rFonts w:cstheme="minorHAnsi"/>
          <w:i/>
          <w:iCs/>
        </w:rPr>
        <w:t>Ecological Indicators</w:t>
      </w:r>
      <w:r w:rsidRPr="00D36414">
        <w:rPr>
          <w:rFonts w:cstheme="minorHAnsi"/>
        </w:rPr>
        <w:t xml:space="preserve">, </w:t>
      </w:r>
      <w:r w:rsidRPr="00D36414">
        <w:rPr>
          <w:rFonts w:cstheme="minorHAnsi"/>
          <w:i/>
          <w:iCs/>
        </w:rPr>
        <w:t>61</w:t>
      </w:r>
      <w:r w:rsidRPr="00D36414">
        <w:rPr>
          <w:rFonts w:cstheme="minorHAnsi"/>
        </w:rPr>
        <w:t xml:space="preserve">, 833–845. </w:t>
      </w:r>
      <w:hyperlink r:id="rId2965" w:history="1">
        <w:r w:rsidRPr="00D36414">
          <w:rPr>
            <w:rStyle w:val="Hyperlink"/>
            <w:rFonts w:cstheme="minorHAnsi"/>
          </w:rPr>
          <w:t>http://doi.org/10.1016/j.ecolind.2015.10.036</w:t>
        </w:r>
      </w:hyperlink>
    </w:p>
    <w:p w14:paraId="088F67E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eien, H.-C., Standring, W. J. F., &amp; Salbu, B. (2006). Mobilization of river transported colloidal aluminium upon mixing with seawater and subsequent deposition in fish gills. </w:t>
      </w:r>
      <w:r w:rsidRPr="00D36414">
        <w:rPr>
          <w:rFonts w:cstheme="minorHAnsi"/>
          <w:i/>
          <w:iCs/>
        </w:rPr>
        <w:t>Science of The Total Environment</w:t>
      </w:r>
      <w:r w:rsidRPr="00D36414">
        <w:rPr>
          <w:rFonts w:cstheme="minorHAnsi"/>
        </w:rPr>
        <w:t xml:space="preserve">, </w:t>
      </w:r>
      <w:r w:rsidRPr="00D36414">
        <w:rPr>
          <w:rFonts w:cstheme="minorHAnsi"/>
          <w:i/>
          <w:iCs/>
        </w:rPr>
        <w:t>364</w:t>
      </w:r>
      <w:r w:rsidRPr="00D36414">
        <w:rPr>
          <w:rFonts w:cstheme="minorHAnsi"/>
        </w:rPr>
        <w:t xml:space="preserve">(1–3), 149–164. </w:t>
      </w:r>
      <w:hyperlink r:id="rId2966" w:history="1">
        <w:r w:rsidRPr="00D36414">
          <w:rPr>
            <w:rStyle w:val="Hyperlink"/>
            <w:rFonts w:cstheme="minorHAnsi"/>
          </w:rPr>
          <w:t>http://doi.org/10.1016/J.SCITOTENV.2006.01.005</w:t>
        </w:r>
      </w:hyperlink>
    </w:p>
    <w:p w14:paraId="0091FDD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Teixeira, Z., Teixeira, H., &amp; Marques, J. C. (2014). </w:t>
      </w:r>
      <w:r w:rsidRPr="00D36414">
        <w:rPr>
          <w:rFonts w:cstheme="minorHAnsi"/>
        </w:rPr>
        <w:t xml:space="preserve">Systematic processes of land use/land cover change to identify relevant driving forces: implications on water quality. </w:t>
      </w:r>
      <w:r w:rsidRPr="00D36414">
        <w:rPr>
          <w:rFonts w:cstheme="minorHAnsi"/>
          <w:i/>
          <w:iCs/>
        </w:rPr>
        <w:t>The Science of the Total Environment</w:t>
      </w:r>
      <w:r w:rsidRPr="00D36414">
        <w:rPr>
          <w:rFonts w:cstheme="minorHAnsi"/>
        </w:rPr>
        <w:t xml:space="preserve">, </w:t>
      </w:r>
      <w:r w:rsidRPr="00D36414">
        <w:rPr>
          <w:rFonts w:cstheme="minorHAnsi"/>
          <w:i/>
          <w:iCs/>
        </w:rPr>
        <w:t>470</w:t>
      </w:r>
      <w:r w:rsidRPr="00D36414">
        <w:rPr>
          <w:rFonts w:cstheme="minorHAnsi"/>
        </w:rPr>
        <w:t>–</w:t>
      </w:r>
      <w:r w:rsidRPr="00D36414">
        <w:rPr>
          <w:rFonts w:cstheme="minorHAnsi"/>
          <w:i/>
          <w:iCs/>
        </w:rPr>
        <w:t>471</w:t>
      </w:r>
      <w:r w:rsidRPr="00D36414">
        <w:rPr>
          <w:rFonts w:cstheme="minorHAnsi"/>
        </w:rPr>
        <w:t xml:space="preserve">, 1320–35. </w:t>
      </w:r>
      <w:hyperlink r:id="rId2967" w:history="1">
        <w:r w:rsidRPr="00D36414">
          <w:rPr>
            <w:rStyle w:val="Hyperlink"/>
            <w:rFonts w:cstheme="minorHAnsi"/>
          </w:rPr>
          <w:t>http://doi.org/10.1016/j.scitotenv.2013.10.098</w:t>
        </w:r>
      </w:hyperlink>
    </w:p>
    <w:p w14:paraId="7BC41F6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Temme, A. J. A. M., &amp; Verburg, P. H. (2011). </w:t>
      </w:r>
      <w:r w:rsidRPr="00D36414">
        <w:rPr>
          <w:rFonts w:cstheme="minorHAnsi"/>
        </w:rPr>
        <w:t xml:space="preserve">Mapping and modelling of changes in agricultural intensity in Europe. </w:t>
      </w:r>
      <w:r w:rsidRPr="00D36414">
        <w:rPr>
          <w:rFonts w:cstheme="minorHAnsi"/>
          <w:i/>
          <w:iCs/>
        </w:rPr>
        <w:t>Agriculture, Ecosystems and Environment</w:t>
      </w:r>
      <w:r w:rsidRPr="00D36414">
        <w:rPr>
          <w:rFonts w:cstheme="minorHAnsi"/>
        </w:rPr>
        <w:t xml:space="preserve">, </w:t>
      </w:r>
      <w:r w:rsidRPr="00D36414">
        <w:rPr>
          <w:rFonts w:cstheme="minorHAnsi"/>
          <w:i/>
          <w:iCs/>
        </w:rPr>
        <w:t>140</w:t>
      </w:r>
      <w:r w:rsidRPr="00D36414">
        <w:rPr>
          <w:rFonts w:cstheme="minorHAnsi"/>
        </w:rPr>
        <w:t xml:space="preserve">(1–2), 46–56. </w:t>
      </w:r>
      <w:hyperlink r:id="rId2968" w:history="1">
        <w:r w:rsidRPr="00D36414">
          <w:rPr>
            <w:rStyle w:val="Hyperlink"/>
            <w:rFonts w:cstheme="minorHAnsi"/>
          </w:rPr>
          <w:t>http://doi.org/10.1016/j.agee.2010.11.010</w:t>
        </w:r>
      </w:hyperlink>
    </w:p>
    <w:p w14:paraId="2DF558A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Teplitsky, C., &amp; Millien, V. (2014). Climate warming and Bergmann’s rule through time: is there any evidence? </w:t>
      </w:r>
      <w:r w:rsidRPr="00D36414">
        <w:rPr>
          <w:rFonts w:cstheme="minorHAnsi"/>
          <w:i/>
          <w:iCs/>
        </w:rPr>
        <w:t>Evolutionary Applications</w:t>
      </w:r>
      <w:r w:rsidRPr="00D36414">
        <w:rPr>
          <w:rFonts w:cstheme="minorHAnsi"/>
        </w:rPr>
        <w:t xml:space="preserve">, </w:t>
      </w:r>
      <w:r w:rsidRPr="00D36414">
        <w:rPr>
          <w:rFonts w:cstheme="minorHAnsi"/>
          <w:i/>
          <w:iCs/>
        </w:rPr>
        <w:t>7</w:t>
      </w:r>
      <w:r w:rsidRPr="00D36414">
        <w:rPr>
          <w:rFonts w:cstheme="minorHAnsi"/>
        </w:rPr>
        <w:t xml:space="preserve">(1), 156–68. </w:t>
      </w:r>
      <w:hyperlink r:id="rId2969" w:history="1">
        <w:r w:rsidRPr="00D36414">
          <w:rPr>
            <w:rStyle w:val="Hyperlink"/>
            <w:rFonts w:cstheme="minorHAnsi"/>
          </w:rPr>
          <w:t>http://doi.org/10.1111/eva.12129</w:t>
        </w:r>
      </w:hyperlink>
    </w:p>
    <w:p w14:paraId="385786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erraube, J., Arroyo, B., Madders, M., &amp; Mougeot, F. (2011). Diet specialisation and foraging efficiency under fluctuating vole abundance: a comparison between generalist and specialist avian predators. </w:t>
      </w:r>
      <w:r w:rsidRPr="00D36414">
        <w:rPr>
          <w:rFonts w:cstheme="minorHAnsi"/>
          <w:i/>
          <w:iCs/>
        </w:rPr>
        <w:t>Oikos</w:t>
      </w:r>
      <w:r w:rsidRPr="00D36414">
        <w:rPr>
          <w:rFonts w:cstheme="minorHAnsi"/>
        </w:rPr>
        <w:t xml:space="preserve">, </w:t>
      </w:r>
      <w:r w:rsidRPr="00D36414">
        <w:rPr>
          <w:rFonts w:cstheme="minorHAnsi"/>
          <w:i/>
          <w:iCs/>
        </w:rPr>
        <w:t>120</w:t>
      </w:r>
      <w:r w:rsidRPr="00D36414">
        <w:rPr>
          <w:rFonts w:cstheme="minorHAnsi"/>
        </w:rPr>
        <w:t xml:space="preserve">(2), 234–244. </w:t>
      </w:r>
      <w:hyperlink r:id="rId2970" w:history="1">
        <w:r w:rsidRPr="00D36414">
          <w:rPr>
            <w:rStyle w:val="Hyperlink"/>
            <w:rFonts w:cstheme="minorHAnsi"/>
          </w:rPr>
          <w:t>http://doi.org/10.1111/j.1600-0706.2010.18554.x</w:t>
        </w:r>
      </w:hyperlink>
    </w:p>
    <w:p w14:paraId="10C3D9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hackeray, S. J., Sparks, T. H., Frederiksen, M., Burthe, S., Bacon, P. J., Bell, J. R., Botham, M. S., Brereton, T. M., Bright, P. W., Carvalho, L., Clutton-Brock, T., Dawson, A., Edwards, M., Elliott, J. M., Harrington, R., Johns, D., Jones, I. D., Jones, J. T., Leech, D. I., Roy, D. B., Scott, W. A., Smith, M., Smithers, R. J., Winfield, I. J., &amp; Wanless, S. (2010). Trophic level asynchrony in rates of phenological change for marine, freshwater and terrestrial environments. </w:t>
      </w:r>
      <w:r w:rsidRPr="00D36414">
        <w:rPr>
          <w:rFonts w:cstheme="minorHAnsi"/>
          <w:i/>
          <w:iCs/>
        </w:rPr>
        <w:t>Global Change Biology</w:t>
      </w:r>
      <w:r w:rsidRPr="00D36414">
        <w:rPr>
          <w:rFonts w:cstheme="minorHAnsi"/>
        </w:rPr>
        <w:t xml:space="preserve">, </w:t>
      </w:r>
      <w:r w:rsidRPr="00D36414">
        <w:rPr>
          <w:rFonts w:cstheme="minorHAnsi"/>
          <w:i/>
          <w:iCs/>
        </w:rPr>
        <w:t>16</w:t>
      </w:r>
      <w:r w:rsidRPr="00D36414">
        <w:rPr>
          <w:rFonts w:cstheme="minorHAnsi"/>
        </w:rPr>
        <w:t xml:space="preserve">(12), 3304–3313. </w:t>
      </w:r>
      <w:hyperlink r:id="rId2971" w:history="1">
        <w:r w:rsidRPr="00D36414">
          <w:rPr>
            <w:rStyle w:val="Hyperlink"/>
            <w:rFonts w:cstheme="minorHAnsi"/>
          </w:rPr>
          <w:t>http://doi.org/10.1111/j.1365-2486.2010.02165.x</w:t>
        </w:r>
      </w:hyperlink>
    </w:p>
    <w:p w14:paraId="446D538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Thomas, H., Bozec, Y., Elkalay, K., &amp; de Baar, H. J. W. (2004). Enhanced open ocean storage of CO</w:t>
      </w:r>
      <w:r w:rsidRPr="00D36414">
        <w:rPr>
          <w:rFonts w:cstheme="minorHAnsi"/>
          <w:vertAlign w:val="subscript"/>
        </w:rPr>
        <w:t>2</w:t>
      </w:r>
      <w:r w:rsidRPr="00D36414">
        <w:rPr>
          <w:rFonts w:cstheme="minorHAnsi"/>
        </w:rPr>
        <w:t xml:space="preserve"> from shelf sea pumping. </w:t>
      </w:r>
      <w:r w:rsidRPr="00D36414">
        <w:rPr>
          <w:rFonts w:cstheme="minorHAnsi"/>
          <w:i/>
          <w:iCs/>
        </w:rPr>
        <w:t>Science</w:t>
      </w:r>
      <w:r w:rsidRPr="00D36414">
        <w:rPr>
          <w:rFonts w:cstheme="minorHAnsi"/>
        </w:rPr>
        <w:t xml:space="preserve">, </w:t>
      </w:r>
      <w:r w:rsidRPr="00D36414">
        <w:rPr>
          <w:rFonts w:cstheme="minorHAnsi"/>
          <w:i/>
          <w:iCs/>
        </w:rPr>
        <w:t>304</w:t>
      </w:r>
      <w:r w:rsidRPr="00D36414">
        <w:rPr>
          <w:rFonts w:cstheme="minorHAnsi"/>
        </w:rPr>
        <w:t xml:space="preserve">(5673), 1005–1008. </w:t>
      </w:r>
      <w:hyperlink r:id="rId2972" w:history="1">
        <w:r w:rsidRPr="00D36414">
          <w:rPr>
            <w:rStyle w:val="Hyperlink"/>
            <w:rFonts w:cstheme="minorHAnsi"/>
          </w:rPr>
          <w:t>http://doi.org/10.1126/science.1095491</w:t>
        </w:r>
      </w:hyperlink>
    </w:p>
    <w:p w14:paraId="31293C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hompson, D. B. A., Price, M. F., &amp; Galbraith, C. A. (2006). </w:t>
      </w:r>
      <w:r w:rsidRPr="00D36414">
        <w:rPr>
          <w:rFonts w:cstheme="minorHAnsi"/>
          <w:i/>
          <w:iCs/>
        </w:rPr>
        <w:t>Mountains of Northern Europe: conservation, management, people and nature</w:t>
      </w:r>
      <w:r w:rsidRPr="00D36414">
        <w:rPr>
          <w:rFonts w:cstheme="minorHAnsi"/>
        </w:rPr>
        <w:t xml:space="preserve">. Edinburgh, UK: TSO Scotland. Retrieved from </w:t>
      </w:r>
      <w:hyperlink r:id="rId2973" w:history="1">
        <w:r w:rsidRPr="00D36414">
          <w:rPr>
            <w:rStyle w:val="Hyperlink"/>
            <w:rFonts w:cstheme="minorHAnsi"/>
          </w:rPr>
          <w:t>https://www.nhbs.com/mountains-of-northern-europe-book</w:t>
        </w:r>
      </w:hyperlink>
    </w:p>
    <w:p w14:paraId="15F5782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horpe, R. B., &amp; Bigg, G. R. (2000). Modelling the sensitivity of Mediterranean outflow to anthropogenically forced climate change. </w:t>
      </w:r>
      <w:r w:rsidRPr="00D36414">
        <w:rPr>
          <w:rFonts w:cstheme="minorHAnsi"/>
          <w:i/>
          <w:iCs/>
        </w:rPr>
        <w:t>Climate Dynamics</w:t>
      </w:r>
      <w:r w:rsidRPr="00D36414">
        <w:rPr>
          <w:rFonts w:cstheme="minorHAnsi"/>
        </w:rPr>
        <w:t xml:space="preserve">, </w:t>
      </w:r>
      <w:r w:rsidRPr="00D36414">
        <w:rPr>
          <w:rFonts w:cstheme="minorHAnsi"/>
          <w:i/>
          <w:iCs/>
        </w:rPr>
        <w:t>16</w:t>
      </w:r>
      <w:r w:rsidRPr="00D36414">
        <w:rPr>
          <w:rFonts w:cstheme="minorHAnsi"/>
        </w:rPr>
        <w:t xml:space="preserve">(5), 355–368. </w:t>
      </w:r>
      <w:hyperlink r:id="rId2974" w:history="1">
        <w:r w:rsidRPr="00D36414">
          <w:rPr>
            <w:rStyle w:val="Hyperlink"/>
            <w:rFonts w:cstheme="minorHAnsi"/>
          </w:rPr>
          <w:t>http://doi.org/10.1007/s003820050333</w:t>
        </w:r>
      </w:hyperlink>
    </w:p>
    <w:p w14:paraId="050FAE7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huiller, W., Pironon, S., Psomas, A., Barbet-Massin, M., Jiguet, F., Lavergne, S., Pearman, P. B., Renaud, J., Zupan, L., &amp; Zimmermann, N. E. (2014). The European functional tree of bird life in the face of global change. </w:t>
      </w:r>
      <w:r w:rsidRPr="00D36414">
        <w:rPr>
          <w:rFonts w:cstheme="minorHAnsi"/>
          <w:i/>
          <w:iCs/>
        </w:rPr>
        <w:t>Nature Communications</w:t>
      </w:r>
      <w:r w:rsidRPr="00D36414">
        <w:rPr>
          <w:rFonts w:cstheme="minorHAnsi"/>
        </w:rPr>
        <w:t xml:space="preserve">, </w:t>
      </w:r>
      <w:r w:rsidRPr="00D36414">
        <w:rPr>
          <w:rFonts w:cstheme="minorHAnsi"/>
          <w:i/>
          <w:iCs/>
        </w:rPr>
        <w:t xml:space="preserve">5, </w:t>
      </w:r>
      <w:r w:rsidRPr="00D36414">
        <w:rPr>
          <w:rFonts w:cstheme="minorHAnsi"/>
          <w:iCs/>
        </w:rPr>
        <w:t>3118</w:t>
      </w:r>
      <w:r w:rsidRPr="00D36414">
        <w:rPr>
          <w:rFonts w:cstheme="minorHAnsi"/>
        </w:rPr>
        <w:t xml:space="preserve">. </w:t>
      </w:r>
      <w:hyperlink r:id="rId2975" w:history="1">
        <w:r w:rsidRPr="00D36414">
          <w:rPr>
            <w:rStyle w:val="Hyperlink"/>
            <w:rFonts w:cstheme="minorHAnsi"/>
          </w:rPr>
          <w:t>http://doi.org/10.1038/ncomms4118</w:t>
        </w:r>
      </w:hyperlink>
    </w:p>
    <w:p w14:paraId="45A5B2F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ilman, D., Fargione, J., Wolff, B., D’Antonio, C., Dobson, A., Howarth, R., Schindler, D., Schlesinger, W. H., Simberloff, D., &amp; Swackhammer, D. (2001). Forecasting agriculturally driven global environmental change. </w:t>
      </w:r>
      <w:r w:rsidRPr="00D36414">
        <w:rPr>
          <w:rFonts w:cstheme="minorHAnsi"/>
          <w:i/>
          <w:iCs/>
        </w:rPr>
        <w:t>Science</w:t>
      </w:r>
      <w:r w:rsidRPr="00D36414">
        <w:rPr>
          <w:rFonts w:cstheme="minorHAnsi"/>
        </w:rPr>
        <w:t xml:space="preserve">, </w:t>
      </w:r>
      <w:r w:rsidRPr="00D36414">
        <w:rPr>
          <w:rFonts w:cstheme="minorHAnsi"/>
          <w:i/>
          <w:iCs/>
        </w:rPr>
        <w:t>292</w:t>
      </w:r>
      <w:r w:rsidRPr="00D36414">
        <w:rPr>
          <w:rFonts w:cstheme="minorHAnsi"/>
        </w:rPr>
        <w:t xml:space="preserve">(5515), 281–284. </w:t>
      </w:r>
      <w:hyperlink r:id="rId2976" w:history="1">
        <w:r w:rsidRPr="00D36414">
          <w:rPr>
            <w:rStyle w:val="Hyperlink"/>
            <w:rFonts w:cstheme="minorHAnsi"/>
          </w:rPr>
          <w:t>http://doi.org/10.1126/science.1057544</w:t>
        </w:r>
      </w:hyperlink>
    </w:p>
    <w:p w14:paraId="00CFD1D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ilman, D., May, R. M., Lehman, C. L., &amp; Nowak, M. A. (1994). Habitat destruction and the extinction debt. </w:t>
      </w:r>
      <w:r w:rsidRPr="00D36414">
        <w:rPr>
          <w:rFonts w:cstheme="minorHAnsi"/>
          <w:i/>
          <w:iCs/>
        </w:rPr>
        <w:t>Nature</w:t>
      </w:r>
      <w:r w:rsidRPr="00D36414">
        <w:rPr>
          <w:rFonts w:cstheme="minorHAnsi"/>
        </w:rPr>
        <w:t xml:space="preserve">, </w:t>
      </w:r>
      <w:r w:rsidRPr="00D36414">
        <w:rPr>
          <w:rFonts w:cstheme="minorHAnsi"/>
          <w:i/>
          <w:iCs/>
        </w:rPr>
        <w:t>371</w:t>
      </w:r>
      <w:r w:rsidRPr="00D36414">
        <w:rPr>
          <w:rFonts w:cstheme="minorHAnsi"/>
        </w:rPr>
        <w:t xml:space="preserve">(6492), 65–66. </w:t>
      </w:r>
      <w:hyperlink r:id="rId2977" w:history="1">
        <w:r w:rsidRPr="00D36414">
          <w:rPr>
            <w:rStyle w:val="Hyperlink"/>
            <w:rFonts w:cstheme="minorHAnsi"/>
          </w:rPr>
          <w:t>http://doi.org/10.1038/371065a0</w:t>
        </w:r>
      </w:hyperlink>
    </w:p>
    <w:p w14:paraId="3FB15D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ittonell, P. (2014). Ecological intensification of agriculture-sustainable by nature. </w:t>
      </w:r>
      <w:r w:rsidRPr="00D36414">
        <w:rPr>
          <w:rFonts w:cstheme="minorHAnsi"/>
          <w:i/>
          <w:iCs/>
        </w:rPr>
        <w:t>Current Opinion in Environmental Sustainability</w:t>
      </w:r>
      <w:r w:rsidRPr="00D36414">
        <w:rPr>
          <w:rFonts w:cstheme="minorHAnsi"/>
        </w:rPr>
        <w:t xml:space="preserve">, </w:t>
      </w:r>
      <w:r w:rsidRPr="00D36414">
        <w:rPr>
          <w:rFonts w:cstheme="minorHAnsi"/>
          <w:i/>
          <w:iCs/>
        </w:rPr>
        <w:t>8</w:t>
      </w:r>
      <w:r w:rsidRPr="00D36414">
        <w:rPr>
          <w:rFonts w:cstheme="minorHAnsi"/>
        </w:rPr>
        <w:t xml:space="preserve">, 53–61. </w:t>
      </w:r>
      <w:hyperlink r:id="rId2978" w:history="1">
        <w:r w:rsidRPr="00D36414">
          <w:rPr>
            <w:rStyle w:val="Hyperlink"/>
            <w:rFonts w:cstheme="minorHAnsi"/>
          </w:rPr>
          <w:t>http://doi.org/10.1016/j.cosust.2014.08.006</w:t>
        </w:r>
      </w:hyperlink>
      <w:r w:rsidRPr="00D36414">
        <w:rPr>
          <w:rFonts w:cstheme="minorHAnsi"/>
        </w:rPr>
        <w:t xml:space="preserve"> </w:t>
      </w:r>
    </w:p>
    <w:p w14:paraId="125EB22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offolo, E. P., Bernardinelli, I., Stergulc, F., &amp; Battisti, A. (2006). Climate change and expansion of the pine processionary moth, </w:t>
      </w:r>
      <w:r w:rsidRPr="00D36414">
        <w:rPr>
          <w:rFonts w:cstheme="minorHAnsi"/>
          <w:i/>
        </w:rPr>
        <w:t>Thaumetopoea pityocampa</w:t>
      </w:r>
      <w:r w:rsidRPr="00D36414">
        <w:rPr>
          <w:rFonts w:cstheme="minorHAnsi"/>
        </w:rPr>
        <w:t xml:space="preserve">, in northern Italy. </w:t>
      </w:r>
      <w:r w:rsidRPr="00D36414">
        <w:rPr>
          <w:rFonts w:cstheme="minorHAnsi"/>
          <w:i/>
          <w:iCs/>
        </w:rPr>
        <w:t>Northern Italy. IUFRO Working Party 7.03. 10 Proceedings of the Workshop.</w:t>
      </w:r>
      <w:r w:rsidRPr="00D36414">
        <w:rPr>
          <w:rFonts w:cstheme="minorHAnsi"/>
        </w:rPr>
        <w:t xml:space="preserve">, (August 2003), 331–340. Retrieved from </w:t>
      </w:r>
      <w:hyperlink r:id="rId2979" w:history="1">
        <w:r w:rsidRPr="00D36414">
          <w:rPr>
            <w:rStyle w:val="Hyperlink"/>
            <w:rFonts w:cstheme="minorHAnsi"/>
          </w:rPr>
          <w:t>http://bfw.ac.at/400/iufro_workshop/proceedings/331-340_D1_Edoardo P. Toffolo et al_poster.pdf</w:t>
        </w:r>
      </w:hyperlink>
      <w:r w:rsidRPr="00D36414">
        <w:rPr>
          <w:rFonts w:cstheme="minorHAnsi"/>
        </w:rPr>
        <w:t xml:space="preserve"> </w:t>
      </w:r>
    </w:p>
    <w:p w14:paraId="55E575D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oktoraliev, B. A., &amp; Attokurov, A. [Токторалиев, Б. А., &amp; Аттокуров, А.]. (2009). Экологическое состояние лесов Kыргызстана. </w:t>
      </w:r>
      <w:r w:rsidRPr="00D36414">
        <w:rPr>
          <w:rFonts w:cstheme="minorHAnsi"/>
          <w:i/>
          <w:iCs/>
        </w:rPr>
        <w:t>Manas Journal of Social Studies</w:t>
      </w:r>
      <w:r w:rsidRPr="00D36414">
        <w:rPr>
          <w:rFonts w:cstheme="minorHAnsi"/>
          <w:i/>
        </w:rPr>
        <w:t>, 10.</w:t>
      </w:r>
    </w:p>
    <w:p w14:paraId="5EE73D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örök, P., &amp; Helm, A. (2017). Ecological theory provides strong support for habitat restoration. </w:t>
      </w:r>
      <w:r w:rsidRPr="00D36414">
        <w:rPr>
          <w:rFonts w:cstheme="minorHAnsi"/>
          <w:i/>
          <w:iCs/>
        </w:rPr>
        <w:t>Biological Conservation</w:t>
      </w:r>
      <w:r w:rsidRPr="00D36414">
        <w:rPr>
          <w:rFonts w:cstheme="minorHAnsi"/>
        </w:rPr>
        <w:t xml:space="preserve">, </w:t>
      </w:r>
      <w:r w:rsidRPr="00D36414">
        <w:rPr>
          <w:rFonts w:cstheme="minorHAnsi"/>
          <w:i/>
          <w:iCs/>
        </w:rPr>
        <w:t>206</w:t>
      </w:r>
      <w:r w:rsidRPr="00D36414">
        <w:rPr>
          <w:rFonts w:cstheme="minorHAnsi"/>
        </w:rPr>
        <w:t xml:space="preserve">, 85–91. </w:t>
      </w:r>
      <w:hyperlink r:id="rId2980" w:history="1">
        <w:r w:rsidRPr="00D36414">
          <w:rPr>
            <w:rStyle w:val="Hyperlink"/>
            <w:rFonts w:cstheme="minorHAnsi"/>
          </w:rPr>
          <w:t>http://doi.org/10.1016/j.biocon.2016.12.024</w:t>
        </w:r>
      </w:hyperlink>
    </w:p>
    <w:p w14:paraId="6839F8B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Touratier, F., &amp; Goyet, C. (2011). Impact of the Eastern Mediterranean Transient on the distribution of anthropogenic CO</w:t>
      </w:r>
      <w:r w:rsidRPr="00D36414">
        <w:rPr>
          <w:rFonts w:cstheme="minorHAnsi"/>
          <w:vertAlign w:val="subscript"/>
        </w:rPr>
        <w:t>2</w:t>
      </w:r>
      <w:r w:rsidRPr="00D36414">
        <w:rPr>
          <w:rFonts w:cstheme="minorHAnsi"/>
        </w:rPr>
        <w:t xml:space="preserve"> and first estimate of acidification for the Mediterranean Sea. </w:t>
      </w:r>
      <w:r w:rsidRPr="00D36414">
        <w:rPr>
          <w:rFonts w:cstheme="minorHAnsi"/>
          <w:i/>
          <w:iCs/>
        </w:rPr>
        <w:t>Deep Sea Research Part I: Oceanographic Research Papers</w:t>
      </w:r>
      <w:r w:rsidRPr="00D36414">
        <w:rPr>
          <w:rFonts w:cstheme="minorHAnsi"/>
        </w:rPr>
        <w:t xml:space="preserve">, </w:t>
      </w:r>
      <w:r w:rsidRPr="00D36414">
        <w:rPr>
          <w:rFonts w:cstheme="minorHAnsi"/>
          <w:i/>
          <w:iCs/>
        </w:rPr>
        <w:t>58</w:t>
      </w:r>
      <w:r w:rsidRPr="00D36414">
        <w:rPr>
          <w:rFonts w:cstheme="minorHAnsi"/>
        </w:rPr>
        <w:t xml:space="preserve">(1), 1–15. </w:t>
      </w:r>
      <w:hyperlink r:id="rId2981" w:history="1">
        <w:r w:rsidRPr="00D36414">
          <w:rPr>
            <w:rStyle w:val="Hyperlink"/>
            <w:rFonts w:cstheme="minorHAnsi"/>
          </w:rPr>
          <w:t>http://doi.org/10.1016/j.dsr.2010.10.002</w:t>
        </w:r>
      </w:hyperlink>
    </w:p>
    <w:p w14:paraId="1307AD9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lastRenderedPageBreak/>
        <w:t xml:space="preserve">Triviño, M., Juutinen, A., Mazziotta, A., Miettinen, K., Podkopaev, D., Reunanen, P., &amp; Mönkkönen, M. (2015). </w:t>
      </w:r>
      <w:r w:rsidRPr="00D36414">
        <w:rPr>
          <w:rFonts w:cstheme="minorHAnsi"/>
        </w:rPr>
        <w:t xml:space="preserve">Managing a boreal forest landscape for providing timber, storing and sequestering carbon. </w:t>
      </w:r>
      <w:r w:rsidRPr="00D36414">
        <w:rPr>
          <w:rFonts w:cstheme="minorHAnsi"/>
          <w:i/>
          <w:iCs/>
        </w:rPr>
        <w:t>Ecosystem Services</w:t>
      </w:r>
      <w:r w:rsidRPr="00D36414">
        <w:rPr>
          <w:rFonts w:cstheme="minorHAnsi"/>
        </w:rPr>
        <w:t xml:space="preserve">, </w:t>
      </w:r>
      <w:r w:rsidRPr="00D36414">
        <w:rPr>
          <w:rFonts w:cstheme="minorHAnsi"/>
          <w:i/>
          <w:iCs/>
        </w:rPr>
        <w:t>14</w:t>
      </w:r>
      <w:r w:rsidRPr="00D36414">
        <w:rPr>
          <w:rFonts w:cstheme="minorHAnsi"/>
        </w:rPr>
        <w:t xml:space="preserve">, 179–189. </w:t>
      </w:r>
      <w:hyperlink r:id="rId2982" w:history="1">
        <w:r w:rsidRPr="00D36414">
          <w:rPr>
            <w:rStyle w:val="Hyperlink"/>
            <w:rFonts w:cstheme="minorHAnsi"/>
          </w:rPr>
          <w:t>http://doi.org/10.1016/j.ecoser.2015.02.003</w:t>
        </w:r>
      </w:hyperlink>
    </w:p>
    <w:p w14:paraId="289B78A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scharntke, T., Bommarco, R., Clough, Y., Crist, T. O., Kleijn, D., Rand, T. A., Tylianakis, J. M., van Nouhuys, S., &amp; Vidal, S. (2007). Conservation biological control and enemy diversity on a landscape scale. </w:t>
      </w:r>
      <w:r w:rsidRPr="00D36414">
        <w:rPr>
          <w:rFonts w:cstheme="minorHAnsi"/>
          <w:i/>
          <w:iCs/>
        </w:rPr>
        <w:t>Biological Control</w:t>
      </w:r>
      <w:r w:rsidRPr="00D36414">
        <w:rPr>
          <w:rFonts w:cstheme="minorHAnsi"/>
        </w:rPr>
        <w:t xml:space="preserve">, </w:t>
      </w:r>
      <w:r w:rsidRPr="00D36414">
        <w:rPr>
          <w:rFonts w:cstheme="minorHAnsi"/>
          <w:i/>
          <w:iCs/>
        </w:rPr>
        <w:t>43</w:t>
      </w:r>
      <w:r w:rsidRPr="00D36414">
        <w:rPr>
          <w:rFonts w:cstheme="minorHAnsi"/>
        </w:rPr>
        <w:t xml:space="preserve">(3), 294–309. </w:t>
      </w:r>
      <w:hyperlink r:id="rId2983" w:history="1">
        <w:r w:rsidRPr="00D36414">
          <w:rPr>
            <w:rStyle w:val="Hyperlink"/>
            <w:rFonts w:cstheme="minorHAnsi"/>
          </w:rPr>
          <w:t>http://doi.org/10.1016/j.biocontrol.2007.08.006</w:t>
        </w:r>
      </w:hyperlink>
    </w:p>
    <w:p w14:paraId="6F6FC59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scharntke, T., Klein, A. M., Kruess, A., Steffan-Dewenter, I., &amp; Thies, C. (2005). Landscape perspectives on agricultural intensification and biodiversity-ecosystem service management. </w:t>
      </w:r>
      <w:r w:rsidRPr="00D36414">
        <w:rPr>
          <w:rFonts w:cstheme="minorHAnsi"/>
          <w:i/>
          <w:iCs/>
        </w:rPr>
        <w:t>Ecology Letters</w:t>
      </w:r>
      <w:r w:rsidRPr="00D36414">
        <w:rPr>
          <w:rFonts w:cstheme="minorHAnsi"/>
        </w:rPr>
        <w:t xml:space="preserve">, </w:t>
      </w:r>
      <w:r w:rsidRPr="00D36414">
        <w:rPr>
          <w:rFonts w:cstheme="minorHAnsi"/>
          <w:i/>
          <w:iCs/>
        </w:rPr>
        <w:t>8</w:t>
      </w:r>
      <w:r w:rsidRPr="00D36414">
        <w:rPr>
          <w:rFonts w:cstheme="minorHAnsi"/>
        </w:rPr>
        <w:t xml:space="preserve">(8), 857–874. </w:t>
      </w:r>
      <w:hyperlink r:id="rId2984" w:history="1">
        <w:r w:rsidRPr="00D36414">
          <w:rPr>
            <w:rStyle w:val="Hyperlink"/>
            <w:rFonts w:cstheme="minorHAnsi"/>
          </w:rPr>
          <w:t>http://doi.org/10.1111/j.1461-0248.2005.00782.x</w:t>
        </w:r>
      </w:hyperlink>
    </w:p>
    <w:p w14:paraId="2DFB99B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schumi, M., Albrecht, M., Collatz, J., Dubsky, V., Entling, M. H., Najar-Rodriguez, A. J., &amp; Jacot, K. (2016). Tailored flower strips promote natural enemy biodiversity and pest control in potato crops. </w:t>
      </w:r>
      <w:r w:rsidRPr="00D36414">
        <w:rPr>
          <w:rFonts w:cstheme="minorHAnsi"/>
          <w:i/>
          <w:iCs/>
        </w:rPr>
        <w:t>Journal of Applied Ecology</w:t>
      </w:r>
      <w:r w:rsidRPr="00D36414">
        <w:rPr>
          <w:rFonts w:cstheme="minorHAnsi"/>
        </w:rPr>
        <w:t xml:space="preserve">, </w:t>
      </w:r>
      <w:r w:rsidRPr="00D36414">
        <w:rPr>
          <w:rFonts w:cstheme="minorHAnsi"/>
          <w:i/>
          <w:iCs/>
        </w:rPr>
        <w:t>53</w:t>
      </w:r>
      <w:r w:rsidRPr="00D36414">
        <w:rPr>
          <w:rFonts w:cstheme="minorHAnsi"/>
        </w:rPr>
        <w:t xml:space="preserve">(4), 1169–1176. </w:t>
      </w:r>
      <w:hyperlink r:id="rId2985" w:history="1">
        <w:r w:rsidRPr="00D36414">
          <w:rPr>
            <w:rStyle w:val="Hyperlink"/>
            <w:rFonts w:cstheme="minorHAnsi"/>
          </w:rPr>
          <w:t>http://doi.org/10.1111/1365-2664.12653</w:t>
        </w:r>
      </w:hyperlink>
    </w:p>
    <w:p w14:paraId="2845623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siafouli, M. A., Thébault, E., Sgardelis, S. P., de Ruiter, P. C., van der Putten, W. H., Birkhofer, K., Hemerik, L., de Vries, F. T., Bardgett, R. D., Brady, M. V., Bjornlund, L., Jørgensen, H. B., Christensen, S., Hertefeldt, T. D., Hotes, S., Gera Hol, W. H., Frouz, J., Liiri, M., Mortimer, S. R., Setälä, H., Tzanopoulos, J., Uteseny, K., Pižl, V., Stary, J., Wolters, V., &amp; Hedlund, K. (2015). Intensive agriculture reduces soil biodiversity across Europe. </w:t>
      </w:r>
      <w:r w:rsidRPr="00D36414">
        <w:rPr>
          <w:rFonts w:cstheme="minorHAnsi"/>
          <w:i/>
          <w:iCs/>
        </w:rPr>
        <w:t>Global Change Biology</w:t>
      </w:r>
      <w:r w:rsidRPr="00D36414">
        <w:rPr>
          <w:rFonts w:cstheme="minorHAnsi"/>
        </w:rPr>
        <w:t xml:space="preserve">, </w:t>
      </w:r>
      <w:r w:rsidRPr="00D36414">
        <w:rPr>
          <w:rFonts w:cstheme="minorHAnsi"/>
          <w:i/>
          <w:iCs/>
        </w:rPr>
        <w:t>21</w:t>
      </w:r>
      <w:r w:rsidRPr="00D36414">
        <w:rPr>
          <w:rFonts w:cstheme="minorHAnsi"/>
        </w:rPr>
        <w:t xml:space="preserve">(2), 973–985. </w:t>
      </w:r>
      <w:hyperlink r:id="rId2986" w:history="1">
        <w:r w:rsidRPr="00D36414">
          <w:rPr>
            <w:rStyle w:val="Hyperlink"/>
            <w:rFonts w:cstheme="minorHAnsi"/>
          </w:rPr>
          <w:t>http://doi.org/10.1111/gcb.12752</w:t>
        </w:r>
      </w:hyperlink>
    </w:p>
    <w:p w14:paraId="08D4C1A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uck, S. L., Winqvist, C., Mota, F., Ahnström, J., Turnbull, L. A., &amp; Bengtsson, J. (2014). Land-use intensity and the effects of organic farming on biodiversity: a hierarchical meta-analysis. </w:t>
      </w:r>
      <w:r w:rsidRPr="00D36414">
        <w:rPr>
          <w:rFonts w:cstheme="minorHAnsi"/>
          <w:i/>
          <w:iCs/>
        </w:rPr>
        <w:t>The Journal of Applied Ecology</w:t>
      </w:r>
      <w:r w:rsidRPr="00D36414">
        <w:rPr>
          <w:rFonts w:cstheme="minorHAnsi"/>
        </w:rPr>
        <w:t xml:space="preserve">, </w:t>
      </w:r>
      <w:r w:rsidRPr="00D36414">
        <w:rPr>
          <w:rFonts w:cstheme="minorHAnsi"/>
          <w:i/>
          <w:iCs/>
        </w:rPr>
        <w:t>51</w:t>
      </w:r>
      <w:r w:rsidRPr="00D36414">
        <w:rPr>
          <w:rFonts w:cstheme="minorHAnsi"/>
        </w:rPr>
        <w:t xml:space="preserve">(3), 746–755. </w:t>
      </w:r>
      <w:hyperlink r:id="rId2987" w:history="1">
        <w:r w:rsidRPr="00D36414">
          <w:rPr>
            <w:rStyle w:val="Hyperlink"/>
            <w:rFonts w:cstheme="minorHAnsi"/>
          </w:rPr>
          <w:t>http://doi.org/10.1111/1365-2664.12219</w:t>
        </w:r>
      </w:hyperlink>
    </w:p>
    <w:p w14:paraId="6516D5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unin-Ley, A., Ibañez, F., Labat, J., Zingone, A., &amp; Lemée, R. (2009). Phytoplankton biodiversity and NW Mediterranean Sea warming: changes in the dinoflagellate genus </w:t>
      </w:r>
      <w:r w:rsidRPr="00D36414">
        <w:rPr>
          <w:rFonts w:cstheme="minorHAnsi"/>
          <w:i/>
        </w:rPr>
        <w:t>Ceratium</w:t>
      </w:r>
      <w:r w:rsidRPr="00D36414">
        <w:rPr>
          <w:rFonts w:cstheme="minorHAnsi"/>
        </w:rPr>
        <w:t xml:space="preserve"> in the 20th century. </w:t>
      </w:r>
      <w:r w:rsidRPr="00D36414">
        <w:rPr>
          <w:rFonts w:cstheme="minorHAnsi"/>
          <w:i/>
          <w:iCs/>
        </w:rPr>
        <w:t>Marine Ecology Progress Series</w:t>
      </w:r>
      <w:r w:rsidRPr="00D36414">
        <w:rPr>
          <w:rFonts w:cstheme="minorHAnsi"/>
        </w:rPr>
        <w:t xml:space="preserve">, </w:t>
      </w:r>
      <w:r w:rsidRPr="00D36414">
        <w:rPr>
          <w:rFonts w:cstheme="minorHAnsi"/>
          <w:i/>
          <w:iCs/>
        </w:rPr>
        <w:t>375</w:t>
      </w:r>
      <w:r w:rsidRPr="00D36414">
        <w:rPr>
          <w:rFonts w:cstheme="minorHAnsi"/>
        </w:rPr>
        <w:t xml:space="preserve">, 85–99. </w:t>
      </w:r>
      <w:hyperlink r:id="rId2988" w:history="1">
        <w:r w:rsidRPr="00D36414">
          <w:rPr>
            <w:rStyle w:val="Hyperlink"/>
            <w:rFonts w:cstheme="minorHAnsi"/>
          </w:rPr>
          <w:t>http://doi.org/10.3354/meps07730</w:t>
        </w:r>
      </w:hyperlink>
    </w:p>
    <w:p w14:paraId="3807812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Turaev, V. A., Sulyandziga, R. V., Sulyandziga, P. V., &amp; Bocharnikov, V. N. [T</w:t>
      </w:r>
      <w:r w:rsidRPr="00D36414">
        <w:rPr>
          <w:rFonts w:cstheme="minorHAnsi"/>
          <w:lang w:val="ru-RU"/>
        </w:rPr>
        <w:t>ураев, В.</w:t>
      </w:r>
      <w:r w:rsidRPr="00D36414">
        <w:rPr>
          <w:rFonts w:cstheme="minorHAnsi"/>
        </w:rPr>
        <w:t xml:space="preserve"> </w:t>
      </w:r>
      <w:r w:rsidRPr="00D36414">
        <w:rPr>
          <w:rFonts w:cstheme="minorHAnsi"/>
          <w:lang w:val="ru-RU"/>
        </w:rPr>
        <w:t>А.</w:t>
      </w:r>
      <w:r w:rsidRPr="00D36414">
        <w:rPr>
          <w:rFonts w:cstheme="minorHAnsi"/>
        </w:rPr>
        <w:t xml:space="preserve">, Суляндзига, Р. В., Суляндзига, П. В., &amp; Бочарников, В.Н.]. (2005). </w:t>
      </w:r>
      <w:r w:rsidRPr="00D36414">
        <w:rPr>
          <w:rFonts w:cstheme="minorHAnsi"/>
          <w:i/>
        </w:rPr>
        <w:t xml:space="preserve">Энциклопедия коренных малочисленных народов Севера, Сибири и Дальнего Востока Российской Федерации </w:t>
      </w:r>
      <w:r w:rsidRPr="00D36414">
        <w:rPr>
          <w:rFonts w:cstheme="minorHAnsi"/>
          <w:i/>
          <w:iCs/>
        </w:rPr>
        <w:t>[Encyclopedia of indigenous peoples of the North, Siberia and Far East of the Russian Federation]</w:t>
      </w:r>
      <w:r w:rsidRPr="00D36414">
        <w:rPr>
          <w:rFonts w:cstheme="minorHAnsi"/>
        </w:rPr>
        <w:t>. Moscow, Russia, CSIPN (Centre of Support to Indigenous People of North.</w:t>
      </w:r>
    </w:p>
    <w:p w14:paraId="12F3AA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urbelin, A. J., Malamud, B. D., &amp; Francis, R. A. (2017). Mapping the global state of invasive alien species: patterns of invasion and policy responses. </w:t>
      </w:r>
      <w:r w:rsidRPr="00D36414">
        <w:rPr>
          <w:rFonts w:cstheme="minorHAnsi"/>
          <w:i/>
          <w:iCs/>
        </w:rPr>
        <w:t>Global Ecology and Biogeography</w:t>
      </w:r>
      <w:r w:rsidRPr="00D36414">
        <w:rPr>
          <w:rFonts w:cstheme="minorHAnsi"/>
        </w:rPr>
        <w:t xml:space="preserve">, </w:t>
      </w:r>
      <w:r w:rsidRPr="00D36414">
        <w:rPr>
          <w:rFonts w:cstheme="minorHAnsi"/>
          <w:i/>
          <w:iCs/>
        </w:rPr>
        <w:t>26</w:t>
      </w:r>
      <w:r w:rsidRPr="00D36414">
        <w:rPr>
          <w:rFonts w:cstheme="minorHAnsi"/>
        </w:rPr>
        <w:t xml:space="preserve">(1), 78–92. </w:t>
      </w:r>
      <w:hyperlink r:id="rId2989" w:history="1">
        <w:r w:rsidRPr="00D36414">
          <w:rPr>
            <w:rStyle w:val="Hyperlink"/>
            <w:rFonts w:cstheme="minorHAnsi"/>
          </w:rPr>
          <w:t>http://doi.org/10.1111/geb.12517</w:t>
        </w:r>
      </w:hyperlink>
    </w:p>
    <w:p w14:paraId="28EDA78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uretsky, M. R., Wieder, R. K., Vitt, D. H., Evans, R. J., &amp; Scott, K. D. (2007). The disappearance of relict permafrost in boreal North America: Effects on peatland carbon storage and fluxes. </w:t>
      </w:r>
      <w:r w:rsidRPr="00D36414">
        <w:rPr>
          <w:rFonts w:cstheme="minorHAnsi"/>
          <w:i/>
          <w:iCs/>
        </w:rPr>
        <w:t>Global Change Biology</w:t>
      </w:r>
      <w:r w:rsidRPr="00D36414">
        <w:rPr>
          <w:rFonts w:cstheme="minorHAnsi"/>
        </w:rPr>
        <w:t xml:space="preserve">, </w:t>
      </w:r>
      <w:r w:rsidRPr="00D36414">
        <w:rPr>
          <w:rFonts w:cstheme="minorHAnsi"/>
          <w:i/>
          <w:iCs/>
        </w:rPr>
        <w:t>13</w:t>
      </w:r>
      <w:r w:rsidRPr="00D36414">
        <w:rPr>
          <w:rFonts w:cstheme="minorHAnsi"/>
        </w:rPr>
        <w:t xml:space="preserve">(9), 1922–1934. </w:t>
      </w:r>
      <w:hyperlink r:id="rId2990" w:history="1">
        <w:r w:rsidRPr="00D36414">
          <w:rPr>
            <w:rStyle w:val="Hyperlink"/>
            <w:rFonts w:cstheme="minorHAnsi"/>
          </w:rPr>
          <w:t>http://doi.org/10.1111/j.1365-2486.2007.01381.x</w:t>
        </w:r>
      </w:hyperlink>
    </w:p>
    <w:p w14:paraId="4040294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urley, C. M. (1999). The changing Mediterranean Sea — a sensitive ecosystem? </w:t>
      </w:r>
      <w:r w:rsidRPr="00D36414">
        <w:rPr>
          <w:rFonts w:cstheme="minorHAnsi"/>
          <w:i/>
          <w:iCs/>
        </w:rPr>
        <w:t>Progress in Oceanography</w:t>
      </w:r>
      <w:r w:rsidRPr="00D36414">
        <w:rPr>
          <w:rFonts w:cstheme="minorHAnsi"/>
        </w:rPr>
        <w:t xml:space="preserve">, </w:t>
      </w:r>
      <w:r w:rsidRPr="00D36414">
        <w:rPr>
          <w:rFonts w:cstheme="minorHAnsi"/>
          <w:i/>
          <w:iCs/>
        </w:rPr>
        <w:t>44</w:t>
      </w:r>
      <w:r w:rsidRPr="00D36414">
        <w:rPr>
          <w:rFonts w:cstheme="minorHAnsi"/>
        </w:rPr>
        <w:t xml:space="preserve">(1–3), 387–400. </w:t>
      </w:r>
      <w:hyperlink r:id="rId2991" w:history="1">
        <w:r w:rsidRPr="00D36414">
          <w:rPr>
            <w:rStyle w:val="Hyperlink"/>
            <w:rFonts w:cstheme="minorHAnsi"/>
          </w:rPr>
          <w:t>http://doi.org/10.1016/S0079-6611(99)00033-6</w:t>
        </w:r>
      </w:hyperlink>
    </w:p>
    <w:p w14:paraId="787C56B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urnhout, E., Bloomfield, B., Hulme, M., Vogel, J., &amp; Wynne, B. (2012). Conservation policy: Listen to the voices of experience. </w:t>
      </w:r>
      <w:r w:rsidRPr="00D36414">
        <w:rPr>
          <w:rFonts w:cstheme="minorHAnsi"/>
          <w:i/>
          <w:iCs/>
        </w:rPr>
        <w:t>Nature</w:t>
      </w:r>
      <w:r w:rsidRPr="00D36414">
        <w:rPr>
          <w:rFonts w:cstheme="minorHAnsi"/>
        </w:rPr>
        <w:t xml:space="preserve">, </w:t>
      </w:r>
      <w:r w:rsidRPr="00D36414">
        <w:rPr>
          <w:rFonts w:cstheme="minorHAnsi"/>
          <w:i/>
          <w:iCs/>
        </w:rPr>
        <w:t>488</w:t>
      </w:r>
      <w:r w:rsidRPr="00D36414">
        <w:rPr>
          <w:rFonts w:cstheme="minorHAnsi"/>
        </w:rPr>
        <w:t xml:space="preserve">(7412), 454–455. </w:t>
      </w:r>
      <w:hyperlink r:id="rId2992" w:history="1">
        <w:r w:rsidRPr="00D36414">
          <w:rPr>
            <w:rStyle w:val="Hyperlink"/>
            <w:rFonts w:cstheme="minorHAnsi"/>
          </w:rPr>
          <w:t>http://doi.org/10.1038/488454a</w:t>
        </w:r>
      </w:hyperlink>
    </w:p>
    <w:p w14:paraId="5517A71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ysiachniouk, M. (2012). </w:t>
      </w:r>
      <w:r w:rsidRPr="00D36414">
        <w:rPr>
          <w:rFonts w:cstheme="minorHAnsi"/>
          <w:i/>
          <w:iCs/>
        </w:rPr>
        <w:t>Transnational governance through private authority: The case of the Forest Stewardship Council certification in Russia</w:t>
      </w:r>
      <w:r w:rsidRPr="00D36414">
        <w:rPr>
          <w:rFonts w:cstheme="minorHAnsi"/>
        </w:rPr>
        <w:t>. Wageningen, The Netherlands: Wageningen Academic Publishers.</w:t>
      </w:r>
    </w:p>
    <w:p w14:paraId="0771D38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Tysiachniouk, M., &amp; McDermott, C. L. (2016). Certification with Russian characteristics: Implications for social and environmental equity. </w:t>
      </w:r>
      <w:r w:rsidRPr="00D36414">
        <w:rPr>
          <w:rFonts w:cstheme="minorHAnsi"/>
          <w:i/>
          <w:iCs/>
        </w:rPr>
        <w:t>Forest Policy and Economics</w:t>
      </w:r>
      <w:r w:rsidRPr="00D36414">
        <w:rPr>
          <w:rFonts w:cstheme="minorHAnsi"/>
        </w:rPr>
        <w:t xml:space="preserve">, </w:t>
      </w:r>
      <w:r w:rsidRPr="00D36414">
        <w:rPr>
          <w:rFonts w:cstheme="minorHAnsi"/>
          <w:i/>
          <w:iCs/>
        </w:rPr>
        <w:t>62</w:t>
      </w:r>
      <w:r w:rsidRPr="00D36414">
        <w:rPr>
          <w:rFonts w:cstheme="minorHAnsi"/>
        </w:rPr>
        <w:t xml:space="preserve">, 43–53. </w:t>
      </w:r>
      <w:hyperlink r:id="rId2993" w:history="1">
        <w:r w:rsidRPr="00D36414">
          <w:rPr>
            <w:rStyle w:val="Hyperlink"/>
            <w:rFonts w:cstheme="minorHAnsi"/>
          </w:rPr>
          <w:t>http://doi.org/10.1016/j.forpol.2015.07.002</w:t>
        </w:r>
      </w:hyperlink>
    </w:p>
    <w:p w14:paraId="34CCC86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Tzanopoulos, J., Mouttet, R., Letourneau, A., Vogiatzakis, I. N., Potts, S. G., Henle, K., Mathevet, R., &amp; Marty, P. (2013). Scale sensitivity of drivers of environmental change across Europe. </w:t>
      </w:r>
      <w:r w:rsidRPr="00D36414">
        <w:rPr>
          <w:rFonts w:cstheme="minorHAnsi"/>
          <w:i/>
          <w:iCs/>
        </w:rPr>
        <w:t>Global Environmental Change</w:t>
      </w:r>
      <w:r w:rsidRPr="00D36414">
        <w:rPr>
          <w:rFonts w:cstheme="minorHAnsi"/>
        </w:rPr>
        <w:t xml:space="preserve">, </w:t>
      </w:r>
      <w:r w:rsidRPr="00D36414">
        <w:rPr>
          <w:rFonts w:cstheme="minorHAnsi"/>
          <w:i/>
          <w:iCs/>
        </w:rPr>
        <w:t>23</w:t>
      </w:r>
      <w:r w:rsidRPr="00D36414">
        <w:rPr>
          <w:rFonts w:cstheme="minorHAnsi"/>
        </w:rPr>
        <w:t xml:space="preserve">(1), 167–178. </w:t>
      </w:r>
      <w:hyperlink r:id="rId2994" w:history="1">
        <w:r w:rsidRPr="00D36414">
          <w:rPr>
            <w:rStyle w:val="Hyperlink"/>
            <w:rFonts w:cstheme="minorHAnsi"/>
          </w:rPr>
          <w:t>http://doi.org/10.1016/j.gloenvcha.2012.09.002</w:t>
        </w:r>
      </w:hyperlink>
    </w:p>
    <w:p w14:paraId="2F30A92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UNEP. (2011). </w:t>
      </w:r>
      <w:r w:rsidRPr="00D36414">
        <w:rPr>
          <w:rFonts w:cstheme="minorHAnsi"/>
          <w:i/>
          <w:iCs/>
        </w:rPr>
        <w:t>Decoupling natural resource use and environmental impacts from economic growth; A report of the Working Group on Decoupling to the International Resource Panel</w:t>
      </w:r>
      <w:r w:rsidRPr="00D36414">
        <w:rPr>
          <w:rFonts w:cstheme="minorHAnsi"/>
        </w:rPr>
        <w:t>.</w:t>
      </w:r>
    </w:p>
    <w:p w14:paraId="78D6FF0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UNEP. (2012). </w:t>
      </w:r>
      <w:r w:rsidRPr="00D36414">
        <w:rPr>
          <w:rFonts w:cstheme="minorHAnsi"/>
          <w:i/>
          <w:iCs/>
        </w:rPr>
        <w:t>GEO-5 - Environment for the future we want</w:t>
      </w:r>
      <w:r w:rsidRPr="00D36414">
        <w:rPr>
          <w:rFonts w:cstheme="minorHAnsi"/>
        </w:rPr>
        <w:t xml:space="preserve">. Retrieved from </w:t>
      </w:r>
      <w:hyperlink r:id="rId2995" w:history="1">
        <w:r w:rsidRPr="00D36414">
          <w:rPr>
            <w:rStyle w:val="Hyperlink"/>
            <w:rFonts w:cstheme="minorHAnsi"/>
          </w:rPr>
          <w:t>http://web.unep.org/geo/</w:t>
        </w:r>
      </w:hyperlink>
    </w:p>
    <w:p w14:paraId="6B03C8E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UNEP. (2014). Sand, rarer than one thinks. </w:t>
      </w:r>
      <w:r w:rsidRPr="00D36414">
        <w:rPr>
          <w:rFonts w:cstheme="minorHAnsi"/>
          <w:i/>
          <w:iCs/>
        </w:rPr>
        <w:t>Environmental Development</w:t>
      </w:r>
      <w:r w:rsidRPr="00D36414">
        <w:rPr>
          <w:rFonts w:cstheme="minorHAnsi"/>
        </w:rPr>
        <w:t xml:space="preserve">, </w:t>
      </w:r>
      <w:r w:rsidRPr="00D36414">
        <w:rPr>
          <w:rFonts w:cstheme="minorHAnsi"/>
          <w:i/>
          <w:iCs/>
        </w:rPr>
        <w:t>11</w:t>
      </w:r>
      <w:r w:rsidRPr="00D36414">
        <w:rPr>
          <w:rFonts w:cstheme="minorHAnsi"/>
        </w:rPr>
        <w:t xml:space="preserve">, 208–218. </w:t>
      </w:r>
      <w:hyperlink r:id="rId2996" w:history="1">
        <w:r w:rsidRPr="00D36414">
          <w:rPr>
            <w:rStyle w:val="Hyperlink"/>
            <w:rFonts w:cstheme="minorHAnsi"/>
          </w:rPr>
          <w:t>http://doi.org/10.1016/j.envdev.2014.04.001</w:t>
        </w:r>
      </w:hyperlink>
    </w:p>
    <w:p w14:paraId="0B3E1EE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UNEP. (2016). </w:t>
      </w:r>
      <w:r w:rsidRPr="00D36414">
        <w:rPr>
          <w:rFonts w:cstheme="minorHAnsi"/>
          <w:i/>
          <w:iCs/>
        </w:rPr>
        <w:t>GEO-6 - Assessment for the pan-European region</w:t>
      </w:r>
      <w:r w:rsidRPr="00D36414">
        <w:rPr>
          <w:rFonts w:cstheme="minorHAnsi"/>
        </w:rPr>
        <w:t xml:space="preserve">. Retrieved from </w:t>
      </w:r>
      <w:hyperlink r:id="rId2997" w:history="1">
        <w:r w:rsidRPr="00D36414">
          <w:rPr>
            <w:rStyle w:val="Hyperlink"/>
            <w:rFonts w:cstheme="minorHAnsi"/>
          </w:rPr>
          <w:t>http://web.unep.org/geo/</w:t>
        </w:r>
      </w:hyperlink>
    </w:p>
    <w:p w14:paraId="693462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UNEP-WCMC &amp; IUCN. (2014). </w:t>
      </w:r>
      <w:r w:rsidRPr="00D36414">
        <w:rPr>
          <w:rFonts w:cstheme="minorHAnsi"/>
          <w:i/>
        </w:rPr>
        <w:t>The world database on protected areas (WDPA)</w:t>
      </w:r>
      <w:r w:rsidRPr="00D36414">
        <w:rPr>
          <w:rFonts w:cstheme="minorHAnsi"/>
        </w:rPr>
        <w:t xml:space="preserve">. Retrieved from </w:t>
      </w:r>
      <w:hyperlink r:id="rId2998" w:history="1">
        <w:r w:rsidRPr="00D36414">
          <w:rPr>
            <w:rStyle w:val="Hyperlink"/>
            <w:rFonts w:cstheme="minorHAnsi"/>
          </w:rPr>
          <w:t>www.protectedplanet.net</w:t>
        </w:r>
      </w:hyperlink>
      <w:r w:rsidRPr="00D36414">
        <w:rPr>
          <w:rFonts w:cstheme="minorHAnsi"/>
        </w:rPr>
        <w:t xml:space="preserve"> </w:t>
      </w:r>
    </w:p>
    <w:p w14:paraId="19B5A4E0"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bCs/>
          <w:iCs/>
        </w:rPr>
        <w:t>UNEP-WCMC &amp; IUCN. (2016).</w:t>
      </w:r>
      <w:r w:rsidRPr="00D36414">
        <w:rPr>
          <w:rFonts w:cstheme="minorHAnsi"/>
          <w:bCs/>
          <w:i/>
          <w:iCs/>
        </w:rPr>
        <w:t xml:space="preserve"> The world database on protected areas (WDPA) statistics. </w:t>
      </w:r>
      <w:r w:rsidRPr="00D36414">
        <w:rPr>
          <w:rFonts w:cstheme="minorHAnsi"/>
          <w:bCs/>
          <w:iCs/>
        </w:rPr>
        <w:t xml:space="preserve">Retrieved from </w:t>
      </w:r>
      <w:hyperlink r:id="rId2999" w:history="1">
        <w:r w:rsidRPr="00D36414">
          <w:rPr>
            <w:rStyle w:val="Hyperlink"/>
            <w:rFonts w:cstheme="minorHAnsi"/>
          </w:rPr>
          <w:t>www.protectedplanet.net</w:t>
        </w:r>
      </w:hyperlink>
      <w:r w:rsidRPr="00D36414">
        <w:rPr>
          <w:rFonts w:cstheme="minorHAnsi"/>
        </w:rPr>
        <w:t xml:space="preserve"> </w:t>
      </w:r>
    </w:p>
    <w:p w14:paraId="6882DD32"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NEP-WCMC &amp; IUCN. (2017). </w:t>
      </w:r>
      <w:r w:rsidRPr="00D36414">
        <w:rPr>
          <w:rFonts w:cstheme="minorHAnsi"/>
          <w:i/>
        </w:rPr>
        <w:t>The world database on protected areas (WDPA)</w:t>
      </w:r>
      <w:r w:rsidRPr="00D36414">
        <w:rPr>
          <w:rFonts w:cstheme="minorHAnsi"/>
        </w:rPr>
        <w:t xml:space="preserve">. Retrieved from </w:t>
      </w:r>
      <w:hyperlink r:id="rId3000" w:history="1">
        <w:r w:rsidRPr="00D36414">
          <w:rPr>
            <w:rStyle w:val="Hyperlink"/>
            <w:rFonts w:cstheme="minorHAnsi"/>
          </w:rPr>
          <w:t>www.protectedplanet.net</w:t>
        </w:r>
      </w:hyperlink>
    </w:p>
    <w:p w14:paraId="7F6CAD5D"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NHCR. (2017). Syria emergency. Retrieved from </w:t>
      </w:r>
      <w:hyperlink r:id="rId3001" w:history="1">
        <w:r w:rsidRPr="00D36414">
          <w:rPr>
            <w:rStyle w:val="Hyperlink"/>
            <w:rFonts w:cstheme="minorHAnsi"/>
          </w:rPr>
          <w:t>http://www.unhcr.org/syria-emergency.html</w:t>
        </w:r>
      </w:hyperlink>
    </w:p>
    <w:p w14:paraId="0743BFB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nited Nations. (2014). </w:t>
      </w:r>
      <w:r w:rsidRPr="00D36414">
        <w:rPr>
          <w:rFonts w:cstheme="minorHAnsi"/>
          <w:i/>
          <w:iCs/>
        </w:rPr>
        <w:t>World urbanization prospects: The 2014 revision</w:t>
      </w:r>
      <w:r w:rsidRPr="00D36414">
        <w:rPr>
          <w:rFonts w:cstheme="minorHAnsi"/>
        </w:rPr>
        <w:t xml:space="preserve">. Retrieved from </w:t>
      </w:r>
      <w:hyperlink r:id="rId3002" w:history="1">
        <w:r w:rsidRPr="00D36414">
          <w:rPr>
            <w:rStyle w:val="Hyperlink"/>
            <w:rFonts w:cstheme="minorHAnsi"/>
          </w:rPr>
          <w:t>https://esa.un.org/unpd/wup/Publications/Files/WUP2014-Highlights.pdf</w:t>
        </w:r>
      </w:hyperlink>
    </w:p>
    <w:p w14:paraId="4D1DF3B1"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nited Nations. (2015). </w:t>
      </w:r>
      <w:r w:rsidRPr="00D36414">
        <w:rPr>
          <w:rFonts w:cstheme="minorHAnsi"/>
          <w:i/>
          <w:iCs/>
        </w:rPr>
        <w:t>World population prospects: 2015 Revision</w:t>
      </w:r>
      <w:r w:rsidRPr="00D36414">
        <w:rPr>
          <w:rFonts w:cstheme="minorHAnsi"/>
        </w:rPr>
        <w:t xml:space="preserve">. Retrieved from </w:t>
      </w:r>
      <w:hyperlink r:id="rId3003" w:history="1">
        <w:r w:rsidRPr="00D36414">
          <w:rPr>
            <w:rStyle w:val="Hyperlink"/>
            <w:rFonts w:cstheme="minorHAnsi"/>
          </w:rPr>
          <w:t>https://esa.un.org/unpd/wpp/publications/files/key_findings_wpp_2015.pdf</w:t>
        </w:r>
      </w:hyperlink>
    </w:p>
    <w:p w14:paraId="111AB9F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NWTO. (2015). </w:t>
      </w:r>
      <w:r w:rsidRPr="00D36414">
        <w:rPr>
          <w:rFonts w:cstheme="minorHAnsi"/>
          <w:i/>
        </w:rPr>
        <w:t>Annual report 2015</w:t>
      </w:r>
      <w:r w:rsidRPr="00D36414">
        <w:rPr>
          <w:rFonts w:cstheme="minorHAnsi"/>
        </w:rPr>
        <w:t xml:space="preserve">. Retrieved April 14, 2016, from </w:t>
      </w:r>
      <w:hyperlink r:id="rId3004" w:history="1">
        <w:r w:rsidRPr="00D36414">
          <w:rPr>
            <w:rStyle w:val="Hyperlink"/>
            <w:rFonts w:cstheme="minorHAnsi"/>
          </w:rPr>
          <w:t>www.unwto.org/annualreports</w:t>
        </w:r>
      </w:hyperlink>
    </w:p>
    <w:p w14:paraId="495C614A"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lang w:val="es-ES"/>
        </w:rPr>
        <w:t xml:space="preserve">Uotila, A., Kouki, J., Kontkanen, H., &amp; Pulkkinen, P. (2002). </w:t>
      </w:r>
      <w:r w:rsidRPr="00D36414">
        <w:rPr>
          <w:rFonts w:cstheme="minorHAnsi"/>
        </w:rPr>
        <w:t xml:space="preserve">Assessing the naturalness of boreal forests in eastern Fennoscandia. </w:t>
      </w:r>
      <w:r w:rsidRPr="00D36414">
        <w:rPr>
          <w:rFonts w:cstheme="minorHAnsi"/>
          <w:i/>
          <w:iCs/>
        </w:rPr>
        <w:t>Forest Ecology and Management</w:t>
      </w:r>
      <w:r w:rsidRPr="00D36414">
        <w:rPr>
          <w:rFonts w:cstheme="minorHAnsi"/>
        </w:rPr>
        <w:t xml:space="preserve">, </w:t>
      </w:r>
      <w:r w:rsidRPr="00D36414">
        <w:rPr>
          <w:rFonts w:cstheme="minorHAnsi"/>
          <w:i/>
          <w:iCs/>
        </w:rPr>
        <w:t>161</w:t>
      </w:r>
      <w:r w:rsidRPr="00D36414">
        <w:rPr>
          <w:rFonts w:cstheme="minorHAnsi"/>
        </w:rPr>
        <w:t xml:space="preserve">, 257–277. </w:t>
      </w:r>
      <w:hyperlink r:id="rId3005" w:history="1">
        <w:r w:rsidRPr="00D36414">
          <w:rPr>
            <w:rStyle w:val="Hyperlink"/>
            <w:rFonts w:cstheme="minorHAnsi"/>
          </w:rPr>
          <w:t>http://doi.org/10.1016/S0378-1127(01)00496-0</w:t>
        </w:r>
      </w:hyperlink>
    </w:p>
    <w:p w14:paraId="780D2EB1"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rban, M. C. (2015). Accelerating extinction risk from climate change. </w:t>
      </w:r>
      <w:r w:rsidRPr="00D36414">
        <w:rPr>
          <w:rFonts w:cstheme="minorHAnsi"/>
          <w:i/>
          <w:iCs/>
        </w:rPr>
        <w:t>Science</w:t>
      </w:r>
      <w:r w:rsidRPr="00D36414">
        <w:rPr>
          <w:rFonts w:cstheme="minorHAnsi"/>
        </w:rPr>
        <w:t xml:space="preserve">, </w:t>
      </w:r>
      <w:r w:rsidRPr="00D36414">
        <w:rPr>
          <w:rFonts w:cstheme="minorHAnsi"/>
          <w:i/>
          <w:iCs/>
        </w:rPr>
        <w:t>348</w:t>
      </w:r>
      <w:r w:rsidRPr="00D36414">
        <w:rPr>
          <w:rFonts w:cstheme="minorHAnsi"/>
          <w:iCs/>
        </w:rPr>
        <w:t>(6234)</w:t>
      </w:r>
      <w:r w:rsidRPr="00D36414">
        <w:rPr>
          <w:rFonts w:cstheme="minorHAnsi"/>
        </w:rPr>
        <w:t xml:space="preserve">, 571–573. </w:t>
      </w:r>
      <w:hyperlink r:id="rId3006" w:history="1">
        <w:r w:rsidRPr="00D36414">
          <w:rPr>
            <w:rStyle w:val="Hyperlink"/>
            <w:rFonts w:cstheme="minorHAnsi"/>
          </w:rPr>
          <w:t>http://doi.org/10.1126/science.aaa4984</w:t>
        </w:r>
      </w:hyperlink>
    </w:p>
    <w:p w14:paraId="2CC542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Uzun, V. [Юзун, В.]. (2011). </w:t>
      </w:r>
      <w:r w:rsidRPr="00D36414">
        <w:rPr>
          <w:rFonts w:cstheme="minorHAnsi"/>
          <w:i/>
        </w:rPr>
        <w:t xml:space="preserve">Необходимость и механизмы вовлечения в оборот заброшенных в период реформ сельскохозяйственных угодий </w:t>
      </w:r>
      <w:r w:rsidRPr="00D36414">
        <w:rPr>
          <w:rFonts w:cstheme="minorHAnsi"/>
          <w:i/>
          <w:lang w:val="ru-RU"/>
        </w:rPr>
        <w:t xml:space="preserve">в России </w:t>
      </w:r>
      <w:r w:rsidRPr="00D36414">
        <w:rPr>
          <w:rFonts w:cstheme="minorHAnsi"/>
          <w:i/>
          <w:lang w:val="ru-RU"/>
        </w:rPr>
        <w:sym w:font="Symbol" w:char="F05B"/>
      </w:r>
      <w:r w:rsidRPr="00D36414">
        <w:rPr>
          <w:rFonts w:cstheme="minorHAnsi"/>
          <w:i/>
        </w:rPr>
        <w:t>Necessity and mechanisms to recultivate abandoned land during the transition period in Russia].</w:t>
      </w:r>
      <w:r w:rsidRPr="00D36414">
        <w:rPr>
          <w:rFonts w:cstheme="minorHAnsi"/>
        </w:rPr>
        <w:t xml:space="preserve"> Retrieved from </w:t>
      </w:r>
      <w:hyperlink r:id="rId3007" w:history="1">
        <w:r w:rsidRPr="00D36414">
          <w:rPr>
            <w:rStyle w:val="Hyperlink"/>
            <w:rFonts w:cstheme="minorHAnsi"/>
          </w:rPr>
          <w:t>https://www.hse.ru/data/2011/10/20/1268961571/report.doc</w:t>
        </w:r>
      </w:hyperlink>
    </w:p>
    <w:p w14:paraId="268968C8"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Uzzell, D., Pol, E., &amp; Badenas, D. (2002). Place identification, social cohesion, and environmental sustainability. </w:t>
      </w:r>
      <w:r w:rsidRPr="00D36414">
        <w:rPr>
          <w:rFonts w:cstheme="minorHAnsi"/>
          <w:i/>
          <w:iCs/>
        </w:rPr>
        <w:t>Environment and Behavior</w:t>
      </w:r>
      <w:r w:rsidRPr="00D36414">
        <w:rPr>
          <w:rFonts w:cstheme="minorHAnsi"/>
        </w:rPr>
        <w:t xml:space="preserve">, </w:t>
      </w:r>
      <w:r w:rsidRPr="00D36414">
        <w:rPr>
          <w:rFonts w:cstheme="minorHAnsi"/>
          <w:i/>
          <w:iCs/>
        </w:rPr>
        <w:t>34</w:t>
      </w:r>
      <w:r w:rsidRPr="00D36414">
        <w:rPr>
          <w:rFonts w:cstheme="minorHAnsi"/>
        </w:rPr>
        <w:t xml:space="preserve">, 26–53. </w:t>
      </w:r>
      <w:hyperlink r:id="rId3008" w:history="1">
        <w:r w:rsidRPr="00D36414">
          <w:rPr>
            <w:rStyle w:val="Hyperlink"/>
            <w:rFonts w:cstheme="minorHAnsi"/>
          </w:rPr>
          <w:t>http://doi.org/10.1177/0013916502034001003</w:t>
        </w:r>
      </w:hyperlink>
    </w:p>
    <w:p w14:paraId="00859AB9"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n Bergh, J. C. J. M. (2010). Relax about GDP growth: implications for climate and crisis policies. </w:t>
      </w:r>
      <w:r w:rsidRPr="00D36414">
        <w:rPr>
          <w:rFonts w:cstheme="minorHAnsi"/>
          <w:i/>
          <w:iCs/>
        </w:rPr>
        <w:t>Journal of Cleaner Production</w:t>
      </w:r>
      <w:r w:rsidRPr="00D36414">
        <w:rPr>
          <w:rFonts w:cstheme="minorHAnsi"/>
        </w:rPr>
        <w:t xml:space="preserve">, </w:t>
      </w:r>
      <w:r w:rsidRPr="00D36414">
        <w:rPr>
          <w:rFonts w:cstheme="minorHAnsi"/>
          <w:i/>
          <w:iCs/>
        </w:rPr>
        <w:t>18</w:t>
      </w:r>
      <w:r w:rsidRPr="00D36414">
        <w:rPr>
          <w:rFonts w:cstheme="minorHAnsi"/>
        </w:rPr>
        <w:t xml:space="preserve">(6), 540–543. </w:t>
      </w:r>
      <w:hyperlink r:id="rId3009" w:history="1">
        <w:r w:rsidRPr="00D36414">
          <w:rPr>
            <w:rStyle w:val="Hyperlink"/>
            <w:rFonts w:cstheme="minorHAnsi"/>
          </w:rPr>
          <w:t>http://doi.org/10.1016/j.jclepro.2009.08.011</w:t>
        </w:r>
      </w:hyperlink>
    </w:p>
    <w:p w14:paraId="208D6B6C"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n Bergh, J. C. J. M. (2011). Environment versus growth — A criticism of “degrowth” and a plea </w:t>
      </w:r>
      <w:r w:rsidRPr="00D36414">
        <w:rPr>
          <w:rFonts w:cstheme="minorHAnsi"/>
        </w:rPr>
        <w:lastRenderedPageBreak/>
        <w:t xml:space="preserve">for “a-growth.” </w:t>
      </w:r>
      <w:r w:rsidRPr="00D36414">
        <w:rPr>
          <w:rFonts w:cstheme="minorHAnsi"/>
          <w:i/>
          <w:iCs/>
        </w:rPr>
        <w:t>Ecological Economics</w:t>
      </w:r>
      <w:r w:rsidRPr="00D36414">
        <w:rPr>
          <w:rFonts w:cstheme="minorHAnsi"/>
        </w:rPr>
        <w:t xml:space="preserve">, </w:t>
      </w:r>
      <w:r w:rsidRPr="00D36414">
        <w:rPr>
          <w:rFonts w:cstheme="minorHAnsi"/>
          <w:i/>
          <w:iCs/>
        </w:rPr>
        <w:t>70</w:t>
      </w:r>
      <w:r w:rsidRPr="00D36414">
        <w:rPr>
          <w:rFonts w:cstheme="minorHAnsi"/>
        </w:rPr>
        <w:t xml:space="preserve">(5), 881–890. </w:t>
      </w:r>
      <w:hyperlink r:id="rId3010" w:history="1">
        <w:r w:rsidRPr="00D36414">
          <w:rPr>
            <w:rStyle w:val="Hyperlink"/>
            <w:rFonts w:cstheme="minorHAnsi"/>
          </w:rPr>
          <w:t>http://doi.org/10.1016/j.ecolecon.2010.09.035</w:t>
        </w:r>
      </w:hyperlink>
    </w:p>
    <w:p w14:paraId="6C5EDB42"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r Plas, F., Manning, P., Allan, E., Scherer-Lorenzen, M., Verheyen, K., Wirth, C., Zavala, M. A., Hector, A., Ampoorter, E., Baeten, L., Barbaro, L., Bauhus, J., Benavides, R., Benneter, A., Berthold, F., Bonal, D., Bouriaud, O., Bruelheide, H., Bussotti, F., Carnol, M., Castagneyrol, B., Charbonnier, Y., Coomes, D. A., Coppi, A., Bastias, C. C., Dawud, S. M., De Wandeler, H., Domisch, T., Finér, L., Gessler, A., Granier, A., Grossiord, C., Guyot, V., Hättenschwiler, S., Jactel, H., Jaroszewicz, B., Joly, F., Jucker, T., Koricheva, J., Milligan, H., Mueller, S., Muys, B., Nguyen, D., Pollastrini, M., Raulund-Rasmussen, L., Selvi, F., Stenlid, J., Valladares, F., Vesterdal, L., Zielínski, D., &amp; Fischer, M. (2016). Jack-of-all-trades effects drive biodiversity–ecosystem multifunctionality relationships in European forests.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rPr>
        <w:t xml:space="preserve">, 11109. </w:t>
      </w:r>
      <w:hyperlink r:id="rId3011" w:history="1">
        <w:r w:rsidRPr="00D36414">
          <w:rPr>
            <w:rStyle w:val="Hyperlink"/>
            <w:rFonts w:cstheme="minorHAnsi"/>
          </w:rPr>
          <w:t>http://doi.org/10.1038/ncomms11109</w:t>
        </w:r>
      </w:hyperlink>
    </w:p>
    <w:p w14:paraId="0E0E7432" w14:textId="5299BB08"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r Sluis, T., Foppen, R., Gillings, S., Groen, T. A., Henkens, R. J. H. G., Hennekens, S. M., Huskens, K., Noble, D., Ottburg, F., Santini, L., Sierdsema, H., van Kleunen, A., Schaminee, J., van Swaay, C., Toxopeus, B., Wallis de Vries, M., &amp; Jones-Walters, L. M. (2016). </w:t>
      </w:r>
      <w:r w:rsidRPr="00D36414">
        <w:rPr>
          <w:rFonts w:cstheme="minorHAnsi"/>
          <w:i/>
          <w:iCs/>
        </w:rPr>
        <w:t>How much Biodiversity is in Natura 2000?</w:t>
      </w:r>
      <w:r w:rsidRPr="00D36414">
        <w:rPr>
          <w:rFonts w:cstheme="minorHAnsi"/>
        </w:rPr>
        <w:t xml:space="preserve"> </w:t>
      </w:r>
      <w:r w:rsidR="00243116">
        <w:rPr>
          <w:rFonts w:cstheme="minorHAnsi"/>
          <w:i/>
          <w:lang w:val="pt-PT"/>
        </w:rPr>
        <w:t>The “umbrella e</w:t>
      </w:r>
      <w:r w:rsidRPr="00D36414">
        <w:rPr>
          <w:rFonts w:cstheme="minorHAnsi"/>
          <w:i/>
          <w:lang w:val="pt-PT"/>
        </w:rPr>
        <w:t>ffect” of the European Natura 2000 protected area network.</w:t>
      </w:r>
      <w:r w:rsidRPr="00D36414">
        <w:rPr>
          <w:rFonts w:cstheme="minorHAnsi"/>
          <w:lang w:val="pt-PT"/>
        </w:rPr>
        <w:t xml:space="preserve"> Wageningen, The Netherlands: Alterra. </w:t>
      </w:r>
      <w:r w:rsidRPr="00D36414">
        <w:rPr>
          <w:rFonts w:cstheme="minorHAnsi"/>
        </w:rPr>
        <w:t xml:space="preserve">Retrieved from </w:t>
      </w:r>
      <w:hyperlink r:id="rId3012" w:history="1">
        <w:r w:rsidRPr="00D36414">
          <w:rPr>
            <w:rStyle w:val="Hyperlink"/>
            <w:rFonts w:cstheme="minorHAnsi"/>
          </w:rPr>
          <w:t>http://library.wur.nl/WebQuery/wurpubs/506975</w:t>
        </w:r>
      </w:hyperlink>
    </w:p>
    <w:p w14:paraId="5B8C4BBF"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r Sluis, T., Jongman, R., Bouwma, I., &amp; Wascher, D. (2012). Ein Europäischer Biotopverbund - Herausforderungen an den Europäischen Kooperations- und Gestaltungswillen [A European biotope network - Challenges to European cooperation and creative will]. </w:t>
      </w:r>
      <w:r w:rsidRPr="00D36414">
        <w:rPr>
          <w:rFonts w:cstheme="minorHAnsi"/>
          <w:i/>
          <w:iCs/>
        </w:rPr>
        <w:t>Natur und Landschaft</w:t>
      </w:r>
      <w:r w:rsidRPr="00D36414">
        <w:rPr>
          <w:rFonts w:cstheme="minorHAnsi"/>
        </w:rPr>
        <w:t xml:space="preserve">, </w:t>
      </w:r>
      <w:r w:rsidRPr="00D36414">
        <w:rPr>
          <w:rFonts w:cstheme="minorHAnsi"/>
          <w:i/>
          <w:iCs/>
        </w:rPr>
        <w:t>87</w:t>
      </w:r>
      <w:r w:rsidRPr="00D36414">
        <w:rPr>
          <w:rFonts w:cstheme="minorHAnsi"/>
        </w:rPr>
        <w:t>(9), 415.</w:t>
      </w:r>
    </w:p>
    <w:p w14:paraId="3042D752"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r Sluis, T., Pedroli, B., Kristensen, S. B. P., Lavinia Cosor, G., &amp; Pavlis, E. (2015). Changing land use intensity in Europe – Recent processes in selected case studies. </w:t>
      </w:r>
      <w:r w:rsidRPr="00D36414">
        <w:rPr>
          <w:rFonts w:cstheme="minorHAnsi"/>
          <w:i/>
          <w:iCs/>
        </w:rPr>
        <w:t xml:space="preserve">Land Use Policy, 57, </w:t>
      </w:r>
      <w:r w:rsidRPr="00D36414">
        <w:rPr>
          <w:rFonts w:cstheme="minorHAnsi"/>
          <w:iCs/>
        </w:rPr>
        <w:t>777-785</w:t>
      </w:r>
      <w:r w:rsidRPr="00D36414">
        <w:rPr>
          <w:rFonts w:cstheme="minorHAnsi"/>
        </w:rPr>
        <w:t xml:space="preserve">. </w:t>
      </w:r>
      <w:hyperlink r:id="rId3013" w:history="1">
        <w:r w:rsidRPr="00D36414">
          <w:rPr>
            <w:rStyle w:val="Hyperlink"/>
            <w:rFonts w:cstheme="minorHAnsi"/>
          </w:rPr>
          <w:t>http://doi.org/10.1016/j.landusepol.2014.12.005</w:t>
        </w:r>
      </w:hyperlink>
    </w:p>
    <w:p w14:paraId="0F4B451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er Zanden, E. H., Verburg, P. H., Schulp, C. J. E., &amp; Verkerk, P. J. (2017). Trade-offs of European agricultural abandonment. </w:t>
      </w:r>
      <w:r w:rsidRPr="00D36414">
        <w:rPr>
          <w:rFonts w:cstheme="minorHAnsi"/>
          <w:i/>
          <w:iCs/>
        </w:rPr>
        <w:t>Land Use Policy</w:t>
      </w:r>
      <w:r w:rsidRPr="00D36414">
        <w:rPr>
          <w:rFonts w:cstheme="minorHAnsi"/>
        </w:rPr>
        <w:t xml:space="preserve">, </w:t>
      </w:r>
      <w:r w:rsidRPr="00D36414">
        <w:rPr>
          <w:rFonts w:cstheme="minorHAnsi"/>
          <w:i/>
          <w:iCs/>
        </w:rPr>
        <w:t>62</w:t>
      </w:r>
      <w:r w:rsidRPr="00D36414">
        <w:rPr>
          <w:rFonts w:cstheme="minorHAnsi"/>
        </w:rPr>
        <w:t xml:space="preserve">, 290–301. </w:t>
      </w:r>
      <w:hyperlink r:id="rId3014" w:history="1">
        <w:r w:rsidRPr="00D36414">
          <w:rPr>
            <w:rStyle w:val="Hyperlink"/>
            <w:rFonts w:cstheme="minorHAnsi"/>
          </w:rPr>
          <w:t>http://doi.org/10.1016/j.landusepol.2017.01.003</w:t>
        </w:r>
      </w:hyperlink>
    </w:p>
    <w:p w14:paraId="55A5AD09"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Dyck, H., Bonte, D., Puls, R., Gotthard, K., &amp; Maes, D. (2015). The lost generation hypothesis: could climate change drive ectotherms into a developmental trap? </w:t>
      </w:r>
      <w:r w:rsidRPr="00D36414">
        <w:rPr>
          <w:rFonts w:cstheme="minorHAnsi"/>
          <w:i/>
          <w:iCs/>
        </w:rPr>
        <w:t>Oikos</w:t>
      </w:r>
      <w:r w:rsidRPr="00D36414">
        <w:rPr>
          <w:rFonts w:cstheme="minorHAnsi"/>
        </w:rPr>
        <w:t xml:space="preserve">, </w:t>
      </w:r>
      <w:r w:rsidRPr="00D36414">
        <w:rPr>
          <w:rFonts w:cstheme="minorHAnsi"/>
          <w:i/>
          <w:iCs/>
        </w:rPr>
        <w:t>124</w:t>
      </w:r>
      <w:r w:rsidRPr="00D36414">
        <w:rPr>
          <w:rFonts w:cstheme="minorHAnsi"/>
        </w:rPr>
        <w:t xml:space="preserve">(1), 54–61. </w:t>
      </w:r>
      <w:hyperlink r:id="rId3015" w:history="1">
        <w:r w:rsidRPr="00D36414">
          <w:rPr>
            <w:rStyle w:val="Hyperlink"/>
            <w:rFonts w:cstheme="minorHAnsi"/>
          </w:rPr>
          <w:t>http://doi.org/10.1111/oik.02066</w:t>
        </w:r>
      </w:hyperlink>
    </w:p>
    <w:p w14:paraId="4FEC28E1"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Grinsven, H. J. M., Erisman, J. W., De Vries, W., &amp; Westhoek, H. (2015). Potential of extensification of European agriculture for a more sustainable food system, focusing on nitrogen. </w:t>
      </w:r>
      <w:r w:rsidRPr="00D36414">
        <w:rPr>
          <w:rFonts w:cstheme="minorHAnsi"/>
          <w:i/>
          <w:iCs/>
        </w:rPr>
        <w:t>Environmental Research Letters</w:t>
      </w:r>
      <w:r w:rsidRPr="00D36414">
        <w:rPr>
          <w:rFonts w:cstheme="minorHAnsi"/>
        </w:rPr>
        <w:t xml:space="preserve">, </w:t>
      </w:r>
      <w:r w:rsidRPr="00D36414">
        <w:rPr>
          <w:rFonts w:cstheme="minorHAnsi"/>
          <w:i/>
          <w:iCs/>
        </w:rPr>
        <w:t>10</w:t>
      </w:r>
      <w:r w:rsidRPr="00D36414">
        <w:rPr>
          <w:rFonts w:cstheme="minorHAnsi"/>
        </w:rPr>
        <w:t xml:space="preserve">(2), 25002. </w:t>
      </w:r>
      <w:hyperlink r:id="rId3016" w:history="1">
        <w:r w:rsidRPr="00D36414">
          <w:rPr>
            <w:rStyle w:val="Hyperlink"/>
            <w:rFonts w:cstheme="minorHAnsi"/>
          </w:rPr>
          <w:t>http://doi.org/10.1088/1748-9326/10/2/025002</w:t>
        </w:r>
      </w:hyperlink>
    </w:p>
    <w:p w14:paraId="31E92E2F"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Oldenborgh, G. J. (2016). </w:t>
      </w:r>
      <w:r w:rsidRPr="00D36414">
        <w:rPr>
          <w:rFonts w:cstheme="minorHAnsi"/>
          <w:i/>
        </w:rPr>
        <w:t>KNMI Climate Change Atlas.</w:t>
      </w:r>
      <w:r w:rsidRPr="00D36414">
        <w:rPr>
          <w:rFonts w:cstheme="minorHAnsi"/>
        </w:rPr>
        <w:t xml:space="preserve"> Retrieved from </w:t>
      </w:r>
      <w:hyperlink r:id="rId3017" w:history="1">
        <w:r w:rsidRPr="00D36414">
          <w:rPr>
            <w:rStyle w:val="Hyperlink"/>
            <w:rFonts w:cstheme="minorHAnsi"/>
          </w:rPr>
          <w:t>https://climexp.knmi.nl/plot_atlas_form.py</w:t>
        </w:r>
      </w:hyperlink>
    </w:p>
    <w:p w14:paraId="599D90DF"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Swaay, C., Warren, M., &amp; Loïs, G. (2006). Biotope use and trends of European butterflies. </w:t>
      </w:r>
      <w:r w:rsidRPr="00D36414">
        <w:rPr>
          <w:rFonts w:cstheme="minorHAnsi"/>
          <w:i/>
          <w:iCs/>
        </w:rPr>
        <w:t>Journal of Insect Conservation</w:t>
      </w:r>
      <w:r w:rsidRPr="00D36414">
        <w:rPr>
          <w:rFonts w:cstheme="minorHAnsi"/>
        </w:rPr>
        <w:t xml:space="preserve">, </w:t>
      </w:r>
      <w:r w:rsidRPr="00D36414">
        <w:rPr>
          <w:rFonts w:cstheme="minorHAnsi"/>
          <w:i/>
          <w:iCs/>
        </w:rPr>
        <w:t>10</w:t>
      </w:r>
      <w:r w:rsidRPr="00D36414">
        <w:rPr>
          <w:rFonts w:cstheme="minorHAnsi"/>
        </w:rPr>
        <w:t xml:space="preserve">(2), 189–209. </w:t>
      </w:r>
      <w:hyperlink r:id="rId3018" w:history="1">
        <w:r w:rsidRPr="00D36414">
          <w:rPr>
            <w:rStyle w:val="Hyperlink"/>
            <w:rFonts w:cstheme="minorHAnsi"/>
          </w:rPr>
          <w:t>http://doi.org/10.1007/s10841-006-6293-4</w:t>
        </w:r>
      </w:hyperlink>
    </w:p>
    <w:p w14:paraId="0CCBA60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Vliet, J., de Groot, H. L. F., Rietveld, P., &amp; Verburg, P. H. (2015). Manifestations and underlying drivers of agricultural land use change in Europe. </w:t>
      </w:r>
      <w:r w:rsidRPr="00D36414">
        <w:rPr>
          <w:rFonts w:cstheme="minorHAnsi"/>
          <w:i/>
          <w:iCs/>
        </w:rPr>
        <w:t>Landscape and Urban Planning</w:t>
      </w:r>
      <w:r w:rsidRPr="00D36414">
        <w:rPr>
          <w:rFonts w:cstheme="minorHAnsi"/>
        </w:rPr>
        <w:t xml:space="preserve">, </w:t>
      </w:r>
      <w:r w:rsidRPr="00D36414">
        <w:rPr>
          <w:rFonts w:cstheme="minorHAnsi"/>
          <w:i/>
          <w:iCs/>
        </w:rPr>
        <w:t>133</w:t>
      </w:r>
      <w:r w:rsidRPr="00D36414">
        <w:rPr>
          <w:rFonts w:cstheme="minorHAnsi"/>
        </w:rPr>
        <w:t xml:space="preserve">, 24–36. </w:t>
      </w:r>
      <w:hyperlink r:id="rId3019" w:history="1">
        <w:r w:rsidRPr="00D36414">
          <w:rPr>
            <w:rStyle w:val="Hyperlink"/>
            <w:rFonts w:cstheme="minorHAnsi"/>
          </w:rPr>
          <w:t>http://doi.org/10.1016/j.landurbplan.2014.09.001</w:t>
        </w:r>
      </w:hyperlink>
    </w:p>
    <w:p w14:paraId="7BAC8340"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 Vuuren, D. P., Edmonds, J., Kainuma, M., Riahi, K., Thomson, A., Hibbard, K., Hurtt, G. C., Kram, T., Krey, V., Lamarque, J.-F., Masui, T., Meinshausen, M., Nakicenovic, N., Smith, S. J., &amp; Rose, S. K. (2011). The representative concentration pathways: an overview. </w:t>
      </w:r>
      <w:r w:rsidRPr="00D36414">
        <w:rPr>
          <w:rFonts w:cstheme="minorHAnsi"/>
          <w:i/>
          <w:iCs/>
        </w:rPr>
        <w:t>Climatic Change</w:t>
      </w:r>
      <w:r w:rsidRPr="00D36414">
        <w:rPr>
          <w:rFonts w:cstheme="minorHAnsi"/>
        </w:rPr>
        <w:t xml:space="preserve">, </w:t>
      </w:r>
      <w:r w:rsidRPr="00D36414">
        <w:rPr>
          <w:rFonts w:cstheme="minorHAnsi"/>
          <w:i/>
          <w:iCs/>
        </w:rPr>
        <w:t>109</w:t>
      </w:r>
      <w:r w:rsidRPr="00D36414">
        <w:rPr>
          <w:rFonts w:cstheme="minorHAnsi"/>
        </w:rPr>
        <w:t>(1–2), 5–</w:t>
      </w:r>
      <w:r w:rsidRPr="00D36414">
        <w:rPr>
          <w:rFonts w:cstheme="minorHAnsi"/>
        </w:rPr>
        <w:lastRenderedPageBreak/>
        <w:t xml:space="preserve">31. </w:t>
      </w:r>
      <w:hyperlink r:id="rId3020" w:history="1">
        <w:r w:rsidRPr="00D36414">
          <w:rPr>
            <w:rStyle w:val="Hyperlink"/>
            <w:rFonts w:cstheme="minorHAnsi"/>
          </w:rPr>
          <w:t>http://doi.org/10.1007/s10584-011-0148-z</w:t>
        </w:r>
      </w:hyperlink>
    </w:p>
    <w:p w14:paraId="24341700"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lang w:val="es-ES"/>
        </w:rPr>
        <w:t xml:space="preserve">Van Zanten, B. T., Verburg, P. H., Espinosa, M., Gomez-Y-Paloma, S., Galimberti, G., Kantelhardt, J., Kapfer, M., Lefebvre, M., Manrique, R., Piorr, A., Raggi, M., Schaller, L., Targetti, S., Zasada, I., &amp; Viaggi, D. (2014). </w:t>
      </w:r>
      <w:r w:rsidRPr="00D36414">
        <w:rPr>
          <w:rFonts w:cstheme="minorHAnsi"/>
        </w:rPr>
        <w:t xml:space="preserve">European agricultural landscapes, common agricultural policy and ecosystem services: A review. </w:t>
      </w:r>
      <w:r w:rsidRPr="00D36414">
        <w:rPr>
          <w:rFonts w:cstheme="minorHAnsi"/>
          <w:i/>
          <w:iCs/>
        </w:rPr>
        <w:t>Agronomy for Sustainable Development</w:t>
      </w:r>
      <w:r w:rsidRPr="00D36414">
        <w:rPr>
          <w:rFonts w:cstheme="minorHAnsi"/>
        </w:rPr>
        <w:t xml:space="preserve">, </w:t>
      </w:r>
      <w:r w:rsidRPr="00D36414">
        <w:rPr>
          <w:rFonts w:cstheme="minorHAnsi"/>
          <w:i/>
          <w:iCs/>
        </w:rPr>
        <w:t>34</w:t>
      </w:r>
      <w:r w:rsidRPr="00D36414">
        <w:rPr>
          <w:rFonts w:cstheme="minorHAnsi"/>
        </w:rPr>
        <w:t xml:space="preserve">(2), 309–325. </w:t>
      </w:r>
      <w:hyperlink r:id="rId3021" w:history="1">
        <w:r w:rsidRPr="00D36414">
          <w:rPr>
            <w:rStyle w:val="Hyperlink"/>
            <w:rFonts w:cstheme="minorHAnsi"/>
          </w:rPr>
          <w:t>http://doi.org/10.1007/s13593-013-0183-4</w:t>
        </w:r>
      </w:hyperlink>
    </w:p>
    <w:p w14:paraId="7D633270"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bergen, A. J. (2014). Landscape alteration and habitat modification: impacts on plant–pollinator systems. </w:t>
      </w:r>
      <w:r w:rsidRPr="00D36414">
        <w:rPr>
          <w:rFonts w:cstheme="minorHAnsi"/>
          <w:i/>
          <w:iCs/>
        </w:rPr>
        <w:t>Current Opinion in Insect Science</w:t>
      </w:r>
      <w:r w:rsidRPr="00D36414">
        <w:rPr>
          <w:rFonts w:cstheme="minorHAnsi"/>
        </w:rPr>
        <w:t xml:space="preserve">, </w:t>
      </w:r>
      <w:r w:rsidRPr="00D36414">
        <w:rPr>
          <w:rFonts w:cstheme="minorHAnsi"/>
          <w:i/>
          <w:iCs/>
        </w:rPr>
        <w:t>5</w:t>
      </w:r>
      <w:r w:rsidRPr="00D36414">
        <w:rPr>
          <w:rFonts w:cstheme="minorHAnsi"/>
        </w:rPr>
        <w:t xml:space="preserve">, 44–49. </w:t>
      </w:r>
      <w:hyperlink r:id="rId3022" w:history="1">
        <w:r w:rsidRPr="00D36414">
          <w:rPr>
            <w:rStyle w:val="Hyperlink"/>
            <w:rFonts w:cstheme="minorHAnsi"/>
          </w:rPr>
          <w:t>http://doi.org/10.1016/j.cois.2014.09.004</w:t>
        </w:r>
      </w:hyperlink>
    </w:p>
    <w:p w14:paraId="6192F1EA"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bergen, A. J., Hails, R. S., Watt, A. D., &amp; Jones, T. H. (2006). Consequences for host-parasitoid interactions of grazing-dependent habitat heterogeneity. </w:t>
      </w:r>
      <w:r w:rsidRPr="00D36414">
        <w:rPr>
          <w:rFonts w:cstheme="minorHAnsi"/>
          <w:i/>
          <w:iCs/>
        </w:rPr>
        <w:t>Journal of Animal Ecology</w:t>
      </w:r>
      <w:r w:rsidRPr="00D36414">
        <w:rPr>
          <w:rFonts w:cstheme="minorHAnsi"/>
        </w:rPr>
        <w:t xml:space="preserve">, </w:t>
      </w:r>
      <w:r w:rsidRPr="00D36414">
        <w:rPr>
          <w:rFonts w:cstheme="minorHAnsi"/>
          <w:i/>
          <w:iCs/>
        </w:rPr>
        <w:t>75</w:t>
      </w:r>
      <w:r w:rsidRPr="00D36414">
        <w:rPr>
          <w:rFonts w:cstheme="minorHAnsi"/>
        </w:rPr>
        <w:t xml:space="preserve">(3), 789–801. </w:t>
      </w:r>
      <w:hyperlink r:id="rId3023" w:history="1">
        <w:r w:rsidRPr="00D36414">
          <w:rPr>
            <w:rStyle w:val="Hyperlink"/>
            <w:rFonts w:cstheme="minorHAnsi"/>
          </w:rPr>
          <w:t>http://doi.org/10.1111/j.1365-2656.2006.01099.x</w:t>
        </w:r>
      </w:hyperlink>
    </w:p>
    <w:p w14:paraId="5D578854"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bergen, A. J., &amp; The Insect Pollinators Initiative. (2013). Threats to an ecosystem service: pressures on pollinators. </w:t>
      </w:r>
      <w:r w:rsidRPr="00D36414">
        <w:rPr>
          <w:rFonts w:cstheme="minorHAnsi"/>
          <w:i/>
          <w:iCs/>
        </w:rPr>
        <w:t>Frontiers in Ecology and the Environment</w:t>
      </w:r>
      <w:r w:rsidRPr="00D36414">
        <w:rPr>
          <w:rFonts w:cstheme="minorHAnsi"/>
        </w:rPr>
        <w:t xml:space="preserve">, </w:t>
      </w:r>
      <w:r w:rsidRPr="00D36414">
        <w:rPr>
          <w:rFonts w:cstheme="minorHAnsi"/>
          <w:i/>
          <w:iCs/>
        </w:rPr>
        <w:t>11</w:t>
      </w:r>
      <w:r w:rsidRPr="00D36414">
        <w:rPr>
          <w:rFonts w:cstheme="minorHAnsi"/>
        </w:rPr>
        <w:t xml:space="preserve">(5), 251–259. </w:t>
      </w:r>
      <w:hyperlink r:id="rId3024" w:history="1">
        <w:r w:rsidRPr="00D36414">
          <w:rPr>
            <w:rStyle w:val="Hyperlink"/>
            <w:rFonts w:cstheme="minorHAnsi"/>
          </w:rPr>
          <w:t>http://doi.org/10.1890/120126</w:t>
        </w:r>
      </w:hyperlink>
    </w:p>
    <w:p w14:paraId="0215F50E"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bergen, A. J., Woodcock, B. A., Koivula, M., Niemelä, J., Kotze, D. J., Bolger, T., Golden, V., Dubs, F., Boulanger, G., Serrano, J., Lencina, J. L., Serrano, A., Aguiar, C., Grandchamp, A. C., Stofer, S., Szél, G., Ivits, E., Adler, P., Markus, J., &amp; Watt, A. D. (2010). Trophic level modulates carabid beetle responses to habitat and landscape structure: A pan-European study. </w:t>
      </w:r>
      <w:r w:rsidRPr="00D36414">
        <w:rPr>
          <w:rFonts w:cstheme="minorHAnsi"/>
          <w:i/>
          <w:iCs/>
        </w:rPr>
        <w:t>Ecological Entomology</w:t>
      </w:r>
      <w:r w:rsidRPr="00D36414">
        <w:rPr>
          <w:rFonts w:cstheme="minorHAnsi"/>
        </w:rPr>
        <w:t xml:space="preserve">, </w:t>
      </w:r>
      <w:r w:rsidRPr="00D36414">
        <w:rPr>
          <w:rFonts w:cstheme="minorHAnsi"/>
          <w:i/>
          <w:iCs/>
        </w:rPr>
        <w:t>35</w:t>
      </w:r>
      <w:r w:rsidRPr="00D36414">
        <w:rPr>
          <w:rFonts w:cstheme="minorHAnsi"/>
        </w:rPr>
        <w:t xml:space="preserve">(2), 226–235. </w:t>
      </w:r>
      <w:hyperlink r:id="rId3025" w:history="1">
        <w:r w:rsidRPr="00D36414">
          <w:rPr>
            <w:rStyle w:val="Hyperlink"/>
            <w:rFonts w:cstheme="minorHAnsi"/>
          </w:rPr>
          <w:t>http://doi.org/10.1111/j.1365-2311.2010.01175.x</w:t>
        </w:r>
      </w:hyperlink>
    </w:p>
    <w:p w14:paraId="1F66DB3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nselow, K. A., Kraudzun, T., &amp; Samimi, C. (2012). Grazing practices and pasture tenure in the Eastern Pamirs. </w:t>
      </w:r>
      <w:r w:rsidRPr="00D36414">
        <w:rPr>
          <w:rFonts w:cstheme="minorHAnsi"/>
          <w:i/>
          <w:iCs/>
        </w:rPr>
        <w:t>Mountain Research and Development</w:t>
      </w:r>
      <w:r w:rsidRPr="00D36414">
        <w:rPr>
          <w:rFonts w:cstheme="minorHAnsi"/>
        </w:rPr>
        <w:t xml:space="preserve">, </w:t>
      </w:r>
      <w:r w:rsidRPr="00D36414">
        <w:rPr>
          <w:rFonts w:cstheme="minorHAnsi"/>
          <w:i/>
          <w:iCs/>
        </w:rPr>
        <w:t>32</w:t>
      </w:r>
      <w:r w:rsidRPr="00D36414">
        <w:rPr>
          <w:rFonts w:cstheme="minorHAnsi"/>
        </w:rPr>
        <w:t xml:space="preserve">(3), 324–336. </w:t>
      </w:r>
      <w:hyperlink r:id="rId3026" w:history="1">
        <w:r w:rsidRPr="00D36414">
          <w:rPr>
            <w:rStyle w:val="Hyperlink"/>
            <w:rFonts w:cstheme="minorHAnsi"/>
          </w:rPr>
          <w:t>http://doi.org/10.1659/MRD-JOURNAL-D-12-00001.1</w:t>
        </w:r>
      </w:hyperlink>
    </w:p>
    <w:p w14:paraId="47F40773"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asyliuk, O., Shyriaieva, D., Kolomytsev, G., &amp; Spinova, J. (2017). Steppe protected areas on the territory of Ukraine in the context of the armed conflict in the Donbas region and Russian annexation of the Crimean Peninsula. </w:t>
      </w:r>
      <w:r w:rsidRPr="00D36414">
        <w:rPr>
          <w:rFonts w:cstheme="minorHAnsi"/>
          <w:i/>
          <w:iCs/>
        </w:rPr>
        <w:t>Bulletin of the Eurasian Dry Grassland Group</w:t>
      </w:r>
      <w:r w:rsidRPr="00D36414">
        <w:rPr>
          <w:rFonts w:cstheme="minorHAnsi"/>
        </w:rPr>
        <w:t xml:space="preserve">, </w:t>
      </w:r>
      <w:r w:rsidRPr="00D36414">
        <w:rPr>
          <w:rFonts w:cstheme="minorHAnsi"/>
          <w:i/>
          <w:iCs/>
        </w:rPr>
        <w:t>33</w:t>
      </w:r>
      <w:r w:rsidRPr="00D36414">
        <w:rPr>
          <w:rFonts w:cstheme="minorHAnsi"/>
        </w:rPr>
        <w:t xml:space="preserve">(33), 15–23. </w:t>
      </w:r>
      <w:hyperlink r:id="rId3027" w:history="1">
        <w:r w:rsidRPr="00D36414">
          <w:rPr>
            <w:rStyle w:val="Hyperlink"/>
            <w:rFonts w:cstheme="minorHAnsi"/>
          </w:rPr>
          <w:t>http://doi.org/10.21570/EDGG.Bull.33.15‐23</w:t>
        </w:r>
      </w:hyperlink>
    </w:p>
    <w:p w14:paraId="77CEA209"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eríssimo, D., &amp; Campbell, B. (2015). Understanding stakeholder conflict between conservation and hunting in Malta. </w:t>
      </w:r>
      <w:r w:rsidRPr="00D36414">
        <w:rPr>
          <w:rFonts w:cstheme="minorHAnsi"/>
          <w:i/>
          <w:iCs/>
        </w:rPr>
        <w:t>Biological Conservation</w:t>
      </w:r>
      <w:r w:rsidRPr="00D36414">
        <w:rPr>
          <w:rFonts w:cstheme="minorHAnsi"/>
        </w:rPr>
        <w:t xml:space="preserve">, </w:t>
      </w:r>
      <w:r w:rsidRPr="00D36414">
        <w:rPr>
          <w:rFonts w:cstheme="minorHAnsi"/>
          <w:i/>
          <w:iCs/>
        </w:rPr>
        <w:t>191</w:t>
      </w:r>
      <w:r w:rsidRPr="00D36414">
        <w:rPr>
          <w:rFonts w:cstheme="minorHAnsi"/>
        </w:rPr>
        <w:t xml:space="preserve">, 812–818. </w:t>
      </w:r>
      <w:hyperlink r:id="rId3028" w:history="1">
        <w:r w:rsidRPr="00D36414">
          <w:rPr>
            <w:rStyle w:val="Hyperlink"/>
            <w:rFonts w:cstheme="minorHAnsi"/>
          </w:rPr>
          <w:t>http://doi.org/10.1016/j.biocon.2015.07.018</w:t>
        </w:r>
      </w:hyperlink>
    </w:p>
    <w:p w14:paraId="4D2B3C9D"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erkerk, P. J., Anttila, P., Eggers, J., Lindner, M., &amp; Asikainen, A. (2011). The realisable potential supply of woody biomass from forests in the European Union. </w:t>
      </w:r>
      <w:r w:rsidRPr="00D36414">
        <w:rPr>
          <w:rFonts w:cstheme="minorHAnsi"/>
          <w:i/>
          <w:iCs/>
        </w:rPr>
        <w:t>Forest Ecology and Management</w:t>
      </w:r>
      <w:r w:rsidRPr="00D36414">
        <w:rPr>
          <w:rFonts w:cstheme="minorHAnsi"/>
        </w:rPr>
        <w:t xml:space="preserve">, </w:t>
      </w:r>
      <w:r w:rsidRPr="00D36414">
        <w:rPr>
          <w:rFonts w:cstheme="minorHAnsi"/>
          <w:i/>
          <w:iCs/>
        </w:rPr>
        <w:t>261</w:t>
      </w:r>
      <w:r w:rsidRPr="00D36414">
        <w:rPr>
          <w:rFonts w:cstheme="minorHAnsi"/>
        </w:rPr>
        <w:t xml:space="preserve">(11), 2007–2015. </w:t>
      </w:r>
      <w:hyperlink r:id="rId3029" w:history="1">
        <w:r w:rsidRPr="00D36414">
          <w:rPr>
            <w:rStyle w:val="Hyperlink"/>
            <w:rFonts w:cstheme="minorHAnsi"/>
          </w:rPr>
          <w:t>http://doi.org/10.1016/j.foreco.2011.02.027</w:t>
        </w:r>
      </w:hyperlink>
    </w:p>
    <w:p w14:paraId="0EC12AEE"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Vicca, S., &amp; Bahn, M. Estiarte, M., Van Loon, E. E., Vargas, R., Alberti, G., Ambus, P., Arain, M. A., Beier, C., Bentley, L. P., Borken, W., Buchmann, N., Collins, S. L., De Dato, G., Dukes, J. S., Escolar, C., Fay, P., Guidolotti, G., Hanson, P. J., Kahmen, A., Kröel-Dulay, G., Ladreiter-Knauss, T., Larsen, K. S., Lellei-Kovacs, E., Lebrija-Trejos, E., Maestre, F. T., Marhan, S., Marshall, M., Meir, P., Miao, Y., Muhr, J., Niklaus, P. A., Ogaya, R., Peñuelas, J., Poll, C., Rustad, L. E., Savage, K., Schindlbacher, A., Schmidt, I. K., Smith, A. R., Sotta, E. D., Suseela, V., Tietema, A., Van Gestel, N., Van Straaten, O., Wan, S., Weber, U., &amp; Janssens, I. A. (2014). Can current moisture responses predict soil CO</w:t>
      </w:r>
      <w:r w:rsidRPr="00D36414">
        <w:rPr>
          <w:rFonts w:cstheme="minorHAnsi"/>
          <w:vertAlign w:val="subscript"/>
        </w:rPr>
        <w:t>2</w:t>
      </w:r>
      <w:r w:rsidRPr="00D36414">
        <w:rPr>
          <w:rFonts w:cstheme="minorHAnsi"/>
        </w:rPr>
        <w:t xml:space="preserve"> efflux under altered precipitation regimes? A synthesis of manipulation experiments. </w:t>
      </w:r>
      <w:r w:rsidRPr="00D36414">
        <w:rPr>
          <w:rFonts w:cstheme="minorHAnsi"/>
          <w:i/>
          <w:iCs/>
        </w:rPr>
        <w:t>Biogeosciences, 11</w:t>
      </w:r>
      <w:r w:rsidRPr="00D36414">
        <w:rPr>
          <w:rFonts w:cstheme="minorHAnsi"/>
          <w:iCs/>
        </w:rPr>
        <w:t>(11),</w:t>
      </w:r>
      <w:r w:rsidRPr="00D36414">
        <w:rPr>
          <w:rFonts w:cstheme="minorHAnsi"/>
          <w:i/>
          <w:iCs/>
        </w:rPr>
        <w:t xml:space="preserve"> </w:t>
      </w:r>
      <w:r w:rsidRPr="00D36414">
        <w:rPr>
          <w:rFonts w:cstheme="minorHAnsi"/>
          <w:iCs/>
        </w:rPr>
        <w:t>2991-3013</w:t>
      </w:r>
      <w:r w:rsidRPr="00D36414">
        <w:rPr>
          <w:rFonts w:cstheme="minorHAnsi"/>
        </w:rPr>
        <w:t xml:space="preserve">. Retrieved from </w:t>
      </w:r>
      <w:hyperlink r:id="rId3030" w:history="1">
        <w:r w:rsidRPr="00D36414">
          <w:rPr>
            <w:rStyle w:val="Hyperlink"/>
            <w:rFonts w:cstheme="minorHAnsi"/>
          </w:rPr>
          <w:t>http://docs.lib.purdue.edu/fnrpubs/12/</w:t>
        </w:r>
      </w:hyperlink>
    </w:p>
    <w:p w14:paraId="2398A269"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icente, J., Alves, P., Randin, C., Guisan, A., &amp; Honrado, J. (2010). What drives invasibility? A multi-model inference test and spatial modelling of alien plant species richness patterns in northern </w:t>
      </w:r>
      <w:r w:rsidRPr="00D36414">
        <w:rPr>
          <w:rFonts w:cstheme="minorHAnsi"/>
        </w:rPr>
        <w:lastRenderedPageBreak/>
        <w:t xml:space="preserve">Portugal. </w:t>
      </w:r>
      <w:r w:rsidRPr="00D36414">
        <w:rPr>
          <w:rFonts w:cstheme="minorHAnsi"/>
          <w:i/>
          <w:iCs/>
        </w:rPr>
        <w:t>Ecography</w:t>
      </w:r>
      <w:r w:rsidRPr="00D36414">
        <w:rPr>
          <w:rFonts w:cstheme="minorHAnsi"/>
        </w:rPr>
        <w:t xml:space="preserve">, </w:t>
      </w:r>
      <w:r w:rsidRPr="00D36414">
        <w:rPr>
          <w:rFonts w:cstheme="minorHAnsi"/>
          <w:i/>
          <w:iCs/>
        </w:rPr>
        <w:t>33</w:t>
      </w:r>
      <w:r w:rsidRPr="00D36414">
        <w:rPr>
          <w:rFonts w:cstheme="minorHAnsi"/>
        </w:rPr>
        <w:t xml:space="preserve">(6), 1081–1092. </w:t>
      </w:r>
      <w:hyperlink r:id="rId3031" w:history="1">
        <w:r w:rsidRPr="00D36414">
          <w:rPr>
            <w:rStyle w:val="Hyperlink"/>
            <w:rFonts w:cstheme="minorHAnsi"/>
          </w:rPr>
          <w:t>http://doi.org/10.1111/j.1600-0587.2010.6380.x</w:t>
        </w:r>
      </w:hyperlink>
    </w:p>
    <w:p w14:paraId="319B6798"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rPr>
        <w:t xml:space="preserve">Vickery, J. A., Ewing, S. R., Smith, K. W., Pain, D. J., Bairlein, F., Škorpilová, J., &amp; Gregory, R. D. (2014). The decline of Afro-Palaearctic migrants and an assessment of potential causes. </w:t>
      </w:r>
      <w:r w:rsidRPr="00D36414">
        <w:rPr>
          <w:rFonts w:cstheme="minorHAnsi"/>
          <w:i/>
          <w:iCs/>
        </w:rPr>
        <w:t>Ibis</w:t>
      </w:r>
      <w:r w:rsidRPr="00D36414">
        <w:rPr>
          <w:rFonts w:cstheme="minorHAnsi"/>
        </w:rPr>
        <w:t xml:space="preserve">, </w:t>
      </w:r>
      <w:r w:rsidRPr="00D36414">
        <w:rPr>
          <w:rFonts w:cstheme="minorHAnsi"/>
          <w:i/>
          <w:iCs/>
        </w:rPr>
        <w:t>156</w:t>
      </w:r>
      <w:r w:rsidRPr="00D36414">
        <w:rPr>
          <w:rFonts w:cstheme="minorHAnsi"/>
        </w:rPr>
        <w:t xml:space="preserve">(1), 1–22. </w:t>
      </w:r>
      <w:hyperlink r:id="rId3032" w:history="1">
        <w:r w:rsidRPr="00D36414">
          <w:rPr>
            <w:rStyle w:val="Hyperlink"/>
            <w:rFonts w:cstheme="minorHAnsi"/>
          </w:rPr>
          <w:t>http://doi.org/10.1111/ibi.12118</w:t>
        </w:r>
      </w:hyperlink>
    </w:p>
    <w:p w14:paraId="31E1F6B4" w14:textId="77777777" w:rsidR="00380F5C" w:rsidRPr="00D36414" w:rsidRDefault="00380F5C" w:rsidP="00380F5C">
      <w:pPr>
        <w:widowControl w:val="0"/>
        <w:autoSpaceDE w:val="0"/>
        <w:autoSpaceDN w:val="0"/>
        <w:adjustRightInd w:val="0"/>
        <w:spacing w:before="120"/>
        <w:ind w:left="480" w:hanging="480"/>
        <w:rPr>
          <w:rFonts w:cstheme="minorHAnsi"/>
          <w:b/>
          <w:lang w:val="es-ES"/>
        </w:rPr>
      </w:pPr>
      <w:r w:rsidRPr="00D36414">
        <w:rPr>
          <w:rFonts w:cstheme="minorHAnsi"/>
        </w:rPr>
        <w:t xml:space="preserve">Victor, P. A. (2008). </w:t>
      </w:r>
      <w:r w:rsidRPr="00D36414">
        <w:rPr>
          <w:rFonts w:cstheme="minorHAnsi"/>
          <w:i/>
          <w:iCs/>
        </w:rPr>
        <w:t>Managing without growth: slower by design, not disaster</w:t>
      </w:r>
      <w:r w:rsidRPr="00D36414">
        <w:rPr>
          <w:rFonts w:cstheme="minorHAnsi"/>
        </w:rPr>
        <w:t xml:space="preserve">. </w:t>
      </w:r>
      <w:r w:rsidRPr="00D36414">
        <w:rPr>
          <w:rFonts w:cstheme="minorHAnsi"/>
          <w:lang w:val="es-ES"/>
        </w:rPr>
        <w:t>Edward Elgar Publishing Limited.</w:t>
      </w:r>
    </w:p>
    <w:p w14:paraId="44C231FB" w14:textId="77777777" w:rsidR="00380F5C" w:rsidRPr="00D36414" w:rsidRDefault="00380F5C" w:rsidP="00380F5C">
      <w:pPr>
        <w:widowControl w:val="0"/>
        <w:autoSpaceDE w:val="0"/>
        <w:autoSpaceDN w:val="0"/>
        <w:adjustRightInd w:val="0"/>
        <w:spacing w:before="120"/>
        <w:ind w:left="480" w:hanging="480"/>
        <w:rPr>
          <w:rFonts w:cstheme="minorHAnsi"/>
          <w:b/>
        </w:rPr>
      </w:pPr>
      <w:r w:rsidRPr="00D36414">
        <w:rPr>
          <w:rFonts w:cstheme="minorHAnsi"/>
          <w:lang w:val="es-ES"/>
        </w:rPr>
        <w:t xml:space="preserve">Vihervaara, P., Mononen, L., Auvinen, A.-P., Virkkala, R., Lü, Y., Pippuri, I., Packalen, P., Valbuena, R., &amp; Valkama, J. (2015). </w:t>
      </w:r>
      <w:r w:rsidRPr="00D36414">
        <w:rPr>
          <w:rFonts w:cstheme="minorHAnsi"/>
        </w:rPr>
        <w:t xml:space="preserve">How to integrate remotely sensed data and biodiversity for ecosystem assessments at landscape scale. </w:t>
      </w:r>
      <w:r w:rsidRPr="00D36414">
        <w:rPr>
          <w:rFonts w:cstheme="minorHAnsi"/>
          <w:i/>
          <w:iCs/>
        </w:rPr>
        <w:t>Landscape Ecology</w:t>
      </w:r>
      <w:r w:rsidRPr="00D36414">
        <w:rPr>
          <w:rFonts w:cstheme="minorHAnsi"/>
        </w:rPr>
        <w:t xml:space="preserve">, </w:t>
      </w:r>
      <w:r w:rsidRPr="00D36414">
        <w:rPr>
          <w:rFonts w:cstheme="minorHAnsi"/>
          <w:i/>
          <w:iCs/>
        </w:rPr>
        <w:t>30</w:t>
      </w:r>
      <w:r w:rsidRPr="00D36414">
        <w:rPr>
          <w:rFonts w:cstheme="minorHAnsi"/>
        </w:rPr>
        <w:t xml:space="preserve">(3), 501–516. </w:t>
      </w:r>
      <w:hyperlink r:id="rId3033" w:history="1">
        <w:r w:rsidRPr="00D36414">
          <w:rPr>
            <w:rStyle w:val="Hyperlink"/>
            <w:rFonts w:cstheme="minorHAnsi"/>
          </w:rPr>
          <w:t>http://doi.org/10.1007/s10980-014-0137-5</w:t>
        </w:r>
      </w:hyperlink>
    </w:p>
    <w:p w14:paraId="690434CF"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là, M., Basnou, C., Pyšek, P., Josefsson, M., Genovesi, P., Gollasch, S., Nentwig, W., Olenin, S., Roques, A., Roy, D., Hulme, P. E., &amp; DAISIE partners. (2010). How well do we understand the impacts of alien species on ecosystem services? A pan-European, cross-taxa assessment. </w:t>
      </w:r>
      <w:r w:rsidRPr="00D36414">
        <w:rPr>
          <w:rFonts w:cstheme="minorHAnsi"/>
          <w:i/>
          <w:iCs/>
        </w:rPr>
        <w:t>Frontiers in Ecology and the Environment</w:t>
      </w:r>
      <w:r w:rsidRPr="00D36414">
        <w:rPr>
          <w:rFonts w:cstheme="minorHAnsi"/>
        </w:rPr>
        <w:t xml:space="preserve">, </w:t>
      </w:r>
      <w:r w:rsidRPr="00D36414">
        <w:rPr>
          <w:rFonts w:cstheme="minorHAnsi"/>
          <w:i/>
          <w:iCs/>
        </w:rPr>
        <w:t>8</w:t>
      </w:r>
      <w:r w:rsidRPr="00D36414">
        <w:rPr>
          <w:rFonts w:cstheme="minorHAnsi"/>
        </w:rPr>
        <w:t xml:space="preserve">(3), 135–144. </w:t>
      </w:r>
      <w:hyperlink r:id="rId3034" w:history="1">
        <w:r w:rsidRPr="00D36414">
          <w:rPr>
            <w:rStyle w:val="Hyperlink"/>
            <w:rFonts w:cstheme="minorHAnsi"/>
          </w:rPr>
          <w:t>http://doi.org/10.1890/080083</w:t>
        </w:r>
      </w:hyperlink>
    </w:p>
    <w:p w14:paraId="616AE61A"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là, M., &amp; Ibáñez, I. (2011). Plant invasions in the landscape. </w:t>
      </w:r>
      <w:r w:rsidRPr="00D36414">
        <w:rPr>
          <w:rFonts w:cstheme="minorHAnsi"/>
          <w:i/>
          <w:iCs/>
        </w:rPr>
        <w:t>Landscape Ecology</w:t>
      </w:r>
      <w:r w:rsidRPr="00D36414">
        <w:rPr>
          <w:rFonts w:cstheme="minorHAnsi"/>
        </w:rPr>
        <w:t xml:space="preserve">, </w:t>
      </w:r>
      <w:r w:rsidRPr="00D36414">
        <w:rPr>
          <w:rFonts w:cstheme="minorHAnsi"/>
          <w:i/>
          <w:iCs/>
        </w:rPr>
        <w:t>26</w:t>
      </w:r>
      <w:r w:rsidRPr="00D36414">
        <w:rPr>
          <w:rFonts w:cstheme="minorHAnsi"/>
        </w:rPr>
        <w:t xml:space="preserve">(4), 461–472. </w:t>
      </w:r>
      <w:hyperlink r:id="rId3035" w:history="1">
        <w:r w:rsidRPr="00D36414">
          <w:rPr>
            <w:rStyle w:val="Hyperlink"/>
            <w:rFonts w:cstheme="minorHAnsi"/>
          </w:rPr>
          <w:t>http://doi.org/10.1007/s10980-011-9585-3</w:t>
        </w:r>
      </w:hyperlink>
    </w:p>
    <w:p w14:paraId="5D0A6BC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llanueva, C. M., Kogevinas, M., Cordier, S., Templeton, M. R., Vermeulen, R., Nuckols, J. R., Nieuwenhuijsen, M. J., &amp; Levallois, P. (2014). Assessing exposure and health consequences of chemicals in drinking water: current state of knowledge and research needs. </w:t>
      </w:r>
      <w:r w:rsidRPr="00D36414">
        <w:rPr>
          <w:rFonts w:cstheme="minorHAnsi"/>
          <w:i/>
          <w:iCs/>
        </w:rPr>
        <w:t>Environmental Health Perspectives</w:t>
      </w:r>
      <w:r w:rsidRPr="00D36414">
        <w:rPr>
          <w:rFonts w:cstheme="minorHAnsi"/>
        </w:rPr>
        <w:t xml:space="preserve">, </w:t>
      </w:r>
      <w:r w:rsidRPr="00D36414">
        <w:rPr>
          <w:rFonts w:cstheme="minorHAnsi"/>
          <w:i/>
          <w:iCs/>
        </w:rPr>
        <w:t>122</w:t>
      </w:r>
      <w:r w:rsidRPr="00D36414">
        <w:rPr>
          <w:rFonts w:cstheme="minorHAnsi"/>
        </w:rPr>
        <w:t xml:space="preserve">(3), 213–21. </w:t>
      </w:r>
      <w:hyperlink r:id="rId3036" w:history="1">
        <w:r w:rsidRPr="00D36414">
          <w:rPr>
            <w:rStyle w:val="Hyperlink"/>
            <w:rFonts w:cstheme="minorHAnsi"/>
          </w:rPr>
          <w:t>http://doi.org/10.1289/ehp.1206229</w:t>
        </w:r>
      </w:hyperlink>
    </w:p>
    <w:p w14:paraId="73D5A68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rkala, R., &amp; Rajasarkka, A. (2007). Uneven regional distribution of protected areas in Finland: Consequences for boreal forest bird populations. </w:t>
      </w:r>
      <w:r w:rsidRPr="00D36414">
        <w:rPr>
          <w:rFonts w:cstheme="minorHAnsi"/>
          <w:i/>
          <w:iCs/>
        </w:rPr>
        <w:t>Biological Conservation</w:t>
      </w:r>
      <w:r w:rsidRPr="00D36414">
        <w:rPr>
          <w:rFonts w:cstheme="minorHAnsi"/>
        </w:rPr>
        <w:t xml:space="preserve">, </w:t>
      </w:r>
      <w:r w:rsidRPr="00D36414">
        <w:rPr>
          <w:rFonts w:cstheme="minorHAnsi"/>
          <w:i/>
          <w:iCs/>
        </w:rPr>
        <w:t>134</w:t>
      </w:r>
      <w:r w:rsidRPr="00D36414">
        <w:rPr>
          <w:rFonts w:cstheme="minorHAnsi"/>
        </w:rPr>
        <w:t xml:space="preserve">(3), 361–371. </w:t>
      </w:r>
      <w:hyperlink r:id="rId3037" w:history="1">
        <w:r w:rsidRPr="00D36414">
          <w:rPr>
            <w:rStyle w:val="Hyperlink"/>
            <w:rFonts w:cstheme="minorHAnsi"/>
          </w:rPr>
          <w:t>http://doi.org/10.1016/j.biocon.2006.08.006</w:t>
        </w:r>
      </w:hyperlink>
      <w:r w:rsidRPr="00D36414">
        <w:rPr>
          <w:rFonts w:cstheme="minorHAnsi"/>
        </w:rPr>
        <w:t xml:space="preserve"> </w:t>
      </w:r>
    </w:p>
    <w:p w14:paraId="666379B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rkkala, R., Heikkinen, R. K., Leikola, N., &amp; Luoto, M. (2008). Projected large-scale range reductions of northern-boreal land bird species due to climate change. </w:t>
      </w:r>
      <w:r w:rsidRPr="00D36414">
        <w:rPr>
          <w:rFonts w:cstheme="minorHAnsi"/>
          <w:i/>
          <w:iCs/>
        </w:rPr>
        <w:t>Biological Conservation</w:t>
      </w:r>
      <w:r w:rsidRPr="00D36414">
        <w:rPr>
          <w:rFonts w:cstheme="minorHAnsi"/>
        </w:rPr>
        <w:t xml:space="preserve">, </w:t>
      </w:r>
      <w:r w:rsidRPr="00D36414">
        <w:rPr>
          <w:rFonts w:cstheme="minorHAnsi"/>
          <w:i/>
          <w:iCs/>
        </w:rPr>
        <w:t>141</w:t>
      </w:r>
      <w:r w:rsidRPr="00D36414">
        <w:rPr>
          <w:rFonts w:cstheme="minorHAnsi"/>
        </w:rPr>
        <w:t xml:space="preserve">(5), 1343–1353. </w:t>
      </w:r>
      <w:hyperlink r:id="rId3038" w:history="1">
        <w:r w:rsidRPr="00D36414">
          <w:rPr>
            <w:rStyle w:val="Hyperlink"/>
            <w:rFonts w:cstheme="minorHAnsi"/>
          </w:rPr>
          <w:t>http://doi.org/10.1016/j.biocon.2008.03.007</w:t>
        </w:r>
      </w:hyperlink>
    </w:p>
    <w:p w14:paraId="1140488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sser, M. E., Holleman, L. J. M., &amp; Gienapp, P. (2006). Shifts in caterpillar biomass phenology due to climate change and its impact on the breeding biology of an insectivorous bird. </w:t>
      </w:r>
      <w:r w:rsidRPr="00D36414">
        <w:rPr>
          <w:rFonts w:cstheme="minorHAnsi"/>
          <w:i/>
          <w:iCs/>
        </w:rPr>
        <w:t>Oecologia</w:t>
      </w:r>
      <w:r w:rsidRPr="00D36414">
        <w:rPr>
          <w:rFonts w:cstheme="minorHAnsi"/>
        </w:rPr>
        <w:t xml:space="preserve">, </w:t>
      </w:r>
      <w:r w:rsidRPr="00D36414">
        <w:rPr>
          <w:rFonts w:cstheme="minorHAnsi"/>
          <w:i/>
          <w:iCs/>
        </w:rPr>
        <w:t>147</w:t>
      </w:r>
      <w:r w:rsidRPr="00D36414">
        <w:rPr>
          <w:rFonts w:cstheme="minorHAnsi"/>
        </w:rPr>
        <w:t xml:space="preserve">(1), 164–172. </w:t>
      </w:r>
      <w:hyperlink r:id="rId3039" w:history="1">
        <w:r w:rsidRPr="00D36414">
          <w:rPr>
            <w:rStyle w:val="Hyperlink"/>
            <w:rFonts w:cstheme="minorHAnsi"/>
          </w:rPr>
          <w:t>http://doi.org/10.1007/s00442-005-0299-6</w:t>
        </w:r>
      </w:hyperlink>
    </w:p>
    <w:p w14:paraId="6A2C2D7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sser, O., Mamonova, N., &amp; Spoor, M. (2012). Oligarchs, megafarms and land reserves: understanding land grabbing in Russia. </w:t>
      </w:r>
      <w:r w:rsidRPr="00D36414">
        <w:rPr>
          <w:rFonts w:cstheme="minorHAnsi"/>
          <w:i/>
          <w:iCs/>
        </w:rPr>
        <w:t>The Journal of Peasant Studies</w:t>
      </w:r>
      <w:r w:rsidRPr="00D36414">
        <w:rPr>
          <w:rFonts w:cstheme="minorHAnsi"/>
        </w:rPr>
        <w:t xml:space="preserve">, </w:t>
      </w:r>
      <w:r w:rsidRPr="00D36414">
        <w:rPr>
          <w:rFonts w:cstheme="minorHAnsi"/>
          <w:i/>
          <w:iCs/>
        </w:rPr>
        <w:t>39</w:t>
      </w:r>
      <w:r w:rsidRPr="00D36414">
        <w:rPr>
          <w:rFonts w:cstheme="minorHAnsi"/>
        </w:rPr>
        <w:t xml:space="preserve">(3–4), 899–931. </w:t>
      </w:r>
      <w:hyperlink r:id="rId3040" w:history="1">
        <w:r w:rsidRPr="00D36414">
          <w:rPr>
            <w:rStyle w:val="Hyperlink"/>
            <w:rFonts w:cstheme="minorHAnsi"/>
          </w:rPr>
          <w:t>http://doi.org/10.1080/03066150.2012.675574</w:t>
        </w:r>
      </w:hyperlink>
    </w:p>
    <w:p w14:paraId="3BD97C8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sser, O., &amp; Schoenmaker, L. (2011). Institutional transformation in the agricultural sector of the former Soviet Bloc. </w:t>
      </w:r>
      <w:r w:rsidRPr="00D36414">
        <w:rPr>
          <w:rFonts w:cstheme="minorHAnsi"/>
          <w:i/>
          <w:iCs/>
        </w:rPr>
        <w:t>Eastern European Countryside</w:t>
      </w:r>
      <w:r w:rsidRPr="00D36414">
        <w:rPr>
          <w:rFonts w:cstheme="minorHAnsi"/>
        </w:rPr>
        <w:t xml:space="preserve">, </w:t>
      </w:r>
      <w:r w:rsidRPr="00D36414">
        <w:rPr>
          <w:rFonts w:cstheme="minorHAnsi"/>
          <w:i/>
          <w:iCs/>
        </w:rPr>
        <w:t>17</w:t>
      </w:r>
      <w:r w:rsidRPr="00D36414">
        <w:rPr>
          <w:rFonts w:cstheme="minorHAnsi"/>
        </w:rPr>
        <w:t xml:space="preserve">(1). </w:t>
      </w:r>
      <w:hyperlink r:id="rId3041" w:history="1">
        <w:r w:rsidRPr="00D36414">
          <w:rPr>
            <w:rStyle w:val="Hyperlink"/>
            <w:rFonts w:cstheme="minorHAnsi"/>
          </w:rPr>
          <w:t>http://doi.org/10.2478/v10130-011-0002-3</w:t>
        </w:r>
      </w:hyperlink>
    </w:p>
    <w:p w14:paraId="218A633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isser, O., Spoor, M., &amp; Mamonova, N. (2014). Is Russia the emerging global “breadbasket”? Re-cultivation, agroholdings and grain production. </w:t>
      </w:r>
      <w:r w:rsidRPr="00D36414">
        <w:rPr>
          <w:rFonts w:cstheme="minorHAnsi"/>
          <w:i/>
          <w:iCs/>
        </w:rPr>
        <w:t>Europe-Asia Studies</w:t>
      </w:r>
      <w:r w:rsidRPr="00D36414">
        <w:rPr>
          <w:rFonts w:cstheme="minorHAnsi"/>
        </w:rPr>
        <w:t xml:space="preserve">, </w:t>
      </w:r>
      <w:r w:rsidRPr="00D36414">
        <w:rPr>
          <w:rFonts w:cstheme="minorHAnsi"/>
          <w:i/>
          <w:iCs/>
        </w:rPr>
        <w:t>66</w:t>
      </w:r>
      <w:r w:rsidRPr="00D36414">
        <w:rPr>
          <w:rFonts w:cstheme="minorHAnsi"/>
        </w:rPr>
        <w:t xml:space="preserve">(10), 1589–1610. </w:t>
      </w:r>
      <w:hyperlink r:id="rId3042" w:history="1">
        <w:r w:rsidRPr="00D36414">
          <w:rPr>
            <w:rStyle w:val="Hyperlink"/>
            <w:rFonts w:cstheme="minorHAnsi"/>
          </w:rPr>
          <w:t>http://doi.org/10.1080/09668136.2014.967569</w:t>
        </w:r>
      </w:hyperlink>
    </w:p>
    <w:p w14:paraId="550DF7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es-ES"/>
        </w:rPr>
        <w:t xml:space="preserve">Vitalini, S., Tomè, F., &amp; Fico, G. (2009). </w:t>
      </w:r>
      <w:r w:rsidRPr="00D36414">
        <w:rPr>
          <w:rFonts w:cstheme="minorHAnsi"/>
        </w:rPr>
        <w:t xml:space="preserve">Traditional uses of medicinal plants in Valvestino (Italy). </w:t>
      </w:r>
      <w:r w:rsidRPr="00D36414">
        <w:rPr>
          <w:rFonts w:cstheme="minorHAnsi"/>
          <w:i/>
          <w:iCs/>
        </w:rPr>
        <w:t>Journal of Ethnopharmacology</w:t>
      </w:r>
      <w:r w:rsidRPr="00D36414">
        <w:rPr>
          <w:rFonts w:cstheme="minorHAnsi"/>
        </w:rPr>
        <w:t xml:space="preserve">, </w:t>
      </w:r>
      <w:r w:rsidRPr="00D36414">
        <w:rPr>
          <w:rFonts w:cstheme="minorHAnsi"/>
          <w:i/>
          <w:iCs/>
        </w:rPr>
        <w:t>121</w:t>
      </w:r>
      <w:r w:rsidRPr="00D36414">
        <w:rPr>
          <w:rFonts w:cstheme="minorHAnsi"/>
        </w:rPr>
        <w:t xml:space="preserve">, 106–116. </w:t>
      </w:r>
      <w:hyperlink r:id="rId3043" w:history="1">
        <w:r w:rsidRPr="00D36414">
          <w:rPr>
            <w:rStyle w:val="Hyperlink"/>
            <w:rFonts w:cstheme="minorHAnsi"/>
          </w:rPr>
          <w:t>http://doi.org/10.1016/j.jep.2008.10.005</w:t>
        </w:r>
      </w:hyperlink>
    </w:p>
    <w:p w14:paraId="13CD4F0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ladyshevskiy, D. V., Laletin, A. P., &amp; Vladyshevskiy, A. D. (2000). Role of wildlife and other non-wood forest products in food security in central Siberia. </w:t>
      </w:r>
      <w:r w:rsidRPr="00D36414">
        <w:rPr>
          <w:rFonts w:cstheme="minorHAnsi"/>
          <w:i/>
          <w:iCs/>
        </w:rPr>
        <w:t>Unasylva</w:t>
      </w:r>
      <w:r w:rsidRPr="00D36414">
        <w:rPr>
          <w:rFonts w:cstheme="minorHAnsi"/>
        </w:rPr>
        <w:t xml:space="preserve">, </w:t>
      </w:r>
      <w:r w:rsidRPr="00D36414">
        <w:rPr>
          <w:rFonts w:cstheme="minorHAnsi"/>
          <w:i/>
          <w:iCs/>
        </w:rPr>
        <w:t>51</w:t>
      </w:r>
      <w:r w:rsidRPr="00D36414">
        <w:rPr>
          <w:rFonts w:cstheme="minorHAnsi"/>
        </w:rPr>
        <w:t xml:space="preserve">(202), 46–52. Retrieved from </w:t>
      </w:r>
      <w:hyperlink r:id="rId3044" w:history="1">
        <w:r w:rsidRPr="00D36414">
          <w:rPr>
            <w:rStyle w:val="Hyperlink"/>
            <w:rFonts w:cstheme="minorHAnsi"/>
          </w:rPr>
          <w:t>http://www.scopus.com/inward/record.url?eid=2-s2.0-0033782726&amp;partnerID=40&amp;md5=ac876363658ec5641cdc9ae6deff9e75</w:t>
        </w:r>
      </w:hyperlink>
    </w:p>
    <w:p w14:paraId="465E7ED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on Moos, N., Burkhardt-Holm, P., &amp; Köhler, A. (2012). Uptake and effects of microplastics on cells and tissue of the blue mussel </w:t>
      </w:r>
      <w:r w:rsidRPr="00D36414">
        <w:rPr>
          <w:rFonts w:cstheme="minorHAnsi"/>
          <w:i/>
          <w:iCs/>
        </w:rPr>
        <w:t>Mytilus edulis</w:t>
      </w:r>
      <w:r w:rsidRPr="00D36414">
        <w:rPr>
          <w:rFonts w:cstheme="minorHAnsi"/>
        </w:rPr>
        <w:t xml:space="preserve"> L. after an experimental exposure. </w:t>
      </w:r>
      <w:r w:rsidRPr="00D36414">
        <w:rPr>
          <w:rFonts w:cstheme="minorHAnsi"/>
          <w:i/>
          <w:iCs/>
        </w:rPr>
        <w:t>Environmental Science &amp; Technology</w:t>
      </w:r>
      <w:r w:rsidRPr="00D36414">
        <w:rPr>
          <w:rFonts w:cstheme="minorHAnsi"/>
        </w:rPr>
        <w:t xml:space="preserve">, </w:t>
      </w:r>
      <w:r w:rsidRPr="00D36414">
        <w:rPr>
          <w:rFonts w:cstheme="minorHAnsi"/>
          <w:i/>
          <w:iCs/>
        </w:rPr>
        <w:t>46</w:t>
      </w:r>
      <w:r w:rsidRPr="00D36414">
        <w:rPr>
          <w:rFonts w:cstheme="minorHAnsi"/>
        </w:rPr>
        <w:t xml:space="preserve">(20), 11327–11335. </w:t>
      </w:r>
      <w:hyperlink r:id="rId3045" w:history="1">
        <w:r w:rsidRPr="00D36414">
          <w:rPr>
            <w:rStyle w:val="Hyperlink"/>
            <w:rFonts w:cstheme="minorHAnsi"/>
          </w:rPr>
          <w:t>http://doi.org/10.1021/es302332w</w:t>
        </w:r>
      </w:hyperlink>
    </w:p>
    <w:p w14:paraId="3233CA4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on Weizsäcker, E., Lovins, A. B., &amp; Lovins, H. L. (1997). </w:t>
      </w:r>
      <w:r w:rsidRPr="00D36414">
        <w:rPr>
          <w:rFonts w:cstheme="minorHAnsi"/>
          <w:i/>
          <w:iCs/>
        </w:rPr>
        <w:t>Factor four doubling wealth halving resource use. The new report to the Club of Rome</w:t>
      </w:r>
      <w:r w:rsidRPr="00D36414">
        <w:rPr>
          <w:rFonts w:cstheme="minorHAnsi"/>
        </w:rPr>
        <w:t>. London, UK: Earthscan.</w:t>
      </w:r>
    </w:p>
    <w:p w14:paraId="07E3E20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Voss, R., Quaas, M. F., Stoeven, M. T., Schmidt, J. O., Tomczak, M. T., &amp; Möllmann, C. (2017). Ecological-economic fisheries management advice - Quantification of potential benefits for the case of the eastern Baltic COD fishery. </w:t>
      </w:r>
      <w:r w:rsidRPr="00D36414">
        <w:rPr>
          <w:rFonts w:cstheme="minorHAnsi"/>
          <w:i/>
          <w:iCs/>
        </w:rPr>
        <w:t>Frontiers in Marine Science</w:t>
      </w:r>
      <w:r w:rsidRPr="00D36414">
        <w:rPr>
          <w:rFonts w:cstheme="minorHAnsi"/>
        </w:rPr>
        <w:t xml:space="preserve">, </w:t>
      </w:r>
      <w:r w:rsidRPr="00D36414">
        <w:rPr>
          <w:rFonts w:cstheme="minorHAnsi"/>
          <w:i/>
          <w:iCs/>
        </w:rPr>
        <w:t>4</w:t>
      </w:r>
      <w:r w:rsidRPr="00D36414">
        <w:rPr>
          <w:rFonts w:cstheme="minorHAnsi"/>
        </w:rPr>
        <w:t xml:space="preserve">, 209. </w:t>
      </w:r>
      <w:hyperlink r:id="rId3046" w:history="1">
        <w:r w:rsidRPr="00D36414">
          <w:rPr>
            <w:rStyle w:val="Hyperlink"/>
            <w:rFonts w:cstheme="minorHAnsi"/>
          </w:rPr>
          <w:t>http://doi.org/10.3389/fmars.2017.00209</w:t>
        </w:r>
      </w:hyperlink>
    </w:p>
    <w:p w14:paraId="4C63176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llenius, T., Kauhanen, H., Herva, H., &amp; Pennanen, J. (2010a). Long fire cycle in northern boreal </w:t>
      </w:r>
      <w:r w:rsidRPr="00D36414">
        <w:rPr>
          <w:rFonts w:cstheme="minorHAnsi"/>
          <w:i/>
        </w:rPr>
        <w:t>Pinus</w:t>
      </w:r>
      <w:r w:rsidRPr="00D36414">
        <w:rPr>
          <w:rFonts w:cstheme="minorHAnsi"/>
        </w:rPr>
        <w:t xml:space="preserve"> forests in Finnish Lapland. </w:t>
      </w:r>
      <w:r w:rsidRPr="00D36414">
        <w:rPr>
          <w:rFonts w:cstheme="minorHAnsi"/>
          <w:i/>
          <w:iCs/>
        </w:rPr>
        <w:t>Canadian Journal of Forest Research</w:t>
      </w:r>
      <w:r w:rsidRPr="00D36414">
        <w:rPr>
          <w:rFonts w:cstheme="minorHAnsi"/>
        </w:rPr>
        <w:t xml:space="preserve">, </w:t>
      </w:r>
      <w:r w:rsidRPr="00D36414">
        <w:rPr>
          <w:rFonts w:cstheme="minorHAnsi"/>
          <w:i/>
          <w:iCs/>
        </w:rPr>
        <w:t>40</w:t>
      </w:r>
      <w:r w:rsidRPr="00D36414">
        <w:rPr>
          <w:rFonts w:cstheme="minorHAnsi"/>
        </w:rPr>
        <w:t xml:space="preserve">(10), 2027–2035. </w:t>
      </w:r>
      <w:hyperlink r:id="rId3047" w:history="1">
        <w:r w:rsidRPr="00D36414">
          <w:rPr>
            <w:rStyle w:val="Hyperlink"/>
            <w:rFonts w:cstheme="minorHAnsi"/>
          </w:rPr>
          <w:t>http://doi.org/10.1139/x10-144</w:t>
        </w:r>
      </w:hyperlink>
    </w:p>
    <w:p w14:paraId="1084F99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llenius, T., Kuuluvainen, T., &amp; Vanha-Majamaa, I. (2004). Fire history in relation to site type and vegetation in Vienansalo wilderness in eastern Fennoscandia, Russia. </w:t>
      </w:r>
      <w:r w:rsidRPr="00D36414">
        <w:rPr>
          <w:rFonts w:cstheme="minorHAnsi"/>
          <w:i/>
          <w:iCs/>
        </w:rPr>
        <w:t>Canadian Journal of Forest Research</w:t>
      </w:r>
      <w:r w:rsidRPr="00D36414">
        <w:rPr>
          <w:rFonts w:cstheme="minorHAnsi"/>
        </w:rPr>
        <w:t xml:space="preserve">, </w:t>
      </w:r>
      <w:r w:rsidRPr="00D36414">
        <w:rPr>
          <w:rFonts w:cstheme="minorHAnsi"/>
          <w:i/>
          <w:iCs/>
        </w:rPr>
        <w:t>34</w:t>
      </w:r>
      <w:r w:rsidRPr="00D36414">
        <w:rPr>
          <w:rFonts w:cstheme="minorHAnsi"/>
        </w:rPr>
        <w:t xml:space="preserve">(7), 1400–1409. </w:t>
      </w:r>
      <w:hyperlink r:id="rId3048" w:history="1">
        <w:r w:rsidRPr="00D36414">
          <w:rPr>
            <w:rStyle w:val="Hyperlink"/>
            <w:rFonts w:cstheme="minorHAnsi"/>
          </w:rPr>
          <w:t>http://doi.org/10.1139/x04-023</w:t>
        </w:r>
      </w:hyperlink>
    </w:p>
    <w:p w14:paraId="5867304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llenius, T., Niskanen, L., Virtanen, T., Hottola, J., Brumelis, G., Angervuori, A., Julkunen, J., Pihlstrom, M. (2010b). Loss of habitats, naturalness and species diversity in Eurasian forest landscapes. </w:t>
      </w:r>
      <w:r w:rsidRPr="00D36414">
        <w:rPr>
          <w:rFonts w:cstheme="minorHAnsi"/>
          <w:i/>
          <w:iCs/>
        </w:rPr>
        <w:t>Ecological Indicators</w:t>
      </w:r>
      <w:r w:rsidRPr="00D36414">
        <w:rPr>
          <w:rFonts w:cstheme="minorHAnsi"/>
        </w:rPr>
        <w:t xml:space="preserve">, </w:t>
      </w:r>
      <w:r w:rsidRPr="00D36414">
        <w:rPr>
          <w:rFonts w:cstheme="minorHAnsi"/>
          <w:i/>
          <w:iCs/>
        </w:rPr>
        <w:t>10</w:t>
      </w:r>
      <w:r w:rsidRPr="00D36414">
        <w:rPr>
          <w:rFonts w:cstheme="minorHAnsi"/>
        </w:rPr>
        <w:t xml:space="preserve">(6), 1093–1101. </w:t>
      </w:r>
      <w:hyperlink r:id="rId3049" w:history="1">
        <w:r w:rsidRPr="00D36414">
          <w:rPr>
            <w:rStyle w:val="Hyperlink"/>
            <w:rFonts w:cstheme="minorHAnsi"/>
          </w:rPr>
          <w:t>http://doi.org/10.1016/j.ecolind.2010.03.006</w:t>
        </w:r>
      </w:hyperlink>
    </w:p>
    <w:p w14:paraId="09B2FBC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lther, G.-R., Roques, A., Hulme, P. E., Sykes, M. T., Pyšek, P., Kühn, I., Zobel, M., Bacher, S., Botta-Dukát, Z., Bugmann, H., Czúcz, B., Dauber, J., Hickler, T., Jarošík, V., Kenis, M., Klotz, S., Minchin, D., Moora, M., Nentwig, W., Ott, J., Panov, V. E., Reineking, B., Robinet, C., Semenchenko, V., Solarz, W., Thuiller, W., Vilà, M., Vohland, K., &amp; Settele. (2009). Alien species in a warmer world: risks and opportunities. </w:t>
      </w:r>
      <w:r w:rsidRPr="00D36414">
        <w:rPr>
          <w:rFonts w:cstheme="minorHAnsi"/>
          <w:i/>
          <w:iCs/>
        </w:rPr>
        <w:t>Trends in Ecology &amp; Evolution</w:t>
      </w:r>
      <w:r w:rsidRPr="00D36414">
        <w:rPr>
          <w:rFonts w:cstheme="minorHAnsi"/>
        </w:rPr>
        <w:t xml:space="preserve">, </w:t>
      </w:r>
      <w:r w:rsidRPr="00D36414">
        <w:rPr>
          <w:rFonts w:cstheme="minorHAnsi"/>
          <w:i/>
          <w:iCs/>
        </w:rPr>
        <w:t>24</w:t>
      </w:r>
      <w:r w:rsidRPr="00D36414">
        <w:rPr>
          <w:rFonts w:cstheme="minorHAnsi"/>
        </w:rPr>
        <w:t xml:space="preserve">(12), 686–693. </w:t>
      </w:r>
      <w:hyperlink r:id="rId3050" w:history="1">
        <w:r w:rsidRPr="00D36414">
          <w:rPr>
            <w:rStyle w:val="Hyperlink"/>
            <w:rFonts w:cstheme="minorHAnsi"/>
          </w:rPr>
          <w:t>http://doi.org/10.1016/j.tree.2009.06.008</w:t>
        </w:r>
      </w:hyperlink>
    </w:p>
    <w:p w14:paraId="327152F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ng, C., Gao, Q., Wang, X., &amp; Yu, M. (2016). Spatially differentiated trends in urbanization, agricultural land abandonment and reclamation, and woodland recovery in Northern China. </w:t>
      </w:r>
      <w:r w:rsidRPr="00D36414">
        <w:rPr>
          <w:rFonts w:cstheme="minorHAnsi"/>
          <w:i/>
          <w:iCs/>
        </w:rPr>
        <w:t>Scientific Reports</w:t>
      </w:r>
      <w:r w:rsidRPr="00D36414">
        <w:rPr>
          <w:rFonts w:cstheme="minorHAnsi"/>
        </w:rPr>
        <w:t xml:space="preserve">, </w:t>
      </w:r>
      <w:r w:rsidRPr="00D36414">
        <w:rPr>
          <w:rFonts w:cstheme="minorHAnsi"/>
          <w:i/>
          <w:iCs/>
        </w:rPr>
        <w:t>6</w:t>
      </w:r>
      <w:r w:rsidRPr="00D36414">
        <w:rPr>
          <w:rFonts w:cstheme="minorHAnsi"/>
        </w:rPr>
        <w:t xml:space="preserve">, 37658. </w:t>
      </w:r>
      <w:hyperlink r:id="rId3051" w:history="1">
        <w:r w:rsidRPr="00D36414">
          <w:rPr>
            <w:rStyle w:val="Hyperlink"/>
            <w:rFonts w:cstheme="minorHAnsi"/>
          </w:rPr>
          <w:t>http://doi.org/10.1038/srep37658</w:t>
        </w:r>
      </w:hyperlink>
    </w:p>
    <w:p w14:paraId="4089840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Wang, J., Wang, C., Chen, N., Xiong, Z., Wolfe, D., &amp; Zou, J. (2015). Response of rice production to elevated [CO</w:t>
      </w:r>
      <w:r w:rsidRPr="00D36414">
        <w:rPr>
          <w:rFonts w:cstheme="minorHAnsi"/>
          <w:vertAlign w:val="subscript"/>
        </w:rPr>
        <w:t>2</w:t>
      </w:r>
      <w:r w:rsidRPr="00D36414">
        <w:rPr>
          <w:rFonts w:cstheme="minorHAnsi"/>
        </w:rPr>
        <w:t xml:space="preserve">] and its interaction with rising temperature or nitrogen supply: a meta-analysis. </w:t>
      </w:r>
      <w:r w:rsidRPr="00D36414">
        <w:rPr>
          <w:rFonts w:cstheme="minorHAnsi"/>
          <w:i/>
          <w:iCs/>
        </w:rPr>
        <w:t>Climatic Change</w:t>
      </w:r>
      <w:r w:rsidRPr="00D36414">
        <w:rPr>
          <w:rFonts w:cstheme="minorHAnsi"/>
        </w:rPr>
        <w:t xml:space="preserve">, </w:t>
      </w:r>
      <w:r w:rsidRPr="00D36414">
        <w:rPr>
          <w:rFonts w:cstheme="minorHAnsi"/>
          <w:i/>
          <w:iCs/>
        </w:rPr>
        <w:t>130</w:t>
      </w:r>
      <w:r w:rsidRPr="00D36414">
        <w:rPr>
          <w:rFonts w:cstheme="minorHAnsi"/>
        </w:rPr>
        <w:t xml:space="preserve">(4), 529–543. </w:t>
      </w:r>
      <w:hyperlink r:id="rId3052" w:history="1">
        <w:r w:rsidRPr="00D36414">
          <w:rPr>
            <w:rStyle w:val="Hyperlink"/>
            <w:rFonts w:cstheme="minorHAnsi"/>
          </w:rPr>
          <w:t>http://doi.org/10.1007/s10584-015-1374-6</w:t>
        </w:r>
      </w:hyperlink>
    </w:p>
    <w:p w14:paraId="769A213B"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ng, S., &amp; Wilson, B. (2007). Pluralism in the economics of sustainable forest management. </w:t>
      </w:r>
      <w:r w:rsidRPr="00D36414">
        <w:rPr>
          <w:rFonts w:cstheme="minorHAnsi"/>
          <w:i/>
          <w:iCs/>
        </w:rPr>
        <w:t>Forest Policy and Economics</w:t>
      </w:r>
      <w:r w:rsidRPr="00D36414">
        <w:rPr>
          <w:rFonts w:cstheme="minorHAnsi"/>
        </w:rPr>
        <w:t xml:space="preserve">, </w:t>
      </w:r>
      <w:r w:rsidRPr="00D36414">
        <w:rPr>
          <w:rFonts w:cstheme="minorHAnsi"/>
          <w:i/>
          <w:iCs/>
        </w:rPr>
        <w:t>9</w:t>
      </w:r>
      <w:r w:rsidRPr="00D36414">
        <w:rPr>
          <w:rFonts w:cstheme="minorHAnsi"/>
        </w:rPr>
        <w:t xml:space="preserve">(7), 743–750. </w:t>
      </w:r>
      <w:hyperlink r:id="rId3053" w:history="1">
        <w:r w:rsidRPr="00D36414">
          <w:rPr>
            <w:rStyle w:val="Hyperlink"/>
            <w:rFonts w:cstheme="minorHAnsi"/>
          </w:rPr>
          <w:t>http://doi.org/10.1016/j.forpol.2006.03.013</w:t>
        </w:r>
      </w:hyperlink>
    </w:p>
    <w:p w14:paraId="11F9D2D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ng, X. L., Zwiers, F. W., Swail, V. R., &amp; Feng, Y. (2009). Trends and variability of storminess in the Northeast Atlantic region, 1874-2007. </w:t>
      </w:r>
      <w:r w:rsidRPr="00D36414">
        <w:rPr>
          <w:rFonts w:cstheme="minorHAnsi"/>
          <w:i/>
          <w:iCs/>
        </w:rPr>
        <w:t>Climate Dynamics</w:t>
      </w:r>
      <w:r w:rsidRPr="00D36414">
        <w:rPr>
          <w:rFonts w:cstheme="minorHAnsi"/>
        </w:rPr>
        <w:t xml:space="preserve">, </w:t>
      </w:r>
      <w:r w:rsidRPr="00D36414">
        <w:rPr>
          <w:rFonts w:cstheme="minorHAnsi"/>
          <w:i/>
          <w:iCs/>
        </w:rPr>
        <w:t>33</w:t>
      </w:r>
      <w:r w:rsidRPr="00D36414">
        <w:rPr>
          <w:rFonts w:cstheme="minorHAnsi"/>
        </w:rPr>
        <w:t xml:space="preserve">(7–8), 1179–1195. </w:t>
      </w:r>
      <w:hyperlink r:id="rId3054" w:history="1">
        <w:r w:rsidRPr="00D36414">
          <w:rPr>
            <w:rStyle w:val="Hyperlink"/>
            <w:rFonts w:cstheme="minorHAnsi"/>
          </w:rPr>
          <w:t>http://doi.org/10.1007/s00382-008-0504-5</w:t>
        </w:r>
      </w:hyperlink>
    </w:p>
    <w:p w14:paraId="381A461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Wanninkhof, R., Doney, S. C., Bullister, J. L., Levine, N. M., Warner, M., &amp; Gruber, N. (2010). Detecting anthropogenic CO</w:t>
      </w:r>
      <w:r w:rsidRPr="00D36414">
        <w:rPr>
          <w:rFonts w:cstheme="minorHAnsi"/>
          <w:vertAlign w:val="subscript"/>
        </w:rPr>
        <w:t>2</w:t>
      </w:r>
      <w:r w:rsidRPr="00D36414">
        <w:rPr>
          <w:rFonts w:cstheme="minorHAnsi"/>
        </w:rPr>
        <w:t xml:space="preserve"> changes in the interior Atlantic Ocean between 1989 and 2005. </w:t>
      </w:r>
      <w:r w:rsidRPr="00D36414">
        <w:rPr>
          <w:rFonts w:cstheme="minorHAnsi"/>
          <w:i/>
          <w:iCs/>
        </w:rPr>
        <w:t>Journal of Geophysical Research</w:t>
      </w:r>
      <w:r w:rsidRPr="00D36414">
        <w:rPr>
          <w:rFonts w:cstheme="minorHAnsi"/>
        </w:rPr>
        <w:t xml:space="preserve">, </w:t>
      </w:r>
      <w:r w:rsidRPr="00D36414">
        <w:rPr>
          <w:rFonts w:cstheme="minorHAnsi"/>
          <w:i/>
          <w:iCs/>
        </w:rPr>
        <w:t>115</w:t>
      </w:r>
      <w:r w:rsidRPr="00D36414">
        <w:rPr>
          <w:rFonts w:cstheme="minorHAnsi"/>
        </w:rPr>
        <w:t xml:space="preserve">(C11), C11028. </w:t>
      </w:r>
      <w:hyperlink r:id="rId3055" w:history="1">
        <w:r w:rsidRPr="00D36414">
          <w:rPr>
            <w:rStyle w:val="Hyperlink"/>
            <w:rFonts w:cstheme="minorHAnsi"/>
          </w:rPr>
          <w:t>http://doi.org/10.1029/2010JC006251</w:t>
        </w:r>
      </w:hyperlink>
    </w:p>
    <w:p w14:paraId="62FECA5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re, C., Bergstrom, D. M., Müller, E., &amp; Alsos, I. G. (2012). Humans introduce viable seeds to the Arctic on footwear. </w:t>
      </w:r>
      <w:r w:rsidRPr="00D36414">
        <w:rPr>
          <w:rFonts w:cstheme="minorHAnsi"/>
          <w:i/>
          <w:iCs/>
        </w:rPr>
        <w:t>Biological Invasions</w:t>
      </w:r>
      <w:r w:rsidRPr="00D36414">
        <w:rPr>
          <w:rFonts w:cstheme="minorHAnsi"/>
        </w:rPr>
        <w:t xml:space="preserve">, </w:t>
      </w:r>
      <w:r w:rsidRPr="00D36414">
        <w:rPr>
          <w:rFonts w:cstheme="minorHAnsi"/>
          <w:i/>
          <w:iCs/>
        </w:rPr>
        <w:t>14</w:t>
      </w:r>
      <w:r w:rsidRPr="00D36414">
        <w:rPr>
          <w:rFonts w:cstheme="minorHAnsi"/>
        </w:rPr>
        <w:t xml:space="preserve">(3), 567–577. </w:t>
      </w:r>
      <w:hyperlink r:id="rId3056" w:history="1">
        <w:r w:rsidRPr="00D36414">
          <w:rPr>
            <w:rStyle w:val="Hyperlink"/>
            <w:rFonts w:cstheme="minorHAnsi"/>
          </w:rPr>
          <w:t>http://doi.org/10.1007/s10530-011-0098-4</w:t>
        </w:r>
      </w:hyperlink>
    </w:p>
    <w:p w14:paraId="63A59F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Waters, J. R. (1991). Restricted access vs. open access methods of management: Toward more effective regulation of fishing effort. </w:t>
      </w:r>
      <w:r w:rsidRPr="00D36414">
        <w:rPr>
          <w:rFonts w:cstheme="minorHAnsi"/>
          <w:i/>
          <w:iCs/>
        </w:rPr>
        <w:t>Marine Fisheries Review</w:t>
      </w:r>
      <w:r w:rsidRPr="00D36414">
        <w:rPr>
          <w:rFonts w:cstheme="minorHAnsi"/>
        </w:rPr>
        <w:t xml:space="preserve">, </w:t>
      </w:r>
      <w:r w:rsidRPr="00D36414">
        <w:rPr>
          <w:rFonts w:cstheme="minorHAnsi"/>
          <w:i/>
          <w:iCs/>
        </w:rPr>
        <w:t>53</w:t>
      </w:r>
      <w:r w:rsidRPr="00D36414">
        <w:rPr>
          <w:rFonts w:cstheme="minorHAnsi"/>
        </w:rPr>
        <w:t>(3), 1–10.</w:t>
      </w:r>
    </w:p>
    <w:p w14:paraId="63F09C1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atts, G., Battarbee, R. W., Bloomfield, J. P., Crossman, J., Daccache, A., Durance, I., Elliott, J. A., Garner, G., Hannaford, J., Hannah, D. M., Hess, T., Jackson, C. R., Kay, A. L., Kernan, M., Knox, J., Mackay, J., Monteith, D. T., Ormerod, S. J., Rance, J., Stuart, M. E., Wade, A. J., Wade, S. D., Weatherhead, K., Whitehead, P. G., &amp; Wilby, R. L. (2015). Climate change and water in the UK – past changes and future prospects. </w:t>
      </w:r>
      <w:r w:rsidRPr="00D36414">
        <w:rPr>
          <w:rFonts w:cstheme="minorHAnsi"/>
          <w:i/>
          <w:iCs/>
        </w:rPr>
        <w:t>Progress in Physical Geography</w:t>
      </w:r>
      <w:r w:rsidRPr="00D36414">
        <w:rPr>
          <w:rFonts w:cstheme="minorHAnsi"/>
        </w:rPr>
        <w:t xml:space="preserve">, </w:t>
      </w:r>
      <w:r w:rsidRPr="00D36414">
        <w:rPr>
          <w:rFonts w:cstheme="minorHAnsi"/>
          <w:i/>
          <w:iCs/>
        </w:rPr>
        <w:t>39</w:t>
      </w:r>
      <w:r w:rsidRPr="00D36414">
        <w:rPr>
          <w:rFonts w:cstheme="minorHAnsi"/>
        </w:rPr>
        <w:t xml:space="preserve">(1), 6–28. </w:t>
      </w:r>
      <w:hyperlink r:id="rId3057" w:history="1">
        <w:r w:rsidRPr="00D36414">
          <w:rPr>
            <w:rStyle w:val="Hyperlink"/>
            <w:rFonts w:cstheme="minorHAnsi"/>
          </w:rPr>
          <w:t>http://doi.org/10.1177/0309133314542957</w:t>
        </w:r>
      </w:hyperlink>
    </w:p>
    <w:p w14:paraId="20A2158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ale, A. (1992). </w:t>
      </w:r>
      <w:r w:rsidRPr="00D36414">
        <w:rPr>
          <w:rFonts w:cstheme="minorHAnsi"/>
          <w:i/>
          <w:iCs/>
        </w:rPr>
        <w:t>The new politics of pollution</w:t>
      </w:r>
      <w:r w:rsidRPr="00D36414">
        <w:rPr>
          <w:rFonts w:cstheme="minorHAnsi"/>
        </w:rPr>
        <w:t>. Manchester, UK: Manchester University Press.</w:t>
      </w:r>
    </w:p>
    <w:p w14:paraId="05207B5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athers, K. C., Cadenasso, M. L., &amp; Pickett, S. T. A. (2001). Forest edges as nutrient and pollutant concentrators: potential synergisms between fragmentation, forest canopies and the atmosphere. </w:t>
      </w:r>
      <w:r w:rsidRPr="00D36414">
        <w:rPr>
          <w:rFonts w:cstheme="minorHAnsi"/>
          <w:i/>
          <w:iCs/>
        </w:rPr>
        <w:t>Conservation Biology</w:t>
      </w:r>
      <w:r w:rsidRPr="00D36414">
        <w:rPr>
          <w:rFonts w:cstheme="minorHAnsi"/>
        </w:rPr>
        <w:t xml:space="preserve">, </w:t>
      </w:r>
      <w:r w:rsidRPr="00D36414">
        <w:rPr>
          <w:rFonts w:cstheme="minorHAnsi"/>
          <w:i/>
          <w:iCs/>
        </w:rPr>
        <w:t>15</w:t>
      </w:r>
      <w:r w:rsidRPr="00D36414">
        <w:rPr>
          <w:rFonts w:cstheme="minorHAnsi"/>
        </w:rPr>
        <w:t xml:space="preserve">(6), 1506–1514. </w:t>
      </w:r>
      <w:hyperlink r:id="rId3058" w:history="1">
        <w:r w:rsidRPr="00D36414">
          <w:rPr>
            <w:rStyle w:val="Hyperlink"/>
            <w:rFonts w:cstheme="minorHAnsi"/>
          </w:rPr>
          <w:t>http://doi.org/10.1046/j.1523-1739.2001.01090.x</w:t>
        </w:r>
      </w:hyperlink>
    </w:p>
    <w:p w14:paraId="4A2975C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dlich, K. V, Rintoul, N., Peacock, S., Cape, J. N., Coyle, M., Toet, S., Barnes, J., &amp; Ashmore, M. (2012). Effects of ozone on species composition in an upland grassland. </w:t>
      </w:r>
      <w:r w:rsidRPr="00D36414">
        <w:rPr>
          <w:rFonts w:cstheme="minorHAnsi"/>
          <w:i/>
          <w:iCs/>
        </w:rPr>
        <w:t>Oecologia</w:t>
      </w:r>
      <w:r w:rsidRPr="00D36414">
        <w:rPr>
          <w:rFonts w:cstheme="minorHAnsi"/>
        </w:rPr>
        <w:t xml:space="preserve">, </w:t>
      </w:r>
      <w:r w:rsidRPr="00D36414">
        <w:rPr>
          <w:rFonts w:cstheme="minorHAnsi"/>
          <w:i/>
          <w:iCs/>
        </w:rPr>
        <w:t>168</w:t>
      </w:r>
      <w:r w:rsidRPr="00D36414">
        <w:rPr>
          <w:rFonts w:cstheme="minorHAnsi"/>
        </w:rPr>
        <w:t xml:space="preserve">(4), 1137–1146. </w:t>
      </w:r>
      <w:hyperlink r:id="rId3059" w:history="1">
        <w:r w:rsidRPr="00D36414">
          <w:rPr>
            <w:rStyle w:val="Hyperlink"/>
            <w:rFonts w:cstheme="minorHAnsi"/>
          </w:rPr>
          <w:t>http://doi.org/10.1007/s00442-011-2154-2</w:t>
        </w:r>
      </w:hyperlink>
    </w:p>
    <w:p w14:paraId="339828B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inbaum, K. Z., Brashares, J. S., Golden, C. D., &amp; Getz, W. M. (2013). Searching for sustainability: are assessments of wildlife harvests behind the times? </w:t>
      </w:r>
      <w:r w:rsidRPr="00D36414">
        <w:rPr>
          <w:rFonts w:cstheme="minorHAnsi"/>
          <w:i/>
          <w:iCs/>
        </w:rPr>
        <w:t>Ecology Letters</w:t>
      </w:r>
      <w:r w:rsidRPr="00D36414">
        <w:rPr>
          <w:rFonts w:cstheme="minorHAnsi"/>
        </w:rPr>
        <w:t xml:space="preserve">, </w:t>
      </w:r>
      <w:r w:rsidRPr="00D36414">
        <w:rPr>
          <w:rFonts w:cstheme="minorHAnsi"/>
          <w:i/>
          <w:iCs/>
        </w:rPr>
        <w:t>16</w:t>
      </w:r>
      <w:r w:rsidRPr="00D36414">
        <w:rPr>
          <w:rFonts w:cstheme="minorHAnsi"/>
        </w:rPr>
        <w:t xml:space="preserve">(1), 99–111. </w:t>
      </w:r>
      <w:hyperlink r:id="rId3060" w:history="1">
        <w:r w:rsidRPr="00D36414">
          <w:rPr>
            <w:rStyle w:val="Hyperlink"/>
            <w:rFonts w:cstheme="minorHAnsi"/>
          </w:rPr>
          <w:t>http://doi.org/10.1111/ele.12008</w:t>
        </w:r>
      </w:hyperlink>
    </w:p>
    <w:p w14:paraId="6F5EAAA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ndland, K. J., Baumann, M., Lewis, D. J., Sieber, A., &amp; Radeloff, V. C. (2015). Protected area effectiveness in European Russia: A postmatching panel data analysis. </w:t>
      </w:r>
      <w:r w:rsidRPr="00D36414">
        <w:rPr>
          <w:rFonts w:cstheme="minorHAnsi"/>
          <w:i/>
          <w:iCs/>
        </w:rPr>
        <w:t>Land Economics</w:t>
      </w:r>
      <w:r w:rsidRPr="00D36414">
        <w:rPr>
          <w:rFonts w:cstheme="minorHAnsi"/>
        </w:rPr>
        <w:t xml:space="preserve">, </w:t>
      </w:r>
      <w:r w:rsidRPr="00D36414">
        <w:rPr>
          <w:rFonts w:cstheme="minorHAnsi"/>
          <w:i/>
          <w:iCs/>
        </w:rPr>
        <w:t>91</w:t>
      </w:r>
      <w:r w:rsidRPr="00D36414">
        <w:rPr>
          <w:rFonts w:cstheme="minorHAnsi"/>
        </w:rPr>
        <w:t xml:space="preserve">(1), 149–168. </w:t>
      </w:r>
      <w:hyperlink r:id="rId3061" w:history="1">
        <w:r w:rsidRPr="00D36414">
          <w:rPr>
            <w:rStyle w:val="Hyperlink"/>
            <w:rFonts w:cstheme="minorHAnsi"/>
          </w:rPr>
          <w:t>http://doi.org/10.3368/le.91.1.149</w:t>
        </w:r>
      </w:hyperlink>
    </w:p>
    <w:p w14:paraId="1DC5AF0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stley, F., Olsson, P., Folke, C., Homer-Dixon, T., Vredenburg, H., Loorbach, D., Thompson, J., Nilsson, M., Lambin, E., Sendzimir, J., Banerjee, B., Galaz, V., &amp; van der Leeuw, S. (2011). Tipping toward sustainability: Emerging pathways of transformation. </w:t>
      </w:r>
      <w:r w:rsidRPr="00D36414">
        <w:rPr>
          <w:rFonts w:cstheme="minorHAnsi"/>
          <w:i/>
          <w:iCs/>
        </w:rPr>
        <w:t>Ambio</w:t>
      </w:r>
      <w:r w:rsidRPr="00D36414">
        <w:rPr>
          <w:rFonts w:cstheme="minorHAnsi"/>
        </w:rPr>
        <w:t xml:space="preserve">, </w:t>
      </w:r>
      <w:r w:rsidRPr="00D36414">
        <w:rPr>
          <w:rFonts w:cstheme="minorHAnsi"/>
          <w:i/>
          <w:iCs/>
        </w:rPr>
        <w:t>40</w:t>
      </w:r>
      <w:r w:rsidRPr="00D36414">
        <w:rPr>
          <w:rFonts w:cstheme="minorHAnsi"/>
        </w:rPr>
        <w:t xml:space="preserve">(7), 762–780. </w:t>
      </w:r>
      <w:hyperlink r:id="rId3062" w:history="1">
        <w:r w:rsidRPr="00D36414">
          <w:rPr>
            <w:rStyle w:val="Hyperlink"/>
            <w:rFonts w:cstheme="minorHAnsi"/>
          </w:rPr>
          <w:t>http://doi.org/10.1007/s13280-011-0186-9</w:t>
        </w:r>
      </w:hyperlink>
    </w:p>
    <w:p w14:paraId="43D8317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stlund, H., &amp; Kobayashi, K. (2013). </w:t>
      </w:r>
      <w:r w:rsidRPr="00D36414">
        <w:rPr>
          <w:rFonts w:cstheme="minorHAnsi"/>
          <w:i/>
          <w:iCs/>
        </w:rPr>
        <w:t>Social capital and rural development in the knowledge society</w:t>
      </w:r>
      <w:r w:rsidRPr="00D36414">
        <w:rPr>
          <w:rFonts w:cstheme="minorHAnsi"/>
        </w:rPr>
        <w:t>. Cheltenham: Edward Elgar Publishing Limited.</w:t>
      </w:r>
    </w:p>
    <w:p w14:paraId="57EDF26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estphal, C., Steffan-Dewenter, I., &amp; Tscharntke, T. (2009). Mass flowering oilseed rape improves early colony growth but not sexual reproduction of bumblebees. </w:t>
      </w:r>
      <w:r w:rsidRPr="00D36414">
        <w:rPr>
          <w:rFonts w:cstheme="minorHAnsi"/>
          <w:i/>
          <w:iCs/>
        </w:rPr>
        <w:t>Journal of Applied Ecology</w:t>
      </w:r>
      <w:r w:rsidRPr="00D36414">
        <w:rPr>
          <w:rFonts w:cstheme="minorHAnsi"/>
        </w:rPr>
        <w:t xml:space="preserve">, </w:t>
      </w:r>
      <w:r w:rsidRPr="00D36414">
        <w:rPr>
          <w:rFonts w:cstheme="minorHAnsi"/>
          <w:i/>
          <w:iCs/>
        </w:rPr>
        <w:t>46</w:t>
      </w:r>
      <w:r w:rsidRPr="00D36414">
        <w:rPr>
          <w:rFonts w:cstheme="minorHAnsi"/>
        </w:rPr>
        <w:t xml:space="preserve">(1), 187–193. Retrieved from </w:t>
      </w:r>
      <w:hyperlink r:id="rId3063" w:history="1">
        <w:r w:rsidRPr="00D36414">
          <w:rPr>
            <w:rStyle w:val="Hyperlink"/>
            <w:rFonts w:cstheme="minorHAnsi"/>
          </w:rPr>
          <w:t>http://dx.doi.org/10.1111/j.1365-2664.2008.01580.x</w:t>
        </w:r>
      </w:hyperlink>
    </w:p>
    <w:p w14:paraId="5E7A1D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HO. (2013). </w:t>
      </w:r>
      <w:r w:rsidRPr="00D36414">
        <w:rPr>
          <w:rFonts w:cstheme="minorHAnsi"/>
          <w:i/>
          <w:iCs/>
        </w:rPr>
        <w:t>Review of evidence on health aspects of air pollution-REVIHAAP Project</w:t>
      </w:r>
      <w:r w:rsidRPr="00D36414">
        <w:rPr>
          <w:rFonts w:cstheme="minorHAnsi"/>
        </w:rPr>
        <w:t>. Copenhagen, Denmark: World Health Organization Regional Office for Europe.</w:t>
      </w:r>
    </w:p>
    <w:p w14:paraId="0DD567D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iersum, K. F. (1995). 200 years of sustainability in forestry: Lessons from history. </w:t>
      </w:r>
      <w:r w:rsidRPr="00D36414">
        <w:rPr>
          <w:rFonts w:cstheme="minorHAnsi"/>
          <w:i/>
          <w:iCs/>
        </w:rPr>
        <w:t>Environmental Management</w:t>
      </w:r>
      <w:r w:rsidRPr="00D36414">
        <w:rPr>
          <w:rFonts w:cstheme="minorHAnsi"/>
        </w:rPr>
        <w:t xml:space="preserve">, </w:t>
      </w:r>
      <w:r w:rsidRPr="00D36414">
        <w:rPr>
          <w:rFonts w:cstheme="minorHAnsi"/>
          <w:i/>
          <w:iCs/>
        </w:rPr>
        <w:t>19</w:t>
      </w:r>
      <w:r w:rsidRPr="00D36414">
        <w:rPr>
          <w:rFonts w:cstheme="minorHAnsi"/>
        </w:rPr>
        <w:t xml:space="preserve">(3), 321–329. </w:t>
      </w:r>
      <w:hyperlink r:id="rId3064" w:history="1">
        <w:r w:rsidRPr="00D36414">
          <w:rPr>
            <w:rStyle w:val="Hyperlink"/>
            <w:rFonts w:cstheme="minorHAnsi"/>
          </w:rPr>
          <w:t>http://doi.org/10.1007/BF02471975</w:t>
        </w:r>
      </w:hyperlink>
    </w:p>
    <w:p w14:paraId="4EFE337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illis, K. J., Carretero, J., Enquist, B. J., Kuhn, N., Tovar, C., &amp; Vandvik, V. (2017). Climate change – which plants will be the winners? In K. J. Willis (Ed.), </w:t>
      </w:r>
      <w:r w:rsidRPr="00D36414">
        <w:rPr>
          <w:rFonts w:cstheme="minorHAnsi"/>
          <w:i/>
          <w:iCs/>
        </w:rPr>
        <w:t xml:space="preserve">State of the world’s plants 2017 </w:t>
      </w:r>
      <w:r w:rsidRPr="00D36414">
        <w:rPr>
          <w:rFonts w:cstheme="minorHAnsi"/>
          <w:iCs/>
        </w:rPr>
        <w:t>(pp. 42-49)</w:t>
      </w:r>
      <w:r w:rsidRPr="00D36414">
        <w:rPr>
          <w:rFonts w:cstheme="minorHAnsi"/>
        </w:rPr>
        <w:t>. Kew, UK: Kew Royal Botanic Gardens.</w:t>
      </w:r>
    </w:p>
    <w:p w14:paraId="0909668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inder, M., &amp; Schindler, D. E. (2004). Climate change uncouples trophic interactions in an aquatic ecosystem. </w:t>
      </w:r>
      <w:r w:rsidRPr="00D36414">
        <w:rPr>
          <w:rFonts w:cstheme="minorHAnsi"/>
          <w:i/>
          <w:iCs/>
        </w:rPr>
        <w:t>Ecology</w:t>
      </w:r>
      <w:r w:rsidRPr="00D36414">
        <w:rPr>
          <w:rFonts w:cstheme="minorHAnsi"/>
        </w:rPr>
        <w:t xml:space="preserve">, </w:t>
      </w:r>
      <w:r w:rsidRPr="00D36414">
        <w:rPr>
          <w:rFonts w:cstheme="minorHAnsi"/>
          <w:i/>
          <w:iCs/>
        </w:rPr>
        <w:t>85</w:t>
      </w:r>
      <w:r w:rsidRPr="00D36414">
        <w:rPr>
          <w:rFonts w:cstheme="minorHAnsi"/>
        </w:rPr>
        <w:t xml:space="preserve">(8), 2100–2106. </w:t>
      </w:r>
      <w:hyperlink r:id="rId3065" w:history="1">
        <w:r w:rsidRPr="00D36414">
          <w:rPr>
            <w:rStyle w:val="Hyperlink"/>
            <w:rFonts w:cstheme="minorHAnsi"/>
          </w:rPr>
          <w:t>http://doi.org/10.1890/04-0151</w:t>
        </w:r>
      </w:hyperlink>
    </w:p>
    <w:p w14:paraId="48AFEE8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lkovich, E. M., Cook, B. I., Allen, J. M., Crimmins, T. M., Betancourt, J. L., Travers, S. E., Pau, S., Regetz, J., Davies, T. J., Kraft, N. J. B., Ault, T. R., Bolmgren, K., Mazer, S. J., McCabe, G. J., McGill, </w:t>
      </w:r>
      <w:r w:rsidRPr="00D36414">
        <w:rPr>
          <w:rFonts w:cstheme="minorHAnsi"/>
        </w:rPr>
        <w:lastRenderedPageBreak/>
        <w:t xml:space="preserve">B. J., Parmesan, C., Salamin, N., Schwartz, M. D., &amp; Cleland, E. E. (2012). Warming experiments underpredict plant phenological responses to climate change. </w:t>
      </w:r>
      <w:r w:rsidRPr="00D36414">
        <w:rPr>
          <w:rFonts w:cstheme="minorHAnsi"/>
          <w:i/>
          <w:iCs/>
        </w:rPr>
        <w:t>Nature</w:t>
      </w:r>
      <w:r w:rsidRPr="00D36414">
        <w:rPr>
          <w:rFonts w:cstheme="minorHAnsi"/>
        </w:rPr>
        <w:t xml:space="preserve">. </w:t>
      </w:r>
      <w:hyperlink r:id="rId3066" w:history="1">
        <w:r w:rsidRPr="00D36414">
          <w:rPr>
            <w:rStyle w:val="Hyperlink"/>
            <w:rFonts w:cstheme="minorHAnsi"/>
          </w:rPr>
          <w:t>http://doi.org/10.1038/nature11014</w:t>
        </w:r>
      </w:hyperlink>
    </w:p>
    <w:p w14:paraId="205EEA4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lstenholme, E. F., &amp; Coyle, R. G. (1983). The development of system dynamics as a methodology for system description and qualitative analysis. </w:t>
      </w:r>
      <w:r w:rsidRPr="00D36414">
        <w:rPr>
          <w:rFonts w:cstheme="minorHAnsi"/>
          <w:i/>
          <w:iCs/>
        </w:rPr>
        <w:t>The Journal of the Operational Research Society</w:t>
      </w:r>
      <w:r w:rsidRPr="00D36414">
        <w:rPr>
          <w:rFonts w:cstheme="minorHAnsi"/>
        </w:rPr>
        <w:t xml:space="preserve">, </w:t>
      </w:r>
      <w:r w:rsidRPr="00D36414">
        <w:rPr>
          <w:rFonts w:cstheme="minorHAnsi"/>
          <w:i/>
          <w:iCs/>
        </w:rPr>
        <w:t>34</w:t>
      </w:r>
      <w:r w:rsidRPr="00D36414">
        <w:rPr>
          <w:rFonts w:cstheme="minorHAnsi"/>
        </w:rPr>
        <w:t xml:space="preserve">(7), 569. </w:t>
      </w:r>
      <w:hyperlink r:id="rId3067" w:history="1">
        <w:r w:rsidRPr="00D36414">
          <w:rPr>
            <w:rStyle w:val="Hyperlink"/>
            <w:rFonts w:cstheme="minorHAnsi"/>
          </w:rPr>
          <w:t>http://doi.org/10.2307/2581770</w:t>
        </w:r>
      </w:hyperlink>
    </w:p>
    <w:p w14:paraId="744E0D24"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od, T. J., Holland, J. M., Hughes, W. O. H., &amp; Goulson, D. (2015). Targeted agri-environment schemes significantly improve the population size of common farmland bumblebee species. </w:t>
      </w:r>
      <w:r w:rsidRPr="00D36414">
        <w:rPr>
          <w:rFonts w:cstheme="minorHAnsi"/>
          <w:i/>
          <w:iCs/>
        </w:rPr>
        <w:t>Molecular Ecology</w:t>
      </w:r>
      <w:r w:rsidRPr="00D36414">
        <w:rPr>
          <w:rFonts w:cstheme="minorHAnsi"/>
        </w:rPr>
        <w:t xml:space="preserve">, </w:t>
      </w:r>
      <w:r w:rsidRPr="00D36414">
        <w:rPr>
          <w:rFonts w:cstheme="minorHAnsi"/>
          <w:i/>
          <w:iCs/>
        </w:rPr>
        <w:t>24</w:t>
      </w:r>
      <w:r w:rsidRPr="00D36414">
        <w:rPr>
          <w:rFonts w:cstheme="minorHAnsi"/>
        </w:rPr>
        <w:t xml:space="preserve">(8), 1668–1680. </w:t>
      </w:r>
      <w:hyperlink r:id="rId3068" w:history="1">
        <w:r w:rsidRPr="00D36414">
          <w:rPr>
            <w:rStyle w:val="Hyperlink"/>
            <w:rFonts w:cstheme="minorHAnsi"/>
          </w:rPr>
          <w:t>http://doi.org/10.1111/mec.13144</w:t>
        </w:r>
      </w:hyperlink>
    </w:p>
    <w:p w14:paraId="715B012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odcock, B. A., Isaac, N. J. B., Bullock, J. M., Roy, D. B., Garthwaite, D. G., Crowe, A., &amp; Pywell, R. F. (2016). Impacts of neonicotinoid use on long-term population changes in wild bees in England. </w:t>
      </w:r>
      <w:r w:rsidRPr="00D36414">
        <w:rPr>
          <w:rFonts w:cstheme="minorHAnsi"/>
          <w:i/>
          <w:iCs/>
        </w:rPr>
        <w:t>Nature Communications</w:t>
      </w:r>
      <w:r w:rsidRPr="00D36414">
        <w:rPr>
          <w:rFonts w:cstheme="minorHAnsi"/>
        </w:rPr>
        <w:t xml:space="preserve">, </w:t>
      </w:r>
      <w:r w:rsidRPr="00D36414">
        <w:rPr>
          <w:rFonts w:cstheme="minorHAnsi"/>
          <w:i/>
          <w:iCs/>
        </w:rPr>
        <w:t>7</w:t>
      </w:r>
      <w:r w:rsidRPr="00D36414">
        <w:rPr>
          <w:rFonts w:cstheme="minorHAnsi"/>
        </w:rPr>
        <w:t xml:space="preserve">, 12459. </w:t>
      </w:r>
      <w:hyperlink r:id="rId3069" w:history="1">
        <w:r w:rsidRPr="00D36414">
          <w:rPr>
            <w:rStyle w:val="Hyperlink"/>
            <w:rFonts w:cstheme="minorHAnsi"/>
          </w:rPr>
          <w:t>http://doi.org/10.1038/ncomms12459</w:t>
        </w:r>
      </w:hyperlink>
    </w:p>
    <w:p w14:paraId="4B47544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odcock, B. A., Pywell, R. F., Roy, D. B., Rose, R. J., &amp; Bell, D. (2005). Grazing management of calcareous grasslands and its implications for the conservation of beetle communities. </w:t>
      </w:r>
      <w:r w:rsidRPr="00D36414">
        <w:rPr>
          <w:rFonts w:cstheme="minorHAnsi"/>
          <w:i/>
          <w:iCs/>
        </w:rPr>
        <w:t>Biological Conservation</w:t>
      </w:r>
      <w:r w:rsidRPr="00D36414">
        <w:rPr>
          <w:rFonts w:cstheme="minorHAnsi"/>
        </w:rPr>
        <w:t xml:space="preserve">, </w:t>
      </w:r>
      <w:r w:rsidRPr="00D36414">
        <w:rPr>
          <w:rFonts w:cstheme="minorHAnsi"/>
          <w:i/>
          <w:iCs/>
        </w:rPr>
        <w:t>125</w:t>
      </w:r>
      <w:r w:rsidRPr="00D36414">
        <w:rPr>
          <w:rFonts w:cstheme="minorHAnsi"/>
        </w:rPr>
        <w:t xml:space="preserve">, 193–202. </w:t>
      </w:r>
      <w:hyperlink r:id="rId3070" w:history="1">
        <w:r w:rsidRPr="00D36414">
          <w:rPr>
            <w:rStyle w:val="Hyperlink"/>
            <w:rFonts w:cstheme="minorHAnsi"/>
          </w:rPr>
          <w:t>http://doi.org/10.1016/j.biocon.2005.03.017</w:t>
        </w:r>
      </w:hyperlink>
    </w:p>
    <w:p w14:paraId="0A7953C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odward, G., Bonada, N., Brown, L. E., Death, R. G., Durance, I., Gray, C., Hladyz, S., Ledger, M. E., Milner, A. M., Ormerod, S. J., Thompson, R. M., &amp; Pawar, S. (2016). The effects of climatic fluctuations and extreme events on running water ecosystems.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71</w:t>
      </w:r>
      <w:r w:rsidRPr="00D36414">
        <w:rPr>
          <w:rFonts w:cstheme="minorHAnsi"/>
        </w:rPr>
        <w:t xml:space="preserve">(1694), 20150274. </w:t>
      </w:r>
      <w:hyperlink r:id="rId3071" w:history="1">
        <w:r w:rsidRPr="00D36414">
          <w:rPr>
            <w:rStyle w:val="Hyperlink"/>
            <w:rFonts w:cstheme="minorHAnsi"/>
          </w:rPr>
          <w:t>http://doi.org/10.1098/rstb.2015.0274</w:t>
        </w:r>
      </w:hyperlink>
    </w:p>
    <w:p w14:paraId="6B8EE7C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rm, B., Barbier, E. B., Beaumont, N., Duffy, J. E., Folke, C., Halpern, B. S., </w:t>
      </w:r>
      <w:r w:rsidRPr="00D36414">
        <w:rPr>
          <w:rFonts w:cstheme="minorHAnsi"/>
          <w:bCs/>
        </w:rPr>
        <w:t xml:space="preserve">Jackson, J. B. C., Lotze, H. K., Micheli, F., Palumbi, S. R., Sala, E., Selkoe, K. A., Stachowicz, J. J., &amp; </w:t>
      </w:r>
      <w:r w:rsidRPr="00D36414">
        <w:rPr>
          <w:rFonts w:cstheme="minorHAnsi"/>
        </w:rPr>
        <w:t xml:space="preserve">Watson, R. (2006). Impacts of biodiversity loss on ocean ecosystem services. </w:t>
      </w:r>
      <w:r w:rsidRPr="00D36414">
        <w:rPr>
          <w:rFonts w:cstheme="minorHAnsi"/>
          <w:i/>
          <w:iCs/>
        </w:rPr>
        <w:t>Science</w:t>
      </w:r>
      <w:r w:rsidRPr="00D36414">
        <w:rPr>
          <w:rFonts w:cstheme="minorHAnsi"/>
        </w:rPr>
        <w:t xml:space="preserve">, </w:t>
      </w:r>
      <w:r w:rsidRPr="00D36414">
        <w:rPr>
          <w:rFonts w:cstheme="minorHAnsi"/>
          <w:i/>
          <w:iCs/>
        </w:rPr>
        <w:t>314</w:t>
      </w:r>
      <w:r w:rsidRPr="00D36414">
        <w:rPr>
          <w:rFonts w:cstheme="minorHAnsi"/>
        </w:rPr>
        <w:t xml:space="preserve">(5800), 787–790. </w:t>
      </w:r>
      <w:hyperlink r:id="rId3072" w:history="1">
        <w:r w:rsidRPr="00D36414">
          <w:rPr>
            <w:rStyle w:val="Hyperlink"/>
            <w:rFonts w:cstheme="minorHAnsi"/>
          </w:rPr>
          <w:t>http://doi.org/10.1126/science.1132294</w:t>
        </w:r>
      </w:hyperlink>
    </w:p>
    <w:p w14:paraId="645EC73C"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ortley, L., Hero, J. M., &amp; Howes, M. (2013). Evaluating ecological restoration success: A review of the literature. </w:t>
      </w:r>
      <w:r w:rsidRPr="00D36414">
        <w:rPr>
          <w:rFonts w:cstheme="minorHAnsi"/>
          <w:i/>
          <w:iCs/>
        </w:rPr>
        <w:t>Restoration Ecology</w:t>
      </w:r>
      <w:r w:rsidRPr="00D36414">
        <w:rPr>
          <w:rFonts w:cstheme="minorHAnsi"/>
        </w:rPr>
        <w:t xml:space="preserve">, </w:t>
      </w:r>
      <w:r w:rsidRPr="00D36414">
        <w:rPr>
          <w:rFonts w:cstheme="minorHAnsi"/>
          <w:i/>
          <w:iCs/>
        </w:rPr>
        <w:t>21</w:t>
      </w:r>
      <w:r w:rsidRPr="00D36414">
        <w:rPr>
          <w:rFonts w:cstheme="minorHAnsi"/>
        </w:rPr>
        <w:t xml:space="preserve">(5), 537–543. </w:t>
      </w:r>
      <w:hyperlink r:id="rId3073" w:history="1">
        <w:r w:rsidRPr="00D36414">
          <w:rPr>
            <w:rStyle w:val="Hyperlink"/>
            <w:rFonts w:cstheme="minorHAnsi"/>
          </w:rPr>
          <w:t>http://doi.org/10.1111/rec.12028</w:t>
        </w:r>
      </w:hyperlink>
    </w:p>
    <w:p w14:paraId="230E321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right, S. L., Thompson, R. C., &amp; Galloway, T. S. (2013). The physical impacts of microplastics on marine organisms: A review. </w:t>
      </w:r>
      <w:r w:rsidRPr="00D36414">
        <w:rPr>
          <w:rFonts w:cstheme="minorHAnsi"/>
          <w:i/>
          <w:iCs/>
        </w:rPr>
        <w:t>Environmental Pollution</w:t>
      </w:r>
      <w:r w:rsidRPr="00D36414">
        <w:rPr>
          <w:rFonts w:cstheme="minorHAnsi"/>
        </w:rPr>
        <w:t xml:space="preserve">, </w:t>
      </w:r>
      <w:r w:rsidRPr="00D36414">
        <w:rPr>
          <w:rFonts w:cstheme="minorHAnsi"/>
          <w:i/>
          <w:iCs/>
        </w:rPr>
        <w:t>178</w:t>
      </w:r>
      <w:r w:rsidRPr="00D36414">
        <w:rPr>
          <w:rFonts w:cstheme="minorHAnsi"/>
        </w:rPr>
        <w:t xml:space="preserve">, 483–492. </w:t>
      </w:r>
      <w:hyperlink r:id="rId3074" w:history="1">
        <w:r w:rsidRPr="00D36414">
          <w:rPr>
            <w:rStyle w:val="Hyperlink"/>
            <w:rFonts w:cstheme="minorHAnsi"/>
          </w:rPr>
          <w:t>http://doi.org/10.1016/j.envpol.2013.02.031</w:t>
        </w:r>
      </w:hyperlink>
    </w:p>
    <w:p w14:paraId="72A3BE3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TTC. (2015). </w:t>
      </w:r>
      <w:r w:rsidRPr="00D36414">
        <w:rPr>
          <w:rFonts w:cstheme="minorHAnsi"/>
          <w:i/>
        </w:rPr>
        <w:t>Travel &amp; tourism economic impact 2015</w:t>
      </w:r>
      <w:r w:rsidRPr="00D36414">
        <w:rPr>
          <w:rFonts w:cstheme="minorHAnsi"/>
        </w:rPr>
        <w:t xml:space="preserve">. Retrieved April 14, 2016, from </w:t>
      </w:r>
      <w:hyperlink r:id="rId3075" w:history="1">
        <w:r w:rsidRPr="00D36414">
          <w:rPr>
            <w:rStyle w:val="Hyperlink"/>
            <w:rFonts w:cstheme="minorHAnsi"/>
          </w:rPr>
          <w:t>https://www.wttc.org/-/media/files/reports/economic impact research/countries 2015/malta2015.pdf</w:t>
        </w:r>
      </w:hyperlink>
    </w:p>
    <w:p w14:paraId="0EC64B5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u, Z., Dijkstra, P., Koch, G. W., Peñuelas, J., &amp; Hungate, B. A. (2011). Responses of terrestrial ecosystems to temperature and precipitation change: a meta-analysis of experimental manipulation. </w:t>
      </w:r>
      <w:r w:rsidRPr="00D36414">
        <w:rPr>
          <w:rFonts w:cstheme="minorHAnsi"/>
          <w:i/>
          <w:iCs/>
        </w:rPr>
        <w:t>Global Change Biology</w:t>
      </w:r>
      <w:r w:rsidRPr="00D36414">
        <w:rPr>
          <w:rFonts w:cstheme="minorHAnsi"/>
        </w:rPr>
        <w:t xml:space="preserve">, </w:t>
      </w:r>
      <w:r w:rsidRPr="00D36414">
        <w:rPr>
          <w:rFonts w:cstheme="minorHAnsi"/>
          <w:i/>
          <w:iCs/>
        </w:rPr>
        <w:t>17</w:t>
      </w:r>
      <w:r w:rsidRPr="00D36414">
        <w:rPr>
          <w:rFonts w:cstheme="minorHAnsi"/>
        </w:rPr>
        <w:t xml:space="preserve">(2), 927–942. </w:t>
      </w:r>
      <w:hyperlink r:id="rId3076" w:history="1">
        <w:r w:rsidRPr="00D36414">
          <w:rPr>
            <w:rStyle w:val="Hyperlink"/>
            <w:rFonts w:cstheme="minorHAnsi"/>
          </w:rPr>
          <w:t>http://doi.org/10.1111/j.1365-2486.2010.02302.x</w:t>
        </w:r>
      </w:hyperlink>
    </w:p>
    <w:p w14:paraId="6844CAA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WF. (2004). </w:t>
      </w:r>
      <w:r w:rsidRPr="00D36414">
        <w:rPr>
          <w:rFonts w:cstheme="minorHAnsi"/>
          <w:i/>
        </w:rPr>
        <w:t>The new Riviera? No, the old Mediterranean</w:t>
      </w:r>
      <w:r w:rsidRPr="00D36414">
        <w:rPr>
          <w:rFonts w:cstheme="minorHAnsi"/>
        </w:rPr>
        <w:t xml:space="preserve">. Retrieved June 20, 2004, from </w:t>
      </w:r>
      <w:hyperlink r:id="rId3077" w:history="1">
        <w:r w:rsidRPr="00D36414">
          <w:rPr>
            <w:rStyle w:val="Hyperlink"/>
            <w:rFonts w:cstheme="minorHAnsi"/>
          </w:rPr>
          <w:t>http://mediterranean.panda.org/?14550/The-new-Riviera-No-the-old-Mediterranean</w:t>
        </w:r>
      </w:hyperlink>
    </w:p>
    <w:p w14:paraId="321E58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WWF. (2008). </w:t>
      </w:r>
      <w:r w:rsidRPr="00D36414">
        <w:rPr>
          <w:rFonts w:cstheme="minorHAnsi"/>
          <w:i/>
          <w:iCs/>
        </w:rPr>
        <w:t>Living Planet Report 2008</w:t>
      </w:r>
      <w:r w:rsidRPr="00D36414">
        <w:rPr>
          <w:rFonts w:cstheme="minorHAnsi"/>
        </w:rPr>
        <w:t>. Gland, Switzerland: WWF.</w:t>
      </w:r>
    </w:p>
    <w:p w14:paraId="513BFA86"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lang w:val="sv-SE"/>
        </w:rPr>
        <w:t xml:space="preserve">Yablokov, A. V., &amp; Zimenko, A. V. </w:t>
      </w:r>
      <w:r w:rsidRPr="00D36414">
        <w:rPr>
          <w:rFonts w:cstheme="minorHAnsi"/>
          <w:lang w:val="ru-RU"/>
        </w:rPr>
        <w:sym w:font="Symbol" w:char="F05B"/>
      </w:r>
      <w:r w:rsidRPr="00D36414">
        <w:rPr>
          <w:rFonts w:cstheme="minorHAnsi"/>
          <w:lang w:val="ru-RU"/>
        </w:rPr>
        <w:t>Яблоков, А. В., &amp; Зименко, А. В.</w:t>
      </w:r>
      <w:r w:rsidRPr="00D36414">
        <w:rPr>
          <w:rFonts w:cstheme="minorHAnsi"/>
          <w:lang w:val="ru-RU"/>
        </w:rPr>
        <w:sym w:font="Symbol" w:char="F05D"/>
      </w:r>
      <w:r w:rsidRPr="00D36414">
        <w:rPr>
          <w:rFonts w:cstheme="minorHAnsi"/>
          <w:lang w:val="ru-RU"/>
        </w:rPr>
        <w:t xml:space="preserve">. (2009). </w:t>
      </w:r>
      <w:r w:rsidRPr="00D36414">
        <w:rPr>
          <w:rFonts w:cstheme="minorHAnsi"/>
          <w:i/>
          <w:iCs/>
          <w:lang w:val="ru-RU"/>
        </w:rPr>
        <w:t xml:space="preserve">Зеленое движение России и экологические вызовы </w:t>
      </w:r>
      <w:r w:rsidRPr="00D36414">
        <w:rPr>
          <w:rFonts w:cstheme="minorHAnsi"/>
          <w:i/>
          <w:iCs/>
        </w:rPr>
        <w:sym w:font="Symbol" w:char="F05B"/>
      </w:r>
      <w:r w:rsidRPr="00D36414">
        <w:rPr>
          <w:rFonts w:cstheme="minorHAnsi"/>
          <w:i/>
          <w:iCs/>
        </w:rPr>
        <w:t>Russia</w:t>
      </w:r>
      <w:r w:rsidRPr="00D36414">
        <w:rPr>
          <w:rFonts w:cstheme="minorHAnsi"/>
          <w:i/>
          <w:iCs/>
          <w:lang w:val="ru-RU"/>
        </w:rPr>
        <w:t>'</w:t>
      </w:r>
      <w:r w:rsidRPr="00D36414">
        <w:rPr>
          <w:rFonts w:cstheme="minorHAnsi"/>
          <w:i/>
          <w:iCs/>
        </w:rPr>
        <w:t>s</w:t>
      </w:r>
      <w:r w:rsidRPr="00D36414">
        <w:rPr>
          <w:rFonts w:cstheme="minorHAnsi"/>
          <w:i/>
          <w:iCs/>
          <w:lang w:val="ru-RU"/>
        </w:rPr>
        <w:t xml:space="preserve"> </w:t>
      </w:r>
      <w:r w:rsidRPr="00D36414">
        <w:rPr>
          <w:rFonts w:cstheme="minorHAnsi"/>
          <w:i/>
          <w:iCs/>
        </w:rPr>
        <w:t>green</w:t>
      </w:r>
      <w:r w:rsidRPr="00D36414">
        <w:rPr>
          <w:rFonts w:cstheme="minorHAnsi"/>
          <w:i/>
          <w:iCs/>
          <w:lang w:val="ru-RU"/>
        </w:rPr>
        <w:t xml:space="preserve"> </w:t>
      </w:r>
      <w:r w:rsidRPr="00D36414">
        <w:rPr>
          <w:rFonts w:cstheme="minorHAnsi"/>
          <w:i/>
          <w:iCs/>
        </w:rPr>
        <w:t>movement</w:t>
      </w:r>
      <w:r w:rsidRPr="00D36414">
        <w:rPr>
          <w:rFonts w:cstheme="minorHAnsi"/>
          <w:i/>
          <w:iCs/>
          <w:lang w:val="ru-RU"/>
        </w:rPr>
        <w:t xml:space="preserve"> </w:t>
      </w:r>
      <w:r w:rsidRPr="00D36414">
        <w:rPr>
          <w:rFonts w:cstheme="minorHAnsi"/>
          <w:i/>
          <w:iCs/>
        </w:rPr>
        <w:t>and</w:t>
      </w:r>
      <w:r w:rsidRPr="00D36414">
        <w:rPr>
          <w:rFonts w:cstheme="minorHAnsi"/>
          <w:i/>
          <w:iCs/>
          <w:lang w:val="ru-RU"/>
        </w:rPr>
        <w:t xml:space="preserve"> </w:t>
      </w:r>
      <w:r w:rsidRPr="00D36414">
        <w:rPr>
          <w:rFonts w:cstheme="minorHAnsi"/>
          <w:i/>
          <w:iCs/>
        </w:rPr>
        <w:t>environmental</w:t>
      </w:r>
      <w:r w:rsidRPr="00D36414">
        <w:rPr>
          <w:rFonts w:cstheme="minorHAnsi"/>
          <w:i/>
          <w:iCs/>
          <w:lang w:val="ru-RU"/>
        </w:rPr>
        <w:t xml:space="preserve"> </w:t>
      </w:r>
      <w:r w:rsidRPr="00D36414">
        <w:rPr>
          <w:rFonts w:cstheme="minorHAnsi"/>
          <w:i/>
          <w:iCs/>
        </w:rPr>
        <w:t>challenges</w:t>
      </w:r>
      <w:r w:rsidRPr="00D36414">
        <w:rPr>
          <w:rFonts w:cstheme="minorHAnsi"/>
          <w:i/>
          <w:iCs/>
          <w:lang w:val="ru-RU"/>
        </w:rPr>
        <w:t xml:space="preserve"> </w:t>
      </w:r>
      <w:r w:rsidRPr="00D36414">
        <w:rPr>
          <w:rFonts w:cstheme="minorHAnsi"/>
          <w:i/>
          <w:iCs/>
        </w:rPr>
        <w:sym w:font="Symbol" w:char="F05D"/>
      </w:r>
      <w:r w:rsidRPr="00D36414">
        <w:rPr>
          <w:rFonts w:cstheme="minorHAnsi"/>
          <w:lang w:val="ru-RU"/>
        </w:rPr>
        <w:t xml:space="preserve"> Москва, Российская Федерация: Лесная страна. </w:t>
      </w:r>
      <w:r w:rsidRPr="00D36414">
        <w:rPr>
          <w:rFonts w:cstheme="minorHAnsi"/>
          <w:lang w:val="sv-SE"/>
        </w:rPr>
        <w:sym w:font="Symbol" w:char="F05B"/>
      </w:r>
      <w:r w:rsidRPr="00D36414">
        <w:rPr>
          <w:rFonts w:cstheme="minorHAnsi"/>
          <w:lang w:val="sv-SE"/>
        </w:rPr>
        <w:t>Moscow, Russian Federation: Lesnaya strana</w:t>
      </w:r>
      <w:r w:rsidRPr="00D36414">
        <w:rPr>
          <w:rFonts w:cstheme="minorHAnsi"/>
          <w:lang w:val="sv-SE"/>
        </w:rPr>
        <w:sym w:font="Symbol" w:char="F05D"/>
      </w:r>
      <w:r w:rsidRPr="00D36414">
        <w:rPr>
          <w:rFonts w:cstheme="minorHAnsi"/>
          <w:lang w:val="sv-SE"/>
        </w:rPr>
        <w:t xml:space="preserve"> </w:t>
      </w:r>
    </w:p>
    <w:p w14:paraId="0506CA3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Yashayaev, I., &amp; Seidov, D. (2015). The role of the Atlantic water in multidecadal ocean variability in the Nordic and Barents Seas. </w:t>
      </w:r>
      <w:r w:rsidRPr="00D36414">
        <w:rPr>
          <w:rFonts w:cstheme="minorHAnsi"/>
          <w:i/>
          <w:iCs/>
        </w:rPr>
        <w:t>Progress in Oceanography</w:t>
      </w:r>
      <w:r w:rsidRPr="00D36414">
        <w:rPr>
          <w:rFonts w:cstheme="minorHAnsi"/>
        </w:rPr>
        <w:t xml:space="preserve">, </w:t>
      </w:r>
      <w:r w:rsidRPr="00D36414">
        <w:rPr>
          <w:rFonts w:cstheme="minorHAnsi"/>
          <w:i/>
          <w:iCs/>
        </w:rPr>
        <w:t>132</w:t>
      </w:r>
      <w:r w:rsidRPr="00D36414">
        <w:rPr>
          <w:rFonts w:cstheme="minorHAnsi"/>
        </w:rPr>
        <w:t xml:space="preserve">, 68–127. </w:t>
      </w:r>
      <w:hyperlink r:id="rId3078" w:history="1">
        <w:r w:rsidRPr="00D36414">
          <w:rPr>
            <w:rStyle w:val="Hyperlink"/>
            <w:rFonts w:cstheme="minorHAnsi"/>
          </w:rPr>
          <w:t>http://doi.org/10.1016/j.pocean.2014.11.009</w:t>
        </w:r>
      </w:hyperlink>
    </w:p>
    <w:p w14:paraId="70874F4D"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Yom-Tov, S., Yom-Tov, Y., Wright, J., Feu, R. D., &amp; Lindström, J. (2006a). Recent changes in body weight and wing length among some British passerine birds. </w:t>
      </w:r>
      <w:r w:rsidRPr="00D36414">
        <w:rPr>
          <w:rFonts w:cstheme="minorHAnsi"/>
          <w:i/>
          <w:iCs/>
        </w:rPr>
        <w:t>Oikos</w:t>
      </w:r>
      <w:r w:rsidRPr="00D36414">
        <w:rPr>
          <w:rFonts w:cstheme="minorHAnsi"/>
        </w:rPr>
        <w:t xml:space="preserve">, </w:t>
      </w:r>
      <w:r w:rsidRPr="00D36414">
        <w:rPr>
          <w:rFonts w:cstheme="minorHAnsi"/>
          <w:i/>
          <w:iCs/>
        </w:rPr>
        <w:t>112</w:t>
      </w:r>
      <w:r w:rsidRPr="00D36414">
        <w:rPr>
          <w:rFonts w:cstheme="minorHAnsi"/>
        </w:rPr>
        <w:t>(July 2005), 91–101.</w:t>
      </w:r>
    </w:p>
    <w:p w14:paraId="11FA423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Yom-Tov, Y. (2001). Global warming and body mass decline in Israeli passerine birds. </w:t>
      </w:r>
      <w:r w:rsidRPr="00D36414">
        <w:rPr>
          <w:rFonts w:cstheme="minorHAnsi"/>
          <w:i/>
          <w:iCs/>
        </w:rPr>
        <w:t>Proceedings of the Royal Society B: Biological Sciences</w:t>
      </w:r>
      <w:r w:rsidRPr="00D36414">
        <w:rPr>
          <w:rFonts w:cstheme="minorHAnsi"/>
        </w:rPr>
        <w:t xml:space="preserve">, </w:t>
      </w:r>
      <w:r w:rsidRPr="00D36414">
        <w:rPr>
          <w:rFonts w:cstheme="minorHAnsi"/>
          <w:i/>
          <w:iCs/>
        </w:rPr>
        <w:t>268</w:t>
      </w:r>
      <w:r w:rsidRPr="00D36414">
        <w:rPr>
          <w:rFonts w:cstheme="minorHAnsi"/>
        </w:rPr>
        <w:t xml:space="preserve">(1470), 947–952. </w:t>
      </w:r>
      <w:hyperlink r:id="rId3079" w:history="1">
        <w:r w:rsidRPr="00D36414">
          <w:rPr>
            <w:rStyle w:val="Hyperlink"/>
            <w:rFonts w:cstheme="minorHAnsi"/>
          </w:rPr>
          <w:t>http://doi.org/10.1098/rspb.2001.1592</w:t>
        </w:r>
      </w:hyperlink>
    </w:p>
    <w:p w14:paraId="48CA508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Yom-Tov, Y., &amp; Geffen, E. (2011). Recent spatial and temporal changes in body size of terrestrial vertebrates: Probable causes and pitfalls. </w:t>
      </w:r>
      <w:r w:rsidRPr="00D36414">
        <w:rPr>
          <w:rFonts w:cstheme="minorHAnsi"/>
          <w:i/>
          <w:iCs/>
        </w:rPr>
        <w:t>Biological Reviews</w:t>
      </w:r>
      <w:r w:rsidRPr="00D36414">
        <w:rPr>
          <w:rFonts w:cstheme="minorHAnsi"/>
        </w:rPr>
        <w:t xml:space="preserve">, </w:t>
      </w:r>
      <w:r w:rsidRPr="00D36414">
        <w:rPr>
          <w:rFonts w:cstheme="minorHAnsi"/>
          <w:i/>
          <w:iCs/>
        </w:rPr>
        <w:t>86</w:t>
      </w:r>
      <w:r w:rsidRPr="00D36414">
        <w:rPr>
          <w:rFonts w:cstheme="minorHAnsi"/>
        </w:rPr>
        <w:t xml:space="preserve">(2), 531–541. </w:t>
      </w:r>
      <w:hyperlink r:id="rId3080" w:history="1">
        <w:r w:rsidRPr="00D36414">
          <w:rPr>
            <w:rStyle w:val="Hyperlink"/>
            <w:rFonts w:cstheme="minorHAnsi"/>
          </w:rPr>
          <w:t>http://doi.org/10.1111/j.1469-185X.2010.00168.x</w:t>
        </w:r>
      </w:hyperlink>
    </w:p>
    <w:p w14:paraId="147F44A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Yom-Tov, Y., Heggberget, T. M., Wiig, Ø., &amp; Yom-Tov, S. (2006b). Body size changes among otters, </w:t>
      </w:r>
      <w:r w:rsidRPr="00D36414">
        <w:rPr>
          <w:rFonts w:cstheme="minorHAnsi"/>
          <w:i/>
        </w:rPr>
        <w:t>Lutra lutra</w:t>
      </w:r>
      <w:r w:rsidRPr="00D36414">
        <w:rPr>
          <w:rFonts w:cstheme="minorHAnsi"/>
        </w:rPr>
        <w:t xml:space="preserve">, in Norway: The possible effects of food availability and global warming. </w:t>
      </w:r>
      <w:r w:rsidRPr="00D36414">
        <w:rPr>
          <w:rFonts w:cstheme="minorHAnsi"/>
          <w:i/>
          <w:iCs/>
        </w:rPr>
        <w:t>Oecologia</w:t>
      </w:r>
      <w:r w:rsidRPr="00D36414">
        <w:rPr>
          <w:rFonts w:cstheme="minorHAnsi"/>
        </w:rPr>
        <w:t xml:space="preserve">, </w:t>
      </w:r>
      <w:r w:rsidRPr="00D36414">
        <w:rPr>
          <w:rFonts w:cstheme="minorHAnsi"/>
          <w:i/>
          <w:iCs/>
        </w:rPr>
        <w:t>150</w:t>
      </w:r>
      <w:r w:rsidRPr="00D36414">
        <w:rPr>
          <w:rFonts w:cstheme="minorHAnsi"/>
        </w:rPr>
        <w:t xml:space="preserve">(1), 155–160. </w:t>
      </w:r>
      <w:hyperlink r:id="rId3081" w:history="1">
        <w:r w:rsidRPr="00D36414">
          <w:rPr>
            <w:rStyle w:val="Hyperlink"/>
            <w:rFonts w:cstheme="minorHAnsi"/>
          </w:rPr>
          <w:t>http://doi.org/10.1007/s00442-006-0499-8</w:t>
        </w:r>
      </w:hyperlink>
      <w:r w:rsidRPr="00D36414">
        <w:rPr>
          <w:rFonts w:cstheme="minorHAnsi"/>
        </w:rPr>
        <w:t xml:space="preserve"> </w:t>
      </w:r>
    </w:p>
    <w:p w14:paraId="717866D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Yom-Tov, Y., Roos, A., Mortensen, P., Wiig, O., Yom-Tov, S., &amp; Heggberget, T. M. (2010). Recent changes in body size of the Eurasian otter </w:t>
      </w:r>
      <w:r w:rsidRPr="00D36414">
        <w:rPr>
          <w:rFonts w:cstheme="minorHAnsi"/>
          <w:i/>
        </w:rPr>
        <w:t>Lutra lutra</w:t>
      </w:r>
      <w:r w:rsidRPr="00D36414">
        <w:rPr>
          <w:rFonts w:cstheme="minorHAnsi"/>
        </w:rPr>
        <w:t xml:space="preserve"> in Sweden. </w:t>
      </w:r>
      <w:r w:rsidRPr="00D36414">
        <w:rPr>
          <w:rFonts w:cstheme="minorHAnsi"/>
          <w:i/>
          <w:iCs/>
        </w:rPr>
        <w:t>Ambio</w:t>
      </w:r>
      <w:r w:rsidRPr="00D36414">
        <w:rPr>
          <w:rFonts w:cstheme="minorHAnsi"/>
        </w:rPr>
        <w:t xml:space="preserve">, </w:t>
      </w:r>
      <w:r w:rsidRPr="00D36414">
        <w:rPr>
          <w:rFonts w:cstheme="minorHAnsi"/>
          <w:i/>
          <w:iCs/>
        </w:rPr>
        <w:t>39</w:t>
      </w:r>
      <w:r w:rsidRPr="00D36414">
        <w:rPr>
          <w:rFonts w:cstheme="minorHAnsi"/>
        </w:rPr>
        <w:t xml:space="preserve">(7), 496–503. </w:t>
      </w:r>
      <w:hyperlink r:id="rId3082" w:history="1">
        <w:r w:rsidRPr="00D36414">
          <w:rPr>
            <w:rStyle w:val="Hyperlink"/>
            <w:rFonts w:cstheme="minorHAnsi"/>
          </w:rPr>
          <w:t>http://doi.org/10.1007/s13280-010-0074-8</w:t>
        </w:r>
      </w:hyperlink>
    </w:p>
    <w:p w14:paraId="330E599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Yoshihara, Y., Chimeddorj, B., Buuveibaatar, B., Lhagvasuren, B., &amp; Takatsuki, S. (2008). Effects of livestock grazing on pollination on a steppe in eastern Mongolia. </w:t>
      </w:r>
      <w:r w:rsidRPr="00D36414">
        <w:rPr>
          <w:rFonts w:cstheme="minorHAnsi"/>
          <w:i/>
          <w:iCs/>
        </w:rPr>
        <w:t>Biological Conservation</w:t>
      </w:r>
      <w:r w:rsidRPr="00D36414">
        <w:rPr>
          <w:rFonts w:cstheme="minorHAnsi"/>
        </w:rPr>
        <w:t xml:space="preserve">, </w:t>
      </w:r>
      <w:r w:rsidRPr="00D36414">
        <w:rPr>
          <w:rFonts w:cstheme="minorHAnsi"/>
          <w:i/>
          <w:iCs/>
        </w:rPr>
        <w:t>141</w:t>
      </w:r>
      <w:r w:rsidRPr="00D36414">
        <w:rPr>
          <w:rFonts w:cstheme="minorHAnsi"/>
        </w:rPr>
        <w:t xml:space="preserve">(9), 2376–2386. </w:t>
      </w:r>
      <w:hyperlink r:id="rId3083" w:history="1">
        <w:r w:rsidRPr="00D36414">
          <w:rPr>
            <w:rStyle w:val="Hyperlink"/>
            <w:rFonts w:cstheme="minorHAnsi"/>
          </w:rPr>
          <w:t>http://doi.org/10.1016/j.biocon.2008.07.004</w:t>
        </w:r>
      </w:hyperlink>
    </w:p>
    <w:p w14:paraId="488ED52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achrisson, A., Sandell, K., Fredman, P., &amp; Eckerberg, K. (2006). Tourism and protected areas: motives, actors and processes. </w:t>
      </w:r>
      <w:r w:rsidRPr="00D36414">
        <w:rPr>
          <w:rFonts w:cstheme="minorHAnsi"/>
          <w:i/>
          <w:iCs/>
        </w:rPr>
        <w:t>International Journal of Biodiversity Science &amp; Management</w:t>
      </w:r>
      <w:r w:rsidRPr="00D36414">
        <w:rPr>
          <w:rFonts w:cstheme="minorHAnsi"/>
        </w:rPr>
        <w:t xml:space="preserve">, </w:t>
      </w:r>
      <w:r w:rsidRPr="00D36414">
        <w:rPr>
          <w:rFonts w:cstheme="minorHAnsi"/>
          <w:i/>
          <w:iCs/>
        </w:rPr>
        <w:t>2</w:t>
      </w:r>
      <w:r w:rsidRPr="00D36414">
        <w:rPr>
          <w:rFonts w:cstheme="minorHAnsi"/>
        </w:rPr>
        <w:t xml:space="preserve">(4), 350–358. </w:t>
      </w:r>
      <w:hyperlink r:id="rId3084" w:history="1">
        <w:r w:rsidRPr="00D36414">
          <w:rPr>
            <w:rStyle w:val="Hyperlink"/>
            <w:rFonts w:cstheme="minorHAnsi"/>
          </w:rPr>
          <w:t>http://doi.org/10.1080/17451590609618156</w:t>
        </w:r>
      </w:hyperlink>
    </w:p>
    <w:p w14:paraId="2A9361C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ackrisson, O. (1977). Influence of forest fires on the north Swedish boreal forest. </w:t>
      </w:r>
      <w:r w:rsidRPr="00D36414">
        <w:rPr>
          <w:rFonts w:cstheme="minorHAnsi"/>
          <w:i/>
          <w:iCs/>
        </w:rPr>
        <w:t>Oikos</w:t>
      </w:r>
      <w:r w:rsidRPr="00D36414">
        <w:rPr>
          <w:rFonts w:cstheme="minorHAnsi"/>
        </w:rPr>
        <w:t xml:space="preserve">, </w:t>
      </w:r>
      <w:r w:rsidRPr="00D36414">
        <w:rPr>
          <w:rFonts w:cstheme="minorHAnsi"/>
          <w:i/>
          <w:iCs/>
        </w:rPr>
        <w:t>29</w:t>
      </w:r>
      <w:r w:rsidRPr="00D36414">
        <w:rPr>
          <w:rFonts w:cstheme="minorHAnsi"/>
        </w:rPr>
        <w:t xml:space="preserve">(1), 22. </w:t>
      </w:r>
      <w:hyperlink r:id="rId3085" w:history="1">
        <w:r w:rsidRPr="00D36414">
          <w:rPr>
            <w:rStyle w:val="Hyperlink"/>
            <w:rFonts w:cstheme="minorHAnsi"/>
          </w:rPr>
          <w:t>http://doi.org/10.2307/3543289</w:t>
        </w:r>
      </w:hyperlink>
    </w:p>
    <w:p w14:paraId="731BD74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alidis, G., Stamatiadis, S., Takavakoglou, V., Eskridge, K., &amp; Misopolinos, N. (2002). Impacts of agricultural practices on soil and water quality in the Mediterranean region and proposed assessment methodology. </w:t>
      </w:r>
      <w:r w:rsidRPr="00D36414">
        <w:rPr>
          <w:rFonts w:cstheme="minorHAnsi"/>
          <w:i/>
          <w:iCs/>
        </w:rPr>
        <w:t>Agriculture, Ecosystems &amp; Environment</w:t>
      </w:r>
      <w:r w:rsidRPr="00D36414">
        <w:rPr>
          <w:rFonts w:cstheme="minorHAnsi"/>
        </w:rPr>
        <w:t xml:space="preserve">, </w:t>
      </w:r>
      <w:r w:rsidRPr="00D36414">
        <w:rPr>
          <w:rFonts w:cstheme="minorHAnsi"/>
          <w:i/>
          <w:iCs/>
        </w:rPr>
        <w:t>88</w:t>
      </w:r>
      <w:r w:rsidRPr="00D36414">
        <w:rPr>
          <w:rFonts w:cstheme="minorHAnsi"/>
        </w:rPr>
        <w:t xml:space="preserve">(2), 137–146. </w:t>
      </w:r>
      <w:hyperlink r:id="rId3086" w:history="1">
        <w:r w:rsidRPr="00D36414">
          <w:rPr>
            <w:rStyle w:val="Hyperlink"/>
            <w:rFonts w:cstheme="minorHAnsi"/>
          </w:rPr>
          <w:t>http://doi.org/10.1016/S0167-8809(01)00249-3</w:t>
        </w:r>
      </w:hyperlink>
    </w:p>
    <w:p w14:paraId="0E1DB40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ehetmair, T., Müller, J., Runkel, V., Stahlschmidt, P., Winter, S., Zharov, A., &amp; Gruppe, A. (2015a). Poor effectiveness of Natura 2000 beech forests in protecting forest-dwelling bats. </w:t>
      </w:r>
      <w:r w:rsidRPr="00D36414">
        <w:rPr>
          <w:rFonts w:cstheme="minorHAnsi"/>
          <w:i/>
          <w:iCs/>
        </w:rPr>
        <w:t>Journal for Nature Conservation</w:t>
      </w:r>
      <w:r w:rsidRPr="00D36414">
        <w:rPr>
          <w:rFonts w:cstheme="minorHAnsi"/>
        </w:rPr>
        <w:t xml:space="preserve">, </w:t>
      </w:r>
      <w:r w:rsidRPr="00D36414">
        <w:rPr>
          <w:rFonts w:cstheme="minorHAnsi"/>
          <w:i/>
          <w:iCs/>
        </w:rPr>
        <w:t>23</w:t>
      </w:r>
      <w:r w:rsidRPr="00D36414">
        <w:rPr>
          <w:rFonts w:cstheme="minorHAnsi"/>
        </w:rPr>
        <w:t xml:space="preserve">, 53–60. </w:t>
      </w:r>
      <w:hyperlink r:id="rId3087" w:history="1">
        <w:r w:rsidRPr="00D36414">
          <w:rPr>
            <w:rStyle w:val="Hyperlink"/>
            <w:rFonts w:cstheme="minorHAnsi"/>
          </w:rPr>
          <w:t>http://doi.org/10.1016/j.jnc.2014.07.003</w:t>
        </w:r>
      </w:hyperlink>
    </w:p>
    <w:p w14:paraId="24903B19"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ehetmair, T., Müller, J., Zharov, A., &amp; Gruppe, A. (2015b). Effects of Natura 2000 and habitat variables used for habitat assessment on beetle assemblages in European beech forests. </w:t>
      </w:r>
      <w:r w:rsidRPr="00D36414">
        <w:rPr>
          <w:rFonts w:cstheme="minorHAnsi"/>
          <w:i/>
          <w:iCs/>
        </w:rPr>
        <w:t>Insect Conservation and Diversity</w:t>
      </w:r>
      <w:r w:rsidRPr="00D36414">
        <w:rPr>
          <w:rFonts w:cstheme="minorHAnsi"/>
        </w:rPr>
        <w:t xml:space="preserve">, </w:t>
      </w:r>
      <w:r w:rsidRPr="00D36414">
        <w:rPr>
          <w:rFonts w:cstheme="minorHAnsi"/>
          <w:i/>
          <w:iCs/>
        </w:rPr>
        <w:t>8</w:t>
      </w:r>
      <w:r w:rsidRPr="00D36414">
        <w:rPr>
          <w:rFonts w:cstheme="minorHAnsi"/>
        </w:rPr>
        <w:t xml:space="preserve">(3), 193–204. </w:t>
      </w:r>
      <w:hyperlink r:id="rId3088" w:history="1">
        <w:r w:rsidRPr="00D36414">
          <w:rPr>
            <w:rStyle w:val="Hyperlink"/>
            <w:rFonts w:cstheme="minorHAnsi"/>
          </w:rPr>
          <w:t>http://doi.org/10.1111/icad.12101</w:t>
        </w:r>
      </w:hyperlink>
    </w:p>
    <w:p w14:paraId="4C37FDA8"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ell, J., Kändler, G., &amp; Hanewinkel, M. (2009). Predicting constant decay rates of coarse woody debris—A meta-analysis approach with a mixed model. </w:t>
      </w:r>
      <w:r w:rsidRPr="00D36414">
        <w:rPr>
          <w:rFonts w:cstheme="minorHAnsi"/>
          <w:i/>
          <w:iCs/>
        </w:rPr>
        <w:t>Ecological Modelling</w:t>
      </w:r>
      <w:r w:rsidRPr="00D36414">
        <w:rPr>
          <w:rFonts w:cstheme="minorHAnsi"/>
        </w:rPr>
        <w:t xml:space="preserve">, </w:t>
      </w:r>
      <w:r w:rsidRPr="00D36414">
        <w:rPr>
          <w:rFonts w:cstheme="minorHAnsi"/>
          <w:i/>
          <w:iCs/>
        </w:rPr>
        <w:t>220</w:t>
      </w:r>
      <w:r w:rsidRPr="00D36414">
        <w:rPr>
          <w:rFonts w:cstheme="minorHAnsi"/>
        </w:rPr>
        <w:t xml:space="preserve">(7), 904–912. </w:t>
      </w:r>
      <w:hyperlink r:id="rId3089" w:history="1">
        <w:r w:rsidRPr="00D36414">
          <w:rPr>
            <w:rStyle w:val="Hyperlink"/>
            <w:rFonts w:cstheme="minorHAnsi"/>
          </w:rPr>
          <w:t>http://doi.org/10.1016/j.ecolmodel.2009.01.020</w:t>
        </w:r>
      </w:hyperlink>
    </w:p>
    <w:p w14:paraId="1B0AEC20"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hang, Z., Zimmermann, N. E., Stenke, A., Li, X., Hodson, E. L., Zhu, G., Huang, C. L., &amp; Poulter, B. (2017). Emerging role of wetland methane emissions in driving 21st century climate change.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4</w:t>
      </w:r>
      <w:r w:rsidRPr="00D36414">
        <w:rPr>
          <w:rFonts w:cstheme="minorHAnsi"/>
        </w:rPr>
        <w:t xml:space="preserve">(36), 9647–9652. </w:t>
      </w:r>
      <w:hyperlink r:id="rId3090" w:history="1">
        <w:r w:rsidRPr="00D36414">
          <w:rPr>
            <w:rStyle w:val="Hyperlink"/>
            <w:rFonts w:cstheme="minorHAnsi"/>
          </w:rPr>
          <w:t>http://doi.org/10.1073/pnas.1618765114</w:t>
        </w:r>
      </w:hyperlink>
    </w:p>
    <w:p w14:paraId="0D115627"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lastRenderedPageBreak/>
        <w:t xml:space="preserve">Zhao, L., Wu, Q., Marchenko, S. S., &amp; Sharkhuu, N. (2010). Thermal state of permafrost and active layer in Central Asia during the international polar year. </w:t>
      </w:r>
      <w:r w:rsidRPr="00D36414">
        <w:rPr>
          <w:rFonts w:cstheme="minorHAnsi"/>
          <w:i/>
          <w:iCs/>
        </w:rPr>
        <w:t>Permafrost and Periglacial Processes</w:t>
      </w:r>
      <w:r w:rsidRPr="00D36414">
        <w:rPr>
          <w:rFonts w:cstheme="minorHAnsi"/>
        </w:rPr>
        <w:t xml:space="preserve">, </w:t>
      </w:r>
      <w:r w:rsidRPr="00D36414">
        <w:rPr>
          <w:rFonts w:cstheme="minorHAnsi"/>
          <w:i/>
          <w:iCs/>
        </w:rPr>
        <w:t>21</w:t>
      </w:r>
      <w:r w:rsidRPr="00D36414">
        <w:rPr>
          <w:rFonts w:cstheme="minorHAnsi"/>
        </w:rPr>
        <w:t xml:space="preserve">(2), 198–207. </w:t>
      </w:r>
      <w:hyperlink r:id="rId3091" w:history="1">
        <w:r w:rsidRPr="00D36414">
          <w:rPr>
            <w:rStyle w:val="Hyperlink"/>
            <w:rFonts w:cstheme="minorHAnsi"/>
          </w:rPr>
          <w:t>http://doi.org/10.1002/ppp.688</w:t>
        </w:r>
      </w:hyperlink>
    </w:p>
    <w:p w14:paraId="6D22D76E"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Zheng, F., &amp; Peng, S. (2001). Meta-analysis of the response of plant ecophysiological variables to doubled atmospheric CO</w:t>
      </w:r>
      <w:r w:rsidRPr="00D36414">
        <w:rPr>
          <w:rFonts w:cstheme="minorHAnsi"/>
          <w:vertAlign w:val="subscript"/>
        </w:rPr>
        <w:t>2</w:t>
      </w:r>
      <w:r w:rsidRPr="00D36414">
        <w:rPr>
          <w:rFonts w:cstheme="minorHAnsi"/>
        </w:rPr>
        <w:t xml:space="preserve"> concentrations. </w:t>
      </w:r>
      <w:r w:rsidRPr="00D36414">
        <w:rPr>
          <w:rFonts w:cstheme="minorHAnsi"/>
          <w:i/>
          <w:iCs/>
        </w:rPr>
        <w:t>Acta Botanica Sinica</w:t>
      </w:r>
      <w:r w:rsidRPr="00D36414">
        <w:rPr>
          <w:rFonts w:cstheme="minorHAnsi"/>
        </w:rPr>
        <w:t xml:space="preserve">, </w:t>
      </w:r>
      <w:r w:rsidRPr="00D36414">
        <w:rPr>
          <w:rFonts w:cstheme="minorHAnsi"/>
          <w:i/>
          <w:iCs/>
        </w:rPr>
        <w:t>43</w:t>
      </w:r>
      <w:r w:rsidRPr="00D36414">
        <w:rPr>
          <w:rFonts w:cstheme="minorHAnsi"/>
        </w:rPr>
        <w:t xml:space="preserve">(11), 1101–1109. Retrieved from </w:t>
      </w:r>
      <w:hyperlink r:id="rId3092" w:history="1">
        <w:r w:rsidRPr="00D36414">
          <w:rPr>
            <w:rStyle w:val="Hyperlink"/>
            <w:rFonts w:cstheme="minorHAnsi"/>
          </w:rPr>
          <w:t>http://europepmc.org/abstract/cba/354923</w:t>
        </w:r>
      </w:hyperlink>
    </w:p>
    <w:p w14:paraId="6CAF78D1"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hu, H., Wang, D., Wang, L., Bai, Y., Fang, J., &amp; Liu, J. (2012). The effects of large herbivore grazing on meadow steppe plant and insect diversity. </w:t>
      </w:r>
      <w:r w:rsidRPr="00D36414">
        <w:rPr>
          <w:rFonts w:cstheme="minorHAnsi"/>
          <w:i/>
          <w:iCs/>
        </w:rPr>
        <w:t>Journal of Applied Ecology</w:t>
      </w:r>
      <w:r w:rsidRPr="00D36414">
        <w:rPr>
          <w:rFonts w:cstheme="minorHAnsi"/>
        </w:rPr>
        <w:t xml:space="preserve">, </w:t>
      </w:r>
      <w:r w:rsidRPr="00D36414">
        <w:rPr>
          <w:rFonts w:cstheme="minorHAnsi"/>
          <w:i/>
          <w:iCs/>
        </w:rPr>
        <w:t>49</w:t>
      </w:r>
      <w:r w:rsidRPr="00D36414">
        <w:rPr>
          <w:rFonts w:cstheme="minorHAnsi"/>
        </w:rPr>
        <w:t xml:space="preserve">(5), 1075–1083. </w:t>
      </w:r>
      <w:hyperlink r:id="rId3093" w:history="1">
        <w:r w:rsidRPr="00D36414">
          <w:rPr>
            <w:rStyle w:val="Hyperlink"/>
            <w:rFonts w:cstheme="minorHAnsi"/>
          </w:rPr>
          <w:t>http://doi.org/10.1111/j.1365-2664.2012.02195.x</w:t>
        </w:r>
      </w:hyperlink>
    </w:p>
    <w:p w14:paraId="22BACC75"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hu, Z., Piao, S., Myneni, R. B., Huang, M., Zeng, Z., Canadell, J. G., Ciais, P., Sitch, S., Friedlingstein, P., Arneth, A., Cao, C., Cheng, L., Kato, E., Koven, C., Li, Y., Lian, X., Liu, Y., Liu, R., Mao, J., Pan, Y., Peng, S., Peuelas, J., Poulter, B., Pugh, T. A. M., Stocker, B. D., Viovy, N., Wang, X., Wang, Y., Xiao, Z., Yang, H., Zaehle, S., &amp; Poulter, B. (2016). Greening of the Earth and its drivers. </w:t>
      </w:r>
      <w:r w:rsidRPr="00D36414">
        <w:rPr>
          <w:rFonts w:cstheme="minorHAnsi"/>
          <w:i/>
          <w:iCs/>
        </w:rPr>
        <w:t>Nature Climate Change, 6</w:t>
      </w:r>
      <w:r w:rsidRPr="00D36414">
        <w:rPr>
          <w:rFonts w:cstheme="minorHAnsi"/>
          <w:iCs/>
        </w:rPr>
        <w:t>(8), 791-796</w:t>
      </w:r>
      <w:r w:rsidRPr="00D36414">
        <w:rPr>
          <w:rFonts w:cstheme="minorHAnsi"/>
        </w:rPr>
        <w:t xml:space="preserve">. </w:t>
      </w:r>
      <w:hyperlink r:id="rId3094" w:history="1">
        <w:r w:rsidRPr="00D36414">
          <w:rPr>
            <w:rStyle w:val="Hyperlink"/>
            <w:rFonts w:cstheme="minorHAnsi"/>
          </w:rPr>
          <w:t>http://doi.org/10.1038/NCLIMATE3004</w:t>
        </w:r>
      </w:hyperlink>
    </w:p>
    <w:p w14:paraId="734278F2"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ieritz, A., Gallardo, B., Baker, S. J., Britton, J. R., van Valkenburg, J. L. C. H., Verreycken, H., &amp; Aldridge, D. C. (2017). Changes in pathways and vectors of biological invasions in Northwest Europe. </w:t>
      </w:r>
      <w:r w:rsidRPr="00D36414">
        <w:rPr>
          <w:rFonts w:cstheme="minorHAnsi"/>
          <w:i/>
          <w:iCs/>
        </w:rPr>
        <w:t>Biological Invasions</w:t>
      </w:r>
      <w:r w:rsidRPr="00D36414">
        <w:rPr>
          <w:rFonts w:cstheme="minorHAnsi"/>
        </w:rPr>
        <w:t xml:space="preserve">, </w:t>
      </w:r>
      <w:r w:rsidRPr="00D36414">
        <w:rPr>
          <w:rFonts w:cstheme="minorHAnsi"/>
          <w:i/>
          <w:iCs/>
        </w:rPr>
        <w:t>19</w:t>
      </w:r>
      <w:r w:rsidRPr="00D36414">
        <w:rPr>
          <w:rFonts w:cstheme="minorHAnsi"/>
        </w:rPr>
        <w:t xml:space="preserve">, 269–282. </w:t>
      </w:r>
      <w:hyperlink r:id="rId3095" w:history="1">
        <w:r w:rsidRPr="00D36414">
          <w:rPr>
            <w:rStyle w:val="Hyperlink"/>
            <w:rFonts w:cstheme="minorHAnsi"/>
          </w:rPr>
          <w:t>http://doi.org/10.1007/s10530-016-1278-z</w:t>
        </w:r>
      </w:hyperlink>
    </w:p>
    <w:p w14:paraId="5826D0F3" w14:textId="77777777" w:rsidR="00380F5C" w:rsidRPr="00D36414" w:rsidRDefault="00380F5C" w:rsidP="00380F5C">
      <w:pPr>
        <w:widowControl w:val="0"/>
        <w:autoSpaceDE w:val="0"/>
        <w:autoSpaceDN w:val="0"/>
        <w:adjustRightInd w:val="0"/>
        <w:spacing w:before="120"/>
        <w:ind w:left="480" w:hanging="480"/>
        <w:rPr>
          <w:rFonts w:cstheme="minorHAnsi"/>
        </w:rPr>
      </w:pPr>
      <w:r w:rsidRPr="00D36414">
        <w:rPr>
          <w:rFonts w:cstheme="minorHAnsi"/>
        </w:rPr>
        <w:t xml:space="preserve">Zimmermann, N. E., Yoccoz, N. G., Edwards, T. C., Meier, E. S., Thuiller, W., Guisan, A., Schmatz, D. R., &amp; Pearman, P. B. (2009). Climatic extremes improve predictions of spatial patterns of tree speci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 xml:space="preserve">106 </w:t>
      </w:r>
      <w:r w:rsidRPr="00D36414">
        <w:rPr>
          <w:rFonts w:cstheme="minorHAnsi"/>
        </w:rPr>
        <w:t xml:space="preserve">(Suppl.), 19723–19728. </w:t>
      </w:r>
      <w:hyperlink r:id="rId3096" w:history="1">
        <w:r w:rsidRPr="00D36414">
          <w:rPr>
            <w:rStyle w:val="Hyperlink"/>
            <w:rFonts w:cstheme="minorHAnsi"/>
          </w:rPr>
          <w:t>http://doi.org/10.1073/pnas.0901643106</w:t>
        </w:r>
      </w:hyperlink>
    </w:p>
    <w:p w14:paraId="339ACAA8" w14:textId="642AEFFD" w:rsidR="0048205B" w:rsidRDefault="00380F5C" w:rsidP="00380F5C">
      <w:pPr>
        <w:widowControl w:val="0"/>
        <w:autoSpaceDE w:val="0"/>
        <w:autoSpaceDN w:val="0"/>
        <w:adjustRightInd w:val="0"/>
        <w:ind w:left="480" w:hanging="480"/>
      </w:pPr>
      <w:r w:rsidRPr="00D36414">
        <w:rPr>
          <w:rFonts w:cstheme="minorHAnsi"/>
        </w:rPr>
        <w:t xml:space="preserve">Ziolkowska, J. R., &amp; Ziolkowski, B. (2016). Effectiveness of water management in Europe in the 21st century. </w:t>
      </w:r>
      <w:r w:rsidRPr="00D36414">
        <w:rPr>
          <w:rFonts w:cstheme="minorHAnsi"/>
          <w:i/>
          <w:iCs/>
        </w:rPr>
        <w:t>Water Resources Management</w:t>
      </w:r>
      <w:r w:rsidRPr="00D36414">
        <w:rPr>
          <w:rFonts w:cstheme="minorHAnsi"/>
        </w:rPr>
        <w:t xml:space="preserve">, </w:t>
      </w:r>
      <w:r w:rsidRPr="00D36414">
        <w:rPr>
          <w:rFonts w:cstheme="minorHAnsi"/>
          <w:i/>
          <w:iCs/>
        </w:rPr>
        <w:t>30</w:t>
      </w:r>
      <w:r w:rsidRPr="00D36414">
        <w:rPr>
          <w:rFonts w:cstheme="minorHAnsi"/>
        </w:rPr>
        <w:t xml:space="preserve">(7), 2261–2274. </w:t>
      </w:r>
      <w:hyperlink r:id="rId3097" w:history="1">
        <w:r w:rsidRPr="00D36414">
          <w:rPr>
            <w:rStyle w:val="Hyperlink"/>
            <w:rFonts w:cstheme="minorHAnsi"/>
          </w:rPr>
          <w:t>http://doi.org/10.1007/s11269-016-1287-9</w:t>
        </w:r>
      </w:hyperlink>
    </w:p>
    <w:p w14:paraId="365AA032" w14:textId="77777777" w:rsidR="00380F5C" w:rsidRPr="00E13B98" w:rsidRDefault="00380F5C" w:rsidP="00AE389F">
      <w:pPr>
        <w:widowControl w:val="0"/>
        <w:autoSpaceDE w:val="0"/>
        <w:autoSpaceDN w:val="0"/>
        <w:adjustRightInd w:val="0"/>
        <w:ind w:left="480" w:hanging="480"/>
      </w:pPr>
    </w:p>
    <w:p w14:paraId="778FEDFD" w14:textId="77777777" w:rsidR="00AE389F" w:rsidRDefault="00AE389F" w:rsidP="00513B19">
      <w:pPr>
        <w:sectPr w:rsidR="00AE389F" w:rsidSect="001F79DE">
          <w:headerReference w:type="even" r:id="rId3098"/>
          <w:headerReference w:type="default" r:id="rId3099"/>
          <w:footerReference w:type="even" r:id="rId3100"/>
          <w:footerReference w:type="default" r:id="rId3101"/>
          <w:headerReference w:type="first" r:id="rId3102"/>
          <w:pgSz w:w="11906" w:h="16838"/>
          <w:pgMar w:top="1418" w:right="1418" w:bottom="1418" w:left="1418" w:header="709" w:footer="709" w:gutter="0"/>
          <w:cols w:space="708"/>
          <w:docGrid w:linePitch="360"/>
        </w:sectPr>
      </w:pPr>
    </w:p>
    <w:p w14:paraId="7D7F99CC" w14:textId="477BD0D7" w:rsidR="00AE389F" w:rsidRPr="00F55611" w:rsidRDefault="00AE389F" w:rsidP="0054279D">
      <w:pPr>
        <w:pStyle w:val="Heading1"/>
        <w:rPr>
          <w:lang w:val="en-US"/>
        </w:rPr>
      </w:pPr>
      <w:bookmarkStart w:id="1542" w:name="_Toc500507583"/>
      <w:bookmarkStart w:id="1543" w:name="_Toc504380709"/>
      <w:bookmarkStart w:id="1544" w:name="_Toc519504724"/>
      <w:bookmarkStart w:id="1545" w:name="_Toc519514598"/>
      <w:bookmarkStart w:id="1546" w:name="ach5"/>
      <w:bookmarkStart w:id="1547" w:name="_GoBack"/>
      <w:bookmarkEnd w:id="1547"/>
      <w:r w:rsidRPr="00F55611">
        <w:rPr>
          <w:lang w:val="en-US"/>
        </w:rPr>
        <w:lastRenderedPageBreak/>
        <w:t xml:space="preserve">Chapter 5: Current and </w:t>
      </w:r>
      <w:r w:rsidR="00532F7A">
        <w:rPr>
          <w:lang w:val="en-US"/>
        </w:rPr>
        <w:t>f</w:t>
      </w:r>
      <w:r w:rsidRPr="00F55611">
        <w:rPr>
          <w:lang w:val="en-US"/>
        </w:rPr>
        <w:t xml:space="preserve">uture </w:t>
      </w:r>
      <w:r w:rsidR="00532F7A">
        <w:rPr>
          <w:lang w:val="en-US"/>
        </w:rPr>
        <w:t>i</w:t>
      </w:r>
      <w:r w:rsidRPr="00F55611">
        <w:rPr>
          <w:lang w:val="en-US"/>
        </w:rPr>
        <w:t xml:space="preserve">nteractions between </w:t>
      </w:r>
      <w:r w:rsidR="00532F7A">
        <w:rPr>
          <w:lang w:val="en-US"/>
        </w:rPr>
        <w:t>n</w:t>
      </w:r>
      <w:r w:rsidRPr="00F55611">
        <w:rPr>
          <w:lang w:val="en-US"/>
        </w:rPr>
        <w:t xml:space="preserve">ature and </w:t>
      </w:r>
      <w:r w:rsidR="00532F7A">
        <w:rPr>
          <w:lang w:val="en-US"/>
        </w:rPr>
        <w:t>s</w:t>
      </w:r>
      <w:r w:rsidRPr="00F55611">
        <w:rPr>
          <w:lang w:val="en-US"/>
        </w:rPr>
        <w:t>ociety</w:t>
      </w:r>
      <w:bookmarkEnd w:id="1542"/>
      <w:bookmarkEnd w:id="1543"/>
      <w:bookmarkEnd w:id="1544"/>
      <w:bookmarkEnd w:id="1545"/>
    </w:p>
    <w:p w14:paraId="233C2810" w14:textId="77777777" w:rsidR="00AE389F" w:rsidRPr="00F55611" w:rsidRDefault="00AE389F" w:rsidP="00AE389F">
      <w:pPr>
        <w:rPr>
          <w:b/>
          <w:bCs/>
          <w:lang w:val="en-US"/>
        </w:rPr>
      </w:pPr>
    </w:p>
    <w:p w14:paraId="55D9B884" w14:textId="4D0AB4AB" w:rsidR="00AE389F" w:rsidRPr="00F55611" w:rsidRDefault="00AE389F" w:rsidP="00AE389F">
      <w:pPr>
        <w:rPr>
          <w:b/>
          <w:bCs/>
          <w:lang w:val="en-US"/>
        </w:rPr>
      </w:pPr>
      <w:r w:rsidRPr="00F55611">
        <w:rPr>
          <w:b/>
          <w:bCs/>
          <w:lang w:val="en-US"/>
        </w:rPr>
        <w:t>Coordinating Lead Authors</w:t>
      </w:r>
      <w:r w:rsidR="0016503A">
        <w:rPr>
          <w:b/>
          <w:bCs/>
          <w:lang w:val="en-US"/>
        </w:rPr>
        <w:t>:</w:t>
      </w:r>
    </w:p>
    <w:p w14:paraId="1C887D77" w14:textId="77777777" w:rsidR="00AE389F" w:rsidRPr="00F55611" w:rsidRDefault="00AE389F" w:rsidP="00AE389F">
      <w:pPr>
        <w:rPr>
          <w:lang w:val="en-US"/>
        </w:rPr>
      </w:pPr>
      <w:r w:rsidRPr="00F55611">
        <w:rPr>
          <w:lang w:val="en-US"/>
        </w:rPr>
        <w:t>Paula A. Harrison (United Kingdom of Great Britain and Northern Ireland), Jennifer Hauck (Germany)</w:t>
      </w:r>
    </w:p>
    <w:p w14:paraId="3B420C15" w14:textId="77777777" w:rsidR="00AE389F" w:rsidRPr="00F55611" w:rsidRDefault="00AE389F" w:rsidP="00AE389F">
      <w:pPr>
        <w:rPr>
          <w:bCs/>
          <w:lang w:val="en-US"/>
        </w:rPr>
      </w:pPr>
    </w:p>
    <w:p w14:paraId="6FD650E7" w14:textId="3C732A4B" w:rsidR="00AE389F" w:rsidRPr="00F55611" w:rsidRDefault="00AE389F" w:rsidP="00AE389F">
      <w:pPr>
        <w:rPr>
          <w:b/>
          <w:bCs/>
          <w:lang w:val="en-US"/>
        </w:rPr>
      </w:pPr>
      <w:r w:rsidRPr="00F55611">
        <w:rPr>
          <w:b/>
          <w:bCs/>
          <w:lang w:val="en-US"/>
        </w:rPr>
        <w:t>Lead Authors</w:t>
      </w:r>
      <w:r w:rsidR="0016503A">
        <w:rPr>
          <w:b/>
          <w:bCs/>
          <w:lang w:val="en-US"/>
        </w:rPr>
        <w:t>:</w:t>
      </w:r>
    </w:p>
    <w:p w14:paraId="0BEA8E81" w14:textId="77777777" w:rsidR="00AE389F" w:rsidRPr="00F55611" w:rsidRDefault="00AE389F" w:rsidP="00AE389F">
      <w:pPr>
        <w:rPr>
          <w:lang w:val="en-US"/>
        </w:rPr>
      </w:pPr>
      <w:r w:rsidRPr="00F55611">
        <w:rPr>
          <w:rFonts w:eastAsiaTheme="minorEastAsia"/>
          <w:lang w:val="en-US"/>
        </w:rPr>
        <w:t>Gunnar Austrheim (Norway), Lluís Brotons (Spain), Matthew Cantele (Austria), Joachim Claudet (France), Christine Fürst (Germany), Antoine Guisan (Switzerland), Sandra Lavorel (France), Gunilla Almered Olsson (Sweden), Vânia Proença (Portugal), Christian Rixen (Switzerland), Fernando Santos-Martín (Spain), Martin Schlaepfer (Switzerland), Cosimo Solidoro (Italy), Zharas Takenov (Kazakhstan), Jozef Turok (Slovakia)</w:t>
      </w:r>
    </w:p>
    <w:p w14:paraId="4069A396" w14:textId="77777777" w:rsidR="00AE389F" w:rsidRPr="00F55611" w:rsidRDefault="00AE389F" w:rsidP="00AE389F">
      <w:pPr>
        <w:rPr>
          <w:lang w:val="en-US"/>
        </w:rPr>
      </w:pPr>
    </w:p>
    <w:p w14:paraId="2FB5783A" w14:textId="2D95C0CB" w:rsidR="00AE389F" w:rsidRPr="00F55611" w:rsidRDefault="00AE389F" w:rsidP="00AE389F">
      <w:pPr>
        <w:rPr>
          <w:lang w:val="en-US"/>
        </w:rPr>
      </w:pPr>
      <w:r w:rsidRPr="00F55611">
        <w:rPr>
          <w:b/>
          <w:bCs/>
          <w:lang w:val="en-US"/>
        </w:rPr>
        <w:t>Fellow</w:t>
      </w:r>
      <w:r w:rsidR="0016503A">
        <w:rPr>
          <w:b/>
          <w:bCs/>
          <w:lang w:val="en-US"/>
        </w:rPr>
        <w:t>:</w:t>
      </w:r>
    </w:p>
    <w:p w14:paraId="5FD20E87" w14:textId="77777777" w:rsidR="00AE389F" w:rsidRPr="00F55611" w:rsidRDefault="00AE389F" w:rsidP="00AE389F">
      <w:pPr>
        <w:rPr>
          <w:lang w:val="en-US"/>
        </w:rPr>
      </w:pPr>
      <w:r w:rsidRPr="00F55611">
        <w:rPr>
          <w:lang w:val="en-US"/>
        </w:rPr>
        <w:t>Zuzana V. Harmáčková (Czech Republic)</w:t>
      </w:r>
    </w:p>
    <w:p w14:paraId="1884397F" w14:textId="77777777" w:rsidR="00AE389F" w:rsidRPr="00F55611" w:rsidRDefault="00AE389F" w:rsidP="00AE389F">
      <w:pPr>
        <w:rPr>
          <w:b/>
          <w:bCs/>
          <w:lang w:val="en-US"/>
        </w:rPr>
      </w:pPr>
    </w:p>
    <w:p w14:paraId="239E788F" w14:textId="3A4E34F7" w:rsidR="00AE389F" w:rsidRPr="00F55611" w:rsidRDefault="00AE389F" w:rsidP="00AE389F">
      <w:pPr>
        <w:rPr>
          <w:b/>
          <w:bCs/>
          <w:lang w:val="en-US"/>
        </w:rPr>
      </w:pPr>
      <w:r w:rsidRPr="00F55611">
        <w:rPr>
          <w:b/>
          <w:bCs/>
          <w:lang w:val="en-US"/>
        </w:rPr>
        <w:t>Contributing Authors</w:t>
      </w:r>
      <w:r w:rsidR="0016503A">
        <w:rPr>
          <w:b/>
          <w:bCs/>
          <w:lang w:val="en-US"/>
        </w:rPr>
        <w:t>:</w:t>
      </w:r>
    </w:p>
    <w:p w14:paraId="1183BB00" w14:textId="54092763" w:rsidR="00AE389F" w:rsidRPr="00F55611" w:rsidRDefault="000F27A4" w:rsidP="00AE389F">
      <w:pPr>
        <w:spacing w:after="200"/>
        <w:rPr>
          <w:lang w:val="en-US"/>
        </w:rPr>
      </w:pPr>
      <w:r w:rsidRPr="00F55611">
        <w:rPr>
          <w:lang w:val="en-US"/>
        </w:rPr>
        <w:t>Armağan Aloe Karabulut</w:t>
      </w:r>
      <w:r w:rsidRPr="00F55611" w:rsidDel="00B134BF">
        <w:rPr>
          <w:rFonts w:eastAsiaTheme="minorEastAsia"/>
          <w:color w:val="000000" w:themeColor="text1"/>
          <w:lang w:val="en-US"/>
        </w:rPr>
        <w:t xml:space="preserve"> </w:t>
      </w:r>
      <w:r w:rsidRPr="00F55611">
        <w:rPr>
          <w:rFonts w:eastAsiaTheme="minorEastAsia"/>
          <w:color w:val="000000" w:themeColor="text1"/>
          <w:lang w:val="en-US"/>
        </w:rPr>
        <w:t>(Turkey),</w:t>
      </w:r>
      <w:r>
        <w:rPr>
          <w:rFonts w:eastAsiaTheme="minorEastAsia"/>
          <w:color w:val="000000" w:themeColor="text1"/>
          <w:lang w:val="en-US"/>
        </w:rPr>
        <w:t xml:space="preserve"> </w:t>
      </w:r>
      <w:r w:rsidR="00AE389F" w:rsidRPr="00F55611">
        <w:rPr>
          <w:lang w:val="en-US"/>
        </w:rPr>
        <w:t xml:space="preserve">Fanny Boeraeve (Belgium), </w:t>
      </w:r>
      <w:r w:rsidR="00AE389F" w:rsidRPr="00F55611">
        <w:rPr>
          <w:rFonts w:eastAsiaTheme="minorEastAsia"/>
          <w:lang w:val="en-US"/>
        </w:rPr>
        <w:t xml:space="preserve">Marta Coll Monton (France), Robert Dunford (United Kingdom of Great Britain and Northern Ireland), Niki Frantzeskaki (Greece), </w:t>
      </w:r>
      <w:r w:rsidR="00AE389F" w:rsidRPr="00F55611">
        <w:rPr>
          <w:lang w:val="en-US"/>
        </w:rPr>
        <w:t>Yuliana Griewald (Russian Federation</w:t>
      </w:r>
      <w:r w:rsidR="001F50BE">
        <w:rPr>
          <w:lang w:val="en-US"/>
        </w:rPr>
        <w:t>/Germany</w:t>
      </w:r>
      <w:r w:rsidR="00AE389F" w:rsidRPr="00F55611">
        <w:rPr>
          <w:lang w:val="en-US"/>
        </w:rPr>
        <w:t xml:space="preserve">), Karl Grigulis (France), Sander Jacobs (Belgium), </w:t>
      </w:r>
      <w:r w:rsidR="00AE389F" w:rsidRPr="00F55611">
        <w:rPr>
          <w:rFonts w:eastAsiaTheme="minorEastAsia"/>
          <w:lang w:val="en-US"/>
        </w:rPr>
        <w:t xml:space="preserve">Jan Janse (The Netherlands), </w:t>
      </w:r>
      <w:r w:rsidR="00AE389F" w:rsidRPr="00F55611">
        <w:rPr>
          <w:lang w:val="en-US"/>
        </w:rPr>
        <w:t xml:space="preserve">Viktar Kireyeu (Belarus), </w:t>
      </w:r>
      <w:r w:rsidR="00AE389F" w:rsidRPr="00F55611">
        <w:rPr>
          <w:rFonts w:eastAsiaTheme="minorEastAsia"/>
          <w:lang w:val="en-US"/>
        </w:rPr>
        <w:t>Kasper Kok (The Netherlands), Anastasia Lobanova (Russian Federation</w:t>
      </w:r>
      <w:r w:rsidR="000E54C5">
        <w:rPr>
          <w:rFonts w:eastAsiaTheme="minorEastAsia"/>
          <w:lang w:val="en-US"/>
        </w:rPr>
        <w:t>/Germany</w:t>
      </w:r>
      <w:r w:rsidR="00AE389F" w:rsidRPr="00F55611">
        <w:rPr>
          <w:rFonts w:eastAsiaTheme="minorEastAsia"/>
          <w:lang w:val="en-US"/>
        </w:rPr>
        <w:t xml:space="preserve">), Alejandra Morán-Ordóñez (Spain), Simona Pedde (Italy), </w:t>
      </w:r>
      <w:r w:rsidR="00AE389F" w:rsidRPr="00F55611">
        <w:rPr>
          <w:lang w:val="en-US"/>
        </w:rPr>
        <w:t xml:space="preserve">Anton Shkaruba (Belarus), Anthony Sonrel (Switzerland), </w:t>
      </w:r>
      <w:r w:rsidR="00AE389F" w:rsidRPr="00F55611">
        <w:rPr>
          <w:rFonts w:eastAsia="Times New Roman"/>
          <w:lang w:val="en-US"/>
        </w:rPr>
        <w:t>Fernando Viñegla (Spain), M</w:t>
      </w:r>
      <w:r w:rsidR="00AE389F" w:rsidRPr="00F55611">
        <w:rPr>
          <w:lang w:val="en-US"/>
        </w:rPr>
        <w:t>arten Winter</w:t>
      </w:r>
      <w:r w:rsidR="00AE389F" w:rsidRPr="00F55611">
        <w:rPr>
          <w:rFonts w:eastAsiaTheme="minorEastAsia"/>
          <w:lang w:val="en-US"/>
        </w:rPr>
        <w:t xml:space="preserve"> (Germany), Yves Zinngrebe (Germany)</w:t>
      </w:r>
    </w:p>
    <w:p w14:paraId="05A9B98F" w14:textId="77777777" w:rsidR="00AE389F" w:rsidRPr="00F55611" w:rsidRDefault="00AE389F" w:rsidP="00AE389F">
      <w:pPr>
        <w:rPr>
          <w:lang w:val="en-US"/>
        </w:rPr>
      </w:pPr>
    </w:p>
    <w:p w14:paraId="5B404C29" w14:textId="128968B0" w:rsidR="00AE389F" w:rsidRPr="00F55611" w:rsidRDefault="00AE389F" w:rsidP="00AE389F">
      <w:pPr>
        <w:rPr>
          <w:b/>
          <w:bCs/>
          <w:lang w:val="en-US"/>
        </w:rPr>
      </w:pPr>
      <w:r w:rsidRPr="00F55611">
        <w:rPr>
          <w:b/>
          <w:bCs/>
          <w:lang w:val="en-US"/>
        </w:rPr>
        <w:t>Review Editors</w:t>
      </w:r>
      <w:r w:rsidR="0016503A">
        <w:rPr>
          <w:b/>
          <w:bCs/>
          <w:lang w:val="en-US"/>
        </w:rPr>
        <w:t>:</w:t>
      </w:r>
    </w:p>
    <w:p w14:paraId="4CB696FD" w14:textId="77777777" w:rsidR="00AE389F" w:rsidRPr="00F55611" w:rsidRDefault="00AE389F" w:rsidP="00AE389F">
      <w:pPr>
        <w:rPr>
          <w:lang w:val="en-US"/>
        </w:rPr>
      </w:pPr>
      <w:r w:rsidRPr="00F55611">
        <w:rPr>
          <w:lang w:val="en-US"/>
        </w:rPr>
        <w:t>Ian Holman (United Kingdom of Great Britain and Northern Ireland), Tobias Plieninger (Germany)</w:t>
      </w:r>
    </w:p>
    <w:p w14:paraId="6BA38C5E" w14:textId="77777777" w:rsidR="0016503A" w:rsidRDefault="0016503A" w:rsidP="00AE389F">
      <w:pPr>
        <w:rPr>
          <w:lang w:val="en-US"/>
        </w:rPr>
      </w:pPr>
    </w:p>
    <w:p w14:paraId="05C9D945" w14:textId="345838F2" w:rsidR="0016503A" w:rsidRDefault="0016503A" w:rsidP="00AE389F">
      <w:pPr>
        <w:rPr>
          <w:b/>
          <w:lang w:val="en-US"/>
        </w:rPr>
      </w:pPr>
      <w:r w:rsidRPr="001F42ED">
        <w:rPr>
          <w:b/>
          <w:lang w:val="en-US"/>
        </w:rPr>
        <w:t>This chapter should be cited as:</w:t>
      </w:r>
    </w:p>
    <w:p w14:paraId="378D675E" w14:textId="3B96844D" w:rsidR="00532F7A" w:rsidRPr="001F42ED" w:rsidRDefault="00532F7A" w:rsidP="00AE389F">
      <w:pPr>
        <w:rPr>
          <w:b/>
          <w:lang w:val="en-US"/>
        </w:rPr>
      </w:pPr>
      <w:r>
        <w:rPr>
          <w:rFonts w:eastAsia="Times New Roman"/>
        </w:rPr>
        <w:t xml:space="preserve">Harrison, P. A., Hauck, J., </w:t>
      </w:r>
      <w:r w:rsidRPr="00F55611">
        <w:rPr>
          <w:rFonts w:eastAsiaTheme="minorEastAsia"/>
          <w:lang w:val="en-US"/>
        </w:rPr>
        <w:t>Austrheim</w:t>
      </w:r>
      <w:r>
        <w:rPr>
          <w:rFonts w:eastAsiaTheme="minorEastAsia"/>
          <w:lang w:val="en-US"/>
        </w:rPr>
        <w:t xml:space="preserve">, G., Brotons, L., Cantele, M., Claudet, J., </w:t>
      </w:r>
      <w:r w:rsidRPr="00F55611">
        <w:rPr>
          <w:rFonts w:eastAsiaTheme="minorEastAsia"/>
          <w:lang w:val="en-US"/>
        </w:rPr>
        <w:t>Fürst</w:t>
      </w:r>
      <w:r>
        <w:rPr>
          <w:rFonts w:eastAsiaTheme="minorEastAsia"/>
          <w:lang w:val="en-US"/>
        </w:rPr>
        <w:t xml:space="preserve">, C., Guisan, A., </w:t>
      </w:r>
      <w:r w:rsidRPr="00F55611">
        <w:rPr>
          <w:lang w:val="en-US"/>
        </w:rPr>
        <w:t>Harmáčková</w:t>
      </w:r>
      <w:r>
        <w:rPr>
          <w:lang w:val="en-US"/>
        </w:rPr>
        <w:t>, Z. V.,</w:t>
      </w:r>
      <w:r>
        <w:rPr>
          <w:rFonts w:eastAsiaTheme="minorEastAsia"/>
          <w:lang w:val="en-US"/>
        </w:rPr>
        <w:t xml:space="preserve"> Lavorel, S., Olsson, G. A., </w:t>
      </w:r>
      <w:r w:rsidRPr="00F55611">
        <w:rPr>
          <w:rFonts w:eastAsiaTheme="minorEastAsia"/>
          <w:lang w:val="en-US"/>
        </w:rPr>
        <w:t>Proença</w:t>
      </w:r>
      <w:r>
        <w:rPr>
          <w:rFonts w:eastAsiaTheme="minorEastAsia"/>
          <w:lang w:val="en-US"/>
        </w:rPr>
        <w:t xml:space="preserve">, V., Rixen, C., Santos-Martín, F., </w:t>
      </w:r>
      <w:r w:rsidRPr="00F55611">
        <w:rPr>
          <w:rFonts w:eastAsiaTheme="minorEastAsia"/>
          <w:lang w:val="en-US"/>
        </w:rPr>
        <w:t>Schlaepfer</w:t>
      </w:r>
      <w:r>
        <w:rPr>
          <w:rFonts w:eastAsiaTheme="minorEastAsia"/>
          <w:lang w:val="en-US"/>
        </w:rPr>
        <w:t>, M., Solidoro, C., Takenov, Z. and Turok, J.</w:t>
      </w:r>
      <w:r w:rsidRPr="002F5720">
        <w:rPr>
          <w:rFonts w:eastAsia="Times New Roman"/>
        </w:rPr>
        <w:t xml:space="preserve"> Chapter </w:t>
      </w:r>
      <w:r>
        <w:rPr>
          <w:rFonts w:eastAsia="Times New Roman"/>
        </w:rPr>
        <w:t>5</w:t>
      </w:r>
      <w:r w:rsidRPr="002F5720">
        <w:rPr>
          <w:rFonts w:eastAsia="Times New Roman"/>
        </w:rPr>
        <w:t xml:space="preserve">: </w:t>
      </w:r>
      <w:r>
        <w:rPr>
          <w:rFonts w:eastAsia="Times New Roman"/>
        </w:rPr>
        <w:t>Current and future interactions between nature and society</w:t>
      </w:r>
      <w:r w:rsidRPr="002F5720">
        <w:rPr>
          <w:rFonts w:eastAsia="Times New Roman"/>
        </w:rPr>
        <w:t>. In IPBES (2018): The IPBES regional assessment report on biodiversity and ecosystem services for Europe and Central Asia. Rounsevell, M., Fischer, M., Torre-Marin Rando, A. and Mader, A. (eds.). Secretariat of the Intergovernmental Science-Policy Platform on Biodiversity and Ecosystem services, Bonn, Germany, pp. xx-xx.</w:t>
      </w:r>
    </w:p>
    <w:p w14:paraId="13CB3670" w14:textId="1840B76F" w:rsidR="00AE389F" w:rsidRPr="00F55611" w:rsidRDefault="00AE389F" w:rsidP="00AE389F">
      <w:pPr>
        <w:rPr>
          <w:lang w:val="en-US"/>
        </w:rPr>
      </w:pPr>
      <w:r w:rsidRPr="00F55611">
        <w:rPr>
          <w:lang w:val="en-US"/>
        </w:rPr>
        <w:br w:type="page"/>
      </w:r>
    </w:p>
    <w:p w14:paraId="0D88A4F6" w14:textId="77777777" w:rsidR="00770B29" w:rsidRPr="00770B29" w:rsidRDefault="00770B29" w:rsidP="00770B29">
      <w:pPr>
        <w:rPr>
          <w:b/>
          <w:sz w:val="28"/>
          <w:szCs w:val="28"/>
        </w:rPr>
      </w:pPr>
      <w:bookmarkStart w:id="1548" w:name="_Toc477172669"/>
      <w:bookmarkStart w:id="1549" w:name="_Toc500507584"/>
      <w:bookmarkStart w:id="1550" w:name="_Toc450554915"/>
      <w:r w:rsidRPr="00770B29">
        <w:rPr>
          <w:b/>
          <w:sz w:val="28"/>
          <w:szCs w:val="28"/>
        </w:rPr>
        <w:lastRenderedPageBreak/>
        <w:t>Table of contents</w:t>
      </w:r>
    </w:p>
    <w:p w14:paraId="19F35114" w14:textId="040BE057" w:rsidR="00ED7AAA" w:rsidRDefault="00E80BE7">
      <w:pPr>
        <w:pStyle w:val="TOC1"/>
        <w:tabs>
          <w:tab w:val="left" w:pos="440"/>
          <w:tab w:val="right" w:leader="dot" w:pos="9060"/>
        </w:tabs>
        <w:rPr>
          <w:rFonts w:eastAsiaTheme="minorEastAsia"/>
          <w:lang w:eastAsia="en-GB"/>
        </w:rPr>
      </w:pPr>
      <w:r>
        <w:fldChar w:fldCharType="begin"/>
      </w:r>
      <w:r>
        <w:instrText xml:space="preserve"> TOC \b ach5 \* MERGEFORMAT </w:instrText>
      </w:r>
      <w:r>
        <w:fldChar w:fldCharType="separate"/>
      </w:r>
      <w:r w:rsidR="00ED7AAA" w:rsidRPr="003E269C">
        <w:rPr>
          <w:lang w:val="en-US"/>
        </w:rPr>
        <w:t>5</w:t>
      </w:r>
      <w:r w:rsidR="00ED7AAA">
        <w:rPr>
          <w:rFonts w:eastAsiaTheme="minorEastAsia"/>
          <w:lang w:eastAsia="en-GB"/>
        </w:rPr>
        <w:tab/>
      </w:r>
      <w:r w:rsidR="00ED7AAA" w:rsidRPr="003E269C">
        <w:rPr>
          <w:lang w:val="en-US"/>
        </w:rPr>
        <w:t>Chapter 5: Current and future interactions between nature and society</w:t>
      </w:r>
      <w:r w:rsidR="00ED7AAA">
        <w:tab/>
      </w:r>
      <w:r w:rsidR="00ED7AAA">
        <w:fldChar w:fldCharType="begin"/>
      </w:r>
      <w:r w:rsidR="00ED7AAA">
        <w:instrText xml:space="preserve"> PAGEREF _Toc519504724 \h </w:instrText>
      </w:r>
      <w:r w:rsidR="00ED7AAA">
        <w:fldChar w:fldCharType="separate"/>
      </w:r>
      <w:r w:rsidR="00B40E12">
        <w:t>810</w:t>
      </w:r>
      <w:r w:rsidR="00ED7AAA">
        <w:fldChar w:fldCharType="end"/>
      </w:r>
    </w:p>
    <w:p w14:paraId="267A2C55" w14:textId="5710A177" w:rsidR="00ED7AAA" w:rsidRDefault="00ED7AAA">
      <w:pPr>
        <w:pStyle w:val="TOC2"/>
        <w:tabs>
          <w:tab w:val="right" w:leader="dot" w:pos="9060"/>
        </w:tabs>
        <w:rPr>
          <w:rFonts w:eastAsiaTheme="minorEastAsia"/>
          <w:lang w:eastAsia="en-GB"/>
        </w:rPr>
      </w:pPr>
      <w:r>
        <w:rPr>
          <w:lang w:bidi="en-US"/>
        </w:rPr>
        <w:t>Executive Summary</w:t>
      </w:r>
      <w:r>
        <w:tab/>
      </w:r>
      <w:r>
        <w:fldChar w:fldCharType="begin"/>
      </w:r>
      <w:r>
        <w:instrText xml:space="preserve"> PAGEREF _Toc519504725 \h </w:instrText>
      </w:r>
      <w:r>
        <w:fldChar w:fldCharType="separate"/>
      </w:r>
      <w:r w:rsidR="00B40E12">
        <w:t>813</w:t>
      </w:r>
      <w:r>
        <w:fldChar w:fldCharType="end"/>
      </w:r>
    </w:p>
    <w:p w14:paraId="380377F8" w14:textId="44D8632F" w:rsidR="00ED7AAA" w:rsidRDefault="00ED7AAA">
      <w:pPr>
        <w:pStyle w:val="TOC2"/>
        <w:tabs>
          <w:tab w:val="left" w:pos="720"/>
          <w:tab w:val="right" w:leader="dot" w:pos="9060"/>
        </w:tabs>
        <w:rPr>
          <w:rFonts w:eastAsiaTheme="minorEastAsia"/>
          <w:lang w:eastAsia="en-GB"/>
        </w:rPr>
      </w:pPr>
      <w:r>
        <w:rPr>
          <w:lang w:bidi="en-US"/>
        </w:rPr>
        <w:t>5.1</w:t>
      </w:r>
      <w:r>
        <w:rPr>
          <w:rFonts w:eastAsiaTheme="minorEastAsia"/>
          <w:lang w:eastAsia="en-GB"/>
        </w:rPr>
        <w:tab/>
      </w:r>
      <w:r>
        <w:rPr>
          <w:lang w:bidi="en-US"/>
        </w:rPr>
        <w:t>Introduction</w:t>
      </w:r>
      <w:r>
        <w:tab/>
      </w:r>
      <w:r>
        <w:fldChar w:fldCharType="begin"/>
      </w:r>
      <w:r>
        <w:instrText xml:space="preserve"> PAGEREF _Toc519504726 \h </w:instrText>
      </w:r>
      <w:r>
        <w:fldChar w:fldCharType="separate"/>
      </w:r>
      <w:r w:rsidR="00B40E12">
        <w:t>818</w:t>
      </w:r>
      <w:r>
        <w:fldChar w:fldCharType="end"/>
      </w:r>
    </w:p>
    <w:p w14:paraId="781E3CAF" w14:textId="13E1F34B" w:rsidR="00ED7AAA" w:rsidRDefault="00ED7AAA">
      <w:pPr>
        <w:pStyle w:val="TOC3"/>
        <w:tabs>
          <w:tab w:val="left" w:pos="1200"/>
          <w:tab w:val="right" w:leader="dot" w:pos="9060"/>
        </w:tabs>
        <w:rPr>
          <w:rFonts w:eastAsiaTheme="minorEastAsia"/>
          <w:lang w:eastAsia="en-GB"/>
        </w:rPr>
      </w:pPr>
      <w:r w:rsidRPr="003E269C">
        <w:rPr>
          <w:lang w:val="en-US"/>
        </w:rPr>
        <w:t>5.1.1</w:t>
      </w:r>
      <w:r>
        <w:rPr>
          <w:rFonts w:eastAsiaTheme="minorEastAsia"/>
          <w:lang w:eastAsia="en-GB"/>
        </w:rPr>
        <w:tab/>
      </w:r>
      <w:r w:rsidRPr="003E269C">
        <w:rPr>
          <w:lang w:val="en-US"/>
        </w:rPr>
        <w:t>Chapter aims and structure</w:t>
      </w:r>
      <w:r>
        <w:tab/>
      </w:r>
      <w:r>
        <w:fldChar w:fldCharType="begin"/>
      </w:r>
      <w:r>
        <w:instrText xml:space="preserve"> PAGEREF _Toc519504727 \h </w:instrText>
      </w:r>
      <w:r>
        <w:fldChar w:fldCharType="separate"/>
      </w:r>
      <w:r w:rsidR="00B40E12">
        <w:t>818</w:t>
      </w:r>
      <w:r>
        <w:fldChar w:fldCharType="end"/>
      </w:r>
    </w:p>
    <w:p w14:paraId="3B0AEC60" w14:textId="38D0F6D2" w:rsidR="00ED7AAA" w:rsidRDefault="00ED7AAA">
      <w:pPr>
        <w:pStyle w:val="TOC3"/>
        <w:tabs>
          <w:tab w:val="left" w:pos="1200"/>
          <w:tab w:val="right" w:leader="dot" w:pos="9060"/>
        </w:tabs>
        <w:rPr>
          <w:rFonts w:eastAsiaTheme="minorEastAsia"/>
          <w:lang w:eastAsia="en-GB"/>
        </w:rPr>
      </w:pPr>
      <w:r w:rsidRPr="003E269C">
        <w:rPr>
          <w:lang w:val="en-US"/>
        </w:rPr>
        <w:t>5.1.2</w:t>
      </w:r>
      <w:r>
        <w:rPr>
          <w:rFonts w:eastAsiaTheme="minorEastAsia"/>
          <w:lang w:eastAsia="en-GB"/>
        </w:rPr>
        <w:tab/>
      </w:r>
      <w:r w:rsidRPr="003E269C">
        <w:rPr>
          <w:lang w:val="en-US"/>
        </w:rPr>
        <w:t>Framing futures in the context of global sustainability targets and policy goals</w:t>
      </w:r>
      <w:r>
        <w:tab/>
      </w:r>
      <w:r>
        <w:fldChar w:fldCharType="begin"/>
      </w:r>
      <w:r>
        <w:instrText xml:space="preserve"> PAGEREF _Toc519504728 \h </w:instrText>
      </w:r>
      <w:r>
        <w:fldChar w:fldCharType="separate"/>
      </w:r>
      <w:r w:rsidR="00B40E12">
        <w:t>821</w:t>
      </w:r>
      <w:r>
        <w:fldChar w:fldCharType="end"/>
      </w:r>
    </w:p>
    <w:p w14:paraId="2D1B00CF" w14:textId="7A5FCFA6" w:rsidR="00ED7AAA" w:rsidRDefault="00ED7AAA">
      <w:pPr>
        <w:pStyle w:val="TOC2"/>
        <w:tabs>
          <w:tab w:val="left" w:pos="720"/>
          <w:tab w:val="right" w:leader="dot" w:pos="9060"/>
        </w:tabs>
        <w:rPr>
          <w:rFonts w:eastAsiaTheme="minorEastAsia"/>
          <w:lang w:eastAsia="en-GB"/>
        </w:rPr>
      </w:pPr>
      <w:r>
        <w:rPr>
          <w:lang w:bidi="en-US"/>
        </w:rPr>
        <w:t>5.2</w:t>
      </w:r>
      <w:r>
        <w:rPr>
          <w:rFonts w:eastAsiaTheme="minorEastAsia"/>
          <w:lang w:eastAsia="en-GB"/>
        </w:rPr>
        <w:tab/>
      </w:r>
      <w:r>
        <w:rPr>
          <w:lang w:bidi="en-US"/>
        </w:rPr>
        <w:t>Plausible futures for Europe and Central Asia</w:t>
      </w:r>
      <w:r>
        <w:tab/>
      </w:r>
      <w:r>
        <w:fldChar w:fldCharType="begin"/>
      </w:r>
      <w:r>
        <w:instrText xml:space="preserve"> PAGEREF _Toc519504729 \h </w:instrText>
      </w:r>
      <w:r>
        <w:fldChar w:fldCharType="separate"/>
      </w:r>
      <w:r w:rsidR="00B40E12">
        <w:t>823</w:t>
      </w:r>
      <w:r>
        <w:fldChar w:fldCharType="end"/>
      </w:r>
    </w:p>
    <w:p w14:paraId="7FFAC82E" w14:textId="57382A88" w:rsidR="00ED7AAA" w:rsidRDefault="00ED7AAA">
      <w:pPr>
        <w:pStyle w:val="TOC3"/>
        <w:tabs>
          <w:tab w:val="left" w:pos="1200"/>
          <w:tab w:val="right" w:leader="dot" w:pos="9060"/>
        </w:tabs>
        <w:rPr>
          <w:rFonts w:eastAsiaTheme="minorEastAsia"/>
          <w:lang w:eastAsia="en-GB"/>
        </w:rPr>
      </w:pPr>
      <w:r w:rsidRPr="003E269C">
        <w:rPr>
          <w:lang w:val="en-US"/>
        </w:rPr>
        <w:t>5.2.1</w:t>
      </w:r>
      <w:r>
        <w:rPr>
          <w:rFonts w:eastAsiaTheme="minorEastAsia"/>
          <w:lang w:eastAsia="en-GB"/>
        </w:rPr>
        <w:tab/>
      </w:r>
      <w:r w:rsidRPr="003E269C">
        <w:rPr>
          <w:lang w:val="en-US"/>
        </w:rPr>
        <w:t>Review of exploratory scenarios for Europe and Central Asia</w:t>
      </w:r>
      <w:r>
        <w:tab/>
      </w:r>
      <w:r>
        <w:fldChar w:fldCharType="begin"/>
      </w:r>
      <w:r>
        <w:instrText xml:space="preserve"> PAGEREF _Toc519504730 \h </w:instrText>
      </w:r>
      <w:r>
        <w:fldChar w:fldCharType="separate"/>
      </w:r>
      <w:r w:rsidR="00B40E12">
        <w:t>824</w:t>
      </w:r>
      <w:r>
        <w:fldChar w:fldCharType="end"/>
      </w:r>
    </w:p>
    <w:p w14:paraId="52DE9BC0" w14:textId="2BCC59A8" w:rsidR="00ED7AAA" w:rsidRDefault="00ED7AAA">
      <w:pPr>
        <w:pStyle w:val="TOC3"/>
        <w:tabs>
          <w:tab w:val="left" w:pos="1200"/>
          <w:tab w:val="right" w:leader="dot" w:pos="9060"/>
        </w:tabs>
        <w:rPr>
          <w:rFonts w:eastAsiaTheme="minorEastAsia"/>
          <w:lang w:eastAsia="en-GB"/>
        </w:rPr>
      </w:pPr>
      <w:r w:rsidRPr="003E269C">
        <w:rPr>
          <w:lang w:val="en-US"/>
        </w:rPr>
        <w:t>5.2.2</w:t>
      </w:r>
      <w:r>
        <w:rPr>
          <w:rFonts w:eastAsiaTheme="minorEastAsia"/>
          <w:lang w:eastAsia="en-GB"/>
        </w:rPr>
        <w:tab/>
      </w:r>
      <w:r w:rsidRPr="003E269C">
        <w:rPr>
          <w:lang w:val="en-US"/>
        </w:rPr>
        <w:t>Types of plausible futures for Europe and Central Asia</w:t>
      </w:r>
      <w:r>
        <w:tab/>
      </w:r>
      <w:r>
        <w:fldChar w:fldCharType="begin"/>
      </w:r>
      <w:r>
        <w:instrText xml:space="preserve"> PAGEREF _Toc519504731 \h </w:instrText>
      </w:r>
      <w:r>
        <w:fldChar w:fldCharType="separate"/>
      </w:r>
      <w:r w:rsidR="00B40E12">
        <w:t>828</w:t>
      </w:r>
      <w:r>
        <w:fldChar w:fldCharType="end"/>
      </w:r>
    </w:p>
    <w:p w14:paraId="4109E526" w14:textId="434BBFBB" w:rsidR="00ED7AAA" w:rsidRDefault="00ED7AAA">
      <w:pPr>
        <w:pStyle w:val="TOC3"/>
        <w:tabs>
          <w:tab w:val="left" w:pos="1200"/>
          <w:tab w:val="right" w:leader="dot" w:pos="9060"/>
        </w:tabs>
        <w:rPr>
          <w:rFonts w:eastAsiaTheme="minorEastAsia"/>
          <w:lang w:eastAsia="en-GB"/>
        </w:rPr>
      </w:pPr>
      <w:r w:rsidRPr="003E269C">
        <w:rPr>
          <w:lang w:val="en-US"/>
        </w:rPr>
        <w:t>5.2.3</w:t>
      </w:r>
      <w:r>
        <w:rPr>
          <w:rFonts w:eastAsiaTheme="minorEastAsia"/>
          <w:lang w:eastAsia="en-GB"/>
        </w:rPr>
        <w:tab/>
      </w:r>
      <w:r w:rsidRPr="003E269C">
        <w:rPr>
          <w:lang w:val="en-US"/>
        </w:rPr>
        <w:t>Description of plausible futures for Europe and Central Asia</w:t>
      </w:r>
      <w:r>
        <w:tab/>
      </w:r>
      <w:r>
        <w:fldChar w:fldCharType="begin"/>
      </w:r>
      <w:r>
        <w:instrText xml:space="preserve"> PAGEREF _Toc519504732 \h </w:instrText>
      </w:r>
      <w:r>
        <w:fldChar w:fldCharType="separate"/>
      </w:r>
      <w:r w:rsidR="00B40E12">
        <w:t>831</w:t>
      </w:r>
      <w:r>
        <w:fldChar w:fldCharType="end"/>
      </w:r>
    </w:p>
    <w:p w14:paraId="33A8B8D3" w14:textId="4B85AF87" w:rsidR="00ED7AAA" w:rsidRDefault="00ED7AAA">
      <w:pPr>
        <w:pStyle w:val="TOC4"/>
        <w:tabs>
          <w:tab w:val="left" w:pos="1680"/>
          <w:tab w:val="right" w:leader="dot" w:pos="9060"/>
        </w:tabs>
        <w:rPr>
          <w:noProof/>
          <w:sz w:val="22"/>
          <w:szCs w:val="22"/>
          <w:lang w:val="en-GB" w:eastAsia="en-GB"/>
        </w:rPr>
      </w:pPr>
      <w:r>
        <w:rPr>
          <w:noProof/>
        </w:rPr>
        <w:t>5.2.3.1</w:t>
      </w:r>
      <w:r>
        <w:rPr>
          <w:noProof/>
          <w:sz w:val="22"/>
          <w:szCs w:val="22"/>
          <w:lang w:val="en-GB" w:eastAsia="en-GB"/>
        </w:rPr>
        <w:tab/>
      </w:r>
      <w:r>
        <w:rPr>
          <w:noProof/>
        </w:rPr>
        <w:t>Business-as-usual</w:t>
      </w:r>
      <w:r>
        <w:rPr>
          <w:noProof/>
        </w:rPr>
        <w:tab/>
      </w:r>
      <w:r>
        <w:rPr>
          <w:noProof/>
        </w:rPr>
        <w:fldChar w:fldCharType="begin"/>
      </w:r>
      <w:r>
        <w:rPr>
          <w:noProof/>
        </w:rPr>
        <w:instrText xml:space="preserve"> PAGEREF _Toc519504733 \h </w:instrText>
      </w:r>
      <w:r>
        <w:rPr>
          <w:noProof/>
        </w:rPr>
      </w:r>
      <w:r>
        <w:rPr>
          <w:noProof/>
        </w:rPr>
        <w:fldChar w:fldCharType="separate"/>
      </w:r>
      <w:r w:rsidR="00B40E12">
        <w:rPr>
          <w:noProof/>
        </w:rPr>
        <w:t>834</w:t>
      </w:r>
      <w:r>
        <w:rPr>
          <w:noProof/>
        </w:rPr>
        <w:fldChar w:fldCharType="end"/>
      </w:r>
    </w:p>
    <w:p w14:paraId="6AC73E35" w14:textId="6D8843F4" w:rsidR="00ED7AAA" w:rsidRDefault="00ED7AAA">
      <w:pPr>
        <w:pStyle w:val="TOC4"/>
        <w:tabs>
          <w:tab w:val="left" w:pos="1680"/>
          <w:tab w:val="right" w:leader="dot" w:pos="9060"/>
        </w:tabs>
        <w:rPr>
          <w:noProof/>
          <w:sz w:val="22"/>
          <w:szCs w:val="22"/>
          <w:lang w:val="en-GB" w:eastAsia="en-GB"/>
        </w:rPr>
      </w:pPr>
      <w:r>
        <w:rPr>
          <w:noProof/>
        </w:rPr>
        <w:t>5.2.3.2</w:t>
      </w:r>
      <w:r>
        <w:rPr>
          <w:noProof/>
          <w:sz w:val="22"/>
          <w:szCs w:val="22"/>
          <w:lang w:val="en-GB" w:eastAsia="en-GB"/>
        </w:rPr>
        <w:tab/>
      </w:r>
      <w:r>
        <w:rPr>
          <w:noProof/>
        </w:rPr>
        <w:t>Economic optimism</w:t>
      </w:r>
      <w:r>
        <w:rPr>
          <w:noProof/>
        </w:rPr>
        <w:tab/>
      </w:r>
      <w:r>
        <w:rPr>
          <w:noProof/>
        </w:rPr>
        <w:fldChar w:fldCharType="begin"/>
      </w:r>
      <w:r>
        <w:rPr>
          <w:noProof/>
        </w:rPr>
        <w:instrText xml:space="preserve"> PAGEREF _Toc519504734 \h </w:instrText>
      </w:r>
      <w:r>
        <w:rPr>
          <w:noProof/>
        </w:rPr>
      </w:r>
      <w:r>
        <w:rPr>
          <w:noProof/>
        </w:rPr>
        <w:fldChar w:fldCharType="separate"/>
      </w:r>
      <w:r w:rsidR="00B40E12">
        <w:rPr>
          <w:noProof/>
        </w:rPr>
        <w:t>835</w:t>
      </w:r>
      <w:r>
        <w:rPr>
          <w:noProof/>
        </w:rPr>
        <w:fldChar w:fldCharType="end"/>
      </w:r>
    </w:p>
    <w:p w14:paraId="78AA62FF" w14:textId="6BCBD4C4" w:rsidR="00ED7AAA" w:rsidRDefault="00ED7AAA">
      <w:pPr>
        <w:pStyle w:val="TOC4"/>
        <w:tabs>
          <w:tab w:val="left" w:pos="1680"/>
          <w:tab w:val="right" w:leader="dot" w:pos="9060"/>
        </w:tabs>
        <w:rPr>
          <w:noProof/>
          <w:sz w:val="22"/>
          <w:szCs w:val="22"/>
          <w:lang w:val="en-GB" w:eastAsia="en-GB"/>
        </w:rPr>
      </w:pPr>
      <w:r>
        <w:rPr>
          <w:noProof/>
        </w:rPr>
        <w:t>5.2.3.3</w:t>
      </w:r>
      <w:r>
        <w:rPr>
          <w:noProof/>
          <w:sz w:val="22"/>
          <w:szCs w:val="22"/>
          <w:lang w:val="en-GB" w:eastAsia="en-GB"/>
        </w:rPr>
        <w:tab/>
      </w:r>
      <w:r>
        <w:rPr>
          <w:noProof/>
        </w:rPr>
        <w:t>Regional competition</w:t>
      </w:r>
      <w:r>
        <w:rPr>
          <w:noProof/>
        </w:rPr>
        <w:tab/>
      </w:r>
      <w:r>
        <w:rPr>
          <w:noProof/>
        </w:rPr>
        <w:fldChar w:fldCharType="begin"/>
      </w:r>
      <w:r>
        <w:rPr>
          <w:noProof/>
        </w:rPr>
        <w:instrText xml:space="preserve"> PAGEREF _Toc519504735 \h </w:instrText>
      </w:r>
      <w:r>
        <w:rPr>
          <w:noProof/>
        </w:rPr>
      </w:r>
      <w:r>
        <w:rPr>
          <w:noProof/>
        </w:rPr>
        <w:fldChar w:fldCharType="separate"/>
      </w:r>
      <w:r w:rsidR="00B40E12">
        <w:rPr>
          <w:noProof/>
        </w:rPr>
        <w:t>836</w:t>
      </w:r>
      <w:r>
        <w:rPr>
          <w:noProof/>
        </w:rPr>
        <w:fldChar w:fldCharType="end"/>
      </w:r>
    </w:p>
    <w:p w14:paraId="3BA4D8A2" w14:textId="0B5C9ECF" w:rsidR="00ED7AAA" w:rsidRDefault="00ED7AAA">
      <w:pPr>
        <w:pStyle w:val="TOC4"/>
        <w:tabs>
          <w:tab w:val="left" w:pos="1680"/>
          <w:tab w:val="right" w:leader="dot" w:pos="9060"/>
        </w:tabs>
        <w:rPr>
          <w:noProof/>
          <w:sz w:val="22"/>
          <w:szCs w:val="22"/>
          <w:lang w:val="en-GB" w:eastAsia="en-GB"/>
        </w:rPr>
      </w:pPr>
      <w:r>
        <w:rPr>
          <w:noProof/>
        </w:rPr>
        <w:t>5.2.3.4</w:t>
      </w:r>
      <w:r>
        <w:rPr>
          <w:noProof/>
          <w:sz w:val="22"/>
          <w:szCs w:val="22"/>
          <w:lang w:val="en-GB" w:eastAsia="en-GB"/>
        </w:rPr>
        <w:tab/>
      </w:r>
      <w:r>
        <w:rPr>
          <w:noProof/>
        </w:rPr>
        <w:t>Regional sustainability</w:t>
      </w:r>
      <w:r>
        <w:rPr>
          <w:noProof/>
        </w:rPr>
        <w:tab/>
      </w:r>
      <w:r>
        <w:rPr>
          <w:noProof/>
        </w:rPr>
        <w:fldChar w:fldCharType="begin"/>
      </w:r>
      <w:r>
        <w:rPr>
          <w:noProof/>
        </w:rPr>
        <w:instrText xml:space="preserve"> PAGEREF _Toc519504736 \h </w:instrText>
      </w:r>
      <w:r>
        <w:rPr>
          <w:noProof/>
        </w:rPr>
      </w:r>
      <w:r>
        <w:rPr>
          <w:noProof/>
        </w:rPr>
        <w:fldChar w:fldCharType="separate"/>
      </w:r>
      <w:r w:rsidR="00B40E12">
        <w:rPr>
          <w:noProof/>
        </w:rPr>
        <w:t>837</w:t>
      </w:r>
      <w:r>
        <w:rPr>
          <w:noProof/>
        </w:rPr>
        <w:fldChar w:fldCharType="end"/>
      </w:r>
    </w:p>
    <w:p w14:paraId="3E178C67" w14:textId="26493DED" w:rsidR="00ED7AAA" w:rsidRDefault="00ED7AAA">
      <w:pPr>
        <w:pStyle w:val="TOC4"/>
        <w:tabs>
          <w:tab w:val="left" w:pos="1680"/>
          <w:tab w:val="right" w:leader="dot" w:pos="9060"/>
        </w:tabs>
        <w:rPr>
          <w:noProof/>
          <w:sz w:val="22"/>
          <w:szCs w:val="22"/>
          <w:lang w:val="en-GB" w:eastAsia="en-GB"/>
        </w:rPr>
      </w:pPr>
      <w:r>
        <w:rPr>
          <w:noProof/>
        </w:rPr>
        <w:t>5.2.3.5</w:t>
      </w:r>
      <w:r>
        <w:rPr>
          <w:noProof/>
          <w:sz w:val="22"/>
          <w:szCs w:val="22"/>
          <w:lang w:val="en-GB" w:eastAsia="en-GB"/>
        </w:rPr>
        <w:tab/>
      </w:r>
      <w:r>
        <w:rPr>
          <w:noProof/>
        </w:rPr>
        <w:t>Global sustainable development</w:t>
      </w:r>
      <w:r>
        <w:rPr>
          <w:noProof/>
        </w:rPr>
        <w:tab/>
      </w:r>
      <w:r>
        <w:rPr>
          <w:noProof/>
        </w:rPr>
        <w:fldChar w:fldCharType="begin"/>
      </w:r>
      <w:r>
        <w:rPr>
          <w:noProof/>
        </w:rPr>
        <w:instrText xml:space="preserve"> PAGEREF _Toc519504737 \h </w:instrText>
      </w:r>
      <w:r>
        <w:rPr>
          <w:noProof/>
        </w:rPr>
      </w:r>
      <w:r>
        <w:rPr>
          <w:noProof/>
        </w:rPr>
        <w:fldChar w:fldCharType="separate"/>
      </w:r>
      <w:r w:rsidR="00B40E12">
        <w:rPr>
          <w:noProof/>
        </w:rPr>
        <w:t>839</w:t>
      </w:r>
      <w:r>
        <w:rPr>
          <w:noProof/>
        </w:rPr>
        <w:fldChar w:fldCharType="end"/>
      </w:r>
    </w:p>
    <w:p w14:paraId="2872252F" w14:textId="4B4BD731" w:rsidR="00ED7AAA" w:rsidRDefault="00ED7AAA">
      <w:pPr>
        <w:pStyle w:val="TOC4"/>
        <w:tabs>
          <w:tab w:val="left" w:pos="1680"/>
          <w:tab w:val="right" w:leader="dot" w:pos="9060"/>
        </w:tabs>
        <w:rPr>
          <w:noProof/>
          <w:sz w:val="22"/>
          <w:szCs w:val="22"/>
          <w:lang w:val="en-GB" w:eastAsia="en-GB"/>
        </w:rPr>
      </w:pPr>
      <w:r>
        <w:rPr>
          <w:noProof/>
        </w:rPr>
        <w:t>5.2.3.6</w:t>
      </w:r>
      <w:r>
        <w:rPr>
          <w:noProof/>
          <w:sz w:val="22"/>
          <w:szCs w:val="22"/>
          <w:lang w:val="en-GB" w:eastAsia="en-GB"/>
        </w:rPr>
        <w:tab/>
      </w:r>
      <w:r>
        <w:rPr>
          <w:noProof/>
        </w:rPr>
        <w:t>Inequality</w:t>
      </w:r>
      <w:r>
        <w:rPr>
          <w:noProof/>
        </w:rPr>
        <w:tab/>
      </w:r>
      <w:r>
        <w:rPr>
          <w:noProof/>
        </w:rPr>
        <w:fldChar w:fldCharType="begin"/>
      </w:r>
      <w:r>
        <w:rPr>
          <w:noProof/>
        </w:rPr>
        <w:instrText xml:space="preserve"> PAGEREF _Toc519504738 \h </w:instrText>
      </w:r>
      <w:r>
        <w:rPr>
          <w:noProof/>
        </w:rPr>
      </w:r>
      <w:r>
        <w:rPr>
          <w:noProof/>
        </w:rPr>
        <w:fldChar w:fldCharType="separate"/>
      </w:r>
      <w:r w:rsidR="00B40E12">
        <w:rPr>
          <w:noProof/>
        </w:rPr>
        <w:t>840</w:t>
      </w:r>
      <w:r>
        <w:rPr>
          <w:noProof/>
        </w:rPr>
        <w:fldChar w:fldCharType="end"/>
      </w:r>
    </w:p>
    <w:p w14:paraId="3E0946C7" w14:textId="75220B98" w:rsidR="00ED7AAA" w:rsidRDefault="00ED7AAA">
      <w:pPr>
        <w:pStyle w:val="TOC3"/>
        <w:tabs>
          <w:tab w:val="left" w:pos="1200"/>
          <w:tab w:val="right" w:leader="dot" w:pos="9060"/>
        </w:tabs>
        <w:rPr>
          <w:rFonts w:eastAsiaTheme="minorEastAsia"/>
          <w:lang w:eastAsia="en-GB"/>
        </w:rPr>
      </w:pPr>
      <w:r w:rsidRPr="003E269C">
        <w:rPr>
          <w:lang w:val="en-US"/>
        </w:rPr>
        <w:t>5.2.4</w:t>
      </w:r>
      <w:r>
        <w:rPr>
          <w:rFonts w:eastAsiaTheme="minorEastAsia"/>
          <w:lang w:eastAsia="en-GB"/>
        </w:rPr>
        <w:tab/>
      </w:r>
      <w:r w:rsidRPr="003E269C">
        <w:rPr>
          <w:lang w:val="en-US"/>
        </w:rPr>
        <w:t>Linking plausible futures for Europe and Central Asia to policy goals and targets</w:t>
      </w:r>
      <w:r>
        <w:tab/>
      </w:r>
      <w:r>
        <w:fldChar w:fldCharType="begin"/>
      </w:r>
      <w:r>
        <w:instrText xml:space="preserve"> PAGEREF _Toc519504739 \h </w:instrText>
      </w:r>
      <w:r>
        <w:fldChar w:fldCharType="separate"/>
      </w:r>
      <w:r w:rsidR="00B40E12">
        <w:t>841</w:t>
      </w:r>
      <w:r>
        <w:fldChar w:fldCharType="end"/>
      </w:r>
    </w:p>
    <w:p w14:paraId="04ED1DCF" w14:textId="1318CAA9" w:rsidR="00ED7AAA" w:rsidRDefault="00ED7AAA">
      <w:pPr>
        <w:pStyle w:val="TOC2"/>
        <w:tabs>
          <w:tab w:val="left" w:pos="720"/>
          <w:tab w:val="right" w:leader="dot" w:pos="9060"/>
        </w:tabs>
        <w:rPr>
          <w:rFonts w:eastAsiaTheme="minorEastAsia"/>
          <w:lang w:eastAsia="en-GB"/>
        </w:rPr>
      </w:pPr>
      <w:r>
        <w:rPr>
          <w:lang w:bidi="en-US"/>
        </w:rPr>
        <w:t>5.3</w:t>
      </w:r>
      <w:r>
        <w:rPr>
          <w:rFonts w:eastAsiaTheme="minorEastAsia"/>
          <w:lang w:eastAsia="en-GB"/>
        </w:rPr>
        <w:tab/>
      </w:r>
      <w:r>
        <w:rPr>
          <w:lang w:bidi="en-US"/>
        </w:rPr>
        <w:t>Future impacts on nature, nature’s contributions to people, and a good quality of life</w:t>
      </w:r>
      <w:r>
        <w:tab/>
      </w:r>
      <w:r>
        <w:fldChar w:fldCharType="begin"/>
      </w:r>
      <w:r>
        <w:instrText xml:space="preserve"> PAGEREF _Toc519504740 \h </w:instrText>
      </w:r>
      <w:r>
        <w:fldChar w:fldCharType="separate"/>
      </w:r>
      <w:r w:rsidR="00B40E12">
        <w:t>842</w:t>
      </w:r>
      <w:r>
        <w:fldChar w:fldCharType="end"/>
      </w:r>
    </w:p>
    <w:p w14:paraId="179D35B0" w14:textId="1F63DA36" w:rsidR="00ED7AAA" w:rsidRDefault="00ED7AAA">
      <w:pPr>
        <w:pStyle w:val="TOC3"/>
        <w:tabs>
          <w:tab w:val="left" w:pos="1200"/>
          <w:tab w:val="right" w:leader="dot" w:pos="9060"/>
        </w:tabs>
        <w:rPr>
          <w:rFonts w:eastAsiaTheme="minorEastAsia"/>
          <w:lang w:eastAsia="en-GB"/>
        </w:rPr>
      </w:pPr>
      <w:r w:rsidRPr="003E269C">
        <w:rPr>
          <w:lang w:val="en-US"/>
        </w:rPr>
        <w:t>5.3.1</w:t>
      </w:r>
      <w:r>
        <w:rPr>
          <w:rFonts w:eastAsiaTheme="minorEastAsia"/>
          <w:lang w:eastAsia="en-GB"/>
        </w:rPr>
        <w:tab/>
      </w:r>
      <w:r w:rsidRPr="003E269C">
        <w:rPr>
          <w:lang w:val="en-US"/>
        </w:rPr>
        <w:t>Understanding interactions between nature and society through integrated assessment studies</w:t>
      </w:r>
      <w:r>
        <w:tab/>
      </w:r>
      <w:r>
        <w:tab/>
      </w:r>
      <w:r>
        <w:fldChar w:fldCharType="begin"/>
      </w:r>
      <w:r>
        <w:instrText xml:space="preserve"> PAGEREF _Toc519504741 \h </w:instrText>
      </w:r>
      <w:r>
        <w:fldChar w:fldCharType="separate"/>
      </w:r>
      <w:r w:rsidR="00B40E12">
        <w:t>842</w:t>
      </w:r>
      <w:r>
        <w:fldChar w:fldCharType="end"/>
      </w:r>
    </w:p>
    <w:p w14:paraId="05217037" w14:textId="0CBEE062" w:rsidR="00ED7AAA" w:rsidRDefault="00ED7AAA">
      <w:pPr>
        <w:pStyle w:val="TOC3"/>
        <w:tabs>
          <w:tab w:val="left" w:pos="1200"/>
          <w:tab w:val="right" w:leader="dot" w:pos="9060"/>
        </w:tabs>
        <w:rPr>
          <w:rFonts w:eastAsiaTheme="minorEastAsia"/>
          <w:lang w:eastAsia="en-GB"/>
        </w:rPr>
      </w:pPr>
      <w:r w:rsidRPr="003E269C">
        <w:rPr>
          <w:lang w:val="en-US"/>
        </w:rPr>
        <w:t>5.3.2</w:t>
      </w:r>
      <w:r>
        <w:rPr>
          <w:rFonts w:eastAsiaTheme="minorEastAsia"/>
          <w:lang w:eastAsia="en-GB"/>
        </w:rPr>
        <w:tab/>
      </w:r>
      <w:r w:rsidRPr="003E269C">
        <w:rPr>
          <w:lang w:val="en-US"/>
        </w:rPr>
        <w:t>Review of integrated assessment studies for Europe and Central Asia</w:t>
      </w:r>
      <w:r>
        <w:tab/>
      </w:r>
      <w:r>
        <w:fldChar w:fldCharType="begin"/>
      </w:r>
      <w:r>
        <w:instrText xml:space="preserve"> PAGEREF _Toc519504742 \h </w:instrText>
      </w:r>
      <w:r>
        <w:fldChar w:fldCharType="separate"/>
      </w:r>
      <w:r w:rsidR="00B40E12">
        <w:t>845</w:t>
      </w:r>
      <w:r>
        <w:fldChar w:fldCharType="end"/>
      </w:r>
    </w:p>
    <w:p w14:paraId="6EDAA832" w14:textId="1314FAE1" w:rsidR="00ED7AAA" w:rsidRDefault="00ED7AAA">
      <w:pPr>
        <w:pStyle w:val="TOC3"/>
        <w:tabs>
          <w:tab w:val="left" w:pos="1200"/>
          <w:tab w:val="right" w:leader="dot" w:pos="9060"/>
        </w:tabs>
        <w:rPr>
          <w:rFonts w:eastAsiaTheme="minorEastAsia"/>
          <w:lang w:eastAsia="en-GB"/>
        </w:rPr>
      </w:pPr>
      <w:r w:rsidRPr="003E269C">
        <w:rPr>
          <w:lang w:val="en-US"/>
        </w:rPr>
        <w:t>5.3.3</w:t>
      </w:r>
      <w:r>
        <w:rPr>
          <w:rFonts w:eastAsiaTheme="minorEastAsia"/>
          <w:lang w:eastAsia="en-GB"/>
        </w:rPr>
        <w:tab/>
      </w:r>
      <w:r w:rsidRPr="003E269C">
        <w:rPr>
          <w:lang w:val="en-US"/>
        </w:rPr>
        <w:t>Future trends in indicators of nature, nature’s contributions to people, and a good quality of life</w:t>
      </w:r>
      <w:r>
        <w:tab/>
      </w:r>
      <w:r>
        <w:tab/>
      </w:r>
      <w:r>
        <w:fldChar w:fldCharType="begin"/>
      </w:r>
      <w:r>
        <w:instrText xml:space="preserve"> PAGEREF _Toc519504743 \h </w:instrText>
      </w:r>
      <w:r>
        <w:fldChar w:fldCharType="separate"/>
      </w:r>
      <w:r w:rsidR="00B40E12">
        <w:t>847</w:t>
      </w:r>
      <w:r>
        <w:fldChar w:fldCharType="end"/>
      </w:r>
    </w:p>
    <w:p w14:paraId="55738B89" w14:textId="5DAA4F78" w:rsidR="00ED7AAA" w:rsidRDefault="00ED7AAA">
      <w:pPr>
        <w:pStyle w:val="TOC4"/>
        <w:tabs>
          <w:tab w:val="left" w:pos="1680"/>
          <w:tab w:val="right" w:leader="dot" w:pos="9060"/>
        </w:tabs>
        <w:rPr>
          <w:noProof/>
          <w:sz w:val="22"/>
          <w:szCs w:val="22"/>
          <w:lang w:val="en-GB" w:eastAsia="en-GB"/>
        </w:rPr>
      </w:pPr>
      <w:r>
        <w:rPr>
          <w:noProof/>
        </w:rPr>
        <w:t>5.3.3.1</w:t>
      </w:r>
      <w:r>
        <w:rPr>
          <w:noProof/>
          <w:sz w:val="22"/>
          <w:szCs w:val="22"/>
          <w:lang w:val="en-GB" w:eastAsia="en-GB"/>
        </w:rPr>
        <w:tab/>
      </w:r>
      <w:r>
        <w:rPr>
          <w:noProof/>
        </w:rPr>
        <w:t>Business-as-usual</w:t>
      </w:r>
      <w:r>
        <w:rPr>
          <w:noProof/>
        </w:rPr>
        <w:tab/>
      </w:r>
      <w:r>
        <w:rPr>
          <w:noProof/>
        </w:rPr>
        <w:fldChar w:fldCharType="begin"/>
      </w:r>
      <w:r>
        <w:rPr>
          <w:noProof/>
        </w:rPr>
        <w:instrText xml:space="preserve"> PAGEREF _Toc519504744 \h </w:instrText>
      </w:r>
      <w:r>
        <w:rPr>
          <w:noProof/>
        </w:rPr>
      </w:r>
      <w:r>
        <w:rPr>
          <w:noProof/>
        </w:rPr>
        <w:fldChar w:fldCharType="separate"/>
      </w:r>
      <w:r w:rsidR="00B40E12">
        <w:rPr>
          <w:noProof/>
        </w:rPr>
        <w:t>849</w:t>
      </w:r>
      <w:r>
        <w:rPr>
          <w:noProof/>
        </w:rPr>
        <w:fldChar w:fldCharType="end"/>
      </w:r>
    </w:p>
    <w:p w14:paraId="4CBCECE5" w14:textId="430DA412" w:rsidR="00ED7AAA" w:rsidRDefault="00ED7AAA">
      <w:pPr>
        <w:pStyle w:val="TOC4"/>
        <w:tabs>
          <w:tab w:val="left" w:pos="1680"/>
          <w:tab w:val="right" w:leader="dot" w:pos="9060"/>
        </w:tabs>
        <w:rPr>
          <w:noProof/>
          <w:sz w:val="22"/>
          <w:szCs w:val="22"/>
          <w:lang w:val="en-GB" w:eastAsia="en-GB"/>
        </w:rPr>
      </w:pPr>
      <w:r>
        <w:rPr>
          <w:noProof/>
        </w:rPr>
        <w:t>5.3.3.2</w:t>
      </w:r>
      <w:r>
        <w:rPr>
          <w:noProof/>
          <w:sz w:val="22"/>
          <w:szCs w:val="22"/>
          <w:lang w:val="en-GB" w:eastAsia="en-GB"/>
        </w:rPr>
        <w:tab/>
      </w:r>
      <w:r>
        <w:rPr>
          <w:noProof/>
        </w:rPr>
        <w:t>Economic optimism</w:t>
      </w:r>
      <w:r>
        <w:rPr>
          <w:noProof/>
        </w:rPr>
        <w:tab/>
      </w:r>
      <w:r>
        <w:rPr>
          <w:noProof/>
        </w:rPr>
        <w:fldChar w:fldCharType="begin"/>
      </w:r>
      <w:r>
        <w:rPr>
          <w:noProof/>
        </w:rPr>
        <w:instrText xml:space="preserve"> PAGEREF _Toc519504745 \h </w:instrText>
      </w:r>
      <w:r>
        <w:rPr>
          <w:noProof/>
        </w:rPr>
      </w:r>
      <w:r>
        <w:rPr>
          <w:noProof/>
        </w:rPr>
        <w:fldChar w:fldCharType="separate"/>
      </w:r>
      <w:r w:rsidR="00B40E12">
        <w:rPr>
          <w:noProof/>
        </w:rPr>
        <w:t>851</w:t>
      </w:r>
      <w:r>
        <w:rPr>
          <w:noProof/>
        </w:rPr>
        <w:fldChar w:fldCharType="end"/>
      </w:r>
    </w:p>
    <w:p w14:paraId="06D8FD23" w14:textId="52FC9347" w:rsidR="00ED7AAA" w:rsidRDefault="00ED7AAA">
      <w:pPr>
        <w:pStyle w:val="TOC4"/>
        <w:tabs>
          <w:tab w:val="left" w:pos="1680"/>
          <w:tab w:val="right" w:leader="dot" w:pos="9060"/>
        </w:tabs>
        <w:rPr>
          <w:noProof/>
          <w:sz w:val="22"/>
          <w:szCs w:val="22"/>
          <w:lang w:val="en-GB" w:eastAsia="en-GB"/>
        </w:rPr>
      </w:pPr>
      <w:r>
        <w:rPr>
          <w:noProof/>
        </w:rPr>
        <w:t>5.3.3.3</w:t>
      </w:r>
      <w:r>
        <w:rPr>
          <w:noProof/>
          <w:sz w:val="22"/>
          <w:szCs w:val="22"/>
          <w:lang w:val="en-GB" w:eastAsia="en-GB"/>
        </w:rPr>
        <w:tab/>
      </w:r>
      <w:r>
        <w:rPr>
          <w:noProof/>
        </w:rPr>
        <w:t>Regional competition</w:t>
      </w:r>
      <w:r>
        <w:rPr>
          <w:noProof/>
        </w:rPr>
        <w:tab/>
      </w:r>
      <w:r>
        <w:rPr>
          <w:noProof/>
        </w:rPr>
        <w:fldChar w:fldCharType="begin"/>
      </w:r>
      <w:r>
        <w:rPr>
          <w:noProof/>
        </w:rPr>
        <w:instrText xml:space="preserve"> PAGEREF _Toc519504746 \h </w:instrText>
      </w:r>
      <w:r>
        <w:rPr>
          <w:noProof/>
        </w:rPr>
      </w:r>
      <w:r>
        <w:rPr>
          <w:noProof/>
        </w:rPr>
        <w:fldChar w:fldCharType="separate"/>
      </w:r>
      <w:r w:rsidR="00B40E12">
        <w:rPr>
          <w:noProof/>
        </w:rPr>
        <w:t>852</w:t>
      </w:r>
      <w:r>
        <w:rPr>
          <w:noProof/>
        </w:rPr>
        <w:fldChar w:fldCharType="end"/>
      </w:r>
    </w:p>
    <w:p w14:paraId="4D73E96D" w14:textId="40D20154" w:rsidR="00ED7AAA" w:rsidRDefault="00ED7AAA">
      <w:pPr>
        <w:pStyle w:val="TOC4"/>
        <w:tabs>
          <w:tab w:val="left" w:pos="1680"/>
          <w:tab w:val="right" w:leader="dot" w:pos="9060"/>
        </w:tabs>
        <w:rPr>
          <w:noProof/>
          <w:sz w:val="22"/>
          <w:szCs w:val="22"/>
          <w:lang w:val="en-GB" w:eastAsia="en-GB"/>
        </w:rPr>
      </w:pPr>
      <w:r>
        <w:rPr>
          <w:noProof/>
        </w:rPr>
        <w:t>5.3.3.4</w:t>
      </w:r>
      <w:r>
        <w:rPr>
          <w:noProof/>
          <w:sz w:val="22"/>
          <w:szCs w:val="22"/>
          <w:lang w:val="en-GB" w:eastAsia="en-GB"/>
        </w:rPr>
        <w:tab/>
      </w:r>
      <w:r>
        <w:rPr>
          <w:noProof/>
        </w:rPr>
        <w:t>Regional sustainability</w:t>
      </w:r>
      <w:r>
        <w:rPr>
          <w:noProof/>
        </w:rPr>
        <w:tab/>
      </w:r>
      <w:r>
        <w:rPr>
          <w:noProof/>
        </w:rPr>
        <w:fldChar w:fldCharType="begin"/>
      </w:r>
      <w:r>
        <w:rPr>
          <w:noProof/>
        </w:rPr>
        <w:instrText xml:space="preserve"> PAGEREF _Toc519504747 \h </w:instrText>
      </w:r>
      <w:r>
        <w:rPr>
          <w:noProof/>
        </w:rPr>
      </w:r>
      <w:r>
        <w:rPr>
          <w:noProof/>
        </w:rPr>
        <w:fldChar w:fldCharType="separate"/>
      </w:r>
      <w:r w:rsidR="00B40E12">
        <w:rPr>
          <w:noProof/>
        </w:rPr>
        <w:t>854</w:t>
      </w:r>
      <w:r>
        <w:rPr>
          <w:noProof/>
        </w:rPr>
        <w:fldChar w:fldCharType="end"/>
      </w:r>
    </w:p>
    <w:p w14:paraId="72CEDFE6" w14:textId="6938E67C" w:rsidR="00ED7AAA" w:rsidRDefault="00ED7AAA">
      <w:pPr>
        <w:pStyle w:val="TOC4"/>
        <w:tabs>
          <w:tab w:val="left" w:pos="1680"/>
          <w:tab w:val="right" w:leader="dot" w:pos="9060"/>
        </w:tabs>
        <w:rPr>
          <w:noProof/>
          <w:sz w:val="22"/>
          <w:szCs w:val="22"/>
          <w:lang w:val="en-GB" w:eastAsia="en-GB"/>
        </w:rPr>
      </w:pPr>
      <w:r>
        <w:rPr>
          <w:noProof/>
        </w:rPr>
        <w:t>5.3.3.5</w:t>
      </w:r>
      <w:r>
        <w:rPr>
          <w:noProof/>
          <w:sz w:val="22"/>
          <w:szCs w:val="22"/>
          <w:lang w:val="en-GB" w:eastAsia="en-GB"/>
        </w:rPr>
        <w:tab/>
      </w:r>
      <w:r>
        <w:rPr>
          <w:noProof/>
        </w:rPr>
        <w:t>Global sustainable development</w:t>
      </w:r>
      <w:r>
        <w:rPr>
          <w:noProof/>
        </w:rPr>
        <w:tab/>
      </w:r>
      <w:r>
        <w:rPr>
          <w:noProof/>
        </w:rPr>
        <w:fldChar w:fldCharType="begin"/>
      </w:r>
      <w:r>
        <w:rPr>
          <w:noProof/>
        </w:rPr>
        <w:instrText xml:space="preserve"> PAGEREF _Toc519504748 \h </w:instrText>
      </w:r>
      <w:r>
        <w:rPr>
          <w:noProof/>
        </w:rPr>
      </w:r>
      <w:r>
        <w:rPr>
          <w:noProof/>
        </w:rPr>
        <w:fldChar w:fldCharType="separate"/>
      </w:r>
      <w:r w:rsidR="00B40E12">
        <w:rPr>
          <w:noProof/>
        </w:rPr>
        <w:t>855</w:t>
      </w:r>
      <w:r>
        <w:rPr>
          <w:noProof/>
        </w:rPr>
        <w:fldChar w:fldCharType="end"/>
      </w:r>
    </w:p>
    <w:p w14:paraId="05706A94" w14:textId="5EFFE1BB" w:rsidR="00ED7AAA" w:rsidRDefault="00ED7AAA">
      <w:pPr>
        <w:pStyle w:val="TOC4"/>
        <w:tabs>
          <w:tab w:val="left" w:pos="1680"/>
          <w:tab w:val="right" w:leader="dot" w:pos="9060"/>
        </w:tabs>
        <w:rPr>
          <w:noProof/>
          <w:sz w:val="22"/>
          <w:szCs w:val="22"/>
          <w:lang w:val="en-GB" w:eastAsia="en-GB"/>
        </w:rPr>
      </w:pPr>
      <w:r>
        <w:rPr>
          <w:noProof/>
        </w:rPr>
        <w:t>5.3.3.6</w:t>
      </w:r>
      <w:r>
        <w:rPr>
          <w:noProof/>
          <w:sz w:val="22"/>
          <w:szCs w:val="22"/>
          <w:lang w:val="en-GB" w:eastAsia="en-GB"/>
        </w:rPr>
        <w:tab/>
      </w:r>
      <w:r>
        <w:rPr>
          <w:noProof/>
        </w:rPr>
        <w:t>Inequality</w:t>
      </w:r>
      <w:r>
        <w:rPr>
          <w:noProof/>
        </w:rPr>
        <w:tab/>
      </w:r>
      <w:r>
        <w:rPr>
          <w:noProof/>
        </w:rPr>
        <w:fldChar w:fldCharType="begin"/>
      </w:r>
      <w:r>
        <w:rPr>
          <w:noProof/>
        </w:rPr>
        <w:instrText xml:space="preserve"> PAGEREF _Toc519504749 \h </w:instrText>
      </w:r>
      <w:r>
        <w:rPr>
          <w:noProof/>
        </w:rPr>
      </w:r>
      <w:r>
        <w:rPr>
          <w:noProof/>
        </w:rPr>
        <w:fldChar w:fldCharType="separate"/>
      </w:r>
      <w:r w:rsidR="00B40E12">
        <w:rPr>
          <w:noProof/>
        </w:rPr>
        <w:t>857</w:t>
      </w:r>
      <w:r>
        <w:rPr>
          <w:noProof/>
        </w:rPr>
        <w:fldChar w:fldCharType="end"/>
      </w:r>
    </w:p>
    <w:p w14:paraId="44B55228" w14:textId="6BF68902" w:rsidR="00ED7AAA" w:rsidRDefault="00ED7AAA">
      <w:pPr>
        <w:pStyle w:val="TOC4"/>
        <w:tabs>
          <w:tab w:val="left" w:pos="1680"/>
          <w:tab w:val="right" w:leader="dot" w:pos="9060"/>
        </w:tabs>
        <w:rPr>
          <w:noProof/>
          <w:sz w:val="22"/>
          <w:szCs w:val="22"/>
          <w:lang w:val="en-GB" w:eastAsia="en-GB"/>
        </w:rPr>
      </w:pPr>
      <w:r>
        <w:rPr>
          <w:noProof/>
        </w:rPr>
        <w:t>5.3.3.7</w:t>
      </w:r>
      <w:r>
        <w:rPr>
          <w:noProof/>
          <w:sz w:val="22"/>
          <w:szCs w:val="22"/>
          <w:lang w:val="en-GB" w:eastAsia="en-GB"/>
        </w:rPr>
        <w:tab/>
      </w:r>
      <w:r>
        <w:rPr>
          <w:noProof/>
        </w:rPr>
        <w:t>Comparing impacts across subregions</w:t>
      </w:r>
      <w:r>
        <w:rPr>
          <w:noProof/>
        </w:rPr>
        <w:tab/>
      </w:r>
      <w:r>
        <w:rPr>
          <w:noProof/>
        </w:rPr>
        <w:fldChar w:fldCharType="begin"/>
      </w:r>
      <w:r>
        <w:rPr>
          <w:noProof/>
        </w:rPr>
        <w:instrText xml:space="preserve"> PAGEREF _Toc519504750 \h </w:instrText>
      </w:r>
      <w:r>
        <w:rPr>
          <w:noProof/>
        </w:rPr>
      </w:r>
      <w:r>
        <w:rPr>
          <w:noProof/>
        </w:rPr>
        <w:fldChar w:fldCharType="separate"/>
      </w:r>
      <w:r w:rsidR="00B40E12">
        <w:rPr>
          <w:noProof/>
        </w:rPr>
        <w:t>857</w:t>
      </w:r>
      <w:r>
        <w:rPr>
          <w:noProof/>
        </w:rPr>
        <w:fldChar w:fldCharType="end"/>
      </w:r>
    </w:p>
    <w:p w14:paraId="7B1DB0AE" w14:textId="668AEEA3" w:rsidR="00ED7AAA" w:rsidRDefault="00ED7AAA">
      <w:pPr>
        <w:pStyle w:val="TOC4"/>
        <w:tabs>
          <w:tab w:val="left" w:pos="1680"/>
          <w:tab w:val="right" w:leader="dot" w:pos="9060"/>
        </w:tabs>
        <w:rPr>
          <w:noProof/>
          <w:sz w:val="22"/>
          <w:szCs w:val="22"/>
          <w:lang w:val="en-GB" w:eastAsia="en-GB"/>
        </w:rPr>
      </w:pPr>
      <w:r>
        <w:rPr>
          <w:noProof/>
        </w:rPr>
        <w:t>5.3.3.8</w:t>
      </w:r>
      <w:r>
        <w:rPr>
          <w:noProof/>
          <w:sz w:val="22"/>
          <w:szCs w:val="22"/>
          <w:lang w:val="en-GB" w:eastAsia="en-GB"/>
        </w:rPr>
        <w:tab/>
      </w:r>
      <w:r>
        <w:rPr>
          <w:noProof/>
        </w:rPr>
        <w:t>Comparing impacts related to the different governance approaches in the scenario archetypes</w:t>
      </w:r>
      <w:r>
        <w:rPr>
          <w:noProof/>
        </w:rPr>
        <w:tab/>
      </w:r>
      <w:r>
        <w:rPr>
          <w:noProof/>
        </w:rPr>
        <w:tab/>
      </w:r>
      <w:r>
        <w:rPr>
          <w:noProof/>
        </w:rPr>
        <w:fldChar w:fldCharType="begin"/>
      </w:r>
      <w:r>
        <w:rPr>
          <w:noProof/>
        </w:rPr>
        <w:instrText xml:space="preserve"> PAGEREF _Toc519504751 \h </w:instrText>
      </w:r>
      <w:r>
        <w:rPr>
          <w:noProof/>
        </w:rPr>
      </w:r>
      <w:r>
        <w:rPr>
          <w:noProof/>
        </w:rPr>
        <w:fldChar w:fldCharType="separate"/>
      </w:r>
      <w:r w:rsidR="00B40E12">
        <w:rPr>
          <w:noProof/>
        </w:rPr>
        <w:t>860</w:t>
      </w:r>
      <w:r>
        <w:rPr>
          <w:noProof/>
        </w:rPr>
        <w:fldChar w:fldCharType="end"/>
      </w:r>
    </w:p>
    <w:p w14:paraId="3D0FEF7C" w14:textId="2ADCA67F" w:rsidR="00ED7AAA" w:rsidRDefault="00ED7AAA">
      <w:pPr>
        <w:pStyle w:val="TOC3"/>
        <w:tabs>
          <w:tab w:val="left" w:pos="1200"/>
          <w:tab w:val="right" w:leader="dot" w:pos="9060"/>
        </w:tabs>
        <w:rPr>
          <w:rFonts w:eastAsiaTheme="minorEastAsia"/>
          <w:lang w:eastAsia="en-GB"/>
        </w:rPr>
      </w:pPr>
      <w:r w:rsidRPr="003E269C">
        <w:rPr>
          <w:lang w:val="en-US"/>
        </w:rPr>
        <w:t>5.3.4</w:t>
      </w:r>
      <w:r>
        <w:rPr>
          <w:rFonts w:eastAsiaTheme="minorEastAsia"/>
          <w:lang w:eastAsia="en-GB"/>
        </w:rPr>
        <w:tab/>
      </w:r>
      <w:r w:rsidRPr="003E269C">
        <w:rPr>
          <w:lang w:val="en-US"/>
        </w:rPr>
        <w:t>Linking future impacts on nature, its contributions to people, and good quality of life, to policy goals and targets</w:t>
      </w:r>
      <w:r>
        <w:tab/>
      </w:r>
      <w:r>
        <w:fldChar w:fldCharType="begin"/>
      </w:r>
      <w:r>
        <w:instrText xml:space="preserve"> PAGEREF _Toc519504752 \h </w:instrText>
      </w:r>
      <w:r>
        <w:fldChar w:fldCharType="separate"/>
      </w:r>
      <w:r w:rsidR="00B40E12">
        <w:t>865</w:t>
      </w:r>
      <w:r>
        <w:fldChar w:fldCharType="end"/>
      </w:r>
    </w:p>
    <w:p w14:paraId="27632DA8" w14:textId="157883D8" w:rsidR="00ED7AAA" w:rsidRDefault="00ED7AAA">
      <w:pPr>
        <w:pStyle w:val="TOC2"/>
        <w:tabs>
          <w:tab w:val="left" w:pos="720"/>
          <w:tab w:val="right" w:leader="dot" w:pos="9060"/>
        </w:tabs>
        <w:rPr>
          <w:rFonts w:eastAsiaTheme="minorEastAsia"/>
          <w:lang w:eastAsia="en-GB"/>
        </w:rPr>
      </w:pPr>
      <w:r>
        <w:rPr>
          <w:lang w:bidi="en-US"/>
        </w:rPr>
        <w:t>5.4</w:t>
      </w:r>
      <w:r>
        <w:rPr>
          <w:rFonts w:eastAsiaTheme="minorEastAsia"/>
          <w:lang w:eastAsia="en-GB"/>
        </w:rPr>
        <w:tab/>
      </w:r>
      <w:r>
        <w:rPr>
          <w:lang w:bidi="en-US"/>
        </w:rPr>
        <w:t>Visions of sustainable development</w:t>
      </w:r>
      <w:r>
        <w:tab/>
      </w:r>
      <w:r>
        <w:fldChar w:fldCharType="begin"/>
      </w:r>
      <w:r>
        <w:instrText xml:space="preserve"> PAGEREF _Toc519504753 \h </w:instrText>
      </w:r>
      <w:r>
        <w:fldChar w:fldCharType="separate"/>
      </w:r>
      <w:r w:rsidR="00B40E12">
        <w:t>867</w:t>
      </w:r>
      <w:r>
        <w:fldChar w:fldCharType="end"/>
      </w:r>
    </w:p>
    <w:p w14:paraId="22DB560F" w14:textId="3F577BF6" w:rsidR="00ED7AAA" w:rsidRDefault="00ED7AAA">
      <w:pPr>
        <w:pStyle w:val="TOC3"/>
        <w:tabs>
          <w:tab w:val="left" w:pos="1200"/>
          <w:tab w:val="right" w:leader="dot" w:pos="9060"/>
        </w:tabs>
        <w:rPr>
          <w:rFonts w:eastAsiaTheme="minorEastAsia"/>
          <w:lang w:eastAsia="en-GB"/>
        </w:rPr>
      </w:pPr>
      <w:r w:rsidRPr="003E269C">
        <w:rPr>
          <w:lang w:val="en-US"/>
        </w:rPr>
        <w:t>5.4.1</w:t>
      </w:r>
      <w:r>
        <w:rPr>
          <w:rFonts w:eastAsiaTheme="minorEastAsia"/>
          <w:lang w:eastAsia="en-GB"/>
        </w:rPr>
        <w:tab/>
      </w:r>
      <w:r w:rsidRPr="003E269C">
        <w:rPr>
          <w:lang w:val="en-US"/>
        </w:rPr>
        <w:t>Review of Europe and Central Asia visioning and pathway exercises</w:t>
      </w:r>
      <w:r>
        <w:tab/>
      </w:r>
      <w:r>
        <w:fldChar w:fldCharType="begin"/>
      </w:r>
      <w:r>
        <w:instrText xml:space="preserve"> PAGEREF _Toc519504754 \h </w:instrText>
      </w:r>
      <w:r>
        <w:fldChar w:fldCharType="separate"/>
      </w:r>
      <w:r w:rsidR="00B40E12">
        <w:t>867</w:t>
      </w:r>
      <w:r>
        <w:fldChar w:fldCharType="end"/>
      </w:r>
    </w:p>
    <w:p w14:paraId="538130A0" w14:textId="74230D0B" w:rsidR="00ED7AAA" w:rsidRDefault="00ED7AAA">
      <w:pPr>
        <w:pStyle w:val="TOC3"/>
        <w:tabs>
          <w:tab w:val="left" w:pos="1200"/>
          <w:tab w:val="right" w:leader="dot" w:pos="9060"/>
        </w:tabs>
        <w:rPr>
          <w:rFonts w:eastAsiaTheme="minorEastAsia"/>
          <w:lang w:eastAsia="en-GB"/>
        </w:rPr>
      </w:pPr>
      <w:r w:rsidRPr="003E269C">
        <w:rPr>
          <w:lang w:val="en-US"/>
        </w:rPr>
        <w:t>5.4.2</w:t>
      </w:r>
      <w:r>
        <w:rPr>
          <w:rFonts w:eastAsiaTheme="minorEastAsia"/>
          <w:lang w:eastAsia="en-GB"/>
        </w:rPr>
        <w:tab/>
      </w:r>
      <w:r w:rsidRPr="003E269C">
        <w:rPr>
          <w:lang w:val="en-US"/>
        </w:rPr>
        <w:t>Key characteristics of visions of sustainable development for Europe and Central Asia</w:t>
      </w:r>
      <w:r>
        <w:tab/>
      </w:r>
      <w:r>
        <w:tab/>
      </w:r>
      <w:r>
        <w:tab/>
      </w:r>
      <w:r>
        <w:fldChar w:fldCharType="begin"/>
      </w:r>
      <w:r>
        <w:instrText xml:space="preserve"> PAGEREF _Toc519504755 \h </w:instrText>
      </w:r>
      <w:r>
        <w:fldChar w:fldCharType="separate"/>
      </w:r>
      <w:r w:rsidR="00B40E12">
        <w:t>868</w:t>
      </w:r>
      <w:r>
        <w:fldChar w:fldCharType="end"/>
      </w:r>
    </w:p>
    <w:p w14:paraId="1E33464A" w14:textId="5DD008CB" w:rsidR="00ED7AAA" w:rsidRDefault="00ED7AAA">
      <w:pPr>
        <w:pStyle w:val="TOC3"/>
        <w:tabs>
          <w:tab w:val="left" w:pos="1200"/>
          <w:tab w:val="right" w:leader="dot" w:pos="9060"/>
        </w:tabs>
        <w:rPr>
          <w:rFonts w:eastAsiaTheme="minorEastAsia"/>
          <w:lang w:eastAsia="en-GB"/>
        </w:rPr>
      </w:pPr>
      <w:r w:rsidRPr="003E269C">
        <w:rPr>
          <w:lang w:val="en-US"/>
        </w:rPr>
        <w:lastRenderedPageBreak/>
        <w:t>5.4.3</w:t>
      </w:r>
      <w:r>
        <w:rPr>
          <w:rFonts w:eastAsiaTheme="minorEastAsia"/>
          <w:lang w:eastAsia="en-GB"/>
        </w:rPr>
        <w:tab/>
      </w:r>
      <w:r w:rsidRPr="003E269C">
        <w:rPr>
          <w:lang w:val="en-US"/>
        </w:rPr>
        <w:t>Key global sustainability goals and targets reflected in visions for Europe and Central Asia</w:t>
      </w:r>
      <w:r>
        <w:tab/>
      </w:r>
      <w:r>
        <w:tab/>
      </w:r>
      <w:r>
        <w:fldChar w:fldCharType="begin"/>
      </w:r>
      <w:r>
        <w:instrText xml:space="preserve"> PAGEREF _Toc519504756 \h </w:instrText>
      </w:r>
      <w:r>
        <w:fldChar w:fldCharType="separate"/>
      </w:r>
      <w:r w:rsidR="00B40E12">
        <w:t>872</w:t>
      </w:r>
      <w:r>
        <w:fldChar w:fldCharType="end"/>
      </w:r>
    </w:p>
    <w:p w14:paraId="301C4865" w14:textId="1CB3A107" w:rsidR="00ED7AAA" w:rsidRDefault="00ED7AAA">
      <w:pPr>
        <w:pStyle w:val="TOC4"/>
        <w:tabs>
          <w:tab w:val="left" w:pos="1680"/>
          <w:tab w:val="right" w:leader="dot" w:pos="9060"/>
        </w:tabs>
        <w:rPr>
          <w:noProof/>
          <w:sz w:val="22"/>
          <w:szCs w:val="22"/>
          <w:lang w:val="en-GB" w:eastAsia="en-GB"/>
        </w:rPr>
      </w:pPr>
      <w:r>
        <w:rPr>
          <w:noProof/>
        </w:rPr>
        <w:t>5.4.3.1</w:t>
      </w:r>
      <w:r>
        <w:rPr>
          <w:noProof/>
          <w:sz w:val="22"/>
          <w:szCs w:val="22"/>
          <w:lang w:val="en-GB" w:eastAsia="en-GB"/>
        </w:rPr>
        <w:tab/>
      </w:r>
      <w:r>
        <w:rPr>
          <w:noProof/>
        </w:rPr>
        <w:t>Key global sustainability goals and targets in sectoral visions</w:t>
      </w:r>
      <w:r>
        <w:rPr>
          <w:noProof/>
        </w:rPr>
        <w:tab/>
      </w:r>
      <w:r>
        <w:rPr>
          <w:noProof/>
        </w:rPr>
        <w:fldChar w:fldCharType="begin"/>
      </w:r>
      <w:r>
        <w:rPr>
          <w:noProof/>
        </w:rPr>
        <w:instrText xml:space="preserve"> PAGEREF _Toc519504757 \h </w:instrText>
      </w:r>
      <w:r>
        <w:rPr>
          <w:noProof/>
        </w:rPr>
      </w:r>
      <w:r>
        <w:rPr>
          <w:noProof/>
        </w:rPr>
        <w:fldChar w:fldCharType="separate"/>
      </w:r>
      <w:r w:rsidR="00B40E12">
        <w:rPr>
          <w:noProof/>
        </w:rPr>
        <w:t>873</w:t>
      </w:r>
      <w:r>
        <w:rPr>
          <w:noProof/>
        </w:rPr>
        <w:fldChar w:fldCharType="end"/>
      </w:r>
    </w:p>
    <w:p w14:paraId="4812176B" w14:textId="429D5605" w:rsidR="00ED7AAA" w:rsidRDefault="00ED7AAA">
      <w:pPr>
        <w:pStyle w:val="TOC4"/>
        <w:tabs>
          <w:tab w:val="left" w:pos="1680"/>
          <w:tab w:val="right" w:leader="dot" w:pos="9060"/>
        </w:tabs>
        <w:rPr>
          <w:noProof/>
          <w:sz w:val="22"/>
          <w:szCs w:val="22"/>
          <w:lang w:val="en-GB" w:eastAsia="en-GB"/>
        </w:rPr>
      </w:pPr>
      <w:r>
        <w:rPr>
          <w:noProof/>
        </w:rPr>
        <w:t>5.4.3.2</w:t>
      </w:r>
      <w:r>
        <w:rPr>
          <w:noProof/>
          <w:sz w:val="22"/>
          <w:szCs w:val="22"/>
          <w:lang w:val="en-GB" w:eastAsia="en-GB"/>
        </w:rPr>
        <w:tab/>
      </w:r>
      <w:r>
        <w:rPr>
          <w:noProof/>
        </w:rPr>
        <w:t>Key global sustainability goals and targets in regional visions</w:t>
      </w:r>
      <w:r>
        <w:rPr>
          <w:noProof/>
        </w:rPr>
        <w:tab/>
      </w:r>
      <w:r>
        <w:rPr>
          <w:noProof/>
        </w:rPr>
        <w:fldChar w:fldCharType="begin"/>
      </w:r>
      <w:r>
        <w:rPr>
          <w:noProof/>
        </w:rPr>
        <w:instrText xml:space="preserve"> PAGEREF _Toc519504758 \h </w:instrText>
      </w:r>
      <w:r>
        <w:rPr>
          <w:noProof/>
        </w:rPr>
      </w:r>
      <w:r>
        <w:rPr>
          <w:noProof/>
        </w:rPr>
        <w:fldChar w:fldCharType="separate"/>
      </w:r>
      <w:r w:rsidR="00B40E12">
        <w:rPr>
          <w:noProof/>
        </w:rPr>
        <w:t>875</w:t>
      </w:r>
      <w:r>
        <w:rPr>
          <w:noProof/>
        </w:rPr>
        <w:fldChar w:fldCharType="end"/>
      </w:r>
    </w:p>
    <w:p w14:paraId="79193DB5" w14:textId="1212ADE2" w:rsidR="00ED7AAA" w:rsidRDefault="00ED7AAA">
      <w:pPr>
        <w:pStyle w:val="TOC4"/>
        <w:tabs>
          <w:tab w:val="left" w:pos="1680"/>
          <w:tab w:val="right" w:leader="dot" w:pos="9060"/>
        </w:tabs>
        <w:rPr>
          <w:noProof/>
          <w:sz w:val="22"/>
          <w:szCs w:val="22"/>
          <w:lang w:val="en-GB" w:eastAsia="en-GB"/>
        </w:rPr>
      </w:pPr>
      <w:r>
        <w:rPr>
          <w:noProof/>
        </w:rPr>
        <w:t>5.4.3.3</w:t>
      </w:r>
      <w:r>
        <w:rPr>
          <w:noProof/>
          <w:sz w:val="22"/>
          <w:szCs w:val="22"/>
          <w:lang w:val="en-GB" w:eastAsia="en-GB"/>
        </w:rPr>
        <w:tab/>
      </w:r>
      <w:r>
        <w:rPr>
          <w:noProof/>
        </w:rPr>
        <w:t>Mainstreaming interregional flows in regional visions</w:t>
      </w:r>
      <w:r>
        <w:rPr>
          <w:noProof/>
        </w:rPr>
        <w:tab/>
      </w:r>
      <w:r>
        <w:rPr>
          <w:noProof/>
        </w:rPr>
        <w:fldChar w:fldCharType="begin"/>
      </w:r>
      <w:r>
        <w:rPr>
          <w:noProof/>
        </w:rPr>
        <w:instrText xml:space="preserve"> PAGEREF _Toc519504759 \h </w:instrText>
      </w:r>
      <w:r>
        <w:rPr>
          <w:noProof/>
        </w:rPr>
      </w:r>
      <w:r>
        <w:rPr>
          <w:noProof/>
        </w:rPr>
        <w:fldChar w:fldCharType="separate"/>
      </w:r>
      <w:r w:rsidR="00B40E12">
        <w:rPr>
          <w:noProof/>
        </w:rPr>
        <w:t>876</w:t>
      </w:r>
      <w:r>
        <w:rPr>
          <w:noProof/>
        </w:rPr>
        <w:fldChar w:fldCharType="end"/>
      </w:r>
    </w:p>
    <w:p w14:paraId="586140CA" w14:textId="7080D23F" w:rsidR="00ED7AAA" w:rsidRDefault="00ED7AAA">
      <w:pPr>
        <w:pStyle w:val="TOC2"/>
        <w:tabs>
          <w:tab w:val="left" w:pos="720"/>
          <w:tab w:val="right" w:leader="dot" w:pos="9060"/>
        </w:tabs>
        <w:rPr>
          <w:rFonts w:eastAsiaTheme="minorEastAsia"/>
          <w:lang w:eastAsia="en-GB"/>
        </w:rPr>
      </w:pPr>
      <w:r>
        <w:rPr>
          <w:lang w:bidi="en-US"/>
        </w:rPr>
        <w:t>5.5</w:t>
      </w:r>
      <w:r>
        <w:rPr>
          <w:rFonts w:eastAsiaTheme="minorEastAsia"/>
          <w:lang w:eastAsia="en-GB"/>
        </w:rPr>
        <w:tab/>
      </w:r>
      <w:r>
        <w:rPr>
          <w:lang w:bidi="en-US"/>
        </w:rPr>
        <w:t>Pathways for sustainable development</w:t>
      </w:r>
      <w:r>
        <w:tab/>
      </w:r>
      <w:r>
        <w:fldChar w:fldCharType="begin"/>
      </w:r>
      <w:r>
        <w:instrText xml:space="preserve"> PAGEREF _Toc519504760 \h </w:instrText>
      </w:r>
      <w:r>
        <w:fldChar w:fldCharType="separate"/>
      </w:r>
      <w:r w:rsidR="00B40E12">
        <w:t>877</w:t>
      </w:r>
      <w:r>
        <w:fldChar w:fldCharType="end"/>
      </w:r>
    </w:p>
    <w:p w14:paraId="25FF5EED" w14:textId="64E73634" w:rsidR="00ED7AAA" w:rsidRDefault="00ED7AAA">
      <w:pPr>
        <w:pStyle w:val="TOC3"/>
        <w:tabs>
          <w:tab w:val="left" w:pos="1200"/>
          <w:tab w:val="right" w:leader="dot" w:pos="9060"/>
        </w:tabs>
        <w:rPr>
          <w:rFonts w:eastAsiaTheme="minorEastAsia"/>
          <w:lang w:eastAsia="en-GB"/>
        </w:rPr>
      </w:pPr>
      <w:r w:rsidRPr="003E269C">
        <w:rPr>
          <w:lang w:val="en-US"/>
        </w:rPr>
        <w:t>5.5.1</w:t>
      </w:r>
      <w:r>
        <w:rPr>
          <w:rFonts w:eastAsiaTheme="minorEastAsia"/>
          <w:lang w:eastAsia="en-GB"/>
        </w:rPr>
        <w:tab/>
      </w:r>
      <w:r w:rsidRPr="003E269C">
        <w:rPr>
          <w:lang w:val="en-US"/>
        </w:rPr>
        <w:t>Review of global, and Europe and Central Asian pathways</w:t>
      </w:r>
      <w:r>
        <w:tab/>
      </w:r>
      <w:r>
        <w:fldChar w:fldCharType="begin"/>
      </w:r>
      <w:r>
        <w:instrText xml:space="preserve"> PAGEREF _Toc519504761 \h </w:instrText>
      </w:r>
      <w:r>
        <w:fldChar w:fldCharType="separate"/>
      </w:r>
      <w:r w:rsidR="00B40E12">
        <w:t>877</w:t>
      </w:r>
      <w:r>
        <w:fldChar w:fldCharType="end"/>
      </w:r>
    </w:p>
    <w:p w14:paraId="50E95FE5" w14:textId="3CB4C013" w:rsidR="00ED7AAA" w:rsidRDefault="00ED7AAA">
      <w:pPr>
        <w:pStyle w:val="TOC3"/>
        <w:tabs>
          <w:tab w:val="left" w:pos="1200"/>
          <w:tab w:val="right" w:leader="dot" w:pos="9060"/>
        </w:tabs>
        <w:rPr>
          <w:rFonts w:eastAsiaTheme="minorEastAsia"/>
          <w:lang w:eastAsia="en-GB"/>
        </w:rPr>
      </w:pPr>
      <w:r w:rsidRPr="003E269C">
        <w:rPr>
          <w:bCs/>
          <w:lang w:val="en-US"/>
        </w:rPr>
        <w:t>5.5.2</w:t>
      </w:r>
      <w:r>
        <w:rPr>
          <w:rFonts w:eastAsiaTheme="minorEastAsia"/>
          <w:lang w:eastAsia="en-GB"/>
        </w:rPr>
        <w:tab/>
      </w:r>
      <w:r w:rsidRPr="003E269C">
        <w:rPr>
          <w:lang w:val="en-US"/>
        </w:rPr>
        <w:t>Narratives of pathways for nature, nature’s contributions to people, and a good quality of life</w:t>
      </w:r>
      <w:r>
        <w:tab/>
      </w:r>
      <w:r>
        <w:tab/>
      </w:r>
      <w:r>
        <w:fldChar w:fldCharType="begin"/>
      </w:r>
      <w:r>
        <w:instrText xml:space="preserve"> PAGEREF _Toc519504762 \h </w:instrText>
      </w:r>
      <w:r>
        <w:fldChar w:fldCharType="separate"/>
      </w:r>
      <w:r w:rsidR="00B40E12">
        <w:t>880</w:t>
      </w:r>
      <w:r>
        <w:fldChar w:fldCharType="end"/>
      </w:r>
    </w:p>
    <w:p w14:paraId="2410BE11" w14:textId="1F109EEA" w:rsidR="00ED7AAA" w:rsidRDefault="00ED7AAA">
      <w:pPr>
        <w:pStyle w:val="TOC4"/>
        <w:tabs>
          <w:tab w:val="left" w:pos="1680"/>
          <w:tab w:val="right" w:leader="dot" w:pos="9060"/>
        </w:tabs>
        <w:rPr>
          <w:noProof/>
          <w:sz w:val="22"/>
          <w:szCs w:val="22"/>
          <w:lang w:val="en-GB" w:eastAsia="en-GB"/>
        </w:rPr>
      </w:pPr>
      <w:r>
        <w:rPr>
          <w:noProof/>
        </w:rPr>
        <w:t>5.5.2.1</w:t>
      </w:r>
      <w:r>
        <w:rPr>
          <w:noProof/>
          <w:sz w:val="22"/>
          <w:szCs w:val="22"/>
          <w:lang w:val="en-GB" w:eastAsia="en-GB"/>
        </w:rPr>
        <w:tab/>
      </w:r>
      <w:r>
        <w:rPr>
          <w:noProof/>
        </w:rPr>
        <w:t>Green economy and low carbon transformation pathways</w:t>
      </w:r>
      <w:r>
        <w:rPr>
          <w:noProof/>
        </w:rPr>
        <w:tab/>
      </w:r>
      <w:r>
        <w:rPr>
          <w:noProof/>
        </w:rPr>
        <w:fldChar w:fldCharType="begin"/>
      </w:r>
      <w:r>
        <w:rPr>
          <w:noProof/>
        </w:rPr>
        <w:instrText xml:space="preserve"> PAGEREF _Toc519504763 \h </w:instrText>
      </w:r>
      <w:r>
        <w:rPr>
          <w:noProof/>
        </w:rPr>
      </w:r>
      <w:r>
        <w:rPr>
          <w:noProof/>
        </w:rPr>
        <w:fldChar w:fldCharType="separate"/>
      </w:r>
      <w:r w:rsidR="00B40E12">
        <w:rPr>
          <w:noProof/>
        </w:rPr>
        <w:t>881</w:t>
      </w:r>
      <w:r>
        <w:rPr>
          <w:noProof/>
        </w:rPr>
        <w:fldChar w:fldCharType="end"/>
      </w:r>
    </w:p>
    <w:p w14:paraId="31585EE7" w14:textId="2001092A" w:rsidR="00ED7AAA" w:rsidRDefault="00ED7AAA">
      <w:pPr>
        <w:pStyle w:val="TOC4"/>
        <w:tabs>
          <w:tab w:val="left" w:pos="1680"/>
          <w:tab w:val="right" w:leader="dot" w:pos="9060"/>
        </w:tabs>
        <w:rPr>
          <w:noProof/>
          <w:sz w:val="22"/>
          <w:szCs w:val="22"/>
          <w:lang w:val="en-GB" w:eastAsia="en-GB"/>
        </w:rPr>
      </w:pPr>
      <w:r>
        <w:rPr>
          <w:noProof/>
        </w:rPr>
        <w:t>5.5.2.2</w:t>
      </w:r>
      <w:r>
        <w:rPr>
          <w:noProof/>
          <w:sz w:val="22"/>
          <w:szCs w:val="22"/>
          <w:lang w:val="en-GB" w:eastAsia="en-GB"/>
        </w:rPr>
        <w:tab/>
      </w:r>
      <w:r>
        <w:rPr>
          <w:noProof/>
        </w:rPr>
        <w:t>Transition movements pathways</w:t>
      </w:r>
      <w:r>
        <w:rPr>
          <w:noProof/>
        </w:rPr>
        <w:tab/>
      </w:r>
      <w:r>
        <w:rPr>
          <w:noProof/>
        </w:rPr>
        <w:fldChar w:fldCharType="begin"/>
      </w:r>
      <w:r>
        <w:rPr>
          <w:noProof/>
        </w:rPr>
        <w:instrText xml:space="preserve"> PAGEREF _Toc519504764 \h </w:instrText>
      </w:r>
      <w:r>
        <w:rPr>
          <w:noProof/>
        </w:rPr>
      </w:r>
      <w:r>
        <w:rPr>
          <w:noProof/>
        </w:rPr>
        <w:fldChar w:fldCharType="separate"/>
      </w:r>
      <w:r w:rsidR="00B40E12">
        <w:rPr>
          <w:noProof/>
        </w:rPr>
        <w:t>882</w:t>
      </w:r>
      <w:r>
        <w:rPr>
          <w:noProof/>
        </w:rPr>
        <w:fldChar w:fldCharType="end"/>
      </w:r>
    </w:p>
    <w:p w14:paraId="263D9DC2" w14:textId="62B0617F" w:rsidR="00ED7AAA" w:rsidRDefault="00ED7AAA">
      <w:pPr>
        <w:pStyle w:val="TOC4"/>
        <w:tabs>
          <w:tab w:val="left" w:pos="1680"/>
          <w:tab w:val="right" w:leader="dot" w:pos="9060"/>
        </w:tabs>
        <w:rPr>
          <w:noProof/>
          <w:sz w:val="22"/>
          <w:szCs w:val="22"/>
          <w:lang w:val="en-GB" w:eastAsia="en-GB"/>
        </w:rPr>
      </w:pPr>
      <w:r>
        <w:rPr>
          <w:noProof/>
        </w:rPr>
        <w:t>5.5.2.3</w:t>
      </w:r>
      <w:r>
        <w:rPr>
          <w:noProof/>
          <w:sz w:val="22"/>
          <w:szCs w:val="22"/>
          <w:lang w:val="en-GB" w:eastAsia="en-GB"/>
        </w:rPr>
        <w:tab/>
      </w:r>
      <w:r>
        <w:rPr>
          <w:noProof/>
        </w:rPr>
        <w:t>Ecotopian solutions pathways</w:t>
      </w:r>
      <w:r>
        <w:rPr>
          <w:noProof/>
        </w:rPr>
        <w:tab/>
      </w:r>
      <w:r>
        <w:rPr>
          <w:noProof/>
        </w:rPr>
        <w:fldChar w:fldCharType="begin"/>
      </w:r>
      <w:r>
        <w:rPr>
          <w:noProof/>
        </w:rPr>
        <w:instrText xml:space="preserve"> PAGEREF _Toc519504765 \h </w:instrText>
      </w:r>
      <w:r>
        <w:rPr>
          <w:noProof/>
        </w:rPr>
      </w:r>
      <w:r>
        <w:rPr>
          <w:noProof/>
        </w:rPr>
        <w:fldChar w:fldCharType="separate"/>
      </w:r>
      <w:r w:rsidR="00B40E12">
        <w:rPr>
          <w:noProof/>
        </w:rPr>
        <w:t>883</w:t>
      </w:r>
      <w:r>
        <w:rPr>
          <w:noProof/>
        </w:rPr>
        <w:fldChar w:fldCharType="end"/>
      </w:r>
    </w:p>
    <w:p w14:paraId="24D9ED26" w14:textId="459F1EF9" w:rsidR="00ED7AAA" w:rsidRDefault="00ED7AAA">
      <w:pPr>
        <w:pStyle w:val="TOC3"/>
        <w:tabs>
          <w:tab w:val="left" w:pos="1200"/>
          <w:tab w:val="right" w:leader="dot" w:pos="9060"/>
        </w:tabs>
        <w:rPr>
          <w:rFonts w:eastAsiaTheme="minorEastAsia"/>
          <w:lang w:eastAsia="en-GB"/>
        </w:rPr>
      </w:pPr>
      <w:r w:rsidRPr="003E269C">
        <w:rPr>
          <w:lang w:val="en-US"/>
        </w:rPr>
        <w:t>5.5.3</w:t>
      </w:r>
      <w:r>
        <w:rPr>
          <w:rFonts w:eastAsiaTheme="minorEastAsia"/>
          <w:lang w:eastAsia="en-GB"/>
        </w:rPr>
        <w:tab/>
      </w:r>
      <w:r w:rsidRPr="003E269C">
        <w:rPr>
          <w:lang w:val="en-US"/>
        </w:rPr>
        <w:t>Policy instruments associated with pathways to sustainability</w:t>
      </w:r>
      <w:r>
        <w:tab/>
      </w:r>
      <w:r>
        <w:fldChar w:fldCharType="begin"/>
      </w:r>
      <w:r>
        <w:instrText xml:space="preserve"> PAGEREF _Toc519504766 \h </w:instrText>
      </w:r>
      <w:r>
        <w:fldChar w:fldCharType="separate"/>
      </w:r>
      <w:r w:rsidR="00B40E12">
        <w:t>885</w:t>
      </w:r>
      <w:r>
        <w:fldChar w:fldCharType="end"/>
      </w:r>
    </w:p>
    <w:p w14:paraId="576BA431" w14:textId="7431BED0" w:rsidR="00ED7AAA" w:rsidRDefault="00ED7AAA">
      <w:pPr>
        <w:pStyle w:val="TOC3"/>
        <w:tabs>
          <w:tab w:val="left" w:pos="1200"/>
          <w:tab w:val="right" w:leader="dot" w:pos="9060"/>
        </w:tabs>
        <w:rPr>
          <w:rFonts w:eastAsiaTheme="minorEastAsia"/>
          <w:lang w:eastAsia="en-GB"/>
        </w:rPr>
      </w:pPr>
      <w:r w:rsidRPr="003E269C">
        <w:rPr>
          <w:lang w:val="en-US"/>
        </w:rPr>
        <w:t>5.5.4</w:t>
      </w:r>
      <w:r>
        <w:rPr>
          <w:rFonts w:eastAsiaTheme="minorEastAsia"/>
          <w:lang w:eastAsia="en-GB"/>
        </w:rPr>
        <w:tab/>
      </w:r>
      <w:r w:rsidRPr="003E269C">
        <w:rPr>
          <w:lang w:val="en-US"/>
        </w:rPr>
        <w:t>Analysis of synergies and trade-offs within pathways</w:t>
      </w:r>
      <w:r>
        <w:tab/>
      </w:r>
      <w:r>
        <w:fldChar w:fldCharType="begin"/>
      </w:r>
      <w:r>
        <w:instrText xml:space="preserve"> PAGEREF _Toc519504767 \h </w:instrText>
      </w:r>
      <w:r>
        <w:fldChar w:fldCharType="separate"/>
      </w:r>
      <w:r w:rsidR="00B40E12">
        <w:t>887</w:t>
      </w:r>
      <w:r>
        <w:fldChar w:fldCharType="end"/>
      </w:r>
    </w:p>
    <w:p w14:paraId="5786E063" w14:textId="3CB8974C" w:rsidR="00ED7AAA" w:rsidRDefault="00ED7AAA">
      <w:pPr>
        <w:pStyle w:val="TOC4"/>
        <w:tabs>
          <w:tab w:val="left" w:pos="1680"/>
          <w:tab w:val="right" w:leader="dot" w:pos="9060"/>
        </w:tabs>
        <w:rPr>
          <w:noProof/>
          <w:sz w:val="22"/>
          <w:szCs w:val="22"/>
          <w:lang w:val="en-GB" w:eastAsia="en-GB"/>
        </w:rPr>
      </w:pPr>
      <w:r>
        <w:rPr>
          <w:noProof/>
        </w:rPr>
        <w:t>5.5.4.1</w:t>
      </w:r>
      <w:r>
        <w:rPr>
          <w:noProof/>
          <w:sz w:val="22"/>
          <w:szCs w:val="22"/>
          <w:lang w:val="en-GB" w:eastAsia="en-GB"/>
        </w:rPr>
        <w:tab/>
      </w:r>
      <w:r>
        <w:rPr>
          <w:noProof/>
        </w:rPr>
        <w:t>Synergies and trade-offs between different contributions of nature to people and between nature and its contributions to people</w:t>
      </w:r>
      <w:r>
        <w:rPr>
          <w:noProof/>
        </w:rPr>
        <w:tab/>
      </w:r>
      <w:r>
        <w:rPr>
          <w:noProof/>
        </w:rPr>
        <w:fldChar w:fldCharType="begin"/>
      </w:r>
      <w:r>
        <w:rPr>
          <w:noProof/>
        </w:rPr>
        <w:instrText xml:space="preserve"> PAGEREF _Toc519504768 \h </w:instrText>
      </w:r>
      <w:r>
        <w:rPr>
          <w:noProof/>
        </w:rPr>
      </w:r>
      <w:r>
        <w:rPr>
          <w:noProof/>
        </w:rPr>
        <w:fldChar w:fldCharType="separate"/>
      </w:r>
      <w:r w:rsidR="00B40E12">
        <w:rPr>
          <w:noProof/>
        </w:rPr>
        <w:t>888</w:t>
      </w:r>
      <w:r>
        <w:rPr>
          <w:noProof/>
        </w:rPr>
        <w:fldChar w:fldCharType="end"/>
      </w:r>
    </w:p>
    <w:p w14:paraId="6C5B2814" w14:textId="2AAE5694" w:rsidR="00ED7AAA" w:rsidRDefault="00ED7AAA">
      <w:pPr>
        <w:pStyle w:val="TOC4"/>
        <w:tabs>
          <w:tab w:val="left" w:pos="1680"/>
          <w:tab w:val="right" w:leader="dot" w:pos="9060"/>
        </w:tabs>
        <w:rPr>
          <w:noProof/>
          <w:sz w:val="22"/>
          <w:szCs w:val="22"/>
          <w:lang w:val="en-GB" w:eastAsia="en-GB"/>
        </w:rPr>
      </w:pPr>
      <w:r>
        <w:rPr>
          <w:noProof/>
        </w:rPr>
        <w:t>5.5.4.2</w:t>
      </w:r>
      <w:r>
        <w:rPr>
          <w:noProof/>
          <w:sz w:val="22"/>
          <w:szCs w:val="22"/>
          <w:lang w:val="en-GB" w:eastAsia="en-GB"/>
        </w:rPr>
        <w:tab/>
      </w:r>
      <w:r>
        <w:rPr>
          <w:noProof/>
        </w:rPr>
        <w:t>Relating pathways to the Aichi Biodiversity Targets</w:t>
      </w:r>
      <w:r>
        <w:rPr>
          <w:noProof/>
        </w:rPr>
        <w:tab/>
      </w:r>
      <w:r>
        <w:rPr>
          <w:noProof/>
        </w:rPr>
        <w:fldChar w:fldCharType="begin"/>
      </w:r>
      <w:r>
        <w:rPr>
          <w:noProof/>
        </w:rPr>
        <w:instrText xml:space="preserve"> PAGEREF _Toc519504769 \h </w:instrText>
      </w:r>
      <w:r>
        <w:rPr>
          <w:noProof/>
        </w:rPr>
      </w:r>
      <w:r>
        <w:rPr>
          <w:noProof/>
        </w:rPr>
        <w:fldChar w:fldCharType="separate"/>
      </w:r>
      <w:r w:rsidR="00B40E12">
        <w:rPr>
          <w:noProof/>
        </w:rPr>
        <w:t>889</w:t>
      </w:r>
      <w:r>
        <w:rPr>
          <w:noProof/>
        </w:rPr>
        <w:fldChar w:fldCharType="end"/>
      </w:r>
    </w:p>
    <w:p w14:paraId="001D799C" w14:textId="0A2D952B" w:rsidR="00ED7AAA" w:rsidRDefault="00ED7AAA">
      <w:pPr>
        <w:pStyle w:val="TOC4"/>
        <w:tabs>
          <w:tab w:val="left" w:pos="1680"/>
          <w:tab w:val="right" w:leader="dot" w:pos="9060"/>
        </w:tabs>
        <w:rPr>
          <w:noProof/>
          <w:sz w:val="22"/>
          <w:szCs w:val="22"/>
          <w:lang w:val="en-GB" w:eastAsia="en-GB"/>
        </w:rPr>
      </w:pPr>
      <w:r>
        <w:rPr>
          <w:noProof/>
        </w:rPr>
        <w:t>5.5.4.3</w:t>
      </w:r>
      <w:r>
        <w:rPr>
          <w:noProof/>
          <w:sz w:val="22"/>
          <w:szCs w:val="22"/>
          <w:lang w:val="en-GB" w:eastAsia="en-GB"/>
        </w:rPr>
        <w:tab/>
      </w:r>
      <w:r>
        <w:rPr>
          <w:noProof/>
        </w:rPr>
        <w:t>Relating pathways to the Sustainable Development Goals</w:t>
      </w:r>
      <w:r>
        <w:rPr>
          <w:noProof/>
        </w:rPr>
        <w:tab/>
      </w:r>
      <w:r>
        <w:rPr>
          <w:noProof/>
        </w:rPr>
        <w:fldChar w:fldCharType="begin"/>
      </w:r>
      <w:r>
        <w:rPr>
          <w:noProof/>
        </w:rPr>
        <w:instrText xml:space="preserve"> PAGEREF _Toc519504770 \h </w:instrText>
      </w:r>
      <w:r>
        <w:rPr>
          <w:noProof/>
        </w:rPr>
      </w:r>
      <w:r>
        <w:rPr>
          <w:noProof/>
        </w:rPr>
        <w:fldChar w:fldCharType="separate"/>
      </w:r>
      <w:r w:rsidR="00B40E12">
        <w:rPr>
          <w:noProof/>
        </w:rPr>
        <w:t>889</w:t>
      </w:r>
      <w:r>
        <w:rPr>
          <w:noProof/>
        </w:rPr>
        <w:fldChar w:fldCharType="end"/>
      </w:r>
    </w:p>
    <w:p w14:paraId="05CF1058" w14:textId="18C0F995" w:rsidR="00ED7AAA" w:rsidRDefault="00ED7AAA">
      <w:pPr>
        <w:pStyle w:val="TOC3"/>
        <w:tabs>
          <w:tab w:val="left" w:pos="1200"/>
          <w:tab w:val="right" w:leader="dot" w:pos="9060"/>
        </w:tabs>
        <w:rPr>
          <w:rFonts w:eastAsiaTheme="minorEastAsia"/>
          <w:lang w:eastAsia="en-GB"/>
        </w:rPr>
      </w:pPr>
      <w:r w:rsidRPr="003E269C">
        <w:rPr>
          <w:lang w:val="en-US"/>
        </w:rPr>
        <w:t>5.5.5</w:t>
      </w:r>
      <w:r>
        <w:rPr>
          <w:rFonts w:eastAsiaTheme="minorEastAsia"/>
          <w:lang w:eastAsia="en-GB"/>
        </w:rPr>
        <w:tab/>
      </w:r>
      <w:r w:rsidRPr="003E269C">
        <w:rPr>
          <w:lang w:val="en-US"/>
        </w:rPr>
        <w:t>Linking pathways to exploratory scenarios</w:t>
      </w:r>
      <w:r>
        <w:tab/>
      </w:r>
      <w:r>
        <w:fldChar w:fldCharType="begin"/>
      </w:r>
      <w:r>
        <w:instrText xml:space="preserve"> PAGEREF _Toc519504771 \h </w:instrText>
      </w:r>
      <w:r>
        <w:fldChar w:fldCharType="separate"/>
      </w:r>
      <w:r w:rsidR="00B40E12">
        <w:t>895</w:t>
      </w:r>
      <w:r>
        <w:fldChar w:fldCharType="end"/>
      </w:r>
    </w:p>
    <w:p w14:paraId="73B2BC0F" w14:textId="5C39AA33" w:rsidR="00ED7AAA" w:rsidRDefault="00ED7AAA">
      <w:pPr>
        <w:pStyle w:val="TOC3"/>
        <w:tabs>
          <w:tab w:val="left" w:pos="1200"/>
          <w:tab w:val="right" w:leader="dot" w:pos="9060"/>
        </w:tabs>
        <w:rPr>
          <w:rFonts w:eastAsiaTheme="minorEastAsia"/>
          <w:lang w:eastAsia="en-GB"/>
        </w:rPr>
      </w:pPr>
      <w:r w:rsidRPr="003E269C">
        <w:rPr>
          <w:lang w:val="en-US"/>
        </w:rPr>
        <w:t>5.5.6</w:t>
      </w:r>
      <w:r>
        <w:rPr>
          <w:rFonts w:eastAsiaTheme="minorEastAsia"/>
          <w:lang w:eastAsia="en-GB"/>
        </w:rPr>
        <w:tab/>
      </w:r>
      <w:r w:rsidRPr="003E269C">
        <w:rPr>
          <w:lang w:val="en-US"/>
        </w:rPr>
        <w:t>Addressing trade-offs by mainstreaming and cross-scale integration</w:t>
      </w:r>
      <w:r>
        <w:tab/>
      </w:r>
      <w:r>
        <w:fldChar w:fldCharType="begin"/>
      </w:r>
      <w:r>
        <w:instrText xml:space="preserve"> PAGEREF _Toc519504772 \h </w:instrText>
      </w:r>
      <w:r>
        <w:fldChar w:fldCharType="separate"/>
      </w:r>
      <w:r w:rsidR="00B40E12">
        <w:t>896</w:t>
      </w:r>
      <w:r>
        <w:fldChar w:fldCharType="end"/>
      </w:r>
    </w:p>
    <w:p w14:paraId="2AE58D96" w14:textId="4DCFAA68" w:rsidR="00ED7AAA" w:rsidRDefault="00ED7AAA">
      <w:pPr>
        <w:pStyle w:val="TOC2"/>
        <w:tabs>
          <w:tab w:val="left" w:pos="720"/>
          <w:tab w:val="right" w:leader="dot" w:pos="9060"/>
        </w:tabs>
        <w:rPr>
          <w:rFonts w:eastAsiaTheme="minorEastAsia"/>
          <w:lang w:eastAsia="en-GB"/>
        </w:rPr>
      </w:pPr>
      <w:r>
        <w:rPr>
          <w:lang w:bidi="en-US"/>
        </w:rPr>
        <w:t>5.6</w:t>
      </w:r>
      <w:r>
        <w:rPr>
          <w:rFonts w:eastAsiaTheme="minorEastAsia"/>
          <w:lang w:eastAsia="en-GB"/>
        </w:rPr>
        <w:tab/>
      </w:r>
      <w:r>
        <w:rPr>
          <w:lang w:bidi="en-US"/>
        </w:rPr>
        <w:t>Conclusions</w:t>
      </w:r>
      <w:r>
        <w:tab/>
      </w:r>
      <w:r>
        <w:fldChar w:fldCharType="begin"/>
      </w:r>
      <w:r>
        <w:instrText xml:space="preserve"> PAGEREF _Toc519504773 \h </w:instrText>
      </w:r>
      <w:r>
        <w:fldChar w:fldCharType="separate"/>
      </w:r>
      <w:r w:rsidR="00B40E12">
        <w:t>898</w:t>
      </w:r>
      <w:r>
        <w:fldChar w:fldCharType="end"/>
      </w:r>
    </w:p>
    <w:p w14:paraId="43758A09" w14:textId="6C4AA961" w:rsidR="00ED7AAA" w:rsidRDefault="00ED7AAA">
      <w:pPr>
        <w:pStyle w:val="TOC3"/>
        <w:tabs>
          <w:tab w:val="left" w:pos="1200"/>
          <w:tab w:val="right" w:leader="dot" w:pos="9060"/>
        </w:tabs>
        <w:rPr>
          <w:rFonts w:eastAsiaTheme="minorEastAsia"/>
          <w:lang w:eastAsia="en-GB"/>
        </w:rPr>
      </w:pPr>
      <w:r w:rsidRPr="003E269C">
        <w:rPr>
          <w:lang w:val="en-US"/>
        </w:rPr>
        <w:t>5.6.1</w:t>
      </w:r>
      <w:r>
        <w:rPr>
          <w:rFonts w:eastAsiaTheme="minorEastAsia"/>
          <w:lang w:eastAsia="en-GB"/>
        </w:rPr>
        <w:tab/>
      </w:r>
      <w:r w:rsidRPr="003E269C">
        <w:rPr>
          <w:lang w:val="en-US"/>
        </w:rPr>
        <w:t>Overall synthesis</w:t>
      </w:r>
      <w:r>
        <w:tab/>
      </w:r>
      <w:r>
        <w:fldChar w:fldCharType="begin"/>
      </w:r>
      <w:r>
        <w:instrText xml:space="preserve"> PAGEREF _Toc519504774 \h </w:instrText>
      </w:r>
      <w:r>
        <w:fldChar w:fldCharType="separate"/>
      </w:r>
      <w:r w:rsidR="00B40E12">
        <w:t>898</w:t>
      </w:r>
      <w:r>
        <w:fldChar w:fldCharType="end"/>
      </w:r>
    </w:p>
    <w:p w14:paraId="0F3D4D3F" w14:textId="43CA59F9" w:rsidR="00ED7AAA" w:rsidRDefault="00ED7AAA">
      <w:pPr>
        <w:pStyle w:val="TOC3"/>
        <w:tabs>
          <w:tab w:val="left" w:pos="1200"/>
          <w:tab w:val="right" w:leader="dot" w:pos="9060"/>
        </w:tabs>
        <w:rPr>
          <w:rFonts w:eastAsiaTheme="minorEastAsia"/>
          <w:lang w:eastAsia="en-GB"/>
        </w:rPr>
      </w:pPr>
      <w:r w:rsidRPr="003E269C">
        <w:rPr>
          <w:lang w:val="en-US"/>
        </w:rPr>
        <w:t>5.6.2</w:t>
      </w:r>
      <w:r>
        <w:rPr>
          <w:rFonts w:eastAsiaTheme="minorEastAsia"/>
          <w:lang w:eastAsia="en-GB"/>
        </w:rPr>
        <w:tab/>
      </w:r>
      <w:r w:rsidRPr="003E269C">
        <w:rPr>
          <w:lang w:val="en-US"/>
        </w:rPr>
        <w:t>Knowledge gaps and uncertainties</w:t>
      </w:r>
      <w:r>
        <w:tab/>
      </w:r>
      <w:r>
        <w:fldChar w:fldCharType="begin"/>
      </w:r>
      <w:r>
        <w:instrText xml:space="preserve"> PAGEREF _Toc519504775 \h </w:instrText>
      </w:r>
      <w:r>
        <w:fldChar w:fldCharType="separate"/>
      </w:r>
      <w:r w:rsidR="00B40E12">
        <w:t>902</w:t>
      </w:r>
      <w:r>
        <w:fldChar w:fldCharType="end"/>
      </w:r>
    </w:p>
    <w:p w14:paraId="3DC9126C" w14:textId="755E5E8B" w:rsidR="00ED7AAA" w:rsidRDefault="00ED7AAA">
      <w:pPr>
        <w:pStyle w:val="TOC2"/>
        <w:tabs>
          <w:tab w:val="left" w:pos="720"/>
          <w:tab w:val="right" w:leader="dot" w:pos="9060"/>
        </w:tabs>
        <w:rPr>
          <w:rFonts w:eastAsiaTheme="minorEastAsia"/>
          <w:lang w:eastAsia="en-GB"/>
        </w:rPr>
      </w:pPr>
      <w:r>
        <w:rPr>
          <w:lang w:bidi="en-US"/>
        </w:rPr>
        <w:t>5.7</w:t>
      </w:r>
      <w:r>
        <w:rPr>
          <w:rFonts w:eastAsiaTheme="minorEastAsia"/>
          <w:lang w:eastAsia="en-GB"/>
        </w:rPr>
        <w:tab/>
      </w:r>
      <w:r>
        <w:rPr>
          <w:lang w:bidi="en-US"/>
        </w:rPr>
        <w:t>References</w:t>
      </w:r>
      <w:r>
        <w:tab/>
      </w:r>
      <w:r>
        <w:fldChar w:fldCharType="begin"/>
      </w:r>
      <w:r>
        <w:instrText xml:space="preserve"> PAGEREF _Toc519504776 \h </w:instrText>
      </w:r>
      <w:r>
        <w:fldChar w:fldCharType="separate"/>
      </w:r>
      <w:r w:rsidR="00B40E12">
        <w:t>906</w:t>
      </w:r>
      <w:r>
        <w:fldChar w:fldCharType="end"/>
      </w:r>
    </w:p>
    <w:p w14:paraId="61DCB39B" w14:textId="6D48B922" w:rsidR="00770B29" w:rsidRDefault="00E80BE7" w:rsidP="00770B29">
      <w:r>
        <w:fldChar w:fldCharType="end"/>
      </w:r>
      <w:r w:rsidR="00770B29">
        <w:br w:type="page"/>
      </w:r>
    </w:p>
    <w:p w14:paraId="117506A4" w14:textId="2FD6E35A" w:rsidR="00AE389F" w:rsidRPr="00F55611" w:rsidRDefault="00AE389F" w:rsidP="00855E87">
      <w:pPr>
        <w:pStyle w:val="Heading2"/>
        <w:numPr>
          <w:ilvl w:val="0"/>
          <w:numId w:val="0"/>
        </w:numPr>
        <w:ind w:left="576" w:hanging="576"/>
      </w:pPr>
      <w:bookmarkStart w:id="1551" w:name="_Toc504380710"/>
      <w:bookmarkStart w:id="1552" w:name="_Toc519504725"/>
      <w:r w:rsidRPr="00F55611">
        <w:lastRenderedPageBreak/>
        <w:t>Executive Summary</w:t>
      </w:r>
      <w:bookmarkEnd w:id="1548"/>
      <w:bookmarkEnd w:id="1549"/>
      <w:bookmarkEnd w:id="1551"/>
      <w:bookmarkEnd w:id="1552"/>
      <w:r w:rsidRPr="00F55611">
        <w:t xml:space="preserve"> </w:t>
      </w:r>
    </w:p>
    <w:p w14:paraId="518C8D7B" w14:textId="77777777" w:rsidR="00AE389F" w:rsidRPr="00F55611" w:rsidRDefault="00AE389F" w:rsidP="00AE389F">
      <w:pPr>
        <w:rPr>
          <w:lang w:val="en-US"/>
        </w:rPr>
      </w:pPr>
      <w:r w:rsidRPr="00F55611">
        <w:rPr>
          <w:b/>
          <w:lang w:val="en-US"/>
        </w:rPr>
        <w:t xml:space="preserve">Priorities for future sustainable development within Europe and Central Asia are formulated in visions by governments and societal actors. Integrated scenario and modelling studies enable the assessment of impacts on nature, </w:t>
      </w:r>
      <w:r w:rsidRPr="00F55611">
        <w:rPr>
          <w:rFonts w:eastAsia="AdvPTimes" w:cs="AdvPTimes"/>
          <w:b/>
          <w:lang w:val="en-US"/>
        </w:rPr>
        <w:t>nature’s contributions to people</w:t>
      </w:r>
      <w:r w:rsidRPr="00F55611">
        <w:rPr>
          <w:b/>
          <w:lang w:val="en-US"/>
        </w:rPr>
        <w:t xml:space="preserve">, and a good quality of life resulting from these priorities, and help to </w:t>
      </w:r>
      <w:r w:rsidRPr="00F55611">
        <w:rPr>
          <w:rFonts w:eastAsia="AdvPTimes" w:cs="AdvPTimes"/>
          <w:b/>
          <w:lang w:val="en-US"/>
        </w:rPr>
        <w:t>co-design and co-deliver appropriate pathways to sustainable futures (</w:t>
      </w:r>
      <w:r w:rsidRPr="00F55611">
        <w:rPr>
          <w:rFonts w:eastAsia="AdvPTimes" w:cs="AdvPTimes"/>
          <w:b/>
          <w:i/>
          <w:lang w:val="en-US"/>
        </w:rPr>
        <w:t>established but incomplete</w:t>
      </w:r>
      <w:r w:rsidRPr="00F55611">
        <w:rPr>
          <w:rFonts w:eastAsia="AdvPTimes" w:cs="AdvPTimes"/>
          <w:b/>
          <w:lang w:val="en-US"/>
        </w:rPr>
        <w:t>) (5.1.2, 5.4.2, 5.4.3, 5.5</w:t>
      </w:r>
      <w:r w:rsidRPr="00F55611">
        <w:rPr>
          <w:b/>
          <w:lang w:val="en-US"/>
        </w:rPr>
        <w:t xml:space="preserve">.2). </w:t>
      </w:r>
      <w:r w:rsidRPr="00F55611">
        <w:rPr>
          <w:rFonts w:ascii="Calibri" w:eastAsia="Calibri" w:hAnsi="Calibri" w:cs="Calibri"/>
          <w:lang w:val="en-US"/>
        </w:rPr>
        <w:t xml:space="preserve">Priorities for future sustainable development are captured in regional visions, which describe a future desired by society or parts of society in </w:t>
      </w:r>
      <w:r w:rsidRPr="00F55611">
        <w:rPr>
          <w:lang w:val="en-US"/>
        </w:rPr>
        <w:t>Europe and Central Asia</w:t>
      </w:r>
      <w:r w:rsidRPr="00F55611">
        <w:rPr>
          <w:rFonts w:ascii="Calibri" w:eastAsia="Calibri" w:hAnsi="Calibri" w:cs="Calibri"/>
          <w:lang w:val="en-US"/>
        </w:rPr>
        <w:t xml:space="preserve">. Matching these </w:t>
      </w:r>
      <w:r w:rsidRPr="00F55611">
        <w:rPr>
          <w:lang w:val="en-US"/>
        </w:rPr>
        <w:t xml:space="preserve">priorities to the Sustainable Development Goals and Aichi Biodiversity Targets revealed that regional priorities include sustainable economic growth in tandem with sustainable industrialization (Goal 8, Goal 9), sustainable agriculture, forestry, aquaculture and management of natural resources (Goal 15, Target 7), all promoted by sustainable consumption and production patterns (Goal 12, Target 4). Climate action and sustainable energy (Goal 13, Goal 7) are also priorities. Reduced inequalities (Goal 10), gender equality (Goal 5) and peace, justice and strong institutions (Goal 16), as well as representation of a diverse range of values, are less emphasized </w:t>
      </w:r>
      <w:r w:rsidRPr="00F55611">
        <w:rPr>
          <w:rFonts w:eastAsia="AdvPTimes" w:cs="AdvPTimes"/>
          <w:lang w:val="en-US"/>
        </w:rPr>
        <w:t>(</w:t>
      </w:r>
      <w:r w:rsidRPr="00F55611">
        <w:rPr>
          <w:rFonts w:eastAsia="AdvPTimes" w:cs="AdvPTimes"/>
          <w:i/>
          <w:lang w:val="en-US"/>
        </w:rPr>
        <w:t>established but incomplete</w:t>
      </w:r>
      <w:r w:rsidRPr="00F55611">
        <w:rPr>
          <w:rFonts w:eastAsia="AdvPTimes" w:cs="AdvPTimes"/>
          <w:lang w:val="en-US"/>
        </w:rPr>
        <w:t>) (5.1.2, 5.4.2, 5.4.3</w:t>
      </w:r>
      <w:r w:rsidRPr="00F55611">
        <w:rPr>
          <w:lang w:val="en-US"/>
        </w:rPr>
        <w:t xml:space="preserve">). </w:t>
      </w:r>
    </w:p>
    <w:p w14:paraId="181C819A" w14:textId="77777777" w:rsidR="00AE389F" w:rsidRPr="00F55611" w:rsidRDefault="00AE389F" w:rsidP="00AE389F">
      <w:pPr>
        <w:rPr>
          <w:rFonts w:ascii="Times New Roman" w:hAnsi="Times New Roman" w:cs="Times New Roman"/>
          <w:sz w:val="24"/>
          <w:szCs w:val="24"/>
          <w:lang w:val="en-US" w:eastAsia="en-GB"/>
        </w:rPr>
      </w:pPr>
      <w:r w:rsidRPr="00F55611">
        <w:rPr>
          <w:rFonts w:eastAsia="AdvPTimes" w:cs="AdvPTimes"/>
          <w:lang w:val="en-US"/>
        </w:rPr>
        <w:t xml:space="preserve">Integrated assessments of future interactions between the priorities for sustainable development and nature and its contributions to people, which support proactive decision-making that anticipates change, mitigates undesirable trade-offs and fosters societal transformation in pursuit of a good quality of life, </w:t>
      </w:r>
      <w:r w:rsidRPr="00F55611">
        <w:rPr>
          <w:lang w:val="en-US"/>
        </w:rPr>
        <w:t>are rare due to the complexity of human and environment interdependencies</w:t>
      </w:r>
      <w:r w:rsidRPr="00F55611">
        <w:rPr>
          <w:rFonts w:eastAsia="AdvPTimes" w:cs="AdvPTimes"/>
          <w:lang w:val="en-US"/>
        </w:rPr>
        <w:t xml:space="preserve"> (</w:t>
      </w:r>
      <w:r w:rsidRPr="00F55611">
        <w:rPr>
          <w:rFonts w:eastAsia="AdvPTimes" w:cs="AdvPTimes"/>
          <w:i/>
          <w:lang w:val="en-US"/>
        </w:rPr>
        <w:t>well established</w:t>
      </w:r>
      <w:r w:rsidRPr="00F55611">
        <w:rPr>
          <w:rFonts w:eastAsia="AdvPTimes" w:cs="AdvPTimes"/>
          <w:lang w:val="en-US"/>
        </w:rPr>
        <w:t>) (5.1.1, 5.3.1, 5.5.3, 5.5.4). Nevertheless, ignoring these complexities is likely to cause undesired trade-offs and to prevent the realization of synergies (5.3.1). Cross-sectoral and cross-scale integration of adaptation, mitigation and transformative actions and policies by multiple actors is key to the co-design and co-delivery of appropriate pathways to realize visions of future sustainable development (</w:t>
      </w:r>
      <w:r w:rsidRPr="00F55611">
        <w:rPr>
          <w:rFonts w:eastAsia="AdvPTimes" w:cs="AdvPTimes"/>
          <w:i/>
          <w:lang w:val="en-US"/>
        </w:rPr>
        <w:t>established but incomplete</w:t>
      </w:r>
      <w:r w:rsidRPr="00F55611">
        <w:rPr>
          <w:rFonts w:eastAsia="AdvPTimes" w:cs="AdvPTimes"/>
          <w:lang w:val="en-US"/>
        </w:rPr>
        <w:t>) (5.4.2, 5.4.3, 5.5.2, 5.5.3, 5.5.5, 5.5.6).</w:t>
      </w:r>
      <w:r w:rsidRPr="00F55611">
        <w:rPr>
          <w:rFonts w:ascii="Times New Roman" w:hAnsi="Times New Roman" w:cs="Times New Roman"/>
          <w:sz w:val="24"/>
          <w:szCs w:val="24"/>
          <w:lang w:val="en-US" w:eastAsia="en-GB"/>
        </w:rPr>
        <w:t xml:space="preserve"> </w:t>
      </w:r>
    </w:p>
    <w:p w14:paraId="18A4A33A" w14:textId="77777777" w:rsidR="00AE389F" w:rsidRPr="00F55611" w:rsidRDefault="00AE389F" w:rsidP="00AE389F">
      <w:pPr>
        <w:rPr>
          <w:lang w:val="en-US"/>
        </w:rPr>
      </w:pPr>
      <w:r w:rsidRPr="00F55611">
        <w:rPr>
          <w:b/>
          <w:lang w:val="en-US"/>
        </w:rPr>
        <w:t>The choices made by decision-makers and societal actors are expected to lead to large differences in future impacts on nature, nature’s contributions to people, and good quality of life within Europe and Central Asia (</w:t>
      </w:r>
      <w:r w:rsidRPr="00F55611">
        <w:rPr>
          <w:b/>
          <w:i/>
          <w:lang w:val="en-US"/>
        </w:rPr>
        <w:t>established but incomplete</w:t>
      </w:r>
      <w:r w:rsidRPr="00F55611">
        <w:rPr>
          <w:b/>
          <w:lang w:val="en-US"/>
        </w:rPr>
        <w:t>) (5.2.3, 5.3.3, 5.3.4). More positive impacts are projected under futures that assume proactive decision-making on environmental issues and promote a more holistic approach to managing human and environmental systems which supports multifunctionality and multiple contributions from nature to people (</w:t>
      </w:r>
      <w:r w:rsidRPr="00F55611">
        <w:rPr>
          <w:b/>
          <w:i/>
          <w:lang w:val="en-US"/>
        </w:rPr>
        <w:t>established but incomplete</w:t>
      </w:r>
      <w:r w:rsidRPr="00F55611">
        <w:rPr>
          <w:b/>
          <w:lang w:val="en-US"/>
        </w:rPr>
        <w:t xml:space="preserve">) (5.2.3, 5.3.3, 5.3.4). </w:t>
      </w:r>
      <w:r w:rsidRPr="00F55611">
        <w:rPr>
          <w:lang w:val="en-US"/>
        </w:rPr>
        <w:t>Projecting</w:t>
      </w:r>
      <w:r w:rsidRPr="00F55611">
        <w:rPr>
          <w:b/>
          <w:lang w:val="en-US"/>
        </w:rPr>
        <w:t xml:space="preserve"> </w:t>
      </w:r>
      <w:r w:rsidRPr="00F55611">
        <w:rPr>
          <w:lang w:val="en-US"/>
        </w:rPr>
        <w:t xml:space="preserve">historical trends into the future under a </w:t>
      </w:r>
      <w:r w:rsidRPr="00F55611">
        <w:rPr>
          <w:i/>
          <w:lang w:val="en-US"/>
        </w:rPr>
        <w:t>business-as-usual</w:t>
      </w:r>
      <w:r w:rsidRPr="00F55611">
        <w:rPr>
          <w:lang w:val="en-US"/>
        </w:rPr>
        <w:t xml:space="preserve"> scenario results in stable trends in nature (e.g. reflected in biodiversity vulnerability indices), negative trends in nature’s regulating contributions (e.g. regulation of climate or hazards and extreme events) and mixed trends in nature’s material contributions (e.g. food production) (</w:t>
      </w:r>
      <w:r w:rsidRPr="00F55611">
        <w:rPr>
          <w:i/>
          <w:lang w:val="en-US"/>
        </w:rPr>
        <w:t>established but incomplete</w:t>
      </w:r>
      <w:r w:rsidRPr="00F55611">
        <w:rPr>
          <w:lang w:val="en-US"/>
        </w:rPr>
        <w:t xml:space="preserve">) (5.3.3, 5.6.1). </w:t>
      </w:r>
    </w:p>
    <w:p w14:paraId="7F1696F9" w14:textId="0A23FAD0" w:rsidR="00AE389F" w:rsidRPr="00F55611" w:rsidRDefault="00AE389F" w:rsidP="00AE389F">
      <w:pPr>
        <w:rPr>
          <w:iCs/>
          <w:lang w:val="en-US"/>
        </w:rPr>
      </w:pPr>
      <w:r w:rsidRPr="00F55611">
        <w:rPr>
          <w:lang w:val="en-US"/>
        </w:rPr>
        <w:t>Different assumptions about future trends in drivers lead to widely varying projected impacts on nature, nature’s contributions to people</w:t>
      </w:r>
      <w:r w:rsidRPr="00F55611">
        <w:rPr>
          <w:b/>
          <w:lang w:val="en-US"/>
        </w:rPr>
        <w:t xml:space="preserve"> </w:t>
      </w:r>
      <w:r w:rsidRPr="00F55611">
        <w:rPr>
          <w:lang w:val="en-US"/>
        </w:rPr>
        <w:t xml:space="preserve">and a good quality of life. Under </w:t>
      </w:r>
      <w:r w:rsidRPr="00F55611">
        <w:rPr>
          <w:i/>
          <w:lang w:val="en-US"/>
        </w:rPr>
        <w:t>e</w:t>
      </w:r>
      <w:r w:rsidRPr="00F55611">
        <w:rPr>
          <w:i/>
          <w:iCs/>
          <w:lang w:val="en-US"/>
        </w:rPr>
        <w:t>conomic optimism</w:t>
      </w:r>
      <w:r w:rsidRPr="00F55611">
        <w:rPr>
          <w:iCs/>
          <w:lang w:val="en-US"/>
        </w:rPr>
        <w:t xml:space="preserve"> scenarios, where g</w:t>
      </w:r>
      <w:r w:rsidRPr="00F55611">
        <w:rPr>
          <w:lang w:val="en-US"/>
        </w:rPr>
        <w:t>lobal developments are steered by economic growth and environmental problems are only dealt with when solutions are of economic interest</w:t>
      </w:r>
      <w:r w:rsidRPr="00F55611">
        <w:rPr>
          <w:iCs/>
          <w:lang w:val="en-US"/>
        </w:rPr>
        <w:t xml:space="preserve">, an </w:t>
      </w:r>
      <w:r w:rsidRPr="00F55611">
        <w:rPr>
          <w:lang w:val="en-US"/>
        </w:rPr>
        <w:t>increase in the provision of most of nature’s material contributions to people (e.g. food and timber) is projected associated with a general decline in nature and its regulating contributions to people (e.g. air and water quality regulation) (</w:t>
      </w:r>
      <w:r w:rsidRPr="00F55611">
        <w:rPr>
          <w:i/>
          <w:lang w:val="en-US"/>
        </w:rPr>
        <w:t>established but incomplete</w:t>
      </w:r>
      <w:r w:rsidRPr="00F55611">
        <w:rPr>
          <w:lang w:val="en-US"/>
        </w:rPr>
        <w:t xml:space="preserve">) (5.3.3, 5.6.1). Under </w:t>
      </w:r>
      <w:r w:rsidRPr="00F55611">
        <w:rPr>
          <w:i/>
          <w:lang w:val="en-US"/>
        </w:rPr>
        <w:t>r</w:t>
      </w:r>
      <w:r w:rsidRPr="00F55611">
        <w:rPr>
          <w:i/>
          <w:iCs/>
          <w:lang w:val="en-US"/>
        </w:rPr>
        <w:t>egional competition</w:t>
      </w:r>
      <w:r w:rsidRPr="00F55611">
        <w:rPr>
          <w:iCs/>
          <w:lang w:val="en-US"/>
        </w:rPr>
        <w:t xml:space="preserve"> scenarios </w:t>
      </w:r>
      <w:r w:rsidRPr="00F55611">
        <w:rPr>
          <w:lang w:val="en-US"/>
        </w:rPr>
        <w:t xml:space="preserve">there is a growing gap between rich and poor, increasing problems with crime, violence and terrorism, and strong trade barriers. Consequently, its impacts are highly mixed with generally large declines in nature (e.g. habitat maintenance and creation) and the most negative impacts of all scenarios on nature’s non-material contributions to people (e.g. learning and inspiration) and good quality of life indicators (e.g. health </w:t>
      </w:r>
      <w:r w:rsidRPr="00F55611">
        <w:rPr>
          <w:lang w:val="en-US"/>
        </w:rPr>
        <w:lastRenderedPageBreak/>
        <w:t>and well</w:t>
      </w:r>
      <w:r w:rsidR="005F5A69">
        <w:rPr>
          <w:lang w:val="en-US"/>
        </w:rPr>
        <w:t>-</w:t>
      </w:r>
      <w:r w:rsidRPr="00F55611">
        <w:rPr>
          <w:lang w:val="en-US"/>
        </w:rPr>
        <w:t>being) (</w:t>
      </w:r>
      <w:r w:rsidRPr="00F55611">
        <w:rPr>
          <w:i/>
          <w:lang w:val="en-US"/>
        </w:rPr>
        <w:t>established but incomplete</w:t>
      </w:r>
      <w:r w:rsidRPr="00F55611">
        <w:rPr>
          <w:lang w:val="en-US"/>
        </w:rPr>
        <w:t xml:space="preserve">) (5.3.3, 5.6.1). </w:t>
      </w:r>
      <w:r w:rsidRPr="00F55611">
        <w:rPr>
          <w:i/>
          <w:lang w:val="en-US"/>
        </w:rPr>
        <w:t>Inequality</w:t>
      </w:r>
      <w:r w:rsidRPr="00F55611">
        <w:rPr>
          <w:lang w:val="en-US"/>
        </w:rPr>
        <w:t xml:space="preserve"> scenarios, which assume increasing economic, political and social inequalities, where power becomes concentrated in a relatively small political and business elite who invest in green technology, result in negative impacts on nature’s regulating contributions to people (</w:t>
      </w:r>
      <w:r w:rsidRPr="00F55611">
        <w:rPr>
          <w:i/>
          <w:lang w:val="en-US"/>
        </w:rPr>
        <w:t>established but incomplete</w:t>
      </w:r>
      <w:r w:rsidRPr="00F55611">
        <w:rPr>
          <w:lang w:val="en-US"/>
        </w:rPr>
        <w:t>), but mixed or unclear impacts on other indicators (</w:t>
      </w:r>
      <w:r w:rsidRPr="00F55611">
        <w:rPr>
          <w:i/>
          <w:lang w:val="en-US"/>
        </w:rPr>
        <w:t>inconclusive</w:t>
      </w:r>
      <w:r w:rsidRPr="00F55611">
        <w:rPr>
          <w:lang w:val="en-US"/>
        </w:rPr>
        <w:t xml:space="preserve">) (5.3.3, 5.6.1). </w:t>
      </w:r>
    </w:p>
    <w:p w14:paraId="20AAC36C" w14:textId="77777777" w:rsidR="00AE389F" w:rsidRPr="00F55611" w:rsidRDefault="00AE389F" w:rsidP="00AE389F">
      <w:pPr>
        <w:rPr>
          <w:rFonts w:cs="Times New Roman"/>
          <w:lang w:val="en-US" w:eastAsia="en-GB"/>
        </w:rPr>
      </w:pPr>
      <w:r w:rsidRPr="00F55611">
        <w:rPr>
          <w:iCs/>
          <w:lang w:val="en-US"/>
        </w:rPr>
        <w:t xml:space="preserve">Under </w:t>
      </w:r>
      <w:r w:rsidRPr="00F55611">
        <w:rPr>
          <w:i/>
          <w:iCs/>
          <w:lang w:val="en-US"/>
        </w:rPr>
        <w:t>global sustainable development</w:t>
      </w:r>
      <w:r w:rsidRPr="00F55611">
        <w:rPr>
          <w:iCs/>
          <w:lang w:val="en-US"/>
        </w:rPr>
        <w:t xml:space="preserve"> </w:t>
      </w:r>
      <w:r w:rsidRPr="00F55611">
        <w:rPr>
          <w:lang w:val="en-US"/>
        </w:rPr>
        <w:t>scenarios, which are characterized by an increasingly proactive attitude of global policymakers towards environmental issues and a high level of regulation, positive impacts are projected for nature and its regulating contributions to people. Predominantly positive trends are also projected for nature’s material contributions to people and good quality of life indicators, with some regional variation (</w:t>
      </w:r>
      <w:r w:rsidRPr="00F55611">
        <w:rPr>
          <w:i/>
          <w:lang w:val="en-US"/>
        </w:rPr>
        <w:t>established but incomplete</w:t>
      </w:r>
      <w:r w:rsidRPr="00F55611">
        <w:rPr>
          <w:lang w:val="en-US"/>
        </w:rPr>
        <w:t xml:space="preserve">) (5.3.3, 5.6.1). Under </w:t>
      </w:r>
      <w:r w:rsidRPr="00F55611">
        <w:rPr>
          <w:i/>
          <w:iCs/>
          <w:lang w:val="en-US"/>
        </w:rPr>
        <w:t>regional sustainability</w:t>
      </w:r>
      <w:r w:rsidRPr="00F55611">
        <w:rPr>
          <w:iCs/>
          <w:lang w:val="en-US"/>
        </w:rPr>
        <w:t xml:space="preserve"> scenarios, which show </w:t>
      </w:r>
      <w:r w:rsidRPr="00F55611">
        <w:rPr>
          <w:lang w:val="en-US"/>
        </w:rPr>
        <w:t xml:space="preserve">increased concern for environmental and social sustainability and a shift toward local and regional decision-making, similar impacts are projected as for </w:t>
      </w:r>
      <w:r w:rsidRPr="00F55611">
        <w:rPr>
          <w:i/>
          <w:lang w:val="en-US"/>
        </w:rPr>
        <w:t>global sustainable development</w:t>
      </w:r>
      <w:r w:rsidRPr="00F55611">
        <w:rPr>
          <w:lang w:val="en-US"/>
        </w:rPr>
        <w:t xml:space="preserve">. </w:t>
      </w:r>
      <w:r w:rsidRPr="00F55611">
        <w:rPr>
          <w:i/>
          <w:lang w:val="en-US"/>
        </w:rPr>
        <w:t>R</w:t>
      </w:r>
      <w:r w:rsidRPr="00F55611">
        <w:rPr>
          <w:i/>
          <w:iCs/>
          <w:lang w:val="en-US"/>
        </w:rPr>
        <w:t>egional sustainability</w:t>
      </w:r>
      <w:r w:rsidRPr="00F55611">
        <w:rPr>
          <w:lang w:val="en-US"/>
        </w:rPr>
        <w:t xml:space="preserve">, however, leads to slightly fewer benefits for nature’s regulating and material contributions to people (with decreases in food provision) than </w:t>
      </w:r>
      <w:r w:rsidRPr="00F55611">
        <w:rPr>
          <w:i/>
          <w:lang w:val="en-US"/>
        </w:rPr>
        <w:t xml:space="preserve">global sustainable development </w:t>
      </w:r>
      <w:r w:rsidRPr="00F55611">
        <w:rPr>
          <w:lang w:val="en-US"/>
        </w:rPr>
        <w:t xml:space="preserve">and more positive impacts on nature’s non-material contributions to people and good quality of life, particularly traditional knowledge and supporting identities reflecting the local focus of the </w:t>
      </w:r>
      <w:r w:rsidRPr="00F55611">
        <w:rPr>
          <w:i/>
          <w:lang w:val="en-US"/>
        </w:rPr>
        <w:t>r</w:t>
      </w:r>
      <w:r w:rsidRPr="00F55611">
        <w:rPr>
          <w:i/>
          <w:iCs/>
          <w:lang w:val="en-US"/>
        </w:rPr>
        <w:t>egional sustainability</w:t>
      </w:r>
      <w:r w:rsidRPr="00F55611">
        <w:rPr>
          <w:lang w:val="en-US"/>
        </w:rPr>
        <w:t xml:space="preserve"> scenario (</w:t>
      </w:r>
      <w:r w:rsidRPr="00F55611">
        <w:rPr>
          <w:i/>
          <w:lang w:val="en-US"/>
        </w:rPr>
        <w:t>established but incomplete</w:t>
      </w:r>
      <w:r w:rsidRPr="00F55611">
        <w:rPr>
          <w:lang w:val="en-US"/>
        </w:rPr>
        <w:t>) (5.3.3, 5.6.1).</w:t>
      </w:r>
      <w:r w:rsidRPr="00F55611">
        <w:rPr>
          <w:rFonts w:cs="Times New Roman"/>
          <w:lang w:val="en-US" w:eastAsia="en-GB"/>
        </w:rPr>
        <w:t xml:space="preserve"> </w:t>
      </w:r>
    </w:p>
    <w:p w14:paraId="5217CE8A" w14:textId="77777777" w:rsidR="00AE389F" w:rsidRPr="00F55611" w:rsidRDefault="00AE389F" w:rsidP="00AE389F">
      <w:pPr>
        <w:rPr>
          <w:b/>
          <w:lang w:val="en-US"/>
        </w:rPr>
      </w:pPr>
      <w:r w:rsidRPr="00F55611">
        <w:rPr>
          <w:rFonts w:ascii="Calibri" w:eastAsia="Calibri" w:hAnsi="Calibri" w:cs="Calibri"/>
          <w:b/>
          <w:bCs/>
          <w:lang w:val="en-US"/>
        </w:rPr>
        <w:t xml:space="preserve">Trade-offs between nature and different </w:t>
      </w:r>
      <w:r w:rsidRPr="00F55611">
        <w:rPr>
          <w:b/>
          <w:lang w:val="en-US"/>
        </w:rPr>
        <w:t xml:space="preserve">contributions from nature to people </w:t>
      </w:r>
      <w:r w:rsidRPr="00F55611">
        <w:rPr>
          <w:rFonts w:ascii="Calibri" w:eastAsia="Calibri" w:hAnsi="Calibri" w:cs="Calibri"/>
          <w:b/>
          <w:bCs/>
          <w:lang w:val="en-US"/>
        </w:rPr>
        <w:t>are projected under all plausible futures for Europe and Central Asia (</w:t>
      </w:r>
      <w:r w:rsidRPr="00F55611">
        <w:rPr>
          <w:rFonts w:ascii="Calibri" w:eastAsia="Calibri" w:hAnsi="Calibri" w:cs="Calibri"/>
          <w:b/>
          <w:bCs/>
          <w:i/>
          <w:lang w:val="en-US"/>
        </w:rPr>
        <w:t>established but incomplete</w:t>
      </w:r>
      <w:r w:rsidRPr="00F55611">
        <w:rPr>
          <w:rFonts w:ascii="Calibri" w:eastAsia="Calibri" w:hAnsi="Calibri" w:cs="Calibri"/>
          <w:b/>
          <w:bCs/>
          <w:lang w:val="en-US"/>
        </w:rPr>
        <w:t xml:space="preserve">) (5.3.3, 5.3.4). How these trade-offs are resolved depends on political and societal value judgements within each plausible future. </w:t>
      </w:r>
      <w:r w:rsidRPr="00F55611">
        <w:rPr>
          <w:b/>
          <w:lang w:val="en-US"/>
        </w:rPr>
        <w:t xml:space="preserve">In general, those futures where environmental issues are mainstreamed across sectors are more successful in mitigating undesirable cross-sector trade-offs, resulting in positive impacts across a broad range of indicators concerning nature, nature’s contributions to people and good quality of life indicators </w:t>
      </w:r>
      <w:r w:rsidRPr="00F55611">
        <w:rPr>
          <w:rFonts w:ascii="Calibri" w:eastAsia="Calibri" w:hAnsi="Calibri" w:cs="Calibri"/>
          <w:b/>
          <w:bCs/>
          <w:lang w:val="en-US"/>
        </w:rPr>
        <w:t>(</w:t>
      </w:r>
      <w:r w:rsidRPr="00F55611">
        <w:rPr>
          <w:rFonts w:ascii="Calibri" w:eastAsia="Calibri" w:hAnsi="Calibri" w:cs="Calibri"/>
          <w:b/>
          <w:bCs/>
          <w:i/>
          <w:lang w:val="en-US"/>
        </w:rPr>
        <w:t>established but incomplete</w:t>
      </w:r>
      <w:r w:rsidRPr="00F55611">
        <w:rPr>
          <w:rFonts w:ascii="Calibri" w:eastAsia="Calibri" w:hAnsi="Calibri" w:cs="Calibri"/>
          <w:b/>
          <w:bCs/>
          <w:lang w:val="en-US"/>
        </w:rPr>
        <w:t xml:space="preserve">) </w:t>
      </w:r>
      <w:r w:rsidRPr="00F55611">
        <w:rPr>
          <w:b/>
          <w:lang w:val="en-US"/>
        </w:rPr>
        <w:t xml:space="preserve">(5.3.3, 5.6.1). </w:t>
      </w:r>
      <w:r w:rsidRPr="00F55611">
        <w:rPr>
          <w:lang w:val="en-US"/>
        </w:rPr>
        <w:t>Trade</w:t>
      </w:r>
      <w:r w:rsidRPr="00F55611">
        <w:rPr>
          <w:i/>
          <w:lang w:val="en-US"/>
        </w:rPr>
        <w:t>-</w:t>
      </w:r>
      <w:r w:rsidRPr="00F55611">
        <w:rPr>
          <w:lang w:val="en-US"/>
        </w:rPr>
        <w:t xml:space="preserve">offs between nature’s material and regulating contributions to people are commonly projected in the </w:t>
      </w:r>
      <w:r w:rsidRPr="00F55611">
        <w:rPr>
          <w:i/>
          <w:lang w:val="en-US"/>
        </w:rPr>
        <w:t>economic optimism</w:t>
      </w:r>
      <w:r w:rsidRPr="00F55611">
        <w:rPr>
          <w:lang w:val="en-US"/>
        </w:rPr>
        <w:t xml:space="preserve"> and </w:t>
      </w:r>
      <w:r w:rsidRPr="00F55611">
        <w:rPr>
          <w:i/>
          <w:lang w:val="en-US"/>
        </w:rPr>
        <w:t>regional competition</w:t>
      </w:r>
      <w:r w:rsidRPr="00F55611">
        <w:rPr>
          <w:lang w:val="en-US"/>
        </w:rPr>
        <w:t xml:space="preserve"> scenarios, which tend to promote a limited number of nature’s material contributions to people. For example, increases in food provision (generally associated with the expansion of agricultural land or the intensification of livestock production and fish captures) are often associated with decreases in the provision of nature’s regulating contributions to people (e.g. prevention of soil erosion, regulation of water quality and quantity) and nature values. Similar trade-offs were projected between increases in timber provision and decreases in nature’s regulating (e.g. carbon sequestration) and non-material (e.g. aesthetic value) contributions to people. Such trade-offs lead to strong positive effects in nature’s contributions to people with market values and negative effects in nature’s contributions to people without market values </w:t>
      </w:r>
      <w:r w:rsidRPr="00F55611">
        <w:rPr>
          <w:rFonts w:ascii="Calibri" w:eastAsia="Calibri" w:hAnsi="Calibri" w:cs="Calibri"/>
          <w:bCs/>
          <w:lang w:val="en-US"/>
        </w:rPr>
        <w:t>(</w:t>
      </w:r>
      <w:r w:rsidRPr="00F55611">
        <w:rPr>
          <w:rFonts w:ascii="Calibri" w:eastAsia="Calibri" w:hAnsi="Calibri" w:cs="Calibri"/>
          <w:bCs/>
          <w:i/>
          <w:lang w:val="en-US"/>
        </w:rPr>
        <w:t>established but incomplete</w:t>
      </w:r>
      <w:r w:rsidRPr="00F55611">
        <w:rPr>
          <w:rFonts w:ascii="Calibri" w:eastAsia="Calibri" w:hAnsi="Calibri" w:cs="Calibri"/>
          <w:bCs/>
          <w:lang w:val="en-US"/>
        </w:rPr>
        <w:t>)</w:t>
      </w:r>
      <w:r w:rsidRPr="00F55611">
        <w:rPr>
          <w:rFonts w:ascii="Calibri" w:eastAsia="Calibri" w:hAnsi="Calibri" w:cs="Calibri"/>
          <w:b/>
          <w:bCs/>
          <w:lang w:val="en-US"/>
        </w:rPr>
        <w:t xml:space="preserve"> </w:t>
      </w:r>
      <w:r w:rsidRPr="00F55611">
        <w:rPr>
          <w:lang w:val="en-US"/>
        </w:rPr>
        <w:t xml:space="preserve">(5.3.3, 5.6.1). </w:t>
      </w:r>
    </w:p>
    <w:p w14:paraId="765B68D5" w14:textId="77777777" w:rsidR="00AE389F" w:rsidRPr="00F55611" w:rsidRDefault="00AE389F" w:rsidP="00AE389F">
      <w:pPr>
        <w:rPr>
          <w:lang w:val="en-US"/>
        </w:rPr>
      </w:pPr>
      <w:r w:rsidRPr="00F55611">
        <w:rPr>
          <w:lang w:val="en-US"/>
        </w:rPr>
        <w:t xml:space="preserve">Trade-offs were also apparent under the sustainability scenario archetypes, particularly in relation to the use of land and water (e.g. effects of agricultural extensification – the opposite of agricultural intensification - or increases in bioenergy croplands on other land uses and biodiversity) </w:t>
      </w:r>
      <w:r w:rsidRPr="00F55611">
        <w:rPr>
          <w:rFonts w:ascii="Calibri" w:eastAsia="Calibri" w:hAnsi="Calibri" w:cs="Calibri"/>
          <w:bCs/>
          <w:lang w:val="en-US"/>
        </w:rPr>
        <w:t>(</w:t>
      </w:r>
      <w:r w:rsidRPr="00F55611">
        <w:rPr>
          <w:rFonts w:ascii="Calibri" w:eastAsia="Calibri" w:hAnsi="Calibri" w:cs="Calibri"/>
          <w:bCs/>
          <w:i/>
          <w:lang w:val="en-US"/>
        </w:rPr>
        <w:t>established but incomplete</w:t>
      </w:r>
      <w:r w:rsidRPr="00F55611">
        <w:rPr>
          <w:rFonts w:ascii="Calibri" w:eastAsia="Calibri" w:hAnsi="Calibri" w:cs="Calibri"/>
          <w:bCs/>
          <w:lang w:val="en-US"/>
        </w:rPr>
        <w:t>)</w:t>
      </w:r>
      <w:r w:rsidRPr="00F55611">
        <w:rPr>
          <w:rFonts w:ascii="Calibri" w:eastAsia="Calibri" w:hAnsi="Calibri" w:cs="Calibri"/>
          <w:b/>
          <w:bCs/>
          <w:lang w:val="en-US"/>
        </w:rPr>
        <w:t xml:space="preserve"> </w:t>
      </w:r>
      <w:r w:rsidRPr="00F55611">
        <w:rPr>
          <w:lang w:val="en-US"/>
        </w:rPr>
        <w:t>(5.6.1). However, such scenarios proactively deal with such trade-offs through, for example, political choices aiming to maximize synergizes through mainstreaming and multifunctionality (</w:t>
      </w:r>
      <w:r w:rsidRPr="00F55611">
        <w:rPr>
          <w:i/>
          <w:lang w:val="en-US"/>
        </w:rPr>
        <w:t>global sustainable development</w:t>
      </w:r>
      <w:r w:rsidRPr="00F55611">
        <w:rPr>
          <w:lang w:val="en-US"/>
        </w:rPr>
        <w:t>) or through societal choices to live less resource-intensive lifestyles and, hence, reduce demand for nature’s material contributions to people (</w:t>
      </w:r>
      <w:r w:rsidRPr="00F55611">
        <w:rPr>
          <w:i/>
          <w:lang w:val="en-US"/>
        </w:rPr>
        <w:t>regional sustainability</w:t>
      </w:r>
      <w:r w:rsidRPr="00F55611">
        <w:rPr>
          <w:lang w:val="en-US"/>
        </w:rPr>
        <w:t>).</w:t>
      </w:r>
    </w:p>
    <w:p w14:paraId="2BD1B861" w14:textId="465BF197" w:rsidR="00AE389F" w:rsidRPr="00F55611" w:rsidRDefault="00AE389F" w:rsidP="00AE389F">
      <w:pPr>
        <w:rPr>
          <w:lang w:val="en-US"/>
        </w:rPr>
      </w:pPr>
      <w:r w:rsidRPr="00F55611">
        <w:rPr>
          <w:rFonts w:ascii="Calibri" w:eastAsia="Calibri" w:hAnsi="Calibri" w:cs="Calibri"/>
          <w:b/>
          <w:bCs/>
          <w:lang w:val="en-US"/>
        </w:rPr>
        <w:t xml:space="preserve">Impacts of plausible futures differ across the regions of Europe and Central Asia. Hence, regional and national decision-makers face </w:t>
      </w:r>
      <w:r w:rsidR="00C91FE1">
        <w:rPr>
          <w:rFonts w:ascii="Calibri" w:eastAsia="Calibri" w:hAnsi="Calibri" w:cs="Calibri"/>
          <w:b/>
          <w:bCs/>
          <w:lang w:val="en-US"/>
        </w:rPr>
        <w:t>different</w:t>
      </w:r>
      <w:r w:rsidR="00C91FE1" w:rsidRPr="00F55611">
        <w:rPr>
          <w:rFonts w:ascii="Calibri" w:eastAsia="Calibri" w:hAnsi="Calibri" w:cs="Calibri"/>
          <w:b/>
          <w:bCs/>
          <w:lang w:val="en-US"/>
        </w:rPr>
        <w:t xml:space="preserve"> </w:t>
      </w:r>
      <w:r w:rsidRPr="00F55611">
        <w:rPr>
          <w:rFonts w:ascii="Calibri" w:eastAsia="Calibri" w:hAnsi="Calibri" w:cs="Calibri"/>
          <w:b/>
          <w:bCs/>
          <w:lang w:val="en-US"/>
        </w:rPr>
        <w:t xml:space="preserve">trade-offs between nature and its various </w:t>
      </w:r>
      <w:r w:rsidRPr="00F55611">
        <w:rPr>
          <w:b/>
          <w:lang w:val="en-US"/>
        </w:rPr>
        <w:t>contributions to people</w:t>
      </w:r>
      <w:r w:rsidRPr="00F55611">
        <w:rPr>
          <w:rFonts w:ascii="Calibri" w:eastAsia="Calibri" w:hAnsi="Calibri" w:cs="Calibri"/>
          <w:b/>
          <w:bCs/>
          <w:lang w:val="en-US"/>
        </w:rPr>
        <w:t>. C</w:t>
      </w:r>
      <w:r w:rsidRPr="00F55611">
        <w:rPr>
          <w:b/>
          <w:szCs w:val="24"/>
          <w:lang w:val="en-US" w:eastAsia="de-DE"/>
        </w:rPr>
        <w:t xml:space="preserve">ooperation between countries opens up possibilities to </w:t>
      </w:r>
      <w:r w:rsidRPr="00F55611">
        <w:rPr>
          <w:rFonts w:ascii="Calibri" w:eastAsia="Calibri" w:hAnsi="Calibri" w:cs="Calibri"/>
          <w:b/>
          <w:bCs/>
          <w:lang w:val="en-US"/>
        </w:rPr>
        <w:t xml:space="preserve">mitigate undesirable cross-scale </w:t>
      </w:r>
      <w:r w:rsidRPr="00F55611">
        <w:rPr>
          <w:rFonts w:ascii="Calibri" w:eastAsia="Calibri" w:hAnsi="Calibri" w:cs="Calibri"/>
          <w:b/>
          <w:bCs/>
          <w:lang w:val="en-US"/>
        </w:rPr>
        <w:lastRenderedPageBreak/>
        <w:t>impacts and to capitalize on opportunities (</w:t>
      </w:r>
      <w:r w:rsidRPr="00F55611">
        <w:rPr>
          <w:rFonts w:ascii="Calibri" w:eastAsia="Calibri" w:hAnsi="Calibri" w:cs="Calibri"/>
          <w:b/>
          <w:bCs/>
          <w:i/>
          <w:lang w:val="en-US"/>
        </w:rPr>
        <w:t>established but incomplete</w:t>
      </w:r>
      <w:r w:rsidRPr="00F55611">
        <w:rPr>
          <w:rFonts w:ascii="Calibri" w:eastAsia="Calibri" w:hAnsi="Calibri" w:cs="Calibri"/>
          <w:b/>
          <w:bCs/>
          <w:lang w:val="en-US"/>
        </w:rPr>
        <w:t xml:space="preserve">) (5.3.3). </w:t>
      </w:r>
      <w:r w:rsidRPr="00F55611">
        <w:rPr>
          <w:rFonts w:ascii="Calibri" w:eastAsia="Calibri" w:hAnsi="Calibri" w:cs="Calibri"/>
          <w:bCs/>
          <w:lang w:val="en-US"/>
        </w:rPr>
        <w:t xml:space="preserve">In Central Asia, </w:t>
      </w:r>
      <w:r w:rsidRPr="00F55611">
        <w:rPr>
          <w:szCs w:val="24"/>
          <w:lang w:val="en-US" w:eastAsia="de-DE"/>
        </w:rPr>
        <w:t xml:space="preserve">significant water shortages are projected in the long-term. This affects farmers’ choices </w:t>
      </w:r>
      <w:r w:rsidRPr="00F55611">
        <w:rPr>
          <w:lang w:val="en-US"/>
        </w:rPr>
        <w:t xml:space="preserve">between intensive crop production and more sustainable production with resulting impacts on nature’s regulating contributions to people, such as water quality </w:t>
      </w:r>
      <w:r w:rsidRPr="00F55611">
        <w:rPr>
          <w:rFonts w:ascii="Calibri" w:eastAsia="Calibri" w:hAnsi="Calibri" w:cs="Calibri"/>
          <w:bCs/>
          <w:lang w:val="en-US"/>
        </w:rPr>
        <w:t>(</w:t>
      </w:r>
      <w:r w:rsidRPr="00F55611">
        <w:rPr>
          <w:rFonts w:ascii="Calibri" w:eastAsia="Calibri" w:hAnsi="Calibri" w:cs="Calibri"/>
          <w:bCs/>
          <w:i/>
          <w:lang w:val="en-US"/>
        </w:rPr>
        <w:t>established but incomplete</w:t>
      </w:r>
      <w:r w:rsidRPr="00F55611">
        <w:rPr>
          <w:rFonts w:ascii="Calibri" w:eastAsia="Calibri" w:hAnsi="Calibri" w:cs="Calibri"/>
          <w:bCs/>
          <w:lang w:val="en-US"/>
        </w:rPr>
        <w:t>)</w:t>
      </w:r>
      <w:r w:rsidRPr="00F55611">
        <w:rPr>
          <w:rFonts w:ascii="Calibri" w:eastAsia="Calibri" w:hAnsi="Calibri" w:cs="Calibri"/>
          <w:b/>
          <w:bCs/>
          <w:lang w:val="en-US"/>
        </w:rPr>
        <w:t xml:space="preserve"> </w:t>
      </w:r>
      <w:r w:rsidRPr="00F55611">
        <w:rPr>
          <w:color w:val="000000" w:themeColor="text1"/>
          <w:lang w:val="en-US"/>
        </w:rPr>
        <w:t>(5.3.3)</w:t>
      </w:r>
      <w:r w:rsidRPr="00F55611">
        <w:rPr>
          <w:lang w:val="en-US"/>
        </w:rPr>
        <w:t xml:space="preserve">. Similar impacts on water stress are </w:t>
      </w:r>
      <w:r w:rsidRPr="00F55611">
        <w:rPr>
          <w:szCs w:val="24"/>
          <w:lang w:val="en-US" w:eastAsia="de-DE"/>
        </w:rPr>
        <w:t xml:space="preserve">projected under future scenarios for Central Europe, including decreases in multiple contributions from nature to people from wetlands </w:t>
      </w:r>
      <w:r w:rsidRPr="00F55611">
        <w:rPr>
          <w:rFonts w:ascii="Calibri" w:eastAsia="Calibri" w:hAnsi="Calibri" w:cs="Calibri"/>
          <w:bCs/>
          <w:lang w:val="en-US"/>
        </w:rPr>
        <w:t>(</w:t>
      </w:r>
      <w:r w:rsidRPr="00F55611">
        <w:rPr>
          <w:rFonts w:ascii="Calibri" w:eastAsia="Calibri" w:hAnsi="Calibri" w:cs="Calibri"/>
          <w:bCs/>
          <w:i/>
          <w:lang w:val="en-US"/>
        </w:rPr>
        <w:t>established but incomplete</w:t>
      </w:r>
      <w:r w:rsidRPr="00F55611">
        <w:rPr>
          <w:rFonts w:ascii="Calibri" w:eastAsia="Calibri" w:hAnsi="Calibri" w:cs="Calibri"/>
          <w:bCs/>
          <w:lang w:val="en-US"/>
        </w:rPr>
        <w:t>)</w:t>
      </w:r>
      <w:r w:rsidRPr="00F55611">
        <w:rPr>
          <w:rFonts w:ascii="Calibri" w:eastAsia="Calibri" w:hAnsi="Calibri" w:cs="Calibri"/>
          <w:b/>
          <w:bCs/>
          <w:lang w:val="en-US"/>
        </w:rPr>
        <w:t xml:space="preserve"> </w:t>
      </w:r>
      <w:r w:rsidRPr="00F55611">
        <w:rPr>
          <w:color w:val="000000" w:themeColor="text1"/>
          <w:lang w:val="en-US"/>
        </w:rPr>
        <w:t>(5.3.3)</w:t>
      </w:r>
      <w:r w:rsidRPr="00F55611">
        <w:rPr>
          <w:szCs w:val="24"/>
          <w:lang w:val="en-US" w:eastAsia="de-DE"/>
        </w:rPr>
        <w:t>.</w:t>
      </w:r>
      <w:r w:rsidRPr="00F55611">
        <w:rPr>
          <w:lang w:val="en-US"/>
        </w:rPr>
        <w:t xml:space="preserve"> Transboundary and </w:t>
      </w:r>
      <w:r w:rsidRPr="00F55611">
        <w:rPr>
          <w:szCs w:val="24"/>
          <w:lang w:val="en-US" w:eastAsia="de-DE"/>
        </w:rPr>
        <w:t xml:space="preserve">integrated water management strategies that protect minimum water levels for the environment are projected to mitigate these negative impacts. In Eastern Europe, particularly Russia, </w:t>
      </w:r>
      <w:r w:rsidRPr="00F55611">
        <w:rPr>
          <w:lang w:val="en-US"/>
        </w:rPr>
        <w:t xml:space="preserve">trade-offs between wood extraction and carbon sequestration are projected. Sustainable forest management and reforestation of areas set aside from agricultural activities are suggested as having the potential to mitigate such trade-offs. Similarly, in mountain systems in Central and Western Europe and in marine systems in all subregions adaptive management strategies are projected to address the vulnerability of the majority of nature’s contributions to people </w:t>
      </w:r>
      <w:r w:rsidRPr="00F55611">
        <w:rPr>
          <w:rFonts w:ascii="Calibri" w:eastAsia="Calibri" w:hAnsi="Calibri" w:cs="Calibri"/>
          <w:bCs/>
          <w:lang w:val="en-US"/>
        </w:rPr>
        <w:t>(</w:t>
      </w:r>
      <w:r w:rsidRPr="00F55611">
        <w:rPr>
          <w:rFonts w:ascii="Calibri" w:eastAsia="Calibri" w:hAnsi="Calibri" w:cs="Calibri"/>
          <w:bCs/>
          <w:i/>
          <w:lang w:val="en-US"/>
        </w:rPr>
        <w:t>established but incomplete</w:t>
      </w:r>
      <w:r w:rsidRPr="00F55611">
        <w:rPr>
          <w:rFonts w:ascii="Calibri" w:eastAsia="Calibri" w:hAnsi="Calibri" w:cs="Calibri"/>
          <w:bCs/>
          <w:lang w:val="en-US"/>
        </w:rPr>
        <w:t>)</w:t>
      </w:r>
      <w:r w:rsidRPr="00F55611">
        <w:rPr>
          <w:rFonts w:ascii="Calibri" w:eastAsia="Calibri" w:hAnsi="Calibri" w:cs="Calibri"/>
          <w:b/>
          <w:bCs/>
          <w:lang w:val="en-US"/>
        </w:rPr>
        <w:t xml:space="preserve"> </w:t>
      </w:r>
      <w:r w:rsidRPr="00F55611">
        <w:rPr>
          <w:color w:val="000000" w:themeColor="text1"/>
          <w:lang w:val="en-US"/>
        </w:rPr>
        <w:t>(5.3.3)</w:t>
      </w:r>
      <w:r w:rsidRPr="00F55611">
        <w:rPr>
          <w:lang w:val="en-US"/>
        </w:rPr>
        <w:t xml:space="preserve">. </w:t>
      </w:r>
    </w:p>
    <w:p w14:paraId="279B249A" w14:textId="77777777" w:rsidR="00AE389F" w:rsidRPr="00F55611" w:rsidRDefault="00AE389F" w:rsidP="00AE389F">
      <w:pPr>
        <w:rPr>
          <w:rFonts w:ascii="Times New Roman" w:hAnsi="Times New Roman" w:cs="Times New Roman"/>
          <w:sz w:val="24"/>
          <w:szCs w:val="24"/>
          <w:lang w:val="en-US" w:eastAsia="en-GB"/>
        </w:rPr>
      </w:pPr>
      <w:r w:rsidRPr="00F55611">
        <w:rPr>
          <w:lang w:val="en-US"/>
        </w:rPr>
        <w:t xml:space="preserve">In the European Union (EU), significant differences between northern and southern countries are projected. Most scenarios indicate increases in agricultural production for food, feed and bioenergy for northern European Union countries, while decreases in agricultural and timber production, as well as increases in water stress, are projected for southern European Union countries. The latter is projected to have </w:t>
      </w:r>
      <w:r w:rsidRPr="00F55611">
        <w:rPr>
          <w:rFonts w:ascii="Calibri" w:eastAsia="Cambria" w:hAnsi="Calibri" w:cs="Cambria"/>
          <w:color w:val="000000" w:themeColor="text1"/>
          <w:lang w:val="en-US" w:eastAsia="ja-JP"/>
        </w:rPr>
        <w:t>considerable negative impacts on nature’s non-material contributions to people, such as national heritage and tourism-related services dependent on local food production.</w:t>
      </w:r>
      <w:r w:rsidRPr="00F55611">
        <w:rPr>
          <w:lang w:val="en-US"/>
        </w:rPr>
        <w:t xml:space="preserve"> Scenarios which included i</w:t>
      </w:r>
      <w:r w:rsidRPr="00F55611">
        <w:rPr>
          <w:color w:val="000000" w:themeColor="text1"/>
          <w:lang w:val="en-US"/>
        </w:rPr>
        <w:t xml:space="preserve">nternational coordination of adaptive measures across geographical areas were projected to have better capacity to cope with, or mitigate, undesirable cross-scale impacts </w:t>
      </w:r>
      <w:r w:rsidRPr="00F55611">
        <w:rPr>
          <w:rFonts w:ascii="Calibri" w:eastAsia="Calibri" w:hAnsi="Calibri" w:cs="Calibri"/>
          <w:bCs/>
          <w:lang w:val="en-US"/>
        </w:rPr>
        <w:t>(</w:t>
      </w:r>
      <w:r w:rsidRPr="00F55611">
        <w:rPr>
          <w:rFonts w:ascii="Calibri" w:eastAsia="Calibri" w:hAnsi="Calibri" w:cs="Calibri"/>
          <w:bCs/>
          <w:i/>
          <w:lang w:val="en-US"/>
        </w:rPr>
        <w:t>established but incomplete</w:t>
      </w:r>
      <w:r w:rsidRPr="00F55611">
        <w:rPr>
          <w:rFonts w:ascii="Calibri" w:eastAsia="Calibri" w:hAnsi="Calibri" w:cs="Calibri"/>
          <w:bCs/>
          <w:lang w:val="en-US"/>
        </w:rPr>
        <w:t>)</w:t>
      </w:r>
      <w:r w:rsidRPr="00F55611">
        <w:rPr>
          <w:rFonts w:ascii="Calibri" w:eastAsia="Calibri" w:hAnsi="Calibri" w:cs="Calibri"/>
          <w:b/>
          <w:bCs/>
          <w:lang w:val="en-US"/>
        </w:rPr>
        <w:t xml:space="preserve"> </w:t>
      </w:r>
      <w:r w:rsidRPr="00F55611">
        <w:rPr>
          <w:color w:val="000000" w:themeColor="text1"/>
          <w:lang w:val="en-US"/>
        </w:rPr>
        <w:t>(5.3.3).</w:t>
      </w:r>
      <w:r w:rsidRPr="00F55611">
        <w:rPr>
          <w:rFonts w:ascii="Times New Roman" w:hAnsi="Times New Roman" w:cs="Times New Roman"/>
          <w:sz w:val="24"/>
          <w:szCs w:val="24"/>
          <w:lang w:val="en-US" w:eastAsia="en-GB"/>
        </w:rPr>
        <w:t xml:space="preserve"> </w:t>
      </w:r>
    </w:p>
    <w:p w14:paraId="05D7E6BD" w14:textId="77777777" w:rsidR="00AE389F" w:rsidRPr="00F55611" w:rsidRDefault="00AE389F" w:rsidP="00AE389F">
      <w:pPr>
        <w:rPr>
          <w:lang w:val="en-US"/>
        </w:rPr>
      </w:pPr>
      <w:r w:rsidRPr="00F55611">
        <w:rPr>
          <w:b/>
          <w:lang w:val="en-US"/>
        </w:rPr>
        <w:t xml:space="preserve">Future impacts of </w:t>
      </w:r>
      <w:r w:rsidRPr="00F55611">
        <w:rPr>
          <w:rFonts w:eastAsia="AdvPTimes" w:cs="AdvPTimes"/>
          <w:b/>
          <w:lang w:val="en-US"/>
        </w:rPr>
        <w:t xml:space="preserve">drivers of change </w:t>
      </w:r>
      <w:r w:rsidRPr="00F55611">
        <w:rPr>
          <w:b/>
          <w:lang w:val="en-US"/>
        </w:rPr>
        <w:t xml:space="preserve">on nature and its contributions to people in Europe and Central Asia are likely to be underestimated because </w:t>
      </w:r>
      <w:r w:rsidRPr="00F55611" w:rsidDel="00DA41E4">
        <w:rPr>
          <w:rStyle w:val="Strong"/>
          <w:color w:val="000000"/>
          <w:lang w:val="en-US"/>
        </w:rPr>
        <w:t xml:space="preserve">scenario studies are dominated by a few </w:t>
      </w:r>
      <w:r w:rsidRPr="00F55611">
        <w:rPr>
          <w:rStyle w:val="Strong"/>
          <w:color w:val="000000"/>
          <w:lang w:val="en-US"/>
        </w:rPr>
        <w:t xml:space="preserve">individual </w:t>
      </w:r>
      <w:r w:rsidRPr="00F55611" w:rsidDel="00DA41E4">
        <w:rPr>
          <w:rStyle w:val="Strong"/>
          <w:color w:val="000000"/>
          <w:lang w:val="en-US"/>
        </w:rPr>
        <w:t>drivers (e.g. climate change) and often omit other important drivers (e.g. pollution)</w:t>
      </w:r>
      <w:r w:rsidRPr="00F55611">
        <w:rPr>
          <w:rStyle w:val="Strong"/>
          <w:color w:val="000000"/>
          <w:lang w:val="en-US"/>
        </w:rPr>
        <w:t xml:space="preserve"> </w:t>
      </w:r>
      <w:r w:rsidRPr="00F55611">
        <w:rPr>
          <w:b/>
          <w:lang w:val="en-US"/>
        </w:rPr>
        <w:t>that may adversely affect their impacts</w:t>
      </w:r>
      <w:r w:rsidRPr="00F55611">
        <w:rPr>
          <w:b/>
          <w:bCs/>
          <w:lang w:val="en-US"/>
        </w:rPr>
        <w:t xml:space="preserve"> (</w:t>
      </w:r>
      <w:r w:rsidRPr="00F55611">
        <w:rPr>
          <w:rStyle w:val="Strong"/>
          <w:i/>
          <w:color w:val="000000"/>
          <w:lang w:val="en-US"/>
        </w:rPr>
        <w:t>well established</w:t>
      </w:r>
      <w:r w:rsidRPr="00F55611">
        <w:rPr>
          <w:b/>
          <w:bCs/>
          <w:lang w:val="en-US"/>
        </w:rPr>
        <w:t xml:space="preserve">) (5.2.2, 5.3.2). </w:t>
      </w:r>
      <w:r w:rsidRPr="00F55611">
        <w:rPr>
          <w:rStyle w:val="Strong"/>
          <w:color w:val="000000"/>
          <w:lang w:val="en-US"/>
        </w:rPr>
        <w:t>Scenario studies predominantly focus on single direct drivers and fail to capture interactions between drivers (</w:t>
      </w:r>
      <w:r w:rsidRPr="00F55611">
        <w:rPr>
          <w:rStyle w:val="Strong"/>
          <w:i/>
          <w:color w:val="000000"/>
          <w:lang w:val="en-US"/>
        </w:rPr>
        <w:t>well established</w:t>
      </w:r>
      <w:r w:rsidRPr="00F55611">
        <w:rPr>
          <w:rStyle w:val="Strong"/>
          <w:color w:val="000000"/>
          <w:lang w:val="en-US"/>
        </w:rPr>
        <w:t xml:space="preserve">) (5.2.2, 5.3.2). </w:t>
      </w:r>
      <w:r w:rsidRPr="00F55611">
        <w:rPr>
          <w:rStyle w:val="Strong"/>
          <w:b w:val="0"/>
          <w:color w:val="000000"/>
          <w:lang w:val="en-US"/>
        </w:rPr>
        <w:t>Climate change</w:t>
      </w:r>
      <w:r w:rsidRPr="00F55611">
        <w:rPr>
          <w:lang w:val="en-US"/>
        </w:rPr>
        <w:t xml:space="preserve"> is the most represented single direct driver in scenarios of biodiversity and ecosystem change. By contrast other direct drivers, such as pollution and invasive alien species, which are known to have an adverse impact on nature and its contributions to people, are poorly represented in scenario studies (</w:t>
      </w:r>
      <w:r w:rsidRPr="00F55611">
        <w:rPr>
          <w:i/>
          <w:lang w:val="en-US"/>
        </w:rPr>
        <w:t>well established</w:t>
      </w:r>
      <w:r w:rsidRPr="00F55611">
        <w:rPr>
          <w:lang w:val="en-US"/>
        </w:rPr>
        <w:t>) (5.2.2). Single-driver scenarios fail to capture various dynamics such as feedbacks and synergies between and amongst indirect and direct drivers operating at different scales. Policy approaches that consider single drivers or single sectors are unlikely to successfully address environmental problems as they do not consider trade-offs between different drivers, impacts and responses. Integrated, multi-driver scenario studies offer a more realistic assessment of impacts to inform robust decision-making about future sustainable development pathways that avoid unintended consequences (</w:t>
      </w:r>
      <w:r w:rsidRPr="00F55611">
        <w:rPr>
          <w:i/>
          <w:lang w:val="en-US"/>
        </w:rPr>
        <w:t>established but incomplete</w:t>
      </w:r>
      <w:r w:rsidRPr="00F55611">
        <w:rPr>
          <w:lang w:val="en-US"/>
        </w:rPr>
        <w:t>) (5.2.1, 5.2.2, 5.2.4, 5.3.1, 5.3.3, 5.3.4, 5.4.4, 5.4.5, 5.5.5).</w:t>
      </w:r>
    </w:p>
    <w:p w14:paraId="46BB9C61" w14:textId="77777777" w:rsidR="00AE389F" w:rsidRPr="00F55611" w:rsidRDefault="00AE389F" w:rsidP="00AE389F">
      <w:pPr>
        <w:rPr>
          <w:lang w:val="en-US"/>
        </w:rPr>
      </w:pPr>
      <w:r w:rsidRPr="00F55611">
        <w:rPr>
          <w:b/>
          <w:lang w:val="en-US"/>
        </w:rPr>
        <w:t>Priorities for future sustainable development expressed by governments and other societal actors for Europe and Central Asia are more widely achieved under plausible futures that consider a diverse range of values (</w:t>
      </w:r>
      <w:r w:rsidRPr="00F55611">
        <w:rPr>
          <w:b/>
          <w:i/>
          <w:lang w:val="en-US"/>
        </w:rPr>
        <w:t>established but incomplete</w:t>
      </w:r>
      <w:r w:rsidRPr="00F55611">
        <w:rPr>
          <w:b/>
          <w:lang w:val="en-US"/>
        </w:rPr>
        <w:t>) (5.3.4, 5.5.4, 5.5.5, 5.6.1).</w:t>
      </w:r>
      <w:r w:rsidRPr="00F55611">
        <w:rPr>
          <w:lang w:val="en-US"/>
        </w:rPr>
        <w:t xml:space="preserve"> Recognizing the different time frame of the scenarios of plausible futures (often 2050 or later) to those stated in the Sustainable Development Goals and Aichi Biodiversity Targets (2030 or 2020), continuing current trends under a </w:t>
      </w:r>
      <w:r w:rsidRPr="00F55611">
        <w:rPr>
          <w:i/>
          <w:lang w:val="en-US"/>
        </w:rPr>
        <w:t>business-as-usual</w:t>
      </w:r>
      <w:r w:rsidRPr="00F55611">
        <w:rPr>
          <w:lang w:val="en-US"/>
        </w:rPr>
        <w:t xml:space="preserve"> scenario is estimated to lead to failure in achieving most of the Sustainable Development Goals (13 out of 17), but mixed effects on achieving the Aichi Biodiversity Targets (8 achieved). </w:t>
      </w:r>
      <w:r w:rsidRPr="00F55611">
        <w:rPr>
          <w:i/>
          <w:lang w:val="en-US"/>
        </w:rPr>
        <w:t>Economic optimism</w:t>
      </w:r>
      <w:r w:rsidRPr="00F55611">
        <w:rPr>
          <w:lang w:val="en-US"/>
        </w:rPr>
        <w:t xml:space="preserve"> is estimated to have a mixed level of success in achieving the goals (8 </w:t>
      </w:r>
      <w:r w:rsidRPr="00F55611">
        <w:rPr>
          <w:lang w:val="en-US"/>
        </w:rPr>
        <w:lastRenderedPageBreak/>
        <w:t xml:space="preserve">achieved), but would fail to achieve the majority of the targets (16 out of 20), while </w:t>
      </w:r>
      <w:r w:rsidRPr="00F55611">
        <w:rPr>
          <w:i/>
          <w:lang w:val="en-US"/>
        </w:rPr>
        <w:t>regional competition</w:t>
      </w:r>
      <w:r w:rsidRPr="00F55611">
        <w:rPr>
          <w:lang w:val="en-US"/>
        </w:rPr>
        <w:t xml:space="preserve"> fails to reach the majority of all goals and targets (15 and 19, respectively). The focus of these scenarios on instrumental values and individualistic perspectives, with little </w:t>
      </w:r>
      <w:r w:rsidRPr="00F55611">
        <w:rPr>
          <w:rFonts w:cs="Leawood-Book"/>
          <w:lang w:val="en-US"/>
        </w:rPr>
        <w:t>acknowledgement of relational or intrinsic values,</w:t>
      </w:r>
      <w:r w:rsidRPr="00F55611">
        <w:rPr>
          <w:lang w:val="en-US"/>
        </w:rPr>
        <w:t xml:space="preserve"> means they are unlikely to offer effective sustainable solutions to environmental and social challenges (</w:t>
      </w:r>
      <w:r w:rsidRPr="00F55611">
        <w:rPr>
          <w:i/>
          <w:lang w:val="en-US"/>
        </w:rPr>
        <w:t>established but incomplete</w:t>
      </w:r>
      <w:r w:rsidRPr="00F55611">
        <w:rPr>
          <w:lang w:val="en-US"/>
        </w:rPr>
        <w:t xml:space="preserve">) (5.3.4, 5.6.1). </w:t>
      </w:r>
    </w:p>
    <w:p w14:paraId="266B062A" w14:textId="77777777" w:rsidR="00AE389F" w:rsidRPr="00F55611" w:rsidRDefault="00AE389F" w:rsidP="00AE389F">
      <w:pPr>
        <w:rPr>
          <w:lang w:val="en-US"/>
        </w:rPr>
      </w:pPr>
      <w:r w:rsidRPr="00F55611">
        <w:rPr>
          <w:lang w:val="en-US"/>
        </w:rPr>
        <w:t xml:space="preserve">In contrast, the </w:t>
      </w:r>
      <w:r w:rsidRPr="00F55611">
        <w:rPr>
          <w:i/>
          <w:lang w:val="en-US"/>
        </w:rPr>
        <w:t>sustainability</w:t>
      </w:r>
      <w:r w:rsidRPr="00F55611">
        <w:rPr>
          <w:lang w:val="en-US"/>
        </w:rPr>
        <w:t xml:space="preserve"> scenarios (</w:t>
      </w:r>
      <w:r w:rsidRPr="00F55611">
        <w:rPr>
          <w:i/>
          <w:lang w:val="en-US"/>
        </w:rPr>
        <w:t>regional sustainability</w:t>
      </w:r>
      <w:r w:rsidRPr="00F55611">
        <w:rPr>
          <w:lang w:val="en-US"/>
        </w:rPr>
        <w:t xml:space="preserve"> and </w:t>
      </w:r>
      <w:r w:rsidRPr="00F55611">
        <w:rPr>
          <w:i/>
          <w:lang w:val="en-US"/>
        </w:rPr>
        <w:t>global sustainable development</w:t>
      </w:r>
      <w:r w:rsidRPr="00F55611">
        <w:rPr>
          <w:lang w:val="en-US"/>
        </w:rPr>
        <w:t>) are estimated to achieve the majority of the Sustainable Development Goals and Aichi Biodiversity Targets. Such scenarios attempt to support nature and its multiple nature’s contributions to people and aspects of a good quality of life. Thus, they represent a greater diversity of values, but often at the acceptance of lower, or more extensive, production of nature’s material contributions to people (</w:t>
      </w:r>
      <w:r w:rsidRPr="00F55611">
        <w:rPr>
          <w:i/>
          <w:lang w:val="en-US"/>
        </w:rPr>
        <w:t>established but incomplete</w:t>
      </w:r>
      <w:r w:rsidRPr="00F55611">
        <w:rPr>
          <w:lang w:val="en-US"/>
        </w:rPr>
        <w:t>) (5.3.4, 5.6.1).</w:t>
      </w:r>
    </w:p>
    <w:p w14:paraId="72D83353" w14:textId="59CC049F" w:rsidR="00AE389F" w:rsidRPr="00F55611" w:rsidRDefault="00AE389F" w:rsidP="00AE389F">
      <w:pPr>
        <w:rPr>
          <w:lang w:val="en-US"/>
        </w:rPr>
      </w:pPr>
      <w:r w:rsidRPr="00F55611">
        <w:rPr>
          <w:b/>
          <w:lang w:val="en-US"/>
        </w:rPr>
        <w:t xml:space="preserve">Multiple alternative pathways exist to achieve the priorities for future sustainable development set by governments and societal actors within Europe and Central Asia and in particular for </w:t>
      </w:r>
      <w:r w:rsidRPr="00F55611">
        <w:rPr>
          <w:rFonts w:ascii="Calibri" w:hAnsi="Calibri"/>
          <w:b/>
          <w:lang w:val="en-US"/>
        </w:rPr>
        <w:t>mitigating</w:t>
      </w:r>
      <w:r w:rsidRPr="00F55611">
        <w:rPr>
          <w:rFonts w:ascii="Calibri" w:hAnsi="Calibri"/>
          <w:lang w:val="en-US"/>
        </w:rPr>
        <w:t xml:space="preserve"> </w:t>
      </w:r>
      <w:r w:rsidRPr="00F55611">
        <w:rPr>
          <w:b/>
          <w:lang w:val="en-US"/>
        </w:rPr>
        <w:t>trade-offs between nature and nature’s contributions to people (</w:t>
      </w:r>
      <w:r w:rsidRPr="00F55611">
        <w:rPr>
          <w:b/>
          <w:i/>
          <w:lang w:val="en-US"/>
        </w:rPr>
        <w:t>established but incomplete</w:t>
      </w:r>
      <w:r w:rsidRPr="00F55611">
        <w:rPr>
          <w:b/>
          <w:lang w:val="en-US"/>
        </w:rPr>
        <w:t>) (5.5.2).</w:t>
      </w:r>
      <w:r w:rsidRPr="00F55611">
        <w:rPr>
          <w:lang w:val="en-US"/>
        </w:rPr>
        <w:t xml:space="preserve"> </w:t>
      </w:r>
      <w:r w:rsidRPr="00F55611">
        <w:rPr>
          <w:b/>
          <w:lang w:val="en-US"/>
        </w:rPr>
        <w:t>The most promising pathways include long-term societal transformation through continuous education, knowledge sharing and participatory decision-making. Such pathways emphasize nature’s regulating contributions to people and the importance of relational values in facilitating a holistic and systematic consideration of nature and nature´s contribution to people across sectors and scales (</w:t>
      </w:r>
      <w:r w:rsidRPr="00F55611">
        <w:rPr>
          <w:b/>
          <w:i/>
          <w:lang w:val="en-US"/>
        </w:rPr>
        <w:t>established but incomplete</w:t>
      </w:r>
      <w:r w:rsidRPr="00F55611">
        <w:rPr>
          <w:b/>
          <w:lang w:val="en-US"/>
        </w:rPr>
        <w:t xml:space="preserve">) </w:t>
      </w:r>
      <w:r w:rsidR="00540BF7">
        <w:rPr>
          <w:b/>
          <w:lang w:val="en-US"/>
        </w:rPr>
        <w:t>(</w:t>
      </w:r>
      <w:r w:rsidRPr="00F55611">
        <w:rPr>
          <w:b/>
          <w:lang w:val="en-US"/>
        </w:rPr>
        <w:t>5.5.3, 5.5.4</w:t>
      </w:r>
      <w:r w:rsidR="00540BF7">
        <w:rPr>
          <w:b/>
          <w:lang w:val="en-US"/>
        </w:rPr>
        <w:t>)</w:t>
      </w:r>
      <w:r w:rsidRPr="00F55611">
        <w:rPr>
          <w:b/>
          <w:lang w:val="en-US"/>
        </w:rPr>
        <w:t xml:space="preserve">. </w:t>
      </w:r>
      <w:r w:rsidRPr="00F55611">
        <w:rPr>
          <w:lang w:val="en-US"/>
        </w:rPr>
        <w:t xml:space="preserve">Four types of pathways have been developed to address trade-offs between food, water, energy, climate and biodiversity at different scales (5.5.2). </w:t>
      </w:r>
      <w:r w:rsidRPr="00F55611">
        <w:rPr>
          <w:i/>
          <w:lang w:val="en-US"/>
        </w:rPr>
        <w:t>Green economy</w:t>
      </w:r>
      <w:r w:rsidRPr="00F55611">
        <w:rPr>
          <w:lang w:val="en-US"/>
        </w:rPr>
        <w:t xml:space="preserve"> pathways focus on sustainable intensification and diversification of production activities coupled with the protection and restoration of nature. </w:t>
      </w:r>
      <w:r w:rsidRPr="00F55611">
        <w:rPr>
          <w:i/>
          <w:lang w:val="en-US"/>
        </w:rPr>
        <w:t xml:space="preserve">Low carbon transformation </w:t>
      </w:r>
      <w:r w:rsidRPr="00F55611">
        <w:rPr>
          <w:lang w:val="en-US"/>
        </w:rPr>
        <w:t xml:space="preserve">pathways focus on biofuel production, reforestation and forest management. Both types of pathways include actions related to </w:t>
      </w:r>
      <w:r w:rsidRPr="00F55611">
        <w:rPr>
          <w:i/>
          <w:lang w:val="en-US"/>
        </w:rPr>
        <w:t>technological innovation</w:t>
      </w:r>
      <w:r w:rsidRPr="00F55611">
        <w:rPr>
          <w:lang w:val="en-US"/>
        </w:rPr>
        <w:t xml:space="preserve">, </w:t>
      </w:r>
      <w:r w:rsidRPr="00F55611">
        <w:rPr>
          <w:i/>
          <w:lang w:val="en-US"/>
        </w:rPr>
        <w:t>land sparing</w:t>
      </w:r>
      <w:r w:rsidRPr="00F55611">
        <w:rPr>
          <w:lang w:val="en-US"/>
        </w:rPr>
        <w:t xml:space="preserve"> or </w:t>
      </w:r>
      <w:r w:rsidRPr="00F55611">
        <w:rPr>
          <w:i/>
          <w:lang w:val="en-US"/>
        </w:rPr>
        <w:t>land sharing</w:t>
      </w:r>
      <w:r w:rsidRPr="00F55611">
        <w:rPr>
          <w:lang w:val="en-US"/>
        </w:rPr>
        <w:t xml:space="preserve">.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pathways do not fully mitigate trade-offs between nature’s material contributions to people, nature conservation, and nature’s regulating and non-material contributions to people (</w:t>
      </w:r>
      <w:r w:rsidRPr="00F55611">
        <w:rPr>
          <w:i/>
          <w:lang w:val="en-US"/>
        </w:rPr>
        <w:t>established but incomplete</w:t>
      </w:r>
      <w:r w:rsidRPr="00F55611">
        <w:rPr>
          <w:lang w:val="en-US"/>
        </w:rPr>
        <w:t xml:space="preserve">) (5.5.2, 5.5.4). </w:t>
      </w:r>
    </w:p>
    <w:p w14:paraId="6B35EE96" w14:textId="787D2154" w:rsidR="00AE389F" w:rsidRPr="00F55611" w:rsidRDefault="00AE389F" w:rsidP="00AE389F">
      <w:pPr>
        <w:rPr>
          <w:color w:val="000000" w:themeColor="text1"/>
          <w:lang w:val="en-US"/>
        </w:rPr>
      </w:pPr>
      <w:r w:rsidRPr="00F55611">
        <w:rPr>
          <w:i/>
          <w:lang w:val="en-US"/>
        </w:rPr>
        <w:t>Ecotopian solutions</w:t>
      </w:r>
      <w:r w:rsidRPr="00F55611">
        <w:rPr>
          <w:lang w:val="en-US"/>
        </w:rPr>
        <w:t xml:space="preserve"> pathways focus on radical social innovation to achieve local food and energy self-sufficiency and the production of multiple contributions from nature to people. They include actions on multifunctionality within individual land uses with connecting green infrastructure, urban design and food production (</w:t>
      </w:r>
      <w:r w:rsidRPr="00F55611">
        <w:rPr>
          <w:i/>
          <w:lang w:val="en-US"/>
        </w:rPr>
        <w:t>established but incomplete</w:t>
      </w:r>
      <w:r w:rsidRPr="00F55611">
        <w:rPr>
          <w:lang w:val="en-US"/>
        </w:rPr>
        <w:t xml:space="preserve">) (5.5.2, 5.5.4). </w:t>
      </w:r>
      <w:r w:rsidRPr="00F55611">
        <w:rPr>
          <w:i/>
          <w:lang w:val="en-US"/>
        </w:rPr>
        <w:t xml:space="preserve">Transition </w:t>
      </w:r>
      <w:r w:rsidR="00C91FE1">
        <w:rPr>
          <w:i/>
          <w:lang w:val="en-US"/>
        </w:rPr>
        <w:t>m</w:t>
      </w:r>
      <w:r w:rsidRPr="00F55611">
        <w:rPr>
          <w:i/>
          <w:lang w:val="en-US"/>
        </w:rPr>
        <w:t>ovements</w:t>
      </w:r>
      <w:r w:rsidRPr="00F55611">
        <w:rPr>
          <w:lang w:val="en-US"/>
        </w:rPr>
        <w:t xml:space="preserve"> pathways emphasize a change towards relational values, promoting resource-sparing lifestyles, continuous education, new urban spatial structures and innovative forms of agriculture where different knowledge systems are combined with technological innovation. Transformation is achieved through local empowerment, participatory decision-making processes, community actions and voluntary agreements. </w:t>
      </w:r>
      <w:r w:rsidRPr="00F55611">
        <w:rPr>
          <w:color w:val="000000" w:themeColor="text1"/>
          <w:lang w:val="en-US"/>
        </w:rPr>
        <w:t xml:space="preserve">As opposed to other pathways, </w:t>
      </w:r>
      <w:r w:rsidRPr="00F55611">
        <w:rPr>
          <w:i/>
          <w:color w:val="000000" w:themeColor="text1"/>
          <w:lang w:val="en-US"/>
        </w:rPr>
        <w:t>transition movements</w:t>
      </w:r>
      <w:r w:rsidRPr="00F55611">
        <w:rPr>
          <w:color w:val="000000" w:themeColor="text1"/>
          <w:lang w:val="en-US"/>
        </w:rPr>
        <w:t xml:space="preserve"> pathways address all of the Sustainable Development Goals identified as being important in the Europe and Central Asia visions (5.1.2, 5.5.4), except Goal 7 (sustainable energy). The narrative offers the broadest set of actions targeting elements of nature, multiple contributions from nature to people (material, regulating and non-material) and multiple dimensions of a good quality of life </w:t>
      </w:r>
      <w:r w:rsidRPr="00F55611">
        <w:rPr>
          <w:lang w:val="en-US"/>
        </w:rPr>
        <w:t>(</w:t>
      </w:r>
      <w:r w:rsidRPr="00F55611">
        <w:rPr>
          <w:i/>
          <w:lang w:val="en-US"/>
        </w:rPr>
        <w:t>established but incomplete</w:t>
      </w:r>
      <w:r w:rsidRPr="00F55611">
        <w:rPr>
          <w:lang w:val="en-US"/>
        </w:rPr>
        <w:t>) (5.5.2, 5.5.4, 5.6.1).</w:t>
      </w:r>
      <w:r w:rsidRPr="00F55611">
        <w:rPr>
          <w:color w:val="000000" w:themeColor="text1"/>
          <w:lang w:val="en-US"/>
        </w:rPr>
        <w:t xml:space="preserve"> </w:t>
      </w:r>
    </w:p>
    <w:p w14:paraId="0F0EDF04" w14:textId="77777777" w:rsidR="00AE389F" w:rsidRPr="00F55611" w:rsidRDefault="00AE389F" w:rsidP="00AE389F">
      <w:pPr>
        <w:rPr>
          <w:lang w:val="en-US"/>
        </w:rPr>
      </w:pPr>
      <w:r w:rsidRPr="00F55611">
        <w:rPr>
          <w:b/>
          <w:lang w:val="en-US"/>
        </w:rPr>
        <w:t>Different sets of actions and combinations of policy instruments are suggested by the different pathways. Joint instruments suggested across pathways give priority to participation, education and awareness raising, and often cross-scale integration and mainstreaming of environmental objectives across sectors (</w:t>
      </w:r>
      <w:r w:rsidRPr="00F55611">
        <w:rPr>
          <w:b/>
          <w:i/>
          <w:lang w:val="en-US"/>
        </w:rPr>
        <w:t>established but incomplete</w:t>
      </w:r>
      <w:r w:rsidRPr="00F55611">
        <w:rPr>
          <w:b/>
          <w:lang w:val="en-US"/>
        </w:rPr>
        <w:t xml:space="preserve">) (5.5.2, 5.5.3, 5.5.4, 5.5.6). </w:t>
      </w:r>
      <w:r w:rsidRPr="00F55611">
        <w:rPr>
          <w:lang w:val="en-US"/>
        </w:rPr>
        <w:t xml:space="preserve">The </w:t>
      </w:r>
      <w:r w:rsidRPr="00F55611">
        <w:rPr>
          <w:i/>
          <w:lang w:val="en-US"/>
        </w:rPr>
        <w:t xml:space="preserve">green economy </w:t>
      </w:r>
      <w:r w:rsidRPr="00F55611">
        <w:rPr>
          <w:lang w:val="en-US"/>
        </w:rPr>
        <w:t xml:space="preserve">and </w:t>
      </w:r>
      <w:r w:rsidRPr="00F55611">
        <w:rPr>
          <w:i/>
          <w:lang w:val="en-US"/>
        </w:rPr>
        <w:t>low carbon transformation</w:t>
      </w:r>
      <w:r w:rsidRPr="00F55611">
        <w:rPr>
          <w:lang w:val="en-US"/>
        </w:rPr>
        <w:t xml:space="preserve"> pathways build towards sustainability without challenging the economic </w:t>
      </w:r>
      <w:r w:rsidRPr="00F55611">
        <w:rPr>
          <w:lang w:val="en-US"/>
        </w:rPr>
        <w:lastRenderedPageBreak/>
        <w:t xml:space="preserve">growth paradigm. They are implemented through combinations of top-down legal and regulatory instruments mixed with economic and financial instruments designed at regional (European Union) or national levels (Eastern Europe and Central Asia). Such pathways are often formulated at a sectoral level, and integration across sectoral pathways is critical. However, because </w:t>
      </w:r>
      <w:r w:rsidRPr="00F55611">
        <w:rPr>
          <w:i/>
          <w:lang w:val="en-US"/>
        </w:rPr>
        <w:t xml:space="preserve">green economy </w:t>
      </w:r>
      <w:r w:rsidRPr="00F55611">
        <w:rPr>
          <w:lang w:val="en-US"/>
        </w:rPr>
        <w:t xml:space="preserve">and </w:t>
      </w:r>
      <w:r w:rsidRPr="00F55611">
        <w:rPr>
          <w:i/>
          <w:lang w:val="en-US"/>
        </w:rPr>
        <w:t xml:space="preserve">low carbon transformation </w:t>
      </w:r>
      <w:r w:rsidRPr="00F55611">
        <w:rPr>
          <w:lang w:val="en-US"/>
        </w:rPr>
        <w:t>pathways do not fully mitigate trade-offs, they may not be sufficient alone to achieve sustainability (</w:t>
      </w:r>
      <w:r w:rsidRPr="00F55611">
        <w:rPr>
          <w:i/>
          <w:lang w:val="en-US"/>
        </w:rPr>
        <w:t>established but incomplete</w:t>
      </w:r>
      <w:r w:rsidRPr="00F55611">
        <w:rPr>
          <w:lang w:val="en-US"/>
        </w:rPr>
        <w:t xml:space="preserve">) (5.5.2, 5.5.4, 5.6.1). </w:t>
      </w:r>
    </w:p>
    <w:p w14:paraId="488E4CEE" w14:textId="77777777" w:rsidR="00AE389F" w:rsidRPr="00F55611" w:rsidRDefault="00AE389F" w:rsidP="00AE389F">
      <w:pPr>
        <w:rPr>
          <w:lang w:val="en-US"/>
        </w:rPr>
      </w:pPr>
      <w:r w:rsidRPr="00F55611">
        <w:rPr>
          <w:lang w:val="en-US"/>
        </w:rPr>
        <w:t xml:space="preserve">The trade-offs are better addressed by diverse local bottom-up </w:t>
      </w:r>
      <w:r w:rsidRPr="00F55611">
        <w:rPr>
          <w:i/>
          <w:lang w:val="en-US"/>
        </w:rPr>
        <w:t>transition movements</w:t>
      </w:r>
      <w:r w:rsidRPr="00F55611">
        <w:rPr>
          <w:lang w:val="en-US"/>
        </w:rPr>
        <w:t xml:space="preserve"> or </w:t>
      </w:r>
      <w:r w:rsidRPr="00F55611">
        <w:rPr>
          <w:i/>
          <w:lang w:val="en-US"/>
        </w:rPr>
        <w:t>ecotopian solutions</w:t>
      </w:r>
      <w:r w:rsidRPr="00F55611">
        <w:rPr>
          <w:lang w:val="en-US"/>
        </w:rPr>
        <w:t xml:space="preserve"> pathways (5.5.2). Such pathways reconsider fundamental values and lifestyles through </w:t>
      </w:r>
      <w:r w:rsidRPr="00F55611">
        <w:rPr>
          <w:color w:val="000000" w:themeColor="text1"/>
          <w:lang w:val="en-US"/>
        </w:rPr>
        <w:t>sets of actions focusing on less resource-intensive lifestyles, education, knowledge sharing, good social relations and equity</w:t>
      </w:r>
      <w:r w:rsidRPr="00F55611">
        <w:rPr>
          <w:lang w:val="en-US"/>
        </w:rPr>
        <w:t xml:space="preserve"> (e.g. food and dietary patterns, transport, energy and consumption patterns). </w:t>
      </w:r>
      <w:r w:rsidRPr="00F55611">
        <w:rPr>
          <w:i/>
          <w:lang w:val="en-US"/>
        </w:rPr>
        <w:t>Transition movements</w:t>
      </w:r>
      <w:r w:rsidRPr="00F55611">
        <w:rPr>
          <w:lang w:val="en-US"/>
        </w:rPr>
        <w:t xml:space="preserve"> pathways also develop bottom-up transformative capabilities by combining rights-based instruments and customary norms (including indigenous and local knowledge) and social and information instruments (</w:t>
      </w:r>
      <w:r w:rsidRPr="00F55611">
        <w:rPr>
          <w:i/>
          <w:lang w:val="en-US"/>
        </w:rPr>
        <w:t>established but incomplete</w:t>
      </w:r>
      <w:r w:rsidRPr="00F55611">
        <w:rPr>
          <w:lang w:val="en-US"/>
        </w:rPr>
        <w:t>) (5.5.3, 5.5.4). The sets of actions proposed in the pathways are not mutually exclusive and can be combined. For example, actions from gr</w:t>
      </w:r>
      <w:r w:rsidRPr="00F55611">
        <w:rPr>
          <w:i/>
          <w:lang w:val="en-US"/>
        </w:rPr>
        <w:t>een economy</w:t>
      </w:r>
      <w:r w:rsidRPr="00F55611">
        <w:rPr>
          <w:lang w:val="en-US"/>
        </w:rPr>
        <w:t xml:space="preserve"> and </w:t>
      </w:r>
      <w:r w:rsidRPr="00F55611">
        <w:rPr>
          <w:i/>
          <w:lang w:val="en-US"/>
        </w:rPr>
        <w:t>low carbon transformation</w:t>
      </w:r>
      <w:r w:rsidRPr="00F55611">
        <w:rPr>
          <w:lang w:val="en-US"/>
        </w:rPr>
        <w:t xml:space="preserve"> pathways may pave the way towards more transformative </w:t>
      </w:r>
      <w:r w:rsidRPr="00F55611">
        <w:rPr>
          <w:i/>
          <w:lang w:val="en-US"/>
        </w:rPr>
        <w:t>transition movements</w:t>
      </w:r>
      <w:r w:rsidRPr="00F55611">
        <w:rPr>
          <w:lang w:val="en-US"/>
        </w:rPr>
        <w:t xml:space="preserve"> pathways. Moreover, future transitions to sustainability may be fostered through cross-scale integration and mainstreaming of environmental issues into sectoral policies and decisions, along with nurturing diverse social, institutional and technological experiments (</w:t>
      </w:r>
      <w:r w:rsidRPr="00F55611">
        <w:rPr>
          <w:i/>
          <w:lang w:val="en-US"/>
        </w:rPr>
        <w:t>established but incomplete</w:t>
      </w:r>
      <w:r w:rsidRPr="00F55611">
        <w:rPr>
          <w:lang w:val="en-US"/>
        </w:rPr>
        <w:t>) (5.5.5).</w:t>
      </w:r>
    </w:p>
    <w:p w14:paraId="162A344F" w14:textId="77777777" w:rsidR="00AE389F" w:rsidRPr="00F55611" w:rsidRDefault="00AE389F" w:rsidP="00AE389F">
      <w:pPr>
        <w:rPr>
          <w:lang w:val="en-US"/>
        </w:rPr>
      </w:pPr>
      <w:r w:rsidRPr="00F55611">
        <w:rPr>
          <w:b/>
          <w:lang w:val="en-US"/>
        </w:rPr>
        <w:t>Participatory scenario, vision and pathway development is a powerful approach for knowledge co-production and has great potential for the explicit inclusion of indigenous and local knowledge (</w:t>
      </w:r>
      <w:r w:rsidRPr="00F55611">
        <w:rPr>
          <w:b/>
          <w:i/>
          <w:lang w:val="en-US"/>
        </w:rPr>
        <w:t>established but incomplete</w:t>
      </w:r>
      <w:r w:rsidRPr="00F55611">
        <w:rPr>
          <w:b/>
          <w:lang w:val="en-US"/>
        </w:rPr>
        <w:t>) (5.4.3, 5.5.1, 5.5.2, 5.5.6, 5.6.2).</w:t>
      </w:r>
      <w:r w:rsidRPr="00F55611">
        <w:rPr>
          <w:lang w:val="en-US"/>
        </w:rPr>
        <w:t xml:space="preserve"> Many scenario, vision and pathways exercises include local stakeholders and their valuable knowledge and practices. However, the use of different knowledge systems, such as indigenous and local knowledge, was rarely explicitly mentioned in studies (5.6.2). Explicit examples that included indigenous and local knowledge (see </w:t>
      </w:r>
      <w:r w:rsidRPr="00F55611">
        <w:rPr>
          <w:b/>
          <w:lang w:val="en-US"/>
        </w:rPr>
        <w:t>Boxes 5.2</w:t>
      </w:r>
      <w:r w:rsidRPr="00F55611">
        <w:rPr>
          <w:lang w:val="en-US"/>
        </w:rPr>
        <w:t xml:space="preserve">, </w:t>
      </w:r>
      <w:r w:rsidRPr="00F55611">
        <w:rPr>
          <w:b/>
          <w:lang w:val="en-US"/>
        </w:rPr>
        <w:t>5.6</w:t>
      </w:r>
      <w:r w:rsidRPr="00F55611">
        <w:rPr>
          <w:lang w:val="en-US"/>
        </w:rPr>
        <w:t xml:space="preserve"> and </w:t>
      </w:r>
      <w:r w:rsidRPr="00F55611">
        <w:rPr>
          <w:b/>
          <w:lang w:val="en-US"/>
        </w:rPr>
        <w:t>5.10</w:t>
      </w:r>
      <w:r w:rsidRPr="00F55611">
        <w:rPr>
          <w:lang w:val="en-US"/>
        </w:rPr>
        <w:t>), show a clear added value from combining different forms of knowledge with technological innovations, and cultural diversity, norms and customary rights when pursuing goals of sustainable development (5.2.2, 5.5.2, 5.5.3, 5.5.6).</w:t>
      </w:r>
    </w:p>
    <w:p w14:paraId="74A43323" w14:textId="0206401D" w:rsidR="00AE389F" w:rsidRPr="00F55611" w:rsidRDefault="00AE389F" w:rsidP="000A6D5B">
      <w:pPr>
        <w:rPr>
          <w:rFonts w:asciiTheme="majorHAnsi" w:eastAsiaTheme="majorEastAsia" w:hAnsiTheme="majorHAnsi" w:cstheme="majorBidi"/>
          <w:b/>
          <w:bCs/>
          <w:color w:val="5B9BD5" w:themeColor="accent1"/>
          <w:sz w:val="26"/>
          <w:szCs w:val="26"/>
          <w:lang w:val="en-US"/>
        </w:rPr>
      </w:pPr>
      <w:r w:rsidRPr="00F55611">
        <w:rPr>
          <w:b/>
          <w:bCs/>
          <w:lang w:val="en-US"/>
        </w:rPr>
        <w:t>Knowledge gaps and resulting uncertainties in exploring future interactions between nature and society are substantial because integrated assessments of future impacts on nature, nature’s contributions to people and a good quality of life that take account of the complex interdependencies in human and environmental systems are rare (</w:t>
      </w:r>
      <w:r w:rsidRPr="00F55611">
        <w:rPr>
          <w:b/>
          <w:bCs/>
          <w:i/>
          <w:lang w:val="en-US"/>
        </w:rPr>
        <w:t>well established</w:t>
      </w:r>
      <w:r w:rsidRPr="00F55611">
        <w:rPr>
          <w:b/>
          <w:bCs/>
          <w:lang w:val="en-US"/>
        </w:rPr>
        <w:t xml:space="preserve">) (5.6.2). </w:t>
      </w:r>
      <w:r w:rsidRPr="00F55611">
        <w:rPr>
          <w:bCs/>
          <w:lang w:val="en-US"/>
        </w:rPr>
        <w:t>Very few studies</w:t>
      </w:r>
      <w:r w:rsidRPr="00F55611">
        <w:rPr>
          <w:b/>
          <w:bCs/>
          <w:lang w:val="en-US"/>
        </w:rPr>
        <w:t xml:space="preserve"> </w:t>
      </w:r>
      <w:r w:rsidRPr="00F55611">
        <w:rPr>
          <w:bCs/>
          <w:lang w:val="en-US"/>
        </w:rPr>
        <w:t xml:space="preserve">were available </w:t>
      </w:r>
      <w:r w:rsidRPr="00F55611">
        <w:rPr>
          <w:lang w:val="en-US"/>
        </w:rPr>
        <w:t xml:space="preserve">for Central Asia and to a lesser extent for Eastern Europe </w:t>
      </w:r>
      <w:r w:rsidRPr="00F55611">
        <w:rPr>
          <w:bCs/>
          <w:lang w:val="en-US"/>
        </w:rPr>
        <w:t>(</w:t>
      </w:r>
      <w:r w:rsidRPr="00F55611">
        <w:rPr>
          <w:bCs/>
          <w:i/>
          <w:lang w:val="en-US"/>
        </w:rPr>
        <w:t>well established</w:t>
      </w:r>
      <w:r w:rsidRPr="00F55611">
        <w:rPr>
          <w:bCs/>
          <w:lang w:val="en-US"/>
        </w:rPr>
        <w:t>)</w:t>
      </w:r>
      <w:r w:rsidRPr="00F55611">
        <w:rPr>
          <w:b/>
          <w:bCs/>
          <w:lang w:val="en-US"/>
        </w:rPr>
        <w:t xml:space="preserve"> </w:t>
      </w:r>
      <w:r w:rsidRPr="00F55611">
        <w:rPr>
          <w:bCs/>
          <w:lang w:val="en-US"/>
        </w:rPr>
        <w:t>(</w:t>
      </w:r>
      <w:r w:rsidRPr="00F55611">
        <w:rPr>
          <w:lang w:val="en-US"/>
        </w:rPr>
        <w:t xml:space="preserve">5.6.2). </w:t>
      </w:r>
      <w:r w:rsidRPr="00F55611">
        <w:rPr>
          <w:iCs/>
          <w:lang w:val="en-US"/>
        </w:rPr>
        <w:t>L</w:t>
      </w:r>
      <w:r w:rsidRPr="00F55611">
        <w:rPr>
          <w:lang w:val="en-US"/>
        </w:rPr>
        <w:t xml:space="preserve">ess information was also available for marine systems than for terrestrial and freshwater systems </w:t>
      </w:r>
      <w:r w:rsidRPr="00F55611">
        <w:rPr>
          <w:bCs/>
          <w:lang w:val="en-US"/>
        </w:rPr>
        <w:t>(</w:t>
      </w:r>
      <w:r w:rsidRPr="00F55611">
        <w:rPr>
          <w:bCs/>
          <w:i/>
          <w:lang w:val="en-US"/>
        </w:rPr>
        <w:t>well established</w:t>
      </w:r>
      <w:r w:rsidRPr="00F55611">
        <w:rPr>
          <w:bCs/>
          <w:lang w:val="en-US"/>
        </w:rPr>
        <w:t>)</w:t>
      </w:r>
      <w:r w:rsidRPr="00F55611">
        <w:rPr>
          <w:b/>
          <w:bCs/>
          <w:lang w:val="en-US"/>
        </w:rPr>
        <w:t xml:space="preserve"> </w:t>
      </w:r>
      <w:r w:rsidRPr="00F55611">
        <w:rPr>
          <w:lang w:val="en-US"/>
        </w:rPr>
        <w:t xml:space="preserve">(5.6.2). Few integrated scenario and modelling studies include indicators of nature’s non-material contributions to people and good quality of life (5.3.2, 5.5.1, 5.6.2) and therefore existing assessments of synergies and trade-offs are limited in the interactions and feedbacks they represent </w:t>
      </w:r>
      <w:r w:rsidRPr="00F55611">
        <w:rPr>
          <w:bCs/>
          <w:lang w:val="en-US"/>
        </w:rPr>
        <w:t>(</w:t>
      </w:r>
      <w:r w:rsidRPr="00F55611">
        <w:rPr>
          <w:bCs/>
          <w:i/>
          <w:lang w:val="en-US"/>
        </w:rPr>
        <w:t>well established</w:t>
      </w:r>
      <w:r w:rsidRPr="00F55611">
        <w:rPr>
          <w:bCs/>
          <w:lang w:val="en-US"/>
        </w:rPr>
        <w:t>) (5.3.2)</w:t>
      </w:r>
      <w:r w:rsidRPr="00F55611">
        <w:rPr>
          <w:lang w:val="en-US"/>
        </w:rPr>
        <w:t xml:space="preserve">. No studies were found that assessed future flows of nature’s contributions to people across countries, which would have been important to assess the impacts of the scenarios and pathways for Europe and Central Asia on other parts of the world </w:t>
      </w:r>
      <w:r w:rsidRPr="00F55611">
        <w:rPr>
          <w:bCs/>
          <w:lang w:val="en-US"/>
        </w:rPr>
        <w:t>(</w:t>
      </w:r>
      <w:r w:rsidRPr="00F55611">
        <w:rPr>
          <w:bCs/>
          <w:i/>
          <w:lang w:val="en-US"/>
        </w:rPr>
        <w:t>well established</w:t>
      </w:r>
      <w:r w:rsidRPr="00F55611">
        <w:rPr>
          <w:bCs/>
          <w:lang w:val="en-US"/>
        </w:rPr>
        <w:t>)</w:t>
      </w:r>
      <w:r w:rsidRPr="00F55611">
        <w:rPr>
          <w:b/>
          <w:bCs/>
          <w:lang w:val="en-US"/>
        </w:rPr>
        <w:t xml:space="preserve"> </w:t>
      </w:r>
      <w:r w:rsidRPr="00F55611">
        <w:rPr>
          <w:lang w:val="en-US"/>
        </w:rPr>
        <w:t xml:space="preserve">(5.6.2). There is also a significant gap in the current literature in recognizing the diversity of values, with the focus being mainly on instrumental values </w:t>
      </w:r>
      <w:r w:rsidRPr="00F55611">
        <w:rPr>
          <w:bCs/>
          <w:lang w:val="en-US"/>
        </w:rPr>
        <w:t>(</w:t>
      </w:r>
      <w:r w:rsidRPr="00F55611">
        <w:rPr>
          <w:bCs/>
          <w:i/>
          <w:lang w:val="en-US"/>
        </w:rPr>
        <w:t>well established</w:t>
      </w:r>
      <w:r w:rsidRPr="00F55611">
        <w:rPr>
          <w:bCs/>
          <w:lang w:val="en-US"/>
        </w:rPr>
        <w:t>)</w:t>
      </w:r>
      <w:r w:rsidRPr="00F55611">
        <w:rPr>
          <w:b/>
          <w:bCs/>
          <w:lang w:val="en-US"/>
        </w:rPr>
        <w:t xml:space="preserve"> </w:t>
      </w:r>
      <w:r w:rsidRPr="00F55611">
        <w:rPr>
          <w:lang w:val="en-US"/>
        </w:rPr>
        <w:t xml:space="preserve">(5.6.2). Finally, scenario and modelling studies include many uncertainties in their projections of the future resulting from input data, scenario assumptions, model structure and propagation of uncertainties across the integrated components of the systems, which should be borne in mind when interpreting their results </w:t>
      </w:r>
      <w:r w:rsidRPr="00F55611">
        <w:rPr>
          <w:bCs/>
          <w:lang w:val="en-US"/>
        </w:rPr>
        <w:t>(</w:t>
      </w:r>
      <w:r w:rsidRPr="00F55611">
        <w:rPr>
          <w:bCs/>
          <w:i/>
          <w:lang w:val="en-US"/>
        </w:rPr>
        <w:t>well established</w:t>
      </w:r>
      <w:r w:rsidRPr="00F55611">
        <w:rPr>
          <w:bCs/>
          <w:lang w:val="en-US"/>
        </w:rPr>
        <w:t>)</w:t>
      </w:r>
      <w:r w:rsidRPr="00F55611">
        <w:rPr>
          <w:lang w:val="en-US"/>
        </w:rPr>
        <w:t xml:space="preserve">. </w:t>
      </w:r>
      <w:bookmarkStart w:id="1553" w:name="_Toc477172670"/>
      <w:r w:rsidRPr="00F55611">
        <w:rPr>
          <w:lang w:val="en-US"/>
        </w:rPr>
        <w:br w:type="page"/>
      </w:r>
    </w:p>
    <w:p w14:paraId="5A4AAB3E" w14:textId="77777777" w:rsidR="00AE389F" w:rsidRPr="00F55611" w:rsidRDefault="00AE389F" w:rsidP="007A3472">
      <w:pPr>
        <w:pStyle w:val="Heading2"/>
      </w:pPr>
      <w:bookmarkStart w:id="1554" w:name="_Toc500507585"/>
      <w:bookmarkStart w:id="1555" w:name="_Toc504380711"/>
      <w:bookmarkStart w:id="1556" w:name="_Toc519504726"/>
      <w:r w:rsidRPr="00F55611">
        <w:lastRenderedPageBreak/>
        <w:t>Introduction</w:t>
      </w:r>
      <w:bookmarkEnd w:id="1550"/>
      <w:bookmarkEnd w:id="1553"/>
      <w:bookmarkEnd w:id="1554"/>
      <w:bookmarkEnd w:id="1555"/>
      <w:bookmarkEnd w:id="1556"/>
      <w:r w:rsidRPr="00F55611">
        <w:t xml:space="preserve"> </w:t>
      </w:r>
    </w:p>
    <w:p w14:paraId="7D984828" w14:textId="77777777" w:rsidR="00AE389F" w:rsidRPr="00F55611" w:rsidRDefault="00AE389F" w:rsidP="00147745">
      <w:pPr>
        <w:pStyle w:val="Heading3"/>
        <w:rPr>
          <w:lang w:val="en-US"/>
        </w:rPr>
      </w:pPr>
      <w:bookmarkStart w:id="1557" w:name="_Toc450554916"/>
      <w:bookmarkStart w:id="1558" w:name="_Toc477172671"/>
      <w:bookmarkStart w:id="1559" w:name="_Toc500507586"/>
      <w:bookmarkStart w:id="1560" w:name="_Toc504380712"/>
      <w:bookmarkStart w:id="1561" w:name="_Toc519504727"/>
      <w:bookmarkEnd w:id="1557"/>
      <w:r w:rsidRPr="00F55611">
        <w:rPr>
          <w:lang w:val="en-US"/>
        </w:rPr>
        <w:t>Chapter aims and structure</w:t>
      </w:r>
      <w:bookmarkEnd w:id="1558"/>
      <w:bookmarkEnd w:id="1559"/>
      <w:bookmarkEnd w:id="1560"/>
      <w:bookmarkEnd w:id="1561"/>
    </w:p>
    <w:p w14:paraId="5615102E" w14:textId="452E9356" w:rsidR="00AE389F" w:rsidRPr="00F55611" w:rsidRDefault="00AE389F" w:rsidP="00AE389F">
      <w:pPr>
        <w:rPr>
          <w:rFonts w:ascii="Calibri" w:eastAsia="Calibri" w:hAnsi="Calibri" w:cs="Calibri"/>
          <w:lang w:val="en-US"/>
        </w:rPr>
      </w:pPr>
      <w:bookmarkStart w:id="1562" w:name="_Toc477172672"/>
      <w:bookmarkStart w:id="1563" w:name="_Ref479237828"/>
      <w:bookmarkStart w:id="1564" w:name="_Ref479241459"/>
      <w:bookmarkStart w:id="1565" w:name="_Ref479241588"/>
      <w:bookmarkStart w:id="1566" w:name="_Ref479242435"/>
      <w:bookmarkStart w:id="1567" w:name="_Ref479242486"/>
      <w:bookmarkStart w:id="1568" w:name="_Ref479248600"/>
      <w:bookmarkStart w:id="1569" w:name="_Ref479249665"/>
      <w:bookmarkStart w:id="1570" w:name="_Toc450554918"/>
      <w:r w:rsidRPr="00F55611">
        <w:rPr>
          <w:rFonts w:ascii="Calibri" w:eastAsia="Calibri" w:hAnsi="Calibri" w:cs="Calibri"/>
          <w:lang w:val="en-US"/>
        </w:rPr>
        <w:t xml:space="preserve">Nature and human society interact in complex ways as illustrated in the IPBES conceptual framework </w:t>
      </w:r>
      <w:r w:rsidRPr="00F55611">
        <w:rPr>
          <w:rFonts w:ascii="Calibri" w:eastAsia="Calibri" w:hAnsi="Calibri" w:cs="Calibri"/>
          <w:lang w:val="en-US"/>
        </w:rPr>
        <w:fldChar w:fldCharType="begin" w:fldLock="1"/>
      </w:r>
      <w:r w:rsidRPr="00F55611">
        <w:rPr>
          <w:rFonts w:ascii="Calibri" w:eastAsia="Calibri" w:hAnsi="Calibri" w:cs="Calibri"/>
          <w:lang w:val="en-US"/>
        </w:rPr>
        <w:instrText>ADDIN CSL_CITATION { "citationItems" : [ { "id" : "ITEM-1", "itemData" : { "author" : [ { "dropping-particle" : "", "family" : "Intergovernmental Science-policy Platform on Biodiversity and Ecosystem Services", "given" : "", "non-dropping-particle" : "", "parse-names" : false, "suffix" : "" } ], "id" : "ITEM-1", "issued" : { "date-parts" : [ [ "2016" ] ] }, "title" : "IPBES/4/INF/9: Guide on the production and integration of assessments from and across all scales (deliverable 2 (a))", "type" : "report" }, "uris" : [ "http://www.mendeley.com/documents/?uuid=0de8c995-030c-4b7a-90a3-c534b6a0692e" ] } ], "mendeley" : { "formattedCitation" : "(Intergovernmental Science-policy Platform on Biodiversity and Ecosystem Services, 2016b)", "plainTextFormattedCitation" : "(Intergovernmental Science-policy Platform on Biodiversity and Ecosystem Services, 2016b)", "previouslyFormattedCitation" : "(Intergovernmental Science-policy Platform on Biodiversity and Ecosystem Services, 2016b)" }, "properties" : {  }, "schema" : "https://github.com/citation-style-language/schema/raw/master/csl-citation.json" }</w:instrText>
      </w:r>
      <w:r w:rsidRPr="00F55611">
        <w:rPr>
          <w:rFonts w:ascii="Calibri" w:eastAsia="Calibri" w:hAnsi="Calibri" w:cs="Calibri"/>
          <w:lang w:val="en-US"/>
        </w:rPr>
        <w:fldChar w:fldCharType="separate"/>
      </w:r>
      <w:r w:rsidRPr="00F55611">
        <w:rPr>
          <w:rFonts w:ascii="Calibri" w:eastAsia="Calibri" w:hAnsi="Calibri" w:cs="Calibri"/>
          <w:lang w:val="en-US"/>
        </w:rPr>
        <w:t>(</w:t>
      </w:r>
      <w:r>
        <w:rPr>
          <w:rFonts w:ascii="Calibri" w:eastAsia="Calibri" w:hAnsi="Calibri" w:cs="Calibri"/>
          <w:lang w:val="en-US"/>
        </w:rPr>
        <w:t>IPBES</w:t>
      </w:r>
      <w:r w:rsidRPr="00F55611">
        <w:rPr>
          <w:rFonts w:ascii="Calibri" w:eastAsia="Calibri" w:hAnsi="Calibri" w:cs="Calibri"/>
          <w:lang w:val="en-US"/>
        </w:rPr>
        <w:t>, 2016</w:t>
      </w:r>
      <w:r>
        <w:rPr>
          <w:rFonts w:ascii="Calibri" w:eastAsia="Calibri" w:hAnsi="Calibri" w:cs="Calibri"/>
          <w:lang w:val="en-US"/>
        </w:rPr>
        <w:t>a</w:t>
      </w:r>
      <w:r w:rsidRPr="00F55611">
        <w:rPr>
          <w:rFonts w:ascii="Calibri" w:eastAsia="Calibri" w:hAnsi="Calibri" w:cs="Calibri"/>
          <w:lang w:val="en-US"/>
        </w:rPr>
        <w:t>)</w:t>
      </w:r>
      <w:r w:rsidRPr="00F55611">
        <w:rPr>
          <w:rFonts w:ascii="Calibri" w:eastAsia="Calibri" w:hAnsi="Calibri" w:cs="Calibri"/>
          <w:lang w:val="en-US"/>
        </w:rPr>
        <w:fldChar w:fldCharType="end"/>
      </w:r>
      <w:r w:rsidRPr="00F55611">
        <w:rPr>
          <w:rFonts w:ascii="Calibri" w:eastAsia="Calibri" w:hAnsi="Calibri" w:cs="Calibri"/>
          <w:lang w:val="en-US"/>
        </w:rPr>
        <w:t xml:space="preserve">. For example, biodiversity underpins many of nature’s contribution to people (NCP) but, at the same time, human development has caused significant losses in biodiversity through overexploitation and other drivers of change. Indirect drivers of biodiversity loss include human population change, economic development and policy or institutional change. These influence direct drivers, such as land use patterns or climate change, which in turn affect nature and its ability to deliver its contributions to people which support a good quality of life </w:t>
      </w:r>
      <w:r w:rsidRPr="00F55611">
        <w:rPr>
          <w:rFonts w:ascii="Calibri" w:eastAsia="Calibri" w:hAnsi="Calibri" w:cs="Calibri"/>
          <w:lang w:val="en-US"/>
        </w:rPr>
        <w:fldChar w:fldCharType="begin" w:fldLock="1"/>
      </w:r>
      <w:r w:rsidRPr="00F55611">
        <w:rPr>
          <w:rFonts w:ascii="Calibri" w:eastAsia="Calibri" w:hAnsi="Calibri" w:cs="Calibri"/>
          <w:lang w:val="en-US"/>
        </w:rPr>
        <w:instrText>ADDIN CSL_CITATION { "citationItems" : [ { "id" : "ITEM-1", "itemData" : { "DOI" : "10.1016/j.swaqe.2015.01.003", "ISSN" : "22126139", "abstract" : "Environmental modelling combined with scenarios provides insights into drivers of change, potential implications of different trajectories, and options for action. So far, there has been no endeavor to assess the breadth of assumptions concerning drivers of ecosystem change on a global and European level as used in various scenario approaches. Our paper fills this gap by reviewing drivers of 27 global and European scenarios to provide an overview of extreme assumptions. Additionally, results can support quantification efforts of storylines to test environmental and ES models and to facilitate participatory scenario development to improve the usefulness of modelling approaches for stakeholders.", "author" : [ { "dropping-particle" : "", "family" : "Hauck", "given" : "Jennifer", "non-dropping-particle" : "", "parse-names" : false, "suffix" : "" }, { "dropping-particle" : "", "family" : "Winkler", "given" : "Klara J.", "non-dropping-particle" : "", "parse-names" : false, "suffix" : "" }, { "dropping-particle" : "", "family" : "Priess", "given" : "Joerg A.", "non-dropping-particle" : "", "parse-names" : false, "suffix" : "" } ], "container-title" : "Sustainability of Water Quality and Ecology", "id" : "ITEM-1", "issued" : { "date-parts" : [ [ "2015" ] ] }, "page" : "9-30", "title" : "Reviewing drivers of ecosystem change as input for environmental and ecosystem services modelling", "type" : "article-journal", "volume" : "5" }, "uris" : [ "http://www.mendeley.com/documents/?uuid=3ec38b91-54ff-319a-8b29-dbb2fc82d1bd" ] }, { "id" : "ITEM-2", "itemData" : { "ISBN" : "978-1-13-802508-0", "author" : [ { "dropping-particle" : "", "family" : "Rounsevell", "given" : "Mark D. A.", "non-dropping-particle" : "", "parse-names" : false, "suffix" : "" }, { "dropping-particle" : "", "family" : "Harrison", "given" : "Paula A.", "non-dropping-particle" : "", "parse-names" : false, "suffix" : "" } ], "chapter-number" : "7.2", "container-title" : "Routledge Handbook of Ecosystem Services", "editor" : [ { "dropping-particle" : "", "family" : "Potschin", "given" : "Marion", "non-dropping-particle" : "", "parse-names" : false, "suffix" : "" }, { "dropping-particle" : "", "family" : "Young-Haines", "given" : "Roy", "non-dropping-particle" : "", "parse-names" : false, "suffix" : "" }, { "dropping-particle" : "", "family" : "Fish", "given" : "Robert", "non-dropping-particle" : "", "parse-names" : false, "suffix" : "" }, { "dropping-particle" : "", "family" : "Turner", "given" : "R. Kerry", "non-dropping-particle" : "", "parse-names" : false, "suffix" : "" } ], "id" : "ITEM-2", "issued" : { "date-parts" : [ [ "2016" ] ] }, "page" : "640", "publisher" : "Routledge", "title" : "Drivers of change for ecosystem services", "type" : "chapter" }, "uris" : [ "http://www.mendeley.com/documents/?uuid=27146d01-ed15-48fe-b471-bba6b9d1c4df" ] }, { "id" : "ITEM-3", "itemData" : { "DOI" : "https://doi.org/10.1016/j.cosust.2014.11.002", "ISSN" : "18773435",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u00f3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Selvin P\u00e9rez", "given" : "Edgar",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Teo-Chang", "given" : "You", "non-dropping-particle" : "", "parse-names" : false, "suffix" : "" }, { "dropping-particle" : "", "family" : "Zlatanova", "given" : "Diana", "non-dropping-particle" : "", "parse-names" : false, "suffix" : "" } ], "container-title" : "Current Opinion in Environmental Sustainability", "id" : "ITEM-3", "issued" : { "date-parts" : [ [ "2015" ] ] }, "page" : "1-16", "title" : "The IPBES Conceptual Framework \u2014 connecting nature and people", "type" : "article-journal", "volume" : "14" }, "uris" : [ "http://www.mendeley.com/documents/?uuid=4b49992e-3913-4ca5-8661-70e011eb3568" ] } ], "mendeley" : { "formattedCitation" : "(D\u00edaz et al., 2015; Hauck, Winkler, &amp; Priess, 2015; Rounsevell &amp; Harrison, 2016)", "plainTextFormattedCitation" : "(D\u00edaz et al., 2015; Hauck, Winkler, &amp; Priess, 2015; Rounsevell &amp; Harrison, 2016)", "previouslyFormattedCitation" : "(D\u00edaz et al., 2015; Hauck, Winkler, &amp; Priess, 2015; Rounsevell &amp; Harrison, 2016)" }, "properties" : {  }, "schema" : "https://github.com/citation-style-language/schema/raw/master/csl-citation.json" }</w:instrText>
      </w:r>
      <w:r w:rsidRPr="00F55611">
        <w:rPr>
          <w:rFonts w:ascii="Calibri" w:eastAsia="Calibri" w:hAnsi="Calibri" w:cs="Calibri"/>
          <w:lang w:val="en-US"/>
        </w:rPr>
        <w:fldChar w:fldCharType="separate"/>
      </w:r>
      <w:r w:rsidRPr="00F55611">
        <w:rPr>
          <w:rFonts w:ascii="Calibri" w:eastAsia="Calibri" w:hAnsi="Calibri" w:cs="Calibri"/>
          <w:lang w:val="en-US"/>
        </w:rPr>
        <w:t xml:space="preserve">(Díaz </w:t>
      </w:r>
      <w:r w:rsidR="000D7D89" w:rsidRPr="000D7D89">
        <w:rPr>
          <w:rFonts w:ascii="Calibri" w:eastAsia="Calibri" w:hAnsi="Calibri" w:cs="Calibri"/>
          <w:i/>
          <w:lang w:val="en-US"/>
        </w:rPr>
        <w:t>et al.</w:t>
      </w:r>
      <w:r w:rsidRPr="00F55611">
        <w:rPr>
          <w:rFonts w:ascii="Calibri" w:eastAsia="Calibri" w:hAnsi="Calibri" w:cs="Calibri"/>
          <w:lang w:val="en-US"/>
        </w:rPr>
        <w:t>, 2015; Hauck</w:t>
      </w:r>
      <w:r>
        <w:rPr>
          <w:rFonts w:ascii="Calibri" w:eastAsia="Calibri" w:hAnsi="Calibri" w:cs="Calibri"/>
          <w:lang w:val="en-US"/>
        </w:rPr>
        <w:t xml:space="preserve"> </w:t>
      </w:r>
      <w:r w:rsidR="000D7D89" w:rsidRPr="000D7D89">
        <w:rPr>
          <w:rFonts w:ascii="Calibri" w:eastAsia="Calibri" w:hAnsi="Calibri" w:cs="Calibri"/>
          <w:i/>
          <w:lang w:val="en-US"/>
        </w:rPr>
        <w:t>et al.</w:t>
      </w:r>
      <w:r w:rsidRPr="00F55611">
        <w:rPr>
          <w:rFonts w:ascii="Calibri" w:eastAsia="Calibri" w:hAnsi="Calibri" w:cs="Calibri"/>
          <w:lang w:val="en-US"/>
        </w:rPr>
        <w:t>, 2015; Rounsevell &amp; Harrison, 2016)</w:t>
      </w:r>
      <w:r w:rsidRPr="00F55611">
        <w:rPr>
          <w:rFonts w:ascii="Calibri" w:eastAsia="Calibri" w:hAnsi="Calibri" w:cs="Calibri"/>
          <w:lang w:val="en-US"/>
        </w:rPr>
        <w:fldChar w:fldCharType="end"/>
      </w:r>
      <w:r w:rsidRPr="00F55611">
        <w:rPr>
          <w:rFonts w:ascii="Calibri" w:eastAsia="Calibri" w:hAnsi="Calibri" w:cs="Calibri"/>
          <w:lang w:val="en-US"/>
        </w:rPr>
        <w:t xml:space="preserve">. The complex interactions result in significant uncertainties that make it difficult for societies to resolve an appropriate course of collective action to adapt to or to mitigate change and to pursue sustainable livelihoods </w:t>
      </w:r>
      <w:r w:rsidRPr="00F55611">
        <w:rPr>
          <w:rFonts w:ascii="Calibri" w:eastAsia="Calibri" w:hAnsi="Calibri" w:cs="Calibri"/>
          <w:lang w:val="en-US"/>
        </w:rPr>
        <w:fldChar w:fldCharType="begin" w:fldLock="1"/>
      </w:r>
      <w:r w:rsidRPr="00F55611">
        <w:rPr>
          <w:rFonts w:ascii="Calibri" w:eastAsia="Calibri" w:hAnsi="Calibri" w:cs="Calibri"/>
          <w:lang w:val="en-US"/>
        </w:rPr>
        <w:instrText>ADDIN CSL_CITATION { "citationItems" : [ { "id" : "ITEM-1", "itemData" : { "DOI" : "10.1007/s10531-010-9838-5", "ISBN" : "0960-3115", "ISSN" : "09603115", "abstract" : "A new conceptual framework is presented for the assessment of the impacts of environmental change drivers on ecosystem service provision and the policy and man- agement responses that would derive from the valuation of these impacts. The Framework for Ecosystem Service Provision (FESP), is based on an interpretation of the widely-used Drivers-Pressures-State-Impact-Response (DPSIR) framework. FESP differs from the DPSIR by offering clarity in the definitions of the various DPSIR components as well as introducing novel elements of relevance to the ecosystem service approach. The value of a common framework lies in making the comparison across competing services accessible and clear as well as highlighting the conflicts and trade-offs between not only multiple ecosystem services, but also multiple service beneficiaries. The framework is explicit, for example, in recognising as state variables not only the attributes of the Ecosystem Service Providers (ESPs), but also the attributes of the Ecosystem Service Beneficiaries (ESBs). That a service depends as much on the attributes of the people whose well-being benefits from the service as on the attributes of the biology providing the service is an important step in integrated social-ecological thinking. FESP also identifies the mechanisms of either mitigation or adaptation to the environmental change problem through the effect of these response strategies on specific pressure or state variables. In this way, FESP can contribute to the policies and strategies that are used to support conservation management. This paper describes the principles of FESP and presents some indicative examples of its practical implementation.", "author" : [ { "dropping-particle" : "", "family" : "Rounsevell", "given" : "Mark D. A.", "non-dropping-particle" : "", "parse-names" : false, "suffix" : "" }, { "dropping-particle" : "", "family" : "Dawson", "given" : "Terrence P.", "non-dropping-particle" : "", "parse-names" : false, "suffix" : "" }, { "dropping-particle" : "", "family" : "Harrison", "given" : "Paula A.", "non-dropping-particle" : "", "parse-names" : false, "suffix" : "" } ], "container-title" : "Biodiversity and Conservation", "id" : "ITEM-1", "issue" : "10", "issued" : { "date-parts" : [ [ "2010" ] ] }, "note" : "From Duplicate 1 (A conceptual framework to assess the effects of environmental change on ecosystem services - Rounsevell, M. D A; Dawson, T. P.; Harrison, P. A.)\n\nFrom Duplicate 1 (A conceptual framework to assess the effects of environmental change on ecosystem services - Rounsevell, M. D A; Dawson, T. P.; Harrison, P. A.)\n\nISI Document Delivery No.: 637HI\nTimes Cited: 3\nCited Reference Count: 48\nCited References: \n*EEA, 1995, EUR ENV DOBR ASS\n*EEA, 1999, 25 EEA\n*IUCN, 1994, GUID PROT AR MAN CAT\nAGGARWAL PK, 2004, ENVIRON SCI POLICY, V7, P487, DOI\n10.1016/j.envsci.2004.07.006\nANTLE JM, 2004, CLIMATIC CHANGE, V64, P289\nBARRON J, 2009, RAINWATER HARVESTING\nBERKES F, 1998, LINKING SOCIAL ECOLO\nBUTLER SJ, 2007, SCIENCE, V315, P381, DOI 10.1126/science.1136607\nCARPENTER SR, 2006, SCIENCE, V314, P257, DOI 10.1126/science.1131946\nCARPENTER SR, 2009, P NATL ACAD SCI USA, V106, P1305, DOI\n10.1073/pnas.0808772106\nCHAKRABORTY S, 2003, NEW PHYTOL, V159, P733, DOI\n10.1046/j.1469-8137.2003.00842.x\nCHALLINOR AJ, 2007, AGR ECOSYST ENVIRON, V119, P190, DOI\n10.1016/j.agee.2006.07.009\nCORRELL DL, 2005, ECOL ENG, V24, P433, DOI 10.1016/j.ecoleng.2005.01.007\nDECHAZAL J, 2009, GLOBAL ENVIRON CHANG, V19, P306, DOI\n10.1016/j.gloenvcha.2008.09.007\nDOLL P, 2002, CLIMATIC CHANGE, V54, P269\nDOSSKEY MG, 2001, ENVIRON MANAGE, V28, P577\nEASTERLING WE, 2007, CLIMATE CHANGE 2007, P273\nEHRLICH PR, 1970, POPULATION RESOURCES\nFISCHER G, 2007, TECHNOL FORECAST SOC, V74, P1083, DOI\n10.1016/j.techfore.2006.05.021\nFUSCO G, 2001, 12 EUR C QUANT THER\nGALLOPIN GC, 1991, INT SOC SCI J, V130, P707\nHARRINGTON R, 2010, BIODIVERS CONSERV, V19, P2773, DOI\n10.1007/s10531-010-9834-9\nHARRISON PA, 2010, BIODIVERS CONSERV, V19, P2791, DOI\n10.1007/s10531-010-9789-x\nHASLETT JR, 2010, BIODIVERS CONSERV, V19, P2963, DOI\n10.1007/s10531-009-9743-y\nHASSAN R, 2005, FINDINGS CONDITION T\nHOUGNER C, 2006, ECOL ECON, V59, P364, DOI\n10.1016/j.ecolecon.2005.11.007\nHOWDEN S, 2003, OVERVIEW ADAPTIVE CA\nKREMEN C, 2002, P NATL ACAD SCI USA, V99, P16812, DOI\n10.1073/pnas.262413599\nKREMEN C, 2004, ECOL LETT, V7, P1109, DOI\n10.1111/j.1461-0248.2004.00662.x\nKREMEN C, 2005, ECOL LETT, V8, P468, DOI\n10.1111/j.1461-0248.2005.00751.x\nLEONARD J, 2001, GEODERMA, V104, P17\nLUCK GW, 2003, TRENDS ECOL EVOL, V18, P331\nLUCK GW, 2009, BIOSCIENCE, V59, P223, DOI 10.1025/bio.2009.59.3.7\nNAKICENOVIC N, 2000, SPECIAL REPORT EMISS\nNELSON GC, 2005, ECOSYSTEMS HUMAN WEL, V2, P173\nOLESEN JE, 2002, EUR J AGRON, V16, P239\nPATERSON JS, 2008, CONSERV BIOL, V22, P1352, DOI\n10.1111/j.1523-1739.2008.01042.x\nPOSTMABLAAUW MB, 2006, PEDOBIOLOGIA, V50, P243, DOI\n10.1016/j.pedobi.2006.02.001\nQUETIER F, 2007, ECOL APPL, V17, P2377\nRAPPORT D, 1979, COMPREHENSIVE FRAMEW\nREDPATH S, 1997, BIRDS PREY RED GROUS\nSALAFSKY N, 2000, WORLD DEV, V28, P1421\nSCOTT MJ, 1998, ENVIRON MANAGE, V22, P49\nSKOURTOS M, 2010, BIODIVERS CONSERV, V19, P2855, DOI\n10.1007/s10531-009-9722-3\nSVARSTAD H, 2007, LAND USE POLICY, V25, P116\nTHIRGOOD S, 2008, J APPL ECOL, V45, P1550, DOI\n10.1111/j.1365-2664.2008.01519.x\nVARON EH, 2007, AGR FOREST ENTOMOL, V9, P47\nXUE D, 2001, BIODIVERS CONSERV, V10, P467\nRounsevell, M. D. A. Dawson, T. P. Harrison, P. A.", "page" : "2823-2842", "title" : "A conceptual framework to assess the effects of environmental change on ecosystem services", "type" : "article-journal", "volume" : "19" }, "uris" : [ "http://www.mendeley.com/documents/?uuid=2bc2ee75-5825-45f3-bad6-8e595eb74fb6" ] } ], "mendeley" : { "formattedCitation" : "(Rounsevell, Dawson, &amp; Harrison, 2010)", "plainTextFormattedCitation" : "(Rounsevell, Dawson, &amp; Harrison, 2010)", "previouslyFormattedCitation" : "(Rounsevell, Dawson, &amp; Harrison, 2010)" }, "properties" : {  }, "schema" : "https://github.com/citation-style-language/schema/raw/master/csl-citation.json" }</w:instrText>
      </w:r>
      <w:r w:rsidRPr="00F55611">
        <w:rPr>
          <w:rFonts w:ascii="Calibri" w:eastAsia="Calibri" w:hAnsi="Calibri" w:cs="Calibri"/>
          <w:lang w:val="en-US"/>
        </w:rPr>
        <w:fldChar w:fldCharType="separate"/>
      </w:r>
      <w:r w:rsidRPr="00F55611">
        <w:rPr>
          <w:rFonts w:ascii="Calibri" w:eastAsia="Calibri" w:hAnsi="Calibri" w:cs="Calibri"/>
          <w:lang w:val="en-US"/>
        </w:rPr>
        <w:t>(Rounsevell</w:t>
      </w:r>
      <w:r>
        <w:rPr>
          <w:rFonts w:ascii="Calibri" w:eastAsia="Calibri" w:hAnsi="Calibri" w:cs="Calibri"/>
          <w:lang w:val="en-US"/>
        </w:rPr>
        <w:t xml:space="preserve"> </w:t>
      </w:r>
      <w:r w:rsidR="000D7D89" w:rsidRPr="000D7D89">
        <w:rPr>
          <w:rFonts w:ascii="Calibri" w:eastAsia="Calibri" w:hAnsi="Calibri" w:cs="Calibri"/>
          <w:i/>
          <w:lang w:val="en-US"/>
        </w:rPr>
        <w:t>et al.</w:t>
      </w:r>
      <w:r w:rsidRPr="00F55611">
        <w:rPr>
          <w:rFonts w:ascii="Calibri" w:eastAsia="Calibri" w:hAnsi="Calibri" w:cs="Calibri"/>
          <w:lang w:val="en-US"/>
        </w:rPr>
        <w:t>, 2010)</w:t>
      </w:r>
      <w:r w:rsidRPr="00F55611">
        <w:rPr>
          <w:rFonts w:ascii="Calibri" w:eastAsia="Calibri" w:hAnsi="Calibri" w:cs="Calibri"/>
          <w:lang w:val="en-US"/>
        </w:rPr>
        <w:fldChar w:fldCharType="end"/>
      </w:r>
      <w:r w:rsidRPr="00F55611">
        <w:rPr>
          <w:rFonts w:ascii="Calibri" w:eastAsia="Calibri" w:hAnsi="Calibri" w:cs="Calibri"/>
          <w:lang w:val="en-US"/>
        </w:rPr>
        <w:t xml:space="preserve">. Despite these uncertainties and complex interactions, it is important to understand at least key interrelationships to develop effective management and policy strategies </w:t>
      </w:r>
      <w:r w:rsidRPr="00F55611">
        <w:rPr>
          <w:rFonts w:ascii="Calibri" w:eastAsia="Calibri" w:hAnsi="Calibri" w:cs="Calibri"/>
          <w:lang w:val="en-US"/>
        </w:rPr>
        <w:fldChar w:fldCharType="begin" w:fldLock="1"/>
      </w:r>
      <w:r w:rsidRPr="00F55611">
        <w:rPr>
          <w:rFonts w:ascii="Calibri" w:eastAsia="Calibri" w:hAnsi="Calibri" w:cs="Calibri"/>
          <w:lang w:val="en-US"/>
        </w:rPr>
        <w:instrText>ADDIN CSL_CITATION { "citationItems" : [ { "id" : "ITEM-1", "itemData" : { "DOI" : "10.1025/bio.2009.59.3.7", "ISBN" : "0006-3568", "abstract" : "Research on ES has grown rapidly over the last decade. Two conceptual frameworks have been published to guide ecological assessments of organisms that deliver services - the concepts of service-providing units (SPUs) and ecosystem service providers (ESPs). Here, we unite these frameworks and present an SPU-ESP continuum that offers a coherent conceptual approach for synthesizing the latest developments in ES research, and can direct future studies at all levels of organisation. In particular, we show how the service-provider concept can be applied at the population, functional group, and community levels. We strongly emphasize the need to identify and quantify the organisms and their characteristics (eg functional traits) that provide services, and to assess service provision relative to the demands of human beneficiaries. We use key examples from the literature to illustrate the new approach and to highlight gaps in knowledge, particularly in relation to the impact of species interactions and ecosystem dynamics on service provision.", "author" : [ { "dropping-particle" : "", "family" : "Luck", "given" : "Gary W", "non-dropping-particle" : "", "parse-names" : false, "suffix" : "" }, { "dropping-particle" : "", "family" : "Harrington", "given" : "Richard", "non-dropping-particle" : "", "parse-names" : false, "suffix" : "" }, { "dropping-particle" : "", "family" : "Harrison", "given" : "Paula A.", "non-dropping-particle" : "", "parse-names" : false, "suffix" : "" }, { "dropping-particle" : "", "family" : "Kremen", "given" : "Claire", "non-dropping-particle" : "", "parse-names" : false, "suffix" : "" }, { "dropping-particle" : "", "family" : "Berry", "given" : "Pam M", "non-dropping-particle" : "", "parse-names" : false, "suffix" : "" }, { "dropping-particle" : "", "family" : "Bugter", "given" : "Rob", "non-dropping-particle" : "", "parse-names" : false, "suffix" : "" }, { "dropping-particle" : "", "family" : "Dawson", "given" : "Terrence P.", "non-dropping-particle" : "", "parse-names" : false, "suffix" : "" }, { "dropping-particle" : "", "family" : "Bello", "given" : "Francesco", "non-dropping-particle" : "de", "parse-names" : false, "suffix" : "" }, { "dropping-particle" : "", "family" : "D\u00edaz", "given" : "Sandra", "non-dropping-particle" : "", "parse-names" : false, "suffix" : "" }, { "dropping-particle" : "", "family" : "Feld", "given" : "Christian K", "non-dropping-particle" : "", "parse-names" : false, "suffix" : "" }, { "dropping-particle" : "", "family" : "Haslett", "given" : "John R", "non-dropping-particle" : "", "parse-names" : false, "suffix" : "" }, { "dropping-particle" : "", "family" : "Hering", "given" : "Daniel", "non-dropping-particle" : "", "parse-names" : false, "suffix" : "" }, { "dropping-particle" : "", "family" : "Kontogianni", "given" : "Areti", "non-dropping-particle" : "", "parse-names" : false, "suffix" : "" }, { "dropping-particle" : "", "family" : "Lavorel", "given" : "Sandra", "non-dropping-particle" : "", "parse-names" : false, "suffix" : "" }, { "dropping-particle" : "", "family" : "Rounsevell", "given" : "Mark D. A.", "non-dropping-particle" : "", "parse-names" : false, "suffix" : "" }, { "dropping-particle" : "", "family" : "Samways", "given" : "Michael J", "non-dropping-particle" : "", "parse-names" : false, "suffix" : "" }, { "dropping-particle" : "", "family" : "Sandin", "given" : "Leonard", "non-dropping-particle" : "", "parse-names" : false, "suffix" : "" }, { "dropping-particle" : "", "family" : "Settele", "given" : "Josef", "non-dropping-particle" : "", "parse-names" : false, "suffix" : "" }, { "dropping-particle" : "", "family" : "Sykes", "given" : "Martin T", "non-dropping-particle" : "", "parse-names" : false, "suffix" : "" }, { "dropping-particle" : "", "family" : "Hove", "given" : "Sybille", "non-dropping-particle" : "van den", "parse-names" : false, "suffix" : "" }, { "dropping-particle" : "", "family" : "Vandewalle", "given" : "Marie", "non-dropping-particle" : "", "parse-names" : false, "suffix" : "" }, { "dropping-particle" : "", "family" : "Zobel", "given" : "Martin", "non-dropping-particle" : "", "parse-names" : false, "suffix" : "" } ], "container-title" : "BioScience", "id" : "ITEM-1", "issue" : "May", "issued" : { "date-parts" : [ [ "2009" ] ] }, "page" : "223-235", "title" : "Quantifying the contribution of organisms to the provison of ecosystem services", "type" : "article-journal", "volume" : "59" }, "uris" : [ "http://www.mendeley.com/documents/?uuid=996b1aeb-426d-43be-b20a-cc12a98748df" ] } ], "mendeley" : { "formattedCitation" : "(Luck et al., 2009)", "plainTextFormattedCitation" : "(Luck et al., 2009)", "previouslyFormattedCitation" : "(Luck et al., 2009)" }, "properties" : {  }, "schema" : "https://github.com/citation-style-language/schema/raw/master/csl-citation.json" }</w:instrText>
      </w:r>
      <w:r w:rsidRPr="00F55611">
        <w:rPr>
          <w:rFonts w:ascii="Calibri" w:eastAsia="Calibri" w:hAnsi="Calibri" w:cs="Calibri"/>
          <w:lang w:val="en-US"/>
        </w:rPr>
        <w:fldChar w:fldCharType="separate"/>
      </w:r>
      <w:r w:rsidRPr="00F55611">
        <w:rPr>
          <w:rFonts w:ascii="Calibri" w:eastAsia="Calibri" w:hAnsi="Calibri" w:cs="Calibri"/>
          <w:lang w:val="en-US"/>
        </w:rPr>
        <w:t xml:space="preserve">(Luck </w:t>
      </w:r>
      <w:r w:rsidR="000D7D89" w:rsidRPr="000D7D89">
        <w:rPr>
          <w:rFonts w:ascii="Calibri" w:eastAsia="Calibri" w:hAnsi="Calibri" w:cs="Calibri"/>
          <w:i/>
          <w:lang w:val="en-US"/>
        </w:rPr>
        <w:t>et al.</w:t>
      </w:r>
      <w:r w:rsidRPr="00F55611">
        <w:rPr>
          <w:rFonts w:ascii="Calibri" w:eastAsia="Calibri" w:hAnsi="Calibri" w:cs="Calibri"/>
          <w:lang w:val="en-US"/>
        </w:rPr>
        <w:t>, 2009)</w:t>
      </w:r>
      <w:r w:rsidRPr="00F55611">
        <w:rPr>
          <w:rFonts w:ascii="Calibri" w:eastAsia="Calibri" w:hAnsi="Calibri" w:cs="Calibri"/>
          <w:lang w:val="en-US"/>
        </w:rPr>
        <w:fldChar w:fldCharType="end"/>
      </w:r>
      <w:r w:rsidRPr="00F55611">
        <w:rPr>
          <w:rFonts w:ascii="Calibri" w:eastAsia="Calibri" w:hAnsi="Calibri" w:cs="Calibri"/>
          <w:lang w:val="en-US"/>
        </w:rPr>
        <w:t>.</w:t>
      </w:r>
    </w:p>
    <w:p w14:paraId="011A930D" w14:textId="61E9DE8D" w:rsidR="00AE389F" w:rsidRPr="00F55611" w:rsidRDefault="00AE389F" w:rsidP="00AE389F">
      <w:pPr>
        <w:rPr>
          <w:rFonts w:ascii="Calibri" w:hAnsi="Calibri" w:cs="Calibri"/>
          <w:lang w:val="en-US"/>
        </w:rPr>
      </w:pPr>
      <w:r w:rsidRPr="00F55611">
        <w:rPr>
          <w:rFonts w:ascii="Calibri" w:eastAsia="Calibri" w:hAnsi="Calibri" w:cs="Calibri"/>
          <w:lang w:val="en-US"/>
        </w:rPr>
        <w:t xml:space="preserve">However, social, economic and political conditions in the future may be very different from today. </w:t>
      </w:r>
      <w:r w:rsidRPr="00F55611">
        <w:rPr>
          <w:lang w:val="en-US"/>
        </w:rPr>
        <w:t>Scenarios and models provide a means for exploring uncertainties about how different drivers of change might develop in the future and for considering how those changes might alter society's vulnerability and ability to take action. Scenarios</w:t>
      </w:r>
      <w:r w:rsidRPr="00F55611">
        <w:rPr>
          <w:rFonts w:cs="HelveticaNeueLTStd-Lt"/>
          <w:lang w:val="en-US"/>
        </w:rPr>
        <w:t xml:space="preserve"> describe possible futures for drivers of change or policy interventions. These are then translated into projected consequences for nature, nature’s contributions to people, and good quality of life by models </w:t>
      </w:r>
      <w:r w:rsidRPr="00F55611">
        <w:rPr>
          <w:rFonts w:cs="HelveticaNeueLTStd-Lt"/>
          <w:lang w:val="en-US"/>
        </w:rPr>
        <w:fldChar w:fldCharType="begin" w:fldLock="1"/>
      </w:r>
      <w:r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 "plainTextFormattedCitation" : "(IPBES, 2016)", "previouslyFormattedCitation" : "(IPBES, 2016)" }, "properties" : {  }, "schema" : "https://github.com/citation-style-language/schema/raw/master/csl-citation.json" }</w:instrText>
      </w:r>
      <w:r w:rsidRPr="00F55611">
        <w:rPr>
          <w:rFonts w:cs="HelveticaNeueLTStd-Lt"/>
          <w:lang w:val="en-US"/>
        </w:rPr>
        <w:fldChar w:fldCharType="separate"/>
      </w:r>
      <w:r w:rsidRPr="00F55611">
        <w:rPr>
          <w:rFonts w:cs="HelveticaNeueLTStd-Lt"/>
          <w:lang w:val="en-US"/>
        </w:rPr>
        <w:t>(IPBES, 2016</w:t>
      </w:r>
      <w:r w:rsidR="00D21147">
        <w:rPr>
          <w:rFonts w:cs="HelveticaNeueLTStd-Lt"/>
          <w:lang w:val="en-US"/>
        </w:rPr>
        <w:t>b</w:t>
      </w:r>
      <w:r w:rsidRPr="00F55611">
        <w:rPr>
          <w:rFonts w:cs="HelveticaNeueLTStd-Lt"/>
          <w:lang w:val="en-US"/>
        </w:rPr>
        <w:t>)</w:t>
      </w:r>
      <w:r w:rsidRPr="00F55611">
        <w:rPr>
          <w:rFonts w:cs="HelveticaNeueLTStd-Lt"/>
          <w:lang w:val="en-US"/>
        </w:rPr>
        <w:fldChar w:fldCharType="end"/>
      </w:r>
      <w:r w:rsidRPr="00F55611">
        <w:rPr>
          <w:rFonts w:cs="HelveticaNeueLTStd-Lt"/>
          <w:lang w:val="en-US"/>
        </w:rPr>
        <w:t xml:space="preserve">. This improves understanding of the range of plausible futures in a region, </w:t>
      </w:r>
      <w:r w:rsidRPr="00F55611">
        <w:rPr>
          <w:rFonts w:cs="Calibri"/>
          <w:lang w:val="en-US"/>
        </w:rPr>
        <w:t xml:space="preserve">alerts decision-makers to undesirable future impacts, and enables exploration of the effectiveness of policy options and management strategies. Thus, scenarios and models can contribute to the decision support that is needed for proactively developing policy that anticipates change and thereby minimizes adverse impacts and capitalizes on opportunities through insightful adaptation, mitigation and transformation strategies (adapted from </w:t>
      </w:r>
      <w:r w:rsidRPr="00F55611">
        <w:rPr>
          <w:rFonts w:ascii="Calibri" w:hAnsi="Calibri" w:cs="Calibri"/>
          <w:lang w:val="en-US"/>
        </w:rPr>
        <w:t xml:space="preserve">IPBES/2/17: Report of the second session of the Plenary of the Intergovernmental Science-policy Platform on Biodiversity and Ecosystem Services, Annex VI: </w:t>
      </w:r>
      <w:r w:rsidRPr="00F55611">
        <w:rPr>
          <w:rFonts w:ascii="Calibri" w:hAnsi="Calibri" w:cs="Calibri"/>
          <w:bCs/>
          <w:lang w:val="en-US"/>
        </w:rPr>
        <w:t>Initial scoping for the fast-track the IPBES Methodological Assessment on Scenarios and Models of Biodiversity and Ecosystem Services</w:t>
      </w:r>
      <w:r w:rsidR="006674DB">
        <w:rPr>
          <w:rFonts w:ascii="Calibri" w:hAnsi="Calibri" w:cs="Calibri"/>
          <w:bCs/>
          <w:lang w:val="en-US"/>
        </w:rPr>
        <w:t>;</w:t>
      </w:r>
      <w:r w:rsidR="00132D32">
        <w:rPr>
          <w:rFonts w:ascii="Calibri" w:hAnsi="Calibri" w:cs="Calibri"/>
          <w:bCs/>
          <w:lang w:val="en-US"/>
        </w:rPr>
        <w:t xml:space="preserve"> </w:t>
      </w:r>
      <w:r w:rsidR="006674DB" w:rsidRPr="00F55611">
        <w:rPr>
          <w:rFonts w:cs="HelveticaNeueLTStd-Lt"/>
          <w:lang w:val="en-US"/>
        </w:rPr>
        <w:fldChar w:fldCharType="begin" w:fldLock="1"/>
      </w:r>
      <w:r w:rsidR="006674DB"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 "plainTextFormattedCitation" : "(IPBES, 2016)", "previouslyFormattedCitation" : "(IPBES, 2016)" }, "properties" : {  }, "schema" : "https://github.com/citation-style-language/schema/raw/master/csl-citation.json" }</w:instrText>
      </w:r>
      <w:r w:rsidR="006674DB" w:rsidRPr="00F55611">
        <w:rPr>
          <w:rFonts w:cs="HelveticaNeueLTStd-Lt"/>
          <w:lang w:val="en-US"/>
        </w:rPr>
        <w:fldChar w:fldCharType="separate"/>
      </w:r>
      <w:r w:rsidR="006674DB" w:rsidRPr="00F55611">
        <w:rPr>
          <w:rFonts w:cs="HelveticaNeueLTStd-Lt"/>
          <w:lang w:val="en-US"/>
        </w:rPr>
        <w:t>IPBES</w:t>
      </w:r>
      <w:r w:rsidR="006674DB">
        <w:rPr>
          <w:rFonts w:cs="HelveticaNeueLTStd-Lt"/>
          <w:lang w:val="en-US"/>
        </w:rPr>
        <w:t xml:space="preserve">, </w:t>
      </w:r>
      <w:r w:rsidR="006674DB" w:rsidRPr="00F55611">
        <w:rPr>
          <w:rFonts w:cs="HelveticaNeueLTStd-Lt"/>
          <w:lang w:val="en-US"/>
        </w:rPr>
        <w:t>2016</w:t>
      </w:r>
      <w:r w:rsidR="006674DB" w:rsidRPr="00F55611">
        <w:rPr>
          <w:rFonts w:cs="HelveticaNeueLTStd-Lt"/>
          <w:lang w:val="en-US"/>
        </w:rPr>
        <w:fldChar w:fldCharType="end"/>
      </w:r>
      <w:r w:rsidR="002D2CB0">
        <w:rPr>
          <w:rFonts w:cs="HelveticaNeueLTStd-Lt"/>
          <w:lang w:val="en-US"/>
        </w:rPr>
        <w:t>b</w:t>
      </w:r>
      <w:r w:rsidRPr="00F55611">
        <w:rPr>
          <w:rFonts w:ascii="Calibri" w:hAnsi="Calibri" w:cs="Calibri"/>
          <w:lang w:val="en-US"/>
        </w:rPr>
        <w:t>).</w:t>
      </w:r>
    </w:p>
    <w:p w14:paraId="73880122" w14:textId="1FD7252C" w:rsidR="00AE389F" w:rsidRPr="00F55611" w:rsidRDefault="00AE389F" w:rsidP="00AE389F">
      <w:pPr>
        <w:rPr>
          <w:rFonts w:cs="Calibri"/>
          <w:lang w:val="en-US"/>
        </w:rPr>
      </w:pPr>
      <w:r w:rsidRPr="00F55611">
        <w:rPr>
          <w:rFonts w:cs="Calibri"/>
          <w:lang w:val="en-US"/>
        </w:rPr>
        <w:t xml:space="preserve">Scenarios are often categorized into two main types: exploratory and normative (but also see, for example, </w:t>
      </w:r>
      <w:r w:rsidRPr="00F55611">
        <w:rPr>
          <w:rFonts w:cs="Calibri"/>
          <w:lang w:val="en-US"/>
        </w:rPr>
        <w:fldChar w:fldCharType="begin" w:fldLock="1"/>
      </w:r>
      <w:r w:rsidRPr="00F55611">
        <w:rPr>
          <w:rFonts w:cs="Calibri"/>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id" : "ITEM-2", "itemData" : { "author" : [ { "dropping-particle" : "", "family" : "Rounsevell", "given" : "Mark D. A.", "non-dropping-particle" : "", "parse-names" : false, "suffix" : "" }, { "dropping-particle" : "", "family" : "Metzger", "given" : "Marc J.", "non-dropping-particle" : "", "parse-names" : false, "suffix" : "" } ], "container-title" : "Wiley Interdisciplinary Reviews: Climate Change", "id" : "ITEM-2", "issue" : "4", "issued" : { "date-parts" : [ [ "2010" ] ] }, "page" : "606-619", "title" : "Developing qualitative scenario storylines for environmental change assessment", "type" : "article-journal", "volume" : "1" }, "uris" : [ "http://www.mendeley.com/documents/?uuid=66ccf5b7-0df8-4832-9ac3-087169092b65" ] } ], "mendeley" : { "formattedCitation" : "(IPBES, 2016; Rounsevell &amp; Metzger, 2010)", "manualFormatting" : "IPBES (2016); Rounsevell &amp; Metzger (2010))", "plainTextFormattedCitation" : "(IPBES, 2016; Rounsevell &amp; Metzger, 2010)", "previouslyFormattedCitation" : "(IPBES, 2016; Rounsevell &amp; Metzger, 2010)" }, "properties" : {  }, "schema" : "https://github.com/citation-style-language/schema/raw/master/csl-citation.json" }</w:instrText>
      </w:r>
      <w:r w:rsidRPr="00F55611">
        <w:rPr>
          <w:rFonts w:cs="Calibri"/>
          <w:lang w:val="en-US"/>
        </w:rPr>
        <w:fldChar w:fldCharType="separate"/>
      </w:r>
      <w:r w:rsidRPr="00F55611">
        <w:rPr>
          <w:rFonts w:cs="Calibri"/>
          <w:lang w:val="en-US"/>
        </w:rPr>
        <w:t>IPBES</w:t>
      </w:r>
      <w:r w:rsidR="006674DB">
        <w:rPr>
          <w:rFonts w:cs="Calibri"/>
          <w:lang w:val="en-US"/>
        </w:rPr>
        <w:t xml:space="preserve">, </w:t>
      </w:r>
      <w:r w:rsidRPr="00F55611">
        <w:rPr>
          <w:rFonts w:cs="Calibri"/>
          <w:lang w:val="en-US"/>
        </w:rPr>
        <w:t>2016</w:t>
      </w:r>
      <w:r w:rsidR="002D2CB0">
        <w:rPr>
          <w:rFonts w:cs="Calibri"/>
          <w:lang w:val="en-US"/>
        </w:rPr>
        <w:t>b</w:t>
      </w:r>
      <w:r w:rsidRPr="00F55611">
        <w:rPr>
          <w:rFonts w:cs="Calibri"/>
          <w:lang w:val="en-US"/>
        </w:rPr>
        <w:t>; Rounsevell &amp; Metzger</w:t>
      </w:r>
      <w:r w:rsidR="006674DB">
        <w:rPr>
          <w:rFonts w:cs="Calibri"/>
          <w:lang w:val="en-US"/>
        </w:rPr>
        <w:t xml:space="preserve">, </w:t>
      </w:r>
      <w:r w:rsidRPr="00F55611">
        <w:rPr>
          <w:rFonts w:cs="Calibri"/>
          <w:lang w:val="en-US"/>
        </w:rPr>
        <w:t>2010)</w:t>
      </w:r>
      <w:r w:rsidRPr="00F55611">
        <w:rPr>
          <w:rFonts w:cs="Calibri"/>
          <w:lang w:val="en-US"/>
        </w:rPr>
        <w:fldChar w:fldCharType="end"/>
      </w:r>
      <w:r w:rsidRPr="00F55611">
        <w:rPr>
          <w:rFonts w:ascii="Calibri" w:hAnsi="Calibri" w:cs="Calibri"/>
          <w:lang w:val="en-US"/>
        </w:rPr>
        <w:t>.</w:t>
      </w:r>
      <w:r w:rsidRPr="00F55611">
        <w:rPr>
          <w:rFonts w:cs="Calibri"/>
          <w:lang w:val="en-US"/>
        </w:rPr>
        <w:t xml:space="preserve"> Exploratory scenarios describe </w:t>
      </w:r>
      <w:r w:rsidRPr="00F55611">
        <w:rPr>
          <w:rFonts w:ascii="Calibri" w:eastAsia="Calibri" w:hAnsi="Calibri" w:cs="Calibri"/>
          <w:lang w:val="en-US"/>
        </w:rPr>
        <w:t>a range of plausible futures based on assumptions about how trajectories of indirect and direct drivers</w:t>
      </w:r>
      <w:r w:rsidRPr="00F55611">
        <w:rPr>
          <w:rFonts w:cs="Calibri"/>
          <w:lang w:val="en-US"/>
        </w:rPr>
        <w:t xml:space="preserve"> may change (</w:t>
      </w:r>
      <w:r w:rsidRPr="00F55611">
        <w:rPr>
          <w:rFonts w:cs="Calibri"/>
          <w:b/>
          <w:lang w:val="en-US"/>
        </w:rPr>
        <w:t>Figure 5.1</w:t>
      </w:r>
      <w:r w:rsidR="005D08FE">
        <w:rPr>
          <w:rFonts w:cs="Calibri"/>
          <w:b/>
          <w:lang w:val="en-US"/>
        </w:rPr>
        <w:t xml:space="preserve"> </w:t>
      </w:r>
      <w:r w:rsidR="00E70398" w:rsidRPr="005D08FE">
        <w:rPr>
          <w:rFonts w:cs="Calibri"/>
          <w:lang w:val="en-US"/>
        </w:rPr>
        <w:t>A</w:t>
      </w:r>
      <w:r w:rsidRPr="00F55611">
        <w:rPr>
          <w:rFonts w:cs="Calibri"/>
          <w:lang w:val="en-US"/>
        </w:rPr>
        <w:t xml:space="preserve">). They are particularly useful for the agenda-setting phase of the policy cycle in understanding “what might happen in the future”. Normative or target-seeking scenarios </w:t>
      </w:r>
      <w:r w:rsidRPr="00F55611">
        <w:rPr>
          <w:rFonts w:ascii="Calibri" w:eastAsia="Calibri" w:hAnsi="Calibri" w:cs="Calibri"/>
          <w:lang w:val="en-US"/>
        </w:rPr>
        <w:t>are used to appraise alternative policy choices or management interventions (</w:t>
      </w:r>
      <w:r w:rsidRPr="00F55611">
        <w:rPr>
          <w:rFonts w:ascii="Calibri" w:eastAsia="Calibri" w:hAnsi="Calibri" w:cs="Calibri"/>
          <w:b/>
          <w:lang w:val="en-US"/>
        </w:rPr>
        <w:t>Figure 5.1</w:t>
      </w:r>
      <w:r w:rsidR="005D08FE">
        <w:rPr>
          <w:rFonts w:ascii="Calibri" w:eastAsia="Calibri" w:hAnsi="Calibri" w:cs="Calibri"/>
          <w:b/>
          <w:lang w:val="en-US"/>
        </w:rPr>
        <w:t xml:space="preserve"> </w:t>
      </w:r>
      <w:r w:rsidR="00E70398" w:rsidRPr="005D08FE">
        <w:rPr>
          <w:rFonts w:ascii="Calibri" w:eastAsia="Calibri" w:hAnsi="Calibri" w:cs="Calibri"/>
          <w:lang w:val="en-US"/>
        </w:rPr>
        <w:t>B</w:t>
      </w:r>
      <w:r w:rsidRPr="00F55611">
        <w:rPr>
          <w:rFonts w:ascii="Calibri" w:eastAsia="Calibri" w:hAnsi="Calibri" w:cs="Calibri"/>
          <w:lang w:val="en-US"/>
        </w:rPr>
        <w:t>). They are useful for the policy design phase of the policy cycle in evaluating “what actions decision-makers can take to move away from undesirable futures towards more sustainable futures”</w:t>
      </w:r>
      <w:r w:rsidRPr="00F55611">
        <w:rPr>
          <w:rFonts w:cs="Calibri"/>
          <w:lang w:val="en-US"/>
        </w:rPr>
        <w:t xml:space="preserve">. This latter type of scenario is often related to a goal or vision of a desirable future, </w:t>
      </w:r>
      <w:r w:rsidRPr="00F55611">
        <w:rPr>
          <w:rFonts w:eastAsia="Times New Roman"/>
          <w:lang w:val="en-US"/>
        </w:rPr>
        <w:t>which represents the target for adaptation, mitigation and transformation actions. The normative scenario</w:t>
      </w:r>
      <w:r w:rsidR="00C91FE1">
        <w:rPr>
          <w:rFonts w:eastAsia="Times New Roman"/>
          <w:lang w:val="en-US"/>
        </w:rPr>
        <w:t>s</w:t>
      </w:r>
      <w:r w:rsidRPr="00F55611">
        <w:rPr>
          <w:rFonts w:eastAsia="Times New Roman"/>
          <w:lang w:val="en-US"/>
        </w:rPr>
        <w:t xml:space="preserve"> then describe different pathways (which consist of </w:t>
      </w:r>
      <w:r w:rsidRPr="00F55611">
        <w:rPr>
          <w:rFonts w:ascii="Calibri" w:eastAsia="Calibri" w:hAnsi="Calibri" w:cs="Calibri"/>
          <w:lang w:val="en-US"/>
        </w:rPr>
        <w:t>policy choices or management interventions</w:t>
      </w:r>
      <w:r w:rsidRPr="00F55611">
        <w:rPr>
          <w:rFonts w:eastAsia="Times New Roman"/>
          <w:lang w:val="en-US"/>
        </w:rPr>
        <w:t xml:space="preserve">) that might achieve the vision of the desired future. We focus on visions of sustainable development and the pathways for </w:t>
      </w:r>
      <w:r w:rsidRPr="00F55611">
        <w:rPr>
          <w:rFonts w:ascii="Calibri" w:eastAsia="Calibri" w:hAnsi="Calibri" w:cs="Calibri"/>
          <w:lang w:val="en-US"/>
        </w:rPr>
        <w:t>moving society towards such a sustainable future.</w:t>
      </w:r>
      <w:r w:rsidRPr="00F55611">
        <w:rPr>
          <w:rFonts w:eastAsia="Times New Roman"/>
          <w:lang w:val="en-US"/>
        </w:rPr>
        <w:t xml:space="preserve"> </w:t>
      </w:r>
    </w:p>
    <w:p w14:paraId="7B2A0421" w14:textId="0CC510A6" w:rsidR="00AE389F" w:rsidRDefault="00AE389F" w:rsidP="00AE389F">
      <w:pPr>
        <w:rPr>
          <w:rFonts w:ascii="Calibri" w:eastAsia="Arial" w:hAnsi="Calibri" w:cs="Arial"/>
          <w:b/>
          <w:bCs/>
          <w:color w:val="000000" w:themeColor="text1"/>
          <w:lang w:val="en-US" w:eastAsia="ja-JP"/>
        </w:rPr>
      </w:pPr>
    </w:p>
    <w:p w14:paraId="0B7626E2" w14:textId="250604BA" w:rsidR="00E0649C" w:rsidRPr="00F55611" w:rsidRDefault="00E0649C" w:rsidP="00AE389F">
      <w:pPr>
        <w:rPr>
          <w:rFonts w:ascii="Calibri" w:eastAsia="Arial" w:hAnsi="Calibri" w:cs="Arial"/>
          <w:b/>
          <w:bCs/>
          <w:color w:val="000000" w:themeColor="text1"/>
          <w:lang w:val="en-US" w:eastAsia="ja-JP"/>
        </w:rPr>
      </w:pPr>
      <w:r>
        <w:rPr>
          <w:lang w:eastAsia="en-GB"/>
        </w:rPr>
        <w:lastRenderedPageBreak/>
        <w:drawing>
          <wp:inline distT="0" distB="0" distL="0" distR="0" wp14:anchorId="72F01EB8" wp14:editId="1BB69B58">
            <wp:extent cx="5759450" cy="2762885"/>
            <wp:effectExtent l="0" t="0" r="0" b="0"/>
            <wp:docPr id="4138" name="Picture 4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3"/>
                    <a:stretch>
                      <a:fillRect/>
                    </a:stretch>
                  </pic:blipFill>
                  <pic:spPr>
                    <a:xfrm>
                      <a:off x="0" y="0"/>
                      <a:ext cx="5759450" cy="2762885"/>
                    </a:xfrm>
                    <a:prstGeom prst="rect">
                      <a:avLst/>
                    </a:prstGeom>
                  </pic:spPr>
                </pic:pic>
              </a:graphicData>
            </a:graphic>
          </wp:inline>
        </w:drawing>
      </w:r>
    </w:p>
    <w:p w14:paraId="15ED70E9" w14:textId="77777777" w:rsidR="00AE389F" w:rsidRPr="00F55611" w:rsidRDefault="00AE389F" w:rsidP="00AE389F">
      <w:pPr>
        <w:rPr>
          <w:lang w:val="en-US"/>
        </w:rPr>
      </w:pPr>
      <w:r w:rsidRPr="00F55611">
        <w:rPr>
          <w:lang w:val="en-US"/>
        </w:rPr>
        <w:t>Chapter 5 is divided into two parts reflecting these two different types of scenarios (</w:t>
      </w:r>
      <w:r w:rsidRPr="00F55611">
        <w:rPr>
          <w:b/>
          <w:lang w:val="en-US"/>
        </w:rPr>
        <w:t>Figure 5.2</w:t>
      </w:r>
      <w:r w:rsidRPr="00F55611">
        <w:rPr>
          <w:lang w:val="en-US"/>
        </w:rPr>
        <w:t xml:space="preserve">). The first part describes the range of plausible futures for Europe and Central Asia based on a review of exploratory scenarios (Section 5.2). The consequences of these futures for nature, </w:t>
      </w:r>
      <w:r w:rsidRPr="00F55611">
        <w:rPr>
          <w:rFonts w:cs="HelveticaNeueLTStd-Lt"/>
          <w:lang w:val="en-US"/>
        </w:rPr>
        <w:t>its contributions to people,</w:t>
      </w:r>
      <w:r w:rsidRPr="00F55611">
        <w:rPr>
          <w:lang w:val="en-US"/>
        </w:rPr>
        <w:t xml:space="preserve"> and good quality of life, as simulated by models, are described in </w:t>
      </w:r>
      <w:r w:rsidRPr="00F55611">
        <w:rPr>
          <w:rFonts w:ascii="Calibri" w:eastAsia="Calibri" w:hAnsi="Calibri" w:cs="Calibri"/>
          <w:lang w:val="en-US"/>
        </w:rPr>
        <w:t xml:space="preserve">Section 5.3. This first part provides an assessment of what might happen in the future taking account of uncertainties in projections of different drivers of change. It provides the foundation for understanding the key challenges that may be faced by society in moving towards a more sustainable future. </w:t>
      </w:r>
      <w:r w:rsidRPr="00F55611">
        <w:rPr>
          <w:lang w:val="en-US"/>
        </w:rPr>
        <w:t xml:space="preserve">The second part of the chapter describes what a sustainable future might look like by reviewing different visions of sustainable development and how these relate to the United Nations 2030 Agenda for Sustainable Development and the Sustainable Development Goals (SDGs), the Strategic Plan for Biodiversity 2011-2020 and its Aichi Biodiversity Targets, and the long‐term European Union Biodiversity Strategy for 2050 (Section 5.4). Possible pathways for achieving such visions are then appraised in Section 5.5 based on a review of pathways and normative scenarios. This analysis provides an assessment of the </w:t>
      </w:r>
      <w:r w:rsidRPr="00F55611">
        <w:rPr>
          <w:rFonts w:ascii="Calibri" w:eastAsia="Calibri" w:hAnsi="Calibri" w:cs="Calibri"/>
          <w:lang w:val="en-US"/>
        </w:rPr>
        <w:t xml:space="preserve">alternative policy choices or management interventions that can be used by decision-makers to move towards meeting sustainability goals. In so doing, it </w:t>
      </w:r>
      <w:r w:rsidRPr="00F55611">
        <w:rPr>
          <w:lang w:val="en-US"/>
        </w:rPr>
        <w:t>supports a good quality of life</w:t>
      </w:r>
      <w:r w:rsidRPr="00F55611">
        <w:rPr>
          <w:rFonts w:ascii="Calibri" w:hAnsi="Calibri"/>
          <w:lang w:val="en-US"/>
        </w:rPr>
        <w:t xml:space="preserve"> for the people of Europe and Central Asia by mitigating </w:t>
      </w:r>
      <w:r w:rsidRPr="00F55611">
        <w:rPr>
          <w:lang w:val="en-US"/>
        </w:rPr>
        <w:t xml:space="preserve">biodiversity loss and promoting a balanced supply of </w:t>
      </w:r>
      <w:r w:rsidRPr="00F55611">
        <w:rPr>
          <w:rFonts w:cs="HelveticaNeueLTStd-Lt"/>
          <w:lang w:val="en-US"/>
        </w:rPr>
        <w:t>nature’s contributions to people</w:t>
      </w:r>
      <w:r w:rsidRPr="00F55611">
        <w:rPr>
          <w:lang w:val="en-US"/>
        </w:rPr>
        <w:t>.</w:t>
      </w:r>
    </w:p>
    <w:p w14:paraId="51114521" w14:textId="18613AD3" w:rsidR="00AE389F" w:rsidRPr="00F55611" w:rsidRDefault="00AE389F" w:rsidP="00AE389F">
      <w:pPr>
        <w:rPr>
          <w:rFonts w:ascii="Calibri" w:eastAsia="Arial" w:hAnsi="Calibri" w:cs="Arial"/>
          <w:b/>
          <w:bCs/>
          <w:color w:val="000000" w:themeColor="text1"/>
          <w:lang w:val="en-US" w:eastAsia="ja-JP"/>
        </w:rPr>
      </w:pPr>
      <w:r w:rsidRPr="00F55611">
        <w:rPr>
          <w:rFonts w:ascii="Calibri" w:eastAsia="Calibri" w:hAnsi="Calibri" w:cs="Calibri"/>
          <w:lang w:val="en-US"/>
        </w:rPr>
        <w:t xml:space="preserve">As Chapter 5 takes an integrated approach to assessing the relationship between nature and society, it reflects all the boxes and flows of the IPBES conceptual framework </w:t>
      </w:r>
      <w:r w:rsidRPr="00F55611">
        <w:rPr>
          <w:rFonts w:ascii="Calibri" w:eastAsia="Calibri" w:hAnsi="Calibri" w:cs="Calibri"/>
          <w:lang w:val="en-US"/>
        </w:rPr>
        <w:fldChar w:fldCharType="begin" w:fldLock="1"/>
      </w:r>
      <w:r w:rsidRPr="00F55611">
        <w:rPr>
          <w:rFonts w:ascii="Calibri" w:eastAsia="Calibri" w:hAnsi="Calibri" w:cs="Calibri"/>
          <w:lang w:val="en-US"/>
        </w:rPr>
        <w:instrText>ADDIN CSL_CITATION { "citationItems" : [ { "id" : "ITEM-1", "itemData" : { "author" : [ { "dropping-particle" : "", "family" : "Intergovernmental Science-policy Platform on Biodiversity and Ecosystem Services", "given" : "", "non-dropping-particle" : "", "parse-names" : false, "suffix" : "" } ], "id" : "ITEM-1", "issued" : { "date-parts" : [ [ "2016" ] ] }, "title" : "IPBES/4/INF/9: Guide on the production and integration of assessments from and across all scales (deliverable 2 (a))", "type" : "report" }, "uris" : [ "http://www.mendeley.com/documents/?uuid=0de8c995-030c-4b7a-90a3-c534b6a0692e" ] } ], "mendeley" : { "formattedCitation" : "(Intergovernmental Science-policy Platform on Biodiversity and Ecosystem Services, 2016b)", "plainTextFormattedCitation" : "(Intergovernmental Science-policy Platform on Biodiversity and Ecosystem Services, 2016b)", "previouslyFormattedCitation" : "(Intergovernmental Science-policy Platform on Biodiversity and Ecosystem Services, 2016b)" }, "properties" : {  }, "schema" : "https://github.com/citation-style-language/schema/raw/master/csl-citation.json" }</w:instrText>
      </w:r>
      <w:r w:rsidRPr="00F55611">
        <w:rPr>
          <w:rFonts w:ascii="Calibri" w:eastAsia="Calibri" w:hAnsi="Calibri" w:cs="Calibri"/>
          <w:lang w:val="en-US"/>
        </w:rPr>
        <w:fldChar w:fldCharType="separate"/>
      </w:r>
      <w:r w:rsidRPr="00F55611">
        <w:rPr>
          <w:rFonts w:ascii="Calibri" w:eastAsia="Calibri" w:hAnsi="Calibri" w:cs="Calibri"/>
          <w:lang w:val="en-US"/>
        </w:rPr>
        <w:t>(</w:t>
      </w:r>
      <w:r>
        <w:rPr>
          <w:rFonts w:ascii="Calibri" w:eastAsia="Calibri" w:hAnsi="Calibri" w:cs="Calibri"/>
          <w:lang w:val="en-US"/>
        </w:rPr>
        <w:t>IPBES</w:t>
      </w:r>
      <w:r w:rsidRPr="00F55611">
        <w:rPr>
          <w:rFonts w:ascii="Calibri" w:eastAsia="Calibri" w:hAnsi="Calibri" w:cs="Calibri"/>
          <w:lang w:val="en-US"/>
        </w:rPr>
        <w:t>, 201</w:t>
      </w:r>
      <w:r w:rsidR="002D2CB0">
        <w:rPr>
          <w:rFonts w:ascii="Calibri" w:eastAsia="Calibri" w:hAnsi="Calibri" w:cs="Calibri"/>
          <w:lang w:val="en-US"/>
        </w:rPr>
        <w:t>5a</w:t>
      </w:r>
      <w:r w:rsidRPr="00F55611">
        <w:rPr>
          <w:rFonts w:ascii="Calibri" w:eastAsia="Calibri" w:hAnsi="Calibri" w:cs="Calibri"/>
          <w:lang w:val="en-US"/>
        </w:rPr>
        <w:t>)</w:t>
      </w:r>
      <w:r w:rsidRPr="00F55611">
        <w:rPr>
          <w:rFonts w:ascii="Calibri" w:eastAsia="Calibri" w:hAnsi="Calibri" w:cs="Calibri"/>
          <w:lang w:val="en-US"/>
        </w:rPr>
        <w:fldChar w:fldCharType="end"/>
      </w:r>
      <w:r w:rsidRPr="00F55611">
        <w:rPr>
          <w:rFonts w:ascii="Calibri" w:eastAsia="Calibri" w:hAnsi="Calibri" w:cs="Calibri"/>
          <w:lang w:val="en-US"/>
        </w:rPr>
        <w:t xml:space="preserve">: nature, </w:t>
      </w:r>
      <w:r w:rsidRPr="00F55611">
        <w:rPr>
          <w:rFonts w:cs="HelveticaNeueLTStd-Lt"/>
          <w:lang w:val="en-US"/>
        </w:rPr>
        <w:t>its contributions to people,</w:t>
      </w:r>
      <w:r w:rsidRPr="00F55611">
        <w:rPr>
          <w:rFonts w:ascii="Calibri" w:eastAsia="Calibri" w:hAnsi="Calibri" w:cs="Calibri"/>
          <w:lang w:val="en-US"/>
        </w:rPr>
        <w:t xml:space="preserve"> and a good quality of life, and how they are influenced by natural and anthropogenic direct drivers as well as institutions and governance and other indirect drivers. Furthermore, it builds on the analysis presented in the previous chapters of this report, particularly the assessment of the impacts of scenarios on </w:t>
      </w:r>
      <w:r w:rsidRPr="00F55611">
        <w:rPr>
          <w:rFonts w:cs="HelveticaNeueLTStd-Lt"/>
          <w:lang w:val="en-US"/>
        </w:rPr>
        <w:t xml:space="preserve">nature’s contributions to people </w:t>
      </w:r>
      <w:r w:rsidRPr="00F55611">
        <w:rPr>
          <w:rFonts w:ascii="Calibri" w:eastAsia="Calibri" w:hAnsi="Calibri" w:cs="Calibri"/>
          <w:lang w:val="en-US"/>
        </w:rPr>
        <w:t>in Chapter 2 and nature in Chapter 3, and the assessment of indirect and direct drivers in Chapter 4 (</w:t>
      </w:r>
      <w:r w:rsidRPr="00F55611">
        <w:rPr>
          <w:rFonts w:ascii="Calibri" w:eastAsia="Calibri" w:hAnsi="Calibri" w:cs="Calibri"/>
          <w:b/>
          <w:lang w:val="en-US"/>
        </w:rPr>
        <w:t>Figure 5.2</w:t>
      </w:r>
      <w:r w:rsidRPr="00F55611">
        <w:rPr>
          <w:rFonts w:ascii="Calibri" w:eastAsia="Calibri" w:hAnsi="Calibri" w:cs="Calibri"/>
          <w:lang w:val="en-US"/>
        </w:rPr>
        <w:t>). In addition, Chapter 6 builds on the findings in this chapter by considering the options for governance, institutional arrangements, and private and public decision-making for implementing the future policy responses analyzed in the scenario and modelling studies (</w:t>
      </w:r>
      <w:r w:rsidRPr="00F55611">
        <w:rPr>
          <w:rFonts w:ascii="Calibri" w:eastAsia="Calibri" w:hAnsi="Calibri" w:cs="Calibri"/>
          <w:b/>
          <w:lang w:val="en-US"/>
        </w:rPr>
        <w:t>Figure 5.2</w:t>
      </w:r>
      <w:r w:rsidRPr="00F55611">
        <w:rPr>
          <w:rFonts w:ascii="Calibri" w:eastAsia="Calibri" w:hAnsi="Calibri" w:cs="Calibri"/>
          <w:lang w:val="en-US"/>
        </w:rPr>
        <w:t>).</w:t>
      </w:r>
    </w:p>
    <w:p w14:paraId="7FA1ACF3" w14:textId="63619F6A" w:rsidR="00E0649C" w:rsidRPr="00F55611" w:rsidRDefault="00E0649C" w:rsidP="00AE389F">
      <w:pPr>
        <w:rPr>
          <w:rFonts w:ascii="Calibri" w:eastAsia="Arial" w:hAnsi="Calibri" w:cs="Arial"/>
          <w:b/>
          <w:bCs/>
          <w:color w:val="000000" w:themeColor="text1"/>
          <w:lang w:val="en-US" w:eastAsia="ja-JP"/>
        </w:rPr>
      </w:pPr>
      <w:r>
        <w:rPr>
          <w:lang w:eastAsia="en-GB"/>
        </w:rPr>
        <w:lastRenderedPageBreak/>
        <w:drawing>
          <wp:inline distT="0" distB="0" distL="0" distR="0" wp14:anchorId="332D99DF" wp14:editId="50C2C5DA">
            <wp:extent cx="5759450" cy="4115435"/>
            <wp:effectExtent l="0" t="0" r="0" b="0"/>
            <wp:docPr id="4157" name="Picture 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4"/>
                    <a:stretch>
                      <a:fillRect/>
                    </a:stretch>
                  </pic:blipFill>
                  <pic:spPr>
                    <a:xfrm>
                      <a:off x="0" y="0"/>
                      <a:ext cx="5759450" cy="4115435"/>
                    </a:xfrm>
                    <a:prstGeom prst="rect">
                      <a:avLst/>
                    </a:prstGeom>
                  </pic:spPr>
                </pic:pic>
              </a:graphicData>
            </a:graphic>
          </wp:inline>
        </w:drawing>
      </w:r>
    </w:p>
    <w:p w14:paraId="02385755" w14:textId="77777777" w:rsidR="00E0649C" w:rsidRDefault="00E0649C" w:rsidP="00AE389F">
      <w:pPr>
        <w:rPr>
          <w:rFonts w:ascii="Calibri" w:eastAsia="Arial" w:hAnsi="Calibri" w:cs="Arial"/>
          <w:b/>
          <w:bCs/>
          <w:color w:val="000000" w:themeColor="text1"/>
          <w:lang w:val="en-US" w:eastAsia="ja-JP"/>
        </w:rPr>
      </w:pPr>
    </w:p>
    <w:p w14:paraId="3C5361E0" w14:textId="66315244" w:rsidR="00AE389F" w:rsidRPr="00F55611" w:rsidRDefault="00AE389F" w:rsidP="00AE389F">
      <w:pPr>
        <w:rPr>
          <w:rFonts w:ascii="Calibri" w:eastAsia="Arial" w:hAnsi="Calibri" w:cs="Arial"/>
          <w:b/>
          <w:bCs/>
          <w:color w:val="000000" w:themeColor="text1"/>
          <w:lang w:val="en-US" w:eastAsia="ja-JP"/>
        </w:rPr>
      </w:pPr>
      <w:r w:rsidRPr="00F55611">
        <w:rPr>
          <w:rFonts w:ascii="Calibri" w:eastAsia="Arial" w:hAnsi="Calibri" w:cs="Arial"/>
          <w:b/>
          <w:bCs/>
          <w:color w:val="000000" w:themeColor="text1"/>
          <w:lang w:val="en-US" w:eastAsia="ja-JP"/>
        </w:rPr>
        <w:t xml:space="preserve">Box </w:t>
      </w:r>
      <w:r w:rsidRPr="00F55611">
        <w:rPr>
          <w:rFonts w:ascii="Calibri" w:eastAsia="Arial" w:hAnsi="Calibri" w:cs="Arial"/>
          <w:b/>
          <w:bCs/>
          <w:color w:val="000000" w:themeColor="text1"/>
          <w:lang w:val="en-US" w:eastAsia="ja-JP"/>
        </w:rPr>
        <w:fldChar w:fldCharType="begin"/>
      </w:r>
      <w:r w:rsidRPr="00F55611">
        <w:rPr>
          <w:rFonts w:ascii="Calibri" w:eastAsia="Arial" w:hAnsi="Calibri" w:cs="Arial"/>
          <w:b/>
          <w:bCs/>
          <w:color w:val="000000" w:themeColor="text1"/>
          <w:lang w:val="en-US" w:eastAsia="ja-JP"/>
        </w:rPr>
        <w:instrText xml:space="preserve"> STYLEREF 1 \s </w:instrText>
      </w:r>
      <w:r w:rsidRPr="00F55611">
        <w:rPr>
          <w:rFonts w:ascii="Calibri" w:eastAsia="Arial" w:hAnsi="Calibri" w:cs="Arial"/>
          <w:b/>
          <w:bCs/>
          <w:color w:val="000000" w:themeColor="text1"/>
          <w:lang w:val="en-US" w:eastAsia="ja-JP"/>
        </w:rPr>
        <w:fldChar w:fldCharType="separate"/>
      </w:r>
      <w:r w:rsidR="00B40E12">
        <w:rPr>
          <w:rFonts w:ascii="Calibri" w:eastAsia="Arial" w:hAnsi="Calibri" w:cs="Arial"/>
          <w:b/>
          <w:bCs/>
          <w:color w:val="000000" w:themeColor="text1"/>
          <w:lang w:val="en-US" w:eastAsia="ja-JP"/>
        </w:rPr>
        <w:t>5</w:t>
      </w:r>
      <w:r w:rsidRPr="00F55611">
        <w:rPr>
          <w:rFonts w:ascii="Calibri" w:eastAsia="Arial" w:hAnsi="Calibri" w:cs="Arial"/>
          <w:b/>
          <w:bCs/>
          <w:color w:val="000000" w:themeColor="text1"/>
          <w:lang w:val="en-US" w:eastAsia="ja-JP"/>
        </w:rPr>
        <w:fldChar w:fldCharType="end"/>
      </w:r>
      <w:r w:rsidRPr="00F55611">
        <w:rPr>
          <w:rFonts w:ascii="Calibri" w:eastAsia="Arial" w:hAnsi="Calibri" w:cs="Arial"/>
          <w:b/>
          <w:bCs/>
          <w:color w:val="000000" w:themeColor="text1"/>
          <w:lang w:val="en-US" w:eastAsia="ja-JP"/>
        </w:rPr>
        <w:t>.</w:t>
      </w:r>
      <w:r w:rsidRPr="00F55611">
        <w:rPr>
          <w:rFonts w:ascii="Calibri" w:eastAsia="Arial" w:hAnsi="Calibri" w:cs="Arial"/>
          <w:b/>
          <w:bCs/>
          <w:color w:val="000000" w:themeColor="text1"/>
          <w:lang w:val="en-US" w:eastAsia="ja-JP"/>
        </w:rPr>
        <w:fldChar w:fldCharType="begin"/>
      </w:r>
      <w:r w:rsidRPr="00F55611">
        <w:rPr>
          <w:rFonts w:ascii="Calibri" w:eastAsia="Arial" w:hAnsi="Calibri" w:cs="Arial"/>
          <w:b/>
          <w:bCs/>
          <w:color w:val="000000" w:themeColor="text1"/>
          <w:lang w:val="en-US" w:eastAsia="ja-JP"/>
        </w:rPr>
        <w:instrText xml:space="preserve"> SEQ Box \* ARABIC \s 1 </w:instrText>
      </w:r>
      <w:r w:rsidRPr="00F55611">
        <w:rPr>
          <w:rFonts w:ascii="Calibri" w:eastAsia="Arial" w:hAnsi="Calibri" w:cs="Arial"/>
          <w:b/>
          <w:bCs/>
          <w:color w:val="000000" w:themeColor="text1"/>
          <w:lang w:val="en-US" w:eastAsia="ja-JP"/>
        </w:rPr>
        <w:fldChar w:fldCharType="separate"/>
      </w:r>
      <w:r w:rsidR="00B40E12">
        <w:rPr>
          <w:rFonts w:ascii="Calibri" w:eastAsia="Arial" w:hAnsi="Calibri" w:cs="Arial"/>
          <w:b/>
          <w:bCs/>
          <w:color w:val="000000" w:themeColor="text1"/>
          <w:lang w:val="en-US" w:eastAsia="ja-JP"/>
        </w:rPr>
        <w:t>1</w:t>
      </w:r>
      <w:r w:rsidRPr="00F55611">
        <w:rPr>
          <w:rFonts w:ascii="Calibri" w:eastAsia="Arial" w:hAnsi="Calibri" w:cs="Arial"/>
          <w:b/>
          <w:bCs/>
          <w:color w:val="000000" w:themeColor="text1"/>
          <w:lang w:val="en-US" w:eastAsia="ja-JP"/>
        </w:rPr>
        <w:fldChar w:fldCharType="end"/>
      </w:r>
      <w:r w:rsidRPr="00F55611">
        <w:rPr>
          <w:rFonts w:ascii="Calibri" w:eastAsia="Arial" w:hAnsi="Calibri" w:cs="Arial"/>
          <w:b/>
          <w:bCs/>
          <w:color w:val="000000" w:themeColor="text1"/>
          <w:lang w:val="en-US" w:eastAsia="ja-JP"/>
        </w:rPr>
        <w:t>: Key definitions in Chapter 5</w:t>
      </w:r>
      <w:r w:rsidR="00804119">
        <w:rPr>
          <w:rFonts w:ascii="Calibri" w:eastAsia="Arial" w:hAnsi="Calibri" w:cs="Arial"/>
          <w:b/>
          <w:bCs/>
          <w:color w:val="000000" w:themeColor="text1"/>
          <w:lang w:val="en-US" w:eastAsia="ja-JP"/>
        </w:rPr>
        <w:t>.</w:t>
      </w:r>
    </w:p>
    <w:p w14:paraId="65DE9ABA" w14:textId="31364911" w:rsidR="00AE389F" w:rsidRPr="00F55611" w:rsidRDefault="00AE389F" w:rsidP="00AE389F">
      <w:pPr>
        <w:rPr>
          <w:sz w:val="20"/>
          <w:szCs w:val="20"/>
          <w:lang w:val="en-US"/>
        </w:rPr>
      </w:pPr>
      <w:r w:rsidRPr="00F55611">
        <w:rPr>
          <w:rFonts w:ascii="Calibri" w:eastAsia="Calibri" w:hAnsi="Calibri" w:cs="Calibri"/>
          <w:sz w:val="20"/>
          <w:szCs w:val="20"/>
          <w:lang w:val="en-US"/>
        </w:rPr>
        <w:t xml:space="preserve">“Scenarios” are consistent and plausible pictures of possible futures (in line with Chapter 1 and </w:t>
      </w:r>
      <w:r w:rsidR="006674DB" w:rsidRPr="00F55611">
        <w:rPr>
          <w:rFonts w:cs="HelveticaNeueLTStd-Lt"/>
          <w:sz w:val="20"/>
          <w:szCs w:val="20"/>
          <w:lang w:val="en-US"/>
        </w:rPr>
        <w:fldChar w:fldCharType="begin" w:fldLock="1"/>
      </w:r>
      <w:r w:rsidR="006674DB" w:rsidRPr="00F55611">
        <w:rPr>
          <w:rFonts w:cs="HelveticaNeueLTStd-Lt"/>
          <w:sz w:val="20"/>
          <w:szCs w:val="20"/>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 "plainTextFormattedCitation" : "(IPBES, 2016)", "previouslyFormattedCitation" : "(IPBES, 2016)" }, "properties" : {  }, "schema" : "https://github.com/citation-style-language/schema/raw/master/csl-citation.json" }</w:instrText>
      </w:r>
      <w:r w:rsidR="006674DB" w:rsidRPr="00F55611">
        <w:rPr>
          <w:rFonts w:cs="HelveticaNeueLTStd-Lt"/>
          <w:sz w:val="20"/>
          <w:szCs w:val="20"/>
          <w:lang w:val="en-US"/>
        </w:rPr>
        <w:fldChar w:fldCharType="separate"/>
      </w:r>
      <w:r w:rsidR="006674DB" w:rsidRPr="00F55611">
        <w:rPr>
          <w:rFonts w:cs="HelveticaNeueLTStd-Lt"/>
          <w:sz w:val="20"/>
          <w:szCs w:val="20"/>
          <w:lang w:val="en-US"/>
        </w:rPr>
        <w:t>IPBES</w:t>
      </w:r>
      <w:r w:rsidR="006674DB">
        <w:rPr>
          <w:rFonts w:cs="HelveticaNeueLTStd-Lt"/>
          <w:sz w:val="20"/>
          <w:szCs w:val="20"/>
          <w:lang w:val="en-US"/>
        </w:rPr>
        <w:t xml:space="preserve">, </w:t>
      </w:r>
      <w:r w:rsidR="006674DB" w:rsidRPr="00F55611">
        <w:rPr>
          <w:rFonts w:cs="HelveticaNeueLTStd-Lt"/>
          <w:sz w:val="20"/>
          <w:szCs w:val="20"/>
          <w:lang w:val="en-US"/>
        </w:rPr>
        <w:t>2016</w:t>
      </w:r>
      <w:r w:rsidR="006674DB" w:rsidRPr="00F55611">
        <w:rPr>
          <w:rFonts w:cs="HelveticaNeueLTStd-Lt"/>
          <w:sz w:val="20"/>
          <w:szCs w:val="20"/>
          <w:lang w:val="en-US"/>
        </w:rPr>
        <w:fldChar w:fldCharType="end"/>
      </w:r>
      <w:r w:rsidR="002D2CB0">
        <w:rPr>
          <w:rFonts w:cs="HelveticaNeueLTStd-Lt"/>
          <w:sz w:val="20"/>
          <w:szCs w:val="20"/>
          <w:lang w:val="en-US"/>
        </w:rPr>
        <w:t>b</w:t>
      </w:r>
      <w:r w:rsidRPr="00F55611">
        <w:rPr>
          <w:rFonts w:ascii="Calibri" w:eastAsia="Calibri" w:hAnsi="Calibri" w:cs="Calibri"/>
          <w:sz w:val="20"/>
          <w:szCs w:val="20"/>
          <w:lang w:val="en-US"/>
        </w:rPr>
        <w:t xml:space="preserve">). "Exploratory scenarios” examine a range of plausible futures based on assumptions about a range of trajectories of indirect and direct drivers. "Normative scenarios”, sometimes referred to as policy or target-seeking scenarios, explore the consequences of specific policy choices or management interventions. </w:t>
      </w:r>
    </w:p>
    <w:p w14:paraId="27E2AEEF" w14:textId="60E254DA" w:rsidR="00AE389F" w:rsidRPr="00F55611" w:rsidRDefault="00AE389F" w:rsidP="00AE389F">
      <w:pPr>
        <w:rPr>
          <w:sz w:val="20"/>
          <w:szCs w:val="20"/>
          <w:lang w:val="en-US"/>
        </w:rPr>
      </w:pPr>
      <w:r w:rsidRPr="00F55611">
        <w:rPr>
          <w:rFonts w:ascii="Calibri" w:eastAsia="Calibri" w:hAnsi="Calibri" w:cs="Calibri"/>
          <w:sz w:val="20"/>
          <w:szCs w:val="20"/>
          <w:lang w:val="en-US"/>
        </w:rPr>
        <w:t xml:space="preserve"> “Models” are qualitative or quantitative representations of key components of a system and of relationships between these components. Throughout this chapter the term "models" usually, but not exclusively, refers to quantitative descriptions of relationships between drivers (indirect and direct) and nature (biodiversity and ecosystems), nature's contributions to people (ecosystem services) and a good quality of life (human well</w:t>
      </w:r>
      <w:r w:rsidR="005F5A69">
        <w:rPr>
          <w:rFonts w:ascii="Calibri" w:eastAsia="Calibri" w:hAnsi="Calibri" w:cs="Calibri"/>
          <w:sz w:val="20"/>
          <w:szCs w:val="20"/>
          <w:lang w:val="en-US"/>
        </w:rPr>
        <w:t>-</w:t>
      </w:r>
      <w:r w:rsidRPr="00F55611">
        <w:rPr>
          <w:rFonts w:ascii="Calibri" w:eastAsia="Calibri" w:hAnsi="Calibri" w:cs="Calibri"/>
          <w:sz w:val="20"/>
          <w:szCs w:val="20"/>
          <w:lang w:val="en-US"/>
        </w:rPr>
        <w:t xml:space="preserve">being). </w:t>
      </w:r>
    </w:p>
    <w:p w14:paraId="3E5DC6BD" w14:textId="77777777" w:rsidR="00AE389F" w:rsidRPr="00F55611" w:rsidRDefault="00AE389F" w:rsidP="00AE389F">
      <w:pPr>
        <w:rPr>
          <w:sz w:val="20"/>
          <w:szCs w:val="20"/>
          <w:lang w:val="en-US"/>
        </w:rPr>
      </w:pPr>
      <w:r w:rsidRPr="00F55611">
        <w:rPr>
          <w:rFonts w:ascii="Calibri" w:eastAsia="Calibri" w:hAnsi="Calibri" w:cs="Calibri"/>
          <w:sz w:val="20"/>
          <w:szCs w:val="20"/>
          <w:lang w:val="en-US"/>
        </w:rPr>
        <w:t xml:space="preserve">“Integrated assessment models” combine modelling of multiple environmental, social and economic system components and their interactions. </w:t>
      </w:r>
    </w:p>
    <w:p w14:paraId="2E9E182E" w14:textId="141EDC49" w:rsidR="00AE389F" w:rsidRPr="00F55611" w:rsidRDefault="00AE389F" w:rsidP="00AE389F">
      <w:pPr>
        <w:rPr>
          <w:rFonts w:ascii="Calibri" w:eastAsia="Calibri" w:hAnsi="Calibri" w:cs="Calibri"/>
          <w:sz w:val="20"/>
          <w:szCs w:val="20"/>
          <w:lang w:val="en-US"/>
        </w:rPr>
      </w:pPr>
      <w:r w:rsidRPr="00F55611">
        <w:rPr>
          <w:rFonts w:ascii="Calibri" w:eastAsia="Calibri" w:hAnsi="Calibri" w:cs="Calibri"/>
          <w:sz w:val="20"/>
          <w:szCs w:val="20"/>
          <w:lang w:val="en-US"/>
        </w:rPr>
        <w:t xml:space="preserve">“Visions” are descriptions of a desirable future (an endpoint in time), which society or parts of society want to achieve. They usually consist of statements depicting orienting goals, and the assumptions, beliefs and paradigms that underlie the desired future. Visions can take the form of policy targets, but can also be formulated by a range of actors, e.g. from the private sector to address business targets or civil society to address social targets. </w:t>
      </w:r>
    </w:p>
    <w:p w14:paraId="0212562F" w14:textId="77777777" w:rsidR="00AE389F" w:rsidRPr="00F55611" w:rsidRDefault="00AE389F" w:rsidP="00AE389F">
      <w:pPr>
        <w:rPr>
          <w:color w:val="000000" w:themeColor="text1"/>
          <w:sz w:val="20"/>
          <w:szCs w:val="20"/>
          <w:lang w:val="en-US"/>
        </w:rPr>
      </w:pPr>
      <w:r w:rsidRPr="00F55611">
        <w:rPr>
          <w:sz w:val="20"/>
          <w:szCs w:val="20"/>
          <w:lang w:val="en-US"/>
        </w:rPr>
        <w:t xml:space="preserve">“Pathways” </w:t>
      </w:r>
      <w:r w:rsidRPr="00F55611">
        <w:rPr>
          <w:color w:val="000000" w:themeColor="text1"/>
          <w:sz w:val="20"/>
          <w:szCs w:val="20"/>
          <w:lang w:val="en-US"/>
        </w:rPr>
        <w:t xml:space="preserve">consist of descriptions of different strategies for moving from the current situation towards a desired future vision or set of specified targets. They are descriptions of purposive courses of actions that build on each other, from short-term to long-term actions into broader transformation. </w:t>
      </w:r>
      <w:r w:rsidRPr="00F55611">
        <w:rPr>
          <w:sz w:val="20"/>
          <w:szCs w:val="20"/>
          <w:lang w:val="en-US"/>
        </w:rPr>
        <w:t xml:space="preserve">They are </w:t>
      </w:r>
      <w:r w:rsidRPr="00F55611">
        <w:rPr>
          <w:rFonts w:ascii="Calibri" w:eastAsia="Calibri" w:hAnsi="Calibri" w:cs="Calibri"/>
          <w:sz w:val="20"/>
          <w:szCs w:val="20"/>
          <w:lang w:val="en-US"/>
        </w:rPr>
        <w:t>closely related to normative or policy or target-seeking scenarios</w:t>
      </w:r>
      <w:r w:rsidRPr="00F55611">
        <w:rPr>
          <w:sz w:val="20"/>
          <w:szCs w:val="20"/>
          <w:lang w:val="en-US"/>
        </w:rPr>
        <w:t>.</w:t>
      </w:r>
    </w:p>
    <w:p w14:paraId="148108C4" w14:textId="74788B9D" w:rsidR="00AE389F" w:rsidRPr="00F55611" w:rsidRDefault="006A1288" w:rsidP="00AE389F">
      <w:pPr>
        <w:rPr>
          <w:rFonts w:ascii="Calibri" w:eastAsia="Calibri" w:hAnsi="Calibri" w:cs="Calibri"/>
          <w:b/>
          <w:bCs/>
          <w:color w:val="000000" w:themeColor="text1"/>
          <w:sz w:val="20"/>
          <w:szCs w:val="20"/>
          <w:lang w:val="en-US" w:eastAsia="ja-JP"/>
        </w:rPr>
      </w:pPr>
      <w:r>
        <w:rPr>
          <w:rFonts w:ascii="Calibri" w:eastAsia="Calibri" w:hAnsi="Calibri" w:cs="Calibri"/>
          <w:b/>
          <w:bCs/>
          <w:color w:val="000000" w:themeColor="text1"/>
          <w:sz w:val="20"/>
          <w:szCs w:val="20"/>
          <w:lang w:val="en-US" w:eastAsia="ja-JP"/>
        </w:rPr>
        <w:t>End of Box</w:t>
      </w:r>
      <w:r w:rsidR="00AE389F" w:rsidRPr="00F55611">
        <w:rPr>
          <w:rFonts w:ascii="Calibri" w:eastAsia="Calibri" w:hAnsi="Calibri" w:cs="Calibri"/>
          <w:b/>
          <w:bCs/>
          <w:color w:val="000000" w:themeColor="text1"/>
          <w:sz w:val="20"/>
          <w:szCs w:val="20"/>
          <w:lang w:val="en-US" w:eastAsia="ja-JP"/>
        </w:rPr>
        <w:t xml:space="preserve"> 5.1</w:t>
      </w:r>
    </w:p>
    <w:p w14:paraId="353A09D1" w14:textId="77777777" w:rsidR="00AE389F" w:rsidRPr="00F55611" w:rsidRDefault="00AE389F" w:rsidP="00AE389F">
      <w:pPr>
        <w:rPr>
          <w:rFonts w:ascii="Calibri" w:eastAsia="Calibri" w:hAnsi="Calibri" w:cs="Calibri"/>
          <w:b/>
          <w:bCs/>
          <w:color w:val="000000" w:themeColor="text1"/>
          <w:lang w:val="en-US" w:eastAsia="ja-JP"/>
        </w:rPr>
      </w:pPr>
    </w:p>
    <w:p w14:paraId="0E9773C4" w14:textId="77777777" w:rsidR="00AE389F" w:rsidRPr="00F55611" w:rsidRDefault="00AE389F" w:rsidP="00147745">
      <w:pPr>
        <w:pStyle w:val="Heading3"/>
        <w:rPr>
          <w:lang w:val="en-US"/>
        </w:rPr>
      </w:pPr>
      <w:bookmarkStart w:id="1571" w:name="_Toc500507587"/>
      <w:bookmarkStart w:id="1572" w:name="_Toc504380713"/>
      <w:bookmarkStart w:id="1573" w:name="_Toc519504728"/>
      <w:r w:rsidRPr="00F55611">
        <w:rPr>
          <w:lang w:val="en-US"/>
        </w:rPr>
        <w:lastRenderedPageBreak/>
        <w:t>Framing futures in the context of global sustainability targets and policy goals</w:t>
      </w:r>
      <w:bookmarkEnd w:id="1571"/>
      <w:bookmarkEnd w:id="1572"/>
      <w:bookmarkEnd w:id="1573"/>
    </w:p>
    <w:p w14:paraId="6340DBB3" w14:textId="5C8D265E" w:rsidR="00AE389F" w:rsidRPr="00F55611" w:rsidRDefault="00AE389F" w:rsidP="00AE389F">
      <w:pPr>
        <w:rPr>
          <w:lang w:val="en-US"/>
        </w:rPr>
      </w:pPr>
      <w:r w:rsidRPr="00F55611">
        <w:rPr>
          <w:rFonts w:ascii="Calibri" w:eastAsia="Calibri" w:hAnsi="Calibri" w:cs="Calibri"/>
          <w:lang w:val="en-US"/>
        </w:rPr>
        <w:t xml:space="preserve">Futures analysis can contribute to decision support in relation to </w:t>
      </w:r>
      <w:r w:rsidRPr="00F55611">
        <w:rPr>
          <w:lang w:val="en-US"/>
        </w:rPr>
        <w:t>major policy goals and targets. Europe</w:t>
      </w:r>
      <w:r w:rsidR="002B3583">
        <w:rPr>
          <w:lang w:val="en-US"/>
        </w:rPr>
        <w:t>an</w:t>
      </w:r>
      <w:r w:rsidRPr="00F55611">
        <w:rPr>
          <w:lang w:val="en-US"/>
        </w:rPr>
        <w:t xml:space="preserve"> and Central Asian Governments were among the 193 Member States of the General Assembly of the United Nations that adopted the “2030 Agenda for Sustainable Development” in 2015; and the Parties to the Convention on Biological Diversity that adopted the “Strategic Plan for Biodiversity 2011-2020” in 2010. Both documents are framed by visions and structured around key strategic goals (see Section 1.4), which represent priority areas for action and provide guidance for policy decisions and for the establishment of strategic plans at national and regional levels. </w:t>
      </w:r>
    </w:p>
    <w:p w14:paraId="4A395664" w14:textId="77777777" w:rsidR="00AE389F" w:rsidRPr="00F55611" w:rsidRDefault="00AE389F" w:rsidP="00AE389F">
      <w:pPr>
        <w:rPr>
          <w:lang w:val="en-US"/>
        </w:rPr>
      </w:pPr>
      <w:r w:rsidRPr="00F55611">
        <w:rPr>
          <w:lang w:val="en-US"/>
        </w:rPr>
        <w:t xml:space="preserve">While the Sustainable Development Goals and Aichi Biodiversity Targets are shared globally, not all of them are formulated, nor expected to be equally relevant, for all countries or sectors. Activities to reach goals and targets can be tailored to the specific needs and visions of countries and sectors </w:t>
      </w:r>
      <w:r w:rsidRPr="00F55611">
        <w:rPr>
          <w:lang w:val="en-US"/>
        </w:rPr>
        <w:fldChar w:fldCharType="begin" w:fldLock="1"/>
      </w:r>
      <w:r w:rsidRPr="00F55611">
        <w:rPr>
          <w:lang w:val="en-US"/>
        </w:rPr>
        <w:instrText>ADDIN CSL_CITATION { "citationItems" : [ { "id" : "ITEM-1", "itemData" : { "author" : [ { "dropping-particle" : "", "family" : "Convention on Biological Diversity", "given" : "", "non-dropping-particle" : "", "parse-names" : false, "suffix" : "" } ], "id" : "ITEM-1", "issued" : { "date-parts" : [ [ "2010" ] ] }, "note" : "NULL", "title" : "Decision X/2: The strategic plan for biodiversity 2011-2020 and the Aichi Biodiversity Targets.", "type" : "report" }, "uris" : [ "http://www.mendeley.com/documents/?uuid=4ade4868-e17a-4f82-871f-2176526a6e33" ] } ], "mendeley" : { "formattedCitation" : "(Convention on Biological Diversity, 2010)", "plainTextFormattedCitation" : "(Convention on Biological Diversity, 2010)", "previouslyFormattedCitation" : "(Convention on Biological Diversity, 2010)" }, "properties" : {  }, "schema" : "https://github.com/citation-style-language/schema/raw/master/csl-citation.json" }</w:instrText>
      </w:r>
      <w:r w:rsidRPr="00F55611">
        <w:rPr>
          <w:lang w:val="en-US"/>
        </w:rPr>
        <w:fldChar w:fldCharType="separate"/>
      </w:r>
      <w:r w:rsidRPr="00F55611">
        <w:rPr>
          <w:lang w:val="en-US"/>
        </w:rPr>
        <w:t>(</w:t>
      </w:r>
      <w:r>
        <w:rPr>
          <w:lang w:val="en-US"/>
        </w:rPr>
        <w:t>CBD</w:t>
      </w:r>
      <w:r w:rsidRPr="00F55611">
        <w:rPr>
          <w:lang w:val="en-US"/>
        </w:rPr>
        <w:t>, 2010)</w:t>
      </w:r>
      <w:r w:rsidRPr="00F55611">
        <w:rPr>
          <w:lang w:val="en-US"/>
        </w:rPr>
        <w:fldChar w:fldCharType="end"/>
      </w:r>
      <w:r w:rsidRPr="00F55611">
        <w:rPr>
          <w:lang w:val="en-US"/>
        </w:rPr>
        <w:t xml:space="preserve">. Nonetheless, strictly focusing on those targets which are directly relevant for a specific sector or region bears the risk of causing unexpected trade-offs, or missed synergies, between targets </w:t>
      </w:r>
      <w:r w:rsidRPr="00F55611">
        <w:rPr>
          <w:lang w:val="en-US"/>
        </w:rPr>
        <w:fldChar w:fldCharType="begin" w:fldLock="1"/>
      </w:r>
      <w:r w:rsidRPr="00F55611">
        <w:rPr>
          <w:lang w:val="en-US"/>
        </w:rPr>
        <w:instrText>ADDIN CSL_CITATION { "citationItems" : [ { "id" : "ITEM-1", "itemData" : { "author" : [ { "dropping-particle" : "", "family" : "IRP", "given" : "", "non-dropping-particle" : "", "parse-names" : false, "suffix" : "" } ], "id" : "ITEM-1", "issued" : { "date-parts" : [ [ "2015" ] ] }, "number-of-pages" : "29", "publisher" : "International Resource Panel UNEP", "title" : "Policy Coherence of the Sustainable Development Goals", "type" : "book" }, "uris" : [ "http://www.mendeley.com/documents/?uuid=d8c3b896-8f7d-47ae-8d99-1c3b2fa661d6" ] } ], "mendeley" : { "formattedCitation" : "(IRP, 2015)", "plainTextFormattedCitation" : "(IRP, 2015)", "previouslyFormattedCitation" : "(IRP, 2015)" }, "properties" : {  }, "schema" : "https://github.com/citation-style-language/schema/raw/master/csl-citation.json" }</w:instrText>
      </w:r>
      <w:r w:rsidRPr="00F55611">
        <w:rPr>
          <w:lang w:val="en-US"/>
        </w:rPr>
        <w:fldChar w:fldCharType="separate"/>
      </w:r>
      <w:r w:rsidRPr="00F55611">
        <w:rPr>
          <w:lang w:val="en-US"/>
        </w:rPr>
        <w:t>(</w:t>
      </w:r>
      <w:r>
        <w:rPr>
          <w:lang w:val="en-US"/>
        </w:rPr>
        <w:t>UNEP</w:t>
      </w:r>
      <w:r w:rsidRPr="00F55611">
        <w:rPr>
          <w:lang w:val="en-US"/>
        </w:rPr>
        <w:t>, 2015)</w:t>
      </w:r>
      <w:r w:rsidRPr="00F55611">
        <w:rPr>
          <w:lang w:val="en-US"/>
        </w:rPr>
        <w:fldChar w:fldCharType="end"/>
      </w:r>
      <w:r w:rsidRPr="00F55611">
        <w:rPr>
          <w:lang w:val="en-US"/>
        </w:rPr>
        <w:t xml:space="preserve">. This could potentially lead to conflicts between visions sharing the common goal of sustainable development. Analysis of how the Sustainable Development Goals and Aichi Biodiversity Targets are represented in regional (European and Central Asian) and global visions provides a framework for assessing the current coherence in policy goals across regional to global scales and sectors. </w:t>
      </w:r>
    </w:p>
    <w:p w14:paraId="14B4178B" w14:textId="77777777" w:rsidR="00AE389F" w:rsidRPr="00F55611" w:rsidRDefault="00AE389F" w:rsidP="00AE389F">
      <w:pPr>
        <w:rPr>
          <w:lang w:val="en-US"/>
        </w:rPr>
      </w:pPr>
      <w:r w:rsidRPr="00F55611">
        <w:rPr>
          <w:lang w:val="en-US"/>
        </w:rPr>
        <w:t xml:space="preserve">The cross-scale coherence between goals defined within visions of sustainable development globally and within the region of Europe and Central Asia are shown in </w:t>
      </w:r>
      <w:r w:rsidRPr="00F55611">
        <w:rPr>
          <w:b/>
          <w:lang w:val="en-US"/>
        </w:rPr>
        <w:t>Figure 5.3</w:t>
      </w:r>
      <w:r w:rsidRPr="00F55611">
        <w:rPr>
          <w:lang w:val="en-US"/>
        </w:rPr>
        <w:t xml:space="preserve"> (see Section 5.4 for further information on the review underlying this figure). There are similarities, but also key differences, in the extent to which key sustainability goals and targets, such as the Sustainable Development Goals and Aichi Biodiversity Targets, are mainstreamed in global vs regional visions. Both global and regional visions prioritize Goal 12 of the Sustainable Development Goals (responsible consumption and production), Goal 13 (climate action) and Goal 15 (life on land). Biophysical values are also well represented in the visions at both levels, indicating a strong emphasis on environmental issues in the sustainability visions. However, visions for Europe and Central Asia place greater emphasis than global visions on Goal 8 (decent work and economic growth), Goal 9 (industry), Goal 7 (clean energy) and goal 11 (sustainable cities). In contrast, visions for Europe and Central Asia put less priority on Goal 10 (reduced inequalities), Goal 3 (health), Goal 5 (gender equality) and Goal 16 (peace, justice and strong institutions). </w:t>
      </w:r>
    </w:p>
    <w:p w14:paraId="484E90FC" w14:textId="54B40245" w:rsidR="00E0649C" w:rsidRPr="00E0649C" w:rsidRDefault="00E0649C" w:rsidP="00E0649C">
      <w:pPr>
        <w:rPr>
          <w:lang w:val="en-US"/>
        </w:rPr>
      </w:pPr>
      <w:r>
        <w:rPr>
          <w:lang w:eastAsia="en-GB"/>
        </w:rPr>
        <w:lastRenderedPageBreak/>
        <w:drawing>
          <wp:inline distT="0" distB="0" distL="0" distR="0" wp14:anchorId="18C802E3" wp14:editId="251BA42F">
            <wp:extent cx="5759450" cy="480123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5"/>
                    <a:stretch>
                      <a:fillRect/>
                    </a:stretch>
                  </pic:blipFill>
                  <pic:spPr>
                    <a:xfrm>
                      <a:off x="0" y="0"/>
                      <a:ext cx="5759450" cy="4801235"/>
                    </a:xfrm>
                    <a:prstGeom prst="rect">
                      <a:avLst/>
                    </a:prstGeom>
                  </pic:spPr>
                </pic:pic>
              </a:graphicData>
            </a:graphic>
          </wp:inline>
        </w:drawing>
      </w:r>
    </w:p>
    <w:p w14:paraId="254E5191" w14:textId="04F7E453" w:rsidR="00AE389F" w:rsidRPr="00F55611" w:rsidRDefault="00AE389F" w:rsidP="00AE389F">
      <w:pPr>
        <w:rPr>
          <w:lang w:val="en-US"/>
        </w:rPr>
      </w:pPr>
      <w:r w:rsidRPr="00F55611">
        <w:rPr>
          <w:lang w:val="en-US"/>
        </w:rPr>
        <w:t>The coverage of targets similar to the Aichi Biodiversity Targets by the visions is limited at both the global and European and Central Asia levels (</w:t>
      </w:r>
      <w:r w:rsidRPr="00F55611">
        <w:rPr>
          <w:b/>
          <w:lang w:val="en-US"/>
        </w:rPr>
        <w:t>Figure 5.4</w:t>
      </w:r>
      <w:r w:rsidRPr="00F55611">
        <w:rPr>
          <w:lang w:val="en-US"/>
        </w:rPr>
        <w:t>), with only a few of the 20 targets being covered. An overall narrowing of biodiversity concerns towards indirect (Target 4) and direct</w:t>
      </w:r>
      <w:r w:rsidR="002B3583">
        <w:rPr>
          <w:lang w:val="en-US"/>
        </w:rPr>
        <w:t xml:space="preserve"> </w:t>
      </w:r>
      <w:r w:rsidR="002B3583" w:rsidRPr="00F55611">
        <w:rPr>
          <w:lang w:val="en-US"/>
        </w:rPr>
        <w:t>(Target 7)</w:t>
      </w:r>
      <w:r w:rsidRPr="00F55611">
        <w:rPr>
          <w:lang w:val="en-US"/>
        </w:rPr>
        <w:t xml:space="preserve"> pressures is shown in visions for Europe and Central Asia. In particular, market pressures from consumption patterns and direct pressures from agriculture, aquaculture and forestry activity suggest a strong regional priority on actions to mitigate the cause of environmental impacts (Strategic Goals A and B, see Section 1.4). </w:t>
      </w:r>
    </w:p>
    <w:p w14:paraId="489BEE68" w14:textId="5A6EDDE5" w:rsidR="00AE389F" w:rsidRPr="00F55611" w:rsidRDefault="00AE389F" w:rsidP="00AE389F">
      <w:pPr>
        <w:rPr>
          <w:lang w:val="en-US"/>
        </w:rPr>
      </w:pPr>
      <w:r w:rsidRPr="00F55611">
        <w:rPr>
          <w:lang w:val="en-US"/>
        </w:rPr>
        <w:t xml:space="preserve">This analysis provides an overview of the policy priorities for Europe and Central Asia in comparison to global policy priorities. In the rest of this chapter, we use the insights gained from scenario, modelling and pathway studies to appraise (i) the likelihood of achieving goals similar to the Sustainable Development Goals and Aichi Biodiversity Targets under different plausible futures for Europe and Central Asia; and (ii) the policy options and management interventions which may potentially hinder or support the achievement of such goals. We do this by synthesizing knowledge on the </w:t>
      </w:r>
      <w:r w:rsidRPr="00F55611">
        <w:rPr>
          <w:rFonts w:ascii="Calibri" w:hAnsi="Calibri" w:cs="Calibri"/>
          <w:color w:val="000000"/>
          <w:lang w:val="en-US"/>
        </w:rPr>
        <w:t xml:space="preserve">future dynamics of biodiversity, ecosystem functions and </w:t>
      </w:r>
      <w:r w:rsidRPr="00F55611">
        <w:rPr>
          <w:rFonts w:cs="HelveticaNeueLTStd-Lt"/>
          <w:lang w:val="en-US"/>
        </w:rPr>
        <w:t>nature’s contributions to people</w:t>
      </w:r>
      <w:r w:rsidRPr="00F55611">
        <w:rPr>
          <w:rFonts w:ascii="Calibri" w:hAnsi="Calibri" w:cs="Calibri"/>
          <w:color w:val="000000"/>
          <w:lang w:val="en-US"/>
        </w:rPr>
        <w:t xml:space="preserve"> that affect their contribution to the economy, livelihoods and quality of life in </w:t>
      </w:r>
      <w:r w:rsidRPr="00F55611">
        <w:rPr>
          <w:lang w:val="en-US"/>
        </w:rPr>
        <w:t>Europe and Central Asia (question 2 in IPBES/4/INF/9: Guide on the production and integration of assessments from and across all scales; see Chapter 1, Section 1.1.1</w:t>
      </w:r>
      <w:r w:rsidR="006F410C">
        <w:rPr>
          <w:lang w:val="en-US"/>
        </w:rPr>
        <w:t>)</w:t>
      </w:r>
      <w:r w:rsidRPr="00F55611">
        <w:rPr>
          <w:lang w:val="en-US"/>
        </w:rPr>
        <w:t xml:space="preserve">. Our analyses of exploratory scenario and modelling studies show </w:t>
      </w:r>
      <w:r w:rsidRPr="00F55611">
        <w:rPr>
          <w:rFonts w:ascii="Calibri" w:hAnsi="Calibri" w:cs="Calibri"/>
          <w:color w:val="000000"/>
          <w:lang w:val="en-US"/>
        </w:rPr>
        <w:t xml:space="preserve">the effects of production, consumption and economic development on biodiversity, nature, and its contributions to people and to a good quality of life (Europe and Central Asia-specific question 7; </w:t>
      </w:r>
      <w:r w:rsidRPr="00F55611">
        <w:rPr>
          <w:lang w:val="en-US"/>
        </w:rPr>
        <w:t>see Chapter 1, Section 1.1.1</w:t>
      </w:r>
      <w:r w:rsidR="006F410C">
        <w:rPr>
          <w:lang w:val="en-US"/>
        </w:rPr>
        <w:t>)</w:t>
      </w:r>
      <w:r w:rsidRPr="00F55611">
        <w:rPr>
          <w:rFonts w:ascii="Calibri" w:hAnsi="Calibri" w:cs="Calibri"/>
          <w:color w:val="000000"/>
          <w:lang w:val="en-US"/>
        </w:rPr>
        <w:t xml:space="preserve">, while our analyses of pathways studies highlight </w:t>
      </w:r>
      <w:r w:rsidRPr="00F55611">
        <w:rPr>
          <w:lang w:val="en-US"/>
        </w:rPr>
        <w:t xml:space="preserve">the role of </w:t>
      </w:r>
      <w:r w:rsidRPr="00F55611">
        <w:rPr>
          <w:rFonts w:ascii="Calibri" w:hAnsi="Calibri" w:cs="Calibri"/>
          <w:color w:val="000000"/>
          <w:lang w:val="en-US"/>
        </w:rPr>
        <w:t xml:space="preserve">investments, regulations and management regimes in protecting nature and </w:t>
      </w:r>
      <w:r w:rsidRPr="00F55611">
        <w:rPr>
          <w:rFonts w:cs="HelveticaNeueLTStd-Lt"/>
          <w:lang w:val="en-US"/>
        </w:rPr>
        <w:t>nature’s contributions to people</w:t>
      </w:r>
      <w:r w:rsidRPr="00F55611">
        <w:rPr>
          <w:rFonts w:ascii="Calibri" w:hAnsi="Calibri" w:cs="Calibri"/>
          <w:color w:val="000000"/>
          <w:lang w:val="en-US"/>
        </w:rPr>
        <w:t xml:space="preserve"> (Europe and </w:t>
      </w:r>
      <w:r w:rsidRPr="00F55611">
        <w:rPr>
          <w:rFonts w:ascii="Calibri" w:hAnsi="Calibri" w:cs="Calibri"/>
          <w:color w:val="000000"/>
          <w:lang w:val="en-US"/>
        </w:rPr>
        <w:lastRenderedPageBreak/>
        <w:t xml:space="preserve">Central Asia-specific question 6; </w:t>
      </w:r>
      <w:r w:rsidRPr="00F55611">
        <w:rPr>
          <w:lang w:val="en-US"/>
        </w:rPr>
        <w:t>see Chapter 1, Section 1.1.1</w:t>
      </w:r>
      <w:r w:rsidRPr="00F55611">
        <w:rPr>
          <w:rFonts w:ascii="Calibri" w:hAnsi="Calibri" w:cs="Calibri"/>
          <w:color w:val="000000"/>
          <w:lang w:val="en-US"/>
        </w:rPr>
        <w:t xml:space="preserve">). </w:t>
      </w:r>
      <w:r w:rsidRPr="00F55611">
        <w:rPr>
          <w:lang w:val="en-US"/>
        </w:rPr>
        <w:t>In all our analyses, it should be recognized that futures studies concern longer time horizons than the deadlines for targets set within the Aichi Biodiversity Targets and Sustainable Development Goals, often to 2050, and hence they provide guidance on longer-term policy planning.</w:t>
      </w:r>
    </w:p>
    <w:p w14:paraId="71F8E7FD" w14:textId="178A05BC" w:rsidR="003D7170" w:rsidRPr="0031664A" w:rsidRDefault="003D7170" w:rsidP="0031664A">
      <w:pPr>
        <w:rPr>
          <w:lang w:val="en-US"/>
        </w:rPr>
      </w:pPr>
      <w:r>
        <w:rPr>
          <w:lang w:eastAsia="en-GB"/>
        </w:rPr>
        <w:drawing>
          <wp:inline distT="0" distB="0" distL="0" distR="0" wp14:anchorId="250ABCB1" wp14:editId="49583C44">
            <wp:extent cx="5759450" cy="5393055"/>
            <wp:effectExtent l="0" t="0" r="0" b="0"/>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6"/>
                    <a:stretch>
                      <a:fillRect/>
                    </a:stretch>
                  </pic:blipFill>
                  <pic:spPr>
                    <a:xfrm>
                      <a:off x="0" y="0"/>
                      <a:ext cx="5759450" cy="5393055"/>
                    </a:xfrm>
                    <a:prstGeom prst="rect">
                      <a:avLst/>
                    </a:prstGeom>
                  </pic:spPr>
                </pic:pic>
              </a:graphicData>
            </a:graphic>
          </wp:inline>
        </w:drawing>
      </w:r>
    </w:p>
    <w:p w14:paraId="49307F79" w14:textId="77777777" w:rsidR="00AE389F" w:rsidRPr="00F55611" w:rsidRDefault="00AE389F" w:rsidP="00AE389F">
      <w:pPr>
        <w:rPr>
          <w:lang w:val="en-US"/>
        </w:rPr>
      </w:pPr>
    </w:p>
    <w:p w14:paraId="6497205E" w14:textId="77777777" w:rsidR="00AE389F" w:rsidRPr="00F55611" w:rsidRDefault="00AE389F" w:rsidP="007A3472">
      <w:pPr>
        <w:pStyle w:val="Heading2"/>
      </w:pPr>
      <w:bookmarkStart w:id="1574" w:name="_Toc500507588"/>
      <w:bookmarkStart w:id="1575" w:name="_Toc504380714"/>
      <w:bookmarkStart w:id="1576" w:name="_Toc519504729"/>
      <w:r w:rsidRPr="00F55611">
        <w:t>Plausible futures for Europe and Central Asia</w:t>
      </w:r>
      <w:bookmarkEnd w:id="1562"/>
      <w:bookmarkEnd w:id="1563"/>
      <w:bookmarkEnd w:id="1564"/>
      <w:bookmarkEnd w:id="1565"/>
      <w:bookmarkEnd w:id="1566"/>
      <w:bookmarkEnd w:id="1567"/>
      <w:bookmarkEnd w:id="1568"/>
      <w:bookmarkEnd w:id="1569"/>
      <w:bookmarkEnd w:id="1574"/>
      <w:bookmarkEnd w:id="1575"/>
      <w:bookmarkEnd w:id="1576"/>
    </w:p>
    <w:p w14:paraId="14C1A711" w14:textId="47413735" w:rsidR="00AE389F" w:rsidRPr="00F55611" w:rsidRDefault="00AE389F" w:rsidP="00AE389F">
      <w:pPr>
        <w:rPr>
          <w:rFonts w:eastAsia="Arial" w:cs="Arial"/>
          <w:lang w:val="en-US"/>
        </w:rPr>
      </w:pPr>
      <w:bookmarkStart w:id="1577" w:name="_Toc450554922"/>
      <w:bookmarkStart w:id="1578" w:name="_Toc451768022"/>
      <w:bookmarkStart w:id="1579" w:name="_Toc477172677"/>
      <w:bookmarkStart w:id="1580" w:name="_Ref479237840"/>
      <w:bookmarkStart w:id="1581" w:name="_Ref479238353"/>
      <w:bookmarkStart w:id="1582" w:name="_Ref479242446"/>
      <w:bookmarkStart w:id="1583" w:name="_Ref479242494"/>
      <w:bookmarkStart w:id="1584" w:name="_Ref479249674"/>
      <w:bookmarkStart w:id="1585" w:name="_Ref479249737"/>
      <w:bookmarkEnd w:id="1570"/>
      <w:r w:rsidRPr="00F55611">
        <w:rPr>
          <w:rFonts w:eastAsia="Arial" w:cs="Arial"/>
          <w:lang w:val="en-US"/>
        </w:rPr>
        <w:t>Chapter 4 assessed past, current and future changes in indirect (demographic, economic, scientific and technological, cultural and institutional) and direct (climate change, land use/cover change, natural resource extraction, pollution and invasive alien species)</w:t>
      </w:r>
      <w:r w:rsidR="006F410C">
        <w:rPr>
          <w:rFonts w:eastAsia="Arial" w:cs="Arial"/>
          <w:lang w:val="en-US"/>
        </w:rPr>
        <w:t xml:space="preserve"> drivers</w:t>
      </w:r>
      <w:r w:rsidRPr="00F55611">
        <w:rPr>
          <w:rFonts w:eastAsia="Arial" w:cs="Arial"/>
          <w:lang w:val="en-US"/>
        </w:rPr>
        <w:t xml:space="preserve">. Here we build on this assessment of individual drivers by reviewing exploratory scenarios which attempt to combine consistent changes in multiple indirect and direct drivers, including the </w:t>
      </w:r>
      <w:r w:rsidRPr="00F55611">
        <w:rPr>
          <w:rFonts w:cs="Arial"/>
          <w:lang w:val="en-US"/>
        </w:rPr>
        <w:t xml:space="preserve">effect(s) of indirect drivers on direct drivers, such as socio-economic impacts on land use (see </w:t>
      </w:r>
      <w:r w:rsidRPr="00F55611">
        <w:rPr>
          <w:rFonts w:cs="Arial"/>
          <w:lang w:val="en-US"/>
        </w:rPr>
        <w:fldChar w:fldCharType="begin" w:fldLock="1"/>
      </w:r>
      <w:r w:rsidRPr="00F55611">
        <w:rPr>
          <w:rFonts w:cs="Arial"/>
          <w:lang w:val="en-US"/>
        </w:rPr>
        <w:instrText>ADDIN CSL_CITATION { "citationItems" : [ { "id" : "ITEM-1", "itemData" : { "DOI" : "10.1016/j.jenvman.2016.05.058", "ISSN" : "10958630", "PMID" : "27294675", "abstract" : "In the marine sciences an increasing number of studies on environmental changes, their causes, and environmental assessments emerged in recent years. Often authors use non-uniform and inconsistent definitions of key terms like driver, threats, pressures etc. Although all of these studies clearly define causal dependencies between the interacting socio-economic and environmental systems in an understandable way, still an overall imprecise wording could induce misunderstanding at higher policy levels when it comes to integrated ecosystems assessments. Therefore we recommend using unified definitions for a better communication between science and management within national, regional and international environmental policies, for example the European Marine Strategy Framework Directive (MSFD). With this article we provide definitions compatible with the driver-pressure-state-impact-response (DPSIR) approach. Although most examples are MSFD related and thus have a marine focus the definitions are intended to be equally applicable for other systems and are usable world-wide. We suggest sticking to these definitions for an easy and simplified knowledge transfer from science to management, since DPSIR model is already accepted as a helpful tool for structuring and communicating ecosystem analyses.", "author" : [ { "dropping-particle" : "", "family" : "Oesterwind", "given" : "Daniel", "non-dropping-particle" : "", "parse-names" : false, "suffix" : "" }, { "dropping-particle" : "", "family" : "Rau", "given" : "Andrea", "non-dropping-particle" : "", "parse-names" : false, "suffix" : "" }, { "dropping-particle" : "", "family" : "Zaiko", "given" : "Anastasija", "non-dropping-particle" : "", "parse-names" : false, "suffix" : "" } ], "container-title" : "Journal of Environmental Management", "id" : "ITEM-1", "issued" : { "date-parts" : [ [ "2016" ] ] }, "note" : "NULL", "page" : "8-15", "publisher" : "Elsevier Ltd", "title" : "Drivers and pressures - Untangling the terms commonly used in marine science and policy", "type" : "article-journal", "volume" : "181" }, "uris" : [ "http://www.mendeley.com/documents/?uuid=33372252-5ffd-4836-b9af-dd1c9cc38c7f" ] } ], "mendeley" : { "formattedCitation" : "(Oesterwind, Rau, &amp; Zaiko, 2016)", "manualFormatting" : "Oesterwind, Rau, &amp; Zaiko, 2016)", "plainTextFormattedCitation" : "(Oesterwind, Rau, &amp; Zaiko, 2016)", "previouslyFormattedCitation" : "(Oesterwind, Rau, &amp; Zaiko, 2016)" }, "properties" : {  }, "schema" : "https://github.com/citation-style-language/schema/raw/master/csl-citation.json" }</w:instrText>
      </w:r>
      <w:r w:rsidRPr="00F55611">
        <w:rPr>
          <w:rFonts w:cs="Arial"/>
          <w:lang w:val="en-US"/>
        </w:rPr>
        <w:fldChar w:fldCharType="separate"/>
      </w:r>
      <w:r w:rsidRPr="00F55611">
        <w:rPr>
          <w:rFonts w:cs="Arial"/>
          <w:lang w:val="en-US"/>
        </w:rPr>
        <w:t>Oesterwind</w:t>
      </w:r>
      <w:r>
        <w:rPr>
          <w:rFonts w:cs="Arial"/>
          <w:lang w:val="en-US"/>
        </w:rPr>
        <w:t xml:space="preserve"> </w:t>
      </w:r>
      <w:r w:rsidR="000D7D89" w:rsidRPr="000D7D89">
        <w:rPr>
          <w:rFonts w:cs="Arial"/>
          <w:i/>
          <w:lang w:val="en-US"/>
        </w:rPr>
        <w:t>et al.</w:t>
      </w:r>
      <w:r w:rsidR="006674DB">
        <w:rPr>
          <w:rFonts w:cs="Arial"/>
          <w:lang w:val="en-US"/>
        </w:rPr>
        <w:t xml:space="preserve">, </w:t>
      </w:r>
      <w:r w:rsidRPr="00F55611">
        <w:rPr>
          <w:rFonts w:cs="Arial"/>
          <w:lang w:val="en-US"/>
        </w:rPr>
        <w:t>2016</w:t>
      </w:r>
      <w:r w:rsidRPr="00F55611">
        <w:rPr>
          <w:rFonts w:cs="Arial"/>
          <w:lang w:val="en-US"/>
        </w:rPr>
        <w:fldChar w:fldCharType="end"/>
      </w:r>
      <w:r>
        <w:rPr>
          <w:rFonts w:cs="Arial"/>
          <w:lang w:val="en-US"/>
        </w:rPr>
        <w:t>)</w:t>
      </w:r>
      <w:r w:rsidRPr="00F55611">
        <w:rPr>
          <w:rFonts w:eastAsia="Arial" w:cs="Arial"/>
          <w:lang w:val="en-US"/>
        </w:rPr>
        <w:t xml:space="preserve">. Such scenarios portray a range of plausible futures for a region. Understanding the different ways in which the future might develop is helpful for identifying problems, evaluating and changing current thinking and improving decision-making. In this respect, exploratory scenarios </w:t>
      </w:r>
      <w:r w:rsidRPr="00F55611">
        <w:rPr>
          <w:lang w:val="en-US"/>
        </w:rPr>
        <w:t>set the context for assessing the robustness of future decisions on nature protection and sustainable development.</w:t>
      </w:r>
      <w:r w:rsidRPr="00F55611">
        <w:rPr>
          <w:rFonts w:eastAsia="Arial" w:cs="Arial"/>
          <w:lang w:val="en-US"/>
        </w:rPr>
        <w:t xml:space="preserve"> They also facilitate the integration of </w:t>
      </w:r>
      <w:r w:rsidRPr="00F55611">
        <w:rPr>
          <w:rFonts w:eastAsia="Arial" w:cs="Arial"/>
          <w:lang w:val="en-US"/>
        </w:rPr>
        <w:lastRenderedPageBreak/>
        <w:t>knowledge across drivers, sectors, actors and disciplines stimulating solutions-oriented “out-of-the-box” thinking.</w:t>
      </w:r>
    </w:p>
    <w:p w14:paraId="643306BF" w14:textId="77777777" w:rsidR="00AE389F" w:rsidRPr="00F55611" w:rsidRDefault="00AE389F" w:rsidP="00AE389F">
      <w:pPr>
        <w:rPr>
          <w:rFonts w:eastAsia="Arial" w:cs="Arial"/>
          <w:lang w:val="en-US"/>
        </w:rPr>
      </w:pPr>
      <w:r w:rsidRPr="00F55611">
        <w:rPr>
          <w:rFonts w:eastAsia="Arial" w:cs="Arial"/>
          <w:lang w:val="en-US"/>
        </w:rPr>
        <w:t xml:space="preserve">Section 5.2 describes different plausible futures for Europe and Central Asia, by reviewing exploratory scenarios for the region. These scenarios are subsequently grouped into broad categories of similar scenarios known as scenario archetypes. Projected future changes in the different indirect and direct drivers represented within the exploratory scenarios for Europe and Central Asia are described for each scenario archetype. This provides a rich picture of the types of futures that may occur for the region and the uncertainties associated with them. Such regional scenario archetypes are helpful for assessing the implications of future drivers of change on nature, </w:t>
      </w:r>
      <w:r w:rsidRPr="00F55611">
        <w:rPr>
          <w:rFonts w:cs="HelveticaNeueLTStd-Lt"/>
          <w:lang w:val="en-US"/>
        </w:rPr>
        <w:t xml:space="preserve">its contributions to people, </w:t>
      </w:r>
      <w:r w:rsidRPr="00F55611">
        <w:rPr>
          <w:rFonts w:eastAsia="Arial" w:cs="Arial"/>
          <w:lang w:val="en-US"/>
        </w:rPr>
        <w:t xml:space="preserve">and a good quality of life using models (see Section 5.3 where these impacts are discussed). The relationship between the assessment of exploratory scenarios in Section 5.2 and the assessment of modelling studies in Section 5.3 is illustrated in </w:t>
      </w:r>
      <w:r w:rsidRPr="00F55611">
        <w:rPr>
          <w:rFonts w:eastAsia="Arial" w:cs="Arial"/>
          <w:b/>
          <w:lang w:val="en-US"/>
        </w:rPr>
        <w:t>Figure 5.5</w:t>
      </w:r>
      <w:r w:rsidRPr="00F55611">
        <w:rPr>
          <w:rFonts w:eastAsia="Arial" w:cs="Arial"/>
          <w:lang w:val="en-US"/>
        </w:rPr>
        <w:t>.</w:t>
      </w:r>
    </w:p>
    <w:p w14:paraId="2FE57022" w14:textId="3BF5E9BD" w:rsidR="003C66AA" w:rsidRPr="003C66AA" w:rsidRDefault="003C66AA" w:rsidP="003C66AA">
      <w:pPr>
        <w:rPr>
          <w:lang w:val="en-US"/>
        </w:rPr>
      </w:pPr>
      <w:r>
        <w:rPr>
          <w:lang w:eastAsia="en-GB"/>
        </w:rPr>
        <w:drawing>
          <wp:inline distT="0" distB="0" distL="0" distR="0" wp14:anchorId="6414D1F2" wp14:editId="4D62E469">
            <wp:extent cx="5759450" cy="379349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7"/>
                    <a:stretch>
                      <a:fillRect/>
                    </a:stretch>
                  </pic:blipFill>
                  <pic:spPr>
                    <a:xfrm>
                      <a:off x="0" y="0"/>
                      <a:ext cx="5759450" cy="3793490"/>
                    </a:xfrm>
                    <a:prstGeom prst="rect">
                      <a:avLst/>
                    </a:prstGeom>
                  </pic:spPr>
                </pic:pic>
              </a:graphicData>
            </a:graphic>
          </wp:inline>
        </w:drawing>
      </w:r>
    </w:p>
    <w:p w14:paraId="22ECC4E7" w14:textId="77777777" w:rsidR="00AE389F" w:rsidRPr="00F55611" w:rsidRDefault="00AE389F" w:rsidP="00AE389F">
      <w:pPr>
        <w:rPr>
          <w:rFonts w:eastAsia="Arial" w:cs="Arial"/>
          <w:lang w:val="en-US"/>
        </w:rPr>
      </w:pPr>
    </w:p>
    <w:p w14:paraId="704A8D7C" w14:textId="77777777" w:rsidR="00AE389F" w:rsidRPr="00F55611" w:rsidRDefault="00AE389F" w:rsidP="00147745">
      <w:pPr>
        <w:pStyle w:val="Heading3"/>
        <w:rPr>
          <w:lang w:val="en-US"/>
        </w:rPr>
      </w:pPr>
      <w:bookmarkStart w:id="1586" w:name="_Toc450554920"/>
      <w:bookmarkStart w:id="1587" w:name="_Toc477172674"/>
      <w:bookmarkStart w:id="1588" w:name="_Toc500507589"/>
      <w:bookmarkStart w:id="1589" w:name="_Toc504380715"/>
      <w:bookmarkStart w:id="1590" w:name="_Toc519504730"/>
      <w:r w:rsidRPr="00F55611">
        <w:rPr>
          <w:lang w:val="en-US"/>
        </w:rPr>
        <w:t>Review of exploratory scenarios for Europe and Central A</w:t>
      </w:r>
      <w:bookmarkEnd w:id="1586"/>
      <w:bookmarkEnd w:id="1587"/>
      <w:r w:rsidRPr="00F55611">
        <w:rPr>
          <w:lang w:val="en-US"/>
        </w:rPr>
        <w:t>sia</w:t>
      </w:r>
      <w:bookmarkEnd w:id="1588"/>
      <w:bookmarkEnd w:id="1589"/>
      <w:bookmarkEnd w:id="1590"/>
    </w:p>
    <w:p w14:paraId="7722B765" w14:textId="50750FD9" w:rsidR="00AE389F" w:rsidRPr="00F55611" w:rsidRDefault="00AE389F" w:rsidP="00AE389F">
      <w:pPr>
        <w:rPr>
          <w:lang w:val="en-US"/>
        </w:rPr>
      </w:pPr>
      <w:r w:rsidRPr="00F55611">
        <w:rPr>
          <w:lang w:val="en-US"/>
        </w:rPr>
        <w:t>A formal review of exploratory scenarios was carried out based on peer-reviewed scenario literature for Europe and Central Asia using the Scopus database. This was supported by an informal review of grey literature using the knowledge of the author team. Both reviews focused on environment-related scenarios from 2005 until the present. Articles were screened for the ten aggregated groups of drivers defined in Chapter 4, and their interactions (</w:t>
      </w:r>
      <w:r w:rsidRPr="00F55611">
        <w:rPr>
          <w:b/>
          <w:lang w:val="en-US"/>
        </w:rPr>
        <w:t>Figure 5.5</w:t>
      </w:r>
      <w:r w:rsidRPr="00F55611">
        <w:rPr>
          <w:lang w:val="en-US"/>
        </w:rPr>
        <w:t xml:space="preserve">). Studies including only </w:t>
      </w:r>
      <w:r w:rsidR="000F65CB">
        <w:rPr>
          <w:lang w:val="en-US"/>
        </w:rPr>
        <w:t xml:space="preserve">a </w:t>
      </w:r>
      <w:r w:rsidRPr="00F55611">
        <w:rPr>
          <w:lang w:val="en-US"/>
        </w:rPr>
        <w:t xml:space="preserve">single driver and studies with subnational spatial coverage were excluded from the review. These constraints were put in place to focus on multiple driver combinations (as single drivers are dealt with in Chapter 4) and on spatial scales relevant to the subregional and regional levels (but see </w:t>
      </w:r>
      <w:r w:rsidRPr="00F55611">
        <w:rPr>
          <w:b/>
          <w:lang w:val="en-US"/>
        </w:rPr>
        <w:t>Box 5.2</w:t>
      </w:r>
      <w:r w:rsidRPr="00F55611">
        <w:rPr>
          <w:lang w:val="en-US"/>
        </w:rPr>
        <w:t xml:space="preserve"> for examples of local scenario studies). </w:t>
      </w:r>
    </w:p>
    <w:p w14:paraId="09E28685" w14:textId="77777777" w:rsidR="00AE389F" w:rsidRPr="00F55611" w:rsidRDefault="00AE389F" w:rsidP="00AE389F">
      <w:pPr>
        <w:rPr>
          <w:lang w:val="en-US"/>
        </w:rPr>
      </w:pPr>
      <w:r w:rsidRPr="00F55611">
        <w:rPr>
          <w:lang w:val="en-US"/>
        </w:rPr>
        <w:lastRenderedPageBreak/>
        <w:t>A total of 436 scenarios in 143 studies from both the formal and informal reviews met the review criteria and were assessed. This section briefly describes the review database in terms of its coverage of regions, sectors, drivers and values.</w:t>
      </w:r>
    </w:p>
    <w:p w14:paraId="524F5449" w14:textId="77777777" w:rsidR="00AE389F" w:rsidRPr="00F55611" w:rsidRDefault="00AE389F" w:rsidP="00AE389F">
      <w:pPr>
        <w:rPr>
          <w:lang w:val="en-US"/>
        </w:rPr>
      </w:pPr>
      <w:r w:rsidRPr="00F55611">
        <w:rPr>
          <w:i/>
          <w:lang w:val="en-US"/>
        </w:rPr>
        <w:t>Regional coverage</w:t>
      </w:r>
      <w:r w:rsidRPr="00F55611">
        <w:rPr>
          <w:lang w:val="en-US"/>
        </w:rPr>
        <w:t xml:space="preserve">: The majority of studies originated from Western (64%) and Central Europe (30%), with many fewer studies from Eastern Europe (5%) and Central Asia (1%). Most scenario studies covered a specific geographic region, and examples of multi-scale or cross-scale scenarios were rare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w:t>
      </w:r>
    </w:p>
    <w:p w14:paraId="486168A8" w14:textId="7FEED76D" w:rsidR="00AE389F" w:rsidRPr="00F55611" w:rsidRDefault="00AE389F" w:rsidP="00AE389F">
      <w:pPr>
        <w:rPr>
          <w:lang w:val="en-US"/>
        </w:rPr>
      </w:pPr>
      <w:r w:rsidRPr="00F55611">
        <w:rPr>
          <w:i/>
          <w:lang w:val="en-US"/>
        </w:rPr>
        <w:t>Sectoral coverage</w:t>
      </w:r>
      <w:r w:rsidRPr="00F55611">
        <w:rPr>
          <w:lang w:val="en-US"/>
        </w:rPr>
        <w:t>: More of the scenario studies focused on single (59%) than on multiple (41%) sectors (</w:t>
      </w:r>
      <w:r w:rsidRPr="00F55611">
        <w:rPr>
          <w:b/>
          <w:lang w:val="en-US"/>
        </w:rPr>
        <w:t>Figure 5.6</w:t>
      </w:r>
      <w:r w:rsidR="005D08FE">
        <w:rPr>
          <w:b/>
          <w:lang w:val="en-US"/>
        </w:rPr>
        <w:t xml:space="preserve"> </w:t>
      </w:r>
      <w:r w:rsidR="005D08FE" w:rsidRPr="005D08FE">
        <w:rPr>
          <w:lang w:val="en-US"/>
        </w:rPr>
        <w:t>A</w:t>
      </w:r>
      <w:r w:rsidRPr="00F55611">
        <w:rPr>
          <w:lang w:val="en-US"/>
        </w:rPr>
        <w:t xml:space="preserve">). Most of the single sector studies considered the water sector (21%; e.g. </w:t>
      </w:r>
      <w:r w:rsidRPr="00F55611">
        <w:rPr>
          <w:lang w:val="en-US"/>
        </w:rPr>
        <w:fldChar w:fldCharType="begin" w:fldLock="1"/>
      </w:r>
      <w:r w:rsidRPr="00F55611">
        <w:rPr>
          <w:lang w:val="en-US"/>
        </w:rPr>
        <w:instrText>ADDIN CSL_CITATION { "citationItems" : [ { "id" : "ITEM-1", "itemData" : { "DOI" : "10.2166/ws.2012.027", "ISSN" : "16069749", "author" : [ { "dropping-particle" : "", "family" : "Fl\u00f6rke", "given" : "M.", "non-dropping-particle" : "", "parse-names" : false, "suffix" : "" }, { "dropping-particle" : "", "family" : "B\u00e4rlund", "given" : "I.", "non-dropping-particle" : "", "parse-names" : false, "suffix" : "" }, { "dropping-particle" : "", "family" : "Schneider", "given" : "C.", "non-dropping-particle" : "", "parse-names" : false, "suffix" : "" }, { "dropping-particle" : "", "family" : "Kynast", "given" : "E.", "non-dropping-particle" : "", "parse-names" : false, "suffix" : "" } ], "container-title" : "Water Science and Technology: Water Supply", "id" : "ITEM-1", "issue" : "5", "issued" : { "date-parts" : [ [ "2012" ] ] }, "page" : "563-572", "title" : "Pan-European freshwater resources in a changing environment: How will the Black Sea region develop?", "type" : "article-journal", "volume" : "12" }, "uris" : [ "http://www.mendeley.com/documents/?uuid=c0a94829-20cf-454c-8e3f-86fce4f3b21c"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3", "itemData" : { "DOI" : "10.1016/j.ecolind.2006.09.002", "ISBN" : "1470-160X", "ISSN" : "1470160X", "abstract" : "Economic cost-benefit appraisal (and its sub-set cost-effectiveness) of ecosystem conservation and/or pollution abatement strategies have proved to be powerful decision-making aids. But the monetary economic valuation of ecosystem goods and services (gains and losses) can only provide a good indication of social welfare impacts under certain conditions and in selective contexts. The values derived through this appraisal process will, for a number of measures, be underestimates of the full total system value [Turner, R.K., Paavola, J., Cooper, P. Farber, S., Jessamy, V., Georgiou, S., 2003. Valuing nature: lessons learned and future research directions. Ecol. Econ. 46, 493-510]. The economic analysis is best suited to assessing the value of 'marginal' gains and losses in ecosystem goods/services and not the total destruction of whole systems (including life support systems, the value of which is not commensurate with monetary values and/or is infinitely high). In this study economic costs and what we call 'ecological risk' analysis are used to appraise the implementation costs and ecological benefits of selected measures for combating eutrophication. Ecological risk is expressed in terms of ecosystem integrity and resilience. The paper presents three regional case studies dealing with the issue of nutrient emission reduction to the southern North Sea, namely the catchments/estuaries of the Humber (UK), the Rhine (Germany and The Netherlands) and the Elbe (Czech Republic and Germany). On the basis of these comparative regional examples, wider implications in the light of international management of the North Sea are presented. A range of nutrient reduction scenarios have been deployed within the overall OSPAR target agreement of 50% nitrogen and phosphorous reduction compared with 1985 levels. Each scenario assumes pollution reduction measures, characterised in terms of their overall implementation costs and nutrient-reduction effects. Specific policy instruments analysed were: the creation of more intertidal habitat via managed coastal realignment in the Humber area, farm-based land cover changes in the Rhine catchment and a mix of agricultural regime and wastewater treatment plant (WWTP) improvements in the Elbe area. The ecological consequences associated with each reduction scenario have been modelled [using the ERSEM model, see Baretta, J.W., Ebenh??h, W., Ruardij, P., 1995. An overview over the European Regional Sea Ecosystem Model, a complex marine\u2026", "author" : [ { "dropping-particle" : "", "family" : "Nunneri", "given" : "Corinna", "non-dropping-particle" : "", "parse-names" : false, "suffix" : "" }, { "dropping-particle" : "", "family" : "Windhorst", "given" : "Wilhelm", "non-dropping-particle" : "", "parse-names" : false, "suffix" : "" }, { "dropping-particle" : "", "family" : "Kerry Turner", "given" : "R.", "non-dropping-particle" : "", "parse-names" : false, "suffix" : "" }, { "dropping-particle" : "", "family" : "Lenhart", "given" : "Hermann", "non-dropping-particle" : "", "parse-names" : false, "suffix" : "" } ], "container-title" : "Ecological Indicators", "id" : "ITEM-3", "issue" : "4", "issued" : { "date-parts" : [ [ "2007" ] ] }, "page" : "776-792", "title" : "Nutrient emission reduction scenarios in the North Sea: An abatement cost and ecosystem integrity analysis", "type" : "article-journal", "volume" : "7" }, "uris" : [ "http://www.mendeley.com/documents/?uuid=e283a8d1-aa7d-47f2-b08d-3635f422928f" ] } ], "mendeley" : { "formattedCitation" : "(Fl\u00f6rke, B\u00e4rlund, Schneider, &amp; Kynast, 2012; Kok et al., 2011; Nunneri, Windhorst, Kerry Turner, &amp; Lenhart, 2007)", "plainTextFormattedCitation" : "(Fl\u00f6rke, B\u00e4rlund, Schneider, &amp; Kynast, 2012; Kok et al., 2011; Nunneri, Windhorst, Kerry Turner, &amp; Lenhart, 2007)", "previouslyFormattedCitation" : "(Fl\u00f6rke, B\u00e4rlund, Schneider, &amp; Kynast, 2012; Kok et al., 2011; Nunneri, Windhorst, Kerry Turner, &amp; Lenhart, 2007)" }, "properties" : {  }, "schema" : "https://github.com/citation-style-language/schema/raw/master/csl-citation.json" }</w:instrText>
      </w:r>
      <w:r w:rsidRPr="00F55611">
        <w:rPr>
          <w:lang w:val="en-US"/>
        </w:rPr>
        <w:fldChar w:fldCharType="separate"/>
      </w:r>
      <w:r w:rsidRPr="00F55611">
        <w:rPr>
          <w:lang w:val="en-US"/>
        </w:rPr>
        <w:t>Flörke</w:t>
      </w:r>
      <w:r>
        <w:rPr>
          <w:lang w:val="en-US"/>
        </w:rPr>
        <w:t xml:space="preserve"> </w:t>
      </w:r>
      <w:r w:rsidR="000D7D89" w:rsidRPr="000D7D89">
        <w:rPr>
          <w:i/>
          <w:lang w:val="en-US"/>
        </w:rPr>
        <w:t>et al.</w:t>
      </w:r>
      <w:r w:rsidR="004A1EDC">
        <w:rPr>
          <w:lang w:val="en-US"/>
        </w:rPr>
        <w:t xml:space="preserve"> </w:t>
      </w:r>
      <w:r w:rsidRPr="00F55611">
        <w:rPr>
          <w:lang w:val="en-US"/>
        </w:rPr>
        <w:t xml:space="preserve">2012; Kok </w:t>
      </w:r>
      <w:r w:rsidR="000D7D89" w:rsidRPr="000D7D89">
        <w:rPr>
          <w:i/>
          <w:lang w:val="en-US"/>
        </w:rPr>
        <w:t>et al.</w:t>
      </w:r>
      <w:r w:rsidRPr="00F55611">
        <w:rPr>
          <w:lang w:val="en-US"/>
        </w:rPr>
        <w:t>, 2011; Nunneri</w:t>
      </w:r>
      <w:r>
        <w:rPr>
          <w:lang w:val="en-US"/>
        </w:rPr>
        <w:t xml:space="preserve"> </w:t>
      </w:r>
      <w:r w:rsidR="000D7D89" w:rsidRPr="000D7D89">
        <w:rPr>
          <w:i/>
          <w:lang w:val="en-US"/>
        </w:rPr>
        <w:t>et al.</w:t>
      </w:r>
      <w:r w:rsidRPr="00F55611">
        <w:rPr>
          <w:lang w:val="en-US"/>
        </w:rPr>
        <w:t>, 2007)</w:t>
      </w:r>
      <w:r w:rsidRPr="00F55611">
        <w:rPr>
          <w:lang w:val="en-US"/>
        </w:rPr>
        <w:fldChar w:fldCharType="end"/>
      </w:r>
      <w:r w:rsidRPr="00F55611">
        <w:rPr>
          <w:lang w:val="en-US"/>
        </w:rPr>
        <w:t xml:space="preserve">, followed by the agricultural sector and food production (18%; e.g. </w:t>
      </w:r>
      <w:r w:rsidRPr="00F55611">
        <w:rPr>
          <w:lang w:val="en-US"/>
        </w:rPr>
        <w:fldChar w:fldCharType="begin" w:fldLock="1"/>
      </w:r>
      <w:r w:rsidRPr="00F55611">
        <w:rPr>
          <w:lang w:val="en-US"/>
        </w:rPr>
        <w:instrText>ADDIN CSL_CITATION { "citationItems" : [ { "id" : "ITEM-1", "itemData" : { "DOI" : "10.1016/j.compag.2013.05.005", "ISSN" : "01681699", "abstract" : "In this paper a system dynamics model for organic farming development to support government decision making is presented. The system incorporates relevant variables which affect organic farming development. The user seeks answers to strategic questions related to the level of organic farming development achievable in a long term dynamic horizon. The model's basic structure is fully described and results are presented which show that the conversion process relies mainly on subsidies and self-organization resources. User can simulate different policy scenarios for organic farming and for assessing their impact on the economic and environmental parameters of organic production at aggregate level. After performing several simulation scenarios we discovered that conversion to organic farming relies on subsidies which provide the main motivation for conversion from conventional farming to organic farming. However, the subsidies are not the only driving force in the system, even more important are activities that promote organic farming, since sufficiently large subsidies could not be provided in order to complete the conversion from conventional to organic farming to the extent desired. Another important feature is food demand, determined by population size, which negatively influences the conversion to organic farming due to the increased demand leading to increased food prices. \u00a9 2013 Elsevier B.V.", "author" : [ { "dropping-particle" : "", "family" : "Rozman", "given" : "\u010crtomir", "non-dropping-particle" : "", "parse-names" : false, "suffix" : "" }, { "dropping-particle" : "", "family" : "Pa\u017eek", "given" : "Karmen", "non-dropping-particle" : "", "parse-names" : false, "suffix" : "" }, { "dropping-particle" : "", "family" : "Kljaji\u0107", "given" : "Miroljub", "non-dropping-particle" : "", "parse-names" : false, "suffix" : "" }, { "dropping-particle" : "", "family" : "Bavec", "given" : "Martina", "non-dropping-particle" : "", "parse-names" : false, "suffix" : "" }, { "dropping-particle" : "", "family" : "Turk", "given" : "Jernej", "non-dropping-particle" : "", "parse-names" : false, "suffix" : "" }, { "dropping-particle" : "", "family" : "Bavec", "given" : "Franc", "non-dropping-particle" : "", "parse-names" : false, "suffix" : "" }, { "dropping-particle" : "", "family" : "Kofja\u010d", "given" : "Davorin", "non-dropping-particle" : "", "parse-names" : false, "suffix" : "" }, { "dropping-particle" : "", "family" : "\u0160kraba", "given" : "Andrej", "non-dropping-particle" : "", "parse-names" : false, "suffix" : "" } ], "container-title" : "Computers and Electronics in Agriculture", "id" : "ITEM-1", "issued" : { "date-parts" : [ [ "2013" ] ] }, "page" : "163-172", "title" : "The dynamic simulation of organic farming development scenarios - A case study in Slovenia", "type" : "article-journal", "volume" : "96" }, "uris" : [ "http://www.mendeley.com/documents/?uuid=f7700318-7739-400d-ab83-a861718b1424" ] }, { "id" : "ITEM-2", "itemData" : { "DOI" : "10.1007/978-3-540-79470-7_7", "author" : [ { "dropping-particle" : "", "family" : "Uthes", "given" : "Sandra", "non-dropping-particle" : "", "parse-names" : false, "suffix" : "" }, { "dropping-particle" : "", "family" : "Sattler", "given" : "Claudia", "non-dropping-particle" : "", "parse-names" : false, "suffix" : "" }, { "dropping-particle" : "", "family" : "Sahrbacher", "given" : "Amanda", "non-dropping-particle" : "", "parse-names" : false, "suffix" : "" }, { "dropping-particle" : "", "family" : "Hutar", "given" : "Vladimir", "non-dropping-particle" : "", "parse-names" : false, "suffix" : "" }, { "dropping-particle" : "", "family" : "Amon", "given" : "Georges", "non-dropping-particle" : "", "parse-names" : false, "suffix" : "" }, { "dropping-particle" : "", "family" : "Perret", "given" : "Eric", "non-dropping-particle" : "", "parse-names" : false, "suffix" : "" }, { "dropping-particle" : "", "family" : "Rapey", "given" : "Hel\u00e9ne", "non-dropping-particle" : "", "parse-names" : false, "suffix" : "" }, { "dropping-particle" : "", "family" : "Podmaniczky", "given" : "L\u00e1szl\u00f3", "non-dropping-particle" : "", "parse-names" : false, "suffix" : "" }, { "dropping-particle" : "", "family" : "Arianna Ciancaglini6, Jakub Wasilewski7", "given" : "Lisbeth Mogensen", "non-dropping-particle" : "", "parse-names" : false, "suffix" : "" } ], "container-title" : "Rural Landscapes and Agricultural Policies in Europe", "id" : "ITEM-2", "issued" : { "date-parts" : [ [ "2009" ] ] }, "page" : "123-142", "title" : "A Scenario-Wise Analysis of Economic and Environmental Impacts in the MEA-Scope Case Study Regions", "type" : "article-journal" }, "uris" : [ "http://www.mendeley.com/documents/?uuid=aa685574-3cf0-4f57-9233-20ef1823a424" ] }, { "id" : "ITEM-3", "itemData" : { "DOI" : "10.1016/j.agsy.2010.07.005", "ISSN" : "0308521X", "author" : [ { "dropping-particle" : "", "family" : "Wirsenius", "given" : "Stefan", "non-dropping-particle" : "", "parse-names" : false, "suffix" : "" }, { "dropping-particle" : "", "family" : "Azar", "given" : "Christian", "non-dropping-particle" : "", "parse-names" : false, "suffix" : "" }, { "dropping-particle" : "", "family" : "Berndes", "given" : "G\u00f6ran", "non-dropping-particle" : "", "parse-names" : false, "suffix" : "" } ], "container-title" : "Agricultural Systems", "id" : "ITEM-3", "issue" : "9", "issued" : { "date-parts" : [ [ "2010", "11" ] ] }, "page" : "621-638", "title" : "How much land is needed for global food production under scenarios of dietary changes and livestock productivity increases in 2030?", "type" : "article-journal", "volume" : "103" }, "uris" : [ "http://www.mendeley.com/documents/?uuid=2ceee391-1351-4d51-8a52-38471a4252ef" ] } ], "mendeley" : { "formattedCitation" : "(Rozman et al., 2013; Uthes et al., 2009; Wirsenius, Azar, &amp; Berndes, 2010)", "plainTextFormattedCitation" : "(Rozman et al., 2013; Uthes et al., 2009; Wirsenius, Azar, &amp; Berndes, 2010)", "previouslyFormattedCitation" : "(Rozman et al., 2013; Uthes et al., 2009; Wirsenius, Azar, &amp; Berndes, 2010)" }, "properties" : {  }, "schema" : "https://github.com/citation-style-language/schema/raw/master/csl-citation.json" }</w:instrText>
      </w:r>
      <w:r w:rsidRPr="00F55611">
        <w:rPr>
          <w:lang w:val="en-US"/>
        </w:rPr>
        <w:fldChar w:fldCharType="separate"/>
      </w:r>
      <w:r w:rsidRPr="00F55611">
        <w:rPr>
          <w:lang w:val="en-US"/>
        </w:rPr>
        <w:t xml:space="preserve">Rozman </w:t>
      </w:r>
      <w:r w:rsidR="000D7D89" w:rsidRPr="000D7D89">
        <w:rPr>
          <w:i/>
          <w:lang w:val="en-US"/>
        </w:rPr>
        <w:t>et al.</w:t>
      </w:r>
      <w:r w:rsidRPr="00F55611">
        <w:rPr>
          <w:lang w:val="en-US"/>
        </w:rPr>
        <w:t xml:space="preserve">, 2013; Uthes </w:t>
      </w:r>
      <w:r w:rsidR="000D7D89" w:rsidRPr="000D7D89">
        <w:rPr>
          <w:i/>
          <w:lang w:val="en-US"/>
        </w:rPr>
        <w:t>et al.</w:t>
      </w:r>
      <w:r w:rsidRPr="00F55611">
        <w:rPr>
          <w:lang w:val="en-US"/>
        </w:rPr>
        <w:t>, 2009; Wirsenius</w:t>
      </w:r>
      <w:r>
        <w:rPr>
          <w:lang w:val="en-US"/>
        </w:rPr>
        <w:t xml:space="preserve"> </w:t>
      </w:r>
      <w:r w:rsidR="000D7D89" w:rsidRPr="000D7D89">
        <w:rPr>
          <w:i/>
          <w:lang w:val="en-US"/>
        </w:rPr>
        <w:t>et al.</w:t>
      </w:r>
      <w:r w:rsidRPr="00F55611">
        <w:rPr>
          <w:lang w:val="en-US"/>
        </w:rPr>
        <w:t>, 2010)</w:t>
      </w:r>
      <w:r w:rsidRPr="00F55611">
        <w:rPr>
          <w:lang w:val="en-US"/>
        </w:rPr>
        <w:fldChar w:fldCharType="end"/>
      </w:r>
      <w:r w:rsidRPr="00F55611">
        <w:rPr>
          <w:lang w:val="en-US"/>
        </w:rPr>
        <w:t xml:space="preserve">. Sectors such as forestry, energy, health and fisheries were only covered by a limited number of scenarios (2-8%). Nature conservation as a single sector was only addressed in three studies, which developed scenarios based on the Intergovernmental Panel on Climate Change Special Report on Emissions Scenarios (IPCC SRES) </w:t>
      </w:r>
      <w:r w:rsidRPr="00F55611">
        <w:rPr>
          <w:lang w:val="en-US"/>
        </w:rPr>
        <w:fldChar w:fldCharType="begin" w:fldLock="1"/>
      </w:r>
      <w:r w:rsidRPr="00F55611">
        <w:rPr>
          <w:lang w:val="en-US"/>
        </w:rPr>
        <w:instrText>ADDIN CSL_CITATION { "citationItems" : [ { "id" : "ITEM-1", "itemData" : { "abstract" : "How will the world's climate change in the coming century? The answer to this question depends on how human societies develop in terms of demographics and economic development, technological change, energy supply and demand, and land use change. The Intergovernmental Panel on Climate Change (IPCC) Special Report on Emissions Scenarios describes new scenarios of the future, and predicts greenhouse gas emissions associated with such developments. The scenarios provide the basis for future assessments of climate change and possible response strategies. This volume is the most comprehensive and state-of-the-art assessment available of greenhouse gas emissions scenarios, and provides invaluable information for industry, policy-makers, environmental organizations, and researchers in global change, technology, engineering and economics.", "author" : [ { "dropping-particle" : "", "family" : "Nakicenovic", "given" : "Nebojsa", "non-dropping-particle" : "", "parse-names" : false, "suffix" : "" }, { "dropping-particle" : "", "family" : "Swart", "given" : "Robert", "non-dropping-particle" : "", "parse-names" : false, "suffix" : "" }, { "dropping-particle" : "", "family" : "Alcamo", "given" : "J", "non-dropping-particle" : "", "parse-names" : false, "suffix" : "" }, { "dropping-particle" : "", "family" : "Davis", "given" : "G", "non-dropping-particle" : "", "parse-names" : false, "suffix" : "" }, { "dropping-particle" : "", "family" : "Vries", "given" : "B", "non-dropping-particle" : "de", "parse-names" : false, "suffix" : "" }, { "dropping-particle" : "", "family" : "Fenhann", "given" : "J", "non-dropping-particle" : "", "parse-names" : false, "suffix" : "" }, { "dropping-particle" : "", "family" : "Gaffin", "given" : "S", "non-dropping-particle" : "", "parse-names" : false, "suffix" : "" }, { "dropping-particle" : "", "family" : "Gregory", "given" : "K", "non-dropping-particle" : "", "parse-names" : false, "suffix" : "" }, { "dropping-particle" : "", "family" : "Gr\u00fcbler", "given" : "A", "non-dropping-particle" : "", "parse-names" : false, "suffix" : "" }, { "dropping-particle" : "", "family" : "Jung", "given" : "T Y", "non-dropping-particle" : "", "parse-names" : false, "suffix" : "" }, { "dropping-particle" : "", "family" : "Kram", "given" : "T", "non-dropping-particle" : "", "parse-names" : false, "suffix" : "" }, { "dropping-particle" : "", "family" : "Emilio la Rovere", "given" : "E", "non-dropping-particle" : "", "parse-names" : false, "suffix" : "" }, { "dropping-particle" : "", "family" : "Michaelis", "given" : "L", "non-dropping-particle" : "", "parse-names" : false, "suffix" : "" }, { "dropping-particle" : "", "family" : "Mori", "given" : "S", "non-dropping-particle" : "", "parse-names" : false, "suffix" : "" }, { "dropping-particle" : "", "family" : "Morita", "given" : "T", "non-dropping-particle" : "", "parse-names" : false, "suffix" : "" }, { "dropping-particle" : "", "family" : "Pepper", "given" : "W", "non-dropping-particle" : "", "parse-names" : false, "suffix" : "" }, { "dropping-particle" : "", "family" : "Pitcher", "given" : "H", "non-dropping-particle" : "", "parse-names" : false, "suffix" : "" }, { "dropping-particle" : "", "family" : "Price", "given" : "L", "non-dropping-particle" : "", "parse-names" : false, "suffix" : "" }, { "dropping-particle" : "", "family" : "Riahi", "given" : "K", "non-dropping-particle" : "", "parse-names" : false, "suffix" : "" }, { "dropping-particle" : "", "family" : "Roehrl", "given" : "A", "non-dropping-particle" : "", "parse-names" : false, "suffix" : "" }, { "dropping-particle" : "", "family" : "Rogner", "given" : "H-H", "non-dropping-particle" : "", "parse-names" : false, "suffix" : "" }, { "dropping-particle" : "", "family" : "Sankovski", "given" : "A", "non-dropping-particle" : "", "parse-names" : false, "suffix" : "" }, { "dropping-particle" : "", "family" : "Schlesinger", "given" : "M E", "non-dropping-particle" : "", "parse-names" : false, "suffix" : "" }, { "dropping-particle" : "", "family" : "Shukla", "given" : "P R", "non-dropping-particle" : "", "parse-names" : false, "suffix" : "" }, { "dropping-particle" : "", "family" : "Smith", "given" : "S", "non-dropping-particle" : "", "parse-names" : false, "suffix" : "" }, { "dropping-particle" : "", "family" : "Swart", "given" : "R J", "non-dropping-particle" : "", "parse-names" : false, "suffix" : "" }, { "dropping-particle" : "", "family" : "Rooyen", "given" : "S", "non-dropping-particle" : "van", "parse-names" : false, "suffix" : "" }, { "dropping-particle" : "", "family" : "Victor", "given" : "N", "non-dropping-particle" : "", "parse-names" : false, "suffix" : "" }, { "dropping-particle" : "", "family" : "Dadi", "given" : "Z", "non-dropping-particle" : "", "parse-names" : false, "suffix" : "" } ], "container-title" : "Special Report on Emissions Scenarios", "id" : "ITEM-1", "issued" : { "date-parts" : [ [ "2000" ] ] }, "publisher" : "Cambridge University Press", "publisher-place" : "Cambridge, UK", "title" : "Special Report on Emissions Scenarios", "type" : "book" }, "uris" : [ "http://www.mendeley.com/documents/?uuid=87efdbfa-e34e-4d6d-92c8-d3650feecc62" ] } ], "mendeley" : { "formattedCitation" : "(Nakicenovic et al., 2000)", "plainTextFormattedCitation" : "(Nakicenovic et al., 2000)", "previouslyFormattedCitation" : "(Nakicenovic et al., 2000)" }, "properties" : {  }, "schema" : "https://github.com/citation-style-language/schema/raw/master/csl-citation.json" }</w:instrText>
      </w:r>
      <w:r w:rsidRPr="00F55611">
        <w:rPr>
          <w:lang w:val="en-US"/>
        </w:rPr>
        <w:fldChar w:fldCharType="separate"/>
      </w:r>
      <w:r w:rsidRPr="00F55611">
        <w:rPr>
          <w:lang w:val="en-US"/>
        </w:rPr>
        <w:t xml:space="preserve">(Nakicenovic </w:t>
      </w:r>
      <w:r w:rsidR="000D7D89" w:rsidRPr="000D7D89">
        <w:rPr>
          <w:i/>
          <w:lang w:val="en-US"/>
        </w:rPr>
        <w:t>et al.</w:t>
      </w:r>
      <w:r w:rsidRPr="00F55611">
        <w:rPr>
          <w:lang w:val="en-US"/>
        </w:rPr>
        <w:t>, 2000)</w:t>
      </w:r>
      <w:r w:rsidRPr="00F55611">
        <w:rPr>
          <w:lang w:val="en-US"/>
        </w:rPr>
        <w:fldChar w:fldCharType="end"/>
      </w:r>
      <w:r w:rsidRPr="00F55611">
        <w:rPr>
          <w:lang w:val="en-US"/>
        </w:rPr>
        <w:t xml:space="preserve"> and applied these to land use change and species distribution models </w:t>
      </w:r>
      <w:r w:rsidRPr="00F55611">
        <w:rPr>
          <w:lang w:val="en-US"/>
        </w:rPr>
        <w:fldChar w:fldCharType="begin" w:fldLock="1"/>
      </w:r>
      <w:r w:rsidRPr="00F55611">
        <w:rPr>
          <w:lang w:val="en-US"/>
        </w:rPr>
        <w:instrText>ADDIN CSL_CITATION { "citationItems" : [ { "id" : "ITEM-1",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1",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id" : "ITEM-2", "itemData" : { "DOI" : "10.1134/S1067413606060051", "ISSN" : "1067-4136", "abstract" : "On the basis of the GISS prognostic climatic model, landscape-ecological\\nscenarios concerning the immediate future of the region are considered\\nin the forms of cartographic and analytical models. These scenarios\\npredict a growing thermoarid bioclimatic trend accompanied by a general\\nnorthward displacement of zonal boundaries, with corresponding\\nacceleration of the biological cycle and increase in the productivity of\\nboreal forests.", "author" : [ { "dropping-particle" : "", "family" : "Kolomyts", "given" : "E G", "non-dropping-particle" : "", "parse-names" : false, "suffix" : "" } ], "container-title" : "Russian Journal of Ecology", "id" : "ITEM-2", "issue" : "6", "issued" : { "date-parts" : [ [ "2006" ] ] }, "note" : "NULL", "page" : "391-401", "title" : "Prognosis of the impact of global climate change on zonal ecosystems of the Volga river basin", "type" : "article-journal", "volume" : "37" }, "uris" : [ "http://www.mendeley.com/documents/?uuid=dda68f7f-761f-4330-ba54-b9019dc09d7d" ] }, { "id" : "ITEM-3", "itemData" : { "DOI" : "10.1007/s00027-014-0386-z", "ISBN" : "1015-1621", "ISSN" : "14209055", "PMID" : "26257502", "abstract" : "Species distributions models (SDM) that rely on estimated relationships between present environmental conditions and species presence-absence are widely used to forecast changes of species distributions caused by global warming but far less to reconstruct historical assemblages. By compiling historical fish data from the turn to the middle of the twentieth century in a similar way for several European catchments (Rhone, Danube), and using already published SDMs based on current observations, we: (1) tested the predictive accuracy of such models for past climatic conditions, (2) compared observed and expected cumulated historical species occurrences at sub-catchment level, and (3) compared the annual variability in the predictions within one sub-catchment (Salzach) under a future climate scenario to the long-term variability of occurrences reconstructed during an extended historical period (1800-2000). We finally discuss the potential of these SDMs to define a \"reference condition\", the possibility of a shift in baseline condition in relation with anthropogenic pressures, and past and future climate variability. The results of this study clearly highlight the potential of SDM to reconstruct the past composition of European fish assemblages and to analyze the historical ecological status of European rivers. Assessing the uncertainty associated with species distribution projections is of primary importance before evaluating and comparing the past and future distribution of species within a given catchment.", "author" : [ { "dropping-particle" : "", "family" : "Pont", "given" : "Didier", "non-dropping-particle" : "", "parse-names" : false, "suffix" : "" }, { "dropping-particle" : "", "family" : "Logez", "given" : "M.", "non-dropping-particle" : "", "parse-names" : false, "suffix" : "" }, { "dropping-particle" : "", "family" : "Carrel", "given" : "G.", "non-dropping-particle" : "", "parse-names" : false, "suffix" : "" }, { "dropping-particle" : "", "family" : "Rogers", "given" : "C.", "non-dropping-particle" : "", "parse-names" : false, "suffix" : "" }, { "dropping-particle" : "", "family" : "Haidvogl", "given" : "G.", "non-dropping-particle" : "", "parse-names" : false, "suffix" : "" } ], "container-title" : "Aquatic Sciences", "id" : "ITEM-3", "issue" : "3", "issued" : { "date-parts" : [ [ "2015" ] ] }, "page" : "441-453", "publisher" : "Springer Basel", "title" : "Historical change in fish species distribution: shifting reference conditions and global warming effects", "type" : "article-journal", "volume" : "77" }, "uris" : [ "http://www.mendeley.com/documents/?uuid=3a4b3732-debf-4ae2-8ab8-1e12fb0e5104" ] } ], "mendeley" : { "formattedCitation" : "(Kolomyts, 2006; Louca, Vogiatzakis, &amp; Moustakas, 2015; Pont, Logez, Carrel, Rogers, &amp; Haidvogl, 2015)", "plainTextFormattedCitation" : "(Kolomyts, 2006; Louca, Vogiatzakis, &amp; Moustakas, 2015; Pont, Logez, Carrel, Rogers, &amp; Haidvogl, 2015)", "previouslyFormattedCitation" : "(Kolomyts, 2006; Louca, Vogiatzakis, &amp; Moustakas, 2015; Pont, Logez, Carrel, Rogers, &amp; Haidvogl, 2015)" }, "properties" : {  }, "schema" : "https://github.com/citation-style-language/schema/raw/master/csl-citation.json" }</w:instrText>
      </w:r>
      <w:r w:rsidRPr="00F55611">
        <w:rPr>
          <w:lang w:val="en-US"/>
        </w:rPr>
        <w:fldChar w:fldCharType="separate"/>
      </w:r>
      <w:r w:rsidRPr="00F55611">
        <w:rPr>
          <w:lang w:val="en-US"/>
        </w:rPr>
        <w:t>(Kolomyts, 2006; Louca</w:t>
      </w:r>
      <w:r>
        <w:rPr>
          <w:lang w:val="en-US"/>
        </w:rPr>
        <w:t xml:space="preserve"> </w:t>
      </w:r>
      <w:r w:rsidR="000D7D89" w:rsidRPr="000D7D89">
        <w:rPr>
          <w:i/>
          <w:lang w:val="en-US"/>
        </w:rPr>
        <w:t>et al.</w:t>
      </w:r>
      <w:r w:rsidRPr="00F55611">
        <w:rPr>
          <w:lang w:val="en-US"/>
        </w:rPr>
        <w:t>, 2015; Pont</w:t>
      </w:r>
      <w:r>
        <w:rPr>
          <w:lang w:val="en-US"/>
        </w:rPr>
        <w:t xml:space="preserve"> </w:t>
      </w:r>
      <w:r w:rsidR="000D7D89" w:rsidRPr="000D7D89">
        <w:rPr>
          <w:i/>
          <w:lang w:val="en-US"/>
        </w:rPr>
        <w:t>et al.</w:t>
      </w:r>
      <w:r w:rsidRPr="00F55611">
        <w:rPr>
          <w:lang w:val="en-US"/>
        </w:rPr>
        <w:t>, 2015)</w:t>
      </w:r>
      <w:r w:rsidRPr="00F55611">
        <w:rPr>
          <w:lang w:val="en-US"/>
        </w:rPr>
        <w:fldChar w:fldCharType="end"/>
      </w:r>
      <w:r w:rsidRPr="00F55611">
        <w:rPr>
          <w:lang w:val="en-US"/>
        </w:rPr>
        <w:t xml:space="preserve">. However, biodiversity and </w:t>
      </w:r>
      <w:r w:rsidRPr="00F55611">
        <w:rPr>
          <w:rFonts w:cs="HelveticaNeueLTStd-Lt"/>
          <w:lang w:val="en-US"/>
        </w:rPr>
        <w:t>nature’s contributions to people</w:t>
      </w:r>
      <w:r w:rsidRPr="00F55611">
        <w:rPr>
          <w:lang w:val="en-US"/>
        </w:rPr>
        <w:t xml:space="preserve"> were covered in several of the multi-sector scenario studies (e.g. </w:t>
      </w:r>
      <w:r w:rsidRPr="00F55611">
        <w:rPr>
          <w:lang w:val="en-US"/>
        </w:rPr>
        <w:fldChar w:fldCharType="begin" w:fldLock="1"/>
      </w:r>
      <w:r w:rsidRPr="00F55611">
        <w:rPr>
          <w:lang w:val="en-US"/>
        </w:rPr>
        <w:instrText>ADDIN CSL_CITATION { "citationItems" : [ { "id" : "ITEM-1", "itemData" : { "ISSN" : "13100351", "abstract" : "Nature provides us with the very essentials of life. It gives us clean air and water; enables us to produce and gather food, fuel and raw materials from the land and sea; regulates our climate; stems flood waters and it filters pollution. It also gives us personal benefits from enjoying it that increases our health and happiness. Collectively, these benefits are known as ecosystem services. Wetlands provide people with a wide range of benefits. Prespa Park is a good case study, as it is a wetland area of high biodiversity and long human history. It is situated in the Balkan Peninsula and is shared among the three neighboring countries Albania, Macedonia and Greece. A study to obtain information concerning ecosystem services issues in the Albanian part of Prespa Park (AL-Prespa) basin, south-eastern Albania, was conducted from 2008-2010. The main aim of the study was providing an assessment of services coming from a range of AL-Prespa ecosystems, and benefits of the services under different management scenarios. The problem of how to address and solve the complex issues of assessing ecosystem services is addressed, in this study, using a deliberative process based on citizens\u2019 juries aided by multi-criteria evaluation method of analysis. The main elements of the approach presented in this paper were: an inventory process to focus on sets of ecosystem services in AL-Prespa, and the development of specific management practices for management of ecosystems services in AL-Prespa. The next step in the process used a scenario analysis approach to look at the highly ranked issues and services in more detail. This approach presents an important tool in an analysis of ecosystem services and is essential for identifying and prioritizing the relative importance of the services and goods produced by ecosystems in a protected area. \u00a9 2014, National Centre for Agrarian Sciences. All rights reserved.", "author" : [ { "dropping-particle" : "", "family" : "Grazhdani", "given" : "D.", "non-dropping-particle" : "", "parse-names" : false, "suffix" : "" } ], "container-title" : "Bulgarian Journal of Agricultural Science", "id" : "ITEM-1", "issue" : "Supplement 1", "issued" : { "date-parts" : [ [ "2014" ] ] }, "page" : "118-124", "title" : "An approach for assessing ecosystem services with application in a protected area case study: Al-Prespa", "type" : "article-journal", "volume" : "20" }, "uris" : [ "http://www.mendeley.com/documents/?uuid=d30169b1-422f-4f1b-9a97-8d6e6e0e4107" ] }, { "id" : "ITEM-2",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2", "issued" : { "date-parts" : [ [ "2011" ] ] }, "page" : "1195-1264", "publisher" : "UNEP-WCMC", "publisher-place" : "Cambridge", "title" : "The UK NEA Scenarios: Development of Storylines and Analysis of Outcomes", "type" : "chapter" }, "uris" : [ "http://www.mendeley.com/documents/?uuid=af4542e0-8a43-455b-b7e6-5669a075cd02" ] }, { "id" : "ITEM-3",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3",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id" : "ITEM-4", "itemData" : { "author" : [ { "dropping-particle" : "", "family" : "Pereira", "given" : "Henrique Miguel", "non-dropping-particle" : "", "parse-names" : false, "suffix" : "" }, { "dropping-particle" : "", "family" : "Mota", "given" : "Rui", "non-dropping-particle" : "", "parse-names" : false, "suffix" : "" }, { "dropping-particle" : "", "family" : "Ferreira", "given" : "Margarida", "non-dropping-particle" : "", "parse-names" : false, "suffix" : "" }, { "dropping-particle" : "", "family" : "Gomes", "given" : "Ines", "non-dropping-particle" : "", "parse-names" : false, "suffix" : "" } ], "container-title" : "Ecossistemas e Bem-Estar Humano: Avalia\u00e7\u00e3o para Portugal do Millennium Ecosystem Assessment [Ecosystems and Human Well-being: Evaluation for Portugal's Millennium Ecosystem Assessment]", "id" : "ITEM-4", "issued" : { "date-parts" : [ [ "2009" ] ] }, "page" : "91-125", "publisher" : "Escolar Editora", "publisher-place" : "Lisboa", "title" : "Cen\u00e1rios socioecol\u00f3gicos para Portugal [Socio-ecological scenarios for Portugal]", "type" : "chapter" }, "uris" : [ "http://www.mendeley.com/documents/?uuid=2dc57f5d-21c1-41af-97ee-81ffeee03faf" ] } ], "mendeley" : { "formattedCitation" : "(Grazhdani, 2014; Haines-Young, Paterson, Potschin, Wilson, &amp; Kass, 2011; Okruszko et al., 2011; Pereira, Mota, Ferreira, &amp; Gomes, 2009)", "manualFormatting" : "Grazhdani, 2014; Haines-Young, Paterson, Potschin, Wilson, &amp; Kass, 2011; Okruszko et al., 2011; Pereira, Mota, Ferreira, &amp; Gomes, 2009", "plainTextFormattedCitation" : "(Grazhdani, 2014; Haines-Young, Paterson, Potschin, Wilson, &amp; Kass, 2011; Okruszko et al., 2011; Pereira, Mota, Ferreira, &amp; Gomes, 2009)", "previouslyFormattedCitation" : "(Grazhdani, 2014; Haines-Young, Paterson, Potschin, Wilson, &amp; Kass, 2011; Okruszko et al., 2011; Pereira, Mota, Ferreira, &amp; Gomes, 2009)" }, "properties" : {  }, "schema" : "https://github.com/citation-style-language/schema/raw/master/csl-citation.json" }</w:instrText>
      </w:r>
      <w:r w:rsidRPr="00F55611">
        <w:rPr>
          <w:lang w:val="en-US"/>
        </w:rPr>
        <w:fldChar w:fldCharType="separate"/>
      </w:r>
      <w:r w:rsidRPr="00F55611">
        <w:rPr>
          <w:lang w:val="en-US"/>
        </w:rPr>
        <w:t>Grazhdani, 2014; Haines-Young</w:t>
      </w:r>
      <w:r>
        <w:rPr>
          <w:lang w:val="en-US"/>
        </w:rPr>
        <w:t xml:space="preserve"> </w:t>
      </w:r>
      <w:r w:rsidR="000D7D89" w:rsidRPr="000D7D89">
        <w:rPr>
          <w:i/>
          <w:lang w:val="en-US"/>
        </w:rPr>
        <w:t>et al.</w:t>
      </w:r>
      <w:r w:rsidRPr="00F55611">
        <w:rPr>
          <w:lang w:val="en-US"/>
        </w:rPr>
        <w:t xml:space="preserve">, 2011; Okruszko </w:t>
      </w:r>
      <w:r w:rsidR="000D7D89" w:rsidRPr="000D7D89">
        <w:rPr>
          <w:i/>
          <w:lang w:val="en-US"/>
        </w:rPr>
        <w:t>et al.</w:t>
      </w:r>
      <w:r w:rsidRPr="00F55611">
        <w:rPr>
          <w:lang w:val="en-US"/>
        </w:rPr>
        <w:t>, 2011; Pereira</w:t>
      </w:r>
      <w:r>
        <w:rPr>
          <w:lang w:val="en-US"/>
        </w:rPr>
        <w:t xml:space="preserve"> </w:t>
      </w:r>
      <w:r w:rsidR="000D7D89" w:rsidRPr="000D7D89">
        <w:rPr>
          <w:i/>
          <w:lang w:val="en-US"/>
        </w:rPr>
        <w:t>et al.</w:t>
      </w:r>
      <w:r w:rsidRPr="00F55611">
        <w:rPr>
          <w:lang w:val="en-US"/>
        </w:rPr>
        <w:t>, 2009</w:t>
      </w:r>
      <w:r w:rsidRPr="00F55611">
        <w:rPr>
          <w:lang w:val="en-US"/>
        </w:rPr>
        <w:fldChar w:fldCharType="end"/>
      </w:r>
      <w:r w:rsidR="00731730">
        <w:rPr>
          <w:lang w:val="en-US"/>
        </w:rPr>
        <w:t>)</w:t>
      </w:r>
      <w:r w:rsidRPr="00F55611">
        <w:rPr>
          <w:lang w:val="en-US"/>
        </w:rPr>
        <w:t xml:space="preserve">. </w:t>
      </w:r>
    </w:p>
    <w:p w14:paraId="5BF8E3B3" w14:textId="5022F616" w:rsidR="00AE389F" w:rsidRPr="00F55611" w:rsidRDefault="00AE389F" w:rsidP="00AE389F">
      <w:pPr>
        <w:rPr>
          <w:lang w:val="en-US"/>
        </w:rPr>
      </w:pPr>
      <w:r w:rsidRPr="00F55611">
        <w:rPr>
          <w:i/>
          <w:lang w:val="en-US"/>
        </w:rPr>
        <w:t>Driver coverage</w:t>
      </w:r>
      <w:r w:rsidRPr="00F55611">
        <w:rPr>
          <w:lang w:val="en-US"/>
        </w:rPr>
        <w:t>:</w:t>
      </w:r>
      <w:r w:rsidRPr="00F55611" w:rsidDel="00B67B49">
        <w:rPr>
          <w:lang w:val="en-US"/>
        </w:rPr>
        <w:t xml:space="preserve"> </w:t>
      </w:r>
      <w:r w:rsidRPr="00F55611">
        <w:rPr>
          <w:rFonts w:ascii="Calibri" w:hAnsi="Calibri"/>
          <w:lang w:val="en-US"/>
        </w:rPr>
        <w:t xml:space="preserve">The vast majority of studies (approximately 80%) covered up to six drivers out </w:t>
      </w:r>
      <w:r w:rsidRPr="00F55611">
        <w:rPr>
          <w:lang w:val="en-US"/>
        </w:rPr>
        <w:t xml:space="preserve">of the ten categories of direct and indirect drivers defined in Chapter 4. The scenarios that considered six or more driver categories frequently belonged to </w:t>
      </w:r>
      <w:r w:rsidRPr="00F55611">
        <w:rPr>
          <w:rFonts w:ascii="Calibri" w:hAnsi="Calibri"/>
          <w:lang w:val="en-US"/>
        </w:rPr>
        <w:t xml:space="preserve">large-scale assessments (e.g. </w:t>
      </w:r>
      <w:r w:rsidRPr="00F55611">
        <w:rPr>
          <w:rFonts w:ascii="Calibri" w:hAnsi="Calibri"/>
          <w:lang w:val="en-US"/>
        </w:rPr>
        <w:fldChar w:fldCharType="begin" w:fldLock="1"/>
      </w:r>
      <w:r w:rsidRPr="00F55611">
        <w:rPr>
          <w:rFonts w:ascii="Calibri" w:hAnsi="Calibri"/>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author" : [ { "dropping-particle" : "", "family" : "MA", "given" : "", "non-dropping-particle" : "", "parse-names" : false, "suffix" : "" } ], "id" : "ITEM-2", "issued" : { "date-parts" : [ [ "2005" ] ] }, "publisher" : "Island Press", "publisher-place" : "Washington, DC", "title" : "Ecosystems and human well-being: Scenarios, Volume 2", "type" : "book" }, "uris" : [ "http://www.mendeley.com/documents/?uuid=89c87195-8568-4f7c-ba52-ff43d452acf5" ] }, { "id" : "ITEM-3",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3", "issue" : "6", "issued" : { "date-parts" : [ [ "2013" ] ] }, "page" : "1407-1417", "title" : "European Scenario Studies on Future In-Stream Nutrient Concentrations", "type" : "article-journal", "volume" : "56" }, "uris" : [ "http://www.mendeley.com/documents/?uuid=65da3683-7634-47a0-9e13-b98fddac53f0" ] }, { "id" : "ITEM-4", "itemData" : { "DOI" : "10.1016/j.scitotenv.2014.12.032", "ISSN" : "18791026", "PMID" : "25536176", "abstract" : "In Europe, the use of biodiesel may increase rapidly in the coming decades as a result of policies aiming to increase the use of renewable fuels. Therefore, the production of biofuels from energy crops is expected to increase as well as the use of fertilisers to grow these crops. Since fertilisers are an important cause of eutrophication, the use of biodiesel may have an effect on the water quality in rivers and coastal seas. In this study we explored the possible effects of increased biodiesel use on coastal eutrophication in European seas in the year 2050. To this end, we defined a number of illustrative scenarios in which the biodiesel production increases to about 10-30% of the current diesel use. The scenarios differ with respect to the assumptions on where the energy crops are cultivated: either on land that is currently used for agriculture, or on land used for other purposes. We analysed these scenarios with the Global NEWS (Nutrient Export from WaterSheds) model. We used an existing Millennium Ecosystem Assessment Scenario for 2050, Global Orchestration (GO2050), as a baseline. In this baseline scenario the amount of nitrogen (N) and phosphorus (P) exported by European rivers to coastal seas decreases between 2000 and 2050 as a result of environmental and agricultural policies. In our scenarios with increased biodiesel production the river export of N and P increases between 2000 and 2050, indicating that energy crop production may more than counterbalance this decrease. Largest increases in nutrient export were calculated for the Mediterranean Sea and the Black Sea. Differences in nutrient export among river basins are large.", "author" : [ { "dropping-particle" : "", "family" : "Wijnen", "given" : "Jikke", "non-dropping-particle" : "van", "parse-names" : false, "suffix" : "" }, { "dropping-particle" : "", "family" : "Ivens", "given" : "Wilfried P M F", "non-dropping-particle" : "", "parse-names" : false, "suffix" : "" }, { "dropping-particle" : "", "family" : "Kroeze", "given" : "Carolien", "non-dropping-particle" : "", "parse-names" : false, "suffix" : "" }, { "dropping-particle" : "", "family" : "L\u00f6hr", "given" : "Ansje J.", "non-dropping-particle" : "", "parse-names" : false, "suffix" : "" } ], "container-title" : "Science of the Total Environment", "id" : "ITEM-4", "issued" : { "date-parts" : [ [ "2015" ] ] }, "note" : "NULL", "page" : "101-111", "publisher" : "Elsevier B.V.", "title" : "Coastal eutrophication in Europe caused by production of energy crops", "type" : "article-journal", "volume" : "511" }, "uris" : [ "http://www.mendeley.com/documents/?uuid=8087d170-a9ba-48bf-ab89-e4c8e0025d8f" ] }, { "id" : "ITEM-5", "itemData" : { "author" : [ { "dropping-particle" : "", "family" : "CBD/MNP", "given" : "", "non-dropping-particle" : "", "parse-names" : false, "suffix" : "" } ], "id" : "ITEM-5", "issued" : { "date-parts" : [ [ "2007" ] ] }, "publisher" : "Secretariat of the Convention on Biological Diversity and Netherlands Environmental Assessment Agency", "publisher-place" : "Montreal and Bilthoven", "title" : "Cross-roads of Life on Earth - Exploring means to meet the 2010 biodiversity target. Solution-oriented scenarios for the Global Biodiversity Outlook 2.", "type" : "book" }, "uris" : [ "http://www.mendeley.com/documents/?uuid=62a564ab-14e2-43e4-80d7-7f7014df9926" ] } ], "mendeley" : { "formattedCitation" : "(CBD/MNP, 2007; Haines-Young et al., 2011; MA, 2005; Reder, Kynast, Williams, &amp; Malve, 2013; van Wijnen, Ivens, Kroeze, &amp; L\u00f6hr, 2015)", "plainTextFormattedCitation" : "(CBD/MNP, 2007; Haines-Young et al., 2011; MA, 2005; Reder, Kynast, Williams, &amp; Malve, 2013; van Wijnen, Ivens, Kroeze, &amp; L\u00f6hr, 2015)", "previouslyFormattedCitation" : "(CBD/MNP, 2007; Haines-Young et al., 2011; MA, 2005; Reder, Kynast, Williams, &amp; Malve, 2013; van Wijnen, Ivens, Kroeze, &amp; L\u00f6hr, 2015)" }, "properties" : {  }, "schema" : "https://github.com/citation-style-language/schema/raw/master/csl-citation.json" }</w:instrText>
      </w:r>
      <w:r w:rsidRPr="00F55611">
        <w:rPr>
          <w:rFonts w:ascii="Calibri" w:hAnsi="Calibri"/>
          <w:lang w:val="en-US"/>
        </w:rPr>
        <w:fldChar w:fldCharType="separate"/>
      </w:r>
      <w:r w:rsidRPr="00F55611">
        <w:rPr>
          <w:rFonts w:ascii="Calibri" w:hAnsi="Calibri"/>
          <w:lang w:val="en-US"/>
        </w:rPr>
        <w:t xml:space="preserve">CBD/MNP, 2007; Haines-Young </w:t>
      </w:r>
      <w:r w:rsidR="000D7D89" w:rsidRPr="000D7D89">
        <w:rPr>
          <w:rFonts w:ascii="Calibri" w:hAnsi="Calibri"/>
          <w:i/>
          <w:lang w:val="en-US"/>
        </w:rPr>
        <w:t>et al.</w:t>
      </w:r>
      <w:r w:rsidRPr="00F55611">
        <w:rPr>
          <w:rFonts w:ascii="Calibri" w:hAnsi="Calibri"/>
          <w:lang w:val="en-US"/>
        </w:rPr>
        <w:t xml:space="preserve">, 2011; </w:t>
      </w:r>
      <w:r w:rsidR="004B74FA">
        <w:rPr>
          <w:rFonts w:ascii="Calibri" w:hAnsi="Calibri"/>
          <w:lang w:val="en-US"/>
        </w:rPr>
        <w:t>MEA</w:t>
      </w:r>
      <w:r w:rsidRPr="00F55611">
        <w:rPr>
          <w:rFonts w:ascii="Calibri" w:hAnsi="Calibri"/>
          <w:lang w:val="en-US"/>
        </w:rPr>
        <w:t>, 2005; Reder</w:t>
      </w:r>
      <w:r>
        <w:rPr>
          <w:lang w:val="en-US"/>
        </w:rPr>
        <w:t xml:space="preserve"> </w:t>
      </w:r>
      <w:r w:rsidR="000D7D89" w:rsidRPr="000D7D89">
        <w:rPr>
          <w:i/>
          <w:lang w:val="en-US"/>
        </w:rPr>
        <w:t>et al.</w:t>
      </w:r>
      <w:r w:rsidRPr="00F55611">
        <w:rPr>
          <w:rFonts w:ascii="Calibri" w:hAnsi="Calibri"/>
          <w:lang w:val="en-US"/>
        </w:rPr>
        <w:t>, 2013; van Wijnen</w:t>
      </w:r>
      <w:r>
        <w:rPr>
          <w:lang w:val="en-US"/>
        </w:rPr>
        <w:t xml:space="preserve"> </w:t>
      </w:r>
      <w:r w:rsidR="000D7D89" w:rsidRPr="000D7D89">
        <w:rPr>
          <w:i/>
          <w:lang w:val="en-US"/>
        </w:rPr>
        <w:t>et al.</w:t>
      </w:r>
      <w:r w:rsidRPr="00F55611">
        <w:rPr>
          <w:rFonts w:ascii="Calibri" w:hAnsi="Calibri"/>
          <w:lang w:val="en-US"/>
        </w:rPr>
        <w:t>, 2015)</w:t>
      </w:r>
      <w:r w:rsidRPr="00F55611">
        <w:rPr>
          <w:rFonts w:ascii="Calibri" w:hAnsi="Calibri"/>
          <w:lang w:val="en-US"/>
        </w:rPr>
        <w:fldChar w:fldCharType="end"/>
      </w:r>
      <w:r w:rsidRPr="00F55611">
        <w:rPr>
          <w:rFonts w:ascii="Calibri" w:hAnsi="Calibri"/>
          <w:lang w:val="en-US"/>
        </w:rPr>
        <w:t xml:space="preserve"> (</w:t>
      </w:r>
      <w:r w:rsidRPr="00F55611">
        <w:rPr>
          <w:rFonts w:ascii="Calibri" w:hAnsi="Calibri"/>
          <w:b/>
          <w:lang w:val="en-US"/>
        </w:rPr>
        <w:t>Figure 5.6</w:t>
      </w:r>
      <w:r w:rsidR="005D08FE">
        <w:rPr>
          <w:rFonts w:ascii="Calibri" w:hAnsi="Calibri"/>
          <w:b/>
          <w:lang w:val="en-US"/>
        </w:rPr>
        <w:t xml:space="preserve"> </w:t>
      </w:r>
      <w:r w:rsidR="005D08FE" w:rsidRPr="005D08FE">
        <w:rPr>
          <w:rFonts w:ascii="Calibri" w:hAnsi="Calibri"/>
          <w:lang w:val="en-US"/>
        </w:rPr>
        <w:t>B</w:t>
      </w:r>
      <w:r w:rsidRPr="00F55611">
        <w:rPr>
          <w:rFonts w:ascii="Calibri" w:hAnsi="Calibri"/>
          <w:lang w:val="en-US"/>
        </w:rPr>
        <w:t xml:space="preserve">) or </w:t>
      </w:r>
      <w:r w:rsidRPr="00F55611">
        <w:rPr>
          <w:lang w:val="en-US"/>
        </w:rPr>
        <w:t xml:space="preserve">a small set of European Union scenario studies developed within large-scale research projects (e.g. ALARM </w:t>
      </w:r>
      <w:r w:rsidRPr="00F55611">
        <w:rPr>
          <w:lang w:val="en-US"/>
        </w:rPr>
        <w:fldChar w:fldCharType="begin" w:fldLock="1"/>
      </w:r>
      <w:r w:rsidRPr="00F55611">
        <w:rPr>
          <w:lang w:val="en-US"/>
        </w:rP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 "non-dropping-particle" : "", "parse-names" : false, "suffix" : "" }, { "dropping-particle" : "", "family" : "Wild", "given" : "J.", "non-dropping-particle" : "", "parse-names" : false, "suffix" : "" }, { "dropping-particle" : "", "family" : "Py\u0161ek", "given" : "P.", "non-dropping-particle" : "", "parse-names" : false, "suffix" : "" }, { "dropping-particle" : "", "family" : "Jaro\u0161\u00edk", "given" : "V.", "non-dropping-particle" : "", "parse-names" : false, "suffix" : "" }, { "dropping-particle" : "", "family" : "Dendoncker", "given" : "N.", "non-dropping-particle" : "", "parse-names" : false, "suffix" : "" }, { "dropping-particle" : "", "family" : "Reginster", "given" : "I.", "non-dropping-particle" : "", "parse-names" : false, "suffix" : "" }, { "dropping-particle" : "", "family" : "Pino", "given" : "J.", "non-dropping-particle" : "", "parse-names" : false, "suffix" : "" }, { "dropping-particle" : "", "family" : "Maskell", "given" : "L. C.", "non-dropping-particle" : "", "parse-names" : false, "suffix" : "" }, { "dropping-particle" : "", "family" : "Vila", "given" : "M.", "non-dropping-particle" : "", "parse-names" : false, "suffix" : "" }, { "dropping-particle" : "", "family" : "Pergl", "given" : "J.", "non-dropping-particle" : "", "parse-names" : false, "suffix" : "" }, { "dropping-particle" : "", "family" : "K\u00fchn", "given" : "I.",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NULL", "page" : "75-87", "title" : "Projecting trends in plant invasions in Europe under different scenarios of future land-use change", "type" : "article-journal", "volume" : "21" }, "uris" : [ "http://www.mendeley.com/documents/?uuid=e39c80fe-630d-4002-a65d-80771ac03f83" ] }, { "id" : "ITEM-2", "itemData" : { "DOI" : "10.1017/S0376892914000137", "ISBN" : "03768929 (ISSN)", "ISSN" : "0376-8929", "abstract" : "Changes in landscape composition and structure may impact the conservation and management of protected areas. Species that depend on specific habitats are at risk of extinction when these habitats are degraded or lost. Designing robust methods to evaluate landscape composition will assist decision- and policy-making in emerging landscapes. This paper describes a rapid assessment methodology aimed at evaluating land- cover quality for birds, plants, butterflies and bees around seven UK Natura 2000 sites. An expert panel assigned quality values to standard Coordination of Information on the Environment (CORINE) land- cover classes for each taxonomic group. Quality was assessed based on historical (1950, 1990), current (2000) and future (2030) land-cover data, the last projected using three alternative scenarios: a growth- applied strategy (GRAS), a business-as-might-be- usual (BAMBU) scenario, and sustainable European development goal (SEDG) scenario. A quantitative quality index weighted the area of each land-cover parcel with a taxa-specific quality measure. Land parcels with high quality for all taxonomic groups were evaluated for temporal changes in area, size and adjacency. For all sites and taxonomic groups, the rate of deterioration of land-cover quality was greater between 1950 and 1990 than current rates or as modelled using the alternative future scenarios (2000\u20132030). Model predictions indicated land-cover quality stabilized over time under the GRAS scenario, and was close to stable for the BAMBU scenario. The SEDG scenario suggested an ongoing loss of quality, though this was lower than the historical rate of c.1% loss per decade. None of the future scenarios showed accelerated fragmentation, but rather increases in the area, adjacency and diversity of high quality land parcels in the landscape.", "author" : [ { "dropping-particle" : "", "family" : "Vogiatzakis", "given" : "I. N.", "non-dropping-particle" : "", "parse-names" : false, "suffix" : "" }, { "dropping-particle" : "", "family" : "Stirpe", "given" : "M. T.", "non-dropping-particle" : "", "parse-names" : false, "suffix" : "" }, { "dropping-particle" : "", "family" : "Rickebusch", "given" : "S.", "non-dropping-particle" : "", "parse-names" : false, "suffix" : "" }, { "dropping-particle" : "", "family" : "Metzger", "given" : "M. J.", "non-dropping-particle" : "", "parse-names" : false, "suffix" : "" }, { "dropping-particle" : "", "family" : "Xu", "given" : "G.", "non-dropping-particle" : "", "parse-names" : false, "suffix" : "" }, { "dropping-particle" : "", "family" : "Rounsevell", "given" : "Mark D. A.", "non-dropping-particle" : "", "parse-names" : false, "suffix" : "" }, { "dropping-particle" : "", "family" : "Bommarco", "given" : "R.", "non-dropping-particle" : "", "parse-names" : false, "suffix" : "" }, { "dropping-particle" : "", "family" : "Potts", "given" : "S. G.", "non-dropping-particle" : "", "parse-names" : false, "suffix" : "" } ], "container-title" : "Environmental Conservation", "id" : "ITEM-2", "issued" : { "date-parts" : [ [ "2015" ] ] }, "page" : "31-40", "title" : "Rapid assessment of historic, current and future habitat quality for biodiversity around UK Natura 2000 sites", "type" : "article-journal", "volume" : "42" }, "uris" : [ "http://www.mendeley.com/documents/?uuid=92eddeee-74dd-4110-a682-bd2482989552" ] }, { "id" : "ITEM-3", "itemData" : { "DOI" : "10.1111/j.1466-8238.2010.00620.x", "ISBN" : "1466-8238", "ISSN" : "1466822X", "abstract" : "AimG\u00c7\u00e9 This paper describes a set of integrative scenarios developed in the ALARM (Assessing LArge-scale environmental Risks for biodiversity with tested Methods) project. The ultimate aim of ALARM was to develop and test methods and protocols for the assessment of large-scale environmental risks to biodiversity and to evaluate mitigation options. Scenarios provide a tool for exploring such risks and the policy options to mitigate them; therefore they play a central role within the ALARM project. MethodsG\u00c7\u00e9 Three integrative scenarios (liberalization, business as might be usual, sustainability) were developed and illustrated using the econometric model described in a subsequent paper. They are contextualized with projections from climate models and provide the input for model-based assessments of biodiversity trends. Additionally, three shock scenarios were developed (Gulf Stream collapse, peak oil, pandemic) to demonstrate the limits of linear extrapolation. As these extend beyond model capabilities, they are discussed semi-quantitatively based on modelling insights. ResultsG\u00c7\u00e9 Although the policy impacts on biodiversity are different for different pressures, biomes and species groups, some general trends could be identified. An extension of current EU policies will act as a brake on current trends by slowing down the loss of biodiversity in many cases and in most biomes, but it will be capable of neither halting nor of reversing the loss. Liberalization has the effect of accelerating biodiversity loss across the board, with few exceptions. A coherent sustainability scenario is clearly the most effective at preserving biodiversity, but the variant tested here still does not halt losses in all cases. Main conclusionsG\u00c7\u00e9 Current EU policies for protecting biodiversity appear to be insufficient to reverse ongoing losses. Coherent sustainability strategies are effective at conserving biodiversity, but in order to assess losses and then reverse them, measures would need to be introduced that extend beyond the steps tested in the ALARM sustainability scenario", "author" : [ { "dropping-particle" : "", "family" : "Spangenberg", "given" : "Joachim H.", "non-dropping-particle" : "", "parse-names" : false, "suffix" : "" }, { "dropping-particle" : "", "family" : "Bondeau", "given" : "Alberte", "non-dropping-particle" : "", "parse-names" : false, "suffix" : "" }, { "dropping-particle" : "", "family" : "Carter", "given" : "Timothy R.", "non-dropping-particle" : "", "parse-names" : false, "suffix" : "" }, { "dropping-particle" : "", "family" : "Fronzek", "given" : "Stefan", "non-dropping-particle" : "", "parse-names" : false, "suffix" : "" }, { "dropping-particle" : "", "family" : "Jaeger", "given" : "Jill", "non-dropping-particle" : "", "parse-names" : false, "suffix" : "" }, { "dropping-particle" : "", "family" : "Jylh\u00e4", "given" : "Kirsti", "non-dropping-particle" : "", "parse-names" : false, "suffix" : "" }, { "dropping-particle" : "", "family" : "K\u00fchn", "given" : "Ingolf", "non-dropping-particle" : "", "parse-names" : false, "suffix" : "" }, { "dropping-particle" : "", "family" : "Omann", "given" : "Ines", "non-dropping-particle" : "", "parse-names" : false, "suffix" : "" }, { "dropping-particle" : "", "family" : "Paul", "given" : "Alex",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chweiger", "given" : "Oliver", "non-dropping-particle" : "", "parse-names" : false, "suffix" : "" }, { "dropping-particle" : "", "family" : "Stocker", "given" : "Andrea", "non-dropping-particle" : "", "parse-names" : false, "suffix" : "" }, { "dropping-particle" : "", "family" : "Sykes", "given" : "Martin T.", "non-dropping-particle" : "", "parse-names" : false, "suffix" : "" }, { "dropping-particle" : "", "family" : "Settele", "given" : "Josef", "non-dropping-particle" : "", "parse-names" : false, "suffix" : "" } ], "container-title" : "Global Ecology and Biogeography", "id" : "ITEM-3", "issue" : "1", "issued" : { "date-parts" : [ [ "2012" ] ] }, "page" : "5-18", "title" : "Scenarios for investigating risks to biodiversity", "type" : "article-journal", "volume" : "21" }, "uris" : [ "http://www.mendeley.com/documents/?uuid=943f132f-34ca-45e7-a003-d757bfaa3c65" ] } ], "mendeley" : { "formattedCitation" : "(Chytr\u00fd et al., 2012; Spangenberg et al., 2012; Vogiatzakis et al., 2015)", "plainTextFormattedCitation" : "(Chytr\u00fd et al., 2012; Spangenberg et al., 2012; Vogiatzakis et al., 2015)", "previouslyFormattedCitation" : "(Chytr\u00fd et al., 2012; Spangenberg et al., 2012; Vogiatzakis et al., 2015)" }, "properties" : {  }, "schema" : "https://github.com/citation-style-language/schema/raw/master/csl-citation.json" }</w:instrText>
      </w:r>
      <w:r w:rsidRPr="00F55611">
        <w:rPr>
          <w:lang w:val="en-US"/>
        </w:rPr>
        <w:fldChar w:fldCharType="separate"/>
      </w:r>
      <w:r w:rsidRPr="00F55611">
        <w:rPr>
          <w:lang w:val="en-US"/>
        </w:rPr>
        <w:t xml:space="preserve">(Chytrý </w:t>
      </w:r>
      <w:r w:rsidR="000D7D89" w:rsidRPr="000D7D89">
        <w:rPr>
          <w:i/>
          <w:lang w:val="en-US"/>
        </w:rPr>
        <w:t>et al.</w:t>
      </w:r>
      <w:r w:rsidRPr="00F55611">
        <w:rPr>
          <w:lang w:val="en-US"/>
        </w:rPr>
        <w:t xml:space="preserve">, 2012; Spangenberg </w:t>
      </w:r>
      <w:r w:rsidR="000D7D89" w:rsidRPr="000D7D89">
        <w:rPr>
          <w:i/>
          <w:lang w:val="en-US"/>
        </w:rPr>
        <w:t>et al.</w:t>
      </w:r>
      <w:r w:rsidRPr="00F55611">
        <w:rPr>
          <w:lang w:val="en-US"/>
        </w:rPr>
        <w:t xml:space="preserve">, 2012; Vogiatzakis </w:t>
      </w:r>
      <w:r w:rsidR="000D7D89" w:rsidRPr="000D7D89">
        <w:rPr>
          <w:i/>
          <w:lang w:val="en-US"/>
        </w:rPr>
        <w:t>et al.</w:t>
      </w:r>
      <w:r w:rsidRPr="00F55611">
        <w:rPr>
          <w:lang w:val="en-US"/>
        </w:rPr>
        <w:t>, 2015)</w:t>
      </w:r>
      <w:r w:rsidRPr="00F55611">
        <w:rPr>
          <w:lang w:val="en-US"/>
        </w:rPr>
        <w:fldChar w:fldCharType="end"/>
      </w:r>
      <w:r w:rsidRPr="00F55611">
        <w:rPr>
          <w:lang w:val="en-US"/>
        </w:rPr>
        <w:t xml:space="preserve">; CLIMSAVE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id" : "ITEM-2", "itemData" : { "DOI" : "10.1007/s10584-014-1164-6", "ISBN" : "0165-0009", "ISSN" : "01650009", "abstract" : "Studies of climate change impacts on agricultural land use generally consider sets of climates combined with fixed socio-economic scenarios, making it impossible to compare the impact of specific factors within these scenario sets. Analysis of the impact of specific scenario factors is extremely difficult due to prohibitively long run-times of the complex models. This study produces and combines metamodels of crop and forest yields and farm profit, derived from previously developed very complex models, to enable prediction of European land use under any set of climate and socio-economic data. Land use is predicted based on the profitability of the alternatives on every soil within every 10\u2019 grid across the EU. A clustering procedure reduces 23,871 grids with 20+ soils per grid to 6,714 clusters of common soil and climate. Combined these reduce runtime 100 thousand-fold. Profit thresholds define land as intensive agriculture (arable or grassland), extensive agriculture or managed forest, or finally unmanaged forest or abandoned land. The demand for food as a function of population, imports, food preferences and bioenergy, is a production constraint, as is irrigation water available. An iteration adjusts prices to meet these constraints. A range of measures are derived at 10\u2019 grid-level such as diversity as well as overall EU production. There are many ways to utilise this ability to do rapid What-If analysis of both impact and adaptations. The paper illustrates using two of the 5 different GCMs (CSMK3, HADGEM with contrasting precipitation and temperature) and two of the 4 different socio-economic scenarios (\u201cWe are the world\u201d, \u201cShould I stay or should I go\u201d which have contrasting demands for land), exploring these using two of the 13 scenario parameters (crop breeding for yield and population) . In the first scenario, population can be increased by a large amount showing that food security is far from vulnerable. In the second scenario increasing crop yield shows that it improves the food security problem.", "author" : [ { "dropping-particle" : "", "family" : "Audsley", "given" : "Eric", "non-dropping-particle" : "", "parse-names" : false, "suffix" : "" }, { "dropping-particle" : "", "family" : "Trnka", "given" : "Mirek", "non-dropping-particle" : "", "parse-names" : false, "suffix" : "" }, { "dropping-particle" : "", "family" : "Sabat\u00e9", "given" : "Santiago", "non-dropping-particle" : "", "parse-names" : false, "suffix" : "" }, { "dropping-particle" : "", "family" : "Maspons", "given" : "Joan", "non-dropping-particle" : "", "parse-names" : false, "suffix" : "" }, { "dropping-particle" : "", "family" : "Sanchez", "given" : "Anabel", "non-dropping-particle" : "", "parse-names" : false, "suffix" : "" }, { "dropping-particle" : "", "family" : "Sandars", "given" : "Daniel", "non-dropping-particle" : "", "parse-names" : false, "suffix" : "" }, { "dropping-particle" : "", "family" : "Balek", "given" : "Jan", "non-dropping-particle" : "", "parse-names" : false, "suffix" : "" }, { "dropping-particle" : "", "family" : "Pearn", "given" : "Kerry", "non-dropping-particle" : "", "parse-names" : false, "suffix" : "" } ], "container-title" : "Climatic Change", "id" : "ITEM-2", "issue" : "3-4", "issued" : { "date-parts" : [ [ "2015" ] ] }, "note" : "NULL", "page" : "215-227", "title" : "Interactively modelling land profitability to estimate European agricultural and forest land use under future scenarios of climate, socio-economics and adaptation", "type" : "article-journal", "volume" : "128" }, "uris" : [ "http://www.mendeley.com/documents/?uuid=27c86194-ac33-4557-9692-351e41ed0306" ] }, { "id" : "ITEM-3",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3",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mendeley" : { "formattedCitation" : "(Audsley et al., 2015; Harrison, Holman, &amp; Berry, 2015; Kok et al., 2013)", "plainTextFormattedCitation" : "(Audsley et al., 2015; Harrison, Holman, &amp; Berry, 2015; Kok et al., 2013)", "previouslyFormattedCitation" : "(Audsley et al., 2015; Harrison, Holman, &amp; Berry, 2015; Kok et al., 2013)" }, "properties" : {  }, "schema" : "https://github.com/citation-style-language/schema/raw/master/csl-citation.json" }</w:instrText>
      </w:r>
      <w:r w:rsidRPr="00F55611">
        <w:rPr>
          <w:lang w:val="en-US"/>
        </w:rPr>
        <w:fldChar w:fldCharType="separate"/>
      </w:r>
      <w:r w:rsidRPr="00F55611">
        <w:rPr>
          <w:lang w:val="en-US"/>
        </w:rPr>
        <w:t xml:space="preserve">(Audsley </w:t>
      </w:r>
      <w:r w:rsidR="000D7D89" w:rsidRPr="000D7D89">
        <w:rPr>
          <w:i/>
          <w:lang w:val="en-US"/>
        </w:rPr>
        <w:t>et al.</w:t>
      </w:r>
      <w:r w:rsidRPr="00F55611">
        <w:rPr>
          <w:lang w:val="en-US"/>
        </w:rPr>
        <w:t>, 2015; Harrison</w:t>
      </w:r>
      <w:r>
        <w:rPr>
          <w:lang w:val="en-US"/>
        </w:rPr>
        <w:t xml:space="preserve"> </w:t>
      </w:r>
      <w:r w:rsidR="000D7D89" w:rsidRPr="000D7D89">
        <w:rPr>
          <w:i/>
          <w:lang w:val="en-US"/>
        </w:rPr>
        <w:t>et al.</w:t>
      </w:r>
      <w:r w:rsidRPr="00F55611">
        <w:rPr>
          <w:lang w:val="en-US"/>
        </w:rPr>
        <w:t xml:space="preserve">, 2015; Kok </w:t>
      </w:r>
      <w:r w:rsidR="000D7D89" w:rsidRPr="000D7D89">
        <w:rPr>
          <w:i/>
          <w:lang w:val="en-US"/>
        </w:rPr>
        <w:t>et al.</w:t>
      </w:r>
      <w:r w:rsidRPr="00F55611">
        <w:rPr>
          <w:lang w:val="en-US"/>
        </w:rPr>
        <w:t>, 2013)</w:t>
      </w:r>
      <w:r w:rsidRPr="00F55611">
        <w:rPr>
          <w:lang w:val="en-US"/>
        </w:rPr>
        <w:fldChar w:fldCharType="end"/>
      </w:r>
      <w:r w:rsidRPr="00F55611">
        <w:rPr>
          <w:lang w:val="en-US"/>
        </w:rPr>
        <w:t xml:space="preserve">; EURuralis </w:t>
      </w:r>
      <w:r w:rsidRPr="00F55611">
        <w:rPr>
          <w:lang w:val="en-US"/>
        </w:rPr>
        <w:fldChar w:fldCharType="begin" w:fldLock="1"/>
      </w:r>
      <w:r w:rsidRPr="00F55611">
        <w:rPr>
          <w:lang w:val="en-US"/>
        </w:rPr>
        <w:instrText>ADDIN CSL_CITATION { "citationItems" : [ { "id" : "ITEM-1", "itemData" : { "DOI" : "10.1016/j.landusepol.2006.01.004", "ISBN" : "0264-8377", "ISSN" : "02648377", "abstract" : "The impact of globalization on trade, production and land use is key to the Doha development round. This paper deals with the complex interaction between agricultural trade, production, land-use change and environmental consequences on the basis of four different scenarios. In these scenarios, major uncertainties from trade liberalization to maintained regional trade blocks are considered. Although economic growth is apparent in liberalizing scenarios, we also found that environmental threats of climate and nutrients to the sustainability of the global agricultural practices pose new challenges to future food production. Since most of the environmental threats will be experienced in tropical regions where most of the increase in population and food and feed demand is expected, an indirect pressure on the European agricultural market is likely. For the coming decades European agriculture is expected to decrease slightly, especially in liberalizing worlds. New demand for land for biofuels, carbon plantations and the global food market, will prevent the European agricultural sector from being eliminated. Moreover, current EU policies already result in less vulnerable farmers to additional liberalizing policies. Therefore, we conclude the global context is important for future European land use, especially in futures where environmental policies are ignored. Therefore, we conclude that environmental and trade agreements must be sufficiently integrated or coordinated, to assure they work together to improve the environment and attain the benefits of free trade. ?? 2006 Elsevier Ltd. All rights reserved.", "author" : [ { "dropping-particle" : "", "family" : "Eickhout", "given" : "B.", "non-dropping-particle" : "", "parse-names" : false, "suffix" : "" }, { "dropping-particle" : "", "family" : "Meijl", "given" : "H.", "non-dropping-particle" : "van", "parse-names" : false, "suffix" : "" }, { "dropping-particle" : "", "family" : "Tabeau", "given" : "A.", "non-dropping-particle" : "", "parse-names" : false, "suffix" : "" }, { "dropping-particle" : "", "family" : "Rheenen", "given" : "T.", "non-dropping-particle" : "van", "parse-names" : false, "suffix" : "" } ], "container-title" : "Land Use Policy", "id" : "ITEM-1", "issue" : "3", "issued" : { "date-parts" : [ [ "2007" ] ] }, "note" : "NULL", "page" : "562-575", "title" : "Economic and ecological consequences of four European land use scenarios", "type" : "article-journal", "volume" : "24" }, "uris" : [ "http://www.mendeley.com/documents/?uuid=3ef64291-81b2-4a30-8a9d-943085d808c7" ] }, { "id" : "ITEM-2", "itemData" : { "DOI" : "10.1016/j.ecolecon.2006.04.009", "ISBN" : "0921-8009", "ISSN" : "09218009", "abstract" : "In the EURURALIS project, a chain of models was used to predict the changes in sustainable development indicators for European human well-being, ecology and economy issues, for four alternative scenarios of the future socio-economic development. This paper describes the biodiversity analysis of the project. Models based on general relationships between environmental factors and biodiversity loss were combined with socio-economic, land-use and environmental models to derive data that were integrated into an interactive tool for policy makers. The biodiversity analysis takes into account the effects of land-use change, climate change, fragmentation by major roads, area of unfragmented patches, nitrogen deposition, forestry and disturbance. Results show that biodiversity is projected to decrease between now and 2030 in most countries for all scenarios, indicating that it is unlikely that the EU will be able to fulfill its commitment to stop biodiversity loss by 2010. This is mainly due to urbanization and increase in stress factors, and outweighs the area increase of nature arising from land abandonment. Merits, limitations and uncertainties of this approach to biodiversity assessment are discussed. ?? 2007 Elsevier B.V. All rights reserved.", "author" : [ { "dropping-particle" : "", "family" : "Verboom", "given" : "Jana", "non-dropping-particle" : "", "parse-names" : false, "suffix" : "" }, { "dropping-particle" : "", "family" : "Alkemade", "given" : "Rob", "non-dropping-particle" : "", "parse-names" : false, "suffix" : "" }, { "dropping-particle" : "", "family" : "Klijn", "given" : "Jan", "non-dropping-particle" : "", "parse-names" : false, "suffix" : "" }, { "dropping-particle" : "", "family" : "Metzger", "given" : "Marc J.", "non-dropping-particle" : "", "parse-names" : false, "suffix" : "" }, { "dropping-particle" : "", "family" : "Reijnen", "given" : "Rien", "non-dropping-particle" : "", "parse-names" : false, "suffix" : "" } ], "container-title" : "Ecological Economics", "id" : "ITEM-2", "issue" : "2", "issued" : { "date-parts" : [ [ "2007" ] ] }, "page" : "267-276", "title" : "Combining biodiversity modeling with political and economic development scenarios for 25 EU countries", "type" : "article-journal", "volume" : "62" }, "uris" : [ "http://www.mendeley.com/documents/?uuid=d3c2bce6-067e-478b-b3e6-f44e043516a4" ] }, { "id" : "ITEM-3", "itemData" : { "DOI" : "10.1007/s10980-009-9347-7", "ISBN" : "0921-2973", "ISSN" : "09212973", "abstract" : "Land use change is characterized by a high diversity of change trajectories depending on the local conditions, regional context and external influ- ences. Policy intervention aims to counteract the negative consequences of these changes and provide incentives for positive developments. Region typol- ogies are a common tool to cluster regions with similar characteristics and possibly similar policy needs. This paper provides a typology of land use change in Europe at a high spatial resolution based on a series of different scenarios of land use change for the period 2000\u20132030. A series of simulation models ranging from the global to the landscape level are used to translate scenario conditions in terms of demographic, economic and policy change into changes in European land use pattern. A typology developed based on these simulation results identifies the main trajectories of change across Europe: agricultural abandonment, agricultural expansion and urbanization. The results are combined with common typologies of landscape and rurality. The findings indicate that the typologies based on current landscape and ruralities are poor indicators of the land use dynamics simulated for the regions. It is advocated that typologies based on (simulated) future dynamics of land change are more appropriate to identify regions with potentially similar policy needs.", "author" : [ { "dropping-particle" : "", "family" : "Verburg", "given" : "Peter H.", "non-dropping-particle" : "", "parse-names" : false, "suffix" : "" }, { "dropping-particle" : "", "family" : "Berkel", "given" : "Derek B.", "non-dropping-particle" : "van", "parse-names" : false, "suffix" : "" }, { "dropping-particle" : "", "family" : "Doorn", "given" : "Anne M.", "non-dropping-particle" : "van", "parse-names" : false, "suffix" : "" }, { "dropping-particle" : "", "family" : "Eupen", "given" : "Michiel", "non-dropping-particle" : "van", "parse-names" : false, "suffix" : "" }, { "dropping-particle" : "", "family" : "Heiligenberg", "given" : "Harm A R M", "non-dropping-particle" : "van den", "parse-names" : false, "suffix" : "" } ], "container-title" : "Landscape Ecology", "id" : "ITEM-3", "issue" : "2", "issued" : { "date-parts" : [ [ "2010" ] ] }, "page" : "217-232", "title" : "Trajectories of land use change in Europe: A model-based exploration of rural futures", "type" : "article-journal", "volume" : "25" }, "uris" : [ "http://www.mendeley.com/documents/?uuid=c32a3da7-2163-41cc-95c6-80ea5be4037e" ] } ], "mendeley" : { "formattedCitation" : "(Eickhout, van Meijl, Tabeau, &amp; van Rheenen, 2007; Verboom, Alkemade, Klijn, Metzger, &amp; Reijnen, 2007; Verburg, van Berkel, van Doorn, van Eupen, &amp; van den Heiligenberg, 2010)", "plainTextFormattedCitation" : "(Eickhout, van Meijl, Tabeau, &amp; van Rheenen, 2007; Verboom, Alkemade, Klijn, Metzger, &amp; Reijnen, 2007; Verburg, van Berkel, van Doorn, van Eupen, &amp; van den Heiligenberg, 2010)", "previouslyFormattedCitation" : "(Eickhout, van Meijl, Tabeau, &amp; van Rheenen, 2007; Verboom, Alkemade, Klijn, Metzger, &amp; Reijnen, 2007; Verburg, van Berkel, van Doorn, van Eupen, &amp; van den Heiligenberg, 2010)" }, "properties" : {  }, "schema" : "https://github.com/citation-style-language/schema/raw/master/csl-citation.json" }</w:instrText>
      </w:r>
      <w:r w:rsidRPr="00F55611">
        <w:rPr>
          <w:lang w:val="en-US"/>
        </w:rPr>
        <w:fldChar w:fldCharType="separate"/>
      </w:r>
      <w:r w:rsidRPr="00F55611">
        <w:rPr>
          <w:lang w:val="en-US"/>
        </w:rPr>
        <w:t>(Eickhout</w:t>
      </w:r>
      <w:r>
        <w:rPr>
          <w:lang w:val="en-US"/>
        </w:rPr>
        <w:t xml:space="preserve"> </w:t>
      </w:r>
      <w:r w:rsidR="000D7D89" w:rsidRPr="000D7D89">
        <w:rPr>
          <w:i/>
          <w:lang w:val="en-US"/>
        </w:rPr>
        <w:t>et al.</w:t>
      </w:r>
      <w:r w:rsidRPr="00F55611">
        <w:rPr>
          <w:lang w:val="en-US"/>
        </w:rPr>
        <w:t>, 2007; Verboom</w:t>
      </w:r>
      <w:r>
        <w:rPr>
          <w:lang w:val="en-US"/>
        </w:rPr>
        <w:t xml:space="preserve"> </w:t>
      </w:r>
      <w:r w:rsidR="000D7D89" w:rsidRPr="000D7D89">
        <w:rPr>
          <w:i/>
          <w:lang w:val="en-US"/>
        </w:rPr>
        <w:t>et al.</w:t>
      </w:r>
      <w:r w:rsidRPr="00F55611">
        <w:rPr>
          <w:lang w:val="en-US"/>
        </w:rPr>
        <w:t>, 2007; Verburg</w:t>
      </w:r>
      <w:r>
        <w:rPr>
          <w:lang w:val="en-US"/>
        </w:rPr>
        <w:t xml:space="preserve"> </w:t>
      </w:r>
      <w:r w:rsidR="000D7D89" w:rsidRPr="000D7D89">
        <w:rPr>
          <w:i/>
          <w:lang w:val="en-US"/>
        </w:rPr>
        <w:t>et al.</w:t>
      </w:r>
      <w:r w:rsidRPr="00F55611">
        <w:rPr>
          <w:lang w:val="en-US"/>
        </w:rPr>
        <w:t>, 2010)</w:t>
      </w:r>
      <w:r w:rsidRPr="00F55611">
        <w:rPr>
          <w:lang w:val="en-US"/>
        </w:rPr>
        <w:fldChar w:fldCharType="end"/>
      </w:r>
      <w:r w:rsidRPr="00F55611">
        <w:rPr>
          <w:lang w:val="en-US"/>
        </w:rPr>
        <w:t xml:space="preserve">; IMPRESSIONS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xml:space="preserve">; OpenNESS </w:t>
      </w:r>
      <w:r w:rsidRPr="00F55611">
        <w:rPr>
          <w:lang w:val="en-US"/>
        </w:rPr>
        <w:fldChar w:fldCharType="begin" w:fldLock="1"/>
      </w:r>
      <w:r w:rsidRPr="00F55611">
        <w:rPr>
          <w:lang w:val="en-US"/>
        </w:rPr>
        <w:instrText>ADDIN CSL_CITATION { "citationItems" : [ { "id" : "ITEM-1", "itemData" : { "author" : [ { "dropping-particle" : "", "family" : "Hauck", "given" : "Jennifer", "non-dropping-particle" : "", "parse-names" : false, "suffix" : "" }, { "dropping-particle" : "", "family" : "Schleyer", "given" : "C.", "non-dropping-particle" : "", "parse-names" : false, "suffix" : "" }, { "dropping-particle" : "", "family" : "Priess", "given" : "J.A.", "non-dropping-particle" : "", "parse-names" : false, "suffix" : "" }, { "dropping-particle" : "", "family" : "Haines-Young", "given" : "Roy", "non-dropping-particle" : "", "parse-names" : false, "suffix" : "" }, { "dropping-particle" : "", "family" : "Harrison", "given" : "Paula A.", "non-dropping-particle" : "", "parse-names" : false, "suffix" : "" }, { "dropping-particle" : "", "family" : "Dunford", "given" : "R.", "non-dropping-particle" : "", "parse-names" : false, "suffix" : "" }, { "dropping-particle" : "", "family" : "Kok", "given" : "Marcel", "non-dropping-particle" : "", "parse-names" : false, "suffix" : "" }, { "dropping-particle" : "", "family" : "Young", "given" : "J.", "non-dropping-particle" : "", "parse-names" : false, "suffix" : "" }, { "dropping-particle" : "", "family" : "Berry", "given" : "P.", "non-dropping-particle" : "", "parse-names" : false, "suffix" : "" }, { "dropping-particle" : "", "family" : "Primmer", "given" : "E.", "non-dropping-particle" : "", "parse-names" : false, "suffix" : "" }, { "dropping-particle" : "", "family" : "Veerkamp", "given" : "C.", "non-dropping-particle" : "", "parse-names" : false, "suffix" : "" }, { "dropping-particle" : "", "family" : "Bela", "given" : "G.", "non-dropping-particle" : "", "parse-names" : false, "suffix" : "" }, { "dropping-particle" : "", "family" : "Vadineanu", "given" : "A.", "non-dropping-particle" : "", "parse-names" : false, "suffix" : "" }, { "dropping-particle" : "", "family" : "Dick", "given" : "J.", "non-dropping-particle" : "", "parse-names" : false, "suffix" : "" }, { "dropping-particle" : "", "family" : "Alkemade", "given" : "R.", "non-dropping-particle" : "", "parse-names" : false, "suffix" : "" }, { "dropping-particle" : "", "family" : "Go\u0308rg", "given" : "C.", "non-dropping-particle" : "", "parse-names" : false, "suffix" : "" } ], "id" : "ITEM-1", "issued" : { "date-parts" : [ [ "2017" ] ] }, "number-of-pages" : "36", "title" : "Policy Scenarios of future change. EU FP7 OpenNESS Project Deliverable 2.5", "type" : "report" }, "uris" : [ "http://www.mendeley.com/documents/?uuid=f98024cd-5eda-4e09-bca7-65e4fa7e70a8" ] } ], "mendeley" : { "formattedCitation" : "(Hauck et al., 2017)", "plainTextFormattedCitation" : "(Hauck et al., 2017)", "previouslyFormattedCitation" : "(Hauck et al., 2017)" }, "properties" : {  }, "schema" : "https://github.com/citation-style-language/schema/raw/master/csl-citation.json" }</w:instrText>
      </w:r>
      <w:r w:rsidRPr="00F55611">
        <w:rPr>
          <w:lang w:val="en-US"/>
        </w:rPr>
        <w:fldChar w:fldCharType="separate"/>
      </w:r>
      <w:r w:rsidRPr="00F55611">
        <w:rPr>
          <w:lang w:val="en-US"/>
        </w:rPr>
        <w:t xml:space="preserve">(Hauck </w:t>
      </w:r>
      <w:r w:rsidR="000D7D89" w:rsidRPr="000D7D89">
        <w:rPr>
          <w:i/>
          <w:lang w:val="en-US"/>
        </w:rPr>
        <w:t>et al.</w:t>
      </w:r>
      <w:r w:rsidRPr="00F55611">
        <w:rPr>
          <w:lang w:val="en-US"/>
        </w:rPr>
        <w:t>, 2017)</w:t>
      </w:r>
      <w:r w:rsidRPr="00F55611">
        <w:rPr>
          <w:lang w:val="en-US"/>
        </w:rPr>
        <w:fldChar w:fldCharType="end"/>
      </w:r>
      <w:r w:rsidRPr="00F55611">
        <w:rPr>
          <w:lang w:val="en-US"/>
        </w:rPr>
        <w:t xml:space="preserve">; SCALER </w:t>
      </w:r>
      <w:r w:rsidRPr="00F55611">
        <w:rPr>
          <w:lang w:val="en-US"/>
        </w:rPr>
        <w:fldChar w:fldCharType="begin" w:fldLock="1"/>
      </w:r>
      <w:r w:rsidRPr="00F55611">
        <w:rPr>
          <w:lang w:val="en-US"/>
        </w:rPr>
        <w:instrText>ADDIN CSL_CITATION { "citationItems" : [ { "id" : "ITEM-1", "itemData" : { "DOI" : "10.1016/j.foodpol.2012.12.004", "ISBN" : "0306-9192, 0306-9192", "ISSN" : "03069192", "abstract" : "Agriculture is responsible for 17-35% of global anthropogenic greenhouse gas emissions with livestock production contributing by approximately 18-22% of global emissions. Due to high monitoring costs and low technical potential for emission reductions, a tax on consumption may be a more efficient policy instrument to decrease emissions from agriculture than a tax based directly on emissions from production. In this study, we look at the effect of internalising the social costs of greenhouse gas emissions through a tax based on CO2 equivalents for 23 different foods. Furthermore, we compare the loss in consumer surplus and the changed dietary composition for different taxation scenarios. In the most efficient scenario, we find a decrease in the carbon footprint from foods for an average household of 2.3-8.8% at a cost of 0.15-1.73DKK per kg CO2 equivalent whereas the most effective scenario led to a decrease in the carbon footprint of 10.4-19.4%, but at a cost of 3.53-6.90DKK per kg CO2 equivalent. The derived consequences for health show that scenarios where consumers are not compensated for the increase in taxation level lead to a decrease in the total daily amount of kJ consumed, whereas scenarios where the consumers are compensated lead to an increase. Most scenarios lead to a decrease in the consumption of saturated fat. Compensated scenarios leads to an increase in the consumption of added sugar, whereas uncompensated scenarios lead to almost no change or a decrease. Generally, the results show a low cost potential for using consumption taxes to promote climate friendly diets. ?? 2013 Elsevier Ltd.", "author" : [ { "dropping-particle" : "", "family" : "Edjabou", "given" : "Louise Dyhr", "non-dropping-particle" : "", "parse-names" : false, "suffix" : "" }, { "dropping-particle" : "", "family" : "Smed", "given" : "Sinne", "non-dropping-particle" : "", "parse-names" : false, "suffix" : "" } ], "container-title" : "Food Policy", "id" : "ITEM-1", "issued" : { "date-parts" : [ [ "2013" ] ] }, "page" : "84-96", "title" : "The effect of using consumption taxes on foods to promote climate friendly diets - The case of Denmark", "type" : "article-journal", "volume" : "39" }, "uris" : [ "http://www.mendeley.com/documents/?uuid=d4a54567-a3ba-43e4-a78c-39763dc82820" ] }, { "id" : "ITEM-2",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2",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Edjabou &amp; Smed, 2013; Milestad, Svenfelt, &amp; Dreborg, 2014)", "plainTextFormattedCitation" : "(Edjabou &amp; Smed, 2013; Milestad, Svenfelt, &amp; Dreborg, 2014)", "previouslyFormattedCitation" : "(Edjabou &amp; Smed, 2013; Milestad, Svenfelt, &amp; Dreborg, 2014)" }, "properties" : {  }, "schema" : "https://github.com/citation-style-language/schema/raw/master/csl-citation.json" }</w:instrText>
      </w:r>
      <w:r w:rsidRPr="00F55611">
        <w:rPr>
          <w:lang w:val="en-US"/>
        </w:rPr>
        <w:fldChar w:fldCharType="separate"/>
      </w:r>
      <w:r w:rsidRPr="00F55611">
        <w:rPr>
          <w:lang w:val="en-US"/>
        </w:rPr>
        <w:t>(Edjabou &amp; Smed, 2013; Milestad</w:t>
      </w:r>
      <w:r>
        <w:rPr>
          <w:lang w:val="en-US"/>
        </w:rPr>
        <w:t xml:space="preserve"> </w:t>
      </w:r>
      <w:r w:rsidR="000D7D89" w:rsidRPr="000D7D89">
        <w:rPr>
          <w:i/>
          <w:lang w:val="en-US"/>
        </w:rPr>
        <w:t>et al.</w:t>
      </w:r>
      <w:r w:rsidRPr="00F55611">
        <w:rPr>
          <w:lang w:val="en-US"/>
        </w:rPr>
        <w:t>, 2014)</w:t>
      </w:r>
      <w:r w:rsidRPr="00F55611">
        <w:rPr>
          <w:lang w:val="en-US"/>
        </w:rPr>
        <w:fldChar w:fldCharType="end"/>
      </w:r>
      <w:r w:rsidRPr="00F55611">
        <w:rPr>
          <w:lang w:val="en-US"/>
        </w:rPr>
        <w:t xml:space="preserve">; SCENES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id" : "ITEM-2", "itemData" : { "DOI" : "10.2166/ws.2012.027", "ISSN" : "16069749", "author" : [ { "dropping-particle" : "", "family" : "Fl\u00f6rke", "given" : "M.", "non-dropping-particle" : "", "parse-names" : false, "suffix" : "" }, { "dropping-particle" : "", "family" : "B\u00e4rlund", "given" : "I.", "non-dropping-particle" : "", "parse-names" : false, "suffix" : "" }, { "dropping-particle" : "", "family" : "Schneider", "given" : "C.", "non-dropping-particle" : "", "parse-names" : false, "suffix" : "" }, { "dropping-particle" : "", "family" : "Kynast", "given" : "E.", "non-dropping-particle" : "", "parse-names" : false, "suffix" : "" } ], "container-title" : "Water Science and Technology: Water Supply", "id" : "ITEM-2", "issue" : "5", "issued" : { "date-parts" : [ [ "2012" ] ] }, "page" : "563-572", "title" : "Pan-European freshwater resources in a changing environment: How will the Black Sea region develop?", "type" : "article-journal", "volume" : "12" }, "uris" : [ "http://www.mendeley.com/documents/?uuid=c0a94829-20cf-454c-8e3f-86fce4f3b21c" ] }, { "id" : "ITEM-3",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3", "issue" : "6", "issued" : { "date-parts" : [ [ "2013" ] ] }, "page" : "1407-1417", "title" : "European Scenario Studies on Future In-Stream Nutrient Concentrations", "type" : "article-journal", "volume" : "56" }, "uris" : [ "http://www.mendeley.com/documents/?uuid=65da3683-7634-47a0-9e13-b98fddac53f0" ] } ], "mendeley" : { "formattedCitation" : "(Fl\u00f6rke et al., 2012; Okruszko et al., 2011; Reder et al., 2013)", "plainTextFormattedCitation" : "(Fl\u00f6rke et al., 2012; Okruszko et al., 2011; Reder et al., 2013)", "previouslyFormattedCitation" : "(Fl\u00f6rke et al., 2012; Okruszko et al., 2011; Reder et al., 2013)" }, "properties" : {  }, "schema" : "https://github.com/citation-style-language/schema/raw/master/csl-citation.json" }</w:instrText>
      </w:r>
      <w:r w:rsidRPr="00F55611">
        <w:rPr>
          <w:lang w:val="en-US"/>
        </w:rPr>
        <w:fldChar w:fldCharType="separate"/>
      </w:r>
      <w:r w:rsidRPr="00F55611">
        <w:rPr>
          <w:lang w:val="en-US"/>
        </w:rPr>
        <w:t xml:space="preserve">(Flörke </w:t>
      </w:r>
      <w:r w:rsidR="000D7D89" w:rsidRPr="000D7D89">
        <w:rPr>
          <w:i/>
          <w:lang w:val="en-US"/>
        </w:rPr>
        <w:t>et al.</w:t>
      </w:r>
      <w:r w:rsidRPr="00F55611">
        <w:rPr>
          <w:lang w:val="en-US"/>
        </w:rPr>
        <w:t xml:space="preserve">, 2012; Okruszko </w:t>
      </w:r>
      <w:r w:rsidR="000D7D89" w:rsidRPr="000D7D89">
        <w:rPr>
          <w:i/>
          <w:lang w:val="en-US"/>
        </w:rPr>
        <w:t>et al.</w:t>
      </w:r>
      <w:r w:rsidRPr="00F55611">
        <w:rPr>
          <w:lang w:val="en-US"/>
        </w:rPr>
        <w:t xml:space="preserve">, 2011; Reder </w:t>
      </w:r>
      <w:r w:rsidR="000D7D89" w:rsidRPr="000D7D89">
        <w:rPr>
          <w:i/>
          <w:lang w:val="en-US"/>
        </w:rPr>
        <w:t>et al.</w:t>
      </w:r>
      <w:r w:rsidRPr="00F55611">
        <w:rPr>
          <w:lang w:val="en-US"/>
        </w:rPr>
        <w:t>, 2013)</w:t>
      </w:r>
      <w:r w:rsidRPr="00F55611">
        <w:rPr>
          <w:lang w:val="en-US"/>
        </w:rPr>
        <w:fldChar w:fldCharType="end"/>
      </w:r>
      <w:r w:rsidRPr="00F55611">
        <w:rPr>
          <w:lang w:val="en-US"/>
        </w:rPr>
        <w:t>.</w:t>
      </w:r>
    </w:p>
    <w:p w14:paraId="76442EBA" w14:textId="2FE023B6" w:rsidR="00AE389F" w:rsidRPr="00F55611" w:rsidRDefault="00AE389F" w:rsidP="00AE389F">
      <w:pPr>
        <w:rPr>
          <w:lang w:val="en-US"/>
        </w:rPr>
      </w:pPr>
      <w:r w:rsidRPr="00F55611">
        <w:rPr>
          <w:lang w:val="en-US"/>
        </w:rPr>
        <w:t xml:space="preserve">In most cases, the reviewed studies examined combinations of demographic, economic and technological drivers (approximately 60% of the studies; </w:t>
      </w:r>
      <w:r w:rsidRPr="00F55611">
        <w:rPr>
          <w:b/>
          <w:lang w:val="en-US"/>
        </w:rPr>
        <w:t>Figure 5.6</w:t>
      </w:r>
      <w:r w:rsidR="005D08FE">
        <w:rPr>
          <w:b/>
          <w:lang w:val="en-US"/>
        </w:rPr>
        <w:t xml:space="preserve"> </w:t>
      </w:r>
      <w:r w:rsidR="005D08FE" w:rsidRPr="005D08FE">
        <w:rPr>
          <w:lang w:val="en-US"/>
        </w:rPr>
        <w:t>C</w:t>
      </w:r>
      <w:r w:rsidRPr="00F55611">
        <w:rPr>
          <w:lang w:val="en-US"/>
        </w:rPr>
        <w:t xml:space="preserve">), or combined these drivers with climate change (more than 40% of studies), land use change (approximately 26% of the studies) or natural resource extraction (approximately 18%). This illustrates that the studies commonly built on the IPCC SRES scenarios, combining these categories of drivers, as the basis for further analysis (e.g. </w:t>
      </w:r>
      <w:r w:rsidRPr="00F55611">
        <w:rPr>
          <w:lang w:val="en-US"/>
        </w:rPr>
        <w:fldChar w:fldCharType="begin" w:fldLock="1"/>
      </w:r>
      <w:r w:rsidRPr="00F55611">
        <w:rPr>
          <w:lang w:val="en-US"/>
        </w:rPr>
        <w:instrText>ADDIN CSL_CITATION { "citationItems" : [ { "id" : "ITEM-1", "itemData" : { "DOI" : "10.1016/j.agee.2005.11.027", "ISBN" : "0167-8809", "ISSN" : "01678809", "abstract" : "This paper presents a range of future, spatially explicit, land use change scenarios for the EU15, Norway and Switzerland based on an interpretation of the global storylines of the Intergovernmental Panel on Climate Change (IPCC) that are presented in the special report on emissions scenarios (SRES). The methodology is based on a qualitative interpretation of the SRES storylines for the European region, an estimation of the aggregate totals of land use change using various land use change models and the allocation of these aggregate quantities in space using spatially explicit rules. The spatial patterns are further downscaled from a resolution of 10 min to 250 m using statistical downscaling procedures. The scenarios include the major land use/land cover classes urban, cropland, grassland and forest land as well as introducing new land use classes such as bioenergy crops. The scenario changes are most striking for the agricultural land uses, with large area declines resulting from assumptions about future crop yield development with respect to changes in the demand for agricultural commodities. Abandoned agricultural land is a consequence of these assumptions. Increases in urban areas (arising from population and economic change) are similar for each scenario, but the spatial patterns are very different. This reflects alternative assumptions about urban development processes. Forest land areas increase in all scenarios, although such changes will occur slowly and largely reflect assumed policy objectives. The scenarios also consider changes in protected areas (for conservation or recreation goals) and how these might provide a break on future land use change. The approach to estimate new protected areas is based in part on the use of models of species distribution and richness. All scenarios assume some increases in the area of bioenergy crops with some scenarios assuming a major development of this new land use. Several technical and conceptual difficulties in developing future land use change scenarios are discussed. These include the problems of the subjective nature of qualitative interpretations, the land use change models used in scenario development, the problem of validating future change scenarios, the quality of the observed baseline, and statistical downscaling techniques. ?? 2005 Elsevier B.V. All rights reserved.", "author" : [ { "dropping-particle" : "", "family" : "Rounsevell", "given" : "Mark D. A.", "non-dropping-particle" : "", "parse-names" : false, "suffix" : "" }, { "dropping-particle" : "", "family" : "Reginster", "given" : "I.", "non-dropping-particle" : "", "parse-names" : false, "suffix" : "" }, { "dropping-particle" : "", "family" : "Ara\u00fajo", "given" : "M. B.", "non-dropping-particle" : "", "parse-names" : false, "suffix" : "" }, { "dropping-particle" : "", "family" : "Carter", "given" : "T. R.", "non-dropping-particle" : "", "parse-names" : false, "suffix" : "" }, { "dropping-particle" : "", "family" : "Dendoncker", "given" : "N.", "non-dropping-particle" : "", "parse-names" : false, "suffix" : "" }, { "dropping-particle" : "", "family" : "Ewert", "given" : "F.", "non-dropping-particle" : "", "parse-names" : false, "suffix" : "" }, { "dropping-particle" : "", "family" : "House", "given" : "J. I.", "non-dropping-particle" : "", "parse-names" : false, "suffix" : "" }, { "dropping-particle" : "", "family" : "Kankaanp\u00e4\u00e4", "given" : "S.", "non-dropping-particle" : "", "parse-names" : false, "suffix" : "" }, { "dropping-particle" : "", "family" : "Leemans", "given" : "R.", "non-dropping-particle" : "", "parse-names" : false, "suffix" : "" }, { "dropping-particle" : "", "family" : "Metzger", "given" : "M. J.", "non-dropping-particle" : "", "parse-names" : false, "suffix" : "" }, { "dropping-particle" : "", "family" : "Schmit", "given" : "C.", "non-dropping-particle" : "", "parse-names" : false, "suffix" : "" }, { "dropping-particle" : "", "family" : "Smith", "given" : "P.", "non-dropping-particle" : "", "parse-names" : false, "suffix" : "" }, { "dropping-particle" : "", "family" : "Tuck", "given" : "G.", "non-dropping-particle" : "", "parse-names" : false, "suffix" : "" } ], "container-title" : "Agriculture, Ecosystems and Environment", "id" : "ITEM-1", "issue" : "1", "issued" : { "date-parts" : [ [ "2006" ] ] }, "page" : "57-68", "title" : "A coherent set of future land use change scenarios for Europe", "type" : "article-journal", "volume" : "114" }, "uris" : [ "http://www.mendeley.com/documents/?uuid=7f86a014-9515-4a58-b7f8-bc10615d4faf" ] }, { "id" : "ITEM-2", "itemData" : { "DOI" : "10.1016/j.agee.2005.11.026", "ISBN" : "1060-135X (Print)\\r1060-135X (Linking)", "ISSN" : "01678809", "PMID" : "7798727", "abstract" : "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 An ecosystem quality value was attributed to each farm type according to dose-effect relationships between pressure factors and biodiversity compared to the value for an undisturbed situation. The biodiversity in agricultural landscapes was then calculated as the average ecosystem quality multiplied by the relative area size of each farm type within a region. A similar method of attributing ecosystem quality values to other land-use types allowed comparison between different land-use types. Referring to the current situation, results indicate the lowest ecosystem quality values to be found in intensively used agricultural areas in lowlands (e.g. The Netherlands and northern France) and irrigation systems (e.g. Greece), whereas relatively high values are found in Spain and the New EU Member States. Scenario results show that for the A1 scenario (Global economy), the highest loss in ecosystem quality will take place in all regions in croplands and grasslands. The B2 scenario (Regional communities) provides the best opportunities to improve ecosystem quality of agricultural landscapes. In most scenarios, agricultural land is decreasing, while the remaining agricultural areas tend to be used more intensively. The negative impact of intensification on biodiversity is partly set off by (active or spontaneous) nature development on abandoned agricultural areas, but the overall trend seems to be generally negative. The strength of this methodology is that it provides a quick overview of land-use intensity change and biodiversity trends. Through the use of this farm-type level of analysis we have provided a good picture of the differences in land-use intensity and the related biodiversity between the EU regions and the sc\u2026", "author" : [ { "dropping-particle" : "", "family" : "Reidsma", "given" : "Pytrik", "non-dropping-particle" : "", "parse-names" : false, "suffix" : "" }, { "dropping-particle" : "", "family" : "Tekelenburg", "given" : "Tonnie", "non-dropping-particle" : "", "parse-names" : false, "suffix" : "" }, { "dropping-particle" : "", "family" : "Berg", "given" : "Maurits", "non-dropping-particle" : "Van Den", "parse-names" : false, "suffix" : "" }, { "dropping-particle" : "", "family" : "Alkemade", "given" : "Rob", "non-dropping-particle" : "", "parse-names" : false, "suffix" : "" } ], "container-title" : "Agriculture, Ecosystems and Environment", "id" : "ITEM-2", "issue" : "1", "issued" : { "date-parts" : [ [ "2006" ] ] }, "page" : "86-102", "title" : "Impacts of land-use change on biodiversity: An assessment of agricultural biodiversity in the European Union", "type" : "article-journal", "volume" : "114" }, "uris" : [ "http://www.mendeley.com/documents/?uuid=fb8b3e08-f25c-4465-b198-ab5abedf3930" ] }, { "id" : "ITEM-3", "itemData" : { "DOI" : "10.1016/j.envpol.2010.11.023", "ISBN" : "0269-7491", "ISSN" : "02697491", "PMID" : "21163561", "abstract" : "We modelled the combined effects of past and expected future changes in climate and nitrogen deposition on tree carbon sequestration by European forests for the period 1900-2050. Two scenarios for deposition (current legislation and maximum technically feasible reductions) and two climate scenarios (no change and SRES A1 scenario) were used. Furthermore, the possible limitation of forest growth by calcium, magnesium, potassium and phosphorus is investigated. The area and age structure of the forests was assumed to stay constant to observations during the period 1970-1990. Under these assumptions, the simulations show that the change in forest growth and carbon sequestration in the past is dominated by changes in nitrogen deposition, while climate change is the major driver for future carbon sequestration. However, its impact is reduced by nitrogen availability. Furthermore, limitations in base cations, especially magnesium, and in phosphorus may significantly affect predicted growth in the future. \u00a9 2010 Published by Elsevier Ltd.", "author" : [ { "dropping-particle" : "", "family" : "Vries", "given" : "Wim", "non-dropping-particle" : "De", "parse-names" : false, "suffix" : "" }, { "dropping-particle" : "", "family" : "Posch", "given" : "Maximilian", "non-dropping-particle" : "", "parse-names" : false, "suffix" : "" } ], "container-title" : "Environmental Pollution", "id" : "ITEM-3", "issue" : "10", "issued" : { "date-parts" : [ [ "2011" ] ] }, "note" : "NULL", "page" : "2289-2299", "publisher" : "Elsevier Ltd", "title" : "Modelling the impact of nitrogen deposition, climate change and nutrient limitations on tree carbon sequestration in Europe for the period 1900-2050", "type" : "article-journal", "volume" : "159" }, "uris" : [ "http://www.mendeley.com/documents/?uuid=d7b1b090-bd24-45ca-87f8-82e87780b354" ] }, { "id" : "ITEM-4", "itemData" : { "DOI" : "10.1016/j.envsoft.2013.02.011", "ISBN" : "13648152", "ISSN" : "13648152", "abstract" : "Current LUCC research employs scenario-based analysis to explore possible future trends and impacts by defining a coherent set of plausible future socio-economic development pathways. Typically, computational models are therein used to interpret qualitative future storylines in terms of quantitative future changes. This paper addresses these challenges and illustrates some of the advantages of a scenario-based approach using an Agent-Based Model (ABM). Storylines are shown to be useful in integrate a broad variety of knowledge sources, such as subjective expert judgement and results from other (integrative) models, which rely on a similar set of assumptions about the future. The advantages of ABMs are demonstrated for interpreting future scenarios in the context of spatial and temporal variations in socio-ecological outcomes based on heterogeneous individual behaviour. For example, ABMs are shown to enable potential hotspots of future development and LUCC to be identified. Furthermore, a procedure is presented for downscaling and interpreting storylines from general qualitative trends to local quantitative parameters within an ABM framework. This framework is applied to the Municipality of Koper, Slovenia, where the future impacts of LUCC on the loss of agricultural land and residential quality-of-life are simulated. The results are compared to a \u201cbusiness-as-usual\u201d baseline and it is shown that industrial and commercial development has the greatest impact on the loss of high quality agricultural land across all scenarios. Furthermore, the model indicates an increase in inequality in the perceived quality-of-life of residential households, with new households achieving higher quality-of-life than existing residents.", "author" : [ { "dropping-particle" : "", "family" : "Murray-Rust", "given" : "Dave", "non-dropping-particle" : "", "parse-names" : false, "suffix" : "" }, { "dropping-particle" : "", "family" : "Rieser", "given" : "Verena", "non-dropping-particle" : "", "parse-names" : false, "suffix" : "" }, { "dropping-particle" : "", "family" : "Robinson", "given" : "Derek T.", "non-dropping-particle" : "", "parse-names" : false, "suffix" : "" }, { "dropping-particle" : "", "family" : "Mili\u010di\u010d", "given" : "Vesna", "non-dropping-particle" : "", "parse-names" : false, "suffix" : "" }, { "dropping-particle" : "", "family" : "Rounsevell", "given" : "Mark D. A.", "non-dropping-particle" : "", "parse-names" : false, "suffix" : "" } ], "container-title" : "Environmental Modelling &amp; Software", "id" : "ITEM-4", "issued" : { "date-parts" : [ [ "2013" ] ] }, "page" : "75-89", "title" : "Agent-based modelling of land use dynamics and residential quality of life for future scenarios", "type" : "article-journal", "volume" : "46" }, "uris" : [ "http://www.mendeley.com/documents/?uuid=26307e5f-315d-44e5-88b7-6f49565ac333" ] } ], "mendeley" : { "formattedCitation" : "(De Vries &amp; Posch, 2011; Murray-Rust, Rieser, Robinson, Mili\u010di\u010d, &amp; Rounsevell, 2013; Reidsma, Tekelenburg, Van Den Berg, &amp; Alkemade, 2006; Rounsevell et al., 2006)", "plainTextFormattedCitation" : "(De Vries &amp; Posch, 2011; Murray-Rust, Rieser, Robinson, Mili\u010di\u010d, &amp; Rounsevell, 2013; Reidsma, Tekelenburg, Van Den Berg, &amp; Alkemade, 2006; Rounsevell et al., 2006)", "previouslyFormattedCitation" : "(De Vries &amp; Posch, 2011; Murray-Rust, Rieser, Robinson, Mili\u010di\u010d, &amp; Rounsevell, 2013; Reidsma, Tekelenburg, Van Den Berg, &amp; Alkemade, 2006; Rounsevell et al., 2006)" }, "properties" : {  }, "schema" : "https://github.com/citation-style-language/schema/raw/master/csl-citation.json" }</w:instrText>
      </w:r>
      <w:r w:rsidRPr="00F55611">
        <w:rPr>
          <w:lang w:val="en-US"/>
        </w:rPr>
        <w:fldChar w:fldCharType="separate"/>
      </w:r>
      <w:r w:rsidRPr="00F55611">
        <w:rPr>
          <w:lang w:val="en-US"/>
        </w:rPr>
        <w:t>De Vries &amp; Posch, 2011; Murray-Rust</w:t>
      </w:r>
      <w:r>
        <w:rPr>
          <w:lang w:val="en-US"/>
        </w:rPr>
        <w:t xml:space="preserve"> </w:t>
      </w:r>
      <w:r w:rsidR="000D7D89" w:rsidRPr="000D7D89">
        <w:rPr>
          <w:i/>
          <w:lang w:val="en-US"/>
        </w:rPr>
        <w:t>et al.</w:t>
      </w:r>
      <w:r w:rsidRPr="00F55611">
        <w:rPr>
          <w:lang w:val="en-US"/>
        </w:rPr>
        <w:t>, 2013; Reidsma</w:t>
      </w:r>
      <w:r>
        <w:rPr>
          <w:lang w:val="en-US"/>
        </w:rPr>
        <w:t xml:space="preserve"> </w:t>
      </w:r>
      <w:r w:rsidR="000D7D89" w:rsidRPr="000D7D89">
        <w:rPr>
          <w:i/>
          <w:lang w:val="en-US"/>
        </w:rPr>
        <w:t>et al.</w:t>
      </w:r>
      <w:r w:rsidRPr="00F55611">
        <w:rPr>
          <w:lang w:val="en-US"/>
        </w:rPr>
        <w:t xml:space="preserve">, 2006; Rounsevell </w:t>
      </w:r>
      <w:r w:rsidR="000D7D89" w:rsidRPr="000D7D89">
        <w:rPr>
          <w:i/>
          <w:lang w:val="en-US"/>
        </w:rPr>
        <w:t>et al.</w:t>
      </w:r>
      <w:r w:rsidRPr="00F55611">
        <w:rPr>
          <w:lang w:val="en-US"/>
        </w:rPr>
        <w:t>, 2006)</w:t>
      </w:r>
      <w:r w:rsidRPr="00F55611">
        <w:rPr>
          <w:lang w:val="en-US"/>
        </w:rPr>
        <w:fldChar w:fldCharType="end"/>
      </w:r>
      <w:r w:rsidRPr="00F55611">
        <w:rPr>
          <w:lang w:val="en-US"/>
        </w:rPr>
        <w:t xml:space="preserve">. The newer IPCC </w:t>
      </w:r>
      <w:r w:rsidRPr="001F42ED">
        <w:rPr>
          <w:lang w:val="en-US"/>
        </w:rPr>
        <w:t>shared socioeconomic pathways</w:t>
      </w:r>
      <w:r w:rsidRPr="00F55611">
        <w:rPr>
          <w:i/>
          <w:lang w:val="en-US"/>
        </w:rPr>
        <w:t xml:space="preserve"> </w:t>
      </w:r>
      <w:r w:rsidRPr="00F55611">
        <w:rPr>
          <w:lang w:val="en-US"/>
        </w:rPr>
        <w:t xml:space="preserve">(SSPs) </w:t>
      </w:r>
      <w:r w:rsidRPr="00F55611">
        <w:rPr>
          <w:lang w:val="en-US"/>
        </w:rPr>
        <w:fldChar w:fldCharType="begin" w:fldLock="1"/>
      </w:r>
      <w:r w:rsidRPr="00F55611">
        <w:rPr>
          <w:lang w:val="en-US"/>
        </w:rPr>
        <w:instrText>ADDIN CSL_CITATION { "citationItems" : [ { "id" : "ITEM-1",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1",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mendeley" : { "formattedCitation" : "(O\u2019Neill et al., 2015)", "plainTextFormattedCitation" : "(O\u2019Neill et al., 2015)", "previouslyFormattedCitation" : "(O\u2019Neill et al., 2015)" }, "properties" : {  }, "schema" : "https://github.com/citation-style-language/schema/raw/master/csl-citation.json" }</w:instrText>
      </w:r>
      <w:r w:rsidRPr="00F55611">
        <w:rPr>
          <w:lang w:val="en-US"/>
        </w:rPr>
        <w:fldChar w:fldCharType="separate"/>
      </w:r>
      <w:r w:rsidRPr="00F55611">
        <w:rPr>
          <w:lang w:val="en-US"/>
        </w:rPr>
        <w:t xml:space="preserve">(O’Neill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hich focus on a similar set of drivers, were applied to a more limited extent due to their recent finalization (e.g. </w:t>
      </w:r>
      <w:r w:rsidRPr="00F55611">
        <w:rPr>
          <w:lang w:val="en-US"/>
        </w:rPr>
        <w:fldChar w:fldCharType="begin" w:fldLock="1"/>
      </w:r>
      <w:r w:rsidRPr="00F55611">
        <w:rPr>
          <w:lang w:val="en-US"/>
        </w:rPr>
        <w:instrText>ADDIN CSL_CITATION { "citationItems" : [ { "id" : "ITEM-1", "itemData" : { "DOI" : "10.1016/j.gloenvcha.2016.10.002", "ISSN" : "09593780", "author" : [ { "dropping-particle" : "", "family" : "Popp", "given" : "Alexander", "non-dropping-particle" : "", "parse-names" : false, "suffix" : "" }, { "dropping-particle" : "", "family" : "Calvin", "given" : "Katherine", "non-dropping-particle" : "", "parse-names" : false, "suffix" : "" }, { "dropping-particle" : "", "family" : "Fujimori", "given" : "Shinichir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Bodirsky", "given" : "Benjamin Leon", "non-dropping-particle" : "", "parse-names" : false, "suffix" : "" }, { "dropping-particle" : "", "family" : "Dietrich", "given" : "Jan Philipp", "non-dropping-particle" : "", "parse-names" : false, "suffix" : "" }, { "dropping-particle" : "", "family" : "Doelmann", "given" : "Jonathan C.", "non-dropping-particle" : "", "parse-names" : false, "suffix" : "" }, { "dropping-particle" : "", "family" : "Gusti", "given" : "Mykola", "non-dropping-particle" : "", "parse-names" : false, "suffix" : "" }, { "dropping-particle" : "", "family" : "Hasegawa", "given" : "Tomoko", "non-dropping-particle" : "", "parse-names" : false, "suffix" : "" }, { "dropping-particle" : "", "family" : "Kyle", "given" : "Page",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kahashi", "given" : "Kiyoshi", "non-dropping-particle" : "", "parse-names" : false, "suffix" : "" }, { "dropping-particle" : "", "family" : "Valin", "given" : "Hugo", "non-dropping-particle" : "", "parse-names" : false, "suffix" : "" }, { "dropping-particle" : "", "family" : "Waldhoff", "given" : "Stephanie", "non-dropping-particle" : "", "parse-names" : false, "suffix" : "" }, { "dropping-particle" : "", "family" : "Weindl", "given" : "Isabelle", "non-dropping-particle" : "", "parse-names" : false, "suffix" : "" }, { "dropping-particle" : "", "family" : "Wise", "given" : "Marshall", "non-dropping-particle" : "", "parse-names" : false, "suffix" : "" }, { "dropping-particle" : "", "family" : "Kriegler", "given" : "Elmar", "non-dropping-particle" : "", "parse-names" : false, "suffix" : "" }, { "dropping-particle" : "", "family" : "Lotze-Campen", "given" : "Hermann", "non-dropping-particle" : "", "parse-names" : false, "suffix" : "" }, { "dropping-particle" : "", "family" : "Fricko", "given" : "Oliver", "non-dropping-particle" : "", "parse-names" : false, "suffix" : "" }, { "dropping-particle" : "", "family" : "Riahi", "given" : "Keywan", "non-dropping-particle" : "", "parse-names" : false, "suffix" : "" }, { "dropping-particle" : "van", "family" : "Vuuren", "given" : "Detlef P.", "non-dropping-particle" : "", "parse-names" : false, "suffix" : "" } ], "container-title" : "Global Environmental Change", "id" : "ITEM-1", "issued" : { "date-parts" : [ [ "2017", "1" ] ] }, "note" : "NULL", "page" : "331-345", "title" : "Land-use futures in the shared socio-economic pathways", "type" : "article-journal", "volume" : "42" }, "uris" : [ "http://www.mendeley.com/documents/?uuid=77fe4b85-3a4d-36ef-bcf2-78a7da662b8c"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 ] }, "note" : "NULL", "page" : "153-168", "title" : "The Shared Socioeconomic Pathways and their energy, land use, and greenhouse gas emissions implications: An overview", "type" : "article-journal", "volume" : "42" }, "uris" : [ "http://www.mendeley.com/documents/?uuid=503dd9c0-062f-31e1-a6dd-70123d4e8c01" ] }, { "id" : "ITEM-3", "itemData" : { "DOI" : "10.1016/j.ecoser.2016.12.003", "ISSN" : "22120416", "abstract" : "The uncertain effects of climatic change and changing demands for ecosystem services on the distribution of forests and their levels of service provision require assessments of future land-use change, ecosystem service provision, and how ecosystem service demands may be met. We present CRAFTY-Sweden, an agent-based, land-use model that incorporates land owner behaviour and decision-making in modelling future ecosystem service provision in the Swedish forestry sector. Future changes were simulated under scenarios of socio-economic and climatic change between 2010 and 2100. The simulations indicate that the influence of climatic change (on land productivities) may be less important than that of socio-economic change or behavioural differences. Simulations further demonstrate that the variability in land owner and societal behaviour has a substantial role in determining the direction and impact of land-use change. The results indicate a sizeable increase in timber harvesting in coming decades, which together with a substantial decoupling between supply and demand for forest ecosystem services highlights the challenge of continuously meeting demands for ecosystem services over long periods of time. There is a clear need for model applications of this kind to better understand the variation in ecosystem service provision in the forestry sector, and other associated land-use changes.", "author" : [ { "dropping-particle" : "", "family" : "Blanco", "given" : "Victor", "non-dropping-particle" : "", "parse-names" : false, "suffix" : "" }, { "dropping-particle" : "", "family" : "Holzhauer", "given" : "Sascha", "non-dropping-particle" : "", "parse-names" : false, "suffix" : "" }, { "dropping-particle" : "", "family" : "Brown", "given" : "Calum", "non-dropping-particle" : "", "parse-names" : false, "suffix" : "" }, { "dropping-particle" : "", "family" : "Lagergren", "given" : "Fredrik", "non-dropping-particle" : "", "parse-names" : false, "suffix" : "" }, { "dropping-particle" : "", "family" : "Vulturius", "given" : "Gregor", "non-dropping-particle" : "", "parse-names" : false, "suffix" : "" }, { "dropping-particle" : "", "family" : "Lindeskog", "given" : "Mats", "non-dropping-particle" : "", "parse-names" : false, "suffix" : "" }, { "dropping-particle" : "", "family" : "Rounsevell", "given" : "Mark D. A.", "non-dropping-particle" : "", "parse-names" : false, "suffix" : "" } ], "container-title" : "Ecosystem Services", "id" : "ITEM-3", "issued" : { "date-parts" : [ [ "2017" ] ] }, "page" : "174-208", "title" : "The effect of forest owner decision-making, climatic change and societal demands on land-use change and ecosystem service provision in Sweden", "type" : "article-journal", "volume" : "23" }, "uris" : [ "http://www.mendeley.com/documents/?uuid=1f355f76-1e59-4452-86c1-005bd8d974ba" ] } ], "mendeley" : { "formattedCitation" : "(Blanco et al., 2017; Popp et al., 2017; Riahi et al., 2017)", "plainTextFormattedCitation" : "(Blanco et al., 2017; Popp et al., 2017; Riahi et al., 2017)", "previouslyFormattedCitation" : "(Blanco et al., 2017; Popp et al., 2017; Riahi et al., 2017)" }, "properties" : {  }, "schema" : "https://github.com/citation-style-language/schema/raw/master/csl-citation.json" }</w:instrText>
      </w:r>
      <w:r w:rsidRPr="00F55611">
        <w:rPr>
          <w:lang w:val="en-US"/>
        </w:rPr>
        <w:fldChar w:fldCharType="separate"/>
      </w:r>
      <w:r w:rsidRPr="00F55611">
        <w:rPr>
          <w:lang w:val="en-US"/>
        </w:rPr>
        <w:t xml:space="preserve">Blanco </w:t>
      </w:r>
      <w:r w:rsidR="000D7D89" w:rsidRPr="000D7D89">
        <w:rPr>
          <w:i/>
          <w:lang w:val="en-US"/>
        </w:rPr>
        <w:t>et al.</w:t>
      </w:r>
      <w:r w:rsidRPr="00F55611">
        <w:rPr>
          <w:lang w:val="en-US"/>
        </w:rPr>
        <w:t xml:space="preserve">, 2017; Popp </w:t>
      </w:r>
      <w:r w:rsidR="000D7D89" w:rsidRPr="000D7D89">
        <w:rPr>
          <w:i/>
          <w:lang w:val="en-US"/>
        </w:rPr>
        <w:t>et al.</w:t>
      </w:r>
      <w:r w:rsidRPr="00F55611">
        <w:rPr>
          <w:lang w:val="en-US"/>
        </w:rPr>
        <w:t xml:space="preserve">, 2017; Riahi </w:t>
      </w:r>
      <w:r w:rsidR="000D7D89" w:rsidRPr="000D7D89">
        <w:rPr>
          <w:i/>
          <w:lang w:val="en-US"/>
        </w:rPr>
        <w:t>et al.</w:t>
      </w:r>
      <w:r w:rsidRPr="00F55611">
        <w:rPr>
          <w:lang w:val="en-US"/>
        </w:rPr>
        <w:t>, 2017)</w:t>
      </w:r>
      <w:r w:rsidRPr="00F55611">
        <w:rPr>
          <w:lang w:val="en-US"/>
        </w:rPr>
        <w:fldChar w:fldCharType="end"/>
      </w:r>
      <w:r w:rsidRPr="00F55611">
        <w:rPr>
          <w:lang w:val="en-US"/>
        </w:rPr>
        <w:t>.</w:t>
      </w:r>
    </w:p>
    <w:p w14:paraId="30C19A92" w14:textId="43DD508F" w:rsidR="00AE389F" w:rsidRPr="00F55611" w:rsidRDefault="00AE389F" w:rsidP="00AE389F">
      <w:pPr>
        <w:tabs>
          <w:tab w:val="left" w:pos="6663"/>
        </w:tabs>
        <w:rPr>
          <w:lang w:val="en-US"/>
        </w:rPr>
      </w:pPr>
      <w:r w:rsidRPr="00F55611">
        <w:rPr>
          <w:lang w:val="en-US"/>
        </w:rPr>
        <w:t xml:space="preserve">Among cultural drivers, the impact of diet (including the degree of meat consumption or food origin) was commonly examined, e.g. on greenhouse gas emissions </w:t>
      </w:r>
      <w:r w:rsidRPr="00F55611">
        <w:rPr>
          <w:lang w:val="en-US"/>
        </w:rPr>
        <w:fldChar w:fldCharType="begin" w:fldLock="1"/>
      </w:r>
      <w:r w:rsidRPr="00F55611">
        <w:rPr>
          <w:lang w:val="en-US"/>
        </w:rPr>
        <w:instrText>ADDIN CSL_CITATION { "citationItems" : [ { "id" : "ITEM-1", "itemData" : { "DOI" : "10.1186/2192-0567-1-6", "ISSN" : "2192-0567", "abstract" : "Recent scientific investigations have revealed a correlation between nutrition habits and the environmental impacts of agriculture. So, it is obviously worthwhile to study what effects a change in diet has on land use patterns, energy demand, and greenhouse gas emissions of agricultural production. This study calculates the amount of energy and emission savings as well as changes in land use that would result from different scenarios underlying a change in diet.", "author" : [ { "dropping-particle" : "", "family" : "Fazeni", "given" : "Karin", "non-dropping-particle" : "", "parse-names" : false, "suffix" : "" }, { "dropping-particle" : "", "family" : "Steinm\u00fcller", "given" : "Horst", "non-dropping-particle" : "", "parse-names" : false, "suffix" : "" } ], "container-title" : "Energy, Sustainability and Society", "id" : "ITEM-1", "issue" : "1", "issued" : { "date-parts" : [ [ "2011" ] ] }, "page" : "6", "title" : "Impact of changes in diet on the availability of land, energy demand, and greenhouse gas emissions of agriculture", "type" : "article-journal", "volume" : "1" }, "uris" : [ "http://www.mendeley.com/documents/?uuid=ae34ce09-483d-4a6b-976a-08e68cbefce1" ] }, { "id" : "ITEM-2", "itemData" : { "DOI" : "10.1007/s10584-008-9534-6", "ISBN" : "0165-0009", "ISSN" : "01650009", "abstract" : "Climate changemitigation policies tend to focus on the energy sector, while the livestock sector receives surprisingly little attention, despite the fact that it ac- counts for 18% of the greenhouse gas emissions and for 80% of total anthropogenic land use. From a dietary perspective, new insights in the adverse health effects of beef and pork have lead to a revision of meat consumption recommendations.Here, we explored the potential impact of dietary changes on achieving ambitious climate stabilization levels. By using an integrated assessmentmodel, we found a global food transition to less meat, or even a complete switch to plant-based protein food to have a dramatic effect on land use. Up to 2,700 Mha of pasture and 100 Mha of cropland could be abandoned, resulting in a large carbon uptake from regrowing vegetation. Additionally,methane and nitrous oxide emission would be reduced substantially.A global transition to a lowmeat-diet as recommended for health reasons would reduce the mitigation costs to achieve a 450 ppm CO2-eq. stabilisation target by about 50% in 2050 compared to the reference case. Dietary changes could therefore not only create substantial benefits for human health and global land use, but can also play an important role in future climate changemitigation policies.", "author" : [ { "dropping-particle" : "", "family" : "Stehfest", "given" : "Elke", "non-dropping-particle" : "", "parse-names" : false, "suffix" : "" }, { "dropping-particle" : "", "family" : "Bouwman", "given" : "Lex", "non-dropping-particle" : "", "parse-names" : false, "suffix" : "" }, { "dropping-particle" : "", "family" : "Vuuren", "given" : "Detlef P.", "non-dropping-particle" : "Van", "parse-names" : false, "suffix" : "" }, { "dropping-particle" : "", "family" : "Elzen", "given" : "Michel G J", "non-dropping-particle" : "Den", "parse-names" : false, "suffix" : "" }, { "dropping-particle" : "", "family" : "Eickhout", "given" : "Bas", "non-dropping-particle" : "", "parse-names" : false, "suffix" : "" }, { "dropping-particle" : "", "family" : "Kabat", "given" : "Pavel", "non-dropping-particle" : "", "parse-names" : false, "suffix" : "" } ], "container-title" : "Climatic Change", "id" : "ITEM-2", "issue" : "1-2", "issued" : { "date-parts" : [ [ "2009" ] ] }, "note" : "NULL", "page" : "83-102", "title" : "Climate benefits of changing diet", "type" : "article-journal", "volume" : "95" }, "uris" : [ "http://www.mendeley.com/documents/?uuid=af19c976-a88f-4adf-8553-0aff76701600" ] } ], "mendeley" : { "formattedCitation" : "(Fazeni &amp; Steinm\u00fcller, 2011; Stehfest et al., 2009)", "plainTextFormattedCitation" : "(Fazeni &amp; Steinm\u00fcller, 2011; Stehfest et al., 2009)", "previouslyFormattedCitation" : "(Fazeni &amp; Steinm\u00fcller, 2011; Stehfest et al., 2009)" }, "properties" : {  }, "schema" : "https://github.com/citation-style-language/schema/raw/master/csl-citation.json" }</w:instrText>
      </w:r>
      <w:r w:rsidRPr="00F55611">
        <w:rPr>
          <w:lang w:val="en-US"/>
        </w:rPr>
        <w:fldChar w:fldCharType="separate"/>
      </w:r>
      <w:r w:rsidRPr="00F55611">
        <w:rPr>
          <w:lang w:val="en-US"/>
        </w:rPr>
        <w:t xml:space="preserve">(Fazeni &amp; Steinmüller, 2011; Stehfest </w:t>
      </w:r>
      <w:r w:rsidR="000D7D89" w:rsidRPr="000D7D89">
        <w:rPr>
          <w:i/>
          <w:lang w:val="en-US"/>
        </w:rPr>
        <w:t>et al.</w:t>
      </w:r>
      <w:r w:rsidRPr="00F55611">
        <w:rPr>
          <w:lang w:val="en-US"/>
        </w:rPr>
        <w:t>, 2009)</w:t>
      </w:r>
      <w:r w:rsidRPr="00F55611">
        <w:rPr>
          <w:lang w:val="en-US"/>
        </w:rPr>
        <w:fldChar w:fldCharType="end"/>
      </w:r>
      <w:r w:rsidRPr="00F55611">
        <w:rPr>
          <w:lang w:val="en-US"/>
        </w:rPr>
        <w:t xml:space="preserve">, water use </w:t>
      </w:r>
      <w:r w:rsidRPr="00F55611">
        <w:rPr>
          <w:lang w:val="en-US"/>
        </w:rPr>
        <w:fldChar w:fldCharType="begin" w:fldLock="1"/>
      </w:r>
      <w:r w:rsidRPr="00F55611">
        <w:rPr>
          <w:lang w:val="en-US"/>
        </w:rPr>
        <w:instrText>ADDIN CSL_CITATION { "citationItems" : [ { "id" : "ITEM-1", "itemData" : { "DOI" : "10.1016/j.ecolind.2013.02.020", "ISBN" : "1470-160X", "ISSN" : "1470160X", "PMID" : "23306261", "abstract" : "In this paper, the EU28 (EU27 and Croatia) water footprint of consumption (WFcons) for different diets is analysed: the current diet (REF, period 1996-2005), a healthy diet (DGE), a vegetarian (VEG) and combined (COM) diet. By far the largest fraction of the total WFcons (4815 lcd) relates to the consumption of edible agricultural goods (84%). The average EU28 diet is characterised by a too high energy intake and a too high ratio of animal to vegetal protein intake. For a healthy diet, the intake of some product groups should be reduced (sugar, crop oils, meat and animal fats) and of other product groups increased (vegetables and fruit). Especially the consumption of animal products accounts for high WF amounts. The three alternative diets result in a substantial reduction (-974 lcd or -23% for DGE, -1292 lcd or -30% for COM, -1611 lcd or -38% for VEG) of the WFcons for agricultural products with respect to the existing situation (REF, 4265 lcd). The reduction in meat intake contributes most to the WF reduction. Each of the specific WF components (green, blue and grey) shows a reduction similar to the observed reduction in the total WFcons. Regarding the total WFcons (green, blue and grey WFcons) as well as the WFcons without the grey WF component (green + blue WFcons) for agricultural products, the EU28 shifts from net virtual water (VW) importer for the REF and DGE diets to net exporter for the COM and VEG diets. \u00a9 2013 Elsevier Ltd.", "author" : [ { "dropping-particle" : "", "family" : "Vanham", "given" : "D.", "non-dropping-particle" : "", "parse-names" : false, "suffix" : "" }, { "dropping-particle" : "", "family" : "Mekonnen", "given" : "M. M.", "non-dropping-particle" : "", "parse-names" : false, "suffix" : "" }, { "dropping-particle" : "", "family" : "Hoekstra", "given" : "A. Y.", "non-dropping-particle" : "", "parse-names" : false, "suffix" : "" } ], "container-title" : "Ecological Indicators", "id" : "ITEM-1", "issued" : { "date-parts" : [ [ "2013" ] ] }, "page" : "1-8", "publisher" : "Elsevier Ltd", "title" : "The water footprint of the EU for different diets", "type" : "article-journal", "volume" : "32" }, "uris" : [ "http://www.mendeley.com/documents/?uuid=1dd6b109-25b5-4592-95da-3ee4142b6df1" ] } ], "mendeley" : { "formattedCitation" : "(Vanham, Mekonnen, &amp; Hoekstra, 2013)", "plainTextFormattedCitation" : "(Vanham, Mekonnen, &amp; Hoekstra, 2013)", "previouslyFormattedCitation" : "(Vanham, Mekonnen, &amp; Hoekstra, 2013)" }, "properties" : {  }, "schema" : "https://github.com/citation-style-language/schema/raw/master/csl-citation.json" }</w:instrText>
      </w:r>
      <w:r w:rsidRPr="00F55611">
        <w:rPr>
          <w:lang w:val="en-US"/>
        </w:rPr>
        <w:fldChar w:fldCharType="separate"/>
      </w:r>
      <w:r w:rsidRPr="00F55611">
        <w:rPr>
          <w:lang w:val="en-US"/>
        </w:rPr>
        <w:t>(Vanham</w:t>
      </w:r>
      <w:r>
        <w:rPr>
          <w:lang w:val="en-US"/>
        </w:rPr>
        <w:t xml:space="preserve"> </w:t>
      </w:r>
      <w:r w:rsidR="000D7D89" w:rsidRPr="000D7D89">
        <w:rPr>
          <w:i/>
          <w:lang w:val="en-US"/>
        </w:rPr>
        <w:t>et al.</w:t>
      </w:r>
      <w:r w:rsidRPr="00F55611">
        <w:rPr>
          <w:lang w:val="en-US"/>
        </w:rPr>
        <w:t>, 2013)</w:t>
      </w:r>
      <w:r w:rsidRPr="00F55611">
        <w:rPr>
          <w:lang w:val="en-US"/>
        </w:rPr>
        <w:fldChar w:fldCharType="end"/>
      </w:r>
      <w:r w:rsidRPr="00F55611">
        <w:rPr>
          <w:lang w:val="en-US"/>
        </w:rPr>
        <w:t xml:space="preserve">, nutrient emissions </w:t>
      </w:r>
      <w:r w:rsidRPr="00F55611">
        <w:rPr>
          <w:lang w:val="en-US"/>
        </w:rPr>
        <w:fldChar w:fldCharType="begin" w:fldLock="1"/>
      </w:r>
      <w:r w:rsidRPr="00F55611">
        <w:rPr>
          <w:lang w:val="en-US"/>
        </w:rPr>
        <w:instrText>ADDIN CSL_CITATION { "citationItems" : [ { "id" : "ITEM-1", "itemData" : { "DOI" : "10.1016/j.agsy.2015.01.006", "ISSN" : "0308521X", "abstract" : "Health recommendations clearly show that in Austria and other highly developed countries less animal and more plant based food should be consumed. A meat based diet is held responsible for a number of environmental problems. We explore the impacts on nutrient fluxes (nitrogen and phosphorus) and land use as the result of a change from a meat based diet to a healthier balanced diet consisting of less animal based products and more plant based food in Austria. We use a detailed material flow analysis and the nutrient emissions model MONERIS in combination with scenarios. The scenarios address differing farming methods, varying trade options and different use of potentially available agricultural area. Our findings show that overall, a shift to a healthy balanced diet leads to less land being used for agricultural production (-30%), less resource consumption (20% to 25% less phosphorus) and lower transfer of nutrients from agriculture into the environment compared to the reference situation. Total emissions of nitrogen and phosphorus into water decrease (between 15% and 11% for nitrogen and by 5% to 6% for phosphorus) and nitrogen concentrations in groundwater change substantially depending on the intensity of farming assumed by different scenarios.", "author" : [ { "dropping-particle" : "", "family" : "Thaler", "given" : "S.", "non-dropping-particle" : "", "parse-names" : false, "suffix" : "" }, { "dropping-particle" : "", "family" : "Zessner", "given" : "M.", "non-dropping-particle" : "", "parse-names" : false, "suffix" : "" }, { "dropping-particle" : "", "family" : "Weigl", "given" : "M.", "non-dropping-particle" : "", "parse-names" : false, "suffix" : "" }, { "dropping-particle" : "", "family" : "Rechberger", "given" : "H.", "non-dropping-particle" : "", "parse-names" : false, "suffix" : "" }, { "dropping-particle" : "", "family" : "Schilling", "given" : "K.", "non-dropping-particle" : "", "parse-names" : false, "suffix" : "" }, { "dropping-particle" : "", "family" : "Kroiss", "given" : "H.", "non-dropping-particle" : "", "parse-names" : false, "suffix" : "" } ], "container-title" : "Agricultural Systems", "id" : "ITEM-1", "issued" : { "date-parts" : [ [ "2015" ] ] }, "page" : "14-29", "publisher" : "Elsevier Ltd", "title" : "Possible implications of dietary changes on nutrient fluxes, environment and land use in Austria", "type" : "article-journal", "volume" : "136" }, "uris" : [ "http://www.mendeley.com/documents/?uuid=caab71ad-dd1a-4bbe-b074-a9e0232ecd4b" ] } ], "mendeley" : { "formattedCitation" : "(Thaler et al., 2015)", "plainTextFormattedCitation" : "(Thaler et al., 2015)", "previouslyFormattedCitation" : "(Thaler et al., 2015)" }, "properties" : {  }, "schema" : "https://github.com/citation-style-language/schema/raw/master/csl-citation.json" }</w:instrText>
      </w:r>
      <w:r w:rsidRPr="00F55611">
        <w:rPr>
          <w:lang w:val="en-US"/>
        </w:rPr>
        <w:fldChar w:fldCharType="separate"/>
      </w:r>
      <w:r w:rsidRPr="00F55611">
        <w:rPr>
          <w:lang w:val="en-US"/>
        </w:rPr>
        <w:t xml:space="preserve">(Thaler </w:t>
      </w:r>
      <w:r w:rsidR="000D7D89" w:rsidRPr="000D7D89">
        <w:rPr>
          <w:i/>
          <w:lang w:val="en-US"/>
        </w:rPr>
        <w:t>et al.</w:t>
      </w:r>
      <w:r w:rsidRPr="00F55611">
        <w:rPr>
          <w:lang w:val="en-US"/>
        </w:rPr>
        <w:t>, 2015)</w:t>
      </w:r>
      <w:r w:rsidRPr="00F55611">
        <w:rPr>
          <w:lang w:val="en-US"/>
        </w:rPr>
        <w:fldChar w:fldCharType="end"/>
      </w:r>
      <w:r w:rsidRPr="00F55611">
        <w:rPr>
          <w:lang w:val="en-US"/>
        </w:rPr>
        <w:t xml:space="preserve"> and land use change </w:t>
      </w:r>
      <w:r w:rsidRPr="00F55611">
        <w:rPr>
          <w:lang w:val="en-US"/>
        </w:rPr>
        <w:fldChar w:fldCharType="begin" w:fldLock="1"/>
      </w:r>
      <w:r w:rsidRPr="00F55611">
        <w:rPr>
          <w:lang w:val="en-US"/>
        </w:rPr>
        <w:instrText>ADDIN CSL_CITATION { "citationItems" : [ { "id" : "ITEM-1",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1", "issued" : { "date-parts" : [ [ "2014" ] ] }, "page" : "59-71", "title" : "Developing integrated explorative and normative scenarios: The case of future land use in a climate-neutral Sweden", "type" : "article-journal", "volume" : "60" }, "uris" : [ "http://www.mendeley.com/documents/?uuid=d385592d-fb2d-4e12-8acb-6ebf0f0586d5" ] }, { "id" : "ITEM-2", "itemData" : { "DOI" : "10.1016/j.agsy.2010.07.005", "ISSN" : "0308521X", "author" : [ { "dropping-particle" : "", "family" : "Wirsenius", "given" : "Stefan", "non-dropping-particle" : "", "parse-names" : false, "suffix" : "" }, { "dropping-particle" : "", "family" : "Azar", "given" : "Christian", "non-dropping-particle" : "", "parse-names" : false, "suffix" : "" }, { "dropping-particle" : "", "family" : "Berndes", "given" : "G\u00f6ran", "non-dropping-particle" : "", "parse-names" : false, "suffix" : "" } ], "container-title" : "Agricultural Systems", "id" : "ITEM-2", "issue" : "9", "issued" : { "date-parts" : [ [ "2010", "11" ] ] }, "page" : "621-638", "title" : "How much land is needed for global food production under scenarios of dietary changes and livestock productivity increases in 2030?", "type" : "article-journal", "volume" : "103" }, "uris" : [ "http://www.mendeley.com/documents/?uuid=2ceee391-1351-4d51-8a52-38471a4252ef" ] } ], "mendeley" : { "formattedCitation" : "(Milestad et al., 2014; Wirsenius et al., 2010)", "plainTextFormattedCitation" : "(Milestad et al., 2014; Wirsenius et al., 2010)", "previouslyFormattedCitation" : "(Milestad et al., 2014; Wirsenius et al., 2010)" }, "properties" : {  }, "schema" : "https://github.com/citation-style-language/schema/raw/master/csl-citation.json" }</w:instrText>
      </w:r>
      <w:r w:rsidRPr="00F55611">
        <w:rPr>
          <w:lang w:val="en-US"/>
        </w:rPr>
        <w:fldChar w:fldCharType="separate"/>
      </w:r>
      <w:r w:rsidRPr="00F55611">
        <w:rPr>
          <w:lang w:val="en-US"/>
        </w:rPr>
        <w:t xml:space="preserve">(Milestad </w:t>
      </w:r>
      <w:r w:rsidR="000D7D89" w:rsidRPr="000D7D89">
        <w:rPr>
          <w:i/>
          <w:lang w:val="en-US"/>
        </w:rPr>
        <w:t>et al.</w:t>
      </w:r>
      <w:r w:rsidRPr="00F55611">
        <w:rPr>
          <w:lang w:val="en-US"/>
        </w:rPr>
        <w:t xml:space="preserve">, 2014; Wirsenius </w:t>
      </w:r>
      <w:r w:rsidR="000D7D89" w:rsidRPr="000D7D89">
        <w:rPr>
          <w:i/>
          <w:lang w:val="en-US"/>
        </w:rPr>
        <w:t>et al.</w:t>
      </w:r>
      <w:r w:rsidRPr="00F55611">
        <w:rPr>
          <w:lang w:val="en-US"/>
        </w:rPr>
        <w:t>, 2010)</w:t>
      </w:r>
      <w:r w:rsidRPr="00F55611">
        <w:rPr>
          <w:lang w:val="en-US"/>
        </w:rPr>
        <w:fldChar w:fldCharType="end"/>
      </w:r>
      <w:r w:rsidRPr="00F55611">
        <w:rPr>
          <w:lang w:val="en-US"/>
        </w:rPr>
        <w:t>. The interaction of institutional change with other drivers, was generally understudied, with some exceptions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3", "itemData" : { "author" : [ { "dropping-particle" : "", "family" : "Kok", "given" : "Kasper", "non-dropping-particle" : "", "parse-names" : false, "suffix" : "" }, { "dropping-particle" : "", "family" : "Pedde", "given" : "Simona", "non-dropping-particle" : "", "parse-names" : false, "suffix" : "" } ], "id" : "ITEM-3", "issued" : { "date-parts" : [ [ "2016" ] ] }, "note" : "NULL", "number-of-pages" : "70", "title" : "IMPRESSIONS socio-economic scenarios. EU FP7 IMPRESSIONS Project Deliverable D2.2.", "type" : "report" }, "uris" : [ "http://www.mendeley.com/documents/?uuid=b3e9bf19-2d6b-45a2-8daa-58f538433caa" ] }, { "id" : "ITEM-4", "itemData" : { "author" : [ { "dropping-particle" : "", "family" : "MA", "given" : "", "non-dropping-particle" : "", "parse-names" : false, "suffix" : "" } ], "id" : "ITEM-4", "issued" : { "date-parts" : [ [ "2005" ] ] }, "publisher" : "Island Press", "publisher-place" : "Washington, DC", "title" : "Ecosystems and human well-being: Scenarios, Volume 2", "type" : "book" }, "uris" : [ "http://www.mendeley.com/documents/?uuid=89c87195-8568-4f7c-ba52-ff43d452acf5" ] }, { "id" : "ITEM-5",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5", "issued" : { "date-parts" : [ [ "2014" ] ] }, "page" : "59-71", "title" : "Developing integrated explorative and normative scenarios: The case of future land use in a climate-neutral Sweden", "type" : "article-journal", "volume" : "60" }, "uris" : [ "http://www.mendeley.com/documents/?uuid=d385592d-fb2d-4e12-8acb-6ebf0f0586d5" ] }, { "id" : "ITEM-6",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6", "issue" : "6", "issued" : { "date-parts" : [ [ "2013" ] ] }, "page" : "1407-1417", "title" : "European Scenario Studies on Future In-Stream Nutrient Concentrations", "type" : "article-journal", "volume" : "56" }, "uris" : [ "http://www.mendeley.com/documents/?uuid=65da3683-7634-47a0-9e13-b98fddac53f0" ] }, { "id" : "ITEM-7",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7", "issued" : { "date-parts" : [ [ "2014" ] ] }, "page" : "253-264", "publisher" : "Elsevier B.V.", "title" : "Reducing future nutrient inputs to the Black Sea", "type" : "article-journal", "volume" : "466-467" }, "uris" : [ "http://www.mendeley.com/documents/?uuid=99ee778d-ff6c-4dcf-972f-80cbb81379d2" ] } ], "mendeley" : { "formattedCitation" : "(Haines-Young et al., 2011; Kok et al., 2011; Kok &amp; Pedde, 2016; MA, 2005; Milestad et al., 2014; Reder et al., 2013; Strokal, Kroeze, Kopilevych, &amp; Voytenko, 2014)", "manualFormatting" : "Haines-Young, Paterson, Potschin, Wilson, &amp; Kass, 2011; Kok et al., 2011; Kok &amp; Pedde, 2016; MA, 2005; Milestad, Svenfelt, &amp; Dreborg, 2014; Reder, Kynast, Williams, &amp; Malve, 2013; Strokal, Kroeze, Kopilevych, &amp; Voytenko, 2014", "plainTextFormattedCitation" : "(Haines-Young et al., 2011; Kok et al., 2011; Kok &amp; Pedde, 2016; MA, 2005; Milestad et al., 2014; Reder et al., 2013; Strokal, Kroeze, Kopilevych, &amp; Voytenko, 2014)", "previouslyFormattedCitation" : "(Haines-Young et al., 2011; Kok et al., 2011; Kok &amp; Pedde, 2016; MA, 2005; Milestad et al., 2014; Reder et al., 2013; Strokal, Kroeze, Kopilevych, &amp; Voytenko, 2014)" }, "properties" : {  }, "schema" : "https://github.com/citation-style-language/schema/raw/master/csl-citation.json" }</w:instrText>
      </w:r>
      <w:r w:rsidRPr="00F55611">
        <w:rPr>
          <w:lang w:val="en-US"/>
        </w:rPr>
        <w:fldChar w:fldCharType="separate"/>
      </w:r>
      <w:r w:rsidRPr="00F55611">
        <w:rPr>
          <w:lang w:val="en-US"/>
        </w:rPr>
        <w:t>Haines-Young</w:t>
      </w:r>
      <w:r>
        <w:rPr>
          <w:lang w:val="en-US"/>
        </w:rPr>
        <w:t xml:space="preserve"> </w:t>
      </w:r>
      <w:r w:rsidR="000D7D89" w:rsidRPr="000D7D89">
        <w:rPr>
          <w:i/>
          <w:lang w:val="en-US"/>
        </w:rPr>
        <w:t>et al.</w:t>
      </w:r>
      <w:r w:rsidRPr="00F55611">
        <w:rPr>
          <w:lang w:val="en-US"/>
        </w:rPr>
        <w:t xml:space="preserve">, 2011; Kok </w:t>
      </w:r>
      <w:r w:rsidR="000D7D89" w:rsidRPr="000D7D89">
        <w:rPr>
          <w:i/>
          <w:lang w:val="en-US"/>
        </w:rPr>
        <w:t>et al.</w:t>
      </w:r>
      <w:r w:rsidRPr="00F55611">
        <w:rPr>
          <w:lang w:val="en-US"/>
        </w:rPr>
        <w:t xml:space="preserve">, 2011; Kok &amp; Pedde, 2016; </w:t>
      </w:r>
      <w:r w:rsidR="00BD52A8">
        <w:rPr>
          <w:lang w:val="en-US"/>
        </w:rPr>
        <w:t>MEA</w:t>
      </w:r>
      <w:r w:rsidRPr="00F55611">
        <w:rPr>
          <w:lang w:val="en-US"/>
        </w:rPr>
        <w:t>, 2005; Milestad</w:t>
      </w:r>
      <w:r>
        <w:rPr>
          <w:lang w:val="en-US"/>
        </w:rPr>
        <w:t xml:space="preserve"> </w:t>
      </w:r>
      <w:r w:rsidR="000D7D89" w:rsidRPr="000D7D89">
        <w:rPr>
          <w:i/>
          <w:lang w:val="en-US"/>
        </w:rPr>
        <w:t>et al.</w:t>
      </w:r>
      <w:r w:rsidRPr="00F55611">
        <w:rPr>
          <w:lang w:val="en-US"/>
        </w:rPr>
        <w:t>, 2014; Reder</w:t>
      </w:r>
      <w:r>
        <w:rPr>
          <w:lang w:val="en-US"/>
        </w:rPr>
        <w:t xml:space="preserve"> </w:t>
      </w:r>
      <w:r w:rsidR="000D7D89" w:rsidRPr="000D7D89">
        <w:rPr>
          <w:i/>
          <w:lang w:val="en-US"/>
        </w:rPr>
        <w:t>et al.</w:t>
      </w:r>
      <w:r w:rsidRPr="00F55611">
        <w:rPr>
          <w:lang w:val="en-US"/>
        </w:rPr>
        <w:t>, 2013; Strokal</w:t>
      </w:r>
      <w:r>
        <w:rPr>
          <w:lang w:val="en-US"/>
        </w:rPr>
        <w:t xml:space="preserve"> </w:t>
      </w:r>
      <w:r w:rsidR="000D7D89" w:rsidRPr="000D7D89">
        <w:rPr>
          <w:i/>
          <w:lang w:val="en-US"/>
        </w:rPr>
        <w:t>et al.</w:t>
      </w:r>
      <w:r w:rsidRPr="00F55611">
        <w:rPr>
          <w:lang w:val="en-US"/>
        </w:rPr>
        <w:t>, 2014</w:t>
      </w:r>
      <w:r w:rsidRPr="00F55611">
        <w:rPr>
          <w:lang w:val="en-US"/>
        </w:rPr>
        <w:fldChar w:fldCharType="end"/>
      </w:r>
      <w:r w:rsidRPr="00F55611">
        <w:rPr>
          <w:lang w:val="en-US"/>
        </w:rPr>
        <w:t>).</w:t>
      </w:r>
    </w:p>
    <w:p w14:paraId="0E539667" w14:textId="5DB0EA6C" w:rsidR="00AE389F" w:rsidRPr="00F55611" w:rsidRDefault="00AE389F" w:rsidP="00AE389F">
      <w:pPr>
        <w:rPr>
          <w:lang w:val="en-US"/>
        </w:rPr>
      </w:pPr>
      <w:r w:rsidRPr="00F55611">
        <w:rPr>
          <w:lang w:val="en-US"/>
        </w:rPr>
        <w:t xml:space="preserve">From the perspective of direct drivers, </w:t>
      </w:r>
      <w:r w:rsidRPr="00F55611">
        <w:rPr>
          <w:color w:val="000000"/>
          <w:lang w:val="en-US"/>
        </w:rPr>
        <w:t>scenario studies were strongly dominated by climate change, followed by land use and land cover change</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1629-006-0276-5", "ISBN" : "1672-6316 (Print) 1993-0321 (Online)", "ISSN" : "1672-6316", "abstract" : "Europe\u2019s mountains cover nearly half of the continent\u2019s area and are home to one fifth of the European population. Mountain areas are hotspots of biodiversity and agriculture has played a multifunctional role in defining and sustaining mountain biodiversity. Ongoing trends of agricultural decline are having negative impacts on mountain biodiversity. This paper presents results from an interdisciplinary European research project, BioScene, which investigated the relationship between agriculture and biodiversity in six mountain study areas across Europe to provide recommendations for reconciling biodiversity conservation with social and economic activities through an integrated rural development strategy. BioScene used scenario analysis and stakeholder participation as tools for structuring the analysis of alternative mountain futures. Three main BioScene scenarios were evaluated: Business as Usual (BaU), Agricultural Liberalisation (Lib), Managed Change for Biodiversity (MCB). BioScene brought together ecologists, economists, sociologists and rural geographers, to carry out interdisciplinary analysis of the scenarios: identifying key drivers of change, assessing the biodiversity consequences and evaluating cost-effectiveness. BioScene used a sustainability assessment to integrate the research outputs across natural and social science disciplines to assess the broader sustainability of the scenarios in terms of biodiversity, natural resources, rural development, social development, economic development and institutional capacity. The sustainability assessment showed that the MCB scenario was potentially the most sustainable of the three BioScene scenarios. Through the reconciliation of potentially conflicting objectives, such as conservation, economic development and human livelihoods, and with a strong participatory planning approach, the MCB scenario could represent an alternative approach to BaU for sustainable rural development in Europe\u2019s mountains. BioScene confirms the necessity for natural and social scientists to work together to seek solutions to environmental problems. Interdisciplinary research can assist with the definition of integrated strategies with the potential to reconcile the ecological, social and economic parameters that determine a sustainable future for European mountain areas.", "author" : [ { "dropping-particle" : "", "family" : "Mitchley", "given" : "Jonathan", "non-dropping-particle" : "", "parse-names" : false, "suffix" : "" }, { "dropping-particle" : "", "family" : "Price", "given" : "Martin F.", "non-dropping-particle" : "", "parse-names" : false, "suffix" : "" }, { "dropping-particle" : "", "family" : "Tzanopoulos", "given" : "Joseph", "non-dropping-particle" : "", "parse-names" : false, "suffix" : "" } ], "container-title" : "Journal of Mountain Science", "id" : "ITEM-1", "issue" : "4", "issued" : { "date-parts" : [ [ "2006" ] ] }, "note" : "NULL", "page" : "276-286", "title" : "Integrated futures for Europe\u2019s mountain regions: Reconciling biodiversity conservation and human livelihoods", "type" : "article-journal", "volume" : "3" }, "uris" : [ "http://www.mendeley.com/documents/?uuid=45aef1e9-8f12-44f6-9257-b3e2ddf6fa1d" ] } ], "mendeley" : { "formattedCitation" : "(Mitchley, Price, &amp; Tzanopoulos, 2006)", "plainTextFormattedCitation" : "(Mitchley, Price, &amp; Tzanopoulos, 2006)", "previouslyFormattedCitation" : "(Mitchley, Price, &amp; Tzanopoulos, 2006)" }, "properties" : {  }, "schema" : "https://github.com/citation-style-language/schema/raw/master/csl-citation.json" }</w:instrText>
      </w:r>
      <w:r w:rsidRPr="00F55611">
        <w:rPr>
          <w:lang w:val="en-US"/>
        </w:rPr>
        <w:fldChar w:fldCharType="separate"/>
      </w:r>
      <w:r w:rsidRPr="00F55611">
        <w:rPr>
          <w:lang w:val="en-US"/>
        </w:rPr>
        <w:t>(Mitchley</w:t>
      </w:r>
      <w:r>
        <w:rPr>
          <w:lang w:val="en-US"/>
        </w:rPr>
        <w:t xml:space="preserve"> </w:t>
      </w:r>
      <w:r w:rsidR="000D7D89" w:rsidRPr="000D7D89">
        <w:rPr>
          <w:i/>
          <w:lang w:val="en-US"/>
        </w:rPr>
        <w:t>et al.</w:t>
      </w:r>
      <w:r w:rsidRPr="00F55611">
        <w:rPr>
          <w:lang w:val="en-US"/>
        </w:rPr>
        <w:t>, 2006)</w:t>
      </w:r>
      <w:r w:rsidRPr="00F55611">
        <w:rPr>
          <w:lang w:val="en-US"/>
        </w:rPr>
        <w:fldChar w:fldCharType="end"/>
      </w:r>
      <w:r w:rsidRPr="00F55611">
        <w:rPr>
          <w:lang w:val="en-US"/>
        </w:rPr>
        <w:t xml:space="preserve">. Scenarios including both climate </w:t>
      </w:r>
      <w:r w:rsidRPr="00F55611">
        <w:rPr>
          <w:lang w:val="en-US"/>
        </w:rPr>
        <w:lastRenderedPageBreak/>
        <w:t>and land use change</w:t>
      </w:r>
      <w:r w:rsidRPr="00F55611">
        <w:rPr>
          <w:color w:val="000000"/>
          <w:lang w:val="en-US"/>
        </w:rPr>
        <w:t xml:space="preserve"> were frequently linked to </w:t>
      </w:r>
      <w:r w:rsidRPr="00F55611">
        <w:rPr>
          <w:lang w:val="en-US"/>
        </w:rPr>
        <w:t>the role of agriculture as a driver of landscape change</w:t>
      </w:r>
      <w:r w:rsidRPr="00F55611">
        <w:rPr>
          <w:color w:val="000000"/>
          <w:lang w:val="en-US"/>
        </w:rPr>
        <w:t xml:space="preserve"> </w:t>
      </w:r>
      <w:r w:rsidRPr="00F55611">
        <w:rPr>
          <w:lang w:val="en-US"/>
        </w:rPr>
        <w:fldChar w:fldCharType="begin" w:fldLock="1"/>
      </w:r>
      <w:r w:rsidRPr="00F55611">
        <w:rPr>
          <w:lang w:val="en-US"/>
        </w:rPr>
        <w:instrText>ADDIN CSL_CITATION { "citationItems" : [ { "id" : "ITEM-1", "itemData" : { "DOI" : "https://doi.org/10.1007/s00376-010-0054-8", "author" : [ { "dropping-particle" : "V", "family" : "Eliseev", "given" : "Alexey", "non-dropping-particle" : "", "parse-names" : false, "suffix" : "" }, { "dropping-particle" : "", "family" : "Mokhov", "given" : "Igor I", "non-dropping-particle" : "", "parse-names" : false, "suffix" : "" } ], "container-title" : "Advances in Atmospheric Sciences", "id" : "ITEM-1", "issued" : { "date-parts" : [ [ "2011" ] ] }, "page" : "1215-1232", "title" : "Uncertainty of Climate Response to Natural and Anthropogenic Forcings Due to Different Land Use Scenarios", "type" : "article-journal", "volume" : "28" }, "uris" : [ "http://www.mendeley.com/documents/?uuid=8b7de6f8-1ca1-4401-bcb7-0594c09a6d06" ] }, { "id" : "ITEM-2",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2",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id" : "ITEM-3", "itemData" : { "DOI" : "10.1016/j.jenvman.2011.06.053", "ISBN" : "0301-4797", "ISSN" : "03014797", "PMID" : "21940095", "abstract" : "Better insight in the possible range of future N2O emissions can help to construct mitigation and adaptation strategies and to adapt land use planning and management to climate objectives. The Dutch fen meadow landscape is a hotspot of N2O emission due to high nitrogen inputs combined with moist peat soils due to land use change. Socio-economic developments in the area are expected to have major impacts on N2O emission. The goals of this study are to estimate changes in N2O emissions for the period 2006\u20132040 under three different scenarios for the Dutch fen meadow landscape (rural production, rural fragmentation, and rural multifunctionality) and to quantify the share of different emission sources. Three scenarios were constructed and quantified based on the Story-And-Simulation approach. The rural production and the rural fragmentation scenarios are characterized by globalization and a market-oriented economy; in the rural production scenario dairy farming has a strong competitive position in the study region, while under the rural fragmentation scenario agriculture is declining. Under the rural multifunctionality scenario, the global context is characterized by regionalization and stronger regulation toward environmental issues. The N2O emission decreased between 2006 and 2040 under all scenarios. Under the rural production scenario, the N2O emission decreased by 7%. Due to measures to limit peat mineralization and policies to reduce agricultural emissions, the rural multifunctionality scenario showed the largest decrease in N2O emissions (44%). Under the rural fragmentation scenario, in which the dairy farming sector is diminished, the emission decreased by 33%. Compared to other uncertainties involved in N2O emission estimates, the uncertainty due to possible future land use change is relatively large and assuming a constant emission with time is therefore not appropriate.", "author" : [ { "dropping-particle" : "", "family" : "Nol", "given" : "Linda", "non-dropping-particle" : "", "parse-names" : false, "suffix" : "" }, { "dropping-particle" : "", "family" : "Verburg", "given" : "Peter H.", "non-dropping-particle" : "", "parse-names" : false, "suffix" : "" }, { "dropping-particle" : "", "family" : "Moors", "given" : "Eddy J.", "non-dropping-particle" : "", "parse-names" : false, "suffix" : "" } ], "container-title" : "Journal of Environmental Management", "id" : "ITEM-3", "issue" : "1", "issued" : { "date-parts" : [ [ "2012" ] ] }, "page" : "78-90", "publisher" : "Elsevier Ltd", "title" : "Trends in future N2O emissions due to land use change", "type" : "article-journal", "volume" : "94" }, "uris" : [ "http://www.mendeley.com/documents/?uuid=0c2be630-d30e-41bc-925c-a17d49a567b4" ] }, { "id" : "ITEM-4", "itemData" : { "DOI" : "10.1017/S0021859612000767", "ISBN" : "0021859612", "ISSN" : "0021-8596", "abstract" : "The present study investigates regional climate change impacts on agricultural crop production in Central and Eastern Europe, including local case studies with different focuses in Austria, the Czech Republic and Slovakia. The area studied experiences a continental European climate and is characterized by strong climatic gradients, which may foster regional differences or trends in the impacts of climate change on agriculture. To study the regional aspects and variabilities of climate change impacts on agriculture, the effect of climate change on selected future agroclimatic conditions, crop yield and variability (including the effect of higher ambient CO2 concentrations) and the most important yield limiting factors, such as water availability, nitrogen balance and the infestation risks posed by selected pests were studied. In general, the results predicted significant agroclimatic changes over the entire area during the 21st century, affecting agricultural crop production through various pathways. Simulated crop yield trends confirmed past regional studies but also revealed that yield-limiting factors may change from region to region. For example, pest pressures, as demonstrated by examining two pests, are likely to increase due to warmer conditions. In general, higher potentials for cereal yield increase are seen for wetter and cooler regions (i.e. uplands) than for the drier and warmer lowlands, where yield potentials will be increasingly limited by decreasing crop water availability and heat under most scenarios. In addition, yield variability will increase during the coming decades, but this may decrease towards the end of the 21st century. The present study contributes to the interpretation of previously conducted climate change impact and adaptation studies for agriculture and may prove useful in proposing future research in this field. \u00a9 Cambridge University Press 2012.", "author" : [ { "dropping-particle" : "", "family" : "Eitzinger", "given" : "J.", "non-dropping-particle" : "", "parse-names" : false, "suffix" : "" }, { "dropping-particle" : "", "family" : "Trnka", "given" : "M.", "non-dropping-particle" : "", "parse-names" : false, "suffix" : "" }, { "dropping-particle" : "", "family" : "Semer\u00e1dov\u00e1", "given" : "D.", "non-dropping-particle" : "", "parse-names" : false, "suffix" : "" }, { "dropping-particle" : "", "family" : "Thaler", "given" : "S.", "non-dropping-particle" : "", "parse-names" : false, "suffix" : "" }, { "dropping-particle" : "", "family" : "Svobodov\u00e1", "given" : "E.", "non-dropping-particle" : "", "parse-names" : false, "suffix" : "" }, { "dropping-particle" : "", "family" : "Hlavinka", "given" : "P.", "non-dropping-particle" : "", "parse-names" : false, "suffix" : "" }, { "dropping-particle" : "", "family" : "\u0160i\u0161ka", "given" : "B.", "non-dropping-particle" : "", "parse-names" : false, "suffix" : "" }, { "dropping-particle" : "", "family" : "Tak\u00e1\u010d", "given" : "J.", "non-dropping-particle" : "", "parse-names" : false, "suffix" : "" }, { "dropping-particle" : "", "family" : "Malatinsk\u00e1", "given" : "L.", "non-dropping-particle" : "", "parse-names" : false, "suffix" : "" }, { "dropping-particle" : "", "family" : "Nov\u00e1kov\u00e1", "given" : "M.", "non-dropping-particle" : "", "parse-names" : false, "suffix" : "" }, { "dropping-particle" : "", "family" : "Dubrovsk\u00fd", "given" : "M.", "non-dropping-particle" : "", "parse-names" : false, "suffix" : "" }, { "dropping-particle" : "", "family" : "\u017dalud", "given" : "Z.", "non-dropping-particle" : "", "parse-names" : false, "suffix" : "" } ], "container-title" : "Journal of Agricultural Science", "id" : "ITEM-4", "issue" : "6", "issued" : { "date-parts" : [ [ "2013" ] ] }, "page" : "787-812", "title" : "Regional climate change impacts on agricultural crop production in Central and Eastern Europe - Hotspots, regional differences and common trends", "type" : "article-journal", "volume" : "151" }, "uris" : [ "http://www.mendeley.com/documents/?uuid=c9ffc706-6974-4e9b-877c-1fba7e5a3ca0" ] }, { "id" : "ITEM-5", "itemData" : { "DOI" : "10.1016/j.energy.2014.06.045", "ISSN" : "03605442", "abstract" : "In the light of European energy-climate package and its measures for increasing security of supply, decreasing the impact on environment and stimulating sustainability, Croatia as a new EU (European Union) member state needs to reconsider and develop new energy policy towards energy efficiency and renewable energy sources. Croatian long-term energy demand and its effect on the future national GHG (greenhouse gas) emissions are analysed in this paper. For that purpose the NeD model was constructed (National energy demand model). The model is comprised out of six modules, each representing one sector: industry, transport, households, services, agriculture and construction. The model is based on bottom up approach. The analysis has shown that energy policy measures, identified through this paper, can potentially achieve energy savings up to 157PJ in the year 2050, which presents a 40% decrease to referent (frozen efficiency) scenario. Results obtained in this paper were also compared to the Croatian National Energy Strategy for the years 2020 and 2030. It was shown that if already implemented policies were properly taken into account the actual final energy demand for the year 2030 would be 43% lower than projected by the Croatian National Energy Strategy.", "author" : [ { "dropping-particle" : "", "family" : "Puk\u0161ec", "given" : "Tomislav", "non-dropping-particle" : "", "parse-names" : false, "suffix" : "" }, { "dropping-particle" : "", "family" : "Mathiesen", "given" : "Brian Vad", "non-dropping-particle" : "", "parse-names" : false, "suffix" : "" }, { "dropping-particle" : "", "family" : "Novosel", "given" : "Tomislav", "non-dropping-particle" : "", "parse-names" : false, "suffix" : "" }, { "dropping-particle" : "", "family" : "Duic", "given" : "Neven", "non-dropping-particle" : "", "parse-names" : false, "suffix" : "" } ], "container-title" : "Energy", "id" : "ITEM-5", "issued" : { "date-parts" : [ [ "2014" ] ] }, "page" : "198-209", "title" : "Assessing the impact of energy saving measures on the future energy demand and related GHG (greenhouse gas) emission reduction of Croatia", "type" : "article-journal", "volume" : "76" }, "uris" : [ "http://www.mendeley.com/documents/?uuid=f3a70b11-fe0c-404c-93f0-b8af7d4149ee" ] }, { "id" : "ITEM-6", "itemData" : { "DOI" : "10.1016/j.agsy.2015.01.006", "ISSN" : "0308521X", "abstract" : "Health recommendations clearly show that in Austria and other highly developed countries less animal and more plant based food should be consumed. A meat based diet is held responsible for a number of environmental problems. We explore the impacts on nutrient fluxes (nitrogen and phosphorus) and land use as the result of a change from a meat based diet to a healthier balanced diet consisting of less animal based products and more plant based food in Austria. We use a detailed material flow analysis and the nutrient emissions model MONERIS in combination with scenarios. The scenarios address differing farming methods, varying trade options and different use of potentially available agricultural area. Our findings show that overall, a shift to a healthy balanced diet leads to less land being used for agricultural production (-30%), less resource consumption (20% to 25% less phosphorus) and lower transfer of nutrients from agriculture into the environment compared to the reference situation. Total emissions of nitrogen and phosphorus into water decrease (between 15% and 11% for nitrogen and by 5% to 6% for phosphorus) and nitrogen concentrations in groundwater change substantially depending on the intensity of farming assumed by different scenarios.", "author" : [ { "dropping-particle" : "", "family" : "Thaler", "given" : "S.", "non-dropping-particle" : "", "parse-names" : false, "suffix" : "" }, { "dropping-particle" : "", "family" : "Zessner", "given" : "M.", "non-dropping-particle" : "", "parse-names" : false, "suffix" : "" }, { "dropping-particle" : "", "family" : "Weigl", "given" : "M.", "non-dropping-particle" : "", "parse-names" : false, "suffix" : "" }, { "dropping-particle" : "", "family" : "Rechberger", "given" : "H.", "non-dropping-particle" : "", "parse-names" : false, "suffix" : "" }, { "dropping-particle" : "", "family" : "Schilling", "given" : "K.", "non-dropping-particle" : "", "parse-names" : false, "suffix" : "" }, { "dropping-particle" : "", "family" : "Kroiss", "given" : "H.", "non-dropping-particle" : "", "parse-names" : false, "suffix" : "" } ], "container-title" : "Agricultural Systems", "id" : "ITEM-6", "issued" : { "date-parts" : [ [ "2015" ] ] }, "page" : "14-29", "publisher" : "Elsevier Ltd", "title" : "Possible implications of dietary changes on nutrient fluxes, environment and land use in Austria", "type" : "article-journal", "volume" : "136" }, "uris" : [ "http://www.mendeley.com/documents/?uuid=caab71ad-dd1a-4bbe-b074-a9e0232ecd4b" ] } ], "mendeley" : { "formattedCitation" : "(Eitzinger et al., 2013; Eliseev &amp; Mokhov, 2011; Louca et al., 2015; Nol, Verburg, &amp; Moors, 2012; Puk\u0161ec, Mathiesen, Novosel, &amp; Duic, 2014; Thaler et al., 2015)", "plainTextFormattedCitation" : "(Eitzinger et al., 2013; Eliseev &amp; Mokhov, 2011; Louca et al., 2015; Nol, Verburg, &amp; Moors, 2012; Puk\u0161ec, Mathiesen, Novosel, &amp; Duic, 2014; Thaler et al., 2015)", "previouslyFormattedCitation" : "(Eitzinger et al., 2013; Eliseev &amp; Mokhov, 2011; Louca et al., 2015; Nol, Verburg, &amp; Moors, 2012; Puk\u0161ec, Mathiesen, Novosel, &amp; Duic, 2014; Thaler et al., 2015)" }, "properties" : {  }, "schema" : "https://github.com/citation-style-language/schema/raw/master/csl-citation.json" }</w:instrText>
      </w:r>
      <w:r w:rsidRPr="00F55611">
        <w:rPr>
          <w:lang w:val="en-US"/>
        </w:rPr>
        <w:fldChar w:fldCharType="separate"/>
      </w:r>
      <w:r w:rsidRPr="00F55611">
        <w:rPr>
          <w:lang w:val="en-US"/>
        </w:rPr>
        <w:t xml:space="preserve">(Eitzinger </w:t>
      </w:r>
      <w:r w:rsidR="000D7D89" w:rsidRPr="000D7D89">
        <w:rPr>
          <w:i/>
          <w:lang w:val="en-US"/>
        </w:rPr>
        <w:t>et al.</w:t>
      </w:r>
      <w:r w:rsidRPr="00F55611">
        <w:rPr>
          <w:lang w:val="en-US"/>
        </w:rPr>
        <w:t xml:space="preserve">, 2013; Eliseev &amp; Mokhov, 2011; Louca </w:t>
      </w:r>
      <w:r w:rsidR="000D7D89" w:rsidRPr="000D7D89">
        <w:rPr>
          <w:i/>
          <w:lang w:val="en-US"/>
        </w:rPr>
        <w:t>et al.</w:t>
      </w:r>
      <w:r w:rsidRPr="00F55611">
        <w:rPr>
          <w:lang w:val="en-US"/>
        </w:rPr>
        <w:t>, 2015; Nol</w:t>
      </w:r>
      <w:r>
        <w:rPr>
          <w:lang w:val="en-US"/>
        </w:rPr>
        <w:t xml:space="preserve"> </w:t>
      </w:r>
      <w:r w:rsidR="000D7D89" w:rsidRPr="000D7D89">
        <w:rPr>
          <w:i/>
          <w:lang w:val="en-US"/>
        </w:rPr>
        <w:t>et al.</w:t>
      </w:r>
      <w:r w:rsidRPr="00F55611">
        <w:rPr>
          <w:lang w:val="en-US"/>
        </w:rPr>
        <w:t>, 2012; Pukšec</w:t>
      </w:r>
      <w:r>
        <w:rPr>
          <w:lang w:val="en-US"/>
        </w:rPr>
        <w:t xml:space="preserve"> </w:t>
      </w:r>
      <w:r w:rsidR="000D7D89" w:rsidRPr="000D7D89">
        <w:rPr>
          <w:i/>
          <w:lang w:val="en-US"/>
        </w:rPr>
        <w:t>et al.</w:t>
      </w:r>
      <w:r w:rsidRPr="00F55611">
        <w:rPr>
          <w:lang w:val="en-US"/>
        </w:rPr>
        <w:t xml:space="preserve">, 2014; Thaler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t>
      </w:r>
      <w:r w:rsidRPr="00F55611">
        <w:rPr>
          <w:b/>
          <w:lang w:val="en-US"/>
        </w:rPr>
        <w:t>Figure 5.6</w:t>
      </w:r>
      <w:r w:rsidR="005D08FE">
        <w:rPr>
          <w:b/>
          <w:lang w:val="en-US"/>
        </w:rPr>
        <w:t xml:space="preserve"> </w:t>
      </w:r>
      <w:r w:rsidR="005D08FE" w:rsidRPr="005D08FE">
        <w:rPr>
          <w:lang w:val="en-US"/>
        </w:rPr>
        <w:t>C</w:t>
      </w:r>
      <w:r w:rsidRPr="00F55611">
        <w:rPr>
          <w:lang w:val="en-US"/>
        </w:rPr>
        <w:t xml:space="preserve">). However, </w:t>
      </w:r>
      <w:r w:rsidRPr="00F55611">
        <w:rPr>
          <w:color w:val="000000"/>
          <w:lang w:val="en-US"/>
        </w:rPr>
        <w:t xml:space="preserve">the proportion of land use change scenario studies that explicitly examined impacts on biodiversity was small relative to empirical studies showing that </w:t>
      </w:r>
      <w:r w:rsidRPr="00F55611">
        <w:rPr>
          <w:lang w:val="en-US"/>
        </w:rPr>
        <w:t>land use change is one of the most important past drivers of changes in biodiversity and nature’s contributions to people in Europe and Central Asia</w:t>
      </w:r>
      <w:r w:rsidRPr="00F55611">
        <w:rPr>
          <w:color w:val="000000"/>
          <w:lang w:val="en-US"/>
        </w:rPr>
        <w:t xml:space="preserve"> (see Chapter 4, Section 4.5, and WWF Living Planet Report 2016 </w:t>
      </w:r>
      <w:r w:rsidR="006674DB" w:rsidRPr="00F55611">
        <w:rPr>
          <w:color w:val="000000"/>
          <w:lang w:val="en-US"/>
        </w:rPr>
        <w:fldChar w:fldCharType="begin" w:fldLock="1"/>
      </w:r>
      <w:r w:rsidR="006674DB" w:rsidRPr="00F55611">
        <w:rPr>
          <w:color w:val="000000"/>
          <w:lang w:val="en-US"/>
        </w:rPr>
        <w:instrText>ADDIN CSL_CITATION { "citationItems" : [ { "id" : "ITEM-1", "itemData" : { "author" : [ { "dropping-particle" : "", "family" : "WWF", "given" : "", "non-dropping-particle" : "", "parse-names" : false, "suffix" : "" } ], "id" : "ITEM-1", "issued" : { "date-parts" : [ [ "2016" ] ] }, "note" : "NULL", "publisher" : "WWF International", "publisher-place" : "Gland, Switzerland", "title" : "Living Planet Report 2016. Risk and resilience in a new era", "type" : "book" }, "uris" : [ "http://www.mendeley.com/documents/?uuid=5a487cea-0136-4c7c-b012-f64a3303faa8" ] } ], "mendeley" : { "formattedCitation" : "(WWF, 2016)", "plainTextFormattedCitation" : "(WWF, 2016)", "previouslyFormattedCitation" : "(WWF, 2016)" }, "properties" : {  }, "schema" : "https://github.com/citation-style-language/schema/raw/master/csl-citation.json" }</w:instrText>
      </w:r>
      <w:r w:rsidR="006674DB" w:rsidRPr="00F55611">
        <w:rPr>
          <w:color w:val="000000"/>
          <w:lang w:val="en-US"/>
        </w:rPr>
        <w:fldChar w:fldCharType="separate"/>
      </w:r>
      <w:r w:rsidR="006674DB">
        <w:rPr>
          <w:color w:val="000000"/>
          <w:lang w:val="en-US"/>
        </w:rPr>
        <w:t xml:space="preserve">- </w:t>
      </w:r>
      <w:r w:rsidR="006674DB" w:rsidRPr="00F55611">
        <w:rPr>
          <w:color w:val="000000"/>
          <w:lang w:val="en-US"/>
        </w:rPr>
        <w:t>WWF, 2016</w:t>
      </w:r>
      <w:r w:rsidR="006674DB" w:rsidRPr="00F55611">
        <w:rPr>
          <w:color w:val="000000"/>
          <w:lang w:val="en-US"/>
        </w:rPr>
        <w:fldChar w:fldCharType="end"/>
      </w:r>
      <w:r w:rsidRPr="00F55611">
        <w:rPr>
          <w:color w:val="000000"/>
          <w:lang w:val="en-US"/>
        </w:rPr>
        <w:t>). D</w:t>
      </w:r>
      <w:r w:rsidRPr="00F55611">
        <w:rPr>
          <w:lang w:val="en-US"/>
        </w:rPr>
        <w:t xml:space="preserve">ifferent levels of protection </w:t>
      </w:r>
      <w:r w:rsidRPr="00F55611">
        <w:rPr>
          <w:lang w:val="en-US"/>
        </w:rPr>
        <w:fldChar w:fldCharType="begin" w:fldLock="1"/>
      </w:r>
      <w:r w:rsidRPr="00F55611">
        <w:rPr>
          <w:lang w:val="en-US"/>
        </w:rP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 "non-dropping-particle" : "", "parse-names" : false, "suffix" : "" }, { "dropping-particle" : "", "family" : "Wild", "given" : "J.", "non-dropping-particle" : "", "parse-names" : false, "suffix" : "" }, { "dropping-particle" : "", "family" : "Py\u0161ek", "given" : "P.", "non-dropping-particle" : "", "parse-names" : false, "suffix" : "" }, { "dropping-particle" : "", "family" : "Jaro\u0161\u00edk", "given" : "V.", "non-dropping-particle" : "", "parse-names" : false, "suffix" : "" }, { "dropping-particle" : "", "family" : "Dendoncker", "given" : "N.", "non-dropping-particle" : "", "parse-names" : false, "suffix" : "" }, { "dropping-particle" : "", "family" : "Reginster", "given" : "I.", "non-dropping-particle" : "", "parse-names" : false, "suffix" : "" }, { "dropping-particle" : "", "family" : "Pino", "given" : "J.", "non-dropping-particle" : "", "parse-names" : false, "suffix" : "" }, { "dropping-particle" : "", "family" : "Maskell", "given" : "L. C.", "non-dropping-particle" : "", "parse-names" : false, "suffix" : "" }, { "dropping-particle" : "", "family" : "Vila", "given" : "M.", "non-dropping-particle" : "", "parse-names" : false, "suffix" : "" }, { "dropping-particle" : "", "family" : "Pergl", "given" : "J.", "non-dropping-particle" : "", "parse-names" : false, "suffix" : "" }, { "dropping-particle" : "", "family" : "K\u00fchn", "given" : "I.",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NULL", "page" : "75-87", "title" : "Projecting trends in plant invasions in Europe under different scenarios of future land-use change", "type" : "article-journal", "volume" : "21" }, "uris" : [ "http://www.mendeley.com/documents/?uuid=e39c80fe-630d-4002-a65d-80771ac03f83" ] }, { "id" : "ITEM-2",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2",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Chytr\u00fd et al., 2012; Haines-Young et al., 2011)", "plainTextFormattedCitation" : "(Chytr\u00fd et al., 2012; Haines-Young et al., 2011)", "previouslyFormattedCitation" : "(Chytr\u00fd et al., 2012; Haines-Young et al., 2011)" }, "properties" : {  }, "schema" : "https://github.com/citation-style-language/schema/raw/master/csl-citation.json" }</w:instrText>
      </w:r>
      <w:r w:rsidRPr="00F55611">
        <w:rPr>
          <w:lang w:val="en-US"/>
        </w:rPr>
        <w:fldChar w:fldCharType="separate"/>
      </w:r>
      <w:r w:rsidRPr="00F55611">
        <w:rPr>
          <w:lang w:val="en-US"/>
        </w:rPr>
        <w:t xml:space="preserve">(Chytrý </w:t>
      </w:r>
      <w:r w:rsidR="000D7D89" w:rsidRPr="000D7D89">
        <w:rPr>
          <w:i/>
          <w:lang w:val="en-US"/>
        </w:rPr>
        <w:t>et al.</w:t>
      </w:r>
      <w:r w:rsidRPr="00F55611">
        <w:rPr>
          <w:lang w:val="en-US"/>
        </w:rPr>
        <w:t xml:space="preserve">, 2012; 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and degrees of fragmentation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2",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Haines-Young et al., 2011; Milestad et al., 2014)", "plainTextFormattedCitation" : "(Haines-Young et al., 2011; Milestad et al., 2014)", "previouslyFormattedCitation" : "(Haines-Young et al., 2011; Milestad et al., 2014)"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xml:space="preserve">, 2011; Milestad </w:t>
      </w:r>
      <w:r w:rsidR="000D7D89" w:rsidRPr="000D7D89">
        <w:rPr>
          <w:i/>
          <w:lang w:val="en-US"/>
        </w:rPr>
        <w:t>et al.</w:t>
      </w:r>
      <w:r w:rsidRPr="00F55611">
        <w:rPr>
          <w:lang w:val="en-US"/>
        </w:rPr>
        <w:t>, 2014)</w:t>
      </w:r>
      <w:r w:rsidRPr="00F55611">
        <w:rPr>
          <w:lang w:val="en-US"/>
        </w:rPr>
        <w:fldChar w:fldCharType="end"/>
      </w:r>
      <w:r w:rsidRPr="00F55611">
        <w:rPr>
          <w:lang w:val="en-US"/>
        </w:rPr>
        <w:t xml:space="preserve"> were frequently considered in the reviewed scenarios. Yet, they were mostly</w:t>
      </w:r>
      <w:r w:rsidRPr="00F55611">
        <w:rPr>
          <w:color w:val="000000"/>
          <w:lang w:val="en-US"/>
        </w:rPr>
        <w:t xml:space="preserve"> related to pressures exerted on land use by policy, social, economic or climatic drivers, rather than as a driving force on nature and its contributions to people. These results are consistent with the finding by </w:t>
      </w:r>
      <w:r w:rsidRPr="00F55611">
        <w:rPr>
          <w:color w:val="000000"/>
          <w:lang w:val="en-US"/>
        </w:rPr>
        <w:fldChar w:fldCharType="begin" w:fldLock="1"/>
      </w:r>
      <w:r w:rsidRPr="00F55611">
        <w:rPr>
          <w:color w:val="000000"/>
          <w:lang w:val="en-US"/>
        </w:rPr>
        <w:instrText>ADDIN CSL_CITATION { "citationItems" : [ { "id" : "ITEM-1", "itemData" : { "DOI" : "10.1111/gcb.13272", "ISBN" : "1365-2486 (Electronic)\\r1354-1013 (Linking)", "ISSN" : "13652486", "PMID" : "26950650", "abstract" : "Efficient management of biodiversity requires a forward-looking approach based on scenarios that explore biodiversity changes under future environmental conditions. A number of ecological models have been proposed over the last decades to develop these biodiversity scenarios. Novel modelling approaches with strong theoretical foundation now offer the possibility to integrate key ecological and evolutionary processes that shape species distribution and community structure. Although biodiversity is affected by multiple threats, most studies addressing the effects of future environmental changes on biodiversity focus on a single threat only. We examined the studies published during the last 25 years that developed scenarios to predict future biodiversity changes based on climate, land use and land cover change projections. We found that biodiversity scenarios mostly focus on the future impacts of climate change and largely neglect changes in land use and land cover. The emphasis on climate change impacts has increased over time and has now reached a maximum. Yet, the direct destruction and degradation of habitats through land use and land cover changes are among the most significant and immediate threats to biodiversity. We argue that the current state of integration between ecological and land system sciences is leading to biased estimation of actual risks and therefore constrains the implementation of forward-looking policy responses to biodiversity decline. We suggest research directions at the crossroads between ecological and environmental sciences to face the challenge of developing interoperable and plausible projections of future environmental changes and to anticipate the full range of their potential impacts on biodiversity. An intergovernmental platform is needed to stimulate such collaborative research efforts and to emphasize the societal and political relevance of taking up this challenge. This article is protected by copyright. All rights reserved.", "author" : [ { "dropping-particle" : "", "family" : "Titeux", "given" : "Nicolas", "non-dropping-particle" : "", "parse-names" : false, "suffix" : "" }, { "dropping-particle" : "", "family" : "Henle", "given" : "Klaus", "non-dropping-particle" : "", "parse-names" : false, "suffix" : "" }, { "dropping-particle" : "", "family" : "Mihoub", "given" : "Jean Baptiste", "non-dropping-particle" : "", "parse-names" : false, "suffix" : "" }, { "dropping-particle" : "", "family" : "Regos", "given" : "Adri\u00e1n", "non-dropping-particle" : "", "parse-names" : false, "suffix" : "" }, { "dropping-particle" : "", "family" : "Geijzendorffer", "given" : "Ilse R.", "non-dropping-particle" : "", "parse-names" : false, "suffix" : "" }, { "dropping-particle" : "", "family" : "Cramer", "given" : "Wolfgang", "non-dropping-particle" : "", "parse-names" : false, "suffix" : "" }, { "dropping-particle" : "", "family" : "Verburg", "given" : "Peter H.", "non-dropping-particle" : "", "parse-names" : false, "suffix" : "" }, { "dropping-particle" : "", "family" : "Brotons", "given" : "Llu\u00eds", "non-dropping-particle" : "", "parse-names" : false, "suffix" : "" } ], "container-title" : "Global change biology", "id" : "ITEM-1", "issue" : "7", "issued" : { "date-parts" : [ [ "2016", "3" ] ] }, "page" : "2505-2515", "title" : "Biodiversity scenarios neglect future land-use changes", "type" : "article-journal", "volume" : "22" }, "uris" : [ "http://www.mendeley.com/documents/?uuid=9c89791d-f6af-4d34-a704-0c8ba5ea14cb" ] } ], "mendeley" : { "formattedCitation" : "(Titeux et al., 2016)", "plainTextFormattedCitation" : "(Titeux et al., 2016)", "previouslyFormattedCitation" : "(Titeux et al., 2016)" }, "properties" : {  }, "schema" : "https://github.com/citation-style-language/schema/raw/master/csl-citation.json" }</w:instrText>
      </w:r>
      <w:r w:rsidRPr="00F55611">
        <w:rPr>
          <w:color w:val="000000"/>
          <w:lang w:val="en-US"/>
        </w:rPr>
        <w:fldChar w:fldCharType="separate"/>
      </w:r>
      <w:r w:rsidRPr="00F55611">
        <w:rPr>
          <w:color w:val="000000"/>
          <w:lang w:val="en-US"/>
        </w:rPr>
        <w:t xml:space="preserve">Titeux </w:t>
      </w:r>
      <w:r w:rsidR="000D7D89" w:rsidRPr="000D7D89">
        <w:rPr>
          <w:i/>
          <w:color w:val="000000"/>
          <w:lang w:val="en-US"/>
        </w:rPr>
        <w:t>et al.</w:t>
      </w:r>
      <w:r w:rsidR="004A1EDC">
        <w:rPr>
          <w:color w:val="000000"/>
          <w:lang w:val="en-US"/>
        </w:rPr>
        <w:t xml:space="preserve"> (</w:t>
      </w:r>
      <w:r w:rsidRPr="00F55611">
        <w:rPr>
          <w:color w:val="000000"/>
          <w:lang w:val="en-US"/>
        </w:rPr>
        <w:t>2016)</w:t>
      </w:r>
      <w:r w:rsidRPr="00F55611">
        <w:rPr>
          <w:color w:val="000000"/>
          <w:lang w:val="en-US"/>
        </w:rPr>
        <w:fldChar w:fldCharType="end"/>
      </w:r>
      <w:r w:rsidRPr="00F55611">
        <w:rPr>
          <w:color w:val="000000"/>
          <w:lang w:val="en-US"/>
        </w:rPr>
        <w:t xml:space="preserve"> that within biodiversity-related scenarios, compared to climate change, the impact of land use change is often neglected.</w:t>
      </w:r>
      <w:r w:rsidRPr="00F55611" w:rsidDel="00774D42">
        <w:rPr>
          <w:lang w:val="en-US"/>
        </w:rPr>
        <w:t xml:space="preserve"> </w:t>
      </w:r>
      <w:r w:rsidRPr="00F55611">
        <w:rPr>
          <w:lang w:val="en-US"/>
        </w:rPr>
        <w:t xml:space="preserve">Other direct drivers, such as pollution, natural resource extraction and invasive alien species, with adverse impacts on biodiversity and </w:t>
      </w:r>
      <w:r w:rsidRPr="00F55611">
        <w:rPr>
          <w:color w:val="000000"/>
          <w:lang w:val="en-US"/>
        </w:rPr>
        <w:t>nature’s contributions to people</w:t>
      </w:r>
      <w:r w:rsidRPr="00F55611">
        <w:rPr>
          <w:lang w:val="en-US"/>
        </w:rPr>
        <w:t xml:space="preserve">, were poorly represented in scenarios. While some pollution aspects such as the impact of nutrient emissions (phosphorous and nitrogen in fertilizers) on marine and freshwater ecosystems were frequently studied </w:t>
      </w:r>
      <w:r w:rsidRPr="00F55611">
        <w:rPr>
          <w:lang w:val="en-US"/>
        </w:rPr>
        <w:fldChar w:fldCharType="begin" w:fldLock="1"/>
      </w:r>
      <w:r w:rsidRPr="00F55611">
        <w:rPr>
          <w:lang w:val="en-US"/>
        </w:rPr>
        <w:instrText>ADDIN CSL_CITATION { "citationItems" : [ { "id" : "ITEM-1", "itemData" : { "DOI" : "10.1007/978-90-481-9625-8", "ISBN" : "978-90-481-9624-1", "author" : [ { "dropping-particle" : "", "family" : "H\u00e5kanson", "given" : "Lars", "non-dropping-particle" : "", "parse-names" : false, "suffix" : "" }, { "dropping-particle" : "", "family" : "Bryhn", "given" : "Andreas C", "non-dropping-particle" : "", "parse-names" : false, "suffix" : "" } ], "container-title" : "Eutrophication: Causes, Consequences and Control", "editor" : [ { "dropping-particle" : "", "family" : "Ansari", "given" : "Abid A.", "non-dropping-particle" : "", "parse-names" : false, "suffix" : "" }, { "dropping-particle" : "", "family" : "Gill", "given" : "Sarvajeet Singh", "non-dropping-particle" : "", "parse-names" : false, "suffix" : "" }, { "dropping-particle" : "", "family" : "Lanza", "given" : "Guy R.", "non-dropping-particle" : "", "parse-names" : false, "suffix" : "" }, { "dropping-particle" : "", "family" : "Rast", "given" : "Walter", "non-dropping-particle" : "", "parse-names" : false, "suffix" : "" } ], "id" : "ITEM-1", "issued" : { "date-parts" : [ [ "2014" ] ] }, "page" : "17-67", "publisher" : "Springer Science+Business Media B.V.", "title" : "Controlling Eutrophication in the Baltic Sea and the Kattegat", "type" : "chapter" }, "uris" : [ "http://www.mendeley.com/documents/?uuid=53818bdc-16c2-47c8-a4aa-255ecc61abee" ] }, { "id" : "ITEM-2", "itemData" : { "author" : [ { "dropping-particle" : "", "family" : "Holguin-Gonzalez", "given" : "JE", "non-dropping-particle" : "", "parse-names" : false, "suffix" : "" } ], "container-title" : "Water Science &amp; \u2026", "id" : "ITEM-2", "issued" : { "date-parts" : [ [ "2014" ] ] }, "title" : "Development and assessment of an integrated ecological modelling framework to assess the effect of investments in wastewater treatment on water quality.", "type" : "article-journal" }, "uris" : [ "http://www.mendeley.com/documents/?uuid=295045cc-74ad-4e32-8ca2-9ba036ac44d4" ] }, { "id" : "ITEM-3", "itemData" : { "DOI" : "10.1016/j.jenvman.2011.06.053", "ISBN" : "0301-4797", "ISSN" : "03014797", "PMID" : "21940095", "abstract" : "Better insight in the possible range of future N2O emissions can help to construct mitigation and adaptation strategies and to adapt land use planning and management to climate objectives. The Dutch fen meadow landscape is a hotspot of N2O emission due to high nitrogen inputs combined with moist peat soils due to land use change. Socio-economic developments in the area are expected to have major impacts on N2O emission. The goals of this study are to estimate changes in N2O emissions for the period 2006\u20132040 under three different scenarios for the Dutch fen meadow landscape (rural production, rural fragmentation, and rural multifunctionality) and to quantify the share of different emission sources. Three scenarios were constructed and quantified based on the Story-And-Simulation approach. The rural production and the rural fragmentation scenarios are characterized by globalization and a market-oriented economy; in the rural production scenario dairy farming has a strong competitive position in the study region, while under the rural fragmentation scenario agriculture is declining. Under the rural multifunctionality scenario, the global context is characterized by regionalization and stronger regulation toward environmental issues. The N2O emission decreased between 2006 and 2040 under all scenarios. Under the rural production scenario, the N2O emission decreased by 7%. Due to measures to limit peat mineralization and policies to reduce agricultural emissions, the rural multifunctionality scenario showed the largest decrease in N2O emissions (44%). Under the rural fragmentation scenario, in which the dairy farming sector is diminished, the emission decreased by 33%. Compared to other uncertainties involved in N2O emission estimates, the uncertainty due to possible future land use change is relatively large and assuming a constant emission with time is therefore not appropriate.", "author" : [ { "dropping-particle" : "", "family" : "Nol", "given" : "Linda", "non-dropping-particle" : "", "parse-names" : false, "suffix" : "" }, { "dropping-particle" : "", "family" : "Verburg", "given" : "Peter H.", "non-dropping-particle" : "", "parse-names" : false, "suffix" : "" }, { "dropping-particle" : "", "family" : "Moors", "given" : "Eddy J.", "non-dropping-particle" : "", "parse-names" : false, "suffix" : "" } ], "container-title" : "Journal of Environmental Management", "id" : "ITEM-3", "issue" : "1", "issued" : { "date-parts" : [ [ "2012" ] ] }, "page" : "78-90", "publisher" : "Elsevier Ltd", "title" : "Trends in future N2O emissions due to land use change", "type" : "article-journal", "volume" : "94" }, "uris" : [ "http://www.mendeley.com/documents/?uuid=0c2be630-d30e-41bc-925c-a17d49a567b4" ] }, { "id" : "ITEM-4", "itemData" : { "DOI" : "10.1016/j.ecolind.2006.09.002", "ISBN" : "1470-160X", "ISSN" : "1470160X", "abstract" : "Economic cost-benefit appraisal (and its sub-set cost-effectiveness) of ecosystem conservation and/or pollution abatement strategies have proved to be powerful decision-making aids. But the monetary economic valuation of ecosystem goods and services (gains and losses) can only provide a good indication of social welfare impacts under certain conditions and in selective contexts. The values derived through this appraisal process will, for a number of measures, be underestimates of the full total system value [Turner, R.K., Paavola, J., Cooper, P. Farber, S., Jessamy, V., Georgiou, S., 2003. Valuing nature: lessons learned and future research directions. Ecol. Econ. 46, 493-510]. The economic analysis is best suited to assessing the value of 'marginal' gains and losses in ecosystem goods/services and not the total destruction of whole systems (including life support systems, the value of which is not commensurate with monetary values and/or is infinitely high). In this study economic costs and what we call 'ecological risk' analysis are used to appraise the implementation costs and ecological benefits of selected measures for combating eutrophication. Ecological risk is expressed in terms of ecosystem integrity and resilience. The paper presents three regional case studies dealing with the issue of nutrient emission reduction to the southern North Sea, namely the catchments/estuaries of the Humber (UK), the Rhine (Germany and The Netherlands) and the Elbe (Czech Republic and Germany). On the basis of these comparative regional examples, wider implications in the light of international management of the North Sea are presented. A range of nutrient reduction scenarios have been deployed within the overall OSPAR target agreement of 50% nitrogen and phosphorous reduction compared with 1985 levels. Each scenario assumes pollution reduction measures, characterised in terms of their overall implementation costs and nutrient-reduction effects. Specific policy instruments analysed were: the creation of more intertidal habitat via managed coastal realignment in the Humber area, farm-based land cover changes in the Rhine catchment and a mix of agricultural regime and wastewater treatment plant (WWTP) improvements in the Elbe area. The ecological consequences associated with each reduction scenario have been modelled [using the ERSEM model, see Baretta, J.W., Ebenh??h, W., Ruardij, P., 1995. An overview over the European Regional Sea Ecosystem Model, a complex marine\u2026", "author" : [ { "dropping-particle" : "", "family" : "Nunneri", "given" : "Corinna", "non-dropping-particle" : "", "parse-names" : false, "suffix" : "" }, { "dropping-particle" : "", "family" : "Windhorst", "given" : "Wilhelm", "non-dropping-particle" : "", "parse-names" : false, "suffix" : "" }, { "dropping-particle" : "", "family" : "Kerry Turner", "given" : "R.", "non-dropping-particle" : "", "parse-names" : false, "suffix" : "" }, { "dropping-particle" : "", "family" : "Lenhart", "given" : "Hermann", "non-dropping-particle" : "", "parse-names" : false, "suffix" : "" } ], "container-title" : "Ecological Indicators", "id" : "ITEM-4", "issue" : "4", "issued" : { "date-parts" : [ [ "2007" ] ] }, "page" : "776-792", "title" : "Nutrient emission reduction scenarios in the North Sea: An abatement cost and ecosystem integrity analysis", "type" : "article-journal", "volume" : "7" }, "uris" : [ "http://www.mendeley.com/documents/?uuid=e283a8d1-aa7d-47f2-b08d-3635f422928f" ] }, { "id" : "ITEM-5", "itemData" : { "DOI" : "10.1029/2009GB003587", "ISBN" : "0886-6236", "ISSN" : "08866236", "abstract" : "An integrated modeling approach was used to connect socioeconomic factors and nutrient management to river export of nitrogen, phosphorus, silica and carbon based on an updated Global NEWS model. Past trends (1970-2000) and four future scenarios were analyzed. Differences among the scenarios for nutrient management in agriculture were a key factor affecting the magnitude and direction of change of future DIN river export. In contrast, connectivity and level of sewage treatment and P detergent use were more important for differences in DIP river export. Global particulate nutrient export was calculated to decrease for all scenarios, in part due to increases in dams for hydropower. Small changes in dissolved silica and dissolved organics were calculated for all scenarios at the global scale. Population changes were an important underlying factor for river export of all nutrients in all scenarios. Substantial regional differences were calculated for all nutrient elements and forms. South Asia alone accounted for over half of the global increase in DIN and DIP river export between 1970 and 2000 and in the subsequent 30 years under the Global Orchestration scenario (globally connected with reactive approach to environmental problems); DIN river export decreased in the Adapting Mosaic (globally connected with proactive approach) scenario by 2030, although DIP continued to increase. Risks for coastal eutrophication will likely continue to increase in many world regions for the foreseeable future due to both increases in magnitude and changes in nutrient ratios in river export.", "author" : [ { "dropping-particle" : "", "family" : "Seitzinger", "given" : "S. P.", "non-dropping-particle" : "", "parse-names" : false, "suffix" : "" }, { "dropping-particle" : "", "family" : "Mayorga", "given" : "E.", "non-dropping-particle" : "", "parse-names" : false, "suffix" : "" }, { "dropping-particle" : "", "family" : "Bouwman", "given" : "A. F.", "non-dropping-particle" : "", "parse-names" : false, "suffix" : "" }, { "dropping-particle" : "", "family" : "Kroeze", "given" : "C.", "non-dropping-particle" : "", "parse-names" : false, "suffix" : "" }, { "dropping-particle" : "", "family" : "Beusen", "given" : "A. H W", "non-dropping-particle" : "", "parse-names" : false, "suffix" : "" }, { "dropping-particle" : "", "family" : "Billen", "given" : "G.", "non-dropping-particle" : "", "parse-names" : false, "suffix" : "" }, { "dropping-particle" : "", "family" : "Drecht", "given" : "G.", "non-dropping-particle" : "Van", "parse-names" : false, "suffix" : "" }, { "dropping-particle" : "", "family" : "Dumont", "given" : "E.", "non-dropping-particle" : "", "parse-names" : false, "suffix" : "" }, { "dropping-particle" : "", "family" : "Fekete", "given" : "B. M.", "non-dropping-particle" : "", "parse-names" : false, "suffix" : "" }, { "dropping-particle" : "", "family" : "Garnier", "given" : "J.", "non-dropping-particle" : "", "parse-names" : false, "suffix" : "" }, { "dropping-particle" : "", "family" : "Harrison", "given" : "J. A.", "non-dropping-particle" : "", "parse-names" : false, "suffix" : "" } ], "container-title" : "Global Biogeochemical Cycles", "id" : "ITEM-5", "issue" : "2", "issued" : { "date-parts" : [ [ "2010" ] ] }, "title" : "Global river nutrient export: A scenario analysis of past and future trends", "type" : "article-journal", "volume" : "24" }, "uris" : [ "http://www.mendeley.com/documents/?uuid=2a087440-58f5-4d73-ab73-9539f511358f" ] } ], "mendeley" : { "formattedCitation" : "(H\u00e5kanson &amp; Bryhn, 2014; Holguin-Gonzalez, 2014; Nol et al., 2012; Nunneri et al., 2007; Seitzinger et al., 2010)", "plainTextFormattedCitation" : "(H\u00e5kanson &amp; Bryhn, 2014; Holguin-Gonzalez, 2014; Nol et al., 2012; Nunneri et al., 2007; Seitzinger et al., 2010)", "previouslyFormattedCitation" : "(H\u00e5kanson &amp; Bryhn, 2014; Holguin-Gonzalez, 2014; Nol et al., 2012; Nunneri et al., 2007; Seitzinger et al., 2010)" }, "properties" : {  }, "schema" : "https://github.com/citation-style-language/schema/raw/master/csl-citation.json" }</w:instrText>
      </w:r>
      <w:r w:rsidRPr="00F55611">
        <w:rPr>
          <w:lang w:val="en-US"/>
        </w:rPr>
        <w:fldChar w:fldCharType="separate"/>
      </w:r>
      <w:r w:rsidRPr="00F55611">
        <w:rPr>
          <w:lang w:val="en-US"/>
        </w:rPr>
        <w:t xml:space="preserve">(Håkanson &amp; Bryhn, 2014; Holguin-Gonzalez, 2014; Nol </w:t>
      </w:r>
      <w:r w:rsidR="000D7D89" w:rsidRPr="000D7D89">
        <w:rPr>
          <w:i/>
          <w:lang w:val="en-US"/>
        </w:rPr>
        <w:t>et al.</w:t>
      </w:r>
      <w:r w:rsidRPr="00F55611">
        <w:rPr>
          <w:lang w:val="en-US"/>
        </w:rPr>
        <w:t xml:space="preserve">, 2012; Nunneri </w:t>
      </w:r>
      <w:r w:rsidR="000D7D89" w:rsidRPr="000D7D89">
        <w:rPr>
          <w:i/>
          <w:lang w:val="en-US"/>
        </w:rPr>
        <w:t>et al.</w:t>
      </w:r>
      <w:r w:rsidRPr="00F55611">
        <w:rPr>
          <w:lang w:val="en-US"/>
        </w:rPr>
        <w:t xml:space="preserve">, 2007; Seitzinger </w:t>
      </w:r>
      <w:r w:rsidR="000D7D89" w:rsidRPr="000D7D89">
        <w:rPr>
          <w:i/>
          <w:lang w:val="en-US"/>
        </w:rPr>
        <w:t>et al.</w:t>
      </w:r>
      <w:r w:rsidRPr="00F55611">
        <w:rPr>
          <w:lang w:val="en-US"/>
        </w:rPr>
        <w:t>, 2010)</w:t>
      </w:r>
      <w:r w:rsidRPr="00F55611">
        <w:rPr>
          <w:lang w:val="en-US"/>
        </w:rPr>
        <w:fldChar w:fldCharType="end"/>
      </w:r>
      <w:r w:rsidRPr="00F55611">
        <w:rPr>
          <w:lang w:val="en-US"/>
        </w:rPr>
        <w:t xml:space="preserve">, others were greatly understudied (e.g. the impact of nanoplastics; </w:t>
      </w:r>
      <w:r w:rsidRPr="00F55611">
        <w:rPr>
          <w:lang w:val="en-US"/>
        </w:rPr>
        <w:fldChar w:fldCharType="begin" w:fldLock="1"/>
      </w:r>
      <w:r w:rsidRPr="00F55611">
        <w:rPr>
          <w:lang w:val="en-US"/>
        </w:rPr>
        <w:instrText>ADDIN CSL_CITATION { "citationItems" : [ { "id" : "ITEM-1", "itemData" : { "author" : [ { "dropping-particle" : "", "family" : "Ryan", "given" : "Peter G", "non-dropping-particle" : "", "parse-names" : false, "suffix" : "" }, { "dropping-particle" : "", "family" : "Moore", "given" : "Charles J", "non-dropping-particle" : "", "parse-names" : false, "suffix" : "" }, { "dropping-particle" : "", "family" : "Franeker", "given" : "Jan A", "non-dropping-particle" : "van", "parse-names" : false, "suffix" : "" }, { "dropping-particle" : "", "family" : "Moloney", "given" : "Coleen L", "non-dropping-particle" : "", "parse-names" : false, "suffix" : "" } ], "container-title" : "Philosophical Transactions of the Royal Society B: Biological Sciences", "id" : "ITEM-1", "issue" : "1526", "issued" : { "date-parts" : [ [ "2009" ] ] }, "page" : "1999-2012", "title" : "Monitoring the abundance of plastic debris in the marine environment", "type" : "article-journal", "volume" : "364" }, "uris" : [ "http://www.mendeley.com/documents/?uuid=f32253ff-710f-4cd5-b79e-4b32fb819eeb" ] } ], "mendeley" : { "formattedCitation" : "(Ryan, Moore, van Franeker, &amp; Moloney, 2009)", "plainTextFormattedCitation" : "(Ryan, Moore, van Franeker, &amp; Moloney, 2009)", "previouslyFormattedCitation" : "(Ryan, Moore, van Franeker, &amp; Moloney, 2009)" }, "properties" : {  }, "schema" : "https://github.com/citation-style-language/schema/raw/master/csl-citation.json" }</w:instrText>
      </w:r>
      <w:r w:rsidRPr="00F55611">
        <w:rPr>
          <w:lang w:val="en-US"/>
        </w:rPr>
        <w:fldChar w:fldCharType="separate"/>
      </w:r>
      <w:r w:rsidRPr="00F55611">
        <w:rPr>
          <w:lang w:val="en-US"/>
        </w:rPr>
        <w:t>Ryan</w:t>
      </w:r>
      <w:r>
        <w:rPr>
          <w:lang w:val="en-US"/>
        </w:rPr>
        <w:t xml:space="preserve"> </w:t>
      </w:r>
      <w:r w:rsidR="000D7D89" w:rsidRPr="000D7D89">
        <w:rPr>
          <w:i/>
          <w:lang w:val="en-US"/>
        </w:rPr>
        <w:t>et al.</w:t>
      </w:r>
      <w:r w:rsidR="004E443E">
        <w:rPr>
          <w:lang w:val="en-US"/>
        </w:rPr>
        <w:t>,</w:t>
      </w:r>
      <w:r w:rsidR="006674DB">
        <w:rPr>
          <w:lang w:val="en-US"/>
        </w:rPr>
        <w:t xml:space="preserve"> </w:t>
      </w:r>
      <w:r w:rsidRPr="00F55611">
        <w:rPr>
          <w:lang w:val="en-US"/>
        </w:rPr>
        <w:t>2009</w:t>
      </w:r>
      <w:r w:rsidRPr="00F55611">
        <w:rPr>
          <w:lang w:val="en-US"/>
        </w:rPr>
        <w:fldChar w:fldCharType="end"/>
      </w:r>
      <w:r w:rsidRPr="00F55611">
        <w:rPr>
          <w:lang w:val="en-US"/>
        </w:rPr>
        <w:t xml:space="preserve">). </w:t>
      </w:r>
    </w:p>
    <w:p w14:paraId="37BDAC35" w14:textId="4F3035A2" w:rsidR="00AE389F" w:rsidRPr="00F55611" w:rsidRDefault="00AE389F" w:rsidP="00AE389F">
      <w:pPr>
        <w:rPr>
          <w:lang w:val="en-US"/>
        </w:rPr>
      </w:pPr>
      <w:r w:rsidRPr="00F55611">
        <w:rPr>
          <w:lang w:val="en-US"/>
        </w:rPr>
        <w:t xml:space="preserve">Finally, there were very few scenario studies which modelled feedbacks from direct drivers, such as climate change or land use change, to socio-economic trends (an integral component of the IPBES conceptual framework </w:t>
      </w:r>
      <w:r w:rsidRPr="00F55611">
        <w:rPr>
          <w:lang w:val="en-US"/>
        </w:rPr>
        <w:fldChar w:fldCharType="begin" w:fldLock="1"/>
      </w:r>
      <w:r w:rsidRPr="00F55611">
        <w:rPr>
          <w:lang w:val="en-US"/>
        </w:rPr>
        <w:instrText>ADDIN CSL_CITATION { "citationItems" : [ { "id" : "ITEM-1", "itemData" : { "DOI" : "https://doi.org/10.1016/j.cosust.2014.11.002", "ISSN" : "18773435",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u00f3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Selvin P\u00e9rez", "given" : "Edgar",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Teo-Chang", "given" : "You",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4b49992e-3913-4ca5-8661-70e011eb3568" ] } ], "mendeley" : { "formattedCitation" : "(D\u00edaz et al., 2015)", "plainTextFormattedCitation" : "(D\u00edaz et al., 2015)", "previouslyFormattedCitation" : "(D\u00edaz et al., 2015)" }, "properties" : {  }, "schema" : "https://github.com/citation-style-language/schema/raw/master/csl-citation.json" }</w:instrText>
      </w:r>
      <w:r w:rsidRPr="00F55611">
        <w:rPr>
          <w:lang w:val="en-US"/>
        </w:rPr>
        <w:fldChar w:fldCharType="separate"/>
      </w:r>
      <w:r w:rsidRPr="00F55611">
        <w:rPr>
          <w:lang w:val="en-US"/>
        </w:rPr>
        <w:t xml:space="preserve">(Díaz </w:t>
      </w:r>
      <w:r w:rsidR="000D7D89" w:rsidRPr="000D7D89">
        <w:rPr>
          <w:i/>
          <w:lang w:val="en-US"/>
        </w:rPr>
        <w:t>et al.</w:t>
      </w:r>
      <w:r w:rsidRPr="00F55611">
        <w:rPr>
          <w:lang w:val="en-US"/>
        </w:rPr>
        <w:t>, 2015)</w:t>
      </w:r>
      <w:r w:rsidRPr="00F55611">
        <w:rPr>
          <w:lang w:val="en-US"/>
        </w:rPr>
        <w:fldChar w:fldCharType="end"/>
      </w:r>
      <w:r w:rsidRPr="00F55611">
        <w:rPr>
          <w:lang w:val="en-US"/>
        </w:rPr>
        <w:t xml:space="preserve">, highlighting a key gap in the scientific literature covering </w:t>
      </w:r>
      <w:r w:rsidRPr="00F55611">
        <w:rPr>
          <w:color w:val="000000"/>
          <w:lang w:val="en-US"/>
        </w:rPr>
        <w:t>nature’s contributions to people</w:t>
      </w:r>
      <w:r w:rsidRPr="00F55611">
        <w:rPr>
          <w:lang w:val="en-US"/>
        </w:rPr>
        <w:t>.</w:t>
      </w:r>
    </w:p>
    <w:p w14:paraId="02844F57" w14:textId="4355F1FC" w:rsidR="00AE389F" w:rsidRPr="00F55611" w:rsidRDefault="00AE389F" w:rsidP="007A3472">
      <w:pPr>
        <w:rPr>
          <w:lang w:val="en-US"/>
        </w:rPr>
      </w:pPr>
      <w:r w:rsidRPr="00F55611">
        <w:rPr>
          <w:i/>
          <w:lang w:val="en-US"/>
        </w:rPr>
        <w:t>Values coverage</w:t>
      </w:r>
      <w:r w:rsidRPr="00F55611">
        <w:rPr>
          <w:lang w:val="en-US"/>
        </w:rPr>
        <w:t xml:space="preserve">: The concept of value (see Chapter 1, Section 1.5.2 for the definition of “value” within IPBES) was only considered in 30% of scenario studies in Europe and Central Asia, with 19% including values explicitly and 11% implicitly. For example, </w:t>
      </w:r>
      <w:r w:rsidRPr="00F55611">
        <w:rPr>
          <w:lang w:val="en-US"/>
        </w:rPr>
        <w:fldChar w:fldCharType="begin" w:fldLock="1"/>
      </w:r>
      <w:r w:rsidRPr="00F55611">
        <w:rPr>
          <w:lang w:val="en-US"/>
        </w:rPr>
        <w:instrText>ADDIN CSL_CITATION { "citationItems" : [ { "id" : "ITEM-1", "itemData" : { "author" : [ { "dropping-particle" : "", "family" : "Verburg", "given" : "Peter H", "non-dropping-particle" : "", "parse-names" : false, "suffix" : "" }, { "dropping-particle" : "", "family" : "Eickhout", "given" : "Bas", "non-dropping-particle" : "", "parse-names" : false, "suffix" : "" }, { "dropping-particle" : "", "family" : "Meijl", "given" : "Hans", "non-dropping-particle" : "van", "parse-names" : false, "suffix" : "" } ], "container-title" : "The Annals of Regional Science", "id" : "ITEM-1", "issue" : "1", "issued" : { "date-parts" : [ [ "2008" ] ] }, "page" : "57-77", "title" : "A multi-scale, multi-model approach for analyzing the future dynamics of European land use", "type" : "article-journal", "volume" : "42" }, "uris" : [ "http://www.mendeley.com/documents/?uuid=5edd44ff-f8e8-4adb-b8eb-897aeaea34d0" ] } ], "mendeley" : { "formattedCitation" : "(Verburg, Eickhout, &amp; van Meijl, 2008)", "manualFormatting" : "Verburg et al. (2008)", "plainTextFormattedCitation" : "(Verburg, Eickhout, &amp; van Meijl, 2008)", "previouslyFormattedCitation" : "(Verburg, Eickhout, &amp; van Meijl, 2008)" }, "properties" : {  }, "schema" : "https://github.com/citation-style-language/schema/raw/master/csl-citation.json" }</w:instrText>
      </w:r>
      <w:r w:rsidRPr="00F55611">
        <w:rPr>
          <w:lang w:val="en-US"/>
        </w:rPr>
        <w:fldChar w:fldCharType="separate"/>
      </w:r>
      <w:r w:rsidRPr="00F55611">
        <w:rPr>
          <w:lang w:val="en-US"/>
        </w:rPr>
        <w:t xml:space="preserve">Verburg </w:t>
      </w:r>
      <w:r w:rsidR="000D7D89" w:rsidRPr="000D7D89">
        <w:rPr>
          <w:i/>
          <w:lang w:val="en-US"/>
        </w:rPr>
        <w:t>et al.</w:t>
      </w:r>
      <w:r w:rsidRPr="00F55611">
        <w:rPr>
          <w:lang w:val="en-US"/>
        </w:rPr>
        <w:t xml:space="preserve"> (2008)</w:t>
      </w:r>
      <w:r w:rsidRPr="00F55611">
        <w:rPr>
          <w:lang w:val="en-US"/>
        </w:rPr>
        <w:fldChar w:fldCharType="end"/>
      </w:r>
      <w:r w:rsidRPr="00F55611">
        <w:rPr>
          <w:lang w:val="en-US"/>
        </w:rPr>
        <w:t xml:space="preserve"> included the concept of value explicitly when analyzing how changes in demand for agricultural products are likely to have a large impact on landscape quality and the value of natural areas. In contrast, </w:t>
      </w:r>
      <w:r w:rsidRPr="00F55611">
        <w:rPr>
          <w:lang w:val="en-US"/>
        </w:rPr>
        <w:fldChar w:fldCharType="begin" w:fldLock="1"/>
      </w:r>
      <w:r w:rsidRPr="00F55611">
        <w:rPr>
          <w:lang w:val="en-US"/>
        </w:rPr>
        <w:instrText>ADDIN CSL_CITATION { "citationItems" : [ { "id" : "ITEM-1", "itemData" : { "DOI" : "10.1007/s11629-006-0276-5", "ISBN" : "1672-6316 (Print) 1993-0321 (Online)", "ISSN" : "1672-6316", "abstract" : "Europe\u2019s mountains cover nearly half of the continent\u2019s area and are home to one fifth of the European population. Mountain areas are hotspots of biodiversity and agriculture has played a multifunctional role in defining and sustaining mountain biodiversity. Ongoing trends of agricultural decline are having negative impacts on mountain biodiversity. This paper presents results from an interdisciplinary European research project, BioScene, which investigated the relationship between agriculture and biodiversity in six mountain study areas across Europe to provide recommendations for reconciling biodiversity conservation with social and economic activities through an integrated rural development strategy. BioScene used scenario analysis and stakeholder participation as tools for structuring the analysis of alternative mountain futures. Three main BioScene scenarios were evaluated: Business as Usual (BaU), Agricultural Liberalisation (Lib), Managed Change for Biodiversity (MCB). BioScene brought together ecologists, economists, sociologists and rural geographers, to carry out interdisciplinary analysis of the scenarios: identifying key drivers of change, assessing the biodiversity consequences and evaluating cost-effectiveness. BioScene used a sustainability assessment to integrate the research outputs across natural and social science disciplines to assess the broader sustainability of the scenarios in terms of biodiversity, natural resources, rural development, social development, economic development and institutional capacity. The sustainability assessment showed that the MCB scenario was potentially the most sustainable of the three BioScene scenarios. Through the reconciliation of potentially conflicting objectives, such as conservation, economic development and human livelihoods, and with a strong participatory planning approach, the MCB scenario could represent an alternative approach to BaU for sustainable rural development in Europe\u2019s mountains. BioScene confirms the necessity for natural and social scientists to work together to seek solutions to environmental problems. Interdisciplinary research can assist with the definition of integrated strategies with the potential to reconcile the ecological, social and economic parameters that determine a sustainable future for European mountain areas.", "author" : [ { "dropping-particle" : "", "family" : "Mitchley", "given" : "Jonathan", "non-dropping-particle" : "", "parse-names" : false, "suffix" : "" }, { "dropping-particle" : "", "family" : "Price", "given" : "Martin F.", "non-dropping-particle" : "", "parse-names" : false, "suffix" : "" }, { "dropping-particle" : "", "family" : "Tzanopoulos", "given" : "Joseph", "non-dropping-particle" : "", "parse-names" : false, "suffix" : "" } ], "container-title" : "Journal of Mountain Science", "id" : "ITEM-1", "issue" : "4", "issued" : { "date-parts" : [ [ "2006" ] ] }, "note" : "NULL", "page" : "276-286", "title" : "Integrated futures for Europe\u2019s mountain regions: Reconciling biodiversity conservation and human livelihoods", "type" : "article-journal", "volume" : "3" }, "uris" : [ "http://www.mendeley.com/documents/?uuid=45aef1e9-8f12-44f6-9257-b3e2ddf6fa1d" ] } ], "mendeley" : { "formattedCitation" : "(Mitchley et al., 2006)", "manualFormatting" : "Mitchley et al. (2006)", "plainTextFormattedCitation" : "(Mitchley et al., 2006)", "previouslyFormattedCitation" : "(Mitchley et al., 2006)" }, "properties" : {  }, "schema" : "https://github.com/citation-style-language/schema/raw/master/csl-citation.json" }</w:instrText>
      </w:r>
      <w:r w:rsidRPr="00F55611">
        <w:rPr>
          <w:lang w:val="en-US"/>
        </w:rPr>
        <w:fldChar w:fldCharType="separate"/>
      </w:r>
      <w:r w:rsidRPr="00F55611">
        <w:rPr>
          <w:lang w:val="en-US"/>
        </w:rPr>
        <w:t xml:space="preserve">Mitchley </w:t>
      </w:r>
      <w:r w:rsidR="000D7D89" w:rsidRPr="000D7D89">
        <w:rPr>
          <w:i/>
          <w:lang w:val="en-US"/>
        </w:rPr>
        <w:t>et al.</w:t>
      </w:r>
      <w:r w:rsidRPr="00F55611">
        <w:rPr>
          <w:lang w:val="en-US"/>
        </w:rPr>
        <w:t xml:space="preserve"> (2006)</w:t>
      </w:r>
      <w:r w:rsidRPr="00F55611">
        <w:rPr>
          <w:lang w:val="en-US"/>
        </w:rPr>
        <w:fldChar w:fldCharType="end"/>
      </w:r>
      <w:r w:rsidRPr="00F55611">
        <w:rPr>
          <w:lang w:val="en-US"/>
        </w:rPr>
        <w:t xml:space="preserve"> considered the values concept implicitly through an assessment of how trends in agricultural systems result in negative impacts on biodiversity. Studies included different dimensions of value: 66% used the concept of value as nature’s contributions to people (i.e. anthropocentric instrumental values); 26% as nature (non-anthropocentric or intrinsic values); and 8% as good quality of life (anthropocentric relational values). Most studies focused primarily on values associated with material contributions to people (44%), followed by regulating and supporting contributions (39%), then non-material contributions (17%). The purpose or target of valuation within the scenario studies covered agriculture (22%), spatial planning (20%), biodiversity and conservation (19%), and climate change (18%). </w:t>
      </w:r>
    </w:p>
    <w:p w14:paraId="28E4672B" w14:textId="144BDF26" w:rsidR="00AE389F" w:rsidRPr="00F55611" w:rsidRDefault="00AE389F" w:rsidP="007A3472">
      <w:pPr>
        <w:rPr>
          <w:lang w:val="en-US"/>
        </w:rPr>
      </w:pPr>
      <w:r w:rsidRPr="00F55611">
        <w:rPr>
          <w:lang w:val="en-US"/>
        </w:rPr>
        <w:t xml:space="preserve">These findings show that only a minority of scenario studies take account of the value of nature, its contributions to people, and good quality of life </w:t>
      </w:r>
      <w:r w:rsidRPr="00F55611">
        <w:rPr>
          <w:lang w:val="en-US"/>
        </w:rPr>
        <w:fldChar w:fldCharType="begin" w:fldLock="1"/>
      </w:r>
      <w:r w:rsidRPr="00F55611">
        <w:rPr>
          <w:lang w:val="en-US"/>
        </w:rPr>
        <w:instrText>ADDIN CSL_CITATION { "citationItems" : [ { "id" : "ITEM-1", "itemData" : { "DOI" : "10.1016/j.envsoft.2013.02.011", "ISBN" : "13648152", "ISSN" : "13648152", "abstract" : "Current LUCC research employs scenario-based analysis to explore possible future trends and impacts by defining a coherent set of plausible future socio-economic development pathways. Typically, computational models are therein used to interpret qualitative future storylines in terms of quantitative future changes. This paper addresses these challenges and illustrates some of the advantages of a scenario-based approach using an Agent-Based Model (ABM). Storylines are shown to be useful in integrate a broad variety of knowledge sources, such as subjective expert judgement and results from other (integrative) models, which rely on a similar set of assumptions about the future. The advantages of ABMs are demonstrated for interpreting future scenarios in the context of spatial and temporal variations in socio-ecological outcomes based on heterogeneous individual behaviour. For example, ABMs are shown to enable potential hotspots of future development and LUCC to be identified. Furthermore, a procedure is presented for downscaling and interpreting storylines from general qualitative trends to local quantitative parameters within an ABM framework. This framework is applied to the Municipality of Koper, Slovenia, where the future impacts of LUCC on the loss of agricultural land and residential quality-of-life are simulated. The results are compared to a \u201cbusiness-as-usual\u201d baseline and it is shown that industrial and commercial development has the greatest impact on the loss of high quality agricultural land across all scenarios. Furthermore, the model indicates an increase in inequality in the perceived quality-of-life of residential households, with new households achieving higher quality-of-life than existing residents.", "author" : [ { "dropping-particle" : "", "family" : "Murray-Rust", "given" : "Dave", "non-dropping-particle" : "", "parse-names" : false, "suffix" : "" }, { "dropping-particle" : "", "family" : "Rieser", "given" : "Verena", "non-dropping-particle" : "", "parse-names" : false, "suffix" : "" }, { "dropping-particle" : "", "family" : "Robinson", "given" : "Derek T.", "non-dropping-particle" : "", "parse-names" : false, "suffix" : "" }, { "dropping-particle" : "", "family" : "Mili\u010di\u010d", "given" : "Vesna", "non-dropping-particle" : "", "parse-names" : false, "suffix" : "" }, { "dropping-particle" : "", "family" : "Rounsevell", "given" : "Mark D. A.", "non-dropping-particle" : "", "parse-names" : false, "suffix" : "" } ], "container-title" : "Environmental Modelling &amp; Software", "id" : "ITEM-1", "issued" : { "date-parts" : [ [ "2013" ] ] }, "page" : "75-89", "title" : "Agent-based modelling of land use dynamics and residential quality of life for future scenarios", "type" : "article-journal", "volume" : "46" }, "uris" : [ "http://www.mendeley.com/documents/?uuid=26307e5f-315d-44e5-88b7-6f49565ac333" ] } ], "mendeley" : { "formattedCitation" : "(Murray-Rust et al., 2013)", "plainTextFormattedCitation" : "(Murray-Rust et al., 2013)", "previouslyFormattedCitation" : "(Murray-Rust et al., 2013)" }, "properties" : {  }, "schema" : "https://github.com/citation-style-language/schema/raw/master/csl-citation.json" }</w:instrText>
      </w:r>
      <w:r w:rsidRPr="00F55611">
        <w:rPr>
          <w:lang w:val="en-US"/>
        </w:rPr>
        <w:fldChar w:fldCharType="separate"/>
      </w:r>
      <w:r w:rsidRPr="00F55611">
        <w:rPr>
          <w:lang w:val="en-US"/>
        </w:rPr>
        <w:t xml:space="preserve">(Murray-Rust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ey also indicate that most studies addressed the different dimensions of value only independently (e.g. </w:t>
      </w:r>
      <w:r w:rsidR="00BD52A8" w:rsidRPr="00F55611">
        <w:rPr>
          <w:lang w:val="en-US"/>
        </w:rPr>
        <w:fldChar w:fldCharType="begin" w:fldLock="1"/>
      </w:r>
      <w:r w:rsidR="00BD52A8"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mendeley" : { "formattedCitation" : "(MA, 2005)", "manualFormatting" : "MA, 2005", "plainTextFormattedCitation" : "(MA, 2005)", "previouslyFormattedCitation" : "(MA, 2005)" }, "properties" : {  }, "schema" : "https://github.com/citation-style-language/schema/raw/master/csl-citation.json" }</w:instrText>
      </w:r>
      <w:r w:rsidR="00BD52A8" w:rsidRPr="00F55611">
        <w:rPr>
          <w:lang w:val="en-US"/>
        </w:rPr>
        <w:fldChar w:fldCharType="separate"/>
      </w:r>
      <w:r w:rsidR="00BD52A8">
        <w:rPr>
          <w:lang w:val="en-US"/>
        </w:rPr>
        <w:t>MEA</w:t>
      </w:r>
      <w:r w:rsidR="00BD52A8" w:rsidRPr="00F55611">
        <w:rPr>
          <w:lang w:val="en-US"/>
        </w:rPr>
        <w:t>, 2005</w:t>
      </w:r>
      <w:r w:rsidR="00BD52A8" w:rsidRPr="00F55611">
        <w:rPr>
          <w:lang w:val="en-US"/>
        </w:rPr>
        <w:fldChar w:fldCharType="end"/>
      </w:r>
      <w:r w:rsidRPr="00F55611">
        <w:rPr>
          <w:lang w:val="en-US"/>
        </w:rPr>
        <w:t xml:space="preserve">) or linked nature with a limited set of mainly instrumental values, excluding other dimensions such as intrinsic or relational values. This highlights a significant gap in the current scenario literature in recognizing the diversity of values (e.g. </w:t>
      </w:r>
      <w:r w:rsidRPr="00F55611">
        <w:rPr>
          <w:lang w:val="en-US"/>
        </w:rPr>
        <w:fldChar w:fldCharType="begin" w:fldLock="1"/>
      </w:r>
      <w:r w:rsidRPr="00F55611">
        <w:rPr>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 "plainTextFormattedCitation" : "(IPBES, 2016)", "previouslyFormattedCitation" : "(IPBES, 2016)" }, "properties" : {  }, "schema" : "https://github.com/citation-style-language/schema/raw/master/csl-citation.json" }</w:instrText>
      </w:r>
      <w:r w:rsidRPr="00F55611">
        <w:rPr>
          <w:lang w:val="en-US"/>
        </w:rPr>
        <w:fldChar w:fldCharType="separate"/>
      </w:r>
      <w:r w:rsidRPr="00F55611">
        <w:rPr>
          <w:lang w:val="en-US"/>
        </w:rPr>
        <w:t>IPBES</w:t>
      </w:r>
      <w:r w:rsidR="004A1EDC">
        <w:rPr>
          <w:lang w:val="en-US"/>
        </w:rPr>
        <w:t>,</w:t>
      </w:r>
      <w:r>
        <w:rPr>
          <w:lang w:val="en-US"/>
        </w:rPr>
        <w:t xml:space="preserve"> </w:t>
      </w:r>
      <w:r w:rsidRPr="00F55611">
        <w:rPr>
          <w:lang w:val="en-US"/>
        </w:rPr>
        <w:t>2016</w:t>
      </w:r>
      <w:r w:rsidRPr="00F55611">
        <w:rPr>
          <w:lang w:val="en-US"/>
        </w:rPr>
        <w:fldChar w:fldCharType="end"/>
      </w:r>
      <w:r w:rsidR="00BD52A8">
        <w:rPr>
          <w:lang w:val="en-US"/>
        </w:rPr>
        <w:t>b</w:t>
      </w:r>
      <w:r w:rsidRPr="00F55611">
        <w:rPr>
          <w:lang w:val="en-US"/>
        </w:rPr>
        <w:t xml:space="preserve">). Closing this gap could be of particular importance as the transformative practices that may be needed for achieving sustainable futures can benefit from embracing such value diversity </w:t>
      </w:r>
      <w:r w:rsidRPr="00F55611">
        <w:rPr>
          <w:lang w:val="en-US"/>
        </w:rPr>
        <w:fldChar w:fldCharType="begin" w:fldLock="1"/>
      </w:r>
      <w:r w:rsidRPr="00F55611">
        <w:rPr>
          <w:lang w:val="en-US"/>
        </w:rPr>
        <w:instrText>ADDIN CSL_CITATION { "citationItems" : [ { "id" : "ITEM-1", "itemData" : { "DOI" : "10.1016/j.cosust.2016.12.006", "ISSN" : "18773435", "author" : [ { "dropping-particle" : "", "family" : "Pascual", "given" : "U", "non-dropping-particle" : "", "parse-names" : false, "suffix" : "" }, { "dropping-particle" : "", "family" : "Balvanera", "given" : "P", "non-dropping-particle" : "", "parse-names" : false, "suffix" : "" }, { "dropping-particle" : "", "family" : "Diaz", "given" : "S", "non-dropping-particle" : "", "parse-names" : false, "suffix" : "" }, { "dropping-particle" : "", "family" : "Pataki", "given" : "G", "non-dropping-particle" : "", "parse-names" : false, "suffix" : "" }, { "dropping-particle" : "", "family" : "Roth", "given" : "E", "non-dropping-particle" : "", "parse-names" : false, "suffix" : "" }, { "dropping-particle" : "", "family" : "Stenseke", "given" : "M", "non-dropping-particle" : "", "parse-names" : false, "suffix" : "" }, { "dropping-particle" : "", "family" : "Watson", "given" : "R", "non-dropping-particle" : "", "parse-names" : false, "suffix" : "" }, { "dropping-particle" : "", "family" : "Dessane", "given" : "EB", "non-dropping-particle" : "", "parse-names" : false, "suffix" : "" }, { "dropping-particle" : "", "family" : "Breslow", "given" : "SJ", "non-dropping-particle" : "", "parse-names" : false, "suffix" : "" }, { "dropping-particle" : "", "family" : "Islar", "given" : "M", "non-dropping-particle" : "", "parse-names" : false, "suffix" : "" }, { "dropping-particle" : "", "family" : "Kelemen", "given" : "E", "non-dropping-particle" : "", "parse-names" : false, "suffix" : "" }, { "dropping-particle" : "", "family" : "Keune", "given" : "H", "non-dropping-particle" : "", "parse-names" : false, "suffix" : "" }, { "dropping-particle" : "", "family" : "Maris", "given" : "V", "non-dropping-particle" : "", "parse-names" : false, "suffix" : "" }, { "dropping-particle" : "", "family" : "Pengue", "given" : "W", "non-dropping-particle" : "", "parse-names" : false, "suffix" : "" }, { "dropping-particle" : "", "family" : "Quaas", "given" : "M", "non-dropping-particle" : "", "parse-names" : false, "suffix" : "" }, { "dropping-particle" : "", "family" : "Subramanian", "given" : "SM", "non-dropping-particle" : "", "parse-names" : false, "suffix" : "" }, { "dropping-particle" : "", "family" : "Wittmer", "given" : "H", "non-dropping-particle" : "", "parse-names" : false, "suffix" : "" }, { "dropping-particle" : "", "family" : "Mohamed", "given" : "AA", "non-dropping-particle" : "", "parse-names" : false, "suffix" : "" }, { "dropping-particle" : "", "family" : "Al-Hafedh", "given" : "YS", "non-dropping-particle" : "", "parse-names" : false, "suffix" : "" }, { "dropping-particle" : "", "family" : "Asah", "given" : "ST", "non-dropping-particle" : "", "parse-names" : false, "suffix" : "" }, { "dropping-particle" : "", "family" : "Berry", "given" : "P", "non-dropping-particle" : "", "parse-names" : false, "suffix" : "" }, { "dropping-particle" : "", "family" : "Bilgin", "given" : "E", "non-dropping-particle" : "", "parse-names" : false, "suffix" : "" }, { "dropping-particle" : "", "family" : "Bullock", "given" : "C", "non-dropping-particle" : "", "parse-names" : false, "suffix" : "" }, { "dropping-particle" : "", "family" : "C\u00e1ceres", "given" : "D", "non-dropping-particle" : "", "parse-names" : false, "suffix" : "" }, { "dropping-particle" : "", "family" : "Golden", "given" : "C", "non-dropping-particle" : "", "parse-names" : false, "suffix" : "" }, { "dropping-particle" : "", "family" : "G\u00f3mez-Baggethun", "given" : "E", "non-dropping-particle" : "", "parse-names" : false, "suffix" : "" }, { "dropping-particle" : "", "family" : "Gonz\u00e1lez-Jim\u00e9nez", "given" : "D", "non-dropping-particle" : "", "parse-names" : false, "suffix" : "" }, { "dropping-particle" : "", "family" : "Houdet", "given" : "J", "non-dropping-particle" : "", "parse-names" : false, "suffix" : "" }, { "dropping-particle" : "", "family" : "Kumar", "given" : "R", "non-dropping-particle" : "", "parse-names" : false, "suffix" : "" }, { "dropping-particle" : "", "family" : "May", "given" : "PH", "non-dropping-particle" : "", "parse-names" : false, "suffix" : "" }, { "dropping-particle" : "", "family" : "Mead", "given" : "A", "non-dropping-particle" : "", "parse-names" : false, "suffix" : "" }, { "dropping-particle" : "", "family" : "O'Farrell", "given" : "P", "non-dropping-particle" : "", "parse-names" : false, "suffix" : "" }, { "dropping-particle" : "", "family" : "Pacheco-Balanza", "given" : "D", "non-dropping-particle" : "", "parse-names" : false, "suffix" : "" }, { "dropping-particle" : "", "family" : "Pandit", "given" : "R", "non-dropping-particle" : "", "parse-names" : false, "suffix" : "" }, { "dropping-particle" : "", "family" : "Pichis-Madruga", "given" : "R", "non-dropping-particle" : "", "parse-names" : false, "suffix" : "" }, { "dropping-particle" : "", "family" : "Popa", "given" : "F", "non-dropping-particle" : "", "parse-names" : false, "suffix" : "" }, { "dropping-particle" : "", "family" : "Preston", "given" : "S", "non-dropping-particle" : "", "parse-names" : false, "suffix" : "" }, { "dropping-particle" : "", "family" : "Saarikoski", "given" : "H", "non-dropping-particle" : "", "parse-names" : false, "suffix" : "" }, { "dropping-particle" : "", "family" : "Strassburg", "given" : "BB", "non-dropping-particle" : "", "parse-names" : false, "suffix" : "" }, { "dropping-particle" : "", "family" : "Verma", "given" : "M", "non-dropping-particle" : "", "parse-names" : false, "suffix" : "" }, { "dropping-particle" : "", "family" : "Yagi", "given" : "N", "non-dropping-particle" : "", "parse-names" : false, "suffix" : "" }, { "dropping-particle" : "", "family" : "Ahn", "given" : "SE", "non-dropping-particle" : "", "parse-names" : false, "suffix" : "" }, { "dropping-particle" : "", "family" : "Amankwah", "given" : "E", "non-dropping-particle" : "", "parse-names" : false, "suffix" : "" }, { "dropping-particle" : "", "family" : "Daly-Hassen", "given" : "H", "non-dropping-particle" : "", "parse-names" : false, "suffix" : "" }, { "dropping-particle" : "", "family" : "Figueroa", "given" : "E", "non-dropping-particle" : "", "parse-names" : false, "suffix" : "" }, { "dropping-particle" : "", "family" : "Ma", "given" : "K", "non-dropping-particle" : "", "parse-names" : false, "suffix" : "" }, { "dropping-particle" : "", "family" : "Belt", "given" : "M", "non-dropping-particle" : "van den", "parse-names" : false, "suffix" : "" }, { "dropping-particle" : "", "family" : "Wickson", "given" : "F", "non-dropping-particle" : "", "parse-names" : false, "suffix" : "" } ], "container-title" : "Current Opinion in Environmental Sustainability", "id" : "ITEM-1", "issued" : { "date-parts" : [ [ "2017" ] ] }, "note" : "NULL", "page" : "7-16", "title" : "Valuing nature's contributions to people: The IPBES approach", "type" : "article-journal" }, "uris" : [ "http://www.mendeley.com/documents/?uuid=375faade-c400-4387-b5a7-d8497f9c3699" ] } ], "mendeley" : { "formattedCitation" : "(Pascual et al., 2017)", "plainTextFormattedCitation" : "(Pascual et al., 2017)", "previouslyFormattedCitation" : "(Pascual et al., 2017)" }, "properties" : {  }, "schema" : "https://github.com/citation-style-language/schema/raw/master/csl-citation.json" }</w:instrText>
      </w:r>
      <w:r w:rsidRPr="00F55611">
        <w:rPr>
          <w:lang w:val="en-US"/>
        </w:rPr>
        <w:fldChar w:fldCharType="separate"/>
      </w:r>
      <w:r w:rsidRPr="00F55611">
        <w:rPr>
          <w:lang w:val="en-US"/>
        </w:rPr>
        <w:t xml:space="preserve">(Pascual </w:t>
      </w:r>
      <w:r w:rsidR="000D7D89" w:rsidRPr="000D7D89">
        <w:rPr>
          <w:i/>
          <w:lang w:val="en-US"/>
        </w:rPr>
        <w:t>et al.</w:t>
      </w:r>
      <w:r w:rsidRPr="00F55611">
        <w:rPr>
          <w:lang w:val="en-US"/>
        </w:rPr>
        <w:t>, 2017)</w:t>
      </w:r>
      <w:r w:rsidRPr="00F55611">
        <w:rPr>
          <w:lang w:val="en-US"/>
        </w:rPr>
        <w:fldChar w:fldCharType="end"/>
      </w:r>
      <w:r w:rsidRPr="00F55611">
        <w:rPr>
          <w:lang w:val="en-US"/>
        </w:rPr>
        <w:t xml:space="preserve"> (see Section 5.5). </w:t>
      </w:r>
    </w:p>
    <w:p w14:paraId="5CF58FD2" w14:textId="33D27E99" w:rsidR="003C66AA" w:rsidRPr="003C66AA" w:rsidRDefault="003C66AA" w:rsidP="003C66AA">
      <w:pPr>
        <w:rPr>
          <w:lang w:val="en-US"/>
        </w:rPr>
      </w:pPr>
      <w:r>
        <w:rPr>
          <w:lang w:eastAsia="en-GB"/>
        </w:rPr>
        <w:lastRenderedPageBreak/>
        <w:drawing>
          <wp:inline distT="0" distB="0" distL="0" distR="0" wp14:anchorId="2D4F743F" wp14:editId="70928BE2">
            <wp:extent cx="5759450" cy="8549640"/>
            <wp:effectExtent l="0" t="0" r="0" b="381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8"/>
                    <a:stretch>
                      <a:fillRect/>
                    </a:stretch>
                  </pic:blipFill>
                  <pic:spPr>
                    <a:xfrm>
                      <a:off x="0" y="0"/>
                      <a:ext cx="5759450" cy="8549640"/>
                    </a:xfrm>
                    <a:prstGeom prst="rect">
                      <a:avLst/>
                    </a:prstGeom>
                  </pic:spPr>
                </pic:pic>
              </a:graphicData>
            </a:graphic>
          </wp:inline>
        </w:drawing>
      </w:r>
    </w:p>
    <w:p w14:paraId="43E067D5" w14:textId="77777777" w:rsidR="003C66AA" w:rsidRDefault="003C66AA" w:rsidP="00E97412">
      <w:pPr>
        <w:pStyle w:val="Caption"/>
      </w:pPr>
    </w:p>
    <w:p w14:paraId="727C042D" w14:textId="001D7DFF" w:rsidR="00AE389F" w:rsidRPr="00F55611" w:rsidRDefault="00AE389F" w:rsidP="00E97412">
      <w:pPr>
        <w:pStyle w:val="Caption"/>
      </w:pPr>
      <w:r w:rsidRPr="00F55611">
        <w:lastRenderedPageBreak/>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2</w:t>
      </w:r>
      <w:r w:rsidRPr="00F55611">
        <w:fldChar w:fldCharType="end"/>
      </w:r>
      <w:r w:rsidRPr="00F55611">
        <w:t>: Local participatory scenario planning</w:t>
      </w:r>
      <w:r w:rsidR="00804119">
        <w:t>.</w:t>
      </w:r>
    </w:p>
    <w:p w14:paraId="1AB9225E" w14:textId="77777777" w:rsidR="00AE389F" w:rsidRPr="00F55611" w:rsidRDefault="00AE389F" w:rsidP="00AE389F">
      <w:pPr>
        <w:rPr>
          <w:sz w:val="20"/>
          <w:szCs w:val="20"/>
          <w:lang w:val="en-US"/>
        </w:rPr>
      </w:pPr>
      <w:r w:rsidRPr="00F55611">
        <w:rPr>
          <w:sz w:val="20"/>
          <w:szCs w:val="20"/>
          <w:lang w:val="en-US"/>
        </w:rPr>
        <w:t xml:space="preserve">A plethora of local-scale scenario studies have been conducted in Europe and Central Asia, predominantly in Western and Central Europe. While this section focuses on assessing scenario studies of subregional and regional relevance, this box briefly illustrates the richness of local-scale scenario approaches and their applications. The development of local scenarios typically involves key stakeholders and their local knowledge in the process of participatory scenario planning, in which participants and researchers collaborate to characterize a selected social-ecological system and plan for its future. Local-scale scenarios can also be used to model the effect of both large-scale and local-scale driving forces on nature and </w:t>
      </w:r>
      <w:r w:rsidRPr="00F55611">
        <w:rPr>
          <w:color w:val="000000"/>
          <w:sz w:val="20"/>
          <w:szCs w:val="20"/>
          <w:lang w:val="en-US"/>
        </w:rPr>
        <w:t>its contributions to people</w:t>
      </w:r>
      <w:r w:rsidRPr="00F55611">
        <w:rPr>
          <w:sz w:val="20"/>
          <w:szCs w:val="20"/>
          <w:lang w:val="en-US"/>
        </w:rPr>
        <w:t xml:space="preserve">. Furthermore, they have the potential to facilitate the creation of bottom-up pathways for sustainable development (see </w:t>
      </w:r>
      <w:r w:rsidRPr="00F55611">
        <w:rPr>
          <w:b/>
          <w:sz w:val="20"/>
          <w:szCs w:val="20"/>
          <w:lang w:val="en-US"/>
        </w:rPr>
        <w:t>Box 5.10</w:t>
      </w:r>
      <w:r w:rsidRPr="00F55611">
        <w:rPr>
          <w:sz w:val="20"/>
          <w:szCs w:val="20"/>
          <w:lang w:val="en-US"/>
        </w:rPr>
        <w:t xml:space="preserve"> in Section 5.5). </w:t>
      </w:r>
    </w:p>
    <w:p w14:paraId="4B6838E7" w14:textId="36147E21" w:rsidR="00AE389F" w:rsidRPr="00F55611" w:rsidRDefault="00AE389F" w:rsidP="00AE389F">
      <w:pPr>
        <w:rPr>
          <w:sz w:val="20"/>
          <w:szCs w:val="20"/>
          <w:lang w:val="en-US"/>
        </w:rPr>
      </w:pPr>
      <w:r w:rsidRPr="00F55611">
        <w:rPr>
          <w:i/>
          <w:sz w:val="20"/>
          <w:szCs w:val="20"/>
          <w:lang w:val="en-US"/>
        </w:rPr>
        <w:t xml:space="preserve">Central Europe: </w:t>
      </w:r>
      <w:r w:rsidRPr="00F55611">
        <w:rPr>
          <w:sz w:val="20"/>
          <w:szCs w:val="20"/>
          <w:lang w:val="en-US"/>
        </w:rPr>
        <w:t xml:space="preserve">Bottom-up participatory approaches have been utilized in several Central European case studies to identify how driving forces at multiple scales influence local social-ecological systems. For example, a case study from southern Transylvania, Romania, presents a novel holistic approach for identifying future opportunities and risks </w:t>
      </w:r>
      <w:r w:rsidRPr="00F55611">
        <w:rPr>
          <w:sz w:val="20"/>
          <w:szCs w:val="20"/>
          <w:lang w:val="en-US"/>
        </w:rPr>
        <w:fldChar w:fldCharType="begin" w:fldLock="1"/>
      </w:r>
      <w:r w:rsidRPr="00F55611">
        <w:rPr>
          <w:sz w:val="20"/>
          <w:szCs w:val="20"/>
          <w:lang w:val="en-US"/>
        </w:rPr>
        <w:instrText>ADDIN CSL_CITATION { "citationItems" : [ { "id" : "ITEM-1",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1", "issue" : "4", "issued" : { "date-parts" : [ [ "2014" ] ] }, "note" : "NULL", "title" : "A holistic approach to studying social-ecological systems and its application to Southern Transylvania", "type" : "article-journal", "volume" : "19" }, "uris" : [ "http://www.mendeley.com/documents/?uuid=0c97c56e-c55f-4c20-9a65-9730711b2c45" ] } ], "mendeley" : { "formattedCitation" : "(Hanspach et al., 2014)", "plainTextFormattedCitation" : "(Hanspach et al., 2014)", "previouslyFormattedCitation" : "(Hanspach et al., 2014)"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Hanspach </w:t>
      </w:r>
      <w:r w:rsidR="000D7D89" w:rsidRPr="000D7D89">
        <w:rPr>
          <w:i/>
          <w:sz w:val="20"/>
          <w:szCs w:val="20"/>
          <w:lang w:val="en-US"/>
        </w:rPr>
        <w:t>et al.</w:t>
      </w:r>
      <w:r w:rsidRPr="00F55611">
        <w:rPr>
          <w:sz w:val="20"/>
          <w:szCs w:val="20"/>
          <w:lang w:val="en-US"/>
        </w:rPr>
        <w:t>, 2014)</w:t>
      </w:r>
      <w:r w:rsidRPr="00F55611">
        <w:rPr>
          <w:sz w:val="20"/>
          <w:szCs w:val="20"/>
          <w:lang w:val="en-US"/>
        </w:rPr>
        <w:fldChar w:fldCharType="end"/>
      </w:r>
      <w:r w:rsidRPr="00F55611">
        <w:rPr>
          <w:sz w:val="20"/>
          <w:szCs w:val="20"/>
          <w:lang w:val="en-US"/>
        </w:rPr>
        <w:t xml:space="preserve"> (see also </w:t>
      </w:r>
      <w:r w:rsidRPr="00F55611">
        <w:rPr>
          <w:b/>
          <w:sz w:val="20"/>
          <w:szCs w:val="20"/>
          <w:lang w:val="en-US"/>
        </w:rPr>
        <w:t>Box 5.10</w:t>
      </w:r>
      <w:r w:rsidRPr="00F55611">
        <w:rPr>
          <w:sz w:val="20"/>
          <w:szCs w:val="20"/>
          <w:lang w:val="en-US"/>
        </w:rPr>
        <w:t xml:space="preserve">). In another case study, conducted in the Třeboň Basin UNESCO Biosphere Reserve, the Czech Republic, local narratives were combined with existing European Union scenarios to assess potential future trade-offs among </w:t>
      </w:r>
      <w:r w:rsidRPr="00F55611">
        <w:rPr>
          <w:color w:val="000000"/>
          <w:sz w:val="20"/>
          <w:szCs w:val="20"/>
          <w:lang w:val="en-US"/>
        </w:rPr>
        <w:t>nature’s contributions to people</w:t>
      </w:r>
      <w:r w:rsidRPr="00F55611">
        <w:rPr>
          <w:sz w:val="20"/>
          <w:szCs w:val="20"/>
          <w:lang w:val="en-US"/>
        </w:rPr>
        <w:t xml:space="preserve"> </w:t>
      </w:r>
      <w:r w:rsidRPr="00F55611">
        <w:rPr>
          <w:sz w:val="20"/>
          <w:szCs w:val="20"/>
          <w:lang w:val="en-US"/>
        </w:rPr>
        <w:fldChar w:fldCharType="begin" w:fldLock="1"/>
      </w:r>
      <w:r w:rsidRPr="00F55611">
        <w:rPr>
          <w:sz w:val="20"/>
          <w:szCs w:val="20"/>
          <w:lang w:val="en-US"/>
        </w:rPr>
        <w:instrText>ADDIN CSL_CITATION { "citationItems" : [ { "id" : "ITEM-1", "itemData" : { "DOI" : "10.1016/j.ecolmodel.2014.10.003", "ISSN" : "03043800", "author" : [ { "dropping-particle" : "V.", "family" : "Harm\u00e1\u010dkov\u00e1", "given" : "Zuzana", "non-dropping-particle" : "", "parse-names" : false, "suffix" : "" }, { "dropping-particle" : "", "family" : "Va\u010dk\u00e1\u0159", "given" : "David", "non-dropping-particle" : "", "parse-names" : false, "suffix" : "" } ], "container-title" : "Ecological Modelling", "id" : "ITEM-1", "issued" : { "date-parts" : [ [ "2015", "1" ] ] }, "page" : "207-215", "title" : "Modelling regulating ecosystem services trade-offs across landscape scenarios in T\u0159ebo\u0148sko Wetlands Biosphere Reserve, Czech Republic", "type" : "article-journal", "volume" : "295" }, "uris" : [ "http://www.mendeley.com/documents/?uuid=4de4a623-389b-4f31-b27a-6395c3f60151" ] } ], "mendeley" : { "formattedCitation" : "(Harm\u00e1\u010dkov\u00e1 &amp; Va\u010dk\u00e1\u0159, 2015)", "plainTextFormattedCitation" : "(Harm\u00e1\u010dkov\u00e1 &amp; Va\u010dk\u00e1\u0159, 2015)", "previouslyFormattedCitation" : "(Harm\u00e1\u010dkov\u00e1 &amp; Va\u010dk\u00e1\u0159,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Harmáčková &amp; Vačkář, 2015)</w:t>
      </w:r>
      <w:r w:rsidRPr="00F55611">
        <w:rPr>
          <w:sz w:val="20"/>
          <w:szCs w:val="20"/>
          <w:lang w:val="en-US"/>
        </w:rPr>
        <w:fldChar w:fldCharType="end"/>
      </w:r>
      <w:r w:rsidRPr="00F55611">
        <w:rPr>
          <w:sz w:val="20"/>
          <w:szCs w:val="20"/>
          <w:lang w:val="en-US"/>
        </w:rPr>
        <w:t xml:space="preserve">. In both cases, the results suggest that the main opportunities for the future of the study regions lie in maintaining and carefully capitalizing on their high natural capital and cultural heritage, e.g. through promoting biodiversity conservation and ecological and cultural tourism. Sustainability-related conclusions are central also to a case study from the Municipality of Koper, Slovenia, illustrating a substantial impact of industrial and commercial development on the loss of high quality agricultural land and the perceived quality-of-life </w:t>
      </w:r>
      <w:r w:rsidRPr="00F55611">
        <w:rPr>
          <w:sz w:val="20"/>
          <w:szCs w:val="20"/>
          <w:lang w:val="en-US"/>
        </w:rPr>
        <w:fldChar w:fldCharType="begin" w:fldLock="1"/>
      </w:r>
      <w:r w:rsidRPr="00F55611">
        <w:rPr>
          <w:sz w:val="20"/>
          <w:szCs w:val="20"/>
          <w:lang w:val="en-US"/>
        </w:rPr>
        <w:instrText>ADDIN CSL_CITATION { "citationItems" : [ { "id" : "ITEM-1", "itemData" : { "DOI" : "10.1016/j.envsoft.2013.02.011", "ISBN" : "13648152", "ISSN" : "13648152", "abstract" : "Current LUCC research employs scenario-based analysis to explore possible future trends and impacts by defining a coherent set of plausible future socio-economic development pathways. Typically, computational models are therein used to interpret qualitative future storylines in terms of quantitative future changes. This paper addresses these challenges and illustrates some of the advantages of a scenario-based approach using an Agent-Based Model (ABM). Storylines are shown to be useful in integrate a broad variety of knowledge sources, such as subjective expert judgement and results from other (integrative) models, which rely on a similar set of assumptions about the future. The advantages of ABMs are demonstrated for interpreting future scenarios in the context of spatial and temporal variations in socio-ecological outcomes based on heterogeneous individual behaviour. For example, ABMs are shown to enable potential hotspots of future development and LUCC to be identified. Furthermore, a procedure is presented for downscaling and interpreting storylines from general qualitative trends to local quantitative parameters within an ABM framework. This framework is applied to the Municipality of Koper, Slovenia, where the future impacts of LUCC on the loss of agricultural land and residential quality-of-life are simulated. The results are compared to a \u201cbusiness-as-usual\u201d baseline and it is shown that industrial and commercial development has the greatest impact on the loss of high quality agricultural land across all scenarios. Furthermore, the model indicates an increase in inequality in the perceived quality-of-life of residential households, with new households achieving higher quality-of-life than existing residents.", "author" : [ { "dropping-particle" : "", "family" : "Murray-Rust", "given" : "Dave", "non-dropping-particle" : "", "parse-names" : false, "suffix" : "" }, { "dropping-particle" : "", "family" : "Rieser", "given" : "Verena", "non-dropping-particle" : "", "parse-names" : false, "suffix" : "" }, { "dropping-particle" : "", "family" : "Robinson", "given" : "Derek T.", "non-dropping-particle" : "", "parse-names" : false, "suffix" : "" }, { "dropping-particle" : "", "family" : "Mili\u010di\u010d", "given" : "Vesna", "non-dropping-particle" : "", "parse-names" : false, "suffix" : "" }, { "dropping-particle" : "", "family" : "Rounsevell", "given" : "Mark D. A.", "non-dropping-particle" : "", "parse-names" : false, "suffix" : "" } ], "container-title" : "Environmental Modelling &amp; Software", "id" : "ITEM-1", "issued" : { "date-parts" : [ [ "2013" ] ] }, "page" : "75-89", "title" : "Agent-based modelling of land use dynamics and residential quality of life for future scenarios", "type" : "article-journal", "volume" : "46" }, "uris" : [ "http://www.mendeley.com/documents/?uuid=26307e5f-315d-44e5-88b7-6f49565ac333" ] } ], "mendeley" : { "formattedCitation" : "(Murray-Rust et al., 2013)", "plainTextFormattedCitation" : "(Murray-Rust et al., 2013)", "previouslyFormattedCitation" : "(Murray-Rust et al., 2013)"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Murray-Rust </w:t>
      </w:r>
      <w:r w:rsidR="000D7D89" w:rsidRPr="000D7D89">
        <w:rPr>
          <w:i/>
          <w:sz w:val="20"/>
          <w:szCs w:val="20"/>
          <w:lang w:val="en-US"/>
        </w:rPr>
        <w:t>et al.</w:t>
      </w:r>
      <w:r w:rsidRPr="00F55611">
        <w:rPr>
          <w:sz w:val="20"/>
          <w:szCs w:val="20"/>
          <w:lang w:val="en-US"/>
        </w:rPr>
        <w:t>, 2013)</w:t>
      </w:r>
      <w:r w:rsidRPr="00F55611">
        <w:rPr>
          <w:sz w:val="20"/>
          <w:szCs w:val="20"/>
          <w:lang w:val="en-US"/>
        </w:rPr>
        <w:fldChar w:fldCharType="end"/>
      </w:r>
      <w:r w:rsidRPr="00F55611">
        <w:rPr>
          <w:sz w:val="20"/>
          <w:szCs w:val="20"/>
          <w:lang w:val="en-US"/>
        </w:rPr>
        <w:t>.</w:t>
      </w:r>
    </w:p>
    <w:p w14:paraId="785BDE11" w14:textId="3EF4B4C3" w:rsidR="00AE389F" w:rsidRPr="00F55611" w:rsidRDefault="00AE389F" w:rsidP="00AE389F">
      <w:pPr>
        <w:rPr>
          <w:sz w:val="20"/>
          <w:szCs w:val="20"/>
          <w:lang w:val="en-US"/>
        </w:rPr>
      </w:pPr>
      <w:r w:rsidRPr="00F55611">
        <w:rPr>
          <w:i/>
          <w:sz w:val="20"/>
          <w:szCs w:val="20"/>
          <w:lang w:val="en-US"/>
        </w:rPr>
        <w:t xml:space="preserve">Western Europe: </w:t>
      </w:r>
      <w:r w:rsidRPr="00F55611">
        <w:rPr>
          <w:sz w:val="20"/>
          <w:szCs w:val="20"/>
          <w:lang w:val="en-US"/>
        </w:rPr>
        <w:t xml:space="preserve">Multiple case studies undertaking place-based, participatory scenario planning in Western Europe, are included in a comprehensive review by </w:t>
      </w:r>
      <w:r w:rsidRPr="00F55611">
        <w:rPr>
          <w:sz w:val="20"/>
          <w:szCs w:val="20"/>
          <w:lang w:val="en-US"/>
        </w:rPr>
        <w:fldChar w:fldCharType="begin" w:fldLock="1"/>
      </w:r>
      <w:r w:rsidRPr="00F55611">
        <w:rPr>
          <w:sz w:val="20"/>
          <w:szCs w:val="20"/>
          <w:lang w:val="en-US"/>
        </w:rPr>
        <w:instrText>ADDIN CSL_CITATION { "citationItems" : [ { "id" : "ITEM-1", "itemData" : { "DOI" : "10.5751/ES-07985-200432", "ISBN" : "0798520043", "ISSN" : "1708-3087", "author" : [ { "dropping-particle" : "", "family" : "Oteros-Rozas", "given" : "E", "non-dropping-particle" : "", "parse-names" : false, "suffix" : "" }, { "dropping-particle" : "", "family" : "Mart\u00edn-L\u00f3pez", "given" : "Berta", "non-dropping-particle" : "", "parse-names" : false, "suffix" : "" }, { "dropping-particle" : "", "family" : "Daw", "given" : "Tim M.", "non-dropping-particle" : "", "parse-names" : false, "suffix" : "" }, { "dropping-particle" : "", "family" : "Bohensky", "given" : "E", "non-dropping-particle" : "", "parse-names" : false, "suffix" : "" }, { "dropping-particle" : "", "family" : "Butler", "given" : "J", "non-dropping-particle" : "", "parse-names" : false, "suffix" : "" }, { "dropping-particle" : "", "family" : "Hill", "given" : "R", "non-dropping-particle" : "", "parse-names" : false, "suffix" : "" }, { "dropping-particle" : "", "family" : "Martin-Ortega", "given" : "J", "non-dropping-particle" : "", "parse-names" : false, "suffix" : "" }, { "dropping-particle" : "", "family" : "Quinlan", "given" : "A", "non-dropping-particle" : "", "parse-names" : false, "suffix" : "" }, { "dropping-particle" : "", "family" : "Ravera", "given" : "F", "non-dropping-particle" : "", "parse-names" : false, "suffix" : "" }, { "dropping-particle" : "", "family" : "Ruiz-Mall\u00e9n", "given" : "I", "non-dropping-particle" : "", "parse-names" : false, "suffix" : "" }, { "dropping-particle" : "", "family" : "Thyresson", "given" : "M", "non-dropping-particle" : "", "parse-names" : false, "suffix" : "" }, { "dropping-particle" : "", "family" : "Mistry", "given" : "J", "non-dropping-particle" : "", "parse-names" : false, "suffix" : "" }, { "dropping-particle" : "", "family" : "Palomo", "given" : "I", "non-dropping-particle" : "", "parse-names" : false, "suffix" : "" }, { "dropping-particle" : "", "family" : "Peterson", "given" : "G", "non-dropping-particle" : "", "parse-names" : false, "suffix" : "" }, { "dropping-particle" : "", "family" : "Plieninger", "given" : "T", "non-dropping-particle" : "", "parse-names" : false, "suffix" : "" }, { "dropping-particle" : "", "family" : "Waylen", "given" : "K", "non-dropping-particle" : "", "parse-names" : false, "suffix" : "" }, { "dropping-particle" : "", "family" : "Beach", "given" : "D", "non-dropping-particle" : "", "parse-names" : false, "suffix" : "" }, { "dropping-particle" : "", "family" : "Bohnet", "given" : "I", "non-dropping-particle" : "", "parse-names" : false, "suffix" : "" }, { "dropping-particle" : "", "family" : "Hamann", "given" : "M", "non-dropping-particle" : "", "parse-names" : false, "suffix" : "" }, { "dropping-particle" : "", "family" : "Hanspach", "given" : "Jan", "non-dropping-particle" : "", "parse-names" : false, "suffix" : "" }, { "dropping-particle" : "", "family" : "Hubacek", "given" : "K", "non-dropping-particle" : "", "parse-names" : false, "suffix" : "" }, { "dropping-particle" : "", "family" : "Lavorel", "given" : "S", "non-dropping-particle" : "", "parse-names" : false, "suffix" : "" }, { "dropping-particle" : "", "family" : "Vilardy", "given" : "S", "non-dropping-particle" : "", "parse-names" : false, "suffix" : "" } ], "container-title" : "Ecology and Society", "id" : "ITEM-1", "issue" : "4", "issued" : { "date-parts" : [ [ "2015" ] ] }, "page" : "32", "title" : "Participatory scenario-planning in place-based social-ecological research: insights and experiences from 23 case studies", "type" : "article-journal", "volume" : "20" }, "uris" : [ "http://www.mendeley.com/documents/?uuid=6d956b35-19e4-44c3-b226-31e54b902397" ] } ], "mendeley" : { "formattedCitation" : "(Oteros-Rozas et al., 2015)", "plainTextFormattedCitation" : "(Oteros-Rozas et al., 2015)", "previouslyFormattedCitation" : "(Oteros-Rozas et a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Oteros-Rozas </w:t>
      </w:r>
      <w:r w:rsidR="000D7D89" w:rsidRPr="000D7D89">
        <w:rPr>
          <w:i/>
          <w:sz w:val="20"/>
          <w:szCs w:val="20"/>
          <w:lang w:val="en-US"/>
        </w:rPr>
        <w:t>et al.</w:t>
      </w:r>
      <w:r>
        <w:rPr>
          <w:sz w:val="20"/>
          <w:szCs w:val="20"/>
          <w:lang w:val="en-US"/>
        </w:rPr>
        <w:t xml:space="preserve"> (</w:t>
      </w:r>
      <w:r w:rsidRPr="00F55611">
        <w:rPr>
          <w:sz w:val="20"/>
          <w:szCs w:val="20"/>
          <w:lang w:val="en-US"/>
        </w:rPr>
        <w:t>2015)</w:t>
      </w:r>
      <w:r w:rsidRPr="00F55611">
        <w:rPr>
          <w:sz w:val="20"/>
          <w:szCs w:val="20"/>
          <w:lang w:val="en-US"/>
        </w:rPr>
        <w:fldChar w:fldCharType="end"/>
      </w:r>
      <w:r w:rsidRPr="00F55611">
        <w:rPr>
          <w:sz w:val="20"/>
          <w:szCs w:val="20"/>
          <w:lang w:val="en-US"/>
        </w:rPr>
        <w:t xml:space="preserve">. These include the Peak District National Park, England </w:t>
      </w:r>
      <w:r w:rsidRPr="00F55611">
        <w:rPr>
          <w:sz w:val="20"/>
          <w:szCs w:val="20"/>
          <w:lang w:val="en-US"/>
        </w:rPr>
        <w:fldChar w:fldCharType="begin" w:fldLock="1"/>
      </w:r>
      <w:r w:rsidRPr="00F55611">
        <w:rPr>
          <w:sz w:val="20"/>
          <w:szCs w:val="20"/>
          <w:lang w:val="en-US"/>
        </w:rPr>
        <w:instrText>ADDIN CSL_CITATION { "citationItems" : [ { "id" : "ITEM-1", "itemData" : { "DOI" : "10.1016/j.jenvman.2013.05.016", "ISBN" : "0301-4797", "ISSN" : "1095-8630", "PMID" : "23774752", "abstract" : "A methodological framework is proposed for participatory scenario development on the basis of evidence from the literature, and is tested and refined through the development of scenarios for the future of UK uplands. The paper uses a review of previous work to justify a framework based around the following steps: i) define context and establish whether there is a basis for stakeholder engagement in scenario development; ii) systematically identify and represent relevant stakeholders in the process; iii) define clear objectives for scenario development with stakeholders including spatial and temporal boundaries; iv) select relevant participatory methods for scenario development, during initial scenario construction, evaluation and to support decision-making based on scenarios; and v) integrate local and scientific knowledge throughout the process. The application of this framework in case study research suggests that participatory scenario development has the potential to: i) make scenarios more relevant to stakeholder needs and priorities; ii) extend the range of scenarios developed; iii) develop more detailed and precise scenarios through the integration of local and scientific knowledge; and iv) move beyond scenario development to facilitate adaptation to future change. It is argued that participatory scenario development can empower stakeholders and lead to more consistent and robust scenarios that can help people prepare more effectively for future change.", "author" : [ { "dropping-particle" : "", "family" : "Reed", "given" : "M. S.", "non-dropping-particle" : "", "parse-names" : false, "suffix" : "" }, { "dropping-particle" : "", "family" : "Kenter", "given" : "J.", "non-dropping-particle" : "", "parse-names" : false, "suffix" : "" }, { "dropping-particle" : "", "family" : "Bonn", "given" : "A.", "non-dropping-particle" : "", "parse-names" : false, "suffix" : "" }, { "dropping-particle" : "", "family" : "Broad", "given" : "K.", "non-dropping-particle" : "", "parse-names" : false, "suffix" : "" }, { "dropping-particle" : "", "family" : "Burt", "given" : "T. P.", "non-dropping-particle" : "", "parse-names" : false, "suffix" : "" }, { "dropping-particle" : "", "family" : "Fazey", "given" : "I. R.", "non-dropping-particle" : "", "parse-names" : false, "suffix" : "" }, { "dropping-particle" : "", "family" : "Fraser", "given" : "E. D G", "non-dropping-particle" : "", "parse-names" : false, "suffix" : "" }, { "dropping-particle" : "", "family" : "Hubacek", "given" : "K.", "non-dropping-particle" : "", "parse-names" : false, "suffix" : "" }, { "dropping-particle" : "", "family" : "Nainggolan", "given" : "D.", "non-dropping-particle" : "", "parse-names" : false, "suffix" : "" }, { "dropping-particle" : "", "family" : "Quinn", "given" : "C. H.", "non-dropping-particle" : "", "parse-names" : false, "suffix" : "" }, { "dropping-particle" : "", "family" : "Stringer", "given" : "L. C.", "non-dropping-particle" : "", "parse-names" : false, "suffix" : "" }, { "dropping-particle" : "", "family" : "Ravera", "given" : "F.", "non-dropping-particle" : "", "parse-names" : false, "suffix" : "" } ], "container-title" : "Journal of environmental management", "id" : "ITEM-1", "issued" : { "date-parts" : [ [ "2013" ] ] }, "page" : "345-62", "publisher" : "Elsevier Ltd", "title" : "Participatory scenario development for environmental management: a methodological framework illustrated with experience from the UK uplands.", "type" : "article-journal", "volume" : "128" }, "uris" : [ "http://www.mendeley.com/documents/?uuid=c72aa60e-5105-47f1-83ed-bbe6cc18526c" ] } ], "mendeley" : { "formattedCitation" : "(Reed et al., 2013)", "plainTextFormattedCitation" : "(Reed et al., 2013)", "previouslyFormattedCitation" : "(Reed et al., 2013)"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Reed </w:t>
      </w:r>
      <w:r w:rsidR="000D7D89" w:rsidRPr="000D7D89">
        <w:rPr>
          <w:i/>
          <w:sz w:val="20"/>
          <w:szCs w:val="20"/>
          <w:lang w:val="en-US"/>
        </w:rPr>
        <w:t>et al.</w:t>
      </w:r>
      <w:r w:rsidRPr="00F55611">
        <w:rPr>
          <w:sz w:val="20"/>
          <w:szCs w:val="20"/>
          <w:lang w:val="en-US"/>
        </w:rPr>
        <w:t>, 2013)</w:t>
      </w:r>
      <w:r w:rsidRPr="00F55611">
        <w:rPr>
          <w:sz w:val="20"/>
          <w:szCs w:val="20"/>
          <w:lang w:val="en-US"/>
        </w:rPr>
        <w:fldChar w:fldCharType="end"/>
      </w:r>
      <w:r w:rsidRPr="00F55611">
        <w:rPr>
          <w:sz w:val="20"/>
          <w:szCs w:val="20"/>
          <w:lang w:val="en-US"/>
        </w:rPr>
        <w:t xml:space="preserve">, Doñana National Park, Spain </w:t>
      </w:r>
      <w:r w:rsidRPr="00F55611">
        <w:rPr>
          <w:sz w:val="20"/>
          <w:szCs w:val="20"/>
          <w:lang w:val="en-US"/>
        </w:rPr>
        <w:fldChar w:fldCharType="begin" w:fldLock="1"/>
      </w:r>
      <w:r w:rsidRPr="00F55611">
        <w:rPr>
          <w:sz w:val="20"/>
          <w:szCs w:val="20"/>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Mart\u00edn-Lop\u00e9z, Lopez-Santiago, &amp; Montes, 2011)", "plainTextFormattedCitation" : "(Palomo, Mart\u00edn-Lop\u00e9z, Lopez-Santiago, &amp; Montes, 2011)", "previouslyFormattedCitation" : "(Palomo, Mart\u00edn-Lop\u00e9z, Lopez-Santiago, &amp; Montes, 2011)" }, "properties" : {  }, "schema" : "https://github.com/citation-style-language/schema/raw/master/csl-citation.json" }</w:instrText>
      </w:r>
      <w:r w:rsidRPr="00F55611">
        <w:rPr>
          <w:sz w:val="20"/>
          <w:szCs w:val="20"/>
          <w:lang w:val="en-US"/>
        </w:rPr>
        <w:fldChar w:fldCharType="separate"/>
      </w:r>
      <w:r w:rsidRPr="00F55611">
        <w:rPr>
          <w:sz w:val="20"/>
          <w:szCs w:val="20"/>
          <w:lang w:val="en-US"/>
        </w:rPr>
        <w:t>(Palomo</w:t>
      </w:r>
      <w:r w:rsidRPr="00F22D48">
        <w:rPr>
          <w:sz w:val="20"/>
          <w:szCs w:val="20"/>
          <w:lang w:val="en-US"/>
        </w:rPr>
        <w:t xml:space="preserve"> </w:t>
      </w:r>
      <w:r w:rsidR="000D7D89" w:rsidRPr="000D7D89">
        <w:rPr>
          <w:i/>
          <w:sz w:val="20"/>
          <w:szCs w:val="20"/>
          <w:lang w:val="en-US"/>
        </w:rPr>
        <w:t>et al.</w:t>
      </w:r>
      <w:r w:rsidRPr="00F55611">
        <w:rPr>
          <w:sz w:val="20"/>
          <w:szCs w:val="20"/>
          <w:lang w:val="en-US"/>
        </w:rPr>
        <w:t>, 2011)</w:t>
      </w:r>
      <w:r w:rsidRPr="00F55611">
        <w:rPr>
          <w:sz w:val="20"/>
          <w:szCs w:val="20"/>
          <w:lang w:val="en-US"/>
        </w:rPr>
        <w:fldChar w:fldCharType="end"/>
      </w:r>
      <w:r w:rsidRPr="00F55611">
        <w:rPr>
          <w:sz w:val="20"/>
          <w:szCs w:val="20"/>
          <w:lang w:val="en-US"/>
        </w:rPr>
        <w:t xml:space="preserve">, the Conquense Drove Road, Spain </w:t>
      </w:r>
      <w:r w:rsidRPr="00F55611">
        <w:rPr>
          <w:sz w:val="20"/>
          <w:szCs w:val="20"/>
          <w:lang w:val="en-US"/>
        </w:rPr>
        <w:fldChar w:fldCharType="begin" w:fldLock="1"/>
      </w:r>
      <w:r w:rsidRPr="00F55611">
        <w:rPr>
          <w:sz w:val="20"/>
          <w:szCs w:val="20"/>
          <w:lang w:val="en-US"/>
        </w:rPr>
        <w:instrText xml:space="preserve">ADDIN CSL_CITATION { "citationItems" : [ { "id" : "ITEM-1", "itemData" : { "author" : [ { "dropping-particle" : "", "family" : "Oteros-Rozas", "given" : "E", "non-dropping-particle" </w:instrText>
      </w:r>
      <w:r w:rsidRPr="00CE7985">
        <w:rPr>
          <w:sz w:val="20"/>
          <w:szCs w:val="20"/>
        </w:rPr>
        <w:instrText>: "", "parse-names" : false, "suffix" : "" }, { "dropping-particle" : "", "family" : "Mart\u00edn-L\u00f3pez", "given" : "Berta", "non-dropping-particle" : "", "parse-names" : false, "suffix" : "" }, { "dropping-particle" : "", "family" : "L\u00f3pez", "given" : "C A", "non-dropping-particle" : "", "parse-names" : false, "suffix" : "" }, { "dropping-particle" : "", "family" : "Palomo", "given" : "I", "non-dropping-particle" : "", "parse-names" : false, "suffix" : "" }, { "dropping-particle" : "", "family" : "Gonz\u00e1lez", "given" : "J A", "non-dropping-particle" : "", "parse-names" : false, "suffix" : "" } ], "container-title" : "The Rangeland Journal", "id" : "ITEM-1", "issue" : "3", "issued" : { "date-parts" : [ [ "2013" ] ] }, "page" : "251", "title" : "Envisioning the future of transhumant pastoralism through participatory scenario planning: a case study in Spain", "type" : "article-journal", "volume" : "35" }, "uris" : [ "http://www.mendeley.com/documents/?uuid=76c23f6c-60f6-40d0-8206-bb3bc43b7ae9" ] } ], "mendeley" : { "formattedCitation" : "(Oteros-Rozas, Mart\u00edn-L\u00f3pez, L\u00f3pez, Palomo, &amp; Gonz\u00e1lez, 2013)", "plainTextFormattedCitation" : "(Oteros-Rozas, Mart\u00edn-L\u00f3pez, L\u00f3pez, Palomo, &amp; Gonz\u00e1lez, 2013)", "previouslyFormattedCitation" : "(Oteros-Rozas, Mart\u00edn-L\u00f3pez, L\u00f3pez, Palomo, &amp; Gonz\u00e1lez, 2013)" }, "properties" : {  }, "schema" : "https://github.com/citation-style-language/schema/raw/master/csl-citation.json" }</w:instrText>
      </w:r>
      <w:r w:rsidRPr="00F55611">
        <w:rPr>
          <w:sz w:val="20"/>
          <w:szCs w:val="20"/>
          <w:lang w:val="en-US"/>
        </w:rPr>
        <w:fldChar w:fldCharType="separate"/>
      </w:r>
      <w:r w:rsidRPr="00CE7985">
        <w:rPr>
          <w:sz w:val="20"/>
          <w:szCs w:val="20"/>
        </w:rPr>
        <w:t>(Oteros-Rozas</w:t>
      </w:r>
      <w:r w:rsidRPr="00F22D48">
        <w:rPr>
          <w:sz w:val="20"/>
          <w:szCs w:val="20"/>
          <w:lang w:val="en-US"/>
        </w:rPr>
        <w:t xml:space="preserve"> </w:t>
      </w:r>
      <w:r w:rsidR="000D7D89" w:rsidRPr="000D7D89">
        <w:rPr>
          <w:i/>
          <w:sz w:val="20"/>
          <w:szCs w:val="20"/>
          <w:lang w:val="en-US"/>
        </w:rPr>
        <w:t>et al.</w:t>
      </w:r>
      <w:r w:rsidRPr="00CE7985">
        <w:rPr>
          <w:sz w:val="20"/>
          <w:szCs w:val="20"/>
        </w:rPr>
        <w:t>, 2013)</w:t>
      </w:r>
      <w:r w:rsidRPr="00F55611">
        <w:rPr>
          <w:sz w:val="20"/>
          <w:szCs w:val="20"/>
          <w:lang w:val="en-US"/>
        </w:rPr>
        <w:fldChar w:fldCharType="end"/>
      </w:r>
      <w:r w:rsidRPr="00CE7985">
        <w:rPr>
          <w:sz w:val="20"/>
          <w:szCs w:val="20"/>
        </w:rPr>
        <w:t xml:space="preserve">, and the French Alps </w:t>
      </w:r>
      <w:r w:rsidRPr="00F55611">
        <w:rPr>
          <w:sz w:val="20"/>
          <w:szCs w:val="20"/>
          <w:lang w:val="en-US"/>
        </w:rPr>
        <w:fldChar w:fldCharType="begin" w:fldLock="1"/>
      </w:r>
      <w:r w:rsidRPr="00CE7985">
        <w:rPr>
          <w:sz w:val="20"/>
          <w:szCs w:val="20"/>
        </w:rPr>
        <w:instrText>ADDIN CSL_CITATION { "citationItems" : [ { "id" : "ITEM-1", "itemData" : { "abstract" : "Mountain grassland ecosystems are particularly vulnerable to direct climate impacts and to indirect climate change impacts through farmers' management adaptation. We modelled expected spatio-temporal trajectories of land management of a mountain grassland landscape in the French Alps under a range of short-term climate and socio-economic scenarios which were constructed using an advanced participatory approach with a variety of stakeholders. First, regional experts from nature conservation and agricultural extension were involved in the co-development of detailed qualitative climate and socio-economic scenarios, expressed as coherent storylines. Second, to map land management adaptation to these storylines, we used a role playing game whereby farmers were put in an imaginary future situation and asked to make decisions under scenario constraints. For each scenario, game outcomes were used to map future land management at parcels to landscape scales. Main adaptations were conversion from mowing to grazing and increasing manured area, with varying proportions and locations for these two types of changes differing across scenarios, though overall small. These results highlight the limited adaptability of current farmers given a strongly constraining natural and social context. Beyond research outputs, this f</w:instrText>
      </w:r>
      <w:r w:rsidRPr="00F55611">
        <w:rPr>
          <w:sz w:val="20"/>
          <w:szCs w:val="20"/>
          <w:lang w:val="en-US"/>
        </w:rPr>
        <w:instrText>ramework generated interesting outcomes for stakeholders and raised their awareness about the socio-ecological system's vulnerability to future changes. \u00a9 2013 Elsevier B.V.", "author" : [ { "dropping-particle" : "", "family" : "Lamarque", "given" : "P\u00e9n\u00e9lope", "non-dropping-particle" : "", "parse-names" : false, "suffix" : "" }, { "dropping-particle" : "", "family" : "Artaux", "given" : "Alo\u00efs", "non-dropping-particle" : "", "parse-names" : false, "suffix" : "" }, { "dropping-particle" : "", "family" : "Barnaud", "given" : "C\u00e9cile", "non-dropping-particle" : "", "parse-names" : false, "suffix" : "" }, { "dropping-particle" : "", "family" : "Dobremez", "given" : "Laurent", "non-dropping-particle" : "", "parse-names" : false, "suffix" : "" }, { "dropping-particle" : "", "family" : "Nettier", "given" : "Baptiste", "non-dropping-particle" : "", "parse-names" : false, "suffix" : "" }, { "dropping-particle" : "", "family" : "Lavorel", "given" : "Sandra", "non-dropping-particle" : "", "parse-names" : false, "suffix" : "" } ], "container-title" : "Landscape and Urban Planning", "id" : "ITEM-1", "issued" : { "date-parts" : [ [ "2013" ] ] }, "page" : "147-157", "title" : "Taking into account farmers' decision making to map fine-scale land management adaptation to climate and socio-economic scenarios", "type" : "article-journal", "volume" : "119" }, "uris" : [ "http://www.mendeley.com/documents/?uuid=212adcbf-2231-441f-ae3d-a572b0f7416f" ] } ], "mendeley" : { "formattedCitation" : "(Lamarque et al., 2013)", "plainTextFormattedCitation" : "(Lamarque et al., 2013)", "previouslyFormattedCitation" : "(Lamarque et al., 2013)"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Lamarque </w:t>
      </w:r>
      <w:r w:rsidR="000D7D89" w:rsidRPr="000D7D89">
        <w:rPr>
          <w:i/>
          <w:sz w:val="20"/>
          <w:szCs w:val="20"/>
          <w:lang w:val="en-US"/>
        </w:rPr>
        <w:t>et al.</w:t>
      </w:r>
      <w:r w:rsidRPr="00F55611">
        <w:rPr>
          <w:sz w:val="20"/>
          <w:szCs w:val="20"/>
          <w:lang w:val="en-US"/>
        </w:rPr>
        <w:t>, 2013)</w:t>
      </w:r>
      <w:r w:rsidRPr="00F55611">
        <w:rPr>
          <w:sz w:val="20"/>
          <w:szCs w:val="20"/>
          <w:lang w:val="en-US"/>
        </w:rPr>
        <w:fldChar w:fldCharType="end"/>
      </w:r>
      <w:r w:rsidRPr="00F55611">
        <w:rPr>
          <w:sz w:val="20"/>
          <w:szCs w:val="20"/>
          <w:lang w:val="en-US"/>
        </w:rPr>
        <w:t xml:space="preserve">. The authors find that participatory scenario planning, when tailored to the local social-ecological context, results in improved environmental management and fosters scientific research. Other local scenarios were used to model how farmers’ decisions are shaped by various factors (e.g. subsidies, social relationships, the need to prioritize food or biofuels) and how this influences land use patterns and species’ populations, such as in the cases of the Lunan catchment, Scotland, and the Montado, Portugal </w:t>
      </w:r>
      <w:r w:rsidRPr="00F55611">
        <w:rPr>
          <w:sz w:val="20"/>
          <w:szCs w:val="20"/>
          <w:lang w:val="en-US"/>
        </w:rPr>
        <w:fldChar w:fldCharType="begin" w:fldLock="1"/>
      </w:r>
      <w:r w:rsidRPr="00F55611">
        <w:rPr>
          <w:sz w:val="20"/>
          <w:szCs w:val="20"/>
          <w:lang w:val="en-US"/>
        </w:rPr>
        <w:instrText>ADDIN CSL_CITATION { "citationItems" : [ { "id" : "ITEM-1", "itemData" : { "DOI" : "10.4236/iim.2014.62008", "ISSN" : "2160-5912", "abstract" : "This paper presents an assessment of land use changes and their impacts on the ecosystem in the Montado, a traditional agricultural landscape of Portugal in response to global environmental change. The assessment uses an agent-based model (ABM) of the adaptive decisions of farmers to simulate the influence on future land use patterns of socio-economic attributes such as social relationships and farmer reliance on subsidies and biophysical constraints. The application and development of the ABM are supported empirically using three categories of input data: 1) farmer types based on a cluster analysis of socio-economic attributes; 2) agricultural suitability based on regression analysis of historical land use maps and biophysical attributes; and 3) future trends in the economic and climatic environments based on the A1fi scenario of the Intergovernmental Panel on Climate Change. Model sensitivity and uncertainty analyses are carried out prior to the scenario analysis in order to verify the absence of systematic errors in the model structure. The results of the scenario analysis show that the area of Montado declines significantly by 2050, but it remains the dominant land use in the case study area, indicating some resilience to change. An important policy challenge arising from this assessment is how to encourage next generation of innovative farmers to conserve this traditional landscape for social and ecological values.", "author" : [ { "dropping-particle" : "", "family" : "Acosta-Michlik", "given" : "Lilibeth A.", "non-dropping-particle" : "", "parse-names" : false, "suffix" : "" }, { "dropping-particle" : "", "family" : "Rounsevell", "given" : "Mark D. A.", "non-dropping-particle" : "", "parse-names" : false, "suffix" : "" }, { "dropping-particle" : "", "family" : "Bakker", "given" : "Martha", "non-dropping-particle" : "", "parse-names" : false, "suffix" : "" }, { "dropping-particle" : "", "family" : "Doorn", "given" : "Ann", "non-dropping-particle" : "Van", "parse-names" : false, "suffix" : "" }, { "dropping-particle" : "", "family" : "G\u00f3mez-Delgado", "given" : "Montserrat", "non-dropping-particle" : "", "parse-names" : false, "suffix" : "" }, { "dropping-particle" : "", "family" : "Delgado", "given" : "Marc", "non-dropping-particle" : "", "parse-names" : false, "suffix" : "" } ], "container-title" : "Intelligent Information Management", "id" : "ITEM-1", "issue" : "02", "issued" : { "date-parts" : [ [ "2014" ] ] }, "page" : "55-80", "title" : "An Agent-Based Assessment of Land Use and Ecosystem Changes in Traditional Agricultural Landscape of Portugal", "type" : "article-journal", "volume" : "06" }, "uris" : [ "http://www.mendeley.com/documents/?uuid=207829bd-4329-4d0f-8dd2-0a8b55f4181f" ] }, { "id" : "ITEM-2", "itemData" : { "DOI" : "10.1016/j.agsy.2015.03.006", "ISBN" : "0308-521X", "ISSN" : "0308521X", "abstract" : "In this paper, an agent-based model of heterogeneous farmer decision-making was coupled with an individual-based model of skylark breeding populations, and applied to a small intensive arable catchment in Scotland. The impacts of farmer decisions on a tradeoff between food and bioenergy production, and skylark numbers, were simulated under the assumptions of three socio-economic scenarios until the year 2050. Bioenergy and food production had a significant negative effect on adult and fledgling skylarks. In a business-as-usual context, the production of food and bioenergy increases smoothly, and the number of skylarks is more stable over time than in other scenarios. Food production was higher in an economic liberalisation scenario, due to intensive management and higher yield performance. This explained the low average number of skylarks found at the landscape level in this scenario. The number of skylarks was highest in a sustainability-oriented scenario, but a sharp decrease was observed from 2035 onwards due to the large area planted with bioenergy crops. The different values for economic, environmental and social attributes of farmer decisions played an important role in the land use mosaic, the implementation of ecologically-related actions and on the provision of ecosystem services and biodiversity. Overall, results suggest that a re-assessment of policy targets and design is necessary to maximise environmental management efficiency at the catchment level by taking into account the heterogeneity in farmer objectives and the tradeoffs in ecosystem services provision. The novel approach of coupling an ABM with an IBM is encouraged in further land use related studies.", "author" : [ { "dropping-particle" : "", "family" : "Guillem", "given" : "E. E.", "non-dropping-particle" : "", "parse-names" : false, "suffix" : "" }, { "dropping-particle" : "", "family" : "Murray-Rust", "given" : "D.", "non-dropping-particle" : "", "parse-names" : false, "suffix" : "" }, { "dropping-particle" : "", "family" : "Robinson", "given" : "D. T.", "non-dropping-particle" : "", "parse-names" : false, "suffix" : "" }, { "dropping-particle" : "", "family" : "Barnes", "given" : "A.P.", "non-dropping-particle" : "", "parse-names" : false, "suffix" : "" }, { "dropping-particle" : "", "family" : "Rounsevell", "given" : "Mark D. A.", "non-dropping-particle" : "", "parse-names" : false, "suffix" : "" } ], "container-title" : "Agricultural Systems", "id" : "ITEM-2", "issued" : { "date-parts" : [ [ "2015" ] ] }, "page" : "12-23", "title" : "Modelling farmer decision-making to anticipate tradeoffs between provisioning ecosystem services and biodiversity", "type" : "article-journal", "volume" : "137" }, "uris" : [ "http://www.mendeley.com/documents/?uuid=11ccf3ce-0093-4443-9a5c-2e5a31247c3a" ] } ], "mendeley" : { "formattedCitation" : "(Acosta-Michlik et al., 2014; Guillem, Murray-Rust, Robinson, Barnes, &amp; Rounsevell, 2015)", "plainTextFormattedCitation" : "(Acosta-Michlik et al., 2014; Guillem, Murray-Rust, Robinson, Barnes, &amp; Rounsevell, 2015)", "previouslyFormattedCitation" : "(Acosta-Michlik et al., 2014; Guillem, Murray-Rust, Robinson, Barnes, &amp; Rounsevel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Acosta-Michlik </w:t>
      </w:r>
      <w:r w:rsidR="000D7D89" w:rsidRPr="000D7D89">
        <w:rPr>
          <w:i/>
          <w:sz w:val="20"/>
          <w:szCs w:val="20"/>
          <w:lang w:val="en-US"/>
        </w:rPr>
        <w:t>et al.</w:t>
      </w:r>
      <w:r w:rsidRPr="00F55611">
        <w:rPr>
          <w:sz w:val="20"/>
          <w:szCs w:val="20"/>
          <w:lang w:val="en-US"/>
        </w:rPr>
        <w:t>, 2014; Guillem</w:t>
      </w:r>
      <w:r w:rsidRPr="00F22D48">
        <w:rPr>
          <w:sz w:val="20"/>
          <w:szCs w:val="20"/>
          <w:lang w:val="en-US"/>
        </w:rPr>
        <w:t xml:space="preserve"> </w:t>
      </w:r>
      <w:r w:rsidR="000D7D89" w:rsidRPr="000D7D89">
        <w:rPr>
          <w:i/>
          <w:sz w:val="20"/>
          <w:szCs w:val="20"/>
          <w:lang w:val="en-US"/>
        </w:rPr>
        <w:t>et al.</w:t>
      </w:r>
      <w:r w:rsidRPr="00F55611">
        <w:rPr>
          <w:sz w:val="20"/>
          <w:szCs w:val="20"/>
          <w:lang w:val="en-US"/>
        </w:rPr>
        <w:t>, 2015)</w:t>
      </w:r>
      <w:r w:rsidRPr="00F55611">
        <w:rPr>
          <w:sz w:val="20"/>
          <w:szCs w:val="20"/>
          <w:lang w:val="en-US"/>
        </w:rPr>
        <w:fldChar w:fldCharType="end"/>
      </w:r>
      <w:r w:rsidRPr="00F55611">
        <w:rPr>
          <w:sz w:val="20"/>
          <w:szCs w:val="20"/>
          <w:lang w:val="en-US"/>
        </w:rPr>
        <w:t>.</w:t>
      </w:r>
    </w:p>
    <w:p w14:paraId="77631E72" w14:textId="18F03C1B" w:rsidR="00AE389F" w:rsidRPr="00F55611" w:rsidRDefault="00AE389F" w:rsidP="00AE389F">
      <w:pPr>
        <w:rPr>
          <w:sz w:val="20"/>
          <w:szCs w:val="20"/>
          <w:lang w:val="en-US"/>
        </w:rPr>
      </w:pPr>
      <w:r w:rsidRPr="00F55611">
        <w:rPr>
          <w:i/>
          <w:sz w:val="20"/>
          <w:szCs w:val="20"/>
          <w:lang w:val="en-US"/>
        </w:rPr>
        <w:t xml:space="preserve">Eastern Europe and Central Asia: </w:t>
      </w:r>
      <w:r w:rsidRPr="00F55611">
        <w:rPr>
          <w:sz w:val="20"/>
          <w:szCs w:val="20"/>
          <w:lang w:val="en-US"/>
        </w:rPr>
        <w:t xml:space="preserve">Participatory approaches are particularly suited to regions where resource constraints or knowledge gaps from expert-based sources are prevalent. Several case studies document the use of interviews and local participatory methods. For example, </w:t>
      </w:r>
      <w:r w:rsidRPr="00F55611">
        <w:rPr>
          <w:sz w:val="20"/>
          <w:szCs w:val="20"/>
          <w:lang w:val="en-US"/>
        </w:rPr>
        <w:fldChar w:fldCharType="begin" w:fldLock="1"/>
      </w:r>
      <w:r w:rsidRPr="00F55611">
        <w:rPr>
          <w:sz w:val="20"/>
          <w:szCs w:val="20"/>
          <w:lang w:val="en-US"/>
        </w:rPr>
        <w:instrText>ADDIN CSL_CITATION { "citationItems" : [ { "id" : "ITEM-1", "itemData" : { "DOI" : "10.1111/1365-2664.12527", "ISSN" : "13652664", "author" : [ { "dropping-particle" : "", "family" : "Kamp", "given" : "Johannes", "non-dropping-particle" : "", "parse-names" : false, "suffix" : "" }, { "dropping-particle" : "", "family" : "Urazaliev", "given" : "Ruslan", "non-dropping-particle" : "", "parse-names" : false, "suffix" : "" }, { "dropping-particle" : "", "family" : "Balmford", "given" : "Andrew", "non-dropping-particle" : "", "parse-names" : false, "suffix" : "" }, { "dropping-particle" : "", "family" : "Donald", "given" : "Paul F.", "non-dropping-particle" : "", "parse-names" : false, "suffix" : "" }, { "dropping-particle" : "", "family" : "Green", "given" : "Rhys E.", "non-dropping-particle" : "", "parse-names" : false, "suffix" : "" }, { "dropping-particle" : "", "family" : "Lamb", "given" : "Anthony J.", "non-dropping-particle" : "", "parse-names" : false, "suffix" : "" }, { "dropping-particle" : "", "family" : "Phalan", "given" : "Ben", "non-dropping-particle" : "", "parse-names" : false, "suffix" : "" } ], "container-title" : "Journal of Applied Ecology", "id" : "ITEM-1", "issue" : "6", "issued" : { "date-parts" : [ [ "2015" ] ] }, "note" : "NULL", "page" : "1578-1587", "title" : "Agricultural development and the conservation of avian biodiversity on the Eurasian steppes: A comparison of land-sparing and land-sharing approaches", "type" : "article-journal", "volume" : "52" }, "uris" : [ "http://www.mendeley.com/documents/?uuid=a911c383-9fd4-41d1-a835-5d03a575f845" ] } ], "mendeley" : { "formattedCitation" : "(Kamp et al., 2015)", "manualFormatting" : "Kamp et al. (2015)", "plainTextFormattedCitation" : "(Kamp et al., 2015)", "previouslyFormattedCitation" : "(Kamp et a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Kamp </w:t>
      </w:r>
      <w:r w:rsidR="000D7D89" w:rsidRPr="000D7D89">
        <w:rPr>
          <w:i/>
          <w:sz w:val="20"/>
          <w:szCs w:val="20"/>
          <w:lang w:val="en-US"/>
        </w:rPr>
        <w:t>et al.</w:t>
      </w:r>
      <w:r w:rsidRPr="00F55611">
        <w:rPr>
          <w:sz w:val="20"/>
          <w:szCs w:val="20"/>
          <w:lang w:val="en-US"/>
        </w:rPr>
        <w:t xml:space="preserve"> (2015)</w:t>
      </w:r>
      <w:r w:rsidRPr="00F55611">
        <w:rPr>
          <w:sz w:val="20"/>
          <w:szCs w:val="20"/>
          <w:lang w:val="en-US"/>
        </w:rPr>
        <w:fldChar w:fldCharType="end"/>
      </w:r>
      <w:r w:rsidRPr="00F55611">
        <w:rPr>
          <w:sz w:val="20"/>
          <w:szCs w:val="20"/>
          <w:lang w:val="en-US"/>
        </w:rPr>
        <w:t xml:space="preserve"> employed a qualitative methodology comprising farmer interviews to examine the impact of diverse agricultural land management approaches on bird populations in Kazakhstan. This study revealed that, under the assumption of increasing agricultural production, intensification of existing cropland rather than conversion of abandoned land would have the least impact on avian biodiversity. Participatory approaches are also essential where governance and other regulatory apparatus have a weak influence and agreement among local stakeholders is key in achieving a desirable outcome. </w:t>
      </w:r>
      <w:r w:rsidRPr="00F55611">
        <w:rPr>
          <w:sz w:val="20"/>
          <w:szCs w:val="20"/>
          <w:lang w:val="en-US"/>
        </w:rPr>
        <w:fldChar w:fldCharType="begin" w:fldLock="1"/>
      </w:r>
      <w:r w:rsidRPr="00F55611">
        <w:rPr>
          <w:sz w:val="20"/>
          <w:szCs w:val="20"/>
          <w:lang w:val="en-US"/>
        </w:rPr>
        <w:instrText>ADDIN CSL_CITATION { "citationItems" : [ { "id" : "ITEM-1", "itemData" : { "DOI" : "10.1002/ldr.920", "ISSN" : "10853278, 1099145X", "author" : [ { "dropping-particle" : "", "family" : "Schwilch", "given" : "G.", "non-dropping-particle" : "", "parse-names" : false, "suffix" : "" }, { "dropping-particle" : "", "family" : "Bachmann", "given" : "F.", "non-dropping-particle" : "", "parse-names" : false, "suffix" : "" }, { "dropping-particle" : "", "family" : "Liniger", "given" : "Hp.", "non-dropping-particle" : "", "parse-names" : false, "suffix" : "" } ], "container-title" : "Land Degradation &amp; Development", "id" : "ITEM-1", "issue" : "3", "issued" : { "date-parts" : [ [ "2009", "5" ] ] }, "language" : "en", "note" : "NULL", "page" : "308-326", "title" : "Appraising and selecting conservation measures to mitigate desertification and land degradation based on stakeholder participation and global best practices", "type" : "article-journal", "volume" : "20" }, "uris" : [ "http://www.mendeley.com/documents/?uuid=ef684c63-2076-4bce-b780-696b1b12ae9e" ] } ], "mendeley" : { "formattedCitation" : "(Schwilch, Bachmann, &amp; Liniger, 2009)", "manualFormatting" : "Schwilch, Bachmann, &amp; Liniger (2009)", "plainTextFormattedCitation" : "(Schwilch, Bachmann, &amp; Liniger, 2009)", "previouslyFormattedCitation" : "(Schwilch, Bachmann, &amp; Liniger, 2009)" }, "properties" : {  }, "schema" : "https://github.com/citation-style-language/schema/raw/master/csl-citation.json" }</w:instrText>
      </w:r>
      <w:r w:rsidRPr="00F55611">
        <w:rPr>
          <w:sz w:val="20"/>
          <w:szCs w:val="20"/>
          <w:lang w:val="en-US"/>
        </w:rPr>
        <w:fldChar w:fldCharType="separate"/>
      </w:r>
      <w:r w:rsidRPr="00F55611">
        <w:rPr>
          <w:sz w:val="20"/>
          <w:szCs w:val="20"/>
          <w:lang w:val="en-US"/>
        </w:rPr>
        <w:t>Schwilch</w:t>
      </w:r>
      <w:r w:rsidRPr="00F22D48">
        <w:rPr>
          <w:sz w:val="20"/>
          <w:szCs w:val="20"/>
          <w:lang w:val="en-US"/>
        </w:rPr>
        <w:t xml:space="preserve"> </w:t>
      </w:r>
      <w:r w:rsidR="000D7D89" w:rsidRPr="000D7D89">
        <w:rPr>
          <w:i/>
          <w:sz w:val="20"/>
          <w:szCs w:val="20"/>
          <w:lang w:val="en-US"/>
        </w:rPr>
        <w:t>et al.</w:t>
      </w:r>
      <w:r w:rsidRPr="00F55611">
        <w:rPr>
          <w:sz w:val="20"/>
          <w:szCs w:val="20"/>
          <w:lang w:val="en-US"/>
        </w:rPr>
        <w:t xml:space="preserve"> (2009)</w:t>
      </w:r>
      <w:r w:rsidRPr="00F55611">
        <w:rPr>
          <w:sz w:val="20"/>
          <w:szCs w:val="20"/>
          <w:lang w:val="en-US"/>
        </w:rPr>
        <w:fldChar w:fldCharType="end"/>
      </w:r>
      <w:r w:rsidRPr="00F55611">
        <w:rPr>
          <w:sz w:val="20"/>
          <w:szCs w:val="20"/>
          <w:lang w:val="en-US"/>
        </w:rPr>
        <w:t xml:space="preserve"> document how these approaches have been employed within the fight to mitigate desertification in Turkey and the Russian Federation through promotion of sustainable land management practices in local stakeholder workshops.</w:t>
      </w:r>
    </w:p>
    <w:p w14:paraId="3093E763" w14:textId="64B593B1" w:rsidR="00AE389F" w:rsidRPr="00F55611" w:rsidRDefault="006A1288" w:rsidP="00AE389F">
      <w:pPr>
        <w:rPr>
          <w:b/>
          <w:sz w:val="20"/>
          <w:szCs w:val="20"/>
          <w:lang w:val="en-US" w:eastAsia="ja-JP"/>
        </w:rPr>
      </w:pPr>
      <w:r>
        <w:rPr>
          <w:b/>
          <w:sz w:val="20"/>
          <w:szCs w:val="20"/>
          <w:lang w:val="en-US" w:eastAsia="ja-JP"/>
        </w:rPr>
        <w:t xml:space="preserve">End of Box </w:t>
      </w:r>
      <w:r w:rsidR="00AE389F" w:rsidRPr="00F55611">
        <w:rPr>
          <w:b/>
          <w:sz w:val="20"/>
          <w:szCs w:val="20"/>
          <w:lang w:val="en-US" w:eastAsia="ja-JP"/>
        </w:rPr>
        <w:t>5.2</w:t>
      </w:r>
    </w:p>
    <w:p w14:paraId="35209110" w14:textId="77777777" w:rsidR="00AE389F" w:rsidRPr="00F55611" w:rsidRDefault="00AE389F" w:rsidP="00AE389F">
      <w:pPr>
        <w:rPr>
          <w:b/>
          <w:lang w:val="en-US" w:eastAsia="ja-JP"/>
        </w:rPr>
      </w:pPr>
    </w:p>
    <w:p w14:paraId="3D69F352" w14:textId="77777777" w:rsidR="00AE389F" w:rsidRPr="00F55611" w:rsidRDefault="00AE389F" w:rsidP="00147745">
      <w:pPr>
        <w:pStyle w:val="Heading3"/>
        <w:rPr>
          <w:lang w:val="en-US"/>
        </w:rPr>
      </w:pPr>
      <w:bookmarkStart w:id="1591" w:name="_Toc500507590"/>
      <w:bookmarkStart w:id="1592" w:name="_Toc504380716"/>
      <w:bookmarkStart w:id="1593" w:name="_Toc519504731"/>
      <w:r w:rsidRPr="00F55611">
        <w:rPr>
          <w:lang w:val="en-US"/>
        </w:rPr>
        <w:t>Types of plausible futures for Europe and Central Asia</w:t>
      </w:r>
      <w:bookmarkEnd w:id="1591"/>
      <w:bookmarkEnd w:id="1592"/>
      <w:bookmarkEnd w:id="1593"/>
    </w:p>
    <w:p w14:paraId="24A868D5" w14:textId="27E7778D" w:rsidR="00AE389F" w:rsidRPr="00F55611" w:rsidRDefault="00AE389F" w:rsidP="00AE389F">
      <w:pPr>
        <w:rPr>
          <w:lang w:val="en-US"/>
        </w:rPr>
      </w:pPr>
      <w:r w:rsidRPr="00F55611">
        <w:rPr>
          <w:lang w:val="en-US"/>
        </w:rPr>
        <w:t>To synthesize findings from the plethora of existing scenario studies, scenarios may be grouped into several “scenario families” or “scenario archetypes” according to their underlying assumptions, storylines and characteristics (</w:t>
      </w:r>
      <w:r w:rsidRPr="00F55611">
        <w:rPr>
          <w:b/>
          <w:lang w:val="en-US"/>
        </w:rPr>
        <w:t>Box 5.3</w:t>
      </w:r>
      <w:r w:rsidRPr="00F55611">
        <w:rPr>
          <w:lang w:val="en-US"/>
        </w:rPr>
        <w:t xml:space="preserve">). Scenario archetypes describe different general patterns of </w:t>
      </w:r>
      <w:r w:rsidRPr="00F55611">
        <w:rPr>
          <w:lang w:val="en-US"/>
        </w:rPr>
        <w:lastRenderedPageBreak/>
        <w:t>future developments and can be useful in summarizing and harmonizing the overwhelming amount of information in individual sets of scenarios. The scenario archetype approach has been recognized by IPBES (</w:t>
      </w:r>
      <w:r w:rsidRPr="00F55611">
        <w:rPr>
          <w:rFonts w:cs="HelveticaNeueLTStd-Lt"/>
          <w:lang w:val="en-US"/>
        </w:rPr>
        <w:fldChar w:fldCharType="begin" w:fldLock="1"/>
      </w:r>
      <w:r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a)", "plainTextFormattedCitation" : "(IPBES, 2016)", "previouslyFormattedCitation" : "(IPBES, 2016)" }, "properties" : {  }, "schema" : "https://github.com/citation-style-language/schema/raw/master/csl-citation.json" }</w:instrText>
      </w:r>
      <w:r w:rsidRPr="00F55611">
        <w:rPr>
          <w:rFonts w:cs="HelveticaNeueLTStd-Lt"/>
          <w:lang w:val="en-US"/>
        </w:rPr>
        <w:fldChar w:fldCharType="separate"/>
      </w:r>
      <w:r w:rsidRPr="00F55611">
        <w:rPr>
          <w:rFonts w:cs="HelveticaNeueLTStd-Lt"/>
          <w:lang w:val="en-US"/>
        </w:rPr>
        <w:t>IPBES 2016a)</w:t>
      </w:r>
      <w:r w:rsidRPr="00F55611">
        <w:rPr>
          <w:rFonts w:cs="HelveticaNeueLTStd-Lt"/>
          <w:lang w:val="en-US"/>
        </w:rPr>
        <w:fldChar w:fldCharType="end"/>
      </w:r>
      <w:r w:rsidRPr="00F55611">
        <w:rPr>
          <w:rFonts w:cs="HelveticaNeueLTStd-Lt"/>
          <w:lang w:val="en-US"/>
        </w:rPr>
        <w:t xml:space="preserve"> </w:t>
      </w:r>
      <w:r w:rsidRPr="00F55611">
        <w:rPr>
          <w:lang w:val="en-US"/>
        </w:rPr>
        <w:t xml:space="preserve">to help to synthesize findings from scenarios throughout the four IPBES regional assessments. In addition, the use of scenario archetypes will facilitate a coherent comparison of scenarios across the regional assessments and their further synthesis in the IPBES Global Assessment on Biodiversity and Ecosystem Services. Consequently, </w:t>
      </w:r>
      <w:r w:rsidRPr="00F55611">
        <w:rPr>
          <w:rFonts w:cs="HelveticaNeueLTStd-Lt"/>
          <w:lang w:val="en-US"/>
        </w:rPr>
        <w:fldChar w:fldCharType="begin" w:fldLock="1"/>
      </w:r>
      <w:r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a)", "plainTextFormattedCitation" : "(IPBES, 2016)", "previouslyFormattedCitation" : "(IPBES, 2016)" }, "properties" : {  }, "schema" : "https://github.com/citation-style-language/schema/raw/master/csl-citation.json" }</w:instrText>
      </w:r>
      <w:r w:rsidRPr="00F55611">
        <w:rPr>
          <w:rFonts w:cs="HelveticaNeueLTStd-Lt"/>
          <w:lang w:val="en-US"/>
        </w:rPr>
        <w:fldChar w:fldCharType="separate"/>
      </w:r>
      <w:r w:rsidRPr="00F55611">
        <w:rPr>
          <w:rFonts w:cs="HelveticaNeueLTStd-Lt"/>
          <w:lang w:val="en-US"/>
        </w:rPr>
        <w:t>IPBES (2016</w:t>
      </w:r>
      <w:r w:rsidR="00520D54">
        <w:rPr>
          <w:rFonts w:cs="HelveticaNeueLTStd-Lt"/>
          <w:lang w:val="en-US"/>
        </w:rPr>
        <w:t>b</w:t>
      </w:r>
      <w:r w:rsidRPr="00F55611">
        <w:rPr>
          <w:rFonts w:cs="HelveticaNeueLTStd-Lt"/>
          <w:lang w:val="en-US"/>
        </w:rPr>
        <w:t>)</w:t>
      </w:r>
      <w:r w:rsidRPr="00F55611">
        <w:rPr>
          <w:rFonts w:cs="HelveticaNeueLTStd-Lt"/>
          <w:lang w:val="en-US"/>
        </w:rPr>
        <w:fldChar w:fldCharType="end"/>
      </w:r>
      <w:r w:rsidRPr="00F55611">
        <w:rPr>
          <w:rFonts w:cs="HelveticaNeueLTStd-Lt"/>
          <w:lang w:val="en-US"/>
        </w:rPr>
        <w:t xml:space="preserve"> </w:t>
      </w:r>
      <w:r w:rsidRPr="00F55611">
        <w:rPr>
          <w:lang w:val="en-US"/>
        </w:rPr>
        <w:t xml:space="preserve">proposed a set of six global scenario archetypes based on scenario families described by </w:t>
      </w:r>
      <w:r w:rsidRPr="00F55611">
        <w:rPr>
          <w:lang w:val="en-US"/>
        </w:rPr>
        <w:fldChar w:fldCharType="begin" w:fldLock="1"/>
      </w:r>
      <w:r w:rsidRPr="00F55611">
        <w:rPr>
          <w:lang w:val="en-US"/>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Kok, Girod, Lucas, &amp; de Vries, 2012)", "manualFormatting" : "van Vuuren, Kok, Girod, Lucas, &amp; de Vries (2012)", "plainTextFormattedCitation" : "(van Vuuren, Kok, Girod, Lucas, &amp; de Vries, 2012)", "previouslyFormattedCitation" : "(van Vuuren, Kok, Girod, Lucas, &amp; de Vries, 2012)" }, "properties" : {  }, "schema" : "https://github.com/citation-style-language/schema/raw/master/csl-citation.json" }</w:instrText>
      </w:r>
      <w:r w:rsidRPr="00F55611">
        <w:rPr>
          <w:lang w:val="en-US"/>
        </w:rPr>
        <w:fldChar w:fldCharType="separate"/>
      </w:r>
      <w:r w:rsidRPr="00F55611">
        <w:rPr>
          <w:lang w:val="en-US"/>
        </w:rPr>
        <w:t>van Vuuren</w:t>
      </w:r>
      <w:r w:rsidRPr="005328C5">
        <w:rPr>
          <w:lang w:val="en-US"/>
        </w:rPr>
        <w:t xml:space="preserve"> </w:t>
      </w:r>
      <w:r w:rsidR="000D7D89" w:rsidRPr="000D7D89">
        <w:rPr>
          <w:i/>
          <w:lang w:val="en-US"/>
        </w:rPr>
        <w:t>et al.</w:t>
      </w:r>
      <w:r w:rsidRPr="00F55611">
        <w:rPr>
          <w:lang w:val="en-US"/>
        </w:rPr>
        <w:t xml:space="preserve"> (2012)</w:t>
      </w:r>
      <w:r w:rsidRPr="00F55611">
        <w:rPr>
          <w:lang w:val="en-US"/>
        </w:rPr>
        <w:fldChar w:fldCharType="end"/>
      </w:r>
      <w:r w:rsidRPr="00F55611">
        <w:rPr>
          <w:lang w:val="en-US"/>
        </w:rPr>
        <w:t>.</w:t>
      </w:r>
    </w:p>
    <w:p w14:paraId="6BCA7743" w14:textId="75E21564" w:rsidR="00AE389F" w:rsidRPr="00F55611" w:rsidRDefault="00AE389F" w:rsidP="00AE389F">
      <w:pPr>
        <w:rPr>
          <w:lang w:val="en-US"/>
        </w:rPr>
      </w:pPr>
      <w:r w:rsidRPr="00F55611">
        <w:rPr>
          <w:lang w:val="en-US"/>
        </w:rPr>
        <w:t>To synthesize the exploratory scenarios reviewed for Europe and Central Asia, six scenario archetypes were selected:</w:t>
      </w:r>
      <w:r w:rsidRPr="00F55611" w:rsidDel="008F38CB">
        <w:rPr>
          <w:lang w:val="en-US"/>
        </w:rPr>
        <w:t xml:space="preserve"> </w:t>
      </w:r>
    </w:p>
    <w:p w14:paraId="514E34E8" w14:textId="77777777" w:rsidR="00AE389F" w:rsidRPr="00F55611" w:rsidRDefault="00AE389F" w:rsidP="00E236B3">
      <w:pPr>
        <w:pStyle w:val="ListParagraph"/>
        <w:keepLines/>
        <w:numPr>
          <w:ilvl w:val="0"/>
          <w:numId w:val="18"/>
        </w:numPr>
        <w:spacing w:line="276" w:lineRule="auto"/>
        <w:rPr>
          <w:lang w:val="en-US"/>
        </w:rPr>
      </w:pPr>
      <w:r w:rsidRPr="00F55611">
        <w:rPr>
          <w:lang w:val="en-US"/>
        </w:rPr>
        <w:t>Business-as-usual</w:t>
      </w:r>
    </w:p>
    <w:p w14:paraId="405093F4" w14:textId="77777777" w:rsidR="00AE389F" w:rsidRPr="00F55611" w:rsidRDefault="00AE389F" w:rsidP="00E236B3">
      <w:pPr>
        <w:pStyle w:val="ListParagraph"/>
        <w:keepLines/>
        <w:numPr>
          <w:ilvl w:val="0"/>
          <w:numId w:val="18"/>
        </w:numPr>
        <w:spacing w:line="276" w:lineRule="auto"/>
        <w:rPr>
          <w:lang w:val="en-US"/>
        </w:rPr>
      </w:pPr>
      <w:r w:rsidRPr="00F55611">
        <w:rPr>
          <w:lang w:val="en-US"/>
        </w:rPr>
        <w:t>Economic optimism</w:t>
      </w:r>
    </w:p>
    <w:p w14:paraId="6E48D227" w14:textId="77777777" w:rsidR="00AE389F" w:rsidRPr="00F55611" w:rsidRDefault="00AE389F" w:rsidP="00E236B3">
      <w:pPr>
        <w:pStyle w:val="ListParagraph"/>
        <w:keepLines/>
        <w:numPr>
          <w:ilvl w:val="0"/>
          <w:numId w:val="18"/>
        </w:numPr>
        <w:spacing w:line="276" w:lineRule="auto"/>
        <w:rPr>
          <w:lang w:val="en-US"/>
        </w:rPr>
      </w:pPr>
      <w:r w:rsidRPr="00F55611">
        <w:rPr>
          <w:lang w:val="en-US"/>
        </w:rPr>
        <w:t>Regional competition</w:t>
      </w:r>
    </w:p>
    <w:p w14:paraId="7AB30C30" w14:textId="77777777" w:rsidR="00AE389F" w:rsidRPr="00F55611" w:rsidRDefault="00AE389F" w:rsidP="00E236B3">
      <w:pPr>
        <w:pStyle w:val="ListParagraph"/>
        <w:keepLines/>
        <w:numPr>
          <w:ilvl w:val="0"/>
          <w:numId w:val="18"/>
        </w:numPr>
        <w:spacing w:line="276" w:lineRule="auto"/>
        <w:rPr>
          <w:lang w:val="en-US"/>
        </w:rPr>
      </w:pPr>
      <w:r w:rsidRPr="00F55611">
        <w:rPr>
          <w:lang w:val="en-US"/>
        </w:rPr>
        <w:t>Regional sustainability</w:t>
      </w:r>
    </w:p>
    <w:p w14:paraId="41E78E8A" w14:textId="77777777" w:rsidR="00AE389F" w:rsidRPr="00F55611" w:rsidRDefault="00AE389F" w:rsidP="00E236B3">
      <w:pPr>
        <w:pStyle w:val="ListParagraph"/>
        <w:keepNext/>
        <w:keepLines/>
        <w:numPr>
          <w:ilvl w:val="0"/>
          <w:numId w:val="18"/>
        </w:numPr>
        <w:spacing w:line="276" w:lineRule="auto"/>
        <w:rPr>
          <w:lang w:val="en-US"/>
        </w:rPr>
      </w:pPr>
      <w:r w:rsidRPr="00F55611">
        <w:rPr>
          <w:lang w:val="en-US"/>
        </w:rPr>
        <w:t>Global sustainable development</w:t>
      </w:r>
    </w:p>
    <w:p w14:paraId="6B541CC5" w14:textId="77777777" w:rsidR="00AE389F" w:rsidRPr="00F55611" w:rsidRDefault="00AE389F" w:rsidP="00E236B3">
      <w:pPr>
        <w:pStyle w:val="ListParagraph"/>
        <w:keepNext/>
        <w:keepLines/>
        <w:numPr>
          <w:ilvl w:val="0"/>
          <w:numId w:val="18"/>
        </w:numPr>
        <w:spacing w:after="120" w:line="276" w:lineRule="auto"/>
        <w:ind w:left="714" w:hanging="357"/>
        <w:contextualSpacing w:val="0"/>
        <w:rPr>
          <w:lang w:val="en-US"/>
        </w:rPr>
      </w:pPr>
      <w:r w:rsidRPr="00F55611">
        <w:rPr>
          <w:lang w:val="en-US"/>
        </w:rPr>
        <w:t>Inequality</w:t>
      </w:r>
    </w:p>
    <w:p w14:paraId="14E0AD33" w14:textId="5B9C3957" w:rsidR="00AE389F" w:rsidRPr="00F55611" w:rsidRDefault="00AE389F" w:rsidP="00AE389F">
      <w:pPr>
        <w:rPr>
          <w:lang w:val="en-US"/>
        </w:rPr>
      </w:pPr>
      <w:r w:rsidRPr="00F55611">
        <w:rPr>
          <w:lang w:val="en-US"/>
        </w:rPr>
        <w:t xml:space="preserve">These include five archetypes from </w:t>
      </w:r>
      <w:r w:rsidRPr="00F55611">
        <w:rPr>
          <w:rFonts w:cs="HelveticaNeueLTStd-Lt"/>
          <w:lang w:val="en-US"/>
        </w:rPr>
        <w:fldChar w:fldCharType="begin" w:fldLock="1"/>
      </w:r>
      <w:r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a)", "plainTextFormattedCitation" : "(IPBES, 2016)", "previouslyFormattedCitation" : "(IPBES, 2016)" }, "properties" : {  }, "schema" : "https://github.com/citation-style-language/schema/raw/master/csl-citation.json" }</w:instrText>
      </w:r>
      <w:r w:rsidRPr="00F55611">
        <w:rPr>
          <w:rFonts w:cs="HelveticaNeueLTStd-Lt"/>
          <w:lang w:val="en-US"/>
        </w:rPr>
        <w:fldChar w:fldCharType="separate"/>
      </w:r>
      <w:r w:rsidRPr="00F55611">
        <w:rPr>
          <w:rFonts w:cs="HelveticaNeueLTStd-Lt"/>
          <w:lang w:val="en-US"/>
        </w:rPr>
        <w:t>IPBES (2016</w:t>
      </w:r>
      <w:r w:rsidR="00520D54">
        <w:rPr>
          <w:rFonts w:cs="HelveticaNeueLTStd-Lt"/>
          <w:lang w:val="en-US"/>
        </w:rPr>
        <w:t>b</w:t>
      </w:r>
      <w:r w:rsidRPr="00F55611">
        <w:rPr>
          <w:rFonts w:cs="HelveticaNeueLTStd-Lt"/>
          <w:lang w:val="en-US"/>
        </w:rPr>
        <w:t>)</w:t>
      </w:r>
      <w:r w:rsidRPr="00F55611">
        <w:rPr>
          <w:rFonts w:cs="HelveticaNeueLTStd-Lt"/>
          <w:lang w:val="en-US"/>
        </w:rPr>
        <w:fldChar w:fldCharType="end"/>
      </w:r>
      <w:r w:rsidRPr="00F55611">
        <w:rPr>
          <w:rFonts w:cs="HelveticaNeueLTStd-Lt"/>
          <w:lang w:val="en-US"/>
        </w:rPr>
        <w:t xml:space="preserve">; numbered 1 to 5 above. </w:t>
      </w:r>
      <w:r w:rsidRPr="00F55611">
        <w:rPr>
          <w:lang w:val="en-US"/>
        </w:rPr>
        <w:t xml:space="preserve">“Reformed markets” from </w:t>
      </w:r>
      <w:r w:rsidRPr="00F55611">
        <w:rPr>
          <w:rFonts w:cs="HelveticaNeueLTStd-Lt"/>
          <w:lang w:val="en-US"/>
        </w:rPr>
        <w:fldChar w:fldCharType="begin" w:fldLock="1"/>
      </w:r>
      <w:r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a)", "plainTextFormattedCitation" : "(IPBES, 2016)", "previouslyFormattedCitation" : "(IPBES, 2016)" }, "properties" : {  }, "schema" : "https://github.com/citation-style-language/schema/raw/master/csl-citation.json" }</w:instrText>
      </w:r>
      <w:r w:rsidRPr="00F55611">
        <w:rPr>
          <w:rFonts w:cs="HelveticaNeueLTStd-Lt"/>
          <w:lang w:val="en-US"/>
        </w:rPr>
        <w:fldChar w:fldCharType="separate"/>
      </w:r>
      <w:r w:rsidRPr="00F55611">
        <w:rPr>
          <w:rFonts w:cs="HelveticaNeueLTStd-Lt"/>
          <w:lang w:val="en-US"/>
        </w:rPr>
        <w:t>IPBES (2016</w:t>
      </w:r>
      <w:r w:rsidR="00520D54">
        <w:rPr>
          <w:rFonts w:cs="HelveticaNeueLTStd-Lt"/>
          <w:lang w:val="en-US"/>
        </w:rPr>
        <w:t>b</w:t>
      </w:r>
      <w:r w:rsidRPr="00F55611">
        <w:rPr>
          <w:rFonts w:cs="HelveticaNeueLTStd-Lt"/>
          <w:lang w:val="en-US"/>
        </w:rPr>
        <w:t>)</w:t>
      </w:r>
      <w:r w:rsidRPr="00F55611">
        <w:rPr>
          <w:rFonts w:cs="HelveticaNeueLTStd-Lt"/>
          <w:lang w:val="en-US"/>
        </w:rPr>
        <w:fldChar w:fldCharType="end"/>
      </w:r>
      <w:r w:rsidRPr="00F55611">
        <w:rPr>
          <w:rFonts w:cs="HelveticaNeueLTStd-Lt"/>
          <w:lang w:val="en-US"/>
        </w:rPr>
        <w:t xml:space="preserve"> </w:t>
      </w:r>
      <w:r w:rsidRPr="00F55611">
        <w:rPr>
          <w:lang w:val="en-US"/>
        </w:rPr>
        <w:t xml:space="preserve">was omitted since, at the sub-global level, it is mostly synonymous with a change to more sustainable policies, and therefore falls within the </w:t>
      </w:r>
      <w:r w:rsidRPr="00F55611">
        <w:rPr>
          <w:i/>
          <w:lang w:val="en-US"/>
        </w:rPr>
        <w:t>global sustainab</w:t>
      </w:r>
      <w:r w:rsidR="00C177FF">
        <w:rPr>
          <w:i/>
          <w:lang w:val="en-US"/>
        </w:rPr>
        <w:t>le</w:t>
      </w:r>
      <w:r w:rsidRPr="00F55611">
        <w:rPr>
          <w:lang w:val="en-US"/>
        </w:rPr>
        <w:t xml:space="preserve"> </w:t>
      </w:r>
      <w:r w:rsidRPr="00754F56">
        <w:rPr>
          <w:i/>
          <w:lang w:val="en-US"/>
        </w:rPr>
        <w:t>development</w:t>
      </w:r>
      <w:r w:rsidRPr="00F55611">
        <w:rPr>
          <w:lang w:val="en-US"/>
        </w:rPr>
        <w:t xml:space="preserve"> archetype. An additional </w:t>
      </w:r>
      <w:r w:rsidRPr="00F55611">
        <w:rPr>
          <w:i/>
          <w:lang w:val="en-US"/>
        </w:rPr>
        <w:t>inequality</w:t>
      </w:r>
      <w:r w:rsidRPr="00F55611">
        <w:rPr>
          <w:lang w:val="en-US"/>
        </w:rPr>
        <w:t xml:space="preserve"> scenario archetype (not included in </w:t>
      </w:r>
      <w:r w:rsidRPr="00F55611">
        <w:rPr>
          <w:rFonts w:cs="HelveticaNeueLTStd-Lt"/>
          <w:lang w:val="en-US"/>
        </w:rPr>
        <w:fldChar w:fldCharType="begin" w:fldLock="1"/>
      </w:r>
      <w:r w:rsidRPr="00F55611">
        <w:rPr>
          <w:rFonts w:cs="HelveticaNeueLTStd-Lt"/>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a)", "plainTextFormattedCitation" : "(IPBES, 2016)", "previouslyFormattedCitation" : "(IPBES, 2016)" }, "properties" : {  }, "schema" : "https://github.com/citation-style-language/schema/raw/master/csl-citation.json" }</w:instrText>
      </w:r>
      <w:r w:rsidRPr="00F55611">
        <w:rPr>
          <w:rFonts w:cs="HelveticaNeueLTStd-Lt"/>
          <w:lang w:val="en-US"/>
        </w:rPr>
        <w:fldChar w:fldCharType="separate"/>
      </w:r>
      <w:r w:rsidRPr="00F55611">
        <w:rPr>
          <w:rFonts w:cs="HelveticaNeueLTStd-Lt"/>
          <w:lang w:val="en-US"/>
        </w:rPr>
        <w:t>IPBES</w:t>
      </w:r>
      <w:r w:rsidR="008F3C0F">
        <w:rPr>
          <w:rFonts w:cs="HelveticaNeueLTStd-Lt"/>
          <w:lang w:val="en-US"/>
        </w:rPr>
        <w:t xml:space="preserve">, </w:t>
      </w:r>
      <w:r w:rsidRPr="00F55611">
        <w:rPr>
          <w:rFonts w:cs="HelveticaNeueLTStd-Lt"/>
          <w:lang w:val="en-US"/>
        </w:rPr>
        <w:t>2016</w:t>
      </w:r>
      <w:r w:rsidR="00520D54">
        <w:rPr>
          <w:rFonts w:cs="HelveticaNeueLTStd-Lt"/>
          <w:lang w:val="en-US"/>
        </w:rPr>
        <w:t>b</w:t>
      </w:r>
      <w:r w:rsidRPr="00F55611">
        <w:rPr>
          <w:rFonts w:cs="HelveticaNeueLTStd-Lt"/>
          <w:lang w:val="en-US"/>
        </w:rPr>
        <w:t>)</w:t>
      </w:r>
      <w:r w:rsidRPr="00F55611">
        <w:rPr>
          <w:rFonts w:cs="HelveticaNeueLTStd-Lt"/>
          <w:lang w:val="en-US"/>
        </w:rPr>
        <w:fldChar w:fldCharType="end"/>
      </w:r>
      <w:r w:rsidRPr="00F55611">
        <w:rPr>
          <w:rFonts w:cs="HelveticaNeueLTStd-Lt"/>
          <w:lang w:val="en-US"/>
        </w:rPr>
        <w:t xml:space="preserve"> was added</w:t>
      </w:r>
      <w:r w:rsidRPr="00F55611">
        <w:rPr>
          <w:lang w:val="en-US"/>
        </w:rPr>
        <w:t xml:space="preserve"> reflecting the growing importance of this archetype in the scenario literature (see </w:t>
      </w:r>
      <w:r w:rsidRPr="00F55611">
        <w:rPr>
          <w:b/>
          <w:lang w:val="en-US"/>
        </w:rPr>
        <w:t>Box 5.3</w:t>
      </w:r>
      <w:r w:rsidRPr="00F55611">
        <w:rPr>
          <w:lang w:val="en-US"/>
        </w:rPr>
        <w:t xml:space="preserve">). </w:t>
      </w:r>
    </w:p>
    <w:p w14:paraId="0A614C48" w14:textId="0134C228" w:rsidR="00AE389F" w:rsidRPr="00F55611" w:rsidRDefault="00AE389F" w:rsidP="00AE389F">
      <w:pPr>
        <w:rPr>
          <w:lang w:val="en-US"/>
        </w:rPr>
      </w:pPr>
      <w:r w:rsidRPr="00F55611">
        <w:rPr>
          <w:lang w:val="en-US"/>
        </w:rPr>
        <w:t>The scenario archetypes are described in detail in the following section</w:t>
      </w:r>
      <w:r w:rsidRPr="00F55611">
        <w:rPr>
          <w:b/>
          <w:lang w:val="en-US"/>
        </w:rPr>
        <w:t xml:space="preserve">. </w:t>
      </w:r>
      <w:r w:rsidRPr="00F55611">
        <w:rPr>
          <w:lang w:val="en-US"/>
        </w:rPr>
        <w:t xml:space="preserve">The six archetypes are not represented equally in the literature for Europe and Central Asia. The </w:t>
      </w:r>
      <w:r w:rsidRPr="00F55611">
        <w:rPr>
          <w:i/>
          <w:lang w:val="en-US"/>
        </w:rPr>
        <w:t>business-as-usual</w:t>
      </w:r>
      <w:r w:rsidRPr="00F55611">
        <w:rPr>
          <w:lang w:val="en-US"/>
        </w:rPr>
        <w:t xml:space="preserve"> type of scenario is often used as a reference scenario (30% of scenarios). However, few of these studies develop a storyline of how indirect and direct drivers are projected to change over time (only three studies), rather they simply assume no change in current trends. </w:t>
      </w:r>
      <w:r w:rsidRPr="00F55611">
        <w:rPr>
          <w:i/>
          <w:lang w:val="en-US"/>
        </w:rPr>
        <w:t>Economic optimism</w:t>
      </w:r>
      <w:r w:rsidRPr="00F55611">
        <w:rPr>
          <w:lang w:val="en-US"/>
        </w:rPr>
        <w:t xml:space="preserve"> is well-represented (24%) possibly due to its overlap with </w:t>
      </w:r>
      <w:r w:rsidRPr="00F55611">
        <w:rPr>
          <w:i/>
          <w:lang w:val="en-US"/>
        </w:rPr>
        <w:t>business-as-usual</w:t>
      </w:r>
      <w:r w:rsidRPr="00F55611">
        <w:rPr>
          <w:lang w:val="en-US"/>
        </w:rPr>
        <w:t xml:space="preserve"> and the popularity of downscaled regional versions of the Intergovernmental Panel on Climate Change SRES A1B and A1FI scenarios </w:t>
      </w:r>
      <w:r w:rsidRPr="00F55611">
        <w:rPr>
          <w:lang w:val="en-US"/>
        </w:rPr>
        <w:fldChar w:fldCharType="begin" w:fldLock="1"/>
      </w:r>
      <w:r w:rsidRPr="00F55611">
        <w:rPr>
          <w:lang w:val="en-US"/>
        </w:rPr>
        <w:instrText>ADDIN CSL_CITATION { "citationItems" : [ { "id" : "ITEM-1", "itemData" : { "abstract" : "How will the world's climate change in the coming century? The answer to this question depends on how human societies develop in terms of demographics and economic development, technological change, energy supply and demand, and land use change. The Intergovernmental Panel on Climate Change (IPCC) Special Report on Emissions Scenarios describes new scenarios of the future, and predicts greenhouse gas emissions associated with such developments. The scenarios provide the basis for future assessments of climate change and possible response strategies. This volume is the most comprehensive and state-of-the-art assessment available of greenhouse gas emissions scenarios, and provides invaluable information for industry, policy-makers, environmental organizations, and researchers in global change, technology, engineering and economics.", "author" : [ { "dropping-particle" : "", "family" : "Nakicenovic", "given" : "Nebojsa", "non-dropping-particle" : "", "parse-names" : false, "suffix" : "" }, { "dropping-particle" : "", "family" : "Swart", "given" : "Robert", "non-dropping-particle" : "", "parse-names" : false, "suffix" : "" }, { "dropping-particle" : "", "family" : "Alcamo", "given" : "J", "non-dropping-particle" : "", "parse-names" : false, "suffix" : "" }, { "dropping-particle" : "", "family" : "Davis", "given" : "G", "non-dropping-particle" : "", "parse-names" : false, "suffix" : "" }, { "dropping-particle" : "", "family" : "Vries", "given" : "B", "non-dropping-particle" : "de", "parse-names" : false, "suffix" : "" }, { "dropping-particle" : "", "family" : "Fenhann", "given" : "J", "non-dropping-particle" : "", "parse-names" : false, "suffix" : "" }, { "dropping-particle" : "", "family" : "Gaffin", "given" : "S", "non-dropping-particle" : "", "parse-names" : false, "suffix" : "" }, { "dropping-particle" : "", "family" : "Gregory", "given" : "K", "non-dropping-particle" : "", "parse-names" : false, "suffix" : "" }, { "dropping-particle" : "", "family" : "Gr\u00fcbler", "given" : "A", "non-dropping-particle" : "", "parse-names" : false, "suffix" : "" }, { "dropping-particle" : "", "family" : "Jung", "given" : "T Y", "non-dropping-particle" : "", "parse-names" : false, "suffix" : "" }, { "dropping-particle" : "", "family" : "Kram", "given" : "T", "non-dropping-particle" : "", "parse-names" : false, "suffix" : "" }, { "dropping-particle" : "", "family" : "Emilio la Rovere", "given" : "E", "non-dropping-particle" : "", "parse-names" : false, "suffix" : "" }, { "dropping-particle" : "", "family" : "Michaelis", "given" : "L", "non-dropping-particle" : "", "parse-names" : false, "suffix" : "" }, { "dropping-particle" : "", "family" : "Mori", "given" : "S", "non-dropping-particle" : "", "parse-names" : false, "suffix" : "" }, { "dropping-particle" : "", "family" : "Morita", "given" : "T", "non-dropping-particle" : "", "parse-names" : false, "suffix" : "" }, { "dropping-particle" : "", "family" : "Pepper", "given" : "W", "non-dropping-particle" : "", "parse-names" : false, "suffix" : "" }, { "dropping-particle" : "", "family" : "Pitcher", "given" : "H", "non-dropping-particle" : "", "parse-names" : false, "suffix" : "" }, { "dropping-particle" : "", "family" : "Price", "given" : "L", "non-dropping-particle" : "", "parse-names" : false, "suffix" : "" }, { "dropping-particle" : "", "family" : "Riahi", "given" : "K", "non-dropping-particle" : "", "parse-names" : false, "suffix" : "" }, { "dropping-particle" : "", "family" : "Roehrl", "given" : "A", "non-dropping-particle" : "", "parse-names" : false, "suffix" : "" }, { "dropping-particle" : "", "family" : "Rogner", "given" : "H-H", "non-dropping-particle" : "", "parse-names" : false, "suffix" : "" }, { "dropping-particle" : "", "family" : "Sankovski", "given" : "A", "non-dropping-particle" : "", "parse-names" : false, "suffix" : "" }, { "dropping-particle" : "", "family" : "Schlesinger", "given" : "M E", "non-dropping-particle" : "", "parse-names" : false, "suffix" : "" }, { "dropping-particle" : "", "family" : "Shukla", "given" : "P R", "non-dropping-particle" : "", "parse-names" : false, "suffix" : "" }, { "dropping-particle" : "", "family" : "Smith", "given" : "S", "non-dropping-particle" : "", "parse-names" : false, "suffix" : "" }, { "dropping-particle" : "", "family" : "Swart", "given" : "R J", "non-dropping-particle" : "", "parse-names" : false, "suffix" : "" }, { "dropping-particle" : "", "family" : "Rooyen", "given" : "S", "non-dropping-particle" : "van", "parse-names" : false, "suffix" : "" }, { "dropping-particle" : "", "family" : "Victor", "given" : "N", "non-dropping-particle" : "", "parse-names" : false, "suffix" : "" }, { "dropping-particle" : "", "family" : "Dadi", "given" : "Z", "non-dropping-particle" : "", "parse-names" : false, "suffix" : "" } ], "container-title" : "Special Report on Emissions Scenarios", "id" : "ITEM-1", "issued" : { "date-parts" : [ [ "2000" ] ] }, "publisher" : "Cambridge University Press", "publisher-place" : "Cambridge, UK", "title" : "Special Report on Emissions Scenarios", "type" : "book" }, "uris" : [ "http://www.mendeley.com/documents/?uuid=87efdbfa-e34e-4d6d-92c8-d3650feecc62" ] } ], "mendeley" : { "formattedCitation" : "(Nakicenovic et al., 2000)", "plainTextFormattedCitation" : "(Nakicenovic et al., 2000)", "previouslyFormattedCitation" : "(Nakicenovic et al., 2000)" }, "properties" : {  }, "schema" : "https://github.com/citation-style-language/schema/raw/master/csl-citation.json" }</w:instrText>
      </w:r>
      <w:r w:rsidRPr="00F55611">
        <w:rPr>
          <w:lang w:val="en-US"/>
        </w:rPr>
        <w:fldChar w:fldCharType="separate"/>
      </w:r>
      <w:r w:rsidRPr="00F55611">
        <w:rPr>
          <w:lang w:val="en-US"/>
        </w:rPr>
        <w:t xml:space="preserve">(Nakicenovic </w:t>
      </w:r>
      <w:r w:rsidR="000D7D89" w:rsidRPr="000D7D89">
        <w:rPr>
          <w:i/>
          <w:lang w:val="en-US"/>
        </w:rPr>
        <w:t>et al.</w:t>
      </w:r>
      <w:r w:rsidRPr="00F55611">
        <w:rPr>
          <w:lang w:val="en-US"/>
        </w:rPr>
        <w:t>, 2000)</w:t>
      </w:r>
      <w:r w:rsidRPr="00F55611">
        <w:rPr>
          <w:lang w:val="en-US"/>
        </w:rPr>
        <w:fldChar w:fldCharType="end"/>
      </w:r>
      <w:r w:rsidRPr="00F55611">
        <w:rPr>
          <w:lang w:val="en-US"/>
        </w:rPr>
        <w:t xml:space="preserve">. </w:t>
      </w:r>
      <w:r w:rsidRPr="00F55611">
        <w:rPr>
          <w:i/>
          <w:lang w:val="en-US"/>
        </w:rPr>
        <w:t>Regional competition</w:t>
      </w:r>
      <w:r w:rsidRPr="00F55611">
        <w:rPr>
          <w:lang w:val="en-US"/>
        </w:rPr>
        <w:t xml:space="preserve"> (17%), </w:t>
      </w:r>
      <w:r w:rsidRPr="00F55611">
        <w:rPr>
          <w:i/>
          <w:lang w:val="en-US"/>
        </w:rPr>
        <w:t>global sustainable development</w:t>
      </w:r>
      <w:r w:rsidRPr="00F55611">
        <w:rPr>
          <w:lang w:val="en-US"/>
        </w:rPr>
        <w:t xml:space="preserve"> (14%) and </w:t>
      </w:r>
      <w:r w:rsidRPr="00F55611">
        <w:rPr>
          <w:i/>
          <w:lang w:val="en-US"/>
        </w:rPr>
        <w:t>regional sustainability</w:t>
      </w:r>
      <w:r w:rsidRPr="00F55611">
        <w:rPr>
          <w:lang w:val="en-US"/>
        </w:rPr>
        <w:t xml:space="preserve"> (12%) are reasonably well represented in European and Central Asian scenario studies. By contrast, </w:t>
      </w:r>
      <w:r w:rsidRPr="00F55611">
        <w:rPr>
          <w:i/>
          <w:lang w:val="en-US"/>
        </w:rPr>
        <w:t>inequality</w:t>
      </w:r>
      <w:r w:rsidRPr="00F55611">
        <w:rPr>
          <w:lang w:val="en-US"/>
        </w:rPr>
        <w:t xml:space="preserve">, as a relatively new scenario developed as part of the recent Intergovernmental Panel on Climate Change-related SSPs </w:t>
      </w:r>
      <w:r w:rsidRPr="00F55611">
        <w:rPr>
          <w:lang w:val="en-US"/>
        </w:rPr>
        <w:fldChar w:fldCharType="begin" w:fldLock="1"/>
      </w:r>
      <w:r w:rsidRPr="00F55611">
        <w:rPr>
          <w:lang w:val="en-US"/>
        </w:rPr>
        <w:instrText>ADDIN CSL_CITATION { "citationItems" : [ { "id" : "ITEM-1",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1",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mendeley" : { "formattedCitation" : "(O\u2019Neill et al., 2015)", "plainTextFormattedCitation" : "(O\u2019Neill et al., 2015)", "previouslyFormattedCitation" : "(O\u2019Neill et al., 2015)" }, "properties" : {  }, "schema" : "https://github.com/citation-style-language/schema/raw/master/csl-citation.json" }</w:instrText>
      </w:r>
      <w:r w:rsidRPr="00F55611">
        <w:rPr>
          <w:lang w:val="en-US"/>
        </w:rPr>
        <w:fldChar w:fldCharType="separate"/>
      </w:r>
      <w:r w:rsidRPr="00F55611">
        <w:rPr>
          <w:lang w:val="en-US"/>
        </w:rPr>
        <w:t xml:space="preserve">(O’Neill </w:t>
      </w:r>
      <w:r w:rsidR="000D7D89" w:rsidRPr="000D7D89">
        <w:rPr>
          <w:i/>
          <w:lang w:val="en-US"/>
        </w:rPr>
        <w:t>et al.</w:t>
      </w:r>
      <w:r w:rsidRPr="00F55611">
        <w:rPr>
          <w:lang w:val="en-US"/>
        </w:rPr>
        <w:t>, 2015)</w:t>
      </w:r>
      <w:r w:rsidRPr="00F55611">
        <w:rPr>
          <w:lang w:val="en-US"/>
        </w:rPr>
        <w:fldChar w:fldCharType="end"/>
      </w:r>
      <w:r w:rsidRPr="00F55611">
        <w:rPr>
          <w:lang w:val="en-US"/>
        </w:rPr>
        <w:t>, is only covered in 2% of scenario studies, but this is expected to increase rapidly.</w:t>
      </w:r>
    </w:p>
    <w:p w14:paraId="51B815F6" w14:textId="69E01D70" w:rsidR="00AE389F" w:rsidRPr="00F55611" w:rsidRDefault="00AE389F" w:rsidP="000226B2">
      <w:pPr>
        <w:pStyle w:val="Caption"/>
      </w:pPr>
      <w:bookmarkStart w:id="1594" w:name="_Toc477172673"/>
      <w:bookmarkStart w:id="1595" w:name="_Ref479249691"/>
      <w:bookmarkStart w:id="1596" w:name="_Ref479249699"/>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3</w:t>
      </w:r>
      <w:r w:rsidRPr="00F55611">
        <w:fldChar w:fldCharType="end"/>
      </w:r>
      <w:r w:rsidRPr="00F55611">
        <w:t>: Scenario archetypes: comparing global archetypes with archetypes for Europe and Central Asia</w:t>
      </w:r>
      <w:r w:rsidR="00804119">
        <w:t>.</w:t>
      </w:r>
      <w:r w:rsidRPr="00F55611">
        <w:t xml:space="preserve"> </w:t>
      </w:r>
      <w:bookmarkEnd w:id="1594"/>
      <w:bookmarkEnd w:id="1595"/>
      <w:bookmarkEnd w:id="1596"/>
    </w:p>
    <w:p w14:paraId="1E2F53DD" w14:textId="247BDFC1" w:rsidR="00AE389F" w:rsidRPr="00F55611" w:rsidRDefault="00AE389F" w:rsidP="00AE389F">
      <w:pPr>
        <w:rPr>
          <w:rFonts w:cstheme="minorHAnsi"/>
          <w:sz w:val="20"/>
          <w:szCs w:val="20"/>
          <w:lang w:val="en-US"/>
        </w:rPr>
      </w:pPr>
      <w:r w:rsidRPr="00F55611">
        <w:rPr>
          <w:rFonts w:cstheme="minorHAnsi"/>
          <w:sz w:val="20"/>
          <w:szCs w:val="20"/>
          <w:lang w:val="en-US"/>
        </w:rPr>
        <w:t xml:space="preserve">The approach of categorizing similar scenarios into “scenario archetypes” based on their underlying assumptions, characteristics and narratives, is particularly useful to summarize and harmonize large numbers of existing scenarios covering a particular area and period. This approach has been previously applied by scenario reviews at multiple scales. For instance, at the global scale, a review by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van Vuuren</w:t>
      </w:r>
      <w:r w:rsidRPr="00BA6A40">
        <w:rPr>
          <w:rFonts w:cstheme="minorHAnsi"/>
          <w:sz w:val="20"/>
          <w:szCs w:val="20"/>
          <w:lang w:val="en-US"/>
        </w:rPr>
        <w:t xml:space="preserve"> </w:t>
      </w:r>
      <w:r w:rsidR="000D7D89" w:rsidRPr="000D7D89">
        <w:rPr>
          <w:rFonts w:cstheme="minorHAnsi"/>
          <w:i/>
          <w:sz w:val="20"/>
          <w:szCs w:val="20"/>
          <w:lang w:val="en-US"/>
        </w:rPr>
        <w:t>et al.</w:t>
      </w:r>
      <w:r w:rsidRPr="00F55611">
        <w:rPr>
          <w:rFonts w:cstheme="minorHAnsi"/>
          <w:sz w:val="20"/>
          <w:szCs w:val="20"/>
          <w:lang w:val="en-US"/>
        </w:rPr>
        <w:t xml:space="preserve"> (2012)</w:t>
      </w:r>
      <w:r w:rsidRPr="00F55611">
        <w:rPr>
          <w:rFonts w:cstheme="minorHAnsi"/>
          <w:sz w:val="20"/>
          <w:szCs w:val="20"/>
          <w:lang w:val="en-US"/>
        </w:rPr>
        <w:fldChar w:fldCharType="end"/>
      </w:r>
      <w:r w:rsidRPr="00F55611">
        <w:rPr>
          <w:rFonts w:cstheme="minorHAnsi"/>
          <w:sz w:val="20"/>
          <w:szCs w:val="20"/>
          <w:lang w:val="en-US"/>
        </w:rPr>
        <w:t xml:space="preserve"> proposed six “scenario families” (</w:t>
      </w:r>
      <w:r w:rsidRPr="00F55611">
        <w:rPr>
          <w:rFonts w:cstheme="minorHAnsi"/>
          <w:b/>
          <w:sz w:val="20"/>
          <w:szCs w:val="20"/>
          <w:lang w:val="en-US"/>
        </w:rPr>
        <w:t>Table 5.1</w:t>
      </w:r>
      <w:r w:rsidRPr="00F55611">
        <w:rPr>
          <w:rFonts w:cstheme="minorHAnsi"/>
          <w:sz w:val="20"/>
          <w:szCs w:val="20"/>
          <w:lang w:val="en-US"/>
        </w:rPr>
        <w:t xml:space="preserve">). In another study,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author" : [ { "dropping-particle" : "", "family" : "Rothman", "given" : "Dale S.", "non-dropping-particle" : "", "parse-names" : false, "suffix" : "" } ], "container-title" : "Environmental Futures The Practice of Environmental Scenario Analysis", "editor" : [ { "dropping-particle" : "", "family" : "Alcamo", "given" : "Joseph", "non-dropping-particle" : "", "parse-names" : false, "suffix" : "" } ], "id" : "ITEM-1", "issued" : { "date-parts" : [ [ "2008" ] ] }, "page" : "37-65", "publisher" : "Elsevier B.V.", "publisher-place" : "Amsterdam", "title" : "A survey of environmental scenarios", "type" : "chapter" }, "uris" : [ "http://www.mendeley.com/documents/?uuid=927f2456-d7a2-4984-bbed-2a7b2e7279fd" ] } ], "mendeley" : { "formattedCitation" : "(Rothman, 2008)", "manualFormatting" : "Rothman (2008)", "plainTextFormattedCitation" : "(Rothman, 2008)", "previouslyFormattedCitation" : "(Rothman, 2008)"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Rothman (2008)</w:t>
      </w:r>
      <w:r w:rsidRPr="00F55611">
        <w:rPr>
          <w:rFonts w:cstheme="minorHAnsi"/>
          <w:sz w:val="20"/>
          <w:szCs w:val="20"/>
          <w:lang w:val="en-US"/>
        </w:rPr>
        <w:fldChar w:fldCharType="end"/>
      </w:r>
      <w:r w:rsidRPr="00F55611">
        <w:rPr>
          <w:rFonts w:cstheme="minorHAnsi"/>
          <w:sz w:val="20"/>
          <w:szCs w:val="20"/>
          <w:lang w:val="en-US"/>
        </w:rPr>
        <w:t xml:space="preserve"> provided a detailed and conceptually grounded overview of a number of archetypes found in environmental scenarios covering a broad range of sectors, scales and types. Both of these are in general agreement with other similar studies (e.g.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16/j.agee.2005.11.007", "ISBN" : "0167-8809", "ISSN" : "01678809", "PMID" : "2253", "abstract" : "The structure of agricultural production and spatial patterns of agricultural land use in Europe are expected to face major changes over the next decades due to changes in global trade, technology, demography and policies. This paper presents a set of 25 scenarios comprising information on quantitative land use changes in Europe. The scenarios have been selected from studies with different foci, operating on both different spatial scales and different time horizons. Given the diversity of quantitative scenarios this review illustrates the scenario design and its quantification, and evaluates the results of land use/cover changes on a European level. Major gaps of current scenario exercises and suggestions for improvement are topics of the discussion section (Section 4). The focus of this review is on the comparison of selected driving forces and on agricultural land use/cover change in \"Western Europe\" (i.e. EU-15 plus Switzerland and Norway for some studies). Results show large differences in future land use/cover changes ranging from moderate decreases (15%) to large increases (30%) depending on the assumptions about global trade, increase in agricultural productivity and biofuel production. Domestic demand is a minor factor of land use/cover change since population is only changing slightly, and the consumption level is stable and decoupled from economic growth. Scenarios show that the rate and direction of land cover change differ over time. Considerable shifts towards grassland abandonment in many scenarios reflect the changes in agricultural management. Increasing biofuel production as a result of both increasing energy demand and pro-active climate policies takes up considerable areas in many scenarios and prevents substantial abandonment of agricultural land. Although comparable quantitative results concerning European agricultural land use/cover change are only available on a very aggregated level, the results are important to be dealt with when discussing future challenges of rural areas. ?? 2005 Elsevier B.V. All rights reserved.", "author" : [ { "dropping-particle" : "", "family" : "Busch", "given" : "Gerald", "non-dropping-particle" : "", "parse-names" : false, "suffix" : "" } ], "container-title" : "Agriculture, Ecosystems and Environment", "id" : "ITEM-1", "issue" : "1", "issued" : { "date-parts" : [ [ "2006" ] ] }, "page" : "121-140", "title" : "Future European agricultural landscapes - What can we learn from existing quantitative land use scenario studies?", "type" : "article-journal", "volume" : "114" }, "uris" : [ "http://www.mendeley.com/documents/?uuid=23c1a02d-8a9f-4d27-9b9b-72736277949e" ] }, { "id" : "ITEM-2", "itemData" : { "DOI" : "10.1016/j.agee.2005.11.005", "ISBN" : "0167-8809", "ISSN" : "01678809", "PMID" : "2246", "abstract" : "Changes in rural areas, such as depopulation and land abandonment, but also intensification and loss of biodiversity, usually proceed very slowly yet are often irreversible. A scenario study (called EURURALIS) was carried out by Wageningen University and Research Centre in combination with the Netherlands Environmental Assessment Agency (MNP) to stimulate the strategic discussion among both national policy makers and policy makers at the European Union level on the future of Europe's rural areas and the role of policy instruments. After a review of previous scenario studies, the choice was made to elaborate strategic scenarios, built on a 2 ?? 2 matrix, where the axes represent the most critical uncertainties. The four scenarios were structured along two axes: (1) ranging from increasing globalisation to a world of regional economic and cultural blocks and (2) ranging from a future of lean governments to a future with ambitious government regulation. The storylines were inspired by earlier work such as the emission scenarios of the Intergovernmental Panel on Climate Change (SRES), the GEO-3 scenarios and scenarios of the Netherlands Bureau for Economic Policy Analysis (CPB). The current scenario study includes the 25 EU member states and had a time horizon up to 2030. The scenarios were quantified with a chain of models, ranging from global models to a spatially explicit model, which simulated land use on a 1 km ?? 1 km grid for the whole EU. The scenarios and their outcomes are presented by means of a CD. This paper describes the steps taken, proceeding from the general aim of the study on to the scenario set-up and then to the actual storylines and quantification of the scenarios. The outcomes of the scenarios are presented in three other articles in this issue. ?? 2005 Elsevier B.V. All rights reserved.", "author" : [ { "dropping-particle" : "", "family" : "Westhoek", "given" : "H. J.", "non-dropping-particle" : "", "parse-names" : false, "suffix" : "" }, { "dropping-particle" : "", "family" : "Berg", "given" : "M.", "non-dropping-particle" : "Van Den", "parse-names" : false, "suffix" : "" }, { "dropping-particle" : "", "family" : "Bakkes", "given" : "J. A.", "non-dropping-particle" : "", "parse-names" : false, "suffix" : "" } ], "container-title" : "Agriculture, Ecosystems and Environment", "id" : "ITEM-2", "issue" : "1", "issued" : { "date-parts" : [ [ "2006" ] ] }, "note" : "NULL", "page" : "7-20", "title" : "Scenario development to explore the future of Europe's rural areas", "type" : "article-journal", "volume" : "114" }, "uris" : [ "http://www.mendeley.com/documents/?uuid=11e1d55c-6716-4d9e-bc81-686aae55bc6a" ] }, { "id" : "ITEM-3", "itemData" : { "author" : [ { "dropping-particle" : "", "family" : "Zurek", "given" : "Monika B", "non-dropping-particle" : "", "parse-names" : false, "suffix" : "" } ], "id" : "ITEM-3", "issued" : { "date-parts" : [ [ "2006" ] ] }, "title" : "GECAFS Working Paper 1 A Short Review of Global Scenarios for Food Systems Analysis March 2006 GECAFS International Project Office NERC \u00ad Centre for Ecology &amp; Hydrology", "type" : "article-journal" }, "uris" : [ "http://www.mendeley.com/documents/?uuid=64457468-6c42-49c4-b03c-072f14ff4d58" ] } ], "mendeley" : { "formattedCitation" : "(Busch, 2006; Westhoek, Van Den Berg, &amp; Bakkes, 2006; Zurek, 2006)", "plainTextFormattedCitation" : "(Busch, 2006; Westhoek, Van Den Berg, &amp; Bakkes, 2006; Zurek, 2006)", "previouslyFormattedCitation" : "(Busch, 2006; Westhoek, Van Den Berg, &amp; Bakkes, 2006; Zurek, 2006)"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Busch</w:t>
      </w:r>
      <w:r w:rsidR="008F3C0F">
        <w:rPr>
          <w:rFonts w:cstheme="minorHAnsi"/>
          <w:sz w:val="20"/>
          <w:szCs w:val="20"/>
          <w:lang w:val="en-US"/>
        </w:rPr>
        <w:t xml:space="preserve">, </w:t>
      </w:r>
      <w:r w:rsidRPr="00F55611">
        <w:rPr>
          <w:rFonts w:cstheme="minorHAnsi"/>
          <w:sz w:val="20"/>
          <w:szCs w:val="20"/>
          <w:lang w:val="en-US"/>
        </w:rPr>
        <w:t>2006; Westhoek</w:t>
      </w:r>
      <w:r w:rsidRPr="00BA6A40">
        <w:rPr>
          <w:rFonts w:cstheme="minorHAnsi"/>
          <w:sz w:val="20"/>
          <w:szCs w:val="20"/>
          <w:lang w:val="en-US"/>
        </w:rPr>
        <w:t xml:space="preserve"> </w:t>
      </w:r>
      <w:r w:rsidR="000D7D89" w:rsidRPr="000D7D89">
        <w:rPr>
          <w:rFonts w:cstheme="minorHAnsi"/>
          <w:i/>
          <w:sz w:val="20"/>
          <w:szCs w:val="20"/>
          <w:lang w:val="en-US"/>
        </w:rPr>
        <w:t>et al.</w:t>
      </w:r>
      <w:r w:rsidR="008F3C0F">
        <w:rPr>
          <w:rFonts w:cstheme="minorHAnsi"/>
          <w:sz w:val="20"/>
          <w:szCs w:val="20"/>
          <w:lang w:val="en-US"/>
        </w:rPr>
        <w:t xml:space="preserve">, </w:t>
      </w:r>
      <w:r w:rsidRPr="00F55611">
        <w:rPr>
          <w:rFonts w:cstheme="minorHAnsi"/>
          <w:sz w:val="20"/>
          <w:szCs w:val="20"/>
          <w:lang w:val="en-US"/>
        </w:rPr>
        <w:t>2006; Zurek</w:t>
      </w:r>
      <w:r w:rsidR="008F3C0F">
        <w:rPr>
          <w:rFonts w:cstheme="minorHAnsi"/>
          <w:sz w:val="20"/>
          <w:szCs w:val="20"/>
          <w:lang w:val="en-US"/>
        </w:rPr>
        <w:t xml:space="preserve">, </w:t>
      </w:r>
      <w:r w:rsidRPr="00F55611">
        <w:rPr>
          <w:rFonts w:cstheme="minorHAnsi"/>
          <w:sz w:val="20"/>
          <w:szCs w:val="20"/>
          <w:lang w:val="en-US"/>
        </w:rPr>
        <w:t>2006)</w:t>
      </w:r>
      <w:r w:rsidRPr="00F55611">
        <w:rPr>
          <w:rFonts w:cstheme="minorHAnsi"/>
          <w:sz w:val="20"/>
          <w:szCs w:val="20"/>
          <w:lang w:val="en-US"/>
        </w:rPr>
        <w:fldChar w:fldCharType="end"/>
      </w:r>
      <w:r w:rsidRPr="00F55611">
        <w:rPr>
          <w:rFonts w:cstheme="minorHAnsi"/>
          <w:sz w:val="20"/>
          <w:szCs w:val="20"/>
          <w:lang w:val="en-US"/>
        </w:rPr>
        <w:t xml:space="preserve">. In addition, there are scenario archetype studies that predominantly review subglobal studies, for example, a review of more than 160 local scenario studies by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3390/su4040740", "ISSN" : "20711050", "abstract" : "Future scenarios provide challenging, plausible and relevant stories about how the future could unfold. Urban Futures (UF) research has identified a substantial set (&gt;450) of seemingly disparate scenarios published over the period 1997\u2013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u2014PR, Market Forces\u2014MF, Breakdown\u2014B, Fortress World\u2014FW, Eco-Communalism\u2014EC and New Sustainability Paradigm\u2014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n(e.g., STEEP\u2014Social, Technological, Economic, Environmental and Political) that could bring about realistic world changes through a push or a pull effect. This is testament to the original concept of the GSG scenarios and their development and refinement over a \\n16 year period.", "author" : [ { "dropping-particle" : "", "family" : "Hunt", "given" : "Dexter V L", "non-dropping-particle" : "", "parse-names" : false, "suffix" : "" }, { "dropping-particle" : "", "family" : "Lombardi", "given" : "D. Rachel", "non-dropping-particle" : "", "parse-names" : false, "suffix" : "" }, { "dropping-particle" : "", "family" : "Atkinson", "given" : "Stuart", "non-dropping-particle" : "", "parse-names" : false, "suffix" : "" }, { "dropping-particle" : "", "family" : "Barber", "given" : "Austin R G", "non-dropping-particle" : "", "parse-names" : false, "suffix" : "" }, { "dropping-particle" : "", "family" : "Barnes", "given" : "Matthew", "non-dropping-particle" : "", "parse-names" : false, "suffix" : "" }, { "dropping-particle" : "", "family" : "Boyko", "given" : "Christopher T.", "non-dropping-particle" : "", "parse-names" : false, "suffix" : "" }, { "dropping-particle" : "", "family" : "Brown", "given" : "Julie", "non-dropping-particle" : "", "parse-names" : false, "suffix" : "" }, { "dropping-particle" : "", "family" : "Bryson", "given" : "John", "non-dropping-particle" : "", "parse-names" : false, "suffix" : "" }, { "dropping-particle" : "", "family" : "Butler", "given" : "David", "non-dropping-particle" : "", "parse-names" : false, "suffix" : "" }, { "dropping-particle" : "", "family" : "Caputo", "given" : "Silvio", "non-dropping-particle" : "", "parse-names" : false, "suffix" : "" }, { "dropping-particle" : "", "family" : "Caserio", "given" : "Maria", "non-dropping-particle" : "", "parse-names" : false, "suffix" : "" }, { "dropping-particle" : "", "family" : "Coles", "given" : "Richard", "non-dropping-particle" : "", "parse-names" : false, "suffix" : "" }, { "dropping-particle" : "", "family" : "Cooper", "given" : "Rachel F D", "non-dropping-particle" : "", "parse-names" : false, "suffix" : "" }, { "dropping-particle" : "", "family" : "Farmani", "given" : "Raziyeh", "non-dropping-particle" : "", "parse-names" : false, "suffix" : "" }, { "dropping-particle" : "", "family" : "Gaterell", "given" : "Mark", "non-dropping-particle" : "", "parse-names" : false, "suffix" : "" }, { "dropping-particle" : "", "family" : "Hale", "given" : "James", "non-dropping-particle" : "", "parse-names" : false, "suffix" : "" }, { "dropping-particle" : "", "family" : "Hales", "given" : "Chantal", "non-dropping-particle" : "", "parse-names" : false, "suffix" : "" }, { "dropping-particle" : "", "family" : "Hewitt", "given" : "C. Nicholas", "non-dropping-particle" : "", "parse-names" : false, "suffix" : "" }, { "dropping-particle" : "", "family" : "Jankovic", "given" : "Lubo", "non-dropping-particle" : "", "parse-names" : false, "suffix" : "" }, { "dropping-particle" : "", "family" : "Jefferson", "given" : "I.", "non-dropping-particle" : "", "parse-names" : false, "suffix" : "" }, { "dropping-particle" : "", "family" : "Leach", "given" : "J.", "non-dropping-particle" : "", "parse-names" : false, "suffix" : "" }, { "dropping-particle" : "", "family" : "MacKenzie", "given" : "A. Rob", "non-dropping-particle" : "", "parse-names" : false, "suffix" : "" }, { "dropping-particle" : "", "family" : "Memon", "given" : "Fayyaz Ali", "non-dropping-particle" : "", "parse-names" : false, "suffix" : "" }, { "dropping-particle" : "", "family" : "Sadler", "given" : "Jon P.", "non-dropping-particle" : "", "parse-names" : false, "suffix" : "" }, { "dropping-particle" : "", "family" : "Weingaertner", "given" : "Carina", "non-dropping-particle" : "", "parse-names" : false, "suffix" : "" }, { "dropping-particle" : "", "family" : "Whyatt", "given" : "J. Duncan", "non-dropping-particle" : "", "parse-names" : false, "suffix" : "" }, { "dropping-particle" : "", "family" : "Rogers", "given" : "Christopher D F", "non-dropping-particle" : "", "parse-names" : false, "suffix" : "" } ], "container-title" : "Sustainability", "id" : "ITEM-1", "issue" : "4", "issued" : { "date-parts" : [ [ "2012" ] ] }, "page" : "740-772", "title" : "Scenario archetypes: Converging rather than diverging themes", "type" : "article-journal", "volume" : "4" }, "uris" : [ "http://www.mendeley.com/documents/?uuid=38fc6c1f-528c-48fb-8ce4-31fae44e50c4" ] } ], "mendeley" : { "formattedCitation" : "(Hunt et al., 2012)", "manualFormatting" : "Hunt et al. (2012)", "plainTextFormattedCitation" : "(Hunt et al., 2012)", "previouslyFormattedCitation" : "(Hunt et al., 2012)"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 xml:space="preserve">Hunt </w:t>
      </w:r>
      <w:r w:rsidR="000D7D89" w:rsidRPr="000D7D89">
        <w:rPr>
          <w:rFonts w:cstheme="minorHAnsi"/>
          <w:i/>
          <w:sz w:val="20"/>
          <w:szCs w:val="20"/>
          <w:lang w:val="en-US"/>
        </w:rPr>
        <w:t>et al.</w:t>
      </w:r>
      <w:r w:rsidRPr="00F55611">
        <w:rPr>
          <w:rFonts w:cstheme="minorHAnsi"/>
          <w:sz w:val="20"/>
          <w:szCs w:val="20"/>
          <w:lang w:val="en-US"/>
        </w:rPr>
        <w:t xml:space="preserve"> (2012)</w:t>
      </w:r>
      <w:r w:rsidRPr="00F55611">
        <w:rPr>
          <w:rFonts w:cstheme="minorHAnsi"/>
          <w:sz w:val="20"/>
          <w:szCs w:val="20"/>
          <w:lang w:val="en-US"/>
        </w:rPr>
        <w:fldChar w:fldCharType="end"/>
      </w:r>
      <w:r w:rsidRPr="00F55611">
        <w:rPr>
          <w:rFonts w:cstheme="minorHAnsi"/>
          <w:sz w:val="20"/>
          <w:szCs w:val="20"/>
          <w:lang w:val="en-US"/>
        </w:rPr>
        <w:t xml:space="preserve">. Although none of these review papers specifically targeted nature or </w:t>
      </w:r>
      <w:r w:rsidRPr="00F55611">
        <w:rPr>
          <w:rFonts w:cstheme="minorHAnsi"/>
          <w:color w:val="000000"/>
          <w:sz w:val="20"/>
          <w:szCs w:val="20"/>
          <w:lang w:val="en-US"/>
        </w:rPr>
        <w:t>its contributions to people</w:t>
      </w:r>
      <w:r w:rsidRPr="00F55611">
        <w:rPr>
          <w:rFonts w:cstheme="minorHAnsi"/>
          <w:sz w:val="20"/>
          <w:szCs w:val="20"/>
          <w:lang w:val="en-US"/>
        </w:rPr>
        <w:t xml:space="preserve">, they did consider the most influential scenario studies on these topics, including the Millennium Ecosystem Assessment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mendeley" : { "formattedCitation" : "(MA, 2005)", "plainTextFormattedCitation" : "(MA, 2005)", "previouslyFormattedCitation" : "(MA, 2005)"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w:t>
      </w:r>
      <w:r w:rsidR="00520D54">
        <w:rPr>
          <w:rFonts w:cstheme="minorHAnsi"/>
          <w:sz w:val="20"/>
          <w:szCs w:val="20"/>
          <w:lang w:val="en-US"/>
        </w:rPr>
        <w:t>MEA</w:t>
      </w:r>
      <w:r w:rsidRPr="00F55611">
        <w:rPr>
          <w:rFonts w:cstheme="minorHAnsi"/>
          <w:sz w:val="20"/>
          <w:szCs w:val="20"/>
          <w:lang w:val="en-US"/>
        </w:rPr>
        <w:t>, 2005)</w:t>
      </w:r>
      <w:r w:rsidRPr="00F55611">
        <w:rPr>
          <w:rFonts w:cstheme="minorHAnsi"/>
          <w:sz w:val="20"/>
          <w:szCs w:val="20"/>
          <w:lang w:val="en-US"/>
        </w:rPr>
        <w:fldChar w:fldCharType="end"/>
      </w:r>
      <w:r w:rsidRPr="00F55611">
        <w:rPr>
          <w:rFonts w:cstheme="minorHAnsi"/>
          <w:sz w:val="20"/>
          <w:szCs w:val="20"/>
          <w:lang w:val="en-US"/>
        </w:rPr>
        <w:t xml:space="preserve"> and multiple land use change scenarios (see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16/j.agee.2005.11.007", "ISBN" : "0167-8809", "ISSN" : "01678809", "PMID" : "2253", "abstract" : "The structure of agricultural production and spatial patterns of agricultural land use in Europe are expected to face major changes over the next decades due to changes in global trade, technology, demography and policies. This paper presents a set of 25 scenarios comprising information on quantitative land use changes in Europe. The scenarios have been selected from studies with different foci, operating on both different spatial scales and different time horizons. Given the diversity of quantitative scenarios this review illustrates the scenario design and its quantification, and evaluates the results of land use/cover changes on a European level. Major gaps of current scenario exercises and suggestions for improvement are topics of the discussion section (Section 4). The focus of this review is on the comparison of selected driving forces and on agricultural land use/cover change in \"Western Europe\" (i.e. EU-15 plus Switzerland and Norway for some studies). Results show large differences in future land use/cover changes ranging from moderate decreases (15%) to large increases (30%) depending on the assumptions about global trade, increase in agricultural productivity and biofuel production. Domestic demand is a minor factor of land use/cover change since population is only changing slightly, and the consumption level is stable and decoupled from economic growth. Scenarios show that the rate and direction of land cover change differ over time. Considerable shifts towards grassland abandonment in many scenarios reflect the changes in agricultural management. Increasing biofuel production as a result of both increasing energy demand and pro-active climate policies takes up considerable areas in many scenarios and prevents substantial abandonment of agricultural land. Although comparable quantitative results concerning European agricultural land use/cover change are only available on a very aggregated level, the results are important to be dealt with when discussing future challenges of rural areas. ?? 2005 Elsevier B.V. All rights reserved.", "author" : [ { "dropping-particle" : "", "family" : "Busch", "given" : "Gerald", "non-dropping-particle" : "", "parse-names" : false, "suffix" : "" } ], "container-title" : "Agriculture, Ecosystems and Environment", "id" : "ITEM-1", "issue" : "1", "issued" : { "date-parts" : [ [ "2006" ] ] }, "page" : "121-140", "title" : "Future European agricultural landscapes - What can we learn from existing quantitative land use scenario studies?", "type" : "article-journal", "volume" : "114" }, "uris" : [ "http://www.mendeley.com/documents/?uuid=23c1a02d-8a9f-4d27-9b9b-72736277949e" ] } ], "mendeley" : { "formattedCitation" : "(Busch, 2006)", "manualFormatting" : "Busch, 2006", "plainTextFormattedCitation" : "(Busch, 2006)", "previouslyFormattedCitation" : "(Busch, 2006)"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Busch, 2006</w:t>
      </w:r>
      <w:r w:rsidRPr="00F55611">
        <w:rPr>
          <w:rFonts w:cstheme="minorHAnsi"/>
          <w:sz w:val="20"/>
          <w:szCs w:val="20"/>
          <w:lang w:val="en-US"/>
        </w:rPr>
        <w:fldChar w:fldCharType="end"/>
      </w:r>
      <w:r w:rsidRPr="00F55611">
        <w:rPr>
          <w:rFonts w:cstheme="minorHAnsi"/>
          <w:sz w:val="20"/>
          <w:szCs w:val="20"/>
          <w:lang w:val="en-US"/>
        </w:rPr>
        <w:t>).</w:t>
      </w:r>
    </w:p>
    <w:p w14:paraId="18B1026E" w14:textId="41E9F2AD" w:rsidR="00AE389F" w:rsidRPr="00F55611" w:rsidRDefault="00AE389F" w:rsidP="00AE389F">
      <w:pPr>
        <w:rPr>
          <w:rFonts w:cstheme="minorHAnsi"/>
          <w:sz w:val="20"/>
          <w:szCs w:val="20"/>
          <w:lang w:val="en-US"/>
        </w:rPr>
      </w:pPr>
      <w:r w:rsidRPr="00F55611">
        <w:rPr>
          <w:rFonts w:cstheme="minorHAnsi"/>
          <w:sz w:val="20"/>
          <w:szCs w:val="20"/>
          <w:lang w:val="en-US"/>
        </w:rPr>
        <w:lastRenderedPageBreak/>
        <w:t>All of the studies presented above largely agree on similar, comprehensive sets of four to seven scenario archetypes (</w:t>
      </w:r>
      <w:r w:rsidRPr="00F55611">
        <w:rPr>
          <w:rFonts w:cstheme="minorHAnsi"/>
          <w:b/>
          <w:sz w:val="20"/>
          <w:szCs w:val="20"/>
          <w:lang w:val="en-US"/>
        </w:rPr>
        <w:t>Table 5.1</w:t>
      </w:r>
      <w:r w:rsidRPr="00F55611">
        <w:rPr>
          <w:rFonts w:cstheme="minorHAnsi"/>
          <w:sz w:val="20"/>
          <w:szCs w:val="20"/>
          <w:lang w:val="en-US"/>
        </w:rPr>
        <w:t>). Furthermore, they all single out one particular set of scenarios in their analysis, namely the “global scenario group” scenarios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van Vuuren</w:t>
      </w:r>
      <w:r w:rsidRPr="00BA6A40">
        <w:rPr>
          <w:rFonts w:cstheme="minorHAnsi"/>
          <w:sz w:val="20"/>
          <w:szCs w:val="20"/>
          <w:lang w:val="en-US"/>
        </w:rPr>
        <w:t xml:space="preserve"> </w:t>
      </w:r>
      <w:r w:rsidR="000D7D89" w:rsidRPr="000D7D89">
        <w:rPr>
          <w:rFonts w:cstheme="minorHAnsi"/>
          <w:i/>
          <w:sz w:val="20"/>
          <w:szCs w:val="20"/>
          <w:lang w:val="en-US"/>
        </w:rPr>
        <w:t>et al.</w:t>
      </w:r>
      <w:r>
        <w:rPr>
          <w:rFonts w:cstheme="minorHAnsi"/>
          <w:sz w:val="20"/>
          <w:szCs w:val="20"/>
          <w:lang w:val="en-US"/>
        </w:rPr>
        <w:t>,</w:t>
      </w:r>
      <w:r w:rsidRPr="00F55611">
        <w:rPr>
          <w:rFonts w:cstheme="minorHAnsi"/>
          <w:sz w:val="20"/>
          <w:szCs w:val="20"/>
          <w:lang w:val="en-US"/>
        </w:rPr>
        <w:t xml:space="preserve"> 2012)</w:t>
      </w:r>
      <w:r w:rsidRPr="00F55611">
        <w:rPr>
          <w:rFonts w:cstheme="minorHAnsi"/>
          <w:sz w:val="20"/>
          <w:szCs w:val="20"/>
          <w:lang w:val="en-US"/>
        </w:rPr>
        <w:fldChar w:fldCharType="end"/>
      </w:r>
      <w:r w:rsidRPr="00F55611">
        <w:rPr>
          <w:rFonts w:cstheme="minorHAnsi"/>
          <w:sz w:val="20"/>
          <w:szCs w:val="20"/>
          <w:lang w:val="en-US"/>
        </w:rPr>
        <w:t>, as being helpful to centre the scenarios around.</w:t>
      </w:r>
    </w:p>
    <w:p w14:paraId="59B6F1D4" w14:textId="5B9A243A" w:rsidR="00AE389F" w:rsidRPr="00F55611" w:rsidRDefault="00AE389F" w:rsidP="000226B2">
      <w:pPr>
        <w:pStyle w:val="Caption"/>
      </w:pPr>
      <w:bookmarkStart w:id="1597" w:name="_Ref479238653"/>
      <w:r w:rsidRPr="00F55611">
        <w:t xml:space="preserve">Table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Table \* ARABIC \s 1 </w:instrText>
      </w:r>
      <w:r w:rsidRPr="00F55611">
        <w:fldChar w:fldCharType="separate"/>
      </w:r>
      <w:r w:rsidR="00B40E12">
        <w:t>1</w:t>
      </w:r>
      <w:r w:rsidRPr="00F55611">
        <w:fldChar w:fldCharType="end"/>
      </w:r>
      <w:bookmarkEnd w:id="1597"/>
      <w:r w:rsidRPr="00F55611">
        <w:t xml:space="preserve">: Six global scenario families as proposed by </w:t>
      </w:r>
      <w:r w:rsidRPr="00F55611">
        <w:fldChar w:fldCharType="begin" w:fldLock="1"/>
      </w:r>
      <w:r w:rsidRPr="00F55611">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fldChar w:fldCharType="separate"/>
      </w:r>
      <w:r w:rsidRPr="00F55611">
        <w:t>van Vuuren</w:t>
      </w:r>
      <w:r w:rsidR="00E41BAB">
        <w:t xml:space="preserve"> </w:t>
      </w:r>
      <w:r w:rsidR="000D7D89" w:rsidRPr="000D7D89">
        <w:rPr>
          <w:i/>
        </w:rPr>
        <w:t>et al.</w:t>
      </w:r>
      <w:r w:rsidRPr="00F55611">
        <w:t xml:space="preserve"> (2012)</w:t>
      </w:r>
      <w:r w:rsidRPr="00F55611">
        <w:fldChar w:fldCharType="end"/>
      </w:r>
      <w:r w:rsidRPr="00F55611">
        <w:t>, compared with a number of scenario archetype studies and characterizations.</w:t>
      </w:r>
    </w:p>
    <w:tbl>
      <w:tblPr>
        <w:tblStyle w:val="TableGrid"/>
        <w:tblW w:w="9179" w:type="dxa"/>
        <w:tblLayout w:type="fixed"/>
        <w:tblLook w:val="04A0" w:firstRow="1" w:lastRow="0" w:firstColumn="1" w:lastColumn="0" w:noHBand="0" w:noVBand="1"/>
      </w:tblPr>
      <w:tblGrid>
        <w:gridCol w:w="1314"/>
        <w:gridCol w:w="1314"/>
        <w:gridCol w:w="1314"/>
        <w:gridCol w:w="1314"/>
        <w:gridCol w:w="1362"/>
        <w:gridCol w:w="1316"/>
        <w:gridCol w:w="1245"/>
      </w:tblGrid>
      <w:tr w:rsidR="00AE389F" w:rsidRPr="00F55611" w14:paraId="574FC342" w14:textId="77777777" w:rsidTr="00AE389F">
        <w:trPr>
          <w:tblHeader/>
        </w:trPr>
        <w:tc>
          <w:tcPr>
            <w:tcW w:w="1314" w:type="dxa"/>
          </w:tcPr>
          <w:p w14:paraId="5A6830E0" w14:textId="00621063" w:rsidR="00AE389F" w:rsidRPr="00F55611" w:rsidRDefault="00AE389F" w:rsidP="00D039C8">
            <w:pPr>
              <w:spacing w:after="0"/>
              <w:ind w:left="22" w:hanging="22"/>
              <w:contextualSpacing/>
              <w:rPr>
                <w:rFonts w:cstheme="minorHAnsi"/>
                <w:b/>
                <w:sz w:val="20"/>
                <w:szCs w:val="20"/>
                <w:lang w:val="en-US"/>
              </w:rPr>
            </w:pPr>
            <w:r w:rsidRPr="00F55611">
              <w:rPr>
                <w:rFonts w:cstheme="minorHAnsi"/>
                <w:b/>
                <w:sz w:val="20"/>
                <w:szCs w:val="20"/>
                <w:lang w:val="en-US"/>
              </w:rPr>
              <w:t xml:space="preserve">van Vuuren </w:t>
            </w:r>
            <w:r w:rsidR="000D7D89" w:rsidRPr="000D7D89">
              <w:rPr>
                <w:rFonts w:cstheme="minorHAnsi"/>
                <w:b/>
                <w:i/>
                <w:sz w:val="20"/>
                <w:szCs w:val="20"/>
                <w:lang w:val="en-US"/>
              </w:rPr>
              <w:t>et al.</w:t>
            </w:r>
            <w:r w:rsidRPr="00F55611">
              <w:rPr>
                <w:rFonts w:cstheme="minorHAnsi"/>
                <w:b/>
                <w:sz w:val="20"/>
                <w:szCs w:val="20"/>
                <w:lang w:val="en-US"/>
              </w:rPr>
              <w:t xml:space="preserve"> (2012)</w:t>
            </w:r>
          </w:p>
          <w:p w14:paraId="6A27D990" w14:textId="77777777" w:rsidR="00AE389F" w:rsidRPr="00F55611" w:rsidRDefault="00AE389F" w:rsidP="00D039C8">
            <w:pPr>
              <w:spacing w:after="0"/>
              <w:ind w:left="22" w:hanging="22"/>
              <w:contextualSpacing/>
              <w:rPr>
                <w:rFonts w:cstheme="minorHAnsi"/>
                <w:b/>
                <w:sz w:val="20"/>
                <w:szCs w:val="20"/>
                <w:lang w:val="en-US"/>
              </w:rPr>
            </w:pPr>
          </w:p>
        </w:tc>
        <w:tc>
          <w:tcPr>
            <w:tcW w:w="1314" w:type="dxa"/>
          </w:tcPr>
          <w:p w14:paraId="15D26180" w14:textId="77777777" w:rsidR="00AE389F" w:rsidRPr="00F55611" w:rsidRDefault="00AE389F" w:rsidP="00D039C8">
            <w:pPr>
              <w:spacing w:after="0"/>
              <w:ind w:left="0" w:firstLine="0"/>
              <w:contextualSpacing/>
              <w:rPr>
                <w:rFonts w:cstheme="minorHAnsi"/>
                <w:b/>
                <w:sz w:val="20"/>
                <w:szCs w:val="20"/>
                <w:lang w:val="en-US"/>
              </w:rPr>
            </w:pPr>
            <w:r w:rsidRPr="00F55611">
              <w:rPr>
                <w:rFonts w:cstheme="minorHAnsi"/>
                <w:b/>
                <w:sz w:val="20"/>
                <w:szCs w:val="20"/>
                <w:lang w:val="en-US"/>
              </w:rPr>
              <w:t>Global scenario group</w:t>
            </w:r>
          </w:p>
        </w:tc>
        <w:tc>
          <w:tcPr>
            <w:tcW w:w="1314" w:type="dxa"/>
          </w:tcPr>
          <w:p w14:paraId="42F32C77" w14:textId="1EC8307A" w:rsidR="00AE389F" w:rsidRPr="00F55611" w:rsidRDefault="00AE389F" w:rsidP="00D039C8">
            <w:pPr>
              <w:spacing w:after="0"/>
              <w:ind w:left="0" w:firstLine="0"/>
              <w:contextualSpacing/>
              <w:rPr>
                <w:rFonts w:cstheme="minorHAnsi"/>
                <w:b/>
                <w:sz w:val="20"/>
                <w:szCs w:val="20"/>
                <w:lang w:val="en-US"/>
              </w:rPr>
            </w:pPr>
            <w:r w:rsidRPr="00F55611">
              <w:rPr>
                <w:rFonts w:cstheme="minorHAnsi"/>
                <w:b/>
                <w:sz w:val="20"/>
                <w:szCs w:val="20"/>
                <w:lang w:val="en-US"/>
              </w:rPr>
              <w:fldChar w:fldCharType="begin" w:fldLock="1"/>
            </w:r>
            <w:r w:rsidRPr="00F55611">
              <w:rPr>
                <w:rFonts w:cstheme="minorHAnsi"/>
                <w:b/>
                <w:sz w:val="20"/>
                <w:szCs w:val="20"/>
                <w:lang w:val="en-US"/>
              </w:rPr>
              <w:instrText>ADDIN CSL_CITATION { "citationItems" : [ { "id" : "ITEM-1", "itemData" : { "DOI" : "10.3390/su4040740", "ISSN" : "20711050", "abstract" : "Future scenarios provide challenging, plausible and relevant stories about how the future could unfold. Urban Futures (UF) research has identified a substantial set (&gt;450) of seemingly disparate scenarios published over the period 1997\u20132011 and within this research, a sub-set of &gt;160 scenarios has been identified (and categorized) based on their narratives according to the structure first proposed by the Global Scenario Group (GSG) in 1997; three world types (Business as Usual, Barbarization, and Great Transitions) and six scenarios, two for each world type (Policy Reform\u2014PR, Market Forces\u2014MF, Breakdown\u2014B, Fortress World\u2014FW, Eco-Communalism\u2014EC and New Sustainability Paradigm\u2014NSP). It is suggested that four of these scenario archetypes (MF, PR, NSP and FW) are sufficiently distinct to facilitate active stakeholder engagement in futures thinking. Moreover they are accompanied by a well-established, internally consistent set of narratives that provide a deeper understanding of the key fundamental drivers \\n(e.g., STEEP\u2014Social, Technological, Economic, Environmental and Political) that could bring about realistic world changes through a push or a pull effect. This is testament to the original concept of the GSG scenarios and their development and refinement over a \\n16 year period.", "author" : [ { "dropping-particle" : "", "family" : "Hunt", "given" : "Dexter V L", "non-dropping-particle" : "", "parse-names" : false, "suffix" : "" }, { "dropping-particle" : "", "family" : "Lombardi", "given" : "D. Rachel", "non-dropping-particle" : "", "parse-names" : false, "suffix" : "" }, { "dropping-particle" : "", "family" : "Atkinson", "given" : "Stuart", "non-dropping-particle" : "", "parse-names" : false, "suffix" : "" }, { "dropping-particle" : "", "family" : "Barber", "given" : "Austin R G", "non-dropping-particle" : "", "parse-names" : false, "suffix" : "" }, { "dropping-particle" : "", "family" : "Barnes", "given" : "Matthew", "non-dropping-particle" : "", "parse-names" : false, "suffix" : "" }, { "dropping-particle" : "", "family" : "Boyko", "given" : "Christopher T.", "non-dropping-particle" : "", "parse-names" : false, "suffix" : "" }, { "dropping-particle" : "", "family" : "Brown", "given" : "Julie", "non-dropping-particle" : "", "parse-names" : false, "suffix" : "" }, { "dropping-particle" : "", "family" : "Bryson", "given" : "John", "non-dropping-particle" : "", "parse-names" : false, "suffix" : "" }, { "dropping-particle" : "", "family" : "Butler", "given" : "David", "non-dropping-particle" : "", "parse-names" : false, "suffix" : "" }, { "dropping-particle" : "", "family" : "Caputo", "given" : "Silvio", "non-dropping-particle" : "", "parse-names" : false, "suffix" : "" }, { "dropping-particle" : "", "family" : "Caserio", "given" : "Maria", "non-dropping-particle" : "", "parse-names" : false, "suffix" : "" }, { "dropping-particle" : "", "family" : "Coles", "given" : "Richard", "non-dropping-particle" : "", "parse-names" : false, "suffix" : "" }, { "dropping-particle" : "", "family" : "Cooper", "given" : "Rachel F D", "non-dropping-particle" : "", "parse-names" : false, "suffix" : "" }, { "dropping-particle" : "", "family" : "Farmani", "given" : "Raziyeh", "non-dropping-particle" : "", "parse-names" : false, "suffix" : "" }, { "dropping-particle" : "", "family" : "Gaterell", "given" : "Mark", "non-dropping-particle" : "", "parse-names" : false, "suffix" : "" }, { "dropping-particle" : "", "family" : "Hale", "given" : "James", "non-dropping-particle" : "", "parse-names" : false, "suffix" : "" }, { "dropping-particle" : "", "family" : "Hales", "given" : "Chantal", "non-dropping-particle" : "", "parse-names" : false, "suffix" : "" }, { "dropping-particle" : "", "family" : "Hewitt", "given" : "C. Nicholas", "non-dropping-particle" : "", "parse-names" : false, "suffix" : "" }, { "dropping-particle" : "", "family" : "Jankovic", "given" : "Lubo", "non-dropping-particle" : "", "parse-names" : false, "suffix" : "" }, { "dropping-particle" : "", "family" : "Jefferson", "given" : "I.", "non-dropping-particle" : "", "parse-names" : false, "suffix" : "" }, { "dropping-particle" : "", "family" : "Leach", "given" : "J.", "non-dropping-particle" : "", "parse-names" : false, "suffix" : "" }, { "dropping-particle" : "", "family" : "MacKenzie", "given" : "A. Rob", "non-dropping-particle" : "", "parse-names" : false, "suffix" : "" }, { "dropping-particle" : "", "family" : "Memon", "given" : "Fayyaz Ali", "non-dropping-particle" : "", "parse-names" : false, "suffix" : "" }, { "dropping-particle" : "", "family" : "Sadler", "given" : "Jon P.", "non-dropping-particle" : "", "parse-names" : false, "suffix" : "" }, { "dropping-particle" : "", "family" : "Weingaertner", "given" : "Carina", "non-dropping-particle" : "", "parse-names" : false, "suffix" : "" }, { "dropping-particle" : "", "family" : "Whyatt", "given" : "J. Duncan", "non-dropping-particle" : "", "parse-names" : false, "suffix" : "" }, { "dropping-particle" : "", "family" : "Rogers", "given" : "Christopher D F", "non-dropping-particle" : "", "parse-names" : false, "suffix" : "" } ], "container-title" : "Sustainability", "id" : "ITEM-1", "issue" : "4", "issued" : { "date-parts" : [ [ "2012" ] ] }, "page" : "740-772", "title" : "Scenario archetypes: Converging rather than diverging themes", "type" : "article-journal", "volume" : "4" }, "uris" : [ "http://www.mendeley.com/documents/?uuid=38fc6c1f-528c-48fb-8ce4-31fae44e50c4" ] } ], "mendeley" : { "formattedCitation" : "(Hunt et al., 2012)", "plainTextFormattedCitation" : "(Hunt et al., 2012)", "previouslyFormattedCitation" : "(Hunt et al., 2012)" }, "properties" : {  }, "schema" : "https://github.com/citation-style-language/schema/raw/master/csl-citation.json" }</w:instrText>
            </w:r>
            <w:r w:rsidRPr="00F55611">
              <w:rPr>
                <w:rFonts w:cstheme="minorHAnsi"/>
                <w:b/>
                <w:sz w:val="20"/>
                <w:szCs w:val="20"/>
                <w:lang w:val="en-US"/>
              </w:rPr>
              <w:fldChar w:fldCharType="separate"/>
            </w:r>
            <w:r w:rsidRPr="00F55611">
              <w:rPr>
                <w:rFonts w:cstheme="minorHAnsi"/>
                <w:b/>
                <w:sz w:val="20"/>
                <w:szCs w:val="20"/>
                <w:lang w:val="en-US"/>
              </w:rPr>
              <w:t xml:space="preserve">Hunt </w:t>
            </w:r>
            <w:r w:rsidR="000D7D89" w:rsidRPr="000D7D89">
              <w:rPr>
                <w:rFonts w:cstheme="minorHAnsi"/>
                <w:b/>
                <w:i/>
                <w:sz w:val="20"/>
                <w:szCs w:val="20"/>
                <w:lang w:val="en-US"/>
              </w:rPr>
              <w:t>et al.</w:t>
            </w:r>
            <w:r w:rsidRPr="00F55611">
              <w:rPr>
                <w:rFonts w:cstheme="minorHAnsi"/>
                <w:b/>
                <w:sz w:val="20"/>
                <w:szCs w:val="20"/>
                <w:lang w:val="en-US"/>
              </w:rPr>
              <w:t xml:space="preserve"> </w:t>
            </w:r>
            <w:r w:rsidR="008F3C0F">
              <w:rPr>
                <w:rFonts w:cstheme="minorHAnsi"/>
                <w:b/>
                <w:sz w:val="20"/>
                <w:szCs w:val="20"/>
                <w:lang w:val="en-US"/>
              </w:rPr>
              <w:t>(</w:t>
            </w:r>
            <w:r w:rsidRPr="00F55611">
              <w:rPr>
                <w:rFonts w:cstheme="minorHAnsi"/>
                <w:b/>
                <w:sz w:val="20"/>
                <w:szCs w:val="20"/>
                <w:lang w:val="en-US"/>
              </w:rPr>
              <w:t>2012)</w:t>
            </w:r>
            <w:r w:rsidRPr="00F55611">
              <w:rPr>
                <w:rFonts w:cstheme="minorHAnsi"/>
                <w:b/>
                <w:sz w:val="20"/>
                <w:szCs w:val="20"/>
                <w:lang w:val="en-US"/>
              </w:rPr>
              <w:fldChar w:fldCharType="end"/>
            </w:r>
          </w:p>
          <w:p w14:paraId="05FD9738" w14:textId="77777777" w:rsidR="00AE389F" w:rsidRPr="00F55611" w:rsidRDefault="00AE389F" w:rsidP="00D039C8">
            <w:pPr>
              <w:spacing w:after="0"/>
              <w:ind w:left="0" w:firstLine="0"/>
              <w:contextualSpacing/>
              <w:rPr>
                <w:rFonts w:cstheme="minorHAnsi"/>
                <w:b/>
                <w:sz w:val="20"/>
                <w:szCs w:val="20"/>
                <w:lang w:val="en-US"/>
              </w:rPr>
            </w:pPr>
          </w:p>
        </w:tc>
        <w:tc>
          <w:tcPr>
            <w:tcW w:w="1314" w:type="dxa"/>
          </w:tcPr>
          <w:p w14:paraId="6C9EE57B" w14:textId="18491670" w:rsidR="00AE389F" w:rsidRPr="00F55611" w:rsidRDefault="00AE389F" w:rsidP="00D039C8">
            <w:pPr>
              <w:spacing w:after="0"/>
              <w:ind w:left="0" w:firstLine="0"/>
              <w:contextualSpacing/>
              <w:rPr>
                <w:rFonts w:cstheme="minorHAnsi"/>
                <w:b/>
                <w:sz w:val="20"/>
                <w:szCs w:val="20"/>
                <w:lang w:val="en-US"/>
              </w:rPr>
            </w:pPr>
            <w:r w:rsidRPr="00F55611">
              <w:rPr>
                <w:rFonts w:cstheme="minorHAnsi"/>
                <w:b/>
                <w:sz w:val="20"/>
                <w:szCs w:val="20"/>
                <w:lang w:val="en-US"/>
              </w:rPr>
              <w:fldChar w:fldCharType="begin" w:fldLock="1"/>
            </w:r>
            <w:r w:rsidRPr="00F55611">
              <w:rPr>
                <w:rFonts w:cstheme="minorHAnsi"/>
                <w:b/>
                <w:sz w:val="20"/>
                <w:szCs w:val="20"/>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mendeley" : { "formattedCitation" : "(Kok et al., 2013)", "plainTextFormattedCitation" : "(Kok et al., 2013)", "previouslyFormattedCitation" : "(Kok et al., 2013)" }, "properties" : {  }, "schema" : "https://github.com/citation-style-language/schema/raw/master/csl-citation.json" }</w:instrText>
            </w:r>
            <w:r w:rsidRPr="00F55611">
              <w:rPr>
                <w:rFonts w:cstheme="minorHAnsi"/>
                <w:b/>
                <w:sz w:val="20"/>
                <w:szCs w:val="20"/>
                <w:lang w:val="en-US"/>
              </w:rPr>
              <w:fldChar w:fldCharType="separate"/>
            </w:r>
            <w:r w:rsidRPr="00F55611">
              <w:rPr>
                <w:rFonts w:cstheme="minorHAnsi"/>
                <w:b/>
                <w:sz w:val="20"/>
                <w:szCs w:val="20"/>
                <w:lang w:val="en-US"/>
              </w:rPr>
              <w:t xml:space="preserve">Kok </w:t>
            </w:r>
            <w:r w:rsidR="000D7D89" w:rsidRPr="000D7D89">
              <w:rPr>
                <w:rFonts w:cstheme="minorHAnsi"/>
                <w:b/>
                <w:i/>
                <w:sz w:val="20"/>
                <w:szCs w:val="20"/>
                <w:lang w:val="en-US"/>
              </w:rPr>
              <w:t>et al.</w:t>
            </w:r>
            <w:r w:rsidR="008F3C0F">
              <w:rPr>
                <w:rFonts w:cstheme="minorHAnsi"/>
                <w:b/>
                <w:sz w:val="20"/>
                <w:szCs w:val="20"/>
                <w:lang w:val="en-US"/>
              </w:rPr>
              <w:t xml:space="preserve"> (</w:t>
            </w:r>
            <w:r w:rsidRPr="00F55611">
              <w:rPr>
                <w:rFonts w:cstheme="minorHAnsi"/>
                <w:b/>
                <w:sz w:val="20"/>
                <w:szCs w:val="20"/>
                <w:lang w:val="en-US"/>
              </w:rPr>
              <w:t>2013)</w:t>
            </w:r>
            <w:r w:rsidRPr="00F55611">
              <w:rPr>
                <w:rFonts w:cstheme="minorHAnsi"/>
                <w:b/>
                <w:sz w:val="20"/>
                <w:szCs w:val="20"/>
                <w:lang w:val="en-US"/>
              </w:rPr>
              <w:fldChar w:fldCharType="end"/>
            </w:r>
          </w:p>
          <w:p w14:paraId="26D68AFC" w14:textId="77777777" w:rsidR="00AE389F" w:rsidRPr="00F55611" w:rsidRDefault="00AE389F" w:rsidP="00D039C8">
            <w:pPr>
              <w:spacing w:after="0"/>
              <w:ind w:left="0" w:firstLine="0"/>
              <w:contextualSpacing/>
              <w:rPr>
                <w:rFonts w:cstheme="minorHAnsi"/>
                <w:b/>
                <w:sz w:val="20"/>
                <w:szCs w:val="20"/>
                <w:lang w:val="en-US"/>
              </w:rPr>
            </w:pPr>
          </w:p>
        </w:tc>
        <w:tc>
          <w:tcPr>
            <w:tcW w:w="1362" w:type="dxa"/>
          </w:tcPr>
          <w:p w14:paraId="0F9E9D39" w14:textId="47DC9764" w:rsidR="00AE389F" w:rsidRPr="00F55611" w:rsidRDefault="00AE389F" w:rsidP="00AE389F">
            <w:pPr>
              <w:spacing w:after="0"/>
              <w:ind w:left="22" w:firstLine="2"/>
              <w:contextualSpacing/>
              <w:rPr>
                <w:rFonts w:cstheme="minorHAnsi"/>
                <w:b/>
                <w:sz w:val="20"/>
                <w:szCs w:val="20"/>
                <w:lang w:val="en-US"/>
              </w:rPr>
            </w:pPr>
            <w:r w:rsidRPr="00F55611">
              <w:rPr>
                <w:rFonts w:cstheme="minorHAnsi"/>
                <w:b/>
                <w:sz w:val="20"/>
                <w:szCs w:val="20"/>
                <w:lang w:val="en-US"/>
              </w:rPr>
              <w:fldChar w:fldCharType="begin" w:fldLock="1"/>
            </w:r>
            <w:r w:rsidRPr="00F55611">
              <w:rPr>
                <w:rFonts w:cstheme="minorHAnsi"/>
                <w:b/>
                <w:sz w:val="20"/>
                <w:szCs w:val="20"/>
                <w:lang w:val="en-US"/>
              </w:rPr>
              <w:instrText>ADDIN CSL_CITATION { "citationItems" : [ { "id" : "ITEM-1", "itemData" : { "author" : [ { "dropping-particle" : "", "family" : "Rothman", "given" : "Dale S.", "non-dropping-particle" : "", "parse-names" : false, "suffix" : "" } ], "container-title" : "Environmental Futures The Practice of Environmental Scenario Analysis", "editor" : [ { "dropping-particle" : "", "family" : "Alcamo", "given" : "Joseph", "non-dropping-particle" : "", "parse-names" : false, "suffix" : "" } ], "id" : "ITEM-1", "issued" : { "date-parts" : [ [ "2008" ] ] }, "page" : "37-65", "publisher" : "Elsevier B.V.", "publisher-place" : "Amsterdam", "title" : "A survey of environmental scenarios", "type" : "chapter" }, "uris" : [ "http://www.mendeley.com/documents/?uuid=927f2456-d7a2-4984-bbed-2a7b2e7279fd" ] } ], "mendeley" : { "formattedCitation" : "(Rothman, 2008)", "plainTextFormattedCitation" : "(Rothman, 2008)", "previouslyFormattedCitation" : "(Rothman, 2008)" }, "properties" : {  }, "schema" : "https://github.com/citation-style-language/schema/raw/master/csl-citation.json" }</w:instrText>
            </w:r>
            <w:r w:rsidRPr="00F55611">
              <w:rPr>
                <w:rFonts w:cstheme="minorHAnsi"/>
                <w:b/>
                <w:sz w:val="20"/>
                <w:szCs w:val="20"/>
                <w:lang w:val="en-US"/>
              </w:rPr>
              <w:fldChar w:fldCharType="separate"/>
            </w:r>
            <w:r w:rsidRPr="00F55611">
              <w:rPr>
                <w:rFonts w:cstheme="minorHAnsi"/>
                <w:b/>
                <w:sz w:val="20"/>
                <w:szCs w:val="20"/>
                <w:lang w:val="en-US"/>
              </w:rPr>
              <w:t>Rothman</w:t>
            </w:r>
            <w:r w:rsidR="008F3C0F">
              <w:rPr>
                <w:rFonts w:cstheme="minorHAnsi"/>
                <w:b/>
                <w:sz w:val="20"/>
                <w:szCs w:val="20"/>
                <w:lang w:val="en-US"/>
              </w:rPr>
              <w:t xml:space="preserve"> (</w:t>
            </w:r>
            <w:r w:rsidRPr="00F55611">
              <w:rPr>
                <w:rFonts w:cstheme="minorHAnsi"/>
                <w:b/>
                <w:sz w:val="20"/>
                <w:szCs w:val="20"/>
                <w:lang w:val="en-US"/>
              </w:rPr>
              <w:t>2008)</w:t>
            </w:r>
            <w:r w:rsidRPr="00F55611">
              <w:rPr>
                <w:rFonts w:cstheme="minorHAnsi"/>
                <w:b/>
                <w:sz w:val="20"/>
                <w:szCs w:val="20"/>
                <w:lang w:val="en-US"/>
              </w:rPr>
              <w:fldChar w:fldCharType="end"/>
            </w:r>
          </w:p>
          <w:p w14:paraId="5302459C" w14:textId="77777777" w:rsidR="00AE389F" w:rsidRPr="00F55611" w:rsidRDefault="00AE389F" w:rsidP="00AE389F">
            <w:pPr>
              <w:spacing w:after="0"/>
              <w:ind w:left="22" w:firstLine="2"/>
              <w:contextualSpacing/>
              <w:rPr>
                <w:rFonts w:cstheme="minorHAnsi"/>
                <w:b/>
                <w:sz w:val="20"/>
                <w:szCs w:val="20"/>
                <w:lang w:val="en-US"/>
              </w:rPr>
            </w:pPr>
          </w:p>
        </w:tc>
        <w:tc>
          <w:tcPr>
            <w:tcW w:w="1316" w:type="dxa"/>
          </w:tcPr>
          <w:p w14:paraId="19354A77" w14:textId="77777777" w:rsidR="00AE389F" w:rsidRPr="00F55611" w:rsidRDefault="00AE389F" w:rsidP="00754F56">
            <w:pPr>
              <w:spacing w:after="0"/>
              <w:ind w:left="0" w:firstLine="0"/>
              <w:contextualSpacing/>
              <w:jc w:val="left"/>
              <w:rPr>
                <w:rFonts w:cstheme="minorHAnsi"/>
                <w:b/>
                <w:sz w:val="20"/>
                <w:szCs w:val="20"/>
                <w:lang w:val="en-US"/>
              </w:rPr>
            </w:pPr>
            <w:r w:rsidRPr="00F55611">
              <w:rPr>
                <w:rFonts w:cstheme="minorHAnsi"/>
                <w:b/>
                <w:sz w:val="20"/>
                <w:szCs w:val="20"/>
                <w:lang w:val="en-US"/>
              </w:rPr>
              <w:t>Philosophy</w:t>
            </w:r>
            <w:r w:rsidRPr="00F55611">
              <w:rPr>
                <w:rFonts w:cstheme="minorHAnsi"/>
                <w:b/>
                <w:sz w:val="20"/>
                <w:szCs w:val="20"/>
                <w:vertAlign w:val="superscript"/>
                <w:lang w:val="en-US"/>
              </w:rPr>
              <w:t>1</w:t>
            </w:r>
            <w:r w:rsidRPr="00F55611">
              <w:rPr>
                <w:rFonts w:cstheme="minorHAnsi"/>
                <w:b/>
                <w:sz w:val="20"/>
                <w:szCs w:val="20"/>
                <w:lang w:val="en-US"/>
              </w:rPr>
              <w:t xml:space="preserve"> </w:t>
            </w:r>
          </w:p>
        </w:tc>
        <w:tc>
          <w:tcPr>
            <w:tcW w:w="1245" w:type="dxa"/>
          </w:tcPr>
          <w:p w14:paraId="2C767413" w14:textId="77777777" w:rsidR="00AE389F" w:rsidRPr="00F55611" w:rsidRDefault="00AE389F" w:rsidP="00754F56">
            <w:pPr>
              <w:spacing w:after="0"/>
              <w:ind w:left="0" w:firstLine="0"/>
              <w:contextualSpacing/>
              <w:jc w:val="left"/>
              <w:rPr>
                <w:rFonts w:cstheme="minorHAnsi"/>
                <w:b/>
                <w:sz w:val="20"/>
                <w:szCs w:val="20"/>
                <w:vertAlign w:val="superscript"/>
                <w:lang w:val="en-US"/>
              </w:rPr>
            </w:pPr>
            <w:r w:rsidRPr="00F55611">
              <w:rPr>
                <w:rFonts w:cstheme="minorHAnsi"/>
                <w:b/>
                <w:sz w:val="20"/>
                <w:szCs w:val="20"/>
                <w:lang w:val="en-US"/>
              </w:rPr>
              <w:t>Motto</w:t>
            </w:r>
            <w:r w:rsidRPr="00F55611">
              <w:rPr>
                <w:rFonts w:cstheme="minorHAnsi"/>
                <w:b/>
                <w:sz w:val="20"/>
                <w:szCs w:val="20"/>
                <w:vertAlign w:val="superscript"/>
                <w:lang w:val="en-US"/>
              </w:rPr>
              <w:t>1</w:t>
            </w:r>
          </w:p>
        </w:tc>
      </w:tr>
      <w:tr w:rsidR="00AE389F" w:rsidRPr="00F55611" w14:paraId="2377CE6D" w14:textId="77777777" w:rsidTr="00AE389F">
        <w:tc>
          <w:tcPr>
            <w:tcW w:w="1314" w:type="dxa"/>
          </w:tcPr>
          <w:p w14:paraId="2A02AA52"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Economic optimism</w:t>
            </w:r>
          </w:p>
        </w:tc>
        <w:tc>
          <w:tcPr>
            <w:tcW w:w="1314" w:type="dxa"/>
          </w:tcPr>
          <w:p w14:paraId="434CE27B"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Market forces</w:t>
            </w:r>
          </w:p>
        </w:tc>
        <w:tc>
          <w:tcPr>
            <w:tcW w:w="1314" w:type="dxa"/>
          </w:tcPr>
          <w:p w14:paraId="77996897"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Market forces</w:t>
            </w:r>
          </w:p>
        </w:tc>
        <w:tc>
          <w:tcPr>
            <w:tcW w:w="1314" w:type="dxa"/>
          </w:tcPr>
          <w:p w14:paraId="534E55E0"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Global markets</w:t>
            </w:r>
          </w:p>
        </w:tc>
        <w:tc>
          <w:tcPr>
            <w:tcW w:w="1362" w:type="dxa"/>
          </w:tcPr>
          <w:p w14:paraId="7F41574D"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Market forces</w:t>
            </w:r>
          </w:p>
        </w:tc>
        <w:tc>
          <w:tcPr>
            <w:tcW w:w="1316" w:type="dxa"/>
          </w:tcPr>
          <w:p w14:paraId="08BF1884"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Market optimism</w:t>
            </w:r>
          </w:p>
        </w:tc>
        <w:tc>
          <w:tcPr>
            <w:tcW w:w="1245" w:type="dxa"/>
          </w:tcPr>
          <w:p w14:paraId="261C3707"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Don’t worry, be happy</w:t>
            </w:r>
          </w:p>
        </w:tc>
      </w:tr>
      <w:tr w:rsidR="00AE389F" w:rsidRPr="00F55611" w14:paraId="07DD1836" w14:textId="77777777" w:rsidTr="00AE389F">
        <w:tc>
          <w:tcPr>
            <w:tcW w:w="1314" w:type="dxa"/>
          </w:tcPr>
          <w:p w14:paraId="4636FEFE"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Reformed markets</w:t>
            </w:r>
          </w:p>
        </w:tc>
        <w:tc>
          <w:tcPr>
            <w:tcW w:w="1314" w:type="dxa"/>
          </w:tcPr>
          <w:p w14:paraId="46E1367B"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Policy reform</w:t>
            </w:r>
          </w:p>
        </w:tc>
        <w:tc>
          <w:tcPr>
            <w:tcW w:w="1314" w:type="dxa"/>
          </w:tcPr>
          <w:p w14:paraId="48F3EF37"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Policy reform</w:t>
            </w:r>
          </w:p>
        </w:tc>
        <w:tc>
          <w:tcPr>
            <w:tcW w:w="1314" w:type="dxa"/>
          </w:tcPr>
          <w:p w14:paraId="512CE559"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Global sustainability</w:t>
            </w:r>
          </w:p>
        </w:tc>
        <w:tc>
          <w:tcPr>
            <w:tcW w:w="1362" w:type="dxa"/>
          </w:tcPr>
          <w:p w14:paraId="42677567"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Policy reform</w:t>
            </w:r>
          </w:p>
        </w:tc>
        <w:tc>
          <w:tcPr>
            <w:tcW w:w="1316" w:type="dxa"/>
          </w:tcPr>
          <w:p w14:paraId="160FC3BE"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Policy stewardship</w:t>
            </w:r>
          </w:p>
        </w:tc>
        <w:tc>
          <w:tcPr>
            <w:tcW w:w="1245" w:type="dxa"/>
          </w:tcPr>
          <w:p w14:paraId="75D502E6"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 xml:space="preserve">Equity and growth </w:t>
            </w:r>
          </w:p>
        </w:tc>
      </w:tr>
      <w:tr w:rsidR="00AE389F" w:rsidRPr="00F55611" w14:paraId="6EF60037" w14:textId="77777777" w:rsidTr="00AE389F">
        <w:tc>
          <w:tcPr>
            <w:tcW w:w="1314" w:type="dxa"/>
          </w:tcPr>
          <w:p w14:paraId="47F67D66"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Global sustainable development</w:t>
            </w:r>
          </w:p>
        </w:tc>
        <w:tc>
          <w:tcPr>
            <w:tcW w:w="1314" w:type="dxa"/>
          </w:tcPr>
          <w:p w14:paraId="56358B38"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New sustainability paradigm</w:t>
            </w:r>
          </w:p>
        </w:tc>
        <w:tc>
          <w:tcPr>
            <w:tcW w:w="1314" w:type="dxa"/>
          </w:tcPr>
          <w:p w14:paraId="5F2AC307"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New sustainability paradigm</w:t>
            </w:r>
          </w:p>
        </w:tc>
        <w:tc>
          <w:tcPr>
            <w:tcW w:w="1314" w:type="dxa"/>
          </w:tcPr>
          <w:p w14:paraId="0688BBAA"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w:t>
            </w:r>
          </w:p>
        </w:tc>
        <w:tc>
          <w:tcPr>
            <w:tcW w:w="1362" w:type="dxa"/>
          </w:tcPr>
          <w:p w14:paraId="46940D3F"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New sustainability paradigm</w:t>
            </w:r>
          </w:p>
        </w:tc>
        <w:tc>
          <w:tcPr>
            <w:tcW w:w="1316" w:type="dxa"/>
          </w:tcPr>
          <w:p w14:paraId="38CD1556"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Sustainability as global social evolution</w:t>
            </w:r>
          </w:p>
        </w:tc>
        <w:tc>
          <w:tcPr>
            <w:tcW w:w="1245" w:type="dxa"/>
          </w:tcPr>
          <w:p w14:paraId="2EB849DA"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Human solidarity</w:t>
            </w:r>
          </w:p>
        </w:tc>
      </w:tr>
      <w:tr w:rsidR="00AE389F" w:rsidRPr="00F55611" w14:paraId="2F5117A2" w14:textId="77777777" w:rsidTr="00AE389F">
        <w:tc>
          <w:tcPr>
            <w:tcW w:w="1314" w:type="dxa"/>
          </w:tcPr>
          <w:p w14:paraId="6E733DE1"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Regional sustainability</w:t>
            </w:r>
          </w:p>
        </w:tc>
        <w:tc>
          <w:tcPr>
            <w:tcW w:w="1314" w:type="dxa"/>
          </w:tcPr>
          <w:p w14:paraId="5619E356"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Eco-communalism</w:t>
            </w:r>
          </w:p>
        </w:tc>
        <w:tc>
          <w:tcPr>
            <w:tcW w:w="1314" w:type="dxa"/>
          </w:tcPr>
          <w:p w14:paraId="3A334B29"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Eco-communalism</w:t>
            </w:r>
          </w:p>
        </w:tc>
        <w:tc>
          <w:tcPr>
            <w:tcW w:w="1314" w:type="dxa"/>
          </w:tcPr>
          <w:p w14:paraId="5CD73378"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Regional sustainability</w:t>
            </w:r>
          </w:p>
        </w:tc>
        <w:tc>
          <w:tcPr>
            <w:tcW w:w="1362" w:type="dxa"/>
          </w:tcPr>
          <w:p w14:paraId="46DE58B0"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Eco-communalism</w:t>
            </w:r>
          </w:p>
        </w:tc>
        <w:tc>
          <w:tcPr>
            <w:tcW w:w="1316" w:type="dxa"/>
          </w:tcPr>
          <w:p w14:paraId="5AFD2676"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Pastoral romance</w:t>
            </w:r>
          </w:p>
        </w:tc>
        <w:tc>
          <w:tcPr>
            <w:tcW w:w="1245" w:type="dxa"/>
          </w:tcPr>
          <w:p w14:paraId="3CB9647E"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Small is beautiful</w:t>
            </w:r>
          </w:p>
        </w:tc>
      </w:tr>
      <w:tr w:rsidR="00AE389F" w:rsidRPr="00F55611" w14:paraId="349B1A88" w14:textId="77777777" w:rsidTr="00AE389F">
        <w:tc>
          <w:tcPr>
            <w:tcW w:w="1314" w:type="dxa"/>
          </w:tcPr>
          <w:p w14:paraId="55045DDE"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Regional competition</w:t>
            </w:r>
          </w:p>
        </w:tc>
        <w:tc>
          <w:tcPr>
            <w:tcW w:w="1314" w:type="dxa"/>
          </w:tcPr>
          <w:p w14:paraId="2391FA72"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Fortress world</w:t>
            </w:r>
          </w:p>
        </w:tc>
        <w:tc>
          <w:tcPr>
            <w:tcW w:w="1314" w:type="dxa"/>
          </w:tcPr>
          <w:p w14:paraId="3241B75D"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Fortress world</w:t>
            </w:r>
          </w:p>
        </w:tc>
        <w:tc>
          <w:tcPr>
            <w:tcW w:w="1314" w:type="dxa"/>
          </w:tcPr>
          <w:p w14:paraId="1E243D5C"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Continental barriers</w:t>
            </w:r>
          </w:p>
        </w:tc>
        <w:tc>
          <w:tcPr>
            <w:tcW w:w="1362" w:type="dxa"/>
          </w:tcPr>
          <w:p w14:paraId="6F52AC57"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Fortress world</w:t>
            </w:r>
          </w:p>
        </w:tc>
        <w:tc>
          <w:tcPr>
            <w:tcW w:w="1316" w:type="dxa"/>
          </w:tcPr>
          <w:p w14:paraId="51AA6F1B"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Social chaos</w:t>
            </w:r>
          </w:p>
        </w:tc>
        <w:tc>
          <w:tcPr>
            <w:tcW w:w="1245" w:type="dxa"/>
          </w:tcPr>
          <w:p w14:paraId="12752F0F"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Order through strong leaders</w:t>
            </w:r>
          </w:p>
        </w:tc>
      </w:tr>
      <w:tr w:rsidR="00AE389F" w:rsidRPr="00F55611" w14:paraId="7D2A4D75" w14:textId="77777777" w:rsidTr="00AE389F">
        <w:tc>
          <w:tcPr>
            <w:tcW w:w="1314" w:type="dxa"/>
          </w:tcPr>
          <w:p w14:paraId="3D55A335"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w:t>
            </w:r>
          </w:p>
        </w:tc>
        <w:tc>
          <w:tcPr>
            <w:tcW w:w="1314" w:type="dxa"/>
          </w:tcPr>
          <w:p w14:paraId="1962ECE4"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Breakdown</w:t>
            </w:r>
          </w:p>
        </w:tc>
        <w:tc>
          <w:tcPr>
            <w:tcW w:w="1314" w:type="dxa"/>
          </w:tcPr>
          <w:p w14:paraId="0326A8FE"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Breakdown</w:t>
            </w:r>
          </w:p>
        </w:tc>
        <w:tc>
          <w:tcPr>
            <w:tcW w:w="1314" w:type="dxa"/>
          </w:tcPr>
          <w:p w14:paraId="7D2DDAA8"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w:t>
            </w:r>
          </w:p>
        </w:tc>
        <w:tc>
          <w:tcPr>
            <w:tcW w:w="1362" w:type="dxa"/>
          </w:tcPr>
          <w:p w14:paraId="632A5CB0"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Breakdown</w:t>
            </w:r>
          </w:p>
        </w:tc>
        <w:tc>
          <w:tcPr>
            <w:tcW w:w="1316" w:type="dxa"/>
          </w:tcPr>
          <w:p w14:paraId="6B32ADDE"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Existential gloom</w:t>
            </w:r>
          </w:p>
        </w:tc>
        <w:tc>
          <w:tcPr>
            <w:tcW w:w="1245" w:type="dxa"/>
          </w:tcPr>
          <w:p w14:paraId="12450700"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The end is coming</w:t>
            </w:r>
          </w:p>
        </w:tc>
      </w:tr>
      <w:tr w:rsidR="00AE389F" w:rsidRPr="00F55611" w14:paraId="54BBB5C3" w14:textId="77777777" w:rsidTr="00AE389F">
        <w:tc>
          <w:tcPr>
            <w:tcW w:w="1314" w:type="dxa"/>
          </w:tcPr>
          <w:p w14:paraId="5AEA8620" w14:textId="77777777" w:rsidR="00AE389F" w:rsidRPr="00754F56" w:rsidRDefault="00AE389F" w:rsidP="00D039C8">
            <w:pPr>
              <w:spacing w:after="0"/>
              <w:ind w:left="22" w:hanging="22"/>
              <w:contextualSpacing/>
              <w:rPr>
                <w:rFonts w:cstheme="minorHAnsi"/>
                <w:sz w:val="18"/>
                <w:szCs w:val="18"/>
                <w:lang w:val="en-US"/>
              </w:rPr>
            </w:pPr>
            <w:r w:rsidRPr="00754F56">
              <w:rPr>
                <w:rFonts w:cstheme="minorHAnsi"/>
                <w:sz w:val="18"/>
                <w:szCs w:val="18"/>
                <w:lang w:val="en-US"/>
              </w:rPr>
              <w:t>Business-as-usual</w:t>
            </w:r>
          </w:p>
        </w:tc>
        <w:tc>
          <w:tcPr>
            <w:tcW w:w="1314" w:type="dxa"/>
          </w:tcPr>
          <w:p w14:paraId="722866F1"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Muddling through</w:t>
            </w:r>
          </w:p>
        </w:tc>
        <w:tc>
          <w:tcPr>
            <w:tcW w:w="1314" w:type="dxa"/>
          </w:tcPr>
          <w:p w14:paraId="13022C48"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w:t>
            </w:r>
          </w:p>
        </w:tc>
        <w:tc>
          <w:tcPr>
            <w:tcW w:w="1314" w:type="dxa"/>
          </w:tcPr>
          <w:p w14:paraId="55697C07" w14:textId="77777777" w:rsidR="00AE389F" w:rsidRPr="00754F56" w:rsidRDefault="00AE389F" w:rsidP="00D039C8">
            <w:pPr>
              <w:spacing w:after="0"/>
              <w:ind w:left="0" w:firstLine="0"/>
              <w:contextualSpacing/>
              <w:rPr>
                <w:rFonts w:cstheme="minorHAnsi"/>
                <w:sz w:val="18"/>
                <w:szCs w:val="18"/>
                <w:lang w:val="en-US"/>
              </w:rPr>
            </w:pPr>
            <w:r w:rsidRPr="00754F56">
              <w:rPr>
                <w:rFonts w:cstheme="minorHAnsi"/>
                <w:sz w:val="18"/>
                <w:szCs w:val="18"/>
                <w:lang w:val="en-US"/>
              </w:rPr>
              <w:t>-</w:t>
            </w:r>
          </w:p>
        </w:tc>
        <w:tc>
          <w:tcPr>
            <w:tcW w:w="1362" w:type="dxa"/>
          </w:tcPr>
          <w:p w14:paraId="4AC80962" w14:textId="77777777" w:rsidR="00AE389F" w:rsidRPr="00754F56" w:rsidRDefault="00AE389F" w:rsidP="00AE389F">
            <w:pPr>
              <w:spacing w:after="0"/>
              <w:ind w:left="22" w:firstLine="2"/>
              <w:contextualSpacing/>
              <w:rPr>
                <w:rFonts w:cstheme="minorHAnsi"/>
                <w:sz w:val="18"/>
                <w:szCs w:val="18"/>
                <w:lang w:val="en-US"/>
              </w:rPr>
            </w:pPr>
            <w:r w:rsidRPr="00754F56">
              <w:rPr>
                <w:rFonts w:cstheme="minorHAnsi"/>
                <w:sz w:val="18"/>
                <w:szCs w:val="18"/>
                <w:lang w:val="en-US"/>
              </w:rPr>
              <w:t>Muddling through</w:t>
            </w:r>
          </w:p>
        </w:tc>
        <w:tc>
          <w:tcPr>
            <w:tcW w:w="1316" w:type="dxa"/>
          </w:tcPr>
          <w:p w14:paraId="771CE391"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No grand philosophers</w:t>
            </w:r>
          </w:p>
        </w:tc>
        <w:tc>
          <w:tcPr>
            <w:tcW w:w="1245" w:type="dxa"/>
          </w:tcPr>
          <w:p w14:paraId="2A533241" w14:textId="77777777" w:rsidR="00AE389F" w:rsidRPr="00754F56" w:rsidRDefault="00AE389F" w:rsidP="00754F56">
            <w:pPr>
              <w:spacing w:after="0"/>
              <w:ind w:left="0" w:firstLine="0"/>
              <w:contextualSpacing/>
              <w:jc w:val="left"/>
              <w:rPr>
                <w:rFonts w:cstheme="minorHAnsi"/>
                <w:sz w:val="18"/>
                <w:szCs w:val="18"/>
                <w:lang w:val="en-US"/>
              </w:rPr>
            </w:pPr>
            <w:r w:rsidRPr="00754F56">
              <w:rPr>
                <w:rFonts w:cstheme="minorHAnsi"/>
                <w:sz w:val="18"/>
                <w:szCs w:val="18"/>
                <w:lang w:val="en-US"/>
              </w:rPr>
              <w:t>-</w:t>
            </w:r>
          </w:p>
        </w:tc>
      </w:tr>
    </w:tbl>
    <w:p w14:paraId="4038E4FD" w14:textId="11A810A8" w:rsidR="00AE389F" w:rsidRPr="00F55611" w:rsidRDefault="00AE389F" w:rsidP="00AE389F">
      <w:pPr>
        <w:rPr>
          <w:rFonts w:cstheme="minorHAnsi"/>
          <w:sz w:val="20"/>
          <w:szCs w:val="20"/>
          <w:lang w:val="en-US"/>
        </w:rPr>
      </w:pPr>
      <w:r w:rsidRPr="00F55611">
        <w:rPr>
          <w:rFonts w:cstheme="minorHAnsi"/>
          <w:sz w:val="20"/>
          <w:szCs w:val="20"/>
          <w:vertAlign w:val="superscript"/>
          <w:lang w:val="en-US"/>
        </w:rPr>
        <w:t>1</w:t>
      </w:r>
      <w:r w:rsidRPr="00F55611">
        <w:rPr>
          <w:rFonts w:cstheme="minorHAnsi"/>
          <w:sz w:val="20"/>
          <w:szCs w:val="20"/>
          <w:lang w:val="en-US"/>
        </w:rPr>
        <w:t xml:space="preserve"> Taken from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author" : [ { "dropping-particle" : "", "family" : "Rothman", "given" : "Dale S.", "non-dropping-particle" : "", "parse-names" : false, "suffix" : "" } ], "container-title" : "Environmental Futures The Practice of Environmental Scenario Analysis", "editor" : [ { "dropping-particle" : "", "family" : "Alcamo", "given" : "Joseph", "non-dropping-particle" : "", "parse-names" : false, "suffix" : "" } ], "id" : "ITEM-1", "issued" : { "date-parts" : [ [ "2008" ] ] }, "page" : "37-65", "publisher" : "Elsevier B.V.", "publisher-place" : "Amsterdam", "title" : "A survey of environmental scenarios", "type" : "chapter" }, "uris" : [ "http://www.mendeley.com/documents/?uuid=927f2456-d7a2-4984-bbed-2a7b2e7279fd" ] } ], "mendeley" : { "formattedCitation" : "(Rothman, 2008)", "plainTextFormattedCitation" : "(Rothman, 2008)", "previouslyFormattedCitation" : "(Rothman, 2008)"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Rothman</w:t>
      </w:r>
      <w:r w:rsidR="008F3C0F">
        <w:rPr>
          <w:rFonts w:cstheme="minorHAnsi"/>
          <w:sz w:val="20"/>
          <w:szCs w:val="20"/>
          <w:lang w:val="en-US"/>
        </w:rPr>
        <w:t xml:space="preserve"> (</w:t>
      </w:r>
      <w:r w:rsidRPr="00F55611">
        <w:rPr>
          <w:rFonts w:cstheme="minorHAnsi"/>
          <w:sz w:val="20"/>
          <w:szCs w:val="20"/>
          <w:lang w:val="en-US"/>
        </w:rPr>
        <w:t>2008)</w:t>
      </w:r>
      <w:r w:rsidRPr="00F55611">
        <w:rPr>
          <w:rFonts w:cstheme="minorHAnsi"/>
          <w:sz w:val="20"/>
          <w:szCs w:val="20"/>
          <w:lang w:val="en-US"/>
        </w:rPr>
        <w:fldChar w:fldCharType="end"/>
      </w:r>
      <w:r w:rsidRPr="00F55611">
        <w:rPr>
          <w:rFonts w:cstheme="minorHAnsi"/>
          <w:sz w:val="20"/>
          <w:szCs w:val="20"/>
          <w:lang w:val="en-US"/>
        </w:rPr>
        <w:t>.</w:t>
      </w:r>
    </w:p>
    <w:p w14:paraId="61B58E02" w14:textId="77777777" w:rsidR="00AE389F" w:rsidRPr="00F55611" w:rsidRDefault="00AE389F" w:rsidP="00AE389F">
      <w:pPr>
        <w:rPr>
          <w:rFonts w:cstheme="minorHAnsi"/>
          <w:sz w:val="20"/>
          <w:szCs w:val="20"/>
          <w:lang w:val="en-US"/>
        </w:rPr>
      </w:pPr>
      <w:r w:rsidRPr="00F55611">
        <w:rPr>
          <w:rFonts w:cstheme="minorHAnsi"/>
          <w:sz w:val="20"/>
          <w:szCs w:val="20"/>
          <w:lang w:val="en-US"/>
        </w:rPr>
        <w:t xml:space="preserve">Comparing the exploratory scenarios for Europe and Central Asia with global scenario archetypes reveals that the </w:t>
      </w:r>
      <w:r w:rsidRPr="00F55611">
        <w:rPr>
          <w:rFonts w:cstheme="minorHAnsi"/>
          <w:i/>
          <w:sz w:val="20"/>
          <w:szCs w:val="20"/>
          <w:lang w:val="en-US"/>
        </w:rPr>
        <w:t>global sustainable development</w:t>
      </w:r>
      <w:r w:rsidRPr="00F55611">
        <w:rPr>
          <w:rFonts w:cstheme="minorHAnsi"/>
          <w:sz w:val="20"/>
          <w:szCs w:val="20"/>
          <w:lang w:val="en-US"/>
        </w:rPr>
        <w:t xml:space="preserve"> and </w:t>
      </w:r>
      <w:r w:rsidRPr="00F55611">
        <w:rPr>
          <w:rFonts w:cstheme="minorHAnsi"/>
          <w:i/>
          <w:sz w:val="20"/>
          <w:szCs w:val="20"/>
          <w:lang w:val="en-US"/>
        </w:rPr>
        <w:t>regional competition</w:t>
      </w:r>
      <w:r w:rsidRPr="00F55611">
        <w:rPr>
          <w:rFonts w:cstheme="minorHAnsi"/>
          <w:sz w:val="20"/>
          <w:szCs w:val="20"/>
          <w:lang w:val="en-US"/>
        </w:rPr>
        <w:t xml:space="preserve"> archetypes tend to be present in almost all of the scenario sets (</w:t>
      </w:r>
      <w:r w:rsidRPr="00F55611">
        <w:rPr>
          <w:rFonts w:cstheme="minorHAnsi"/>
          <w:b/>
          <w:sz w:val="20"/>
          <w:szCs w:val="20"/>
          <w:lang w:val="en-US"/>
        </w:rPr>
        <w:t>Table 5.2</w:t>
      </w:r>
      <w:r w:rsidRPr="00F55611">
        <w:rPr>
          <w:rFonts w:cstheme="minorHAnsi"/>
          <w:sz w:val="20"/>
          <w:szCs w:val="20"/>
          <w:lang w:val="en-US"/>
        </w:rPr>
        <w:t xml:space="preserve">). This pair of contrasting scenarios (“global-good” and “regional-bad”) seem to translate well to a variety of different scenario settings. The </w:t>
      </w:r>
      <w:r w:rsidRPr="00F55611">
        <w:rPr>
          <w:rFonts w:cstheme="minorHAnsi"/>
          <w:i/>
          <w:sz w:val="20"/>
          <w:szCs w:val="20"/>
          <w:lang w:val="en-US"/>
        </w:rPr>
        <w:t>economic optimism</w:t>
      </w:r>
      <w:r w:rsidRPr="00F55611">
        <w:rPr>
          <w:rFonts w:cstheme="minorHAnsi"/>
          <w:sz w:val="20"/>
          <w:szCs w:val="20"/>
          <w:lang w:val="en-US"/>
        </w:rPr>
        <w:t xml:space="preserve"> archetype is also present in most scenario sets. It is absent only from the CLIMSAVE scenarios, which were constructed at the height of the 2008 global economic crisis. </w:t>
      </w:r>
    </w:p>
    <w:p w14:paraId="0D15C33D" w14:textId="0FD6E57E" w:rsidR="00AE389F" w:rsidRPr="00F55611" w:rsidRDefault="00AE389F" w:rsidP="00AE389F">
      <w:pPr>
        <w:rPr>
          <w:rFonts w:cstheme="minorHAnsi"/>
          <w:sz w:val="20"/>
          <w:szCs w:val="20"/>
          <w:lang w:val="en-US"/>
        </w:rPr>
      </w:pPr>
      <w:r w:rsidRPr="00F55611">
        <w:rPr>
          <w:rFonts w:cstheme="minorHAnsi"/>
          <w:sz w:val="20"/>
          <w:szCs w:val="20"/>
          <w:lang w:val="en-US"/>
        </w:rPr>
        <w:t xml:space="preserve">A small proportion of scenarios for Europe and Central Asia do not match the global archetypes. Most notably SSP4 (and the similar CLIMSAVE </w:t>
      </w:r>
      <w:r w:rsidRPr="00F55611">
        <w:rPr>
          <w:rFonts w:cstheme="minorHAnsi"/>
          <w:i/>
          <w:sz w:val="20"/>
          <w:szCs w:val="20"/>
          <w:lang w:val="en-US"/>
        </w:rPr>
        <w:t>riders on the storm</w:t>
      </w:r>
      <w:r w:rsidRPr="00F55611">
        <w:rPr>
          <w:rFonts w:cstheme="minorHAnsi"/>
          <w:sz w:val="20"/>
          <w:szCs w:val="20"/>
          <w:lang w:val="en-US"/>
        </w:rPr>
        <w:t xml:space="preserve">;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1",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mendeley" : { "formattedCitation" : "(Harrison et al., 2015)", "manualFormatting" : "Harrison et al. (2015)", "plainTextFormattedCitation" : "(Harrison et al., 2015)", "previouslyFormattedCitation" : "(Harrison et al., 2015)"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 xml:space="preserve">Harrison </w:t>
      </w:r>
      <w:r w:rsidR="000D7D89" w:rsidRPr="000D7D89">
        <w:rPr>
          <w:rFonts w:cstheme="minorHAnsi"/>
          <w:i/>
          <w:sz w:val="20"/>
          <w:szCs w:val="20"/>
          <w:lang w:val="en-US"/>
        </w:rPr>
        <w:t>et al.</w:t>
      </w:r>
      <w:r w:rsidR="008F3C0F">
        <w:rPr>
          <w:rFonts w:cstheme="minorHAnsi"/>
          <w:sz w:val="20"/>
          <w:szCs w:val="20"/>
          <w:lang w:val="en-US"/>
        </w:rPr>
        <w:t xml:space="preserve">, </w:t>
      </w:r>
      <w:r w:rsidRPr="00F55611">
        <w:rPr>
          <w:rFonts w:cstheme="minorHAnsi"/>
          <w:sz w:val="20"/>
          <w:szCs w:val="20"/>
          <w:lang w:val="en-US"/>
        </w:rPr>
        <w:t>2015)</w:t>
      </w:r>
      <w:r w:rsidRPr="00F55611">
        <w:rPr>
          <w:rFonts w:cstheme="minorHAnsi"/>
          <w:sz w:val="20"/>
          <w:szCs w:val="20"/>
          <w:lang w:val="en-US"/>
        </w:rPr>
        <w:fldChar w:fldCharType="end"/>
      </w:r>
      <w:r w:rsidRPr="00F55611">
        <w:rPr>
          <w:rFonts w:cstheme="minorHAnsi"/>
          <w:sz w:val="20"/>
          <w:szCs w:val="20"/>
          <w:lang w:val="en-US"/>
        </w:rPr>
        <w:t xml:space="preserve"> do not have an equivalent in the scenario families from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van Vuuren</w:t>
      </w:r>
      <w:r w:rsidRPr="00BA6A40">
        <w:rPr>
          <w:rFonts w:cstheme="minorHAnsi"/>
          <w:sz w:val="20"/>
          <w:szCs w:val="20"/>
          <w:lang w:val="en-US"/>
        </w:rPr>
        <w:t xml:space="preserve"> </w:t>
      </w:r>
      <w:r w:rsidR="000D7D89" w:rsidRPr="000D7D89">
        <w:rPr>
          <w:rFonts w:cstheme="minorHAnsi"/>
          <w:i/>
          <w:sz w:val="20"/>
          <w:szCs w:val="20"/>
          <w:lang w:val="en-US"/>
        </w:rPr>
        <w:t>et al.</w:t>
      </w:r>
      <w:r w:rsidRPr="00F55611">
        <w:rPr>
          <w:rFonts w:cstheme="minorHAnsi"/>
          <w:sz w:val="20"/>
          <w:szCs w:val="20"/>
          <w:lang w:val="en-US"/>
        </w:rPr>
        <w:t xml:space="preserve"> (2012)</w:t>
      </w:r>
      <w:r w:rsidRPr="00F55611">
        <w:rPr>
          <w:rFonts w:cstheme="minorHAnsi"/>
          <w:sz w:val="20"/>
          <w:szCs w:val="20"/>
          <w:lang w:val="en-US"/>
        </w:rPr>
        <w:fldChar w:fldCharType="end"/>
      </w:r>
      <w:r w:rsidRPr="00F55611">
        <w:rPr>
          <w:rFonts w:cstheme="minorHAnsi"/>
          <w:sz w:val="20"/>
          <w:szCs w:val="20"/>
          <w:lang w:val="en-US"/>
        </w:rPr>
        <w:t xml:space="preserve">. These scenarios depict a future with a fundamental increase in inequality between and within countries with a strong green elite, which is difficult to match to earlier scenario review efforts. This type of scenario might increase in importance with the growing use of the IPCC-related </w:t>
      </w:r>
      <w:r w:rsidRPr="00754F56">
        <w:rPr>
          <w:rFonts w:cstheme="minorHAnsi"/>
          <w:sz w:val="20"/>
          <w:szCs w:val="20"/>
          <w:lang w:val="en-US"/>
        </w:rPr>
        <w:t>shared socioeconomic pathways</w:t>
      </w:r>
      <w:r w:rsidRPr="00F55611">
        <w:rPr>
          <w:rFonts w:cstheme="minorHAnsi"/>
          <w:sz w:val="20"/>
          <w:szCs w:val="20"/>
          <w:lang w:val="en-US"/>
        </w:rPr>
        <w:t xml:space="preserve"> (SSPs) (</w:t>
      </w:r>
      <w:r w:rsidRPr="00F55611">
        <w:rPr>
          <w:rFonts w:cstheme="minorHAnsi"/>
          <w:sz w:val="20"/>
          <w:szCs w:val="20"/>
          <w:lang w:val="en-US"/>
        </w:rPr>
        <w:fldChar w:fldCharType="begin" w:fldLock="1"/>
      </w:r>
      <w:r w:rsidRPr="00F55611">
        <w:rPr>
          <w:rFonts w:cstheme="minorHAnsi"/>
          <w:sz w:val="20"/>
          <w:szCs w:val="20"/>
          <w:lang w:val="en-US"/>
        </w:rPr>
        <w:instrText>ADDIN CSL_CITATION { "citationItems" : [ { "id" : "ITEM-1",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1",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mendeley" : { "formattedCitation" : "(O\u2019Neill et al., 2015)", "manualFormatting" : "O\u2019Neill et al., 2015)", "plainTextFormattedCitation" : "(O\u2019Neill et al., 2015)", "previouslyFormattedCitation" : "(O\u2019Neill et al., 2015)" }, "properties" : {  }, "schema" : "https://github.com/citation-style-language/schema/raw/master/csl-citation.json" }</w:instrText>
      </w:r>
      <w:r w:rsidRPr="00F55611">
        <w:rPr>
          <w:rFonts w:cstheme="minorHAnsi"/>
          <w:sz w:val="20"/>
          <w:szCs w:val="20"/>
          <w:lang w:val="en-US"/>
        </w:rPr>
        <w:fldChar w:fldCharType="separate"/>
      </w:r>
      <w:r w:rsidRPr="00F55611">
        <w:rPr>
          <w:rFonts w:cstheme="minorHAnsi"/>
          <w:sz w:val="20"/>
          <w:szCs w:val="20"/>
          <w:lang w:val="en-US"/>
        </w:rPr>
        <w:t xml:space="preserve">O’Neill </w:t>
      </w:r>
      <w:r w:rsidR="000D7D89" w:rsidRPr="000D7D89">
        <w:rPr>
          <w:rFonts w:cstheme="minorHAnsi"/>
          <w:i/>
          <w:sz w:val="20"/>
          <w:szCs w:val="20"/>
          <w:lang w:val="en-US"/>
        </w:rPr>
        <w:t>et al.</w:t>
      </w:r>
      <w:r w:rsidRPr="00F55611">
        <w:rPr>
          <w:rFonts w:cstheme="minorHAnsi"/>
          <w:sz w:val="20"/>
          <w:szCs w:val="20"/>
          <w:lang w:val="en-US"/>
        </w:rPr>
        <w:t>, 2015)</w:t>
      </w:r>
      <w:r w:rsidRPr="00F55611">
        <w:rPr>
          <w:rFonts w:cstheme="minorHAnsi"/>
          <w:sz w:val="20"/>
          <w:szCs w:val="20"/>
          <w:lang w:val="en-US"/>
        </w:rPr>
        <w:fldChar w:fldCharType="end"/>
      </w:r>
      <w:r w:rsidRPr="00F55611">
        <w:rPr>
          <w:rFonts w:cstheme="minorHAnsi"/>
          <w:sz w:val="20"/>
          <w:szCs w:val="20"/>
          <w:lang w:val="en-US"/>
        </w:rPr>
        <w:t xml:space="preserve"> in environmental assessments. </w:t>
      </w:r>
    </w:p>
    <w:p w14:paraId="16EFACD7" w14:textId="77777777" w:rsidR="00AE389F" w:rsidRPr="00F55611" w:rsidRDefault="00AE389F" w:rsidP="00AE389F">
      <w:pPr>
        <w:spacing w:after="0"/>
        <w:rPr>
          <w:rFonts w:cstheme="minorHAnsi"/>
          <w:sz w:val="20"/>
          <w:szCs w:val="20"/>
          <w:lang w:val="en-US"/>
        </w:rPr>
      </w:pPr>
    </w:p>
    <w:p w14:paraId="03C677FF" w14:textId="37580B9A" w:rsidR="00AE389F" w:rsidRDefault="00AE389F" w:rsidP="000226B2">
      <w:pPr>
        <w:pStyle w:val="Caption"/>
      </w:pPr>
      <w:bookmarkStart w:id="1598" w:name="_Ref479241011"/>
      <w:r w:rsidRPr="00F55611">
        <w:t xml:space="preserve">Table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Table \* ARABIC \s 1 </w:instrText>
      </w:r>
      <w:r w:rsidRPr="00F55611">
        <w:fldChar w:fldCharType="separate"/>
      </w:r>
      <w:r w:rsidR="00B40E12">
        <w:t>2</w:t>
      </w:r>
      <w:r w:rsidRPr="00F55611">
        <w:fldChar w:fldCharType="end"/>
      </w:r>
      <w:bookmarkEnd w:id="1598"/>
      <w:r w:rsidRPr="00BE0F1F">
        <w:t xml:space="preserve">: The </w:t>
      </w:r>
      <w:r w:rsidRPr="00F55611">
        <w:fldChar w:fldCharType="begin" w:fldLock="1"/>
      </w:r>
      <w:r w:rsidRPr="00BE0F1F">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fldChar w:fldCharType="separate"/>
      </w:r>
      <w:r w:rsidRPr="00BE0F1F">
        <w:t xml:space="preserve">van Vuuren </w:t>
      </w:r>
      <w:r w:rsidR="000D7D89" w:rsidRPr="000D7D89">
        <w:rPr>
          <w:i/>
        </w:rPr>
        <w:t>et al.</w:t>
      </w:r>
      <w:r w:rsidRPr="00BE0F1F">
        <w:t xml:space="preserve"> </w:t>
      </w:r>
      <w:r w:rsidRPr="00F55611">
        <w:t>(2012)</w:t>
      </w:r>
      <w:r w:rsidRPr="00F55611">
        <w:fldChar w:fldCharType="end"/>
      </w:r>
      <w:r w:rsidRPr="00F55611">
        <w:t xml:space="preserve"> scenario archetypes and their equivalents in Europe and Central Asia scenario sets. </w:t>
      </w:r>
    </w:p>
    <w:tbl>
      <w:tblPr>
        <w:tblStyle w:val="TableGrid"/>
        <w:tblW w:w="5004" w:type="pct"/>
        <w:tblLook w:val="04A0" w:firstRow="1" w:lastRow="0" w:firstColumn="1" w:lastColumn="0" w:noHBand="0" w:noVBand="1"/>
      </w:tblPr>
      <w:tblGrid>
        <w:gridCol w:w="1067"/>
        <w:gridCol w:w="1315"/>
        <w:gridCol w:w="1324"/>
        <w:gridCol w:w="1325"/>
        <w:gridCol w:w="1230"/>
        <w:gridCol w:w="994"/>
        <w:gridCol w:w="222"/>
        <w:gridCol w:w="1756"/>
      </w:tblGrid>
      <w:tr w:rsidR="00AE389F" w:rsidRPr="00F55611" w14:paraId="3BDC8275" w14:textId="77777777" w:rsidTr="00D039C8">
        <w:trPr>
          <w:trHeight w:val="284"/>
        </w:trPr>
        <w:tc>
          <w:tcPr>
            <w:tcW w:w="588" w:type="pct"/>
            <w:vMerge w:val="restart"/>
            <w:vAlign w:val="center"/>
          </w:tcPr>
          <w:p w14:paraId="6FF6147A" w14:textId="77777777" w:rsidR="00AE389F" w:rsidRPr="00F55611" w:rsidRDefault="00AE389F" w:rsidP="00754F56">
            <w:pPr>
              <w:spacing w:after="0"/>
              <w:ind w:left="0" w:firstLine="0"/>
              <w:jc w:val="left"/>
              <w:rPr>
                <w:rFonts w:cstheme="minorHAnsi"/>
                <w:b/>
                <w:sz w:val="20"/>
                <w:szCs w:val="20"/>
                <w:lang w:val="en-US" w:eastAsia="ja-JP"/>
              </w:rPr>
            </w:pPr>
          </w:p>
        </w:tc>
        <w:tc>
          <w:tcPr>
            <w:tcW w:w="3412" w:type="pct"/>
            <w:gridSpan w:val="5"/>
            <w:vAlign w:val="center"/>
          </w:tcPr>
          <w:p w14:paraId="4E7C77EB" w14:textId="77777777" w:rsidR="00AE389F" w:rsidRPr="00F55611" w:rsidRDefault="00AE389F" w:rsidP="00D039C8">
            <w:pPr>
              <w:spacing w:after="0"/>
              <w:ind w:left="0" w:firstLine="0"/>
              <w:jc w:val="center"/>
              <w:rPr>
                <w:rFonts w:cstheme="minorHAnsi"/>
                <w:b/>
                <w:sz w:val="20"/>
                <w:szCs w:val="20"/>
                <w:lang w:val="en-US" w:eastAsia="ja-JP"/>
              </w:rPr>
            </w:pPr>
            <w:r w:rsidRPr="00F55611">
              <w:rPr>
                <w:rFonts w:cstheme="minorHAnsi"/>
                <w:b/>
                <w:sz w:val="20"/>
                <w:szCs w:val="20"/>
                <w:lang w:val="en-US" w:eastAsia="ja-JP"/>
              </w:rPr>
              <w:t>Global scenario archetypes</w:t>
            </w:r>
          </w:p>
        </w:tc>
        <w:tc>
          <w:tcPr>
            <w:tcW w:w="122" w:type="pct"/>
            <w:vMerge w:val="restart"/>
            <w:vAlign w:val="center"/>
          </w:tcPr>
          <w:p w14:paraId="181145EB" w14:textId="77777777" w:rsidR="00AE389F" w:rsidRPr="00F55611" w:rsidRDefault="00AE389F" w:rsidP="00AE389F">
            <w:pPr>
              <w:spacing w:after="0"/>
              <w:jc w:val="center"/>
              <w:rPr>
                <w:rFonts w:cstheme="minorHAnsi"/>
                <w:b/>
                <w:sz w:val="20"/>
                <w:szCs w:val="20"/>
                <w:lang w:val="en-US" w:eastAsia="ja-JP"/>
              </w:rPr>
            </w:pPr>
          </w:p>
        </w:tc>
        <w:tc>
          <w:tcPr>
            <w:tcW w:w="877" w:type="pct"/>
            <w:vMerge w:val="restart"/>
            <w:vAlign w:val="center"/>
          </w:tcPr>
          <w:p w14:paraId="69B41026" w14:textId="77777777" w:rsidR="00AE389F" w:rsidRPr="00F55611" w:rsidRDefault="00AE389F" w:rsidP="00D039C8">
            <w:pPr>
              <w:spacing w:after="0"/>
              <w:ind w:left="0" w:right="766" w:firstLine="0"/>
              <w:jc w:val="center"/>
              <w:rPr>
                <w:rFonts w:cstheme="minorHAnsi"/>
                <w:b/>
                <w:sz w:val="20"/>
                <w:szCs w:val="20"/>
                <w:lang w:val="en-US" w:eastAsia="ja-JP"/>
              </w:rPr>
            </w:pPr>
            <w:r w:rsidRPr="00F55611">
              <w:rPr>
                <w:rFonts w:cstheme="minorHAnsi"/>
                <w:b/>
                <w:sz w:val="20"/>
                <w:szCs w:val="20"/>
                <w:lang w:val="en-US" w:eastAsia="ja-JP"/>
              </w:rPr>
              <w:t>Not matching</w:t>
            </w:r>
          </w:p>
        </w:tc>
      </w:tr>
      <w:tr w:rsidR="00AE389F" w:rsidRPr="00F55611" w14:paraId="36B7CA81" w14:textId="77777777" w:rsidTr="00D039C8">
        <w:tc>
          <w:tcPr>
            <w:tcW w:w="588" w:type="pct"/>
            <w:vMerge/>
            <w:vAlign w:val="center"/>
          </w:tcPr>
          <w:p w14:paraId="158597A0" w14:textId="77777777" w:rsidR="00AE389F" w:rsidRPr="00F55611" w:rsidRDefault="00AE389F" w:rsidP="00754F56">
            <w:pPr>
              <w:spacing w:after="0"/>
              <w:ind w:left="0" w:firstLine="0"/>
              <w:jc w:val="left"/>
              <w:rPr>
                <w:rFonts w:cstheme="minorHAnsi"/>
                <w:b/>
                <w:sz w:val="20"/>
                <w:szCs w:val="20"/>
                <w:lang w:val="en-US" w:eastAsia="ja-JP"/>
              </w:rPr>
            </w:pPr>
          </w:p>
        </w:tc>
        <w:tc>
          <w:tcPr>
            <w:tcW w:w="725" w:type="pct"/>
            <w:vAlign w:val="center"/>
          </w:tcPr>
          <w:p w14:paraId="411695CA" w14:textId="77777777" w:rsidR="00AE389F" w:rsidRPr="00F55611" w:rsidRDefault="00AE389F" w:rsidP="00D039C8">
            <w:pPr>
              <w:spacing w:after="0"/>
              <w:ind w:left="0" w:firstLine="0"/>
              <w:jc w:val="center"/>
              <w:rPr>
                <w:rFonts w:cstheme="minorHAnsi"/>
                <w:b/>
                <w:sz w:val="20"/>
                <w:szCs w:val="20"/>
                <w:lang w:val="en-US" w:eastAsia="ja-JP"/>
              </w:rPr>
            </w:pPr>
            <w:r w:rsidRPr="00F55611">
              <w:rPr>
                <w:rFonts w:cstheme="minorHAnsi"/>
                <w:b/>
                <w:sz w:val="20"/>
                <w:szCs w:val="20"/>
                <w:lang w:val="en-US" w:eastAsia="ja-JP"/>
              </w:rPr>
              <w:t>Economic optimism</w:t>
            </w:r>
          </w:p>
        </w:tc>
        <w:tc>
          <w:tcPr>
            <w:tcW w:w="730" w:type="pct"/>
            <w:vAlign w:val="center"/>
          </w:tcPr>
          <w:p w14:paraId="1A7D36DC" w14:textId="77777777" w:rsidR="00AE389F" w:rsidRPr="00F55611" w:rsidRDefault="00AE389F" w:rsidP="00D039C8">
            <w:pPr>
              <w:spacing w:after="0"/>
              <w:ind w:left="0" w:firstLine="0"/>
              <w:jc w:val="center"/>
              <w:rPr>
                <w:rFonts w:cstheme="minorHAnsi"/>
                <w:b/>
                <w:sz w:val="20"/>
                <w:szCs w:val="20"/>
                <w:lang w:val="en-US" w:eastAsia="ja-JP"/>
              </w:rPr>
            </w:pPr>
            <w:r w:rsidRPr="00F55611">
              <w:rPr>
                <w:rFonts w:cstheme="minorHAnsi"/>
                <w:b/>
                <w:sz w:val="20"/>
                <w:szCs w:val="20"/>
                <w:lang w:val="en-US" w:eastAsia="ja-JP"/>
              </w:rPr>
              <w:t>Global sustainable development</w:t>
            </w:r>
          </w:p>
        </w:tc>
        <w:tc>
          <w:tcPr>
            <w:tcW w:w="731" w:type="pct"/>
            <w:vAlign w:val="center"/>
          </w:tcPr>
          <w:p w14:paraId="50AE4C8B" w14:textId="77777777" w:rsidR="00AE389F" w:rsidRPr="00F55611" w:rsidRDefault="00AE389F" w:rsidP="00D039C8">
            <w:pPr>
              <w:spacing w:after="0"/>
              <w:ind w:left="0" w:firstLine="0"/>
              <w:jc w:val="center"/>
              <w:rPr>
                <w:rFonts w:cstheme="minorHAnsi"/>
                <w:b/>
                <w:sz w:val="20"/>
                <w:szCs w:val="20"/>
                <w:lang w:val="en-US" w:eastAsia="ja-JP"/>
              </w:rPr>
            </w:pPr>
            <w:r w:rsidRPr="00F55611">
              <w:rPr>
                <w:rFonts w:cstheme="minorHAnsi"/>
                <w:b/>
                <w:sz w:val="20"/>
                <w:szCs w:val="20"/>
                <w:lang w:val="en-US" w:eastAsia="ja-JP"/>
              </w:rPr>
              <w:t>Regional sustainability</w:t>
            </w:r>
          </w:p>
        </w:tc>
        <w:tc>
          <w:tcPr>
            <w:tcW w:w="678" w:type="pct"/>
            <w:vAlign w:val="center"/>
          </w:tcPr>
          <w:p w14:paraId="49BB5A4B" w14:textId="77777777" w:rsidR="00AE389F" w:rsidRPr="00F55611" w:rsidRDefault="00AE389F" w:rsidP="00D039C8">
            <w:pPr>
              <w:spacing w:after="0"/>
              <w:ind w:left="0" w:firstLine="0"/>
              <w:jc w:val="center"/>
              <w:rPr>
                <w:rFonts w:cstheme="minorHAnsi"/>
                <w:b/>
                <w:sz w:val="20"/>
                <w:szCs w:val="20"/>
                <w:lang w:val="en-US" w:eastAsia="ja-JP"/>
              </w:rPr>
            </w:pPr>
            <w:r w:rsidRPr="00F55611">
              <w:rPr>
                <w:rFonts w:cstheme="minorHAnsi"/>
                <w:b/>
                <w:sz w:val="20"/>
                <w:szCs w:val="20"/>
                <w:lang w:val="en-US" w:eastAsia="ja-JP"/>
              </w:rPr>
              <w:t>Regional competition</w:t>
            </w:r>
          </w:p>
        </w:tc>
        <w:tc>
          <w:tcPr>
            <w:tcW w:w="548" w:type="pct"/>
            <w:vAlign w:val="center"/>
          </w:tcPr>
          <w:p w14:paraId="3383DB5E" w14:textId="77777777" w:rsidR="00AE389F" w:rsidRPr="00F55611" w:rsidRDefault="00AE389F" w:rsidP="00D039C8">
            <w:pPr>
              <w:spacing w:after="0"/>
              <w:ind w:left="0" w:firstLine="0"/>
              <w:jc w:val="center"/>
              <w:rPr>
                <w:rFonts w:cstheme="minorHAnsi"/>
                <w:b/>
                <w:sz w:val="20"/>
                <w:szCs w:val="20"/>
                <w:lang w:val="en-US" w:eastAsia="ja-JP"/>
              </w:rPr>
            </w:pPr>
            <w:r w:rsidRPr="00F55611">
              <w:rPr>
                <w:rFonts w:cstheme="minorHAnsi"/>
                <w:b/>
                <w:sz w:val="20"/>
                <w:szCs w:val="20"/>
                <w:lang w:val="en-US" w:eastAsia="ja-JP"/>
              </w:rPr>
              <w:t>Business-as-usual</w:t>
            </w:r>
          </w:p>
        </w:tc>
        <w:tc>
          <w:tcPr>
            <w:tcW w:w="122" w:type="pct"/>
            <w:vMerge/>
            <w:vAlign w:val="center"/>
          </w:tcPr>
          <w:p w14:paraId="6483831B" w14:textId="77777777" w:rsidR="00AE389F" w:rsidRPr="00F55611" w:rsidRDefault="00AE389F" w:rsidP="00AE389F">
            <w:pPr>
              <w:spacing w:after="0"/>
              <w:jc w:val="center"/>
              <w:rPr>
                <w:rFonts w:cstheme="minorHAnsi"/>
                <w:b/>
                <w:sz w:val="20"/>
                <w:szCs w:val="20"/>
                <w:lang w:val="en-US" w:eastAsia="ja-JP"/>
              </w:rPr>
            </w:pPr>
          </w:p>
        </w:tc>
        <w:tc>
          <w:tcPr>
            <w:tcW w:w="877" w:type="pct"/>
            <w:vMerge/>
            <w:vAlign w:val="center"/>
          </w:tcPr>
          <w:p w14:paraId="24499A79" w14:textId="77777777" w:rsidR="00AE389F" w:rsidRPr="00F55611" w:rsidRDefault="00AE389F" w:rsidP="00AE389F">
            <w:pPr>
              <w:spacing w:after="0"/>
              <w:jc w:val="center"/>
              <w:rPr>
                <w:rFonts w:cstheme="minorHAnsi"/>
                <w:b/>
                <w:sz w:val="20"/>
                <w:szCs w:val="20"/>
                <w:lang w:val="en-US" w:eastAsia="ja-JP"/>
              </w:rPr>
            </w:pPr>
          </w:p>
        </w:tc>
      </w:tr>
      <w:tr w:rsidR="00AE389F" w:rsidRPr="00F55611" w14:paraId="1E7D5D5F" w14:textId="77777777" w:rsidTr="00D039C8">
        <w:tc>
          <w:tcPr>
            <w:tcW w:w="588" w:type="pct"/>
          </w:tcPr>
          <w:p w14:paraId="43E099B2"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eastAsia="ja-JP"/>
              </w:rPr>
              <w:t>ALARM</w:t>
            </w:r>
          </w:p>
        </w:tc>
        <w:tc>
          <w:tcPr>
            <w:tcW w:w="725" w:type="pct"/>
            <w:vAlign w:val="center"/>
          </w:tcPr>
          <w:p w14:paraId="1A750B8C"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Growth applied strategy (GRAS)</w:t>
            </w:r>
          </w:p>
        </w:tc>
        <w:tc>
          <w:tcPr>
            <w:tcW w:w="730" w:type="pct"/>
            <w:vAlign w:val="center"/>
          </w:tcPr>
          <w:p w14:paraId="1748B116"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Sustainable European development goal (SEDG)</w:t>
            </w:r>
          </w:p>
        </w:tc>
        <w:tc>
          <w:tcPr>
            <w:tcW w:w="731" w:type="pct"/>
            <w:vAlign w:val="center"/>
          </w:tcPr>
          <w:p w14:paraId="5ABE4772"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678" w:type="pct"/>
            <w:vAlign w:val="center"/>
          </w:tcPr>
          <w:p w14:paraId="50C7D1EE" w14:textId="77777777" w:rsidR="00AE389F" w:rsidRPr="00F55611" w:rsidRDefault="00AE389F" w:rsidP="00D039C8">
            <w:pPr>
              <w:spacing w:after="0"/>
              <w:ind w:left="0" w:firstLine="0"/>
              <w:jc w:val="center"/>
              <w:rPr>
                <w:rFonts w:cstheme="minorHAnsi"/>
                <w:sz w:val="20"/>
                <w:szCs w:val="20"/>
                <w:lang w:val="en-US"/>
              </w:rPr>
            </w:pPr>
            <w:r w:rsidRPr="00F55611">
              <w:rPr>
                <w:rFonts w:cstheme="minorHAnsi"/>
                <w:sz w:val="20"/>
                <w:szCs w:val="20"/>
                <w:lang w:val="en-US"/>
              </w:rPr>
              <w:t>-</w:t>
            </w:r>
          </w:p>
        </w:tc>
        <w:tc>
          <w:tcPr>
            <w:tcW w:w="548" w:type="pct"/>
            <w:vAlign w:val="center"/>
          </w:tcPr>
          <w:p w14:paraId="1CCD786C"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Business as might be usual (BAMBU)</w:t>
            </w:r>
          </w:p>
        </w:tc>
        <w:tc>
          <w:tcPr>
            <w:tcW w:w="122" w:type="pct"/>
            <w:vMerge/>
          </w:tcPr>
          <w:p w14:paraId="11917C5D" w14:textId="77777777" w:rsidR="00AE389F" w:rsidRPr="00F55611" w:rsidRDefault="00AE389F" w:rsidP="00AE389F">
            <w:pPr>
              <w:rPr>
                <w:rFonts w:cstheme="minorHAnsi"/>
                <w:sz w:val="20"/>
                <w:szCs w:val="20"/>
                <w:lang w:val="en-US" w:eastAsia="ja-JP"/>
              </w:rPr>
            </w:pPr>
          </w:p>
        </w:tc>
        <w:tc>
          <w:tcPr>
            <w:tcW w:w="877" w:type="pct"/>
            <w:vAlign w:val="center"/>
          </w:tcPr>
          <w:p w14:paraId="155CA6F2" w14:textId="77777777" w:rsidR="00AE389F" w:rsidRPr="00F55611" w:rsidRDefault="00AE389F" w:rsidP="00AE389F">
            <w:pPr>
              <w:jc w:val="center"/>
              <w:rPr>
                <w:rFonts w:cstheme="minorHAnsi"/>
                <w:sz w:val="20"/>
                <w:szCs w:val="20"/>
                <w:lang w:val="en-US"/>
              </w:rPr>
            </w:pPr>
          </w:p>
        </w:tc>
      </w:tr>
      <w:tr w:rsidR="00AE389F" w:rsidRPr="00F55611" w14:paraId="1620CF0B" w14:textId="77777777" w:rsidTr="00D039C8">
        <w:tc>
          <w:tcPr>
            <w:tcW w:w="588" w:type="pct"/>
          </w:tcPr>
          <w:p w14:paraId="4A73B59E"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eastAsia="ja-JP"/>
              </w:rPr>
              <w:t>CLIMSAVE</w:t>
            </w:r>
          </w:p>
        </w:tc>
        <w:tc>
          <w:tcPr>
            <w:tcW w:w="725" w:type="pct"/>
            <w:vAlign w:val="center"/>
          </w:tcPr>
          <w:p w14:paraId="540B3967"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730" w:type="pct"/>
            <w:vAlign w:val="center"/>
          </w:tcPr>
          <w:p w14:paraId="4DA5F770"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e are the world</w:t>
            </w:r>
          </w:p>
        </w:tc>
        <w:tc>
          <w:tcPr>
            <w:tcW w:w="731" w:type="pct"/>
            <w:vAlign w:val="center"/>
          </w:tcPr>
          <w:p w14:paraId="7312676A"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678" w:type="pct"/>
            <w:vAlign w:val="center"/>
          </w:tcPr>
          <w:p w14:paraId="241644A5"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 xml:space="preserve">Icarus; should I </w:t>
            </w:r>
            <w:r w:rsidRPr="00F55611">
              <w:rPr>
                <w:rFonts w:cstheme="minorHAnsi"/>
                <w:sz w:val="20"/>
                <w:szCs w:val="20"/>
                <w:lang w:val="en-US"/>
              </w:rPr>
              <w:lastRenderedPageBreak/>
              <w:t>stay or should I go</w:t>
            </w:r>
          </w:p>
        </w:tc>
        <w:tc>
          <w:tcPr>
            <w:tcW w:w="548" w:type="pct"/>
            <w:vAlign w:val="center"/>
          </w:tcPr>
          <w:p w14:paraId="05544097"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lastRenderedPageBreak/>
              <w:t>-</w:t>
            </w:r>
          </w:p>
        </w:tc>
        <w:tc>
          <w:tcPr>
            <w:tcW w:w="122" w:type="pct"/>
            <w:vMerge/>
          </w:tcPr>
          <w:p w14:paraId="0C3EA1BF" w14:textId="77777777" w:rsidR="00AE389F" w:rsidRPr="00F55611" w:rsidRDefault="00AE389F" w:rsidP="00AE389F">
            <w:pPr>
              <w:rPr>
                <w:rFonts w:cstheme="minorHAnsi"/>
                <w:sz w:val="20"/>
                <w:szCs w:val="20"/>
                <w:lang w:val="en-US" w:eastAsia="ja-JP"/>
              </w:rPr>
            </w:pPr>
          </w:p>
        </w:tc>
        <w:tc>
          <w:tcPr>
            <w:tcW w:w="877" w:type="pct"/>
            <w:vAlign w:val="center"/>
          </w:tcPr>
          <w:p w14:paraId="59CFDB66"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Riders on the storm</w:t>
            </w:r>
          </w:p>
        </w:tc>
      </w:tr>
      <w:tr w:rsidR="00AE389F" w:rsidRPr="00F55611" w14:paraId="4CD6B25C" w14:textId="77777777" w:rsidTr="00D039C8">
        <w:tc>
          <w:tcPr>
            <w:tcW w:w="588" w:type="pct"/>
          </w:tcPr>
          <w:p w14:paraId="03B39D8F"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rPr>
              <w:t>EURuralis</w:t>
            </w:r>
          </w:p>
        </w:tc>
        <w:tc>
          <w:tcPr>
            <w:tcW w:w="725" w:type="pct"/>
            <w:vAlign w:val="center"/>
          </w:tcPr>
          <w:p w14:paraId="1CB03225"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Global economy</w:t>
            </w:r>
          </w:p>
        </w:tc>
        <w:tc>
          <w:tcPr>
            <w:tcW w:w="730" w:type="pct"/>
            <w:vAlign w:val="center"/>
          </w:tcPr>
          <w:p w14:paraId="2E807BF3"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Global cooperation</w:t>
            </w:r>
          </w:p>
        </w:tc>
        <w:tc>
          <w:tcPr>
            <w:tcW w:w="731" w:type="pct"/>
            <w:vAlign w:val="center"/>
          </w:tcPr>
          <w:p w14:paraId="121FF033"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Regional communities</w:t>
            </w:r>
          </w:p>
        </w:tc>
        <w:tc>
          <w:tcPr>
            <w:tcW w:w="678" w:type="pct"/>
            <w:vAlign w:val="center"/>
          </w:tcPr>
          <w:p w14:paraId="6E4E7C9D"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Continental markets</w:t>
            </w:r>
          </w:p>
        </w:tc>
        <w:tc>
          <w:tcPr>
            <w:tcW w:w="548" w:type="pct"/>
            <w:vAlign w:val="center"/>
          </w:tcPr>
          <w:p w14:paraId="540F73B1"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122" w:type="pct"/>
            <w:vMerge/>
          </w:tcPr>
          <w:p w14:paraId="6FD6336D" w14:textId="77777777" w:rsidR="00AE389F" w:rsidRPr="00F55611" w:rsidRDefault="00AE389F" w:rsidP="00AE389F">
            <w:pPr>
              <w:rPr>
                <w:rFonts w:cstheme="minorHAnsi"/>
                <w:sz w:val="20"/>
                <w:szCs w:val="20"/>
                <w:lang w:val="en-US" w:eastAsia="ja-JP"/>
              </w:rPr>
            </w:pPr>
          </w:p>
        </w:tc>
        <w:tc>
          <w:tcPr>
            <w:tcW w:w="877" w:type="pct"/>
            <w:vAlign w:val="center"/>
          </w:tcPr>
          <w:p w14:paraId="077FCC8B" w14:textId="77777777" w:rsidR="00AE389F" w:rsidRPr="00F55611" w:rsidRDefault="00AE389F" w:rsidP="00AE389F">
            <w:pPr>
              <w:jc w:val="center"/>
              <w:rPr>
                <w:rFonts w:cstheme="minorHAnsi"/>
                <w:sz w:val="20"/>
                <w:szCs w:val="20"/>
                <w:lang w:val="en-US" w:eastAsia="ja-JP"/>
              </w:rPr>
            </w:pPr>
          </w:p>
        </w:tc>
      </w:tr>
      <w:tr w:rsidR="00AE389F" w:rsidRPr="00F55611" w14:paraId="0094988A" w14:textId="77777777" w:rsidTr="00D039C8">
        <w:tc>
          <w:tcPr>
            <w:tcW w:w="588" w:type="pct"/>
          </w:tcPr>
          <w:p w14:paraId="6385404C" w14:textId="234987DF" w:rsidR="00AE389F" w:rsidRPr="00F55611" w:rsidRDefault="00AE389F" w:rsidP="00754F56">
            <w:pPr>
              <w:spacing w:after="0"/>
              <w:ind w:left="0" w:firstLine="0"/>
              <w:jc w:val="left"/>
              <w:rPr>
                <w:rFonts w:cstheme="minorHAnsi"/>
                <w:b/>
                <w:sz w:val="20"/>
                <w:szCs w:val="20"/>
                <w:lang w:val="en-US"/>
              </w:rPr>
            </w:pPr>
            <w:r w:rsidRPr="00F55611">
              <w:rPr>
                <w:rFonts w:cstheme="minorHAnsi"/>
                <w:b/>
                <w:sz w:val="20"/>
                <w:szCs w:val="20"/>
                <w:lang w:val="en-US"/>
              </w:rPr>
              <w:fldChar w:fldCharType="begin" w:fldLock="1"/>
            </w:r>
            <w:r w:rsidRPr="00F55611">
              <w:rPr>
                <w:rFonts w:cstheme="minorHAnsi"/>
                <w:b/>
                <w:sz w:val="20"/>
                <w:szCs w:val="20"/>
                <w:lang w:val="en-US"/>
              </w:rPr>
              <w:instrText>ADDIN CSL_CITATION { "citationItems" : [ { "id" : "ITEM-1",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1", "issue" : "4", "issued" : { "date-parts" : [ [ "2014" ] ] }, "note" : "NULL", "title" : "A holistic approach to studying social-ecological systems and its application to Southern Transylvania", "type" : "article-journal", "volume" : "19" }, "uris" : [ "http://www.mendeley.com/documents/?uuid=0c97c56e-c55f-4c20-9a65-9730711b2c45" ] } ], "mendeley" : { "formattedCitation" : "(Hanspach et al., 2014)", "manualFormatting" : "Hanspach et al. (2014)", "plainTextFormattedCitation" : "(Hanspach et al., 2014)", "previouslyFormattedCitation" : "(Hanspach et al., 2014)" }, "properties" : {  }, "schema" : "https://github.com/citation-style-language/schema/raw/master/csl-citation.json" }</w:instrText>
            </w:r>
            <w:r w:rsidRPr="00F55611">
              <w:rPr>
                <w:rFonts w:cstheme="minorHAnsi"/>
                <w:b/>
                <w:sz w:val="20"/>
                <w:szCs w:val="20"/>
                <w:lang w:val="en-US"/>
              </w:rPr>
              <w:fldChar w:fldCharType="separate"/>
            </w:r>
            <w:r w:rsidRPr="00F55611">
              <w:rPr>
                <w:rFonts w:cstheme="minorHAnsi"/>
                <w:b/>
                <w:sz w:val="20"/>
                <w:szCs w:val="20"/>
                <w:lang w:val="en-US"/>
              </w:rPr>
              <w:t xml:space="preserve">Hanspach </w:t>
            </w:r>
            <w:r w:rsidR="000D7D89" w:rsidRPr="000D7D89">
              <w:rPr>
                <w:rFonts w:cstheme="minorHAnsi"/>
                <w:b/>
                <w:i/>
                <w:sz w:val="20"/>
                <w:szCs w:val="20"/>
                <w:lang w:val="en-US"/>
              </w:rPr>
              <w:t>et al.</w:t>
            </w:r>
            <w:r w:rsidRPr="00F55611">
              <w:rPr>
                <w:rFonts w:cstheme="minorHAnsi"/>
                <w:b/>
                <w:sz w:val="20"/>
                <w:szCs w:val="20"/>
                <w:lang w:val="en-US"/>
              </w:rPr>
              <w:t xml:space="preserve"> (2014)</w:t>
            </w:r>
            <w:r w:rsidRPr="00F55611">
              <w:rPr>
                <w:rFonts w:cstheme="minorHAnsi"/>
                <w:b/>
                <w:sz w:val="20"/>
                <w:szCs w:val="20"/>
                <w:lang w:val="en-US"/>
              </w:rPr>
              <w:fldChar w:fldCharType="end"/>
            </w:r>
          </w:p>
        </w:tc>
        <w:tc>
          <w:tcPr>
            <w:tcW w:w="725" w:type="pct"/>
            <w:vAlign w:val="center"/>
          </w:tcPr>
          <w:p w14:paraId="0A008B64"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Prosperity through growth</w:t>
            </w:r>
          </w:p>
        </w:tc>
        <w:tc>
          <w:tcPr>
            <w:tcW w:w="730" w:type="pct"/>
            <w:vAlign w:val="center"/>
          </w:tcPr>
          <w:p w14:paraId="51F01E65"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Balance brings beauty</w:t>
            </w:r>
          </w:p>
        </w:tc>
        <w:tc>
          <w:tcPr>
            <w:tcW w:w="731" w:type="pct"/>
            <w:vAlign w:val="center"/>
          </w:tcPr>
          <w:p w14:paraId="03CAE2D6"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678" w:type="pct"/>
            <w:vAlign w:val="center"/>
          </w:tcPr>
          <w:p w14:paraId="196CCC90"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Our land, their wealth</w:t>
            </w:r>
          </w:p>
        </w:tc>
        <w:tc>
          <w:tcPr>
            <w:tcW w:w="548" w:type="pct"/>
            <w:vAlign w:val="center"/>
          </w:tcPr>
          <w:p w14:paraId="7DF07937"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122" w:type="pct"/>
            <w:vMerge/>
          </w:tcPr>
          <w:p w14:paraId="0D672912" w14:textId="77777777" w:rsidR="00AE389F" w:rsidRPr="00F55611" w:rsidRDefault="00AE389F" w:rsidP="00AE389F">
            <w:pPr>
              <w:rPr>
                <w:rFonts w:cstheme="minorHAnsi"/>
                <w:sz w:val="20"/>
                <w:szCs w:val="20"/>
                <w:lang w:val="en-US" w:eastAsia="ja-JP"/>
              </w:rPr>
            </w:pPr>
          </w:p>
        </w:tc>
        <w:tc>
          <w:tcPr>
            <w:tcW w:w="877" w:type="pct"/>
            <w:vAlign w:val="center"/>
          </w:tcPr>
          <w:p w14:paraId="499F5534" w14:textId="77777777" w:rsidR="00AE389F" w:rsidRPr="00F55611" w:rsidRDefault="00AE389F" w:rsidP="00AE389F">
            <w:pPr>
              <w:spacing w:after="0"/>
              <w:ind w:left="0" w:firstLine="0"/>
              <w:jc w:val="center"/>
              <w:rPr>
                <w:rFonts w:cstheme="minorHAnsi"/>
                <w:sz w:val="20"/>
                <w:szCs w:val="20"/>
                <w:lang w:val="en-US" w:eastAsia="ja-JP"/>
              </w:rPr>
            </w:pPr>
            <w:r w:rsidRPr="00F55611">
              <w:rPr>
                <w:rFonts w:cstheme="minorHAnsi"/>
                <w:sz w:val="20"/>
                <w:szCs w:val="20"/>
                <w:lang w:val="en-US"/>
              </w:rPr>
              <w:t>Missed opportunity</w:t>
            </w:r>
          </w:p>
        </w:tc>
      </w:tr>
      <w:tr w:rsidR="00AE389F" w:rsidRPr="00F55611" w14:paraId="12D49C5A" w14:textId="77777777" w:rsidTr="00D039C8">
        <w:trPr>
          <w:trHeight w:val="459"/>
        </w:trPr>
        <w:tc>
          <w:tcPr>
            <w:tcW w:w="588" w:type="pct"/>
          </w:tcPr>
          <w:p w14:paraId="5FACA825"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rPr>
              <w:t>MA-Portugal</w:t>
            </w:r>
          </w:p>
        </w:tc>
        <w:tc>
          <w:tcPr>
            <w:tcW w:w="725" w:type="pct"/>
            <w:vAlign w:val="center"/>
          </w:tcPr>
          <w:p w14:paraId="7DBB6E41"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Global orchestration</w:t>
            </w:r>
          </w:p>
        </w:tc>
        <w:tc>
          <w:tcPr>
            <w:tcW w:w="730" w:type="pct"/>
            <w:vAlign w:val="center"/>
          </w:tcPr>
          <w:p w14:paraId="1A819E9D"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Techno garden</w:t>
            </w:r>
          </w:p>
        </w:tc>
        <w:tc>
          <w:tcPr>
            <w:tcW w:w="731" w:type="pct"/>
            <w:vAlign w:val="center"/>
          </w:tcPr>
          <w:p w14:paraId="79AEAF32"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Adapting mosaic</w:t>
            </w:r>
          </w:p>
        </w:tc>
        <w:tc>
          <w:tcPr>
            <w:tcW w:w="678" w:type="pct"/>
            <w:vAlign w:val="center"/>
          </w:tcPr>
          <w:p w14:paraId="3D83F9EA"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Order from strength</w:t>
            </w:r>
          </w:p>
        </w:tc>
        <w:tc>
          <w:tcPr>
            <w:tcW w:w="548" w:type="pct"/>
            <w:vAlign w:val="center"/>
          </w:tcPr>
          <w:p w14:paraId="0B175D74"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122" w:type="pct"/>
            <w:vMerge/>
          </w:tcPr>
          <w:p w14:paraId="1A68DDA5" w14:textId="77777777" w:rsidR="00AE389F" w:rsidRPr="00F55611" w:rsidRDefault="00AE389F" w:rsidP="00AE389F">
            <w:pPr>
              <w:rPr>
                <w:rFonts w:cstheme="minorHAnsi"/>
                <w:sz w:val="20"/>
                <w:szCs w:val="20"/>
                <w:lang w:val="en-US" w:eastAsia="ja-JP"/>
              </w:rPr>
            </w:pPr>
          </w:p>
        </w:tc>
        <w:tc>
          <w:tcPr>
            <w:tcW w:w="877" w:type="pct"/>
            <w:vAlign w:val="center"/>
          </w:tcPr>
          <w:p w14:paraId="440BC6C0" w14:textId="77777777" w:rsidR="00AE389F" w:rsidRPr="00F55611" w:rsidRDefault="00AE389F" w:rsidP="00AE389F">
            <w:pPr>
              <w:jc w:val="center"/>
              <w:rPr>
                <w:rFonts w:cstheme="minorHAnsi"/>
                <w:sz w:val="20"/>
                <w:szCs w:val="20"/>
                <w:lang w:val="en-US" w:eastAsia="ja-JP"/>
              </w:rPr>
            </w:pPr>
          </w:p>
        </w:tc>
      </w:tr>
      <w:tr w:rsidR="00AE389F" w:rsidRPr="00F55611" w14:paraId="67C4FB8F" w14:textId="77777777" w:rsidTr="00D039C8">
        <w:tc>
          <w:tcPr>
            <w:tcW w:w="588" w:type="pct"/>
          </w:tcPr>
          <w:p w14:paraId="017EF20E"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rPr>
              <w:t>SCENES</w:t>
            </w:r>
          </w:p>
        </w:tc>
        <w:tc>
          <w:tcPr>
            <w:tcW w:w="725" w:type="pct"/>
            <w:vAlign w:val="center"/>
          </w:tcPr>
          <w:p w14:paraId="7E18AFE4"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Economy First</w:t>
            </w:r>
          </w:p>
        </w:tc>
        <w:tc>
          <w:tcPr>
            <w:tcW w:w="730" w:type="pct"/>
            <w:vAlign w:val="center"/>
          </w:tcPr>
          <w:p w14:paraId="1420AF80"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Policy rules</w:t>
            </w:r>
          </w:p>
        </w:tc>
        <w:tc>
          <w:tcPr>
            <w:tcW w:w="731" w:type="pct"/>
            <w:vAlign w:val="center"/>
          </w:tcPr>
          <w:p w14:paraId="44F96F48" w14:textId="77777777" w:rsidR="00AE389F" w:rsidRPr="00F55611" w:rsidRDefault="00AE389F" w:rsidP="00D039C8">
            <w:pPr>
              <w:spacing w:after="0"/>
              <w:ind w:left="0" w:firstLine="0"/>
              <w:jc w:val="center"/>
              <w:rPr>
                <w:rFonts w:cstheme="minorHAnsi"/>
                <w:sz w:val="20"/>
                <w:szCs w:val="20"/>
                <w:lang w:val="en-US"/>
              </w:rPr>
            </w:pPr>
            <w:r w:rsidRPr="00F55611">
              <w:rPr>
                <w:rFonts w:cstheme="minorHAnsi"/>
                <w:sz w:val="20"/>
                <w:szCs w:val="20"/>
                <w:lang w:val="en-US"/>
              </w:rPr>
              <w:t>Sustainability eventually</w:t>
            </w:r>
          </w:p>
        </w:tc>
        <w:tc>
          <w:tcPr>
            <w:tcW w:w="678" w:type="pct"/>
            <w:vAlign w:val="center"/>
          </w:tcPr>
          <w:p w14:paraId="302EF652"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rPr>
              <w:t>Fortress Europe</w:t>
            </w:r>
          </w:p>
        </w:tc>
        <w:tc>
          <w:tcPr>
            <w:tcW w:w="548" w:type="pct"/>
            <w:vAlign w:val="center"/>
          </w:tcPr>
          <w:p w14:paraId="14AC877A"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122" w:type="pct"/>
            <w:vMerge/>
          </w:tcPr>
          <w:p w14:paraId="39D60513" w14:textId="77777777" w:rsidR="00AE389F" w:rsidRPr="00F55611" w:rsidRDefault="00AE389F" w:rsidP="00AE389F">
            <w:pPr>
              <w:rPr>
                <w:rFonts w:cstheme="minorHAnsi"/>
                <w:sz w:val="20"/>
                <w:szCs w:val="20"/>
                <w:lang w:val="en-US" w:eastAsia="ja-JP"/>
              </w:rPr>
            </w:pPr>
          </w:p>
        </w:tc>
        <w:tc>
          <w:tcPr>
            <w:tcW w:w="877" w:type="pct"/>
            <w:vAlign w:val="center"/>
          </w:tcPr>
          <w:p w14:paraId="628D74C1" w14:textId="77777777" w:rsidR="00AE389F" w:rsidRPr="00F55611" w:rsidRDefault="00AE389F" w:rsidP="00AE389F">
            <w:pPr>
              <w:jc w:val="center"/>
              <w:rPr>
                <w:rFonts w:cstheme="minorHAnsi"/>
                <w:sz w:val="20"/>
                <w:szCs w:val="20"/>
                <w:lang w:val="en-US" w:eastAsia="ja-JP"/>
              </w:rPr>
            </w:pPr>
          </w:p>
        </w:tc>
      </w:tr>
      <w:tr w:rsidR="00AE389F" w:rsidRPr="00F55611" w14:paraId="713CA734" w14:textId="77777777" w:rsidTr="00D039C8">
        <w:tc>
          <w:tcPr>
            <w:tcW w:w="588" w:type="pct"/>
          </w:tcPr>
          <w:p w14:paraId="0AF388ED"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eastAsia="ja-JP"/>
              </w:rPr>
              <w:t>SRES-Europe</w:t>
            </w:r>
          </w:p>
        </w:tc>
        <w:tc>
          <w:tcPr>
            <w:tcW w:w="725" w:type="pct"/>
            <w:vAlign w:val="center"/>
          </w:tcPr>
          <w:p w14:paraId="3BD895C2"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A1B, A1FI</w:t>
            </w:r>
          </w:p>
        </w:tc>
        <w:tc>
          <w:tcPr>
            <w:tcW w:w="730" w:type="pct"/>
            <w:vAlign w:val="center"/>
          </w:tcPr>
          <w:p w14:paraId="7EF60D03"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B1</w:t>
            </w:r>
          </w:p>
        </w:tc>
        <w:tc>
          <w:tcPr>
            <w:tcW w:w="731" w:type="pct"/>
            <w:vAlign w:val="center"/>
          </w:tcPr>
          <w:p w14:paraId="405E2E9E"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B2</w:t>
            </w:r>
          </w:p>
        </w:tc>
        <w:tc>
          <w:tcPr>
            <w:tcW w:w="678" w:type="pct"/>
            <w:vAlign w:val="center"/>
          </w:tcPr>
          <w:p w14:paraId="782F270E"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A2</w:t>
            </w:r>
          </w:p>
        </w:tc>
        <w:tc>
          <w:tcPr>
            <w:tcW w:w="548" w:type="pct"/>
            <w:vAlign w:val="center"/>
          </w:tcPr>
          <w:p w14:paraId="43FA451D"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122" w:type="pct"/>
            <w:vMerge/>
          </w:tcPr>
          <w:p w14:paraId="733A3B47" w14:textId="77777777" w:rsidR="00AE389F" w:rsidRPr="00F55611" w:rsidRDefault="00AE389F" w:rsidP="00AE389F">
            <w:pPr>
              <w:rPr>
                <w:rFonts w:cstheme="minorHAnsi"/>
                <w:sz w:val="20"/>
                <w:szCs w:val="20"/>
                <w:lang w:val="en-US" w:eastAsia="ja-JP"/>
              </w:rPr>
            </w:pPr>
          </w:p>
        </w:tc>
        <w:tc>
          <w:tcPr>
            <w:tcW w:w="877" w:type="pct"/>
            <w:vAlign w:val="center"/>
          </w:tcPr>
          <w:p w14:paraId="1C011984" w14:textId="77777777" w:rsidR="00AE389F" w:rsidRPr="00F55611" w:rsidRDefault="00AE389F" w:rsidP="00AE389F">
            <w:pPr>
              <w:jc w:val="center"/>
              <w:rPr>
                <w:rFonts w:cstheme="minorHAnsi"/>
                <w:sz w:val="20"/>
                <w:szCs w:val="20"/>
                <w:lang w:val="en-US" w:eastAsia="ja-JP"/>
              </w:rPr>
            </w:pPr>
          </w:p>
        </w:tc>
      </w:tr>
      <w:tr w:rsidR="00AE389F" w:rsidRPr="00F55611" w14:paraId="256F2C21" w14:textId="77777777" w:rsidTr="00D039C8">
        <w:tc>
          <w:tcPr>
            <w:tcW w:w="588" w:type="pct"/>
          </w:tcPr>
          <w:p w14:paraId="3EE77651" w14:textId="77777777" w:rsidR="00AE389F" w:rsidRPr="00F55611" w:rsidRDefault="00AE389F" w:rsidP="00754F56">
            <w:pPr>
              <w:spacing w:after="0"/>
              <w:ind w:left="0" w:firstLine="0"/>
              <w:jc w:val="left"/>
              <w:rPr>
                <w:rFonts w:cstheme="minorHAnsi"/>
                <w:b/>
                <w:sz w:val="20"/>
                <w:szCs w:val="20"/>
                <w:lang w:val="en-US" w:eastAsia="ja-JP"/>
              </w:rPr>
            </w:pPr>
            <w:r w:rsidRPr="00F55611">
              <w:rPr>
                <w:rFonts w:cstheme="minorHAnsi"/>
                <w:b/>
                <w:sz w:val="20"/>
                <w:szCs w:val="20"/>
                <w:lang w:val="en-US" w:eastAsia="ja-JP"/>
              </w:rPr>
              <w:t>SSPs-Europe and Central Asia</w:t>
            </w:r>
          </w:p>
        </w:tc>
        <w:tc>
          <w:tcPr>
            <w:tcW w:w="725" w:type="pct"/>
            <w:vAlign w:val="center"/>
          </w:tcPr>
          <w:p w14:paraId="50B2E827"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SSP5</w:t>
            </w:r>
          </w:p>
        </w:tc>
        <w:tc>
          <w:tcPr>
            <w:tcW w:w="730" w:type="pct"/>
            <w:vAlign w:val="center"/>
          </w:tcPr>
          <w:p w14:paraId="7A80FB21"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SSP1</w:t>
            </w:r>
          </w:p>
        </w:tc>
        <w:tc>
          <w:tcPr>
            <w:tcW w:w="731" w:type="pct"/>
            <w:vAlign w:val="center"/>
          </w:tcPr>
          <w:p w14:paraId="412F0E75"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w:t>
            </w:r>
          </w:p>
        </w:tc>
        <w:tc>
          <w:tcPr>
            <w:tcW w:w="678" w:type="pct"/>
            <w:vAlign w:val="center"/>
          </w:tcPr>
          <w:p w14:paraId="454A86E1"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SSP3</w:t>
            </w:r>
          </w:p>
        </w:tc>
        <w:tc>
          <w:tcPr>
            <w:tcW w:w="548" w:type="pct"/>
            <w:vAlign w:val="center"/>
          </w:tcPr>
          <w:p w14:paraId="5725408D"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SSP2</w:t>
            </w:r>
          </w:p>
        </w:tc>
        <w:tc>
          <w:tcPr>
            <w:tcW w:w="122" w:type="pct"/>
            <w:vMerge/>
          </w:tcPr>
          <w:p w14:paraId="4B2A40C2" w14:textId="77777777" w:rsidR="00AE389F" w:rsidRPr="00F55611" w:rsidRDefault="00AE389F" w:rsidP="00AE389F">
            <w:pPr>
              <w:rPr>
                <w:rFonts w:cstheme="minorHAnsi"/>
                <w:sz w:val="20"/>
                <w:szCs w:val="20"/>
                <w:lang w:val="en-US" w:eastAsia="ja-JP"/>
              </w:rPr>
            </w:pPr>
          </w:p>
        </w:tc>
        <w:tc>
          <w:tcPr>
            <w:tcW w:w="877" w:type="pct"/>
            <w:vAlign w:val="center"/>
          </w:tcPr>
          <w:p w14:paraId="2F031CA8" w14:textId="77777777" w:rsidR="00AE389F" w:rsidRPr="00F55611" w:rsidRDefault="00AE389F" w:rsidP="00D039C8">
            <w:pPr>
              <w:spacing w:after="0"/>
              <w:ind w:left="0" w:firstLine="0"/>
              <w:jc w:val="center"/>
              <w:rPr>
                <w:rFonts w:cstheme="minorHAnsi"/>
                <w:sz w:val="20"/>
                <w:szCs w:val="20"/>
                <w:lang w:val="en-US" w:eastAsia="ja-JP"/>
              </w:rPr>
            </w:pPr>
            <w:r w:rsidRPr="00F55611">
              <w:rPr>
                <w:rFonts w:cstheme="minorHAnsi"/>
                <w:sz w:val="20"/>
                <w:szCs w:val="20"/>
                <w:lang w:val="en-US" w:eastAsia="ja-JP"/>
              </w:rPr>
              <w:t>SSP4</w:t>
            </w:r>
          </w:p>
        </w:tc>
      </w:tr>
      <w:tr w:rsidR="00AE389F" w:rsidRPr="00F55611" w14:paraId="4C741AD1" w14:textId="77777777" w:rsidTr="00D039C8">
        <w:tc>
          <w:tcPr>
            <w:tcW w:w="588" w:type="pct"/>
          </w:tcPr>
          <w:p w14:paraId="34FCB253" w14:textId="77777777" w:rsidR="00AE389F" w:rsidRPr="00F55611" w:rsidRDefault="00AE389F" w:rsidP="00754F56">
            <w:pPr>
              <w:ind w:left="0" w:firstLine="0"/>
              <w:jc w:val="left"/>
              <w:rPr>
                <w:rFonts w:cstheme="minorHAnsi"/>
                <w:b/>
                <w:sz w:val="20"/>
                <w:szCs w:val="20"/>
                <w:lang w:val="en-US" w:eastAsia="ja-JP"/>
              </w:rPr>
            </w:pPr>
            <w:r w:rsidRPr="00F55611">
              <w:rPr>
                <w:rFonts w:cstheme="minorHAnsi"/>
                <w:b/>
                <w:sz w:val="20"/>
                <w:szCs w:val="20"/>
                <w:lang w:val="en-US" w:eastAsia="ja-JP"/>
              </w:rPr>
              <w:t>UK NEA</w:t>
            </w:r>
          </w:p>
        </w:tc>
        <w:tc>
          <w:tcPr>
            <w:tcW w:w="725" w:type="pct"/>
            <w:vAlign w:val="center"/>
          </w:tcPr>
          <w:p w14:paraId="5D51E6CD" w14:textId="77777777" w:rsidR="00AE389F" w:rsidRPr="00F55611" w:rsidRDefault="00AE389F" w:rsidP="00D039C8">
            <w:pPr>
              <w:ind w:left="0" w:firstLine="0"/>
              <w:jc w:val="center"/>
              <w:rPr>
                <w:rFonts w:cstheme="minorHAnsi"/>
                <w:sz w:val="20"/>
                <w:szCs w:val="20"/>
                <w:lang w:val="en-US" w:eastAsia="ja-JP"/>
              </w:rPr>
            </w:pPr>
            <w:r w:rsidRPr="00F55611">
              <w:rPr>
                <w:rFonts w:cstheme="minorHAnsi"/>
                <w:sz w:val="20"/>
                <w:szCs w:val="20"/>
                <w:lang w:val="en-US"/>
              </w:rPr>
              <w:t>World markets</w:t>
            </w:r>
          </w:p>
        </w:tc>
        <w:tc>
          <w:tcPr>
            <w:tcW w:w="730" w:type="pct"/>
            <w:vAlign w:val="center"/>
          </w:tcPr>
          <w:p w14:paraId="2A103FB5" w14:textId="77777777" w:rsidR="00AE389F" w:rsidRPr="00F55611" w:rsidRDefault="00AE389F" w:rsidP="00D039C8">
            <w:pPr>
              <w:ind w:left="0" w:firstLine="0"/>
              <w:jc w:val="center"/>
              <w:rPr>
                <w:rFonts w:cstheme="minorHAnsi"/>
                <w:sz w:val="20"/>
                <w:szCs w:val="20"/>
                <w:lang w:val="en-US" w:eastAsia="ja-JP"/>
              </w:rPr>
            </w:pPr>
            <w:r w:rsidRPr="00F55611">
              <w:rPr>
                <w:rFonts w:cstheme="minorHAnsi"/>
                <w:sz w:val="20"/>
                <w:szCs w:val="20"/>
                <w:lang w:val="en-US"/>
              </w:rPr>
              <w:t>Nature @ work</w:t>
            </w:r>
          </w:p>
        </w:tc>
        <w:tc>
          <w:tcPr>
            <w:tcW w:w="731" w:type="pct"/>
            <w:vAlign w:val="center"/>
          </w:tcPr>
          <w:p w14:paraId="4C68D88C" w14:textId="77777777" w:rsidR="00AE389F" w:rsidRPr="00F55611" w:rsidRDefault="00AE389F" w:rsidP="00D039C8">
            <w:pPr>
              <w:ind w:left="0" w:firstLine="0"/>
              <w:jc w:val="center"/>
              <w:rPr>
                <w:rFonts w:cstheme="minorHAnsi"/>
                <w:sz w:val="20"/>
                <w:szCs w:val="20"/>
                <w:lang w:val="en-US" w:eastAsia="ja-JP"/>
              </w:rPr>
            </w:pPr>
            <w:r w:rsidRPr="00F55611">
              <w:rPr>
                <w:rFonts w:cstheme="minorHAnsi"/>
                <w:sz w:val="20"/>
                <w:szCs w:val="20"/>
                <w:lang w:val="en-US"/>
              </w:rPr>
              <w:t>Local stewardship; Green and pleasant land</w:t>
            </w:r>
          </w:p>
        </w:tc>
        <w:tc>
          <w:tcPr>
            <w:tcW w:w="678" w:type="pct"/>
            <w:vAlign w:val="center"/>
          </w:tcPr>
          <w:p w14:paraId="6D484BDF" w14:textId="77777777" w:rsidR="00AE389F" w:rsidRPr="00F55611" w:rsidRDefault="00AE389F" w:rsidP="00D039C8">
            <w:pPr>
              <w:ind w:left="0" w:firstLine="0"/>
              <w:jc w:val="center"/>
              <w:rPr>
                <w:rFonts w:cstheme="minorHAnsi"/>
                <w:sz w:val="20"/>
                <w:szCs w:val="20"/>
                <w:lang w:val="en-US" w:eastAsia="ja-JP"/>
              </w:rPr>
            </w:pPr>
            <w:r w:rsidRPr="00F55611">
              <w:rPr>
                <w:rFonts w:cstheme="minorHAnsi"/>
                <w:sz w:val="20"/>
                <w:szCs w:val="20"/>
                <w:lang w:val="en-US"/>
              </w:rPr>
              <w:t>National security</w:t>
            </w:r>
          </w:p>
        </w:tc>
        <w:tc>
          <w:tcPr>
            <w:tcW w:w="548" w:type="pct"/>
            <w:vAlign w:val="center"/>
          </w:tcPr>
          <w:p w14:paraId="0993A220" w14:textId="77777777" w:rsidR="00AE389F" w:rsidRPr="00F55611" w:rsidRDefault="00AE389F" w:rsidP="00D039C8">
            <w:pPr>
              <w:ind w:left="0" w:firstLine="0"/>
              <w:jc w:val="center"/>
              <w:rPr>
                <w:rFonts w:cstheme="minorHAnsi"/>
                <w:sz w:val="20"/>
                <w:szCs w:val="20"/>
                <w:lang w:val="en-US" w:eastAsia="ja-JP"/>
              </w:rPr>
            </w:pPr>
            <w:r w:rsidRPr="00F55611">
              <w:rPr>
                <w:rFonts w:cstheme="minorHAnsi"/>
                <w:sz w:val="20"/>
                <w:szCs w:val="20"/>
                <w:lang w:val="en-US" w:eastAsia="ja-JP"/>
              </w:rPr>
              <w:t>Go with the flow</w:t>
            </w:r>
          </w:p>
        </w:tc>
        <w:tc>
          <w:tcPr>
            <w:tcW w:w="122" w:type="pct"/>
          </w:tcPr>
          <w:p w14:paraId="7FBF5FB1" w14:textId="77777777" w:rsidR="00AE389F" w:rsidRPr="00F55611" w:rsidRDefault="00AE389F" w:rsidP="00AE389F">
            <w:pPr>
              <w:rPr>
                <w:rFonts w:cstheme="minorHAnsi"/>
                <w:sz w:val="20"/>
                <w:szCs w:val="20"/>
                <w:lang w:val="en-US" w:eastAsia="ja-JP"/>
              </w:rPr>
            </w:pPr>
          </w:p>
        </w:tc>
        <w:tc>
          <w:tcPr>
            <w:tcW w:w="877" w:type="pct"/>
          </w:tcPr>
          <w:p w14:paraId="6BC700BC" w14:textId="77777777" w:rsidR="00AE389F" w:rsidRPr="00F55611" w:rsidRDefault="00AE389F" w:rsidP="00AE389F">
            <w:pPr>
              <w:rPr>
                <w:rFonts w:cstheme="minorHAnsi"/>
                <w:sz w:val="20"/>
                <w:szCs w:val="20"/>
                <w:lang w:val="en-US" w:eastAsia="ja-JP"/>
              </w:rPr>
            </w:pPr>
          </w:p>
        </w:tc>
      </w:tr>
    </w:tbl>
    <w:p w14:paraId="1D359AC5" w14:textId="77777777" w:rsidR="00AE389F" w:rsidRPr="00F55611" w:rsidRDefault="00AE389F" w:rsidP="00AE389F">
      <w:pPr>
        <w:rPr>
          <w:rFonts w:cstheme="minorHAnsi"/>
          <w:sz w:val="20"/>
          <w:szCs w:val="20"/>
          <w:lang w:val="en-US" w:eastAsia="ja-JP"/>
        </w:rPr>
      </w:pPr>
    </w:p>
    <w:p w14:paraId="2C7F3F0D" w14:textId="5645DAE3" w:rsidR="00AE389F" w:rsidRPr="00F55611" w:rsidRDefault="006A1288" w:rsidP="00AE389F">
      <w:pPr>
        <w:rPr>
          <w:rFonts w:cstheme="minorHAnsi"/>
          <w:b/>
          <w:sz w:val="20"/>
          <w:szCs w:val="20"/>
          <w:lang w:val="en-US" w:eastAsia="ja-JP"/>
        </w:rPr>
      </w:pPr>
      <w:r>
        <w:rPr>
          <w:rFonts w:cstheme="minorHAnsi"/>
          <w:b/>
          <w:sz w:val="20"/>
          <w:szCs w:val="20"/>
          <w:lang w:val="en-US" w:eastAsia="ja-JP"/>
        </w:rPr>
        <w:t>End of Box</w:t>
      </w:r>
      <w:r w:rsidR="00AE389F" w:rsidRPr="00F55611">
        <w:rPr>
          <w:rFonts w:cstheme="minorHAnsi"/>
          <w:b/>
          <w:sz w:val="20"/>
          <w:szCs w:val="20"/>
          <w:lang w:val="en-US" w:eastAsia="ja-JP"/>
        </w:rPr>
        <w:t xml:space="preserve"> 5.3</w:t>
      </w:r>
    </w:p>
    <w:p w14:paraId="28A29424" w14:textId="77777777" w:rsidR="00AE389F" w:rsidRPr="00F55611" w:rsidRDefault="00AE389F" w:rsidP="00AE389F">
      <w:pPr>
        <w:rPr>
          <w:lang w:val="en-US"/>
        </w:rPr>
      </w:pPr>
    </w:p>
    <w:p w14:paraId="0019E852" w14:textId="77777777" w:rsidR="00AE389F" w:rsidRPr="00F55611" w:rsidRDefault="00AE389F" w:rsidP="00147745">
      <w:pPr>
        <w:pStyle w:val="Heading3"/>
        <w:rPr>
          <w:lang w:val="en-US"/>
        </w:rPr>
      </w:pPr>
      <w:bookmarkStart w:id="1599" w:name="_Toc477172676"/>
      <w:bookmarkStart w:id="1600" w:name="_Toc500507591"/>
      <w:bookmarkStart w:id="1601" w:name="_Toc504380717"/>
      <w:bookmarkStart w:id="1602" w:name="_Toc519504732"/>
      <w:r w:rsidRPr="00F55611">
        <w:rPr>
          <w:lang w:val="en-US"/>
        </w:rPr>
        <w:t>Description of plausible futures</w:t>
      </w:r>
      <w:bookmarkEnd w:id="1599"/>
      <w:r w:rsidRPr="00F55611">
        <w:rPr>
          <w:lang w:val="en-US"/>
        </w:rPr>
        <w:t xml:space="preserve"> for Europe and Central Asia</w:t>
      </w:r>
      <w:bookmarkEnd w:id="1600"/>
      <w:bookmarkEnd w:id="1601"/>
      <w:bookmarkEnd w:id="1602"/>
    </w:p>
    <w:p w14:paraId="7CF250F3" w14:textId="77777777" w:rsidR="00AE389F" w:rsidRPr="00F55611" w:rsidRDefault="00AE389F" w:rsidP="00AE389F">
      <w:pPr>
        <w:rPr>
          <w:rFonts w:eastAsia="Arial" w:cs="Arial"/>
          <w:lang w:val="en-US"/>
        </w:rPr>
      </w:pPr>
      <w:r w:rsidRPr="00F55611">
        <w:rPr>
          <w:rFonts w:eastAsia="Arial" w:cs="Arial"/>
          <w:lang w:val="en-US"/>
        </w:rPr>
        <w:t xml:space="preserve">This section describes projected future changes in the different indirect and direct drivers represented within the exploratory scenarios for Europe and Central Asia for each scenario archetype. These are summarized in </w:t>
      </w:r>
      <w:r w:rsidRPr="00F55611">
        <w:rPr>
          <w:rFonts w:eastAsia="Arial" w:cs="Arial"/>
          <w:b/>
          <w:lang w:val="en-US"/>
        </w:rPr>
        <w:t>Table 5.3</w:t>
      </w:r>
      <w:r w:rsidRPr="00F55611">
        <w:rPr>
          <w:rFonts w:eastAsia="Arial" w:cs="Arial"/>
          <w:lang w:val="en-US"/>
        </w:rPr>
        <w:t xml:space="preserve">. </w:t>
      </w:r>
      <w:r w:rsidRPr="00F55611">
        <w:rPr>
          <w:lang w:val="en-US"/>
        </w:rPr>
        <w:t xml:space="preserve">Representation of different dimensions of value within the scenario archetypes are summarized in </w:t>
      </w:r>
      <w:r w:rsidRPr="00F55611">
        <w:rPr>
          <w:b/>
          <w:lang w:val="en-US"/>
        </w:rPr>
        <w:t>Figure 5.7</w:t>
      </w:r>
      <w:r w:rsidRPr="00F55611">
        <w:rPr>
          <w:lang w:val="en-US"/>
        </w:rPr>
        <w:t xml:space="preserve"> and described under each of the descriptions of the scenario archetypes.</w:t>
      </w:r>
    </w:p>
    <w:p w14:paraId="5B71F605" w14:textId="520F125C" w:rsidR="004618CC" w:rsidRPr="004618CC" w:rsidRDefault="004618CC" w:rsidP="004618CC">
      <w:pPr>
        <w:rPr>
          <w:lang w:val="en-US"/>
        </w:rPr>
      </w:pPr>
      <w:r>
        <w:rPr>
          <w:lang w:eastAsia="en-GB"/>
        </w:rPr>
        <w:lastRenderedPageBreak/>
        <w:drawing>
          <wp:inline distT="0" distB="0" distL="0" distR="0" wp14:anchorId="27403116" wp14:editId="61DA1F37">
            <wp:extent cx="5759450" cy="84715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09"/>
                    <a:stretch>
                      <a:fillRect/>
                    </a:stretch>
                  </pic:blipFill>
                  <pic:spPr>
                    <a:xfrm>
                      <a:off x="0" y="0"/>
                      <a:ext cx="5759450" cy="8471535"/>
                    </a:xfrm>
                    <a:prstGeom prst="rect">
                      <a:avLst/>
                    </a:prstGeom>
                  </pic:spPr>
                </pic:pic>
              </a:graphicData>
            </a:graphic>
          </wp:inline>
        </w:drawing>
      </w:r>
    </w:p>
    <w:p w14:paraId="15BBCB3C" w14:textId="232D29B4" w:rsidR="004618CC" w:rsidRDefault="004618CC" w:rsidP="00AE389F">
      <w:pPr>
        <w:rPr>
          <w:sz w:val="20"/>
          <w:szCs w:val="20"/>
          <w:lang w:val="en-US"/>
        </w:rPr>
      </w:pPr>
      <w:r>
        <w:rPr>
          <w:lang w:eastAsia="en-GB"/>
        </w:rPr>
        <w:lastRenderedPageBreak/>
        <w:drawing>
          <wp:inline distT="0" distB="0" distL="0" distR="0" wp14:anchorId="16A5A281" wp14:editId="756E5ABA">
            <wp:extent cx="5759450" cy="7356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0"/>
                    <a:stretch>
                      <a:fillRect/>
                    </a:stretch>
                  </pic:blipFill>
                  <pic:spPr>
                    <a:xfrm>
                      <a:off x="0" y="0"/>
                      <a:ext cx="5759450" cy="7356475"/>
                    </a:xfrm>
                    <a:prstGeom prst="rect">
                      <a:avLst/>
                    </a:prstGeom>
                  </pic:spPr>
                </pic:pic>
              </a:graphicData>
            </a:graphic>
          </wp:inline>
        </w:drawing>
      </w:r>
    </w:p>
    <w:p w14:paraId="58A37DD6" w14:textId="216B0136" w:rsidR="00AE389F" w:rsidRPr="00F55611" w:rsidRDefault="00AE389F" w:rsidP="00AE389F">
      <w:pPr>
        <w:rPr>
          <w:sz w:val="20"/>
          <w:szCs w:val="20"/>
          <w:lang w:val="en-US"/>
        </w:rPr>
      </w:pPr>
    </w:p>
    <w:p w14:paraId="131F7089" w14:textId="7EEB91FC" w:rsidR="00AE389F" w:rsidRPr="00F55611" w:rsidRDefault="00AE389F">
      <w:pPr>
        <w:spacing w:after="200"/>
        <w:ind w:left="709" w:hanging="709"/>
        <w:rPr>
          <w:sz w:val="18"/>
          <w:szCs w:val="18"/>
          <w:lang w:val="en-US"/>
        </w:rPr>
      </w:pPr>
    </w:p>
    <w:p w14:paraId="5C92D8A5" w14:textId="68B1D856" w:rsidR="00A860F5" w:rsidRPr="00A860F5" w:rsidRDefault="00AE389F" w:rsidP="00A860F5">
      <w:pPr>
        <w:spacing w:line="240" w:lineRule="auto"/>
        <w:rPr>
          <w:lang w:val="en-US"/>
        </w:rPr>
      </w:pPr>
      <w:r w:rsidRPr="00F55611">
        <w:rPr>
          <w:sz w:val="18"/>
          <w:szCs w:val="18"/>
          <w:lang w:val="en-US"/>
        </w:rPr>
        <w:lastRenderedPageBreak/>
        <w:t xml:space="preserve"> </w:t>
      </w:r>
      <w:r w:rsidR="00A860F5">
        <w:rPr>
          <w:lang w:eastAsia="en-GB"/>
        </w:rPr>
        <w:drawing>
          <wp:inline distT="0" distB="0" distL="0" distR="0" wp14:anchorId="22389A91" wp14:editId="2B526115">
            <wp:extent cx="5759450" cy="5305425"/>
            <wp:effectExtent l="0" t="0" r="0" b="9525"/>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1"/>
                    <a:stretch>
                      <a:fillRect/>
                    </a:stretch>
                  </pic:blipFill>
                  <pic:spPr>
                    <a:xfrm>
                      <a:off x="0" y="0"/>
                      <a:ext cx="5759450" cy="5305425"/>
                    </a:xfrm>
                    <a:prstGeom prst="rect">
                      <a:avLst/>
                    </a:prstGeom>
                  </pic:spPr>
                </pic:pic>
              </a:graphicData>
            </a:graphic>
          </wp:inline>
        </w:drawing>
      </w:r>
    </w:p>
    <w:p w14:paraId="6F4F2293" w14:textId="77777777" w:rsidR="00AE389F" w:rsidRPr="00F55611" w:rsidRDefault="00AE389F" w:rsidP="00AE389F">
      <w:pPr>
        <w:rPr>
          <w:sz w:val="20"/>
          <w:szCs w:val="20"/>
          <w:lang w:val="en-US"/>
        </w:rPr>
      </w:pPr>
    </w:p>
    <w:p w14:paraId="49EE4A3A" w14:textId="77777777" w:rsidR="00AE389F" w:rsidRPr="00F55611" w:rsidRDefault="00AE389F" w:rsidP="001F0516">
      <w:pPr>
        <w:pStyle w:val="Heading4"/>
      </w:pPr>
      <w:bookmarkStart w:id="1603" w:name="_Toc519504733"/>
      <w:r w:rsidRPr="00F55611">
        <w:t>Business-as-usual</w:t>
      </w:r>
      <w:bookmarkEnd w:id="1603"/>
    </w:p>
    <w:p w14:paraId="55A27167" w14:textId="6C2C79EA" w:rsidR="00AE389F" w:rsidRPr="00F55611" w:rsidRDefault="00AE389F" w:rsidP="00AE389F">
      <w:pPr>
        <w:autoSpaceDE w:val="0"/>
        <w:autoSpaceDN w:val="0"/>
        <w:adjustRightInd w:val="0"/>
        <w:rPr>
          <w:rFonts w:cs="Leawood-Book"/>
          <w:lang w:val="en-US"/>
        </w:rPr>
      </w:pPr>
      <w:r w:rsidRPr="00F55611">
        <w:rPr>
          <w:rFonts w:cs="Leawood-Book"/>
          <w:i/>
          <w:lang w:val="en-US"/>
        </w:rPr>
        <w:t>Overview</w:t>
      </w:r>
      <w:r w:rsidRPr="00F55611">
        <w:rPr>
          <w:rFonts w:cs="Leawood-Book"/>
          <w:lang w:val="en-US"/>
        </w:rPr>
        <w:t xml:space="preserve">: </w:t>
      </w:r>
      <w:r w:rsidRPr="00F55611">
        <w:rPr>
          <w:rFonts w:cs="Leawood-Book"/>
          <w:i/>
          <w:lang w:val="en-US"/>
        </w:rPr>
        <w:t>Business-as-usual</w:t>
      </w:r>
      <w:r w:rsidRPr="00F55611">
        <w:rPr>
          <w:rFonts w:cs="Leawood-Book"/>
          <w:lang w:val="en-US"/>
        </w:rPr>
        <w:t xml:space="preserve"> assumes that the future will be characterized by a continuation of past and current social, economic and technological trends. Sometimes referred to as a reference scenario, this archetype can also be considered as a less extreme variant of the </w:t>
      </w:r>
      <w:r w:rsidRPr="00F55611">
        <w:rPr>
          <w:rFonts w:cs="Leawood-Book"/>
          <w:i/>
          <w:lang w:val="en-US"/>
        </w:rPr>
        <w:t>economic optimism</w:t>
      </w:r>
      <w:r w:rsidRPr="00F55611">
        <w:rPr>
          <w:rFonts w:cs="Leawood-Book"/>
          <w:lang w:val="en-US"/>
        </w:rPr>
        <w:t xml:space="preserve"> archetype. Although there is, on average, moderate population and economic growth under this archetype, development and income growth are uneven across countries. At the same time, </w:t>
      </w:r>
      <w:r w:rsidRPr="00503C3C">
        <w:rPr>
          <w:rFonts w:cs="Leawood-Book"/>
          <w:lang w:val="en-US"/>
        </w:rPr>
        <w:t>inequality</w:t>
      </w:r>
      <w:r w:rsidRPr="00F55611">
        <w:rPr>
          <w:rFonts w:cs="Leawood-Book"/>
          <w:lang w:val="en-US"/>
        </w:rPr>
        <w:t xml:space="preserve"> and societal stratification persist. International markets and institutions are mostly stable, but function imperfectly. Technological development is moderate, but without fundamental innovations, and the use of fossil fuels does not substantially decrease </w:t>
      </w:r>
      <w:r w:rsidRPr="00F55611">
        <w:rPr>
          <w:rFonts w:cs="Leawood-Book"/>
          <w:lang w:val="en-US"/>
        </w:rPr>
        <w:fldChar w:fldCharType="begin" w:fldLock="1"/>
      </w:r>
      <w:r w:rsidRPr="00F55611">
        <w:rPr>
          <w:rFonts w:cs="Leawood-Book"/>
          <w:lang w:val="en-US"/>
        </w:rPr>
        <w:instrText>ADDIN CSL_CITATION { "citationItems" : [ { "id" : "ITEM-1",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1",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mendeley" : { "formattedCitation" : "(O\u2019Neill et al., 2015)", "plainTextFormattedCitation" : "(O\u2019Neill et al., 2015)", "previouslyFormattedCitation" : "(O\u2019Neill et al., 2015)"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O’Neill </w:t>
      </w:r>
      <w:r w:rsidR="000D7D89" w:rsidRPr="000D7D89">
        <w:rPr>
          <w:rFonts w:cs="Leawood-Book"/>
          <w:i/>
          <w:lang w:val="en-US"/>
        </w:rPr>
        <w:t>et al.</w:t>
      </w:r>
      <w:r w:rsidRPr="00F55611">
        <w:rPr>
          <w:rFonts w:cs="Leawood-Book"/>
          <w:lang w:val="en-US"/>
        </w:rPr>
        <w:t>, 2015)</w:t>
      </w:r>
      <w:r w:rsidRPr="00F55611">
        <w:rPr>
          <w:rFonts w:cs="Leawood-Book"/>
          <w:lang w:val="en-US"/>
        </w:rPr>
        <w:fldChar w:fldCharType="end"/>
      </w:r>
      <w:r w:rsidRPr="00F55611">
        <w:rPr>
          <w:rFonts w:cs="Leawood-Book"/>
          <w:lang w:val="en-US"/>
        </w:rPr>
        <w:t>.</w:t>
      </w:r>
    </w:p>
    <w:p w14:paraId="53E5708E" w14:textId="3E1EBDE7" w:rsidR="00AE389F" w:rsidRPr="00F55611" w:rsidRDefault="00AE389F" w:rsidP="00AE389F">
      <w:pPr>
        <w:autoSpaceDE w:val="0"/>
        <w:autoSpaceDN w:val="0"/>
        <w:adjustRightInd w:val="0"/>
        <w:rPr>
          <w:rFonts w:cs="Leawood-Book"/>
          <w:lang w:val="en-US"/>
        </w:rPr>
      </w:pPr>
      <w:r w:rsidRPr="00F55611">
        <w:rPr>
          <w:rFonts w:cs="Leawood-Book"/>
          <w:i/>
          <w:lang w:val="en-US"/>
        </w:rPr>
        <w:t>Indirect drivers</w:t>
      </w:r>
      <w:r w:rsidRPr="00F55611">
        <w:rPr>
          <w:rFonts w:cs="Leawood-Book"/>
          <w:lang w:val="en-US"/>
        </w:rPr>
        <w:t xml:space="preserve">: Most scenarios under the </w:t>
      </w:r>
      <w:r w:rsidRPr="00F55611">
        <w:rPr>
          <w:rFonts w:cs="Leawood-Book"/>
          <w:i/>
          <w:lang w:val="en-US"/>
        </w:rPr>
        <w:t>business-as-usual</w:t>
      </w:r>
      <w:r w:rsidRPr="00F55611">
        <w:rPr>
          <w:rFonts w:cs="Leawood-Book"/>
          <w:lang w:val="en-US"/>
        </w:rPr>
        <w:t xml:space="preserve"> archetype represent reference scenarios that assume current trends in population, GDP, consumption and management of natural resources </w:t>
      </w:r>
      <w:r w:rsidRPr="00F55611">
        <w:rPr>
          <w:rFonts w:cs="Leawood-Book"/>
          <w:lang w:val="en-US"/>
        </w:rPr>
        <w:fldChar w:fldCharType="begin" w:fldLock="1"/>
      </w:r>
      <w:r w:rsidRPr="00F55611">
        <w:rPr>
          <w:rFonts w:cs="Leawood-Book"/>
          <w:lang w:val="en-US"/>
        </w:rPr>
        <w:instrText>ADDIN CSL_CITATION { "citationItems" : [ { "id" : "ITEM-1", "itemData" : { "DOI" : "10.1016/j.gloenvcha.2010.02.001", "ISBN" : "0959-3780, 0959-3780", "ISSN" : "09593780", "abstract" : "Today, the agricultural sector accounts for approximately 15% of total global anthropogenic emissions, mainly methane and nitrous oxide. Projecting the future development of agricultural non-CO2 greenhouse gas (GHG) emissions is important to assess their impacts on the climate system but poses many problems as future demand of agricultural products is highly uncertain. We developed a global land use model (MAgPIE) that is suited to assess future anthropogenic agricultural non-CO2 GHG emissions from various agricultural activities by combining socio-economic information on population, income, food demand, and production costs with spatially explicit environmental data on potential crop yields. In this article we describe how agricultural non-CO2 GHG emissions are implemented within MAgPIE and compare our simulation results with other studies. Furthermore, we apply the model up to 2055 to assess the impact of future changes in food consumption and diet shifts, but also of technological mitigation options on agricultural non-CO2 GHG emissions. As a result, we found that global agricultural non-CO2 emissions increase significantly until 2055 if food energy consumption and diet preferences remain constant at the level of 1995. Non-CO2 GHG emissions will rise even more if increasing food energy consumption and changing dietary preferences towards higher value foods, like meat and milk, with increasing income are taken into account. In contrast, under a scenario of reduced meat consumption, non-CO2 GHG emissions would decrease even compared to 1995. Technological mitigation options in the agricultural sector have also the capability of decreasing non-CO2 GHG emissions significantly. However, these technological mitigation options are not as effective as changes in food consumption. Highest reduction potentials will be achieved by a combination of both approaches. ?? 2010 Elsevier Ltd.", "author" : [ { "dropping-particle" : "", "family" : "Popp", "given" : "Alexander", "non-dropping-particle" : "", "parse-names" : false, "suffix" : "" }, { "dropping-particle" : "", "family" : "Lotze-Campen", "given" : "Hermann", "non-dropping-particle" : "", "parse-names" : false, "suffix" : "" }, { "dropping-particle" : "", "family" : "Bodirsky", "given" : "Benjamin", "non-dropping-particle" : "", "parse-names" : false, "suffix" : "" } ], "container-title" : "Global Environmental Change", "id" : "ITEM-1", "issue" : "3", "issued" : { "date-parts" : [ [ "2010" ] ] }, "page" : "451-462", "title" : "Food consumption, diet shifts and associated non-CO2 greenhouse gases from agricultural production", "type" : "article-journal", "volume" : "20" }, "uris" : [ "http://www.mendeley.com/documents/?uuid=d0f4f9b4-5b89-40ac-9e8d-3838b19d6a21" ] }, { "id" : "ITEM-2", "itemData" : { "DOI" : "10.1007/s10584-008-9534-6", "ISBN" : "0165-0009", "ISSN" : "01650009", "abstract" : "Climate changemitigation policies tend to focus on the energy sector, while the livestock sector receives surprisingly little attention, despite the fact that it ac- counts for 18% of the greenhouse gas emissions and for 80% of total anthropogenic land use. From a dietary perspective, new insights in the adverse health effects of beef and pork have lead to a revision of meat consumption recommendations.Here, we explored the potential impact of dietary changes on achieving ambitious climate stabilization levels. By using an integrated assessmentmodel, we found a global food transition to less meat, or even a complete switch to plant-based protein food to have a dramatic effect on land use. Up to 2,700 Mha of pasture and 100 Mha of cropland could be abandoned, resulting in a large carbon uptake from regrowing vegetation. Additionally,methane and nitrous oxide emission would be reduced substantially.A global transition to a lowmeat-diet as recommended for health reasons would reduce the mitigation costs to achieve a 450 ppm CO2-eq. stabilisation target by about 50% in 2050 compared to the reference case. Dietary changes could therefore not only create substantial benefits for human health and global land use, but can also play an important role in future climate changemitigation policies.", "author" : [ { "dropping-particle" : "", "family" : "Stehfest", "given" : "Elke", "non-dropping-particle" : "", "parse-names" : false, "suffix" : "" }, { "dropping-particle" : "", "family" : "Bouwman", "given" : "Lex", "non-dropping-particle" : "", "parse-names" : false, "suffix" : "" }, { "dropping-particle" : "", "family" : "Vuuren", "given" : "Detlef P.", "non-dropping-particle" : "Van", "parse-names" : false, "suffix" : "" }, { "dropping-particle" : "", "family" : "Elzen", "given" : "Michel G J", "non-dropping-particle" : "Den", "parse-names" : false, "suffix" : "" }, { "dropping-particle" : "", "family" : "Eickhout", "given" : "Bas", "non-dropping-particle" : "", "parse-names" : false, "suffix" : "" }, { "dropping-particle" : "", "family" : "Kabat", "given" : "Pavel", "non-dropping-particle" : "", "parse-names" : false, "suffix" : "" } ], "container-title" : "Climatic Change", "id" : "ITEM-2", "issue" : "1-2", "issued" : { "date-parts" : [ [ "2009" ] ] }, "note" : "NULL", "page" : "83-102", "title" : "Climate benefits of changing diet", "type" : "article-journal", "volume" : "95" }, "uris" : [ "http://www.mendeley.com/documents/?uuid=af19c976-a88f-4adf-8553-0aff76701600" ] }, { "id" : "ITEM-3", "itemData" : { "DOI" : "10.1016/j.agsy.2010.07.005", "ISSN" : "0308521X", "author" : [ { "dropping-particle" : "", "family" : "Wirsenius", "given" : "Stefan", "non-dropping-particle" : "", "parse-names" : false, "suffix" : "" }, { "dropping-particle" : "", "family" : "Azar", "given" : "Christian", "non-dropping-particle" : "", "parse-names" : false, "suffix" : "" }, { "dropping-particle" : "", "family" : "Berndes", "given" : "G\u00f6ran", "non-dropping-particle" : "", "parse-names" : false, "suffix" : "" } ], "container-title" : "Agricultural Systems", "id" : "ITEM-3", "issue" : "9", "issued" : { "date-parts" : [ [ "2010", "11" ] ] }, "page" : "621-638", "title" : "How much land is needed for global food production under scenarios of dietary changes and livestock productivity increases in 2030?", "type" : "article-journal", "volume" : "103" }, "uris" : [ "http://www.mendeley.com/documents/?uuid=2ceee391-1351-4d51-8a52-38471a4252ef" ] } ], "mendeley" : { "formattedCitation" : "(Popp, Lotze-Campen, &amp; Bodirsky, 2010; Stehfest et al., 2009; Wirsenius et al., 2010)", "plainTextFormattedCitation" : "(Popp, Lotze-Campen, &amp; Bodirsky, 2010; Stehfest et al., 2009; Wirsenius et al., 2010)", "previouslyFormattedCitation" : "(Popp, Lotze-Campen, &amp; Bodirsky, 2010; Stehfest et al., 2009; Wirsenius et al., 2010)" }, "properties" : {  }, "schema" : "https://github.com/citation-style-language/schema/raw/master/csl-citation.json" }</w:instrText>
      </w:r>
      <w:r w:rsidRPr="00F55611">
        <w:rPr>
          <w:rFonts w:cs="Leawood-Book"/>
          <w:lang w:val="en-US"/>
        </w:rPr>
        <w:fldChar w:fldCharType="separate"/>
      </w:r>
      <w:r w:rsidRPr="00F55611">
        <w:rPr>
          <w:rFonts w:cs="Leawood-Book"/>
          <w:lang w:val="en-US"/>
        </w:rPr>
        <w:t>(Popp</w:t>
      </w:r>
      <w:r w:rsidRPr="00BA6A40">
        <w:rPr>
          <w:rFonts w:cs="Leawood-Book"/>
          <w:lang w:val="en-US"/>
        </w:rPr>
        <w:t xml:space="preserve"> </w:t>
      </w:r>
      <w:r w:rsidR="000D7D89" w:rsidRPr="000D7D89">
        <w:rPr>
          <w:rFonts w:cs="Leawood-Book"/>
          <w:i/>
          <w:lang w:val="en-US"/>
        </w:rPr>
        <w:t>et al.</w:t>
      </w:r>
      <w:r w:rsidRPr="00F55611">
        <w:rPr>
          <w:rFonts w:cs="Leawood-Book"/>
          <w:lang w:val="en-US"/>
        </w:rPr>
        <w:t xml:space="preserve">, 2010; Stehfest </w:t>
      </w:r>
      <w:r w:rsidR="000D7D89" w:rsidRPr="000D7D89">
        <w:rPr>
          <w:rFonts w:cs="Leawood-Book"/>
          <w:i/>
          <w:lang w:val="en-US"/>
        </w:rPr>
        <w:t>et al.</w:t>
      </w:r>
      <w:r w:rsidRPr="00F55611">
        <w:rPr>
          <w:rFonts w:cs="Leawood-Book"/>
          <w:lang w:val="en-US"/>
        </w:rPr>
        <w:t xml:space="preserve">, 2009; Wirsenius </w:t>
      </w:r>
      <w:r w:rsidR="000D7D89" w:rsidRPr="000D7D89">
        <w:rPr>
          <w:rFonts w:cs="Leawood-Book"/>
          <w:i/>
          <w:lang w:val="en-US"/>
        </w:rPr>
        <w:t>et al.</w:t>
      </w:r>
      <w:r w:rsidRPr="00F55611">
        <w:rPr>
          <w:rFonts w:cs="Leawood-Book"/>
          <w:lang w:val="en-US"/>
        </w:rPr>
        <w:t>, 2010)</w:t>
      </w:r>
      <w:r w:rsidRPr="00F55611">
        <w:rPr>
          <w:rFonts w:cs="Leawood-Book"/>
          <w:lang w:val="en-US"/>
        </w:rPr>
        <w:fldChar w:fldCharType="end"/>
      </w:r>
      <w:r w:rsidRPr="00F55611">
        <w:rPr>
          <w:rFonts w:cs="Leawood-Book"/>
          <w:lang w:val="en-US"/>
        </w:rPr>
        <w:t xml:space="preserve">. Only three scenarios are associated with storylines that explain future developments: “BAMBU” from the ALARM project (e.g. </w:t>
      </w:r>
      <w:r w:rsidRPr="00F55611">
        <w:rPr>
          <w:rFonts w:cs="Leawood-Book"/>
          <w:lang w:val="en-US"/>
        </w:rPr>
        <w:fldChar w:fldCharType="begin" w:fldLock="1"/>
      </w:r>
      <w:r w:rsidRPr="00F55611">
        <w:rPr>
          <w:rFonts w:cs="Leawood-Book"/>
          <w:lang w:val="en-US"/>
        </w:rPr>
        <w:instrText>ADDIN CSL_CITATION { "citationItems" : [ { "id" : "ITEM-1", "itemData" : { "DOI" : "10.1111/j.1466-8238.2010.00639.x", "ISBN" : "1466-822X", "ISSN" : "1466822X", "abstract" : "Aim This paper identifies socio-economic driving forces of biodiversity change and analyses their political and economic dynamics by modelling socio-economic parts of three scenario storylines developed for the ALARM (assessing large-scale risks for biodiversity with tested methods) project. In the BAMBU (business-as-might-be-usual) scenario policy decisions already made in the European Union (EU) are implemented and enforced, but no additional measures are introduced. The GRAS (growth applied strategy) scenario describes a future world orientated towards economic growth and complete deregulation. And finally, SEDG (sustainable European development goal) is a normative scenario focusing on the achievement of sustainable development. Methods The GINFORS (global inter-industry forecasting system) model is applied to quantify the effects of different sets of policy measures representing the three scenarios. It allows investigation of the inter-relations between socio-economic driving forces and the state of the environment. Results The presented results for the 25 EU countries focus on the following variables: unemployment, material extraction, energy supply and CO2 emissions. The lowest amount of unemployment is in the SEDG scenario, where it steadily decreases from 2005 to 2020. In BAMBU it falls to a level that is also below that of 2005. In GRAS, the number of unemployed people in 2020 is clearly over the value of 2005. The development of total material extraction from 2005 to 2020 is nearly stable in BAMBU, while it clearly increases in GRAS. Only in SEDG is there a reduction in resource use. None of the scenarios achieves a substantial reduction in energy use. However, the development of CO2 emissions shows a decoupling from energy supply. For BAMBU there is a slight decline in CO2 emissions over time, for GRAS they increase but with a slightly smaller growth rate than energy supply. In SEDG the emissions are reduced. The decoupling trends can be explained by a shift to more renewable energy sources in all scenarios, with the highest share in SEDG. Main conclusions The results indicate that a growth-oriented policy design, such as presented in the GRAS scenario, is not compatible with the conservation of biodiversity. Only in the SEDG scenario do the policy measures support the idea of a sustainable development, but in some respects they are still not ambitious enough.", "author" : [ { "dropping-particle" : "", "family" : "Stocker", "given" : "Andrea", "non-dropping-particle" : "", "parse-names" : false, "suffix" : "" }, { "dropping-particle" : "", "family" : "Omann", "given" : "Ines", "non-dropping-particle" : "", "parse-names" : false, "suffix" : "" }, { "dropping-particle" : "", "family" : "J\u00e4ger", "given" : "Jill", "non-dropping-particle" : "", "parse-names" : false, "suffix" : "" } ], "container-title" : "Global Ecology and Biogeography", "id" : "ITEM-1", "issue" : "1", "issued" : { "date-parts" : [ [ "2012" ] ] }, "note" : "NULL", "page" : "36-49", "title" : "The socio-economic modelling of the ALARM scenarios with GINFORS: Results and analysis for selected European countries", "type" : "article-journal", "volume" : "21" }, "uris" : [ "http://www.mendeley.com/documents/?uuid=13d524d8-8c39-4a2e-926e-1d854c2e0703" ] } ], "mendeley" : { "formattedCitation" : "(Stocker, Omann, &amp; J\u00e4ger, 2012)", "manualFormatting" : "Stocker, Omann, &amp; J\u00e4ger, 2012", "plainTextFormattedCitation" : "(Stocker, Omann, &amp; J\u00e4ger, 2012)", "previouslyFormattedCitation" : "(Stocker, Omann, &amp; J\u00e4ger, 2012)" }, "properties" : {  }, "schema" : "https://github.com/citation-style-language/schema/raw/master/csl-citation.json" }</w:instrText>
      </w:r>
      <w:r w:rsidRPr="00F55611">
        <w:rPr>
          <w:rFonts w:cs="Leawood-Book"/>
          <w:lang w:val="en-US"/>
        </w:rPr>
        <w:fldChar w:fldCharType="separate"/>
      </w:r>
      <w:r w:rsidRPr="00F55611">
        <w:rPr>
          <w:rFonts w:cs="Leawood-Book"/>
          <w:lang w:val="en-US"/>
        </w:rPr>
        <w:t>Stocker</w:t>
      </w:r>
      <w:r w:rsidRPr="00BA6A40">
        <w:rPr>
          <w:rFonts w:cs="Leawood-Book"/>
          <w:lang w:val="en-US"/>
        </w:rPr>
        <w:t xml:space="preserve"> </w:t>
      </w:r>
      <w:r w:rsidR="000D7D89" w:rsidRPr="000D7D89">
        <w:rPr>
          <w:rFonts w:cs="Leawood-Book"/>
          <w:i/>
          <w:lang w:val="en-US"/>
        </w:rPr>
        <w:t>et al.</w:t>
      </w:r>
      <w:r w:rsidRPr="00F55611">
        <w:rPr>
          <w:rFonts w:cs="Leawood-Book"/>
          <w:lang w:val="en-US"/>
        </w:rPr>
        <w:t>, 2012</w:t>
      </w:r>
      <w:r w:rsidRPr="00F55611">
        <w:rPr>
          <w:rFonts w:cs="Leawood-Book"/>
          <w:lang w:val="en-US"/>
        </w:rPr>
        <w:fldChar w:fldCharType="end"/>
      </w:r>
      <w:r w:rsidRPr="00F55611">
        <w:rPr>
          <w:rFonts w:cs="Leawood-Book"/>
          <w:lang w:val="en-US"/>
        </w:rPr>
        <w:t xml:space="preserve">), </w:t>
      </w:r>
      <w:r w:rsidR="00C177FF">
        <w:rPr>
          <w:rFonts w:cs="Leawood-Book"/>
          <w:lang w:val="en-US"/>
        </w:rPr>
        <w:t>“</w:t>
      </w:r>
      <w:r w:rsidRPr="00754F56">
        <w:rPr>
          <w:rFonts w:cs="Leawood-Book"/>
          <w:lang w:val="en-US"/>
        </w:rPr>
        <w:t>go with the flow</w:t>
      </w:r>
      <w:r w:rsidR="00C177FF">
        <w:rPr>
          <w:rFonts w:cs="Leawood-Book"/>
          <w:lang w:val="en-US"/>
        </w:rPr>
        <w:t>”</w:t>
      </w:r>
      <w:r w:rsidRPr="00F55611">
        <w:rPr>
          <w:rFonts w:cs="Leawood-Book"/>
          <w:lang w:val="en-US"/>
        </w:rPr>
        <w:t xml:space="preserve"> from the UK NEA </w:t>
      </w:r>
      <w:r w:rsidRPr="00F55611">
        <w:rPr>
          <w:rFonts w:cs="Leawood-Book"/>
          <w:lang w:val="en-US"/>
        </w:rPr>
        <w:fldChar w:fldCharType="begin" w:fldLock="1"/>
      </w:r>
      <w:r w:rsidRPr="00F55611">
        <w:rPr>
          <w:rFonts w:cs="Leawood-Book"/>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plainTextFormattedCitation" : "(Haines-Young et al., 2011)", "previouslyFormattedCitation" : "(Haines-Young et al., 2011)"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Haines-Young </w:t>
      </w:r>
      <w:r w:rsidR="000D7D89" w:rsidRPr="000D7D89">
        <w:rPr>
          <w:rFonts w:cs="Leawood-Book"/>
          <w:i/>
          <w:lang w:val="en-US"/>
        </w:rPr>
        <w:t>et al.</w:t>
      </w:r>
      <w:r w:rsidRPr="00F55611">
        <w:rPr>
          <w:rFonts w:cs="Leawood-Book"/>
          <w:lang w:val="en-US"/>
        </w:rPr>
        <w:t>, 2011)</w:t>
      </w:r>
      <w:r w:rsidRPr="00F55611">
        <w:rPr>
          <w:rFonts w:cs="Leawood-Book"/>
          <w:lang w:val="en-US"/>
        </w:rPr>
        <w:fldChar w:fldCharType="end"/>
      </w:r>
      <w:r w:rsidRPr="00F55611">
        <w:rPr>
          <w:rFonts w:cs="Leawood-Book"/>
          <w:lang w:val="en-US"/>
        </w:rPr>
        <w:t xml:space="preserve"> and SSP2, also known as “middle of the road” (e.g. </w:t>
      </w:r>
      <w:r w:rsidRPr="00F55611">
        <w:rPr>
          <w:rFonts w:cs="Leawood-Book"/>
          <w:lang w:val="en-US"/>
        </w:rPr>
        <w:fldChar w:fldCharType="begin" w:fldLock="1"/>
      </w:r>
      <w:r w:rsidRPr="00F55611">
        <w:rPr>
          <w:rFonts w:cs="Leawood-Book"/>
          <w:lang w:val="en-US"/>
        </w:rPr>
        <w:instrText>ADDIN CSL_CITATION { "citationItems" : [ { "id" : "ITEM-1", "itemData" : { "author" : [ { "dropping-particle" : "", "family" : "Obersteiner", "given" : "Michael", "non-dropping-particle" : "", "parse-names" : false, "suffix" : "" }, { "dropping-particle" : "", "family" : "Walsh", "given" : "Brian", "non-dropping-particle" : "", "parse-names" : false, "suffix" : "" }, { "dropping-particle" : "", "family" : "Frank", "given" : "Stefan", "non-dropping-particle" : "", "parse-names" : false, "suffix" : "" }, { "dropping-particle" : "", "family" : "Havl\\'\\ik", "given" : "Petr", "non-dropping-particle" : "", "parse-names" : false, "suffix" : "" }, { "dropping-particle" : "", "family" : "Cantele", "given" : "Matthew", "non-dropping-particle" : "", "parse-names" : false, "suffix" : "" }, { "dropping-particle" : "", "family" : "Liu", "given" : "Junguo", "non-dropping-particle" : "", "parse-names" : false, "suffix" : "" }, { "dropping-particle" : "", "family" : "Palazzo", "given" : "Amanda", "non-dropping-particle" : "", "parse-names" : false, "suffix" : "" }, { "dropping-particle" : "", "family" : "Herrero", "given" : "Mario", "non-dropping-particle" : "", "parse-names" : false, "suffix" : "" }, { "dropping-particle" : "", "family" : "Lu", "given" : "Yonglong", "non-dropping-particle" : "", "parse-names" : false, "suffix" : "" }, { "dropping-particle" : "", "family" : "Mosnier", "given" : "Aline", "non-dropping-particle" : "", "parse-names" : false, "suffix" : "" }, { "dropping-particle" : "", "family" : "others", "given" : "", "non-dropping-particle" : "", "parse-names" : false, "suffix" : "" } ], "container-title" : "Science Advances", "id" : "ITEM-1", "issue" : "9", "issued" : { "date-parts" : [ [ "2016" ] ] }, "note" : "NULL", "page" : "e1501499", "publisher" : "American Association for the Advancement of Science", "title" : "Assessing the land resource--food price nexus of the Sustainable Development Goals", "type" : "article-journal", "volume" : "2" }, "uris" : [ "http://www.mendeley.com/documents/?uuid=877043d6-08e8-44e5-8d3c-3e6c254f6745" ] }, { "id" : "ITEM-2",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2",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mendeley" : { "formattedCitation" : "(O\u2019Neill et al., 2015; Obersteiner et al., 2016)", "manualFormatting" : "O\u2019Neill et al., 2015; Obersteiner et al., 2016", "plainTextFormattedCitation" : "(O\u2019Neill et al., 2015; Obersteiner et al., 2016)", "previouslyFormattedCitation" : "(O\u2019Neill et al., 2015; Obersteiner et al., 2016)"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O’Neill </w:t>
      </w:r>
      <w:r w:rsidR="000D7D89" w:rsidRPr="000D7D89">
        <w:rPr>
          <w:rFonts w:cs="Leawood-Book"/>
          <w:i/>
          <w:lang w:val="en-US"/>
        </w:rPr>
        <w:t>et al.</w:t>
      </w:r>
      <w:r w:rsidRPr="00F55611">
        <w:rPr>
          <w:rFonts w:cs="Leawood-Book"/>
          <w:lang w:val="en-US"/>
        </w:rPr>
        <w:t xml:space="preserve">, 2015; Obersteiner </w:t>
      </w:r>
      <w:r w:rsidR="000D7D89" w:rsidRPr="000D7D89">
        <w:rPr>
          <w:rFonts w:cs="Leawood-Book"/>
          <w:i/>
          <w:lang w:val="en-US"/>
        </w:rPr>
        <w:t>et al.</w:t>
      </w:r>
      <w:r w:rsidRPr="00F55611">
        <w:rPr>
          <w:rFonts w:cs="Leawood-Book"/>
          <w:lang w:val="en-US"/>
        </w:rPr>
        <w:t>, 2016</w:t>
      </w:r>
      <w:r w:rsidRPr="00F55611">
        <w:rPr>
          <w:rFonts w:cs="Leawood-Book"/>
          <w:lang w:val="en-US"/>
        </w:rPr>
        <w:fldChar w:fldCharType="end"/>
      </w:r>
      <w:r w:rsidRPr="00F55611">
        <w:rPr>
          <w:rFonts w:cs="Leawood-Book"/>
          <w:lang w:val="en-US"/>
        </w:rPr>
        <w:t xml:space="preserve">). These scenarios generally assume moderate population and economic growth, and a continued expansion of global free-market </w:t>
      </w:r>
      <w:r w:rsidRPr="00F55611">
        <w:rPr>
          <w:rFonts w:cs="Leawood-Book"/>
          <w:lang w:val="en-US"/>
        </w:rPr>
        <w:lastRenderedPageBreak/>
        <w:t xml:space="preserve">enterprises </w:t>
      </w:r>
      <w:r w:rsidRPr="00F55611">
        <w:rPr>
          <w:rFonts w:cs="Leawood-Book"/>
          <w:lang w:val="en-US"/>
        </w:rPr>
        <w:fldChar w:fldCharType="begin" w:fldLock="1"/>
      </w:r>
      <w:r w:rsidRPr="00F55611">
        <w:rPr>
          <w:rFonts w:cs="Leawood-Book"/>
          <w:lang w:val="en-US"/>
        </w:rPr>
        <w:instrText>ADDIN CSL_CITATION { "citationItems" : [ { "id" : "ITEM-1",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1",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id" : "ITEM-2", "itemData" : { "abstract" : "BES Ecological Reviews Series", "author" : [ { "dropping-particle" : "", "family" : "Haines-Young", "given" : "Roy", "non-dropping-particle" : "", "parse-names" : false, "suffix" : "" }, { "dropping-particle" : "", "family" : "Potschin", "given" : "M.", "non-dropping-particle" : "", "parse-names" : false, "suffix" : "" } ], "chapter-number" : "Chapter 6", "container-title" : "Ecosystem Ecology: A New Synthesis", "editor" : [ { "dropping-particle" : "", "family" : "Raffaelli", "given" : "D. G.", "non-dropping-particle" : "", "parse-names" : false, "suffix" : "" }, { "dropping-particle" : "", "family" : "Frid", "given" : "C. L. J.", "non-dropping-particle" : "", "parse-names" : false, "suffix" : "" } ], "id" : "ITEM-2", "issued" : { "date-parts" : [ [ "2010" ] ] }, "page" : "110-139", "publisher" : "Cambridge University Press", "publisher-place" : "Cambridge", "title" : "The links between biodiversity, ecosystem services and human well-being.", "type" : "chapter" }, "uris" : [ "http://www.mendeley.com/documents/?uuid=0e230f62-9317-4cae-adcc-3f5d753b4b64" ] }, { "id" : "ITEM-3", "itemData" : { "DOI" : "10.1111/j.1466-8238.2010.00639.x", "ISBN" : "1466-822X", "ISSN" : "1466822X", "abstract" : "Aim This paper identifies socio-economic driving forces of biodiversity change and analyses their political and economic dynamics by modelling socio-economic parts of three scenario storylines developed for the ALARM (assessing large-scale risks for biodiversity with tested methods) project. In the BAMBU (business-as-might-be-usual) scenario policy decisions already made in the European Union (EU) are implemented and enforced, but no additional measures are introduced. The GRAS (growth applied strategy) scenario describes a future world orientated towards economic growth and complete deregulation. And finally, SEDG (sustainable European development goal) is a normative scenario focusing on the achievement of sustainable development. Methods The GINFORS (global inter-industry forecasting system) model is applied to quantify the effects of different sets of policy measures representing the three scenarios. It allows investigation of the inter-relations between socio-economic driving forces and the state of the environment. Results The presented results for the 25 EU countries focus on the following variables: unemployment, material extraction, energy supply and CO2 emissions. The lowest amount of unemployment is in the SEDG scenario, where it steadily decreases from 2005 to 2020. In BAMBU it falls to a level that is also below that of 2005. In GRAS, the number of unemployed people in 2020 is clearly over the value of 2005. The development of total material extraction from 2005 to 2020 is nearly stable in BAMBU, while it clearly increases in GRAS. Only in SEDG is there a reduction in resource use. None of the scenarios achieves a substantial reduction in energy use. However, the development of CO2 emissions shows a decoupling from energy supply. For BAMBU there is a slight decline in CO2 emissions over time, for GRAS they increase but with a slightly smaller growth rate than energy supply. In SEDG the emissions are reduced. The decoupling trends can be explained by a shift to more renewable energy sources in all scenarios, with the highest share in SEDG. Main conclusions The results indicate that a growth-oriented policy design, such as presented in the GRAS scenario, is not compatible with the conservation of biodiversity. Only in the SEDG scenario do the policy measures support the idea of a sustainable development, but in some respects they are still not ambitious enough.", "author" : [ { "dropping-particle" : "", "family" : "Stocker", "given" : "Andrea", "non-dropping-particle" : "", "parse-names" : false, "suffix" : "" }, { "dropping-particle" : "", "family" : "Omann", "given" : "Ines", "non-dropping-particle" : "", "parse-names" : false, "suffix" : "" }, { "dropping-particle" : "", "family" : "J\u00e4ger", "given" : "Jill", "non-dropping-particle" : "", "parse-names" : false, "suffix" : "" } ], "container-title" : "Global Ecology and Biogeography", "id" : "ITEM-3", "issue" : "1", "issued" : { "date-parts" : [ [ "2012" ] ] }, "note" : "NULL", "page" : "36-49", "title" : "The socio-economic modelling of the ALARM scenarios with GINFORS: Results and analysis for selected European countries", "type" : "article-journal", "volume" : "21" }, "uris" : [ "http://www.mendeley.com/documents/?uuid=13d524d8-8c39-4a2e-926e-1d854c2e0703" ] } ], "mendeley" : { "formattedCitation" : "(Haines-Young &amp; Potschin, 2010; O\u2019Neill et al., 2015; Stocker et al., 2012)", "plainTextFormattedCitation" : "(Haines-Young &amp; Potschin, 2010; O\u2019Neill et al., 2015; Stocker et al., 2012)", "previouslyFormattedCitation" : "(Haines-Young &amp; Potschin, 2010; O\u2019Neill et al., 2015; Stocker et al., 2012)"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Haines-Young &amp; Potschin, 2010; O’Neill </w:t>
      </w:r>
      <w:r w:rsidR="000D7D89" w:rsidRPr="000D7D89">
        <w:rPr>
          <w:rFonts w:cs="Leawood-Book"/>
          <w:i/>
          <w:lang w:val="en-US"/>
        </w:rPr>
        <w:t>et al.</w:t>
      </w:r>
      <w:r w:rsidRPr="00F55611">
        <w:rPr>
          <w:rFonts w:cs="Leawood-Book"/>
          <w:lang w:val="en-US"/>
        </w:rPr>
        <w:t xml:space="preserve">, 2015; Stocker </w:t>
      </w:r>
      <w:r w:rsidR="000D7D89" w:rsidRPr="000D7D89">
        <w:rPr>
          <w:rFonts w:cs="Leawood-Book"/>
          <w:i/>
          <w:lang w:val="en-US"/>
        </w:rPr>
        <w:t>et al.</w:t>
      </w:r>
      <w:r w:rsidRPr="00F55611">
        <w:rPr>
          <w:rFonts w:cs="Leawood-Book"/>
          <w:lang w:val="en-US"/>
        </w:rPr>
        <w:t>, 2012)</w:t>
      </w:r>
      <w:r w:rsidRPr="00F55611">
        <w:rPr>
          <w:rFonts w:cs="Leawood-Book"/>
          <w:lang w:val="en-US"/>
        </w:rPr>
        <w:fldChar w:fldCharType="end"/>
      </w:r>
      <w:r w:rsidRPr="00F55611">
        <w:rPr>
          <w:rFonts w:cs="Leawood-Book"/>
          <w:lang w:val="en-US"/>
        </w:rPr>
        <w:t xml:space="preserve">, with some national differences, e.g. a relatively high increase in the UK population </w:t>
      </w:r>
      <w:r w:rsidRPr="00F55611">
        <w:rPr>
          <w:rFonts w:cs="Leawood-Book"/>
          <w:lang w:val="en-US"/>
        </w:rPr>
        <w:fldChar w:fldCharType="begin" w:fldLock="1"/>
      </w:r>
      <w:r w:rsidRPr="00F55611">
        <w:rPr>
          <w:rFonts w:cs="Leawood-Book"/>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plainTextFormattedCitation" : "(Haines-Young et al., 2011)", "previouslyFormattedCitation" : "(Haines-Young et al., 2011)"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Haines-Young </w:t>
      </w:r>
      <w:r w:rsidR="000D7D89" w:rsidRPr="000D7D89">
        <w:rPr>
          <w:rFonts w:cs="Leawood-Book"/>
          <w:i/>
          <w:lang w:val="en-US"/>
        </w:rPr>
        <w:t>et al.</w:t>
      </w:r>
      <w:r w:rsidRPr="00F55611">
        <w:rPr>
          <w:rFonts w:cs="Leawood-Book"/>
          <w:lang w:val="en-US"/>
        </w:rPr>
        <w:t>, 2011)</w:t>
      </w:r>
      <w:r w:rsidRPr="00F55611">
        <w:rPr>
          <w:rFonts w:cs="Leawood-Book"/>
          <w:lang w:val="en-US"/>
        </w:rPr>
        <w:fldChar w:fldCharType="end"/>
      </w:r>
      <w:r w:rsidRPr="00F55611">
        <w:rPr>
          <w:rFonts w:cs="Leawood-Book"/>
          <w:lang w:val="en-US"/>
        </w:rPr>
        <w:t xml:space="preserve"> (</w:t>
      </w:r>
      <w:r w:rsidRPr="00F55611">
        <w:rPr>
          <w:rFonts w:cs="Leawood-Book"/>
          <w:b/>
          <w:lang w:val="en-US"/>
        </w:rPr>
        <w:t>Table 5.3</w:t>
      </w:r>
      <w:r w:rsidRPr="00F55611">
        <w:rPr>
          <w:rFonts w:cs="Leawood-Book"/>
          <w:lang w:val="en-US"/>
        </w:rPr>
        <w:t xml:space="preserve">). </w:t>
      </w:r>
      <w:r w:rsidRPr="00F55611">
        <w:rPr>
          <w:lang w:val="en-US"/>
        </w:rPr>
        <w:t xml:space="preserve">While </w:t>
      </w:r>
      <w:r w:rsidRPr="00F55611">
        <w:rPr>
          <w:rFonts w:cs="Leawood-Book"/>
          <w:lang w:val="en-US"/>
        </w:rPr>
        <w:t xml:space="preserve">environmental improvement is seen as important, society and industry are reluctant to adopt many global or national environmental policies that would lead to substantial change </w:t>
      </w:r>
      <w:r w:rsidRPr="00F55611">
        <w:rPr>
          <w:rFonts w:cs="Leawood-Book"/>
          <w:lang w:val="en-US"/>
        </w:rPr>
        <w:fldChar w:fldCharType="begin" w:fldLock="1"/>
      </w:r>
      <w:r w:rsidRPr="00F55611">
        <w:rPr>
          <w:rFonts w:cs="Leawood-Book"/>
          <w:lang w:val="en-US"/>
        </w:rPr>
        <w:instrText>ADDIN CSL_CITATION { "citationItems" : [ { "id" : "ITEM-1", "itemData" : { "abstract" : "BES Ecological Reviews Series", "author" : [ { "dropping-particle" : "", "family" : "Haines-Young", "given" : "Roy", "non-dropping-particle" : "", "parse-names" : false, "suffix" : "" }, { "dropping-particle" : "", "family" : "Potschin", "given" : "M.", "non-dropping-particle" : "", "parse-names" : false, "suffix" : "" } ], "chapter-number" : "Chapter 6", "container-title" : "Ecosystem Ecology: A New Synthesis", "editor" : [ { "dropping-particle" : "", "family" : "Raffaelli", "given" : "D. G.", "non-dropping-particle" : "", "parse-names" : false, "suffix" : "" }, { "dropping-particle" : "", "family" : "Frid", "given" : "C. L. J.", "non-dropping-particle" : "", "parse-names" : false, "suffix" : "" } ], "id" : "ITEM-1", "issued" : { "date-parts" : [ [ "2010" ] ] }, "page" : "110-139", "publisher" : "Cambridge University Press", "publisher-place" : "Cambridge", "title" : "The links between biodiversity, ecosystem services and human well-being.", "type" : "chapter" }, "uris" : [ "http://www.mendeley.com/documents/?uuid=0e230f62-9317-4cae-adcc-3f5d753b4b64" ] } ], "mendeley" : { "formattedCitation" : "(Haines-Young &amp; Potschin, 2010)", "plainTextFormattedCitation" : "(Haines-Young &amp; Potschin, 2010)", "previouslyFormattedCitation" : "(Haines-Young &amp; Potschin, 2010)" }, "properties" : {  }, "schema" : "https://github.com/citation-style-language/schema/raw/master/csl-citation.json" }</w:instrText>
      </w:r>
      <w:r w:rsidRPr="00F55611">
        <w:rPr>
          <w:rFonts w:cs="Leawood-Book"/>
          <w:lang w:val="en-US"/>
        </w:rPr>
        <w:fldChar w:fldCharType="separate"/>
      </w:r>
      <w:r w:rsidRPr="00F55611">
        <w:rPr>
          <w:rFonts w:cs="Leawood-Book"/>
          <w:lang w:val="en-US"/>
        </w:rPr>
        <w:t>(Haines-Young &amp; Potschin, 2010)</w:t>
      </w:r>
      <w:r w:rsidRPr="00F55611">
        <w:rPr>
          <w:rFonts w:cs="Leawood-Book"/>
          <w:lang w:val="en-US"/>
        </w:rPr>
        <w:fldChar w:fldCharType="end"/>
      </w:r>
      <w:r w:rsidRPr="00F55611">
        <w:rPr>
          <w:rFonts w:cs="Leawood-Book"/>
          <w:lang w:val="en-US"/>
        </w:rPr>
        <w:t xml:space="preserve">. </w:t>
      </w:r>
    </w:p>
    <w:p w14:paraId="241BE642" w14:textId="4B3E8012" w:rsidR="00AE389F" w:rsidRPr="00F55611" w:rsidRDefault="00AE389F" w:rsidP="00AE389F">
      <w:pPr>
        <w:autoSpaceDE w:val="0"/>
        <w:autoSpaceDN w:val="0"/>
        <w:adjustRightInd w:val="0"/>
        <w:rPr>
          <w:lang w:val="en-US"/>
        </w:rPr>
      </w:pPr>
      <w:r w:rsidRPr="00F55611">
        <w:rPr>
          <w:rFonts w:cs="Leawood-Book"/>
          <w:i/>
          <w:lang w:val="en-US"/>
        </w:rPr>
        <w:t>Direct drivers</w:t>
      </w:r>
      <w:r w:rsidRPr="00F55611">
        <w:rPr>
          <w:rFonts w:cs="Leawood-Book"/>
          <w:lang w:val="en-US"/>
        </w:rPr>
        <w:t xml:space="preserve">: </w:t>
      </w:r>
      <w:r w:rsidRPr="00F55611">
        <w:rPr>
          <w:lang w:val="en-US"/>
        </w:rPr>
        <w:t xml:space="preserve">The </w:t>
      </w:r>
      <w:r w:rsidRPr="00F55611">
        <w:rPr>
          <w:i/>
          <w:lang w:val="en-US"/>
        </w:rPr>
        <w:t>business-as-usual</w:t>
      </w:r>
      <w:r w:rsidRPr="00F55611">
        <w:rPr>
          <w:lang w:val="en-US"/>
        </w:rPr>
        <w:t xml:space="preserve"> archetype assumes moderate to high intensity of climate change </w:t>
      </w:r>
      <w:r w:rsidRPr="00F55611">
        <w:rPr>
          <w:lang w:val="en-US"/>
        </w:rPr>
        <w:fldChar w:fldCharType="begin" w:fldLock="1"/>
      </w:r>
      <w:r w:rsidRPr="00F55611">
        <w:rPr>
          <w:lang w:val="en-US"/>
        </w:rPr>
        <w:instrText>ADDIN CSL_CITATION { "citationItems" : [ { "id" : "ITEM-1", "itemData" : { "DOI" : "10.1111/ddi.12370", "ISBN" : "1472-4642", "ISSN" : "14724642", "abstract" : "Aim The rate of climate change might exceed the migration capacity of\\nplants, particularly where habitats became fragmented by human land use.\\nExcept for some tree species, the extent to which habitat fragmentation\\ndecreases migration rates has nevertheless been little evaluated. Here,\\nwe compare simulated migration rates of understorey herbs, which\\ncomprise the big part of temperate forest plant diversity, under varying\\nlevels of fragmentation at a continental scale.\\nLocation Europe.\\nMethods We combined simulations of demography and seed dispersal to\\nsimulate migration of 16 hypothetical forest herb species through a\\nvirtual, continuously forested landscape of 50x50km and through 1179\\n50x50km regions spanning most of the European Union's territory plus\\nNorway and Switzerland. Each region was subdivided into a 250-m raster\\nof sites, which were rated as suitable to a species if covered by forest\\naccording to current land cover maps and future land cover scenarios.\\nThe 16 hypothetical species were defined by combinations of those trait\\nvalues that control demographic and dispersal processes.\\nResults In continuous forests, simulated migration rates of the 16\\nspecies varied between similar to 95 and similar to 225m/y. Current\\nforest fragmentation was predicted to reduce migration rates to about\\n70% on average across the continent, but to below 25% in many parts of\\nwestern and southern Europe. Under future land use, migration rates\\nmight slightly increase in economically marginal regions.\\nMain conclusions Our results indicate that even on a continuously\\nforested continent most understorey herbs would be unable to track\\nclimate warming and that habitat fragmentation will reduce migration\\nrates to values an order of magnitude lower than expected climate\\nvelocities in parts of Europe. We conclude that, instead of\\nconcentrating conservation efforts in protected areas, facilitating the\\nmovement of species through the average countryside should become a\\nconservation priority.", "author" : [ { "dropping-particle" : "", "family" : "Dullinger", "given" : "Stefan", "non-dropping-particle" : "", "parse-names" : false, "suffix" : "" }, { "dropping-particle" : "", "family" : "Dendoncker", "given" : "Nicolas", "non-dropping-particle" : "", "parse-names" : false, "suffix" : "" }, { "dropping-particle" : "", "family" : "Gattringer", "given" : "Andreas", "non-dropping-particle" : "", "parse-names" : false, "suffix" : "" }, { "dropping-particle" : "", "family" : "Leitner", "given" : "Michael", "non-dropping-particle" : "", "parse-names" : false, "suffix" : "" }, { "dropping-particle" : "", "family" : "Mang", "given" : "Thomas", "non-dropping-particle" : "", "parse-names" : false, "suffix" : "" }, { "dropping-particle" : "", "family" : "Moser", "given" : "Dietmar", "non-dropping-particle" : "", "parse-names" : false, "suffix" : "" }, { "dropping-particle" : "", "family" : "M??cher", "given" : "Caspar A.", "non-dropping-particle" : "", "parse-names" : false, "suffix" : "" }, { "dropping-particle" : "", "family" : "Plutzar", "given" : "Christoph", "non-dropping-particle" : "", "parse-names" : false, "suffix" : "" }, { "dropping-particle" : "", "family" : "Rounsevell", "given" : "Mark D. A.", "non-dropping-particle" : "", "parse-names" : false, "suffix" : "" }, { "dropping-particle" : "", "family" : "Willner", "given" : "Wolfgang", "non-dropping-particle" : "", "parse-names" : false, "suffix" : "" }, { "dropping-particle" : "", "family" : "Zimmermann", "given" : "Niklaus E.", "non-dropping-particle" : "", "parse-names" : false, "suffix" : "" }, { "dropping-particle" : "", "family" : "H\u00fclber", "given" : "Karl", "non-dropping-particle" : "", "parse-names" : false, "suffix" : "" } ], "container-title" : "Diversity and Distributions", "id" : "ITEM-1", "issue" : "12", "issued" : { "date-parts" : [ [ "2015" ] ] }, "page" : "1375-1387", "title" : "Modelling the effect of habitat fragmentation on climate-driven migration of European forest understorey plants", "type" : "article-journal", "volume" : "21" }, "uris" : [ "http://www.mendeley.com/documents/?uuid=f6e09e79-a951-43c9-9788-e12cd85696a5" ] }, { "id" : "ITEM-2", "itemData" : { "DOI" : "10.1111/j.1466-8238.2011.00695.x", "ISBN" : "1466-8238", "ISSN" : "1466822X", "abstract" : "AimG\u00c7\u00e9 Environmental changes may have important implications for biodiversity in Europe. This study aimed to provide quantification of changes in regional climate during the 20th century and provide scenarios of future changes in CO2 concentration and climate for the 21st century as an input to models used to study risks to biodiversity in the EU-funded ALARM project. LocationG\u00c7\u00e9 Europe. MethodsG\u00c7\u00e9 Monthly time series of eight climate variables (maximum, mean and minimum temperature, precipitation, cloudiness, humidity, growing degree days and evapotranspiration) interpolated to a regular 10G\u00c7\u00a6 grid, and of global atmospheric CO2 concentration were constructed for the period 1901G\u00c7\u00f42100. These combine observations from the 20th century with model projections for the 21st century. Projections were selected to capture a range of both climate model and SRES (Special Report on Emissions Scenarios) emissions uncertainties. ResultsG\u00c7\u00e9 Averaged over Europe, the scenarios describe changes in mean annual temperature by the end of the 21st century relative to 1961G\u00c7\u00f490 that range between 3.0 and 6.1-\u00e1-\u00a6C. Annual precipitation is projected to increase in northern Europe (+5 to +13%) and decrease in southern Europe (G\u00ea\u00c617 to G\u00ea\u00c67%). An additional scenario describing the collapse of the North Atlantic thermohaline circulation exhibits a sharp cooling over much of Europe and a drying in most seasons. Main conclusionsG\u00c7\u00e9 The climate scenarios presented are consistent with socio-economic storylines developed in parallel, and include a high-emissions case, CO2 stabilization and a high-impact G\u00c7\u00ffsurpriseG\u00c7\u00d6 scenario, involving the collapse of the North Atlantic thermohaline circulation. They embrace a number of key climate and related variables required for studying the impacts of climate change, offer continental coverage and capture a range of uncertainties in future European climate that are also consistent with the most recent climate projections assessed by the Intergovernmental Panel on Climate Change. The scenarios have already been applied in numerous studies of the impacts of climate change on biodiversity, some reported in this special issue", "author" : [ { "dropping-particle" : "", "family" : "Fronzek", "given" : "Stefan", "non-dropping-particle" : "", "parse-names" : false, "suffix" : "" }, { "dropping-particle" : "", "family" : "Carter", "given" : "Timothy R.", "non-dropping-particle" : "", "parse-names" : false, "suffix" : "" }, { "dropping-particle" : "", "family" : "Jylh\u00e4", "given" : "Kirsti", "non-dropping-particle" : "", "parse-names" : false, "suffix" : "" } ], "container-title" : "Global Ecology and Biogeography", "id" : "ITEM-2", "issue" : "1", "issued" : { "date-parts" : [ [ "2012" ] ] }, "page" : "19-35", "title" : "Representing two centuries of past and future climate for assessing risks to biodiversity in Europe", "type" : "article-journal", "volume" : "21" }, "uris" : [ "http://www.mendeley.com/documents/?uuid=64f8dd71-cc10-4fc0-b402-6c8c2dced8b0" ] }, { "id" : "ITEM-3", "itemData" : { "DOI" : "10.1111/j.1466-8238.2010.00613.x", "ISBN" : "1466-8238", "ISSN" : "1466822X", "abstract" : "Aim To assess the extent to which climate change might cause changes in potential natural vegetation (PNV) across Europe. Location Europe. Method We parameterized a generalized dynamic vegetation model (LPJ-GUESS) for the most common European tree species, and, for the first time, modelled large-scale vegetation dynamics using a process-based model explicitly representing tree species, age cohorts, gap dynamics and biogeochemical cycles in a single framework. For projections, the model was driven with climate scenario data from two atmosphere\u2013ocean general circulation models (AOGCMs), downscaled to 10 \u00d7 10\u2032 spatial resolution (c. 18.5 \u00d7 12 km at 50\u00b0 N). Results At a general level, modelled present-day PNV corresponded better with an expert reconstruction of the PNV than most earlier plant functional type (PFT)-based simulations, but at a finer scale the model and the expert map showed substantial discrepancies in some areas. Simulations until 2085 showed considerable successional shifts in vegetation types in most areas: 31\u201342% of the total area of Europe was projected to be covered by a different vegetation type by the year 2085. In the long term, equilibrium changes are substantially larger: simulations with one climate scenario suggest that 76\u201380% of the European land surface could exist within another PNV if climate was stabilized by the end of the century and vegetation had unlimited time to achieve equilibrium with the new climate. \u2018Hotspots\u2019 of change include arctic and alpine ecosystems, where trees replace tundra in the model, and the transition zone between temperate broad-leaved and boreal conifer forest. In southern Europe, the model projected widespread shifts from forest to shrublands as a result of drought. Main conclusions The model presents a considerable advance in modelling dynamic changes in natural vegetation across Europe. Climate change might cause substantial changes in PNV across Europe, which should be considered in the management of reserves and forestry.", "author" : [ { "dropping-particle" : "", "family" : "Hickler", "given" : "Thomas", "non-dropping-particle" : "", "parse-names" : false, "suffix" : "" }, { "dropping-particle" : "", "family" : "Vohland", "given" : "Katrin", "non-dropping-particle" : "", "parse-names" : false, "suffix" : "" }, { "dropping-particle" : "", "family" : "Feehan", "given" : "Jane", "non-dropping-particle" : "", "parse-names" : false, "suffix" : "" }, { "dropping-particle" : "", "family" : "Miller", "given" : "Paul A.", "non-dropping-particle" : "", "parse-names" : false, "suffix" : "" }, { "dropping-particle" : "", "family" : "Smith", "given" : "Benjamin", "non-dropping-particle" : "", "parse-names" : false, "suffix" : "" }, { "dropping-particle" : "", "family" : "Costa", "given" : "Luis", "non-dropping-particle" : "", "parse-names" : false, "suffix" : "" }, { "dropping-particle" : "", "family" : "Giesecke", "given" : "Thomas", "non-dropping-particle" : "", "parse-names" : false, "suffix" : "" }, { "dropping-particle" : "", "family" : "Fronzek", "given" : "Stefan", "non-dropping-particle" : "", "parse-names" : false, "suffix" : "" }, { "dropping-particle" : "", "family" : "Carter", "given" : "Timothy R.", "non-dropping-particle" : "", "parse-names" : false, "suffix" : "" }, { "dropping-particle" : "", "family" : "Cramer", "given" : "Wolfgang", "non-dropping-particle" : "", "parse-names" : false, "suffix" : "" }, { "dropping-particle" : "", "family" : "K\u00fchn", "given" : "Ingolf", "non-dropping-particle" : "", "parse-names" : false, "suffix" : "" }, { "dropping-particle" : "", "family" : "Sykes", "given" : "Martin T.", "non-dropping-particle" : "", "parse-names" : false, "suffix" : "" } ], "container-title" : "Global Ecology and Biogeography", "id" : "ITEM-3", "issue" : "1", "issued" : { "date-parts" : [ [ "2012" ] ] }, "page" : "50-63", "title" : "Projecting the future distribution of European potential natural vegetation zones with a generalized, tree species-based dynamic vegetation model", "type" : "article-journal", "volume" : "21" }, "uris" : [ "http://www.mendeley.com/documents/?uuid=96d09cf2-ef5f-44d7-a4a5-8baeccc5ccae" ] } ], "mendeley" : { "formattedCitation" : "(Dullinger et al., 2015; Fronzek, Carter, &amp; Jylh\u00e4, 2012; Hickler et al., 2012)", "plainTextFormattedCitation" : "(Dullinger et al., 2015; Fronzek, Carter, &amp; Jylh\u00e4, 2012; Hickler et al., 2012)", "previouslyFormattedCitation" : "(Dullinger et al., 2015; Fronzek, Carter, &amp; Jylh\u00e4, 2012; Hickler et al., 2012)" }, "properties" : {  }, "schema" : "https://github.com/citation-style-language/schema/raw/master/csl-citation.json" }</w:instrText>
      </w:r>
      <w:r w:rsidRPr="00F55611">
        <w:rPr>
          <w:lang w:val="en-US"/>
        </w:rPr>
        <w:fldChar w:fldCharType="separate"/>
      </w:r>
      <w:r w:rsidRPr="00F55611">
        <w:rPr>
          <w:lang w:val="en-US"/>
        </w:rPr>
        <w:t xml:space="preserve">(Dullinger </w:t>
      </w:r>
      <w:r w:rsidR="000D7D89" w:rsidRPr="000D7D89">
        <w:rPr>
          <w:i/>
          <w:lang w:val="en-US"/>
        </w:rPr>
        <w:t>et al.</w:t>
      </w:r>
      <w:r w:rsidRPr="00F55611">
        <w:rPr>
          <w:lang w:val="en-US"/>
        </w:rPr>
        <w:t>, 2015; Fronzek</w:t>
      </w:r>
      <w:r w:rsidRPr="00BA6A40">
        <w:rPr>
          <w:lang w:val="en-US"/>
        </w:rPr>
        <w:t xml:space="preserve"> </w:t>
      </w:r>
      <w:r w:rsidR="000D7D89" w:rsidRPr="000D7D89">
        <w:rPr>
          <w:i/>
          <w:lang w:val="en-US"/>
        </w:rPr>
        <w:t>et al.</w:t>
      </w:r>
      <w:r w:rsidRPr="00F55611">
        <w:rPr>
          <w:lang w:val="en-US"/>
        </w:rPr>
        <w:t xml:space="preserve">, 2012; Hickler </w:t>
      </w:r>
      <w:r w:rsidR="000D7D89" w:rsidRPr="000D7D89">
        <w:rPr>
          <w:i/>
          <w:lang w:val="en-US"/>
        </w:rPr>
        <w:t>et al.</w:t>
      </w:r>
      <w:r w:rsidRPr="00F55611">
        <w:rPr>
          <w:lang w:val="en-US"/>
        </w:rPr>
        <w:t>, 2012)</w:t>
      </w:r>
      <w:r w:rsidRPr="00F55611">
        <w:rPr>
          <w:lang w:val="en-US"/>
        </w:rPr>
        <w:fldChar w:fldCharType="end"/>
      </w:r>
      <w:r w:rsidRPr="00F55611">
        <w:rPr>
          <w:lang w:val="en-US"/>
        </w:rPr>
        <w:t xml:space="preserve">. </w:t>
      </w:r>
      <w:r w:rsidR="004A4443">
        <w:rPr>
          <w:lang w:val="en-US"/>
        </w:rPr>
        <w:t>For</w:t>
      </w:r>
      <w:r w:rsidRPr="00F55611">
        <w:rPr>
          <w:lang w:val="en-US"/>
        </w:rPr>
        <w:t xml:space="preserve"> Western Europe and parts of Central Europe, increases in woodland and reductions in grassland are assumed </w:t>
      </w:r>
      <w:r w:rsidRPr="00F55611">
        <w:rPr>
          <w:lang w:val="en-US"/>
        </w:rPr>
        <w:fldChar w:fldCharType="begin" w:fldLock="1"/>
      </w:r>
      <w:r w:rsidRPr="00F55611">
        <w:rPr>
          <w:lang w:val="en-US"/>
        </w:rPr>
        <w:instrText>ADDIN CSL_CITATION { "citationItems" : [ { "id" : "ITEM-1", "itemData" : { "DOI" : "10.1007/s11629-006-0276-5", "ISBN" : "1672-6316 (Print) 1993-0321 (Online)", "ISSN" : "1672-6316", "abstract" : "Europe\u2019s mountains cover nearly half of the continent\u2019s area and are home to one fifth of the European population. Mountain areas are hotspots of biodiversity and agriculture has played a multifunctional role in defining and sustaining mountain biodiversity. Ongoing trends of agricultural decline are having negative impacts on mountain biodiversity. This paper presents results from an interdisciplinary European research project, BioScene, which investigated the relationship between agriculture and biodiversity in six mountain study areas across Europe to provide recommendations for reconciling biodiversity conservation with social and economic activities through an integrated rural development strategy. BioScene used scenario analysis and stakeholder participation as tools for structuring the analysis of alternative mountain futures. Three main BioScene scenarios were evaluated: Business as Usual (BaU), Agricultural Liberalisation (Lib), Managed Change for Biodiversity (MCB). BioScene brought together ecologists, economists, sociologists and rural geographers, to carry out interdisciplinary analysis of the scenarios: identifying key drivers of change, assessing the biodiversity consequences and evaluating cost-effectiveness. BioScene used a sustainability assessment to integrate the research outputs across natural and social science disciplines to assess the broader sustainability of the scenarios in terms of biodiversity, natural resources, rural development, social development, economic development and institutional capacity. The sustainability assessment showed that the MCB scenario was potentially the most sustainable of the three BioScene scenarios. Through the reconciliation of potentially conflicting objectives, such as conservation, economic development and human livelihoods, and with a strong participatory planning approach, the MCB scenario could represent an alternative approach to BaU for sustainable rural development in Europe\u2019s mountains. BioScene confirms the necessity for natural and social scientists to work together to seek solutions to environmental problems. Interdisciplinary research can assist with the definition of integrated strategies with the potential to reconcile the ecological, social and economic parameters that determine a sustainable future for European mountain areas.", "author" : [ { "dropping-particle" : "", "family" : "Mitchley", "given" : "Jonathan", "non-dropping-particle" : "", "parse-names" : false, "suffix" : "" }, { "dropping-particle" : "", "family" : "Price", "given" : "Martin F.", "non-dropping-particle" : "", "parse-names" : false, "suffix" : "" }, { "dropping-particle" : "", "family" : "Tzanopoulos", "given" : "Joseph", "non-dropping-particle" : "", "parse-names" : false, "suffix" : "" } ], "container-title" : "Journal of Mountain Science", "id" : "ITEM-1", "issue" : "4", "issued" : { "date-parts" : [ [ "2006" ] ] }, "note" : "NULL", "page" : "276-286", "title" : "Integrated futures for Europe\u2019s mountain regions: Reconciling biodiversity conservation and human livelihoods", "type" : "article-journal", "volume" : "3" }, "uris" : [ "http://www.mendeley.com/documents/?uuid=45aef1e9-8f12-44f6-9257-b3e2ddf6fa1d" ] }, { "id" : "ITEM-2", "itemData" : { "DOI" : "10.1007/s00267-007-9051-9", "ISSN" : "0364152X", "PMID" : "18167020", "abstract" : "BioScene (scenarios for reconciling biodiversity conservation with declining agriculture use in mountain areas in Europe) was a three-year project (2002-2005) funded by the European Union's Fifth Framework Programme, and aimed to investigate the implications of agricultural restructuring and decline for biodiversity conservation in the mountain areas of Europe. The research took a case study approach to the analysis of the biodiversity processes and outcomes of different scenarios of agri-environmental change in six countries (France, Greece, Norway, Slovakia, Switzerland, and the United Kingdom) covering the major biogeographical regions of Europe. The project was coordinated by Imperial College London, and each study area had a multidisciplinary team including ecologists and social and economic experts, which sought a comprehensive understanding of the drivers for change and their implications for sustainability.A key component was the sustainability assessment (SA) of the alternative scenarios. This article discusses the development and application of the SA methodology developed for BioScene. While the methodology was objectives-led, it was also strongly grounded in baseline ecological and socio-economic data. This article also describes the engagement of stakeholder panels in each study area and the use of causal chain analysis for understanding the likely implications for land use and biodiversity of strategic drivers of change under alternative scenarios for agriculture and rural policy and for biodiversity management. Finally, this article draws conclusions for the application of SA more widely, its use with scenarios, and the benefits of stakeholder engagement in the SA process.", "author" : [ { "dropping-particle" : "", "family" : "Sheate", "given" : "William R.", "non-dropping-particle" : "", "parse-names" : false, "suffix" : "" }, { "dropping-particle" : "do", "family" : "Partid\u00e1rio", "given" : "Maria Ros\u00e1rio", "non-dropping-particle" : "", "parse-names" : false, "suffix" : "" }, { "dropping-particle" : "", "family" : "Byron", "given" : "Helen", "non-dropping-particle" : "", "parse-names" : false, "suffix" : "" }, { "dropping-particle" : "", "family" : "Bina", "given" : "Olivia", "non-dropping-particle" : "", "parse-names" : false, "suffix" : "" }, { "dropping-particle" : "", "family" : "Dagg", "given" : "Suzan", "non-dropping-particle" : "", "parse-names" : false, "suffix" : "" } ], "container-title" : "Environmental Management", "id" : "ITEM-2", "issue" : "2", "issued" : { "date-parts" : [ [ "2008" ] ] }, "page" : "282-299", "title" : "Sustainability assessment of future scenarios: Methodology and application to mountain areas of Europe", "type" : "article-journal", "volume" : "41" }, "uris" : [ "http://www.mendeley.com/documents/?uuid=fa55dd57-5548-48f5-8cec-c377f040753f" ] }, { "id" : "ITEM-3", "itemData" : { "DOI" : "10.1007/s00267-008-9206-3", "ISBN" : "0364-152X", "ISSN" : "0364152X", "PMID" : "18953599", "abstract" : "Sustainability assessment (SA) is a holistic and long-range strategic instrument capable of assisting policy-making in electing, and deciding upon, future development priorities. The outcomes of an SA process become more relevant and strengthened when conducted with multi-stakeholder engagement, which provides for multiple dialogues and perspectives. This was the object of research of the SA team in the context of BioScene (Scenarios for Reconciling Biodiversity Conservation with Declining Agriculture Use in Mountain Areas in Europe), a three-year project (2002-2005) funded by the European Union 5th Framework Program, which aimed to investigate the implications of agricultural restructuring and decline for biodiversity conservation in the mountain areas of Europe, using three distinct methodological streams: the ecological, the socio-economic, and the SA approaches. The SA approach drew on the previous two to assess the importance for biodiversity management of different scenarios of agri-environmental change and rural policy in six countries (France, Greece, Norway, Slovakia, Switzerland, and the United Kingdom), develop causal chains, include stakeholder views, and identify potential contributions for, or conflicts with, sustainability. This article tells how SA was used, what sustainability meant in each study area through different objectives of sustainability considered, discusses the methods used in SA, and the benefits arising. The SA was conducted by a team independent of any study area, who developed and oversaw the application of the SA methodology, assisting national teams, and developing a cross-country understanding of the sustainability of proposed scenarios in the different geographical and social contexts, and their implications for policy-making. Finally, it reflects on the persistent challenges of interdisciplinary research, compounded by multi-cultural teams, and concludes on the BioScene's lessons for the further development and application of SA.", "author" : [ { "dropping-particle" : "", "family" : "Partid\u00e1rio", "given" : "Maria Ros\u00e1rio", "non-dropping-particle" : "", "parse-names" : false, "suffix" : "" }, { "dropping-particle" : "", "family" : "Sheate", "given" : "William R.", "non-dropping-particle" : "", "parse-names" : false, "suffix" : "" }, { "dropping-particle" : "", "family" : "Bina", "given" : "Olivia", "non-dropping-particle" : "", "parse-names" : false, "suffix" : "" }, { "dropping-particle" : "", "family" : "Byron", "given" : "Helen", "non-dropping-particle" : "", "parse-names" : false, "suffix" : "" }, { "dropping-particle" : "", "family" : "Augusto", "given" : "Bernardo", "non-dropping-particle" : "", "parse-names" : false, "suffix" : "" } ], "container-title" : "Environmental Management", "id" : "ITEM-3", "issue" : "1", "issued" : { "date-parts" : [ [ "2009" ] ] }, "page" : "144-165", "title" : "Sustainability assessment for agriculture scenarios in Europe's mountain areas: Lessons from six study areas", "type" : "article-journal", "volume" : "43" }, "uris" : [ "http://www.mendeley.com/documents/?uuid=4b77d49f-d1d2-4b84-8dc2-8a028cfff952" ] } ], "mendeley" : { "formattedCitation" : "(Mitchley et al., 2006; Partid\u00e1rio, Sheate, Bina, Byron, &amp; Augusto, 2009; Sheate, Partid\u00e1rio, Byron, Bina, &amp; Dagg, 2008)", "plainTextFormattedCitation" : "(Mitchley et al., 2006; Partid\u00e1rio, Sheate, Bina, Byron, &amp; Augusto, 2009; Sheate, Partid\u00e1rio, Byron, Bina, &amp; Dagg, 2008)", "previouslyFormattedCitation" : "(Mitchley et al., 2006; Partid\u00e1rio, Sheate, Bina, Byron, &amp; Augusto, 2009; Sheate, Partid\u00e1rio, Byron, Bina, &amp; Dagg, 2008)" }, "properties" : {  }, "schema" : "https://github.com/citation-style-language/schema/raw/master/csl-citation.json" }</w:instrText>
      </w:r>
      <w:r w:rsidRPr="00F55611">
        <w:rPr>
          <w:lang w:val="en-US"/>
        </w:rPr>
        <w:fldChar w:fldCharType="separate"/>
      </w:r>
      <w:r w:rsidRPr="00F55611">
        <w:rPr>
          <w:lang w:val="en-US"/>
        </w:rPr>
        <w:t xml:space="preserve">(Mitchley </w:t>
      </w:r>
      <w:r w:rsidR="000D7D89" w:rsidRPr="000D7D89">
        <w:rPr>
          <w:i/>
          <w:lang w:val="en-US"/>
        </w:rPr>
        <w:t>et al.</w:t>
      </w:r>
      <w:r w:rsidRPr="00F55611">
        <w:rPr>
          <w:lang w:val="en-US"/>
        </w:rPr>
        <w:t>, 2006; Partidário</w:t>
      </w:r>
      <w:r w:rsidRPr="00BA6A40">
        <w:rPr>
          <w:lang w:val="en-US"/>
        </w:rPr>
        <w:t xml:space="preserve"> </w:t>
      </w:r>
      <w:r w:rsidR="000D7D89" w:rsidRPr="000D7D89">
        <w:rPr>
          <w:i/>
          <w:lang w:val="en-US"/>
        </w:rPr>
        <w:t>et al.</w:t>
      </w:r>
      <w:r w:rsidRPr="00F55611">
        <w:rPr>
          <w:lang w:val="en-US"/>
        </w:rPr>
        <w:t>, 2009; Sheate</w:t>
      </w:r>
      <w:r w:rsidRPr="00BA6A40">
        <w:rPr>
          <w:lang w:val="en-US"/>
        </w:rPr>
        <w:t xml:space="preserve"> </w:t>
      </w:r>
      <w:r w:rsidR="000D7D89" w:rsidRPr="000D7D89">
        <w:rPr>
          <w:i/>
          <w:lang w:val="en-US"/>
        </w:rPr>
        <w:t>et al.</w:t>
      </w:r>
      <w:r w:rsidRPr="00F55611">
        <w:rPr>
          <w:lang w:val="en-US"/>
        </w:rPr>
        <w:t>, 2008)</w:t>
      </w:r>
      <w:r w:rsidRPr="00F55611">
        <w:rPr>
          <w:lang w:val="en-US"/>
        </w:rPr>
        <w:fldChar w:fldCharType="end"/>
      </w:r>
      <w:r w:rsidRPr="00F55611">
        <w:rPr>
          <w:lang w:val="en-US"/>
        </w:rPr>
        <w:t xml:space="preserve">. </w:t>
      </w:r>
      <w:r w:rsidRPr="00F55611">
        <w:rPr>
          <w:rFonts w:cs="Leawood-Book"/>
          <w:lang w:val="en-US"/>
        </w:rPr>
        <w:t>Land homogenization trends differ across Western and Central Europe (e.g. substantial count</w:t>
      </w:r>
      <w:r w:rsidR="00754F56">
        <w:rPr>
          <w:rFonts w:cs="Leawood-Book"/>
          <w:lang w:val="en-US"/>
        </w:rPr>
        <w:t>ryside homogenization in the UK -</w:t>
      </w:r>
      <w:r w:rsidRPr="00F55611">
        <w:rPr>
          <w:rFonts w:cs="Leawood-Book"/>
          <w:lang w:val="en-US"/>
        </w:rPr>
        <w:t xml:space="preserve"> </w:t>
      </w:r>
      <w:r w:rsidRPr="00F55611">
        <w:rPr>
          <w:rFonts w:cs="Leawood-Book"/>
          <w:lang w:val="en-US"/>
        </w:rPr>
        <w:fldChar w:fldCharType="begin" w:fldLock="1"/>
      </w:r>
      <w:r w:rsidRPr="00F55611">
        <w:rPr>
          <w:rFonts w:cs="Leawood-Book"/>
          <w:lang w:val="en-US"/>
        </w:rPr>
        <w:instrText>ADDIN CSL_CITATION { "citationItems" : [ { "id" : "ITEM-1", "itemData" : { "abstract" : "BES Ecological Reviews Series", "author" : [ { "dropping-particle" : "", "family" : "Haines-Young", "given" : "Roy", "non-dropping-particle" : "", "parse-names" : false, "suffix" : "" }, { "dropping-particle" : "", "family" : "Potschin", "given" : "M.", "non-dropping-particle" : "", "parse-names" : false, "suffix" : "" } ], "chapter-number" : "Chapter 6", "container-title" : "Ecosystem Ecology: A New Synthesis", "editor" : [ { "dropping-particle" : "", "family" : "Raffaelli", "given" : "D. G.", "non-dropping-particle" : "", "parse-names" : false, "suffix" : "" }, { "dropping-particle" : "", "family" : "Frid", "given" : "C. L. J.", "non-dropping-particle" : "", "parse-names" : false, "suffix" : "" } ], "id" : "ITEM-1", "issued" : { "date-parts" : [ [ "2010" ] ] }, "page" : "110-139", "publisher" : "Cambridge University Press", "publisher-place" : "Cambridge", "title" : "The links between biodiversity, ecosystem services and human well-being.", "type" : "chapter" }, "uris" : [ "http://www.mendeley.com/documents/?uuid=0e230f62-9317-4cae-adcc-3f5d753b4b64" ] } ], "mendeley" : { "formattedCitation" : "(Haines-Young &amp; Potschin, 2010)", "manualFormatting" : "Haines-Young &amp; Potschin, 2010", "plainTextFormattedCitation" : "(Haines-Young &amp; Potschin, 2010)", "previouslyFormattedCitation" : "(Haines-Young &amp; Potschin, 2010)" }, "properties" : {  }, "schema" : "https://github.com/citation-style-language/schema/raw/master/csl-citation.json" }</w:instrText>
      </w:r>
      <w:r w:rsidRPr="00F55611">
        <w:rPr>
          <w:rFonts w:cs="Leawood-Book"/>
          <w:lang w:val="en-US"/>
        </w:rPr>
        <w:fldChar w:fldCharType="separate"/>
      </w:r>
      <w:r w:rsidRPr="00F55611">
        <w:rPr>
          <w:rFonts w:cs="Leawood-Book"/>
          <w:lang w:val="en-US"/>
        </w:rPr>
        <w:t>Haines-Young &amp; Potschin, 2010</w:t>
      </w:r>
      <w:r w:rsidRPr="00F55611">
        <w:rPr>
          <w:rFonts w:cs="Leawood-Book"/>
          <w:lang w:val="en-US"/>
        </w:rPr>
        <w:fldChar w:fldCharType="end"/>
      </w:r>
      <w:r w:rsidRPr="00F55611">
        <w:rPr>
          <w:rFonts w:cs="Leawood-Book"/>
          <w:lang w:val="en-US"/>
        </w:rPr>
        <w:t xml:space="preserve">) and limited concentration of agricultural land in Croatia </w:t>
      </w:r>
      <w:r w:rsidRPr="00F55611">
        <w:rPr>
          <w:rFonts w:cs="Leawood-Book"/>
          <w:lang w:val="en-US"/>
        </w:rPr>
        <w:fldChar w:fldCharType="begin" w:fldLock="1"/>
      </w:r>
      <w:r w:rsidRPr="00F55611">
        <w:rPr>
          <w:rFonts w:cs="Leawood-Book"/>
          <w:lang w:val="en-US"/>
        </w:rPr>
        <w:instrText>ADDIN CSL_CITATION { "citationItems" : [ { "id" : "ITEM-1", "itemData" : { "DOI" : "10.1016/j.energy.2014.06.045", "ISSN" : "03605442", "abstract" : "In the light of European energy-climate package and its measures for increasing security of supply, decreasing the impact on environment and stimulating sustainability, Croatia as a new EU (European Union) member state needs to reconsider and develop new energy policy towards energy efficiency and renewable energy sources. Croatian long-term energy demand and its effect on the future national GHG (greenhouse gas) emissions are analysed in this paper. For that purpose the NeD model was constructed (National energy demand model). The model is comprised out of six modules, each representing one sector: industry, transport, households, services, agriculture and construction. The model is based on bottom up approach. The analysis has shown that energy policy measures, identified through this paper, can potentially achieve energy savings up to 157PJ in the year 2050, which presents a 40% decrease to referent (frozen efficiency) scenario. Results obtained in this paper were also compared to the Croatian National Energy Strategy for the years 2020 and 2030. It was shown that if already implemented policies were properly taken into account the actual final energy demand for the year 2030 would be 43% lower than projected by the Croatian National Energy Strategy.", "author" : [ { "dropping-particle" : "", "family" : "Puk\u0161ec", "given" : "Tomislav", "non-dropping-particle" : "", "parse-names" : false, "suffix" : "" }, { "dropping-particle" : "", "family" : "Mathiesen", "given" : "Brian Vad", "non-dropping-particle" : "", "parse-names" : false, "suffix" : "" }, { "dropping-particle" : "", "family" : "Novosel", "given" : "Tomislav", "non-dropping-particle" : "", "parse-names" : false, "suffix" : "" }, { "dropping-particle" : "", "family" : "Duic", "given" : "Neven", "non-dropping-particle" : "", "parse-names" : false, "suffix" : "" } ], "container-title" : "Energy", "id" : "ITEM-1", "issued" : { "date-parts" : [ [ "2014" ] ] }, "page" : "198-209", "title" : "Assessing the impact of energy saving measures on the future energy demand and related GHG (greenhouse gas) emission reduction of Croatia", "type" : "article-journal", "volume" : "76" }, "uris" : [ "http://www.mendeley.com/documents/?uuid=f3a70b11-fe0c-404c-93f0-b8af7d4149ee" ] } ], "mendeley" : { "formattedCitation" : "(Puk\u0161ec et al., 2014)", "plainTextFormattedCitation" : "(Puk\u0161ec et al., 2014)", "previouslyFormattedCitation" : "(Puk\u0161ec et al., 2014)"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Pukšec </w:t>
      </w:r>
      <w:r w:rsidR="000D7D89" w:rsidRPr="000D7D89">
        <w:rPr>
          <w:rFonts w:cs="Leawood-Book"/>
          <w:i/>
          <w:lang w:val="en-US"/>
        </w:rPr>
        <w:t>et al.</w:t>
      </w:r>
      <w:r w:rsidRPr="00F55611">
        <w:rPr>
          <w:rFonts w:cs="Leawood-Book"/>
          <w:lang w:val="en-US"/>
        </w:rPr>
        <w:t>, 2014)</w:t>
      </w:r>
      <w:r w:rsidRPr="00F55611">
        <w:rPr>
          <w:rFonts w:cs="Leawood-Book"/>
          <w:lang w:val="en-US"/>
        </w:rPr>
        <w:fldChar w:fldCharType="end"/>
      </w:r>
      <w:r w:rsidRPr="00F55611">
        <w:rPr>
          <w:rFonts w:cs="Leawood-Book"/>
          <w:lang w:val="en-US"/>
        </w:rPr>
        <w:t>. Moderate to high levels of pest outbreaks and alien species invasions are expected (</w:t>
      </w:r>
      <w:r w:rsidRPr="00F55611">
        <w:rPr>
          <w:lang w:val="en-US"/>
        </w:rPr>
        <w:t xml:space="preserve">European Union </w:t>
      </w:r>
      <w:r w:rsidR="00754F56">
        <w:rPr>
          <w:rFonts w:cs="Leawood-Book"/>
          <w:lang w:val="en-US"/>
        </w:rPr>
        <w:t>-</w:t>
      </w:r>
      <w:r w:rsidRPr="00F55611">
        <w:rPr>
          <w:rFonts w:cs="Leawood-Book"/>
          <w:lang w:val="en-US"/>
        </w:rPr>
        <w:t xml:space="preserve"> </w:t>
      </w:r>
      <w:r w:rsidRPr="00F55611">
        <w:rPr>
          <w:rFonts w:cs="Leawood-Book"/>
          <w:lang w:val="en-US"/>
        </w:rPr>
        <w:fldChar w:fldCharType="begin" w:fldLock="1"/>
      </w:r>
      <w:r w:rsidRPr="00F55611">
        <w:rPr>
          <w:rFonts w:cs="Leawood-Book"/>
          <w:lang w:val="en-US"/>
        </w:rP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 "non-dropping-particle" : "", "parse-names" : false, "suffix" : "" }, { "dropping-particle" : "", "family" : "Wild", "given" : "J.", "non-dropping-particle" : "", "parse-names" : false, "suffix" : "" }, { "dropping-particle" : "", "family" : "Py\u0161ek", "given" : "P.", "non-dropping-particle" : "", "parse-names" : false, "suffix" : "" }, { "dropping-particle" : "", "family" : "Jaro\u0161\u00edk", "given" : "V.", "non-dropping-particle" : "", "parse-names" : false, "suffix" : "" }, { "dropping-particle" : "", "family" : "Dendoncker", "given" : "N.", "non-dropping-particle" : "", "parse-names" : false, "suffix" : "" }, { "dropping-particle" : "", "family" : "Reginster", "given" : "I.", "non-dropping-particle" : "", "parse-names" : false, "suffix" : "" }, { "dropping-particle" : "", "family" : "Pino", "given" : "J.", "non-dropping-particle" : "", "parse-names" : false, "suffix" : "" }, { "dropping-particle" : "", "family" : "Maskell", "given" : "L. C.", "non-dropping-particle" : "", "parse-names" : false, "suffix" : "" }, { "dropping-particle" : "", "family" : "Vila", "given" : "M.", "non-dropping-particle" : "", "parse-names" : false, "suffix" : "" }, { "dropping-particle" : "", "family" : "Pergl", "given" : "J.", "non-dropping-particle" : "", "parse-names" : false, "suffix" : "" }, { "dropping-particle" : "", "family" : "K\u00fchn", "given" : "I.",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NULL", "page" : "75-87", "title" : "Projecting trends in plant invasions in Europe under different scenarios of future land-use change", "type" : "article-journal", "volume" : "21" }, "uris" : [ "http://www.mendeley.com/documents/?uuid=e39c80fe-630d-4002-a65d-80771ac03f83" ] } ], "mendeley" : { "formattedCitation" : "(Chytr\u00fd et al., 2012)", "manualFormatting" : "Chytr\u00fd et al., 2012", "plainTextFormattedCitation" : "(Chytr\u00fd et al., 2012)", "previouslyFormattedCitation" : "(Chytr\u00fd et al., 2012)"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Chytrý </w:t>
      </w:r>
      <w:r w:rsidR="000D7D89" w:rsidRPr="000D7D89">
        <w:rPr>
          <w:rFonts w:cs="Leawood-Book"/>
          <w:i/>
          <w:lang w:val="en-US"/>
        </w:rPr>
        <w:t>et al.</w:t>
      </w:r>
      <w:r w:rsidR="00062220">
        <w:rPr>
          <w:rFonts w:cs="Leawood-Book"/>
          <w:lang w:val="en-US"/>
        </w:rPr>
        <w:t xml:space="preserve">, </w:t>
      </w:r>
      <w:r w:rsidRPr="00F55611">
        <w:rPr>
          <w:rFonts w:cs="Leawood-Book"/>
          <w:lang w:val="en-US"/>
        </w:rPr>
        <w:t>2012</w:t>
      </w:r>
      <w:r w:rsidRPr="00F55611">
        <w:rPr>
          <w:rFonts w:cs="Leawood-Book"/>
          <w:lang w:val="en-US"/>
        </w:rPr>
        <w:fldChar w:fldCharType="end"/>
      </w:r>
      <w:r w:rsidRPr="00F55611">
        <w:rPr>
          <w:rFonts w:cs="Leawood-Book"/>
          <w:lang w:val="en-US"/>
        </w:rPr>
        <w:t xml:space="preserve">; UK </w:t>
      </w:r>
      <w:r w:rsidR="00AB715A">
        <w:rPr>
          <w:rFonts w:cs="Leawood-Book"/>
          <w:lang w:val="en-US"/>
        </w:rPr>
        <w:t>-</w:t>
      </w:r>
      <w:r w:rsidRPr="00F55611">
        <w:rPr>
          <w:rFonts w:cs="Leawood-Book"/>
          <w:lang w:val="en-US"/>
        </w:rPr>
        <w:t xml:space="preserve"> </w:t>
      </w:r>
      <w:r w:rsidRPr="00F55611">
        <w:rPr>
          <w:rFonts w:cs="Leawood-Book"/>
          <w:lang w:val="en-US"/>
        </w:rPr>
        <w:fldChar w:fldCharType="begin" w:fldLock="1"/>
      </w:r>
      <w:r w:rsidRPr="00F55611">
        <w:rPr>
          <w:rFonts w:cs="Leawood-Book"/>
          <w:lang w:val="en-US"/>
        </w:rPr>
        <w:instrText>ADDIN CSL_CITATION { "citationItems" : [ { "id" : "ITEM-1", "itemData" : { "abstract" : "BES Ecological Reviews Series", "author" : [ { "dropping-particle" : "", "family" : "Haines-Young", "given" : "Roy", "non-dropping-particle" : "", "parse-names" : false, "suffix" : "" }, { "dropping-particle" : "", "family" : "Potschin", "given" : "M.", "non-dropping-particle" : "", "parse-names" : false, "suffix" : "" } ], "chapter-number" : "Chapter 6", "container-title" : "Ecosystem Ecology: A New Synthesis", "editor" : [ { "dropping-particle" : "", "family" : "Raffaelli", "given" : "D. G.", "non-dropping-particle" : "", "parse-names" : false, "suffix" : "" }, { "dropping-particle" : "", "family" : "Frid", "given" : "C. L. J.", "non-dropping-particle" : "", "parse-names" : false, "suffix" : "" } ], "id" : "ITEM-1", "issued" : { "date-parts" : [ [ "2010" ] ] }, "page" : "110-139", "publisher" : "Cambridge University Press", "publisher-place" : "Cambridge", "title" : "The links between biodiversity, ecosystem services and human well-being.", "type" : "chapter" }, "uris" : [ "http://www.mendeley.com/documents/?uuid=0e230f62-9317-4cae-adcc-3f5d753b4b64" ] } ], "mendeley" : { "formattedCitation" : "(Haines-Young &amp; Potschin, 2010)", "manualFormatting" : "Haines-Young &amp; Potschin, 2010", "plainTextFormattedCitation" : "(Haines-Young &amp; Potschin, 2010)", "previouslyFormattedCitation" : "(Haines-Young &amp; Potschin, 2010)" }, "properties" : {  }, "schema" : "https://github.com/citation-style-language/schema/raw/master/csl-citation.json" }</w:instrText>
      </w:r>
      <w:r w:rsidRPr="00F55611">
        <w:rPr>
          <w:rFonts w:cs="Leawood-Book"/>
          <w:lang w:val="en-US"/>
        </w:rPr>
        <w:fldChar w:fldCharType="separate"/>
      </w:r>
      <w:r w:rsidRPr="00F55611">
        <w:rPr>
          <w:rFonts w:cs="Leawood-Book"/>
          <w:lang w:val="en-US"/>
        </w:rPr>
        <w:t>Haines-Young &amp; Potschin</w:t>
      </w:r>
      <w:r w:rsidR="00062220">
        <w:rPr>
          <w:rFonts w:cs="Leawood-Book"/>
          <w:lang w:val="en-US"/>
        </w:rPr>
        <w:t xml:space="preserve">, </w:t>
      </w:r>
      <w:r w:rsidRPr="00F55611">
        <w:rPr>
          <w:rFonts w:cs="Leawood-Book"/>
          <w:lang w:val="en-US"/>
        </w:rPr>
        <w:t>2010</w:t>
      </w:r>
      <w:r w:rsidRPr="00F55611">
        <w:rPr>
          <w:rFonts w:cs="Leawood-Book"/>
          <w:lang w:val="en-US"/>
        </w:rPr>
        <w:fldChar w:fldCharType="end"/>
      </w:r>
      <w:r w:rsidR="00754F56">
        <w:rPr>
          <w:rFonts w:cs="Leawood-Book"/>
          <w:lang w:val="en-US"/>
        </w:rPr>
        <w:t>; Austria -</w:t>
      </w:r>
      <w:r w:rsidRPr="00F55611">
        <w:rPr>
          <w:rFonts w:cs="Leawood-Book"/>
          <w:lang w:val="en-US"/>
        </w:rPr>
        <w:t xml:space="preserve"> </w:t>
      </w:r>
      <w:r w:rsidRPr="00F55611">
        <w:rPr>
          <w:rFonts w:cs="Leawood-Book"/>
          <w:lang w:val="en-US"/>
        </w:rPr>
        <w:fldChar w:fldCharType="begin" w:fldLock="1"/>
      </w:r>
      <w:r w:rsidRPr="00F55611">
        <w:rPr>
          <w:rFonts w:cs="Leawood-Book"/>
          <w:lang w:val="en-US"/>
        </w:rPr>
        <w:instrText>ADDIN CSL_CITATION { "citationItems" : [ { "id" : "ITEM-1", "itemData" : { "DOI" : "10.1016/j.foreco.2008.04.002", "ISBN" : "0378-1127", "ISSN" : "03781127", "PMID" : "258017400004", "abstract" : "The likely environmental changes throughout the next century have the potential to strongly alter forest disturbance regimes which may heavily affect forest functions as well as forest management. Forest stands already poorly adapted to current environmental conditions, such as secondary Norway spruce (Picea abies (L.) Karst.) forests outside their natural range, are expected to be particularly prone to such risks. By means of a simulation study, a secondary Norway spruce forest management unit in Austria was studied under conditions of climatic change with regard to effects of bark beetle disturbance on timber production and carbon sequestration over a time period of 100 years. The modified patch model PICUS v1.41, including a submodule of bark beetle-induced tree mortality, was employed to assess four alternative management strategies: (a) Norway spruce age-class forestry, (b) Norway spruce continuous cover forestry, (c) conversion to mixed species stands, and (d) no management. Two sets of simulations were investigated, one without the consideration of biotic disturbances, the other including possible bark beetle damages. Simulations were conducted for a de-trended baseline climate (1961-1990) as well as for two transient climate change scenarios featuring a distinct increase in temperature. The main objectives were to: (i) estimate the effects of bark beetle damage on timber production and carbon (C) sequestration under climate change; (ii) assess the effects of disregarding bark beetle disturbance in the analysis. Results indicated a strong increase in bark beetle damage under climate change scenarios (up to +219% in terms of timber volume losses) compared to the baseline climate scenario. Furthermore, distinct differences were revealed between the studied management strategies, pointing at considerably lower amounts of salvage in the conversion strategy. In terms of C storage, increased biotic disturbances under climate change reduced C storage in the actively managed strategies (up to -41.0 tC ha-1) over the 100-year simulation period, whereas in the unmanaged control variant some scenarios even resulted in increased C sequestration due to a stand density effect. Comparing the simulation series with and without bark beetle disturbances the main findings were: (i) forest C storage was higher in all actively managed strategies under climate change, when biotic disturbances were disregarded (up to +31.6 tC ha-1 over 100 years); and (ii) in the undis\u2026", "author" : [ { "dropping-particle" : "", "family" : "Seidl", "given" : "Rupert", "non-dropping-particle" : "", "parse-names" : false, "suffix" : "" }, { "dropping-particle" : "", "family" : "Rammer", "given" : "Werner", "non-dropping-particle" : "", "parse-names" : false, "suffix" : "" }, { "dropping-particle" : "", "family" : "J\u00e4ger", "given" : "Dietmar", "non-dropping-particle" : "", "parse-names" : false, "suffix" : "" }, { "dropping-particle" : "", "family" : "Lexer", "given" : "Manfred J.", "non-dropping-particle" : "", "parse-names" : false, "suffix" : "" } ], "container-title" : "Forest Ecology and Management", "id" : "ITEM-1", "issue" : "3", "issued" : { "date-parts" : [ [ "2008" ] ] }, "page" : "209-220", "title" : "Impact of bark beetle (Ips typographus L.) disturbance on timber production and carbon sequestration in different management strategies under climate change", "type" : "article-journal", "volume" : "256" }, "uris" : [ "http://www.mendeley.com/documents/?uuid=ba438328-22aa-45df-a410-7f8aed6e53fb" ] } ], "mendeley" : { "formattedCitation" : "(Seidl, Rammer, J\u00e4ger, &amp; Lexer, 2008)", "manualFormatting" : "Seidl, Rammer, J\u00e4ger, &amp; Lexer, 2008", "plainTextFormattedCitation" : "(Seidl, Rammer, J\u00e4ger, &amp; Lexer, 2008)", "previouslyFormattedCitation" : "(Seidl, Rammer, J\u00e4ger, &amp; Lexer, 2008)" }, "properties" : {  }, "schema" : "https://github.com/citation-style-language/schema/raw/master/csl-citation.json" }</w:instrText>
      </w:r>
      <w:r w:rsidRPr="00F55611">
        <w:rPr>
          <w:rFonts w:cs="Leawood-Book"/>
          <w:lang w:val="en-US"/>
        </w:rPr>
        <w:fldChar w:fldCharType="separate"/>
      </w:r>
      <w:r w:rsidRPr="00F55611">
        <w:rPr>
          <w:rFonts w:cs="Leawood-Book"/>
          <w:lang w:val="en-US"/>
        </w:rPr>
        <w:t>Seidl</w:t>
      </w:r>
      <w:r w:rsidRPr="00BA6A40">
        <w:rPr>
          <w:rFonts w:cs="Leawood-Book"/>
          <w:lang w:val="en-US"/>
        </w:rPr>
        <w:t xml:space="preserve"> </w:t>
      </w:r>
      <w:r w:rsidR="000D7D89" w:rsidRPr="000D7D89">
        <w:rPr>
          <w:rFonts w:cs="Leawood-Book"/>
          <w:i/>
          <w:lang w:val="en-US"/>
        </w:rPr>
        <w:t>et al.</w:t>
      </w:r>
      <w:r w:rsidR="00062220">
        <w:rPr>
          <w:rFonts w:cs="Leawood-Book"/>
          <w:lang w:val="en-US"/>
        </w:rPr>
        <w:t xml:space="preserve">, </w:t>
      </w:r>
      <w:r w:rsidRPr="00F55611">
        <w:rPr>
          <w:rFonts w:cs="Leawood-Book"/>
          <w:lang w:val="en-US"/>
        </w:rPr>
        <w:t>2008</w:t>
      </w:r>
      <w:r w:rsidRPr="00F55611">
        <w:rPr>
          <w:rFonts w:cs="Leawood-Book"/>
          <w:lang w:val="en-US"/>
        </w:rPr>
        <w:fldChar w:fldCharType="end"/>
      </w:r>
      <w:r w:rsidRPr="00F55611">
        <w:rPr>
          <w:rFonts w:cs="Leawood-Book"/>
          <w:lang w:val="en-US"/>
        </w:rPr>
        <w:t>).</w:t>
      </w:r>
    </w:p>
    <w:p w14:paraId="5D5D3051" w14:textId="007099BC" w:rsidR="00AE389F" w:rsidRPr="00F55611" w:rsidRDefault="00AE389F" w:rsidP="00AE389F">
      <w:pPr>
        <w:rPr>
          <w:rFonts w:cs="Leawood-Book"/>
          <w:lang w:val="en-US"/>
        </w:rPr>
      </w:pPr>
      <w:r w:rsidRPr="00F55611">
        <w:rPr>
          <w:i/>
          <w:lang w:val="en-US"/>
        </w:rPr>
        <w:t>Values</w:t>
      </w:r>
      <w:r w:rsidRPr="00F55611">
        <w:rPr>
          <w:lang w:val="en-US"/>
        </w:rPr>
        <w:t xml:space="preserve">: </w:t>
      </w:r>
      <w:r w:rsidRPr="00F55611">
        <w:rPr>
          <w:rFonts w:cs="Leawood-Book"/>
          <w:lang w:val="en-US"/>
        </w:rPr>
        <w:t xml:space="preserve">This scenario archetype is strongly focused on instrumental values (44%), </w:t>
      </w:r>
      <w:r w:rsidR="004A4443" w:rsidRPr="004A4443">
        <w:rPr>
          <w:rFonts w:cs="Leawood-Book"/>
          <w:lang w:val="en-US"/>
        </w:rPr>
        <w:t>although many business-as-usual studies did not explicitly or implicitly m</w:t>
      </w:r>
      <w:r w:rsidR="004A4443">
        <w:rPr>
          <w:rFonts w:cs="Leawood-Book"/>
          <w:lang w:val="en-US"/>
        </w:rPr>
        <w:t>ention values (classified as a “no value perspective”</w:t>
      </w:r>
      <w:r w:rsidR="004A4443" w:rsidRPr="004A4443">
        <w:rPr>
          <w:rFonts w:cs="Leawood-Book"/>
          <w:lang w:val="en-US"/>
        </w:rPr>
        <w:t xml:space="preserve"> in</w:t>
      </w:r>
      <w:r w:rsidR="004A4443">
        <w:rPr>
          <w:rFonts w:cs="Leawood-Book"/>
          <w:lang w:val="en-US"/>
        </w:rPr>
        <w:t xml:space="preserve"> </w:t>
      </w:r>
      <w:r w:rsidRPr="00F55611">
        <w:rPr>
          <w:rFonts w:cs="Leawood-Book"/>
          <w:b/>
          <w:lang w:val="en-US"/>
        </w:rPr>
        <w:t>Figure 5.7</w:t>
      </w:r>
      <w:r w:rsidRPr="00F55611">
        <w:rPr>
          <w:rFonts w:cs="Leawood-Book"/>
          <w:lang w:val="en-US"/>
        </w:rPr>
        <w:t xml:space="preserve">). It typically lacks any acknowledgement of relational or intrinsic values implying a lack of long-term focus on conserving nature. For example, </w:t>
      </w:r>
      <w:r w:rsidRPr="00F55611">
        <w:rPr>
          <w:rFonts w:cs="Leawood-Book"/>
          <w:lang w:val="en-US"/>
        </w:rPr>
        <w:fldChar w:fldCharType="begin" w:fldLock="1"/>
      </w:r>
      <w:r w:rsidRPr="00F55611">
        <w:rPr>
          <w:rFonts w:cs="Leawood-Book"/>
          <w:lang w:val="en-US"/>
        </w:rPr>
        <w:instrText>ADDIN CSL_CITATION { "citationItems" : [ { "id" : "ITEM-1", "itemData" : { "DOI" : "10.1111/j.1466-8238.2010.00620.x", "ISBN" : "1466-8238", "ISSN" : "1466822X", "abstract" : "AimG\u00c7\u00e9 This paper describes a set of integrative scenarios developed in the ALARM (Assessing LArge-scale environmental Risks for biodiversity with tested Methods) project. The ultimate aim of ALARM was to develop and test methods and protocols for the assessment of large-scale environmental risks to biodiversity and to evaluate mitigation options. Scenarios provide a tool for exploring such risks and the policy options to mitigate them; therefore they play a central role within the ALARM project. MethodsG\u00c7\u00e9 Three integrative scenarios (liberalization, business as might be usual, sustainability) were developed and illustrated using the econometric model described in a subsequent paper. They are contextualized with projections from climate models and provide the input for model-based assessments of biodiversity trends. Additionally, three shock scenarios were developed (Gulf Stream collapse, peak oil, pandemic) to demonstrate the limits of linear extrapolation. As these extend beyond model capabilities, they are discussed semi-quantitatively based on modelling insights. ResultsG\u00c7\u00e9 Although the policy impacts on biodiversity are different for different pressures, biomes and species groups, some general trends could be identified. An extension of current EU policies will act as a brake on current trends by slowing down the loss of biodiversity in many cases and in most biomes, but it will be capable of neither halting nor of reversing the loss. Liberalization has the effect of accelerating biodiversity loss across the board, with few exceptions. A coherent sustainability scenario is clearly the most effective at preserving biodiversity, but the variant tested here still does not halt losses in all cases. Main conclusionsG\u00c7\u00e9 Current EU policies for protecting biodiversity appear to be insufficient to reverse ongoing losses. Coherent sustainability strategies are effective at conserving biodiversity, but in order to assess losses and then reverse them, measures would need to be introduced that extend beyond the steps tested in the ALARM sustainability scenario", "author" : [ { "dropping-particle" : "", "family" : "Spangenberg", "given" : "Joachim H.", "non-dropping-particle" : "", "parse-names" : false, "suffix" : "" }, { "dropping-particle" : "", "family" : "Bondeau", "given" : "Alberte", "non-dropping-particle" : "", "parse-names" : false, "suffix" : "" }, { "dropping-particle" : "", "family" : "Carter", "given" : "Timothy R.", "non-dropping-particle" : "", "parse-names" : false, "suffix" : "" }, { "dropping-particle" : "", "family" : "Fronzek", "given" : "Stefan", "non-dropping-particle" : "", "parse-names" : false, "suffix" : "" }, { "dropping-particle" : "", "family" : "Jaeger", "given" : "Jill", "non-dropping-particle" : "", "parse-names" : false, "suffix" : "" }, { "dropping-particle" : "", "family" : "Jylh\u00e4", "given" : "Kirsti", "non-dropping-particle" : "", "parse-names" : false, "suffix" : "" }, { "dropping-particle" : "", "family" : "K\u00fchn", "given" : "Ingolf", "non-dropping-particle" : "", "parse-names" : false, "suffix" : "" }, { "dropping-particle" : "", "family" : "Omann", "given" : "Ines", "non-dropping-particle" : "", "parse-names" : false, "suffix" : "" }, { "dropping-particle" : "", "family" : "Paul", "given" : "Alex",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chweiger", "given" : "Oliver", "non-dropping-particle" : "", "parse-names" : false, "suffix" : "" }, { "dropping-particle" : "", "family" : "Stocker", "given" : "Andrea", "non-dropping-particle" : "", "parse-names" : false, "suffix" : "" }, { "dropping-particle" : "", "family" : "Sykes", "given" : "Martin T.", "non-dropping-particle" : "", "parse-names" : false, "suffix" : "" }, { "dropping-particle" : "", "family" : "Settele", "given" : "Josef", "non-dropping-particle" : "", "parse-names" : false, "suffix" : "" } ], "container-title" : "Global Ecology and Biogeography", "id" : "ITEM-1", "issue" : "1", "issued" : { "date-parts" : [ [ "2012" ] ] }, "page" : "5-18", "title" : "Scenarios for investigating risks to biodiversity", "type" : "article-journal", "volume" : "21" }, "uris" : [ "http://www.mendeley.com/documents/?uuid=943f132f-34ca-45e7-a003-d757bfaa3c65" ] } ], "mendeley" : { "formattedCitation" : "(Spangenberg et al., 2012)", "manualFormatting" : "Spangenberg et al. (2012)", "plainTextFormattedCitation" : "(Spangenberg et al., 2012)", "previouslyFormattedCitation" : "(Spangenberg et al., 2012)" }, "properties" : {  }, "schema" : "https://github.com/citation-style-language/schema/raw/master/csl-citation.json" }</w:instrText>
      </w:r>
      <w:r w:rsidRPr="00F55611">
        <w:rPr>
          <w:rFonts w:cs="Leawood-Book"/>
          <w:lang w:val="en-US"/>
        </w:rPr>
        <w:fldChar w:fldCharType="separate"/>
      </w:r>
      <w:r w:rsidRPr="00F55611">
        <w:rPr>
          <w:rFonts w:cs="Leawood-Book"/>
          <w:lang w:val="en-US"/>
        </w:rPr>
        <w:t xml:space="preserve">Spangenberg </w:t>
      </w:r>
      <w:r w:rsidR="000D7D89" w:rsidRPr="000D7D89">
        <w:rPr>
          <w:rFonts w:cs="Leawood-Book"/>
          <w:i/>
          <w:lang w:val="en-US"/>
        </w:rPr>
        <w:t>et al.</w:t>
      </w:r>
      <w:r w:rsidRPr="00F55611">
        <w:rPr>
          <w:rFonts w:cs="Leawood-Book"/>
          <w:lang w:val="en-US"/>
        </w:rPr>
        <w:t xml:space="preserve"> (2012)</w:t>
      </w:r>
      <w:r w:rsidRPr="00F55611">
        <w:rPr>
          <w:rFonts w:cs="Leawood-Book"/>
          <w:lang w:val="en-US"/>
        </w:rPr>
        <w:fldChar w:fldCharType="end"/>
      </w:r>
      <w:r w:rsidRPr="00F55611">
        <w:rPr>
          <w:rFonts w:cs="Leawood-Book"/>
          <w:lang w:val="en-US"/>
        </w:rPr>
        <w:t xml:space="preserve"> identified that an extension of current trends in </w:t>
      </w:r>
      <w:r w:rsidRPr="00F55611">
        <w:rPr>
          <w:lang w:val="en-US"/>
        </w:rPr>
        <w:t xml:space="preserve">European Union </w:t>
      </w:r>
      <w:r w:rsidRPr="00F55611">
        <w:rPr>
          <w:rFonts w:cs="Leawood-Book"/>
          <w:lang w:val="en-US"/>
        </w:rPr>
        <w:t>policies may slow down the loss of biodiversity in many cases and in most biomes, but it will not be capable of halting or reversing the loss.</w:t>
      </w:r>
    </w:p>
    <w:p w14:paraId="5B13720F" w14:textId="77777777" w:rsidR="00AE389F" w:rsidRPr="00F55611" w:rsidRDefault="00AE389F" w:rsidP="00AE389F">
      <w:pPr>
        <w:rPr>
          <w:lang w:val="en-US"/>
        </w:rPr>
      </w:pPr>
    </w:p>
    <w:p w14:paraId="140B931A" w14:textId="77777777" w:rsidR="00AE389F" w:rsidRPr="00F55611" w:rsidRDefault="00AE389F" w:rsidP="001F0516">
      <w:pPr>
        <w:pStyle w:val="Heading4"/>
      </w:pPr>
      <w:bookmarkStart w:id="1604" w:name="_Toc519504734"/>
      <w:r w:rsidRPr="00F55611">
        <w:t>Economic optimism</w:t>
      </w:r>
      <w:bookmarkEnd w:id="1604"/>
    </w:p>
    <w:p w14:paraId="1B170445" w14:textId="77777777" w:rsidR="00AE389F" w:rsidRPr="00F55611" w:rsidRDefault="00AE389F" w:rsidP="00AE389F">
      <w:pPr>
        <w:autoSpaceDE w:val="0"/>
        <w:autoSpaceDN w:val="0"/>
        <w:adjustRightInd w:val="0"/>
        <w:rPr>
          <w:lang w:val="en-US"/>
        </w:rPr>
      </w:pPr>
      <w:r w:rsidRPr="00F55611">
        <w:rPr>
          <w:i/>
          <w:lang w:val="en-US"/>
        </w:rPr>
        <w:t>Overview</w:t>
      </w:r>
      <w:r w:rsidRPr="00F55611">
        <w:rPr>
          <w:lang w:val="en-US"/>
        </w:rPr>
        <w:t>: Global developments steered by economic growth result in a strong dominance of international markets with a small degree of regulation. P</w:t>
      </w:r>
      <w:r w:rsidRPr="00F55611">
        <w:rPr>
          <w:rFonts w:cs="AdvP4DF60E"/>
          <w:lang w:val="en-US"/>
        </w:rPr>
        <w:t xml:space="preserve">opulation growth varies from low (assuming a strong drop in fertility levels) to stable and high depending on the specific scenario. </w:t>
      </w:r>
      <w:r w:rsidRPr="00F55611">
        <w:rPr>
          <w:lang w:val="en-US"/>
        </w:rPr>
        <w:t>T</w:t>
      </w:r>
      <w:r w:rsidRPr="00F55611">
        <w:rPr>
          <w:rFonts w:cs="AdvP4DF60E"/>
          <w:lang w:val="en-US"/>
        </w:rPr>
        <w:t xml:space="preserve">echnological development is rapid and there is a partial convergence of income levels across the world. </w:t>
      </w:r>
      <w:r w:rsidRPr="00F55611">
        <w:rPr>
          <w:lang w:val="en-US"/>
        </w:rPr>
        <w:t xml:space="preserve">Environmental problems are only dealt with when solutions are of economic interest. A more extreme variant of this archetype is the SSP5 type of fossil fuel dominated markets with little environmental concern, but with highly equal and healthy societies. In terms of biodiversity and </w:t>
      </w:r>
      <w:r w:rsidRPr="00F55611">
        <w:rPr>
          <w:color w:val="000000"/>
          <w:lang w:val="en-US"/>
        </w:rPr>
        <w:t>nature’s contributions to people</w:t>
      </w:r>
      <w:r w:rsidRPr="00F55611">
        <w:rPr>
          <w:lang w:val="en-US"/>
        </w:rPr>
        <w:t>, this archetype can range from devastating (environmental destruction) to positive (economically viable nature-based solutions). Yet, in all cases, a reactive attitude to environmental management prevails.</w:t>
      </w:r>
    </w:p>
    <w:p w14:paraId="5D0B8AE7" w14:textId="7A9464F6" w:rsidR="00AE389F" w:rsidRPr="00F55611" w:rsidRDefault="00AE389F" w:rsidP="00AE389F">
      <w:pPr>
        <w:rPr>
          <w:lang w:val="en-US"/>
        </w:rPr>
      </w:pPr>
      <w:r w:rsidRPr="00F55611">
        <w:rPr>
          <w:i/>
          <w:lang w:val="en-US"/>
        </w:rPr>
        <w:t>Indirect drivers</w:t>
      </w:r>
      <w:r w:rsidRPr="00F55611">
        <w:rPr>
          <w:lang w:val="en-US"/>
        </w:rPr>
        <w:t xml:space="preserve">: Several scenarios corresponding to the </w:t>
      </w:r>
      <w:r w:rsidRPr="00F55611">
        <w:rPr>
          <w:i/>
          <w:lang w:val="en-US"/>
        </w:rPr>
        <w:t>economic optimism</w:t>
      </w:r>
      <w:r w:rsidRPr="00F55611">
        <w:rPr>
          <w:lang w:val="en-US"/>
        </w:rPr>
        <w:t xml:space="preserve"> archetype describe a future with low population growth in Europe and Central Asia according to SRES A1 (European Union </w:t>
      </w:r>
      <w:r w:rsidR="00AB715A">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663-014-9267-x", "ISBN" : "1066301492", "ISSN" : "03408744", "abstract" : "This paper reports on an Austrian research project that deals with the\\nquestion how the Austrian society could cope with long-lasting low\\neconomic growth. Various causes of low-growth that are relevant for\\nAustria (a deteriorating balance of trade, increasing resource prices,\\nconsumer restraint of households and less immigration) have been\\nidentified, leading to an only moderate gross domestic product growth of\\n0.55 % per year. The resulting impact on the economy is substantial:\\nthe labour market suffers from a shortage of labour supply (due to\\nreduced migration) and from a reduced demand for labour (due to reduced\\ndemand in consumption, investments and exports). Subsequently, less\\nemployment decreases the development of the disposable income of private\\nhouseholds (tax rates and social security contributions held constant).\\nRelated to this, public debt is higher due to reduced tax incomes and\\nslightly growing public expenditures. From an ecological perspective,\\nresource consumption increases at a slower rate, however, no absolute\\nreduction can be reached. CO2 emissions also slightly increase.\\nTherefore, it cannot be assumed that low growth necessarily leads to the\\nachievement of energy and environmental policy goals. Based on these\\nresults, a policy scenario was used to analyze whether and how policy\\nmeasures are able to cope with the negative consequences of persistent\\nlow growth. The results reveal that the selected measures are suitable\\nto reduce negative economic effects: The implementation of reduced\\nworking time and an eco-social reform of levies might improve the labour\\nmarket situation. The negative effects on the national budget can be\\ndiminished by a reduction of environmentally harmful subsidies. Induced\\nbehaviour changes of private households can reduce energy and\\nresource-intensive consumption.", "author" : [ { "dropping-particle" : "", "family" : "Stocker", "given" : "Andrea", "non-dropping-particle" : "", "parse-names" : false, "suffix" : "" }, { "dropping-particle" : "", "family" : "Gro\u00dfmann", "given" : "Anett", "non-dropping-particle" : "", "parse-names" : false, "suffix" : "" }, { "dropping-particle" : "", "family" : "Hinterberger", "given" : "Friedrich", "non-dropping-particle" : "", "parse-names" : false, "suffix" : "" }, { "dropping-particle" : "", "family" : "Wolter", "given" : "Marc Ingo", "non-dropping-particle" : "", "parse-names" : false, "suffix" : "" } ], "container-title" : "Empirica", "id" : "ITEM-1", "issue" : "3", "issued" : { "date-parts" : [ [ "2014" ] ] }, "page" : "445-465", "title" : "A low growth path in Austria: Potential causes, consequences and policy options", "type" : "article-journal", "volume" : "41" }, "uris" : [ "http://www.mendeley.com/documents/?uuid=df4e011b-cb29-40a6-b611-e26f590cdbc5" ] } ], "mendeley" : { "formattedCitation" : "(Stocker, Gro\u00dfmann, Hinterberger, &amp; Wolter, 2014)", "manualFormatting" : "Stocker, Gro\u00dfmann, Hinterberger, &amp; Wolter, 2014", "plainTextFormattedCitation" : "(Stocker, Gro\u00dfmann, Hinterberger, &amp; Wolter, 2014)", "previouslyFormattedCitation" : "(Stocker, Gro\u00dfmann, Hinterberger, &amp; Wolter, 2014)" }, "properties" : {  }, "schema" : "https://github.com/citation-style-language/schema/raw/master/csl-citation.json" }</w:instrText>
      </w:r>
      <w:r w:rsidRPr="00F55611">
        <w:rPr>
          <w:lang w:val="en-US"/>
        </w:rPr>
        <w:fldChar w:fldCharType="separate"/>
      </w:r>
      <w:r w:rsidRPr="00F55611">
        <w:rPr>
          <w:lang w:val="en-US"/>
        </w:rPr>
        <w:t>Stocker</w:t>
      </w:r>
      <w:r w:rsidRPr="00BA6A40">
        <w:rPr>
          <w:lang w:val="en-US"/>
        </w:rPr>
        <w:t xml:space="preserve"> </w:t>
      </w:r>
      <w:r w:rsidR="000D7D89" w:rsidRPr="000D7D89">
        <w:rPr>
          <w:i/>
          <w:lang w:val="en-US"/>
        </w:rPr>
        <w:t>et al.</w:t>
      </w:r>
      <w:r w:rsidRPr="00F55611">
        <w:rPr>
          <w:lang w:val="en-US"/>
        </w:rPr>
        <w:t>, 2014</w:t>
      </w:r>
      <w:r w:rsidRPr="00F55611">
        <w:rPr>
          <w:lang w:val="en-US"/>
        </w:rPr>
        <w:fldChar w:fldCharType="end"/>
      </w:r>
      <w:r w:rsidRPr="00F55611">
        <w:rPr>
          <w:lang w:val="en-US"/>
        </w:rPr>
        <w:t xml:space="preserve">; Central Europe </w:t>
      </w:r>
      <w:r w:rsidR="00AB715A">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371/journal.pntd.0001407", "ISBN" : "1935-2735 (Electronic)\\n1935-2727 (Linking)", "ISSN" : "19352727", "PMID" : "22140590", "abstract" : "BACKGROUND: In the Old World, sandfly species of the genus Phlebotomus are known vectors of Leishmania, Bartonella and several viruses. Recent sandfly catches and autochthonous cases of leishmaniasis hint on spreading tendencies of the vectors towards Central Europe. However, studies addressing potential future distribution of sandflies in the light of a changing European climate are missing. METHODOLOGY: Here, we modelled bioclimatic envelopes using MaxEnt for five species with proven or assumed vector competence for Leishmania infantum, which are either predominantly located in (south-) western (Phlebotomus ariasi, P. mascittii and P. perniciosus) or south-eastern Europe (P. neglectus and P. perfiliewi). The determined bioclimatic envelopes were transferred to two climate change scenarios (A1B and B1) for Central Europe (Austria, Germany and Switzerland) using data of the regional climate model COSMO-CLM. We detected the most likely way of natural dispersal (\"least-cost path\") for each species and hence determined the accessibility of potential future climatically suitable habitats by integrating landscape features, projected changes in climatic suitability and wind speed. RESULTS AND RELEVANCE: Results indicate that the Central European climate will become increasingly suitable especially for those vector species with a current south-western focus of distribution. In general, the highest suitability of Central Europe is projected for all species in the second half of the 21st century, except for P. perfiliewi. Nevertheless, we show that sandflies will hardly be able to occupy their climatically suitable habitats entirely, due to their limited natural dispersal ability. A northward spread of species with south-eastern focus of distribution may be constrained but not completely avoided by the Alps. Our results can be used to install specific monitoring systems to the projected risk zones of potential sandfly establishment. This is urgently needed for adaptation and coping strategies against the emerging spread of sandfly-borne diseases.", "author" : [ { "dropping-particle" : "", "family" : "Fischer", "given" : "Dominik", "non-dropping-particle" : "", "parse-names" : false, "suffix" : "" }, { "dropping-particle" : "", "family" : "Moeller", "given" : "Philipp", "non-dropping-particle" : "", "parse-names" : false, "suffix" : "" }, { "dropping-particle" : "", "family" : "Thomas", "given" : "Stephanie M.", "non-dropping-particle" : "", "parse-names" : false, "suffix" : "" }, { "dropping-particle" : "", "family" : "Naucke", "given" : "Torsten J.", "non-dropping-particle" : "", "parse-names" : false, "suffix" : "" }, { "dropping-particle" : "", "family" : "Beierkuhnlein", "given" : "Carl", "non-dropping-particle" : "", "parse-names" : false, "suffix" : "" } ], "container-title" : "PLoS Neglected Tropical Diseases", "id" : "ITEM-1", "issue" : "11", "issued" : { "date-parts" : [ [ "2011" ] ] }, "title" : "Combining climatic projections and dispersal ability: A method for estimating the responses of sandfly vector species to climate change", "type" : "article-journal", "volume" : "5" }, "uris" : [ "http://www.mendeley.com/documents/?uuid=a383aa96-99e1-4ee3-8183-243fa71d4db0" ] } ], "mendeley" : { "formattedCitation" : "(Fischer, Moeller, Thomas, Naucke, &amp; Beierkuhnlein, 2011)", "manualFormatting" : "Fischer, Moeller, Thomas, Naucke, &amp; Beierkuhnlein, 2011", "plainTextFormattedCitation" : "(Fischer, Moeller, Thomas, Naucke, &amp; Beierkuhnlein, 2011)", "previouslyFormattedCitation" : "(Fischer, Moeller, Thomas, Naucke, &amp; Beierkuhnlein, 2011)" }, "properties" : {  }, "schema" : "https://github.com/citation-style-language/schema/raw/master/csl-citation.json" }</w:instrText>
      </w:r>
      <w:r w:rsidRPr="00F55611">
        <w:rPr>
          <w:lang w:val="en-US"/>
        </w:rPr>
        <w:fldChar w:fldCharType="separate"/>
      </w:r>
      <w:r w:rsidRPr="00F55611">
        <w:rPr>
          <w:lang w:val="en-US"/>
        </w:rPr>
        <w:t>Fischer</w:t>
      </w:r>
      <w:r w:rsidRPr="00BA6A40">
        <w:rPr>
          <w:lang w:val="en-US"/>
        </w:rPr>
        <w:t xml:space="preserve"> </w:t>
      </w:r>
      <w:r w:rsidR="000D7D89" w:rsidRPr="000D7D89">
        <w:rPr>
          <w:i/>
          <w:lang w:val="en-US"/>
        </w:rPr>
        <w:t>et al.</w:t>
      </w:r>
      <w:r w:rsidRPr="00F55611">
        <w:rPr>
          <w:lang w:val="en-US"/>
        </w:rPr>
        <w:t>, 2011</w:t>
      </w:r>
      <w:r w:rsidRPr="00F55611">
        <w:rPr>
          <w:lang w:val="en-US"/>
        </w:rPr>
        <w:fldChar w:fldCharType="end"/>
      </w:r>
      <w:r w:rsidRPr="00F55611">
        <w:rPr>
          <w:lang w:val="en-US"/>
        </w:rPr>
        <w:t xml:space="preserve">; Germany </w:t>
      </w:r>
      <w:r w:rsidR="00AB715A">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1", "issue" : "4", "issued" : { "date-parts" : [ [ "2012" ] ] }, "page" : "701-713", "title" : "The impact of global change on the water balance of large wetlands in the Elbe Lowland", "type" : "article-journal", "volume" : "12" }, "uris" : [ "http://www.mendeley.com/documents/?uuid=a6632fee-56d5-42f1-8ad0-d983628fb269" ] }, { "id" : "ITEM-2", "itemData" : { "DOI" : "10.1127/metz/2014/0575", "ISSN" : "16101227", "author" : [ { "dropping-particle" : "", "family" : "Hattermann", "given" : "Fred Fokko", "non-dropping-particle" : "", "parse-names" : false, "suffix" : "" }, { "dropping-particle" : "", "family" : "Huang", "given" : "Shaochun", "non-dropping-particle" : "", "parse-names" : false, "suffix" : "" }, { "dropping-particle" : "", "family" : "Koch", "given" : "Hagen", "non-dropping-particle" : "", "parse-names" : false, "suffix" : "" } ], "container-title" : "Meteorologische Zeitschrift", "id" : "ITEM-2", "issue" : "2", "issued" : { "date-parts" : [ [ "2015" ] ] }, "page" : "201-211", "title" : "Climate change impacts on hydrology and water resources", "type" : "article-journal", "volume" : "24" }, "uris" : [ "http://www.mendeley.com/documents/?uuid=23d61e3d-150e-4caa-b96e-65e14ea91066" ] }, { "id" : "ITEM-3",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3",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id" : "ITEM-4", "itemData" : { "DOI" : "10.3390/w7116351", "ISSN" : "20734441", "abstract" : "See, stats, and : https : / / www . researchgate . net / publication / 283752462 Expansion Model Impacts Climate ARTICLE Impact : 1. 43 : 10 . 3390 / w7116351 READS 34 5 , INCLUDING : J\u00f6rg Leibniz 33 SEE Johannes Leibniz 34 SEE Ottfried Leibniz 38 SEE Peter Leibniz 67 SEE All - text , letting . Available : Peter Retrieved : 01 Water 2015 , 7 , 6351 - 6377 ; doi : 10 . 3390 / w7116351 Abstract : The impact of climate change and increased irrigation area on future hydrologic and agro - economic conditions was analysed for a representative basin in northeastern Germany using an expanded version of the WBalMO (water balance model) for water management . The model expansion represents various temporally and spatially differentiated irrigation water use processes , including agricultural irrigation , as part of a river basin ' s water management . We show that climate changes lead to increased irrigation water demands in the future , which will not always be able to be met . The resulting water deficits were shown for different crops depending on their irrigation priority and the water available . With an increased irrigation area , water deficits will rise . This may limit the profitability of agricultural irrigation . The impacts of climate change on low - flow conditions in the river are much higher than those of the increase in irrigated area alone . Therefore , any additional increases of irrigation will require careful monitoring of water availability to avoid critical impacts on river flows . The expanded model was able to replicate the processes of agricultural irrigation water use and can thus be used to test the impact of policies such as the certification of new irrigation permits .", "author" : [ { "dropping-particle" : "", "family" : "Steidl", "given" : "J\u00f6rg", "non-dropping-particle" : "", "parse-names" : false, "suffix" : "" }, { "dropping-particle" : "", "family" : "Schuler", "given" : "Johannes", "non-dropping-particle" : "", "parse-names" : false, "suffix" : "" }, { "dropping-particle" : "", "family" : "Schubert", "given" : "Undine", "non-dropping-particle" : "", "parse-names" : false, "suffix" : "" }, { "dropping-particle" : "", "family" : "Dietrich", "given" : "Ottfried", "non-dropping-particle" : "", "parse-names" : false, "suffix" : "" }, { "dropping-particle" : "", "family" : "Zander", "given" : "Peter", "non-dropping-particle" : "", "parse-names" : false, "suffix" : "" } ], "container-title" : "Water (Switzerland)", "id" : "ITEM-4", "issue" : "11", "issued" : { "date-parts" : [ [ "2015" ] ] }, "page" : "6351-6377", "title" : "Expansion of an existing water management model for the analysis of opportunities and impacts of agricultural irrigation under climate change conditions", "type" : "article-journal", "volume" : "7" }, "uris" : [ "http://www.mendeley.com/documents/?uuid=d0cfdac7-c4cf-4d22-a5ae-f442d333a63e" ] } ], "mendeley" : { "formattedCitation" : "(Dietrich, Steidl, &amp; Pavlik, 2012; Hattermann, Huang, &amp; Koch, 2015; Koch et al., 2011; Steidl, Schuler, Schubert, Dietrich, &amp; Zander, 2015)", "manualFormatting" : "Dietrich, Steidl, &amp; Pavlik, 2012; Hattermann, Huang, &amp; Koch, 2015; Koch et al., 2011; Steidl, Schuler, Schubert, Dietrich, &amp; Zander, 2015", "plainTextFormattedCitation" : "(Dietrich, Steidl, &amp; Pavlik, 2012; Hattermann, Huang, &amp; Koch, 2015; Koch et al., 2011; Steidl, Schuler, Schubert, Dietrich, &amp; Zander, 2015)", "previouslyFormattedCitation" : "(Dietrich, Steidl, &amp; Pavlik, 2012; Hattermann, Huang, &amp; Koch, 2015; Koch et al., 2011; Steidl, Schuler, Schubert, Dietrich, &amp; Zander, 2015)" }, "properties" : {  }, "schema" : "https://github.com/citation-style-language/schema/raw/master/csl-citation.json" }</w:instrText>
      </w:r>
      <w:r w:rsidRPr="00F55611">
        <w:rPr>
          <w:lang w:val="en-US"/>
        </w:rPr>
        <w:fldChar w:fldCharType="separate"/>
      </w:r>
      <w:r w:rsidRPr="00F55611">
        <w:rPr>
          <w:lang w:val="en-US"/>
        </w:rPr>
        <w:t>Dietrich</w:t>
      </w:r>
      <w:r w:rsidRPr="00BA6A40">
        <w:rPr>
          <w:lang w:val="en-US"/>
        </w:rPr>
        <w:t xml:space="preserve"> </w:t>
      </w:r>
      <w:r w:rsidR="000D7D89" w:rsidRPr="000D7D89">
        <w:rPr>
          <w:i/>
          <w:lang w:val="en-US"/>
        </w:rPr>
        <w:t>et al.</w:t>
      </w:r>
      <w:r w:rsidRPr="00F55611">
        <w:rPr>
          <w:lang w:val="en-US"/>
        </w:rPr>
        <w:t>, 2012; Hattermann</w:t>
      </w:r>
      <w:r w:rsidRPr="00BA6A40">
        <w:rPr>
          <w:lang w:val="en-US"/>
        </w:rPr>
        <w:t xml:space="preserve"> </w:t>
      </w:r>
      <w:r w:rsidR="000D7D89" w:rsidRPr="000D7D89">
        <w:rPr>
          <w:i/>
          <w:lang w:val="en-US"/>
        </w:rPr>
        <w:t>et al.</w:t>
      </w:r>
      <w:r w:rsidRPr="00F55611">
        <w:rPr>
          <w:lang w:val="en-US"/>
        </w:rPr>
        <w:t xml:space="preserve">, 2015; Koch </w:t>
      </w:r>
      <w:r w:rsidR="000D7D89" w:rsidRPr="000D7D89">
        <w:rPr>
          <w:i/>
          <w:lang w:val="en-US"/>
        </w:rPr>
        <w:t>et al.</w:t>
      </w:r>
      <w:r w:rsidRPr="00F55611">
        <w:rPr>
          <w:lang w:val="en-US"/>
        </w:rPr>
        <w:t>, 2011; Steidl</w:t>
      </w:r>
      <w:r w:rsidRPr="00BA6A40">
        <w:rPr>
          <w:lang w:val="en-US"/>
        </w:rPr>
        <w:t xml:space="preserve">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hich is concentrated in cities and leads to substantial urban sprawl </w:t>
      </w:r>
      <w:r w:rsidRPr="00F55611">
        <w:rPr>
          <w:lang w:val="en-US"/>
        </w:rPr>
        <w:fldChar w:fldCharType="begin" w:fldLock="1"/>
      </w:r>
      <w:r w:rsidRPr="00F55611">
        <w:rPr>
          <w:lang w:val="en-US"/>
        </w:rPr>
        <w:instrText>ADDIN CSL_CITATION { "citationItems" : [ { "id" : "ITEM-1",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1", "issue" : "6", "issued" : { "date-parts" : [ [ "2013" ] ] }, "page" : "1407-1417", "title" : "European Scenario Studies on Future In-Stream Nutrient Concentrations", "type" : "article-journal", "volume" : "56" }, "uris" : [ "http://www.mendeley.com/documents/?uuid=65da3683-7634-47a0-9e13-b98fddac53f0"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3",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3",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id" : "ITEM-4", "itemData" : { "DOI" : "10.1186/2192-0567-1-6", "ISSN" : "2192-0567", "abstract" : "Recent scientific investigations have revealed a correlation between nutrition habits and the environmental impacts of agriculture. So, it is obviously worthwhile to study what effects a change in diet has on land use patterns, energy demand, and greenhouse gas emissions of agricultural production. This study calculates the amount of energy and emission savings as well as changes in land use that would result from different scenarios underlying a change in diet.", "author" : [ { "dropping-particle" : "", "family" : "Fazeni", "given" : "Karin", "non-dropping-particle" : "", "parse-names" : false, "suffix" : "" }, { "dropping-particle" : "", "family" : "Steinm\u00fcller", "given" : "Horst", "non-dropping-particle" : "", "parse-names" : false, "suffix" : "" } ], "container-title" : "Energy, Sustainability and Society", "id" : "ITEM-4", "issue" : "1", "issued" : { "date-parts" : [ [ "2011" ] ] }, "page" : "6", "title" : "Impact of changes in diet on the availability of land, energy demand, and greenhouse gas emissions of agriculture", "type" : "article-journal", "volume" : "1" }, "uris" : [ "http://www.mendeley.com/documents/?uuid=ae34ce09-483d-4a6b-976a-08e68cbefce1" ] } ], "mendeley" : { "formattedCitation" : "(Fazeni &amp; Steinm\u00fcller, 2011; Kok et al., 2011; Louca et al., 2015; Reder et al., 2013)", "plainTextFormattedCitation" : "(Fazeni &amp; Steinm\u00fcller, 2011; Kok et al., 2011; Louca et al., 2015; Reder et al., 2013)", "previouslyFormattedCitation" : "(Fazeni &amp; Steinm\u00fcller, 2011; Kok et al., 2011; Louca et al., 2015; Reder et al., 2013)" }, "properties" : {  }, "schema" : "https://github.com/citation-style-language/schema/raw/master/csl-citation.json" }</w:instrText>
      </w:r>
      <w:r w:rsidRPr="00F55611">
        <w:rPr>
          <w:lang w:val="en-US"/>
        </w:rPr>
        <w:fldChar w:fldCharType="separate"/>
      </w:r>
      <w:r w:rsidRPr="00F55611">
        <w:rPr>
          <w:lang w:val="en-US"/>
        </w:rPr>
        <w:t xml:space="preserve">(Fazeni &amp; Steinmüller, 2011; Kok </w:t>
      </w:r>
      <w:r w:rsidR="000D7D89" w:rsidRPr="000D7D89">
        <w:rPr>
          <w:i/>
          <w:lang w:val="en-US"/>
        </w:rPr>
        <w:t>et al.</w:t>
      </w:r>
      <w:r w:rsidRPr="00F55611">
        <w:rPr>
          <w:lang w:val="en-US"/>
        </w:rPr>
        <w:t xml:space="preserve">, 2011; Louca </w:t>
      </w:r>
      <w:r w:rsidR="000D7D89" w:rsidRPr="000D7D89">
        <w:rPr>
          <w:i/>
          <w:lang w:val="en-US"/>
        </w:rPr>
        <w:t>et al.</w:t>
      </w:r>
      <w:r w:rsidRPr="00F55611">
        <w:rPr>
          <w:lang w:val="en-US"/>
        </w:rPr>
        <w:t xml:space="preserve">, 2015; Reder </w:t>
      </w:r>
      <w:r w:rsidR="000D7D89" w:rsidRPr="000D7D89">
        <w:rPr>
          <w:i/>
          <w:lang w:val="en-US"/>
        </w:rPr>
        <w:t>et al.</w:t>
      </w:r>
      <w:r w:rsidRPr="00F55611">
        <w:rPr>
          <w:lang w:val="en-US"/>
        </w:rPr>
        <w:t>, 2013)</w:t>
      </w:r>
      <w:r w:rsidRPr="00F55611">
        <w:rPr>
          <w:lang w:val="en-US"/>
        </w:rPr>
        <w:fldChar w:fldCharType="end"/>
      </w:r>
      <w:r w:rsidRPr="00F55611">
        <w:rPr>
          <w:lang w:val="en-US"/>
        </w:rPr>
        <w:t xml:space="preserve">. However, several national scenarios outline a contrasting trend, assuming high population growth, for example in Sweden </w:t>
      </w:r>
      <w:r w:rsidRPr="00F55611">
        <w:rPr>
          <w:lang w:val="en-US"/>
        </w:rPr>
        <w:fldChar w:fldCharType="begin" w:fldLock="1"/>
      </w:r>
      <w:r w:rsidRPr="00F55611">
        <w:rPr>
          <w:lang w:val="en-US"/>
        </w:rPr>
        <w:instrText>ADDIN CSL_CITATION { "citationItems" : [ { "id" : "ITEM-1",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1",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Milestad et al., 2014)", "plainTextFormattedCitation" : "(Milestad et al., 2014)", "previouslyFormattedCitation" : "(Milestad et al., 2014)" }, "properties" : {  }, "schema" : "https://github.com/citation-style-language/schema/raw/master/csl-citation.json" }</w:instrText>
      </w:r>
      <w:r w:rsidRPr="00F55611">
        <w:rPr>
          <w:lang w:val="en-US"/>
        </w:rPr>
        <w:fldChar w:fldCharType="separate"/>
      </w:r>
      <w:r w:rsidRPr="00F55611">
        <w:rPr>
          <w:lang w:val="en-US"/>
        </w:rPr>
        <w:t xml:space="preserve">(Milestad </w:t>
      </w:r>
      <w:r w:rsidR="000D7D89" w:rsidRPr="000D7D89">
        <w:rPr>
          <w:i/>
          <w:lang w:val="en-US"/>
        </w:rPr>
        <w:t>et al.</w:t>
      </w:r>
      <w:r w:rsidRPr="00F55611">
        <w:rPr>
          <w:lang w:val="en-US"/>
        </w:rPr>
        <w:t>, 2014)</w:t>
      </w:r>
      <w:r w:rsidRPr="00F55611">
        <w:rPr>
          <w:lang w:val="en-US"/>
        </w:rPr>
        <w:fldChar w:fldCharType="end"/>
      </w:r>
      <w:r w:rsidRPr="00F55611">
        <w:rPr>
          <w:lang w:val="en-US"/>
        </w:rPr>
        <w:t>, the UK (</w:t>
      </w:r>
      <w:r w:rsidRPr="00F55611">
        <w:rPr>
          <w:i/>
          <w:lang w:val="en-US"/>
        </w:rPr>
        <w:t>world markets</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and Portugal (</w:t>
      </w:r>
      <w:r w:rsidRPr="00F55611">
        <w:rPr>
          <w:i/>
          <w:lang w:val="en-US"/>
        </w:rPr>
        <w:t>global orchestration</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Pereira", "given" : "Henrique Miguel", "non-dropping-particle" : "", "parse-names" : false, "suffix" : "" }, { "dropping-particle" : "", "family" : "Mota", "given" : "Rui", "non-dropping-particle" : "", "parse-names" : false, "suffix" : "" }, { "dropping-particle" : "", "family" : "Ferreira", "given" : "Margarida", "non-dropping-particle" : "", "parse-names" : false, "suffix" : "" }, { "dropping-particle" : "", "family" : "Gomes", "given" : "Ines", "non-dropping-particle" : "", "parse-names" : false, "suffix" : "" } ], "container-title" : "Ecossistemas e Bem-Estar Humano: Avalia\u00e7\u00e3o para Portugal do Millennium Ecosystem Assessment [Ecosystems and Human Well-being: Evaluation for Portugal's Millennium Ecosystem Assessment]", "id" : "ITEM-1", "issued" : { "date-parts" : [ [ "2009" ] ] }, "page" : "91-125", "publisher" : "Escolar Editora", "publisher-place" : "Lisboa", "title" : "Cen\u00e1rios socioecol\u00f3gicos para Portugal [Socio-ecological scenarios for Portugal]", "type" : "chapter" }, "uris" : [ "http://www.mendeley.com/documents/?uuid=2dc57f5d-21c1-41af-97ee-81ffeee03faf" ] } ], "mendeley" : { "formattedCitation" : "(Pereira et al., 2009)", "manualFormatting" : "Pereira, Mota, Ferreira, &amp; Gomes, 2009", "plainTextFormattedCitation" : "(Pereira et al., 2009)", "previouslyFormattedCitation" : "(Pereira et al., 2009)" }, "properties" : {  }, "schema" : "https://github.com/citation-style-language/schema/raw/master/csl-citation.json" }</w:instrText>
      </w:r>
      <w:r w:rsidRPr="00F55611">
        <w:rPr>
          <w:lang w:val="en-US"/>
        </w:rPr>
        <w:fldChar w:fldCharType="separate"/>
      </w:r>
      <w:r w:rsidRPr="00F55611">
        <w:rPr>
          <w:lang w:val="en-US"/>
        </w:rPr>
        <w:t>Pereira</w:t>
      </w:r>
      <w:r w:rsidRPr="00BA6A40">
        <w:rPr>
          <w:lang w:val="en-US"/>
        </w:rPr>
        <w:t xml:space="preserve"> </w:t>
      </w:r>
      <w:r w:rsidR="000D7D89" w:rsidRPr="000D7D89">
        <w:rPr>
          <w:i/>
          <w:lang w:val="en-US"/>
        </w:rPr>
        <w:t>et al.</w:t>
      </w:r>
      <w:r w:rsidRPr="00F55611">
        <w:rPr>
          <w:lang w:val="en-US"/>
        </w:rPr>
        <w:t>, 2009</w:t>
      </w:r>
      <w:r w:rsidRPr="00F55611">
        <w:rPr>
          <w:lang w:val="en-US"/>
        </w:rPr>
        <w:fldChar w:fldCharType="end"/>
      </w:r>
      <w:r w:rsidRPr="00F55611">
        <w:rPr>
          <w:lang w:val="en-US"/>
        </w:rPr>
        <w:t>) (</w:t>
      </w:r>
      <w:r w:rsidRPr="00F55611">
        <w:rPr>
          <w:b/>
          <w:lang w:val="en-US"/>
        </w:rPr>
        <w:t>Table 5.3</w:t>
      </w:r>
      <w:r w:rsidRPr="00F55611">
        <w:rPr>
          <w:lang w:val="en-US"/>
        </w:rPr>
        <w:t xml:space="preserve">). </w:t>
      </w:r>
    </w:p>
    <w:p w14:paraId="1EDCB6D5" w14:textId="60E55CEA" w:rsidR="00AE389F" w:rsidRPr="00F55611" w:rsidRDefault="00AE389F" w:rsidP="00AE389F">
      <w:pPr>
        <w:rPr>
          <w:lang w:val="en-US"/>
        </w:rPr>
      </w:pPr>
      <w:r w:rsidRPr="00F55611">
        <w:rPr>
          <w:lang w:val="en-US"/>
        </w:rPr>
        <w:t xml:space="preserve">This archetype is characterized by intensive economic development with the highest GDP growth of all archetypes (SSP5/SRES A1;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2", "issue" : "6", "issued" : { "date-parts" : [ [ "2013" ] ] }, "page" : "1407-1417", "title" : "European Scenario Studies on Future In-Stream Nutrient Concentrations", "type" : "article-journal", "volume" : "56" }, "uris" : [ "http://www.mendeley.com/documents/?uuid=65da3683-7634-47a0-9e13-b98fddac53f0" ] } ], "mendeley" : { "formattedCitation" : "(MA, 2005; Reder et al., 2013)", "manualFormatting" : "MA, 2005; Reder et al., 2013", "plainTextFormattedCitation" : "(MA, 2005; Reder et al., 2013)", "previouslyFormattedCitation" : "(MA, 2005; Reder et al., 2013)" }, "properties" : {  }, "schema" : "https://github.com/citation-style-language/schema/raw/master/csl-citation.json" }</w:instrText>
      </w:r>
      <w:r w:rsidRPr="00F55611">
        <w:rPr>
          <w:lang w:val="en-US"/>
        </w:rPr>
        <w:fldChar w:fldCharType="separate"/>
      </w:r>
      <w:r w:rsidR="0008080C">
        <w:rPr>
          <w:lang w:val="en-US"/>
        </w:rPr>
        <w:t>MEA</w:t>
      </w:r>
      <w:r w:rsidRPr="00F55611">
        <w:rPr>
          <w:lang w:val="en-US"/>
        </w:rPr>
        <w:t xml:space="preserve">, 2005; Reder </w:t>
      </w:r>
      <w:r w:rsidR="000D7D89" w:rsidRPr="000D7D89">
        <w:rPr>
          <w:i/>
          <w:lang w:val="en-US"/>
        </w:rPr>
        <w:t>et al.</w:t>
      </w:r>
      <w:r w:rsidRPr="00F55611">
        <w:rPr>
          <w:lang w:val="en-US"/>
        </w:rPr>
        <w:t>, 2013</w:t>
      </w:r>
      <w:r w:rsidRPr="00F55611">
        <w:rPr>
          <w:lang w:val="en-US"/>
        </w:rPr>
        <w:fldChar w:fldCharType="end"/>
      </w:r>
      <w:r w:rsidRPr="00F55611">
        <w:rPr>
          <w:lang w:val="en-US"/>
        </w:rPr>
        <w:t xml:space="preserve">) across the majority of countries in Europe and Central Asia </w:t>
      </w:r>
      <w:r w:rsidRPr="00F55611">
        <w:rPr>
          <w:lang w:val="en-US"/>
        </w:rPr>
        <w:fldChar w:fldCharType="begin" w:fldLock="1"/>
      </w:r>
      <w:r w:rsidRPr="00F55611">
        <w:rPr>
          <w:lang w:val="en-US"/>
        </w:rPr>
        <w:instrText>ADDIN CSL_CITATION { "citationItems" : [ { "id" : "ITEM-1", "itemData" : { "DOI" : "10.1016/j.scitotenv.2015.04.106", "ISBN" : "00489697 (ISSN)", "ISSN" : "18791026", "PMID" : "25957786", "abstract" : "A portfolio of water management strategies now exists to contribute to reach water demand and supply targets. Among them, integrated water resource management has a large potential for reducing water disagreement in water scarcity regions. Many of the strategies are based on well tested choices and technical know-how, with proven benefits for users and environment. This paper considers water management practices that may contribute to reduce disagreement in water scarcity areas, evaluating the management alternatives in the Mediterranean basins of Europe, a region that exemplifies other water scarcity regions in the world. First, we use a model to compute water availability taking into account water management, temporal heterogeneity, spatial heterogeneity and policy options, and then apply this model across 396 river basins. Second, we use a wedge approach to illustrate policy choices for selected river basins: Thrace (Greece), Guadalquivir, Ebro, Tagus and Duero (Spain), Po (Italy) and Rhone (France). At the wide geographical level, the results show the multi-determinant complexities of climate change impacts and adaptation measures and the geographic nature of water resources and vulnerability metrics. At the local level, the results show that optimisation of water management is the dominating strategy for defining adaptation pathways. Results also show great sensitivity to ecological flow provision, suggesting that better attention should be paid to defining methods to estimate minimum ecological flows in water scarcity regions. For all scales, average water resource vulnerability computed by traditional vulnerability indicators may not be the most appropriate measure to inform climate change adaptation policy. This has large implications to applied water resource studies aiming to derive policy choices, and it is especially interesting in basins facing water scarcity. Our research aims to contribute to shape realistic water management options at the regional level and therefore provide information to climate change, agricultural and water policies.", "author" : [ { "dropping-particle" : "", "family" : "Garrote", "given" : "Luis", "non-dropping-particle" : "", "parse-names" : false, "suffix" : "" }, { "dropping-particle" : "", "family" : "Granados", "given" : "Alfredo", "non-dropping-particle" : "", "parse-names" : false, "suffix" : "" }, { "dropping-particle" : "", "family" : "Iglesias", "given" : "Ana", "non-dropping-particle" : "", "parse-names" : false, "suffix" : "" } ], "container-title" : "Science of the Total Environment", "id" : "ITEM-1", "issued" : { "date-parts" : [ [ "2016" ] ] }, "page" : "997-1009", "publisher" : "Elsevier B.V.", "title" : "Strategies to reduce water stress in Euro-Mediterranean river basins", "type" : "article-journal", "volume" : "543" }, "uris" : [ "http://www.mendeley.com/documents/?uuid=f5c9afb8-408f-4d6e-8e11-5f298ef7d3c1" ] }, { "id" : "ITEM-2",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2",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mendeley" : { "formattedCitation" : "(Garrote, Granados, &amp; Iglesias, 2016; Koch et al., 2011)", "plainTextFormattedCitation" : "(Garrote, Granados, &amp; Iglesias, 2016; Koch et al., 2011)", "previouslyFormattedCitation" : "(Garrote, Granados, &amp; Iglesias, 2016; Koch et al., 2011)" }, "properties" : {  }, "schema" : "https://github.com/citation-style-language/schema/raw/master/csl-citation.json" }</w:instrText>
      </w:r>
      <w:r w:rsidRPr="00F55611">
        <w:rPr>
          <w:lang w:val="en-US"/>
        </w:rPr>
        <w:fldChar w:fldCharType="separate"/>
      </w:r>
      <w:r w:rsidRPr="00F55611">
        <w:rPr>
          <w:lang w:val="en-US"/>
        </w:rPr>
        <w:t>(Garrote</w:t>
      </w:r>
      <w:r w:rsidRPr="00BA6A40">
        <w:rPr>
          <w:lang w:val="en-US"/>
        </w:rPr>
        <w:t xml:space="preserve"> </w:t>
      </w:r>
      <w:r w:rsidR="000D7D89" w:rsidRPr="000D7D89">
        <w:rPr>
          <w:i/>
          <w:lang w:val="en-US"/>
        </w:rPr>
        <w:t>et al.</w:t>
      </w:r>
      <w:r w:rsidRPr="00F55611">
        <w:rPr>
          <w:lang w:val="en-US"/>
        </w:rPr>
        <w:t xml:space="preserve">, 2016; Koch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t>
      </w:r>
      <w:r w:rsidRPr="00F55611">
        <w:rPr>
          <w:b/>
          <w:lang w:val="en-US"/>
        </w:rPr>
        <w:t>Table 5.3</w:t>
      </w:r>
      <w:r w:rsidRPr="00F55611">
        <w:rPr>
          <w:lang w:val="en-US"/>
        </w:rPr>
        <w:t xml:space="preserve">). The level of international cooperation is high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2", "issue" : "6", "issued" : { "date-parts" : [ [ "2013" ] ] }, "page" : "1407-1417", "title" : "European Scenario Studies on Future In-Stream Nutrient Concentrations", "type" : "article-journal", "volume" : "56" }, "uris" : [ "http://www.mendeley.com/documents/?uuid=65da3683-7634-47a0-9e13-b98fddac53f0" ] } ], "mendeley" : { "formattedCitation" : "(MA, 2005; Reder et al., 2013)", "manualFormatting" : "(global orchestration; MA, 2005; Reder et al., 2013)", "plainTextFormattedCitation" : "(MA, 2005; Reder et al., 2013)", "previouslyFormattedCitation" : "(MA, 2005; Reder et al., 2013)" }, "properties" : {  }, "schema" : "https://github.com/citation-style-language/schema/raw/master/csl-citation.json" }</w:instrText>
      </w:r>
      <w:r w:rsidRPr="00F55611">
        <w:rPr>
          <w:lang w:val="en-US"/>
        </w:rPr>
        <w:fldChar w:fldCharType="separate"/>
      </w:r>
      <w:r w:rsidRPr="00F55611">
        <w:rPr>
          <w:lang w:val="en-US"/>
        </w:rPr>
        <w:t>(</w:t>
      </w:r>
      <w:r w:rsidRPr="00754F56">
        <w:rPr>
          <w:i/>
          <w:lang w:val="en-US"/>
        </w:rPr>
        <w:t>global orchestration</w:t>
      </w:r>
      <w:r>
        <w:rPr>
          <w:lang w:val="en-US"/>
        </w:rPr>
        <w:t xml:space="preserve"> -</w:t>
      </w:r>
      <w:r w:rsidRPr="00F55611">
        <w:rPr>
          <w:lang w:val="en-US"/>
        </w:rPr>
        <w:t xml:space="preserve"> </w:t>
      </w:r>
      <w:r w:rsidR="0008080C">
        <w:rPr>
          <w:lang w:val="en-US"/>
        </w:rPr>
        <w:t>MEA</w:t>
      </w:r>
      <w:r w:rsidR="008F3C0F">
        <w:rPr>
          <w:lang w:val="en-US"/>
        </w:rPr>
        <w:t xml:space="preserve">, </w:t>
      </w:r>
      <w:r w:rsidRPr="00F55611">
        <w:rPr>
          <w:lang w:val="en-US"/>
        </w:rPr>
        <w:t xml:space="preserve">2005; Reder </w:t>
      </w:r>
      <w:r w:rsidR="000D7D89" w:rsidRPr="000D7D89">
        <w:rPr>
          <w:i/>
          <w:lang w:val="en-US"/>
        </w:rPr>
        <w:t>et al.</w:t>
      </w:r>
      <w:r w:rsidR="008F3C0F">
        <w:rPr>
          <w:lang w:val="en-US"/>
        </w:rPr>
        <w:t xml:space="preserve">, </w:t>
      </w:r>
      <w:r w:rsidRPr="00F55611">
        <w:rPr>
          <w:lang w:val="en-US"/>
        </w:rPr>
        <w:t>2013)</w:t>
      </w:r>
      <w:r w:rsidRPr="00F55611">
        <w:rPr>
          <w:lang w:val="en-US"/>
        </w:rPr>
        <w:fldChar w:fldCharType="end"/>
      </w:r>
      <w:r w:rsidRPr="00F55611">
        <w:rPr>
          <w:lang w:val="en-US"/>
        </w:rPr>
        <w:t xml:space="preserve">, however, this may involve only the privileged few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id" : "ITEM-2",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2", "issue" : "6", "issued" : { "date-parts" : [ [ "2013" ] ] }, "page" : "1407-1417", "title" : "European Scenario Studies on Future In-Stream Nutrient Concentrations", "type" : "article-journal", "volume" : "56" }, "uris" : [ "http://www.mendeley.com/documents/?uuid=65da3683-7634-47a0-9e13-b98fddac53f0" ] } ], "mendeley" : { "formattedCitation" : "(Okruszko et al., 2011; Reder et al., 2013)", "manualFormatting" : "(economy first; Okruszko et al., 2011; Reder et al., 2013)", "plainTextFormattedCitation" : "(Okruszko et al., 2011; Reder et al., 2013)", "previouslyFormattedCitation" : "(Okruszko et al., 2011; Reder et al., 2013)" }, "properties" : {  }, "schema" : "https://github.com/citation-style-language/schema/raw/master/csl-citation.json" }</w:instrText>
      </w:r>
      <w:r w:rsidRPr="00F55611">
        <w:rPr>
          <w:lang w:val="en-US"/>
        </w:rPr>
        <w:fldChar w:fldCharType="separate"/>
      </w:r>
      <w:r w:rsidRPr="00F55611">
        <w:rPr>
          <w:lang w:val="en-US"/>
        </w:rPr>
        <w:t>(</w:t>
      </w:r>
      <w:r w:rsidRPr="00754F56">
        <w:rPr>
          <w:i/>
          <w:lang w:val="en-US"/>
        </w:rPr>
        <w:t>economy first</w:t>
      </w:r>
      <w:r>
        <w:rPr>
          <w:lang w:val="en-US"/>
        </w:rPr>
        <w:t xml:space="preserve"> - </w:t>
      </w:r>
      <w:r w:rsidRPr="00F55611">
        <w:rPr>
          <w:lang w:val="en-US"/>
        </w:rPr>
        <w:t xml:space="preserve">Okruszko </w:t>
      </w:r>
      <w:r w:rsidR="000D7D89" w:rsidRPr="000D7D89">
        <w:rPr>
          <w:i/>
          <w:lang w:val="en-US"/>
        </w:rPr>
        <w:t>et al.</w:t>
      </w:r>
      <w:r w:rsidR="008F3C0F">
        <w:rPr>
          <w:lang w:val="en-US"/>
        </w:rPr>
        <w:t xml:space="preserve">, </w:t>
      </w:r>
      <w:r w:rsidRPr="00F55611">
        <w:rPr>
          <w:lang w:val="en-US"/>
        </w:rPr>
        <w:t xml:space="preserve">2011; Reder </w:t>
      </w:r>
      <w:r w:rsidR="000D7D89" w:rsidRPr="000D7D89">
        <w:rPr>
          <w:i/>
          <w:lang w:val="en-US"/>
        </w:rPr>
        <w:t>et al.</w:t>
      </w:r>
      <w:r w:rsidR="008F3C0F">
        <w:rPr>
          <w:lang w:val="en-US"/>
        </w:rPr>
        <w:t>,</w:t>
      </w:r>
      <w:r w:rsidRPr="00F55611">
        <w:rPr>
          <w:lang w:val="en-US"/>
        </w:rPr>
        <w:t>2013)</w:t>
      </w:r>
      <w:r w:rsidRPr="00F55611">
        <w:rPr>
          <w:lang w:val="en-US"/>
        </w:rPr>
        <w:fldChar w:fldCharType="end"/>
      </w:r>
      <w:r w:rsidRPr="00F55611">
        <w:rPr>
          <w:lang w:val="en-US"/>
        </w:rPr>
        <w:t xml:space="preserve">. The scenarios assume </w:t>
      </w:r>
      <w:r w:rsidRPr="00F55611">
        <w:rPr>
          <w:lang w:val="en-US"/>
        </w:rPr>
        <w:lastRenderedPageBreak/>
        <w:t xml:space="preserve">a reactive attitude towards environmental management </w:t>
      </w:r>
      <w:r w:rsidRPr="00F55611">
        <w:rPr>
          <w:lang w:val="en-US"/>
        </w:rPr>
        <w:fldChar w:fldCharType="begin" w:fldLock="1"/>
      </w:r>
      <w:r w:rsidRPr="00F55611">
        <w:rPr>
          <w:lang w:val="en-US"/>
        </w:rPr>
        <w:instrText>ADDIN CSL_CITATION { "citationItems" : [ { "id" : "ITEM-1",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1", "issue" : "6", "issued" : { "date-parts" : [ [ "2013" ] ] }, "page" : "1407-1417", "title" : "European Scenario Studies on Future In-Stream Nutrient Concentrations", "type" : "article-journal", "volume" : "56" }, "uris" : [ "http://www.mendeley.com/documents/?uuid=65da3683-7634-47a0-9e13-b98fddac53f0"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Reder et al., 2013)", "manualFormatting" : "(economy first; Kok et al., 2011; Reder et al., 2013)", "plainTextFormattedCitation" : "(Kok et al., 2011; Reder et al., 2013)", "previouslyFormattedCitation" : "(Kok et al., 2011; Reder et al., 2013)" }, "properties" : {  }, "schema" : "https://github.com/citation-style-language/schema/raw/master/csl-citation.json" }</w:instrText>
      </w:r>
      <w:r w:rsidRPr="00F55611">
        <w:rPr>
          <w:lang w:val="en-US"/>
        </w:rPr>
        <w:fldChar w:fldCharType="separate"/>
      </w:r>
      <w:r w:rsidRPr="00F55611">
        <w:rPr>
          <w:lang w:val="en-US"/>
        </w:rPr>
        <w:t>(</w:t>
      </w:r>
      <w:r w:rsidRPr="00754F56">
        <w:rPr>
          <w:i/>
          <w:lang w:val="en-US"/>
        </w:rPr>
        <w:t>economy first</w:t>
      </w:r>
      <w:r>
        <w:rPr>
          <w:lang w:val="en-US"/>
        </w:rPr>
        <w:t xml:space="preserve"> - </w:t>
      </w:r>
      <w:r w:rsidRPr="00F55611">
        <w:rPr>
          <w:lang w:val="en-US"/>
        </w:rPr>
        <w:t xml:space="preserve">Kok </w:t>
      </w:r>
      <w:r w:rsidR="000D7D89" w:rsidRPr="000D7D89">
        <w:rPr>
          <w:i/>
          <w:lang w:val="en-US"/>
        </w:rPr>
        <w:t>et al.</w:t>
      </w:r>
      <w:r w:rsidR="008F3C0F">
        <w:rPr>
          <w:lang w:val="en-US"/>
        </w:rPr>
        <w:t xml:space="preserve">, </w:t>
      </w:r>
      <w:r w:rsidRPr="00F55611">
        <w:rPr>
          <w:lang w:val="en-US"/>
        </w:rPr>
        <w:t xml:space="preserve">2011; Reder </w:t>
      </w:r>
      <w:r w:rsidR="000D7D89" w:rsidRPr="000D7D89">
        <w:rPr>
          <w:i/>
          <w:lang w:val="en-US"/>
        </w:rPr>
        <w:t>et al.</w:t>
      </w:r>
      <w:r w:rsidR="008F3C0F">
        <w:rPr>
          <w:lang w:val="en-US"/>
        </w:rPr>
        <w:t xml:space="preserve">, </w:t>
      </w:r>
      <w:r w:rsidRPr="00F55611">
        <w:rPr>
          <w:lang w:val="en-US"/>
        </w:rPr>
        <w:t>2013)</w:t>
      </w:r>
      <w:r w:rsidRPr="00F55611">
        <w:rPr>
          <w:lang w:val="en-US"/>
        </w:rPr>
        <w:fldChar w:fldCharType="end"/>
      </w:r>
      <w:r w:rsidRPr="00F55611">
        <w:rPr>
          <w:lang w:val="en-US"/>
        </w:rPr>
        <w:t>. Lifestyles are resource-intensive, with high meat and material consumption (</w:t>
      </w:r>
      <w:r w:rsidRPr="00F55611">
        <w:rPr>
          <w:i/>
          <w:lang w:val="en-US"/>
        </w:rPr>
        <w:t>world markets</w:t>
      </w:r>
      <w:r w:rsidRPr="00F55611">
        <w:rPr>
          <w:lang w:val="en-US"/>
        </w:rPr>
        <w:t xml:space="preserve">, </w:t>
      </w:r>
      <w:r w:rsidRPr="00F55611">
        <w:rPr>
          <w:i/>
          <w:lang w:val="en-US"/>
        </w:rPr>
        <w:t>global orchestration</w:t>
      </w:r>
      <w:r w:rsidRPr="00F55611">
        <w:rPr>
          <w:lang w:val="en-US"/>
        </w:rPr>
        <w:t xml:space="preserve">, EU SSP5)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2", "issued" : { "date-parts" : [ [ "2011" ] ] }, "page" : "1195-1264", "publisher" : "UNEP-WCMC", "publisher-place" : "Cambridge", "title" : "The UK NEA Scenarios: Development of Storylines and Analysis of Outcomes", "type" : "chapter" }, "uris" : [ "http://www.mendeley.com/documents/?uuid=af4542e0-8a43-455b-b7e6-5669a075cd02" ] }, { "id" : "ITEM-3",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3", "issued" : { "date-parts" : [ [ "2014" ] ] }, "page" : "253-264", "publisher" : "Elsevier B.V.", "title" : "Reducing future nutrient inputs to the Black Sea", "type" : "article-journal", "volume" : "466-467" }, "uris" : [ "http://www.mendeley.com/documents/?uuid=99ee778d-ff6c-4dcf-972f-80cbb81379d2" ] }, { "id" : "ITEM-4", "itemData" : { "author" : [ { "dropping-particle" : "", "family" : "Kok", "given" : "Kasper", "non-dropping-particle" : "", "parse-names" : false, "suffix" : "" }, { "dropping-particle" : "", "family" : "Pedde", "given" : "Simona", "non-dropping-particle" : "", "parse-names" : false, "suffix" : "" } ], "id" : "ITEM-4", "issued" : { "date-parts" : [ [ "2016" ] ] }, "note" : "NULL", "number-of-pages" : "70", "title" : "IMPRESSIONS socio-economic scenarios. EU FP7 IMPRESSIONS Project Deliverable D2.2.", "type" : "report" }, "uris" : [ "http://www.mendeley.com/documents/?uuid=b3e9bf19-2d6b-45a2-8daa-58f538433caa" ] } ], "mendeley" : { "formattedCitation" : "(Haines-Young et al., 2011; Kok &amp; Pedde, 2016; MA, 2005; Strokal et al., 2014)", "plainTextFormattedCitation" : "(Haines-Young et al., 2011; Kok &amp; Pedde, 2016; MA, 2005; Strokal et al., 2014)", "previouslyFormattedCitation" : "(Haines-Young et al., 2011; Kok &amp; Pedde, 2016; MA, 2005; Strokal et al., 2014)"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xml:space="preserve">, 2011; Kok &amp; Pedde, 2016; </w:t>
      </w:r>
      <w:r w:rsidR="0008080C">
        <w:rPr>
          <w:lang w:val="en-US"/>
        </w:rPr>
        <w:t>MEA</w:t>
      </w:r>
      <w:r w:rsidRPr="00F55611">
        <w:rPr>
          <w:lang w:val="en-US"/>
        </w:rPr>
        <w:t xml:space="preserve">, 2005; Strokal </w:t>
      </w:r>
      <w:r w:rsidR="000D7D89" w:rsidRPr="000D7D89">
        <w:rPr>
          <w:i/>
          <w:lang w:val="en-US"/>
        </w:rPr>
        <w:t>et al.</w:t>
      </w:r>
      <w:r w:rsidRPr="00F55611">
        <w:rPr>
          <w:lang w:val="en-US"/>
        </w:rPr>
        <w:t>, 2014)</w:t>
      </w:r>
      <w:r w:rsidRPr="00F55611">
        <w:rPr>
          <w:lang w:val="en-US"/>
        </w:rPr>
        <w:fldChar w:fldCharType="end"/>
      </w:r>
      <w:r w:rsidRPr="00F55611">
        <w:rPr>
          <w:lang w:val="en-US"/>
        </w:rPr>
        <w:t xml:space="preserve">. The globalization of lifestyles also influences diets. For example, the </w:t>
      </w:r>
      <w:r w:rsidRPr="00F55611">
        <w:rPr>
          <w:i/>
          <w:lang w:val="en-US"/>
        </w:rPr>
        <w:t>world markets</w:t>
      </w:r>
      <w:r w:rsidRPr="00F55611">
        <w:rPr>
          <w:lang w:val="en-US"/>
        </w:rPr>
        <w:t xml:space="preserve"> scenario for the UK assumes increasing consumption of processed meals and fast food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In Central Asia, the respective scenario assumes globalization of lifestyles with consumption patterns mirroring those in other parts of the world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nualFormatting" : "(SSP5;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SSP5; Kok &amp; Pedde, 2016)</w:t>
      </w:r>
      <w:r w:rsidRPr="00F55611">
        <w:rPr>
          <w:lang w:val="en-US"/>
        </w:rPr>
        <w:fldChar w:fldCharType="end"/>
      </w:r>
      <w:r w:rsidRPr="00F55611">
        <w:rPr>
          <w:lang w:val="en-US"/>
        </w:rPr>
        <w:t>. Technological development is</w:t>
      </w:r>
      <w:r w:rsidR="00754F56">
        <w:rPr>
          <w:lang w:val="en-US"/>
        </w:rPr>
        <w:t xml:space="preserve"> rapid (SSP5/SRES A1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1",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id" : "ITEM-2",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2", "issue" : "6", "issued" : { "date-parts" : [ [ "2013" ] ] }, "page" : "1407-1417", "title" : "European Scenario Studies on Future In-Stream Nutrient Concentrations", "type" : "article-journal", "volume" : "56" }, "uris" : [ "http://www.mendeley.com/documents/?uuid=65da3683-7634-47a0-9e13-b98fddac53f0" ] }, { "id" : "ITEM-3", "itemData" : { "DOI" : "10.1007/s10663-014-9267-x", "ISBN" : "1066301492", "ISSN" : "03408744", "abstract" : "This paper reports on an Austrian research project that deals with the\\nquestion how the Austrian society could cope with long-lasting low\\neconomic growth. Various causes of low-growth that are relevant for\\nAustria (a deteriorating balance of trade, increasing resource prices,\\nconsumer restraint of households and less immigration) have been\\nidentified, leading to an only moderate gross domestic product growth of\\n0.55 % per year. The resulting impact on the economy is substantial:\\nthe labour market suffers from a shortage of labour supply (due to\\nreduced migration) and from a reduced demand for labour (due to reduced\\ndemand in consumption, investments and exports). Subsequently, less\\nemployment decreases the development of the disposable income of private\\nhouseholds (tax rates and social security contributions held constant).\\nRelated to this, public debt is higher due to reduced tax incomes and\\nslightly growing public expenditures. From an ecological perspective,\\nresource consumption increases at a slower rate, however, no absolute\\nreduction can be reached. CO2 emissions also slightly increase.\\nTherefore, it cannot be assumed that low growth necessarily leads to the\\nachievement of energy and environmental policy goals. Based on these\\nresults, a policy scenario was used to analyze whether and how policy\\nmeasures are able to cope with the negative consequences of persistent\\nlow growth. The results reveal that the selected measures are suitable\\nto reduce negative economic effects: The implementation of reduced\\nworking time and an eco-social reform of levies might improve the labour\\nmarket situation. The negative effects on the national budget can be\\ndiminished by a reduction of environmentally harmful subsidies. Induced\\nbehaviour changes of private households can reduce energy and\\nresource-intensive consumption.", "author" : [ { "dropping-particle" : "", "family" : "Stocker", "given" : "Andrea", "non-dropping-particle" : "", "parse-names" : false, "suffix" : "" }, { "dropping-particle" : "", "family" : "Gro\u00dfmann", "given" : "Anett", "non-dropping-particle" : "", "parse-names" : false, "suffix" : "" }, { "dropping-particle" : "", "family" : "Hinterberger", "given" : "Friedrich", "non-dropping-particle" : "", "parse-names" : false, "suffix" : "" }, { "dropping-particle" : "", "family" : "Wolter", "given" : "Marc Ingo", "non-dropping-particle" : "", "parse-names" : false, "suffix" : "" } ], "container-title" : "Empirica", "id" : "ITEM-3", "issue" : "3", "issued" : { "date-parts" : [ [ "2014" ] ] }, "page" : "445-465", "title" : "A low growth path in Austria: Potential causes, consequences and policy options", "type" : "article-journal", "volume" : "41" }, "uris" : [ "http://www.mendeley.com/documents/?uuid=df4e011b-cb29-40a6-b611-e26f590cdbc5" ] } ], "mendeley" : { "formattedCitation" : "(Koch et al., 2011; Reder et al., 2013; Stocker et al., 2014)", "manualFormatting" : "Koch et al., 2011; Reder et al., 2013; Stocker et al., 2014", "plainTextFormattedCitation" : "(Koch et al., 2011; Reder et al., 2013; Stocker et al., 2014)", "previouslyFormattedCitation" : "(Koch et al., 2011; Reder et al., 2013; Stocker et al., 2014)" }, "properties" : {  }, "schema" : "https://github.com/citation-style-language/schema/raw/master/csl-citation.json" }</w:instrText>
      </w:r>
      <w:r w:rsidRPr="00F55611">
        <w:rPr>
          <w:lang w:val="en-US"/>
        </w:rPr>
        <w:fldChar w:fldCharType="separate"/>
      </w:r>
      <w:r w:rsidRPr="00F55611">
        <w:rPr>
          <w:lang w:val="en-US"/>
        </w:rPr>
        <w:t xml:space="preserve">Koch </w:t>
      </w:r>
      <w:r w:rsidR="000D7D89" w:rsidRPr="000D7D89">
        <w:rPr>
          <w:i/>
          <w:lang w:val="en-US"/>
        </w:rPr>
        <w:t>et al.</w:t>
      </w:r>
      <w:r w:rsidRPr="00F55611">
        <w:rPr>
          <w:lang w:val="en-US"/>
        </w:rPr>
        <w:t xml:space="preserve">, 2011; Reder </w:t>
      </w:r>
      <w:r w:rsidR="000D7D89" w:rsidRPr="000D7D89">
        <w:rPr>
          <w:i/>
          <w:lang w:val="en-US"/>
        </w:rPr>
        <w:t>et al.</w:t>
      </w:r>
      <w:r w:rsidRPr="00F55611">
        <w:rPr>
          <w:lang w:val="en-US"/>
        </w:rPr>
        <w:t xml:space="preserve">, 2013; Stocker </w:t>
      </w:r>
      <w:r w:rsidR="000D7D89" w:rsidRPr="000D7D89">
        <w:rPr>
          <w:i/>
          <w:lang w:val="en-US"/>
        </w:rPr>
        <w:t>et al.</w:t>
      </w:r>
      <w:r w:rsidRPr="00F55611">
        <w:rPr>
          <w:lang w:val="en-US"/>
        </w:rPr>
        <w:t>, 2014</w:t>
      </w:r>
      <w:r w:rsidRPr="00F55611">
        <w:rPr>
          <w:lang w:val="en-US"/>
        </w:rPr>
        <w:fldChar w:fldCharType="end"/>
      </w:r>
      <w:r w:rsidRPr="00F55611">
        <w:rPr>
          <w:lang w:val="en-US"/>
        </w:rPr>
        <w:t>), with an emphasis on efficiency, including increasing agricultural productivity (</w:t>
      </w:r>
      <w:r w:rsidRPr="00F55611">
        <w:rPr>
          <w:i/>
          <w:lang w:val="en-US"/>
        </w:rPr>
        <w:t>global orchestration</w:t>
      </w:r>
      <w:r w:rsidR="00754F56">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1", "issued" : { "date-parts" : [ [ "2014" ] ] }, "page" : "253-264", "publisher" : "Elsevier B.V.", "title" : "Reducing future nutrient inputs to the Black Sea", "type" : "article-journal", "volume" : "466-467" }, "uris" : [ "http://www.mendeley.com/documents/?uuid=99ee778d-ff6c-4dcf-972f-80cbb81379d2" ] }, { "id" : "ITEM-2", "itemData" : { "DOI" : "10.1029/2009GB003587", "ISBN" : "0886-6236", "ISSN" : "08866236", "abstract" : "An integrated modeling approach was used to connect socioeconomic factors and nutrient management to river export of nitrogen, phosphorus, silica and carbon based on an updated Global NEWS model. Past trends (1970-2000) and four future scenarios were analyzed. Differences among the scenarios for nutrient management in agriculture were a key factor affecting the magnitude and direction of change of future DIN river export. In contrast, connectivity and level of sewage treatment and P detergent use were more important for differences in DIP river export. Global particulate nutrient export was calculated to decrease for all scenarios, in part due to increases in dams for hydropower. Small changes in dissolved silica and dissolved organics were calculated for all scenarios at the global scale. Population changes were an important underlying factor for river export of all nutrients in all scenarios. Substantial regional differences were calculated for all nutrient elements and forms. South Asia alone accounted for over half of the global increase in DIN and DIP river export between 1970 and 2000 and in the subsequent 30 years under the Global Orchestration scenario (globally connected with reactive approach to environmental problems); DIN river export decreased in the Adapting Mosaic (globally connected with proactive approach) scenario by 2030, although DIP continued to increase. Risks for coastal eutrophication will likely continue to increase in many world regions for the foreseeable future due to both increases in magnitude and changes in nutrient ratios in river export.", "author" : [ { "dropping-particle" : "", "family" : "Seitzinger", "given" : "S. P.", "non-dropping-particle" : "", "parse-names" : false, "suffix" : "" }, { "dropping-particle" : "", "family" : "Mayorga", "given" : "E.", "non-dropping-particle" : "", "parse-names" : false, "suffix" : "" }, { "dropping-particle" : "", "family" : "Bouwman", "given" : "A. F.", "non-dropping-particle" : "", "parse-names" : false, "suffix" : "" }, { "dropping-particle" : "", "family" : "Kroeze", "given" : "C.", "non-dropping-particle" : "", "parse-names" : false, "suffix" : "" }, { "dropping-particle" : "", "family" : "Beusen", "given" : "A. H W", "non-dropping-particle" : "", "parse-names" : false, "suffix" : "" }, { "dropping-particle" : "", "family" : "Billen", "given" : "G.", "non-dropping-particle" : "", "parse-names" : false, "suffix" : "" }, { "dropping-particle" : "", "family" : "Drecht", "given" : "G.", "non-dropping-particle" : "Van", "parse-names" : false, "suffix" : "" }, { "dropping-particle" : "", "family" : "Dumont", "given" : "E.", "non-dropping-particle" : "", "parse-names" : false, "suffix" : "" }, { "dropping-particle" : "", "family" : "Fekete", "given" : "B. M.", "non-dropping-particle" : "", "parse-names" : false, "suffix" : "" }, { "dropping-particle" : "", "family" : "Garnier", "given" : "J.", "non-dropping-particle" : "", "parse-names" : false, "suffix" : "" }, { "dropping-particle" : "", "family" : "Harrison", "given" : "J. A.", "non-dropping-particle" : "", "parse-names" : false, "suffix" : "" } ], "container-title" : "Global Biogeochemical Cycles", "id" : "ITEM-2", "issue" : "2", "issued" : { "date-parts" : [ [ "2010" ] ] }, "title" : "Global river nutrient export: A scenario analysis of past and future trends", "type" : "article-journal", "volume" : "24" }, "uris" : [ "http://www.mendeley.com/documents/?uuid=2a087440-58f5-4d73-ab73-9539f511358f" ] } ], "mendeley" : { "formattedCitation" : "(Seitzinger et al., 2010; Strokal et al., 2014)", "manualFormatting" : "Seitzinger et al., 2010; Strokal et al., 2014", "plainTextFormattedCitation" : "(Seitzinger et al., 2010; Strokal et al., 2014)", "previouslyFormattedCitation" : "(Seitzinger et al., 2010; Strokal et al., 2014)" }, "properties" : {  }, "schema" : "https://github.com/citation-style-language/schema/raw/master/csl-citation.json" }</w:instrText>
      </w:r>
      <w:r w:rsidRPr="00F55611">
        <w:rPr>
          <w:lang w:val="en-US"/>
        </w:rPr>
        <w:fldChar w:fldCharType="separate"/>
      </w:r>
      <w:r w:rsidRPr="00F55611">
        <w:rPr>
          <w:lang w:val="en-US"/>
        </w:rPr>
        <w:t xml:space="preserve">Seitzinger </w:t>
      </w:r>
      <w:r w:rsidR="000D7D89" w:rsidRPr="000D7D89">
        <w:rPr>
          <w:i/>
          <w:lang w:val="en-US"/>
        </w:rPr>
        <w:t>et al.</w:t>
      </w:r>
      <w:r w:rsidRPr="00F55611">
        <w:rPr>
          <w:lang w:val="en-US"/>
        </w:rPr>
        <w:t xml:space="preserve">, 2010; Strokal </w:t>
      </w:r>
      <w:r w:rsidR="000D7D89" w:rsidRPr="000D7D89">
        <w:rPr>
          <w:i/>
          <w:lang w:val="en-US"/>
        </w:rPr>
        <w:t>et al.</w:t>
      </w:r>
      <w:r w:rsidRPr="00F55611">
        <w:rPr>
          <w:lang w:val="en-US"/>
        </w:rPr>
        <w:t>, 2014</w:t>
      </w:r>
      <w:r w:rsidRPr="00F55611">
        <w:rPr>
          <w:lang w:val="en-US"/>
        </w:rPr>
        <w:fldChar w:fldCharType="end"/>
      </w:r>
      <w:r w:rsidR="00754F56">
        <w:rPr>
          <w:lang w:val="en-US"/>
        </w:rPr>
        <w:t>; CA SSP5 -</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nualFormatting"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For example, the respective scenario for the UK assumes investments in multiple types of technologies, including IT, transport, military, pharmaceutical and genetic modification technologies (</w:t>
      </w:r>
      <w:r w:rsidRPr="00754F56">
        <w:rPr>
          <w:i/>
          <w:lang w:val="en-US"/>
        </w:rPr>
        <w:t>world markets</w:t>
      </w:r>
      <w:r w:rsidR="00754F56">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t>
      </w:r>
    </w:p>
    <w:p w14:paraId="145EC6F9" w14:textId="7B78F5A4" w:rsidR="00AE389F" w:rsidRPr="00F55611" w:rsidRDefault="00AE389F" w:rsidP="00AE389F">
      <w:pPr>
        <w:rPr>
          <w:lang w:val="en-US"/>
        </w:rPr>
      </w:pPr>
      <w:r w:rsidRPr="00F55611">
        <w:rPr>
          <w:i/>
          <w:lang w:val="en-US"/>
        </w:rPr>
        <w:t>Direct drivers</w:t>
      </w:r>
      <w:r w:rsidRPr="00F55611">
        <w:rPr>
          <w:lang w:val="en-US"/>
        </w:rPr>
        <w:t xml:space="preserve">: In terms of climate change, Europe and Central Asia is affected by the most severe warming (SRES A1B/A1FI) compared to other archetypes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id" : "ITEM-2",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2", "issue" : "6", "issued" : { "date-parts" : [ [ "2013" ] ] }, "page" : "1407-1417", "title" : "European Scenario Studies on Future In-Stream Nutrient Concentrations", "type" : "article-journal", "volume" : "56" }, "uris" : [ "http://www.mendeley.com/documents/?uuid=65da3683-7634-47a0-9e13-b98fddac53f0" ] } ], "mendeley" : { "formattedCitation" : "(Okruszko et al., 2011; Reder et al., 2013)", "plainTextFormattedCitation" : "(Okruszko et al., 2011; Reder et al., 2013)", "previouslyFormattedCitation" : "(Okruszko et al., 2011; Reder et al., 2013)"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Pr="00F55611">
        <w:rPr>
          <w:lang w:val="en-US"/>
        </w:rPr>
        <w:t xml:space="preserve">, 2011; Reder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r w:rsidRPr="00F55611">
        <w:rPr>
          <w:b/>
          <w:lang w:val="en-US"/>
        </w:rPr>
        <w:t>Table 5.3</w:t>
      </w:r>
      <w:r w:rsidRPr="00F55611">
        <w:rPr>
          <w:lang w:val="en-US"/>
        </w:rPr>
        <w:t>). Surface and groundwater availability is expected to decrease in many countries due to changing precipitation patterns and higher evapotrans</w:t>
      </w:r>
      <w:r w:rsidR="00754F56">
        <w:rPr>
          <w:lang w:val="en-US"/>
        </w:rPr>
        <w:t>piration (Germ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1269-012-0001-9", "ISBN" : "0920-4741", "ISSN" : "09204741", "abstract" : "The GLOWA-Danube research cooperation has developed the integrated simulation system DANUBIA to simulate water-related influences of global change in different spatial and temporal contexts. DANUBIA is a modular system comprised of 17 dynamically-coupled, process-based model components and a framework which controls the interaction of these components with respect to space and time. This article describes approaches and capabilities of DANUBIA with regard to the simulation of global change effects on agriculture and groundwater. To the agriculture-groundwater-relation, the direct effects that climate change has on the water balance are just as important as decisions made by land managers about land use and farming intensity. This article provides firstly a brief review of the research efforts which have been undertaken in the field of integrated modeling of agriculture and groundwater under conditions of global change. Then, the DANUBIA simulation framework and the associated DeepActor-framework for simulation of decision-making by agricultural actors are presented together with the model components which are most relevant to the interactions between agriculture and groundwater. The approach for developing combination climate and socio-economic scenarios is explained. Exemplary scenario results are shown for the Upper Danube Catchment in Southern Germany. Finally issues related to integrated simulation of global change effects on agriculture and groundwater are discussed.", "author" : [ { "dropping-particle" : "", "family" : "Barthel", "given" : "Roland", "non-dropping-particle" : "", "parse-names" : false, "suffix" : "" }, { "dropping-particle" : "", "family" : "Reichenau", "given" : "Tim G.", "non-dropping-particle" : "", "parse-names" : false, "suffix" : "" }, { "dropping-particle" : "", "family" : "Krimly", "given" : "Tatjana", "non-dropping-particle" : "", "parse-names" : false, "suffix" : "" }, { "dropping-particle" : "", "family" : "Dabbert", "given" : "Stephan", "non-dropping-particle" : "", "parse-names" : false, "suffix" : "" }, { "dropping-particle" : "", "family" : "Schneider", "given" : "Karl", "non-dropping-particle" : "", "parse-names" : false, "suffix" : "" }, { "dropping-particle" : "", "family" : "Mauser", "given" : "Wolfram", "non-dropping-particle" : "", "parse-names" : false, "suffix" : "" } ], "container-title" : "Water Resources Management", "id" : "ITEM-1", "issue" : "7", "issued" : { "date-parts" : [ [ "2012" ] ] }, "page" : "1929-1951", "title" : "Integrated modeling of global change impacts on agriculture and groundwater resources", "type" : "article-journal", "volume" : "26" }, "uris" : [ "http://www.mendeley.com/documents/?uuid=da168098-e685-41df-abdc-97ac4c8967d1" ] }, { "id" : "ITEM-2", "itemData" : { "DOI" : "10.1127/metz/2014/0575", "ISSN" : "16101227", "author" : [ { "dropping-particle" : "", "family" : "Hattermann", "given" : "Fred Fokko", "non-dropping-particle" : "", "parse-names" : false, "suffix" : "" }, { "dropping-particle" : "", "family" : "Huang", "given" : "Shaochun", "non-dropping-particle" : "", "parse-names" : false, "suffix" : "" }, { "dropping-particle" : "", "family" : "Koch", "given" : "Hagen", "non-dropping-particle" : "", "parse-names" : false, "suffix" : "" } ], "container-title" : "Meteorologische Zeitschrift", "id" : "ITEM-2", "issue" : "2", "issued" : { "date-parts" : [ [ "2015" ] ] }, "page" : "201-211", "title" : "Climate change impacts on hydrology and water resources", "type" : "article-journal", "volume" : "24" }, "uris" : [ "http://www.mendeley.com/documents/?uuid=23d61e3d-150e-4caa-b96e-65e14ea91066" ] }, { "id" : "ITEM-3",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3", "issue" : "4", "issued" : { "date-parts" : [ [ "2012" ] ] }, "page" : "701-713", "title" : "The impact of global change on the water balance of large wetlands in the Elbe Lowland", "type" : "article-journal", "volume" : "12" }, "uris" : [ "http://www.mendeley.com/documents/?uuid=a6632fee-56d5-42f1-8ad0-d983628fb269" ] } ], "mendeley" : { "formattedCitation" : "(Barthel et al., 2012; Dietrich et al., 2012; Hattermann et al., 2015)", "manualFormatting" : "Barthel et al., 2012; Dietrich et al., 2012; Hattermann et al., 2015", "plainTextFormattedCitation" : "(Barthel et al., 2012; Dietrich et al., 2012; Hattermann et al., 2015)", "previouslyFormattedCitation" : "(Barthel et al., 2012; Dietrich et al., 2012; Hattermann et al., 2015)" }, "properties" : {  }, "schema" : "https://github.com/citation-style-language/schema/raw/master/csl-citation.json" }</w:instrText>
      </w:r>
      <w:r w:rsidRPr="00F55611">
        <w:rPr>
          <w:lang w:val="en-US"/>
        </w:rPr>
        <w:fldChar w:fldCharType="separate"/>
      </w:r>
      <w:r w:rsidRPr="00F55611">
        <w:rPr>
          <w:lang w:val="en-US"/>
        </w:rPr>
        <w:t xml:space="preserve">Barthel </w:t>
      </w:r>
      <w:r w:rsidR="000D7D89" w:rsidRPr="000D7D89">
        <w:rPr>
          <w:i/>
          <w:lang w:val="en-US"/>
        </w:rPr>
        <w:t>et al.</w:t>
      </w:r>
      <w:r w:rsidR="00062220">
        <w:rPr>
          <w:lang w:val="en-US"/>
        </w:rPr>
        <w:t xml:space="preserve">, </w:t>
      </w:r>
      <w:r w:rsidRPr="00F55611">
        <w:rPr>
          <w:lang w:val="en-US"/>
        </w:rPr>
        <w:t xml:space="preserve">2012; Dietrich </w:t>
      </w:r>
      <w:r w:rsidR="000D7D89" w:rsidRPr="000D7D89">
        <w:rPr>
          <w:i/>
          <w:lang w:val="en-US"/>
        </w:rPr>
        <w:t>et al.</w:t>
      </w:r>
      <w:r w:rsidR="00062220">
        <w:rPr>
          <w:lang w:val="en-US"/>
        </w:rPr>
        <w:t xml:space="preserve">, </w:t>
      </w:r>
      <w:r w:rsidRPr="00F55611">
        <w:rPr>
          <w:lang w:val="en-US"/>
        </w:rPr>
        <w:t xml:space="preserve">2012; Hattermann </w:t>
      </w:r>
      <w:r w:rsidR="000D7D89" w:rsidRPr="000D7D89">
        <w:rPr>
          <w:i/>
          <w:lang w:val="en-US"/>
        </w:rPr>
        <w:t>et al.</w:t>
      </w:r>
      <w:r w:rsidR="00062220">
        <w:rPr>
          <w:lang w:val="en-US"/>
        </w:rPr>
        <w:t xml:space="preserve">, </w:t>
      </w:r>
      <w:r w:rsidRPr="00F55611">
        <w:rPr>
          <w:lang w:val="en-US"/>
        </w:rPr>
        <w:t>2015</w:t>
      </w:r>
      <w:r w:rsidRPr="00F55611">
        <w:rPr>
          <w:lang w:val="en-US"/>
        </w:rPr>
        <w:fldChar w:fldCharType="end"/>
      </w:r>
      <w:r w:rsidR="008D69AE">
        <w:rPr>
          <w:lang w:val="en-US"/>
        </w:rPr>
        <w:t>; Mediterranea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scitotenv.2015.04.106", "ISBN" : "00489697 (ISSN)", "ISSN" : "18791026", "PMID" : "25957786", "abstract" : "A portfolio of water management strategies now exists to contribute to reach water demand and supply targets. Among them, integrated water resource management has a large potential for reducing water disagreement in water scarcity regions. Many of the strategies are based on well tested choices and technical know-how, with proven benefits for users and environment. This paper considers water management practices that may contribute to reduce disagreement in water scarcity areas, evaluating the management alternatives in the Mediterranean basins of Europe, a region that exemplifies other water scarcity regions in the world. First, we use a model to compute water availability taking into account water management, temporal heterogeneity, spatial heterogeneity and policy options, and then apply this model across 396 river basins. Second, we use a wedge approach to illustrate policy choices for selected river basins: Thrace (Greece), Guadalquivir, Ebro, Tagus and Duero (Spain), Po (Italy) and Rhone (France). At the wide geographical level, the results show the multi-determinant complexities of climate change impacts and adaptation measures and the geographic nature of water resources and vulnerability metrics. At the local level, the results show that optimisation of water management is the dominating strategy for defining adaptation pathways. Results also show great sensitivity to ecological flow provision, suggesting that better attention should be paid to defining methods to estimate minimum ecological flows in water scarcity regions. For all scales, average water resource vulnerability computed by traditional vulnerability indicators may not be the most appropriate measure to inform climate change adaptation policy. This has large implications to applied water resource studies aiming to derive policy choices, and it is especially interesting in basins facing water scarcity. Our research aims to contribute to shape realistic water management options at the regional level and therefore provide information to climate change, agricultural and water policies.", "author" : [ { "dropping-particle" : "", "family" : "Garrote", "given" : "Luis", "non-dropping-particle" : "", "parse-names" : false, "suffix" : "" }, { "dropping-particle" : "", "family" : "Granados", "given" : "Alfredo", "non-dropping-particle" : "", "parse-names" : false, "suffix" : "" }, { "dropping-particle" : "", "family" : "Iglesias", "given" : "Ana", "non-dropping-particle" : "", "parse-names" : false, "suffix" : "" } ], "container-title" : "Science of the Total Environment", "id" : "ITEM-1", "issued" : { "date-parts" : [ [ "2016" ] ] }, "page" : "997-1009", "publisher" : "Elsevier B.V.", "title" : "Strategies to reduce water stress in Euro-Mediterranean river basins", "type" : "article-journal", "volume" : "543" }, "uris" : [ "http://www.mendeley.com/documents/?uuid=f5c9afb8-408f-4d6e-8e11-5f298ef7d3c1" ] } ], "mendeley" : { "formattedCitation" : "(Garrote et al., 2016)", "manualFormatting" : "Garrote et al., 2016", "plainTextFormattedCitation" : "(Garrote et al., 2016)", "previouslyFormattedCitation" : "(Garrote et al., 2016)" }, "properties" : {  }, "schema" : "https://github.com/citation-style-language/schema/raw/master/csl-citation.json" }</w:instrText>
      </w:r>
      <w:r w:rsidRPr="00F55611">
        <w:rPr>
          <w:lang w:val="en-US"/>
        </w:rPr>
        <w:fldChar w:fldCharType="separate"/>
      </w:r>
      <w:r w:rsidRPr="00F55611">
        <w:rPr>
          <w:lang w:val="en-US"/>
        </w:rPr>
        <w:t xml:space="preserve">Garrote </w:t>
      </w:r>
      <w:r w:rsidR="000D7D89" w:rsidRPr="000D7D89">
        <w:rPr>
          <w:i/>
          <w:lang w:val="en-US"/>
        </w:rPr>
        <w:t>et al.</w:t>
      </w:r>
      <w:r w:rsidR="00062220">
        <w:rPr>
          <w:lang w:val="en-US"/>
        </w:rPr>
        <w:t xml:space="preserve">, </w:t>
      </w:r>
      <w:r w:rsidRPr="00F55611">
        <w:rPr>
          <w:lang w:val="en-US"/>
        </w:rPr>
        <w:t>2016</w:t>
      </w:r>
      <w:r w:rsidRPr="00F55611">
        <w:rPr>
          <w:lang w:val="en-US"/>
        </w:rPr>
        <w:fldChar w:fldCharType="end"/>
      </w:r>
      <w:r>
        <w:rPr>
          <w:lang w:val="en-US"/>
        </w:rPr>
        <w:t>)</w:t>
      </w:r>
      <w:r w:rsidRPr="00F55611">
        <w:rPr>
          <w:lang w:val="en-US"/>
        </w:rPr>
        <w:t>, with subsequent implications for ag</w:t>
      </w:r>
      <w:r w:rsidR="008D69AE">
        <w:rPr>
          <w:lang w:val="en-US"/>
        </w:rPr>
        <w:t>ricultural irrigation (Germ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3390/w7116351", "ISSN" : "20734441", "abstract" : "See, stats, and : https : / / www . researchgate . net / publication / 283752462 Expansion Model Impacts Climate ARTICLE Impact : 1. 43 : 10 . 3390 / w7116351 READS 34 5 , INCLUDING : J\u00f6rg Leibniz 33 SEE Johannes Leibniz 34 SEE Ottfried Leibniz 38 SEE Peter Leibniz 67 SEE All - text , letting . Available : Peter Retrieved : 01 Water 2015 , 7 , 6351 - 6377 ; doi : 10 . 3390 / w7116351 Abstract : The impact of climate change and increased irrigation area on future hydrologic and agro - economic conditions was analysed for a representative basin in northeastern Germany using an expanded version of the WBalMO (water balance model) for water management . The model expansion represents various temporally and spatially differentiated irrigation water use processes , including agricultural irrigation , as part of a river basin ' s water management . We show that climate changes lead to increased irrigation water demands in the future , which will not always be able to be met . The resulting water deficits were shown for different crops depending on their irrigation priority and the water available . With an increased irrigation area , water deficits will rise . This may limit the profitability of agricultural irrigation . The impacts of climate change on low - flow conditions in the river are much higher than those of the increase in irrigated area alone . Therefore , any additional increases of irrigation will require careful monitoring of water availability to avoid critical impacts on river flows . The expanded model was able to replicate the processes of agricultural irrigation water use and can thus be used to test the impact of policies such as the certification of new irrigation permits .", "author" : [ { "dropping-particle" : "", "family" : "Steidl", "given" : "J\u00f6rg", "non-dropping-particle" : "", "parse-names" : false, "suffix" : "" }, { "dropping-particle" : "", "family" : "Schuler", "given" : "Johannes", "non-dropping-particle" : "", "parse-names" : false, "suffix" : "" }, { "dropping-particle" : "", "family" : "Schubert", "given" : "Undine", "non-dropping-particle" : "", "parse-names" : false, "suffix" : "" }, { "dropping-particle" : "", "family" : "Dietrich", "given" : "Ottfried", "non-dropping-particle" : "", "parse-names" : false, "suffix" : "" }, { "dropping-particle" : "", "family" : "Zander", "given" : "Peter", "non-dropping-particle" : "", "parse-names" : false, "suffix" : "" } ], "container-title" : "Water (Switzerland)", "id" : "ITEM-1", "issue" : "11", "issued" : { "date-parts" : [ [ "2015" ] ] }, "page" : "6351-6377", "title" : "Expansion of an existing water management model for the analysis of opportunities and impacts of agricultural irrigation under climate change conditions", "type" : "article-journal", "volume" : "7" }, "uris" : [ "http://www.mendeley.com/documents/?uuid=d0cfdac7-c4cf-4d22-a5ae-f442d333a63e" ] } ], "mendeley" : { "formattedCitation" : "(Steidl et al., 2015)", "manualFormatting" : "Steidl et al., 2015", "plainTextFormattedCitation" : "(Steidl et al., 2015)", "previouslyFormattedCitation" : "(Steidl et al., 2015)" }, "properties" : {  }, "schema" : "https://github.com/citation-style-language/schema/raw/master/csl-citation.json" }</w:instrText>
      </w:r>
      <w:r w:rsidRPr="00F55611">
        <w:rPr>
          <w:lang w:val="en-US"/>
        </w:rPr>
        <w:fldChar w:fldCharType="separate"/>
      </w:r>
      <w:r w:rsidRPr="00F55611">
        <w:rPr>
          <w:lang w:val="en-US"/>
        </w:rPr>
        <w:t xml:space="preserve">Steidl </w:t>
      </w:r>
      <w:r w:rsidR="000D7D89" w:rsidRPr="000D7D89">
        <w:rPr>
          <w:i/>
          <w:lang w:val="en-US"/>
        </w:rPr>
        <w:t>et al.</w:t>
      </w:r>
      <w:r w:rsidR="00062220">
        <w:rPr>
          <w:lang w:val="en-US"/>
        </w:rPr>
        <w:t xml:space="preserve">, </w:t>
      </w:r>
      <w:r w:rsidRPr="00F55611">
        <w:rPr>
          <w:lang w:val="en-US"/>
        </w:rPr>
        <w:t>2015</w:t>
      </w:r>
      <w:r w:rsidRPr="00F55611">
        <w:rPr>
          <w:lang w:val="en-US"/>
        </w:rPr>
        <w:fldChar w:fldCharType="end"/>
      </w:r>
      <w:r w:rsidRPr="00F55611">
        <w:rPr>
          <w:lang w:val="en-US"/>
        </w:rPr>
        <w:t>; Mediterr</w:t>
      </w:r>
      <w:r w:rsidR="008D69AE">
        <w:rPr>
          <w:lang w:val="en-US"/>
        </w:rPr>
        <w:t>anea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scitotenv.2015.04.106", "ISBN" : "00489697 (ISSN)", "ISSN" : "18791026", "PMID" : "25957786", "abstract" : "A portfolio of water management strategies now exists to contribute to reach water demand and supply targets. Among them, integrated water resource management has a large potential for reducing water disagreement in water scarcity regions. Many of the strategies are based on well tested choices and technical know-how, with proven benefits for users and environment. This paper considers water management practices that may contribute to reduce disagreement in water scarcity areas, evaluating the management alternatives in the Mediterranean basins of Europe, a region that exemplifies other water scarcity regions in the world. First, we use a model to compute water availability taking into account water management, temporal heterogeneity, spatial heterogeneity and policy options, and then apply this model across 396 river basins. Second, we use a wedge approach to illustrate policy choices for selected river basins: Thrace (Greece), Guadalquivir, Ebro, Tagus and Duero (Spain), Po (Italy) and Rhone (France). At the wide geographical level, the results show the multi-determinant complexities of climate change impacts and adaptation measures and the geographic nature of water resources and vulnerability metrics. At the local level, the results show that optimisation of water management is the dominating strategy for defining adaptation pathways. Results also show great sensitivity to ecological flow provision, suggesting that better attention should be paid to defining methods to estimate minimum ecological flows in water scarcity regions. For all scales, average water resource vulnerability computed by traditional vulnerability indicators may not be the most appropriate measure to inform climate change adaptation policy. This has large implications to applied water resource studies aiming to derive policy choices, and it is especially interesting in basins facing water scarcity. Our research aims to contribute to shape realistic water management options at the regional level and therefore provide information to climate change, agricultural and water policies.", "author" : [ { "dropping-particle" : "", "family" : "Garrote", "given" : "Luis", "non-dropping-particle" : "", "parse-names" : false, "suffix" : "" }, { "dropping-particle" : "", "family" : "Granados", "given" : "Alfredo", "non-dropping-particle" : "", "parse-names" : false, "suffix" : "" }, { "dropping-particle" : "", "family" : "Iglesias", "given" : "Ana", "non-dropping-particle" : "", "parse-names" : false, "suffix" : "" } ], "container-title" : "Science of the Total Environment", "id" : "ITEM-1", "issued" : { "date-parts" : [ [ "2016" ] ] }, "page" : "997-1009", "publisher" : "Elsevier B.V.", "title" : "Strategies to reduce water stress in Euro-Mediterranean river basins", "type" : "article-journal", "volume" : "543" }, "uris" : [ "http://www.mendeley.com/documents/?uuid=f5c9afb8-408f-4d6e-8e11-5f298ef7d3c1" ] } ], "mendeley" : { "formattedCitation" : "(Garrote et al., 2016)", "manualFormatting" : "Garrote et al., 2016", "plainTextFormattedCitation" : "(Garrote et al., 2016)", "previouslyFormattedCitation" : "(Garrote et al., 2016)" }, "properties" : {  }, "schema" : "https://github.com/citation-style-language/schema/raw/master/csl-citation.json" }</w:instrText>
      </w:r>
      <w:r w:rsidRPr="00F55611">
        <w:rPr>
          <w:lang w:val="en-US"/>
        </w:rPr>
        <w:fldChar w:fldCharType="separate"/>
      </w:r>
      <w:r w:rsidRPr="00F55611">
        <w:rPr>
          <w:lang w:val="en-US"/>
        </w:rPr>
        <w:t xml:space="preserve">Garrote </w:t>
      </w:r>
      <w:r w:rsidR="000D7D89" w:rsidRPr="000D7D89">
        <w:rPr>
          <w:i/>
          <w:lang w:val="en-US"/>
        </w:rPr>
        <w:t>et al.</w:t>
      </w:r>
      <w:r w:rsidR="00062220">
        <w:rPr>
          <w:lang w:val="en-US"/>
        </w:rPr>
        <w:t xml:space="preserve">, </w:t>
      </w:r>
      <w:r w:rsidRPr="00F55611">
        <w:rPr>
          <w:lang w:val="en-US"/>
        </w:rPr>
        <w:t>2016</w:t>
      </w:r>
      <w:r w:rsidRPr="00F55611">
        <w:rPr>
          <w:lang w:val="en-US"/>
        </w:rPr>
        <w:fldChar w:fldCharType="end"/>
      </w:r>
      <w:r>
        <w:rPr>
          <w:lang w:val="en-US"/>
        </w:rPr>
        <w:t>)</w:t>
      </w:r>
      <w:r w:rsidRPr="00F55611">
        <w:rPr>
          <w:lang w:val="en-US"/>
        </w:rPr>
        <w:t>. At the same time, the scenarios assume a substantial increase in natural resource and water consumption (ar</w:t>
      </w:r>
      <w:r w:rsidR="008D69AE">
        <w:rPr>
          <w:lang w:val="en-US"/>
        </w:rPr>
        <w:t>ound 30% in the European Unio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id" : "ITEM-2", "itemData" : { "DOI" : "10.2166/ws.2012.027", "ISSN" : "16069749", "author" : [ { "dropping-particle" : "", "family" : "Fl\u00f6rke", "given" : "M.", "non-dropping-particle" : "", "parse-names" : false, "suffix" : "" }, { "dropping-particle" : "", "family" : "B\u00e4rlund", "given" : "I.", "non-dropping-particle" : "", "parse-names" : false, "suffix" : "" }, { "dropping-particle" : "", "family" : "Schneider", "given" : "C.", "non-dropping-particle" : "", "parse-names" : false, "suffix" : "" }, { "dropping-particle" : "", "family" : "Kynast", "given" : "E.", "non-dropping-particle" : "", "parse-names" : false, "suffix" : "" } ], "container-title" : "Water Science and Technology: Water Supply", "id" : "ITEM-2", "issue" : "5", "issued" : { "date-parts" : [ [ "2012" ] ] }, "page" : "563-572", "title" : "Pan-European freshwater resources in a changing environment: How will the Black Sea region develop?", "type" : "article-journal", "volume" : "12" }, "uris" : [ "http://www.mendeley.com/documents/?uuid=c0a94829-20cf-454c-8e3f-86fce4f3b21c" ] }, { "id" : "ITEM-3",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3",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Fl\u00f6rke et al., 2012; Kok et al., 2011; Okruszko et al., 2011)", "manualFormatting" : "Fl\u00f6rke et al., 2012; Kok et al., 2011; Okruszko et al., 2011", "plainTextFormattedCitation" : "(Fl\u00f6rke et al., 2012; Kok et al., 2011; Okruszko et al., 2011)", "previouslyFormattedCitation" : "(Fl\u00f6rke et al., 2012; Kok et al., 2011; Okruszko et al., 2011)" }, "properties" : {  }, "schema" : "https://github.com/citation-style-language/schema/raw/master/csl-citation.json" }</w:instrText>
      </w:r>
      <w:r w:rsidRPr="00F55611">
        <w:rPr>
          <w:lang w:val="en-US"/>
        </w:rPr>
        <w:fldChar w:fldCharType="separate"/>
      </w:r>
      <w:r w:rsidRPr="00F55611">
        <w:rPr>
          <w:lang w:val="en-US"/>
        </w:rPr>
        <w:t xml:space="preserve">Flörke </w:t>
      </w:r>
      <w:r w:rsidR="000D7D89" w:rsidRPr="000D7D89">
        <w:rPr>
          <w:i/>
          <w:lang w:val="en-US"/>
        </w:rPr>
        <w:t>et al.</w:t>
      </w:r>
      <w:r w:rsidR="00062220">
        <w:rPr>
          <w:lang w:val="en-US"/>
        </w:rPr>
        <w:t xml:space="preserve">, </w:t>
      </w:r>
      <w:r w:rsidRPr="00F55611">
        <w:rPr>
          <w:lang w:val="en-US"/>
        </w:rPr>
        <w:t xml:space="preserve">2012; Kok </w:t>
      </w:r>
      <w:r w:rsidR="000D7D89" w:rsidRPr="000D7D89">
        <w:rPr>
          <w:i/>
          <w:lang w:val="en-US"/>
        </w:rPr>
        <w:t>et al.</w:t>
      </w:r>
      <w:r w:rsidR="00062220">
        <w:rPr>
          <w:lang w:val="en-US"/>
        </w:rPr>
        <w:t xml:space="preserve">, </w:t>
      </w:r>
      <w:r w:rsidRPr="00F55611">
        <w:rPr>
          <w:lang w:val="en-US"/>
        </w:rPr>
        <w:t xml:space="preserve">2011; Okruszko </w:t>
      </w:r>
      <w:r w:rsidR="000D7D89" w:rsidRPr="000D7D89">
        <w:rPr>
          <w:i/>
          <w:lang w:val="en-US"/>
        </w:rPr>
        <w:t>et al.</w:t>
      </w:r>
      <w:r w:rsidR="00062220">
        <w:rPr>
          <w:lang w:val="en-US"/>
        </w:rPr>
        <w:t xml:space="preserve">, </w:t>
      </w:r>
      <w:r w:rsidRPr="00F55611">
        <w:rPr>
          <w:lang w:val="en-US"/>
        </w:rPr>
        <w:t>2011</w:t>
      </w:r>
      <w:r w:rsidRPr="00F55611">
        <w:rPr>
          <w:lang w:val="en-US"/>
        </w:rPr>
        <w:fldChar w:fldCharType="end"/>
      </w:r>
      <w:r w:rsidRPr="00F55611">
        <w:rPr>
          <w:lang w:val="en-US"/>
        </w:rPr>
        <w:t xml:space="preserve">) and intensive utilization of biofuels </w:t>
      </w:r>
      <w:r w:rsidRPr="00F55611">
        <w:rPr>
          <w:lang w:val="en-US"/>
        </w:rPr>
        <w:fldChar w:fldCharType="begin" w:fldLock="1"/>
      </w:r>
      <w:r w:rsidRPr="00F55611">
        <w:rPr>
          <w:lang w:val="en-US"/>
        </w:rPr>
        <w:instrText>ADDIN CSL_CITATION { "citationItems" : [ { "id" : "ITEM-1",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1", "issued" : { "date-parts" : [ [ "2014" ] ] }, "page" : "59-71", "title" : "Developing integrated explorative and normative scenarios: The case of future land use in a climate-neutral Sweden", "type" : "article-journal", "volume" : "60" }, "uris" : [ "http://www.mendeley.com/documents/?uuid=d385592d-fb2d-4e12-8acb-6ebf0f0586d5" ] }, { "id" : "ITEM-2", "itemData" : { "DOI" : "10.1016/j.scitotenv.2014.12.032", "ISSN" : "18791026", "PMID" : "25536176", "abstract" : "In Europe, the use of biodiesel may increase rapidly in the coming decades as a result of policies aiming to increase the use of renewable fuels. Therefore, the production of biofuels from energy crops is expected to increase as well as the use of fertilisers to grow these crops. Since fertilisers are an important cause of eutrophication, the use of biodiesel may have an effect on the water quality in rivers and coastal seas. In this study we explored the possible effects of increased biodiesel use on coastal eutrophication in European seas in the year 2050. To this end, we defined a number of illustrative scenarios in which the biodiesel production increases to about 10-30% of the current diesel use. The scenarios differ with respect to the assumptions on where the energy crops are cultivated: either on land that is currently used for agriculture, or on land used for other purposes. We analysed these scenarios with the Global NEWS (Nutrient Export from WaterSheds) model. We used an existing Millennium Ecosystem Assessment Scenario for 2050, Global Orchestration (GO2050), as a baseline. In this baseline scenario the amount of nitrogen (N) and phosphorus (P) exported by European rivers to coastal seas decreases between 2000 and 2050 as a result of environmental and agricultural policies. In our scenarios with increased biodiesel production the river export of N and P increases between 2000 and 2050, indicating that energy crop production may more than counterbalance this decrease. Largest increases in nutrient export were calculated for the Mediterranean Sea and the Black Sea. Differences in nutrient export among river basins are large.", "author" : [ { "dropping-particle" : "", "family" : "Wijnen", "given" : "Jikke", "non-dropping-particle" : "van", "parse-names" : false, "suffix" : "" }, { "dropping-particle" : "", "family" : "Ivens", "given" : "Wilfried P M F", "non-dropping-particle" : "", "parse-names" : false, "suffix" : "" }, { "dropping-particle" : "", "family" : "Kroeze", "given" : "Carolien", "non-dropping-particle" : "", "parse-names" : false, "suffix" : "" }, { "dropping-particle" : "", "family" : "L\u00f6hr", "given" : "Ansje J.", "non-dropping-particle" : "", "parse-names" : false, "suffix" : "" } ], "container-title" : "Science of the Total Environment", "id" : "ITEM-2", "issued" : { "date-parts" : [ [ "2015" ] ] }, "note" : "NULL", "page" : "101-111", "publisher" : "Elsevier B.V.", "title" : "Coastal eutrophication in Europe caused by production of energy crops", "type" : "article-journal", "volume" : "511" }, "uris" : [ "http://www.mendeley.com/documents/?uuid=8087d170-a9ba-48bf-ab89-e4c8e0025d8f" ] } ], "mendeley" : { "formattedCitation" : "(Milestad et al., 2014; van Wijnen et al., 2015)", "plainTextFormattedCitation" : "(Milestad et al., 2014; van Wijnen et al., 2015)", "previouslyFormattedCitation" : "(Milestad et al., 2014; van Wijnen et al., 2015)" }, "properties" : {  }, "schema" : "https://github.com/citation-style-language/schema/raw/master/csl-citation.json" }</w:instrText>
      </w:r>
      <w:r w:rsidRPr="00F55611">
        <w:rPr>
          <w:lang w:val="en-US"/>
        </w:rPr>
        <w:fldChar w:fldCharType="separate"/>
      </w:r>
      <w:r w:rsidRPr="00F55611">
        <w:rPr>
          <w:lang w:val="en-US"/>
        </w:rPr>
        <w:t xml:space="preserve">(Milestad </w:t>
      </w:r>
      <w:r w:rsidR="000D7D89" w:rsidRPr="000D7D89">
        <w:rPr>
          <w:i/>
          <w:lang w:val="en-US"/>
        </w:rPr>
        <w:t>et al.</w:t>
      </w:r>
      <w:r w:rsidRPr="00F55611">
        <w:rPr>
          <w:lang w:val="en-US"/>
        </w:rPr>
        <w:t xml:space="preserve">, 2014; van Wijnen </w:t>
      </w:r>
      <w:r w:rsidR="000D7D89" w:rsidRPr="000D7D89">
        <w:rPr>
          <w:i/>
          <w:lang w:val="en-US"/>
        </w:rPr>
        <w:t>et al.</w:t>
      </w:r>
      <w:r w:rsidRPr="00F55611">
        <w:rPr>
          <w:lang w:val="en-US"/>
        </w:rPr>
        <w:t>, 2015)</w:t>
      </w:r>
      <w:r w:rsidRPr="00F55611">
        <w:rPr>
          <w:lang w:val="en-US"/>
        </w:rPr>
        <w:fldChar w:fldCharType="end"/>
      </w:r>
      <w:r w:rsidRPr="00F55611">
        <w:rPr>
          <w:lang w:val="en-US"/>
        </w:rPr>
        <w:t>. Accordingly, trends in fertilizer use and nutrient input are increasing (</w:t>
      </w:r>
      <w:r w:rsidRPr="00F55611">
        <w:rPr>
          <w:i/>
          <w:lang w:val="en-US"/>
        </w:rPr>
        <w:t>global orchestration</w:t>
      </w:r>
      <w:r w:rsidRPr="00F55611">
        <w:rPr>
          <w:lang w:val="en-US"/>
        </w:rPr>
        <w:t xml:space="preserve">, </w:t>
      </w:r>
      <w:r w:rsidRPr="00F55611">
        <w:rPr>
          <w:i/>
          <w:lang w:val="en-US"/>
        </w:rPr>
        <w:t>economy first</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2", "issue" : "6", "issued" : { "date-parts" : [ [ "2013" ] ] }, "page" : "1407-1417", "title" : "European Scenario Studies on Future In-Stream Nutrient Concentrations", "type" : "article-journal", "volume" : "56" }, "uris" : [ "http://www.mendeley.com/documents/?uuid=65da3683-7634-47a0-9e13-b98fddac53f0" ] }, { "id" : "ITEM-3",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3", "issued" : { "date-parts" : [ [ "2014" ] ] }, "page" : "253-264", "publisher" : "Elsevier B.V.", "title" : "Reducing future nutrient inputs to the Black Sea", "type" : "article-journal", "volume" : "466-467" }, "uris" : [ "http://www.mendeley.com/documents/?uuid=99ee778d-ff6c-4dcf-972f-80cbb81379d2" ] } ], "mendeley" : { "formattedCitation" : "(MA, 2005; Reder et al., 2013; Strokal et al., 2014)", "plainTextFormattedCitation" : "(MA, 2005; Reder et al., 2013; Strokal et al., 2014)", "previouslyFormattedCitation" : "(MA, 2005; Reder et al., 2013; Strokal et al., 2014)" }, "properties" : {  }, "schema" : "https://github.com/citation-style-language/schema/raw/master/csl-citation.json" }</w:instrText>
      </w:r>
      <w:r w:rsidRPr="00F55611">
        <w:rPr>
          <w:lang w:val="en-US"/>
        </w:rPr>
        <w:fldChar w:fldCharType="separate"/>
      </w:r>
      <w:r w:rsidRPr="00F55611">
        <w:rPr>
          <w:lang w:val="en-US"/>
        </w:rPr>
        <w:t>(</w:t>
      </w:r>
      <w:r w:rsidR="0008080C">
        <w:rPr>
          <w:lang w:val="en-US"/>
        </w:rPr>
        <w:t>MEA</w:t>
      </w:r>
      <w:r w:rsidRPr="00F55611">
        <w:rPr>
          <w:lang w:val="en-US"/>
        </w:rPr>
        <w:t xml:space="preserve">, 2005; Reder </w:t>
      </w:r>
      <w:r w:rsidR="000D7D89" w:rsidRPr="000D7D89">
        <w:rPr>
          <w:i/>
          <w:lang w:val="en-US"/>
        </w:rPr>
        <w:t>et al.</w:t>
      </w:r>
      <w:r w:rsidRPr="00F55611">
        <w:rPr>
          <w:lang w:val="en-US"/>
        </w:rPr>
        <w:t xml:space="preserve">, 2013; Strokal </w:t>
      </w:r>
      <w:r w:rsidR="000D7D89" w:rsidRPr="000D7D89">
        <w:rPr>
          <w:i/>
          <w:lang w:val="en-US"/>
        </w:rPr>
        <w:t>et al.</w:t>
      </w:r>
      <w:r w:rsidRPr="00F55611">
        <w:rPr>
          <w:lang w:val="en-US"/>
        </w:rPr>
        <w:t>, 2014)</w:t>
      </w:r>
      <w:r w:rsidRPr="00F55611">
        <w:rPr>
          <w:lang w:val="en-US"/>
        </w:rPr>
        <w:fldChar w:fldCharType="end"/>
      </w:r>
      <w:r w:rsidRPr="00F55611">
        <w:rPr>
          <w:lang w:val="en-US"/>
        </w:rPr>
        <w:t xml:space="preserve">, with subsequent implications for environmental degradation and pollution </w:t>
      </w:r>
      <w:r w:rsidRPr="00F55611">
        <w:rPr>
          <w:lang w:val="en-US"/>
        </w:rPr>
        <w:fldChar w:fldCharType="begin" w:fldLock="1"/>
      </w:r>
      <w:r w:rsidRPr="00F55611">
        <w:rPr>
          <w:lang w:val="en-US"/>
        </w:rPr>
        <w:instrText>ADDIN CSL_CITATION { "citationItems" : [ { "id" : "ITEM-1", "itemData" : { "DOI" : "10.13031/trans.56.9961", "ISBN" : "9781622769261", "ISSN" : "21510032", "abstract" : "Large-scale water quality issues have recently become the focus of policy and research. To gain insight into large-scale water quality issues, a scenario analysis was carried out for Europe using the continental water quality model WorldQual with total nitrogen and phosphorus as example pollutants. Future nitrogen and phosphorus loadings and instream concentrations were simulated for an \"economy first\" scenario and compared to contemporary conditions. Results indicate that future total nitrogen (TN) loadings are likely to decrease in most parts of central Europe by 5 to 25 kg ha(-1) yeal(-1) due to land-use change in the form of reduced cropland area as a result of technological changes, as well as improvements in land-use management based on higher efficiencies of application rates. Climate change has less impact on TN loadings, but an increase of future in-stream concentrations is accompanied by reduced river discharge. Future total phosphorus (TP) loadings are similar to contemporary loadings for all of Europe. In-stream TP concentrations do not change in northern and eastern Europe. In central Europe, concentrations increase little (by one class). In a few regions, such as northern Spain, very high changes (up to more than three classes) are apparent as a result of reduced river discharge.", "author" : [ { "dropping-particle" : "", "family" : "Reder", "given" : "Klara", "non-dropping-particle" : "", "parse-names" : false, "suffix" : "" }, { "dropping-particle" : "", "family" : "Kynast", "given" : "E", "non-dropping-particle" : "", "parse-names" : false, "suffix" : "" }, { "dropping-particle" : "", "family" : "Williams", "given" : "R", "non-dropping-particle" : "", "parse-names" : false, "suffix" : "" }, { "dropping-particle" : "", "family" : "Malve", "given" : "O", "non-dropping-particle" : "", "parse-names" : false, "suffix" : "" } ], "container-title" : "Transactions of the ASABE", "id" : "ITEM-1", "issue" : "6", "issued" : { "date-parts" : [ [ "2013" ] ] }, "page" : "1407-1417", "title" : "European Scenario Studies on Future In-Stream Nutrient Concentrations", "type" : "article-journal", "volume" : "56" }, "uris" : [ "http://www.mendeley.com/documents/?uuid=65da3683-7634-47a0-9e13-b98fddac53f0"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Reder et al., 2013)", "plainTextFormattedCitation" : "(Kok et al., 2011; Reder et al., 2013)", "previouslyFormattedCitation" : "(Kok et al., 2011; Reder et al., 2013)"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xml:space="preserve">, 2011; Reder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p>
    <w:p w14:paraId="1303FDC6" w14:textId="2AC074F5" w:rsidR="00AE389F" w:rsidRPr="00F55611" w:rsidRDefault="00AE389F" w:rsidP="00AE389F">
      <w:pPr>
        <w:rPr>
          <w:lang w:val="en-US"/>
        </w:rPr>
      </w:pPr>
      <w:r w:rsidRPr="00F55611">
        <w:rPr>
          <w:i/>
          <w:lang w:val="en-US"/>
        </w:rPr>
        <w:t>Values</w:t>
      </w:r>
      <w:r w:rsidRPr="00F55611">
        <w:rPr>
          <w:lang w:val="en-US"/>
        </w:rPr>
        <w:t xml:space="preserve">: As with </w:t>
      </w:r>
      <w:r w:rsidRPr="00F55611">
        <w:rPr>
          <w:i/>
          <w:lang w:val="en-US"/>
        </w:rPr>
        <w:t>business-as-usual</w:t>
      </w:r>
      <w:r w:rsidRPr="00F55611">
        <w:rPr>
          <w:lang w:val="en-US"/>
        </w:rPr>
        <w:t>, this scenario archetype consists of predominantly instrumental values (66%) and individualistic perspectives (</w:t>
      </w:r>
      <w:r w:rsidRPr="00F55611">
        <w:rPr>
          <w:b/>
          <w:lang w:val="en-US"/>
        </w:rPr>
        <w:t>Figure 5.7</w:t>
      </w:r>
      <w:r w:rsidRPr="00F55611">
        <w:rPr>
          <w:lang w:val="en-US"/>
        </w:rPr>
        <w:t xml:space="preserve">). Management of nature and </w:t>
      </w:r>
      <w:r w:rsidRPr="00F55611">
        <w:rPr>
          <w:color w:val="000000"/>
          <w:lang w:val="en-US"/>
        </w:rPr>
        <w:t>its contributions to people</w:t>
      </w:r>
      <w:r w:rsidRPr="00F55611">
        <w:rPr>
          <w:lang w:val="en-US"/>
        </w:rPr>
        <w:t xml:space="preserve"> is based on an economic “internalization of externalities” </w:t>
      </w:r>
      <w:r w:rsidRPr="00F55611">
        <w:rPr>
          <w:lang w:val="en-US"/>
        </w:rPr>
        <w:fldChar w:fldCharType="begin" w:fldLock="1"/>
      </w:r>
      <w:r w:rsidRPr="00F55611">
        <w:rPr>
          <w:lang w:val="en-US"/>
        </w:rPr>
        <w:instrText>ADDIN CSL_CITATION { "citationItems" : [ { "id" : "ITEM-1", "itemData" : { "DOI" : "10.1016/j.jenvman.2013.05.016", "ISBN" : "0301-4797", "ISSN" : "1095-8630", "PMID" : "23774752", "abstract" : "A methodological framework is proposed for participatory scenario development on the basis of evidence from the literature, and is tested and refined through the development of scenarios for the future of UK uplands. The paper uses a review of previous work to justify a framework based around the following steps: i) define context and establish whether there is a basis for stakeholder engagement in scenario development; ii) systematically identify and represent relevant stakeholders in the process; iii) define clear objectives for scenario development with stakeholders including spatial and temporal boundaries; iv) select relevant participatory methods for scenario development, during initial scenario construction, evaluation and to support decision-making based on scenarios; and v) integrate local and scientific knowledge throughout the process. The application of this framework in case study research suggests that participatory scenario development has the potential to: i) make scenarios more relevant to stakeholder needs and priorities; ii) extend the range of scenarios developed; iii) develop more detailed and precise scenarios through the integration of local and scientific knowledge; and iv) move beyond scenario development to facilitate adaptation to future change. It is argued that participatory scenario development can empower stakeholders and lead to more consistent and robust scenarios that can help people prepare more effectively for future change.", "author" : [ { "dropping-particle" : "", "family" : "Reed", "given" : "M. S.", "non-dropping-particle" : "", "parse-names" : false, "suffix" : "" }, { "dropping-particle" : "", "family" : "Kenter", "given" : "J.", "non-dropping-particle" : "", "parse-names" : false, "suffix" : "" }, { "dropping-particle" : "", "family" : "Bonn", "given" : "A.", "non-dropping-particle" : "", "parse-names" : false, "suffix" : "" }, { "dropping-particle" : "", "family" : "Broad", "given" : "K.", "non-dropping-particle" : "", "parse-names" : false, "suffix" : "" }, { "dropping-particle" : "", "family" : "Burt", "given" : "T. P.", "non-dropping-particle" : "", "parse-names" : false, "suffix" : "" }, { "dropping-particle" : "", "family" : "Fazey", "given" : "I. R.", "non-dropping-particle" : "", "parse-names" : false, "suffix" : "" }, { "dropping-particle" : "", "family" : "Fraser", "given" : "E. D G", "non-dropping-particle" : "", "parse-names" : false, "suffix" : "" }, { "dropping-particle" : "", "family" : "Hubacek", "given" : "K.", "non-dropping-particle" : "", "parse-names" : false, "suffix" : "" }, { "dropping-particle" : "", "family" : "Nainggolan", "given" : "D.", "non-dropping-particle" : "", "parse-names" : false, "suffix" : "" }, { "dropping-particle" : "", "family" : "Quinn", "given" : "C. H.", "non-dropping-particle" : "", "parse-names" : false, "suffix" : "" }, { "dropping-particle" : "", "family" : "Stringer", "given" : "L. C.", "non-dropping-particle" : "", "parse-names" : false, "suffix" : "" }, { "dropping-particle" : "", "family" : "Ravera", "given" : "F.", "non-dropping-particle" : "", "parse-names" : false, "suffix" : "" } ], "container-title" : "Journal of environmental management", "id" : "ITEM-1", "issued" : { "date-parts" : [ [ "2013" ] ] }, "page" : "345-62", "publisher" : "Elsevier Ltd", "title" : "Participatory scenario development for environmental management: a methodological framework illustrated with experience from the UK uplands.", "type" : "article-journal", "volume" : "128" }, "uris" : [ "http://www.mendeley.com/documents/?uuid=c72aa60e-5105-47f1-83ed-bbe6cc18526c" ] } ], "mendeley" : { "formattedCitation" : "(Reed et al., 2013)", "plainTextFormattedCitation" : "(Reed et al., 2013)", "previouslyFormattedCitation" : "(Reed et al., 2013)" }, "properties" : {  }, "schema" : "https://github.com/citation-style-language/schema/raw/master/csl-citation.json" }</w:instrText>
      </w:r>
      <w:r w:rsidRPr="00F55611">
        <w:rPr>
          <w:lang w:val="en-US"/>
        </w:rPr>
        <w:fldChar w:fldCharType="separate"/>
      </w:r>
      <w:r w:rsidRPr="00F55611">
        <w:rPr>
          <w:lang w:val="en-US"/>
        </w:rPr>
        <w:t xml:space="preserve">(Reed </w:t>
      </w:r>
      <w:r w:rsidR="000D7D89" w:rsidRPr="000D7D89">
        <w:rPr>
          <w:i/>
          <w:lang w:val="en-US"/>
        </w:rPr>
        <w:t>et al.</w:t>
      </w:r>
      <w:r w:rsidRPr="00F55611">
        <w:rPr>
          <w:lang w:val="en-US"/>
        </w:rPr>
        <w:t>, 2013)</w:t>
      </w:r>
      <w:r w:rsidRPr="00F55611">
        <w:rPr>
          <w:lang w:val="en-US"/>
        </w:rPr>
        <w:fldChar w:fldCharType="end"/>
      </w:r>
      <w:r w:rsidRPr="00F55611">
        <w:rPr>
          <w:lang w:val="en-US"/>
        </w:rPr>
        <w:t xml:space="preserve"> and single-value approaches, which are unlikely to offer effective sustainable solutions to the progressive environmental degradation </w:t>
      </w:r>
      <w:r w:rsidRPr="00F55611">
        <w:rPr>
          <w:lang w:val="en-US"/>
        </w:rPr>
        <w:fldChar w:fldCharType="begin" w:fldLock="1"/>
      </w:r>
      <w:r w:rsidRPr="00F55611">
        <w:rPr>
          <w:lang w:val="en-US"/>
        </w:rPr>
        <w:instrText>ADDIN CSL_CITATION { "citationItems" : [ { "id" : "ITEM-1", "itemData" : { "DOI" : "10.1016/j.ecoser.2016.11.007", "ISBN" : "9783319272863", "ISSN" : "22120416", "abstract" : "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ander", "non-dropping-particle" : "", "parse-names" : false, "suffix" : "" }, { "dropping-particle" : "", "family" : "Dendoncker", "given" : "Nicolas", "non-dropping-particle" : "", "parse-names" : false, "suffix" : "" }, { "dropping-particle" : "", "family" : "Mart\u00edn-L\u00f3pez", "given" : "Berta", "non-dropping-particle" : "", "parse-names" : false, "suffix" : "" }, { "dropping-particle" : "", "family" : "Barton", "given" : "David Nicholas", "non-dropping-particle" : "", "parse-names" : false, "suffix" : "" }, { "dropping-particle" : "", "family" : "Gomez-Baggethun", "given" : "Erik", "non-dropping-particle" : "", "parse-names" : false, "suffix" : "" }, { "dropping-particle" : "", "family" : "Boeraeve", "given" : "Fanny", "non-dropping-particle" : "", "parse-names" : false, "suffix" : "" }, { "dropping-particle" : "", "family" : "McGrath", "given" : "Francesca L.", "non-dropping-particle" : "", "parse-names" : false, "suffix" : "" }, { "dropping-particle" : "", "family" : "Vierikko", "given" : "Kati", "non-dropping-particle" : "", "parse-names" : false, "suffix" : "" }, { "dropping-particle" : "", "family" : "Geneletti", "given" : "Davide", "non-dropping-particle" : "", "parse-names" : false, "suffix" : "" }, { "dropping-particle" : "", "family" : "Sevecke", "given" : "Katharina J.", "non-dropping-particle" : "", "parse-names" : false, "suffix" : "" }, { "dropping-particle" : "", "family" : "Pipart", "given" : "Nathalie", "non-dropping-particle" : "", "parse-names" : false, "suffix" : "" }, { "dropping-particle" : "", "family" : "Primmer", "given" : "Eeva", "non-dropping-particle" : "", "parse-names" : false, "suffix" : "" }, { "dropping-particle" : "", "family" : "Mederly", "given" : "Peter", "non-dropping-particle" : "", "parse-names" : false, "suffix" : "" }, { "dropping-particle" : "", "family" : "Schmidt", "given" : "Stefan", "non-dropping-particle" : "", "parse-names" : false, "suffix" : "" }, { "dropping-particle" : "", "family" : "Arag\u00e3o", "given" : "Alexandra", "non-dropping-particle" : "", "parse-names" : false, "suffix" : "" }, { "dropping-particle" : "", "family" : "Baral", "given" : "Himlal", "non-dropping-particle" : "", "parse-names" : false, "suffix" : "" }, { "dropping-particle" : "", "family" : "Bark", "given" : "Rosalind H.", "non-dropping-particle" : "", "parse-names" : false, "suffix" : "" }, { "dropping-particle" : "", "family" : "Briceno", "given" : "Tania", "non-dropping-particle" : "", "parse-names" : false, "suffix" : "" }, { "dropping-particle" : "", "family" : "Brogna", "given" : "Delphine", "non-dropping-particle" : "", "parse-names" : false, "suffix" : "" }, { "dropping-particle" : "", "family" : "Cabral", "given" : "Pedro", "non-dropping-particle" : "", "parse-names" : false, "suffix" : "" }, { "dropping-particle" : "", "family" : "Vreese", "given" : "Rik", "non-dropping-particle" : "De", "parse-names" : false, "suffix" : "" }, { "dropping-particle" : "", "family" : "Liquete", "given" : "Camino", "non-dropping-particle" : "", "parse-names" : false, "suffix" : "" }, { "dropping-particle" : "", "family" : "Mueller", "given" : "Hannah", "non-dropping-particle" : "", "parse-names" : false, "suffix" : "" }, { "dropping-particle" : "", "family" : "Peh", "given" : "Kelvin S.H.", "non-dropping-particle" : "", "parse-names" : false, "suffix" : "" }, { "dropping-particle" : "", "family" : "Phelan", "given" : "Anna", "non-dropping-particle" : "", "parse-names" : false, "suffix" : "" }, { "dropping-particle" : "", "family" : "Rinc\u00f3n", "given" : "Alexander R.", "non-dropping-particle" : "", "parse-names" : false, "suffix" : "" }, { "dropping-particle" : "", "family" : "Rogers", "given" : "Shannon H.", "non-dropping-particle" : "", "parse-names" : false, "suffix" : "" }, { "dropping-particle" : "", "family" : "Turkelboom", "given" : "Francis", "non-dropping-particle" : "", "parse-names" : false, "suffix" : "" }, { "dropping-particle" : "", "family" : "Reeth", "given" : "Wouter", "non-dropping-particle" : "Van", "parse-names" : false, "suffix" : "" }, { "dropping-particle" : "", "family" : "Zanten", "given" : "Boris T.", "non-dropping-particle" : "van", "parse-names" : false, "suffix" : "" }, { "dropping-particle" : "", "family" : "Wam", "given" : "Hilde Karine", "non-dropping-particle" : "", "parse-names" : false, "suffix" : "" }, { "dropping-particle" : "", "family" : "Washbourn", "given" : "Carla Leanne", "non-dropping-particle" : "", "parse-names" : false, "suffix" : "" } ], "container-title" : "Ecosystem Services", "id" : "ITEM-1", "issued" : { "date-parts" : [ [ "2016" ] ] }, "page" : "213-220", "title" : "A new valuation school: Integrating diverse values of nature in resource and land use decisions", "type" : "article-journal", "volume" : "22" }, "uris" : [ "http://www.mendeley.com/documents/?uuid=dd96bbf6-27ba-4093-900e-f8e17dabd6f6" ] } ], "mendeley" : { "formattedCitation" : "(Jacobs et al., 2016)", "plainTextFormattedCitation" : "(Jacobs et al., 2016)", "previouslyFormattedCitation" : "(Jacobs et al., 2016)" }, "properties" : {  }, "schema" : "https://github.com/citation-style-language/schema/raw/master/csl-citation.json" }</w:instrText>
      </w:r>
      <w:r w:rsidRPr="00F55611">
        <w:rPr>
          <w:lang w:val="en-US"/>
        </w:rPr>
        <w:fldChar w:fldCharType="separate"/>
      </w:r>
      <w:r w:rsidRPr="00F55611">
        <w:rPr>
          <w:lang w:val="en-US"/>
        </w:rPr>
        <w:t xml:space="preserve">(Jacobs </w:t>
      </w:r>
      <w:r w:rsidR="000D7D89" w:rsidRPr="000D7D89">
        <w:rPr>
          <w:i/>
          <w:lang w:val="en-US"/>
        </w:rPr>
        <w:t>et al.</w:t>
      </w:r>
      <w:r w:rsidRPr="00F55611">
        <w:rPr>
          <w:lang w:val="en-US"/>
        </w:rPr>
        <w:t>, 2016)</w:t>
      </w:r>
      <w:r w:rsidRPr="00F55611">
        <w:rPr>
          <w:lang w:val="en-US"/>
        </w:rPr>
        <w:fldChar w:fldCharType="end"/>
      </w:r>
      <w:r w:rsidRPr="00F55611">
        <w:rPr>
          <w:lang w:val="en-US"/>
        </w:rPr>
        <w:t>.</w:t>
      </w:r>
    </w:p>
    <w:p w14:paraId="1B2B5B11" w14:textId="77777777" w:rsidR="00AE389F" w:rsidRPr="00F55611" w:rsidRDefault="00AE389F" w:rsidP="00AE389F">
      <w:pPr>
        <w:rPr>
          <w:lang w:val="en-US"/>
        </w:rPr>
      </w:pPr>
    </w:p>
    <w:p w14:paraId="69514F40" w14:textId="77777777" w:rsidR="00AE389F" w:rsidRPr="00F55611" w:rsidRDefault="00AE389F" w:rsidP="001F0516">
      <w:pPr>
        <w:pStyle w:val="Heading4"/>
      </w:pPr>
      <w:bookmarkStart w:id="1605" w:name="_Toc519504735"/>
      <w:r w:rsidRPr="00F55611">
        <w:t>Regional competition</w:t>
      </w:r>
      <w:bookmarkEnd w:id="1605"/>
    </w:p>
    <w:p w14:paraId="6F5A2D4D" w14:textId="77777777" w:rsidR="00AE389F" w:rsidRPr="00F55611" w:rsidRDefault="00AE389F" w:rsidP="00AE389F">
      <w:pPr>
        <w:rPr>
          <w:lang w:val="en-US"/>
        </w:rPr>
      </w:pPr>
      <w:r w:rsidRPr="00F55611">
        <w:rPr>
          <w:i/>
          <w:lang w:val="en-US"/>
        </w:rPr>
        <w:t>Overview</w:t>
      </w:r>
      <w:r w:rsidRPr="00F55611">
        <w:rPr>
          <w:lang w:val="en-US"/>
        </w:rPr>
        <w:t xml:space="preserve">: </w:t>
      </w:r>
      <w:r w:rsidRPr="00F55611">
        <w:rPr>
          <w:i/>
          <w:lang w:val="en-US"/>
        </w:rPr>
        <w:t>Regional competition</w:t>
      </w:r>
      <w:r w:rsidRPr="00F55611">
        <w:rPr>
          <w:lang w:val="en-US"/>
        </w:rPr>
        <w:t xml:space="preserve"> assumes a world regionalized according to economic developments. The market mechanism fails, leading to a growing gap between rich and poor. This, in turn, results in increasing problems with crime, violence and terrorism, which results in significant trade and other barriers. The effects on the environment and biodiversity are mixed. Overall, there is a tendency towards increased security, which can be either positive (by protecting biodiversity) or negative (by intensifying agricultural production). </w:t>
      </w:r>
    </w:p>
    <w:p w14:paraId="7188E81E" w14:textId="6246C7BF" w:rsidR="00AE389F" w:rsidRPr="00F55611" w:rsidRDefault="00AE389F" w:rsidP="00AE389F">
      <w:pPr>
        <w:rPr>
          <w:lang w:val="en-US"/>
        </w:rPr>
      </w:pPr>
      <w:r w:rsidRPr="00F55611">
        <w:rPr>
          <w:i/>
          <w:lang w:val="en-US"/>
        </w:rPr>
        <w:t>Indirect drivers</w:t>
      </w:r>
      <w:r w:rsidRPr="00F55611">
        <w:rPr>
          <w:lang w:val="en-US"/>
        </w:rPr>
        <w:t xml:space="preserve">: The </w:t>
      </w:r>
      <w:r w:rsidRPr="00F55611">
        <w:rPr>
          <w:i/>
          <w:lang w:val="en-US"/>
        </w:rPr>
        <w:t>regional competition</w:t>
      </w:r>
      <w:r w:rsidRPr="00F55611">
        <w:rPr>
          <w:lang w:val="en-US"/>
        </w:rPr>
        <w:t xml:space="preserve"> archetype assumes fragmentation and disintegration within Europe and Central Asia, leading to weak cooperation between countries, and regionalism (</w:t>
      </w:r>
      <w:r w:rsidRPr="00F55611">
        <w:rPr>
          <w:i/>
          <w:lang w:val="en-US"/>
        </w:rPr>
        <w:t>fortress Europe</w:t>
      </w:r>
      <w:r w:rsidRPr="00F55611">
        <w:rPr>
          <w:lang w:val="en-US"/>
        </w:rPr>
        <w:t xml:space="preserve">, EU/CA-SSP3)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3",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3",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mendeley" : { "formattedCitation" : "(Kok et al., 2011, 2013; Kok &amp; Pedde, 2016)", "plainTextFormattedCitation" : "(Kok et al., 2011, 2013; Kok &amp; Pedde, 2016)", "previouslyFormattedCitation" : "(Kok et al., 2011, 2013; Kok &amp; Pedde, 2016)"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1, 2013; Kok &amp; Pedde, 2016)</w:t>
      </w:r>
      <w:r w:rsidRPr="00F55611">
        <w:rPr>
          <w:lang w:val="en-US"/>
        </w:rPr>
        <w:fldChar w:fldCharType="end"/>
      </w:r>
      <w:r w:rsidRPr="00F55611">
        <w:rPr>
          <w:lang w:val="en-US"/>
        </w:rPr>
        <w:t>. Population growth projections are variable at the national level, ranging from low (</w:t>
      </w:r>
      <w:r w:rsidRPr="00F55611">
        <w:rPr>
          <w:i/>
          <w:lang w:val="en-US"/>
        </w:rPr>
        <w:t>order from strength</w:t>
      </w:r>
      <w:r w:rsidRPr="00F55611">
        <w:rPr>
          <w:lang w:val="en-US"/>
        </w:rPr>
        <w:t xml:space="preserve"> scenario in Portugal </w:t>
      </w:r>
      <w:r w:rsidR="00AB715A">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Pereira", "given" : "Henrique Miguel", "non-dropping-particle" : "", "parse-names" : false, "suffix" : "" }, { "dropping-particle" : "", "family" : "Mota", "given" : "Rui", "non-dropping-particle" : "", "parse-names" : false, "suffix" : "" }, { "dropping-particle" : "", "family" : "Ferreira", "given" : "Margarida", "non-dropping-particle" : "", "parse-names" : false, "suffix" : "" }, { "dropping-particle" : "", "family" : "Gomes", "given" : "Ines", "non-dropping-particle" : "", "parse-names" : false, "suffix" : "" } ], "container-title" : "Ecossistemas e Bem-Estar Humano: Avalia\u00e7\u00e3o para Portugal do Millennium Ecosystem Assessment [Ecosystems and Human Well-being: Evaluation for Portugal's Millennium Ecosystem Assessment]", "id" : "ITEM-1", "issued" : { "date-parts" : [ [ "2009" ] ] }, "page" : "91-125", "publisher" : "Escolar Editora", "publisher-place" : "Lisboa", "title" : "Cen\u00e1rios socioecol\u00f3gicos para Portugal [Socio-ecological scenarios for Portugal]", "type" : "chapter" }, "uris" : [ "http://www.mendeley.com/documents/?uuid=2dc57f5d-21c1-41af-97ee-81ffeee03faf" ] } ], "mendeley" : { "formattedCitation" : "(Pereira et al., 2009)", "manualFormatting" : "Pereira, Mota, Ferreira, &amp; Gomes, 2009", "plainTextFormattedCitation" : "(Pereira et al., 2009)", "previouslyFormattedCitation" : "(Pereira et al., 2009)" }, "properties" : {  }, "schema" : "https://github.com/citation-style-language/schema/raw/master/csl-citation.json" }</w:instrText>
      </w:r>
      <w:r w:rsidRPr="00F55611">
        <w:rPr>
          <w:lang w:val="en-US"/>
        </w:rPr>
        <w:fldChar w:fldCharType="separate"/>
      </w:r>
      <w:r w:rsidRPr="00F55611">
        <w:rPr>
          <w:lang w:val="en-US"/>
        </w:rPr>
        <w:t>Pereira</w:t>
      </w:r>
      <w:r w:rsidRPr="00BA6A40">
        <w:rPr>
          <w:lang w:val="en-US"/>
        </w:rPr>
        <w:t xml:space="preserve"> </w:t>
      </w:r>
      <w:r w:rsidR="000D7D89" w:rsidRPr="000D7D89">
        <w:rPr>
          <w:i/>
          <w:lang w:val="en-US"/>
        </w:rPr>
        <w:t>et al.</w:t>
      </w:r>
      <w:r w:rsidR="00062220">
        <w:rPr>
          <w:lang w:val="en-US"/>
        </w:rPr>
        <w:t xml:space="preserve">, </w:t>
      </w:r>
      <w:r w:rsidRPr="00F55611">
        <w:rPr>
          <w:lang w:val="en-US"/>
        </w:rPr>
        <w:t>2009</w:t>
      </w:r>
      <w:r w:rsidRPr="00F55611">
        <w:rPr>
          <w:lang w:val="en-US"/>
        </w:rPr>
        <w:fldChar w:fldCharType="end"/>
      </w:r>
      <w:r w:rsidRPr="00F55611">
        <w:rPr>
          <w:lang w:val="en-US"/>
        </w:rPr>
        <w:t xml:space="preserve">) to high (Switzerland </w:t>
      </w:r>
      <w:r w:rsidR="00AB715A">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371/journal.pone.0082090", "ISBN" : "1932-6203", "ISSN" : "19326203", "PMID" : "24349190", "abstract" : "BACKGROUND: Over the last 30 years, the Asian tiger mosquito, Aedes albopictus, has rapidly spread around the world. The European distribution comprises the Mediterranean basin with a first appearance in Switzerland in 2003. Early identification of the most suitable areas in Switzerland allowing progressive invasion by this species is considered crucial to suggest adequate surveillance and control plans. METHODOLOGY/PRINCIPAL FINDINGS: We identified the most suitable areas for invasion and establishment of Ae. albopictus in Switzerland. The potential distribution areas linked to the current climatic suitability were assessed using remotely sensed land surface temperature data recorded by the MODIS satellite sensors. Suitable areas for adult survival and overwintering of diapausing eggs were also identified for future climatic conditions, considering two different climate change scenarios (A1B, A2) for the periods 2020-2049 and 2045-2074. At present, the areas around Lake Geneva in western Switzerland provide suitable climatic conditions for Ae. albopictus. In northern Switzerland, parts of the Rhine valley, around Lake Constance, as well as the surroundings of Lake Neuch\u00e2tel, appear to be suitable for the survival at least of adult Ae. albopictus. However, these areas are characterized by winters currently being too cold for survival and development of diapausing eggs. In southern Switzerland, Ae. albopictus is already well-established, especially in the Canton of Ticino. For the years 2020-2049, the predicted possible spread of the tiger mosquito does not differ significantly from its potential current distribution. However, important expansions are obtained if the period is extended to the years 2045-2074, when Ae. albopictus may invade large new areas. CONCLUSIONS/SIGNIFICANCE: Several parts of Switzerland provide suitable climatic conditions for invasion and establishment of Ae. albopictus. The current distribution and rapid spread in other European countries suggest that the tiger mosquito will colonize new areas in Switzerland in the near future.", "author" : [ { "dropping-particle" : "", "family" : "Neteler", "given" : "Markus", "non-dropping-particle" : "", "parse-names" : false, "suffix" : "" }, { "dropping-particle" : "", "family" : "Metz", "given" : "Markus", "non-dropping-particle" : "", "parse-names" : false, "suffix" : "" }, { "dropping-particle" : "", "family" : "Rocchini", "given" : "Duccio", "non-dropping-particle" : "", "parse-names" : false, "suffix" : "" }, { "dropping-particle" : "", "family" : "Rizzoli", "given" : "Annapaola", "non-dropping-particle" : "", "parse-names" : false, "suffix" : "" }, { "dropping-particle" : "", "family" : "Flacio", "given" : "Eleonora", "non-dropping-particle" : "", "parse-names" : false, "suffix" : "" }, { "dropping-particle" : "", "family" : "Engeler", "given" : "Luca", "non-dropping-particle" : "", "parse-names" : false, "suffix" : "" }, { "dropping-particle" : "", "family" : "Guidi", "given" : "Valeria", "non-dropping-particle" : "", "parse-names" : false, "suffix" : "" }, { "dropping-particle" : "", "family" : "L\u00fcthy", "given" : "Peter", "non-dropping-particle" : "", "parse-names" : false, "suffix" : "" }, { "dropping-particle" : "", "family" : "Tonolla", "given" : "Mauro", "non-dropping-particle" : "", "parse-names" : false, "suffix" : "" } ], "container-title" : "PLoS ONE", "id" : "ITEM-1", "issue" : "12", "issued" : { "date-parts" : [ [ "2013" ] ] }, "page" : "1-10", "title" : "Is Switzerland suitable for the invasion of Aedes albopictus?", "type" : "article-journal", "volume" : "8" }, "uris" : [ "http://www.mendeley.com/documents/?uuid=aa711360-36c8-45a3-88d2-b228b16f952a" ] } ], "mendeley" : { "formattedCitation" : "(Neteler et al., 2013)", "manualFormatting" : "Neteler et al., 2013", "plainTextFormattedCitation" : "(Neteler et al., 2013)", "previouslyFormattedCitation" : "(Neteler et al., 2013)" }, "properties" : {  }, "schema" : "https://github.com/citation-style-language/schema/raw/master/csl-citation.json" }</w:instrText>
      </w:r>
      <w:r w:rsidRPr="00F55611">
        <w:rPr>
          <w:lang w:val="en-US"/>
        </w:rPr>
        <w:fldChar w:fldCharType="separate"/>
      </w:r>
      <w:r w:rsidRPr="00F55611">
        <w:rPr>
          <w:lang w:val="en-US"/>
        </w:rPr>
        <w:t xml:space="preserve">Neteler </w:t>
      </w:r>
      <w:r w:rsidR="000D7D89" w:rsidRPr="000D7D89">
        <w:rPr>
          <w:i/>
          <w:lang w:val="en-US"/>
        </w:rPr>
        <w:t>et al.</w:t>
      </w:r>
      <w:r w:rsidR="00062220">
        <w:rPr>
          <w:lang w:val="en-US"/>
        </w:rPr>
        <w:t xml:space="preserve">, </w:t>
      </w:r>
      <w:r w:rsidRPr="00F55611">
        <w:rPr>
          <w:lang w:val="en-US"/>
        </w:rPr>
        <w:t>2013</w:t>
      </w:r>
      <w:r w:rsidRPr="00F55611">
        <w:rPr>
          <w:lang w:val="en-US"/>
        </w:rPr>
        <w:fldChar w:fldCharType="end"/>
      </w:r>
      <w:r w:rsidRPr="00F55611">
        <w:rPr>
          <w:lang w:val="en-US"/>
        </w:rPr>
        <w:t xml:space="preserve">; Lithuania </w:t>
      </w:r>
      <w:r w:rsidR="00AB715A">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342-013-0735-9", "ISSN" : "1612-4669", "abstract" : "Outputs from the HadCM3 Global Climate Circulation Model according to\\nscenarios A2 and B1 were used for climate change predictions in\\nLithuania. According to scenario A2, the annual temperature will\\nincrease by approximately 4.0 A degrees C from 2061 to 2090, while\\nscenario B1 predicts an increase of 2.0 A degrees C. In contrast to\\nscenario B1, scenario A2 predicts an annual increase in precipitation of\\n15-20 % at the end of the century. Based on the predicted climatic data\\nfor the two scenarios and climate maps by European Food Safety Authority\\nfor the EU, we created climate analogues for Lithuania for 2031-2060 and\\n2061-2090. These areas were overlain by the digital map of native tree\\nspecies distributions in Europe, which was created from the European\\nForest Genetic Resources Programme database. If climate changes occur\\naccording to scenario B1, in 2031-2060, Lithuania's climate will become\\nsuitable for approximately five to six alien species, such as Acer\\ncampestre, Acer pseudoplatanus, Fagus sylvatica, Populus nigra, and\\nPrunus avium. In 2061-2090, these species will be joined by Sorbus\\ndomestica and Tilia platyphyllos. If climate changes occur according to\\nscenario A2, at the end of the twenty-first century, Castanea sativa,\\nQuercus pubescens, and Sorbus torminalis could expand this list. With\\nrespect to species dispersal rates, there is a high probability that the\\nspecies A. campestre, A. pseudoplatanus, P. nigra, and P. avium will\\nbecome immigrants to Lithuanian forests at the end of the twenty-first\\ncentury. Approximately 20 new species native to Europe will be suitable\\nfor cultivation (scenario A2). Climate change will affect the\\ndistributions of native species too. An increase in the proportion of\\ndeciduous tree species (except Alnus incana) and some reduction in the\\nproportion of conifers, Norway spruce (Picea abies) and Scots pine\\n(Pinus sylvestris), are expected in Lithuanian forests.", "author" : [ { "dropping-particle" : "", "family" : "Ozolincius", "given" : "Remigijus", "non-dropping-particle" : "", "parse-names" : false, "suffix" : "" }, { "dropping-particle" : "", "family" : "Lekevicius", "given" : "Edmundas", "non-dropping-particle" : "", "parse-names" : false, "suffix" : "" }, { "dropping-particle" : "", "family" : "Stakenas", "given" : "Vidas", "non-dropping-particle" : "", "parse-names" : false, "suffix" : "" }, { "dropping-particle" : "", "family" : "Galvonaite", "given" : "Audrone", "non-dropping-particle" : "", "parse-names" : false, "suffix" : "" }, { "dropping-particle" : "", "family" : "Samas", "given" : "Arunas", "non-dropping-particle" : "", "parse-names" : false, "suffix" : "" }, { "dropping-particle" : "", "family" : "Valiukas", "given" : "Donatas", "non-dropping-particle" : "", "parse-names" : false, "suffix" : "" } ], "container-title" : "European Journal of Forest Research", "id" : "ITEM-1", "issue" : "1", "issued" : { "date-parts" : [ [ "2014" ] ] }, "page" : "51-60", "title" : "Lithuanian forests and climate change: possible effects on tree species composition", "type" : "article-journal", "volume" : "133" }, "uris" : [ "http://www.mendeley.com/documents/?uuid=a1fd3791-5ee5-4a4d-bd65-a9e497904d18" ] } ], "mendeley" : { "formattedCitation" : "(Ozolincius et al., 2014)", "manualFormatting" : "Ozolincius et al., 2014", "plainTextFormattedCitation" : "(Ozolincius et al., 2014)", "previouslyFormattedCitation" : "(Ozolincius et al., 2014)" }, "properties" : {  }, "schema" : "https://github.com/citation-style-language/schema/raw/master/csl-citation.json" }</w:instrText>
      </w:r>
      <w:r w:rsidRPr="00F55611">
        <w:rPr>
          <w:lang w:val="en-US"/>
        </w:rPr>
        <w:fldChar w:fldCharType="separate"/>
      </w:r>
      <w:r w:rsidRPr="00F55611">
        <w:rPr>
          <w:lang w:val="en-US"/>
        </w:rPr>
        <w:t xml:space="preserve">Ozolincius </w:t>
      </w:r>
      <w:r w:rsidR="000D7D89" w:rsidRPr="000D7D89">
        <w:rPr>
          <w:i/>
          <w:lang w:val="en-US"/>
        </w:rPr>
        <w:t>et al.</w:t>
      </w:r>
      <w:r w:rsidR="00062220">
        <w:rPr>
          <w:lang w:val="en-US"/>
        </w:rPr>
        <w:t xml:space="preserve">, </w:t>
      </w:r>
      <w:r w:rsidRPr="00F55611">
        <w:rPr>
          <w:lang w:val="en-US"/>
        </w:rPr>
        <w:t>2014</w:t>
      </w:r>
      <w:r w:rsidRPr="00F55611">
        <w:rPr>
          <w:lang w:val="en-US"/>
        </w:rPr>
        <w:fldChar w:fldCharType="end"/>
      </w:r>
      <w:r>
        <w:rPr>
          <w:lang w:val="en-US"/>
        </w:rPr>
        <w:t>)</w:t>
      </w:r>
      <w:r w:rsidRPr="00F55611">
        <w:rPr>
          <w:lang w:val="en-US"/>
        </w:rPr>
        <w:t xml:space="preserve">, and with contradictory trends projected for the whole of the European Union (SRES A2)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029/2009GB003587", "ISBN" : "0886-6236", "ISSN" : "08866236", "abstract" : "An integrated modeling approach was used to connect socioeconomic factors and nutrient management to river export of nitrogen, phosphorus, silica and carbon based on an updated Global NEWS model. Past trends (1970-2000) and four future scenarios were analyzed. Differences among the scenarios for nutrient management in agriculture were a key factor affecting the magnitude and direction of change of future DIN river export. In contrast, connectivity and level of sewage treatment and P detergent use were more important for differences in DIP river export. Global particulate nutrient export was calculated to decrease for all scenarios, in part due to increases in dams for hydropower. Small changes in dissolved silica and dissolved organics were calculated for all scenarios at the global scale. Population changes were an important underlying factor for river export of all nutrients in all scenarios. Substantial regional differences were calculated for all nutrient elements and forms. South Asia alone accounted for over half of the global increase in DIN and DIP river export between 1970 and 2000 and in the subsequent 30 years under the Global Orchestration scenario (globally connected with reactive approach to environmental problems); DIN river export decreased in the Adapting Mosaic (globally connected with proactive approach) scenario by 2030, although DIP continued to increase. Risks for coastal eutrophication will likely continue to increase in many world regions for the foreseeable future due to both increases in magnitude and changes in nutrient ratios in river export.", "author" : [ { "dropping-particle" : "", "family" : "Seitzinger", "given" : "S. P.", "non-dropping-particle" : "", "parse-names" : false, "suffix" : "" }, { "dropping-particle" : "", "family" : "Mayorga", "given" : "E.", "non-dropping-particle" : "", "parse-names" : false, "suffix" : "" }, { "dropping-particle" : "", "family" : "Bouwman", "given" : "A. F.", "non-dropping-particle" : "", "parse-names" : false, "suffix" : "" }, { "dropping-particle" : "", "family" : "Kroeze", "given" : "C.", "non-dropping-particle" : "", "parse-names" : false, "suffix" : "" }, { "dropping-particle" : "", "family" : "Beusen", "given" : "A. H W", "non-dropping-particle" : "", "parse-names" : false, "suffix" : "" }, { "dropping-particle" : "", "family" : "Billen", "given" : "G.", "non-dropping-particle" : "", "parse-names" : false, "suffix" : "" }, { "dropping-particle" : "", "family" : "Drecht", "given" : "G.", "non-dropping-particle" : "Van", "parse-names" : false, "suffix" : "" }, { "dropping-particle" : "", "family" : "Dumont", "given" : "E.", "non-dropping-particle" : "", "parse-names" : false, "suffix" : "" }, { "dropping-particle" : "", "family" : "Fekete", "given" : "B. M.", "non-dropping-particle" : "", "parse-names" : false, "suffix" : "" }, { "dropping-particle" : "", "family" : "Garnier", "given" : "J.", "non-dropping-particle" : "", "parse-names" : false, "suffix" : "" }, { "dropping-particle" : "", "family" : "Harrison", "given" : "J. A.", "non-dropping-particle" : "", "parse-names" : false, "suffix" : "" } ], "container-title" : "Global Biogeochemical Cycles", "id" : "ITEM-2", "issue" : "2", "issued" : { "date-parts" : [ [ "2010" ] ] }, "title" : "Global river nutrient export: A scenario analysis of past and future trends", "type" : "article-journal", "volume" : "24" }, "uris" : [ "http://www.mendeley.com/documents/?uuid=2a087440-58f5-4d73-ab73-9539f511358f" ] }, { "id" : "ITEM-3", "itemData" : { "DOI" : "https://doi.org/10.1007/s00376-010-0054-8", "author" : [ { "dropping-particle" : "V", "family" : "Eliseev", "given" : "Alexey", "non-dropping-particle" : "", "parse-names" : false, "suffix" : "" }, { "dropping-particle" : "", "family" : "Mokhov", "given" : "Igor I", "non-dropping-particle" : "", "parse-names" : false, "suffix" : "" } ], "container-title" : "Advances in Atmospheric Sciences", "id" : "ITEM-3", "issued" : { "date-parts" : [ [ "2011" ] ] }, "page" : "1215-1232", "title" : "Uncertainty of Climate Response to Natural and Anthropogenic Forcings Due to Different Land Use Scenarios", "type" : "article-journal", "volume" : "28" }, "uris" : [ "http://www.mendeley.com/documents/?uuid=8b7de6f8-1ca1-4401-bcb7-0594c09a6d06" ] }, { "id" : "ITEM-4", "itemData" : { "DOI" : "10.1371/journal.pone.0082090", "ISBN" : "1932-6203", "ISSN" : "19326203", "PMID" : "24349190", "abstract" : "BACKGROUND: Over the last 30 years, the Asian tiger mosquito, Aedes albopictus, has rapidly spread around the world. The European distribution comprises the Mediterranean basin with a first appearance in Switzerland in 2003. Early identification of the most suitable areas in Switzerland allowing progressive invasion by this species is considered crucial to suggest adequate surveillance and control plans. METHODOLOGY/PRINCIPAL FINDINGS: We identified the most suitable areas for invasion and establishment of Ae. albopictus in Switzerland. The potential distribution areas linked to the current climatic suitability were assessed using remotely sensed land surface temperature data recorded by the MODIS satellite sensors. Suitable areas for adult survival and overwintering of diapausing eggs were also identified for future climatic conditions, considering two different climate change scenarios (A1B, A2) for the periods 2020-2049 and 2045-2074. At present, the areas around Lake Geneva in western Switzerland provide suitable climatic conditions for Ae. albopictus. In northern Switzerland, parts of the Rhine valley, around Lake Constance, as well as the surroundings of Lake Neuch\u00e2tel, appear to be suitable for the survival at least of adult Ae. albopictus. However, these areas are characterized by winters currently being too cold for survival and development of diapausing eggs. In southern Switzerland, Ae. albopictus is already well-established, especially in the Canton of Ticino. For the years 2020-2049, the predicted possible spread of the tiger mosquito does not differ significantly from its potential current distribution. However, important expansions are obtained if the period is extended to the years 2045-2074, when Ae. albopictus may invade large new areas. CONCLUSIONS/SIGNIFICANCE: Several parts of Switzerland provide suitable climatic conditions for invasion and establishment of Ae. albopictus. The current distribution and rapid spread in other European countries suggest that the tiger mosquito will colonize new areas in Switzerland in the near future.", "author" : [ { "dropping-particle" : "", "family" : "Neteler", "given" : "Markus", "non-dropping-particle" : "", "parse-names" : false, "suffix" : "" }, { "dropping-particle" : "", "family" : "Metz", "given" : "Markus", "non-dropping-particle" : "", "parse-names" : false, "suffix" : "" }, { "dropping-particle" : "", "family" : "Rocchini", "given" : "Duccio", "non-dropping-particle" : "", "parse-names" : false, "suffix" : "" }, { "dropping-particle" : "", "family" : "Rizzoli", "given" : "Annapaola", "non-dropping-particle" : "", "parse-names" : false, "suffix" : "" }, { "dropping-particle" : "", "family" : "Flacio", "given" : "Eleonora", "non-dropping-particle" : "", "parse-names" : false, "suffix" : "" }, { "dropping-particle" : "", "family" : "Engeler", "given" : "Luca", "non-dropping-particle" : "", "parse-names" : false, "suffix" : "" }, { "dropping-particle" : "", "family" : "Guidi", "given" : "Valeria", "non-dropping-particle" : "", "parse-names" : false, "suffix" : "" }, { "dropping-particle" : "", "family" : "L\u00fcthy", "given" : "Peter", "non-dropping-particle" : "", "parse-names" : false, "suffix" : "" }, { "dropping-particle" : "", "family" : "Tonolla", "given" : "Mauro", "non-dropping-particle" : "", "parse-names" : false, "suffix" : "" } ], "container-title" : "PLoS ONE", "id" : "ITEM-4", "issue" : "12", "issued" : { "date-parts" : [ [ "2013" ] ] }, "page" : "1-10", "title" : "Is Switzerland suitable for the invasion of Aedes albopictus?", "type" : "article-journal", "volume" : "8" }, "uris" : [ "http://www.mendeley.com/documents/?uuid=aa711360-36c8-45a3-88d2-b228b16f952a" ] }, { "id" : "ITEM-5", "itemData" : { "DOI" : "10.1016/j.gloplacha.2008.02.002", "ISBN" : "0921-8181", "ISSN" : "09218181", "abstract" : "We use three measures of aridity, the K??ppen climate classification, the UNEP aridity index and the Budyko dryness index, to estimate the possible effects of late 21st century climate change on the Mediterranean region under increased greenhouse gas concentrations (A2 and B2 IPCC emission scenarios) as simulated with a high resolution (20??km grid interval) regional climate model (the ICTP RegCM). A basic validation of the reference simulation along with a brief discussion of the surface climate changes for the A2 and B2 scenarios is also provided. Analysis of the changes in all three aridity measures indicates that by the end of the 21st century the Mediterranean region might experience a substantial increase in the northward extension of dry and arid lands, particularly in the central and southern portions of the Iberian, Italian, Hellenic and Turkish peninsulas and in areas of southeastern Europe (e.g. Romania and Bulgaria), the Middle East, northern Africa and major Islands (Corsica, Sardinia and Sicily). Most Ice-Cap areas of the Alps are also projected to disappear. These effects are due to a large warming and pronounced decrease in precipitation, especially during the spring and summer seasons. In addition, fine scale topography and coastline features affect the aridity change signal. We identify the southern Mediterranean as a region particularly vulnerable to water stress and desertification processes under climate change conditions. ?? 2008 Elsevier B.V. All rights reserved.", "author" : [ { "dropping-particle" : "", "family" : "Gao", "given" : "Xuejie", "non-dropping-particle" : "", "parse-names" : false, "suffix" : "" }, { "dropping-particle" : "", "family" : "Giorgi", "given" : "Filippo", "non-dropping-particle" : "", "parse-names" : false, "suffix" : "" } ], "container-title" : "Global and Planetary Change", "id" : "ITEM-5", "issue" : "3-4", "issued" : { "date-parts" : [ [ "2008" ] ] }, "page" : "195-209", "title" : "Increased aridity in the Mediterranean region under greenhouse gas forcing estimated from high resolution simulations with a regional climate model", "type" : "article-journal", "volume" : "62" }, "uris" : [ "http://www.mendeley.com/documents/?uuid=e827680a-f77e-4aff-8210-991abcd4a14c" ] }, { "id" : "ITEM-6",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6",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7",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7",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Eliseev &amp; Mokhov, 2011; Gao &amp; Giorgi, 2008; Kok et al., 2011; MA, 2005; Milestad et al., 2014; Neteler et al., 2013; Seitzinger et al., 2010)", "plainTextFormattedCitation" : "(Eliseev &amp; Mokhov, 2011; Gao &amp; Giorgi, 2008; Kok et al., 2011; MA, 2005; Milestad et al., 2014; Neteler et al., 2013; Seitzinger et al., 2010)", "previouslyFormattedCitation" : "(Eliseev &amp; Mokhov, 2011; Gao &amp; Giorgi, 2008; Kok et al., 2011; MA, 2005; Milestad et al., 2014; Neteler et al., 2013; Seitzinger et al., 2010)" }, "properties" : {  }, "schema" : "https://github.com/citation-style-language/schema/raw/master/csl-citation.json" }</w:instrText>
      </w:r>
      <w:r w:rsidRPr="00F55611">
        <w:rPr>
          <w:lang w:val="en-US"/>
        </w:rPr>
        <w:fldChar w:fldCharType="separate"/>
      </w:r>
      <w:r w:rsidRPr="00F55611">
        <w:rPr>
          <w:lang w:val="en-US"/>
        </w:rPr>
        <w:t xml:space="preserve">(Eliseev &amp; Mokhov, 2011; Gao &amp; Giorgi, 2008; Kok </w:t>
      </w:r>
      <w:r w:rsidR="000D7D89" w:rsidRPr="000D7D89">
        <w:rPr>
          <w:i/>
          <w:lang w:val="en-US"/>
        </w:rPr>
        <w:t>et al.</w:t>
      </w:r>
      <w:r w:rsidRPr="00F55611">
        <w:rPr>
          <w:lang w:val="en-US"/>
        </w:rPr>
        <w:t xml:space="preserve">, 2011; </w:t>
      </w:r>
      <w:r w:rsidR="0063309F">
        <w:rPr>
          <w:lang w:val="en-US"/>
        </w:rPr>
        <w:t>MEA</w:t>
      </w:r>
      <w:r w:rsidRPr="00F55611">
        <w:rPr>
          <w:lang w:val="en-US"/>
        </w:rPr>
        <w:t xml:space="preserve">, 2005; Milestad </w:t>
      </w:r>
      <w:r w:rsidR="000D7D89" w:rsidRPr="000D7D89">
        <w:rPr>
          <w:i/>
          <w:lang w:val="en-US"/>
        </w:rPr>
        <w:t>et al.</w:t>
      </w:r>
      <w:r w:rsidRPr="00F55611">
        <w:rPr>
          <w:lang w:val="en-US"/>
        </w:rPr>
        <w:t xml:space="preserve">, 2014; Neteler </w:t>
      </w:r>
      <w:r w:rsidR="000D7D89" w:rsidRPr="000D7D89">
        <w:rPr>
          <w:i/>
          <w:lang w:val="en-US"/>
        </w:rPr>
        <w:t>et al.</w:t>
      </w:r>
      <w:r w:rsidRPr="00F55611">
        <w:rPr>
          <w:lang w:val="en-US"/>
        </w:rPr>
        <w:t xml:space="preserve">, 2013; </w:t>
      </w:r>
      <w:r w:rsidRPr="00F55611">
        <w:rPr>
          <w:lang w:val="en-US"/>
        </w:rPr>
        <w:lastRenderedPageBreak/>
        <w:t xml:space="preserve">Seitzinger </w:t>
      </w:r>
      <w:r w:rsidR="000D7D89" w:rsidRPr="000D7D89">
        <w:rPr>
          <w:i/>
          <w:lang w:val="en-US"/>
        </w:rPr>
        <w:t>et al.</w:t>
      </w:r>
      <w:r w:rsidRPr="00F55611">
        <w:rPr>
          <w:lang w:val="en-US"/>
        </w:rPr>
        <w:t>, 2010)</w:t>
      </w:r>
      <w:r w:rsidRPr="00F55611">
        <w:rPr>
          <w:lang w:val="en-US"/>
        </w:rPr>
        <w:fldChar w:fldCharType="end"/>
      </w:r>
      <w:r w:rsidRPr="00F55611">
        <w:rPr>
          <w:lang w:val="en-US"/>
        </w:rPr>
        <w:t>. By contrast, economic development is assumed to be slow in almost all scenarios (SRES A2</w:t>
      </w:r>
      <w:r w:rsidR="00062220">
        <w:rPr>
          <w:lang w:val="en-US"/>
        </w:rPr>
        <w:t>;</w:t>
      </w:r>
      <w:r>
        <w:rPr>
          <w:lang w:val="en-US"/>
        </w:rPr>
        <w:t xml:space="preserve"> </w:t>
      </w:r>
      <w:r w:rsidRPr="00F55611">
        <w:rPr>
          <w:lang w:val="en-US"/>
        </w:rPr>
        <w:fldChar w:fldCharType="begin" w:fldLock="1"/>
      </w:r>
      <w:r w:rsidRPr="00F55611">
        <w:rPr>
          <w:lang w:val="en-US"/>
        </w:rPr>
        <w:instrText>ADDIN CSL_CITATION { "citationItems" : [ { "id" : "ITEM-1", "itemData" : { "DOI" : "https://doi.org/10.1007/s00376-010-0054-8", "author" : [ { "dropping-particle" : "V", "family" : "Eliseev", "given" : "Alexey", "non-dropping-particle" : "", "parse-names" : false, "suffix" : "" }, { "dropping-particle" : "", "family" : "Mokhov", "given" : "Igor I", "non-dropping-particle" : "", "parse-names" : false, "suffix" : "" } ], "container-title" : "Advances in Atmospheric Sciences", "id" : "ITEM-1", "issued" : { "date-parts" : [ [ "2011" ] ] }, "page" : "1215-1232", "title" : "Uncertainty of Climate Response to Natural and Anthropogenic Forcings Due to Different Land Use Scenarios", "type" : "article-journal", "volume" : "28" }, "uris" : [ "http://www.mendeley.com/documents/?uuid=8b7de6f8-1ca1-4401-bcb7-0594c09a6d06" ] }, { "id" : "ITEM-2", "itemData" : { "DOI" : "10.1175/JCLI3471.1", "ISSN" : "0894-8755", "author" : [ { "dropping-particle" : "", "family" : "Hurk", "given" : "Bart", "non-dropping-particle" : "van den", "parse-names" : false, "suffix" : "" }, { "dropping-particle" : "", "family" : "Hirschi", "given" : "Martin", "non-dropping-particle" : "", "parse-names" : false, "suffix" : "" }, { "dropping-particle" : "", "family" : "Schaer", "given" : "Christoph",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Ulden", "given" : "Aad", "non-dropping-particle" : "van", "parse-names" : false, "suffix" : "" }, { "dropping-particle" : "", "family" : "Rockel", "given" : "Burkhardt", "non-dropping-particle" : "", "parse-names" : false, "suffix" : "" }, { "dropping-particle" : "", "family" : "Hagemann", "given" : "Stefan", "non-dropping-particle" : "", "parse-names" : false, "suffix" : "" }, { "dropping-particle" : "", "family" : "Graham", "given" : "Phil", "non-dropping-particle" : "", "parse-names" : false, "suffix" : "" }, { "dropping-particle" : "", "family" : "Kjellstr\u00f6m", "given" : "Erik", "non-dropping-particle" : "", "parse-names" : false, "suffix" : "" }, { "dropping-particle" : "", "family" : "Jones", "given" : "Richard", "non-dropping-particle" : "", "parse-names" : false, "suffix" : "" } ], "container-title" : "Journal of Climate", "id" : "ITEM-2", "issued" : { "date-parts" : [ [ "2005" ] ] }, "page" : "3536-3551", "title" : "Soil Control on Runoff Response to Climate Change in Regional Climate Model Simulations", "type" : "article-journal", "volume" : "18" }, "uris" : [ "http://www.mendeley.com/documents/?uuid=43c90979-27d3-42b4-a70b-23cb489e455e" ] }, { "id" : "ITEM-3", "itemData" : { "DOI" : "10.1007/s10113-014-0683-z", "ISSN" : "1436378X", "abstract" : "Climate studies show high likelihood of changing hydrological regimes in European rivers. Con-cerned authorities increasingly question the sustainability of current river management strategies. The aim of this paper is to apply the adaptation turning point (ATP) approach and demonstrates its potential for analysing turning points in river management strategies as a method to support authorities in decisions on adaptation to cli-mate change. Two management strategies in the Rhine River basin were selected as case studies: (1) reintro-duction of a sustainable population of Atlantic salmon and (2) inland shipping in relation to water depth variability. By applying the turning point approach, we search for answers to the following questions: when will these management strategies fail due to climate change impacts on the river's hydrology? What adaptation measures exist to delay or avoid failure? The identification of adaption turning points is not easy, due to large scenario and model uncertainties in transient future projections of low-flow discharges and water temperatures. But the case studies demonstrate that the ATP approach is salient from a decision-maker's perspective, because it addresses the timing of possible failure of current management strate-gies. Analysis of results allows policy makers to assess risks and the urgency for action and provides them with a time horizon for adaptation planning. It is also a valuable first step in the application of methods of formal appraisal of adaptation options when flexibility in planning is required.", "author" : [ { "dropping-particle" : "", "family" : "Slobbe", "given" : "Erik", "non-dropping-particle" : "van", "parse-names" : false, "suffix" : "" }, { "dropping-particle" : "", "family" : "Werners", "given" : "Saskia E.", "non-dropping-particle" : "", "parse-names" : false, "suffix" : "" }, { "dropping-particle" : "", "family" : "Riquelme-</w:instrText>
      </w:r>
      <w:r w:rsidRPr="008D69AE">
        <w:instrText>Solar", "given" : "Marcela", "non-dropping-particle" : "", "parse-names" : false, "suffix" : "" }, { "dropping-particle" : "", "family" : "B\u00f6lscher", "given" : "Tobias", "non-dropping-particle" : "", "parse-names" : false, "suffix" : "" }, { "dropping-particle" : "", "family" : "Vliet", "given" : "Michelle T H", "non-dropping-particle" : "van", "parse-names" : false, "suffix" : "" } ], "container-title" : "Regional Environmental Change", "id" : "ITEM-3", "issue" : "1", "issued" : { "date-parts" : [ [ "2016" ] ] }, "page" : "31-41", "title" : "The future of the Rhine: stranded ships and no more salmon?", "type" : "article-journal", "volume" : "16" }, "uris" : [ "http://www.mendeley.com/documents/?uuid=a0a1b40c-904f-4e1a-8437-d71bc06cd766" ] } ], "mendeley" : { "formattedCitation" : "(Eliseev &amp; Mokhov, 2011; van den Hurk et al., 2005; van Slobbe, Werners, Riquelme-Solar, B\u00f6lscher, &amp; van Vliet, 2016)", "manualFormatting" : "Eliseev &amp; Mokhov, 2011; van den Hurk et al., 2005; van Slobbe, Werners, Riquelme-Solar, B\u00f6lscher, &amp; van Vliet, 2016", "plainTextFormattedCitation" : "(Eliseev &amp; Mokhov, 2011; van den Hurk et al., 2005; van Slobbe, Werners, Riquelme-Solar, B\u00f6lscher, &amp; van Vliet, 2016)", "previouslyFormattedCitation" : "(Eliseev &amp; Mokhov, 2011; van den Hurk et al., 2005; van Slobbe, Werners, Riquelme-Solar, B\u00f6lscher, &amp; van Vliet, 2016)" }, "properties" : {  }, "schema" : "https://github.com/citation-style-language/schema/raw/master/csl-citation.json" }</w:instrText>
      </w:r>
      <w:r w:rsidRPr="00F55611">
        <w:rPr>
          <w:lang w:val="en-US"/>
        </w:rPr>
        <w:fldChar w:fldCharType="separate"/>
      </w:r>
      <w:r w:rsidRPr="008D69AE">
        <w:t>Eliseev &amp; Mokhov</w:t>
      </w:r>
      <w:r w:rsidR="00062220" w:rsidRPr="008D69AE">
        <w:t xml:space="preserve">, </w:t>
      </w:r>
      <w:r w:rsidRPr="008D69AE">
        <w:t xml:space="preserve">2011; van den Hurk </w:t>
      </w:r>
      <w:r w:rsidR="000D7D89" w:rsidRPr="008D69AE">
        <w:rPr>
          <w:i/>
        </w:rPr>
        <w:t>et al.</w:t>
      </w:r>
      <w:r w:rsidR="00062220" w:rsidRPr="008D69AE">
        <w:t xml:space="preserve">, </w:t>
      </w:r>
      <w:r w:rsidRPr="008D69AE">
        <w:t xml:space="preserve">2005; van Slobbe </w:t>
      </w:r>
      <w:r w:rsidR="000D7D89" w:rsidRPr="008D69AE">
        <w:rPr>
          <w:i/>
        </w:rPr>
        <w:t>et al.</w:t>
      </w:r>
      <w:r w:rsidR="00062220">
        <w:rPr>
          <w:lang w:val="en-US"/>
        </w:rPr>
        <w:t xml:space="preserve">, </w:t>
      </w:r>
      <w:r w:rsidRPr="00F55611">
        <w:rPr>
          <w:lang w:val="en-US"/>
        </w:rPr>
        <w:t>2016</w:t>
      </w:r>
      <w:r w:rsidRPr="00F55611">
        <w:rPr>
          <w:lang w:val="en-US"/>
        </w:rPr>
        <w:fldChar w:fldCharType="end"/>
      </w:r>
      <w:r>
        <w:rPr>
          <w:lang w:val="en-US"/>
        </w:rPr>
        <w:t>)</w:t>
      </w:r>
      <w:r w:rsidRPr="00F55611">
        <w:rPr>
          <w:lang w:val="en-US"/>
        </w:rPr>
        <w:t xml:space="preserve"> (</w:t>
      </w:r>
      <w:r w:rsidRPr="00F55611">
        <w:rPr>
          <w:b/>
          <w:lang w:val="en-US"/>
        </w:rPr>
        <w:t>Table 5.3</w:t>
      </w:r>
      <w:r w:rsidRPr="00F55611">
        <w:rPr>
          <w:lang w:val="en-US"/>
        </w:rPr>
        <w:t xml:space="preserve">). </w:t>
      </w:r>
    </w:p>
    <w:p w14:paraId="2C3DBE8F" w14:textId="0E667D00" w:rsidR="00AE389F" w:rsidRPr="00F55611" w:rsidRDefault="00AE389F" w:rsidP="00AE389F">
      <w:pPr>
        <w:rPr>
          <w:lang w:val="en-US"/>
        </w:rPr>
      </w:pPr>
      <w:r w:rsidRPr="00F55611">
        <w:rPr>
          <w:lang w:val="en-US"/>
        </w:rPr>
        <w:t xml:space="preserve">The archetype is characterized by high </w:t>
      </w:r>
      <w:r w:rsidRPr="008D69AE">
        <w:rPr>
          <w:lang w:val="en-US"/>
        </w:rPr>
        <w:t>inequality</w:t>
      </w:r>
      <w:r w:rsidRPr="00F55611">
        <w:rPr>
          <w:lang w:val="en-US"/>
        </w:rPr>
        <w:t xml:space="preserve">, declining social cohesion and decreases in human capital (EU/CA-SSP3)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2", "itemData" : { "author" : [ { "dropping-particle" : "", "family" : "Kok", "given" : "Kasper", "non-dropping-particle" : "", "parse-names" : false, "suffix" : "" }, { "dropping-particle" : "", "family" : "Pedde", "given" : "Simona", "non-dropping-particle" : "", "parse-names" : false, "suffix" : "" } ], "id" : "ITEM-2", "issued" : { "date-parts" : [ [ "2016" ] ] }, "note" : "NULL", "number-of-pages" : "70", "title" : "IMPRESSIONS socio-economic scenarios. EU FP7 IMPRESSIONS Project Deliverable D2.2.", "type" : "report" }, "uris" : [ "http://www.mendeley.com/documents/?uuid=b3e9bf19-2d6b-45a2-8daa-58f538433caa" ] } ], "mendeley" : { "formattedCitation" : "(Kok et al., 2011; Kok &amp; Pedde, 2016)", "plainTextFormattedCitation" : "(Kok et al., 2011; Kok &amp; Pedde, 2016)", "previouslyFormattedCitation" : "(Kok et al., 2011; Kok &amp; Pedde, 2016)"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1; Kok &amp; Pedde, 2016)</w:t>
      </w:r>
      <w:r w:rsidRPr="00F55611">
        <w:rPr>
          <w:lang w:val="en-US"/>
        </w:rPr>
        <w:fldChar w:fldCharType="end"/>
      </w:r>
      <w:r w:rsidRPr="00F55611">
        <w:rPr>
          <w:lang w:val="en-US"/>
        </w:rPr>
        <w:t xml:space="preserve">. The emphasis on self-sufficiency is high </w:t>
      </w:r>
      <w:r w:rsidRPr="00F55611">
        <w:rPr>
          <w:lang w:val="en-US"/>
        </w:rPr>
        <w:fldChar w:fldCharType="begin" w:fldLock="1"/>
      </w:r>
      <w:r w:rsidRPr="00F55611">
        <w:rPr>
          <w:lang w:val="en-US"/>
        </w:rPr>
        <w:instrText>ADDIN CSL_CITATION { "citationItems" : [ { "id" : "ITEM-1", "itemData" : { "DOI" : "10.1016/j.agsy.2015.01.006", "ISSN" : "0308521X", "abstract" : "Health recommendations clearly show that in Austria and other highly developed countries less animal and more plant based food should be consumed. A meat based diet is held responsible for a number of environmental problems. We explore the impacts on nutrient fluxes (nitrogen and phosphorus) and land use as the result of a change from a meat based diet to a healthier balanced diet consisting of less animal based products and more plant based food in Austria. We use a detailed material flow analysis and the nutrient emissions model MONERIS in combination with scenarios. The scenarios address differing farming methods, varying trade options and different use of potentially available agricultural area. Our findings show that overall, a shift to a healthy balanced diet leads to less land being used for agricultural production (-30%), less resource consumption (20% to 25% less phosphorus) and lower transfer of nutrients from agriculture into the environment compared to the reference situation. Total emissions of nitrogen and phosphorus into water decrease (between 15% and 11% for nitrogen and by 5% to 6% for phosphorus) and nitrogen concentrations in groundwater change substantially depending on the intensity of farming assumed by different scenarios.", "author" : [ { "dropping-particle" : "", "family" : "Thaler", "given" : "S.", "non-dropping-particle" : "", "parse-names" : false, "suffix" : "" }, { "dropping-particle" : "", "family" : "Zessner", "given" : "M.", "non-dropping-particle" : "", "parse-names" : false, "suffix" : "" }, { "dropping-particle" : "", "family" : "Weigl", "given" : "M.", "non-dropping-particle" : "", "parse-names" : false, "suffix" : "" }, { "dropping-particle" : "", "family" : "Rechberger", "given" : "H.", "non-dropping-particle" : "", "parse-names" : false, "suffix" : "" }, { "dropping-particle" : "", "family" : "Schilling", "given" : "K.", "non-dropping-particle" : "", "parse-names" : false, "suffix" : "" }, { "dropping-particle" : "", "family" : "Kroiss", "given" : "H.", "non-dropping-particle" : "", "parse-names" : false, "suffix" : "" } ], "container-title" : "Agricultural Systems", "id" : "ITEM-1", "issued" : { "date-parts" : [ [ "2015" ] ] }, "page" : "14-29", "publisher" : "Elsevier Ltd", "title" : "Possible implications of dietary changes on nutrient fluxes, environment and land use in Austria", "type" : "article-journal", "volume" : "136" }, "uris" : [ "http://www.mendeley.com/documents/?uuid=caab71ad-dd1a-4bbe-b074-a9e0232ecd4b" ] } ], "mendeley" : { "formattedCitation" : "(Thaler et al., 2015)", "plainTextFormattedCitation" : "(Thaler et al., 2015)", "previouslyFormattedCitation" : "(Thaler et al., 2015)" }, "properties" : {  }, "schema" : "https://github.com/citation-style-language/schema/raw/master/csl-citation.json" }</w:instrText>
      </w:r>
      <w:r w:rsidRPr="00F55611">
        <w:rPr>
          <w:lang w:val="en-US"/>
        </w:rPr>
        <w:fldChar w:fldCharType="separate"/>
      </w:r>
      <w:r w:rsidRPr="00F55611">
        <w:rPr>
          <w:lang w:val="en-US"/>
        </w:rPr>
        <w:t xml:space="preserve">(Thaler </w:t>
      </w:r>
      <w:r w:rsidR="000D7D89" w:rsidRPr="000D7D89">
        <w:rPr>
          <w:i/>
          <w:lang w:val="en-US"/>
        </w:rPr>
        <w:t>et al.</w:t>
      </w:r>
      <w:r w:rsidRPr="00F55611">
        <w:rPr>
          <w:lang w:val="en-US"/>
        </w:rPr>
        <w:t>, 2015)</w:t>
      </w:r>
      <w:r w:rsidRPr="00F55611">
        <w:rPr>
          <w:lang w:val="en-US"/>
        </w:rPr>
        <w:fldChar w:fldCharType="end"/>
      </w:r>
      <w:r w:rsidRPr="00F55611">
        <w:rPr>
          <w:lang w:val="en-US"/>
        </w:rPr>
        <w:t>, and the predominant approach to environmental issues is reactive (</w:t>
      </w:r>
      <w:r w:rsidRPr="00F55611">
        <w:rPr>
          <w:i/>
          <w:lang w:val="en-US"/>
        </w:rPr>
        <w:t>fortress Europe</w:t>
      </w:r>
      <w:r w:rsidRPr="00F55611">
        <w:rPr>
          <w:lang w:val="en-US"/>
        </w:rPr>
        <w:t xml:space="preserve">, </w:t>
      </w:r>
      <w:r w:rsidRPr="00F55611">
        <w:rPr>
          <w:i/>
          <w:lang w:val="en-US"/>
        </w:rPr>
        <w:t>order</w:t>
      </w:r>
      <w:r w:rsidR="00E84F70">
        <w:rPr>
          <w:i/>
          <w:lang w:val="en-US"/>
        </w:rPr>
        <w:t xml:space="preserve"> </w:t>
      </w:r>
      <w:r w:rsidRPr="00F55611">
        <w:rPr>
          <w:i/>
          <w:lang w:val="en-US"/>
        </w:rPr>
        <w:t>from</w:t>
      </w:r>
      <w:r w:rsidR="00E84F70">
        <w:rPr>
          <w:i/>
          <w:lang w:val="en-US"/>
        </w:rPr>
        <w:t xml:space="preserve"> </w:t>
      </w:r>
      <w:r w:rsidRPr="00F55611">
        <w:rPr>
          <w:i/>
          <w:lang w:val="en-US"/>
        </w:rPr>
        <w:t>strength</w:t>
      </w:r>
      <w:r w:rsidRPr="00F55611">
        <w:rPr>
          <w:lang w:val="en-US"/>
        </w:rPr>
        <w:t xml:space="preserve"> scenarios)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MA, 2005)", "plainTextFormattedCitation" : "(Kok et al., 2011; MA, 2005)", "previouslyFormattedCitation" : "(Kok et al., 2011; MA, 2005)"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xml:space="preserve">, 2011; </w:t>
      </w:r>
      <w:r w:rsidR="0063309F">
        <w:rPr>
          <w:lang w:val="en-US"/>
        </w:rPr>
        <w:t>MEA</w:t>
      </w:r>
      <w:r w:rsidRPr="00F55611">
        <w:rPr>
          <w:lang w:val="en-US"/>
        </w:rPr>
        <w:t>, 2005)</w:t>
      </w:r>
      <w:r w:rsidRPr="00F55611">
        <w:rPr>
          <w:lang w:val="en-US"/>
        </w:rPr>
        <w:fldChar w:fldCharType="end"/>
      </w:r>
      <w:r w:rsidRPr="00F55611">
        <w:rPr>
          <w:lang w:val="en-US"/>
        </w:rPr>
        <w:t xml:space="preserve">. Barriers in collaboration lead to slow technological development (SRES A2/SSP3; </w:t>
      </w:r>
      <w:r w:rsidRPr="00F55611">
        <w:rPr>
          <w:lang w:val="en-US"/>
        </w:rPr>
        <w:fldChar w:fldCharType="begin" w:fldLock="1"/>
      </w:r>
      <w:r w:rsidRPr="00F55611">
        <w:rPr>
          <w:lang w:val="en-US"/>
        </w:rPr>
        <w:instrText>ADDIN CSL_CITATION { "citationItems" : [ { "id" : "ITEM-1", "itemData" : { "DOI" : "10.1016/j.agee.2005.11.006", "ISBN" : "0167-8809", "ISSN" : "01678809", "PMID" : "2247", "abstract" : "The impact of globalization on trade, production and land use was key to the Doha development round. Although many studies have shown the positive influence of liberalization on trade and production, the environmental questions remain unanswered in most studies. Here we present a combination of an economic (Global Trade Analysis Project, GTAP) and a biophysical (IMAGE) model. The methodology is innovative as it combines state of the art knowledge from both the economic and biophysical worlds. First, the treatment of agriculture and land use is improved in the economic model. For example, information from the OECD Policy Evaluation Model (PEM) was incorporated to improve the agricultural production structure and a new land allocation methodology was introduced using regional land supply curves to facilitate the conversion of idle land to productive land while giving consideration to the level of intensification. Secondly, the adapted economic model is linked to the biophysical modeling framework IMAGE allowing feedbacks of detailed heterogeneous information on land productivity to the economic framework. While often a rather pessimistic picture is portrayed for future developments of the agricultural sector in the EU (especially in liberalizing scenarios), our results show that no drastic decrease in land for agricultural purposes is expected for the EU25 the coming 30 years, since the global food market will experience an increase in demand because of expected growth in GDP and population in many developing countries. Moreover, the negative impact of liberalization of agricultural policies on European agricultural land use is small because on the one hand loss in EU's competitiveness leads partly to extensification instead of land abandonment, and secondly, the recent agricultural reforms of the EU changed the protection from market to income support which has less production effects. Changes in land use will be more outspoken in developing countries like Africa. ?? 2005 Elsevier B.V. All rights reserved.", "author" : [ { "dropping-particle" : "", "family" : "Meijl", "given" : "H.", "non-dropping-particle" : "van", "parse-names" : false, "suffix" : "" }, { "dropping-particle" : "", "family" : "Rheenen", "given" : "T.", "non-dropping-particle" : "van", "parse-names" : false, "suffix" : "" }, { "dropping-particle" : "", "family" : "Tabeau", "given" : "A.", "non-dropping-particle" : "", "parse-names" : false, "suffix" : "" }, { "dropping-particle" : "", "family" : "Eickhout", "given" : "B.", "non-dropping-particle" : "", "parse-names" : false, "suffix" : "" } ], "container-title" : "Agriculture, Ecosystems and Environment", "id" : "ITEM-1", "issue" : "1", "issued" : { "date-parts" : [ [ "2006", "5" ] ] }, "page" : "21-38", "title" : "The impact of different policy environments on agricultural land use in Europe", "type" : "article-journal", "volume" : "114" }, "uris" : [ "http://www.mendeley.com/documents/?uuid=8e3598dd-8828-4350-89ea-c74da41e6c6d" ] }, { "id" : "ITEM-2", "itemData" : { "DOI" : "10.5200/baltica.2012.25.14", "ISSN" : "00673064", "author" : [ { "dropping-particle" : "", "family" : "Latkovska", "given" : "Inese", "non-dropping-particle" : "", "parse-names" : false, "suffix" : "" }, { "dropping-particle" : "", "family" : "Apsite", "given" : "Elga", "non-dropping-particle" : "", "parse-names" : false, "suffix" : "" }, { "dropping-particle" : "", "family" : "Elferts", "given" : "Didzis", "non-dropping-particle" : "", "parse-names" : false, "suffix" : "" }, { "dropping-particle" : "", "family" : "Kurpniece", "given" : "Liga", "non-dropping-particle" : "", "parse-names" : false, "suffix" : "" } ], "container-title" : "Baltica", "id" : "ITEM-2", "issue" : "2", "issued" : { "date-parts" : [ [ "2012" ] ] }, "page" : "143-152", "title" : "Forecasted changes in the climate and the river runoff regime in Latvian river basins", "type" : "article-journal", "volume" : "25" }, "uris" : [ "http://www.mendeley.com/documents/?uuid=4100d62c-56b0-4c39-ba11-4bb72db5363b" ] }, { "id" : "ITEM-3", "itemData" : { "DOI" : "10.1016/j.agee.2005.11.026", "ISBN" : "1060-135X (Print)\\r1060-135X (Linking)", "ISSN" : "01678809", "PMID" : "7798727", "abstract" : "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 An ecosystem quality value was attributed to each farm type according to dose-effect relationships between pressure factors and biodiversity compared to the value for an undisturbed situation. The biodiversity in agricultural landscapes was then calculated as the average ecosystem quality multiplied by the relative area size of each farm type within a region. A similar method of attributing ecosystem quality values to other land-use types allowed comparison between different land-use types. Referring to the current situation, results indicate the lowest ecosystem quality values to be found in intensively used agricultural areas in lowlands (e.g. The Netherlands and northern France) and irrigation systems (e.g. Greece), whereas relatively high values are found in Spain and the New EU Member States. Scenario results show that for the A1 scenario (Global economy), the highest loss in ecosystem quality will take place in all regions in croplands and grasslands. The B2 scenario (Regional communities) provides the best opportunities to improve ecosystem quality of agricultural landscapes. In most scenarios, agricultural land is decreasing, while the remaining agricultural areas tend to be used more intensively. The negative impact of intensification on biodiversity is partly set off by (active or spontaneous) nature development on abandoned agricultural areas, but the overall trend seems to be generally negative. The strength of this methodology is that it provides a quick overview of land-use intensity change and biodiversity trends. Through the use of this farm-type level of analysis we have provided a good picture of the differences in land-use intensity and the related biodiversity between the EU regions and the sc\u2026", "author" : [ { "dropping-particle" : "", "family" : "Reidsma", "given" : "Pytrik", "non-dropping-particle" : "", "parse-names" : false, "suffix" : "" }, { "dropping-particle" : "", "family" : "Tekelenburg", "given" : "Tonnie", "non-dropping-particle" : "", "parse-names" : false, "suffix" : "" }, { "dropping-particle" : "", "family" : "Berg", "given" : "Maurits", "non-dropping-particle" : "Van Den", "parse-names" : false, "suffix" : "" }, { "dropping-particle" : "", "family" : "Alkemade", "given" : "Rob", "non-dropping-particle" : "", "parse-names" : false, "suffix" : "" } ], "container-title" : "Agriculture, Ecosystems and Environment", "id" : "ITEM-3", "issue" : "1", "issued" : { "date-parts" : [ [ "2006" ] ] }, "page" : "86-102", "title" : "Impacts of land-use change on biodiversity: An assessment of agricultural biodiversity in the European Union", "type" : "article-journal", "volume" : "114" }, "uris" : [ "http://www.mendeley.com/documents/?uuid=fb8b3e08-f25c-4465-b198-ab5abedf3930" ] } ], "mendeley" : { "formattedCitation" : "(Latkovska, Apsite, Elferts, &amp; Kurpniece, 2012; Reidsma et al., 2006; van Meijl, van Rheenen, Tabeau, &amp; Eickhout, 2006)", "manualFormatting" : "Latkovska, Apsite, Elferts, &amp; Kurpniece, 2012; Reidsma et al., 2006; van Meijl, van Rheenen, Tabeau, &amp; Eickhout, 2006", "plainTextFormattedCitation" : "(Latkovska, Apsite, Elferts, &amp; Kurpniece, 2012; Reidsma et al., 2006; van Meijl, van Rheenen, Tabeau, &amp; Eickhout, 2006)", "previouslyFormattedCitation" : "(Latkovska, Apsite, Elferts, &amp; Kurpniece, 2012; Reidsma et al., 2006; van Meijl, van Rheenen, Tabeau, &amp; Eickhout, 2006)" }, "properties" : {  }, "schema" : "https://github.com/citation-style-language/schema/raw/master/csl-citation.json" }</w:instrText>
      </w:r>
      <w:r w:rsidRPr="00F55611">
        <w:rPr>
          <w:lang w:val="en-US"/>
        </w:rPr>
        <w:fldChar w:fldCharType="separate"/>
      </w:r>
      <w:r w:rsidRPr="00F55611">
        <w:rPr>
          <w:lang w:val="en-US"/>
        </w:rPr>
        <w:t>Latkovska</w:t>
      </w:r>
      <w:r w:rsidRPr="00F04D69">
        <w:rPr>
          <w:lang w:val="en-US"/>
        </w:rPr>
        <w:t xml:space="preserve"> </w:t>
      </w:r>
      <w:r w:rsidR="000D7D89" w:rsidRPr="000D7D89">
        <w:rPr>
          <w:i/>
          <w:lang w:val="en-US"/>
        </w:rPr>
        <w:t>et al.</w:t>
      </w:r>
      <w:r w:rsidRPr="00F55611">
        <w:rPr>
          <w:lang w:val="en-US"/>
        </w:rPr>
        <w:t xml:space="preserve">, 2012; Reidsma </w:t>
      </w:r>
      <w:r w:rsidR="000D7D89" w:rsidRPr="000D7D89">
        <w:rPr>
          <w:i/>
          <w:lang w:val="en-US"/>
        </w:rPr>
        <w:t>et al.</w:t>
      </w:r>
      <w:r w:rsidRPr="00F55611">
        <w:rPr>
          <w:lang w:val="en-US"/>
        </w:rPr>
        <w:t>, 2006; van Meijl</w:t>
      </w:r>
      <w:r w:rsidRPr="00F04D69">
        <w:rPr>
          <w:lang w:val="en-US"/>
        </w:rPr>
        <w:t xml:space="preserve"> </w:t>
      </w:r>
      <w:r w:rsidR="000D7D89" w:rsidRPr="000D7D89">
        <w:rPr>
          <w:i/>
          <w:lang w:val="en-US"/>
        </w:rPr>
        <w:t>et al.</w:t>
      </w:r>
      <w:r w:rsidRPr="00F55611">
        <w:rPr>
          <w:lang w:val="en-US"/>
        </w:rPr>
        <w:t>, 2006</w:t>
      </w:r>
      <w:r w:rsidRPr="00F55611">
        <w:rPr>
          <w:lang w:val="en-US"/>
        </w:rPr>
        <w:fldChar w:fldCharType="end"/>
      </w:r>
      <w:r w:rsidRPr="00F55611">
        <w:rPr>
          <w:lang w:val="en-US"/>
        </w:rPr>
        <w:t>), even described as strongly decreasing or failing (</w:t>
      </w:r>
      <w:r w:rsidRPr="00F55611">
        <w:rPr>
          <w:i/>
          <w:lang w:val="en-US"/>
        </w:rPr>
        <w:t>fortress Europe</w:t>
      </w:r>
      <w:r w:rsidRPr="00F55611">
        <w:rPr>
          <w:lang w:val="en-US"/>
        </w:rPr>
        <w:t xml:space="preserve">, EU SSP3)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2", "itemData" : { "author" : [ { "dropping-particle" : "", "family" : "Kok", "given" : "Kasper", "non-dropping-particle" : "", "parse-names" : false, "suffix" : "" }, { "dropping-particle" : "", "family" : "Pedde", "given" : "Simona", "non-dropping-particle" : "", "parse-names" : false, "suffix" : "" } ], "id" : "ITEM-2", "issued" : { "date-parts" : [ [ "2016" ] ] }, "note" : "NULL", "number-of-pages" : "70", "title" : "IMPRESSIONS socio-economic scenarios. EU FP7 IMPRESSIONS Project Deliverable D2.2.", "type" : "report" }, "uris" : [ "http://www.mendeley.com/documents/?uuid=b3e9bf19-2d6b-45a2-8daa-58f538433caa" ] } ], "mendeley" : { "formattedCitation" : "(Kok et al., 2011; Kok &amp; Pedde, 2016)", "plainTextFormattedCitation" : "(Kok et al., 2011; Kok &amp; Pedde, 2016)", "previouslyFormattedCitation" : "(Kok et al., 2011; Kok &amp; Pedde, 2016)"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1; Kok &amp; Pedde, 2016)</w:t>
      </w:r>
      <w:r w:rsidRPr="00F55611">
        <w:rPr>
          <w:lang w:val="en-US"/>
        </w:rPr>
        <w:fldChar w:fldCharType="end"/>
      </w:r>
      <w:r w:rsidRPr="00F55611">
        <w:rPr>
          <w:lang w:val="en-US"/>
        </w:rPr>
        <w:t xml:space="preserve"> (</w:t>
      </w:r>
      <w:r w:rsidRPr="00F55611">
        <w:rPr>
          <w:b/>
          <w:lang w:val="en-US"/>
        </w:rPr>
        <w:t>Table 5.3</w:t>
      </w:r>
      <w:r w:rsidRPr="00F55611">
        <w:rPr>
          <w:lang w:val="en-US"/>
        </w:rPr>
        <w:t xml:space="preserve">). In Central Asia, this archetype suggests potentially serious consequences for societal functioning (CA-SSP3)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w:t>
      </w:r>
    </w:p>
    <w:p w14:paraId="57C450EF" w14:textId="6186BA75" w:rsidR="00AE389F" w:rsidRPr="00F55611" w:rsidRDefault="00AE389F" w:rsidP="00AE389F">
      <w:pPr>
        <w:rPr>
          <w:lang w:val="en-US"/>
        </w:rPr>
      </w:pPr>
      <w:r w:rsidRPr="00F55611">
        <w:rPr>
          <w:i/>
          <w:lang w:val="en-US"/>
        </w:rPr>
        <w:t>Direct drivers</w:t>
      </w:r>
      <w:r w:rsidRPr="00F55611">
        <w:rPr>
          <w:lang w:val="en-US"/>
        </w:rPr>
        <w:t xml:space="preserve">: Climate change is expected to be relatively severe (SRES A2; </w:t>
      </w:r>
      <w:r w:rsidRPr="00F55611">
        <w:rPr>
          <w:lang w:val="en-US"/>
        </w:rPr>
        <w:fldChar w:fldCharType="begin" w:fldLock="1"/>
      </w:r>
      <w:r w:rsidRPr="00F55611">
        <w:rPr>
          <w:lang w:val="en-US"/>
        </w:rPr>
        <w:instrText>ADDIN CSL_CITATION { "citationItems" : [ { "id" : "ITEM-1", "itemData" : { "DOI" : "10.1007/s10530-010-9905-6", "ISSN" : "13873547", "abstract" : "Nassella neesiana (Trin. and Rupr.) (Chilean needle grass), native to South America, has naturalised sporadically in the UK, France, Italy and Spain, and more widely in Australia and New Zealand, where it has become a serious grassland weed. As a first step towards a global risk analysis we project a CLIMEX model of N. neesiana distribution globally under current climate and six future climate scenarios. Under current climate, areas not yet invaded, but climatically suitable, are eastern and south-western Africa, the north-west coast and south-eastern USA in North America, high-elevation areas in Central America, south-eastern China, northern Africa along the Mediterranean Sea, parts of Nepal, India and Pakistan, and Europe. Under the future climate scenarios, a mean global reduction of 32% in the area of suitable climate is projected, with marked reductions in the native range (34%) and also in Africa (67%), Asia (30%), North America (36%), and Australia (42%). These range contractions are primarily attributable to projected increases in temperatures leading to lethal heat stress excluding the plant from areas currently designated as sub-tropical and tropical humid. By contrast, projected expansions eastward in Europe and westward in New Zealand, result in increases in suitable area of 70 and 60%, respectively. Based on these results, which were consistent across the climate-change scenarios, the countries most at risk from N. neesiana are located in western and eastern Europe. A prudent biosecurity strategy would be to prevent the species spreading from the nascent foci already established there. Such a containment strategy would require controls to limit human-assisted dispersal of the species\u2019 fruit and to ban the species from propagation and distribution throughout Europe.", "author" : [ { "dropping-particle" : "", "family" : "Bourd\u00f4t", "given" : "Graeme W.", "non-dropping-particle" : "", "parse-names" : false, "suffix" : "" }, { "dropping-particle" : "", "family" : "Lamoureaux", "given" : "Shona L.", "non-dropping-particle" : "", "parse-names" : false, "suffix" : "" }, { "dropping-particle" : "", "family" : "Watt", "given" : "Michael S.", "non-dropping-particle" : "", "parse-names" : false, "suffix" : "" }, { "dropping-particle" : "", "family" : "Manning", "given" : "Lucy K.", "non-dropping-particle" : "", "parse-names" : false, "suffix" : "" }, { "dropping-particle" : "", "family" : "Kriticos", "given" : "Darren J.", "non-dropping-particle" : "", "parse-names" : false, "suffix" : "" } ], "container-title" : "Biological Invasions", "id" : "ITEM-1", "issue" : "8", "issued" : { "date-parts" : [ [ "2012" ] ] }, "page" : "1545-1556", "title" : "The potential global distribution of the invasive weed Nassella neesiana under current and future climates", "type" : "article-journal", "volume" : "14" }, "uris" : [ "http://www.mendeley.com/documents/?uuid=7633a790-04de-4033-98df-067255f13b40" ] }, { "id" : "ITEM-2", "itemData" : { "DOI" : "10.1371/journal.pone.0082090", "ISBN" : "1932-6203", "ISSN" : "19326203", "PMID" : "24349190", "abstract" : "BACKGROUND: Over the last 30 years, the Asian tiger mosquito, Aedes albopictus, has rapidly spread around the world. The European distribution comprises the Mediterranean basin with a first appearance in Switzerland in 2003. Early identification of the most suitable areas in Switzerland allowing progressive invasion by this species is considered crucial to suggest adequate surveillance and control plans. METHODOLOGY/PRINCIPAL FINDINGS: We identified the most suitable areas for invasion and establishment of Ae. albopictus in Switzerland. The potential distribution areas linked to the current climatic suitability were assessed using remotely sensed land surface temperature data recorded by the MODIS satellite sensors. Suitable areas for adult survival and overwintering of diapausing eggs were also identified for future climatic conditions, considering two different climate change scenarios (A1B, A2) for the periods 2020-2049 and 2045-2074. At present, the areas around Lake Geneva in western Switzerland provide suitable climatic conditions for Ae. albopictus. In northern Switzerland, parts of the Rhine valley, around Lake Constance, as well as the surroundings of Lake Neuch\u00e2tel, appear to be suitable for the survival at least of adult Ae. albopictus. However, these areas are characterized by winters currently being too cold for survival and development of diapausing eggs. In southern Switzerland, Ae. albopictus is already well-established, especially in the Canton of Ticino. For the years 2020-2049, the predicted possible spread of the tiger mosquito does not differ significantly from its potential current distribution. However, important expansions are obtained if the period is extended to the years 2045-2074, when Ae. albopictus may invade large new areas. CONCLUSIONS/SIGNIFICANCE: Several parts of Switzerland provide suitable climatic conditions for invasion and establishment of Ae. albopictus. The current distribution and rapid spread in other European countries suggest that the tiger mosquito will colonize new areas in Switzerland in the near future.", "author" : [ { "dropping-particle" : "", "family" : "Neteler", "given" : "Markus", "non-dropping-particle" : "", "parse-names" : false, "suffix" : "" }, { "dropping-particle" : "", "family" : "Metz", "given" : "Markus", "non-dropping-particle" : "", "parse-names" : false, "suffix" : "" }, { "dropping-particle" : "", "family" : "Rocchini", "given" : "Duccio", "non-dropping-particle" : "", "parse-names" : false, "suffix" : "" }, { "dropping-particle" : "", "family" : "Rizzoli", "given" : "Annapaola", "non-dropping-particle" : "", "parse-names" : false, "suffix" : "" }, { "dropping-particle" : "", "family" : "Flacio", "given" : "Eleonora", "non-dropping-particle" : "", "parse-names" : false, "suffix" : "" }, { "dropping-particle" : "", "family" : "Engeler", "given" : "Luca", "non-dropping-particle" : "", "parse-names" : false, "suffix" : "" }, { "dropping-particle" : "", "family" : "Guidi", "given" : "Valeria", "non-dropping-particle" : "", "parse-names" : false, "suffix" : "" }, { "dropping-particle" : "", "family" : "L\u00fcthy", "given" : "Peter", "non-dropping-particle" : "", "parse-names" : false, "suffix" : "" }, { "dropping-particle" : "", "family" : "Tonolla", "given" : "Mauro", "non-dropping-particle" : "", "parse-names" : false, "suffix" : "" } ], "container-title" : "PLoS ONE", "id" : "ITEM-2", "issue" : "12", "issued" : { "date-parts" : [ [ "2013" ] ] }, "page" : "1-10", "title" : "Is Switzerland suitable for the invasion of Aedes albopictus?", "type" : "article-journal", "volume" : "8" }, "uris" : [ "http://www.mendeley.com/documents/?uuid=aa711360-36c8-45a3-88d2-b228b16f952a" ] }, { "id" : "ITEM-3", "itemData" : { "DOI" : "10.5200/baltica.2012.25.14", "ISSN" : "00673064", "author" : [ { "dropping-particle" : "", "family" : "Latkovska", "given" : "Inese", "non-dropping-particle" : "", "parse-names" : false, "suffix" : "" }, { "dropping-particle" : "", "family" : "Apsite", "given" : "Elga", "non-dropping-particle" : "", "parse-names" : false, "suffix" : "" }, { "dropping-particle" : "", "family" : "Elferts", "given" : "Didzis", "non-dropping-particle" : "", "parse-names" : false, "suffix" : "" }, { "dropping-particle" : "", "family" : "Kurpniece", "given" : "Liga", "non-dropping-particle" : "", "parse-names" : false, "suffix" : "" } ], "container-title" : "Baltica", "id" : "ITEM-3", "issue" : "2", "issued" : { "date-parts" : [ [ "2012" ] ] }, "page" : "143-152", "title" : "Forecasted changes in the climate and the river runoff regime in Latvian river basins", "type" : "article-journal", "volume" : "25" }, "uris" : [ "http://www.mendeley.com/documents/?uuid=4100d62c-56b0-4c39-ba11-4bb72db5363b" ] }, { "id" : "ITEM-4", "itemData" : { "DOI" : "https://doi.org/10.1007/s00376-010-0054-8", "author" : [ { "dropping-particle" : "V", "family" : "Eliseev", "given" : "Alexey", "non-dropping-particle" : "", "parse-names" : false, "suffix" : "" }, { "dropping-particle" : "", "family" : "Mokhov", "given" : "Igor I", "non-dropping-particle" : "", "parse-names" : false, "suffix" : "" } ], "container-title" : "Advances in Atmospheric Sciences", "id" : "ITEM-4", "issued" : { "date-parts" : [ [ "2011" ] ] }, "page" : "1215-1232", "title" : "Uncertainty of Climate Response to Natural and Anthropogenic Forcings Due to Different Land Use Scenarios", "type" : "article-journal", "volume" : "28" }, "uris" : [ "http://www.mendeley.com/documents/?uuid=8b7de6f8-1ca1-4401-bcb7-0594c09a6d06" ] }, { "id" : "ITEM-5", "itemData" : { "DOI" : "10.1111/ddi.12194", "ISBN" : "1366-9516", "ISSN" : "14724642", "abstract" : "Aim It is widely acknowledged that species distributions result from a variety of biotic and abiotic factors operating at different spatial scales. Here, we aimed to (1) determine the extent to which global climate niche models (CNMs) can be improved by the addition of fine-scale regional data; (2) examine climatic and environmental factors influencing the range of 15 invasive aquatic plant species; and (3) provide a case study for the use of such models in invasion management on an island. Location Global, with a case study of species invasions in Ireland. Methods Climate niche models of global extent (including climate only) and regional environmental niche models (with additional factors such as human influence, land use and soil characteristics) were generated using MAXENT for 15 invasive aquatic plants. The performance of these models within the invaded range of the study species in Ireland was assessed, and potential hotspots of invasion suitability were determined. Models were projected forward up to 2080 based on two climate scenarios. Results While climate variables are important in defining the global range of species, factors related to land use and nutrient level were of greater importance in regional projections. Global climatic models were significantly improved at the island scale by the addition of fine-scale environmental variables (area under the curve values increased by 0.18 and true skill statistic values by 0.36), and projected ranges decreased from an average of 86% to 36% of the island. Main conclusions Refining CNMs with regional data on land use, human influence and landscape may have a substantial impact on predictive capacity, providing greater value for prioritization of conservation management at subregional or local scales.", "author" : [ { "dropping-particle" : "", "family" : "Kelly", "given" : "Ruth", "non-dropping-particle" : "", "parse-names" : false, "suffix" : "" }, { "dropping-particle" : "", "family" : "Leach", "given" : "Katie", "non-dropping-particle" : "", "parse-names" : false, "suffix" : "" }, { "dropping-particle" : "", "family" : "Cameron", "given" : "Alison", "non-dropping-particle" : "", "parse-names" : false, "suffix" : "" }, { "dropping-particle" : "", "family" : "Maggs", "given" : "Christine A.", "non-dropping-particle" : "", "parse-names" : false, "suffix" : "" }, { "dropping-particle" : "", "family" : "Reid", "given" : "Neil", "non-dropping-particle" : "", "parse-names" : false, "suffix" : "" } ], "container-title" : "Diversity and Distributions", "id" : "ITEM-5", "issue" : "8", "issued" : { "date-parts" : [ [ "2014" ] ] }, "page" : "884-894", "title" : "Combining global climate and regional landscape models to improve prediction of invasion risk", "type" : "article-journal", "volume" : "20" }, "uris" : [ "http://www.mendeley.com/documents/?uuid=7a9a97bc-ba2b-4b09-8017-e03b2464d99b" ] } ], "mendeley" : { "formattedCitation" : "(Bourd\u00f4t, Lamoureaux, Watt, Manning, &amp; Kriticos, 2012; Eliseev &amp; Mokhov, 2011; Kelly, Leach, Cameron, Maggs, &amp; Reid, 2014; Latkovska et al., 2012; Neteler et al., 2013)", "manualFormatting" : "Bourd\u00f4t, Lamoureaux, Watt, Manning, &amp; Kriticos, 2012; Eliseev &amp; Mokhov, 2011; Kelly, Leach, Cameron, Maggs, &amp; Reid, 2014; Latkovska et al., 2012; Neteler et al., 2013", "plainTextFormattedCitation" : "(Bourd\u00f4t, Lamoureaux, Watt, Manning, &amp; Kriticos, 2012; Eliseev &amp; Mokhov, 2011; Kelly, Leach, Cameron, Maggs, &amp; Reid, 2014; Latkovska et al., 2012; Neteler et al., 2013)", "previouslyFormattedCitation" : "(Bourd\u00f4t, Lamoureaux, Watt, Manning, &amp; Kriticos, 2012; Eliseev &amp; Mokhov, 2011; Kelly, Leach, Cameron, Maggs, &amp; Reid, 2014; Latkovska et al., 2012; Neteler et al., 2013)" }, "properties" : {  }, "schema" : "https://github.com/citation-style-language/schema/raw/master/csl-citation.json" }</w:instrText>
      </w:r>
      <w:r w:rsidRPr="00F55611">
        <w:rPr>
          <w:lang w:val="en-US"/>
        </w:rPr>
        <w:fldChar w:fldCharType="separate"/>
      </w:r>
      <w:r w:rsidRPr="00F55611">
        <w:rPr>
          <w:lang w:val="en-US"/>
        </w:rPr>
        <w:t>Bourdôt</w:t>
      </w:r>
      <w:r w:rsidRPr="00F04D69">
        <w:rPr>
          <w:lang w:val="en-US"/>
        </w:rPr>
        <w:t xml:space="preserve"> </w:t>
      </w:r>
      <w:r w:rsidR="000D7D89" w:rsidRPr="000D7D89">
        <w:rPr>
          <w:i/>
          <w:lang w:val="en-US"/>
        </w:rPr>
        <w:t>et al.</w:t>
      </w:r>
      <w:r w:rsidRPr="00F55611">
        <w:rPr>
          <w:lang w:val="en-US"/>
        </w:rPr>
        <w:t>, 2012; Eliseev &amp; Mokhov, 2011; Kelly</w:t>
      </w:r>
      <w:r w:rsidRPr="00E1735F">
        <w:rPr>
          <w:lang w:val="en-US"/>
        </w:rPr>
        <w:t xml:space="preserve"> </w:t>
      </w:r>
      <w:r w:rsidR="000D7D89" w:rsidRPr="000D7D89">
        <w:rPr>
          <w:i/>
          <w:lang w:val="en-US"/>
        </w:rPr>
        <w:t>et al.</w:t>
      </w:r>
      <w:r w:rsidRPr="00F55611">
        <w:rPr>
          <w:lang w:val="en-US"/>
        </w:rPr>
        <w:t xml:space="preserve">, 2014; Latkovska </w:t>
      </w:r>
      <w:r w:rsidR="000D7D89" w:rsidRPr="000D7D89">
        <w:rPr>
          <w:i/>
          <w:lang w:val="en-US"/>
        </w:rPr>
        <w:t>et al.</w:t>
      </w:r>
      <w:r w:rsidRPr="00F55611">
        <w:rPr>
          <w:lang w:val="en-US"/>
        </w:rPr>
        <w:t xml:space="preserve">, 2012; Neteler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e pattern of land use change largely differs among countries, with mixed trends in the extent of agricultural land </w:t>
      </w:r>
      <w:r w:rsidRPr="00F55611">
        <w:rPr>
          <w:lang w:val="en-US"/>
        </w:rPr>
        <w:fldChar w:fldCharType="begin" w:fldLock="1"/>
      </w:r>
      <w:r w:rsidRPr="00F55611">
        <w:rPr>
          <w:lang w:val="en-US"/>
        </w:rPr>
        <w:instrText>ADDIN CSL_CITATION { "citationItems" : [ { "id" : "ITEM-1", "itemData" : { "DOI" : "https://doi.org/10.1007/s00376-010-0054-8", "author" : [ { "dropping-particle" : "V", "family" : "Eliseev", "given" : "Alexey", "non-dropping-particle" : "", "parse-names" : false, "suffix" : "" }, { "dropping-particle" : "", "family" : "Mokhov", "given" : "Igor I", "non-dropping-particle" : "", "parse-names" : false, "suffix" : "" } ], "container-title" : "Advances in Atmospheric Sciences", "id" : "ITEM-1", "issued" : { "date-parts" : [ [ "2011" ] ] }, "page" : "1215-1232", "title" : "Uncertainty of Climate Response to Natural and Anthropogenic Forcings Due to Different Land Use Scenarios", "type" : "article-journal", "volume" : "28" }, "uris" : [ "http://www.mendeley.com/documents/?uuid=8b7de6f8-1ca1-4401-bcb7-0594c09a6d06" ] }, { "id" : "ITEM-2", "itemData" : { "author" : [ { "dropping-particle" : "", "family" : "Pereira", "given" : "Henrique Miguel", "non-dropping-particle" : "", "parse-names" : false, "suffix" : "" }, { "dropping-particle" : "", "family" : "Mota", "given" : "Rui", "non-dropping-particle" : "", "parse-names" : false, "suffix" : "" }, { "dropping-particle" : "", "family" : "Ferreira", "given" : "Margarida", "non-dropping-particle" : "", "parse-names" : false, "suffix" : "" }, { "dropping-particle" : "", "family" : "Gomes", "given" : "Ines", "non-dropping-particle" : "", "parse-names" : false, "suffix" : "" } ], "container-title" : "Ecossistemas e Bem-Estar Humano: Avalia\u00e7\u00e3o para Portugal do Millennium Ecosystem Assessment [Ecosystems and Human Well-being: Evaluation for Portugal's Millennium Ecosystem Assessment]", "id" : "ITEM-2", "issued" : { "date-parts" : [ [ "2009" ] ] }, "page" : "91-125", "publisher" : "Escolar Editora", "publisher-place" : "Lisboa", "title" : "Cen\u00e1rios socioecol\u00f3gicos para Portugal [Socio-ecological scenarios for Portugal]", "type" : "chapter" }, "uris" : [ "http://www.mendeley.com/documents/?uuid=2dc57f5d-21c1-41af-97ee-81ffeee03faf" ] } ], "mendeley" : { "formattedCitation" : "(Eliseev &amp; Mokhov, 2011; Pereira et al., 2009)", "plainTextFormattedCitation" : "(Eliseev &amp; Mokhov, 2011; Pereira et al., 2009)", "previouslyFormattedCitation" : "(Eliseev &amp; Mokhov, 2011; Pereira et al., 2009)" }, "properties" : {  }, "schema" : "https://github.com/citation-style-language/schema/raw/master/csl-citation.json" }</w:instrText>
      </w:r>
      <w:r w:rsidRPr="00F55611">
        <w:rPr>
          <w:lang w:val="en-US"/>
        </w:rPr>
        <w:fldChar w:fldCharType="separate"/>
      </w:r>
      <w:r w:rsidRPr="00F55611">
        <w:rPr>
          <w:lang w:val="en-US"/>
        </w:rPr>
        <w:t xml:space="preserve">(Eliseev &amp; Mokhov, 2011; Pereira </w:t>
      </w:r>
      <w:r w:rsidR="000D7D89" w:rsidRPr="000D7D89">
        <w:rPr>
          <w:i/>
          <w:lang w:val="en-US"/>
        </w:rPr>
        <w:t>et al.</w:t>
      </w:r>
      <w:r w:rsidRPr="00F55611">
        <w:rPr>
          <w:lang w:val="en-US"/>
        </w:rPr>
        <w:t>, 2009)</w:t>
      </w:r>
      <w:r w:rsidRPr="00F55611">
        <w:rPr>
          <w:lang w:val="en-US"/>
        </w:rPr>
        <w:fldChar w:fldCharType="end"/>
      </w:r>
      <w:r w:rsidRPr="00F55611">
        <w:rPr>
          <w:lang w:val="en-US"/>
        </w:rPr>
        <w:t xml:space="preserve">, land use intensification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1029/2009GB003587", "ISBN" : "0886-6236", "ISSN" : "08866236", "abstract" : "An integrated modeling approach was used to connect socioeconomic factors and nutrient management to river export of nitrogen, phosphorus, silica and carbon based on an updated Global NEWS model. Past trends (1970-2000) and four future scenarios were analyzed. Differences among the scenarios for nutrient management in agriculture were a key factor affecting the magnitude and direction of change of future DIN river export. In contrast, connectivity and level of sewage treatment and P detergent use were more important for differences in DIP river export. Global particulate nutrient export was calculated to decrease for all scenarios, in part due to increases in dams for hydropower. Small changes in dissolved silica and dissolved organics were calculated for all scenarios at the global scale. Population changes were an important underlying factor for river export of all nutrients in all scenarios. Substantial regional differences were calculated for all nutrient elements and forms. South Asia alone accounted for over half of the global increase in DIN and DIP river export between 1970 and 2000 and in the subsequent 30 years under the Global Orchestration scenario (globally connected with reactive approach to environmental problems); DIN river export decreased in the Adapting Mosaic (globally connected with proactive approach) scenario by 2030, although DIP continued to increase. Risks for coastal eutrophication will likely continue to increase in many world regions for the foreseeable future due to both increases in magnitude and changes in nutrient ratios in river export.", "author" : [ { "dropping-particle" : "", "family" : "Seitzinger", "given" : "S. P.", "non-dropping-particle" : "", "parse-names" : false, "suffix" : "" }, { "dropping-particle" : "", "family" : "Mayorga", "given" : "E.", "non-dropping-particle" : "", "parse-names" : false, "suffix" : "" }, { "dropping-particle" : "", "family" : "Bouwman", "given" : "A. F.", "non-dropping-particle" : "", "parse-names" : false, "suffix" : "" }, { "dropping-particle" : "", "family" : "Kroeze", "given" : "C.", "non-dropping-particle" : "", "parse-names" : false, "suffix" : "" }, { "dropping-particle" : "", "family" : "Beusen", "given" : "A. H W", "non-dropping-particle" : "", "parse-names" : false, "suffix" : "" }, { "dropping-particle" : "", "family" : "Billen", "given" : "G.", "non-dropping-particle" : "", "parse-names" : false, "suffix" : "" }, { "dropping-particle" : "", "family" : "Drecht", "given" : "G.", "non-dropping-particle" : "Van", "parse-names" : false, "suffix" : "" }, { "dropping-particle" : "", "family" : "Dumont", "given" : "E.", "non-dropping-particle" : "", "parse-names" : false, "suffix" : "" }, { "dropping-particle" : "", "family" : "Fekete", "given" : "B. M.", "non-dropping-particle" : "", "parse-names" : false, "suffix" : "" }, { "dropping-particle" : "", "family" : "Garnier", "given" : "J.", "non-dropping-particle" : "", "parse-names" : false, "suffix" : "" }, { "dropping-particle" : "", "family" : "Harrison", "given" : "J. A.", "non-dropping-particle" : "", "parse-names" : false, "suffix" : "" } ], "container-title" : "Global Biogeochemical Cycles", "id" : "ITEM-2", "issue" : "2", "issued" : { "date-parts" : [ [ "2010" ] ] }, "title" : "Global river nutrient export: A scenario analysis of past and future trends", "type" : "article-journal", "volume" : "24" }, "uris" : [ "http://www.mendeley.com/documents/?uuid=2a087440-58f5-4d73-ab73-9539f511358f" ] } ], "mendeley" : { "formattedCitation" : "(Haines-Young et al., 2011; Seitzinger et al., 2010)", "plainTextFormattedCitation" : "(Haines-Young et al., 2011; Seitzinger et al., 2010)", "previouslyFormattedCitation" : "(Haines-Young et al., 2011; Seitzinger et al., 2010)"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xml:space="preserve">, 2011; Seitzinger </w:t>
      </w:r>
      <w:r w:rsidR="000D7D89" w:rsidRPr="000D7D89">
        <w:rPr>
          <w:i/>
          <w:lang w:val="en-US"/>
        </w:rPr>
        <w:t>et al.</w:t>
      </w:r>
      <w:r w:rsidRPr="00F55611">
        <w:rPr>
          <w:lang w:val="en-US"/>
        </w:rPr>
        <w:t>, 2010)</w:t>
      </w:r>
      <w:r w:rsidRPr="00F55611">
        <w:rPr>
          <w:lang w:val="en-US"/>
        </w:rPr>
        <w:fldChar w:fldCharType="end"/>
      </w:r>
      <w:r w:rsidRPr="00F55611">
        <w:rPr>
          <w:lang w:val="en-US"/>
        </w:rPr>
        <w:t xml:space="preserve"> and land homogenization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2",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Haines-Young et al., 2011; Milestad et al., 2014)", "plainTextFormattedCitation" : "(Haines-Young et al., 2011; Milestad et al., 2014)", "previouslyFormattedCitation" : "(Haines-Young et al., 2011; Milestad et al., 2014)"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xml:space="preserve">, 2011; Milestad </w:t>
      </w:r>
      <w:r w:rsidR="000D7D89" w:rsidRPr="000D7D89">
        <w:rPr>
          <w:i/>
          <w:lang w:val="en-US"/>
        </w:rPr>
        <w:t>et al.</w:t>
      </w:r>
      <w:r w:rsidRPr="00F55611">
        <w:rPr>
          <w:lang w:val="en-US"/>
        </w:rPr>
        <w:t>, 2014)</w:t>
      </w:r>
      <w:r w:rsidRPr="00F55611">
        <w:rPr>
          <w:lang w:val="en-US"/>
        </w:rPr>
        <w:fldChar w:fldCharType="end"/>
      </w:r>
      <w:r w:rsidRPr="00F55611">
        <w:rPr>
          <w:lang w:val="en-US"/>
        </w:rPr>
        <w:t>. Conflicts regarding natural resources are expected to increase (</w:t>
      </w:r>
      <w:r w:rsidRPr="00F55611">
        <w:rPr>
          <w:i/>
          <w:lang w:val="en-US"/>
        </w:rPr>
        <w:t>order from strength</w:t>
      </w:r>
      <w:r w:rsidRPr="00F55611">
        <w:rPr>
          <w:lang w:val="en-US"/>
        </w:rPr>
        <w:t xml:space="preserve">; </w:t>
      </w:r>
      <w:r w:rsidR="0063309F" w:rsidRPr="00F55611">
        <w:rPr>
          <w:lang w:val="en-US"/>
        </w:rPr>
        <w:fldChar w:fldCharType="begin" w:fldLock="1"/>
      </w:r>
      <w:r w:rsidR="0063309F"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mendeley" : { "formattedCitation" : "(MA, 2005)", "manualFormatting" : "MA, 2005)", "plainTextFormattedCitation" : "(MA, 2005)", "previouslyFormattedCitation" : "(MA, 2005)" }, "properties" : {  }, "schema" : "https://github.com/citation-style-language/schema/raw/master/csl-citation.json" }</w:instrText>
      </w:r>
      <w:r w:rsidR="0063309F" w:rsidRPr="00F55611">
        <w:rPr>
          <w:lang w:val="en-US"/>
        </w:rPr>
        <w:fldChar w:fldCharType="separate"/>
      </w:r>
      <w:r w:rsidR="0063309F">
        <w:rPr>
          <w:lang w:val="en-US"/>
        </w:rPr>
        <w:t>MEA</w:t>
      </w:r>
      <w:r w:rsidR="0063309F" w:rsidRPr="00F55611">
        <w:rPr>
          <w:lang w:val="en-US"/>
        </w:rPr>
        <w:t>, 2005)</w:t>
      </w:r>
      <w:r w:rsidR="0063309F" w:rsidRPr="00F55611">
        <w:rPr>
          <w:lang w:val="en-US"/>
        </w:rPr>
        <w:fldChar w:fldCharType="end"/>
      </w:r>
      <w:r w:rsidRPr="00F55611">
        <w:rPr>
          <w:lang w:val="en-US"/>
        </w:rPr>
        <w:t>, with substantial use of local energy resources (</w:t>
      </w:r>
      <w:r w:rsidRPr="00F55611">
        <w:rPr>
          <w:i/>
          <w:lang w:val="en-US"/>
        </w:rPr>
        <w:t>national security</w:t>
      </w:r>
      <w:r w:rsidRPr="00F55611">
        <w:rPr>
          <w:lang w:val="en-US"/>
        </w:rPr>
        <w:t xml:space="preserve"> -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Similarly, projections of the likelihood of biotic invasions vary from high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007/s10342-013-0735-9", "ISSN" : "1612-4669", "abstract" : "Outputs from the HadCM3 Global Climate Circulation Model according to\\nscenarios A2 and B1 were used for climate change predictions in\\nLithuania. According to scenario A2, the annual temperature will\\nincrease by approximately 4.0 A degrees C from 2061 to 2090, while\\nscenario B1 predicts an increase of 2.0 A degrees C. In contrast to\\nscenario B1, scenario A2 predicts an annual increase in precipitation of\\n15-20 % at the end of the century. Based on the predicted climatic data\\nfor the two scenarios and climate maps by European Food Safety Authority\\nfor the EU, we created climate analogues for Lithuania for 2031-2060 and\\n2061-2090. These areas were overlain by the digital map of native tree\\nspecies distributions in Europe, which was created from the European\\nForest Genetic Resources Programme database. If climate changes occur\\naccording to scenario B1, in 2031-2060, Lithuania's climate will become\\nsuitable for approximately five to six alien species, such as Acer\\ncampestre, Acer pseudoplatanus, Fagus sylvatica, Populus nigra, and\\nPrunus avium. In 2061-2090, these species will be joined by Sorbus\\ndomestica and Tilia platyphyllos. If climate changes occur according to\\nscenario A2, at the end of the twenty-first century, Castanea sativa,\\nQuercus pubescens, and Sorbus torminalis could expand this list. With\\nrespect to species dispersal rates, there is a high probability that the\\nspecies A. campestre, A. pseudoplatanus, P. nigra, and P. avium will\\nbecome immigrants to Lithuanian forests at the end of the twenty-first\\ncentury. Approximately 20 new species native to Europe will be suitable\\nfor cultivation (scenario A2). Climate change will affect the\\ndistributions of native species too. An increase in the proportion of\\ndeciduous tree species (except Alnus incana) and some reduction in the\\nproportion of conifers, Norway spruce (Picea abies) and Scots pine\\n(Pinus sylvestris), are expected in Lithuanian forests.", "author" : [ { "dropping-particle" : "", "family" : "Ozolincius", "given" : "Remigijus", "non-dropping-particle" : "", "parse-names" : false, "suffix" : "" }, { "dropping-particle" : "", "family" : "Lekevicius", "given" : "Edmundas", "non-dropping-particle" : "", "parse-names" : false, "suffix" : "" }, { "dropping-particle" : "", "family" : "Stakenas", "given" : "Vidas", "non-dropping-particle" : "", "parse-names" : false, "suffix" : "" }, { "dropping-particle" : "", "family" : "Galvonaite", "given" : "Audrone", "non-dropping-particle" : "", "parse-names" : false, "suffix" : "" }, { "dropping-particle" : "", "family" : "Samas", "given" : "Arunas", "non-dropping-particle" : "", "parse-names" : false, "suffix" : "" }, { "dropping-particle" : "", "family" : "Valiukas", "given" : "Donatas", "non-dropping-particle" : "", "parse-names" : false, "suffix" : "" } ], "container-title" : "European Journal of Forest Research", "id" : "ITEM-2", "issue" : "1", "issued" : { "date-parts" : [ [ "2014" ] ] }, "page" : "51-60", "title" : "Lithuanian forests and climate change: possible effects on tree species composition", "type" : "article-journal", "volume" : "133" }, "uris" : [ "http://www.mendeley.com/documents/?uuid=a1fd3791-5ee5-4a4d-bd65-a9e497904d18" ] }, { "id" : "ITEM-3", "itemData" : { "DOI" : "10.1111/ddi.12194", "ISBN" : "1366-9516", "ISSN" : "14724642", "abstract" : "Aim It is widely acknowledged that species distributions result from a variety of biotic and abiotic factors operating at different spatial scales. Here, we aimed to (1) determine the extent to which global climate niche models (CNMs) can be improved by the addition of fine-scale regional data; (2) examine climatic and environmental factors influencing the range of 15 invasive aquatic plant species; and (3) provide a case study for the use of such models in invasion management on an island. Location Global, with a case study of species invasions in Ireland. Methods Climate niche models of global extent (including climate only) and regional environmental niche models (with additional factors such as human influence, land use and soil characteristics) were generated using MAXENT for 15 invasive aquatic plants. The performance of these models within the invaded range of the study species in Ireland was assessed, and potential hotspots of invasion suitability were determined. Models were projected forward up to 2080 based on two climate scenarios. Results While climate variables are important in defining the global range of species, factors related to land use and nutrient level were of greater importance in regional projections. Global climatic models were significantly improved at the island scale by the addition of fine-scale environmental variables (area under the curve values increased by 0.18 and true skill statistic values by 0.36), and projected ranges decreased from an average of 86% to 36% of the island. Main conclusions Refining CNMs with regional data on land use, human influence and landscape may have a substantial impact on predictive capacity, providing greater value for prioritization of conservation management at subregional or local scales.", "author" : [ { "dropping-particle" : "", "family" : "Kelly", "given" : "Ruth", "non-dropping-particle" : "", "parse-names" : false, "suffix" : "" }, { "dropping-particle" : "", "family" : "Leach", "given" : "Katie", "non-dropping-particle" : "", "parse-names" : false, "suffix" : "" }, { "dropping-particle" : "", "family" : "Cameron", "given" : "Alison", "non-dropping-particle" : "", "parse-names" : false, "suffix" : "" }, { "dropping-particle" : "", "family" : "Maggs", "given" : "Christine A.", "non-dropping-particle" : "", "parse-names" : false, "suffix" : "" }, { "dropping-particle" : "", "family" : "Reid", "given" : "Neil", "non-dropping-particle" : "", "parse-names" : false, "suffix" : "" } ], "container-title" : "Diversity and Distributions", "id" : "ITEM-3", "issue" : "8", "issued" : { "date-parts" : [ [ "2014" ] ] }, "page" : "884-894", "title" : "Combining global climate and regional landscape models to improve prediction of invasion risk", "type" : "article-journal", "volume" : "20" }, "uris" : [ "http://www.mendeley.com/documents/?uuid=7a9a97bc-ba2b-4b09-8017-e03b2464d99b" ] } ], "mendeley" : { "formattedCitation" : "(Kelly et al., 2014; MA, 2005; Ozolincius et al., 2014)", "plainTextFormattedCitation" : "(Kelly et al., 2014; MA, 2005; Ozolincius et al., 2014)", "previouslyFormattedCitation" : "(Kelly et al., 2014; MA, 2005; Ozolincius et al., 2014)" }, "properties" : {  }, "schema" : "https://github.com/citation-style-language/schema/raw/master/csl-citation.json" }</w:instrText>
      </w:r>
      <w:r w:rsidRPr="00F55611">
        <w:rPr>
          <w:lang w:val="en-US"/>
        </w:rPr>
        <w:fldChar w:fldCharType="separate"/>
      </w:r>
      <w:r w:rsidRPr="00F55611">
        <w:rPr>
          <w:lang w:val="en-US"/>
        </w:rPr>
        <w:t xml:space="preserve">(Kelly </w:t>
      </w:r>
      <w:r w:rsidR="000D7D89" w:rsidRPr="000D7D89">
        <w:rPr>
          <w:i/>
          <w:lang w:val="en-US"/>
        </w:rPr>
        <w:t>et al.</w:t>
      </w:r>
      <w:r w:rsidRPr="00F55611">
        <w:rPr>
          <w:lang w:val="en-US"/>
        </w:rPr>
        <w:t xml:space="preserve">, 2014; </w:t>
      </w:r>
      <w:r w:rsidRPr="005F2C77">
        <w:rPr>
          <w:lang w:val="en-US"/>
        </w:rPr>
        <w:t>Millennium Ecosystem Assessment</w:t>
      </w:r>
      <w:r w:rsidRPr="00F55611">
        <w:rPr>
          <w:lang w:val="en-US"/>
        </w:rPr>
        <w:t xml:space="preserve">, 2005; Ozolincius </w:t>
      </w:r>
      <w:r w:rsidR="000D7D89" w:rsidRPr="000D7D89">
        <w:rPr>
          <w:i/>
          <w:lang w:val="en-US"/>
        </w:rPr>
        <w:t>et al.</w:t>
      </w:r>
      <w:r w:rsidRPr="00F55611">
        <w:rPr>
          <w:lang w:val="en-US"/>
        </w:rPr>
        <w:t>, 2014)</w:t>
      </w:r>
      <w:r w:rsidRPr="00F55611">
        <w:rPr>
          <w:lang w:val="en-US"/>
        </w:rPr>
        <w:fldChar w:fldCharType="end"/>
      </w:r>
      <w:r w:rsidRPr="00F55611">
        <w:rPr>
          <w:lang w:val="en-US"/>
        </w:rPr>
        <w:t xml:space="preserve"> to low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t>
      </w:r>
      <w:r w:rsidRPr="00F55611">
        <w:rPr>
          <w:b/>
          <w:lang w:val="en-US"/>
        </w:rPr>
        <w:t>Table 5.3</w:t>
      </w:r>
      <w:r w:rsidRPr="00F55611">
        <w:rPr>
          <w:lang w:val="en-US"/>
        </w:rPr>
        <w:t xml:space="preserve">). </w:t>
      </w:r>
    </w:p>
    <w:p w14:paraId="2161CAA0" w14:textId="3BEB6073" w:rsidR="00AE389F" w:rsidRPr="00F55611" w:rsidRDefault="00AE389F" w:rsidP="00AE389F">
      <w:pPr>
        <w:rPr>
          <w:lang w:val="en-US"/>
        </w:rPr>
      </w:pPr>
      <w:r w:rsidRPr="00F55611">
        <w:rPr>
          <w:i/>
          <w:lang w:val="en-US"/>
        </w:rPr>
        <w:t>Values</w:t>
      </w:r>
      <w:r w:rsidRPr="00F55611">
        <w:rPr>
          <w:lang w:val="en-US"/>
        </w:rPr>
        <w:t>: This scenario archetype is strongly focused on relational (33%) and instrumental values (24%), but also includes a no value (28%) perspective (</w:t>
      </w:r>
      <w:r w:rsidRPr="00F55611">
        <w:rPr>
          <w:b/>
          <w:lang w:val="en-US"/>
        </w:rPr>
        <w:t>Figure 5.7</w:t>
      </w:r>
      <w:r w:rsidRPr="00F55611">
        <w:rPr>
          <w:lang w:val="en-US"/>
        </w:rPr>
        <w:t>). Although scenarios under this archetype include relational values (good quality of life indicators), they assume that regions will focus more on self-reliance, national sovereignty and regional identity. This leads to diversity in values, but also to tensions among regions or cultures (</w:t>
      </w:r>
      <w:r w:rsidRPr="00F55611">
        <w:rPr>
          <w:lang w:val="en-US"/>
        </w:rPr>
        <w:fldChar w:fldCharType="begin" w:fldLock="1"/>
      </w:r>
      <w:r w:rsidRPr="00F55611">
        <w:rPr>
          <w:lang w:val="en-US"/>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rPr>
          <w:lang w:val="en-US"/>
        </w:rPr>
        <w:fldChar w:fldCharType="separate"/>
      </w:r>
      <w:r w:rsidRPr="00F55611">
        <w:rPr>
          <w:lang w:val="en-US"/>
        </w:rPr>
        <w:t>van Vuuren</w:t>
      </w:r>
      <w:r w:rsidRPr="00E1735F">
        <w:rPr>
          <w:lang w:val="en-US"/>
        </w:rPr>
        <w:t xml:space="preserve"> </w:t>
      </w:r>
      <w:r w:rsidR="000D7D89" w:rsidRPr="000D7D89">
        <w:rPr>
          <w:i/>
          <w:lang w:val="en-US"/>
        </w:rPr>
        <w:t>et al.</w:t>
      </w:r>
      <w:r w:rsidRPr="00F55611">
        <w:rPr>
          <w:lang w:val="en-US"/>
        </w:rPr>
        <w:t>, 2012)</w:t>
      </w:r>
      <w:r w:rsidRPr="00F55611">
        <w:rPr>
          <w:lang w:val="en-US"/>
        </w:rPr>
        <w:fldChar w:fldCharType="end"/>
      </w:r>
      <w:r w:rsidRPr="00F55611">
        <w:rPr>
          <w:lang w:val="en-US"/>
        </w:rPr>
        <w:t xml:space="preserve">. In such futures, it may be difficult to protect biodiversity because of a combination of strong control of institutions (generally top-down) and lack of synergy between different levels of governance. Approaches to biodiversity protection are local (if any) and further constrained by a lack of concern for global environmental problems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mendeley" : { "formattedCitation" : "(Kok et al., 2013)", "plainTextFormattedCitation" : "(Kok et al., 2013)", "previouslyFormattedCitation" : "(Kok et al., 2013)"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p>
    <w:p w14:paraId="3FA721E2" w14:textId="77777777" w:rsidR="00AE389F" w:rsidRPr="00F55611" w:rsidRDefault="00AE389F" w:rsidP="00AE389F">
      <w:pPr>
        <w:rPr>
          <w:lang w:val="en-US"/>
        </w:rPr>
      </w:pPr>
    </w:p>
    <w:p w14:paraId="09CBB911" w14:textId="77777777" w:rsidR="00AE389F" w:rsidRPr="00F55611" w:rsidRDefault="00AE389F" w:rsidP="001F0516">
      <w:pPr>
        <w:pStyle w:val="Heading4"/>
      </w:pPr>
      <w:bookmarkStart w:id="1606" w:name="_Toc519504736"/>
      <w:r w:rsidRPr="00F55611">
        <w:t>Regional sustainability</w:t>
      </w:r>
      <w:bookmarkEnd w:id="1606"/>
    </w:p>
    <w:p w14:paraId="67876C1C" w14:textId="63EC6F48" w:rsidR="00AE389F" w:rsidRPr="00F55611" w:rsidRDefault="00AE389F" w:rsidP="00AE389F">
      <w:pPr>
        <w:rPr>
          <w:lang w:val="en-US"/>
        </w:rPr>
      </w:pPr>
      <w:r w:rsidRPr="00F55611">
        <w:rPr>
          <w:i/>
          <w:lang w:val="en-US"/>
        </w:rPr>
        <w:t>Overview</w:t>
      </w:r>
      <w:r w:rsidRPr="00F55611">
        <w:rPr>
          <w:lang w:val="en-US"/>
        </w:rPr>
        <w:t xml:space="preserve">: </w:t>
      </w:r>
      <w:r w:rsidRPr="00F55611">
        <w:rPr>
          <w:i/>
          <w:lang w:val="en-US"/>
        </w:rPr>
        <w:t>Regional sustainability</w:t>
      </w:r>
      <w:r w:rsidRPr="00F55611">
        <w:rPr>
          <w:lang w:val="en-US"/>
        </w:rPr>
        <w:t xml:space="preserve"> assumes a regionalized world based on an increased concern for environmental and social sustainability. International institutions decline in importance, with a shift toward local and regional decision-making. Decision-making is increasingly influenced by environmentally aware citizens, with a trend toward local self-reliance and stronger communities that focus on welfare, equality, and environmental protection through local solutions. A proactive attitude to environmental management prevails, which is beneficial for biodiversity and </w:t>
      </w:r>
      <w:r w:rsidRPr="00F55611">
        <w:rPr>
          <w:color w:val="000000"/>
          <w:lang w:val="en-US"/>
        </w:rPr>
        <w:t>nature’s contributions to people</w:t>
      </w:r>
      <w:r w:rsidRPr="00F55611">
        <w:rPr>
          <w:lang w:val="en-US"/>
        </w:rPr>
        <w:t xml:space="preserve">. The strong regional character and poor international collaboration, however, </w:t>
      </w:r>
      <w:r w:rsidR="005D2E7E">
        <w:rPr>
          <w:lang w:val="en-US"/>
        </w:rPr>
        <w:t>causes</w:t>
      </w:r>
      <w:r w:rsidRPr="00F55611">
        <w:rPr>
          <w:lang w:val="en-US"/>
        </w:rPr>
        <w:t xml:space="preserve"> problems with technology transfers, generate</w:t>
      </w:r>
      <w:r w:rsidR="005D2E7E">
        <w:rPr>
          <w:lang w:val="en-US"/>
        </w:rPr>
        <w:t>s</w:t>
      </w:r>
      <w:r w:rsidRPr="00F55611">
        <w:rPr>
          <w:lang w:val="en-US"/>
        </w:rPr>
        <w:t xml:space="preserve"> a relatively high demand for agricultural land, and obstruct</w:t>
      </w:r>
      <w:r w:rsidR="005D2E7E">
        <w:rPr>
          <w:lang w:val="en-US"/>
        </w:rPr>
        <w:t>s</w:t>
      </w:r>
      <w:r w:rsidRPr="00F55611">
        <w:rPr>
          <w:lang w:val="en-US"/>
        </w:rPr>
        <w:t xml:space="preserve"> coordination to solve global issues such as climate change, which all put pressure on the environment. Two sub-types can be discerned:</w:t>
      </w:r>
    </w:p>
    <w:p w14:paraId="514B4B15" w14:textId="77777777" w:rsidR="00AE389F" w:rsidRPr="00F55611" w:rsidRDefault="00AE389F" w:rsidP="00E236B3">
      <w:pPr>
        <w:pStyle w:val="ListParagraph"/>
        <w:numPr>
          <w:ilvl w:val="0"/>
          <w:numId w:val="20"/>
        </w:numPr>
        <w:spacing w:line="276" w:lineRule="auto"/>
        <w:rPr>
          <w:lang w:val="en-US"/>
        </w:rPr>
      </w:pPr>
      <w:r w:rsidRPr="00F55611">
        <w:rPr>
          <w:lang w:val="en-US"/>
        </w:rPr>
        <w:t>Focus on local governance: Fundamental change is initiated by a broadly supported and bottom-up enforced paradigm shift, often accompanied by a dematerialization process and a “back to nature” attitude.</w:t>
      </w:r>
    </w:p>
    <w:p w14:paraId="508C4775" w14:textId="77777777" w:rsidR="00AE389F" w:rsidRPr="00F55611" w:rsidRDefault="00AE389F" w:rsidP="00E236B3">
      <w:pPr>
        <w:pStyle w:val="ListParagraph"/>
        <w:numPr>
          <w:ilvl w:val="0"/>
          <w:numId w:val="20"/>
        </w:numPr>
        <w:spacing w:after="120" w:line="276" w:lineRule="auto"/>
        <w:rPr>
          <w:rStyle w:val="CommentReference"/>
          <w:rFonts w:ascii="Cambria" w:hAnsi="Cambria"/>
          <w:lang w:val="en-US"/>
        </w:rPr>
      </w:pPr>
      <w:r w:rsidRPr="00F55611">
        <w:rPr>
          <w:lang w:val="en-US"/>
        </w:rPr>
        <w:lastRenderedPageBreak/>
        <w:t xml:space="preserve">Focus on collaborative solutions to local issues: Fundamental change is initially fostered by higher-level institutions, recognizing the value of local action in a slowly regionalizing world. </w:t>
      </w:r>
    </w:p>
    <w:p w14:paraId="309E43BF" w14:textId="4823701F" w:rsidR="00AE389F" w:rsidRPr="00F55611" w:rsidRDefault="00AE389F" w:rsidP="00AE389F">
      <w:pPr>
        <w:rPr>
          <w:lang w:val="en-US"/>
        </w:rPr>
      </w:pPr>
      <w:r w:rsidRPr="00F55611">
        <w:rPr>
          <w:i/>
          <w:lang w:val="en-US"/>
        </w:rPr>
        <w:t>Indirect drivers</w:t>
      </w:r>
      <w:r w:rsidRPr="00F55611">
        <w:rPr>
          <w:lang w:val="en-US"/>
        </w:rPr>
        <w:t xml:space="preserve">: The </w:t>
      </w:r>
      <w:r w:rsidRPr="00F55611">
        <w:rPr>
          <w:i/>
          <w:lang w:val="en-US"/>
        </w:rPr>
        <w:t xml:space="preserve">regional sustainability </w:t>
      </w:r>
      <w:r w:rsidRPr="00F55611">
        <w:rPr>
          <w:lang w:val="en-US"/>
        </w:rPr>
        <w:t xml:space="preserve">scenario archetype is characterized by empowerment of local decision-making and bottom-up governance both at the national (e.g. </w:t>
      </w:r>
      <w:r w:rsidRPr="00F55611">
        <w:rPr>
          <w:i/>
          <w:lang w:val="en-US"/>
        </w:rPr>
        <w:t>local stewardship</w:t>
      </w:r>
      <w:r w:rsidRPr="00F55611">
        <w:rPr>
          <w:lang w:val="en-US"/>
        </w:rPr>
        <w:t xml:space="preserve"> -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062220">
        <w:rPr>
          <w:lang w:val="en-US"/>
        </w:rPr>
        <w:t xml:space="preserve">, </w:t>
      </w:r>
      <w:r w:rsidRPr="00F55611">
        <w:rPr>
          <w:lang w:val="en-US"/>
        </w:rPr>
        <w:t>2011</w:t>
      </w:r>
      <w:r w:rsidRPr="00F55611">
        <w:rPr>
          <w:lang w:val="en-US"/>
        </w:rPr>
        <w:fldChar w:fldCharType="end"/>
      </w:r>
      <w:r>
        <w:rPr>
          <w:lang w:val="en-US"/>
        </w:rPr>
        <w:t>)</w:t>
      </w:r>
      <w:r w:rsidRPr="00F55611">
        <w:rPr>
          <w:lang w:val="en-US"/>
        </w:rPr>
        <w:t xml:space="preserve"> and the European Union level (</w:t>
      </w:r>
      <w:r w:rsidRPr="00F55611">
        <w:rPr>
          <w:i/>
          <w:lang w:val="en-US"/>
        </w:rPr>
        <w:t>sustainability eventually</w:t>
      </w:r>
      <w:r w:rsidRPr="00F55611">
        <w:rPr>
          <w:lang w:val="en-US"/>
        </w:rPr>
        <w:t xml:space="preserve"> -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plainTextFormattedCitation" : "(Kok et al., 2011)", "previouslyFormattedCitation" : "(Kok et al., 2011)"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00062220">
        <w:rPr>
          <w:lang w:val="en-US"/>
        </w:rPr>
        <w:t xml:space="preserve">, </w:t>
      </w:r>
      <w:r w:rsidRPr="00F55611">
        <w:rPr>
          <w:lang w:val="en-US"/>
        </w:rPr>
        <w:t>2011</w:t>
      </w:r>
      <w:r w:rsidRPr="00F55611">
        <w:rPr>
          <w:lang w:val="en-US"/>
        </w:rPr>
        <w:fldChar w:fldCharType="end"/>
      </w:r>
      <w:r w:rsidRPr="00F55611">
        <w:rPr>
          <w:lang w:val="en-US"/>
        </w:rPr>
        <w:t xml:space="preserve">). Most scenarios corresponding to this archetype assume medium population growth (SRES B2) in both the European Union </w:t>
      </w:r>
      <w:r w:rsidRPr="00F55611">
        <w:rPr>
          <w:lang w:val="en-US"/>
        </w:rPr>
        <w:fldChar w:fldCharType="begin" w:fldLock="1"/>
      </w:r>
      <w:r w:rsidRPr="00F55611">
        <w:rPr>
          <w:lang w:val="en-US"/>
        </w:rPr>
        <w:instrText>ADDIN CSL_CITATION { "citationItems" : [ { "id" : "ITEM-1", "itemData" : { "DOI" : "10.1016/j.agee.2005.11.006", "ISBN" : "0167-8809", "ISSN" : "01678809", "PMID" : "2247", "abstract" : "The impact of globalization on trade, production and land use was key to the Doha development round. Although many studies have shown the positive influence of liberalization on trade and production, the environmental questions remain unanswered in most studies. Here we present a combination of an economic (Global Trade Analysis Project, GTAP) and a biophysical (IMAGE) model. The methodology is innovative as it combines state of the art knowledge from both the economic and biophysical worlds. First, the treatment of agriculture and land use is improved in the economic model. For example, information from the OECD Policy Evaluation Model (PEM) was incorporated to improve the agricultural production structure and a new land allocation methodology was introduced using regional land supply curves to facilitate the conversion of idle land to productive land while giving consideration to the level of intensification. Secondly, the adapted economic model is linked to the biophysical modeling framework IMAGE allowing feedbacks of detailed heterogeneous information on land productivity to the economic framework. While often a rather pessimistic picture is portrayed for future developments of the agricultural sector in the EU (especially in liberalizing scenarios), our results show that no drastic decrease in land for agricultural purposes is expected for the EU25 the coming 30 years, since the global food market will experience an increase in demand because of expected growth in GDP and population in many developing countries. Moreover, the negative impact of liberalization of agricultural policies on European agricultural land use is small because on the one hand loss in EU's competitiveness leads partly to extensification instead of land abandonment, and secondly, the recent agricultural reforms of the EU changed the protection from market to income support which has less production effects. Changes in land use will be more outspoken in developing countries like Africa. ?? 2005 Elsevier B.V. All rights reserved.", "author" : [ { "dropping-particle" : "", "family" : "Meijl", "given" : "H.", "non-dropping-particle" : "van", "parse-names" : false, "suffix" : "" }, { "dropping-particle" : "", "family" : "Rheenen", "given" : "T.", "non-dropping-particle" : "van", "parse-names" : false, "suffix" : "" }, { "dropping-particle" : "", "family" : "Tabeau", "given" : "A.", "non-dropping-particle" : "", "parse-names" : false, "suffix" : "" }, { "dropping-particle" : "", "family" : "Eickhout", "given" : "B.", "non-dropping-particle" : "", "parse-names" : false, "suffix" : "" } ], "container-title" : "Agriculture, Ecosystems and Environment", "id" : "ITEM-1", "issue" : "1", "issued" : { "date-parts" : [ [ "2006", "5" ] ] }, "page" : "21-38", "title" : "The impact of different policy environments on agricultural land use in Europe", "type" : "article-journal", "volume" : "114" }, "uris" : [ "http://www.mendeley.com/documents/?uuid=8e3598dd-8828-4350-89ea-c74da41e6c6d" ] }, { "id" : "ITEM-2", "itemData" : { "DOI" : "10.1016/j.agee.2005.11.026", "ISBN" : "1060-135X (Print)\\r1060-135X (Linking)", "ISSN" : "01678809", "PMID" : "7798727", "abstract" : "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 An ecosystem quality value was attributed to each farm type according to dose-effect relationships between pressure factors and biodiversity compared to the value for an undisturbed situation. The biodiversity in agricultural landscapes was then calculated as the average ecosystem quality multiplied by the relative area size of each farm type within a region. A similar method of attributing ecosystem quality values to other land-use types allowed comparison between different land-use types. Referring to the current situation, results indicate the lowest ecosystem quality values to be found in intensively used agricultural areas in lowlands (e.g. The Netherlands and northern France) and irrigation systems (e.g. Greece), whereas relatively high values are found in Spain and the New EU Member States. Scenario results show that for the A1 scenario (Global economy), the highest loss in ecosystem quality will take place in all regions in croplands and grasslands. The B2 scenario (Regional communities) provides the best opportunities to improve ecosystem quality of agricultural landscapes. In most scenarios, agricultural land is decreasing, while the remaining agricultural areas tend to be used more intensively. The negative impact of intensification on biodiversity is partly set off by (active or spontaneous) nature development on abandoned agricultural areas, but the overall trend seems to be generally negative. The strength of this methodology is that it provides a quick overview of land-use intensity change and biodiversity trends. Through the use of this farm-type level of analysis we have provided a good picture of the differences in land-use intensity and the related biodiversity between the EU regions and the sc\u2026", "author" : [ { "dropping-particle" : "", "family" : "Reidsma", "given" : "Pytrik", "non-dropping-particle" : "", "parse-names" : false, "suffix" : "" }, { "dropping-particle" : "", "family" : "Tekelenburg", "given" : "Tonnie", "non-dropping-particle" : "", "parse-names" : false, "suffix" : "" }, { "dropping-particle" : "", "family" : "Berg", "given" : "Maurits", "non-dropping-particle" : "Van Den", "parse-names" : false, "suffix" : "" }, { "dropping-particle" : "", "family" : "Alkemade", "given" : "Rob", "non-dropping-particle" : "", "parse-names" : false, "suffix" : "" } ], "container-title" : "Agriculture, Ecosystems and Environment", "id" : "ITEM-2", "issue" : "1", "issued" : { "date-parts" : [ [ "2006" ] ] }, "page" : "86-102", "title" : "Impacts of land-use change on biodiversity: An assessment of agricultural biodiversity in the European Union", "type" : "article-journal", "volume" : "114" }, "uris" : [ "http://www.mendeley.com/documents/?uuid=fb8b3e08-f25c-4465-b198-ab5abedf3930" ] } ], "mendeley" : { "formattedCitation" : "(Reidsma et al., 2006; van Meijl et al., 2006)", "plainTextFormattedCitation" : "(Reidsma et al., 2006; van Meijl et al., 2006)", "previouslyFormattedCitation" : "(Reidsma et al., 2006; van Meijl et al., 2006)" }, "properties" : {  }, "schema" : "https://github.com/citation-style-language/schema/raw/master/csl-citation.json" }</w:instrText>
      </w:r>
      <w:r w:rsidRPr="00F55611">
        <w:rPr>
          <w:lang w:val="en-US"/>
        </w:rPr>
        <w:fldChar w:fldCharType="separate"/>
      </w:r>
      <w:r w:rsidRPr="00F55611">
        <w:rPr>
          <w:lang w:val="en-US"/>
        </w:rPr>
        <w:t xml:space="preserve">(Reidsma </w:t>
      </w:r>
      <w:r w:rsidR="000D7D89" w:rsidRPr="000D7D89">
        <w:rPr>
          <w:i/>
          <w:lang w:val="en-US"/>
        </w:rPr>
        <w:t>et al.</w:t>
      </w:r>
      <w:r w:rsidRPr="00F55611">
        <w:rPr>
          <w:lang w:val="en-US"/>
        </w:rPr>
        <w:t xml:space="preserve">, 2006; van Meijl </w:t>
      </w:r>
      <w:r w:rsidR="000D7D89" w:rsidRPr="000D7D89">
        <w:rPr>
          <w:i/>
          <w:lang w:val="en-US"/>
        </w:rPr>
        <w:t>et al.</w:t>
      </w:r>
      <w:r w:rsidRPr="00F55611">
        <w:rPr>
          <w:lang w:val="en-US"/>
        </w:rPr>
        <w:t>, 2006)</w:t>
      </w:r>
      <w:r w:rsidRPr="00F55611">
        <w:rPr>
          <w:lang w:val="en-US"/>
        </w:rPr>
        <w:fldChar w:fldCharType="end"/>
      </w:r>
      <w:r w:rsidRPr="00F55611">
        <w:rPr>
          <w:lang w:val="en-US"/>
        </w:rPr>
        <w:t xml:space="preserve"> and individual Eur</w:t>
      </w:r>
      <w:r w:rsidR="008D69AE">
        <w:rPr>
          <w:lang w:val="en-US"/>
        </w:rPr>
        <w:t>opean Union countries (Germ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1", "issue" : "4", "issued" : { "date-parts" : [ [ "2012" ] ] }, "page" : "701-713", "title" : "The impact of global change on the water balance of large wetlands in the Elbe Lowland", "type" : "article-journal", "volume" : "12" }, "uris" : [ "http://www.mendeley.com/documents/?uuid=a6632fee-56d5-42f1-8ad0-d983628fb269" ] } ], "mendeley" : { "formattedCitation" : "(Dietrich et al., 2012)", "manualFormatting" : "Dietrich, Steidl, &amp; Pavlik, 2012", "plainTextFormattedCitation" : "(Dietrich et al., 2012)", "previouslyFormattedCitation" : "(Dietrich et al., 2012)" }, "properties" : {  }, "schema" : "https://github.com/citation-style-language/schema/raw/master/csl-citation.json" }</w:instrText>
      </w:r>
      <w:r w:rsidRPr="00F55611">
        <w:rPr>
          <w:lang w:val="en-US"/>
        </w:rPr>
        <w:fldChar w:fldCharType="separate"/>
      </w:r>
      <w:r w:rsidRPr="00F55611">
        <w:rPr>
          <w:lang w:val="en-US"/>
        </w:rPr>
        <w:t>Dietrich</w:t>
      </w:r>
      <w:r w:rsidR="0063309F">
        <w:rPr>
          <w:i/>
          <w:lang w:val="en-US"/>
        </w:rPr>
        <w:t xml:space="preserve"> et al.</w:t>
      </w:r>
      <w:r w:rsidR="00062220">
        <w:rPr>
          <w:lang w:val="en-US"/>
        </w:rPr>
        <w:t xml:space="preserve">, </w:t>
      </w:r>
      <w:r w:rsidRPr="00F55611">
        <w:rPr>
          <w:lang w:val="en-US"/>
        </w:rPr>
        <w:t>2012</w:t>
      </w:r>
      <w:r w:rsidRPr="00F55611">
        <w:rPr>
          <w:lang w:val="en-US"/>
        </w:rPr>
        <w:fldChar w:fldCharType="end"/>
      </w:r>
      <w:r w:rsidRPr="00F55611">
        <w:rPr>
          <w:lang w:val="en-US"/>
        </w:rPr>
        <w:t xml:space="preserve">; </w:t>
      </w:r>
      <w:r w:rsidR="008D69AE">
        <w:rPr>
          <w:lang w:val="en-US"/>
        </w:rPr>
        <w:t>Latvia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5200/baltica.2012.25.14", "ISSN" : "00673064", "author" : [ { "dropping-particle" : "", "family" : "Latkovska", "given" : "Inese", "non-dropping-particle" : "", "parse-names" : false, "suffix" : "" }, { "dropping-particle" : "", "family" : "Apsite", "given" : "Elga", "non-dropping-particle" : "", "parse-names" : false, "suffix" : "" }, { "dropping-particle" : "", "family" : "Elferts", "given" : "Didzis", "non-dropping-particle" : "", "parse-names" : false, "suffix" : "" }, { "dropping-particle" : "", "family" : "Kurpniece", "given" : "Liga", "non-dropping-particle" : "", "parse-names" : false, "suffix" : "" } ], "container-title" : "Baltica", "id" : "ITEM-1", "issue" : "2", "issued" : { "date-parts" : [ [ "2012" ] ] }, "page" : "143-152", "title" : "Forecasted changes in the climate and the river runoff regime in Latvian river basins", "type" : "article-journal", "volume" : "25" }, "uris" : [ "http://www.mendeley.com/documents/?uuid=4100d62c-56b0-4c39-ba11-4bb72db5363b" ] } ], "mendeley" : { "formattedCitation" : "(Latkovska et al., 2012)", "manualFormatting" : "Latkovska et al., 2012", "plainTextFormattedCitation" : "(Latkovska et al., 2012)", "previouslyFormattedCitation" : "(Latkovska et al., 2012)" }, "properties" : {  }, "schema" : "https://github.com/citation-style-language/schema/raw/master/csl-citation.json" }</w:instrText>
      </w:r>
      <w:r w:rsidRPr="00F55611">
        <w:rPr>
          <w:lang w:val="en-US"/>
        </w:rPr>
        <w:fldChar w:fldCharType="separate"/>
      </w:r>
      <w:r w:rsidRPr="00F55611">
        <w:rPr>
          <w:lang w:val="en-US"/>
        </w:rPr>
        <w:t xml:space="preserve">Latkovska </w:t>
      </w:r>
      <w:r w:rsidR="000D7D89" w:rsidRPr="000D7D89">
        <w:rPr>
          <w:i/>
          <w:lang w:val="en-US"/>
        </w:rPr>
        <w:t>et al.</w:t>
      </w:r>
      <w:r w:rsidR="00062220">
        <w:rPr>
          <w:lang w:val="en-US"/>
        </w:rPr>
        <w:t xml:space="preserve">, </w:t>
      </w:r>
      <w:r w:rsidRPr="00F55611">
        <w:rPr>
          <w:lang w:val="en-US"/>
        </w:rPr>
        <w:t>2012</w:t>
      </w:r>
      <w:r w:rsidRPr="00F55611">
        <w:rPr>
          <w:lang w:val="en-US"/>
        </w:rPr>
        <w:fldChar w:fldCharType="end"/>
      </w:r>
      <w:r>
        <w:rPr>
          <w:lang w:val="en-US"/>
        </w:rPr>
        <w:t>)</w:t>
      </w:r>
      <w:r w:rsidRPr="00F55611">
        <w:rPr>
          <w:lang w:val="en-US"/>
        </w:rPr>
        <w:t>. In contrast, in some scenarios population growth is assumed to b</w:t>
      </w:r>
      <w:r w:rsidR="008D69AE">
        <w:rPr>
          <w:lang w:val="en-US"/>
        </w:rPr>
        <w:t>e low (Germany and the UK -</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2",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mendeley" : { "formattedCitation" : "(Haines-Young et al., 2011; Koch et al., 2011)", "manualFormatting" : "Haines-Young et al., 2011; Koch et al., 2011", "plainTextFormattedCitation" : "(Haines-Young et al., 2011; Koch et al., 2011)", "previouslyFormattedCitation" : "(Haines-Young et al., 2011; Koch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062220">
        <w:rPr>
          <w:lang w:val="en-US"/>
        </w:rPr>
        <w:t xml:space="preserve">, </w:t>
      </w:r>
      <w:r w:rsidRPr="00F55611">
        <w:rPr>
          <w:lang w:val="en-US"/>
        </w:rPr>
        <w:t xml:space="preserve">2011; Koch </w:t>
      </w:r>
      <w:r w:rsidR="000D7D89" w:rsidRPr="000D7D89">
        <w:rPr>
          <w:i/>
          <w:lang w:val="en-US"/>
        </w:rPr>
        <w:t>et al.</w:t>
      </w:r>
      <w:r w:rsidR="00062220">
        <w:rPr>
          <w:lang w:val="en-US"/>
        </w:rPr>
        <w:t xml:space="preserve">, </w:t>
      </w:r>
      <w:r w:rsidRPr="00F55611">
        <w:rPr>
          <w:lang w:val="en-US"/>
        </w:rPr>
        <w:t>2011</w:t>
      </w:r>
      <w:r w:rsidRPr="00F55611">
        <w:rPr>
          <w:lang w:val="en-US"/>
        </w:rPr>
        <w:fldChar w:fldCharType="end"/>
      </w:r>
      <w:r>
        <w:rPr>
          <w:lang w:val="en-US"/>
        </w:rPr>
        <w:t>)</w:t>
      </w:r>
      <w:r w:rsidRPr="00F55611">
        <w:rPr>
          <w:lang w:val="en-US"/>
        </w:rPr>
        <w:t xml:space="preserve">, or even to decrease (European Union: </w:t>
      </w:r>
      <w:r w:rsidRPr="00F55611">
        <w:rPr>
          <w:i/>
          <w:lang w:val="en-US"/>
        </w:rPr>
        <w:t>rural revival</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Hauck", "given" : "Jennifer", "non-dropping-particle" : "", "parse-names" : false, "suffix" : "" }, { "dropping-particle" : "", "family" : "Schleyer", "given" : "C.", "non-dropping-particle" : "", "parse-names" : false, "suffix" : "" }, { "dropping-particle" : "", "family" : "Priess", "given" : "J.A.", "non-dropping-particle" : "", "parse-names" : false, "suffix" : "" }, { "dropping-particle" : "", "family" : "Haines-Young", "given" : "Roy", "non-dropping-particle" : "", "parse-names" : false, "suffix" : "" }, { "dropping-particle" : "", "family" : "Harrison", "given" : "Paula A.", "non-dropping-particle" : "", "parse-names" : false, "suffix" : "" }, { "dropping-particle" : "", "family" : "Dunford", "given" : "R.", "non-dropping-particle" : "", "parse-names" : false, "suffix" : "" }, { "dropping-particle" : "", "family" : "Kok", "given" : "Marcel", "non-dropping-particle" : "", "parse-names" : false, "suffix" : "" }, { "dropping-particle" : "", "family" : "Young", "given" : "J.", "non-dropping-particle" : "", "parse-names" : false, "suffix" : "" }, { "dropping-particle" : "", "family" : "Berry", "given" : "P.", "non-dropping-particle" : "", "parse-names" : false, "suffix" : "" }, { "dropping-particle" : "", "family" : "Primmer", "given" : "E.", "non-dropping-particle" : "", "parse-names" : false, "suffix" : "" }, { "dropping-particle" : "", "family" : "Veerkamp", "given" : "C.", "non-dropping-particle" : "", "parse-names" : false, "suffix" : "" }, { "dropping-particle" : "", "family" : "Bela", "given" : "G.", "non-dropping-particle" : "", "parse-names" : false, "suffix" : "" }, { "dropping-particle" : "", "family" : "Vadineanu", "given" : "A.", "non-dropping-particle" : "", "parse-names" : false, "suffix" : "" }, { "dropping-particle" : "", "family" : "Dick", "given" : "J.", "non-dropping-particle" : "", "parse-names" : false, "suffix" : "" }, { "dropping-particle" : "", "family" : "Alkemade", "given" : "R.", "non-dropping-particle" : "", "parse-names" : false, "suffix" : "" }, { "dropping-particle" : "", "family" : "Go\u0308rg", "given" : "C.", "non-dropping-particle" : "", "parse-names" : false, "suffix" : "" } ], "id" : "ITEM-1", "issued" : { "date-parts" : [ [ "2017" ] ] }, "number-of-pages" : "36", "title" : "Policy Scenarios of future change. EU FP7 OpenNESS Project Deliverable 2.5", "type" : "report" }, "uris" : [ "http://www.mendeley.com/documents/?uuid=f98024cd-5eda-4e09-bca7-65e4fa7e70a8" ] } ], "mendeley" : { "formattedCitation" : "(Hauck et al., 2017)", "manualFormatting" : "Hauck et al., 2017", "plainTextFormattedCitation" : "(Hauck et al., 2017)", "previouslyFormattedCitation" : "(Hauck et al., 2017)" }, "properties" : {  }, "schema" : "https://github.com/citation-style-language/schema/raw/master/csl-citation.json" }</w:instrText>
      </w:r>
      <w:r w:rsidRPr="00F55611">
        <w:rPr>
          <w:lang w:val="en-US"/>
        </w:rPr>
        <w:fldChar w:fldCharType="separate"/>
      </w:r>
      <w:r w:rsidRPr="00F55611">
        <w:rPr>
          <w:lang w:val="en-US"/>
        </w:rPr>
        <w:t xml:space="preserve">Hauck </w:t>
      </w:r>
      <w:r w:rsidR="000D7D89" w:rsidRPr="000D7D89">
        <w:rPr>
          <w:i/>
          <w:lang w:val="en-US"/>
        </w:rPr>
        <w:t>et al.</w:t>
      </w:r>
      <w:r w:rsidR="00062220">
        <w:rPr>
          <w:lang w:val="en-US"/>
        </w:rPr>
        <w:t xml:space="preserve">, </w:t>
      </w:r>
      <w:r w:rsidRPr="00F55611">
        <w:rPr>
          <w:lang w:val="en-US"/>
        </w:rPr>
        <w:t>2017</w:t>
      </w:r>
      <w:r w:rsidRPr="00F55611">
        <w:rPr>
          <w:lang w:val="en-US"/>
        </w:rPr>
        <w:fldChar w:fldCharType="end"/>
      </w:r>
      <w:r>
        <w:rPr>
          <w:lang w:val="en-US"/>
        </w:rPr>
        <w:t>)</w:t>
      </w:r>
      <w:r w:rsidRPr="00F55611">
        <w:rPr>
          <w:lang w:val="en-US"/>
        </w:rPr>
        <w:t xml:space="preserve"> (</w:t>
      </w:r>
      <w:r w:rsidRPr="00F55611">
        <w:rPr>
          <w:b/>
          <w:lang w:val="en-US"/>
        </w:rPr>
        <w:t>Table 5.3</w:t>
      </w:r>
      <w:r w:rsidRPr="00F55611">
        <w:rPr>
          <w:lang w:val="en-US"/>
        </w:rPr>
        <w:t xml:space="preserve">). </w:t>
      </w:r>
    </w:p>
    <w:p w14:paraId="4299D3F9" w14:textId="58F416FA" w:rsidR="00AE389F" w:rsidRPr="00F55611" w:rsidRDefault="00AE389F" w:rsidP="00AE389F">
      <w:pPr>
        <w:rPr>
          <w:lang w:val="en-US"/>
        </w:rPr>
      </w:pPr>
      <w:r w:rsidRPr="00F55611">
        <w:rPr>
          <w:lang w:val="en-US"/>
        </w:rPr>
        <w:t xml:space="preserve">The estimates of potential future economic development at the scale of Western Europe and parts of Central Europe under </w:t>
      </w:r>
      <w:r w:rsidRPr="00F55611">
        <w:rPr>
          <w:i/>
          <w:lang w:val="en-US"/>
        </w:rPr>
        <w:t xml:space="preserve">regional sustainability </w:t>
      </w:r>
      <w:r w:rsidRPr="00F55611">
        <w:rPr>
          <w:lang w:val="en-US"/>
        </w:rPr>
        <w:t>range be</w:t>
      </w:r>
      <w:r w:rsidR="008D69AE">
        <w:rPr>
          <w:lang w:val="en-US"/>
        </w:rPr>
        <w:t>tween slow and medium (SRES B2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2",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2", "issued" : { "date-parts" : [ [ "2014" ] ] }, "page" : "253-264", "publisher" : "Elsevier B.V.", "title" : "Reducing future nutrient inputs to the Black Sea", "type" : "article-journal", "volume" : "466-467" }, "uris" : [ "http://www.mendeley.com/documents/?uuid=99ee778d-ff6c-4dcf-972f-80cbb81379d2" ] } ], "mendeley" : { "formattedCitation" : "(Kok et al., 2011; Strokal et al., 2014)", "manualFormatting" : "Kok et al., 2011; Strokal et al., 2014", "plainTextFormattedCitation" : "(Kok et al., 2011; Strokal et al., 2014)", "previouslyFormattedCitation" : "(Kok et al., 2011; Strokal et al., 2014)"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00062220">
        <w:rPr>
          <w:lang w:val="en-US"/>
        </w:rPr>
        <w:t xml:space="preserve">, </w:t>
      </w:r>
      <w:r w:rsidRPr="00F55611">
        <w:rPr>
          <w:lang w:val="en-US"/>
        </w:rPr>
        <w:t xml:space="preserve">2011; Strokal </w:t>
      </w:r>
      <w:r w:rsidR="000D7D89" w:rsidRPr="000D7D89">
        <w:rPr>
          <w:i/>
          <w:lang w:val="en-US"/>
        </w:rPr>
        <w:t>et al.</w:t>
      </w:r>
      <w:r w:rsidR="00062220">
        <w:rPr>
          <w:lang w:val="en-US"/>
        </w:rPr>
        <w:t xml:space="preserve">, </w:t>
      </w:r>
      <w:r w:rsidRPr="00F55611">
        <w:rPr>
          <w:lang w:val="en-US"/>
        </w:rPr>
        <w:t>2014</w:t>
      </w:r>
      <w:r w:rsidRPr="00F55611">
        <w:rPr>
          <w:lang w:val="en-US"/>
        </w:rPr>
        <w:fldChar w:fldCharType="end"/>
      </w:r>
      <w:r>
        <w:rPr>
          <w:lang w:val="en-US"/>
        </w:rPr>
        <w:t>)</w:t>
      </w:r>
      <w:r w:rsidRPr="00F55611">
        <w:rPr>
          <w:lang w:val="en-US"/>
        </w:rPr>
        <w:t xml:space="preserve">. Several scenarios assume uneven levels of economic development among countries (e.g. </w:t>
      </w:r>
      <w:r w:rsidRPr="00F55611">
        <w:rPr>
          <w:i/>
          <w:lang w:val="en-US"/>
        </w:rPr>
        <w:t>adapting mosaic</w:t>
      </w:r>
      <w:r w:rsidRPr="00F55611">
        <w:rPr>
          <w:lang w:val="en-US"/>
        </w:rPr>
        <w:t xml:space="preserve"> </w:t>
      </w:r>
      <w:r w:rsidR="008D69AE">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mendeley" : { "formattedCitation" : "(MA, 2005)", "manualFormatting" : "MA, 2005", "plainTextFormattedCitation" : "(MA, 2005)", "previouslyFormattedCitation" : "(MA, 2005)" }, "properties" : {  }, "schema" : "https://github.com/citation-style-language/schema/raw/master/csl-citation.json" }</w:instrText>
      </w:r>
      <w:r w:rsidRPr="00F55611">
        <w:rPr>
          <w:lang w:val="en-US"/>
        </w:rPr>
        <w:fldChar w:fldCharType="separate"/>
      </w:r>
      <w:r w:rsidR="0063309F">
        <w:rPr>
          <w:lang w:val="en-US"/>
        </w:rPr>
        <w:t>MEA</w:t>
      </w:r>
      <w:r w:rsidR="00ED52C3">
        <w:rPr>
          <w:lang w:val="en-US"/>
        </w:rPr>
        <w:t>,</w:t>
      </w:r>
      <w:r>
        <w:rPr>
          <w:lang w:val="en-US"/>
        </w:rPr>
        <w:t xml:space="preserve"> </w:t>
      </w:r>
      <w:r w:rsidRPr="00F55611">
        <w:rPr>
          <w:lang w:val="en-US"/>
        </w:rPr>
        <w:t>2005</w:t>
      </w:r>
      <w:r w:rsidRPr="00F55611">
        <w:rPr>
          <w:lang w:val="en-US"/>
        </w:rPr>
        <w:fldChar w:fldCharType="end"/>
      </w:r>
      <w:r w:rsidR="00ED52C3">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29/2009GB003587", "ISBN" : "0886-6236", "ISSN" : "08866236", "abstract" : "An integrated modeling approach was used to connect socioeconomic factors and nutrient management to river export of nitrogen, phosphorus, silica and carbon based on an updated Global NEWS model. Past trends (1970-2000) and four future scenarios were analyzed. Differences among the scenarios for nutrient management in agriculture were a key factor affecting the magnitude and direction of change of future DIN river export. In contrast, connectivity and level of sewage treatment and P detergent use were more important for differences in DIP river export. Global particulate nutrient export was calculated to decrease for all scenarios, in part due to increases in dams for hydropower. Small changes in dissolved silica and dissolved organics were calculated for all scenarios at the global scale. Population changes were an important underlying factor for river export of all nutrients in all scenarios. Substantial regional differences were calculated for all nutrient elements and forms. South Asia alone accounted for over half of the global increase in DIN and DIP river export between 1970 and 2000 and in the subsequent 30 years under the Global Orchestration scenario (globally connected with reactive approach to environmental problems); DIN river export decreased in the Adapting Mosaic (globally connected with proactive approach) scenario by 2030, although DIP continued to increase. Risks for coastal eutrophication will likely continue to increase in many world regions for the foreseeable future due to both increases in magnitude and changes in nutrient ratios in river export.", "author" : [ { "dropping-particle" : "", "family" : "Seitzinger", "given" : "S. P.", "non-dropping-particle" : "", "parse-names" : false, "suffix" : "" }, { "dropping-particle" : "", "family" : "Mayorga", "given" : "E.", "non-dropping-particle" : "", "parse-names" : false, "suffix" : "" }, { "dropping-particle" : "", "family" : "Bouwman", "given" : "A. F.", "non-dropping-particle" : "", "parse-names" : false, "suffix" : "" }, { "dropping-particle" : "", "family" : "Kroeze", "given" : "C.", "non-dropping-particle" : "", "parse-names" : false, "suffix" : "" }, { "dropping-particle" : "", "family" : "Beusen", "given" : "A. H W", "non-dropping-particle" : "", "parse-names" : false, "suffix" : "" }, { "dropping-particle" : "", "family" : "Billen", "given" : "G.", "non-dropping-particle" : "", "parse-names" : false, "suffix" : "" }, { "dropping-particle" : "", "family" : "Drecht", "given" : "G.", "non-dropping-particle" : "Van", "parse-names" : false, "suffix" : "" }, { "dropping-particle" : "", "family" : "Dumont", "given" : "E.", "non-dropping-particle" : "", "parse-names" : false, "suffix" : "" }, { "dropping-particle" : "", "family" : "Fekete", "given" : "B. M.", "non-dropping-particle" : "", "parse-names" : false, "suffix" : "" }, { "dropping-particle" : "", "family" : "Garnier", "given" : "J.", "non-dropping-particle" : "", "parse-names" : false, "suffix" : "" }, { "dropping-particle" : "", "family" : "Harrison", "given" : "J. A.", "non-dropping-particle" : "", "parse-names" : false, "suffix" : "" } ], "container-title" : "Global Biogeochemical Cycles", "id" : "ITEM-1", "issue" : "2", "issued" : { "date-parts" : [ [ "2010" ] ] }, "title" : "Global river nutrient export: A scenario analysis of past and future trends", "type" : "article-journal", "volume" : "24" }, "uris" : [ "http://www.mendeley.com/documents/?uuid=2a087440-58f5-4d73-ab73-9539f511358f" ] } ], "mendeley" : { "formattedCitation" : "(Seitzinger et al., 2010)", "manualFormatting" : "Seitzinger et al., 2010", "plainTextFormattedCitation" : "(Seitzinger et al., 2010)", "previouslyFormattedCitation" : "(Seitzinger et al., 2010)" }, "properties" : {  }, "schema" : "https://github.com/citation-style-language/schema/raw/master/csl-citation.json" }</w:instrText>
      </w:r>
      <w:r w:rsidRPr="00F55611">
        <w:rPr>
          <w:lang w:val="en-US"/>
        </w:rPr>
        <w:fldChar w:fldCharType="separate"/>
      </w:r>
      <w:r w:rsidRPr="00F55611">
        <w:rPr>
          <w:lang w:val="en-US"/>
        </w:rPr>
        <w:t xml:space="preserve">Seitzinger </w:t>
      </w:r>
      <w:r w:rsidR="000D7D89" w:rsidRPr="000D7D89">
        <w:rPr>
          <w:i/>
          <w:lang w:val="en-US"/>
        </w:rPr>
        <w:t>et al.</w:t>
      </w:r>
      <w:r w:rsidR="00062220">
        <w:rPr>
          <w:lang w:val="en-US"/>
        </w:rPr>
        <w:t xml:space="preserve">, </w:t>
      </w:r>
      <w:r w:rsidRPr="00F55611">
        <w:rPr>
          <w:lang w:val="en-US"/>
        </w:rPr>
        <w:t>2010</w:t>
      </w:r>
      <w:r w:rsidRPr="00F55611">
        <w:rPr>
          <w:lang w:val="en-US"/>
        </w:rPr>
        <w:fldChar w:fldCharType="end"/>
      </w:r>
      <w:r>
        <w:rPr>
          <w:lang w:val="en-US"/>
        </w:rPr>
        <w:t>)</w:t>
      </w:r>
      <w:r w:rsidRPr="00F55611">
        <w:rPr>
          <w:lang w:val="en-US"/>
        </w:rPr>
        <w:t>. Furthermore, contrasting projections are reported for s</w:t>
      </w:r>
      <w:r w:rsidR="008D69AE">
        <w:rPr>
          <w:lang w:val="en-US"/>
        </w:rPr>
        <w:t>everal countries (e.g. Germ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1", "issue" : "4", "issued" : { "date-parts" : [ [ "2012" ] ] }, "page" : "701-713", "title" : "The impact of global change on the water balance of large wetlands in the Elbe Lowland", "type" : "article-journal", "volume" : "12" }, "uris" : [ "http://www.mendeley.com/documents/?uuid=a6632fee-56d5-42f1-8ad0-d983628fb269" ] }, { "id" : "ITEM-2",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2",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mendeley" : { "formattedCitation" : "(Dietrich et al., 2012; Koch et al., 2011)", "manualFormatting" : "Dietrich et al., 2012; Koch et al., 2011", "plainTextFormattedCitation" : "(Dietrich et al., 2012; Koch et al., 2011)", "previouslyFormattedCitation" : "(Dietrich et al., 2012; Koch et al., 2011)" }, "properties" : {  }, "schema" : "https://github.com/citation-style-language/schema/raw/master/csl-citation.json" }</w:instrText>
      </w:r>
      <w:r w:rsidRPr="00F55611">
        <w:rPr>
          <w:lang w:val="en-US"/>
        </w:rPr>
        <w:fldChar w:fldCharType="separate"/>
      </w:r>
      <w:r w:rsidRPr="00F55611">
        <w:rPr>
          <w:lang w:val="en-US"/>
        </w:rPr>
        <w:t xml:space="preserve">Dietrich </w:t>
      </w:r>
      <w:r w:rsidR="000D7D89" w:rsidRPr="000D7D89">
        <w:rPr>
          <w:i/>
          <w:lang w:val="en-US"/>
        </w:rPr>
        <w:t>et al.</w:t>
      </w:r>
      <w:r w:rsidR="00062220">
        <w:rPr>
          <w:lang w:val="en-US"/>
        </w:rPr>
        <w:t xml:space="preserve">, </w:t>
      </w:r>
      <w:r w:rsidRPr="00F55611">
        <w:rPr>
          <w:lang w:val="en-US"/>
        </w:rPr>
        <w:t xml:space="preserve">2012; Koch </w:t>
      </w:r>
      <w:r w:rsidR="000D7D89" w:rsidRPr="000D7D89">
        <w:rPr>
          <w:i/>
          <w:lang w:val="en-US"/>
        </w:rPr>
        <w:t>et al.</w:t>
      </w:r>
      <w:r w:rsidR="00062220">
        <w:rPr>
          <w:lang w:val="en-US"/>
        </w:rPr>
        <w:t xml:space="preserve">, </w:t>
      </w:r>
      <w:r w:rsidRPr="00F55611">
        <w:rPr>
          <w:lang w:val="en-US"/>
        </w:rPr>
        <w:t>2011</w:t>
      </w:r>
      <w:r w:rsidRPr="00F55611">
        <w:rPr>
          <w:lang w:val="en-US"/>
        </w:rPr>
        <w:fldChar w:fldCharType="end"/>
      </w:r>
      <w:r w:rsidR="008D69AE">
        <w:rPr>
          <w:lang w:val="en-US"/>
        </w:rPr>
        <w:t>; Cyprus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1",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id" : "ITEM-2", "itemData" : { "DOI" : "10.1016/j.gloplacha.2008.02.002", "ISBN" : "0921-8181", "ISSN" : "09218181", "abstract" : "We use three measures of aridity, the K??ppen climate classification, the UNEP aridity index and the Budyko dryness index, to estimate the possible effects of late 21st century climate change on the Mediterranean region under increased greenhouse gas concentrations (A2 and B2 IPCC emission scenarios) as simulated with a high resolution (20??km grid interval) regional climate model (the ICTP RegCM). A basic validation of the reference simulation along with a brief discussion of the surface climate changes for the A2 and B2 scenarios is also provided. Analysis of the changes in all three aridity measures indicates that by the end of the 21st century the Mediterranean region might experience a substantial increase in the northward extension of dry and arid lands, particularly in the central and southern portions of the Iberian, Italian, Hellenic and Turkish peninsulas and in areas of southeastern Europe (e.g. Romania and Bulgaria), the Middle East, northern Africa and major Islands (Corsica, Sardinia and Sicily). Most Ice-Cap areas of the Alps are also projected to disappear. These effects are due to a large warming and pronounced decrease in precipitation, especially during the spring and summer seasons. In addition, fine scale topography and coastline features affect the aridity change signal. We identify the southern Mediterranean as a region particularly vulnerable to water stress and desertification processes under climate change conditions. ?? 2008 Elsevier B.V. All rights reserved.", "author" : [ { "dropping-particle" : "", "family" : "Gao", "given" : "Xuejie", "non-dropping-particle" : "", "parse-names" : false, "suffix" : "" }, { "dropping-particle" : "", "family" : "Giorgi", "given" : "Filippo", "non-dropping-particle" : "", "parse-names" : false, "suffix" : "" } ], "container-title" : "Global and Planetary Change", "id" : "ITEM-2", "issue" : "3-4", "issued" : { "date-parts" : [ [ "2008" ] ] }, "page" : "195-209", "title" : "Increased aridity in the Mediterranean region under greenhouse gas forcing estimated from high resolution simulations with a regional climate model", "type" : "article-journal", "volume" : "62" }, "uris" : [ "http://www.mendeley.com/documents/?uuid=e827680a-f77e-4aff-8210-991abcd4a14c" ] } ], "mendeley" : { "formattedCitation" : "(Gao &amp; Giorgi, 2008; Louca et al., 2015)", "manualFormatting" : "Gao &amp; Giorgi, 2008; Louca et al., 2015", "plainTextFormattedCitation" : "(Gao &amp; Giorgi, 2008; Louca et al., 2015)", "previouslyFormattedCitation" : "(Gao &amp; Giorgi, 2008; Louca et al., 2015)" }, "properties" : {  }, "schema" : "https://github.com/citation-style-language/schema/raw/master/csl-citation.json" }</w:instrText>
      </w:r>
      <w:r w:rsidRPr="00F55611">
        <w:rPr>
          <w:lang w:val="en-US"/>
        </w:rPr>
        <w:fldChar w:fldCharType="separate"/>
      </w:r>
      <w:r w:rsidRPr="00F55611">
        <w:rPr>
          <w:lang w:val="en-US"/>
        </w:rPr>
        <w:t>Gao &amp; Giorgi</w:t>
      </w:r>
      <w:r w:rsidR="00062220">
        <w:rPr>
          <w:lang w:val="en-US"/>
        </w:rPr>
        <w:t xml:space="preserve">, </w:t>
      </w:r>
      <w:r w:rsidRPr="00F55611">
        <w:rPr>
          <w:lang w:val="en-US"/>
        </w:rPr>
        <w:t xml:space="preserve">2008; Louca </w:t>
      </w:r>
      <w:r w:rsidR="000D7D89" w:rsidRPr="000D7D89">
        <w:rPr>
          <w:i/>
          <w:lang w:val="en-US"/>
        </w:rPr>
        <w:t>et al.</w:t>
      </w:r>
      <w:r w:rsidR="00062220">
        <w:rPr>
          <w:lang w:val="en-US"/>
        </w:rPr>
        <w:t xml:space="preserve">, </w:t>
      </w:r>
      <w:r w:rsidRPr="00F55611">
        <w:rPr>
          <w:lang w:val="en-US"/>
        </w:rPr>
        <w:t>2015</w:t>
      </w:r>
      <w:r w:rsidRPr="00F55611">
        <w:rPr>
          <w:lang w:val="en-US"/>
        </w:rPr>
        <w:fldChar w:fldCharType="end"/>
      </w:r>
      <w:r>
        <w:rPr>
          <w:lang w:val="en-US"/>
        </w:rPr>
        <w:t>)</w:t>
      </w:r>
      <w:r w:rsidRPr="00F55611">
        <w:rPr>
          <w:lang w:val="en-US"/>
        </w:rPr>
        <w:t>. The archetype is characterized by consumption patterns oriented towards local food and products, as well as food self-sufficiency (</w:t>
      </w:r>
      <w:r w:rsidRPr="00F55611">
        <w:rPr>
          <w:i/>
          <w:lang w:val="en-US"/>
        </w:rPr>
        <w:t>local stewardship</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062220">
        <w:rPr>
          <w:lang w:val="en-US"/>
        </w:rPr>
        <w:t xml:space="preserve">, </w:t>
      </w:r>
      <w:r w:rsidRPr="00F55611">
        <w:rPr>
          <w:lang w:val="en-US"/>
        </w:rPr>
        <w:t>2011</w:t>
      </w:r>
      <w:r w:rsidRPr="00F55611">
        <w:rPr>
          <w:lang w:val="en-US"/>
        </w:rPr>
        <w:fldChar w:fldCharType="end"/>
      </w:r>
      <w:r w:rsidR="008D69AE">
        <w:rPr>
          <w:lang w:val="en-US"/>
        </w:rPr>
        <w:t>; Austria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186/2192-0567-1-6", "ISSN" : "2192-0567", "abstract" : "Recent scientific investigations have revealed a correlation between nutrition habits and the environmental impacts of agriculture. So, it is obviously worthwhile to study what effects a change in diet has on land use patterns, energy demand, and greenhouse gas emissions of agricultural production. This study calculates the amount of energy and emission savings as well as changes in land use that would result from different scenarios underlying a change in diet.", "author" : [ { "dropping-particle" : "", "family" : "Fazeni", "given" : "Karin", "non-dropping-particle" : "", "parse-names" : false, "suffix" : "" }, { "dropping-particle" : "", "family" : "Steinm\u00fcller", "given" : "Horst", "non-dropping-particle" : "", "parse-names" : false, "suffix" : "" } ], "container-title" : "Energy, Sustainability and Society", "id" : "ITEM-1", "issue" : "1", "issued" : { "date-parts" : [ [ "2011" ] ] }, "page" : "6", "title" : "Impact of changes in diet on the availability of land, energy demand, and greenhouse gas emissions of agriculture", "type" : "article-journal", "volume" : "1" }, "uris" : [ "http://www.mendeley.com/documents/?uuid=ae34ce09-483d-4a6b-976a-08e68cbefce1" ] } ], "mendeley" : { "formattedCitation" : "(Fazeni &amp; Steinm\u00fcller, 2011)", "manualFormatting" : "Fazeni &amp; Steinm\u00fcller, 2011", "plainTextFormattedCitation" : "(Fazeni &amp; Steinm\u00fcller, 2011)", "previouslyFormattedCitation" : "(Fazeni &amp; Steinm\u00fcller, 2011)" }, "properties" : {  }, "schema" : "https://github.com/citation-style-language/schema/raw/master/csl-citation.json" }</w:instrText>
      </w:r>
      <w:r w:rsidRPr="00F55611">
        <w:rPr>
          <w:lang w:val="en-US"/>
        </w:rPr>
        <w:fldChar w:fldCharType="separate"/>
      </w:r>
      <w:r w:rsidRPr="00F55611">
        <w:rPr>
          <w:lang w:val="en-US"/>
        </w:rPr>
        <w:t>Fazeni &amp; Steinmüller</w:t>
      </w:r>
      <w:r w:rsidR="00062220">
        <w:rPr>
          <w:lang w:val="en-US"/>
        </w:rPr>
        <w:t xml:space="preserve">, </w:t>
      </w:r>
      <w:r w:rsidRPr="00F55611">
        <w:rPr>
          <w:lang w:val="en-US"/>
        </w:rPr>
        <w:t>2011</w:t>
      </w:r>
      <w:r w:rsidRPr="00F55611">
        <w:rPr>
          <w:lang w:val="en-US"/>
        </w:rPr>
        <w:fldChar w:fldCharType="end"/>
      </w:r>
      <w:r w:rsidR="008D69AE">
        <w:rPr>
          <w:lang w:val="en-US"/>
        </w:rPr>
        <w:t>; Swede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1",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Milestad et al., 2014)", "manualFormatting" : "Milestad et al., 2014", "plainTextFormattedCitation" : "(Milestad et al., 2014)", "previouslyFormattedCitation" : "(Milestad et al., 2014)" }, "properties" : {  }, "schema" : "https://github.com/citation-style-language/schema/raw/master/csl-citation.json" }</w:instrText>
      </w:r>
      <w:r w:rsidRPr="00F55611">
        <w:rPr>
          <w:lang w:val="en-US"/>
        </w:rPr>
        <w:fldChar w:fldCharType="separate"/>
      </w:r>
      <w:r w:rsidRPr="00F55611">
        <w:rPr>
          <w:lang w:val="en-US"/>
        </w:rPr>
        <w:t xml:space="preserve">Milestad </w:t>
      </w:r>
      <w:r w:rsidR="000D7D89" w:rsidRPr="000D7D89">
        <w:rPr>
          <w:i/>
          <w:lang w:val="en-US"/>
        </w:rPr>
        <w:t>et al.</w:t>
      </w:r>
      <w:r w:rsidR="00062220">
        <w:rPr>
          <w:lang w:val="en-US"/>
        </w:rPr>
        <w:t xml:space="preserve">, </w:t>
      </w:r>
      <w:r w:rsidRPr="00F55611">
        <w:rPr>
          <w:lang w:val="en-US"/>
        </w:rPr>
        <w:t>2014</w:t>
      </w:r>
      <w:r w:rsidRPr="00F55611">
        <w:rPr>
          <w:lang w:val="en-US"/>
        </w:rPr>
        <w:fldChar w:fldCharType="end"/>
      </w:r>
      <w:r w:rsidR="008D69AE">
        <w:rPr>
          <w:lang w:val="en-US"/>
        </w:rPr>
        <w:t>) and organic farming (Austria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agsy.2015.01.006", "ISSN" : "0308521X", "abstract" : "Health recommendations clearly show that in Austria and other highly developed countries less animal and more plant based food should be consumed. A meat based diet is held responsible for a number of environmental problems. We explore the impacts on nutrient fluxes (nitrogen and phosphorus) and land use as the result of a change from a meat based diet to a healthier balanced diet consisting of less animal based products and more plant based food in Austria. We use a detailed material flow analysis and the nutrient emissions model MONERIS in combination with scenarios. The scenarios address differing farming methods, varying trade options and different use of potentially available agricultural area. Our findings show that overall, a shift to a healthy balanced diet leads to less land being used for agricultural production (-30%), less resource consumption (20% to 25% less phosphorus) and lower transfer of nutrients from agriculture into the environment compared to the reference situation. Total emissions of nitrogen and phosphorus into water decrease (between 15% and 11% for nitrogen and by 5% to 6% for phosphorus) and nitrogen concentrations in groundwater change substantially depending on the intensity of farming assumed by different scenarios.", "author" : [ { "dropping-particle" : "", "family" : "Thaler", "given" : "S.", "non-dropping-particle" : "", "parse-names" : false, "suffix" : "" }, { "dropping-particle" : "", "family" : "Zessner", "given" : "M.", "non-dropping-particle" : "", "parse-names" : false, "suffix" : "" }, { "dropping-particle" : "", "family" : "Weigl", "given" : "M.", "non-dropping-particle" : "", "parse-names" : false, "suffix" : "" }, { "dropping-particle" : "", "family" : "Rechberger", "given" : "H.", "non-dropping-particle" : "", "parse-names" : false, "suffix" : "" }, { "dropping-particle" : "", "family" : "Schilling", "given" : "K.", "non-dropping-particle" : "", "parse-names" : false, "suffix" : "" }, { "dropping-particle" : "", "family" : "Kroiss", "given" : "H.", "non-dropping-particle" : "", "parse-names" : false, "suffix" : "" } ], "container-title" : "Agricultural Systems", "id" : "ITEM-1", "issued" : { "date-parts" : [ [ "2015" ] ] }, "page" : "14-29", "publisher" : "Elsevier Ltd", "title" : "Possible implications of dietary changes on nutrient fluxes, environment and land use in Austria", "type" : "article-journal", "volume" : "136" }, "uris" : [ "http://www.mendeley.com/documents/?uuid=caab71ad-dd1a-4bbe-b074-a9e0232ecd4b" ] } ], "mendeley" : { "formattedCitation" : "(Thaler et al., 2015)", "manualFormatting" : "Thaler et al., 2015", "plainTextFormattedCitation" : "(Thaler et al., 2015)", "previouslyFormattedCitation" : "(Thaler et al., 2015)" }, "properties" : {  }, "schema" : "https://github.com/citation-style-language/schema/raw/master/csl-citation.json" }</w:instrText>
      </w:r>
      <w:r w:rsidRPr="00F55611">
        <w:rPr>
          <w:lang w:val="en-US"/>
        </w:rPr>
        <w:fldChar w:fldCharType="separate"/>
      </w:r>
      <w:r w:rsidRPr="00F55611">
        <w:rPr>
          <w:lang w:val="en-US"/>
        </w:rPr>
        <w:t xml:space="preserve">Thaler </w:t>
      </w:r>
      <w:r w:rsidR="000D7D89" w:rsidRPr="000D7D89">
        <w:rPr>
          <w:i/>
          <w:lang w:val="en-US"/>
        </w:rPr>
        <w:t>et al.</w:t>
      </w:r>
      <w:r w:rsidR="00062220">
        <w:rPr>
          <w:lang w:val="en-US"/>
        </w:rPr>
        <w:t xml:space="preserve">, </w:t>
      </w:r>
      <w:r w:rsidRPr="00F55611">
        <w:rPr>
          <w:lang w:val="en-US"/>
        </w:rPr>
        <w:t>2015</w:t>
      </w:r>
      <w:r w:rsidRPr="00F55611">
        <w:rPr>
          <w:lang w:val="en-US"/>
        </w:rPr>
        <w:fldChar w:fldCharType="end"/>
      </w:r>
      <w:r w:rsidRPr="00F55611">
        <w:rPr>
          <w:lang w:val="en-US"/>
        </w:rPr>
        <w:t>). Meat consumption is medium both in global and national scenarios, with an emphasis on different regional and local products, fresh food, meat and fish (</w:t>
      </w:r>
      <w:r w:rsidRPr="00F55611">
        <w:rPr>
          <w:i/>
          <w:lang w:val="en-US"/>
        </w:rPr>
        <w:t>local stewardship</w:t>
      </w:r>
      <w:r w:rsidRPr="00F55611">
        <w:rPr>
          <w:lang w:val="en-US"/>
        </w:rPr>
        <w:t xml:space="preserve"> </w:t>
      </w:r>
      <w:r w:rsidR="008D69AE">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ED52C3">
        <w:rPr>
          <w:i/>
          <w:lang w:val="en-US"/>
        </w:rPr>
        <w:t>,</w:t>
      </w:r>
      <w:r>
        <w:rPr>
          <w:lang w:val="en-US"/>
        </w:rPr>
        <w:t xml:space="preserve"> </w:t>
      </w:r>
      <w:r w:rsidRPr="00F55611">
        <w:rPr>
          <w:lang w:val="en-US"/>
        </w:rPr>
        <w:t>2011</w:t>
      </w:r>
      <w:r w:rsidRPr="00F55611">
        <w:rPr>
          <w:lang w:val="en-US"/>
        </w:rPr>
        <w:fldChar w:fldCharType="end"/>
      </w:r>
      <w:r w:rsidRPr="00F55611">
        <w:rPr>
          <w:lang w:val="en-US"/>
        </w:rPr>
        <w:t xml:space="preserve">; </w:t>
      </w:r>
      <w:r w:rsidRPr="00F55611">
        <w:rPr>
          <w:i/>
          <w:lang w:val="en-US"/>
        </w:rPr>
        <w:t>adapting mosaic</w:t>
      </w:r>
      <w:r w:rsidR="008D69AE">
        <w:rPr>
          <w:lang w:val="en-US"/>
        </w:rPr>
        <w:t xml:space="preserve"> -</w:t>
      </w:r>
      <w:r w:rsidRPr="00F55611">
        <w:rPr>
          <w:lang w:val="en-US"/>
        </w:rPr>
        <w:t xml:space="preserve"> </w:t>
      </w:r>
      <w:r w:rsidR="0063309F" w:rsidRPr="00F55611">
        <w:rPr>
          <w:lang w:val="en-US"/>
        </w:rPr>
        <w:fldChar w:fldCharType="begin" w:fldLock="1"/>
      </w:r>
      <w:r w:rsidR="0063309F"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mendeley" : { "formattedCitation" : "(MA, 2005)", "manualFormatting" : "MA, 2005", "plainTextFormattedCitation" : "(MA, 2005)", "previouslyFormattedCitation" : "(MA, 2005)" }, "properties" : {  }, "schema" : "https://github.com/citation-style-language/schema/raw/master/csl-citation.json" }</w:instrText>
      </w:r>
      <w:r w:rsidR="0063309F" w:rsidRPr="00F55611">
        <w:rPr>
          <w:lang w:val="en-US"/>
        </w:rPr>
        <w:fldChar w:fldCharType="separate"/>
      </w:r>
      <w:r w:rsidR="0063309F">
        <w:rPr>
          <w:lang w:val="en-US"/>
        </w:rPr>
        <w:t>MEA</w:t>
      </w:r>
      <w:r w:rsidR="0063309F" w:rsidRPr="00F55611">
        <w:rPr>
          <w:lang w:val="en-US"/>
        </w:rPr>
        <w:t>, 2005</w:t>
      </w:r>
      <w:r w:rsidR="0063309F" w:rsidRPr="00F55611">
        <w:rPr>
          <w:lang w:val="en-US"/>
        </w:rPr>
        <w:fldChar w:fldCharType="end"/>
      </w:r>
      <w:r w:rsidRPr="00F55611">
        <w:rPr>
          <w:lang w:val="en-US"/>
        </w:rPr>
        <w:t>). As with economic development, technological development is assumed to be medium and uneven across the European Union (SRES B2</w:t>
      </w:r>
      <w:r>
        <w:rPr>
          <w:lang w:val="en-US"/>
        </w:rPr>
        <w:t xml:space="preserve"> - </w:t>
      </w:r>
      <w:r w:rsidRPr="00F55611">
        <w:rPr>
          <w:lang w:val="en-US"/>
        </w:rPr>
        <w:fldChar w:fldCharType="begin" w:fldLock="1"/>
      </w:r>
      <w:r w:rsidRPr="00F55611">
        <w:rPr>
          <w:lang w:val="en-US"/>
        </w:rPr>
        <w:instrText>ADDIN CSL_CITATION { "citationItems" : [ { "id" : "ITEM-1", "itemData" : { "DOI" : "10.1016/j.agee.2005.11.026", "ISBN" : "1060-135X (Print)\\r1060-135X (Linking)", "ISSN" : "01678809", "PMID" : "7798727", "abstract" : "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 An ecosystem quality value was attributed to each farm type according to dose-effect relationships between pressure factors and biodiversity compared to the value for an undisturbed situation. The biodiversity in agricultural landscapes was then calculated as the average ecosystem quality multiplied by the relative area size of each farm type within a region. A similar method of attributing ecosystem quality values to other land-use types allowed comparison between different land-use types. Referring to the current situation, results indicate the lowest ecosystem quality values to be found in intensively used agricultural areas in lowlands (e.g. The Netherlands and northern France) and irrigation systems (e.g. Greece), whereas relatively high values are found in Spain and the New EU Member States. Scenario results show that for the A1 scenario (Global economy), the highest loss in ecosystem quality will take place in all regions in croplands and grasslands. The B2 scenario (Regional communities) provides the best opportunities to improve ecosystem quality of agricultural landscapes. In most scenarios, agricultural land is decreasing, while the remaining agricultural areas tend to be used more intensively. The negative impact of intensification on biodiversity is partly set off by (active or spontaneous) nature development on abandoned agricultural areas, but the overall trend seems to be generally negative. The strength of this methodology is that it provides a quick overview of land-use intensity change and biodiversity trends. Through the use of this farm-type level of analysis we have provided a good picture of the differences in land-use intensity and the related biodiversity between the EU regions and the sc\u2026", "author" : [ { "dropping-particle" : "", "family" : "Reidsma", "given" : "Pytrik", "non-dropping-particle" : "", "parse-names" : false, "suffix" : "" }, { "dropping-particle" : "", "family" : "Tekelenburg", "given" : "Tonnie", "non-dropping-particle" : "", "parse-names" : false, "suffix" : "" }, { "dropping-particle" : "", "family" : "Berg", "given" : "Maurits", "non-dropping-particle" : "Van Den", "parse-names" : false, "suffix" : "" }, { "dropping-particle" : "", "family" : "Alkemade", "given" : "Rob", "non-dropping-particle" : "", "parse-names" : false, "suffix" : "" } ], "container-title" : "Agriculture, Ecosystems and Environment", "id" : "ITEM-1", "issue" : "1", "issued" : { "date-parts" : [ [ "2006" ] ] }, "page" : "86-102", "title" : "Impacts of land-use change on biodiversity: An assessment of agricultural biodiversity in the European Union", "type" : "article-journal", "volume" : "114" }, "uris" : [ "http://www.mendeley.com/documents/?uuid=fb8b3e08-f25c-4465-b198-ab5abedf3930" ] }, { "id" : "ITEM-2", "itemData" : { "DOI" : "10.1016/j.agee.2005.11.006", "ISBN" : "0167-8809", "ISSN" : "01678809", "PMID" : "2247", "abstract" : "The impact of globalization on trade, production and land use was key to the Doha development round. Although many studies have shown the positive influence of liberalization on trade and production, the environmental questions remain unanswered in most studies. Here we present a combination of an economic (Global Trade Analysis Project, GTAP) and a biophysical (IMAGE) model. The methodology is innovative as it combines state of the art knowledge from both the economic and biophysical worlds. First, the treatment of agriculture and land use is improved in the economic model. For example, information from the OECD Policy Evaluation Model (PEM) was incorporated to improve the agricultural production structure and a new land allocation methodology was introduced using regional land supply curves to facilitate the conversion of idle land to productive land while giving consideration to the level of intensification. Secondly, the adapted economic model is linked to the biophysical modeling framework IMAGE allowing feedbacks of detailed heterogeneous information on land productivity to the economic framework. While often a rather pessimistic picture is portrayed for future developments of the agricultural sector in the EU (especially in liberalizing scenarios), our results show that no drastic decrease in land for agricultural purposes is expected for the EU25 the coming 30 years, since the global food market will experience an increase in demand because of expected growth in GDP and population in many developing countries. Moreover, the negative impact of liberalization of agricultural policies on European agricultural land use is small because on the one hand loss in EU's competitiveness leads partly to extensification instead of land abandonment, and secondly, the recent agricultural reforms of the EU changed the protection from market to income support which has less production effects. Changes in land use will be more outspoken in developing countries like Africa. ?? 2005 Elsevier B.V. All rights reserved.", "author" : [ { "dropping-particle" : "", "family" : "Meijl", "given" : "H.", "non-dropping-particle" : "van", "parse-names" : false, "suffix" : "" }, { "dropping-particle" : "", "family" : "Rheenen", "given" : "T.", "non-dropping-particle" : "van", "parse-names" : false, "suffix" : "" }, { "dropping-particle" : "", "family" : "Tabeau", "given" : "A.", "non-dropping-particle" : "", "parse-names" : false, "suffix" : "" }, { "dropping-particle" : "", "family" : "Eickhout", "given" : "B.", "non-dropping-particle" : "", "parse-names" : false, "suffix" : "" } ], "container-title" : "Agriculture, Ecosystems and Environment", "id" : "ITEM-2", "issue" : "1", "issued" : { "date-parts" : [ [ "2006", "5" ] ] }, "page" : "21-38", "title" : "The impact of different policy environments on agricultural land use in Europe", "type" : "article-journal", "volume" : "114" }, "uris" : [ "http://www.mendeley.com/documents/?uuid=8e3598dd-8828-4350-89ea-c74da41e6c6d" ] }, { "id" : "ITEM-3", "itemData" : { "DOI" : "10.5200/baltica.2012.25.14"</w:instrText>
      </w:r>
      <w:r w:rsidRPr="008D69AE">
        <w:instrText>, "ISSN" : "00673064", "author" : [ { "dropping-particle" : "", "family" : "Latkovska", "given" : "Inese", "non-dropping-particle" : "", "parse-names" : false, "suffix" : "" }, { "dropping-particle" : "", "family" : "Apsite", "given" : "Elga", "non-dropping-particle" : "", "parse-names" : false, "suffix" : "" }, { "dropping-particle" : "", "family" : "Elferts", "given" : "Didzis", "non-dropping-particle" : "", "parse-names" : false, "suffix" : "" }, { "dropping-particle" : "", "family" : "Kurpniece", "given" : "Liga", "non-dropping-particle" : "", "parse-names" : false, "suffix" : "" } ], "container-title" : "Baltica", "id" : "ITEM-3", "issue" : "2", "issued" : { "date-parts" : [ [ "2012" ] ] }, "page" : "143-152", "title" : "Forecasted changes in the climate and the river runoff regime in Latvian river basins", "type" : "article-journal", "volume" : "25" }, "uris" : [ "http://www.mendeley.com/documents/?uuid=4100d62c-56b0-4c39-ba11-4bb72db5363b" ] } ], "mendeley" : { "formattedCitation" : "(Latkovska et al., 2012; Reidsma et al., 2006; van Meijl et al., 2006)", "manualFormatting" : "Latkovska et al., 2012; Reidsma et al., 2006; van Meijl et al., 2006", "plainTextFormattedCitation" : "(Latkovska et al., 2012; Reidsma et al., 2006; van Meijl et al., 2006)", "previouslyFormattedCitation" : "(Latkovska et al., 2012; Reidsma et al., 2006; van Meijl et al., 2006)" }, "properties" : {  }, "schema" : "https://github.com/citation-style-language/schema/raw/master/csl-citation.json" }</w:instrText>
      </w:r>
      <w:r w:rsidRPr="00F55611">
        <w:rPr>
          <w:lang w:val="en-US"/>
        </w:rPr>
        <w:fldChar w:fldCharType="separate"/>
      </w:r>
      <w:r w:rsidRPr="008D69AE">
        <w:t xml:space="preserve">Latkovska </w:t>
      </w:r>
      <w:r w:rsidR="000D7D89" w:rsidRPr="008D69AE">
        <w:rPr>
          <w:i/>
        </w:rPr>
        <w:t>et al.</w:t>
      </w:r>
      <w:r w:rsidR="00AB34F7" w:rsidRPr="008D69AE">
        <w:t xml:space="preserve">, </w:t>
      </w:r>
      <w:r w:rsidRPr="008D69AE">
        <w:t xml:space="preserve">2012; Reidsma </w:t>
      </w:r>
      <w:r w:rsidR="000D7D89" w:rsidRPr="008D69AE">
        <w:rPr>
          <w:i/>
        </w:rPr>
        <w:t>et al.</w:t>
      </w:r>
      <w:r w:rsidR="00AB34F7" w:rsidRPr="008D69AE">
        <w:t xml:space="preserve">, </w:t>
      </w:r>
      <w:r w:rsidRPr="008D69AE">
        <w:t xml:space="preserve">2006; van Meijl </w:t>
      </w:r>
      <w:r w:rsidR="000D7D89" w:rsidRPr="008D69AE">
        <w:rPr>
          <w:i/>
        </w:rPr>
        <w:t>et al.</w:t>
      </w:r>
      <w:r w:rsidR="00AB34F7">
        <w:rPr>
          <w:lang w:val="en-US"/>
        </w:rPr>
        <w:t xml:space="preserve">, </w:t>
      </w:r>
      <w:r w:rsidRPr="00F55611">
        <w:rPr>
          <w:lang w:val="en-US"/>
        </w:rPr>
        <w:t>2006</w:t>
      </w:r>
      <w:r w:rsidRPr="00F55611">
        <w:rPr>
          <w:lang w:val="en-US"/>
        </w:rPr>
        <w:fldChar w:fldCharType="end"/>
      </w:r>
      <w:r w:rsidRPr="00F55611">
        <w:rPr>
          <w:lang w:val="en-US"/>
        </w:rPr>
        <w:t>), ranging from energy</w:t>
      </w:r>
      <w:r w:rsidR="008D69AE">
        <w:rPr>
          <w:lang w:val="en-US"/>
        </w:rPr>
        <w:t>-related technologies (Germ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1",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mendeley" : { "formattedCitation" : "(Koch et al., 2011)", "manualFormatting" : "Koch et al., 2011", "plainTextFormattedCitation" : "(Koch et al., 2011)", "previouslyFormattedCitation" : "(Koch et al., 2011)" }, "properties" : {  }, "schema" : "https://github.com/citation-style-language/schema/raw/master/csl-citation.json" }</w:instrText>
      </w:r>
      <w:r w:rsidRPr="00F55611">
        <w:rPr>
          <w:lang w:val="en-US"/>
        </w:rPr>
        <w:fldChar w:fldCharType="separate"/>
      </w:r>
      <w:r w:rsidRPr="00F55611">
        <w:rPr>
          <w:lang w:val="en-US"/>
        </w:rPr>
        <w:t xml:space="preserve">Koch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Pr>
          <w:lang w:val="en-US"/>
        </w:rPr>
        <w:t>)</w:t>
      </w:r>
      <w:r w:rsidRPr="00F55611">
        <w:rPr>
          <w:lang w:val="en-US"/>
        </w:rPr>
        <w:t xml:space="preserve"> through clean and resource-e</w:t>
      </w:r>
      <w:r w:rsidR="008D69AE">
        <w:rPr>
          <w:lang w:val="en-US"/>
        </w:rPr>
        <w:t>fficient technologies (Austria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agsy.2015.01.006", "ISSN" : "0308521X", "abstract" : "Health recommendations clearly show that in Austria and other highly developed countries less animal and more plant based food should be consumed. A meat based diet is held responsible for a number of environmental problems. We explore the impacts on nutrient fluxes (nitrogen and phosphorus) and land use as the result of a change from a meat based diet to a healthier balanced diet consisting of less animal based products and more plant based food in Austria. We use a detailed material flow analysis and the nutrient emissions model MONERIS in combination with scenarios. The scenarios address differing farming methods, varying trade options and different use of potentially available agricultural area. Our findings show that overall, a shift to a healthy balanced diet leads to less land being used for agricultural production (-30%), less resource consumption (20% to 25% less phosphorus) and lower transfer of nutrients from agriculture into the environment compared to the reference situation. Total emissions of nitrogen and phosphorus into water decrease (between 15% and 11% for nitrogen and by 5% to 6% for phosphorus) and nitrogen concentrations in groundwater change substantially depending on the intensity of farming assumed by different scenarios.", "author" : [ { "dropping-particle" : "", "family" : "Thaler", "given" : "S.", "non-dropping-particle" : "", "parse-names" : false, "suffix" : "" }, { "dropping-particle" : "", "family" : "Zessner", "given" : "M.", "non-dropping-particle" : "", "parse-names" : false, "suffix" : "" }, { "dropping-particle" : "", "family" : "Weigl", "given" : "M.", "non-dropping-particle" : "", "parse-names" : false, "suffix" : "" }, { "dropping-particle" : "", "family" : "Rechberger", "given" : "H.", "non-dropping-particle" : "", "parse-names" : false, "suffix" : "" }, { "dropping-particle" : "", "family" : "Schilling", "given" : "K.", "non-dropping-particle" : "", "parse-names" : false, "suffix" : "" }, { "dropping-particle" : "", "family" : "Kroiss", "given" : "H.", "non-dropping-particle" : "", "parse-names" : false, "suffix" : "" } ], "container-title" : "Agricultural Systems", "id" : "ITEM-1", "issued" : { "date-parts" : [ [ "2015" ] ] }, "page" : "14-29", "publisher" : "Elsevier Ltd", "title" : "Possible implications of dietary changes on nutrient fluxes, environment and land use in Austria", "type" : "article-journal", "volume" : "136" }, "uris" : [ "http://www.mendeley.com/documents/?uuid=caab71ad-dd1a-4bbe-b074-a9e0232ecd4b" ] } ], "mendeley" : { "formattedCitation" : "(Thaler et al., 2015)", "manualFormatting" : "Thaler et al., 2015", "plainTextFormattedCitation" : "(Thaler et al., 2015)", "previouslyFormattedCitation" : "(Thaler et al., 2015)" }, "properties" : {  }, "schema" : "https://github.com/citation-style-language/schema/raw/master/csl-citation.json" }</w:instrText>
      </w:r>
      <w:r w:rsidRPr="00F55611">
        <w:rPr>
          <w:lang w:val="en-US"/>
        </w:rPr>
        <w:fldChar w:fldCharType="separate"/>
      </w:r>
      <w:r w:rsidRPr="00F55611">
        <w:rPr>
          <w:lang w:val="en-US"/>
        </w:rPr>
        <w:t xml:space="preserve">Thaler </w:t>
      </w:r>
      <w:r w:rsidR="000D7D89" w:rsidRPr="000D7D89">
        <w:rPr>
          <w:i/>
          <w:lang w:val="en-US"/>
        </w:rPr>
        <w:t>et al.</w:t>
      </w:r>
      <w:r w:rsidR="00AB34F7">
        <w:rPr>
          <w:lang w:val="en-US"/>
        </w:rPr>
        <w:t xml:space="preserve">, </w:t>
      </w:r>
      <w:r w:rsidRPr="00F55611">
        <w:rPr>
          <w:lang w:val="en-US"/>
        </w:rPr>
        <w:t>2015</w:t>
      </w:r>
      <w:r w:rsidRPr="00F55611">
        <w:rPr>
          <w:lang w:val="en-US"/>
        </w:rPr>
        <w:fldChar w:fldCharType="end"/>
      </w:r>
      <w:r w:rsidRPr="00F55611">
        <w:rPr>
          <w:lang w:val="en-US"/>
        </w:rPr>
        <w:t xml:space="preserve">; Cyprus </w:t>
      </w:r>
      <w:r w:rsidR="008D69AE">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1",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mendeley" : { "formattedCitation" : "(Louca et al., 2015)", "manualFormatting" : "Louca et al., 2015", "plainTextFormattedCitation" : "(Louca et al., 2015)", "previouslyFormattedCitation" : "(Louca et al., 2015)" }, "properties" : {  }, "schema" : "https://github.com/citation-style-language/schema/raw/master/csl-citation.json" }</w:instrText>
      </w:r>
      <w:r w:rsidRPr="00F55611">
        <w:rPr>
          <w:lang w:val="en-US"/>
        </w:rPr>
        <w:fldChar w:fldCharType="separate"/>
      </w:r>
      <w:r w:rsidRPr="00F55611">
        <w:rPr>
          <w:lang w:val="en-US"/>
        </w:rPr>
        <w:t xml:space="preserve">Louca </w:t>
      </w:r>
      <w:r w:rsidR="000D7D89" w:rsidRPr="000D7D89">
        <w:rPr>
          <w:i/>
          <w:lang w:val="en-US"/>
        </w:rPr>
        <w:t>et al.</w:t>
      </w:r>
      <w:r w:rsidR="00AB34F7">
        <w:rPr>
          <w:lang w:val="en-US"/>
        </w:rPr>
        <w:t xml:space="preserve">, </w:t>
      </w:r>
      <w:r w:rsidRPr="00F55611">
        <w:rPr>
          <w:lang w:val="en-US"/>
        </w:rPr>
        <w:t>2015</w:t>
      </w:r>
      <w:r w:rsidRPr="00F55611">
        <w:rPr>
          <w:lang w:val="en-US"/>
        </w:rPr>
        <w:fldChar w:fldCharType="end"/>
      </w:r>
      <w:r w:rsidR="008D69AE">
        <w:rPr>
          <w:lang w:val="en-US"/>
        </w:rPr>
        <w:t>; Black Sea regio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1", "issued" : { "date-parts" : [ [ "2014" ] ] }, "page" : "253-264", "publisher" : "Elsevier B.V.", "title" : "Reducing future nutrient inputs to the Black Sea", "type" : "article-journal", "volume" : "466-467" }, "uris" : [ "http://www.mendeley.com/documents/?uuid=99ee778d-ff6c-4dcf-972f-80cbb81379d2" ] } ], "mendeley" : { "formattedCitation" : "(Strokal et al., 2014)", "manualFormatting" : "Strokal et al., 2014", "plainTextFormattedCitation" : "(Strokal et al., 2014)", "previouslyFormattedCitation" : "(Strokal et al., 2014)" }, "properties" : {  }, "schema" : "https://github.com/citation-style-language/schema/raw/master/csl-citation.json" }</w:instrText>
      </w:r>
      <w:r w:rsidRPr="00F55611">
        <w:rPr>
          <w:lang w:val="en-US"/>
        </w:rPr>
        <w:fldChar w:fldCharType="separate"/>
      </w:r>
      <w:r w:rsidRPr="00F55611">
        <w:rPr>
          <w:lang w:val="en-US"/>
        </w:rPr>
        <w:t xml:space="preserve">Strokal </w:t>
      </w:r>
      <w:r w:rsidR="000D7D89" w:rsidRPr="000D7D89">
        <w:rPr>
          <w:i/>
          <w:lang w:val="en-US"/>
        </w:rPr>
        <w:t>et al.</w:t>
      </w:r>
      <w:r w:rsidR="00AB34F7">
        <w:rPr>
          <w:lang w:val="en-US"/>
        </w:rPr>
        <w:t xml:space="preserve">, </w:t>
      </w:r>
      <w:r w:rsidRPr="00F55611">
        <w:rPr>
          <w:lang w:val="en-US"/>
        </w:rPr>
        <w:t>2014</w:t>
      </w:r>
      <w:r w:rsidRPr="00F55611">
        <w:rPr>
          <w:lang w:val="en-US"/>
        </w:rPr>
        <w:fldChar w:fldCharType="end"/>
      </w:r>
      <w:r>
        <w:rPr>
          <w:lang w:val="en-US"/>
        </w:rPr>
        <w:t>)</w:t>
      </w:r>
      <w:r w:rsidRPr="00F55611">
        <w:rPr>
          <w:lang w:val="en-US"/>
        </w:rPr>
        <w:t xml:space="preserve"> to a highly diversified technological portfolio developed at a moderate pace (Germ</w:t>
      </w:r>
      <w:r w:rsidR="008D69AE">
        <w:rPr>
          <w:lang w:val="en-US"/>
        </w:rPr>
        <w:t>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1", "issue" : "4", "issued" : { "date-parts" : [ [ "2012" ] ] }, "page" : "701-713", "title" : "The impact of global change on the water balance of large wetlands in the Elbe Lowland", "type" : "article-journal", "volume" : "12" }, "uris" : [ "http://www.mendeley.com/documents/?uuid=a6632fee-56d5-42f1-8ad0-d983628fb269" ] } ], "mendeley" : { "formattedCitation" : "(Dietrich et al., 2012)", "manualFormatting" : "Dietrich et al., 2012", "plainTextFormattedCitation" : "(Dietrich et al., 2012)", "previouslyFormattedCitation" : "(Dietrich et al., 2012)" }, "properties" : {  }, "schema" : "https://github.com/citation-style-language/schema/raw/master/csl-citation.json" }</w:instrText>
      </w:r>
      <w:r w:rsidRPr="00F55611">
        <w:rPr>
          <w:lang w:val="en-US"/>
        </w:rPr>
        <w:fldChar w:fldCharType="separate"/>
      </w:r>
      <w:r w:rsidRPr="00F55611">
        <w:rPr>
          <w:lang w:val="en-US"/>
        </w:rPr>
        <w:t xml:space="preserve">Dietrich </w:t>
      </w:r>
      <w:r w:rsidR="000D7D89" w:rsidRPr="000D7D89">
        <w:rPr>
          <w:i/>
          <w:lang w:val="en-US"/>
        </w:rPr>
        <w:t>et al.</w:t>
      </w:r>
      <w:r w:rsidR="00AB34F7">
        <w:rPr>
          <w:lang w:val="en-US"/>
        </w:rPr>
        <w:t xml:space="preserve">, </w:t>
      </w:r>
      <w:r w:rsidRPr="00F55611">
        <w:rPr>
          <w:lang w:val="en-US"/>
        </w:rPr>
        <w:t>2012</w:t>
      </w:r>
      <w:r w:rsidRPr="00F55611">
        <w:rPr>
          <w:lang w:val="en-US"/>
        </w:rPr>
        <w:fldChar w:fldCharType="end"/>
      </w:r>
      <w:r w:rsidR="008D69AE">
        <w:rPr>
          <w:lang w:val="en-US"/>
        </w:rPr>
        <w:t>; Latvia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5200/baltica.2012.25.14", "ISSN" : "00673064", "author" : [ { "dropping-particle" : "", "family" : "Latkovska", "given" : "Inese", "non-dropping-particle" : "", "parse-names" : false, "suffix" : "" }, { "dropping-particle" : "", "family" : "Apsite", "given" : "Elga", "non-dropping-particle" : "", "parse-names" : false, "suffix" : "" }, { "dropping-particle" : "", "family" : "Elferts", "given" : "Didzis", "non-dropping-particle" : "", "parse-names" : false, "suffix" : "" }, { "dropping-particle" : "", "family" : "Kurpniece", "given" : "Liga", "non-dropping-particle" : "", "parse-names" : false, "suffix" : "" } ], "container-title" : "Baltica", "id" : "ITEM-1", "issue" : "2", "issued" : { "date-parts" : [ [ "2012" ] ] }, "page" : "143-152", "title" : "Forecasted changes in the climate and the river runoff regime in Latvian river basins", "type" : "article-journal", "volume" : "25" }, "uris" : [ "http://www.mendeley.com/documents/?uuid=4100d62c-56b0-4c39-ba11-4bb72db5363b" ] } ], "mendeley" : { "formattedCitation" : "(Latkovska et al., 2012)", "manualFormatting" : "Latkovska et al., 2012", "plainTextFormattedCitation" : "(Latkovska et al., 2012)", "previouslyFormattedCitation" : "(Latkovska et al., 2012)" }, "properties" : {  }, "schema" : "https://github.com/citation-style-language/schema/raw/master/csl-citation.json" }</w:instrText>
      </w:r>
      <w:r w:rsidRPr="00F55611">
        <w:rPr>
          <w:lang w:val="en-US"/>
        </w:rPr>
        <w:fldChar w:fldCharType="separate"/>
      </w:r>
      <w:r w:rsidRPr="00F55611">
        <w:rPr>
          <w:lang w:val="en-US"/>
        </w:rPr>
        <w:t xml:space="preserve">Latkovska </w:t>
      </w:r>
      <w:r w:rsidR="000D7D89" w:rsidRPr="000D7D89">
        <w:rPr>
          <w:i/>
          <w:lang w:val="en-US"/>
        </w:rPr>
        <w:t>et al.</w:t>
      </w:r>
      <w:r w:rsidR="00AB34F7">
        <w:rPr>
          <w:lang w:val="en-US"/>
        </w:rPr>
        <w:t xml:space="preserve">, </w:t>
      </w:r>
      <w:r w:rsidRPr="00F55611">
        <w:rPr>
          <w:lang w:val="en-US"/>
        </w:rPr>
        <w:t>2012</w:t>
      </w:r>
      <w:r w:rsidRPr="00F55611">
        <w:rPr>
          <w:lang w:val="en-US"/>
        </w:rPr>
        <w:fldChar w:fldCharType="end"/>
      </w:r>
      <w:r>
        <w:rPr>
          <w:lang w:val="en-US"/>
        </w:rPr>
        <w:t>)</w:t>
      </w:r>
      <w:r w:rsidRPr="00F55611">
        <w:rPr>
          <w:lang w:val="en-US"/>
        </w:rPr>
        <w:t xml:space="preserve"> (</w:t>
      </w:r>
      <w:r w:rsidRPr="00F55611">
        <w:rPr>
          <w:b/>
          <w:lang w:val="en-US"/>
        </w:rPr>
        <w:t>Table 5.3</w:t>
      </w:r>
      <w:r w:rsidRPr="00F55611">
        <w:rPr>
          <w:lang w:val="en-US"/>
        </w:rPr>
        <w:t>).</w:t>
      </w:r>
    </w:p>
    <w:p w14:paraId="2265CC47" w14:textId="64AC3FA5" w:rsidR="00AE389F" w:rsidRPr="00F55611" w:rsidRDefault="00AE389F" w:rsidP="00AE389F">
      <w:pPr>
        <w:rPr>
          <w:lang w:val="en-US"/>
        </w:rPr>
      </w:pPr>
      <w:r w:rsidRPr="00F55611">
        <w:rPr>
          <w:lang w:val="en-US"/>
        </w:rPr>
        <w:t>In general, a strong focus on sustainability is assumed, namely in terms of the development of sustainable technologies and increasing energy efficiency (</w:t>
      </w:r>
      <w:r w:rsidRPr="00F55611">
        <w:rPr>
          <w:i/>
          <w:lang w:val="en-US"/>
        </w:rPr>
        <w:t>local stewardship</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Pr="00F55611">
        <w:rPr>
          <w:lang w:val="en-US"/>
        </w:rPr>
        <w:t>), higher efficiency in fertilizer use (</w:t>
      </w:r>
      <w:r w:rsidRPr="00F55611">
        <w:rPr>
          <w:i/>
          <w:lang w:val="en-US"/>
        </w:rPr>
        <w:t>adapting mosaic</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1", "issued" : { "date-parts" : [ [ "2014" ] ] }, "page" : "253-264", "publisher" : "Elsevier B.V.", "title" : "Reducing future nutrient inputs to the Black Sea", "type" : "article-journal", "volume" : "466-467" }, "uris" : [ "http://www.mendeley.com/documents/?uuid=99ee778d-ff6c-4dcf-972f-80cbb81379d2" ] } ], "mendeley" : { "formattedCitation" : "(Strokal et al., 2014)", "manualFormatting" : "Strokal et al., 2014", "plainTextFormattedCitation" : "(Strokal et al., 2014)", "previouslyFormattedCitation" : "(Strokal et al., 2014)" }, "properties" : {  }, "schema" : "https://github.com/citation-style-language/schema/raw/master/csl-citation.json" }</w:instrText>
      </w:r>
      <w:r w:rsidRPr="00F55611">
        <w:rPr>
          <w:lang w:val="en-US"/>
        </w:rPr>
        <w:fldChar w:fldCharType="separate"/>
      </w:r>
      <w:r w:rsidRPr="00F55611">
        <w:rPr>
          <w:lang w:val="en-US"/>
        </w:rPr>
        <w:t xml:space="preserve">Strokal </w:t>
      </w:r>
      <w:r w:rsidR="000D7D89" w:rsidRPr="000D7D89">
        <w:rPr>
          <w:i/>
          <w:lang w:val="en-US"/>
        </w:rPr>
        <w:t>et al.</w:t>
      </w:r>
      <w:r w:rsidR="00AB34F7">
        <w:rPr>
          <w:lang w:val="en-US"/>
        </w:rPr>
        <w:t xml:space="preserve">; </w:t>
      </w:r>
      <w:r w:rsidRPr="00F55611">
        <w:rPr>
          <w:lang w:val="en-US"/>
        </w:rPr>
        <w:t>2014</w:t>
      </w:r>
      <w:r w:rsidRPr="00F55611">
        <w:rPr>
          <w:lang w:val="en-US"/>
        </w:rPr>
        <w:fldChar w:fldCharType="end"/>
      </w:r>
      <w:r w:rsidRPr="00F55611">
        <w:rPr>
          <w:lang w:val="en-US"/>
        </w:rPr>
        <w:t>) and water saving technologies (</w:t>
      </w:r>
      <w:r w:rsidRPr="00F55611">
        <w:rPr>
          <w:i/>
          <w:lang w:val="en-US"/>
        </w:rPr>
        <w:t>sustainability eventually</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manualFormatting" : "Kok et al., 2011", "plainTextFormattedCitation" : "(Kok et al., 2011)", "previouslyFormattedCitation" : "(Kok et al., 2011)"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Pr="00F55611">
        <w:rPr>
          <w:lang w:val="en-US"/>
        </w:rPr>
        <w:t xml:space="preserve">), as well as higher standards for environmental protection and strong conservation policies </w:t>
      </w:r>
      <w:r w:rsidRPr="00F55611">
        <w:rPr>
          <w:lang w:val="en-US"/>
        </w:rPr>
        <w:fldChar w:fldCharType="begin" w:fldLock="1"/>
      </w:r>
      <w:r w:rsidRPr="00F55611">
        <w:rPr>
          <w:lang w:val="en-US"/>
        </w:rPr>
        <w:instrText>ADDIN CSL_CITATION { "citationItems" : [ { "id" : "ITEM-1", "itemData" : { "DOI" : "10.1007/s10980-007-9077-7", "ISBN" : "0921-2973", "ISSN" : "09212973", "abstract" : "Long-term societal trends which include decreasing population in structurally poorer regions and changes in agricultural policies have been leading to land abandonment in various regions of Europe. One of the consequences of this development includes spontaneous forest regeneration of formerly open-land habitats with likely significant effects on plant and animal diversity. We assess potential effects of agricultural decline in Switzerland (41,000 km(2)) and potential impacts on the spatial distribution of seven open-land species (insects, reptile, birds) under land-use change scenarios: (1) a business-as-usual scenario that extrapolates trends observed during the last 15 years into the future, (2) a liberalisation scenario with limited regulation, and (3) a lowered agricultural production scenario fostering conservation. All scenarios were developed in collaboration with socio-economists. Results show that spontaneous reforestation is potentially minor in the lowlands since combinations of socio-economic (better accessibility), topographic (less steep slopes), and climatic factors (longer growing seasons) favour agricultural use and make land abandonment less likely. Land abandonment, spontaneous reforestation, and subsequent loss of open-land, however, are potentially pronounced in mountainous areas except where tourism is a major source of income. Here, socio-economic and natural conditions for cultivation are more difficult, leading to higher abandonment and thus reforestation likelihood. Evaluations for open-land species core habitats indicate pronounced spatial segregation of expected landscape change. Habitat losses (up to 59%) are observed throughout the country, particularly at high elevation sites in the Northern Alps. Habitat gains under the lowered agricultural production scenario range between 12 and 41% and are primarily observed for the Plateau and the Northern Alps.", "author" : [ { "dropping-particle" : "", "family" : "Bolliger", "given" : "Janine", "non-dropping-particle" : "", "parse-names" : false, "suffix" : "" }, { "dropping-particle" : "", "family" : "Kienast", "given" : "Felix", "non-dropping-particle" : "", "parse-names" : false, "suffix" : "" }, { "dropping-particle" : "", "family" : "Soliva", "given" : "Reto", "non-dropping-particle" : "", "parse-names" : false, "suffix" : "" }, { "dropping-particle" : "", "family" : "Rutherford", "given" : "Gillian", "non-dropping-particle" : "", "parse-names" : false, "suffix" : "" } ], "container-title" : "Landscape Ecology", "id" : "ITEM-1", "issue" : "5", "issued" : { "date-parts" : [ [ "2007" ] ] }, "page" : "773-789", "title" : "Spatial sensitivity of species habitat patterns to scenarios of land use change (Switzerland)", "type" : "article-journal", "volume" : "22" }, "uris" : [ "http://www.mendeley.com/documents/?uuid=25db2b97-fb69-43ff-a4e6-f3e2ea686685" ] }, { "id" : "ITEM-2",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2",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mendeley" : { "formattedCitation" : "(Bolliger, Kienast, Soliva, &amp; Rutherford, 2007; Koch et al., 2011)", "plainTextFormattedCitation" : "(Bolliger, Kienast, Soliva, &amp; Rutherford, 2007; Koch et al., 2011)", "previouslyFormattedCitation" : "(Bolliger, Kienast, Soliva, &amp; Rutherford, 2007; Koch et al., 2011)" }, "properties" : {  }, "schema" : "https://github.com/citation-style-language/schema/raw/master/csl-citation.json" }</w:instrText>
      </w:r>
      <w:r w:rsidRPr="00F55611">
        <w:rPr>
          <w:lang w:val="en-US"/>
        </w:rPr>
        <w:fldChar w:fldCharType="separate"/>
      </w:r>
      <w:r w:rsidRPr="00F55611">
        <w:rPr>
          <w:lang w:val="en-US"/>
        </w:rPr>
        <w:t>(Bolliger</w:t>
      </w:r>
      <w:r w:rsidRPr="00E1735F">
        <w:rPr>
          <w:lang w:val="en-US"/>
        </w:rPr>
        <w:t xml:space="preserve"> </w:t>
      </w:r>
      <w:r w:rsidR="000D7D89" w:rsidRPr="000D7D89">
        <w:rPr>
          <w:i/>
          <w:lang w:val="en-US"/>
        </w:rPr>
        <w:t>et al.</w:t>
      </w:r>
      <w:r w:rsidRPr="00F55611">
        <w:rPr>
          <w:lang w:val="en-US"/>
        </w:rPr>
        <w:t xml:space="preserve">, 2007; Koch </w:t>
      </w:r>
      <w:r w:rsidR="000D7D89" w:rsidRPr="000D7D89">
        <w:rPr>
          <w:i/>
          <w:lang w:val="en-US"/>
        </w:rPr>
        <w:t>et al.</w:t>
      </w:r>
      <w:r w:rsidRPr="00F55611">
        <w:rPr>
          <w:lang w:val="en-US"/>
        </w:rPr>
        <w:t>, 2011)</w:t>
      </w:r>
      <w:r w:rsidRPr="00F55611">
        <w:rPr>
          <w:lang w:val="en-US"/>
        </w:rPr>
        <w:fldChar w:fldCharType="end"/>
      </w:r>
      <w:r w:rsidRPr="00F55611">
        <w:rPr>
          <w:lang w:val="en-US"/>
        </w:rPr>
        <w:t>.</w:t>
      </w:r>
    </w:p>
    <w:p w14:paraId="365A8AF2" w14:textId="1860DD4D" w:rsidR="00AE389F" w:rsidRPr="00F55611" w:rsidRDefault="00AE389F" w:rsidP="00AE389F">
      <w:pPr>
        <w:rPr>
          <w:lang w:val="en-US"/>
        </w:rPr>
      </w:pPr>
      <w:r w:rsidRPr="00F55611">
        <w:rPr>
          <w:i/>
          <w:lang w:val="en-US"/>
        </w:rPr>
        <w:t>Direct drivers</w:t>
      </w:r>
      <w:r w:rsidRPr="00F55611">
        <w:rPr>
          <w:lang w:val="en-US"/>
        </w:rPr>
        <w:t>: Climate change assumptions ra</w:t>
      </w:r>
      <w:r w:rsidR="008D69AE">
        <w:rPr>
          <w:lang w:val="en-US"/>
        </w:rPr>
        <w:t>nge from medium (Mediterranea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gloplacha.2008.02.002", "ISBN" : "0921-8181", "ISSN" : "09218181", "abstract" : "We use three measures of aridity, the K??ppen climate classification, the UNEP aridity index and the Budyko dryness index, to estimate the possible effects of late 21st century climate change on the Mediterranean region under increased greenhouse gas concentrations (A2 and B2 IPCC emission scenarios) as simulated with a high resolution (20??km grid interval) regional climate model (the ICTP RegCM). A basic validation of the reference simulation along with a brief discussion of the surface climate changes for the A2 and B2 scenarios is also provided. Analysis of the changes in all three aridity measures indicates that by the end of the 21st century the Mediterranean region might experience a substantial increase in the northward extension of dry and arid lands, particularly in the central and southern portions of the Iberian, Italian, Hellenic and Turkish peninsulas and in areas of southeastern Europe (e.g. Romania and Bulgaria), the Middle East, northern Africa and major Islands (Corsica, Sardinia and Sicily). Most Ice-Cap areas of the Alps are also projected to disappear. These effects are due to a large warming and pronounced decrease in precipitation, especially during the spring and summer seasons. In addition, fine scale topography and coastline features affect the aridity change signal. We identify the southern Mediterranean as a region particularly vulnerable to water stress and desertification processes under climate change conditions. ?? 2008 Elsevier B.V. All rights reserved.", "author" : [ { "dropping-particle" : "", "family" : "Gao", "given" : "Xuejie", "non-dropping-particle" : "", "parse-names" : false, "suffix" : "" }, { "dropping-particle" : "", "family" : "Giorgi", "given" : "Filippo", "non-dropping-particle" : "", "parse-names" : false, "suffix" : "" } ], "container-title" : "Global and Planetary Change", "id" : "ITEM-1", "issue" : "3-4", "issued" : { "date-parts" : [ [ "2008" ] ] }, "page" : "195-209", "title" : "Increased aridity in the Mediterranean region under greenhouse gas forcing estimated from high resolution simulations with a regional climate model", "type" : "article-journal", "volume" : "62" }, "uris" : [ "http://www.mendeley.com/documents/?uuid=e827680a-f77e-4aff-8210-991abcd4a14c" ] } ], "mendeley" : { "formattedCitation" : "(Gao &amp; Giorgi, 2008)", "manualFormatting" : "Gao &amp; Giorgi, 2008", "plainTextFormattedCitation" : "(Gao &amp; Giorgi, 2008)", "previouslyFormattedCitation" : "(Gao &amp; Giorgi, 2008)" }, "properties" : {  }, "schema" : "https://github.com/citation-style-language/schema/raw/master/csl-citation.json" }</w:instrText>
      </w:r>
      <w:r w:rsidRPr="00F55611">
        <w:rPr>
          <w:lang w:val="en-US"/>
        </w:rPr>
        <w:fldChar w:fldCharType="separate"/>
      </w:r>
      <w:r w:rsidRPr="00F55611">
        <w:rPr>
          <w:lang w:val="en-US"/>
        </w:rPr>
        <w:t>Gao &amp; Giorgi</w:t>
      </w:r>
      <w:r w:rsidR="00AB34F7">
        <w:rPr>
          <w:lang w:val="en-US"/>
        </w:rPr>
        <w:t xml:space="preserve">, </w:t>
      </w:r>
      <w:r w:rsidRPr="00F55611">
        <w:rPr>
          <w:lang w:val="en-US"/>
        </w:rPr>
        <w:t>2008</w:t>
      </w:r>
      <w:r w:rsidRPr="00F55611">
        <w:rPr>
          <w:lang w:val="en-US"/>
        </w:rPr>
        <w:fldChar w:fldCharType="end"/>
      </w:r>
      <w:r w:rsidR="008D69AE">
        <w:rPr>
          <w:lang w:val="en-US"/>
        </w:rPr>
        <w:t>; Ireland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111/ddi.12194", "ISBN" : "1366-9516", "ISSN" : "14724642", "abstract" : "Aim It is widely acknowledged that species distributions result from a variety of biotic and abiotic factors operating at different spatial scales. Here, we aimed to (1) determine the extent to which global climate niche models (CNMs) can be improved by the addition of fine-scale regional data; (2) examine climatic and environmental factors influencing the range of 15 invasive aquatic plant species; and (3) provide a case study for the use of such models in invasion management on an island. Location Global, with a case study of species invasions in Ireland. Methods Climate niche models of global extent (including climate only) and regional environmental niche models (with additional factors such as human influence, land use and soil characteristics) were generated using MAXENT for 15 invasive aquatic plants. The performance of these models within the invaded range of the study species in Ireland was assessed, and potential hotspots of invasion suitability were determined. Models were projected forward up to 2080 based on two climate scenarios. Results While climate variables are important in defining the global range of species, factors related to land use and nutrient level were of greater importance in regional projections. Global climatic models were significantly improved at the island scale by the addition of fine-scale environmental variables (area under the curve values increased by 0.18 and true skill statistic values by 0.36), and projected ranges decreased from an average of 86% to 36% of the island. Main conclusions Refining CNMs with regional data on land use, human influence and landscape may have a substantial impact on predictive capacity, providing greater value for prioritization of conservation management at subregional or local scales.", "author" : [ { "dropping-particle" : "", "family" : "Kelly", "given" : "Ruth", "non-dropping-particle" : "", "parse-names" : false, "suffix" : "" }, { "dropping-particle" : "", "family" : "Leach", "given" : "Katie", "non-dropping-particle" : "", "parse-names" : false, "suffix" : "" }, { "dropping-particle" : "", "family" : "Cameron", "given" : "Alison", "non-dropping-particle" : "", "parse-names" : false, "suffix" : "" }, { "dropping-particle" : "", "family" : "Maggs", "given" : "Christine A.", "non-dropping-particle" : "", "parse-names" : false, "suffix" : "" }, { "dropping-particle" : "", "family" : "Reid", "given" : "Neil", "non-dropping-particle" : "", "parse-names" : false, "suffix" : "" } ], "container-title" : "Diversity and Distributions", "id" : "ITEM-1", "issue" : "8", "issued" : { "date-parts" : [ [ "2014" ] ] }, "page" : "884-894", "title" : "Combining global climate and regional landscape models to improve prediction of invasion risk", "type" : "article-journal", "volume" : "20" }, "uris" : [ "http://www.mendeley.com/documents/?uuid=7a9a97bc-ba2b-4b09-8017-e03b2464d99b" ] } ], "mendeley" : { "formattedCitation" : "(Kelly et al., 2014)", "manualFormatting" : "Kelly et al., 2014", "plainTextFormattedCitation" : "(Kelly et al., 2014)", "previouslyFormattedCitation" : "(Kelly et al., 2014)" }, "properties" : {  }, "schema" : "https://github.com/citation-style-language/schema/raw/master/csl-citation.json" }</w:instrText>
      </w:r>
      <w:r w:rsidRPr="00F55611">
        <w:rPr>
          <w:lang w:val="en-US"/>
        </w:rPr>
        <w:fldChar w:fldCharType="separate"/>
      </w:r>
      <w:r w:rsidRPr="00F55611">
        <w:rPr>
          <w:lang w:val="en-US"/>
        </w:rPr>
        <w:t xml:space="preserve">Kelly </w:t>
      </w:r>
      <w:r w:rsidR="000D7D89" w:rsidRPr="000D7D89">
        <w:rPr>
          <w:i/>
          <w:lang w:val="en-US"/>
        </w:rPr>
        <w:t>et al.</w:t>
      </w:r>
      <w:r w:rsidR="00AB34F7">
        <w:rPr>
          <w:lang w:val="en-US"/>
        </w:rPr>
        <w:t xml:space="preserve">, </w:t>
      </w:r>
      <w:r w:rsidRPr="00F55611">
        <w:rPr>
          <w:lang w:val="en-US"/>
        </w:rPr>
        <w:t>2014</w:t>
      </w:r>
      <w:r w:rsidRPr="00F55611">
        <w:rPr>
          <w:lang w:val="en-US"/>
        </w:rPr>
        <w:fldChar w:fldCharType="end"/>
      </w:r>
      <w:r w:rsidR="008D69AE">
        <w:rPr>
          <w:lang w:val="en-US"/>
        </w:rPr>
        <w:t>; Latvia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5200/baltica.2012.25.14", "ISSN" : "00673064", "author" : [ { "dropping-particle" : "", "family" : "Latkovska", "given" : "Inese", "non-dropping-particle" : "", "parse-names" : false, "suffix" : "" }, { "dropping-particle" : "", "family" : "Apsite", "given" : "Elga", "non-dropping-particle" : "", "parse-names" : false, "suffix" : "" }, { "dropping-particle" : "", "family" : "Elferts", "given" : "Didzis", "non-dropping-particle" : "", "parse-names" : false, "suffix" : "" }, { "dropping-particle" : "", "family" : "Kurpniece", "given" : "Liga", "non-dropping-particle" : "", "parse-names" : false, "suffix" : "" } ], "container-title" : "Baltica", "id" : "ITEM-1", "issue" : "2", "issued" : { "date-parts" : [ [ "2012" ] ] }, "page" : "143-152", "title" : "Forecasted changes in the climate and the river runoff regime in Latvian river basins", "type" : "article-journal", "volume" : "25" }, "uris" : [ "http://www.mendeley.com/documents/?uuid=4100d62c-56b0-4c39-ba11-4bb72db5363b" ] } ], "mendeley" : { "formattedCitation" : "(Latkovska et al., 2012)", "manualFormatting" : "Latkovska et al., 2012", "plainTextFormattedCitation" : "(Latkovska et al., 2012)", "previouslyFormattedCitation" : "(Latkovska et al., 2012)" }, "properties" : {  }, "schema" : "https://github.com/citation-style-language/schema/raw/master/csl-citation.json" }</w:instrText>
      </w:r>
      <w:r w:rsidRPr="00F55611">
        <w:rPr>
          <w:lang w:val="en-US"/>
        </w:rPr>
        <w:fldChar w:fldCharType="separate"/>
      </w:r>
      <w:r w:rsidRPr="00F55611">
        <w:rPr>
          <w:lang w:val="en-US"/>
        </w:rPr>
        <w:t xml:space="preserve">Latkovska </w:t>
      </w:r>
      <w:r w:rsidR="000D7D89" w:rsidRPr="000D7D89">
        <w:rPr>
          <w:i/>
          <w:lang w:val="en-US"/>
        </w:rPr>
        <w:t>et al.</w:t>
      </w:r>
      <w:r w:rsidR="00AB34F7">
        <w:rPr>
          <w:lang w:val="en-US"/>
        </w:rPr>
        <w:t xml:space="preserve">, </w:t>
      </w:r>
      <w:r w:rsidRPr="00F55611">
        <w:rPr>
          <w:lang w:val="en-US"/>
        </w:rPr>
        <w:t>2012</w:t>
      </w:r>
      <w:r w:rsidRPr="00F55611">
        <w:rPr>
          <w:lang w:val="en-US"/>
        </w:rPr>
        <w:fldChar w:fldCharType="end"/>
      </w:r>
      <w:r w:rsidR="008D69AE">
        <w:rPr>
          <w:lang w:val="en-US"/>
        </w:rPr>
        <w:t>) to high (German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1", "issue" : "4", "issued" : { "date-parts" : [ [ "2012" ] ] }, "page" : "701-713", "title" : "The impact of global change on the water balance of large wetlands in the Elbe Lowland", "type" : "article-journal", "volume" : "12" }, "uris" : [ "http://www.mendeley.com/documents/?uuid=a6632fee-56d5-42f1-8ad0-d983628fb269" ] }, { "id" : "ITEM-2", "itemData" : { "DOI" : "10.3390/en4101508", "ISSN" : "19961073", "abstract" : "Climate change has a large impact on water resources and thus on hydropower. Hydroelectric power generation is closely linked to the regional hydrological situation of a watershed and reacts sensitively to changes in water quantity and seasonality. The development of hydroelectric power generation in the Upper Danube basin was modelled for two future decades, namely 2021\u20132030 and 2051\u20132060, using a special hydropower module coupled with the physically-based hydrological model PROMET. To cover a possible range of uncertainties, 16 climate scenarios were taken as meteorological drivers which were defined from different ensemble outputs of a stochastic climate generator, based on the IPCC-SRES-A1B emission scenario and four regional climate trends. Depending on the trends, the results show a slight to severe decline in hydroelectric power generation. Whilst the mean summer values indicate a decrease, the mean winter values display an increase. To show past and future regional differences within the Upper Danube basin, three hydropower plants at individual locations were selected. Inter-annual differences originate predominately from unequal contributions of the runoff compartments rain, snow- and ice-melt.", "author" : [ { "dropping-particle" : "", "family" : "Koch", "given" : "Franziska", "non-dropping-particle" : "", "parse-names" : false, "suffix" : "" }, { "dropping-particle" : "", "family" : "Prasch", "given" : "Monika", "non-dropping-particle" : "", "parse-names" : false, "suffix" : "" }, { "dropping-particle" : "", "family" : "Bach", "given" : "Heike", "non-dropping-particle" : "", "parse-names" : false, "suffix" : "" }, { "dropping-particle" : "", "family" : "Mauser", "given" : "Wolfram", "non-dropping-particle" : "", "parse-names" : false, "suffix" : "" }, { "dropping-particle" : "", "family" : "Appel", "given" : "Florian", "non-dropping-particle" : "", "parse-names" : false, "suffix" : "" }, { "dropping-particle" : "", "family" : "Weber", "given" : "Markus", "non-dropping-particle" : "", "parse-names" : false, "suffix" : "" } ], "container-title" : "Energies", "id" : "ITEM-2", "issue" : "10", "issued" : { "date-parts" : [ [ "2011" ] ] }, "page" : "1508-1541", "title" : "How will hydroelectric power generation develop under climate change scenarios? A case study in the upper danube basin", "type" : "article-journal", "volume" : "4" }, "uris" : [ "http://www.mendeley.com/documents/?uuid=b9b77f83-e9eb-4498-8232-eeae4f0c5402" ] } ], "mendeley" : { "formattedCitation" : "(Dietrich et al., 2012; Koch et al., 2011)", "manualFormatting" : "Dietrich et al., 2012; Koch et al., 2011", "plainTextFormattedCitation" : "(Dietrich et al., 2012; Koch et al., 2011)", "previouslyFormattedCitation" : "(Dietrich et al., 2012; Koch et al., 2011)" }, "properties" : {  }, "schema" : "https://github.com/citation-style-language/schema/raw/master/csl-citation.json" }</w:instrText>
      </w:r>
      <w:r w:rsidRPr="00F55611">
        <w:rPr>
          <w:lang w:val="en-US"/>
        </w:rPr>
        <w:fldChar w:fldCharType="separate"/>
      </w:r>
      <w:r w:rsidRPr="00F55611">
        <w:rPr>
          <w:lang w:val="en-US"/>
        </w:rPr>
        <w:t xml:space="preserve">Dietrich </w:t>
      </w:r>
      <w:r w:rsidR="000D7D89" w:rsidRPr="000D7D89">
        <w:rPr>
          <w:i/>
          <w:lang w:val="en-US"/>
        </w:rPr>
        <w:t>et al.</w:t>
      </w:r>
      <w:r w:rsidR="00AB34F7">
        <w:rPr>
          <w:lang w:val="en-US"/>
        </w:rPr>
        <w:t xml:space="preserve">, </w:t>
      </w:r>
      <w:r w:rsidRPr="00F55611">
        <w:rPr>
          <w:lang w:val="en-US"/>
        </w:rPr>
        <w:t xml:space="preserve">2012; Koch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Pr="00F55611">
        <w:rPr>
          <w:lang w:val="en-US"/>
        </w:rPr>
        <w:t>), particularly in terms of temperature increases across the European Union (</w:t>
      </w:r>
      <w:r w:rsidRPr="00F55611">
        <w:rPr>
          <w:i/>
          <w:lang w:val="en-US"/>
        </w:rPr>
        <w:t>sustainability eventually</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manualFormatting" : "Okruszko et al., 2011", "plainTextFormattedCitation" : "(Okruszko et al., 2011)", "previouslyFormattedCitation" : "(Okruszko et al., 2011)"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Pr="00F55611">
        <w:rPr>
          <w:lang w:val="en-US"/>
        </w:rPr>
        <w:t>). The regionalized character of this archetype results in diverse, heterogeneous patterns of land use and land cover change both within individual countries (part</w:t>
      </w:r>
      <w:r w:rsidR="008D69AE">
        <w:rPr>
          <w:lang w:val="en-US"/>
        </w:rPr>
        <w:t>icularly northern Europe Union -</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2",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Haines-Young et al., 2011; Milestad et al., 2014)", "manualFormatting" : "Haines-Young et al., 2011; Milestad et al., 2014", "plainTextFormattedCitation" : "(Haines-Young et al., 2011; Milestad et al., 2014)", "previouslyFormattedCitation" : "(Haines-Young et al., 2011; Milestad et al., 2014)"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AB34F7">
        <w:rPr>
          <w:lang w:val="en-US"/>
        </w:rPr>
        <w:t xml:space="preserve">, </w:t>
      </w:r>
      <w:r w:rsidRPr="00F55611">
        <w:rPr>
          <w:lang w:val="en-US"/>
        </w:rPr>
        <w:t xml:space="preserve">2011; Milestad </w:t>
      </w:r>
      <w:r w:rsidR="000D7D89" w:rsidRPr="000D7D89">
        <w:rPr>
          <w:i/>
          <w:lang w:val="en-US"/>
        </w:rPr>
        <w:t>et al.</w:t>
      </w:r>
      <w:r w:rsidR="00AB34F7">
        <w:rPr>
          <w:lang w:val="en-US"/>
        </w:rPr>
        <w:t xml:space="preserve">, </w:t>
      </w:r>
      <w:r w:rsidRPr="00F55611">
        <w:rPr>
          <w:lang w:val="en-US"/>
        </w:rPr>
        <w:t>2014</w:t>
      </w:r>
      <w:r w:rsidRPr="00F55611">
        <w:rPr>
          <w:lang w:val="en-US"/>
        </w:rPr>
        <w:fldChar w:fldCharType="end"/>
      </w:r>
      <w:r>
        <w:rPr>
          <w:lang w:val="en-US"/>
        </w:rPr>
        <w:t>)</w:t>
      </w:r>
      <w:r w:rsidRPr="00F55611">
        <w:rPr>
          <w:lang w:val="en-US"/>
        </w:rPr>
        <w:t xml:space="preserve"> and across Western and Central Europe (increase in non-inte</w:t>
      </w:r>
      <w:r w:rsidR="008D69AE">
        <w:rPr>
          <w:lang w:val="en-US"/>
        </w:rPr>
        <w:t>nsive open land in Switzerland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980-007-9077-7", "ISBN" : "0921-2973", "ISSN" : "09212973", "abstract" : "Long-term societal trends which include decreasing population in structurally poorer regions and changes in agricultural policies have been leading to land abandonment in various regions of Europe. One of the consequences of this development includes spontaneous forest regeneration of formerly open-land habitats with likely significant effects on plant and animal diversity. We assess potential effects of agricultural decline in Switzerland (41,000 km(2)) and potential impacts on the spatial distribution of seven open-land species (insects, reptile, birds) under land-use change scenarios: (1) a business-as-usual scenario that extrapolates trends observed during the last 15 years into the future, (2) a liberalisation scenario with limited regulation, and (3) a lowered agricultural production scenario fostering conservation. All scenarios were developed in collaboration with socio-economists. Results show that spontaneous reforestation is potentially minor in the lowlands since combinations of socio-economic (better accessibility), topographic (less steep slopes), and climatic factors (longer growing seasons) favour agricultural use and make land abandonment less likely. Land abandonment, spontaneous reforestation, and subsequent loss of open-land, however, are potentially pronounced in mountainous areas except where tourism is a major source of income. Here, socio-economic and natural conditions for cultivation are more difficult, leading to higher abandonment and thus reforestation likelihood. Evaluations for open-land species core habitats indicate pronounced spatial segregation of expected landscape change. Habitat losses (up to 59%) are observed throughout the country, particularly at high elevation sites in the Northern Alps. Habitat gains under the lowered agricultural production scenario range between 12 and 41% and are primarily observed for the Plateau and the Northern Alps.", "author" : [ { "dropping-particle" : "", "family" : "Bolliger", "given" : "Janine", "non-dropping-particle" : "", "parse-names" : false, "suffix" : "" }, { "dropping-particle" : "", "family" : "Kienast", "given" : "Felix", "non-dropping-particle" : "", "parse-names" : false, "suffix" : "" }, { "dropping-particle" : "", "family" : "Soliva", "given" : "Reto", "non-dropping-particle" : "", "parse-names" : false, "suffix" : "" }, { "dropping-particle" : "", "family" : "Rutherford", "given" : "Gillian", "non-dropping-particle" : "", "parse-names" : false, "suffix" : "" } ], "container-title" : "Landscape Ecology", "id" : "ITEM-1", "issue" : "5", "issued" : { "date-parts" : [ [ "2007" ] ] }, "page" : "773-789", "title" : "Spatial sensitivity of species habitat patterns to scenarios of land use change (Switzerland)", "type" : "article-journal", "volume" : "22" }, "uris" : [ "http://www.mendeley.com/documents/?uuid=25db2b97-fb69-43ff-a4e6-f3e2ea686685" ] } ], "mendeley" : { "formattedCitation" : "(Bolliger et al., 2007)", "manualFormatting" : "Bolliger et al., 2007", "plainTextFormattedCitation" : "(Bolliger et al., 2007)", "previouslyFormattedCitation" : "(Bolliger et al., 2007)" }, "properties" : {  }, "schema" : "https://github.com/citation-style-language/schema/raw/master/csl-citation.json" }</w:instrText>
      </w:r>
      <w:r w:rsidRPr="00F55611">
        <w:rPr>
          <w:lang w:val="en-US"/>
        </w:rPr>
        <w:fldChar w:fldCharType="separate"/>
      </w:r>
      <w:r w:rsidRPr="00F55611">
        <w:rPr>
          <w:lang w:val="en-US"/>
        </w:rPr>
        <w:t xml:space="preserve">Bolliger </w:t>
      </w:r>
      <w:r w:rsidR="000D7D89" w:rsidRPr="000D7D89">
        <w:rPr>
          <w:i/>
          <w:lang w:val="en-US"/>
        </w:rPr>
        <w:t>et al.</w:t>
      </w:r>
      <w:r w:rsidR="00AB34F7">
        <w:rPr>
          <w:lang w:val="en-US"/>
        </w:rPr>
        <w:t xml:space="preserve">, </w:t>
      </w:r>
      <w:r w:rsidRPr="00F55611">
        <w:rPr>
          <w:lang w:val="en-US"/>
        </w:rPr>
        <w:t>2007</w:t>
      </w:r>
      <w:r w:rsidRPr="00F55611">
        <w:rPr>
          <w:lang w:val="en-US"/>
        </w:rPr>
        <w:fldChar w:fldCharType="end"/>
      </w:r>
      <w:r w:rsidRPr="00F55611">
        <w:rPr>
          <w:lang w:val="en-US"/>
        </w:rPr>
        <w:t>; increase in</w:t>
      </w:r>
      <w:r w:rsidR="008D69AE">
        <w:rPr>
          <w:lang w:val="en-US"/>
        </w:rPr>
        <w:t xml:space="preserve"> artificial surfaces in Cyprus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1",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mendeley" : { "formattedCitation" : "(Louca et al., 2015)", "manualFormatting" : "Louca et al., 2015", "plainTextFormattedCitation" : "(Louca et al., 2015)", "previouslyFormattedCitation" : "(Louca et al., 2015)" }, "properties" : {  }, "schema" : "https://github.com/citation-style-language/schema/raw/master/csl-citation.json" }</w:instrText>
      </w:r>
      <w:r w:rsidRPr="00F55611">
        <w:rPr>
          <w:lang w:val="en-US"/>
        </w:rPr>
        <w:fldChar w:fldCharType="separate"/>
      </w:r>
      <w:r w:rsidRPr="00F55611">
        <w:rPr>
          <w:lang w:val="en-US"/>
        </w:rPr>
        <w:t xml:space="preserve">Louca </w:t>
      </w:r>
      <w:r w:rsidR="000D7D89" w:rsidRPr="000D7D89">
        <w:rPr>
          <w:i/>
          <w:lang w:val="en-US"/>
        </w:rPr>
        <w:t>et al.</w:t>
      </w:r>
      <w:r w:rsidR="00AB34F7">
        <w:rPr>
          <w:lang w:val="en-US"/>
        </w:rPr>
        <w:t xml:space="preserve">, </w:t>
      </w:r>
      <w:r w:rsidRPr="00F55611">
        <w:rPr>
          <w:lang w:val="en-US"/>
        </w:rPr>
        <w:t>2015</w:t>
      </w:r>
      <w:r w:rsidRPr="00F55611">
        <w:rPr>
          <w:lang w:val="en-US"/>
        </w:rPr>
        <w:fldChar w:fldCharType="end"/>
      </w:r>
      <w:r w:rsidRPr="00F55611">
        <w:rPr>
          <w:lang w:val="en-US"/>
        </w:rPr>
        <w:t xml:space="preserve">). Similarly, projected trends in natural resource exploitation are mixed. For example, although some scenarios assume decreases in total water withdrawals at the European Union level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scenarios for Germany </w:t>
      </w:r>
      <w:r w:rsidRPr="00F55611">
        <w:rPr>
          <w:lang w:val="en-US"/>
        </w:rPr>
        <w:fldChar w:fldCharType="begin" w:fldLock="1"/>
      </w:r>
      <w:r w:rsidRPr="00F55611">
        <w:rPr>
          <w:lang w:val="en-US"/>
        </w:rPr>
        <w:instrText>ADDIN CSL_CITATION { "citationItems" : [ { "id" : "ITEM-1", "itemData" : { "DOI" : "10.1007/s10113-012-0286-5", "ISBN" : "1011301202", "ISSN" : "14363798", "abstract" : "Over the last 200 years, large parts of the European wetlands have been drained and turned into land for agricultural use. Yet most of them are still characterised by groundwater levels just below the surface. Ecology and land use in these areas are adjusted to the specific site conditions. However, especially in regions of a more continental character such as the Elbe Lowlands, a lot of these wetlands are threatened today, because of the current hydro-climatic boundary conditions and water resources management practices. The questions are how global change will affect the water balance in the future, where the most vulnerable wetlands are and which site conditions have the most impact on the vulnerability of the wetlands. The water balance model WBalMo GLOWA-Elbe was used for scenario investigations at 35 large wetlands in the Elbe Lowlands. The results show increasing problems for the protection of typical wetland site conditions in the future. The actual evapotranspiration and the water consumption of the wetland areas will increase despite decreasing precipitation and usable water supply from the catchments in the summer months. Wetlands with relatively small catchments will have more problems than wetlands with large catchments. The consequence is an increasing water withdrawal deficit connected with lower groundwater levels. Water balance conditions typical for dry years today may be the 'normal' (mean) situation in 2050. This will intensify the problems and make the wetlands in the Elbe Lowland very vulnerable landscape elements in the future. For most wetlands in the Elbe Lowlands, climate change is the major threat. The only case where economic change has had a substantial impact on wetlands is in a basin where the water balance is affected by the future development of opencast lignite mines. \u00a9 2012 Springer-Verlag.", "author" : [ { "dropping-particle" : "", "family" : "Dietrich", "given" : "Ottfried", "non-dropping-particle" : "", "parse-names" : false, "suffix" : "" }, { "dropping-particle" : "", "family" : "Steidl", "given" : "J\u00f6rg", "non-dropping-particle" : "", "parse-names" : false, "suffix" : "" }, { "dropping-particle" : "", "family" : "Pavlik", "given" : "Dirk", "non-dropping-particle" : "", "parse-names" : false, "suffix" : "" } ], "container-title" : "Regional Environmental Change", "id" : "ITEM-1", "issue" : "4", "issued" : { "date-parts" : [ [ "2012" ] ] }, "page" : "701-713", "title" : "The impact of global change on the water balance of large wetlands in the Elbe Lowland", "type" : "article-journal", "volume" : "12" }, "uris" : [ "http://www.mendeley.com/documents/?uuid=a6632fee-56d5-42f1-8ad0-d983628fb269" ] } ], "mendeley" : { "formattedCitation" : "(Dietrich et al., 2012)", "plainTextFormattedCitation" : "(Dietrich et al., 2012)", "previouslyFormattedCitation" : "(Dietrich et al., 2012)" }, "properties" : {  }, "schema" : "https://github.com/citation-style-language/schema/raw/master/csl-citation.json" }</w:instrText>
      </w:r>
      <w:r w:rsidRPr="00F55611">
        <w:rPr>
          <w:lang w:val="en-US"/>
        </w:rPr>
        <w:fldChar w:fldCharType="separate"/>
      </w:r>
      <w:r w:rsidRPr="00F55611">
        <w:rPr>
          <w:lang w:val="en-US"/>
        </w:rPr>
        <w:t xml:space="preserve">(Dietrich </w:t>
      </w:r>
      <w:r w:rsidR="000D7D89" w:rsidRPr="000D7D89">
        <w:rPr>
          <w:i/>
          <w:lang w:val="en-US"/>
        </w:rPr>
        <w:t>et al.</w:t>
      </w:r>
      <w:r w:rsidRPr="00F55611">
        <w:rPr>
          <w:lang w:val="en-US"/>
        </w:rPr>
        <w:t>, 2012)</w:t>
      </w:r>
      <w:r w:rsidRPr="00F55611">
        <w:rPr>
          <w:lang w:val="en-US"/>
        </w:rPr>
        <w:fldChar w:fldCharType="end"/>
      </w:r>
      <w:r w:rsidRPr="00F55611">
        <w:rPr>
          <w:lang w:val="en-US"/>
        </w:rPr>
        <w:t xml:space="preserve"> project increasing water consumption and decreasing water availability. In terms of pollution, the emphasis on sustainability leads to stable or decreasing fertilizer use </w:t>
      </w:r>
      <w:r w:rsidRPr="00F55611">
        <w:rPr>
          <w:lang w:val="en-US"/>
        </w:rPr>
        <w:fldChar w:fldCharType="begin" w:fldLock="1"/>
      </w:r>
      <w:r w:rsidRPr="00F55611">
        <w:rPr>
          <w:lang w:val="en-US"/>
        </w:rPr>
        <w:instrText>ADDIN CSL_CITATION { "citationItems" : [ { "id" : "ITEM-1", "itemData" : { "DOI" : "10.1016/j.jenvman.2011.06.053", "ISBN" : "0301-4797", "ISSN" : "03014797", "PMID" : "21940095", "abstract" : "Better insight in the possible range of future N2O emissions can help to construct mitigation and adaptation strategies and to adapt land use planning and management to climate objectives. The Dutch fen meadow landscape is a hotspot of N2O emission due to high nitrogen inputs combined with moist peat soils due to land use change. Socio-economic developments in the area are expected to have major impacts on N2O emission. The goals of this study are to estimate changes in N2O emissions for the period 2006\u20132040 under three different scenarios for the Dutch fen meadow landscape (rural production, rural fragmentation, and rural multifunctionality) and to quantify the share of different emission sources. Three scenarios were constructed and quantified based on the Story-And-Simulation approach. The rural production and the rural fragmentation scenarios are characterized by globalization and a market-oriented economy; in the rural production scenario dairy farming has a strong competitive position in the study region, while under the rural fragmentation scenario agriculture is declining. Under the rural multifunctionality scenario, the global context is characterized by regionalization and stronger regulation toward environmental issues. The N2O emission decreased between 2006 and 2040 under all scenarios. Under the rural production scenario, the N2O emission decreased by 7%. Due to measures to limit peat mineralization and policies to reduce agricultural emissions, the rural multifunctionality scenario showed the largest decrease in N2O emissions (44%). Under the rural fragmentation scenario, in which the dairy farming sector is diminished, the emission decreased by 33%. Compared to other uncertainties involved in N2O emission estimates, the uncertainty due to possible future land use change is relatively large and assuming a constant emission with time is therefore not appropriate.", "author" : [ { "dropping-particle" : "", "family" : "Nol", "given" : "Linda", "non-dropping-particle" : "", "parse-names" : false, "suffix" : "" }, { "dropping-particle" : "", "family" : "Verburg", "given" : "Peter H.", "non-dropping-particle" : "", "parse-names" : false, "suffix" : "" }, { "dropping-particle" : "", "family" : "Moors", "given" : "Eddy J.", "non-dropping-particle" : "", "parse-names" : false, "suffix" : "" } ], "container-title" : "Journal of Environmental Management", "id" : "ITEM-1", "issue" : "1", "issued" : { "date-parts" : [ [ "2012" ] ] }, "page" : "78-90", "publisher" : "Elsevier Ltd", "title" : "Trends in future N2O emissions due to land use change", "type" : "article-journal", "volume" : "94" }, "uris" : [ "http://www.mendeley.com/documents/?uuid=0c2be630-d30e-41bc-925c-a17d49a567b4" ] }, { "id" : "ITEM-2", "itemData" : { "DOI" : "10.1016/j.scitotenv.2013.07.004", "ISBN" : "1879-1026 (Electronic)\\r0048-9697 (Linking)", "ISSN" : "00489697", "PMID" : "23906857", "abstract" : "Rivers export increasing amounts of dissolved inorganic (DIN, DIP) and organic (DON, DOP) nitrogen and phosphorus to the Black Sea causing coastal eutrophication. The aim of this study is to explore future trends in river export of these nutrients to the sea through a sensitivity analysis. We used the Global NEWS (Nutrient Export from WaterSheds) model to this end. We calculated that between 2000 and 2050 nutrient inputs to the Black Sea may increase or decrease, depending on the assumed environmental management. We analyzed the effects of agricultural and sewage management on nutrient inputs to the sea in 2050 relative to two Millennium Ecosystem Assessment (MEA) scenarios, Global Orchestration (GO) and Adaptive Mosaic (AM). In these baselines, total N and P inputs to the Black Sea decrease between 2000 and 2050, but not for all rivers and nutrient forms. Our results indicate that it is possible to reduce nutrient inputs to the sea further between 2000 and 2050 in particular for dissolved inorganic N and P and for many river basins, but not for all. For scenarios assuming combined agricultural and sewage management dissolved inorganic N and P inputs to the Black Sea are reduced by up to two-thirds between 2000 and 2050 and dissolved organic N and P inputs by one-third. River export of DIN is mainly affected by agricultural management and that of DIP by sewage management. On the other hand, in scenarios assuming increased fertilizer use for, for instance bioenergy crops, nutrient inputs to the sea increase. An increase in DIP inputs by southern rivers seems difficult to avoid because of the increasing number of people connected to sewage systems. ?? 2013 Elsevier B.V.", "author" : [ { "dropping-particle" : "", "family" : "Strokal", "given" : "Maryna Petrivna", "non-dropping-particle" : "", "parse-names" : false, "suffix" : "" }, { "dropping-particle" : "", "family" : "Kroeze", "given" : "Carolien", "non-dropping-particle" : "", "parse-names" : false, "suffix" : "" }, { "dropping-particle" : "", "family" : "Kopilevych", "given" : "Volodymyr Abramovych", "non-dropping-particle" : "", "parse-names" : false, "suffix" : "" }, { "dropping-particle" : "", "family" : "Voytenko", "given" : "Larysa Vladyslavivna", "non-dropping-particle" : "", "parse-names" : false, "suffix" : "" } ], "container-title" : "Science of the Total Environment", "id" : "ITEM-2", "issued" : { "date-parts" : [ [ "2014" ] ] }, "page" : "253-264", "publisher" : "Elsevier B.V.", "title" : "Reducing future nutrient inputs to the Black Sea", "type" : "article-journal", "volume" : "466-467" }, "uris" : [ "http://www.mendeley.com/documents/?uuid=99ee778d-ff6c-4dcf-972f-80cbb81379d2" ] } ], "mendeley" : { "formattedCitation" : "(Nol et al., 2012; Strokal et al., 2014)", "plainTextFormattedCitation" : "(Nol et al., 2012; Strokal et al., 2014)", "previouslyFormattedCitation" : "(Nol et al., 2012; Strokal et al., 2014)" }, "properties" : {  }, "schema" : "https://github.com/citation-style-language/schema/raw/master/csl-citation.json" }</w:instrText>
      </w:r>
      <w:r w:rsidRPr="00F55611">
        <w:rPr>
          <w:lang w:val="en-US"/>
        </w:rPr>
        <w:fldChar w:fldCharType="separate"/>
      </w:r>
      <w:r w:rsidRPr="00F55611">
        <w:rPr>
          <w:lang w:val="en-US"/>
        </w:rPr>
        <w:t xml:space="preserve">(Nol </w:t>
      </w:r>
      <w:r w:rsidR="000D7D89" w:rsidRPr="000D7D89">
        <w:rPr>
          <w:i/>
          <w:lang w:val="en-US"/>
        </w:rPr>
        <w:t>et al.</w:t>
      </w:r>
      <w:r w:rsidRPr="00F55611">
        <w:rPr>
          <w:lang w:val="en-US"/>
        </w:rPr>
        <w:t xml:space="preserve">, 2012; Strokal </w:t>
      </w:r>
      <w:r w:rsidR="000D7D89" w:rsidRPr="000D7D89">
        <w:rPr>
          <w:i/>
          <w:lang w:val="en-US"/>
        </w:rPr>
        <w:t>et al.</w:t>
      </w:r>
      <w:r w:rsidRPr="00F55611">
        <w:rPr>
          <w:lang w:val="en-US"/>
        </w:rPr>
        <w:t>, 2014)</w:t>
      </w:r>
      <w:r w:rsidRPr="00F55611">
        <w:rPr>
          <w:lang w:val="en-US"/>
        </w:rPr>
        <w:fldChar w:fldCharType="end"/>
      </w:r>
      <w:r w:rsidRPr="00F55611">
        <w:rPr>
          <w:lang w:val="en-US"/>
        </w:rPr>
        <w:t>, low increases in O</w:t>
      </w:r>
      <w:r w:rsidRPr="00F55611">
        <w:rPr>
          <w:vertAlign w:val="subscript"/>
          <w:lang w:val="en-US"/>
        </w:rPr>
        <w:t>3</w:t>
      </w:r>
      <w:r w:rsidRPr="00F55611">
        <w:rPr>
          <w:lang w:val="en-US"/>
        </w:rPr>
        <w:t xml:space="preserve"> emissions across the European Union </w:t>
      </w:r>
      <w:r w:rsidRPr="00F55611">
        <w:rPr>
          <w:lang w:val="en-US"/>
        </w:rPr>
        <w:fldChar w:fldCharType="begin" w:fldLock="1"/>
      </w:r>
      <w:r w:rsidRPr="00F55611">
        <w:rPr>
          <w:lang w:val="en-US"/>
        </w:rPr>
        <w:instrText>ADDIN CSL_CITATION { "citationItems" : [ { "id" : "ITEM-1", "itemData" : { "DOI" : "10.1007/s10584-013-0944-8", "ISBN" : "3496839856", "ISSN" : "01650009", "abstract" : "Climate change alone influences future levels of tropospheric ozone and their precursors through modifications of gas-phase chemistry, transport, removal, and natural emissions. The goal of this study is to determine at what extent the modes of variability of gas-phase pollutants respond to different climate change scenarios over Europe. The methodology includes the use of the regional modeling system MM5 (regional climate model version)-CHIMERE for a target domain covering Europe. Two full-transient simulations covering from 1991\u20132050 under the SRES A2 and B2 scenarios driven by ECHO-G global circulation model have been compared. The results indicate that the spatial patterns of variability for tropospheric ozone are similar for both scenarios, but the magnitude of the change signal significantly differs for A2 and B2. The 1991\u20132050 simulations share common characteristics for their chemical behavior. As observed from the NO2 and \u03b1-pinene modes of variability, our simulations suggest that the enhanced ozone chemical activity is driven by a number of parameters, such as the warming-induced increase in biogenic emissions and, to a lesser extent, by the variation in nitrogen dioxide levels. For gas-phase pollutants, the general increasing trend for ozone found under A2 and B2 forcing is due to a multiplicity of climate factors, such as increased temperature, decreased wet removal associated with an overall decrease of precipitation in southern Europe, increased photolysis of primary and secondary pollutants as a consequence of lower cloudiness and increased biogenic emissions fueled by higher temperatures.", "author" : [ { "dropping-particle" : "", "family" : "Jim\u00e9nez-Guerrero", "given" : "Pedro", "non-dropping-particle" : "", "parse-names" : false, "suffix" : "" }, { "dropping-particle" : "", "family" : "G\u00f3mez-Navarro", "given" : "Juan J.", "non-dropping-particle" : "", "parse-names" : false, "suffix" : "" }, { "dropping-particle" : "", "family" : "Bar\u00f3", "given" : "Roc\u00edo", "non-dropping-particle" : "", "parse-names" : false, "suffix" : "" }, { "dropping-particle" : "", "family" : "Lorente", "given" : "Raquel", "non-dropping-particle" : "", "parse-names" : false, "suffix" : "" }, { "dropping-particle" : "", "family" : "Ratola", "given" : "Nuno", "non-dropping-particle" : "", "parse-names" : false, "suffix" : "" }, { "dropping-particle" : "", "family" : "Mont\u00e1vez", "given" : "Juan P.", "non-dropping-particle" : "", "parse-names" : false, "suffix" : "" } ], "container-title" : "Climatic Change", "id" : "ITEM-1", "issue" : "4", "issued" : { "date-parts" : [ [ "2013" ] ] }, "note" : "NULL", "page" : "661-671", "title" : "Is there a common pattern of future gas-phase air pollution in Europe under diverse climate change scenarios?", "type" : "article-journal", "volume" : "121" }, "uris" : [ "http://www.mendeley.com/documents/?uuid=d9e12acc-24f3-4f58-b0e1-26f76d0bd254" ] } ], "mendeley" : { "formattedCitation" : "(Jim\u00e9nez-Guerrero et al., 2013)", "plainTextFormattedCitation" : "(Jim\u00e9nez-Guerrero et al., 2013)", "previouslyFormattedCitation" : "(Jim\u00e9nez-Guerrero et al., 2013)" }, "properties" : {  }, "schema" : "https://github.com/citation-style-language/schema/raw/master/csl-citation.json" }</w:instrText>
      </w:r>
      <w:r w:rsidRPr="00F55611">
        <w:rPr>
          <w:lang w:val="en-US"/>
        </w:rPr>
        <w:fldChar w:fldCharType="separate"/>
      </w:r>
      <w:r w:rsidRPr="00F55611">
        <w:rPr>
          <w:lang w:val="en-US"/>
        </w:rPr>
        <w:t xml:space="preserve">(Jiménez-Guerrero </w:t>
      </w:r>
      <w:r w:rsidR="000D7D89" w:rsidRPr="000D7D89">
        <w:rPr>
          <w:i/>
          <w:lang w:val="en-US"/>
        </w:rPr>
        <w:t>et al.</w:t>
      </w:r>
      <w:r w:rsidRPr="00F55611">
        <w:rPr>
          <w:lang w:val="en-US"/>
        </w:rPr>
        <w:t>, 2013)</w:t>
      </w:r>
      <w:r w:rsidRPr="00F55611">
        <w:rPr>
          <w:lang w:val="en-US"/>
        </w:rPr>
        <w:fldChar w:fldCharType="end"/>
      </w:r>
      <w:r w:rsidRPr="00F55611">
        <w:rPr>
          <w:lang w:val="en-US"/>
        </w:rPr>
        <w:t xml:space="preserve"> and a substantial decline in nutrient emissions to the Black Sea and the Mediterranean </w:t>
      </w:r>
      <w:r w:rsidRPr="00F55611">
        <w:rPr>
          <w:lang w:val="en-US"/>
        </w:rPr>
        <w:lastRenderedPageBreak/>
        <w:fldChar w:fldCharType="begin" w:fldLock="1"/>
      </w:r>
      <w:r w:rsidRPr="00F55611">
        <w:rPr>
          <w:lang w:val="en-US"/>
        </w:rPr>
        <w:instrText>ADDIN CSL_CITATION { "citationItems" : [ { "id" : "ITEM-1", "itemData" : { "DOI" : "10.1029/2009GB003594", "ISBN" : "0886-6236", "ISSN" : "08866236", "abstract" : "The aim of this study is to produce future scenarios on the river inputs of water and nutrients (nitrate and phosphate) into the Mediterranean and Black Sea. They are based on the four contrasting scenarios that were developed by the Millenium Ecosystem Assessment (MEA) for the years 2030 and 2050 and implemented in a spatially explicit manner into the IMAGE model. We first identified the major drivers of the river fluxes by regression analyses, then tested the retained models against the past evolutions between 1970 and 2000, and finally applied the models to the MEA scenarios. For nutrients, the considered river data mainly refer to the large rivers for which long-term time series exist (Rhone, Po, Ebro, and Danube). Here, recent trends were principally driven by fertilizer spreads (NO3, PO4), together with urban wastewater releases (PO4). Future trends remain in the envelope of the observed variability during the last 40 years, both for the large rivers and, when extrapolated to the basin scales, also for the entire Mediterranean and Black Sea. At regional scales, however, the budgets considerably change. In the northern parts of the Mediterranean drainage basin, they uniformly tend to decrease, but they may strongly increase in the south and east. Water discharge is examined on a basis of 37 rivers, showing that this parameter is clearly linked to the evolution of climate. Because of the ongoing evolution toward dryer and warmer conditions, we predict a significant trend of decreasing freshwater fluxes for the future, which already started in the past. Regional hot spots for this decrease are the drainage basin of the Alboran Sea and, when also considering the inhabitant specific water fluxes, the basins of the Aegean and north Levantine seas. \u00a9 2010 by the American Geophysical Union.", "author" : [ { "dropping-particle" : "", "family" : "Ludwig", "given" : "W.", "non-dropping-particle" : "", "parse-names" : false, "suffix" : "" }, { "dropping-particle" : "", "family" : "Bouwman", "given" : "A. F.", "non-dropping-particle" : "", "parse-names" : false, "suffix" : "" }, { "dropping-particle" : "", "family" : "Dumont", "given" : "E.", "non-dropping-particle" : "", "parse-names" : false, "suffix" : "" }, { "dropping-particle" : "", "family" : "Lespinas", "given" : "F.", "non-dropping-particle" : "", "parse-names" : false, "suffix" : "" } ], "container-title" : "Global Biogeochemical Cycles", "id" : "ITEM-1", "issue" : "4", "issued" : { "date-parts" : [ [ "2010" ] ] }, "page" : "1-14", "title" : "Water and nutrient fluxes from major Mediterranean and Black Sea rivers: Past and future trends and their implications for the basin-scale budgets", "type" : "article-journal", "volume" : "24" }, "uris" : [ "http://www.mendeley.com/documents/?uuid=550fc5b9-9c5f-4d37-96c3-71467b979c30" ] } ], "mendeley" : { "formattedCitation" : "(Ludwig, Bouwman, Dumont, &amp; Lespinas, 2010)", "plainTextFormattedCitation" : "(Ludwig, Bouwman, Dumont, &amp; Lespinas, 2010)", "previouslyFormattedCitation" : "(Ludwig, Bouwman, Dumont, &amp; Lespinas, 2010)" }, "properties" : {  }, "schema" : "https://github.com/citation-style-language/schema/raw/master/csl-citation.json" }</w:instrText>
      </w:r>
      <w:r w:rsidRPr="00F55611">
        <w:rPr>
          <w:lang w:val="en-US"/>
        </w:rPr>
        <w:fldChar w:fldCharType="separate"/>
      </w:r>
      <w:r w:rsidRPr="00F55611">
        <w:rPr>
          <w:lang w:val="en-US"/>
        </w:rPr>
        <w:t>(Ludwig</w:t>
      </w:r>
      <w:r w:rsidRPr="00E1735F">
        <w:rPr>
          <w:lang w:val="en-US"/>
        </w:rPr>
        <w:t xml:space="preserve"> </w:t>
      </w:r>
      <w:r w:rsidR="000D7D89" w:rsidRPr="000D7D89">
        <w:rPr>
          <w:i/>
          <w:lang w:val="en-US"/>
        </w:rPr>
        <w:t>et al.</w:t>
      </w:r>
      <w:r w:rsidRPr="00F55611">
        <w:rPr>
          <w:lang w:val="en-US"/>
        </w:rPr>
        <w:t>, 2010)</w:t>
      </w:r>
      <w:r w:rsidRPr="00F55611">
        <w:rPr>
          <w:lang w:val="en-US"/>
        </w:rPr>
        <w:fldChar w:fldCharType="end"/>
      </w:r>
      <w:r w:rsidRPr="00F55611">
        <w:rPr>
          <w:lang w:val="en-US"/>
        </w:rPr>
        <w:t>. The regionalized character of the archetype leads to low dispersion of invasive alien species and reductions in invasions due to stricter border control (</w:t>
      </w:r>
      <w:r w:rsidRPr="00F55611">
        <w:rPr>
          <w:i/>
          <w:lang w:val="en-US"/>
        </w:rPr>
        <w:t>local stewardship</w:t>
      </w:r>
      <w:r w:rsidRPr="00F55611">
        <w:rPr>
          <w:lang w:val="en-US"/>
        </w:rPr>
        <w:t xml:space="preserve">, </w:t>
      </w:r>
      <w:r w:rsidRPr="00F55611">
        <w:rPr>
          <w:i/>
          <w:lang w:val="en-US"/>
        </w:rPr>
        <w:t>adapting mosaic</w:t>
      </w:r>
      <w:r w:rsidR="008D69AE">
        <w:rPr>
          <w:lang w:val="en-US"/>
        </w:rPr>
        <w:t xml:space="preserve"> -</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2",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 2005)", "manualFormatting" : "Haines-Young et al., 2011; MA, 2005", "plainTextFormattedCitation" : "(Haines-Young et al., 2011; MA, 2005)", "previouslyFormattedCitation" : "(Haines-Young et al., 2011; MA, 2005)"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AB34F7">
        <w:rPr>
          <w:lang w:val="en-US"/>
        </w:rPr>
        <w:t xml:space="preserve">, </w:t>
      </w:r>
      <w:r w:rsidRPr="00F55611">
        <w:rPr>
          <w:lang w:val="en-US"/>
        </w:rPr>
        <w:t xml:space="preserve">2011; </w:t>
      </w:r>
      <w:r w:rsidR="00184708">
        <w:rPr>
          <w:lang w:val="en-US"/>
        </w:rPr>
        <w:t>MEA</w:t>
      </w:r>
      <w:r w:rsidR="00AB34F7">
        <w:rPr>
          <w:lang w:val="en-US"/>
        </w:rPr>
        <w:t xml:space="preserve">, </w:t>
      </w:r>
      <w:r w:rsidRPr="00F55611">
        <w:rPr>
          <w:lang w:val="en-US"/>
        </w:rPr>
        <w:t>2005</w:t>
      </w:r>
      <w:r w:rsidRPr="00F55611">
        <w:rPr>
          <w:lang w:val="en-US"/>
        </w:rPr>
        <w:fldChar w:fldCharType="end"/>
      </w:r>
      <w:r w:rsidRPr="00F55611">
        <w:rPr>
          <w:lang w:val="en-US"/>
        </w:rPr>
        <w:t>) (</w:t>
      </w:r>
      <w:r w:rsidRPr="00F55611">
        <w:rPr>
          <w:b/>
          <w:lang w:val="en-US"/>
        </w:rPr>
        <w:t>Table 5.3</w:t>
      </w:r>
      <w:r w:rsidRPr="00F55611">
        <w:rPr>
          <w:lang w:val="en-US"/>
        </w:rPr>
        <w:t>).</w:t>
      </w:r>
    </w:p>
    <w:p w14:paraId="4A9146DF" w14:textId="5C4E0451" w:rsidR="00AE389F" w:rsidRPr="00F55611" w:rsidRDefault="00AE389F" w:rsidP="00AE389F">
      <w:pPr>
        <w:rPr>
          <w:lang w:val="en-US"/>
        </w:rPr>
      </w:pPr>
      <w:r w:rsidRPr="00F55611">
        <w:rPr>
          <w:i/>
          <w:lang w:val="en-US"/>
        </w:rPr>
        <w:t>Values</w:t>
      </w:r>
      <w:r w:rsidRPr="00F55611">
        <w:rPr>
          <w:lang w:val="en-US"/>
        </w:rPr>
        <w:t xml:space="preserve">: The </w:t>
      </w:r>
      <w:r w:rsidRPr="00F55611">
        <w:rPr>
          <w:i/>
          <w:lang w:val="en-US"/>
        </w:rPr>
        <w:t>regional sustainability</w:t>
      </w:r>
      <w:r w:rsidRPr="00F55611">
        <w:rPr>
          <w:lang w:val="en-US"/>
        </w:rPr>
        <w:t xml:space="preserve"> archetype is centred on </w:t>
      </w:r>
      <w:r w:rsidR="005D2E7E">
        <w:rPr>
          <w:lang w:val="en-US"/>
        </w:rPr>
        <w:t>a broad and even coverage</w:t>
      </w:r>
      <w:r w:rsidRPr="00F55611">
        <w:rPr>
          <w:lang w:val="en-US"/>
        </w:rPr>
        <w:t xml:space="preserve"> of intrinsic (31%), instrumental (31%) and relational (22%) values (</w:t>
      </w:r>
      <w:r w:rsidRPr="00F55611">
        <w:rPr>
          <w:b/>
          <w:lang w:val="en-US"/>
        </w:rPr>
        <w:t>Figure 5.7</w:t>
      </w:r>
      <w:r w:rsidRPr="00F55611">
        <w:rPr>
          <w:lang w:val="en-US"/>
        </w:rPr>
        <w:t>). The inclusiveness and balance among different types of values is favourable for sustainability efforts because it leads to regional solutions for environmental and social problems, often through combining drastic lifestyle changes with decentralization of governance (</w:t>
      </w:r>
      <w:r w:rsidRPr="00F55611">
        <w:rPr>
          <w:lang w:val="en-US"/>
        </w:rPr>
        <w:fldChar w:fldCharType="begin" w:fldLock="1"/>
      </w:r>
      <w:r w:rsidRPr="00F55611">
        <w:rPr>
          <w:lang w:val="en-US"/>
        </w:rPr>
        <w:instrText>ADDIN CSL_CITATION { "citationItems" : [ { "id" : "ITEM-1", "itemData" : { "DOI" : "10.1016/j.gloenvcha.2012.06.001", "ISBN" : "0959-3780", "ISSN" : "09593780", "abstract" : "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 \u00a9 2012 Elsevier Ltd.", "author" : [ { "dropping-particle" : "", "family" : "Vuuren", "given" : "Detlef P.", "non-dropping-particle" : "van", "parse-names" : false, "suffix" : "" }, { "dropping-particle" : "", "family" : "Kok", "given" : "Marcel", "non-dropping-particle" : "", "parse-names" : false, "suffix" : "" }, { "dropping-particle" : "", "family" : "Girod", "given" : "Bastien", "non-dropping-particle" : "", "parse-names" : false, "suffix" : "" }, { "dropping-particle" : "", "family" : "Lucas", "given" : "Paul L.", "non-dropping-particle" : "", "parse-names" : false, "suffix" : "" }, { "dropping-particle" : "", "family" : "Vries", "given" : "Bert", "non-dropping-particle" : "de", "parse-names" : false, "suffix" : "" } ], "container-title" : "Global Environmental Change", "id" : "ITEM-1", "issue" : "4", "issued" : { "date-parts" : [ [ "2012" ] ] }, "page" : "884-895", "publisher" : "Elsevier Ltd", "title" : "Scenarios in Global Environmental Assessments: Key characteristics and lessons for future use", "type" : "article-journal", "volume" : "22" }, "uris" : [ "http://www.mendeley.com/documents/?uuid=1c1184f8-70c5-4d8a-b94d-051e5db81f9f" ] } ], "mendeley" : { "formattedCitation" : "(van Vuuren et al., 2012)", "manualFormatting" : "van Vuuren, Kok, Girod, Lucas, &amp; de Vries, 2012)", "plainTextFormattedCitation" : "(van Vuuren et al., 2012)", "previouslyFormattedCitation" : "(van Vuuren et al., 2012)" }, "properties" : {  }, "schema" : "https://github.com/citation-style-language/schema/raw/master/csl-citation.json" }</w:instrText>
      </w:r>
      <w:r w:rsidRPr="00F55611">
        <w:rPr>
          <w:lang w:val="en-US"/>
        </w:rPr>
        <w:fldChar w:fldCharType="separate"/>
      </w:r>
      <w:r w:rsidRPr="00F55611">
        <w:rPr>
          <w:lang w:val="en-US"/>
        </w:rPr>
        <w:t>van Vuuren</w:t>
      </w:r>
      <w:r w:rsidRPr="00E1735F">
        <w:rPr>
          <w:lang w:val="en-US"/>
        </w:rPr>
        <w:t xml:space="preserve"> </w:t>
      </w:r>
      <w:r w:rsidR="000D7D89" w:rsidRPr="000D7D89">
        <w:rPr>
          <w:i/>
          <w:lang w:val="en-US"/>
        </w:rPr>
        <w:t>et al.</w:t>
      </w:r>
      <w:r w:rsidRPr="00F55611">
        <w:rPr>
          <w:lang w:val="en-US"/>
        </w:rPr>
        <w:t>, 2012)</w:t>
      </w:r>
      <w:r w:rsidRPr="00F55611">
        <w:rPr>
          <w:lang w:val="en-US"/>
        </w:rPr>
        <w:fldChar w:fldCharType="end"/>
      </w:r>
      <w:r w:rsidRPr="00F55611">
        <w:rPr>
          <w:lang w:val="en-US"/>
        </w:rPr>
        <w:t xml:space="preserve">. These diverse values could have positive effects on biodiversity conservation through a focus on management styles such as low-impact farming and energy-efficient lifestyles based on local low-tech development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mendeley" : { "formattedCitation" : "(Kok et al., 2013)", "plainTextFormattedCitation" : "(Kok et al., 2013)", "previouslyFormattedCitation" : "(Kok et al., 2013)"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3)</w:t>
      </w:r>
      <w:r w:rsidRPr="00F55611">
        <w:rPr>
          <w:lang w:val="en-US"/>
        </w:rPr>
        <w:fldChar w:fldCharType="end"/>
      </w:r>
      <w:r w:rsidRPr="00F55611">
        <w:rPr>
          <w:lang w:val="en-US"/>
        </w:rPr>
        <w:t>.</w:t>
      </w:r>
    </w:p>
    <w:p w14:paraId="4258B480" w14:textId="77777777" w:rsidR="00AE389F" w:rsidRPr="00F55611" w:rsidRDefault="00AE389F" w:rsidP="00AE389F">
      <w:pPr>
        <w:rPr>
          <w:lang w:val="en-US"/>
        </w:rPr>
      </w:pPr>
    </w:p>
    <w:p w14:paraId="60116405" w14:textId="77777777" w:rsidR="00AE389F" w:rsidRPr="00F55611" w:rsidRDefault="00AE389F" w:rsidP="001F0516">
      <w:pPr>
        <w:pStyle w:val="Heading4"/>
      </w:pPr>
      <w:bookmarkStart w:id="1607" w:name="_Toc519504737"/>
      <w:r w:rsidRPr="00F55611">
        <w:t>Global sustainable development</w:t>
      </w:r>
      <w:bookmarkEnd w:id="1607"/>
    </w:p>
    <w:p w14:paraId="163705A3" w14:textId="61AF6222" w:rsidR="00AE389F" w:rsidRPr="00F55611" w:rsidRDefault="00AE389F" w:rsidP="00AE389F">
      <w:pPr>
        <w:rPr>
          <w:lang w:val="en-US"/>
        </w:rPr>
      </w:pPr>
      <w:r w:rsidRPr="00F55611">
        <w:rPr>
          <w:i/>
          <w:lang w:val="en-US"/>
        </w:rPr>
        <w:t>Overview</w:t>
      </w:r>
      <w:r w:rsidRPr="00F55611">
        <w:rPr>
          <w:lang w:val="en-US"/>
        </w:rPr>
        <w:t xml:space="preserve">: </w:t>
      </w:r>
      <w:r w:rsidRPr="00F55611">
        <w:rPr>
          <w:i/>
          <w:lang w:val="en-US"/>
        </w:rPr>
        <w:t>Global sustainable development</w:t>
      </w:r>
      <w:r w:rsidRPr="00F55611">
        <w:rPr>
          <w:lang w:val="en-US"/>
        </w:rPr>
        <w:t xml:space="preserve"> assumes a globalized world with an increasingly proactive attitude of policymakers and the public at large towards environmental issues and a high level of regulation. Important aspects on the road to sustainability are technological change, strong multilevel governance, behavioural change through education, and a relatively healthy economy. All variations of this archetype are beneficial for biodiversity, either through behavioural change, top-down “green” policies or through green technology development. In all cases, this is reinforced by a proactive attitude to dealing with environmental problems. Sub-types include:</w:t>
      </w:r>
    </w:p>
    <w:p w14:paraId="57DFEE51" w14:textId="77777777" w:rsidR="00AE389F" w:rsidRPr="00F55611" w:rsidRDefault="00AE389F" w:rsidP="00E236B3">
      <w:pPr>
        <w:pStyle w:val="ListParagraph"/>
        <w:numPr>
          <w:ilvl w:val="0"/>
          <w:numId w:val="21"/>
        </w:numPr>
        <w:spacing w:line="276" w:lineRule="auto"/>
        <w:rPr>
          <w:lang w:val="en-US"/>
        </w:rPr>
      </w:pPr>
      <w:r w:rsidRPr="00F55611">
        <w:rPr>
          <w:lang w:val="en-US"/>
        </w:rPr>
        <w:t xml:space="preserve">Focus on technological development and technology transfer: Solutions are mainly found in (green) technological change in all sectors, including for example engineered ecosystems to deliver </w:t>
      </w:r>
      <w:r w:rsidRPr="00F55611">
        <w:rPr>
          <w:color w:val="000000"/>
          <w:lang w:val="en-US"/>
        </w:rPr>
        <w:t>nature’s contributions to people</w:t>
      </w:r>
      <w:r w:rsidRPr="00F55611">
        <w:rPr>
          <w:lang w:val="en-US"/>
        </w:rPr>
        <w:t>.</w:t>
      </w:r>
    </w:p>
    <w:p w14:paraId="44C68ACB" w14:textId="77777777" w:rsidR="00AE389F" w:rsidRPr="00F55611" w:rsidRDefault="00AE389F" w:rsidP="00E236B3">
      <w:pPr>
        <w:pStyle w:val="ListParagraph"/>
        <w:numPr>
          <w:ilvl w:val="0"/>
          <w:numId w:val="21"/>
        </w:numPr>
        <w:spacing w:line="276" w:lineRule="auto"/>
        <w:rPr>
          <w:lang w:val="en-US"/>
        </w:rPr>
      </w:pPr>
      <w:r w:rsidRPr="00F55611">
        <w:rPr>
          <w:lang w:val="en-US"/>
        </w:rPr>
        <w:t>Focus on strong governments: Strong, mostly top-down, governance structures are effective in enforcing a more sustainable world, e.g. through taxes, pricing mechanisms, and strict regulations.</w:t>
      </w:r>
    </w:p>
    <w:p w14:paraId="0FC760C5" w14:textId="77777777" w:rsidR="00AE389F" w:rsidRPr="009D7B0F" w:rsidRDefault="00AE389F" w:rsidP="009D7B0F">
      <w:pPr>
        <w:pStyle w:val="ListParagraph"/>
        <w:numPr>
          <w:ilvl w:val="0"/>
          <w:numId w:val="21"/>
        </w:numPr>
        <w:spacing w:line="276" w:lineRule="auto"/>
      </w:pPr>
      <w:r w:rsidRPr="00F55611">
        <w:rPr>
          <w:lang w:val="en-US"/>
        </w:rPr>
        <w:t>Focus on paradigm shift: An increased collaboration of private and public partners across scales leads to strong behavioural change towards environmental protection and sustainable development.</w:t>
      </w:r>
    </w:p>
    <w:p w14:paraId="6ED822EE" w14:textId="3094773A" w:rsidR="00AE389F" w:rsidRPr="00F55611" w:rsidRDefault="00AE389F" w:rsidP="00AE389F">
      <w:pPr>
        <w:rPr>
          <w:lang w:val="en-US"/>
        </w:rPr>
      </w:pPr>
      <w:r w:rsidRPr="00F55611">
        <w:rPr>
          <w:i/>
          <w:lang w:val="en-US"/>
        </w:rPr>
        <w:t>Indirect drivers</w:t>
      </w:r>
      <w:r w:rsidRPr="00F55611">
        <w:rPr>
          <w:lang w:val="en-US"/>
        </w:rPr>
        <w:t xml:space="preserve">: The </w:t>
      </w:r>
      <w:r w:rsidRPr="00F55611">
        <w:rPr>
          <w:i/>
          <w:lang w:val="en-US"/>
        </w:rPr>
        <w:t>global sustainable development</w:t>
      </w:r>
      <w:r w:rsidRPr="00F55611">
        <w:rPr>
          <w:lang w:val="en-US"/>
        </w:rPr>
        <w:t xml:space="preserve"> archetype is characterized by a high degree of international cooperation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mendeley" : { "formattedCitation" : "(MA, 2005)", "plainTextFormattedCitation" : "(MA, 2005)", "previouslyFormattedCitation" : "(MA, 2005)" }, "properties" : {  }, "schema" : "https://github.com/citation-style-language/schema/raw/master/csl-citation.json" }</w:instrText>
      </w:r>
      <w:r w:rsidRPr="00F55611">
        <w:rPr>
          <w:lang w:val="en-US"/>
        </w:rPr>
        <w:fldChar w:fldCharType="separate"/>
      </w:r>
      <w:r w:rsidRPr="00F55611">
        <w:rPr>
          <w:lang w:val="en-US"/>
        </w:rPr>
        <w:t>(</w:t>
      </w:r>
      <w:r w:rsidR="008D69AE">
        <w:rPr>
          <w:lang w:val="en-US"/>
        </w:rPr>
        <w:t>MEA</w:t>
      </w:r>
      <w:r w:rsidRPr="00F55611">
        <w:rPr>
          <w:lang w:val="en-US"/>
        </w:rPr>
        <w:t>, 2005)</w:t>
      </w:r>
      <w:r w:rsidRPr="00F55611">
        <w:rPr>
          <w:lang w:val="en-US"/>
        </w:rPr>
        <w:fldChar w:fldCharType="end"/>
      </w:r>
      <w:r w:rsidRPr="00F55611">
        <w:rPr>
          <w:lang w:val="en-US"/>
        </w:rPr>
        <w:t xml:space="preserve"> and top-down governance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plainTextFormattedCitation" : "(Kok et al., 2011)", "previouslyFormattedCitation" : "(Kok et al., 2011)"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1)</w:t>
      </w:r>
      <w:r w:rsidRPr="00F55611">
        <w:rPr>
          <w:lang w:val="en-US"/>
        </w:rPr>
        <w:fldChar w:fldCharType="end"/>
      </w:r>
      <w:r w:rsidRPr="00F55611">
        <w:rPr>
          <w:lang w:val="en-US"/>
        </w:rPr>
        <w:t>. The scenarios corresponding to this archetype assume low to medium population growth across the European Union (SRES B1</w:t>
      </w:r>
      <w:r>
        <w:rPr>
          <w:lang w:val="en-US"/>
        </w:rPr>
        <w:t xml:space="preserve"> - </w:t>
      </w:r>
      <w:r w:rsidRPr="00F55611">
        <w:rPr>
          <w:lang w:val="en-US"/>
        </w:rPr>
        <w:fldChar w:fldCharType="begin" w:fldLock="1"/>
      </w:r>
      <w:r w:rsidRPr="00F55611">
        <w:rPr>
          <w:lang w:val="en-US"/>
        </w:rPr>
        <w:instrText>ADDIN CSL_CITATION { "citationItems" : [ { "id" : "ITEM-1", "itemData" : { "DOI" : "10.1007/s10342-013-0735-9", "ISSN" : "1612-4669", "abstract" : "Outputs from the HadCM3 Global Climate Circulation Model according to\\nscenarios A2 and B1 were used for climate change predictions in\\nLithuania. According to scenario A2, the annual temperature will\\nincrease by approximately 4.0 A degrees C from 2061 to 2090, while\\nscenario B1 predicts an increase of 2.0 A degrees C. In contrast to\\nscenario B1, scenario A2 predicts an annual increase in precipitation of\\n15-20 % at the end of the century. Based on the predicted climatic data\\nfor the two scenarios and climate maps by European Food Safety Authority\\nfor the EU, we created climate analogues for Lithuania for 2031-2060 and\\n2061-2090. These areas were overlain by the digital map of native tree\\nspecies distributions in Europe, which was created from the European\\nForest Genetic Resources Programme database. If climate changes occur\\naccording to scenario B1, in 2031-2060, Lithuania's climate will become\\nsuitable for approximately five to six alien species, such as Acer\\ncampestre, Acer pseudoplatanus, Fagus sylvatica, Populus nigra, and\\nPrunus avium. In 2061-2090, these species will be joined by Sorbus\\ndomestica and Tilia platyphyllos. If climate changes occur according to\\nscenario A2, at the end of the twenty-first century, Castanea sativa,\\nQuercus pubescens, and Sorbus torminalis could expand this list. With\\nrespect to species dispersal rates, there is a high probability that the\\nspecies A. campestre, A. pseudoplatanus, P. nigra, and P. avium will\\nbecome immigrants to Lithuanian forests at the end of the twenty-first\\ncentury. Approximately 20 new species native to Europe will be suitable\\nfor cultivation (scenario A2). Climate change will affect the\\ndistributions of native species too. An increase in the proportion of\\ndeciduous tree species (except Alnus incana) and some reduction in the\\nproportion of conifers, Norway spruce (Picea abies) and Scots pine\\n(Pinus sylvestris), are expected in Lithuanian forests.", "author" : [ { "dropping-particle" : "", "family" : "Ozolincius", "given" : "Remigijus", "non-dropping-particle" : "", "parse-names" : false, "suffix" : "" }, { "dropping-particle" : "", "family" : "Lekevicius", "given" : "Edmundas", "non-dropping-particle" : "", "parse-names" : false, "suffix" : "" }, { "dropping-particle" : "", "family" : "Stakenas", "given" : "Vidas", "non-dropping-particle" : "", "parse-names" : false, "suffix" : "" }, { "dropping-particle" : "", "family" : "Galvonaite", "given" : "Audrone", "non-dropping-particle" : "", "parse-names" : false, "suffix" : "" }, { "dropping-particle" : "", "family" : "Samas", "given" : "Arunas", "non-dropping-particle" : "", "parse-names" : false, "suffix" : "" }, { "dropping-particle" : "", "family" : "Valiukas", "given" : "Donatas", "non-dropping-particle" : "", "parse-names" : false, "suffix" : "" } ], "container-title" : "European Journal of Forest Research", "id" : "ITEM-1", "issue" : "1", "issued" : { "date-parts" : [ [ "2014" ] ] }, "page" : "51-60", "title" : "Lithuanian forests and climate change: possible effects on tree species composition", "type" : "article-journal", "volume" : "133" }, "uris" : [ "http://www.mendeley.com/documents/?uuid=a1fd3791-5ee5-4a4d-bd65-a9e497904d18" ] }, { "id" : "ITEM-2", "itemData" : { "DOI" : "10.1016/j.agee.2005.11.026", "ISBN" : "1060-135X (Print)\\r1060-135X (Linking)", "ISSN" : "01678809", "PMID" : "7798727", "abstract" : "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 An ecosystem quality value was attributed to each farm type according to dose-effect relationships between pressure factors and biodiversity compared to the value for an undisturbed situation. The biodiversity in agricultural landscapes was then calculated as the average ecosystem quality multiplied by the relative area size of each farm type within a region. A similar method of attributing ecosystem quality values to other land-use types allowed comparison between different land-use types. Referring to the current situation, results indicate the lowest ecosystem quality values to be found in intensively used agricultural areas in lowlands (e.g. The Netherlands and northern France) and irrigation systems (e.g. Greece), whereas relatively high values are found in Spain and the New EU Member States. Scenario results show that for the A1 scenario (Global economy), the highest loss in ecosystem quality will take place in all regions in croplands and grasslands. The B2 scenario (Regional communities) provides the best opportunities to improve ecosystem quality of agricultural landscapes. In most scenarios, agricultural land is decreasing, while the remaining agricultural areas tend to be used more intensively. The negative impact of intensification on biodiversity is partly set off by (active or spontaneous) nature development on abandoned agricultural areas, but the overall trend seems to be generally negative. The strength of this methodology is that it provides a quick overview of land-use intensity change and biodiversity trends. Through the use of this farm-type level of analysis we have provided a good picture of the differences in land-use intensity and the related biodiversity between the EU regions and the sc\u2026", "author" : [ { "dropping-particle" : "", "family" : "Reidsma", "given" : "Pytrik", "non-dropping-particle" : "", "parse-names" : false, "suffix" : "" }, { "dropping-particle" : "", "family" : "Tekelenburg", "given" : "Tonnie", "non-dropping-particle" : "", "parse-names" : false, "suffix" : "" }, { "dropping-particle" : "", "family" : "Berg", "given" : "Maurits", "non-dropping-particle" : "Van Den", "parse-names" : false, "suffix" : "" }, { "dropping-particle" : "", "family" : "Alkemade", "given" : "Rob", "non-dropping-particle" : "", "parse-names" : false, "suffix" : "" } ], "container-title" : "Agriculture, Ecosystems and Environment", "id" : "ITEM-2", "issue" : "1", "issued" : { "date-parts" : [ [ "2006" ] ] }, "page" : "86-102", "title" : "Impacts of land-use change on biodiversity: An assessment of agricultural biodiversity in the European Union", "type" : "article-journal", "volume" : "114" }, "uris" : [ "http://www.mendeley.com/documents/?uuid=fb8b3e08-f25c-4465-b198-ab5abedf3930" ] }, { "id" : "ITEM-3", "itemData" : { "DOI" : "10.1016/j.agee.2005.11.006", "ISBN" : "0167-8809", "ISSN" : "01678809", "PMID" : "2247", "abstract" : "The impact of globalization on trade, production and land use was key to the Doha development round. Although many studies have shown the positive influence of liberalization on trade and production, the environmental questions remain unanswered in most studies. Here we present a combination of an economic (Global Trade Analysis Project, GTAP) and a biophysical (IMAGE) model. The methodology is innovative as it combines state of the art knowledge from both the economic and biophysical worlds. First, the treatment of agriculture and land use is improved in the economic model. For example, information from the OECD Policy Evaluation Model (PEM) was incorporated to improve the agricultural production structure and a new land allocation methodology was introduced using regional land supply curves to facilitate the conversion of idle land to productive land while giving consideration to the level of intensification. Secondly, the adapted economic model is linked to the biophysical modeling framework IMAGE allowing feedbacks of detailed heterogeneous information on land productivity to the economic framework. While often a rather pessimistic picture is portrayed for future developments of the agricultural sector in the EU (especially in liberalizing scenarios), our results show that no drastic decrease in land for agricultural purposes is expected for the EU25 the coming 30 years, since the global food market will experience an increase in demand because of expected growth in GDP and population in many developing countries. Moreover, the negative impact of liberalization of agricultural policies on European agricultural land use is small because on the one hand loss in EU's competitiveness leads partly to extensification instead of land abandonment, and secondly, the recent agricultural reforms of the EU changed the protection from market to income support which has less production effects. Changes in land use will be more outspoken in developing countries like Africa. ?? 2005 Elsevier B.V. All rights reserved.", "author" : [ { "dropping-particle" : "", "family" : "Meijl", "given" : "H.", "non-dropping-particle" : "van", "parse-names" : false, "suffix" : "" }, { "dropping-particle" : "", "family" : "Rheenen", "given" : "T.", "non-dropping-particle" : "van", "parse-names" : false, "suffix" : "" }, { "dropping-particle" : "", "family" : "Tabeau", "given" : "A.", "non-dropping-particle" : "", "parse-names" : false, "suffix" : "" }, { "dropping-particle" : "", "family" : "Eickhout", "given" : "B.", "non-dropping-particle" : "", "parse-names" : false, "suffix" : "" } ], "container-title" : "Agriculture, Ecosystems and Environment", "id" : "ITEM-3", "issue" : "1", "issued" : { "date-parts" : [ [ "2006", "5" ] ] }, "page" : "21-38", "title" : "The impact of different policy environments on agricultural land use in Europe", "type" : "article-journal", "volume" : "114" }, "uris" : [ "http://www.mendeley.com/documents/?uuid=8e3598dd-8828-4350-89ea-c74da41e6c6d" ] }, { "id" : "ITEM-4", "itemData" : { "DOI" : "10.1007/s10113-014-0683-z", "ISSN" : "1436378X", "abstract" : "Climate studies show high likelihood of changing hydrological regimes in European rivers. Con-cerned authorities increasingly question the sustainability of current river management strategies. The aim of this paper is to apply the adaptation turning point (ATP) approach and demonstrates its potential for analysing turning points in river management strategies as a method to support authorities in decisions on adaptation to cli-mate change. Two management strategies in the Rhine River basin were selected as case studies: (1) reintro-duction of a sustainable population of Atlantic salmon and (2) inland shipping in relation to water depth variability. By applying the turning point approach, we search for answers to the following questions: when will these management strategies fail due to climate change impacts on the river's hydrology? What adaptation measures exist to delay or avoid failure? The identification of adaption turning points is not easy, due to large scenario and model uncertainties in transient future projections of low-flow discharges and water temperatures. But the case studies demonstrate that the ATP approach is salient from a decision-maker's perspective, because it addresses the timing of possible failure of current management strate-gies. Analysis of results allows policy makers to assess risks and the urgency for action and provides them with a time horizon for adaptation planning. It is also a valuable first step in the application of methods of formal appraisal of adaptation options when flexibility in planning is required.", "author" : [ { "dropping-particle" : "", "family" : "Slobbe", "given" : "Erik", "non-dropping-particle" : "van", "parse-names" : false, "suffix" : "" }, { "dropping-particle" : "", "family" : "Werners", "given" : "Saskia E.", "non-dropping-p</w:instrText>
      </w:r>
      <w:r w:rsidRPr="008D69AE">
        <w:rPr>
          <w:lang w:val="en-US"/>
        </w:rPr>
        <w:instrText>article" : "", "parse-names" : false, "suffix" : "" }, { "dropping-particle" : "", "family" : "Riquelme-Solar", "given" : "Marcela", "non-dropping-particle" : "", "parse-names" : false, "suffix" : "" }, { "dropping-particle" : "", "family" : "B\u00f6lscher", "given" : "Tobias", "non-dropping-particle" : "", "parse-names" : false, "suffix" : "" }, { "dropping-particle" : "", "family" : "Vliet", "given" : "Michelle T H", "non-dropping-particle" : "van", "parse-names" : false, "suffix" : "" } ], "container-title" : "Regional Environmental Change", "id" : "ITEM-4", "issue" : "1", "issued" : { "date-parts" : [ [ "2016" ] ] }, "page" : "31-41", "title" : "The future of the Rhine: stranded ships and no more salmon?", "type" : "article-journal", "volume" : "16" }, "uris" : [ "http://www.mendeley.com/documents/?uuid=a0a1b40c-904f-4e1a-8437-d71bc06cd766" ] } ], "mendeley" : { "formattedCitation" : "(Ozolincius et al., 2014; Reidsma et al., 2006; van Meijl et al., 2006; van Slobbe et al., 2016)", "manualFormatting" : "Ozolincius et al., 2014; Reidsma et al., 2006; van Meijl et al., 2006; van Slobbe et al., 2016", "plainTextFormattedCitation" : "(Ozolincius et al., 2014; Reidsma et al., 2006; van Meijl et al., 2006; van Slobbe et al., 2016)", "previouslyFormattedCitation" : "(Ozolincius et al., 2014; Reidsma et al., 2006; van Meijl et al., 2006; van Slobbe et al., 2016)" }, "properties" : {  }, "schema" : "https://github.com/citation-style-language/schema/raw/master/csl-citation.json" }</w:instrText>
      </w:r>
      <w:r w:rsidRPr="00F55611">
        <w:rPr>
          <w:lang w:val="en-US"/>
        </w:rPr>
        <w:fldChar w:fldCharType="separate"/>
      </w:r>
      <w:r w:rsidRPr="008D69AE">
        <w:rPr>
          <w:lang w:val="en-US"/>
        </w:rPr>
        <w:t xml:space="preserve">Ozolincius </w:t>
      </w:r>
      <w:r w:rsidR="000D7D89" w:rsidRPr="008D69AE">
        <w:rPr>
          <w:i/>
          <w:lang w:val="en-US"/>
        </w:rPr>
        <w:t>et al.</w:t>
      </w:r>
      <w:r w:rsidR="00AB34F7" w:rsidRPr="008D69AE">
        <w:rPr>
          <w:lang w:val="en-US"/>
        </w:rPr>
        <w:t xml:space="preserve">, </w:t>
      </w:r>
      <w:r w:rsidRPr="008D69AE">
        <w:rPr>
          <w:lang w:val="en-US"/>
        </w:rPr>
        <w:t xml:space="preserve">2014; Reidsma </w:t>
      </w:r>
      <w:r w:rsidR="000D7D89" w:rsidRPr="008D69AE">
        <w:rPr>
          <w:i/>
          <w:lang w:val="en-US"/>
        </w:rPr>
        <w:t>et al.</w:t>
      </w:r>
      <w:r w:rsidR="00AB34F7" w:rsidRPr="008D69AE">
        <w:rPr>
          <w:lang w:val="en-US"/>
        </w:rPr>
        <w:t xml:space="preserve">, </w:t>
      </w:r>
      <w:r w:rsidRPr="008D69AE">
        <w:rPr>
          <w:lang w:val="en-US"/>
        </w:rPr>
        <w:t xml:space="preserve">2006; van Meijl </w:t>
      </w:r>
      <w:r w:rsidR="000D7D89" w:rsidRPr="008D69AE">
        <w:rPr>
          <w:i/>
          <w:lang w:val="en-US"/>
        </w:rPr>
        <w:t>et al.</w:t>
      </w:r>
      <w:r w:rsidR="00AB34F7">
        <w:rPr>
          <w:lang w:val="en-US"/>
        </w:rPr>
        <w:t xml:space="preserve">, </w:t>
      </w:r>
      <w:r w:rsidRPr="00F55611">
        <w:rPr>
          <w:lang w:val="en-US"/>
        </w:rPr>
        <w:t xml:space="preserve">2006; van Slobbe </w:t>
      </w:r>
      <w:r w:rsidR="000D7D89" w:rsidRPr="000D7D89">
        <w:rPr>
          <w:i/>
          <w:lang w:val="en-US"/>
        </w:rPr>
        <w:t>et al.</w:t>
      </w:r>
      <w:r w:rsidR="00AB34F7">
        <w:rPr>
          <w:lang w:val="en-US"/>
        </w:rPr>
        <w:t xml:space="preserve">, </w:t>
      </w:r>
      <w:r w:rsidRPr="00F55611">
        <w:rPr>
          <w:lang w:val="en-US"/>
        </w:rPr>
        <w:t>2016</w:t>
      </w:r>
      <w:r w:rsidRPr="00F55611">
        <w:rPr>
          <w:lang w:val="en-US"/>
        </w:rPr>
        <w:fldChar w:fldCharType="end"/>
      </w:r>
      <w:r>
        <w:rPr>
          <w:lang w:val="en-US"/>
        </w:rPr>
        <w:t>)</w:t>
      </w:r>
      <w:r w:rsidRPr="00F55611">
        <w:rPr>
          <w:lang w:val="en-US"/>
        </w:rPr>
        <w:t xml:space="preserve">, but moderate population growth in Central Asia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nualFormatting" : "(SSP1,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S</w:t>
      </w:r>
      <w:r w:rsidR="008D69AE">
        <w:rPr>
          <w:lang w:val="en-US"/>
        </w:rPr>
        <w:t>SP1 -</w:t>
      </w:r>
      <w:r w:rsidRPr="00F55611">
        <w:rPr>
          <w:lang w:val="en-US"/>
        </w:rPr>
        <w:t xml:space="preserve"> Kok &amp; Pedde, 2016)</w:t>
      </w:r>
      <w:r w:rsidRPr="00F55611">
        <w:rPr>
          <w:lang w:val="en-US"/>
        </w:rPr>
        <w:fldChar w:fldCharType="end"/>
      </w:r>
      <w:r w:rsidRPr="00F55611">
        <w:rPr>
          <w:lang w:val="en-US"/>
        </w:rPr>
        <w:t>. The assumptions regarding future economic development in the European Union under this archetype are highly variable, ranging fr</w:t>
      </w:r>
      <w:r w:rsidR="008D69AE">
        <w:rPr>
          <w:lang w:val="en-US"/>
        </w:rPr>
        <w:t>om rapid (SSP1 in Central Asia -</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nualFormatting"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w:t>
      </w:r>
      <w:r w:rsidR="00AB34F7">
        <w:rPr>
          <w:lang w:val="en-US"/>
        </w:rPr>
        <w:t xml:space="preserve">, </w:t>
      </w:r>
      <w:r w:rsidRPr="00F55611">
        <w:rPr>
          <w:lang w:val="en-US"/>
        </w:rPr>
        <w:t>2016</w:t>
      </w:r>
      <w:r w:rsidRPr="00F55611">
        <w:rPr>
          <w:lang w:val="en-US"/>
        </w:rPr>
        <w:fldChar w:fldCharType="end"/>
      </w:r>
      <w:r w:rsidRPr="00F55611">
        <w:rPr>
          <w:lang w:val="en-US"/>
        </w:rPr>
        <w:t xml:space="preserve">; </w:t>
      </w:r>
      <w:r w:rsidRPr="00F55611">
        <w:rPr>
          <w:i/>
          <w:lang w:val="en-US"/>
        </w:rPr>
        <w:t>nature @ work</w:t>
      </w:r>
      <w:r w:rsidR="008D69AE">
        <w:rPr>
          <w:lang w:val="en-US"/>
        </w:rPr>
        <w:t xml:space="preserve"> in the UK -</w:t>
      </w:r>
      <w:r w:rsidRPr="00F55611">
        <w:rPr>
          <w:lang w:val="en-US"/>
        </w:rPr>
        <w:t xml:space="preserve">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manualFormatting"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008D69AE">
        <w:rPr>
          <w:lang w:val="en-US"/>
        </w:rPr>
        <w:t>; Hungary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88/1748-9326/6/4/044010", "ISSN" : "1748-9326", "abstract" : "Climatic effects of forest cover change have been investigated for Hungary. For the time period 2071\u2013100 we have analyzed whether the climate change signal for summer precipitation and the probability of droughts can be reduced assuming maximal afforestation for the entire country (forests covering all vegetated areas). The biogeophysical effects of land cover change have been assessed using the results of an A1B IPCC-SRES emission scenario from REMO (regional climate model at the Max Planck Institute forMeteorology, Hamburg). The simulation results indicate that afforestation may reduce the projected climate change through higher evapotranspiration and precipitation as well as lower surface temperature for the entire summer period. The magnitude of the feedback of the forest cover increase on precipitation differs among regions. The strongest effects are visible in the northeastern part of the country. Here, half of the projected precipitation decrease can be relieved and the total number of drought events can be reduced, assuming maximal afforestation. Afforestation brings about the smallest climatic effect in the southwestern region, in the area that shows the strongest climate change. The results can help to identify areas where forest cover increase should most effectively support the alleviation of climate change effects.", "author" : [ { "dropping-particle" : "", "family" : "G\u00e1los", "given" : "Borb\u00e1la", "non-dropping-particle" : "", "parse-names" : false, "suffix" : "" }, { "dropping-particle" : "", "family" : "M\u00e1ty\u00e1s", "given" : "Csaba", "non-dropping-particle" : "", "parse-names" : false, "suffix" : "" }, { "dropping-particle" : "", "family" : "Jacob", "given" : "Daniela", "non-dropping-particle" : "", "parse-names" : false, "suffix" : "" } ], "container-title" : "Environmental Research Letters", "id" : "ITEM-1", "issue" : "4", "issued" : { "date-parts" : [ [ "2011" ] ] }, "page" : "044010", "title" : "Regional characteristics of climate change altering effects of afforestation", "type" : "article-journal", "volume" : "6" }, "uris" : [ "http://www.mendeley.com/documents/?uuid=26d18215-397c-4861-aa34-51c1499db395" ] } ], "mendeley" : { "formattedCitation" : "(G\u00e1los, M\u00e1ty\u00e1s, &amp; Jacob, 2011)", "manualFormatting" : "G\u00e1los, M\u00e1ty\u00e1s, &amp; Jacob, 2011", "plainTextFormattedCitation" : "(G\u00e1los, M\u00e1ty\u00e1s, &amp; Jacob, 2011)", "previouslyFormattedCitation" : "(G\u00e1los, M\u00e1ty\u00e1s, &amp; Jacob, 2011)" }, "properties" : {  }, "schema" : "https://github.com/citation-style-language/schema/raw/master/csl-citation.json" }</w:instrText>
      </w:r>
      <w:r w:rsidRPr="00F55611">
        <w:rPr>
          <w:lang w:val="en-US"/>
        </w:rPr>
        <w:fldChar w:fldCharType="separate"/>
      </w:r>
      <w:r w:rsidRPr="00F55611">
        <w:rPr>
          <w:lang w:val="en-US"/>
        </w:rPr>
        <w:t>Gálos</w:t>
      </w:r>
      <w:r w:rsidRPr="00E1735F">
        <w:rPr>
          <w:lang w:val="en-US"/>
        </w:rPr>
        <w:t xml:space="preserve">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008D69AE">
        <w:rPr>
          <w:lang w:val="en-US"/>
        </w:rPr>
        <w:t>) through to medium (EU SSP1 -</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nualFormatting"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w:t>
      </w:r>
      <w:r w:rsidR="00AB34F7">
        <w:rPr>
          <w:lang w:val="en-US"/>
        </w:rPr>
        <w:t xml:space="preserve">, </w:t>
      </w:r>
      <w:r w:rsidRPr="00F55611">
        <w:rPr>
          <w:lang w:val="en-US"/>
        </w:rPr>
        <w:t>2016</w:t>
      </w:r>
      <w:r w:rsidRPr="00F55611">
        <w:rPr>
          <w:lang w:val="en-US"/>
        </w:rPr>
        <w:fldChar w:fldCharType="end"/>
      </w:r>
      <w:r w:rsidR="008D69AE">
        <w:rPr>
          <w:lang w:val="en-US"/>
        </w:rPr>
        <w:t>; Central Europ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978-3-540-79470-7_7", "author" : [ { "dropping-particle" : "", "family" : "Uthes", "given" : "Sandra", "non-dropping-particle" : "", "parse-names" : false, "suffix" : "" }, { "dropping-particle" : "", "family" : "Sattler", "given" : "Claudia", "non-dropping-particle" : "", "parse-names" : false, "suffix" : "" }, { "dropping-particle" : "", "family" : "Sahrbacher", "given" : "Amanda", "non-dropping-particle" : "", "parse-names" : false, "suffix" : "" }, { "dropping-particle" : "", "family" : "Hutar", "given" : "Vladimir", "non-dropping-particle" : "", "parse-names" : false, "suffix" : "" }, { "dropping-particle" : "", "family" : "Amon", "given" : "Georges", "non-dropping-particle" : "", "parse-names" : false, "suffix" : "" }, { "dropping-particle" : "", "family" : "Perret", "given" : "Eric", "non-dropping-particle" : "", "parse-names" : false, "suffix" : "" }, { "dropping-particle" : "", "family" : "Rapey", "given" : "Hel\u00e9ne", "non-dropping-particle" : "", "parse-names" : false, "suffix" : "" }, { "dropping-particle" : "", "family" : "Podmaniczky", "given" : "L\u00e1szl\u00f3", "non-dropping-particle" : "", "parse-names" : false, "suffix" : "" }, { "dropping-particle" : "", "family" : "Arianna Ciancaglini6, Jakub Wasilewski7", "given" : "Lisbeth Mogensen", "non-dropping-particle" : "", "parse-names" : false, "suffix" : "" } ], "container-title" : "Rural Landscapes and Agricultural Policies in Europe", "id" : "ITEM-1", "issued" : { "date-parts" : [ [ "2009" ] ] }, "page" : "123-142", "title" : "A Scenario-Wise Analysis of Economic and Environmental Impacts in the MEA-Scope Case Study Regions", "type" : "article-journal" }, "uris" : [ "http://www.mendeley.com/documents/?uuid=aa685574-3cf0-4f57-9233-20ef1823a424" ] } ], "mendeley" : { "formattedCitation" : "(Uthes et al., 2009)", "manualFormatting" : "Uthes et al., 2009", "plainTextFormattedCitation" : "(Uthes et al., 2009)", "previouslyFormattedCitation" : "(Uthes et al., 2009)" }, "properties" : {  }, "schema" : "https://github.com/citation-style-language/schema/raw/master/csl-citation.json" }</w:instrText>
      </w:r>
      <w:r w:rsidRPr="00F55611">
        <w:rPr>
          <w:lang w:val="en-US"/>
        </w:rPr>
        <w:fldChar w:fldCharType="separate"/>
      </w:r>
      <w:r w:rsidRPr="00F55611">
        <w:rPr>
          <w:lang w:val="en-US"/>
        </w:rPr>
        <w:t xml:space="preserve">Uthes </w:t>
      </w:r>
      <w:r w:rsidR="000D7D89" w:rsidRPr="000D7D89">
        <w:rPr>
          <w:i/>
          <w:lang w:val="en-US"/>
        </w:rPr>
        <w:t>et al.</w:t>
      </w:r>
      <w:r w:rsidR="00AB34F7">
        <w:rPr>
          <w:lang w:val="en-US"/>
        </w:rPr>
        <w:t xml:space="preserve">, </w:t>
      </w:r>
      <w:r w:rsidRPr="00F55611">
        <w:rPr>
          <w:lang w:val="en-US"/>
        </w:rPr>
        <w:t>2009</w:t>
      </w:r>
      <w:r w:rsidRPr="00F55611">
        <w:rPr>
          <w:lang w:val="en-US"/>
        </w:rPr>
        <w:fldChar w:fldCharType="end"/>
      </w:r>
      <w:r w:rsidR="008D69AE">
        <w:rPr>
          <w:lang w:val="en-US"/>
        </w:rPr>
        <w:t>; Sweden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1",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Milestad et al., 2014)", "manualFormatting" : "Milestad et al., 2014", "plainTextFormattedCitation" : "(Milestad et al., 2014)", "previouslyFormattedCitation" : "(Milestad et al., 2014)" }, "properties" : {  }, "schema" : "https://github.com/citation-style-language/schema/raw/master/csl-citation.json" }</w:instrText>
      </w:r>
      <w:r w:rsidRPr="00F55611">
        <w:rPr>
          <w:lang w:val="en-US"/>
        </w:rPr>
        <w:fldChar w:fldCharType="separate"/>
      </w:r>
      <w:r w:rsidRPr="00F55611">
        <w:rPr>
          <w:lang w:val="en-US"/>
        </w:rPr>
        <w:t xml:space="preserve">Milestad </w:t>
      </w:r>
      <w:r w:rsidR="000D7D89" w:rsidRPr="000D7D89">
        <w:rPr>
          <w:i/>
          <w:lang w:val="en-US"/>
        </w:rPr>
        <w:t>et al.</w:t>
      </w:r>
      <w:r w:rsidR="00AB34F7">
        <w:rPr>
          <w:lang w:val="en-US"/>
        </w:rPr>
        <w:t xml:space="preserve">, </w:t>
      </w:r>
      <w:r w:rsidRPr="00F55611">
        <w:rPr>
          <w:lang w:val="en-US"/>
        </w:rPr>
        <w:t>2014</w:t>
      </w:r>
      <w:r w:rsidRPr="00F55611">
        <w:rPr>
          <w:lang w:val="en-US"/>
        </w:rPr>
        <w:fldChar w:fldCharType="end"/>
      </w:r>
      <w:r w:rsidRPr="00F55611">
        <w:rPr>
          <w:lang w:val="en-US"/>
        </w:rPr>
        <w:t>) and slow (</w:t>
      </w:r>
      <w:r w:rsidRPr="00F55611">
        <w:rPr>
          <w:i/>
          <w:lang w:val="en-US"/>
        </w:rPr>
        <w:t>policy rules</w:t>
      </w:r>
      <w:r w:rsidR="008D69AE">
        <w:rPr>
          <w:lang w:val="en-US"/>
        </w:rPr>
        <w:t xml:space="preserve"> scenario for Europ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1",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manualFormatting" : "Kok et al., 2011", "plainTextFormattedCitation" : "(Kok et al., 2011)", "previouslyFormattedCitation" : "(Kok et al., 2011)"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00AB34F7">
        <w:rPr>
          <w:lang w:val="en-US"/>
        </w:rPr>
        <w:t xml:space="preserve">, </w:t>
      </w:r>
      <w:r w:rsidRPr="00F55611">
        <w:rPr>
          <w:lang w:val="en-US"/>
        </w:rPr>
        <w:t>2011</w:t>
      </w:r>
      <w:r w:rsidRPr="00F55611">
        <w:rPr>
          <w:lang w:val="en-US"/>
        </w:rPr>
        <w:fldChar w:fldCharType="end"/>
      </w:r>
      <w:r w:rsidRPr="00F55611">
        <w:rPr>
          <w:lang w:val="en-US"/>
        </w:rPr>
        <w:t xml:space="preserve">; Cyprus </w:t>
      </w:r>
      <w:r w:rsidR="008D69AE">
        <w:rPr>
          <w:lang w:val="en-US"/>
        </w:rPr>
        <w: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ecoinf.2015.05.008", "ISSN" : "15749541", "abstract" : "Environmental change in terms of land use and climatic changes is posing a serious threat to species distributions and extinctions. Thus in order to predict and mitigate against the effects of environmental change both drivers should be accounted for. Two endemic plant species in the Mediterranean island of Cyprus, Crocus cyprius and Ophrys kotschyi, were used as a case study. We have coupled climate change scenarios, and land use change models with species distribution models. Future land use scenarios were modelled by initially calculating the rate of current land use changes between two time snapshots (2000 and 2006) on the island, and based on these transition probabilities Markov-chain Cellular Automata were used to generate future land use changes for 2050. Climate change scenarios A1B, A2, B1 and B2A were derived from the IPCC reports. Species' climatic preferences were derived from their current distributions using classification trees while habitat preferences were derived from the Red Data Book of the Flora of Cyprus. A bioclimatic model for Crocus cyprius was built using mean temperature of wettest quarter, max temperature of warmest month and precipitation seasonality, while for Ophrys kotschyi the bioclimatic model was built using precipitation of wettest month, mean temperature of warmest quarter, isothermality, precipitation of coldest quarter, and annual precipitation. Sequentially, simulation scenarios were performed regarding future species distributions by accounting climate alone and both climate and land use changes. The distribution of the two species resulting from the bioclimatic models was then filtered by future land use changes, providing the species' projected potential distribution. The species' projected potential distribution varies depending on the type and scenario used, but many of both species' current sites/locations are projected to be outside their future potential distribution. Our results demonstrate the importance of including both land use and climatic changes in predictive species modelling.", "author" : [ { "dropping-particle" : "", "family" : "Louca", "given" : "Marianna", "non-dropping-particle" : "", "parse-names" : false, "suffix" : "" }, { "dropping-particle" : "", "family" : "Vogiatzakis", "given" : "Ioannis N.", "non-dropping-particle" : "", "parse-names" : false, "suffix" : "" }, { "dropping-particle" : "", "family" : "Moustakas", "given" : "Aristides", "non-dropping-particle" : "", "parse-names" : false, "suffix" : "" } ], "container-title" : "Ecological Informatics", "id" : "ITEM-1", "issued" : { "date-parts" : [ [ "2015" ] ] }, "page" : "241-249", "publisher" : "Elsevier B.V.", "title" : "Modelling the combined effects of land use and climatic changes: Coupling bioclimatic modelling with Markov-chain Cellular Automata in a case study in Cyprus", "type" : "article-journal", "volume" : "30" }, "uris" : [ "http://www.mendeley.com/documents/?uuid=993cb93f-b973-4fbf-a2b0-0c751628504d" ] } ], "mendeley" : { "formattedCitation" : "(Louca et al., 2015)", "manualFormatting" : "Louca et al., 2015", "plainTextFormattedCitation" : "(Louca et al., 2015)", "previouslyFormattedCitation" : "(Louca et al., 2015)" }, "properties" : {  }, "schema" : "https://github.com/citation-style-language/schema/raw/master/csl-citation.json" }</w:instrText>
      </w:r>
      <w:r w:rsidRPr="00F55611">
        <w:rPr>
          <w:lang w:val="en-US"/>
        </w:rPr>
        <w:fldChar w:fldCharType="separate"/>
      </w:r>
      <w:r w:rsidRPr="00F55611">
        <w:rPr>
          <w:lang w:val="en-US"/>
        </w:rPr>
        <w:t xml:space="preserve">Louca </w:t>
      </w:r>
      <w:r w:rsidR="000D7D89" w:rsidRPr="000D7D89">
        <w:rPr>
          <w:i/>
          <w:lang w:val="en-US"/>
        </w:rPr>
        <w:t>et al.</w:t>
      </w:r>
      <w:r w:rsidR="00AB34F7">
        <w:rPr>
          <w:lang w:val="en-US"/>
        </w:rPr>
        <w:t xml:space="preserve">, </w:t>
      </w:r>
      <w:r w:rsidRPr="00F55611">
        <w:rPr>
          <w:lang w:val="en-US"/>
        </w:rPr>
        <w:t>2015</w:t>
      </w:r>
      <w:r w:rsidRPr="00F55611">
        <w:rPr>
          <w:lang w:val="en-US"/>
        </w:rPr>
        <w:fldChar w:fldCharType="end"/>
      </w:r>
      <w:r w:rsidRPr="00F55611">
        <w:rPr>
          <w:lang w:val="en-US"/>
        </w:rPr>
        <w:t>) (</w:t>
      </w:r>
      <w:r w:rsidRPr="00F55611">
        <w:rPr>
          <w:b/>
          <w:lang w:val="en-US"/>
        </w:rPr>
        <w:t>Table 5.3</w:t>
      </w:r>
      <w:r w:rsidRPr="00F55611">
        <w:rPr>
          <w:lang w:val="en-US"/>
        </w:rPr>
        <w:t xml:space="preserve">). </w:t>
      </w:r>
    </w:p>
    <w:p w14:paraId="74C0FB98" w14:textId="0260050A" w:rsidR="00AE389F" w:rsidRPr="00F55611" w:rsidRDefault="00AE389F" w:rsidP="00AE389F">
      <w:pPr>
        <w:rPr>
          <w:lang w:val="en-US"/>
        </w:rPr>
      </w:pPr>
      <w:r w:rsidRPr="00F55611">
        <w:rPr>
          <w:lang w:val="en-US"/>
        </w:rPr>
        <w:t xml:space="preserve">In both Europe and Central Asia, the scenarios envision strong increases in human and social capital, and high levels of social respect and cohesion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id" : "ITEM-2", "itemData" : { "author" : [ { "dropping-particle" : "", "family" : "Kok", "given" : "Kasper", "non-dropping-particle" : "", "parse-names" : false, "suffix" : "" }, { "dropping-particle" : "", "family" : "Pedde", "given" : "Simona", "non-dropping-particle" : "", "parse-names" : false, "suffix" : "" } ], "id" : "ITEM-2", "issued" : { "date-parts" : [ [ "2016" ] ] }, "note" : "NULL", "number-of-pages" : "70", "title" : "IMPRESSIONS socio-economic scenarios. EU FP7 IMPRESSIONS Project Deliverable D2.2.", "type" : "report" }, "uris" : [ "http://www.mendeley.com/documents/?uuid=b3e9bf19-2d6b-45a2-8daa-58f538433caa" ] } ], "mendeley" : { "formattedCitation" : "(Kok et al., 2013; Kok &amp; Pedde, 2016)", "plainTextFormattedCitation" : "(Kok et al., 2013; Kok &amp; Pedde, 2016)", "previouslyFormattedCitation" : "(Kok et al., 2013; Kok &amp; Pedde, 2016)"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3; Kok &amp; Pedde, 2016)</w:t>
      </w:r>
      <w:r w:rsidRPr="00F55611">
        <w:rPr>
          <w:lang w:val="en-US"/>
        </w:rPr>
        <w:fldChar w:fldCharType="end"/>
      </w:r>
      <w:r w:rsidRPr="00F55611">
        <w:rPr>
          <w:lang w:val="en-US"/>
        </w:rPr>
        <w:t xml:space="preserve">. In Central Asia, </w:t>
      </w:r>
      <w:r w:rsidRPr="00F55611">
        <w:rPr>
          <w:i/>
          <w:lang w:val="en-US"/>
        </w:rPr>
        <w:t>global sustainable development</w:t>
      </w:r>
      <w:r w:rsidRPr="00F55611">
        <w:rPr>
          <w:lang w:val="en-US"/>
        </w:rPr>
        <w:t xml:space="preserve"> is the only archetype under which the cooperation between countries in the region increases and transboundary water governance is implemented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nualFormatting" : "(CA-SSP1;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CA-SSP1; Kok &amp; Pedde, 2016)</w:t>
      </w:r>
      <w:r w:rsidRPr="00F55611">
        <w:rPr>
          <w:lang w:val="en-US"/>
        </w:rPr>
        <w:fldChar w:fldCharType="end"/>
      </w:r>
      <w:r w:rsidRPr="00F55611">
        <w:rPr>
          <w:lang w:val="en-US"/>
        </w:rPr>
        <w:t>.</w:t>
      </w:r>
    </w:p>
    <w:p w14:paraId="2A80EF3B" w14:textId="3F736DAE" w:rsidR="00AE389F" w:rsidRPr="00F55611" w:rsidRDefault="00AE389F" w:rsidP="00AE389F">
      <w:pPr>
        <w:rPr>
          <w:lang w:val="en-US"/>
        </w:rPr>
      </w:pPr>
      <w:r w:rsidRPr="00F55611">
        <w:rPr>
          <w:lang w:val="en-US"/>
        </w:rPr>
        <w:lastRenderedPageBreak/>
        <w:t xml:space="preserve">In terms of cultural trends, the scenarios assume low to medium material consumption for the European Union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author" : [ { "dropping-particle" : "", "family" : "Kok", "given" : "Kasper", "non-dropping-particle" : "", "parse-names" : false, "suffix" : "" }, { "dropping-particle" : "", "family" : "Pedde", "given" : "Simona", "non-dropping-particle" : "", "parse-names" : false, "suffix" : "" } ], "id" : "ITEM-2",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MA, 2005)", "plainTextFormattedCitation" : "(Kok &amp; Pedde, 2016; MA, 2005)", "previouslyFormattedCitation" : "(Kok &amp; Pedde, 2016; MA, 2005)" }, "properties" : {  }, "schema" : "https://github.com/citation-style-language/schema/raw/master/csl-citation.json" }</w:instrText>
      </w:r>
      <w:r w:rsidRPr="00F55611">
        <w:rPr>
          <w:lang w:val="en-US"/>
        </w:rPr>
        <w:fldChar w:fldCharType="separate"/>
      </w:r>
      <w:r w:rsidRPr="00F55611">
        <w:rPr>
          <w:lang w:val="en-US"/>
        </w:rPr>
        <w:t xml:space="preserve">(Kok &amp; Pedde, 2016; </w:t>
      </w:r>
      <w:r w:rsidR="00184708">
        <w:rPr>
          <w:lang w:val="en-US"/>
        </w:rPr>
        <w:t>MEA</w:t>
      </w:r>
      <w:r w:rsidRPr="00F55611">
        <w:rPr>
          <w:lang w:val="en-US"/>
        </w:rPr>
        <w:t>, 2005)</w:t>
      </w:r>
      <w:r w:rsidRPr="00F55611">
        <w:rPr>
          <w:lang w:val="en-US"/>
        </w:rPr>
        <w:fldChar w:fldCharType="end"/>
      </w:r>
      <w:r w:rsidRPr="00F55611">
        <w:rPr>
          <w:lang w:val="en-US"/>
        </w:rPr>
        <w:t xml:space="preserve"> with a proactive approach to environmental management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Kok et al., 2011; MA, 2005)", "plainTextFormattedCitation" : "(Kok et al., 2011; MA, 2005)", "previouslyFormattedCitation" : "(Kok et al., 2011; MA, 2005)"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xml:space="preserve">, 2011; </w:t>
      </w:r>
      <w:r w:rsidR="00184708">
        <w:rPr>
          <w:lang w:val="en-US"/>
        </w:rPr>
        <w:t>MEA</w:t>
      </w:r>
      <w:r w:rsidRPr="00F55611">
        <w:rPr>
          <w:lang w:val="en-US"/>
        </w:rPr>
        <w:t>, 2005)</w:t>
      </w:r>
      <w:r w:rsidRPr="00F55611">
        <w:rPr>
          <w:lang w:val="en-US"/>
        </w:rPr>
        <w:fldChar w:fldCharType="end"/>
      </w:r>
      <w:r w:rsidRPr="00F55611">
        <w:rPr>
          <w:lang w:val="en-US"/>
        </w:rPr>
        <w:t xml:space="preserve">. While the UK </w:t>
      </w:r>
      <w:r w:rsidRPr="00F55611">
        <w:rPr>
          <w:i/>
          <w:lang w:val="en-US"/>
        </w:rPr>
        <w:t>nature @ work</w:t>
      </w:r>
      <w:r w:rsidRPr="00F55611">
        <w:rPr>
          <w:lang w:val="en-US"/>
        </w:rPr>
        <w:t xml:space="preserve"> scenario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assumes higher consumption of local products, a generally similar scenario for Sweden assumes lower consumption trends </w:t>
      </w:r>
      <w:r w:rsidRPr="00F55611">
        <w:rPr>
          <w:lang w:val="en-US"/>
        </w:rPr>
        <w:fldChar w:fldCharType="begin" w:fldLock="1"/>
      </w:r>
      <w:r w:rsidRPr="00F55611">
        <w:rPr>
          <w:lang w:val="en-US"/>
        </w:rPr>
        <w:instrText>ADDIN CSL_CITATION { "citationItems" : [ { "id" : "ITEM-1", "itemData" : { "DOI" : "10.1016/j.futures.2014.04.015", "ISBN" : "00163287 (ISSN)", "ISSN" : "00163287", "abstract" : "Transition from the current oil-based world economy to an economy based on renewable resources can become a strong driving force for land use change. This paper describes the development of integrated explorative and normative scenarios for the analysis of future land use in a climate-neutral Sweden. The aim is to show how backcasting scenarios fulfilling far-reaching greenhouse gas reduction targets can be related to assumptions on possible external developments, in order to contribute to the discussion on future sustainable land use. A target-fulfilling scenario element was combined with an external scenario element, i.e. developments that cannot be influenced by the targeted actors. The scenarios were developed and analysed in collaboration with local actors. Four scenarios were used to describe how land in Sweden could be used when Sweden has achieved zero emissions of greenhouse gases in 2060. The explorative dimension stretched from a situation where there is no international climate agreement to one where there is an international agreement on reducing greenhouse gases. The backcasting dimension illustrated different strategies to achieve the target and stretches from a very influential municipal level to one where the national/EU level is most influential. \u00a9 2014 Elsevier Ltd.", "author" : [ { "dropping-particle" : "", "family" : "Milestad", "given" : "Rebecka", "non-dropping-particle" : "", "parse-names" : false, "suffix" : "" }, { "dropping-particle" : "", "family" : "Svenfelt", "given" : "\u00c5sa", "non-dropping-particle" : "", "parse-names" : false, "suffix" : "" }, { "dropping-particle" : "", "family" : "Dreborg", "given" : "Karl Henrik", "non-dropping-particle" : "", "parse-names" : false, "suffix" : "" } ], "container-title" : "Futures", "id" : "ITEM-1", "issued" : { "date-parts" : [ [ "2014" ] ] }, "page" : "59-71", "title" : "Developing integrated explorative and normative scenarios: The case of future land use in a climate-neutral Sweden", "type" : "article-journal", "volume" : "60" }, "uris" : [ "http://www.mendeley.com/documents/?uuid=d385592d-fb2d-4e12-8acb-6ebf0f0586d5" ] } ], "mendeley" : { "formattedCitation" : "(Milestad et al., 2014)", "plainTextFormattedCitation" : "(Milestad et al., 2014)", "previouslyFormattedCitation" : "(Milestad et al., 2014)" }, "properties" : {  }, "schema" : "https://github.com/citation-style-language/schema/raw/master/csl-citation.json" }</w:instrText>
      </w:r>
      <w:r w:rsidRPr="00F55611">
        <w:rPr>
          <w:lang w:val="en-US"/>
        </w:rPr>
        <w:fldChar w:fldCharType="separate"/>
      </w:r>
      <w:r w:rsidRPr="00F55611">
        <w:rPr>
          <w:lang w:val="en-US"/>
        </w:rPr>
        <w:t xml:space="preserve">(Milestad </w:t>
      </w:r>
      <w:r w:rsidR="000D7D89" w:rsidRPr="000D7D89">
        <w:rPr>
          <w:i/>
          <w:lang w:val="en-US"/>
        </w:rPr>
        <w:t>et al.</w:t>
      </w:r>
      <w:r w:rsidRPr="00F55611">
        <w:rPr>
          <w:lang w:val="en-US"/>
        </w:rPr>
        <w:t>, 2014)</w:t>
      </w:r>
      <w:r w:rsidRPr="00F55611">
        <w:rPr>
          <w:lang w:val="en-US"/>
        </w:rPr>
        <w:fldChar w:fldCharType="end"/>
      </w:r>
      <w:r w:rsidRPr="00F55611">
        <w:rPr>
          <w:lang w:val="en-US"/>
        </w:rPr>
        <w:t xml:space="preserve">. Technological development is rapid, focusing on green and resource-efficient technologies (SRES B1/SSP1, </w:t>
      </w:r>
      <w:r w:rsidRPr="00F55611">
        <w:rPr>
          <w:i/>
          <w:lang w:val="en-US"/>
        </w:rPr>
        <w:t>techno garden</w:t>
      </w:r>
      <w:r>
        <w:rPr>
          <w:lang w:val="en-US"/>
        </w:rPr>
        <w:t xml:space="preserve"> </w:t>
      </w:r>
      <w:r w:rsidR="00AB34F7">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MA", "given" : "", "non-dropping-particle" : "", "parse-names" : false, "suffix" : "" } ], "id" : "ITEM-1", "issued" : { "date-parts" : [ [ "2005" ] ] }, "publisher" : "Island Press", "publisher-place" : "Washington, DC", "title" : "Ecosystems and human well-being: Scenarios, Volume 2", "type" : "book" }, "uris" : [ "http://www.mendeley.com/documents/?uuid=89c87195-8568-4f7c-ba52-ff43d452acf5"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id" : "ITEM-3", "itemData" : { "author" : [ { "dropping-particle" : "", "family" : "Kok", "given" : "Kasper", "non-dropping-particle" : "", "parse-names" : false, "suffix" : "" }, { "dropping-particle" : "", "family" : "Pedde", "given" : "Simona", "non-dropping-particle" : "", "parse-names" : false, "suffix" : "" } ], "id" : "ITEM-3", "issued" : { "date-parts" : [ [ "2016" ] ] }, "note" : "NULL", "number-of-pages" : "70", "title" : "IMPRESSIONS socio-economic scenarios. EU FP7 IMPRESSIONS Project Deliverable D2.2.", "type" : "report" }, "uris" : [ "http://www.mendeley.com/documents/?uuid=b3e9bf19-2d6b-45a2-8daa-58f538433caa" ] } ], "mendeley" : { "formattedCitation" : "(Kok et al., 2011; Kok &amp; Pedde, 2016; MA, 2005)", "manualFormatting" : "Kok et al., 2011; Kok &amp; Pedde, 2016; MA, 2005", "plainTextFormattedCitation" : "(Kok et al., 2011; Kok &amp; Pedde, 2016; MA, 2005)", "previouslyFormattedCitation" : "(Kok et al., 2011; Kok &amp; Pedde, 2016; MA, 2005)"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xml:space="preserve">, 2011; Kok &amp; Pedde, 2016; </w:t>
      </w:r>
      <w:r w:rsidR="00184708">
        <w:rPr>
          <w:lang w:val="en-US"/>
        </w:rPr>
        <w:t>MEA</w:t>
      </w:r>
      <w:r w:rsidRPr="00F55611">
        <w:rPr>
          <w:lang w:val="en-US"/>
        </w:rPr>
        <w:t>, 2005</w:t>
      </w:r>
      <w:r w:rsidRPr="00F55611">
        <w:rPr>
          <w:lang w:val="en-US"/>
        </w:rPr>
        <w:fldChar w:fldCharType="end"/>
      </w:r>
      <w:r w:rsidRPr="00F55611">
        <w:rPr>
          <w:lang w:val="en-US"/>
        </w:rPr>
        <w:t xml:space="preserve">), biotechnology and sustainable technologies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id" : "ITEM-2", "itemData" : { "DOI" : "10.1016/j.techfore.2011.01.004", "ISBN" : "0040-1625", "ISSN" : "00401625", "abstract" : "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u00a9 2010 Elsevier Inc.", "author" : [ { "dropping-particle" : "", "family" : "Kok", "given" : "Kasper",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given" : "Mathijs", "non-dropping-particle" : "van", "parse-names" : false, "suffix" : "" }, { "dropping-particle" : "", "family" : "B\u00e4rlund", "given" : "Ilona", "non-dropping-particle" : "", "parse-names" : false, "suffix" : "" }, { "dropping-particle" : "", "family" : "Dubel", "given" : "Anna", "non-dropping-particle" : "", "parse-names" : false, "suffix" : "" }, { "dropping-particle" : "", "family" : "Sendzimir", "given" : "Jan", "non-dropping-particle" : "", "parse-names" : false, "suffix" : "" }, { "dropping-particle" : "", "family" : "Vliet Mathijs", "given" : "M.", "non-dropping-particle" : "van", "parse-names" : false, "suffix" : "" }, { "dropping-particle" : "", "family" : "B\u00e4rlund Ilona", "given" : "I.", "non-dropping-particle" : "", "parse-names" : false, "suffix" : "" }, { "dropping-particle" : "", "family" : "Dubel", "given" : "Anna", "non-dropping-particle" : "", "parse-names" : false, "suffix" : "" }, { "dropping-particle" : "", "family" : "Sendzimir", "given" : "Jan", "non-dropping-particle" : "", "parse-names" : false, "suffix" : "" } ], "container-title" : "Technological Forecasting and Social Change", "id" : "ITEM-2", "issue" : "5", "issued" : { "date-parts" : [ [ "2011" ] ] }, "page" : "835-851", "title" : "Combining participative backcasting and exploratory scenario development: Experiences from the SCENES project", "type" : "article-journal", "volume" : "78" }, "uris" : [ "http://www.mendeley.com/documents/?uuid=14195775-b47a-4a96-a702-1efbc1333e9f" ] } ], "mendeley" : { "formattedCitation" : "(Haines-Young et al., 2011; Kok et al., 2011)", "plainTextFormattedCitation" : "(Haines-Young et al., 2011; Kok et al., 2011)", "previouslyFormattedCitation" : "(Haines-Young et al., 2011; Kok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xml:space="preserve">, 2011; Kok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t>
      </w:r>
      <w:r w:rsidRPr="00F55611">
        <w:rPr>
          <w:b/>
          <w:lang w:val="en-US"/>
        </w:rPr>
        <w:t>Table 5.3</w:t>
      </w:r>
      <w:r w:rsidRPr="00F55611">
        <w:rPr>
          <w:lang w:val="en-US"/>
        </w:rPr>
        <w:t xml:space="preserve">). </w:t>
      </w:r>
    </w:p>
    <w:p w14:paraId="2F666B66" w14:textId="59770774" w:rsidR="00AE389F" w:rsidRPr="00F55611" w:rsidRDefault="00AE389F" w:rsidP="00AE389F">
      <w:pPr>
        <w:rPr>
          <w:lang w:val="en-US"/>
        </w:rPr>
      </w:pPr>
      <w:r w:rsidRPr="00F55611">
        <w:rPr>
          <w:i/>
          <w:lang w:val="en-US"/>
        </w:rPr>
        <w:t>Direct drivers</w:t>
      </w:r>
      <w:r w:rsidRPr="00F55611">
        <w:rPr>
          <w:lang w:val="en-US"/>
        </w:rPr>
        <w:t xml:space="preserve">: Climate change is assumed to predominantly follow the SRES B1 pathway with the lowest increase in surface temperature compared to other scenario archetypes </w:t>
      </w:r>
      <w:r w:rsidRPr="00F55611">
        <w:rPr>
          <w:lang w:val="en-US"/>
        </w:rPr>
        <w:fldChar w:fldCharType="begin" w:fldLock="1"/>
      </w:r>
      <w:r w:rsidRPr="00F55611">
        <w:rPr>
          <w:lang w:val="en-US"/>
        </w:rPr>
        <w:instrText>ADDIN CSL_CITATION { "citationItems" : [ { "id" : "ITEM-1", "itemData" : { "DOI" : "10.1007/s10584-013-0968-0", "ISSN" : "01650009", "author" : [ { "dropping-particle" : "", "family" : "Scholten", "given" : "Anja", "non-dropping-particle" : "", "parse-names" : false, "suffix" : "" }, { "dropping-particle" : "", "family" : "Rothstein", "given" : "Benno", "non-dropping-particle" : "", "parse-names" : false, "suffix" : "" }, { "dropping-particle" : "", "family" : "Baumhauer", "given" : "Roland", "non-dropping-particle" : "", "parse-names" : false, "suffix" : "" } ], "container-title" : "Climatic Change", "id" : "ITEM-1", "issue" : "1-2", "issued" : { "date-parts" : [ [ "2014" ] ] }, "page" : "111-125", "title" : "Mass-cargo-affine industries and climate change: The vulnerability of bulk cargo companies along the River Rhine to low water periods", "type" : "article-journal", "volume" : "122" }, "uris" : [ "http://www.mendeley.com/documents/?uuid=8441ddbe-316d-4a95-8636-620acc4c0573" ] }, { "id" : "ITEM-2", "itemData" : { "DOI" : "10.1371/journal.pntd.0001407", "ISBN" : "1935-2735 (Electronic)\\n1935-2727 (Linking)", "ISSN" : "19352727", "PMID" : "22140590", "abstract" : "BACKGROUND: In the Old World, sandfly species of the genus Phlebotomus are known vectors of Leishmania, Bartonella and several viruses. Recent sandfly catches and autochthonous cases of leishmaniasis hint on spreading tendencies of the vectors towards Central Europe. However, studies addressing potential future distribution of sandflies in the light of a changing European climate are missing. METHODOLOGY: Here, we modelled bioclimatic envelopes using MaxEnt for five species with proven or assumed vector competence for Leishmania infantum, which are either predominantly located in (south-) western (Phlebotomus ariasi, P. mascittii and P. perniciosus) or south-eastern Europe (P. neglectus and P. perfiliewi). The determined bioclimatic envelopes were transferred to two climate change scenarios (A1B and B1) for Central Europe (Austria, Germany and Switzerland) using data of the regional climate model COSMO-CLM. We detected the most likely way of natural dispersal (\"least-cost path\") for each species and hence determined the accessibility of potential future climatically suitable habitats by integrating landscape features, projected changes in climatic suitability and wind speed. RESULTS AND RELEVANCE: Results indicate that the Central European climate will become increasingly suitable especially for those vector species with a current south-western focus of distribution. In general, the highest suitability of Central Europe is projected for all species in the second half of the 21st century, except for P. perfiliewi. Nevertheless, we show that sandflies will hardly be able to occupy their climatically suitable habitats entirely, due to their limited natural dispersal ability. A northward spread of species with south-eastern focus of distribution may be constrained but not completely avoided by the Alps. Our results can be used to install specific monitoring systems to the projected risk zones of potential sandfly establishment. This is urgently needed for adaptation and coping strategies against the emerging spread of sandfly-borne diseases.", "author" : [ { "dropping-particle" : "", "family" : "Fischer", "given" : "Dominik", "non-dropping-particle" : "", "parse-names" : false, "suffix" : "" }, { "dropping-particle" : "", "family" : "Moeller", "given" : "Philipp", "non-dropping-particle" : "", "parse-names" : false, "suffix" : "" }, { "dropping-particle" : "", "family" : "Thomas", "given" : "Stephanie M.", "non-dropping-particle" : "", "parse-names" : false, "suffix" : "" }, { "dropping-particle" : "", "family" : "Naucke", "given" : "Torsten J.", "non-dropping-particle" : "", "parse-names" : false, "suffix" : "" }, { "dropping-particle" : "", "family" : "Beierkuhnlein", "given" : "Carl", "non-dropping-particle" : "", "parse-names" : false, "suffix" : "" } ], "container-title" : "PLoS Neglected Tropical Diseases", "id" : "ITEM-2", "issue" : "11", "issued" : { "date-parts" : [ [ "2011" ] ] }, "title" : "Combining climatic projections and dispersal ability: A method for estimating the responses of sandfly vector species to climate change", "type" : "article-journal", "volume" : "5" }, "uris" : [ "http://www.mendeley.com/documents/?uuid=a383aa96-99e1-4ee3-8183-243fa71d4db0" ] }, { "id" : "ITEM-3", "itemData" : { "DOI" : "10.1007/s10342-013-0735-9", "ISSN" : "1612-4669", "abstract" : "Outputs from the HadCM3 Global Climate Circulation Model according to\\nscenarios A2 and B1 were used for climate change predictions in\\nLithuania. According to scenario A2, the annual temperature will\\nincrease by approximately 4.0 A degrees C from 2061 to 2090, while\\nscenario B1 predicts an increase of 2.0 A degrees C. In contrast to\\nscenario B1, scenario A2 predicts an annual increase in precipitation of\\n15-20 % at the end of the century. Based on the predicted climatic data\\nfor the two scenarios and climate maps by European Food Safety Authority\\nfor the EU, we created climate analogues for Lithuania for 2031-2060 and\\n2061-2090. These areas were overlain by the digital map of native tree\\nspecies distributions in Europe, which was created from the European\\nForest Genetic Resources Programme database. If climate changes occur\\naccording to scenario B1, in 2031-2060, Lithuania's climate will become\\nsuitable for approximately five to six alien species, such as Acer\\ncampestre, Acer pseudoplatanus, Fagus sylvatica, Populus nigra, and\\nPrunus avium. In 2061-2090, these species will be joined by Sorbus\\ndomestica and Tilia platyphyllos. If climate changes occur according to\\nscenario A2, at the end of the twenty-first century, Castanea sativa,\\nQuercus pubescens, and Sorbus torminalis could expand this list. With\\nrespect to species dispersal rates, there is a high probability that the\\nspecies A. campestre, A. pseudoplatanus, P. nigra, and P. avium will\\nbecome immigrants to Lithuanian forests at the end of the twenty-first\\ncentury. Approximately 20 new species native to Europe will be suitable\\nfor cultivation (scenario A2). Climate change will affect the\\ndistributions of native species too. An increase in the proportion of\\ndeciduous tree species (except Alnus incana) and some reduction in the\\nproportion of conifers, Norway spruce (Picea abies) and Scots pine\\n(Pinus sylvestris), are expected in Lithuanian forests.", "author" : [ { "dropping-particle" : "", "family" : "Ozolincius", "given" : "Remigijus", "non-dropping-particle" : "", "parse-names" : false, "suffix" : "" }, { "dropping-particle" : "", "family" : "Lekevicius", "given" : "Edmundas", "non-dropping-particle" : "", "parse-names" : false, "suffix" : "" }, { "dropping-particle" : "", "family" : "Stakenas", "given" : "Vidas", "non-dropping-particle" : "", "parse-names" : false, "suffix" : "" }, { "dropping-particle" : "", "family" : "Galvonaite", "given" : "Audrone", "non-dropping-particle" : "", "parse-names" : false, "suffix" : "" }, { "dropping-particle" : "", "family" : "Samas", "given" : "Arunas", "non-dropping-particle" : "", "parse-names" : false, "suffix" : "" }, { "dropping-particle" : "", "family" : "Valiukas", "given" : "Donatas", "non-dropping-particle" : "", "parse-names" : false, "suffix" : "" } ], "container-title" : "European Journal of Forest Research", "id" : "ITEM-3", "issue" : "1", "issued" : { "date-parts" : [ [ "2014" ] ] }, "page" : "51-60", "title" : "Lithuanian forests and climate change: possible effects on tree species composition", "type" : "article-journal", "volume" : "133" }, "uris" : [ "http://www.mendeley.com/documents/?uuid=a1fd3791-5ee5-4a4d-bd65-a9e497904d18" ] } ], "mendeley" : { "formattedCitation" : "(Fischer et al., 2011; Ozolincius et al., 2014; Scholten, Rothstein, &amp; Baumhauer, 2014)", "plainTextFormattedCitation" : "(Fischer et al., 2011; Ozolincius et al., 2014; Scholten, Rothstein, &amp; Baumhauer, 2014)", "previouslyFormattedCitation" : "(Fischer et al., 2011; Ozolincius et al., 2014; Scholten, Rothstein, &amp; Baumhauer, 2014)" }, "properties" : {  }, "schema" : "https://github.com/citation-style-language/schema/raw/master/csl-citation.json" }</w:instrText>
      </w:r>
      <w:r w:rsidRPr="00F55611">
        <w:rPr>
          <w:lang w:val="en-US"/>
        </w:rPr>
        <w:fldChar w:fldCharType="separate"/>
      </w:r>
      <w:r w:rsidRPr="00F55611">
        <w:rPr>
          <w:lang w:val="en-US"/>
        </w:rPr>
        <w:t xml:space="preserve">(Fischer </w:t>
      </w:r>
      <w:r w:rsidR="000D7D89" w:rsidRPr="000D7D89">
        <w:rPr>
          <w:i/>
          <w:lang w:val="en-US"/>
        </w:rPr>
        <w:t>et al.</w:t>
      </w:r>
      <w:r w:rsidRPr="00F55611">
        <w:rPr>
          <w:lang w:val="en-US"/>
        </w:rPr>
        <w:t xml:space="preserve">, 2011; Ozolincius </w:t>
      </w:r>
      <w:r w:rsidR="000D7D89" w:rsidRPr="000D7D89">
        <w:rPr>
          <w:i/>
          <w:lang w:val="en-US"/>
        </w:rPr>
        <w:t>et al.</w:t>
      </w:r>
      <w:r w:rsidRPr="00F55611">
        <w:rPr>
          <w:lang w:val="en-US"/>
        </w:rPr>
        <w:t>, 2014; Scholten</w:t>
      </w:r>
      <w:r w:rsidRPr="0009382E">
        <w:rPr>
          <w:lang w:val="en-US"/>
        </w:rPr>
        <w:t xml:space="preserve"> </w:t>
      </w:r>
      <w:r w:rsidR="000D7D89" w:rsidRPr="000D7D89">
        <w:rPr>
          <w:i/>
          <w:lang w:val="en-US"/>
        </w:rPr>
        <w:t>et al.</w:t>
      </w:r>
      <w:r w:rsidRPr="00F55611">
        <w:rPr>
          <w:lang w:val="en-US"/>
        </w:rPr>
        <w:t>, 2014)</w:t>
      </w:r>
      <w:r w:rsidRPr="00F55611">
        <w:rPr>
          <w:lang w:val="en-US"/>
        </w:rPr>
        <w:fldChar w:fldCharType="end"/>
      </w:r>
      <w:r w:rsidRPr="00F55611">
        <w:rPr>
          <w:lang w:val="en-US"/>
        </w:rPr>
        <w:t xml:space="preserve">. In terms of water regime, the discharge from major rivers is assumed to decrease, for example in the case of the Black Sea and the Mediterranean Sea </w:t>
      </w:r>
      <w:r w:rsidRPr="00F55611">
        <w:rPr>
          <w:lang w:val="en-US"/>
        </w:rPr>
        <w:fldChar w:fldCharType="begin" w:fldLock="1"/>
      </w:r>
      <w:r w:rsidRPr="00F55611">
        <w:rPr>
          <w:lang w:val="en-US"/>
        </w:rPr>
        <w:instrText>ADDIN CSL_CITATION { "citationItems" : [ { "id" : "ITEM-1", "itemData" : { "DOI" : "10.1029/2009GB003594", "ISBN" : "0886-6236", "ISSN" : "08866236", "abstract" : "The aim of this study is to produce future scenarios on the river inputs of water and nutrients (nitrate and phosphate) into the Mediterranean and Black Sea. They are based on the four contrasting scenarios that were developed by the Millenium Ecosystem Assessment (MEA) for the years 2030 and 2050 and implemented in a spatially explicit manner into the IMAGE model. We first identified the major drivers of the river fluxes by regression analyses, then tested the retained models against the past evolutions between 1970 and 2000, and finally applied the models to the MEA scenarios. For nutrients, the considered river data mainly refer to the large rivers for which long-term time series exist (Rhone, Po, Ebro, and Danube). Here, recent trends were principally driven by fertilizer spreads (NO3, PO4), together with urban wastewater releases (PO4). Future trends remain in the envelope of the observed variability during the last 40 years, both for the large rivers and, when extrapolated to the basin scales, also for the entire Mediterranean and Black Sea. At regional scales, however, the budgets considerably change. In the northern parts of the Mediterranean drainage basin, they uniformly tend to decrease, but they may strongly increase in the south and east. Water discharge is examined on a basis of 37 rivers, showing that this parameter is clearly linked to the evolution of climate. Because of the ongoing evolution toward dryer and warmer conditions, we predict a significant trend of decreasing freshwater fluxes for the future, which already started in the past. Regional hot spots for this decrease are the drainage basin of the Alboran Sea and, when also considering the inhabitant specific water fluxes, the basins of the Aegean and north Levantine seas. \u00a9 2010 by the American Geophysical Union.", "author" : [ { "dropping-particle" : "", "family" : "Ludwig", "given" : "W.", "non-dropping-particle" : "", "parse-names" : false, "suffix" : "" }, { "dropping-particle" : "", "family" : "Bouwman", "given" : "A. F.", "non-dropping-particle" : "", "parse-names" : false, "suffix" : "" }, { "dropping-particle" : "", "family" : "Dumont", "given" : "E.", "non-dropping-particle" : "", "parse-names" : false, "suffix" : "" }, { "dropping-particle" : "", "family" : "Lespinas", "given" : "F.", "non-dropping-particle" : "", "parse-names" : false, "suffix" : "" } ], "container-title" : "Global Biogeochemical Cycles", "id" : "ITEM-1", "issue" : "4", "issued" : { "date-parts" : [ [ "2010" ] ] }, "page" : "1-14", "title" : "Water and nutrient fluxes from major Mediterranean and Black Sea rivers: Past and future trends and their implications for the basin-scale budgets", "type" : "article-journal", "volume" : "24" }, "uris" : [ "http://www.mendeley.com/documents/?uuid=550fc5b9-9c5f-4d37-96c3-71467b979c30" ] }, { "id" : "ITEM-2", "itemData" : { "DOI" : "10.1016/j.scitotenv.2015.04.106", "ISBN" : "00489697 (ISSN)", "ISSN" : "18791026", "PMID" : "25957786", "abstract" : "A portfolio of water management strategies now exists to contribute to reach water demand and supply targets. Among them, integrated water resource management has a large potential for reducing water disagreement in water scarcity regions. Many of the strategies are based on well tested choices and technical know-how, with proven benefits for users and environment. This paper considers water management practices that may contribute to reduce disagreement in water scarcity areas, evaluating the management alternatives in the Mediterranean basins of Europe, a region that exemplifies other water scarcity regions in the world. First, we use a model to compute water availability taking into account water management, temporal heterogeneity, spatial heterogeneity and policy options, and then apply this model across 396 river basins. Second, we use a wedge approach to illustrate policy choices for selected river basins: Thrace (Greece), Guadalquivir, Ebro, Tagus and Duero (Spain), Po (Italy) and Rhone (France). At the wide geographical level, the results show the multi-determinant complexities of climate change impacts and adaptation measures and the geographic nature of water resources and vulnerability metrics. At the local level, the results show that optimisation of water management is the dominating strategy for defining adaptation pathways. Results also show great sensitivity to ecological flow provision, suggesting that better attention should be paid to defining methods to estimate minimum ecological flows in water scarcity regions. For all scales, average water resource vulnerability computed by traditional vulnerability indicators may not be the most appropriate measure to inform climate change adaptation policy. This has large implications to applied water resource studies aiming to derive policy choices, and it is especially interesting in basins facing water scarcity. Our research aims to contribute to shape realistic water management options at the regional level and therefore provide information to climate change, agricultural and water policies.", "author" : [ { "dropping-particle" : "", "family" : "Garrote", "given" : "Luis", "non-dropping-particle" : "", "parse-names" : false, "suffix" : "" }, { "dropping-particle" : "", "family" : "Granados", "given" : "Alfredo", "non-dropping-particle" : "", "parse-names" : false, "suffix" : "" }, { "dropping-particle" : "", "family" : "Iglesias", "given" : "Ana", "non-dropping-particle" : "", "parse-names" : false, "suffix" : "" } ], "container-title" : "Science of the Total Environment", "id" : "ITEM-2", "issued" : { "date-parts" : [ [ "2016" ] ] }, "page" : "997-1009", "publisher" : "Elsevier B.V.", "title" : "Strategies to reduce water stress in Euro-Mediterranean river basins", "type" : "article-journal", "volume" : "543" }, "uris" : [ "http://www.mendeley.com/documents/?uuid=f5c9afb8-408f-4d6e-8e11-5f298ef7d3c1" ] } ], "mendeley" : { "formattedCitation" : "(Garrote et al., 2016; Ludwig et al., 2010)", "plainTextFormattedCitation" : "(Garrote et al., 2016; Ludwig et al., 2010)", "previouslyFormattedCitation" : "(Garrote et al., 2016; Ludwig et al., 2010)" }, "properties" : {  }, "schema" : "https://github.com/citation-style-language/schema/raw/master/csl-citation.json" }</w:instrText>
      </w:r>
      <w:r w:rsidRPr="00F55611">
        <w:rPr>
          <w:lang w:val="en-US"/>
        </w:rPr>
        <w:fldChar w:fldCharType="separate"/>
      </w:r>
      <w:r w:rsidRPr="00F55611">
        <w:rPr>
          <w:lang w:val="en-US"/>
        </w:rPr>
        <w:t xml:space="preserve">(Garrote </w:t>
      </w:r>
      <w:r w:rsidR="000D7D89" w:rsidRPr="000D7D89">
        <w:rPr>
          <w:i/>
          <w:lang w:val="en-US"/>
        </w:rPr>
        <w:t>et al.</w:t>
      </w:r>
      <w:r w:rsidRPr="00F55611">
        <w:rPr>
          <w:lang w:val="en-US"/>
        </w:rPr>
        <w:t xml:space="preserve">, 2016; Ludwig </w:t>
      </w:r>
      <w:r w:rsidR="000D7D89" w:rsidRPr="000D7D89">
        <w:rPr>
          <w:i/>
          <w:lang w:val="en-US"/>
        </w:rPr>
        <w:t>et al.</w:t>
      </w:r>
      <w:r w:rsidRPr="00F55611">
        <w:rPr>
          <w:lang w:val="en-US"/>
        </w:rPr>
        <w:t>, 2010)</w:t>
      </w:r>
      <w:r w:rsidRPr="00F55611">
        <w:rPr>
          <w:lang w:val="en-US"/>
        </w:rPr>
        <w:fldChar w:fldCharType="end"/>
      </w:r>
      <w:r w:rsidRPr="00F55611">
        <w:rPr>
          <w:lang w:val="en-US"/>
        </w:rPr>
        <w:t xml:space="preserve">. Multiple studies assume medium dispersion of invasive species both at the European Union level </w:t>
      </w:r>
      <w:r w:rsidRPr="00F55611">
        <w:rPr>
          <w:lang w:val="en-US"/>
        </w:rPr>
        <w:fldChar w:fldCharType="begin" w:fldLock="1"/>
      </w:r>
      <w:r w:rsidRPr="00F55611">
        <w:rPr>
          <w:lang w:val="en-US"/>
        </w:rPr>
        <w:instrText>ADDIN CSL_CITATION { "citationItems" : [ { "id" : "ITEM-1", "itemData" : { "DOI" : "10.1111/j.1466-8238.2010.00573.x", "ISBN" : "1466-822X", "ISSN" : "1466822X", "abstract" : "Aim The recent discovery of the consistent patterns in plant invasions in habitat types across different climatic regions made it possible to produce a European map of plant invasions. Parallel research led to the formulation of integrated scenarios of future socio-economic development in Europe, which were used to project land-use patterns in Europe for 2020, 2050 and 2080. Here we integrate these two research lines and produce the first spatially explicit projections of plant invasions in Europe for these three target years. Location European Union, Norway and Switzerland. Methods We used vegetation plot data from southern, central and north-western Europe to quantify mean local levels of invasion by neophytes (post-1500 alien plants) for forest, grassland, urban, arable and abandoned land. We projected these values on the scenarios of future land-use for the three target years and constructed maps of future plant invasions under three socio-economic scenarios assuming (1) deregulation, (2) continuation of current policies with standing regulations and (3) shift towards sustainable development. Results Under all scenarios an increase in the level of invasion was projected especially for north-western and northern Europe, and a decrease for some agricultural areas of eastern Europe where abandonment of agricultural land is expected. However, a net increase in the level of invasion over Europe is projected under all scenarios. Main conclusions The polarization between more and less invaded regions is likely to increase if future policies are oriented on deregulation. However, an implementation of sustainability policies would not automatically restrict the spread of alien plants. On the contrary, such policies might increase invasions by supporting agriculture and associated invasion-prone land use in less productive areas. Therefore, proactive strategies to combat invasive alien plants will be needed no matter which policies will be adopted in the future.", "author" : [ { "dropping-particle" : "", "family" : "Chytr\u00fd", "given" : "M.", "non-dropping-particle" : "", "parse-names" : false, "suffix" : "" }, { "dropping-particle" : "", "family" : "Wild", "given" : "J.", "non-dropping-particle" : "", "parse-names" : false, "suffix" : "" }, { "dropping-particle" : "", "family" : "Py\u0161ek", "given" : "P.", "non-dropping-particle" : "", "parse-names" : false, "suffix" : "" }, { "dropping-particle" : "", "family" : "Jaro\u0161\u00edk", "given" : "V.", "non-dropping-particle" : "", "parse-names" : false, "suffix" : "" }, { "dropping-particle" : "", "family" : "Dendoncker", "given" : "N.", "non-dropping-particle" : "", "parse-names" : false, "suffix" : "" }, { "dropping-particle" : "", "family" : "Reginster", "given" : "I.", "non-dropping-particle" : "", "parse-names" : false, "suffix" : "" }, { "dropping-particle" : "", "family" : "Pino", "given" : "J.", "non-dropping-particle" : "", "parse-names" : false, "suffix" : "" }, { "dropping-particle" : "", "family" : "Maskell", "given" : "L. C.", "non-dropping-particle" : "", "parse-names" : false, "suffix" : "" }, { "dropping-particle" : "", "family" : "Vila", "given" : "M.", "non-dropping-particle" : "", "parse-names" : false, "suffix" : "" }, { "dropping-particle" : "", "family" : "Pergl", "given" : "J.", "non-dropping-particle" : "", "parse-names" : false, "suffix" : "" }, { "dropping-particle" : "", "family" : "K\u00fchn", "given" : "I.", "non-dropping-particle" : "", "parse-names" : false, "suffix" : "" }, { "dropping-particle" : "", "family" : "Spangenberg", "given" : "Joachim H.", "non-dropping-particle" : "", "parse-names" : false, "suffix" : "" }, { "dropping-particle" : "", "family" : "Settele", "given" : "Josef", "non-dropping-particle" : "", "parse-names" : false, "suffix" : "" } ], "container-title" : "Global Ecology and Biogeography", "id" : "ITEM-1", "issue" : "1", "issued" : { "date-parts" : [ [ "2012" ] ] }, "note" : "NULL", "page" : "75-87", "title" : "Projecting trends in plant invasions in Europe under different scenarios of future land-use change", "type" : "article-journal", "volume" : "21" }, "uris" : [ "http://www.mendeley.com/documents/?uuid=e39c80fe-630d-4002-a65d-80771ac03f83" ] } ], "mendeley" : { "formattedCitation" : "(Chytr\u00fd et al., 2012)", "plainTextFormattedCitation" : "(Chytr\u00fd et al., 2012)", "previouslyFormattedCitation" : "(Chytr\u00fd et al., 2012)" }, "properties" : {  }, "schema" : "https://github.com/citation-style-language/schema/raw/master/csl-citation.json" }</w:instrText>
      </w:r>
      <w:r w:rsidRPr="00F55611">
        <w:rPr>
          <w:lang w:val="en-US"/>
        </w:rPr>
        <w:fldChar w:fldCharType="separate"/>
      </w:r>
      <w:r w:rsidRPr="00F55611">
        <w:rPr>
          <w:lang w:val="en-US"/>
        </w:rPr>
        <w:t xml:space="preserve">(Chytrý </w:t>
      </w:r>
      <w:r w:rsidR="000D7D89" w:rsidRPr="000D7D89">
        <w:rPr>
          <w:i/>
          <w:lang w:val="en-US"/>
        </w:rPr>
        <w:t>et al.</w:t>
      </w:r>
      <w:r w:rsidRPr="00F55611">
        <w:rPr>
          <w:lang w:val="en-US"/>
        </w:rPr>
        <w:t>, 2012)</w:t>
      </w:r>
      <w:r w:rsidRPr="00F55611">
        <w:rPr>
          <w:lang w:val="en-US"/>
        </w:rPr>
        <w:fldChar w:fldCharType="end"/>
      </w:r>
      <w:r w:rsidRPr="00F55611">
        <w:rPr>
          <w:lang w:val="en-US"/>
        </w:rPr>
        <w:t xml:space="preserve"> and in indivi</w:t>
      </w:r>
      <w:r w:rsidR="008D69AE">
        <w:rPr>
          <w:lang w:val="en-US"/>
        </w:rPr>
        <w:t>dual countries (Central Europe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371/journal.pntd.0001407", "ISBN" : "1935-2735 (Electronic)\\n1935-2727 (Linking)", "ISSN" : "19352727", "PMID" : "22140590", "abstract" : "BACKGROUND: In the Old World, sandfly species of the genus Phlebotomus are known vectors of Leishmania, Bartonella and several viruses. Recent sandfly catches and autochthonous cases of leishmaniasis hint on spreading tendencies of the vectors towards Central Europe. However, studies addressing potential future distribution of sandflies in the light of a changing European climate are missing. METHODOLOGY: Here, we modelled bioclimatic envelopes using MaxEnt for five species with proven or assumed vector competence for Leishmania infantum, which are either predominantly located in (south-) western (Phlebotomus ariasi, P. mascittii and P. perniciosus) or south-eastern Europe (P. neglectus and P. perfiliewi). The determined bioclimatic envelopes were transferred to two climate change scenarios (A1B and B1) for Central Europe (Austria, Germany and Switzerland) using data of the regional climate model COSMO-CLM. We detected the most likely way of natural dispersal (\"least-cost path\") for each species and hence determined the accessibility of potential future climatically suitable habitats by integrating landscape features, projected changes in climatic suitability and wind speed. RESULTS AND RELEVANCE: Results indicate that the Central European climate will become increasingly suitable especially for those vector species with a current south-western focus of distribution. In general, the highest suitability of Central Europe is projected for all species in the second half of the 21st century, except for P. perfiliewi. Nevertheless, we show that sandflies will hardly be able to occupy their climatically suitable habitats entirely, due to their limited natural dispersal ability. A northward spread of species with south-eastern focus of distribution may be constrained but not completely avoided by the Alps. Our results can be used to install specific monitoring systems to the projected risk zones of potential sandfly establishment. This is urgently needed for adaptation and coping strategies against the emerging spread of sandfly-borne diseases.", "author" : [ { "dropping-particle" : "", "family" : "Fischer", "given" : "Dominik", "non-dropping-particle" : "", "parse-names" : false, "suffix" : "" }, { "dropping-particle" : "", "family" : "Moeller", "given" : "Philipp", "non-dropping-particle" : "", "parse-names" : false, "suffix" : "" }, { "dropping-particle" : "", "family" : "Thomas", "given" : "Stephanie M.", "non-dropping-particle" : "", "parse-names" : false, "suffix" : "" }, { "dropping-particle" : "", "family" : "Naucke", "given" : "Torsten J.", "non-dropping-particle" : "", "parse-names" : false, "suffix" : "" }, { "dropping-particle" : "", "family" : "Beierkuhnlein", "given" : "Carl", "non-dropping-particle" : "", "parse-names" : false, "suffix" : "" } ], "container-title" : "PLoS Neglected Tropical Diseases", "id" : "ITEM-1", "issue" : "11", "issued" : { "date-parts" : [ [ "2011" ] ] }, "title" : "Combining climatic projections and dispersal ability: A method for estimating the responses of sandfly vector species to climate change", "type" : "article-journal", "volume" : "5" }, "uris" : [ "http://www.mendeley.com/documents/?uuid=a383aa96-99e1-4ee3-8183-243fa71d4db0" ] } ], "mendeley" : { "formattedCitation" : "(Fischer et al., 2011)", "manualFormatting" : "Fischer et al., 2011", "plainTextFormattedCitation" : "(Fischer et al., 2011)", "previouslyFormattedCitation" : "(Fischer et al., 2011)" }, "properties" : {  }, "schema" : "https://github.com/citation-style-language/schema/raw/master/csl-citation.json" }</w:instrText>
      </w:r>
      <w:r w:rsidRPr="00F55611">
        <w:rPr>
          <w:lang w:val="en-US"/>
        </w:rPr>
        <w:fldChar w:fldCharType="separate"/>
      </w:r>
      <w:r w:rsidRPr="00F55611">
        <w:rPr>
          <w:lang w:val="en-US"/>
        </w:rPr>
        <w:t xml:space="preserve">Fischer </w:t>
      </w:r>
      <w:r w:rsidR="000D7D89" w:rsidRPr="000D7D89">
        <w:rPr>
          <w:i/>
          <w:lang w:val="en-US"/>
        </w:rPr>
        <w:t>et al.</w:t>
      </w:r>
      <w:r w:rsidRPr="00F55611">
        <w:rPr>
          <w:lang w:val="en-US"/>
        </w:rPr>
        <w:t>, 2011</w:t>
      </w:r>
      <w:r w:rsidRPr="00F55611">
        <w:rPr>
          <w:lang w:val="en-US"/>
        </w:rPr>
        <w:fldChar w:fldCharType="end"/>
      </w:r>
      <w:r w:rsidRPr="00F55611">
        <w:rPr>
          <w:lang w:val="en-US"/>
        </w:rPr>
        <w:t>; the Baltic c</w:t>
      </w:r>
      <w:r w:rsidR="008D69AE">
        <w:rPr>
          <w:lang w:val="en-US"/>
        </w:rPr>
        <w:t>ountries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342-013-0735-9", "ISSN" : "1612-4669", "abstract" : "Outputs from the HadCM3 Global Climate Circulation Model according to\\nscenarios A2 and B1 were used for climate change predictions in\\nLithuania. According to scenario A2, the annual temperature will\\nincrease by approximately 4.0 A degrees C from 2061 to 2090, while\\nscenario B1 predicts an increase of 2.0 A degrees C. In contrast to\\nscenario B1, scenario A2 predicts an annual increase in precipitation of\\n15-20 % at the end of the century. Based on the predicted climatic data\\nfor the two scenarios and climate maps by European Food Safety Authority\\nfor the EU, we created climate analogues for Lithuania for 2031-2060 and\\n2061-2090. These areas were overlain by the digital map of native tree\\nspecies distributions in Europe, which was created from the European\\nForest Genetic Resources Programme database. If climate changes occur\\naccording to scenario B1, in 2031-2060, Lithuania's climate will become\\nsuitable for approximately five to six alien species, such as Acer\\ncampestre, Acer pseudoplatanus, Fagus sylvatica, Populus nigra, and\\nPrunus avium. In 2061-2090, these species will be joined by Sorbus\\ndomestica and Tilia platyphyllos. If climate changes occur according to\\nscenario A2, at the end of the twenty-first century, Castanea sativa,\\nQuercus pubescens, and Sorbus torminalis could expand this list. With\\nrespect to species dispersal rates, there is a high probability that the\\nspecies A. campestre, A. pseudoplatanus, P. nigra, and P. avium will\\nbecome immigrants to Lithuanian forests at the end of the twenty-first\\ncentury. Approximately 20 new species native to Europe will be suitable\\nfor cultivation (scenario A2). Climate change will affect the\\ndistributions of native species too. An increase in the proportion of\\ndeciduous tree species (except Alnus incana) and some reduction in the\\nproportion of conifers, Norway spruce (Picea abies) and Scots pine\\n(Pinus sylvestris), are expected in Lithuanian forests.", "author" : [ { "dropping-particle" : "", "family" : "Ozolincius", "given" : "Remigijus", "non-dropping-particle" : "", "parse-names" : false, "suffix" : "" }, { "dropping-particle" : "", "family" : "Lekevicius", "given" : "Edmundas", "non-dropping-particle" : "", "parse-names" : false, "suffix" : "" }, { "dropping-particle" : "", "family" : "Stakenas", "given" : "Vidas", "non-dropping-particle" : "", "parse-names" : false, "suffix" : "" }, { "dropping-particle" : "", "family" : "Galvonaite", "given" : "Audrone", "non-dropping-particle" : "", "parse-names" : false, "suffix" : "" }, { "dropping-particle" : "", "family" : "Samas", "given" : "Arunas", "non-dropping-particle" : "", "parse-names" : false, "suffix" : "" }, { "dropping-particle" : "", "family" : "Valiukas", "given" : "Donatas", "non-dropping-particle" : "", "parse-names" : false, "suffix" : "" } ], "container-title" : "European Journal of Forest Research", "id" : "ITEM-1", "issue" : "1", "issued" : { "date-parts" : [ [ "2014" ] ] }, "page" : "51-60", "title" : "Lithuanian forests and climate change: possible effects on tree species composition", "type" : "article-journal", "volume" : "133" }, "uris" : [ "http://www.mendeley.com/documents/?uuid=a1fd3791-5ee5-4a4d-bd65-a9e497904d18" ] } ], "mendeley" : { "formattedCitation" : "(Ozolincius et al., 2014)", "manualFormatting" : "Ozolincius et al., 2014", "plainTextFormattedCitation" : "(Ozolincius et al., 2014)", "previouslyFormattedCitation" : "(Ozolincius et al., 2014)" }, "properties" : {  }, "schema" : "https://github.com/citation-style-language/schema/raw/master/csl-citation.json" }</w:instrText>
      </w:r>
      <w:r w:rsidRPr="00F55611">
        <w:rPr>
          <w:lang w:val="en-US"/>
        </w:rPr>
        <w:fldChar w:fldCharType="separate"/>
      </w:r>
      <w:r w:rsidRPr="00F55611">
        <w:rPr>
          <w:lang w:val="en-US"/>
        </w:rPr>
        <w:t xml:space="preserve">Ozolincius </w:t>
      </w:r>
      <w:r w:rsidR="000D7D89" w:rsidRPr="000D7D89">
        <w:rPr>
          <w:i/>
          <w:lang w:val="en-US"/>
        </w:rPr>
        <w:t>et al.</w:t>
      </w:r>
      <w:r w:rsidRPr="00F55611">
        <w:rPr>
          <w:lang w:val="en-US"/>
        </w:rPr>
        <w:t>, 2014</w:t>
      </w:r>
      <w:r w:rsidRPr="00F55611">
        <w:rPr>
          <w:lang w:val="en-US"/>
        </w:rPr>
        <w:fldChar w:fldCharType="end"/>
      </w:r>
      <w:r w:rsidRPr="00F55611">
        <w:rPr>
          <w:lang w:val="en-US"/>
        </w:rPr>
        <w:t xml:space="preserve">). In contrast, the UK </w:t>
      </w:r>
      <w:r w:rsidRPr="00F55611">
        <w:rPr>
          <w:i/>
          <w:lang w:val="en-US"/>
        </w:rPr>
        <w:t>nature @ work</w:t>
      </w:r>
      <w:r w:rsidRPr="00F55611">
        <w:rPr>
          <w:lang w:val="en-US"/>
        </w:rPr>
        <w:t xml:space="preserve"> scenario assumes low dispersion of invasive species due to extensive national programmes </w:t>
      </w:r>
      <w:r w:rsidRPr="00F55611">
        <w:rPr>
          <w:lang w:val="en-US"/>
        </w:rPr>
        <w:fldChar w:fldCharType="begin" w:fldLock="1"/>
      </w:r>
      <w:r w:rsidRPr="00F55611">
        <w:rPr>
          <w:lang w:val="en-US"/>
        </w:rPr>
        <w:instrText>ADDIN CSL_CITATION { "citationItems" : [ { "id" : "ITEM-1", "itemData" : { "ISBN" : "9789280731644", "author" : [ { "dropping-particle" : "", "family" : "Haines-Young", "given" : "Roy", "non-dropping-particle" : "", "parse-names" : false, "suffix" : "" }, { "dropping-particle" : "", "family" : "Paterson", "given" : "James", "non-dropping-particle" : "", "parse-names" : false, "suffix" : "" }, { "dropping-particle" : "", "family" : "Potschin", "given" : "Marion", "non-dropping-particle" : "", "parse-names" : false, "suffix" : "" }, { "dropping-particle" : "", "family" : "Wilson", "given" : "Alister", "non-dropping-particle" : "", "parse-names" : false, "suffix" : "" }, { "dropping-particle" : "", "family" : "Kass", "given" : "Gary", "non-dropping-particle" : "", "parse-names" : false, "suffix" : "" } ], "container-title" : "The UK National Ecosystem Assessment: Technical Report", "id" : "ITEM-1", "issued" : { "date-parts" : [ [ "2011" ] ] }, "page" : "1195-1264", "publisher" : "UNEP-WCMC", "publisher-place" : "Cambridge", "title" : "The UK NEA Scenarios: Development of Storylines and Analysis of Outcomes", "type" : "chapter" }, "uris" : [ "http://www.mendeley.com/documents/?uuid=af4542e0-8a43-455b-b7e6-5669a075cd02" ] } ], "mendeley" : { "formattedCitation" : "(Haines-Young et al., 2011)", "plainTextFormattedCitation" : "(Haines-Young et al., 2011)", "previouslyFormattedCitation" : "(Haines-Young et al., 2011)" }, "properties" : {  }, "schema" : "https://github.com/citation-style-language/schema/raw/master/csl-citation.json" }</w:instrText>
      </w:r>
      <w:r w:rsidRPr="00F55611">
        <w:rPr>
          <w:lang w:val="en-US"/>
        </w:rPr>
        <w:fldChar w:fldCharType="separate"/>
      </w:r>
      <w:r w:rsidRPr="00F55611">
        <w:rPr>
          <w:lang w:val="en-US"/>
        </w:rPr>
        <w:t xml:space="preserve">(Haines-Young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t>
      </w:r>
      <w:r w:rsidRPr="00F55611">
        <w:rPr>
          <w:b/>
          <w:lang w:val="en-US"/>
        </w:rPr>
        <w:t>Table 5.3</w:t>
      </w:r>
      <w:r w:rsidRPr="00F55611">
        <w:rPr>
          <w:lang w:val="en-US"/>
        </w:rPr>
        <w:t>).</w:t>
      </w:r>
    </w:p>
    <w:p w14:paraId="0732EE0B" w14:textId="0F3E1C2B" w:rsidR="00AE389F" w:rsidRPr="00F55611" w:rsidRDefault="00AE389F" w:rsidP="00AE389F">
      <w:pPr>
        <w:rPr>
          <w:lang w:val="en-US"/>
        </w:rPr>
      </w:pPr>
      <w:r w:rsidRPr="00F55611">
        <w:rPr>
          <w:i/>
          <w:lang w:val="en-US"/>
        </w:rPr>
        <w:t>Values</w:t>
      </w:r>
      <w:r w:rsidRPr="00F55611">
        <w:rPr>
          <w:lang w:val="en-US"/>
        </w:rPr>
        <w:t xml:space="preserve">: As with </w:t>
      </w:r>
      <w:r w:rsidRPr="00F55611">
        <w:rPr>
          <w:i/>
          <w:lang w:val="en-US"/>
        </w:rPr>
        <w:t>regional sustainability</w:t>
      </w:r>
      <w:r w:rsidRPr="00F55611">
        <w:rPr>
          <w:lang w:val="en-US"/>
        </w:rPr>
        <w:t xml:space="preserve">, </w:t>
      </w:r>
      <w:r w:rsidRPr="00F55611">
        <w:rPr>
          <w:i/>
          <w:lang w:val="en-US"/>
        </w:rPr>
        <w:t>global sustainable development</w:t>
      </w:r>
      <w:r w:rsidRPr="00F55611">
        <w:rPr>
          <w:lang w:val="en-US"/>
        </w:rPr>
        <w:t xml:space="preserve"> is centred on instrumental (32%), intrinsic (24%) and relational (29%) values (</w:t>
      </w:r>
      <w:r w:rsidRPr="00F55611">
        <w:rPr>
          <w:b/>
          <w:lang w:val="en-US"/>
        </w:rPr>
        <w:t>Figure 5.7</w:t>
      </w:r>
      <w:r w:rsidRPr="00F55611">
        <w:rPr>
          <w:lang w:val="en-US"/>
        </w:rPr>
        <w:t xml:space="preserve">). Again, due to the inclusiveness and balance among different types of values, this archetype favours sustainability efforts. This scenario explores visionary solutions to the sustainability challenge at the global scale, including new socio-economic arrangements and fundamental changes in values </w:t>
      </w:r>
      <w:r w:rsidRPr="00F55611">
        <w:rPr>
          <w:lang w:val="en-US"/>
        </w:rPr>
        <w:fldChar w:fldCharType="begin" w:fldLock="1"/>
      </w:r>
      <w:r w:rsidRPr="00F55611">
        <w:rPr>
          <w:lang w:val="en-US"/>
        </w:rPr>
        <w:instrText>ADDIN CSL_CITATION { "citationItems" : [ { "id" : "ITEM-1", "itemData" : { "author" : [ { "dropping-particle" : "", "family" : "Kubiszewski", "given" : "Ida", "non-dropping-particle" : "", "parse-names" : false, "suffix" : "" }, { "dropping-particle" : "", "family" : "Costanza", "given" : "Robert", "non-dropping-particle" : "", "parse-names" : false, "suffix" : "" }, { "dropping-particle" : "", "family" : "Anderson", "given" : "S.", "non-dropping-particle" : "", "parse-names" : false, "suffix" : "" }, { "dropping-particle" : "", "family" : "Sutton", "given" : "Paul", "non-dropping-particle" : "", "parse-names" : false, "suffix" : "" } ], "container-title" : "Ecosystem Services", "id" : "ITEM-1", "issued" : { "date-parts" : [ [ "2017" ] ] }, "page" : "289\u2013301", "title" : "The future value of ecosystem services: Global scenarios and national implications", "type" : "article-journal", "volume" : "26" }, "uris" : [ "http://www.mendeley.com/documents/?uuid=0540ac2a-4a82-444d-a39a-4f5868dfef78" ] } ], "mendeley" : { "formattedCitation" : "(Kubiszewski, Costanza, Anderson, &amp; Sutton, 2017)", "plainTextFormattedCitation" : "(Kubiszewski, Costanza, Anderson, &amp; Sutton, 2017)", "previouslyFormattedCitation" : "(Kubiszewski, Costanza, Anderson, &amp; Sutton, 2017)" }, "properties" : {  }, "schema" : "https://github.com/citation-style-language/schema/raw/master/csl-citation.json" }</w:instrText>
      </w:r>
      <w:r w:rsidRPr="00F55611">
        <w:rPr>
          <w:lang w:val="en-US"/>
        </w:rPr>
        <w:fldChar w:fldCharType="separate"/>
      </w:r>
      <w:r w:rsidRPr="00F55611">
        <w:rPr>
          <w:lang w:val="en-US"/>
        </w:rPr>
        <w:t>(Kubiszewski</w:t>
      </w:r>
      <w:r w:rsidRPr="0009382E">
        <w:rPr>
          <w:lang w:val="en-US"/>
        </w:rPr>
        <w:t xml:space="preserve"> </w:t>
      </w:r>
      <w:r w:rsidR="000D7D89" w:rsidRPr="000D7D89">
        <w:rPr>
          <w:i/>
          <w:lang w:val="en-US"/>
        </w:rPr>
        <w:t>et al.</w:t>
      </w:r>
      <w:r w:rsidRPr="00F55611">
        <w:rPr>
          <w:lang w:val="en-US"/>
        </w:rPr>
        <w:t>, 2017)</w:t>
      </w:r>
      <w:r w:rsidRPr="00F55611">
        <w:rPr>
          <w:lang w:val="en-US"/>
        </w:rPr>
        <w:fldChar w:fldCharType="end"/>
      </w:r>
      <w:r w:rsidRPr="00F55611">
        <w:rPr>
          <w:lang w:val="en-US"/>
        </w:rPr>
        <w:t>.</w:t>
      </w:r>
    </w:p>
    <w:p w14:paraId="47E2C222" w14:textId="77777777" w:rsidR="00AE389F" w:rsidRPr="00F55611" w:rsidRDefault="00AE389F" w:rsidP="00AE389F">
      <w:pPr>
        <w:rPr>
          <w:lang w:val="en-US"/>
        </w:rPr>
      </w:pPr>
    </w:p>
    <w:p w14:paraId="613E7DA6" w14:textId="77777777" w:rsidR="00AE389F" w:rsidRPr="00F55611" w:rsidRDefault="00AE389F" w:rsidP="001F0516">
      <w:pPr>
        <w:pStyle w:val="Heading4"/>
      </w:pPr>
      <w:bookmarkStart w:id="1608" w:name="_Toc519504738"/>
      <w:r w:rsidRPr="00F55611">
        <w:t>Inequality</w:t>
      </w:r>
      <w:bookmarkEnd w:id="1608"/>
    </w:p>
    <w:p w14:paraId="35672757" w14:textId="212D6E67" w:rsidR="00AE389F" w:rsidRPr="00F55611" w:rsidRDefault="00AE389F" w:rsidP="00AE389F">
      <w:pPr>
        <w:autoSpaceDE w:val="0"/>
        <w:autoSpaceDN w:val="0"/>
        <w:adjustRightInd w:val="0"/>
        <w:rPr>
          <w:lang w:val="en-US"/>
        </w:rPr>
      </w:pPr>
      <w:r w:rsidRPr="00F55611">
        <w:rPr>
          <w:i/>
          <w:lang w:val="en-US"/>
        </w:rPr>
        <w:t>Overview</w:t>
      </w:r>
      <w:r w:rsidRPr="00F55611">
        <w:rPr>
          <w:lang w:val="en-US"/>
        </w:rPr>
        <w:t xml:space="preserve">: </w:t>
      </w:r>
      <w:r w:rsidRPr="00F55611">
        <w:rPr>
          <w:i/>
          <w:lang w:val="en-US"/>
        </w:rPr>
        <w:t>Inequality</w:t>
      </w:r>
      <w:r w:rsidRPr="00F55611">
        <w:rPr>
          <w:lang w:val="en-US"/>
        </w:rPr>
        <w:t xml:space="preserve"> assumes increasing economic, political and social inequalities and fragmentation both across and within countries. This future is characterized by power becoming more concentrated in a relatively small political and business elite across the globe. Economic growth is moderate in industrialized and middle-income countries, while low income countries lag behind. Technology develops unevenly. Environmental policies focus on local issues and are limited to higher-income areas </w:t>
      </w:r>
      <w:r w:rsidRPr="00F55611">
        <w:rPr>
          <w:lang w:val="en-US"/>
        </w:rPr>
        <w:fldChar w:fldCharType="begin" w:fldLock="1"/>
      </w:r>
      <w:r w:rsidRPr="00F55611">
        <w:rPr>
          <w:lang w:val="en-US"/>
        </w:rPr>
        <w:instrText>ADDIN CSL_CITATION { "citationItems" : [ { "id" : "ITEM-1", "itemData" : { "DOI" : "10.1016/j.gloenvcha.2015.01.004", "ISBN" : "0959-3780",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container-title" : "Global Environmental Change", "id" : "ITEM-1", "issued" : { "date-parts" : [ [ "2015" ] ] }, "note" : "NULL", "page" : "169-180", "publisher" : "Elsevier Ltd", "title" : "The roads ahead: Narratives for shared socioeconomic pathways describing world futures in the 21st century", "type" : "article-journal", "volume" : "42" }, "uris" : [ "http://www.mendeley.com/documents/?uuid=45f335e3-7e22-48f8-ae14-cca42b9ea80f" ] } ], "mendeley" : { "formattedCitation" : "(O\u2019Neill et al., 2015)", "plainTextFormattedCitation" : "(O\u2019Neill et al., 2015)", "previouslyFormattedCitation" : "(O\u2019Neill et al., 2015)" }, "properties" : {  }, "schema" : "https://github.com/citation-style-language/schema/raw/master/csl-citation.json" }</w:instrText>
      </w:r>
      <w:r w:rsidRPr="00F55611">
        <w:rPr>
          <w:lang w:val="en-US"/>
        </w:rPr>
        <w:fldChar w:fldCharType="separate"/>
      </w:r>
      <w:r w:rsidRPr="00F55611">
        <w:rPr>
          <w:lang w:val="en-US"/>
        </w:rPr>
        <w:t xml:space="preserve">(O’Neill </w:t>
      </w:r>
      <w:r w:rsidR="000D7D89" w:rsidRPr="000D7D89">
        <w:rPr>
          <w:i/>
          <w:lang w:val="en-US"/>
        </w:rPr>
        <w:t>et al.</w:t>
      </w:r>
      <w:r w:rsidRPr="00F55611">
        <w:rPr>
          <w:lang w:val="en-US"/>
        </w:rPr>
        <w:t>, 2015)</w:t>
      </w:r>
      <w:r w:rsidRPr="00F55611">
        <w:rPr>
          <w:lang w:val="en-US"/>
        </w:rPr>
        <w:fldChar w:fldCharType="end"/>
      </w:r>
      <w:r w:rsidRPr="00F55611">
        <w:rPr>
          <w:lang w:val="en-US"/>
        </w:rPr>
        <w:t xml:space="preserve">. The European Union increases its commitment to find innovative solutions to the depletion of natural resources and climate change, which initiates a shift towards a high-tech green Europe. However, there are increasing disparities in economic opportunity, leading to substantial proportions of populations having a low level of development. The European Union becomes an important player in a world full of tensions. In Central Asia, the concentration of wealth and power in a narrow class of elites grows, while the standard of life of the majority gradually deteriorates. Political regimes in the region are increasingly authoritarian and repressive, with growing incidence of social unrest, conflicts and ethnic clashes on the one hand, and outmigration and resignation on the other. Environmental issues are addressed only to a limited extent, particularly in relation to water and energy supplies, so as not to threaten the position of the elites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xml:space="preserve">. </w:t>
      </w:r>
    </w:p>
    <w:p w14:paraId="515D0CDF" w14:textId="783DF9E2" w:rsidR="00AE389F" w:rsidRPr="00F55611" w:rsidRDefault="00AE389F" w:rsidP="00AE389F">
      <w:pPr>
        <w:autoSpaceDE w:val="0"/>
        <w:autoSpaceDN w:val="0"/>
        <w:adjustRightInd w:val="0"/>
        <w:rPr>
          <w:lang w:val="en-US"/>
        </w:rPr>
      </w:pPr>
      <w:r w:rsidRPr="00F55611">
        <w:rPr>
          <w:lang w:val="en-US"/>
        </w:rPr>
        <w:t xml:space="preserve">Only four scenarios in the review for Europe and Central Asia fall into the </w:t>
      </w:r>
      <w:r w:rsidRPr="00F55611">
        <w:rPr>
          <w:i/>
          <w:lang w:val="en-US"/>
        </w:rPr>
        <w:t>inequality</w:t>
      </w:r>
      <w:r w:rsidRPr="00F55611">
        <w:rPr>
          <w:lang w:val="en-US"/>
        </w:rPr>
        <w:t xml:space="preserve"> scenario archetype. These are the Europe and Central Asian SSP4 scenarios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xml:space="preserve"> from the IMPRESSIONS project, the Romanian </w:t>
      </w:r>
      <w:r w:rsidRPr="00F55611">
        <w:rPr>
          <w:i/>
          <w:lang w:val="en-US"/>
        </w:rPr>
        <w:t>missed opportunity</w:t>
      </w:r>
      <w:r w:rsidRPr="00F55611">
        <w:rPr>
          <w:lang w:val="en-US"/>
        </w:rPr>
        <w:t xml:space="preserve"> scenario </w:t>
      </w:r>
      <w:r w:rsidRPr="00F55611">
        <w:rPr>
          <w:lang w:val="en-US"/>
        </w:rPr>
        <w:fldChar w:fldCharType="begin" w:fldLock="1"/>
      </w:r>
      <w:r w:rsidRPr="00F55611">
        <w:rPr>
          <w:lang w:val="en-US"/>
        </w:rPr>
        <w:instrText>ADDIN CSL_CITATION { "citationItems" : [ { "id" : "ITEM-1",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1", "issue" : "4", "issued" : { "date-parts" : [ [ "2014" ] ] }, "note" : "NULL", "title" : "A holistic approach to studying social-ecological systems and its application to Southern Transylvania", "type" : "article-journal", "volume" : "19" }, "uris" : [ "http://www.mendeley.com/documents/?uuid=0c97c56e-c55f-4c20-9a65-9730711b2c45" ] } ], "mendeley" : { "formattedCitation" : "(Hanspach et al., 2014)", "plainTextFormattedCitation" : "(Hanspach et al., 2014)", "previouslyFormattedCitation" : "(Hanspach et al., 2014)" }, "properties" : {  }, "schema" : "https://github.com/citation-style-language/schema/raw/master/csl-citation.json" }</w:instrText>
      </w:r>
      <w:r w:rsidRPr="00F55611">
        <w:rPr>
          <w:lang w:val="en-US"/>
        </w:rPr>
        <w:fldChar w:fldCharType="separate"/>
      </w:r>
      <w:r w:rsidRPr="00F55611">
        <w:rPr>
          <w:lang w:val="en-US"/>
        </w:rPr>
        <w:t xml:space="preserve">(Hanspach </w:t>
      </w:r>
      <w:r w:rsidR="000D7D89" w:rsidRPr="000D7D89">
        <w:rPr>
          <w:i/>
          <w:lang w:val="en-US"/>
        </w:rPr>
        <w:t>et al.</w:t>
      </w:r>
      <w:r w:rsidRPr="00F55611">
        <w:rPr>
          <w:lang w:val="en-US"/>
        </w:rPr>
        <w:t>, 2014)</w:t>
      </w:r>
      <w:r w:rsidRPr="00F55611">
        <w:rPr>
          <w:lang w:val="en-US"/>
        </w:rPr>
        <w:fldChar w:fldCharType="end"/>
      </w:r>
      <w:r w:rsidRPr="00F55611">
        <w:rPr>
          <w:lang w:val="en-US"/>
        </w:rPr>
        <w:t xml:space="preserve">, and the European </w:t>
      </w:r>
      <w:r w:rsidRPr="00F55611">
        <w:rPr>
          <w:i/>
          <w:lang w:val="en-US"/>
        </w:rPr>
        <w:t>riders on the storm</w:t>
      </w:r>
      <w:r w:rsidRPr="00F55611">
        <w:rPr>
          <w:lang w:val="en-US"/>
        </w:rPr>
        <w:t xml:space="preserve"> scenario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mendeley" : { "formattedCitation" : "(Kok et al., 2013)", "plainTextFormattedCitation" : "(Kok et al., 2013)", "previouslyFormattedCitation" : "(Kok et al., 2013)"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3)</w:t>
      </w:r>
      <w:r w:rsidRPr="00F55611">
        <w:rPr>
          <w:lang w:val="en-US"/>
        </w:rPr>
        <w:fldChar w:fldCharType="end"/>
      </w:r>
      <w:r w:rsidRPr="00F55611">
        <w:rPr>
          <w:lang w:val="en-US"/>
        </w:rPr>
        <w:t xml:space="preserve"> from the CLIMSAVE project; the latter being applied in a number of studies (e.g. </w:t>
      </w:r>
      <w:r w:rsidRPr="00F55611">
        <w:rPr>
          <w:lang w:val="en-US"/>
        </w:rPr>
        <w:fldChar w:fldCharType="begin" w:fldLock="1"/>
      </w:r>
      <w:r w:rsidRPr="00F55611">
        <w:rPr>
          <w:lang w:val="en-US"/>
        </w:rPr>
        <w:instrText>ADDIN CSL_CITATION { "citationItems" : [ { "id" : "ITEM-1", "itemData" : { "DOI" : "10.1007/s10584-014-1162-8", "ISSN" : "0165-0009", "abstract" : "Addressing climate change vulnerability requires an understanding of both the level of climate impacts and the capacity of the exposed population to cope. This study developed a methodology for allowing users to explore vulnerability to changes in ecosystem services as a result of climatic and socio-economic changes. It focuses on the vulnerability of Europe across multiple sectors by combining the outputs of a regional integrated assessment (IA) model, the CLIMSAVE IA Platform, with maps of coping capacity based on the five capitals approach. The presented methodology enables stakeholder-derived socio-economic futures to be represented within a quantitative integrated modelling framework in a way that changes spatially and temporally with the socio-economic storyline. Vulnerability was mapped for six key ecosystem services in 40 combined climate and socio-economic scenarios. The analysis shows that, whilst the north and west of Europe are generally better placed to cope with climate impacts than the south and east, coping could be improved in all areas. Furthermore, whilst the lack of coping capacity in dystopian scenarios often leads to greater vulnerability, there are complex interactions between sectors that lead to patterns of vulnerability that vary spatially, with scenario and by sector even within the more utopian futures.", "author" : [ { "dropping-particle" : "", "family" : "Dunford", "given" : "Robert W.", "non-dropping-particle" : "", "parse-names" : false, "suffix" : "" }, { "dropping-particle" : "", "family" : "Harrison", "given" : "Paula A.", "non-dropping-particle" : "", "parse-names" : false, "suffix" : "" }, { "dropping-particle" : "", "family" : "J\u00e4ger", "given" : "J.", "non-dropping-particle" : "", "parse-names" : false, "suffix" : "" }, { "dropping-particle" : "", "family" : "Rounsevell", "given" : "Mark D. A.", "non-dropping-particle" : "", "parse-names" : false, "suffix" : "" }, { "dropping-particle" : "", "family" : "Tinch", "given" : "R.", "non-dropping-particle" : "", "parse-names" : false, "suffix" : "" } ], "container-title" : "Climatic Change", "id" : "ITEM-1", "issue" : "3-4", "issued" : { "date-parts" : [ [ "2015", "7", "12" ] ] }, "note" : "NULL", "page" : "339-354", "publisher" : "SPRINGER, VAN GODEWIJCKSTRAAT 30, 3311 GZ DORDRECHT, NETHERLANDS", "title" : "Exploring climate change vulnerability across sectors and scenarios using indicators of impacts and coping capacity", "type" : "article-journal", "volume" : "128" }, "uris" : [ "http://www.mendeley.com/documents/?uuid=fe268c4a-7315-48f3-8b67-40fe0eda0323" ] }, { "id" : "ITEM-2",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2",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id" : "ITEM-3", "itemData" : { "DOI" : "10.1007/s10584-014-1298-6", "ISBN" : "0165-0009", "ISSN" : "01650009", "abstract" : "The Coastal Fluvial Flood (CFFlood) model for assessing coastal and fluvial flood impacts under current and future climate and socio-economic conditions is presented and applied at the European scale. Flood frequency is estimated as a function of river flows, extreme sea levels and estimated defence standards to determine the flood extent and depth. Flood consequences are estimated by combining the latter with information on urban areas, population density and Gross Domestic Product (GDP). Climate and socio-economic scenarios and possible adaptation choices are included to analyse future conditions. In 2010, almost 6 % of the European population is estimated to live in the 100 year flood area. The corresponding economic loss is a,not sign236 billion, assuming no defences. Estimated flood protection reduces economic damage substantially by 67 to 99 % and the number of people flooded is reduced by 37 to 99 % for the 100 year event. Impact simulations show that future climate and socio-economic conditions may increase flood impacts, especially in coastal areas due to sea-level rise. In contrast, impacts caused by fluvial flooding sometimes decrease, especially in southern and western regions of Europe due to decreases in precipitation and consequent run-off. Under high-end scenarios, flood impacts increase substantially unless there are corresponding adaptation efforts.", "author" : [ { "dropping-particle" : "", "family" : "Mokrech", "given" : "M.", "non-dropping-particle" : "", "parse-names" : false, "suffix" : "" }, { "dropping-particle" : "", "family" : "Kebede", "given" : "A. S.", "non-dropping-particle" : "", "parse-names" : false, "suffix" : "" }, { "dropping-particle" : "", "family" : "Nicholls", "given" : "R. J.", "non-dropping-particle" : "", "parse-names" : false, "suffix" : "" }, { "dropping-particle" : "", "family" : "Wimmer", "given" : "F.", "non-dropping-particle" : "", "parse-names" : false, "suffix" : "" }, { "dropping-particle" : "", "family" : "Feyen", "given" : "L.", "non-dropping-particle" : "", "parse-names" : false, "suffix" : "" } ], "container-title" : "Climatic Change", "id" : "ITEM-3", "issue" : "3-4", "issued" : { "date-parts" : [ [ "2014" ] ] }, "page" : "245-260", "title" : "An integrated approach for assessing flood impacts due to future climate and socio-economic conditions and the scope of adaptation in Europe", "type" : "article-journal", "volume" : "128" }, "uris" : [ "http://www.mendeley.com/documents/?uuid=25579c1c-bc8a-4aee-913f-610324ad86f6" ] }, { "id" : "ITEM-4", "itemData" : { "DOI" : "10.1007/s10584-014-1161-9", "ISBN" : "1573-1480", "ISSN" : "01650009", "abstract" : "Future renewable water resources are likely to be insufficient to meet water demand for human use and minimum environmental flow requirements in many European regions. Hence, fair and equitable water allocation to different water use sectors and environmental needs is important for climate change adaptation in order to reduce negative effects on human well-being and aquatic ecosystems. We applied a system of coupled sectoral metamodels of water availability and water use in the domestic, manufacturing industry, electricity generation, and agricultural sectors to simulate the effects of generic water allocation schemes (WAS) at the European level. The relative performance of WAS in balancing adverse impacts on the water use sectors and aquatic ecosystems was analysed for an ensemble of 16 scenarios for the 2050s, which were built from the combination of four socio-economic scenarios, developed in the CLIMSAVE project, and four climate projections based on IPCC A1. The results indicate that significant physical water shortages may result from climate and socio-economic change in many regions of Europe, particularly in the Mediterranean. In the energy sector, average annual water demand can largely be met even in water allocation schemes that deprioritise the sector. However, prioritisation of agricultural water demand has significant adverse impacts on the domestic and manufacturing industry sectors. Cross-sectoral impacts were found to be lowest if at least one of the domestic and manufacturing sectors is assigned higher priority than agriculture. We conclude that adapting spatial patterns of water-intensive activities to renew-able water availability across Europe, such as shifting irrigated agriculture to less water-stressed basins, could be an effective demand-side adaptation measure, and thus a candidate for support through EU policy.", "author" : [ { "dropping-particle" : "", "family" : "Wimmer", "given" : "Florian", "non-dropping-particle" : "", "parse-names" : false, "suffix" : "" }, { "dropping-particle" : "", "family" : "Audsley", "given" : "Eric", "non-dropping-particle" : "", "parse-names" : false, "suffix" : "" }, { "dropping-particle" : "", "family" : "Malsy", "given" : "Marcus", "non-dropping-particle" : "", "parse-names" : false, "suffix" : "" }, { "dropping-particle" : "", "family" : "Savin", "given" : "Cristina", "non-dropping-particle" : "", "parse-names" : false, "suffix" : "" }, { "dropping-particle" : "", "family" : "Dunford", "given" : "Robert", "non-dropping-particle" : "", "parse-names" : false, "suffix" : "" }, { "dropping-particle" : "", "family" : "Harrison", "given" : "Paula A.", "non-dropping-particle" : "", "parse-names" : false, "suffix" : "" }, { "dropping-particle" : "", "family" : "Schaldach", "given" : "R\u00fcdiger", "non-dropping-particle" : "", "parse-names" : false, "suffix" : "" }, { "dropping-particle" : "", "family" : "Fl\u00f6rke", "given" : "Martina", "non-dropping-particle" : "", "parse-names" : false, "suffix" : "" } ], "container-title" : "Climatic Change", "id" : "ITEM-4", "issue" : "3-4", "issued" : { "date-parts" : [ [ "2015" ] ] }, "note" : "NULL", "page" : "229-244", "title" : "Modelling the effects of cross-sectoral water allocation schemes in Europe", "type" : "article-journal", "volume" : "128" }, "uris" : [ "http://www.mendeley.com/documents/?uuid=c2b3135c-186d-47fd-9bfd-6a7d83c28871" ] }, { "id" : "ITEM-5",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5", "issued" : { "date-parts" : [ [ "2015" ] ] }, "note" : "NULL", "page" : "293-306", "title" : "Analysing uncertainties in climate change impact assessment across sectors and scenarios", "type" : "article-journal", "volume" : "128" }, "uris" : [ "http://www.mendeley.com/documents/?uuid=520702f9-6e47-4729-ade0-e159c7d7dc1a" ] } ], "mendeley" : { "formattedCitation" : "(Brown et al., 2015; Dunford, Harrison, J\u00e4ger, Rounsevell, &amp; Tinch, 2015; Harrison et al., 2015; Mokrech, Kebede, Nicholls, Wimmer, &amp; Feyen, 2014; Wimmer et al., 2015)", "manualFormatting" : "Brown et al., 2015; Dunford, Harrison, J\u00e4ger, Rounsevell, &amp; Tinch, 2015; Harrison et al., 2015; Mokrech, Kebede, Nicholls, Wimmer, &amp; Feyen, 2014; Wimmer et al., 2015", "plainTextFormattedCitation" : "(Brown et al., 2015; Dunford, Harrison, J\u00e4ger, Rounsevell, &amp; Tinch, 2015; Harrison et al., 2015; Mokrech, Kebede, Nicholls, Wimmer, &amp; Feyen, 2014; Wimmer et al., 2015)", "previouslyFormattedCitation" : "(Brown et al., 2015; Dunford, Harrison, J\u00e4ger, Rounsevell, &amp; Tinch, 2015; Harrison et al., 2015; Mokrech, Kebede, Nicholls, Wimmer, &amp; Feyen, 2014; Wimmer et al., 2015)" }, "properties" : {  }, "schema" : "https://github.com/citation-style-language/schema/raw/master/csl-citation.json" }</w:instrText>
      </w:r>
      <w:r w:rsidRPr="00F55611">
        <w:rPr>
          <w:lang w:val="en-US"/>
        </w:rPr>
        <w:fldChar w:fldCharType="separate"/>
      </w:r>
      <w:r w:rsidRPr="00F55611">
        <w:rPr>
          <w:lang w:val="en-US"/>
        </w:rPr>
        <w:t xml:space="preserve">Brown </w:t>
      </w:r>
      <w:r w:rsidR="000D7D89" w:rsidRPr="000D7D89">
        <w:rPr>
          <w:i/>
          <w:lang w:val="en-US"/>
        </w:rPr>
        <w:t>et al.</w:t>
      </w:r>
      <w:r w:rsidRPr="00F55611">
        <w:rPr>
          <w:lang w:val="en-US"/>
        </w:rPr>
        <w:t>, 2015; Dunford</w:t>
      </w:r>
      <w:r w:rsidRPr="0009382E">
        <w:rPr>
          <w:lang w:val="en-US"/>
        </w:rPr>
        <w:t xml:space="preserve"> </w:t>
      </w:r>
      <w:r w:rsidR="000D7D89" w:rsidRPr="000D7D89">
        <w:rPr>
          <w:i/>
          <w:lang w:val="en-US"/>
        </w:rPr>
        <w:t>et al.</w:t>
      </w:r>
      <w:r w:rsidRPr="00F55611">
        <w:rPr>
          <w:lang w:val="en-US"/>
        </w:rPr>
        <w:t>, 2015</w:t>
      </w:r>
      <w:r w:rsidR="00D802E6">
        <w:rPr>
          <w:lang w:val="en-US"/>
        </w:rPr>
        <w:t>a</w:t>
      </w:r>
      <w:r w:rsidRPr="00F55611">
        <w:rPr>
          <w:lang w:val="en-US"/>
        </w:rPr>
        <w:t xml:space="preserve">; Harrison </w:t>
      </w:r>
      <w:r w:rsidR="000D7D89" w:rsidRPr="000D7D89">
        <w:rPr>
          <w:i/>
          <w:lang w:val="en-US"/>
        </w:rPr>
        <w:t>et al.</w:t>
      </w:r>
      <w:r w:rsidRPr="00F55611">
        <w:rPr>
          <w:lang w:val="en-US"/>
        </w:rPr>
        <w:t>, 2015; Mokrech</w:t>
      </w:r>
      <w:r w:rsidRPr="0009382E">
        <w:rPr>
          <w:lang w:val="en-US"/>
        </w:rPr>
        <w:t xml:space="preserve"> </w:t>
      </w:r>
      <w:r w:rsidR="000D7D89" w:rsidRPr="000D7D89">
        <w:rPr>
          <w:i/>
          <w:lang w:val="en-US"/>
        </w:rPr>
        <w:t>et al.</w:t>
      </w:r>
      <w:r w:rsidRPr="00F55611">
        <w:rPr>
          <w:lang w:val="en-US"/>
        </w:rPr>
        <w:t xml:space="preserve">, 2014; Wimmer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t>
      </w:r>
    </w:p>
    <w:p w14:paraId="79C39FCC" w14:textId="7CA859F8" w:rsidR="00AE389F" w:rsidRPr="00F55611" w:rsidRDefault="00AE389F" w:rsidP="00AE389F">
      <w:pPr>
        <w:autoSpaceDE w:val="0"/>
        <w:autoSpaceDN w:val="0"/>
        <w:adjustRightInd w:val="0"/>
        <w:rPr>
          <w:lang w:val="en-US"/>
        </w:rPr>
      </w:pPr>
      <w:r w:rsidRPr="00F55611">
        <w:rPr>
          <w:i/>
          <w:lang w:val="en-US"/>
        </w:rPr>
        <w:lastRenderedPageBreak/>
        <w:t>Indirect drivers</w:t>
      </w:r>
      <w:r w:rsidRPr="00F55611">
        <w:rPr>
          <w:lang w:val="en-US"/>
        </w:rPr>
        <w:t xml:space="preserve">: Scenarios under this archetype show contrasting trends in population for Europe and Central Asia with population increasing in Central Asia until the middle of the century when it stabilizes, but decreasing in Western and Central Europe (EU/CA-SSP4)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xml:space="preserve">. Similar differences are seen for economic growth, which remains stable in Central Asia compared to high economic development in Europe. Although the efforts of the elite mostly aim at increasing (economic) power, there is increasing interest in addressing certain environmental issues, including basic rules of conduct regarding water management, infrastructural projects (water, road, rail), and energy production, which further drives technological development (EU/CA-SSP4)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Gramberger", "given" : "Marc", "non-dropping-particle" : "", "parse-names" : false, "suffix" : "" }, { "dropping-particle" : "", "family" : "Zellmer", "given" : "Katharina", "non-dropping-particle" : "", "parse-names" : false, "suffix" : "" }, { "dropping-particle" : "", "family" : "Metzger", "given" : "Marc J.", "non-dropping-particle" : "", "parse-names" : false, "suffix" : "" }, { "dropping-particle" : "", "family" : "Fl\u00f6rke", "given" : "Martina", "non-dropping-particle" : "", "parse-names" : false, "suffix" : "" }, { "dropping-particle" : "", "family" : "Stuch", "given" : "Benjamin", "non-dropping-particle" : "", "parse-names" : false, "suffix" : "" }, { "dropping-particle" : "", "family" : "J\u00e4ger", "given" : "Jill", "non-dropping-particle" : "", "parse-names" : false, "suffix" : "" }, { "dropping-particle" : "", "family" : "Omann", "given" : "Ines", "non-dropping-particle" : "", "parse-names" : false, "suffix" : "" }, { "dropping-particle" : "", "family" : "Pataki", "given" : "Gy\u00f6rgy", "non-dropping-particle" : "", "parse-names" : false, "suffix" : "" }, { "dropping-particle" : "", "family" : "Holman", "given" : "Ian", "non-dropping-particle" : "", "parse-names" : false, "suffix" : "" } ], "id" : "ITEM-1", "issue" : "April", "issued" : { "date-parts" : [ [ "2013" ] ] }, "page" : "1-72", "title" : "The CLIMSAVE Project: Report on the new methodology for scenario analysis of climate impacts and adaptation assessment in Europe, Including guidelines for its implementation", "type" : "article-journal" }, "uris" : [ "http://www.mendeley.com/documents/?uuid=4f6346f4-27b5-407a-b76c-ec139e0e8350" ] }, { "id" : "ITEM-2", "itemData" : { "author" : [ { "dropping-particle" : "", "family" : "Kok", "given" : "Kasper", "non-dropping-particle" : "", "parse-names" : false, "suffix" : "" }, { "dropping-particle" : "", "family" : "Pedde", "given" : "Simona", "non-dropping-particle" : "", "parse-names" : false, "suffix" : "" } ], "id" : "ITEM-2", "issued" : { "date-parts" : [ [ "2016" ] ] }, "note" : "NULL", "number-of-pages" : "70", "title" : "IMPRESSIONS socio-economic scenarios. EU FP7 IMPRESSIONS Project Deliverable D2.2.", "type" : "report" }, "uris" : [ "http://www.mendeley.com/documents/?uuid=b3e9bf19-2d6b-45a2-8daa-58f538433caa" ] } ], "mendeley" : { "formattedCitation" : "(Kok et al., 2013; Kok &amp; Pedde, 2016)", "plainTextFormattedCitation" : "(Kok et al., 2013; Kok &amp; Pedde, 2016)", "previouslyFormattedCitation" : "(Kok et al., 2013; Kok &amp; Pedde, 2016)" }, "properties" : {  }, "schema" : "https://github.com/citation-style-language/schema/raw/master/csl-citation.json" }</w:instrText>
      </w:r>
      <w:r w:rsidRPr="00F55611">
        <w:rPr>
          <w:lang w:val="en-US"/>
        </w:rPr>
        <w:fldChar w:fldCharType="separate"/>
      </w:r>
      <w:r w:rsidRPr="00F55611">
        <w:rPr>
          <w:lang w:val="en-US"/>
        </w:rPr>
        <w:t xml:space="preserve">(Kok </w:t>
      </w:r>
      <w:r w:rsidR="000D7D89" w:rsidRPr="000D7D89">
        <w:rPr>
          <w:i/>
          <w:lang w:val="en-US"/>
        </w:rPr>
        <w:t>et al.</w:t>
      </w:r>
      <w:r w:rsidRPr="00F55611">
        <w:rPr>
          <w:lang w:val="en-US"/>
        </w:rPr>
        <w:t>, 2013; Kok &amp; Pedde, 2016)</w:t>
      </w:r>
      <w:r w:rsidRPr="00F55611">
        <w:rPr>
          <w:lang w:val="en-US"/>
        </w:rPr>
        <w:fldChar w:fldCharType="end"/>
      </w:r>
      <w:r w:rsidRPr="00F55611">
        <w:rPr>
          <w:lang w:val="en-US"/>
        </w:rPr>
        <w:t xml:space="preserve"> (</w:t>
      </w:r>
      <w:r w:rsidRPr="00F55611">
        <w:rPr>
          <w:b/>
          <w:lang w:val="en-US"/>
        </w:rPr>
        <w:t>Table 5.3</w:t>
      </w:r>
      <w:r w:rsidRPr="00F55611">
        <w:rPr>
          <w:lang w:val="en-US"/>
        </w:rPr>
        <w:t>).</w:t>
      </w:r>
    </w:p>
    <w:p w14:paraId="60D65EAD" w14:textId="77777777" w:rsidR="00AE389F" w:rsidRPr="00F55611" w:rsidRDefault="00AE389F" w:rsidP="00AE389F">
      <w:pPr>
        <w:autoSpaceDE w:val="0"/>
        <w:autoSpaceDN w:val="0"/>
        <w:adjustRightInd w:val="0"/>
        <w:rPr>
          <w:lang w:val="en-US"/>
        </w:rPr>
      </w:pPr>
      <w:r w:rsidRPr="00F55611">
        <w:rPr>
          <w:lang w:val="en-US"/>
        </w:rPr>
        <w:t xml:space="preserve">In Central Asia the national governments gradually increase their own power by concentrating wealth and power in the upper class (CA-SSP4)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xml:space="preserve">. Anti-elite movements gradually become more widespread resulting in social unrest, but the elite ensure the masses receive a minimum of services to decrease the chance of revolts. </w:t>
      </w:r>
    </w:p>
    <w:p w14:paraId="1AFAFF92" w14:textId="77777777" w:rsidR="00AE389F" w:rsidRPr="00F55611" w:rsidRDefault="00AE389F" w:rsidP="00AE389F">
      <w:pPr>
        <w:autoSpaceDE w:val="0"/>
        <w:autoSpaceDN w:val="0"/>
        <w:adjustRightInd w:val="0"/>
        <w:rPr>
          <w:lang w:val="en-US"/>
        </w:rPr>
      </w:pPr>
      <w:r w:rsidRPr="00F55611">
        <w:rPr>
          <w:i/>
          <w:lang w:val="en-US"/>
        </w:rPr>
        <w:t>Direct drivers</w:t>
      </w:r>
      <w:r w:rsidRPr="00F55611">
        <w:rPr>
          <w:lang w:val="en-US"/>
        </w:rPr>
        <w:t>: This archetype is associated with an intermediate level of climate change in Europe and Central Asia (RCP4.5, which has temperature increases of between 2 and 3</w:t>
      </w:r>
      <w:r w:rsidRPr="00F55611">
        <w:rPr>
          <w:vertAlign w:val="superscript"/>
          <w:lang w:val="en-US"/>
        </w:rPr>
        <w:t>o</w:t>
      </w:r>
      <w:r w:rsidRPr="00F55611">
        <w:rPr>
          <w:lang w:val="en-US"/>
        </w:rPr>
        <w:t xml:space="preserve">C). Land use in Europe sees a </w:t>
      </w:r>
      <w:r w:rsidRPr="00F55611">
        <w:rPr>
          <w:rFonts w:ascii="Calibri" w:hAnsi="Calibri" w:cs="Arial"/>
          <w:szCs w:val="20"/>
          <w:lang w:val="en-US"/>
        </w:rPr>
        <w:t>steadily declining agricultural area</w:t>
      </w:r>
      <w:r w:rsidRPr="00F55611">
        <w:rPr>
          <w:lang w:val="en-US"/>
        </w:rPr>
        <w:t xml:space="preserve"> and an increase in forests and biofuels. Alternatively, in Central Asia there is a gradual move towards large collective farms controlled by elites. Little information is provided on pollution and invasive alien species, but these issues are expected to be strongly regulated when advantageous to the elites </w:t>
      </w:r>
      <w:r w:rsidRPr="00F55611">
        <w:rPr>
          <w:lang w:val="en-US"/>
        </w:rPr>
        <w:fldChar w:fldCharType="begin" w:fldLock="1"/>
      </w:r>
      <w:r w:rsidRPr="00F55611">
        <w:rPr>
          <w:lang w:val="en-US"/>
        </w:rPr>
        <w:instrText>ADDIN CSL_CITATION { "citationItems" : [ { "id" : "ITEM-1", "itemData" : { "author" : [ { "dropping-particle" : "", "family" : "Kok", "given" : "Kasper", "non-dropping-particle" : "", "parse-names" : false, "suffix" : "" }, { "dropping-particle" : "", "family" : "Pedde", "given" : "Simona", "non-dropping-particle" : "", "parse-names" : false, "suffix" : "" } ], "id" : "ITEM-1", "issued" : { "date-parts" : [ [ "2016" ] ] }, "note" : "NULL", "number-of-pages" : "70", "title" : "IMPRESSIONS socio-economic scenarios. EU FP7 IMPRESSIONS Project Deliverable D2.2.", "type" : "report" }, "uris" : [ "http://www.mendeley.com/documents/?uuid=b3e9bf19-2d6b-45a2-8daa-58f538433caa" ] } ], "mendeley" : { "formattedCitation" : "(Kok &amp; Pedde, 2016)", "plainTextFormattedCitation" : "(Kok &amp; Pedde, 2016)", "previouslyFormattedCitation" : "(Kok &amp; Pedde, 2016)" }, "properties" : {  }, "schema" : "https://github.com/citation-style-language/schema/raw/master/csl-citation.json" }</w:instrText>
      </w:r>
      <w:r w:rsidRPr="00F55611">
        <w:rPr>
          <w:lang w:val="en-US"/>
        </w:rPr>
        <w:fldChar w:fldCharType="separate"/>
      </w:r>
      <w:r w:rsidRPr="00F55611">
        <w:rPr>
          <w:lang w:val="en-US"/>
        </w:rPr>
        <w:t>(Kok &amp; Pedde, 2016)</w:t>
      </w:r>
      <w:r w:rsidRPr="00F55611">
        <w:rPr>
          <w:lang w:val="en-US"/>
        </w:rPr>
        <w:fldChar w:fldCharType="end"/>
      </w:r>
      <w:r w:rsidRPr="00F55611">
        <w:rPr>
          <w:lang w:val="en-US"/>
        </w:rPr>
        <w:t xml:space="preserve"> (</w:t>
      </w:r>
      <w:r w:rsidRPr="00F55611">
        <w:rPr>
          <w:b/>
          <w:lang w:val="en-US"/>
        </w:rPr>
        <w:t>Table 5.3</w:t>
      </w:r>
      <w:r w:rsidRPr="00F55611">
        <w:rPr>
          <w:lang w:val="en-US"/>
        </w:rPr>
        <w:t>).</w:t>
      </w:r>
    </w:p>
    <w:p w14:paraId="2A2B4D05" w14:textId="77777777" w:rsidR="00AE389F" w:rsidRPr="00F55611" w:rsidRDefault="00AE389F" w:rsidP="00AE389F">
      <w:pPr>
        <w:rPr>
          <w:rFonts w:cs="Leawood-Book"/>
          <w:lang w:val="en-US"/>
        </w:rPr>
      </w:pPr>
      <w:r w:rsidRPr="00F55611">
        <w:rPr>
          <w:i/>
          <w:lang w:val="en-US"/>
        </w:rPr>
        <w:t>Values</w:t>
      </w:r>
      <w:r w:rsidRPr="00F55611">
        <w:rPr>
          <w:lang w:val="en-US"/>
        </w:rPr>
        <w:t xml:space="preserve">: As in </w:t>
      </w:r>
      <w:r w:rsidRPr="00F55611">
        <w:rPr>
          <w:i/>
          <w:lang w:val="en-US"/>
        </w:rPr>
        <w:t>business-as-usual</w:t>
      </w:r>
      <w:r w:rsidRPr="00F55611">
        <w:rPr>
          <w:lang w:val="en-US"/>
        </w:rPr>
        <w:t>, this scenario archetype is strongly focused on instrumental values (45%), but also with a no value (33%) perspective (</w:t>
      </w:r>
      <w:r w:rsidRPr="00F55611">
        <w:rPr>
          <w:b/>
          <w:lang w:val="en-US"/>
        </w:rPr>
        <w:t>Figure 5.7</w:t>
      </w:r>
      <w:r w:rsidRPr="00F55611">
        <w:rPr>
          <w:lang w:val="en-US"/>
        </w:rPr>
        <w:t xml:space="preserve">). In such a future, it may be difficult to conserve biodiversity because of a lack of acknowledgement of the diverse values of nature resulting in conservation efforts focusing on </w:t>
      </w:r>
      <w:r w:rsidRPr="00F55611">
        <w:rPr>
          <w:color w:val="000000"/>
          <w:lang w:val="en-US"/>
        </w:rPr>
        <w:t>nature’s contributions to people</w:t>
      </w:r>
      <w:r w:rsidRPr="00F55611">
        <w:rPr>
          <w:lang w:val="en-US"/>
        </w:rPr>
        <w:t xml:space="preserve"> (i.e. anthropocentric instrumental values). Additionally, the increasing trend of social inequalities might create social conflict amongst different stakeholders around environmental issues </w:t>
      </w:r>
      <w:r>
        <w:rPr>
          <w:lang w:val="en-US"/>
        </w:rPr>
        <w:fldChar w:fldCharType="begin" w:fldLock="1"/>
      </w:r>
      <w:r>
        <w:rPr>
          <w:lang w:val="en-US"/>
        </w:rPr>
        <w:instrText>ADDIN CSL_CITATION { "citationItems" : [ { "id" : "ITEM-1", "itemData" : { "author" : [ { "dropping-particle" : "", "family" : "Egmond", "given" : "N. D", "non-dropping-particle" : "van", "parse-names" : false, "suffix" : "" }, { "dropping-particle" : "", "family" : "Vries", "given" : "H. J. M.", "non-dropping-particle" : "de", "parse-names" : false, "suffix" : "" } ], "container-title" : "Futures", "id" : "ITEM-1", "issue" : "8", "issued" : { "date-parts" : [ [ "2011" ] ] }, "page" : "853-867", "title" : "Sustainability: The search for the integral worldview", "type" : "article-journal", "volume" : "43" }, "uris" : [ "http://www.mendeley.com/documents/?uuid=0ed18640-5431-4b4e-b3d8-c559b68213e8" ] } ], "mendeley" : { "formattedCitation" : "(van Egmond &amp; de Vries, 2011)", "plainTextFormattedCitation" : "(van Egmond &amp; de Vries, 2011)", "previouslyFormattedCitation" : "(van Egmond &amp; de Vries, 2011)" }, "properties" : {  }, "schema" : "https://github.com/citation-style-language/schema/raw/master/csl-citation.json" }</w:instrText>
      </w:r>
      <w:r>
        <w:rPr>
          <w:lang w:val="en-US"/>
        </w:rPr>
        <w:fldChar w:fldCharType="separate"/>
      </w:r>
      <w:r w:rsidRPr="00367322">
        <w:rPr>
          <w:lang w:val="en-US"/>
        </w:rPr>
        <w:t>(van Egmond &amp; de Vries, 2011)</w:t>
      </w:r>
      <w:r>
        <w:rPr>
          <w:lang w:val="en-US"/>
        </w:rPr>
        <w:fldChar w:fldCharType="end"/>
      </w:r>
      <w:r w:rsidRPr="00F55611">
        <w:rPr>
          <w:rFonts w:cs="Leawood-Book"/>
          <w:lang w:val="en-US"/>
        </w:rPr>
        <w:t>.</w:t>
      </w:r>
    </w:p>
    <w:p w14:paraId="5A368F82" w14:textId="77777777" w:rsidR="00AE389F" w:rsidRPr="00F55611" w:rsidRDefault="00AE389F" w:rsidP="00AE389F">
      <w:pPr>
        <w:rPr>
          <w:lang w:val="en-US"/>
        </w:rPr>
      </w:pPr>
    </w:p>
    <w:p w14:paraId="7A2C4E22" w14:textId="77777777" w:rsidR="00AE389F" w:rsidRPr="00F55611" w:rsidRDefault="00AE389F" w:rsidP="00147745">
      <w:pPr>
        <w:pStyle w:val="Heading3"/>
        <w:rPr>
          <w:lang w:val="en-US"/>
        </w:rPr>
      </w:pPr>
      <w:bookmarkStart w:id="1609" w:name="_Toc500507592"/>
      <w:bookmarkStart w:id="1610" w:name="_Toc504380718"/>
      <w:bookmarkStart w:id="1611" w:name="_Toc519504739"/>
      <w:r w:rsidRPr="00F55611">
        <w:rPr>
          <w:lang w:val="en-US"/>
        </w:rPr>
        <w:t>Linking plausible futures for Europe and Central Asia to policy goals and targets</w:t>
      </w:r>
      <w:bookmarkEnd w:id="1609"/>
      <w:bookmarkEnd w:id="1610"/>
      <w:bookmarkEnd w:id="1611"/>
    </w:p>
    <w:p w14:paraId="10BE5B60" w14:textId="77777777" w:rsidR="00AE389F" w:rsidRPr="00F55611" w:rsidRDefault="00AE389F" w:rsidP="00AE389F">
      <w:pPr>
        <w:rPr>
          <w:lang w:val="en-US"/>
        </w:rPr>
      </w:pPr>
      <w:r w:rsidRPr="00F55611">
        <w:rPr>
          <w:lang w:val="en-US"/>
        </w:rPr>
        <w:t xml:space="preserve">Several of the Sustainable Development Goals and Aichi Biodiversity Targets refer to trends in indirect or direct drivers. These include those related to climate change, pollution, invasive alien species, sustainable management of ecosystems, and sustainable consumption and production. Here, we relate the six plausible futures for Europe and Central Asia, as described in Section 5.2.3, to the Sustainable Development Goals and Aichi Biodiversity Targets and discuss how they are likely to affect their realization, as preconditions for sustaining nature and </w:t>
      </w:r>
      <w:r w:rsidRPr="00F55611">
        <w:rPr>
          <w:color w:val="000000"/>
          <w:lang w:val="en-US"/>
        </w:rPr>
        <w:t>its contributions to people</w:t>
      </w:r>
      <w:r w:rsidRPr="00F55611">
        <w:rPr>
          <w:lang w:val="en-US"/>
        </w:rPr>
        <w:t xml:space="preserve">. Our interpretation is based on the changes in indirect and direct drivers across scenarios within each archetype (as summarized in </w:t>
      </w:r>
      <w:r w:rsidRPr="00F55611">
        <w:rPr>
          <w:b/>
          <w:lang w:val="en-US"/>
        </w:rPr>
        <w:t>Table 5.3</w:t>
      </w:r>
      <w:r w:rsidRPr="00F55611">
        <w:rPr>
          <w:lang w:val="en-US"/>
        </w:rPr>
        <w:t>).</w:t>
      </w:r>
    </w:p>
    <w:p w14:paraId="71C43070" w14:textId="77777777" w:rsidR="00AE389F" w:rsidRPr="00F55611" w:rsidRDefault="00AE389F" w:rsidP="00AE389F">
      <w:pPr>
        <w:rPr>
          <w:lang w:val="en-US"/>
        </w:rPr>
      </w:pPr>
      <w:r w:rsidRPr="00F55611">
        <w:rPr>
          <w:i/>
          <w:lang w:val="en-US"/>
        </w:rPr>
        <w:t>Climate change</w:t>
      </w:r>
      <w:r w:rsidRPr="00F55611">
        <w:rPr>
          <w:lang w:val="en-US"/>
        </w:rPr>
        <w:t xml:space="preserve">: Combating climate change (Goal 13 of the Sustainable Development Goals) is not completely achieved in any scenario archetype as they all assume some level of global warming. However, the degree of climate change varies considerably among archetypes, with the </w:t>
      </w:r>
      <w:r w:rsidRPr="00F55611">
        <w:rPr>
          <w:i/>
          <w:lang w:val="en-US"/>
        </w:rPr>
        <w:t>global sustainable development</w:t>
      </w:r>
      <w:r w:rsidRPr="00F55611">
        <w:rPr>
          <w:lang w:val="en-US"/>
        </w:rPr>
        <w:t xml:space="preserve"> archetype moving the least away from Goal 13.</w:t>
      </w:r>
    </w:p>
    <w:p w14:paraId="0E832C3B" w14:textId="77777777" w:rsidR="00AE389F" w:rsidRPr="00F55611" w:rsidRDefault="00AE389F" w:rsidP="00AE389F">
      <w:pPr>
        <w:rPr>
          <w:lang w:val="en-US"/>
        </w:rPr>
      </w:pPr>
      <w:r w:rsidRPr="00F55611">
        <w:rPr>
          <w:i/>
          <w:lang w:val="en-US"/>
        </w:rPr>
        <w:t>Pollution and invasive alien species</w:t>
      </w:r>
      <w:r w:rsidRPr="00F55611">
        <w:rPr>
          <w:lang w:val="en-US"/>
        </w:rPr>
        <w:t xml:space="preserve">: Decreasing pollution to non-detrimental levels (Target 8 of the Aichi Biodiversity Targets) and controlling invasive alien species (Target 9, Goal 15) are least likely to be achieved in Europe and Central Asia under the </w:t>
      </w:r>
      <w:r w:rsidRPr="00F55611">
        <w:rPr>
          <w:i/>
          <w:lang w:val="en-US"/>
        </w:rPr>
        <w:t>business-as-usual</w:t>
      </w:r>
      <w:r w:rsidRPr="00F55611">
        <w:rPr>
          <w:lang w:val="en-US"/>
        </w:rPr>
        <w:t xml:space="preserve">, </w:t>
      </w:r>
      <w:r w:rsidRPr="00F55611">
        <w:rPr>
          <w:i/>
          <w:lang w:val="en-US"/>
        </w:rPr>
        <w:t>economic optimism</w:t>
      </w:r>
      <w:r w:rsidRPr="00F55611">
        <w:rPr>
          <w:lang w:val="en-US"/>
        </w:rPr>
        <w:t xml:space="preserve"> and </w:t>
      </w:r>
      <w:r w:rsidRPr="00F55611">
        <w:rPr>
          <w:i/>
          <w:lang w:val="en-US"/>
        </w:rPr>
        <w:t>regional competition</w:t>
      </w:r>
      <w:r w:rsidRPr="00F55611">
        <w:rPr>
          <w:lang w:val="en-US"/>
        </w:rPr>
        <w:t xml:space="preserve"> scenario archetypes. Pollution-related targets could potentially be easier to achieve under </w:t>
      </w:r>
      <w:r w:rsidRPr="00F55611">
        <w:rPr>
          <w:lang w:val="en-US"/>
        </w:rPr>
        <w:lastRenderedPageBreak/>
        <w:t xml:space="preserve">the </w:t>
      </w:r>
      <w:r w:rsidRPr="00F55611">
        <w:rPr>
          <w:i/>
          <w:lang w:val="en-US"/>
        </w:rPr>
        <w:t>global sustainable development</w:t>
      </w:r>
      <w:r w:rsidRPr="00F55611">
        <w:rPr>
          <w:lang w:val="en-US"/>
        </w:rPr>
        <w:t xml:space="preserve"> archetype, while decreasing biological invasions could be reached under the </w:t>
      </w:r>
      <w:r w:rsidRPr="00F55611">
        <w:rPr>
          <w:i/>
          <w:lang w:val="en-US"/>
        </w:rPr>
        <w:t>regional sustainability</w:t>
      </w:r>
      <w:r w:rsidRPr="00F55611">
        <w:rPr>
          <w:lang w:val="en-US"/>
        </w:rPr>
        <w:t xml:space="preserve"> archetype.</w:t>
      </w:r>
    </w:p>
    <w:p w14:paraId="59448A81" w14:textId="77777777" w:rsidR="00AE389F" w:rsidRPr="00F55611" w:rsidRDefault="00AE389F" w:rsidP="00AE389F">
      <w:pPr>
        <w:rPr>
          <w:lang w:val="en-US"/>
        </w:rPr>
      </w:pPr>
      <w:r w:rsidRPr="00F55611">
        <w:rPr>
          <w:i/>
          <w:lang w:val="en-US"/>
        </w:rPr>
        <w:t>Habitat/ecosystem management</w:t>
      </w:r>
      <w:r w:rsidRPr="00F55611">
        <w:rPr>
          <w:lang w:val="en-US"/>
        </w:rPr>
        <w:t xml:space="preserve">: Sustainable management of habitats and sustainable use of ecosystems (Target 5, Goal 15) in Europe and Central Asia are negatively affected by most archetypes, although to different extents and with diverse resulting land use patterns across the region. For example, the </w:t>
      </w:r>
      <w:r w:rsidRPr="00F55611">
        <w:rPr>
          <w:i/>
          <w:lang w:val="en-US"/>
        </w:rPr>
        <w:t>economic optimism</w:t>
      </w:r>
      <w:r w:rsidRPr="00F55611">
        <w:rPr>
          <w:lang w:val="en-US"/>
        </w:rPr>
        <w:t xml:space="preserve"> and </w:t>
      </w:r>
      <w:r w:rsidRPr="00F55611">
        <w:rPr>
          <w:i/>
          <w:lang w:val="en-US"/>
        </w:rPr>
        <w:t>regional competition</w:t>
      </w:r>
      <w:r w:rsidRPr="00F55611">
        <w:rPr>
          <w:lang w:val="en-US"/>
        </w:rPr>
        <w:t xml:space="preserve"> archetypes hamper the realization of these targets due to land use intensification and degradation of natural habitats. Deforestation does not represent a major threat in most archetypes (except for </w:t>
      </w:r>
      <w:r w:rsidRPr="00F55611">
        <w:rPr>
          <w:i/>
          <w:lang w:val="en-US"/>
        </w:rPr>
        <w:t>regional competition</w:t>
      </w:r>
      <w:r w:rsidRPr="00F55611">
        <w:rPr>
          <w:lang w:val="en-US"/>
        </w:rPr>
        <w:t>).</w:t>
      </w:r>
    </w:p>
    <w:p w14:paraId="3582641C" w14:textId="77777777" w:rsidR="00AE389F" w:rsidRPr="00F55611" w:rsidRDefault="00AE389F" w:rsidP="00AE389F">
      <w:pPr>
        <w:rPr>
          <w:lang w:val="en-US"/>
        </w:rPr>
      </w:pPr>
      <w:r w:rsidRPr="00F55611">
        <w:rPr>
          <w:i/>
          <w:lang w:val="en-US"/>
        </w:rPr>
        <w:t>Sustainable consumption and production</w:t>
      </w:r>
      <w:r w:rsidRPr="00F55611">
        <w:rPr>
          <w:lang w:val="en-US"/>
        </w:rPr>
        <w:t xml:space="preserve">: Sustainable consumption and production (Target 4, Goal 12) are assumed to be negatively affected by the </w:t>
      </w:r>
      <w:r w:rsidRPr="00F55611">
        <w:rPr>
          <w:i/>
          <w:lang w:val="en-US"/>
        </w:rPr>
        <w:t>business-as-usual</w:t>
      </w:r>
      <w:r w:rsidRPr="00F55611">
        <w:rPr>
          <w:lang w:val="en-US"/>
        </w:rPr>
        <w:t xml:space="preserve">, </w:t>
      </w:r>
      <w:r w:rsidRPr="00F55611">
        <w:rPr>
          <w:i/>
          <w:lang w:val="en-US"/>
        </w:rPr>
        <w:t>economic optimism</w:t>
      </w:r>
      <w:r w:rsidRPr="00F55611">
        <w:rPr>
          <w:lang w:val="en-US"/>
        </w:rPr>
        <w:t xml:space="preserve">, </w:t>
      </w:r>
      <w:r w:rsidRPr="00F55611">
        <w:rPr>
          <w:i/>
          <w:lang w:val="en-US"/>
        </w:rPr>
        <w:t>regional competition</w:t>
      </w:r>
      <w:r w:rsidRPr="00F55611">
        <w:rPr>
          <w:lang w:val="en-US"/>
        </w:rPr>
        <w:t xml:space="preserve"> and </w:t>
      </w:r>
      <w:r w:rsidRPr="00F55611">
        <w:rPr>
          <w:i/>
          <w:lang w:val="en-US"/>
        </w:rPr>
        <w:t>inequality</w:t>
      </w:r>
      <w:r w:rsidRPr="00F55611">
        <w:rPr>
          <w:lang w:val="en-US"/>
        </w:rPr>
        <w:t xml:space="preserve"> archetypes. In contrast, the </w:t>
      </w:r>
      <w:r w:rsidRPr="00F55611">
        <w:rPr>
          <w:i/>
          <w:lang w:val="en-US"/>
        </w:rPr>
        <w:t>regional sustainability</w:t>
      </w:r>
      <w:r w:rsidRPr="00F55611">
        <w:rPr>
          <w:lang w:val="en-US"/>
        </w:rPr>
        <w:t xml:space="preserve"> and </w:t>
      </w:r>
      <w:r w:rsidRPr="00F55611">
        <w:rPr>
          <w:i/>
          <w:lang w:val="en-US"/>
        </w:rPr>
        <w:t>global sustainable development</w:t>
      </w:r>
      <w:r w:rsidRPr="00F55611">
        <w:rPr>
          <w:lang w:val="en-US"/>
        </w:rPr>
        <w:t xml:space="preserve"> archetypes are assumed to have a positive impact, namely in terms of sustainable consumption (</w:t>
      </w:r>
      <w:r w:rsidRPr="00F55611">
        <w:rPr>
          <w:i/>
          <w:lang w:val="en-US"/>
        </w:rPr>
        <w:t>global sustainable development</w:t>
      </w:r>
      <w:r w:rsidRPr="00F55611">
        <w:rPr>
          <w:lang w:val="en-US"/>
        </w:rPr>
        <w:t>) and decreasing natural resource exploitation (</w:t>
      </w:r>
      <w:r w:rsidRPr="00F55611">
        <w:rPr>
          <w:i/>
          <w:lang w:val="en-US"/>
        </w:rPr>
        <w:t>regional sustainability</w:t>
      </w:r>
      <w:r w:rsidRPr="00F55611">
        <w:rPr>
          <w:lang w:val="en-US"/>
        </w:rPr>
        <w:t>).</w:t>
      </w:r>
    </w:p>
    <w:p w14:paraId="66475991" w14:textId="77777777" w:rsidR="00AE389F" w:rsidRPr="00F55611" w:rsidRDefault="00AE389F" w:rsidP="00AE389F">
      <w:pPr>
        <w:rPr>
          <w:lang w:val="en-US"/>
        </w:rPr>
      </w:pPr>
    </w:p>
    <w:p w14:paraId="5A43EFE2" w14:textId="00702FCB" w:rsidR="00AE389F" w:rsidRPr="00F55611" w:rsidRDefault="00AE389F" w:rsidP="007A3472">
      <w:pPr>
        <w:pStyle w:val="Heading2"/>
      </w:pPr>
      <w:bookmarkStart w:id="1612" w:name="_Toc500507593"/>
      <w:bookmarkStart w:id="1613" w:name="_Toc504380719"/>
      <w:bookmarkStart w:id="1614" w:name="_Toc519504740"/>
      <w:r w:rsidRPr="00F55611">
        <w:t>Future impacts on nature, nature’s contributions to people, and a good quality of life</w:t>
      </w:r>
      <w:bookmarkEnd w:id="1577"/>
      <w:bookmarkEnd w:id="1578"/>
      <w:bookmarkEnd w:id="1579"/>
      <w:bookmarkEnd w:id="1580"/>
      <w:bookmarkEnd w:id="1581"/>
      <w:bookmarkEnd w:id="1582"/>
      <w:bookmarkEnd w:id="1583"/>
      <w:bookmarkEnd w:id="1584"/>
      <w:bookmarkEnd w:id="1585"/>
      <w:bookmarkEnd w:id="1612"/>
      <w:bookmarkEnd w:id="1613"/>
      <w:bookmarkEnd w:id="1614"/>
    </w:p>
    <w:p w14:paraId="7B5693A1" w14:textId="77777777" w:rsidR="00AE389F" w:rsidRPr="00F55611" w:rsidRDefault="00AE389F" w:rsidP="00AE389F">
      <w:pPr>
        <w:autoSpaceDE w:val="0"/>
        <w:autoSpaceDN w:val="0"/>
        <w:adjustRightInd w:val="0"/>
        <w:rPr>
          <w:lang w:val="en-US"/>
        </w:rPr>
      </w:pPr>
      <w:r w:rsidRPr="00F55611">
        <w:rPr>
          <w:bCs/>
          <w:lang w:val="en-US"/>
        </w:rPr>
        <w:t xml:space="preserve">Chapters 2 and 3 assessed impacts of future exploratory scenarios on nature and its contributions to people. Here we build upon and extend these assessments by reviewing integrated assessment methods and models of future impacts that attempt to represent the complex interdependencies within human and environmental systems (see </w:t>
      </w:r>
      <w:r w:rsidRPr="00F55611">
        <w:rPr>
          <w:b/>
          <w:bCs/>
          <w:lang w:val="en-US"/>
        </w:rPr>
        <w:t>Box 5.4</w:t>
      </w:r>
      <w:r w:rsidRPr="00F55611">
        <w:rPr>
          <w:bCs/>
          <w:lang w:val="en-US"/>
        </w:rPr>
        <w:t xml:space="preserve">). Such integrated methods and models </w:t>
      </w:r>
      <w:r w:rsidRPr="00F55611">
        <w:rPr>
          <w:lang w:val="en-US"/>
        </w:rPr>
        <w:t xml:space="preserve">aim to offer a more realistic assessment and set of future projections of the impact of future changes in indirect and direct drivers on biodiversity, </w:t>
      </w:r>
      <w:r w:rsidRPr="00F55611">
        <w:rPr>
          <w:bCs/>
          <w:lang w:val="en-US"/>
        </w:rPr>
        <w:t xml:space="preserve">nature’s contributions to people, </w:t>
      </w:r>
      <w:r w:rsidRPr="00F55611">
        <w:rPr>
          <w:lang w:val="en-US"/>
        </w:rPr>
        <w:t xml:space="preserve">and a good quality of life than studies that focus on individual system components or single drivers. Integrated methods and models help to build </w:t>
      </w:r>
      <w:r w:rsidRPr="00F55611">
        <w:rPr>
          <w:rFonts w:cs="QhhtqmAdvTT3713a231"/>
          <w:color w:val="131413"/>
          <w:lang w:val="en-US"/>
        </w:rPr>
        <w:t>the capacity of decision-makers to understand the full extent of future risks and vulnerabilities, rather than considering single sectors or contributions of nature to people in isolation</w:t>
      </w:r>
      <w:r w:rsidRPr="00F55611">
        <w:rPr>
          <w:lang w:val="en-US"/>
        </w:rPr>
        <w:t>.</w:t>
      </w:r>
    </w:p>
    <w:p w14:paraId="436A8239" w14:textId="77777777" w:rsidR="00AE389F" w:rsidRPr="00F55611" w:rsidRDefault="00AE389F" w:rsidP="00AE389F">
      <w:pPr>
        <w:autoSpaceDE w:val="0"/>
        <w:autoSpaceDN w:val="0"/>
        <w:adjustRightInd w:val="0"/>
        <w:rPr>
          <w:lang w:val="en-US"/>
        </w:rPr>
      </w:pPr>
    </w:p>
    <w:p w14:paraId="68128C90" w14:textId="77777777" w:rsidR="00AE389F" w:rsidRPr="00F55611" w:rsidRDefault="00AE389F" w:rsidP="00147745">
      <w:pPr>
        <w:pStyle w:val="Heading3"/>
        <w:rPr>
          <w:lang w:val="en-US"/>
        </w:rPr>
      </w:pPr>
      <w:bookmarkStart w:id="1615" w:name="_Toc477172678"/>
      <w:bookmarkStart w:id="1616" w:name="_Toc500507594"/>
      <w:bookmarkStart w:id="1617" w:name="_Toc504380720"/>
      <w:bookmarkStart w:id="1618" w:name="_Toc519504741"/>
      <w:r w:rsidRPr="00F55611">
        <w:rPr>
          <w:lang w:val="en-US"/>
        </w:rPr>
        <w:t>Understanding interactions between nature and society through integrated assessment studies</w:t>
      </w:r>
      <w:bookmarkEnd w:id="1615"/>
      <w:bookmarkEnd w:id="1616"/>
      <w:bookmarkEnd w:id="1617"/>
      <w:bookmarkEnd w:id="1618"/>
    </w:p>
    <w:p w14:paraId="2AA75192" w14:textId="77777777" w:rsidR="00AE389F" w:rsidRPr="00F55611" w:rsidRDefault="00AE389F" w:rsidP="00AE389F">
      <w:pPr>
        <w:rPr>
          <w:rFonts w:asciiTheme="majorHAnsi" w:eastAsiaTheme="majorEastAsia" w:hAnsiTheme="majorHAnsi" w:cstheme="majorBidi"/>
          <w:color w:val="1F4D78" w:themeColor="accent1" w:themeShade="7F"/>
          <w:sz w:val="24"/>
          <w:szCs w:val="24"/>
          <w:lang w:val="en-US"/>
        </w:rPr>
      </w:pPr>
      <w:r w:rsidRPr="00F55611">
        <w:rPr>
          <w:lang w:val="en-US"/>
        </w:rPr>
        <w:t xml:space="preserve">This section describes future impacts on nature, </w:t>
      </w:r>
      <w:r w:rsidRPr="00F55611">
        <w:rPr>
          <w:bCs/>
          <w:lang w:val="en-US"/>
        </w:rPr>
        <w:t>its contributions to people,</w:t>
      </w:r>
      <w:r w:rsidRPr="00F55611">
        <w:rPr>
          <w:lang w:val="en-US"/>
        </w:rPr>
        <w:t xml:space="preserve"> and a good quality of life under the different plausible futures described for Europe and Central Asia in Section 5.2. It does this by reviewing integrated modelling studies, which have been applied to exploratory scenarios for the region. The impacts are grouped according to the Europe and Central Asia scenario archetypes as far as possible. This helps to capture the range of projected impacts on nature, </w:t>
      </w:r>
      <w:r w:rsidRPr="00F55611">
        <w:rPr>
          <w:bCs/>
          <w:lang w:val="en-US"/>
        </w:rPr>
        <w:t xml:space="preserve">its contributions to people, </w:t>
      </w:r>
      <w:r w:rsidRPr="00F55611">
        <w:rPr>
          <w:lang w:val="en-US"/>
        </w:rPr>
        <w:t xml:space="preserve">and a good quality of life while explicitly acknowledging </w:t>
      </w:r>
      <w:r w:rsidRPr="00F55611">
        <w:rPr>
          <w:rFonts w:eastAsia="Arial" w:cs="Arial"/>
          <w:lang w:val="en-US"/>
        </w:rPr>
        <w:t xml:space="preserve">the uncertainties associated with them. </w:t>
      </w:r>
    </w:p>
    <w:p w14:paraId="6FF11F09" w14:textId="5FF46198"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4</w:t>
      </w:r>
      <w:r w:rsidRPr="00F55611">
        <w:fldChar w:fldCharType="end"/>
      </w:r>
      <w:r w:rsidRPr="00F55611">
        <w:t>: Integrated as</w:t>
      </w:r>
      <w:r w:rsidR="009D7B0F">
        <w:t>sessment models and uncertainty</w:t>
      </w:r>
      <w:r w:rsidR="00804119">
        <w:t>.</w:t>
      </w:r>
    </w:p>
    <w:p w14:paraId="104083AC" w14:textId="730038A3" w:rsidR="00AE389F" w:rsidRPr="00F55611" w:rsidRDefault="00AE389F" w:rsidP="00AE389F">
      <w:pPr>
        <w:rPr>
          <w:sz w:val="20"/>
          <w:szCs w:val="20"/>
          <w:lang w:val="en-US"/>
        </w:rPr>
      </w:pPr>
      <w:r w:rsidRPr="00F55611">
        <w:rPr>
          <w:sz w:val="20"/>
          <w:szCs w:val="20"/>
          <w:lang w:val="en-US"/>
        </w:rPr>
        <w:t xml:space="preserve">A number of different, but related, types of “integration”, which are not mutually exclusive, have been used in the context of integrated assessments within a given study system. This includes integration of different: (i) issues or components (e.g. agriculture, markets and water); (ii) </w:t>
      </w:r>
      <w:r w:rsidRPr="00F55611">
        <w:rPr>
          <w:rFonts w:eastAsiaTheme="minorEastAsia"/>
          <w:sz w:val="20"/>
          <w:szCs w:val="20"/>
          <w:lang w:val="en-US" w:eastAsia="it-IT"/>
        </w:rPr>
        <w:t>disciplinary views of a management problem (e.g. economic and ecological perspectives)</w:t>
      </w:r>
      <w:r w:rsidRPr="00F55611">
        <w:rPr>
          <w:sz w:val="20"/>
          <w:szCs w:val="20"/>
          <w:lang w:val="en-US"/>
        </w:rPr>
        <w:t>;</w:t>
      </w:r>
      <w:r w:rsidRPr="00F55611">
        <w:rPr>
          <w:rFonts w:eastAsiaTheme="minorEastAsia"/>
          <w:sz w:val="20"/>
          <w:szCs w:val="20"/>
          <w:lang w:val="en-US" w:eastAsia="it-IT"/>
        </w:rPr>
        <w:t xml:space="preserve"> (iii) processes</w:t>
      </w:r>
      <w:r w:rsidRPr="00F55611">
        <w:rPr>
          <w:sz w:val="20"/>
          <w:szCs w:val="20"/>
          <w:lang w:val="en-US"/>
        </w:rPr>
        <w:t xml:space="preserve"> (e.g. </w:t>
      </w:r>
      <w:r w:rsidRPr="00F55611">
        <w:rPr>
          <w:rFonts w:eastAsiaTheme="minorEastAsia"/>
          <w:sz w:val="20"/>
          <w:szCs w:val="20"/>
          <w:lang w:val="en-US" w:eastAsia="it-IT"/>
        </w:rPr>
        <w:t>biological, chemical, physical, economic or social</w:t>
      </w:r>
      <w:r w:rsidRPr="00F55611">
        <w:rPr>
          <w:sz w:val="20"/>
          <w:szCs w:val="20"/>
          <w:lang w:val="en-US"/>
        </w:rPr>
        <w:t>)</w:t>
      </w:r>
      <w:r w:rsidRPr="00F55611">
        <w:rPr>
          <w:rFonts w:eastAsiaTheme="minorEastAsia"/>
          <w:sz w:val="20"/>
          <w:szCs w:val="20"/>
          <w:lang w:val="en-US" w:eastAsia="it-IT"/>
        </w:rPr>
        <w:t>;</w:t>
      </w:r>
      <w:r w:rsidRPr="00F55611">
        <w:rPr>
          <w:sz w:val="20"/>
          <w:szCs w:val="20"/>
          <w:lang w:val="en-US"/>
        </w:rPr>
        <w:t xml:space="preserve"> (iv) </w:t>
      </w:r>
      <w:r w:rsidRPr="00F55611">
        <w:rPr>
          <w:rFonts w:eastAsiaTheme="minorEastAsia"/>
          <w:sz w:val="20"/>
          <w:szCs w:val="20"/>
          <w:lang w:val="en-US" w:eastAsia="it-IT"/>
        </w:rPr>
        <w:t>temporal and spatial scales (</w:t>
      </w:r>
      <w:r w:rsidRPr="00F55611">
        <w:rPr>
          <w:sz w:val="20"/>
          <w:szCs w:val="20"/>
          <w:lang w:val="en-US"/>
        </w:rPr>
        <w:t xml:space="preserve">e.g. </w:t>
      </w:r>
      <w:r w:rsidRPr="00F55611">
        <w:rPr>
          <w:rFonts w:eastAsiaTheme="minorEastAsia"/>
          <w:sz w:val="20"/>
          <w:szCs w:val="20"/>
          <w:lang w:val="en-US" w:eastAsia="it-IT"/>
        </w:rPr>
        <w:t xml:space="preserve">from local to global); or (v) </w:t>
      </w:r>
      <w:r w:rsidRPr="00F55611">
        <w:rPr>
          <w:sz w:val="20"/>
          <w:szCs w:val="20"/>
          <w:lang w:val="en-US"/>
        </w:rPr>
        <w:t xml:space="preserve">stakeholders through cooperation and knowledge transfer between modellers and stakeholders at all stages of a modelling process </w:t>
      </w:r>
      <w:r w:rsidRPr="00F55611">
        <w:rPr>
          <w:sz w:val="20"/>
          <w:szCs w:val="20"/>
          <w:lang w:val="en-US"/>
        </w:rPr>
        <w:fldChar w:fldCharType="begin" w:fldLock="1"/>
      </w:r>
      <w:r w:rsidRPr="00F55611">
        <w:rPr>
          <w:sz w:val="20"/>
          <w:szCs w:val="20"/>
          <w:lang w:val="en-US"/>
        </w:rPr>
        <w:instrText>ADDIN CSL_CITATION { "citationItems" : [ { "id" : "ITEM-1", "itemData" : { "author" : [ { "dropping-particle" : "", "family" : "Jakeman", "given" : "A. J.", "non-dropping-particle" : "", "parse-names" : false, "suffix" : "" }, { "dropping-particle" : "", "family" : "Letcher", "given" : "R. A.", "non-dropping-particle" : "", "parse-names" : false, "suffix" : "" } ], "container-title" : "Environmental Modelling &amp; Software", "id" : "ITEM-1", "issue" : "6", "issued" : { "date-parts" : [ [ "2003" ] ] }, "page" : "491-501", "title" : "Integrated assessment and modelling: features, principles and examples for catchment management", "type" : "article-journal", "volume" : "18" }, "uris" : [ "http://www.mendeley.com/documents/?uuid=536c6828-8657-416d-83bf-ca44d7b5d092" ] }, { "id" : "ITEM-2", "itemData" : { "DOI" : "10.1016/j.envsoft.2013.05.005", "ISBN" : "1364-8152 DO - http://dx.doi.org/10.1016/j.envsoft.2013.05.005", "ISSN" : "13648152", "abstract" : "The design and implementation of effective environmental policies need to be informed by a holistic understanding of the system processes (biophysical, social and economic), their complex interactions, and how they respond to various changes. Models, integrating different system processes into a unified framework, are seen as useful tools to help analyse alternatives with stakeholders, assess their outcomes, and communicate results in a transparent way. This paper reviews five common approaches or model types that have the capacity to integrate knowledge by developing models that can accommodate multiple issues, values, scales and uncertainty considerations, as well as facilitate stakeholder engagement. The approaches considered are: systems dynamics, Bayesian networks, coupled component models, agent-based models and knowledge-based models (also referred to as expert systems). We start by discussing several considerations in model development, such as the purpose of model building, the availability of qualitative versus quantitative data for model specification, the level of spatio-temporal detail required, and treatment of uncertainty. These considerations and a review of applications are then used to develop a framework that aims to assist modellers and model users in the choice of an appropriate modelling approach for their integrated assessment applications and that enables more effective learning in interdisciplinary settings. \u00a9 2013 Elsevier Ltd.", "author" : [ { "dropping-particle" : "", "family" : "Kelly", "given" : "Ruth", "non-dropping-particle" : "", "parse-names" : false, "suffix" : "" }, { "dropping-particle" : "", "family" : "Jakeman", "given" : "A. J.", "non-dropping-particle" : "", "parse-names" : false, "suffix" : "" }, { "dropping-particle" : "", "family" : "Barreteau", "given" : "O.", "non-dropping-particle" : "", "parse-names" : false, "suffix" : "" }, { "dropping-particle" : "", "family" : "Borsuk", "given" : "M. E.", "non-dropping-particle" : "", "parse-names" : false, "suffix" : "" }, { "dropping-particle" : "", "family" : "ElSawah", "given" : "S.", "non-dropping-particle" : "", "parse-names" : false, "suffix" : "" }, { "dropping-particle" : "", "family" : "Hamilton", "given" : "S. H.", "non-dropping-particle" : "", "parse-names" : false, "suffix" : "" }, { "dropping-particle" : "", "family" : "Henriksen", "given" : "H. J.", "non-dropping-particle" : "", "parse-names" : false, "suffix" : "" }, { "dropping-particle" : "", "family" : "Kuikka", "given" : "S.", "non-dropping-particle" : "", "parse-names" : false, "suffix" : "" }, { "dropping-particle" : "", "family" : "Maier", "given" : "H. R.", "non-dropping-particle" : "", "parse-names" : false, "suffix" : "" }, { "dropping-particle" : "", "family" : "Rizzoli", "given" : "A. E.", "non-dropping-particle" : "", "parse-names" : false, "suffix" : "" }, { "dropping-particle" : "", "family" : "Delden", "given" : "H.", "non-dropping-particle" : "van", "parse-names" : false, "suffix" : "" }, { "dropping-particle" : "", "family" : "Voinov", "given" : "A. A.", "non-dropping-particle" : "", "parse-names" : false, "suffix" : "" } ], "container-title" : "Environmental Modelling and Software", "id" : "ITEM-2", "issued" : { "date-parts" : [ [ "2013" ] ] }, "page" : "159-181", "publisher" : "Elsevier Ltd", "title" : "Selecting among five common modelling approaches for integrated environmental assessment and management", "type" : "article-journal", "volume" : "47" }, "uris" : [ "http://www.mendeley.com/documents/?uuid=8b74351d-eb34-4dd0-b755-d6c5cc1976c0" ] } ], "mendeley" : { "formattedCitation" : "(Jakeman &amp; Letcher, 2003; Kelly et al., 2013)", "plainTextFormattedCitation" : "(Jakeman &amp; Letcher, 2003; Kelly et al., 2013)", "previouslyFormattedCitation" : "(Jakeman &amp; Letcher, 2003; Kelly et al., 2013)"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Jakeman &amp; Letcher, 2003; Kelly </w:t>
      </w:r>
      <w:r w:rsidR="000D7D89" w:rsidRPr="000D7D89">
        <w:rPr>
          <w:i/>
          <w:sz w:val="20"/>
          <w:szCs w:val="20"/>
          <w:lang w:val="en-US"/>
        </w:rPr>
        <w:t>et al.</w:t>
      </w:r>
      <w:r w:rsidRPr="00F55611">
        <w:rPr>
          <w:sz w:val="20"/>
          <w:szCs w:val="20"/>
          <w:lang w:val="en-US"/>
        </w:rPr>
        <w:t>, 2013)</w:t>
      </w:r>
      <w:r w:rsidRPr="00F55611">
        <w:rPr>
          <w:sz w:val="20"/>
          <w:szCs w:val="20"/>
          <w:lang w:val="en-US"/>
        </w:rPr>
        <w:fldChar w:fldCharType="end"/>
      </w:r>
      <w:r w:rsidRPr="00F55611">
        <w:rPr>
          <w:sz w:val="20"/>
          <w:szCs w:val="20"/>
          <w:lang w:val="en-US"/>
        </w:rPr>
        <w:t xml:space="preserve">. </w:t>
      </w:r>
    </w:p>
    <w:p w14:paraId="16082A70" w14:textId="79DBC89E" w:rsidR="00AE389F" w:rsidRPr="00F55611" w:rsidRDefault="00AE389F" w:rsidP="00AE389F">
      <w:pPr>
        <w:rPr>
          <w:sz w:val="20"/>
          <w:szCs w:val="20"/>
          <w:lang w:val="en-US"/>
        </w:rPr>
      </w:pPr>
      <w:r w:rsidRPr="00F55611">
        <w:rPr>
          <w:sz w:val="20"/>
          <w:szCs w:val="20"/>
          <w:lang w:val="en-US"/>
        </w:rPr>
        <w:lastRenderedPageBreak/>
        <w:t xml:space="preserve">Integrated assessment models typically link models (numerical or expert-based) representing different sectors, e.g. agriculture, forestry, biodiversity and water, with scenarios of drivers of change, such as climate change and socio-economic change (the latter including a range of indirect drivers). </w:t>
      </w:r>
      <w:r w:rsidRPr="00F55611">
        <w:rPr>
          <w:sz w:val="20"/>
          <w:szCs w:val="20"/>
          <w:lang w:val="en-US"/>
        </w:rPr>
        <w:fldChar w:fldCharType="begin" w:fldLock="1"/>
      </w:r>
      <w:r w:rsidRPr="00F55611">
        <w:rPr>
          <w:sz w:val="20"/>
          <w:szCs w:val="20"/>
          <w:lang w:val="en-US"/>
        </w:rPr>
        <w:instrText>ADDIN CSL_CITATION { "citationItems" : [ { "id" : "ITEM-1", "itemData" : { "DOI" : "10.1016/j.envsoft.2013.05.005", "ISBN" : "1364-8152 DO - http://dx.doi.org/10.1016/j.envsoft.2013.05.005", "ISSN" : "13648152", "abstract" : "The design and implementation of effective environmental policies need to be informed by a holistic understanding of the system processes (biophysical, social and economic), their complex interactions, and how they respond to various changes. Models, integrating different system processes into a unified framework, are seen as useful tools to help analyse alternatives with stakeholders, assess their outcomes, and communicate results in a transparent way. This paper reviews five common approaches or model types that have the capacity to integrate knowledge by developing models that can accommodate multiple issues, values, scales and uncertainty considerations, as well as facilitate stakeholder engagement. The approaches considered are: systems dynamics, Bayesian networks, coupled component models, agent-based models and knowledge-based models (also referred to as expert systems). We start by discussing several considerations in model development, such as the purpose of model building, the availability of qualitative versus quantitative data for model specification, the level of spatio-temporal detail required, and treatment of uncertainty. These considerations and a review of applications are then used to develop a framework that aims to assist modellers and model users in the choice of an appropriate modelling approach for their integrated assessment applications and that enables more effective learning in interdisciplinary settings. \u00a9 2013 Elsevier Ltd.", "author" : [ { "dropping-particle" : "", "family" : "Kelly", "given" : "Ruth", "non-dropping-particle" : "", "parse-names" : false, "suffix" : "" }, { "dropping-particle" : "", "family" : "Jakeman", "given" : "A. J.", "non-dropping-particle" : "", "parse-names" : false, "suffix" : "" }, { "dropping-particle" : "", "family" : "Barreteau", "given" : "O.", "non-dropping-particle" : "", "parse-names" : false, "suffix" : "" }, { "dropping-particle" : "", "family" : "Borsuk", "given" : "M. E.", "non-dropping-particle" : "", "parse-names" : false, "suffix" : "" }, { "dropping-particle" : "", "family" : "ElSawah", "given" : "S.", "non-dropping-particle" : "", "parse-names" : false, "suffix" : "" }, { "dropping-particle" : "", "family" : "Hamilton", "given" : "S. H.", "non-dropping-particle" : "", "parse-names" : false, "suffix" : "" }, { "dropping-particle" : "", "family" : "Henriksen", "given" : "H. J.", "non-dropping-particle" : "", "parse-names" : false, "suffix" : "" }, { "dropping-particle" : "", "family" : "Kuikka", "given" : "S.", "non-dropping-particle" : "", "parse-names" : false, "suffix" : "" }, { "dropping-particle" : "", "family" : "Maier", "given" : "H. R.", "non-dropping-particle" : "", "parse-names" : false, "suffix" : "" }, { "dropping-particle" : "", "family" : "Rizzoli", "given" : "A. E.", "non-dropping-particle" : "", "parse-names" : false, "suffix" : "" }, { "dropping-particle" : "", "family" : "Delden", "given" : "H.", "non-dropping-particle" : "van", "parse-names" : false, "suffix" : "" }, { "dropping-particle" : "", "family" : "Voinov", "given" : "A. A.", "non-dropping-particle" : "", "parse-names" : false, "suffix" : "" } ], "container-title" : "Environmental Modelling and Software", "id" : "ITEM-1", "issued" : { "date-parts" : [ [ "2013" ] ] }, "page" : "159-181", "publisher" : "Elsevier Ltd", "title" : "Selecting among five common modelling approaches for integrated environmental assessment and management", "type" : "article-journal", "volume" : "47" }, "uris" : [ "http://www.mendeley.com/documents/?uuid=8b74351d-eb34-4dd0-b755-d6c5cc1976c0" ] } ], "mendeley" : { "formattedCitation" : "(Kelly et al., 2013)", "manualFormatting" : "Kelly et al. (2013)", "plainTextFormattedCitation" : "(Kelly et al., 2013)", "previouslyFormattedCitation" : "(Kelly et al., 2013)"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Kelly </w:t>
      </w:r>
      <w:r w:rsidR="000D7D89" w:rsidRPr="000D7D89">
        <w:rPr>
          <w:i/>
          <w:sz w:val="20"/>
          <w:szCs w:val="20"/>
          <w:lang w:val="en-US"/>
        </w:rPr>
        <w:t>et al.</w:t>
      </w:r>
      <w:r w:rsidRPr="00F55611">
        <w:rPr>
          <w:sz w:val="20"/>
          <w:szCs w:val="20"/>
          <w:lang w:val="en-US"/>
        </w:rPr>
        <w:t xml:space="preserve"> (2013)</w:t>
      </w:r>
      <w:r w:rsidRPr="00F55611">
        <w:rPr>
          <w:sz w:val="20"/>
          <w:szCs w:val="20"/>
          <w:lang w:val="en-US"/>
        </w:rPr>
        <w:fldChar w:fldCharType="end"/>
      </w:r>
      <w:r w:rsidRPr="00F55611">
        <w:rPr>
          <w:sz w:val="20"/>
          <w:szCs w:val="20"/>
          <w:lang w:val="en-US"/>
        </w:rPr>
        <w:t xml:space="preserve"> identified five types of integrated assessment models and provide examples of each of them: </w:t>
      </w:r>
    </w:p>
    <w:p w14:paraId="5250D311" w14:textId="77777777" w:rsidR="00AE389F" w:rsidRPr="00F55611" w:rsidRDefault="00AE389F" w:rsidP="00E236B3">
      <w:pPr>
        <w:pStyle w:val="ListParagraph"/>
        <w:numPr>
          <w:ilvl w:val="0"/>
          <w:numId w:val="37"/>
        </w:numPr>
        <w:spacing w:after="120" w:line="276" w:lineRule="auto"/>
        <w:ind w:left="714" w:hanging="357"/>
        <w:rPr>
          <w:sz w:val="20"/>
          <w:lang w:val="en-US"/>
        </w:rPr>
      </w:pPr>
      <w:r w:rsidRPr="00F55611">
        <w:rPr>
          <w:b/>
          <w:i/>
          <w:sz w:val="20"/>
          <w:lang w:val="en-US"/>
        </w:rPr>
        <w:t>System dynamics</w:t>
      </w:r>
      <w:r w:rsidRPr="00F55611">
        <w:rPr>
          <w:sz w:val="20"/>
          <w:lang w:val="en-US"/>
        </w:rPr>
        <w:t xml:space="preserve"> </w:t>
      </w:r>
      <w:r w:rsidRPr="00F55611">
        <w:rPr>
          <w:b/>
          <w:i/>
          <w:sz w:val="20"/>
          <w:lang w:val="en-US"/>
        </w:rPr>
        <w:t>models</w:t>
      </w:r>
      <w:r w:rsidRPr="00F55611">
        <w:rPr>
          <w:sz w:val="20"/>
          <w:lang w:val="en-US"/>
        </w:rPr>
        <w:t xml:space="preserve"> are particularly</w:t>
      </w:r>
      <w:r w:rsidRPr="00F55611">
        <w:rPr>
          <w:color w:val="000000"/>
          <w:sz w:val="20"/>
          <w:lang w:val="en-US" w:eastAsia="es-ES"/>
        </w:rPr>
        <w:t xml:space="preserve"> good for modelling feedbacks, delays and non-linear effects</w:t>
      </w:r>
      <w:r w:rsidRPr="00F55611">
        <w:rPr>
          <w:sz w:val="20"/>
          <w:lang w:val="en-US"/>
        </w:rPr>
        <w:t xml:space="preserve">, and are more commonly found in climate change-related impact assessments. </w:t>
      </w:r>
    </w:p>
    <w:p w14:paraId="01BE1EDA" w14:textId="77777777" w:rsidR="00AE389F" w:rsidRPr="00F55611" w:rsidRDefault="00AE389F" w:rsidP="00E236B3">
      <w:pPr>
        <w:pStyle w:val="ListParagraph"/>
        <w:numPr>
          <w:ilvl w:val="0"/>
          <w:numId w:val="37"/>
        </w:numPr>
        <w:spacing w:after="120" w:line="276" w:lineRule="auto"/>
        <w:ind w:left="714" w:hanging="357"/>
        <w:rPr>
          <w:sz w:val="20"/>
          <w:lang w:val="en-US"/>
        </w:rPr>
      </w:pPr>
      <w:r w:rsidRPr="00F55611">
        <w:rPr>
          <w:b/>
          <w:i/>
          <w:sz w:val="20"/>
          <w:lang w:val="en-US"/>
        </w:rPr>
        <w:t>Bayesian network</w:t>
      </w:r>
      <w:r w:rsidRPr="00F55611">
        <w:rPr>
          <w:sz w:val="20"/>
          <w:lang w:val="en-US"/>
        </w:rPr>
        <w:t xml:space="preserve"> </w:t>
      </w:r>
      <w:r w:rsidRPr="00F55611">
        <w:rPr>
          <w:b/>
          <w:i/>
          <w:sz w:val="20"/>
          <w:lang w:val="en-US"/>
        </w:rPr>
        <w:t>models</w:t>
      </w:r>
      <w:r w:rsidRPr="00F55611">
        <w:rPr>
          <w:sz w:val="20"/>
          <w:lang w:val="en-US"/>
        </w:rPr>
        <w:t xml:space="preserve"> fit probabilistic relationships between system variables, and are therefore often found in modelling assessments where uncertainty needs to be properly quantified, such as for supporting decision-making and management. </w:t>
      </w:r>
    </w:p>
    <w:p w14:paraId="75B24558" w14:textId="77777777" w:rsidR="00AE389F" w:rsidRPr="00F55611" w:rsidRDefault="00AE389F" w:rsidP="00E236B3">
      <w:pPr>
        <w:pStyle w:val="ListParagraph"/>
        <w:numPr>
          <w:ilvl w:val="0"/>
          <w:numId w:val="37"/>
        </w:numPr>
        <w:spacing w:after="120" w:line="276" w:lineRule="auto"/>
        <w:ind w:left="714" w:hanging="357"/>
        <w:rPr>
          <w:sz w:val="20"/>
          <w:lang w:val="en-US"/>
        </w:rPr>
      </w:pPr>
      <w:r w:rsidRPr="00F55611">
        <w:rPr>
          <w:b/>
          <w:i/>
          <w:sz w:val="20"/>
          <w:lang w:val="en-US"/>
        </w:rPr>
        <w:t>Coupled component</w:t>
      </w:r>
      <w:r w:rsidRPr="00F55611">
        <w:rPr>
          <w:sz w:val="20"/>
          <w:lang w:val="en-US"/>
        </w:rPr>
        <w:t xml:space="preserve"> </w:t>
      </w:r>
      <w:r w:rsidRPr="00F55611">
        <w:rPr>
          <w:b/>
          <w:i/>
          <w:sz w:val="20"/>
          <w:lang w:val="en-US"/>
        </w:rPr>
        <w:t>models</w:t>
      </w:r>
      <w:r w:rsidRPr="00F55611">
        <w:rPr>
          <w:sz w:val="20"/>
          <w:lang w:val="en-US"/>
        </w:rPr>
        <w:t xml:space="preserve"> combine models from different disciplines or sectors to derive an integrated outcome. They can incorporate or handle complex representation of system components and their interlinkages (see </w:t>
      </w:r>
      <w:r w:rsidRPr="00F55611">
        <w:rPr>
          <w:b/>
          <w:sz w:val="20"/>
          <w:lang w:val="en-US"/>
        </w:rPr>
        <w:t>Box 5.5</w:t>
      </w:r>
      <w:r w:rsidRPr="00F55611">
        <w:rPr>
          <w:sz w:val="20"/>
          <w:lang w:val="en-US"/>
        </w:rPr>
        <w:t xml:space="preserve"> for an example). </w:t>
      </w:r>
    </w:p>
    <w:p w14:paraId="531B2AFE" w14:textId="77777777" w:rsidR="00AE389F" w:rsidRPr="00F55611" w:rsidRDefault="00AE389F" w:rsidP="00E236B3">
      <w:pPr>
        <w:pStyle w:val="ListParagraph"/>
        <w:numPr>
          <w:ilvl w:val="0"/>
          <w:numId w:val="37"/>
        </w:numPr>
        <w:spacing w:after="120" w:line="276" w:lineRule="auto"/>
        <w:ind w:left="714" w:hanging="357"/>
        <w:rPr>
          <w:sz w:val="20"/>
          <w:lang w:val="en-US"/>
        </w:rPr>
      </w:pPr>
      <w:r w:rsidRPr="00F55611">
        <w:rPr>
          <w:b/>
          <w:i/>
          <w:sz w:val="20"/>
          <w:lang w:val="en-US"/>
        </w:rPr>
        <w:t>Agent-based models</w:t>
      </w:r>
      <w:r w:rsidRPr="00F55611">
        <w:rPr>
          <w:sz w:val="20"/>
          <w:lang w:val="en-US"/>
        </w:rPr>
        <w:t xml:space="preserve"> define interactions between autonomous entities in a system, often humans (individuals or groups), but also other species or biophysical entities (e.g. water). Some entities (usually humans) are agents that share the same resources, can communicate or compete and react to changes in their environment through individual and social learning. </w:t>
      </w:r>
    </w:p>
    <w:p w14:paraId="544D43F0" w14:textId="77777777" w:rsidR="00AE389F" w:rsidRPr="00F55611" w:rsidRDefault="00AE389F" w:rsidP="00E236B3">
      <w:pPr>
        <w:pStyle w:val="ListParagraph"/>
        <w:numPr>
          <w:ilvl w:val="0"/>
          <w:numId w:val="37"/>
        </w:numPr>
        <w:spacing w:after="120" w:line="276" w:lineRule="auto"/>
        <w:ind w:left="714" w:hanging="357"/>
        <w:rPr>
          <w:sz w:val="20"/>
          <w:lang w:val="en-US"/>
        </w:rPr>
      </w:pPr>
      <w:r w:rsidRPr="00F55611">
        <w:rPr>
          <w:b/>
          <w:i/>
          <w:sz w:val="20"/>
          <w:lang w:val="en-US"/>
        </w:rPr>
        <w:t>Knowledge-based</w:t>
      </w:r>
      <w:r w:rsidRPr="00F55611">
        <w:rPr>
          <w:i/>
          <w:sz w:val="20"/>
          <w:lang w:val="en-US"/>
        </w:rPr>
        <w:t xml:space="preserve"> </w:t>
      </w:r>
      <w:r w:rsidRPr="00F55611">
        <w:rPr>
          <w:b/>
          <w:i/>
          <w:sz w:val="20"/>
          <w:lang w:val="en-US"/>
        </w:rPr>
        <w:t>approaches</w:t>
      </w:r>
      <w:r w:rsidRPr="00F55611">
        <w:rPr>
          <w:sz w:val="20"/>
          <w:lang w:val="en-US"/>
        </w:rPr>
        <w:t xml:space="preserve"> encode knowledge elicited from experts using a logic system to infer conclusions. They can be used to encapsulate a wide range of complex feedbacks which are difficult to incorporate explicitly in quantitative methods, but care should be taken in using such approaches where knowledge about the system is uncertain or incomplete. Such approaches are often associated with a larger representation of impact indicators including nature, </w:t>
      </w:r>
      <w:r w:rsidRPr="00F55611">
        <w:rPr>
          <w:bCs/>
          <w:sz w:val="20"/>
          <w:lang w:val="en-US"/>
        </w:rPr>
        <w:t xml:space="preserve">its contributions to people, </w:t>
      </w:r>
      <w:r w:rsidRPr="00F55611">
        <w:rPr>
          <w:sz w:val="20"/>
          <w:lang w:val="en-US"/>
        </w:rPr>
        <w:t xml:space="preserve">and a good quality of life (or a combination of all three), which is possible due to the simplified way in which system relationships are represented. </w:t>
      </w:r>
    </w:p>
    <w:p w14:paraId="33343D15" w14:textId="180F9831" w:rsidR="00AE389F" w:rsidRPr="00F55611" w:rsidRDefault="00AE389F" w:rsidP="00AE389F">
      <w:pPr>
        <w:rPr>
          <w:sz w:val="20"/>
          <w:szCs w:val="20"/>
          <w:lang w:val="en-US"/>
        </w:rPr>
      </w:pPr>
      <w:r w:rsidRPr="00F55611">
        <w:rPr>
          <w:sz w:val="20"/>
          <w:szCs w:val="20"/>
          <w:lang w:val="en-US"/>
        </w:rPr>
        <w:t xml:space="preserve">Integrated assessment models are the only approaches available to quantitatively assess future changes in socio-ecological systems that account for the non-linear, interconnected nature of their multiple components </w:t>
      </w:r>
      <w:r w:rsidRPr="00F55611">
        <w:rPr>
          <w:rFonts w:cs="HelveticaNeueLTStd-Lt"/>
          <w:sz w:val="20"/>
          <w:szCs w:val="20"/>
          <w:lang w:val="en-US"/>
        </w:rPr>
        <w:fldChar w:fldCharType="begin" w:fldLock="1"/>
      </w:r>
      <w:r w:rsidRPr="00F55611">
        <w:rPr>
          <w:rFonts w:cs="HelveticaNeueLTStd-Lt"/>
          <w:sz w:val="20"/>
          <w:szCs w:val="20"/>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 "plainTextFormattedCitation" : "(IPBES, 2016)", "previouslyFormattedCitation" : "(IPBES, 2016)" }, "properties" : {  }, "schema" : "https://github.com/citation-style-language/schema/raw/master/csl-citation.json" }</w:instrText>
      </w:r>
      <w:r w:rsidRPr="00F55611">
        <w:rPr>
          <w:rFonts w:cs="HelveticaNeueLTStd-Lt"/>
          <w:sz w:val="20"/>
          <w:szCs w:val="20"/>
          <w:lang w:val="en-US"/>
        </w:rPr>
        <w:fldChar w:fldCharType="separate"/>
      </w:r>
      <w:r w:rsidRPr="00F55611">
        <w:rPr>
          <w:rFonts w:cs="HelveticaNeueLTStd-Lt"/>
          <w:sz w:val="20"/>
          <w:szCs w:val="20"/>
          <w:lang w:val="en-US"/>
        </w:rPr>
        <w:t>(IPBES, 2016</w:t>
      </w:r>
      <w:r w:rsidR="0063790D">
        <w:rPr>
          <w:rFonts w:cs="HelveticaNeueLTStd-Lt"/>
          <w:sz w:val="20"/>
          <w:szCs w:val="20"/>
          <w:lang w:val="en-US"/>
        </w:rPr>
        <w:t>b</w:t>
      </w:r>
      <w:r w:rsidRPr="00F55611">
        <w:rPr>
          <w:rFonts w:cs="HelveticaNeueLTStd-Lt"/>
          <w:sz w:val="20"/>
          <w:szCs w:val="20"/>
          <w:lang w:val="en-US"/>
        </w:rPr>
        <w:t>)</w:t>
      </w:r>
      <w:r w:rsidRPr="00F55611">
        <w:rPr>
          <w:rFonts w:cs="HelveticaNeueLTStd-Lt"/>
          <w:sz w:val="20"/>
          <w:szCs w:val="20"/>
          <w:lang w:val="en-US"/>
        </w:rPr>
        <w:fldChar w:fldCharType="end"/>
      </w:r>
      <w:r w:rsidRPr="00F55611">
        <w:rPr>
          <w:sz w:val="20"/>
          <w:szCs w:val="20"/>
          <w:lang w:val="en-US"/>
        </w:rPr>
        <w:t>. However, compared with simpler, single component models (single driver versus multi-driver, or single sector versus multi-sector), integrated assessment models have increased structural model complexity adding additional uncertainty to the model outputs and their interpretation (</w:t>
      </w:r>
      <w:r w:rsidRPr="00F55611">
        <w:rPr>
          <w:b/>
          <w:sz w:val="20"/>
          <w:szCs w:val="20"/>
          <w:lang w:val="en-US"/>
        </w:rPr>
        <w:t>Figure 5.8</w:t>
      </w:r>
      <w:r w:rsidRPr="00F55611">
        <w:rPr>
          <w:sz w:val="20"/>
          <w:szCs w:val="20"/>
          <w:lang w:val="en-US"/>
        </w:rPr>
        <w:t xml:space="preserve">). </w:t>
      </w:r>
    </w:p>
    <w:p w14:paraId="761821DF" w14:textId="265F89FE" w:rsidR="00AE389F" w:rsidRPr="00F55611" w:rsidRDefault="00AE389F" w:rsidP="00AE389F">
      <w:pPr>
        <w:rPr>
          <w:sz w:val="20"/>
          <w:szCs w:val="20"/>
          <w:lang w:val="en-US"/>
        </w:rPr>
      </w:pPr>
      <w:r w:rsidRPr="00F55611">
        <w:rPr>
          <w:b/>
          <w:i/>
          <w:sz w:val="20"/>
          <w:szCs w:val="20"/>
          <w:lang w:val="en-US"/>
        </w:rPr>
        <w:t>Uncertainty</w:t>
      </w:r>
      <w:r w:rsidRPr="00F55611">
        <w:rPr>
          <w:sz w:val="20"/>
          <w:szCs w:val="20"/>
          <w:lang w:val="en-US"/>
        </w:rPr>
        <w:t xml:space="preserve"> in model structure arises from the fact that different studies may assume different conceptual representations of reality or choose to focus on different variables and processes, which are portrayed in different ways within models. In addition, uncertainty can arise from the choice of scenarios, assumptions about initial or boundary conditions within model runs, the datasets used as inputs to models, and through error propagation within an integrated modelling framework </w:t>
      </w:r>
      <w:r w:rsidRPr="00F55611">
        <w:rPr>
          <w:sz w:val="20"/>
          <w:szCs w:val="20"/>
          <w:lang w:val="en-US"/>
        </w:rPr>
        <w:fldChar w:fldCharType="begin" w:fldLock="1"/>
      </w:r>
      <w:r w:rsidRPr="00F55611">
        <w:rPr>
          <w:sz w:val="20"/>
          <w:szCs w:val="20"/>
          <w:lang w:val="en-US"/>
        </w:rPr>
        <w:instrText>ADDIN CSL_CITATION { "citationItems" : [ { "id" : "ITEM-1", "itemData" : { "DOI" : "10.1007/s10584-014-1211-3", "ISBN" : "0165-0009", "ISSN" : "01650009", "abstract" : "In this paper we present an uncertainty analysis of a cross-sectoral, regional-scale, Integrated Assessment Platform (IAP) for the assessment of climate change impacts, vulner- ability and adaptation. The IAP couples simplified meta-models for a number of sectors (agriculture, forestry, urban development, biodiversity, flood and water resources manage- ment) within a user-friendly interface. Cross-sectoral interactions and feedbacks can be evaluated for a range of future scenarios with the aim of supporting a stakeholder dialogue and mutual learning. We present a method to address uncertainty in: i) future climate and socio-economic scenarios and ii) the interlinked network of meta-models that make up the IAP. A mixed-method approach is taken: formal numerical approaches, modeller interviews and network analysis are combined to provide a holistic uncertainty assessment that considers both quantifiable and un-quantifiable uncertainty. Results demonstrate that the combined quantitative-qualitative approach provides considerable advantages over traditional, validation-based uncertainty assessments. Combined fuzzy-set methods and network analysis methods allow maps of modeller certainty to be explored. The results indicate that validation statistics are not the only factors driving modeller certainty; a large range of other factors including the quality and availability of validation data, the meta-modelling process, inter- modeller trust, derivation methods, and pragmatic factors such as time, resources, skills and experience influence modeller certainty. We conclude that by identifying, classifying and exploring uncertainty in conjunction with the model developers, we can ensure not only that the modelling system itself improves, but that the decisions based on it can draw on the best available information: the projection itself, and a holistic understanding of the uncertainty associated with it.", "author" : [ { "dropping-particle" : "", "family" : "Dunford", "given" : "Robert W.", "non-dropping-particle" : "", "parse-names" : false, "suffix" : "" }, { "dropping-particle" : "", "family" : "Harrison", "given" : "Paula A.", "non-dropping-particle" : "", "parse-names" : false, "suffix" : "" }, { "dropping-particle" : "", "family" : "Rounsevell", "given" : "Mark D. A.", "non-dropping-particle" : "", "parse-names" : false, "suffix" : "" } ], "container-title" : "Climatic Change", "id" : "ITEM-1", "issue" : "3", "issued" : { "date-parts" : [ [ "2014" ] ] }, "page" : "417-432", "title" : "Exploring scenario and model uncertainty in cross-sectoral integrated assessment approaches to climate change impacts", "type" : "article-journal", "volume" : "132" }, "uris" : [ "http://www.mendeley.com/documents/?uuid=e6cf4a1b-dacf-4a7a-935c-7113c798edde" ] }, { "id" : "ITEM-2", "itemData" : { "author" : [ { "dropping-particle" : "", "family" : "Cheung", "given" : "William W. L.", "non-dropping-particle" : "", "parse-names" : false, "suffix" : "" }, { "dropping-particle" : "", "family" : "Jones", "given" : "M. C.", "non-dropping-particle" : "", "parse-names" : false, "suffix" : "" }, { "dropping-particle" : "", "family" : "Reygondeau", "given" : "G.", "non-dropping-particle" : "", "parse-names" : false, "suffix" : "" }, { "dropping-particle" : "", "family" : "Stock", "given" : "C. A.", "non-dropping-particle" : "", "parse-names" : false, "suffix" : "" }, { "dropping-particle" : "", "family" : "Lam", "given" : "W. Y.", "non-dropping-particle" : "", "parse-names" : false, "suffix" : "" }, { "dropping-particle" : "", "family" : "Thomas", "given" : "V.", "non-dropping-particle" : "", "parse-names" : false, "suffix" : "" }, { "dropping-particle" : "", "family" : "Fr\u00f6licher", "given" : "L.", "non-dropping-particle" : "", "parse-names" : false, "suffix" : "" } ], "container-title" : "Ecological Modelling", "id" : "ITEM-2", "issued" : { "date-parts" : [ [ "2016" ] ] }, "page" : "57-66", "title" : "Structural uncertainty in projecting global fisheries catches under climate change", "type" : "article-journal", "volume" : "325" }, "uris" : [ "http://www.mendeley.com/documents/?uuid=125d81f6-be5c-4b84-9624-83abffd0a801" ] }, { "id" : "ITEM-3", "itemData" : { "author" : [ { "dropping-particle" : "", "family" : "Payne", "given" : "M. R.", "non-dropping-particle" : "", "parse-names" : false, "suffix" : "" }, { "dropping-particle" : "", "family" : "Barange", "given" : "M.", "non-dropping-particle" : "", "parse-names" : false, "suffix" : "" }, { "dropping-particle" : "", "family" : "Cheung", "given" : "William W. L.", "non-dropping-particle" : "", "parse-names" : false, "suffix" : "" }, { "dropping-particle" : "", "family" : "MacKenzie", "given" : "B. R.", "non-dropping-particle" : "", "parse-names" : false, "suffix" : "" }, { "dropping-particle" : "", "family" : "Batchelder", "given" : "H. P.", "non-dropping-particle" : "", "parse-names" : false, "suffix" : "" }, { "dropping-particle" : "", "family" : "Cormon", "given" : "X.", "non-dropping-particle" : "", "parse-names" : false, "suffix" : "" }, { "dropping-particle" : "", "family" : "Eddy", "given" : "T. D.", "non-dropping-particle" : "", "parse-names" : false, "suffix" : "" }, { "dropping-particle" : "", "family" : "Fernandes", "given" : "J. A.", "non-dropping-particle" : "", "parse-names" : false, "suffix" : "" }, { "dropping-particle" : "", "family" : "Hollowed", "given" : "A. B.", "non-dropping-particle" : "", "parse-names" : false, "suffix" : "" }, { "dropping-particle" : "", "family" : "Jones", "given" : "M. C.", "non-dropping-particle" : "", "parse-names" : false, "suffix" : "" }, { "dropping-particle" : "", "family" : "Link", "given" : "J. S.", "non-dropping-particle" : "", "parse-names" : false, "suffix" : "" }, { "dropping-particle" : "", "family" : "Neubauer", "given" : "P.", "non-dropping-particle" : "", "parse-names" : false, "suffix" : "" }, { "dropping-particle" : "", "family" : "Ortiz", "given" : "I.", "non-dropping-particle" : "", "parse-names" : false, "suffix" : "" }, { "dropping-particle" : "", "family" : "Queir\u00f3s", "given" : "A. M.", "non-dropping-particle" : "", "parse-names" : false, "suffix" : "" }, { "dropping-particle" : "", "family" : "Paula", "given" : "J. R.", "non-dropping-particle" : "", "parse-names" : false, "suffix" : "" } ], "container-title" : "ICES Journal of Marine Science", "id" : "ITEM-3", "issue" : "5", "issued" : { "date-parts" : [ [ "2015" ] ] }, "page" : "1272\u20131282", "title" : "Uncertainties in projecting climate-change impacts in marine ecosystems", "type" : "article-journal", "volume" : "73" }, "uris" : [ "http://www.mendeley.com/documents/?uuid=c28ff44b-4114-4032-87f5-036dfa808220" ] }, { "id" : "ITEM-4", "itemData" : { "DOI" : "10.1111/gcb.13447", "ISBN" : "1972952943", "ISSN" : "1972952943", "author" : [ { "dropping-particle" : "", "family" : "Alexander", "given" : "P.", "non-dropping-particle" : "", "parse-names" : false, "suffix" : "" }, { "dropping-particle" : "", "family" : "Prestele", "given" : "R.", "non-dropping-particle" : "", "parse-names" : false, "suffix" : "" }, { "dropping-particle" : "", "family" : "Verburg", "given" : "P. H.", "non-dropping-particle" : "", "parse-names" : false, "suffix" : "" }, { "dropping-particle" : "", "family" : "Arneth", "given" : "A.", "non-dropping-particle" : "", "parse-names" : false, "suffix" : "" }, { "dropping-particle" : "", "family" : "Fujimori", "given" : "S.", "non-dropping-particle" : "", "parse-names" : false, "suffix" : "" }, { "dropping-particle" : "", "family" : "Hasegawa", "given" : "T.", "non-dropping-particle" : "", "parse-names" : false, "suffix" : "" }, { "dropping-particle" : "", "family" : "Jain", "given" : "A. K.", "non-dropping-particle" : "", "parse-names" : false, "suffix" : "" }, { "dropping-particle" : "", "family" : "Meiyappan", "given" : "P.", "non-dropping-particle" : "", "parse-names" : false, "suffix" : "" }, { "dropping-particle" : "", "family" : "Dunford", "given" : "R.", "non-dropping-particle" : "", "parse-names" : false, "suffix" : "" }, { "dropping-particle" : "", "family" : "Harrison", "given" : "Paula A.", "non-dropping-particle" : "", "parse-names" : false, "suffix" : "" }, { "dropping-particle" : "", "family" : "Brown", "given" : "C.", "non-dropping-particle" : "", "parse-names" : false, "suffix" : "" }, { "dropping-particle" : "", "family" : "Holzhauer", "given" : "S.", "non-dropping-particle" : "", "parse-names" : false, "suffix" : "" }, { "dropping-particle" : "", "family" : "Dendoncker", "given" : "N.", "non-dropping-particle" : "", "parse-names" : false, "suffix" : "" }, { "dropping-particle" : "", "family" : "Steinbuks", "given" : "J.", "non-dropping-particle" : "", "parse-names" : false, "suffix" : "" }, { "dropping-particle" : "", "family" : "Lenton", "given" : "T.", "non-dropping-particle" : "", "parse-names" : false, "suffix" : "" }, { "dropping-particle" : "", "family" : "Powell", "given" : "T.", "non-dropping-particle" : "", "parse-names" : false, "suffix" : "" }, { "dropping-particle" : "", "family" : "Sands", "given" : "R. D.", "non-dropping-particle" : "", "parse-names" : false, "suffix" : "" }, { "dropping-particle" : "", "family" : "Kyle", "given" : "P.", "non-dropping-particle" : "", "parse-names" : false, "suffix" : "" }, { "dropping-particle" : "", "family" : "Wise", "given" : "M. A.", "non-dropping-particle" : "", "parse-names" : false, "suffix" : "" }, { "dropping-particle" : "", "family" : "Doelman", "given" : "J.", "non-dropping-particle" : "", "parse-names" : false, "suffix" : "" }, { "dropping-particle" : "", "family" : "Stehfest", "given" : "E.", "non-dropping-particle" : "", "parse-names" : false, "suffix" : "" }, { "dropping-particle" : "", "family" : "Schaldach", "given" : "R.", "non-dropping-particle" : "", "parse-names" : false, "suffix" : "" }, { "dropping-particle" : "", "family" : "Jacobs-Crisioni", "given" : "C.", "non-dropping-particle" : "", "parse-names" : false, "suffix" : "" }, { "dropping-particle" : "", "family" : "Lavalle", "given" : "C.", "non-dropping-particle" : "", "parse-names" : false, "suffix" : "" }, { "dropping-particle" : "", "family" : "Meijl", "given" : "H.", "non-dropping-particle" : "van", "parse-names" : false, "suffix" : "" }, { "dropping-particle" : "", "family" : "Tabeau", "given" : "A.", "non-dropping-particle" : "", "parse-names" : false, "suffix" : "" }, { "dropping-particle" : "", "family" : "Humpen\u00f6der", "given" : "F.", "non-dropping-particle" : "", "parse-names" : false, "suffix" : "" }, { "dropping-particle" : "", "family" : "Popp", "given" : "A.", "non-dropping-particle" : "", "parse-names" : false, "suffix" : "" }, { "dropping-particle" : "", "family" : "Baumanns", "given" : "K.", "non-dropping-particle" : "", "parse-names" : false, "suffix" : "" }, { "dropping-particle" : "", "family" : "Butler", "given" : "A.", "non-dropping-particle" : "", "parse-names" : false, "suffix" : "" }, { "dropping-particle" : "", "family" : "Liu", "given" : "J.", "non-dropping-particle" : "", "parse-names" : false, "suffix" : "" }, { "dropping-particle" : "", "family" : "Rounsevell", "given" : "Mark D. A.", "non-dropping-particle" : "", "parse-names" : false, "suffix" : "" } ], "container-title" : "Global Change Biology", "id" : "ITEM-4", "issued" : { "date-parts" : [ [ "2017" ] ] }, "page" : "767-781", "title" : "Assessing uncertainties in land cover projections", "type" : "article-journal", "volume" : "23" }, "uris" : [ "http://www.mendeley.com/documents/?uuid=c599eae7-23cb-43da-8330-13d98ed8b1e6" ] } ], "mendeley" : { "formattedCitation" : "(Alexander et al., 2017; Cheung et al., 2016; Dunford, Harrison, &amp; Rounsevell, 2014; Payne et al., 2015)", "plainTextFormattedCitation" : "(Alexander et al., 2017; Cheung et al., 2016; Dunford, Harrison, &amp; Rounsevell, 2014; Payne et al., 2015)", "previouslyFormattedCitation" : "(Alexander et al., 2017; Cheung et al., 2016; Dunford, Harrison, &amp; Rounsevell, 2014; Payne et a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Alexander </w:t>
      </w:r>
      <w:r w:rsidR="000D7D89" w:rsidRPr="000D7D89">
        <w:rPr>
          <w:i/>
          <w:sz w:val="20"/>
          <w:szCs w:val="20"/>
          <w:lang w:val="en-US"/>
        </w:rPr>
        <w:t>et al.</w:t>
      </w:r>
      <w:r w:rsidRPr="00F55611">
        <w:rPr>
          <w:sz w:val="20"/>
          <w:szCs w:val="20"/>
          <w:lang w:val="en-US"/>
        </w:rPr>
        <w:t xml:space="preserve">, 2017; Cheung </w:t>
      </w:r>
      <w:r w:rsidR="000D7D89" w:rsidRPr="000D7D89">
        <w:rPr>
          <w:i/>
          <w:sz w:val="20"/>
          <w:szCs w:val="20"/>
          <w:lang w:val="en-US"/>
        </w:rPr>
        <w:t>et al.</w:t>
      </w:r>
      <w:r w:rsidRPr="00F55611">
        <w:rPr>
          <w:sz w:val="20"/>
          <w:szCs w:val="20"/>
          <w:lang w:val="en-US"/>
        </w:rPr>
        <w:t>, 2016; Dunford</w:t>
      </w:r>
      <w:r w:rsidRPr="006F46EE">
        <w:rPr>
          <w:sz w:val="20"/>
          <w:szCs w:val="20"/>
          <w:lang w:val="en-US"/>
        </w:rPr>
        <w:t xml:space="preserve"> </w:t>
      </w:r>
      <w:r w:rsidR="000D7D89" w:rsidRPr="000D7D89">
        <w:rPr>
          <w:i/>
          <w:sz w:val="20"/>
          <w:szCs w:val="20"/>
          <w:lang w:val="en-US"/>
        </w:rPr>
        <w:t>et al.</w:t>
      </w:r>
      <w:r w:rsidRPr="00F55611">
        <w:rPr>
          <w:sz w:val="20"/>
          <w:szCs w:val="20"/>
          <w:lang w:val="en-US"/>
        </w:rPr>
        <w:t xml:space="preserve">, 2014; Payne </w:t>
      </w:r>
      <w:r w:rsidR="000D7D89" w:rsidRPr="000D7D89">
        <w:rPr>
          <w:i/>
          <w:sz w:val="20"/>
          <w:szCs w:val="20"/>
          <w:lang w:val="en-US"/>
        </w:rPr>
        <w:t>et al.</w:t>
      </w:r>
      <w:r w:rsidRPr="00F55611">
        <w:rPr>
          <w:sz w:val="20"/>
          <w:szCs w:val="20"/>
          <w:lang w:val="en-US"/>
        </w:rPr>
        <w:t>, 2015)</w:t>
      </w:r>
      <w:r w:rsidRPr="00F55611">
        <w:rPr>
          <w:sz w:val="20"/>
          <w:szCs w:val="20"/>
          <w:lang w:val="en-US"/>
        </w:rPr>
        <w:fldChar w:fldCharType="end"/>
      </w:r>
      <w:r w:rsidRPr="00F55611">
        <w:rPr>
          <w:sz w:val="20"/>
          <w:szCs w:val="20"/>
          <w:lang w:val="en-US"/>
        </w:rPr>
        <w:t xml:space="preserve">. Such uncertainty can be accessed via: (i) systematic sensitivity analysis of key parameters to highlight their relative importance in influencing the results (e.g. </w:t>
      </w:r>
      <w:r w:rsidRPr="00F55611">
        <w:rPr>
          <w:sz w:val="20"/>
          <w:szCs w:val="20"/>
          <w:lang w:val="en-US"/>
        </w:rPr>
        <w:fldChar w:fldCharType="begin" w:fldLock="1"/>
      </w:r>
      <w:r w:rsidRPr="00F55611">
        <w:rPr>
          <w:sz w:val="20"/>
          <w:szCs w:val="20"/>
          <w:lang w:val="en-US"/>
        </w:rPr>
        <w:instrText>ADDIN CSL_CITATION { "citationItems" : [ { "id" : "ITEM-1", "itemData" : { "DOI" : "10.1007/s10584-014-1313-y", "ISBN" : "01650009 (ISSN)", "ISSN" : "01650009", "abstract" : "Integrated cross-sectoral impact assessments facilitate a comprehensive understanding of interdependencies and potential synergies, conflicts, and trade-offs between sectors under changing conditions. This paper presents a sensitivity analysis of a European integrated assessment model, the CLIMSAVE integrated assessment platform (IAP). The IAP incorporates important cross-sectoral linkages between six key European land- and water-based sectors: agriculture, biodiversity, flooding, forests, urban, and water. Using the IAP, we investigate the direct and indirect implications of a wide range of climatic and socio-economic drivers to identify: (1) those sectors and regions most sensitive to future changes, (2) the mechanisms and directions of sensitivity (direct/indirect and positive/negative), (3) the form and magnitudes of sensitivity (linear/non-linear and strong/weak/insignificant), and (4) the relative importance of the key drivers across sectors and regions. The results are complex. Most sectors are either directly or indirectly sensitive to a large number of drivers (more than 18 out of 24 drivers considered). Over twelve of these drivers have indirect impacts on biodiversity, forests, land use diversity, and water, while only four drivers have indirect effects on flooding. In contrast, for the urban sector all the drivers are direct. Moreover, most of the driver\u2013indicator relationships are non-linear, and hence there is the potential for \u2018surprises\u2019. This highlights the importance of considering cross-sectoral interactions in future impact assessments. Such systematic analysis provides improved information for decision-makers to formulate appropriate adaptation policies to maximise benefits and minimise unintended consequences.", "author" : [ { "dropping-particle" : "", "family" : "Kebede", "given" : "A. S.", "non-dropping-particle" : "", "parse-names" : false, "suffix" : "" }, { "dropping-particle" : "", "family" : "Dunford", "given" : "R.", "non-dropping-particle" : "", "parse-names" : false, "suffix" : "" }, { "dropping-particle" : "", "family" : "Mokrech", "given" : "M.", "non-dropping-particle" : "", "parse-names" : false, "suffix" : "" }, { "dropping-particle" : "", "family" : "Audsley", "given" : "E.", "non-dropping-particle" : "", "parse-names" : false, "suffix" : "" }, { "dropping-particle" : "", "family" : "Harrison", "given" : "P. A.", "non-dropping-particle" : "", "parse-names" : false, "suffix" : "" }, { "dropping-particle" : "", "family" : "Holman", "given" : "I. P.", "non-dropping-particle" : "", "parse-names" : false, "suffix" : "" }, { "dropping-particle" : "", "family" : "Nicholls", "given" : "R. J.", "non-dropping-particle" : "", "parse-names" : false, "suffix" : "" }, { "dropping-particle" : "", "family" : "Rickebusch", "given" : "S.", "non-dropping-particle" : "", "parse-names" : false, "suffix" : "" }, { "dropping-particle" : "", "family" : "Rounsevell", "given" : "M. D.A.", "non-dropping-particle" : "", "parse-names" : false, "suffix" : "" }, { "dropping-particle" : "", "family" : "Sabat\u00e9", "given" : "S.", "non-dropping-particle" : "", "parse-names" : false, "suffix" : "" }, { "dropping-particle" : "", "family" : "Sallaba", "given" : "F.", "non-dropping-particle" : "", "parse-names" : false, "suffix" : "" }, { "dropping-particle" : "", "family" : "Sanchez", "given" : "A.", "non-dropping-particle" : "", "parse-names" : false, "suffix" : "" }, { "dropping-particle" : "", "family" : "Savin", "given" : "C.", "non-dropping-particle" : "", "parse-names" : false, "suffix" : "" }, { "dropping-particle" : "", "family" : "Trnka", "given" : "M.", "non-dropping-particle" : "", "parse-names" : false, "suffix" : "" }, { "dropping-particle" : "", "family" : "Wimmer", "given" : "F.", "non-dropping-particle" : "", "parse-names" : false, "suffix" : "" } ], "container-title" : "Climatic Change", "id" : "ITEM-1", "issue" : "3-4", "issued" : { "date-parts" : [ [ "2015" ] ] }, "page" : "261-277", "title" : "Direct and indirect impacts of climate and socio-economic change in Europe: a sensitivity analysis for key land- and water-based sectors", "type" : "article-journal", "volume" : "128" }, "uris" : [ "http://www.mendeley.com/documents/?uuid=46c7de80-813d-44ba-9755-3ceee6956db0" ] } ], "mendeley" : { "formattedCitation" : "(Kebede et al., 2015)", "manualFormatting" : "Kebede et al., 2015", "plainTextFormattedCitation" : "(Kebede et al., 2015)", "previouslyFormattedCitation" : "(Kebede et a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Kebede </w:t>
      </w:r>
      <w:r w:rsidR="000D7D89" w:rsidRPr="000D7D89">
        <w:rPr>
          <w:i/>
          <w:sz w:val="20"/>
          <w:szCs w:val="20"/>
          <w:lang w:val="en-US"/>
        </w:rPr>
        <w:t>et al.</w:t>
      </w:r>
      <w:r w:rsidRPr="00F55611">
        <w:rPr>
          <w:sz w:val="20"/>
          <w:szCs w:val="20"/>
          <w:lang w:val="en-US"/>
        </w:rPr>
        <w:t>, 2015</w:t>
      </w:r>
      <w:r w:rsidRPr="00F55611">
        <w:rPr>
          <w:sz w:val="20"/>
          <w:szCs w:val="20"/>
          <w:lang w:val="en-US"/>
        </w:rPr>
        <w:fldChar w:fldCharType="end"/>
      </w:r>
      <w:r w:rsidRPr="00F55611">
        <w:rPr>
          <w:sz w:val="20"/>
          <w:szCs w:val="20"/>
          <w:lang w:val="en-US"/>
        </w:rPr>
        <w:t xml:space="preserve">); (ii) quantification of error propagation through the linked components of the model chain (e.g. </w:t>
      </w:r>
      <w:r w:rsidRPr="00F55611">
        <w:rPr>
          <w:sz w:val="20"/>
          <w:szCs w:val="20"/>
          <w:lang w:val="en-US"/>
        </w:rPr>
        <w:fldChar w:fldCharType="begin" w:fldLock="1"/>
      </w:r>
      <w:r w:rsidRPr="00F55611">
        <w:rPr>
          <w:sz w:val="20"/>
          <w:szCs w:val="20"/>
          <w:lang w:val="en-US"/>
        </w:rPr>
        <w:instrText>ADDIN CSL_CITATION { "citationItems" : [ { "id" : "ITEM-1", "itemData" : { "DOI" : "10.1007/s10584-014-1211-3", "ISBN" : "0165-0009", "ISSN" : "01650009", "abstract" : "In this paper we present an uncertainty analysis of a cross-sectoral, regional-scale, Integrated Assessment Platform (IAP) for the assessment of climate change impacts, vulner- ability and adaptation. The IAP couples simplified meta-models for a number of sectors (agriculture, forestry, urban development, biodiversity, flood and water resources manage- ment) within a user-friendly interface. Cross-sectoral interactions and feedbacks can be evaluated for a range of future scenarios with the aim of supporting a stakeholder dialogue and mutual learning. We present a method to address uncertainty in: i) future climate and socio-economic scenarios and ii) the interlinked network of meta-models that make up the IAP. A mixed-method approach is taken: formal numerical approaches, modeller interviews and network analysis are combined to provide a holistic uncertainty assessment that considers both quantifiable and un-quantifiable uncertainty. Results demonstrate that the combined quantitative-qualitative approach provides considerable advantages over traditional, validation-based uncertainty assessments. Combined fuzzy-set methods and network analysis methods allow maps of modeller certainty to be explored. The results indicate that validation statistics are not the only factors driving modeller certainty; a large range of other factors including the quality and availability of validation data, the meta-modelling process, inter- modeller trust, derivation methods, and pragmatic factors such as time, resources, skills and experience influence modeller certainty. We conclude that by identifying, classifying and exploring uncertainty in conjunction with the model developers, we can ensure not only that the modelling system itself improves, but that the decisions based on it can draw on the best available information: the projection itself, and a holistic understanding of the uncertainty associated with it.", "author" : [ { "dropping-particle" : "", "family" : "Dunford", "given" : "Robert W.", "non-dropping-particle" : "", "parse-names" : false, "suffix" : "" }, { "dropping-particle" : "", "family" : "Harrison", "given" : "Paula A.", "non-dropping-particle" : "", "parse-names" : false, "suffix" : "" }, { "dropping-particle" : "", "family" : "Rounsevell", "given" : "Mark D. A.", "non-dropping-particle" : "", "parse-names" : false, "suffix" : "" } ], "container-title" : "Climatic Change", "id" : "ITEM-1", "issue" : "3", "issued" : { "date-parts" : [ [ "2014" ] ] }, "page" : "417-432", "title" : "Exploring scenario and model uncertainty in cross-sectoral integrated assessment approaches to climate change impacts", "type" : "article-journal", "volume" : "132" }, "uris" : [ "http://www.mendeley.com/documents/?uuid=e6cf4a1b-dacf-4a7a-935c-7113c798edde" ] }, { "id" : "ITEM-2", "itemData" : { "DOI" : "10.1111/gcb.13447", "ISBN" : "1972952943", "ISSN" : "1972952943", "author" : [ { "dropping-particle" : "", "family" : "Alexander", "given" : "P.", "non-dropping-particle" : "", "parse-names" : false, "suffix" : "" }, { "dropping-particle" : "", "family" : "Prestele", "given" : "R.", "non-dropping-particle" : "", "parse-names" : false, "suffix" : "" }, { "dropping-particle" : "", "family" : "Verburg", "given" : "P. H.", "non-dropping-particle" : "", "parse-names" : false, "suffix" : "" }, { "dropping-particle" : "", "family" : "Arneth", "given" : "A.", "non-dropping-particle" : "", "parse-names" : false, "suffix" : "" }, { "dropping-particle" : "", "family" : "Fujimori", "given" : "S.", "non-dropping-particle" : "", "parse-names" : false, "suffix" : "" }, { "dropping-particle" : "", "family" : "Hasegawa", "given" : "T.", "non-dropping-particle" : "", "parse-names" : false, "suffix" : "" }, { "dropping-particle" : "", "family" : "Jain", "given" : "A. K.", "non-dropping-particle" : "", "parse-names" : false, "suffix" : "" }, { "dropping-particle" : "", "family" : "Meiyappan", "given" : "P.", "non-dropping-particle" : "", "parse-names" : false, "suffix" : "" }, { "dropping-particle" : "", "family" : "Dunford", "given" : "R.", "non-dropping-particle" : "", "parse-names" : false, "suffix" : "" }, { "dropping-particle" : "", "family" : "Harrison", "given" : "Paula A.", "non-dropping-particle" : "", "parse-names" : false, "suffix" : "" }, { "dropping-particle" : "", "family" : "Brown", "given" : "C.", "non-dropping-particle" : "", "parse-names" : false, "suffix" : "" }, { "dropping-particle" : "", "family" : "Holzhauer", "given" : "S.", "non-dropping-particle" : "", "parse-names" : false, "suffix" : "" }, { "dropping-particle" : "", "family" : "Dendoncker", "given" : "N.", "non-dropping-particle" : "", "parse-names" : false, "suffix" : "" }, { "dropping-particle" : "", "family" : "Steinbuks", "given" : "J.", "non-dropping-particle" : "", "parse-names" : false, "suffix" : "" }, { "dropping-particle" : "", "family" : "Lenton", "given" : "T.", "non-dropping-particle" : "", "parse-names" : false, "suffix" : "" }, { "dropping-particle" : "", "family" : "Powell", "given" : "T.", "non-dropping-particle" : "", "parse-names" : false, "suffix" : "" }, { "dropping-particle" : "", "family" : "Sands", "given" : "R. D.", "non-dropping-particle" : "", "parse-names" : false, "suffix" : "" }, { "dropping-particle" : "", "family" : "Kyle", "given" : "P.", "non-dropping-particle" : "", "parse-names" : false, "suffix" : "" }, { "dropping-particle" : "", "family" : "Wise", "given" : "M. A.", "non-dropping-particle" : "", "parse-names" : false, "suffix" : "" }, { "dropping-particle" : "", "family" : "Doelman", "given" : "J.", "non-dropping-particle" : "", "parse-names" : false, "suffix" : "" }, { "dropping-particle" : "", "family" : "Stehfest", "given" : "E.", "non-dropping-particle" : "", "parse-names" : false, "suffix" : "" }, { "dropping-particle" : "", "family" : "Schaldach", "given" : "R.", "non-dropping-particle" : "", "parse-names" : false, "suffix" : "" }, { "dropping-particle" : "", "family" : "Jacobs-Crisioni", "given" : "C.", "non-dropping-particle" : "", "parse-names" : false, "suffix" : "" }, { "dropping-particle" : "", "family" : "Lavalle", "given" : "C.", "non-dropping-particle" : "", "parse-names" : false, "suffix" : "" }, { "dropping-particle" : "", "family" : "Meijl", "given" : "H.", "non-dropping-particle" : "van", "parse-names" : false, "suffix" : "" }, { "dropping-particle" : "", "family" : "Tabeau", "given" : "A.", "non-dropping-particle" : "", "parse-names" : false, "suffix" : "" }, { "dropping-particle" : "", "family" : "Humpen\u00f6der", "given" : "F.", "non-dropping-particle" : "", "parse-names" : false, "suffix" : "" }, { "dropping-particle" : "", "family" : "Popp", "given" : "A.", "non-dropping-particle" : "", "parse-names" : false, "suffix" : "" }, { "dropping-particle" : "", "family" : "Baumanns", "given" : "K.", "non-dropping-particle" : "", "parse-names" : false, "suffix" : "" }, { "dropping-particle" : "", "family" : "Butler", "given" : "A.", "non-dropping-particle" : "", "parse-names" : false, "suffix" : "" }, { "dropping-particle" : "", "family" : "Liu", "given" : "J.", "non-dropping-particle" : "", "parse-names" : false, "suffix" : "" }, { "dropping-particle" : "", "family" : "Rounsevell", "given" : "Mark D. A.", "non-dropping-particle" : "", "parse-names" : false, "suffix" : "" } ], "container-title" : "Global Change Biology", "id" : "ITEM-2", "issued" : { "date-parts" : [ [ "2017" ] ] }, "page" : "767-781", "title" : "Assessing uncertainties in land cover projections", "type" : "article-journal", "volume" : "23" }, "uris" : [ "http://www.mendeley.com/documents/?uuid=c599eae7-23cb-43da-8330-13d98ed8b1e6" ] }, { "id" : "ITEM-3", "itemData" : { "DOI" : "10.1111/gcb.13337", "ISBN" : "1972952943", "ISSN" : "1972952943", "abstract" : "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u03b2-adrenergic receptors (\u03b2-ARs) to increase contractile performance and cardiac output. Although this is beneficial in the acute phase, chronic \u03b2-ARs stimulation initiates a cascade of alterations at the cellular level, resulting in a diminished contractile performance of the heart.", "author" : [ { "dropping-particle" : "", "family" : "Prestele", "given" : "Reinhard", "non-dropping-particle" : "", "parse-names" : false, "suffix" : "" }, { "dropping-particle" : "", "family" : "Alexander", "given" : "Peter", "non-dropping-particle" : "", "parse-names" : false, "suffix" : "" }, { "dropping-particle" : "", "family" : "Rounsevell", "given" : "Mark D. A.", "non-dropping-particle" : "", "parse-names" : false, "suffix" : "" }, { "dropping-particle" : "", "family" : "Arneth", "given" : "Almut", "non-dropping-particle" : "", "parse-names" : false, "suffix" : "" }, { "dropping-particle" : "", "family" : "Calvin", "given" : "Katherine", "non-dropping-particle" : "", "parse-names" : false, "suffix" : "" }, { "dropping-particle" : "", "family" : "Doelman", "given" : "Jonathan", "non-dropping-particle" : "", "parse-names" : false, "suffix" : "" }, { "dropping-particle" : "", "family" : "Eitelberg", "given" : "David", "non-dropping-particle" : "", "parse-names" : false, "suffix" : "" }, { "dropping-particle" : "", "family" : "Engstr\u00f6m", "given" : "Kersti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Jain", "given" : "Atul", "non-dropping-particle" : "", "parse-names" : false, "suffix" : "" }, { "dropping-particle" : "", "family" : "Krisztin", "given" : "Tam\u00e1s", "non-dropping-particle" : "", "parse-names" : false, "suffix" : "" }, { "dropping-particle" : "", "family" : "Kyle", "given" : "Page", "non-dropping-particle" : "", "parse-names" : false, "suffix" : "" }, { "dropping-particle" : "", "family" : "Meiyappan", "given" : "Prasanth", "non-dropping-particle" : "", "parse-names" : false, "suffix" : "" }, { "dropping-particle" : "", "family" : "Popp", "given" : "Alexander", "non-dropping-particle" : "", "parse-names" : false, "suffix" : "" }, { "dropping-particle" : "", "family" : "Sands", "given" : "Ronald", "non-dropping-particle" : "", "parse-names" : false, "suffix" : "" }, { "dropping-particle" : "", "family" : "Schaldach", "given" : "R\u00fcdiger", "non-dropping-particle" : "", "parse-names" : false, "suffix" : "" }, { "dropping-particle" : "", "family" : "Sch\u00fcngel", "given" : "Jan", "non-dropping-particle" : "", "parse-names" : false, "suffix" : "" }, { "dropping-particle" : "", "family" : "Stehfest", "given" : "Elke", "non-dropping-particle" : "", "parse-names" : false, "suffix" : "" }, { "dropping-particle" : "", "family" : "Tabeau", "given" : "Andrzej", "non-dropping-particle" : "", "parse-names" : false, "suffix" : "" }, { "dropping-particle" : "", "family" : "Meijl", "given" : "Hans", "non-dropping-particle" : "van", "parse-names" : false, "suffix" : "" }, { "dropping-particle" : "", "family" : "Vliet", "given" : "Jasper", "non-dropping-particle" : "van", "parse-names" : false, "suffix" : "" }, { "dropping-particle" : "", "family" : "Verburg", "given" : "Peter H.", "non-dropping-particle" : "", "parse-names" : false, "suffix" : "" } ], "container-title" : "Global Change Biology", "id" : "ITEM-3", "issued" : { "date-parts" : [ [ "2016" ] ] }, "page" : "3967-3983", "title" : "Hotspots of uncertainty in land use and land cover change projections: a global scale model comparison", "type" : "article-journal", "volume" : "22" }, "uris" : [ "http://www.mendeley.com/documents/?uuid=fd162a85-bd50-4a61-be9d-1a0b0bc3c968" ] } ], "mendeley" : { "formattedCitation" : "(Alexander et al., 2017; Dunford et al., 2014; Prestele et al., 2016)", "manualFormatting" : "Alexander et al., 2017; Dunford, Harrison, &amp; Rounsevell, 2014; Prestele et al., 2016", "plainTextFormattedCitation" : "(Alexander et al., 2017; Dunford et al., 2014; Prestele et al., 2016)", "previouslyFormattedCitation" : "(Alexander et al., 2017; Dunford et al., 2014; Prestele et al., 2016)"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Alexander </w:t>
      </w:r>
      <w:r w:rsidR="000D7D89" w:rsidRPr="000D7D89">
        <w:rPr>
          <w:i/>
          <w:sz w:val="20"/>
          <w:szCs w:val="20"/>
          <w:lang w:val="en-US"/>
        </w:rPr>
        <w:t>et al.</w:t>
      </w:r>
      <w:r w:rsidRPr="00F55611">
        <w:rPr>
          <w:sz w:val="20"/>
          <w:szCs w:val="20"/>
          <w:lang w:val="en-US"/>
        </w:rPr>
        <w:t>, 2017; Dunford</w:t>
      </w:r>
      <w:r w:rsidRPr="006F46EE">
        <w:rPr>
          <w:sz w:val="20"/>
          <w:szCs w:val="20"/>
          <w:lang w:val="en-US"/>
        </w:rPr>
        <w:t xml:space="preserve"> </w:t>
      </w:r>
      <w:r w:rsidR="000D7D89" w:rsidRPr="000D7D89">
        <w:rPr>
          <w:i/>
          <w:sz w:val="20"/>
          <w:szCs w:val="20"/>
          <w:lang w:val="en-US"/>
        </w:rPr>
        <w:t>et al.</w:t>
      </w:r>
      <w:r w:rsidRPr="00F55611">
        <w:rPr>
          <w:sz w:val="20"/>
          <w:szCs w:val="20"/>
          <w:lang w:val="en-US"/>
        </w:rPr>
        <w:t xml:space="preserve">, 2014; Prestele </w:t>
      </w:r>
      <w:r w:rsidR="000D7D89" w:rsidRPr="000D7D89">
        <w:rPr>
          <w:i/>
          <w:sz w:val="20"/>
          <w:szCs w:val="20"/>
          <w:lang w:val="en-US"/>
        </w:rPr>
        <w:t>et al.</w:t>
      </w:r>
      <w:r w:rsidRPr="00F55611">
        <w:rPr>
          <w:sz w:val="20"/>
          <w:szCs w:val="20"/>
          <w:lang w:val="en-US"/>
        </w:rPr>
        <w:t>, 2016</w:t>
      </w:r>
      <w:r w:rsidRPr="00F55611">
        <w:rPr>
          <w:sz w:val="20"/>
          <w:szCs w:val="20"/>
          <w:lang w:val="en-US"/>
        </w:rPr>
        <w:fldChar w:fldCharType="end"/>
      </w:r>
      <w:r w:rsidRPr="00F55611">
        <w:rPr>
          <w:sz w:val="20"/>
          <w:szCs w:val="20"/>
          <w:lang w:val="en-US"/>
        </w:rPr>
        <w:t xml:space="preserve">); and (iii) inter-model comparison of different types of integrated models (e.g. </w:t>
      </w:r>
      <w:r w:rsidRPr="00F55611">
        <w:rPr>
          <w:sz w:val="20"/>
          <w:szCs w:val="20"/>
          <w:lang w:val="en-US"/>
        </w:rPr>
        <w:fldChar w:fldCharType="begin" w:fldLock="1"/>
      </w:r>
      <w:r w:rsidRPr="00F55611">
        <w:rPr>
          <w:sz w:val="20"/>
          <w:szCs w:val="20"/>
          <w:lang w:val="en-US"/>
        </w:rPr>
        <w:instrText>ADDIN CSL_CITATION { "citationItems" : [ { "id" : "ITEM-1", "itemData" : { "DOI" : "10.1111/gcb.13447", "ISBN" : "1972952943", "ISSN" : "1972952943", "author" : [ { "dropping-particle" : "", "family" : "Alexander", "given" : "P.", "non-dropping-particle" : "", "parse-names" : false, "suffix" : "" }, { "dropping-particle" : "", "family" : "Prestele", "given" : "R.", "non-dropping-particle" : "", "parse-names" : false, "suffix" : "" }, { "dropping-particle" : "", "family" : "Verburg", "given" : "P. H.", "non-dropping-particle" : "", "parse-names" : false, "suffix" : "" }, { "dropping-particle" : "", "family" : "Arneth", "given" : "A.", "non-dropping-particle" : "", "parse-names" : false, "suffix" : "" }, { "dropping-particle" : "", "family" : "Fujimori", "given" : "S.", "non-dropping-particle" : "", "parse-names" : false, "suffix" : "" }, { "dropping-particle" : "", "family" : "Hasegawa", "given" : "T.", "non-dropping-particle" : "", "parse-names" : false, "suffix" : "" }, { "dropping-particle" : "", "family" : "Jain", "given" : "A. K.", "non-dropping-particle" : "", "parse-names" : false, "suffix" : "" }, { "dropping-particle" : "", "family" : "Meiyappan", "given" : "P.", "non-dropping-particle" : "", "parse-names" : false, "suffix" : "" }, { "dropping-particle" : "", "family" : "Dunford", "given" : "R.", "non-dropping-particle" : "", "parse-names" : false, "suffix" : "" }, { "dropping-particle" : "", "family" : "Harrison", "given" : "Paula A.", "non-dropping-particle" : "", "parse-names" : false, "suffix" : "" }, { "dropping-particle" : "", "family" : "Brown", "given" : "C.", "non-dropping-particle" : "", "parse-names" : false, "suffix" : "" }, { "dropping-particle" : "", "family" : "Holzhauer", "given" : "S.", "non-dropping-particle" : "", "parse-names" : false, "suffix" : "" }, { "dropping-particle" : "", "family" : "Dendoncker", "given" : "N.", "non-dropping-particle" : "", "parse-names" : false, "suffix" : "" }, { "dropping-particle" : "", "family" : "Steinbuks", "given" : "J.", "non-dropping-particle" : "", "parse-names" : false, "suffix" : "" }, { "dropping-particle" : "", "family" : "Lenton", "given" : "T.", "non-dropping-particle" : "", "parse-names" : false, "suffix" : "" }, { "dropping-particle" : "", "family" : "Powell", "given" : "T.", "non-dropping-particle" : "", "parse-names" : false, "suffix" : "" }, { "dropping-particle" : "", "family" : "Sands", "given" : "R. D.", "non-dropping-particle" : "", "parse-names" : false, "suffix" : "" }, { "dropping-particle" : "", "family" : "Kyle", "given" : "P.", "non-dropping-particle" : "", "parse-names" : false, "suffix" : "" }, { "dropping-particle" : "", "family" : "Wise", "given" : "M. A.", "non-dropping-particle" : "", "parse-names" : false, "suffix" : "" }, { "dropping-particle" : "", "family" : "Doelman", "given" : "J.", "non-dropping-particle" : "", "parse-names" : false, "suffix" : "" }, { "dropping-particle" : "", "family" : "Stehfest", "given" : "E.", "non-dropping-particle" : "", "parse-names" : false, "suffix" : "" }, { "dropping-particle" : "", "family" : "Schaldach", "given" : "R.", "non-dropping-particle" : "", "parse-names" : false, "suffix" : "" }, { "dropping-particle" : "", "family" : "Jacobs-Crisioni", "given" : "C.", "non-dropping-particle" : "", "parse-names" : false, "suffix" : "" }, { "dropping-particle" : "", "family" : "Lavalle", "given" : "C.", "non-dropping-particle" : "", "parse-names" : false, "suffix" : "" }, { "dropping-particle" : "", "family" : "Meijl", "given" : "H.", "non-dropping-particle" : "van", "parse-names" : false, "suffix" : "" }, { "dropping-particle" : "", "family" : "Tabeau", "given" : "A.", "non-dropping-particle" : "", "parse-names" : false, "suffix" : "" }, { "dropping-particle" : "", "family" : "Humpen\u00f6der", "given" : "F.", "non-dropping-particle" : "", "parse-names" : false, "suffix" : "" }, { "dropping-particle" : "", "family" : "Popp", "given" : "A.", "non-dropping-particle" : "", "parse-names" : false, "suffix" : "" }, { "dropping-particle" : "", "family" : "Baumanns", "given" : "K.", "non-dropping-particle" : "", "parse-names" : false, "suffix" : "" }, { "dropping-particle" : "", "family" : "Butler", "given" : "A.", "non-dropping-particle" : "", "parse-names" : false, "suffix" : "" }, { "dropping-particle" : "", "family" : "Liu", "given" : "J.", "non-dropping-particle" : "", "parse-names" : false, "suffix" : "" }, { "dropping-particle" : "", "family" : "Rounsevell", "given" : "Mark D. A.", "non-dropping-particle" : "", "parse-names" : false, "suffix" : "" } ], "container-title" : "Global Change Biology", "id" : "ITEM-1", "issued" : { "date-parts" : [ [ "2017" ] ] }, "page" : "767-781", "title" : "Assessing uncertainties in land cover projections", "type" : "article-journal", "volume" : "23" }, "uris" : [ "http://www.mendeley.com/documents/?uuid=c599eae7-23cb-43da-8330-13d98ed8b1e6" ] } ], "mendeley" : { "formattedCitation" : "(Alexander et al., 2017)", "manualFormatting" : "Alexander et al., 2017", "plainTextFormattedCitation" : "(Alexander et al., 2017)", "previouslyFormattedCitation" : "(Alexander et al., 2017)"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Alexander </w:t>
      </w:r>
      <w:r w:rsidR="000D7D89" w:rsidRPr="000D7D89">
        <w:rPr>
          <w:i/>
          <w:sz w:val="20"/>
          <w:szCs w:val="20"/>
          <w:lang w:val="en-US"/>
        </w:rPr>
        <w:t>et al.</w:t>
      </w:r>
      <w:r w:rsidRPr="00F55611">
        <w:rPr>
          <w:sz w:val="20"/>
          <w:szCs w:val="20"/>
          <w:lang w:val="en-US"/>
        </w:rPr>
        <w:t>, 2017</w:t>
      </w:r>
      <w:r w:rsidRPr="00F55611">
        <w:rPr>
          <w:sz w:val="20"/>
          <w:szCs w:val="20"/>
          <w:lang w:val="en-US"/>
        </w:rPr>
        <w:fldChar w:fldCharType="end"/>
      </w:r>
      <w:r w:rsidRPr="00F55611">
        <w:rPr>
          <w:sz w:val="20"/>
          <w:szCs w:val="20"/>
          <w:lang w:val="en-US"/>
        </w:rPr>
        <w:t xml:space="preserve">; </w:t>
      </w:r>
      <w:r w:rsidRPr="00F55611">
        <w:rPr>
          <w:sz w:val="20"/>
          <w:szCs w:val="20"/>
          <w:lang w:val="en-US"/>
        </w:rPr>
        <w:fldChar w:fldCharType="begin" w:fldLock="1"/>
      </w:r>
      <w:r w:rsidRPr="00F55611">
        <w:rPr>
          <w:sz w:val="20"/>
          <w:szCs w:val="20"/>
          <w:lang w:val="en-US"/>
        </w:rPr>
        <w:instrText>ADDIN CSL_CITATION { "citationItems" : [ { "id" : "ITEM-1", "itemData" : { "DOI" : "10.1111/gcb.13337", "ISBN" : "1972952943", "ISSN" : "1972952943", "abstract" : "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u03b2-adrenergic receptors (\u03b2-ARs) to increase contractile performance and cardiac output. Although this is beneficial in the acute phase, chronic \u03b2-ARs stimulation initiates a cascade of alterations at the cellular level, resulting in a diminished contractile performance of the heart.", "author" : [ { "dropping-particle" : "", "family" : "Prestele", "given" : "Reinhard", "non-dropping-particle" : "", "parse-names" : false, "suffix" : "" }, { "dropping-particle" : "", "family" : "Alexander", "given" : "Peter", "non-dropping-particle" : "", "parse-names" : false, "suffix" : "" }, { "dropping-particle" : "", "family" : "Rounsevell", "given" : "Mark D. A.", "non-dropping-particle" : "", "parse-names" : false, "suffix" : "" }, { "dropping-particle" : "", "family" : "Arneth", "given" : "Almut", "non-dropping-particle" : "", "parse-names" : false, "suffix" : "" }, { "dropping-particle" : "", "family" : "Calvin", "given" : "Katherine", "non-dropping-particle" : "", "parse-names" : false, "suffix" : "" }, { "dropping-particle" : "", "family" : "Doelman", "given" : "Jonathan", "non-dropping-particle" : "", "parse-names" : false, "suffix" : "" }, { "dropping-particle" : "", "family" : "Eitelberg", "given" : "David", "non-dropping-particle" : "", "parse-names" : false, "suffix" : "" }, { "dropping-particle" : "", "family" : "Engstr\u00f6m", "given" : "Kerstin", "non-dropping-particle" : "", "parse-names" : false, "suffix" : "" }, { "dropping-particle" : "", "family" : "Fujimori", "given" : "Shinichiro",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Jain", "given" : "Atul", "non-dropping-particle" : "", "parse-names" : false, "suffix" : "" }, { "dropping-particle" : "", "family" : "Krisztin", "given" : "Tam\u00e1s", "non-dropping-particle" : "", "parse-names" : false, "suffix" : "" }, { "dropping-particle" : "", "family" : "Kyle", "given" : "Page", "non-dropping-particle" : "", "parse-names" : false, "suffix" : "" }, { "dropping-particle" : "", "family" : "Meiyappan", "given" : "Prasanth", "non-dropping-particle" : "", "parse-names" : false, "suffix" : "" }, { "dropping-particle" : "", "family" : "Popp", "given" : "Alexander", "non-dropping-particle" : "", "parse-names" : false, "suffix" : "" }, { "dropping-particle" : "", "family" : "Sands", "given" : "Ronald", "non-dropping-particle" : "", "parse-names" : false, "suffix" : "" }, { "dropping-particle" : "", "family" : "Schaldach", "given" : "R\u00fcdiger", "non-dropping-particle" : "", "parse-names" : false, "suffix" : "" }, { "dropping-particle" : "", "family" : "Sch\u00fcngel", "given" : "Jan", "non-dropping-particle" : "", "parse-names" : false, "suffix" : "" }, { "dropping-particle" : "", "family" : "Stehfest", "given" : "Elke", "non-dropping-particle" : "", "parse-names" : false, "suffix" : "" }, { "dropping-particle" : "", "family" : "Tabeau", "given" : "Andrzej", "non-dropping-particle" : "", "parse-names" : false, "suffix" : "" }, { "dropping-particle" : "", "family" : "Meijl", "given" : "Hans", "non-dropping-particle" : "van", "parse-names" : false, "suffix" : "" }, { "dropping-particle" : "", "family" : "Vliet", "given" : "Jasper", "non-dropping-particle" : "van", "parse-names" : false, "suffix" : "" }, { "dropping-particle" : "", "family" : "Verburg", "given" : "Peter H.", "non-dropping-particle" : "", "parse-names" : false, "suffix" : "" } ], "container-title" : "Global Change Biology", "id" : "ITEM-1", "issued" : { "date-parts" : [ [ "2016" ] ] }, "page" : "3967-3983", "title" : "Hotspots of uncertainty in land use and land cover change projections: a global scale model comparison", "type" : "article-journal", "volume" : "22" }, "uris" : [ "http://www.mendeley.com/documents/?uuid=fd162a85-bd50-4a61-be9d-1a0b0bc3c968" ] } ], "mendeley" : { "formattedCitation" : "(Prestele et al., 2016)", "manualFormatting" : "Prestele et al., 2016)", "plainTextFormattedCitation" : "(Prestele et al., 2016)", "previouslyFormattedCitation" : "(Prestele et al., 2016)"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Prestele </w:t>
      </w:r>
      <w:r w:rsidR="000D7D89" w:rsidRPr="000D7D89">
        <w:rPr>
          <w:i/>
          <w:sz w:val="20"/>
          <w:szCs w:val="20"/>
          <w:lang w:val="en-US"/>
        </w:rPr>
        <w:t>et al.</w:t>
      </w:r>
      <w:r w:rsidRPr="00F55611">
        <w:rPr>
          <w:sz w:val="20"/>
          <w:szCs w:val="20"/>
          <w:lang w:val="en-US"/>
        </w:rPr>
        <w:t>, 2016</w:t>
      </w:r>
      <w:r w:rsidRPr="00F55611">
        <w:rPr>
          <w:sz w:val="20"/>
          <w:szCs w:val="20"/>
          <w:lang w:val="en-US"/>
        </w:rPr>
        <w:fldChar w:fldCharType="end"/>
      </w:r>
      <w:r w:rsidRPr="00F55611">
        <w:rPr>
          <w:sz w:val="20"/>
          <w:szCs w:val="20"/>
          <w:lang w:val="en-US"/>
        </w:rPr>
        <w:t xml:space="preserve">). Exploration, quantification and communication of this uncertainty in an informative and standardized way is a major challenge for current and future IPBES assessments </w:t>
      </w:r>
      <w:r w:rsidRPr="00F55611">
        <w:rPr>
          <w:rFonts w:cs="HelveticaNeueLTStd-Lt"/>
          <w:sz w:val="20"/>
          <w:szCs w:val="20"/>
          <w:lang w:val="en-US"/>
        </w:rPr>
        <w:fldChar w:fldCharType="begin" w:fldLock="1"/>
      </w:r>
      <w:r w:rsidRPr="00F55611">
        <w:rPr>
          <w:rFonts w:cs="HelveticaNeueLTStd-Lt"/>
          <w:sz w:val="20"/>
          <w:szCs w:val="20"/>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manualFormatting" : "(IPBES, 2016)", "plainTextFormattedCitation" : "(IPBES, 2016)", "previouslyFormattedCitation" : "(IPBES, 2016)" }, "properties" : {  }, "schema" : "https://github.com/citation-style-language/schema/raw/master/csl-citation.json" }</w:instrText>
      </w:r>
      <w:r w:rsidRPr="00F55611">
        <w:rPr>
          <w:rFonts w:cs="HelveticaNeueLTStd-Lt"/>
          <w:sz w:val="20"/>
          <w:szCs w:val="20"/>
          <w:lang w:val="en-US"/>
        </w:rPr>
        <w:fldChar w:fldCharType="separate"/>
      </w:r>
      <w:r w:rsidRPr="00F55611">
        <w:rPr>
          <w:rFonts w:cs="HelveticaNeueLTStd-Lt"/>
          <w:sz w:val="20"/>
          <w:szCs w:val="20"/>
          <w:lang w:val="en-US"/>
        </w:rPr>
        <w:t>(IPBES, 2016</w:t>
      </w:r>
      <w:r w:rsidR="0063790D">
        <w:rPr>
          <w:rFonts w:cs="HelveticaNeueLTStd-Lt"/>
          <w:sz w:val="20"/>
          <w:szCs w:val="20"/>
          <w:lang w:val="en-US"/>
        </w:rPr>
        <w:t>b</w:t>
      </w:r>
      <w:r w:rsidRPr="00F55611">
        <w:rPr>
          <w:rFonts w:cs="HelveticaNeueLTStd-Lt"/>
          <w:sz w:val="20"/>
          <w:szCs w:val="20"/>
          <w:lang w:val="en-US"/>
        </w:rPr>
        <w:t>)</w:t>
      </w:r>
      <w:r w:rsidRPr="00F55611">
        <w:rPr>
          <w:rFonts w:cs="HelveticaNeueLTStd-Lt"/>
          <w:sz w:val="20"/>
          <w:szCs w:val="20"/>
          <w:lang w:val="en-US"/>
        </w:rPr>
        <w:fldChar w:fldCharType="end"/>
      </w:r>
      <w:r w:rsidRPr="00F55611">
        <w:rPr>
          <w:sz w:val="20"/>
          <w:szCs w:val="20"/>
          <w:lang w:val="en-US"/>
        </w:rPr>
        <w:t>.</w:t>
      </w:r>
    </w:p>
    <w:p w14:paraId="1CF71431" w14:textId="52C6385A" w:rsidR="003D7170" w:rsidRPr="003D7170" w:rsidRDefault="003D7170" w:rsidP="003D7170">
      <w:pPr>
        <w:rPr>
          <w:lang w:val="en-US"/>
        </w:rPr>
      </w:pPr>
      <w:r>
        <w:rPr>
          <w:lang w:eastAsia="en-GB"/>
        </w:rPr>
        <w:lastRenderedPageBreak/>
        <w:drawing>
          <wp:inline distT="0" distB="0" distL="0" distR="0" wp14:anchorId="196CBC79" wp14:editId="5AC7460C">
            <wp:extent cx="5759450" cy="6261100"/>
            <wp:effectExtent l="0" t="0" r="0" b="635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2"/>
                    <a:stretch>
                      <a:fillRect/>
                    </a:stretch>
                  </pic:blipFill>
                  <pic:spPr>
                    <a:xfrm>
                      <a:off x="0" y="0"/>
                      <a:ext cx="5759450" cy="6261100"/>
                    </a:xfrm>
                    <a:prstGeom prst="rect">
                      <a:avLst/>
                    </a:prstGeom>
                  </pic:spPr>
                </pic:pic>
              </a:graphicData>
            </a:graphic>
          </wp:inline>
        </w:drawing>
      </w:r>
    </w:p>
    <w:p w14:paraId="5CF5F3D7" w14:textId="7826E7B5" w:rsidR="00AE389F" w:rsidRPr="00F55611" w:rsidRDefault="006A1288" w:rsidP="00AE389F">
      <w:pPr>
        <w:rPr>
          <w:b/>
          <w:sz w:val="20"/>
          <w:szCs w:val="20"/>
          <w:lang w:val="en-US"/>
        </w:rPr>
      </w:pPr>
      <w:r>
        <w:rPr>
          <w:b/>
          <w:sz w:val="20"/>
          <w:szCs w:val="20"/>
          <w:lang w:val="en-US"/>
        </w:rPr>
        <w:t>End of Box</w:t>
      </w:r>
      <w:r w:rsidR="00AE389F" w:rsidRPr="00F55611">
        <w:rPr>
          <w:b/>
          <w:sz w:val="20"/>
          <w:szCs w:val="20"/>
          <w:lang w:val="en-US"/>
        </w:rPr>
        <w:t xml:space="preserve"> 5.4</w:t>
      </w:r>
    </w:p>
    <w:p w14:paraId="62986BF9" w14:textId="77777777" w:rsidR="00AE389F" w:rsidRPr="00F55611" w:rsidRDefault="00AE389F" w:rsidP="00AE389F">
      <w:pPr>
        <w:rPr>
          <w:b/>
          <w:lang w:val="en-US"/>
        </w:rPr>
      </w:pPr>
    </w:p>
    <w:p w14:paraId="0C732CBE" w14:textId="2F473A55" w:rsidR="00AE389F" w:rsidRPr="00F55611" w:rsidRDefault="00AE389F" w:rsidP="00AE389F">
      <w:pPr>
        <w:autoSpaceDE w:val="0"/>
        <w:autoSpaceDN w:val="0"/>
        <w:adjustRightInd w:val="0"/>
        <w:rPr>
          <w:b/>
          <w:lang w:val="en-US"/>
        </w:rPr>
      </w:pPr>
      <w:r w:rsidRPr="00F55611">
        <w:rPr>
          <w:lang w:val="en-US"/>
        </w:rPr>
        <w:t xml:space="preserve">Impacts of future changes in indirect and direct drivers on nature, </w:t>
      </w:r>
      <w:r w:rsidRPr="00F55611">
        <w:rPr>
          <w:bCs/>
          <w:lang w:val="en-US"/>
        </w:rPr>
        <w:t xml:space="preserve">its contributions to people, </w:t>
      </w:r>
      <w:r w:rsidRPr="00F55611">
        <w:rPr>
          <w:lang w:val="en-US"/>
        </w:rPr>
        <w:t xml:space="preserve">and a good quality of life can be studied by looking at socio-ecological systems. </w:t>
      </w:r>
      <w:r w:rsidRPr="00F55611">
        <w:rPr>
          <w:rFonts w:cs="QhhtqmAdvTT3713a231"/>
          <w:color w:val="131413"/>
          <w:lang w:val="en-US"/>
        </w:rPr>
        <w:t>I</w:t>
      </w:r>
      <w:r w:rsidRPr="00F55611">
        <w:rPr>
          <w:bCs/>
          <w:lang w:val="en-US"/>
        </w:rPr>
        <w:t>nteractions within socio-ecological systems</w:t>
      </w:r>
      <w:r w:rsidRPr="00F55611">
        <w:rPr>
          <w:rFonts w:cs="QhhtqmAdvTT3713a231"/>
          <w:color w:val="131413"/>
          <w:lang w:val="en-US"/>
        </w:rPr>
        <w:t xml:space="preserve"> are important since changes in one sector can affect another sector either directly (e.g. changes in agriculture affect biodiversity and regional hydrology), or indirectly through policy (e.g. measures designed for coastal flood defence also impact on coastal habitat) </w:t>
      </w:r>
      <w:r w:rsidRPr="00F55611">
        <w:rPr>
          <w:rFonts w:cs="QhhtqmAdvTT3713a231"/>
          <w:color w:val="131413"/>
          <w:lang w:val="en-US"/>
        </w:rPr>
        <w:fldChar w:fldCharType="begin" w:fldLock="1"/>
      </w:r>
      <w:r w:rsidRPr="00F55611">
        <w:rPr>
          <w:rFonts w:cs="QhhtqmAdvTT3713a231"/>
          <w:color w:val="131413"/>
          <w:lang w:val="en-US"/>
        </w:rPr>
        <w:instrText>ADDIN CSL_CITATION { "citationItems" : [ { "id" : "ITEM-1", "itemData" : { "DOI" : "10.1007/s10584-008-9453-6", "ISBN" : "1058400894", "ISSN" : "01650009", "abstract" : "This paper provides an overview of the development of the \u2018Regional Impact Simulator\u2019 \u2013 a user friendly software tool designed to allow stakeholders to perform integrated assessments of the effects of climate and/or socio-economic change on the important sectors and resources of two contrasting UK regions. This", "author" : [ { "dropping-particle" : "", "family" : "Holman", "given" : "I. P.", "non-dropping-particle" : "", "parse-names" : false, "suffix" : "" }, { "dropping-particle" : "", "family" : "Rounsevell", "given" : "Mark D. A.", "non-dropping-particle" : "", "parse-names" : false, "suffix" : "" }, { "dropping-particle" : "", "family" : "Cojacaru", "given" : "G.", "non-dropping-particle" : "", "parse-names" : false, "suffix" : "" }, { "dropping-particle" : "", "family" : "Shackley", "given" : "S.", "non-dropping-particle" : "", "parse-names" : false, "suffix" : "" }, { "dropping-particle" : "", "family" : "McLachlan", "given" : "C.", "non-dropping-particle" : "", "parse-names" : false, "suffix" : "" }, { "dropping-particle" : "", "family" : "Audsley", "given" : "E.", "non-dropping-particle" : "", "parse-names" : false, "suffix" : "" }, { "dropping-particle" : "", "family" : "Berry", "given" : "P. M.", "non-dropping-particle" : "", "parse-names" : false, "suffix" : "" }, { "dropping-particle" : "", "family" : "Fontaine", "given" : "C.", "non-dropping-particle" : "", "parse-names" : false, "suffix" : "" }, { "dropping-particle" : "", "family" : "Harrison", "given" : "Paula A.", "non-dropping-particle" : "", "parse-names" : false, "suffix" : "" }, { "dropping-particle" : "", "family" : "Henriques", "given" : "C.", "non-dropping-particle" : "", "parse-names" : false, "suffix" : "" }, { "dropping-particle" : "", "family" : "Mokrech", "given" : "M.", "non-dropping-particle" : "", "parse-names" : false, "suffix" : "" }, { "dropping-particle" : "", "family" : "Nicholls", "given" : "R. J.", "non-dropping-particle" : "", "parse-names" : false, "suffix" : "" }, { "dropping-particle" : "", "family" : "Pearn", "given" : "K. R.", "non-dropping-particle" : "", "parse-names" : false, "suffix" : "" }, { "dropping-particle" : "", "family" : "Richards", "given" : "J. A.", "non-dropping-particle" : "", "parse-names" : false, "suffix" : "" } ], "container-title" : "Climatic Change", "id" : "ITEM-1", "issue" : "1-2", "issued" : { "date-parts" : [ [ "2008" ] ] }, "note" : "NULL", "page" : "5-30", "title" : "The concepts and development of a participatory regional integrated assessment tool", "type" : "article-journal", "volume" : "90" }, "uris" : [ "http://www.mendeley.com/documents/?uuid=84d446b0-cd50-41d3-95a7-dc8e6b4f91cb" ] }, { "id" : "ITEM-2", "itemData" : { "DOI" : "10.1007/s10584-008-9452-7", "ISBN" : "1058400894", "ISSN" : "01650009", "abstract" : "Guest Editorial", "author" : [ { "dropping-particle" : "", "family" : "Holman", "given" : "I. P.", "non-dropping-particle" : "", "parse-names" : false, "suffix" : "" }, { "dropping-particle" : "", "family" : "Rounsevell", "given" : "Mark D. A.", "non-dropping-particle" : "", "parse-names" : false, "suffix" : "" }, { "dropping-particle" : "", "family" : "Berry", "given" : "P. M.", "non-dropping-particle" : "", "parse-names" : false, "suffix" : "" }, { "dropping-particle" : "", "family" : "Nicholls", "given" : "R. J.", "non-dropping-particle" : "", "parse-names" : false, "suffix" : "" } ], "container-title" : "Climatic Change", "id" : "ITEM-2", "issue" : "1-2", "issued" : { "date-parts" : [ [ "2008" ] ] }, "note" : "NULL", "page" : "1-4", "title" : "Development and application of participatory integrated assessment software to support local/regional impact and adaptation assessment", "type" : "article-journal", "volume" : "90" }, "uris" : [ "http://www.mendeley.com/documents/?uuid=ca6fa3c5-8064-4a48-b02d-02cca1b7bd85" ] } ], "mendeley" : { "formattedCitation" : "(Holman, Rounsevell, Cojacaru, et al., 2008; Holman, Rounsevell, Berry, &amp; Nicholls, 2008)", "plainTextFormattedCitation" : "(Holman, Rounsevell, Cojacaru, et al., 2008; Holman, Rounsevell, Berry, &amp; Nicholls, 2008)", "previouslyFormattedCitation" : "(Holman, Rounsevell, Cojacaru, et al., 2008; Holman, Rounsevell, Berry, &amp; Nicholls, 2008)" }, "properties" : {  }, "schema" : "https://github.com/citation-style-language/schema/raw/master/csl-citation.json" }</w:instrText>
      </w:r>
      <w:r w:rsidRPr="00F55611">
        <w:rPr>
          <w:rFonts w:cs="QhhtqmAdvTT3713a231"/>
          <w:color w:val="131413"/>
          <w:lang w:val="en-US"/>
        </w:rPr>
        <w:fldChar w:fldCharType="separate"/>
      </w:r>
      <w:r w:rsidRPr="00F55611">
        <w:rPr>
          <w:rFonts w:cs="QhhtqmAdvTT3713a231"/>
          <w:color w:val="131413"/>
          <w:lang w:val="en-US"/>
        </w:rPr>
        <w:t xml:space="preserve">(Holman </w:t>
      </w:r>
      <w:r w:rsidR="000D7D89" w:rsidRPr="000D7D89">
        <w:rPr>
          <w:rFonts w:cs="QhhtqmAdvTT3713a231"/>
          <w:i/>
          <w:color w:val="131413"/>
          <w:lang w:val="en-US"/>
        </w:rPr>
        <w:t>et al.</w:t>
      </w:r>
      <w:r w:rsidRPr="00F55611">
        <w:rPr>
          <w:rFonts w:cs="QhhtqmAdvTT3713a231"/>
          <w:color w:val="131413"/>
          <w:lang w:val="en-US"/>
        </w:rPr>
        <w:t>, 2008</w:t>
      </w:r>
      <w:r>
        <w:rPr>
          <w:rFonts w:cs="QhhtqmAdvTT3713a231"/>
          <w:color w:val="131413"/>
          <w:lang w:val="en-US"/>
        </w:rPr>
        <w:t>a, 2008b</w:t>
      </w:r>
      <w:r w:rsidRPr="00F55611">
        <w:rPr>
          <w:rFonts w:cs="QhhtqmAdvTT3713a231"/>
          <w:color w:val="131413"/>
          <w:lang w:val="en-US"/>
        </w:rPr>
        <w:t>)</w:t>
      </w:r>
      <w:r w:rsidRPr="00F55611">
        <w:rPr>
          <w:rFonts w:cs="QhhtqmAdvTT3713a231"/>
          <w:color w:val="131413"/>
          <w:lang w:val="en-US"/>
        </w:rPr>
        <w:fldChar w:fldCharType="end"/>
      </w:r>
      <w:r w:rsidRPr="00F55611">
        <w:rPr>
          <w:rFonts w:cs="QhhtqmAdvTT3713a231"/>
          <w:lang w:val="en-US"/>
        </w:rPr>
        <w:t xml:space="preserve">. </w:t>
      </w:r>
      <w:r w:rsidRPr="00F55611">
        <w:rPr>
          <w:rFonts w:cs="QhhtqmAdvTT3713a231"/>
          <w:color w:val="131413"/>
          <w:lang w:val="en-US"/>
        </w:rPr>
        <w:t xml:space="preserve">Ignoring critical </w:t>
      </w:r>
      <w:r w:rsidRPr="00F55611">
        <w:rPr>
          <w:bCs/>
          <w:lang w:val="en-US"/>
        </w:rPr>
        <w:t xml:space="preserve">interactions and feedbacks </w:t>
      </w:r>
      <w:r w:rsidRPr="00F55611">
        <w:rPr>
          <w:rFonts w:cs="QhhtqmAdvTT3713a231"/>
          <w:color w:val="131413"/>
          <w:lang w:val="en-US"/>
        </w:rPr>
        <w:t xml:space="preserve">can lead to either over- or under-estimation of impacts and the need for responses that limit societal vulnerability </w:t>
      </w:r>
      <w:r w:rsidRPr="00F55611">
        <w:rPr>
          <w:rFonts w:cs="QhhtqmAdvTT3713a231"/>
          <w:color w:val="131413"/>
          <w:lang w:val="en-US"/>
        </w:rPr>
        <w:fldChar w:fldCharType="begin" w:fldLock="1"/>
      </w:r>
      <w:r w:rsidRPr="00F55611">
        <w:rPr>
          <w:rFonts w:cs="QhhtqmAdvTT3713a231"/>
          <w:color w:val="131413"/>
          <w:lang w:val="en-US"/>
        </w:rPr>
        <w:instrText>ADDIN CSL_CITATION { "citationItems" : [ { "id" : "ITEM-1",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1",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mendeley" : { "formattedCitation" : "(Harrison et al., 2015)", "plainTextFormattedCitation" : "(Harrison et al., 2015)", "previouslyFormattedCitation" : "(Harrison et al., 2015)" }, "properties" : {  }, "schema" : "https://github.com/citation-style-language/schema/raw/master/csl-citation.json" }</w:instrText>
      </w:r>
      <w:r w:rsidRPr="00F55611">
        <w:rPr>
          <w:rFonts w:cs="QhhtqmAdvTT3713a231"/>
          <w:color w:val="131413"/>
          <w:lang w:val="en-US"/>
        </w:rPr>
        <w:fldChar w:fldCharType="separate"/>
      </w:r>
      <w:r w:rsidRPr="00F55611">
        <w:rPr>
          <w:rFonts w:cs="QhhtqmAdvTT3713a231"/>
          <w:color w:val="131413"/>
          <w:lang w:val="en-US"/>
        </w:rPr>
        <w:t xml:space="preserve">(Harrison </w:t>
      </w:r>
      <w:r w:rsidR="000D7D89" w:rsidRPr="000D7D89">
        <w:rPr>
          <w:rFonts w:cs="QhhtqmAdvTT3713a231"/>
          <w:i/>
          <w:color w:val="131413"/>
          <w:lang w:val="en-US"/>
        </w:rPr>
        <w:t>et al.</w:t>
      </w:r>
      <w:r w:rsidRPr="00F55611">
        <w:rPr>
          <w:rFonts w:cs="QhhtqmAdvTT3713a231"/>
          <w:color w:val="131413"/>
          <w:lang w:val="en-US"/>
        </w:rPr>
        <w:t>, 2015)</w:t>
      </w:r>
      <w:r w:rsidRPr="00F55611">
        <w:rPr>
          <w:rFonts w:cs="QhhtqmAdvTT3713a231"/>
          <w:color w:val="131413"/>
          <w:lang w:val="en-US"/>
        </w:rPr>
        <w:fldChar w:fldCharType="end"/>
      </w:r>
      <w:r w:rsidRPr="00F55611">
        <w:rPr>
          <w:rFonts w:cs="QhhtqmAdvTT3713a231"/>
          <w:color w:val="131413"/>
          <w:lang w:val="en-US"/>
        </w:rPr>
        <w:t xml:space="preserve">. For example, </w:t>
      </w:r>
      <w:r w:rsidRPr="00F55611">
        <w:rPr>
          <w:rFonts w:cs="QhhtqmAdvTT3713a231"/>
          <w:color w:val="131413"/>
          <w:lang w:val="en-US"/>
        </w:rPr>
        <w:fldChar w:fldCharType="begin" w:fldLock="1"/>
      </w:r>
      <w:r w:rsidRPr="00F55611">
        <w:rPr>
          <w:rFonts w:cs="QhhtqmAdvTT3713a231"/>
          <w:color w:val="131413"/>
          <w:lang w:val="en-US"/>
        </w:rPr>
        <w:instrText>ADDIN CSL_CITATION { "citationItems" : [ { "id" : "ITEM-1", "itemData" : { "DOI" : "10.1038/nclimate3039", "ISSN" : "1758-678X", "abstract" : "Climate change impact assessments often apply models of individual sectors such as agriculture, forestry and water use without considering interactions between these sectors. This is likely to lead to misrepresentation of impacts, and consequently to poor decisions about climate adaptation. However, no published research assesses the differences between impacts simulated by single-sector and integrated models. Here we compare 14 indicators derived from a set of impact models run within single-sector and integrated frameworks across a range of climate and socio-economic scenarios in Europe. We show that single-sector studies misrepresent the spatial pattern, direction and magnitude of most impacts because they omit the complex interdependencies within human and environmental systems. The discrepancies are particularly pronounced for indicators such as food production and water exploitation, which are highly influenced by other sectors through changes in demand, land suitability and resource competition. Furthermore, the discrepancies are greater under different socio-economic scenarios than different climate scenarios, and at the sub-regional rather than Europe-wide scale.", "author" : [ { "dropping-particle" : "", "family" : "Harrison", "given" : "Paula A.", "non-dropping-particle" : "", "parse-names" : false, "suffix" : "" }, { "dropping-particle" : "", "family" : "Dunford", "given" : "Robert W.", "non-dropping-particle" : "", "parse-names" : false, "suffix" : "" }, { "dropping-particle" : "", "family" : "Holman", "given" : "Ian P.", "non-dropping-particle" : "", "parse-names" : false, "suffix" : "" }, { "dropping-particle" : "", "family" : "Rounsevell", "given" : "Mark D. A.", "non-dropping-particle" : "", "parse-names" : false, "suffix" : "" } ], "container-title" : "Nature Climate Change", "id" : "ITEM-1", "issue" : "May", "issued" : { "date-parts" : [ [ "2016" ] ] }, "note" : "NULL", "page" : "885-892", "title" : "Climate change impact modelling needs to include cross-sectoral interactions", "type" : "article-journal", "volume" : "6" }, "uris" : [ "http://www.mendeley.com/documents/?uuid=778b3ae7-05f8-425c-9d37-c7e1e07b334b" ] } ], "mendeley" : { "formattedCitation" : "(Harrison, Dunford, Holman, &amp; Rounsevell, 2016)", "manualFormatting" : "Harrison, Dunford, Holman, &amp; Rounsevell (2016)", "plainTextFormattedCitation" : "(Harrison, Dunford, Holman, &amp; Rounsevell, 2016)", "previouslyFormattedCitation" : "(Harrison, Dunford, Holman, &amp; Rounsevell, 2016)" }, "properties" : {  }, "schema" : "https://github.com/citation-style-language/schema/raw/master/csl-citation.json" }</w:instrText>
      </w:r>
      <w:r w:rsidRPr="00F55611">
        <w:rPr>
          <w:rFonts w:cs="QhhtqmAdvTT3713a231"/>
          <w:color w:val="131413"/>
          <w:lang w:val="en-US"/>
        </w:rPr>
        <w:fldChar w:fldCharType="separate"/>
      </w:r>
      <w:r w:rsidRPr="00F55611">
        <w:rPr>
          <w:rFonts w:cs="QhhtqmAdvTT3713a231"/>
          <w:color w:val="131413"/>
          <w:lang w:val="en-US"/>
        </w:rPr>
        <w:t>Harrison</w:t>
      </w:r>
      <w:r w:rsidRPr="00647342">
        <w:rPr>
          <w:rFonts w:cs="QhhtqmAdvTT3713a231"/>
          <w:color w:val="131413"/>
          <w:lang w:val="en-US"/>
        </w:rPr>
        <w:t xml:space="preserve"> </w:t>
      </w:r>
      <w:r w:rsidR="000D7D89" w:rsidRPr="000D7D89">
        <w:rPr>
          <w:rFonts w:cs="QhhtqmAdvTT3713a231"/>
          <w:i/>
          <w:color w:val="131413"/>
          <w:lang w:val="en-US"/>
        </w:rPr>
        <w:t>et al.</w:t>
      </w:r>
      <w:r w:rsidRPr="00F55611">
        <w:rPr>
          <w:rFonts w:cs="QhhtqmAdvTT3713a231"/>
          <w:color w:val="131413"/>
          <w:lang w:val="en-US"/>
        </w:rPr>
        <w:t xml:space="preserve"> (2016)</w:t>
      </w:r>
      <w:r w:rsidRPr="00F55611">
        <w:rPr>
          <w:rFonts w:cs="QhhtqmAdvTT3713a231"/>
          <w:color w:val="131413"/>
          <w:lang w:val="en-US"/>
        </w:rPr>
        <w:fldChar w:fldCharType="end"/>
      </w:r>
      <w:r w:rsidRPr="00F55611">
        <w:rPr>
          <w:rFonts w:cs="QhhtqmAdvTT3713a231"/>
          <w:color w:val="131413"/>
          <w:lang w:val="en-US"/>
        </w:rPr>
        <w:t xml:space="preserve"> showed that there were cases where the </w:t>
      </w:r>
      <w:r w:rsidRPr="00F55611">
        <w:rPr>
          <w:lang w:val="en-US"/>
        </w:rPr>
        <w:t>direction of change in some sectoral indicators and indicators of nature’s contributions to people projected by single sector models was the opposite to that projected by an integrated model (</w:t>
      </w:r>
      <w:r w:rsidRPr="00F55611">
        <w:rPr>
          <w:b/>
          <w:lang w:val="en-US"/>
        </w:rPr>
        <w:t>Figure 5.9</w:t>
      </w:r>
      <w:r w:rsidRPr="00F55611">
        <w:rPr>
          <w:lang w:val="en-US"/>
        </w:rPr>
        <w:t xml:space="preserve">). Furthermore, significant differences in the magnitude of change (&gt;50%) were apparent even when the single-sector and integrated models </w:t>
      </w:r>
      <w:r w:rsidRPr="00F55611">
        <w:rPr>
          <w:lang w:val="en-US"/>
        </w:rPr>
        <w:lastRenderedPageBreak/>
        <w:t xml:space="preserve">agreed on the direction of change. The authors </w:t>
      </w:r>
      <w:r w:rsidRPr="00F55611">
        <w:rPr>
          <w:rFonts w:cs="QhhtqmAdvTT3713a231"/>
          <w:color w:val="131413"/>
          <w:lang w:val="en-US"/>
        </w:rPr>
        <w:t>concluded that s</w:t>
      </w:r>
      <w:r w:rsidRPr="00F55611">
        <w:rPr>
          <w:bCs/>
          <w:lang w:val="en-US"/>
        </w:rPr>
        <w:t xml:space="preserve">ingle sector studies may misrepresent the spatial pattern, direction and magnitude of most impacts and this may lead to </w:t>
      </w:r>
      <w:r w:rsidRPr="00F55611">
        <w:rPr>
          <w:lang w:val="en-US"/>
        </w:rPr>
        <w:t>poor decisions about adaptation.</w:t>
      </w:r>
      <w:r w:rsidRPr="00F55611">
        <w:rPr>
          <w:b/>
          <w:lang w:val="en-US"/>
        </w:rPr>
        <w:t xml:space="preserve"> </w:t>
      </w:r>
    </w:p>
    <w:p w14:paraId="4CC77A06" w14:textId="4B44A0C0" w:rsidR="007C33D0" w:rsidRPr="007C33D0" w:rsidRDefault="007C33D0" w:rsidP="007C33D0">
      <w:pPr>
        <w:rPr>
          <w:lang w:val="en-US"/>
        </w:rPr>
      </w:pPr>
      <w:r>
        <w:rPr>
          <w:lang w:eastAsia="en-GB"/>
        </w:rPr>
        <w:drawing>
          <wp:inline distT="0" distB="0" distL="0" distR="0" wp14:anchorId="22D7D0C0" wp14:editId="34CE217B">
            <wp:extent cx="5759450" cy="4486275"/>
            <wp:effectExtent l="0" t="0" r="0" b="9525"/>
            <wp:docPr id="4160" name="Picture 4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3"/>
                    <a:stretch>
                      <a:fillRect/>
                    </a:stretch>
                  </pic:blipFill>
                  <pic:spPr>
                    <a:xfrm>
                      <a:off x="0" y="0"/>
                      <a:ext cx="5759450" cy="4486275"/>
                    </a:xfrm>
                    <a:prstGeom prst="rect">
                      <a:avLst/>
                    </a:prstGeom>
                  </pic:spPr>
                </pic:pic>
              </a:graphicData>
            </a:graphic>
          </wp:inline>
        </w:drawing>
      </w:r>
    </w:p>
    <w:p w14:paraId="4553F9FE" w14:textId="77777777" w:rsidR="00AE389F" w:rsidRPr="00F55611" w:rsidRDefault="00AE389F" w:rsidP="00AE389F">
      <w:pPr>
        <w:autoSpaceDE w:val="0"/>
        <w:autoSpaceDN w:val="0"/>
        <w:adjustRightInd w:val="0"/>
        <w:rPr>
          <w:bCs/>
          <w:lang w:val="en-US"/>
        </w:rPr>
      </w:pPr>
      <w:r w:rsidRPr="00F55611">
        <w:rPr>
          <w:lang w:val="en-US"/>
        </w:rPr>
        <w:t xml:space="preserve">Thus, integrated studies can provide essential support to guide planning and decision-making by </w:t>
      </w:r>
      <w:r w:rsidRPr="00F55611">
        <w:rPr>
          <w:bCs/>
          <w:lang w:val="en-US"/>
        </w:rPr>
        <w:t>highlighting critical interdependencies and potential synergies and trade-offs</w:t>
      </w:r>
      <w:r w:rsidRPr="00F55611">
        <w:rPr>
          <w:rFonts w:ascii="Calibri" w:eastAsia="Calibri" w:hAnsi="Calibri" w:cs="Calibri"/>
          <w:lang w:val="en-US"/>
        </w:rPr>
        <w:t xml:space="preserve"> between </w:t>
      </w:r>
      <w:r w:rsidRPr="00F55611">
        <w:rPr>
          <w:bCs/>
          <w:lang w:val="en-US"/>
        </w:rPr>
        <w:t>nature’s contributions to people</w:t>
      </w:r>
      <w:r w:rsidRPr="00F55611">
        <w:rPr>
          <w:rFonts w:ascii="Calibri" w:eastAsia="Calibri" w:hAnsi="Calibri" w:cs="Calibri"/>
          <w:lang w:val="en-US"/>
        </w:rPr>
        <w:t xml:space="preserve"> under different plausible futures. They also </w:t>
      </w:r>
      <w:r w:rsidRPr="00F55611">
        <w:rPr>
          <w:bCs/>
          <w:lang w:val="en-US"/>
        </w:rPr>
        <w:t xml:space="preserve">allow exploration of responses that are robust to multiple, uncertain futures, and which avoid unintended consequences (e.g. maladaptation). This is likely to become increasingly important if future changes in indirect and direct drivers lead to amplified interdependencies between different sectors. </w:t>
      </w:r>
    </w:p>
    <w:p w14:paraId="41AA6748" w14:textId="77777777" w:rsidR="00AE389F" w:rsidRPr="00F55611" w:rsidRDefault="00AE389F" w:rsidP="00AE389F">
      <w:pPr>
        <w:autoSpaceDE w:val="0"/>
        <w:autoSpaceDN w:val="0"/>
        <w:adjustRightInd w:val="0"/>
        <w:rPr>
          <w:bCs/>
          <w:lang w:val="en-US"/>
        </w:rPr>
      </w:pPr>
    </w:p>
    <w:p w14:paraId="4148FF1C" w14:textId="77777777" w:rsidR="00AE389F" w:rsidRPr="00F55611" w:rsidRDefault="00AE389F" w:rsidP="00147745">
      <w:pPr>
        <w:pStyle w:val="Heading3"/>
        <w:rPr>
          <w:lang w:val="en-US"/>
        </w:rPr>
      </w:pPr>
      <w:bookmarkStart w:id="1619" w:name="_Toc477172679"/>
      <w:bookmarkStart w:id="1620" w:name="_Toc500507595"/>
      <w:bookmarkStart w:id="1621" w:name="_Toc504380721"/>
      <w:bookmarkStart w:id="1622" w:name="_Toc519504742"/>
      <w:r w:rsidRPr="00F55611">
        <w:rPr>
          <w:lang w:val="en-US"/>
        </w:rPr>
        <w:t>Review of integrated assessment studies for Europe and Central Asia</w:t>
      </w:r>
      <w:bookmarkEnd w:id="1619"/>
      <w:bookmarkEnd w:id="1620"/>
      <w:bookmarkEnd w:id="1621"/>
      <w:bookmarkEnd w:id="1622"/>
      <w:r w:rsidRPr="00F55611">
        <w:rPr>
          <w:lang w:val="en-US"/>
        </w:rPr>
        <w:t xml:space="preserve"> </w:t>
      </w:r>
    </w:p>
    <w:p w14:paraId="286FB9BA" w14:textId="77777777" w:rsidR="00AE389F" w:rsidRPr="00F55611" w:rsidRDefault="00AE389F" w:rsidP="00AE389F">
      <w:pPr>
        <w:rPr>
          <w:rFonts w:ascii="Calibri" w:eastAsia="Calibri" w:hAnsi="Calibri" w:cs="Calibri"/>
          <w:lang w:val="en-US"/>
        </w:rPr>
      </w:pPr>
      <w:r w:rsidRPr="00F55611">
        <w:rPr>
          <w:rFonts w:ascii="Calibri" w:eastAsia="Calibri" w:hAnsi="Calibri" w:cs="Calibri"/>
          <w:lang w:val="en-US"/>
        </w:rPr>
        <w:t xml:space="preserve">A formal review of the literature on integrated modelling of impacts on nature, </w:t>
      </w:r>
      <w:r w:rsidRPr="00F55611">
        <w:rPr>
          <w:bCs/>
          <w:lang w:val="en-US"/>
        </w:rPr>
        <w:t xml:space="preserve">its contributions to people, </w:t>
      </w:r>
      <w:r w:rsidRPr="00F55611">
        <w:rPr>
          <w:rFonts w:ascii="Calibri" w:eastAsia="Calibri" w:hAnsi="Calibri" w:cs="Calibri"/>
          <w:lang w:val="en-US"/>
        </w:rPr>
        <w:t xml:space="preserve">and a good quality of life for Europe and Central Asia was carried out using the Scopus database. This was complemented with extensive searches using the IPBES expert network and additional efforts by the author team to reduce gaps (i.e. for Central Asia and marine ecosystems). The review applied a broad definition of integrated assessments as described in </w:t>
      </w:r>
      <w:r w:rsidRPr="00F55611">
        <w:rPr>
          <w:rFonts w:ascii="Calibri" w:eastAsia="Calibri" w:hAnsi="Calibri" w:cs="Calibri"/>
          <w:b/>
          <w:lang w:val="en-US"/>
        </w:rPr>
        <w:t>Box 5.4</w:t>
      </w:r>
      <w:r w:rsidRPr="00F55611">
        <w:rPr>
          <w:rFonts w:ascii="Calibri" w:eastAsia="Calibri" w:hAnsi="Calibri" w:cs="Calibri"/>
          <w:lang w:val="en-US"/>
        </w:rPr>
        <w:t xml:space="preserve">. Articles were screened to include only those that included projections of future impacts of multiple drivers on multiple components of nature and </w:t>
      </w:r>
      <w:r w:rsidRPr="00F55611">
        <w:rPr>
          <w:bCs/>
          <w:lang w:val="en-US"/>
        </w:rPr>
        <w:t>its contributions to people</w:t>
      </w:r>
      <w:r w:rsidRPr="00F55611">
        <w:rPr>
          <w:rFonts w:ascii="Calibri" w:eastAsia="Calibri" w:hAnsi="Calibri" w:cs="Calibri"/>
          <w:lang w:val="en-US"/>
        </w:rPr>
        <w:t xml:space="preserve">. </w:t>
      </w:r>
    </w:p>
    <w:p w14:paraId="6134E544" w14:textId="3AC0A7CE" w:rsidR="00AE389F" w:rsidRPr="00F55611" w:rsidRDefault="00AE389F" w:rsidP="00AE389F">
      <w:pPr>
        <w:rPr>
          <w:rFonts w:ascii="Calibri" w:hAnsi="Calibri"/>
          <w:lang w:val="en-US"/>
        </w:rPr>
      </w:pPr>
      <w:r w:rsidRPr="00F55611">
        <w:rPr>
          <w:lang w:val="en-US"/>
        </w:rPr>
        <w:t xml:space="preserve">As the majority of impact assessment studies still rely on single component models </w:t>
      </w:r>
      <w:r w:rsidRPr="00F55611">
        <w:rPr>
          <w:lang w:val="en-US"/>
        </w:rPr>
        <w:fldChar w:fldCharType="begin" w:fldLock="1"/>
      </w:r>
      <w:r w:rsidRPr="00F55611">
        <w:rPr>
          <w:lang w:val="en-US"/>
        </w:rPr>
        <w:instrText>ADDIN CSL_CITATION { "citationItems" : [ { "id" : "ITEM-1",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1",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mendeley" : { "formattedCitation" : "(Harrison et al., 2015)", "plainTextFormattedCitation" : "(Harrison et al., 2015)", "previouslyFormattedCitation" : "(Harrison et al., 2015)"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5)</w:t>
      </w:r>
      <w:r w:rsidRPr="00F55611">
        <w:rPr>
          <w:lang w:val="en-US"/>
        </w:rPr>
        <w:fldChar w:fldCharType="end"/>
      </w:r>
      <w:r w:rsidRPr="00F55611">
        <w:rPr>
          <w:lang w:val="en-US"/>
        </w:rPr>
        <w:t xml:space="preserve">, only 37 articles were found from both the formal and informal reviews that met the review criteria. However, these 37 articles led to </w:t>
      </w:r>
      <w:r w:rsidRPr="00F55611">
        <w:rPr>
          <w:rFonts w:ascii="Calibri" w:hAnsi="Calibri"/>
          <w:lang w:val="en-US"/>
        </w:rPr>
        <w:t xml:space="preserve">a total of 3,151 entries in the review database representing </w:t>
      </w:r>
      <w:r w:rsidRPr="00F55611">
        <w:rPr>
          <w:rFonts w:ascii="Calibri" w:hAnsi="Calibri"/>
          <w:lang w:val="en-US"/>
        </w:rPr>
        <w:lastRenderedPageBreak/>
        <w:t xml:space="preserve">different combinations of integrated approaches, scenarios, regions and modelled system indicators for nature, </w:t>
      </w:r>
      <w:r w:rsidRPr="00F55611">
        <w:rPr>
          <w:bCs/>
          <w:lang w:val="en-US"/>
        </w:rPr>
        <w:t xml:space="preserve">its contributions to people, </w:t>
      </w:r>
      <w:r w:rsidRPr="00F55611">
        <w:rPr>
          <w:rFonts w:ascii="Calibri" w:hAnsi="Calibri"/>
          <w:lang w:val="en-US"/>
        </w:rPr>
        <w:t xml:space="preserve">and a good quality of life. </w:t>
      </w:r>
    </w:p>
    <w:p w14:paraId="454C5398" w14:textId="77777777" w:rsidR="00AE389F" w:rsidRPr="00F55611" w:rsidRDefault="00AE389F" w:rsidP="00AE389F">
      <w:pPr>
        <w:rPr>
          <w:rFonts w:ascii="Calibri" w:eastAsia="Calibri" w:hAnsi="Calibri" w:cs="Calibri"/>
          <w:lang w:val="en-US"/>
        </w:rPr>
      </w:pPr>
      <w:r w:rsidRPr="00F55611">
        <w:rPr>
          <w:rFonts w:ascii="Calibri" w:hAnsi="Calibri"/>
          <w:i/>
          <w:lang w:val="en-US"/>
        </w:rPr>
        <w:t>Spatial coverage</w:t>
      </w:r>
      <w:r w:rsidRPr="00F55611">
        <w:rPr>
          <w:rFonts w:ascii="Calibri" w:hAnsi="Calibri"/>
          <w:lang w:val="en-US"/>
        </w:rPr>
        <w:t>: The information gathered ranged from subnational studies conducted at relatively local scales to global assessments providing information for Europe and Central Asia. However, for studies conducted at the subregional or local levels, the review showed a very strong bias towards studies conducted in Western Europe (57%) versus studies conducted in other subregions (Eastern Europe 6%, Central Europe 6%, Central Asia 6%).</w:t>
      </w:r>
      <w:r w:rsidRPr="00F55611">
        <w:rPr>
          <w:lang w:val="en-US"/>
        </w:rPr>
        <w:t xml:space="preserve"> This highlights that integrated assessments are rare in Eastern Europe and Central Asia, with most impact studies usually only considering one driver, most typically climate change. Of the integrated studies that were found for these subregions, trends for nature’s non-material </w:t>
      </w:r>
      <w:r w:rsidRPr="00F55611">
        <w:rPr>
          <w:bCs/>
          <w:lang w:val="en-US"/>
        </w:rPr>
        <w:t xml:space="preserve">contributions to people </w:t>
      </w:r>
      <w:r w:rsidRPr="00F55611">
        <w:rPr>
          <w:lang w:val="en-US"/>
        </w:rPr>
        <w:t>indicators were absent.</w:t>
      </w:r>
    </w:p>
    <w:p w14:paraId="1C2FCBA8" w14:textId="77777777" w:rsidR="00AE389F" w:rsidRPr="00F55611" w:rsidRDefault="00AE389F" w:rsidP="00AE389F">
      <w:pPr>
        <w:rPr>
          <w:lang w:val="en-US"/>
        </w:rPr>
      </w:pPr>
      <w:r w:rsidRPr="00F55611">
        <w:rPr>
          <w:i/>
          <w:lang w:val="en-US"/>
        </w:rPr>
        <w:t>Model type coverage</w:t>
      </w:r>
      <w:r w:rsidRPr="00F55611">
        <w:rPr>
          <w:lang w:val="en-US"/>
        </w:rPr>
        <w:t>: The review revealed that the majority of integrated studies in Europe and Central Asia use a coupled-component approach (76%)</w:t>
      </w:r>
      <w:r w:rsidRPr="00F55611">
        <w:rPr>
          <w:rFonts w:ascii="Calibri" w:eastAsia="Times New Roman" w:hAnsi="Calibri" w:cs="Times New Roman"/>
          <w:color w:val="000000"/>
          <w:lang w:val="en-US" w:eastAsia="es-ES"/>
        </w:rPr>
        <w:t>. Other integrated approaches found in the review include s</w:t>
      </w:r>
      <w:r w:rsidRPr="00F55611">
        <w:rPr>
          <w:lang w:val="en-US"/>
        </w:rPr>
        <w:t>ystem dynamic approaches (7%) and knowledge-based approaches (13%).</w:t>
      </w:r>
    </w:p>
    <w:p w14:paraId="70A4B2E9" w14:textId="0108E4BF" w:rsidR="00AE389F" w:rsidRPr="00F55611" w:rsidRDefault="00AE389F" w:rsidP="00AE389F">
      <w:pPr>
        <w:rPr>
          <w:lang w:val="en-US"/>
        </w:rPr>
      </w:pPr>
      <w:r w:rsidRPr="00F55611">
        <w:rPr>
          <w:i/>
          <w:lang w:val="en-US"/>
        </w:rPr>
        <w:t>Driver coverage</w:t>
      </w:r>
      <w:r w:rsidRPr="00F55611">
        <w:rPr>
          <w:lang w:val="en-US"/>
        </w:rPr>
        <w:t xml:space="preserve">: A range of indirect and direct drivers were represented in the review of integrated modelling studies. The most common combination of direct drivers was climate combined with another driver (62%), mainly land use (or land management), with a smaller number of studies combining climate with resource use (12%), pollution (7%) or the effect of invasive alien species (&lt;1%). This supports the finding in Section 5.2.1 of the dominance of climate change studies in the literature. Indirect drivers (often represented as socio-economic scenarios) were included in 51% of the studies. However, combinations of indirect and direct drivers were only considered in around 15% of database entries associated with large European Union projects, such as CLIMSAVE </w:t>
      </w:r>
      <w:r w:rsidRPr="00F55611">
        <w:rPr>
          <w:lang w:val="en-US"/>
        </w:rPr>
        <w:fldChar w:fldCharType="begin" w:fldLock="1"/>
      </w:r>
      <w:r w:rsidRPr="00F55611">
        <w:rPr>
          <w:lang w:val="en-US"/>
        </w:rPr>
        <w:instrText>ADDIN CSL_CITATION { "citationItems" : [ { "id" : "ITEM-1",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1",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id" : "ITEM-2", "itemData" : { "DOI" : "10.1007/s10584-014-1162-8", "ISSN" : "0165-0009", "abstract" : "Addressing climate change vulnerability requires an understanding of both the level of climate impacts and the capacity of the exposed population to cope. This study developed a methodology for allowing users to explore vulnerability to changes in ecosystem services as a result of climatic and socio-economic changes. It focuses on the vulnerability of Europe across multiple sectors by combining the outputs of a regional integrated assessment (IA) model, the CLIMSAVE IA Platform, with maps of coping capacity based on the five capitals approach. The presented methodology enables stakeholder-derived socio-economic futures to be represented within a quantitative integrated modelling framework in a way that changes spatially and temporally with the socio-economic storyline. Vulnerability was mapped for six key ecosystem services in 40 combined climate and socio-economic scenarios. The analysis shows that, whilst the north and west of Europe are generally better placed to cope with climate impacts than the south and east, coping could be improved in all areas. Furthermore, whilst the lack of coping capacity in dystopian scenarios often leads to greater vulnerability, there are complex interactions between sectors that lead to patterns of vulnerability that vary spatially, with scenario and by sector even within the more utopian futures.", "author" : [ { "dropping-particle" : "", "family" : "Dunford", "given" : "Robert W.", "non-dropping-particle" : "", "parse-names" : false, "suffix" : "" }, { "dropping-particle" : "", "family" : "Harrison", "given" : "Paula A.", "non-dropping-particle" : "", "parse-names" : false, "suffix" : "" }, { "dropping-particle" : "", "family" : "J\u00e4ger", "given" : "J.", "non-dropping-particle" : "", "parse-names" : false, "suffix" : "" }, { "dropping-particle" : "", "family" : "Rounsevell", "given" : "Mark D. A.", "non-dropping-particle" : "", "parse-names" : false, "suffix" : "" }, { "dropping-particle" : "", "family" : "Tinch", "given" : "R.", "non-dropping-particle" : "", "parse-names" : false, "suffix" : "" } ], "container-title" : "Climatic Change", "id" : "ITEM-2", "issue" : "3-4", "issued" : { "date-parts" : [ [ "2015", "7", "12" ] ] }, "note" : "NULL", "page" : "339-354", "publisher" : "SPRINGER, VAN GODEWIJCKSTRAAT 30, 3311 GZ DORDRECHT, NETHERLANDS", "title" : "Exploring climate change vulnerability across sectors and scenarios using indicators of impacts and coping capacity", "type" : "article-journal", "volume" : "128" }, "uris" : [ "http://www.mendeley.com/documents/?uuid=fe268c4a-7315-48f3-8b67-40fe0eda0323" ] }, { "id" : "ITEM-3",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3", "issued" : { "date-parts" : [ [ "2015" ] ] }, "note" : "NULL", "page" : "293-306", "title" : "Analysing uncertainties in climate change impact assessment across sectors and scenarios", "type" : "article-journal", "volume" : "128" }, "uris" : [ "http://www.mendeley.com/documents/?uuid=520702f9-6e47-4729-ade0-e159c7d7dc1a" ] } ], "mendeley" : { "formattedCitation" : "(Brown et al., 2015; Dunford, Harrison, et al., 2015; Harrison et al., 2015)", "plainTextFormattedCitation" : "(Brown et al., 2015; Dunford, Harrison, et al., 2015; Harrison et al., 2015)", "previouslyFormattedCitation" : "(Brown et al., 2015; Dunford, Harrison, et al., 2015; Harrison et al., 2015)" }, "properties" : {  }, "schema" : "https://github.com/citation-style-language/schema/raw/master/csl-citation.json" }</w:instrText>
      </w:r>
      <w:r w:rsidRPr="00F55611">
        <w:rPr>
          <w:lang w:val="en-US"/>
        </w:rPr>
        <w:fldChar w:fldCharType="separate"/>
      </w:r>
      <w:r w:rsidRPr="00F55611">
        <w:rPr>
          <w:lang w:val="en-US"/>
        </w:rPr>
        <w:t xml:space="preserve">(Brown </w:t>
      </w:r>
      <w:r w:rsidR="000D7D89" w:rsidRPr="000D7D89">
        <w:rPr>
          <w:i/>
          <w:lang w:val="en-US"/>
        </w:rPr>
        <w:t>et al.</w:t>
      </w:r>
      <w:r w:rsidRPr="00F55611">
        <w:rPr>
          <w:lang w:val="en-US"/>
        </w:rPr>
        <w:t xml:space="preserve">, 2015; Dunford </w:t>
      </w:r>
      <w:r w:rsidR="000D7D89" w:rsidRPr="000D7D89">
        <w:rPr>
          <w:i/>
          <w:lang w:val="en-US"/>
        </w:rPr>
        <w:t>et al.</w:t>
      </w:r>
      <w:r w:rsidRPr="00F55611">
        <w:rPr>
          <w:lang w:val="en-US"/>
        </w:rPr>
        <w:t>, 2015</w:t>
      </w:r>
      <w:r w:rsidR="00D802E6">
        <w:rPr>
          <w:lang w:val="en-US"/>
        </w:rPr>
        <w:t>a</w:t>
      </w:r>
      <w:r w:rsidRPr="00F55611">
        <w:rPr>
          <w:lang w:val="en-US"/>
        </w:rPr>
        <w:t xml:space="preserve">; Harrison </w:t>
      </w:r>
      <w:r w:rsidR="000D7D89" w:rsidRPr="000D7D89">
        <w:rPr>
          <w:i/>
          <w:lang w:val="en-US"/>
        </w:rPr>
        <w:t>et al.</w:t>
      </w:r>
      <w:r w:rsidRPr="00F55611">
        <w:rPr>
          <w:lang w:val="en-US"/>
        </w:rPr>
        <w:t>, 2015)</w:t>
      </w:r>
      <w:r w:rsidRPr="00F55611">
        <w:rPr>
          <w:lang w:val="en-US"/>
        </w:rPr>
        <w:fldChar w:fldCharType="end"/>
      </w:r>
      <w:r w:rsidRPr="00F55611">
        <w:rPr>
          <w:lang w:val="en-US"/>
        </w:rPr>
        <w:t xml:space="preserve">, SCENES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Pr="00F55611">
        <w:rPr>
          <w:lang w:val="en-US"/>
        </w:rPr>
        <w:t>, 2011)</w:t>
      </w:r>
      <w:r w:rsidRPr="00F55611">
        <w:rPr>
          <w:lang w:val="en-US"/>
        </w:rPr>
        <w:fldChar w:fldCharType="end"/>
      </w:r>
      <w:r w:rsidR="00D04548">
        <w:rPr>
          <w:lang w:val="en-US"/>
        </w:rPr>
        <w:t>,</w:t>
      </w:r>
      <w:r w:rsidRPr="00F55611">
        <w:rPr>
          <w:lang w:val="en-US"/>
        </w:rPr>
        <w:t xml:space="preserve"> ALARM </w:t>
      </w:r>
      <w:r w:rsidRPr="00F55611">
        <w:rPr>
          <w:lang w:val="en-US"/>
        </w:rPr>
        <w:fldChar w:fldCharType="begin" w:fldLock="1"/>
      </w:r>
      <w:r w:rsidRPr="00F55611">
        <w:rPr>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id" : "ITEM-2", "itemData" : { "author" : [ { "dropping-particle" : "", "family" : "Krko\u0161ka Lorencov\u00e1", "given" : "Eli\u0161ka", "non-dropping-particle" : "", "parse-names" : false, "suffix" : "" }, { "dropping-particle" : "V.", "family" : "Harm\u00e1\u010dkov\u00e1", "given" : "Zuzana", "non-dropping-particle" : "", "parse-names" : false, "suffix" : "" }, { "dropping-particle" : "", "family" : "Landov\u00e1", "given" : "Lucie", "non-dropping-particle" : "", "parse-names" : false, "suffix" : "" }, { "dropping-particle" : "", "family" : "P\u00e1rtl", "given" : "Adam", "non-dropping-particle" : "", "parse-names" : false, "suffix" : "" }, { "dropping-particle" : "", "family" : "Va\u010dk\u00e1\u0159", "given" : "David", "non-dropping-particle" : "", "parse-names" : false, "suffix" : "" } ], "container-title" : "Ecosystem Health and Sustainability", "id" : "ITEM-2", "issue" : "3", "issued" : { "date-parts" : [ [ "2016" ] ] }, "note" : "NULL", "title" : "Assessing impact of land use and climate change on regulating ecosystem services in the Czech Republic", "type" : "article-journal", "volume" : "2" }, "uris" : [ "http://www.mendeley.com/documents/?uuid=64fafff8-b263-45b7-bf3f-6defe48357f7" ] } ], "mendeley" : { "formattedCitation" : "(Krko\u0161ka Lorencov\u00e1, Harm\u00e1\u010dkov\u00e1, Landov\u00e1, P\u00e1rtl, &amp; Va\u010dk\u00e1\u0159, 2016; Schr\u00f6ter et al., 2005)", "plainTextFormattedCitation" : "(Krko\u0161ka Lorencov\u00e1, Harm\u00e1\u010dkov\u00e1, Landov\u00e1, P\u00e1rtl, &amp; Va\u010dk\u00e1\u0159, 2016; Schr\u00f6ter et al., 2005)", "previouslyFormattedCitation" : "(Krko\u0161ka Lorencov\u00e1, Harm\u00e1\u010dkov\u00e1, Landov\u00e1, P\u00e1rtl, &amp; Va\u010dk\u00e1\u0159, 2016; Schr\u00f6ter et al., 2005)" }, "properties" : {  }, "schema" : "https://github.com/citation-style-language/schema/raw/master/csl-citation.json" }</w:instrText>
      </w:r>
      <w:r w:rsidRPr="00F55611">
        <w:rPr>
          <w:lang w:val="en-US"/>
        </w:rPr>
        <w:fldChar w:fldCharType="separate"/>
      </w:r>
      <w:r w:rsidRPr="00F55611">
        <w:rPr>
          <w:lang w:val="en-US"/>
        </w:rPr>
        <w:t>(Lorencová</w:t>
      </w:r>
      <w:r>
        <w:rPr>
          <w:lang w:val="en-US"/>
        </w:rPr>
        <w:t xml:space="preserve"> </w:t>
      </w:r>
      <w:r w:rsidR="000D7D89" w:rsidRPr="000D7D89">
        <w:rPr>
          <w:i/>
          <w:lang w:val="en-US"/>
        </w:rPr>
        <w:t>et al.</w:t>
      </w:r>
      <w:r w:rsidRPr="00F55611">
        <w:rPr>
          <w:lang w:val="en-US"/>
        </w:rPr>
        <w:t>, 2016</w:t>
      </w:r>
      <w:r w:rsidR="00D04548">
        <w:rPr>
          <w:lang w:val="en-US"/>
        </w:rPr>
        <w:t>) and ATEAM</w:t>
      </w:r>
      <w:r w:rsidRPr="00F55611">
        <w:rPr>
          <w:lang w:val="en-US"/>
        </w:rPr>
        <w:t xml:space="preserve"> </w:t>
      </w:r>
      <w:r w:rsidR="00D04548">
        <w:rPr>
          <w:lang w:val="en-US"/>
        </w:rPr>
        <w:t>(</w:t>
      </w:r>
      <w:r w:rsidRPr="00F55611">
        <w:rPr>
          <w:lang w:val="en-US"/>
        </w:rPr>
        <w:t xml:space="preserve">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w:t>
      </w:r>
    </w:p>
    <w:p w14:paraId="79708E66" w14:textId="4D3C30D4" w:rsidR="00AE389F" w:rsidRPr="00F55611" w:rsidRDefault="00AE389F" w:rsidP="00AE389F">
      <w:pPr>
        <w:rPr>
          <w:lang w:val="en-US"/>
        </w:rPr>
      </w:pPr>
      <w:r w:rsidRPr="00F55611">
        <w:rPr>
          <w:i/>
          <w:lang w:val="en-US"/>
        </w:rPr>
        <w:t>Cross-sectoral coverage</w:t>
      </w:r>
      <w:r w:rsidRPr="00F55611">
        <w:rPr>
          <w:lang w:val="en-US"/>
        </w:rPr>
        <w:t xml:space="preserve">: Most studies involved multiple sectors and investigated cross-sectoral interactions, including goal conflicts between maximizing production of </w:t>
      </w:r>
      <w:r w:rsidRPr="00F55611">
        <w:rPr>
          <w:bCs/>
          <w:lang w:val="en-US"/>
        </w:rPr>
        <w:t xml:space="preserve">nature’s </w:t>
      </w:r>
      <w:r w:rsidR="00473E6F">
        <w:rPr>
          <w:bCs/>
          <w:lang w:val="en-US"/>
        </w:rPr>
        <w:t xml:space="preserve">material </w:t>
      </w:r>
      <w:r w:rsidRPr="00F55611">
        <w:rPr>
          <w:bCs/>
          <w:lang w:val="en-US"/>
        </w:rPr>
        <w:t xml:space="preserve">contributions to people </w:t>
      </w:r>
      <w:r w:rsidRPr="00F55611">
        <w:rPr>
          <w:lang w:val="en-US"/>
        </w:rPr>
        <w:t xml:space="preserve">and meeting environmental quality objectives </w:t>
      </w:r>
      <w:r w:rsidRPr="00F55611">
        <w:rPr>
          <w:lang w:val="en-US"/>
        </w:rPr>
        <w:fldChar w:fldCharType="begin" w:fldLock="1"/>
      </w:r>
      <w:r w:rsidRPr="00F55611">
        <w:rPr>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mendeley" : { "formattedCitation" : "(Forsius et al., 2013)", "manualFormatting" : "(e.g. Forsius et al., 2013)", "plainTextFormattedCitation" : "(Forsius et al., 2013)", "previouslyFormattedCitation" : "(Forsius et al., 2013)" }, "properties" : {  }, "schema" : "https://github.com/citation-style-language/schema/raw/master/csl-citation.json" }</w:instrText>
      </w:r>
      <w:r w:rsidRPr="00F55611">
        <w:rPr>
          <w:lang w:val="en-US"/>
        </w:rPr>
        <w:fldChar w:fldCharType="separate"/>
      </w:r>
      <w:r w:rsidRPr="00F55611">
        <w:rPr>
          <w:lang w:val="en-US"/>
        </w:rPr>
        <w:t xml:space="preserve">(e.g. Forsius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e agricultural sector featured most frequently in the reviewed studies in various combinations with nature conservation, water management, forestry, tourism and energy. Combinations between fisheries, aquaculture, water management and conservation were also observed. </w:t>
      </w:r>
    </w:p>
    <w:p w14:paraId="6E13E5B3" w14:textId="2EBBCEA8" w:rsidR="00AE389F" w:rsidRPr="00F55611" w:rsidRDefault="00AE389F" w:rsidP="00AE389F">
      <w:pPr>
        <w:rPr>
          <w:lang w:val="en-US"/>
        </w:rPr>
      </w:pPr>
      <w:r w:rsidRPr="00F55611">
        <w:rPr>
          <w:i/>
          <w:lang w:val="en-US"/>
        </w:rPr>
        <w:t>Cross-scale coverage</w:t>
      </w:r>
      <w:r w:rsidRPr="00F55611">
        <w:rPr>
          <w:lang w:val="en-US"/>
        </w:rPr>
        <w:t xml:space="preserve">: Representation of cross-scale interactions was much less frequent than cross-sector interactions. Where included, this was often implemented by combining global, downscaled climate projections with drivers directly estimated at a lower spatial scale, such as land use and pollution </w:t>
      </w:r>
      <w:r w:rsidRPr="00F55611">
        <w:rPr>
          <w:lang w:val="en-US"/>
        </w:rPr>
        <w:fldChar w:fldCharType="begin" w:fldLock="1"/>
      </w:r>
      <w:r w:rsidRPr="00F55611">
        <w:rPr>
          <w:lang w:val="en-US"/>
        </w:rPr>
        <w:instrText>ADDIN CSL_CITATION { "citationItems" : [ { "id" : "ITEM-1", "itemData" : { "DOI" : "10.1111/j.1466-8238.2010.00547.x", "ISBN" : "1466-822X", "ISSN" : "1466822X", "abstract" : "Aim Climate change is having far-reaching effects on the global\\nenvironment. Here, the ALARM (Assessing Large-scale Risks for\\nBiodiversity with Tested Methods, European Union 6th Framework\\nProgramme) climate change scenarios were used to assess changes to the\\nfate of selected persistent organic pollutants (POPs). Scenarios\\ndetailing climate and land-cover changes, such as precipitation,\\ntemperature and vegetation cover, were used as input in a European\\nmulti-media chemical fate model to help understand their impact on the\\nenvironmental fate and behaviour of POPs over the period 19902100 in\\nEurope.", "author" : [ { "dropping-particle" : "", "family" : "Paul", "given" : "Alexander G.", "non-dropping-particle" : "", "parse-names" : false, "suffix" : "" }, { "dropping-particle" : "", "family" : "Hammen", "given" : "Volker C.", "non-dropping-particle" : "", "parse-names" : false, "suffix" : "" }, { "dropping-particle" : "", "family" : "Hickler", "given" : "Thomas", "non-dropping-particle" : "", "parse-names" : false, "suffix" : "" }, { "dropping-particle" : "", "family" : "Karlson", "given" : "Ulrich G.", "non-dropping-particle" : "", "parse-names" : false, "suffix" : "" }, { "dropping-particle" : "", "family" : "Jones", "given" : "Kevin C.", "non-dropping-particle" : "", "parse-names" : false, "suffix" : "" }, { "dropping-particle" : "", "family" : "Sweetman", "given" : "Andrew J.", "non-dropping-particle" : "", "parse-names" : false, "suffix" : "" } ], "container-title" : "Global Ecology and Biogeography", "id" : "ITEM-1", "issue" : "1", "issued" : { "date-parts" : [ [ "2012" ] ] }, "note" : "NULL", "page" : "64-74", "title" : "Potential implications of future climate and land-cover changes for the fate and distribution of persistent organic pollutants in Europe", "type" : "article-journal", "volume" : "21" }, "uris" : [ "http://www.mendeley.com/documents/?uuid=9bf43a58-d37e-4aee-9f70-c3d56b23ad95" ] } ], "mendeley" : { "formattedCitation" : "(Paul et al., 2012)", "plainTextFormattedCitation" : "(Paul et al., 2012)", "previouslyFormattedCitation" : "(Paul et al., 2012)" }, "properties" : {  }, "schema" : "https://github.com/citation-style-language/schema/raw/master/csl-citation.json" }</w:instrText>
      </w:r>
      <w:r w:rsidRPr="00F55611">
        <w:rPr>
          <w:lang w:val="en-US"/>
        </w:rPr>
        <w:fldChar w:fldCharType="separate"/>
      </w:r>
      <w:r w:rsidRPr="00F55611">
        <w:rPr>
          <w:lang w:val="en-US"/>
        </w:rPr>
        <w:t xml:space="preserve">(Paul </w:t>
      </w:r>
      <w:r w:rsidR="000D7D89" w:rsidRPr="000D7D89">
        <w:rPr>
          <w:i/>
          <w:lang w:val="en-US"/>
        </w:rPr>
        <w:t>et al.</w:t>
      </w:r>
      <w:r w:rsidRPr="00F55611">
        <w:rPr>
          <w:lang w:val="en-US"/>
        </w:rPr>
        <w:t>, 2012)</w:t>
      </w:r>
      <w:r w:rsidRPr="00F55611">
        <w:rPr>
          <w:lang w:val="en-US"/>
        </w:rPr>
        <w:fldChar w:fldCharType="end"/>
      </w:r>
      <w:r w:rsidRPr="00F55611">
        <w:rPr>
          <w:lang w:val="en-US"/>
        </w:rPr>
        <w:t xml:space="preserve">. Nested approaches for evaluating interactions across multiple scales were identified for some studies focusing on land use drivers </w:t>
      </w:r>
      <w:r w:rsidRPr="00F55611">
        <w:rPr>
          <w:lang w:val="en-US"/>
        </w:rPr>
        <w:fldChar w:fldCharType="begin" w:fldLock="1"/>
      </w:r>
      <w:r w:rsidRPr="00F55611">
        <w:rPr>
          <w:lang w:val="en-US"/>
        </w:rPr>
        <w:instrText>ADDIN CSL_CITATION { "citationItems" : [ { "id" : "ITEM-1", "itemData" : { "DOI" : "10.1007/s10980-014-0083-2", "ISBN" : "1098001400", "ISSN" : "15729761", "PMID" : "26120251", "abstract" : "Green infrastructure (GI), a network of nature, semi-natural areas and green space, delivers essential ecosystem services which underpin human well-being and quality of life. Maintaining ecosystem services through the development of GI is therefore increasingly recognized by policies as a strategy to cope with potentially changing conditions in the future. This paper assessed how current trends of land-use change have an impact on the aggregated provision of eight ecosystem services at the regional scale of the European Union, measured by the Total Ecosystem Services Index (TESI8). Moreover, the paper reports how further implementation of GI across Europe can help maintain ecosystem services at baseline levels. Current demographic, economic and agricultural trends, which affect land use, were derived from the so called Reference Scenario. This scenario is established by the European Commission to assess the impact of energy and climate policy up to 2050. Under the Reference Scenario, economic growth, coupled with the total population, stimulates increasing urban and industrial expansion. TESI8 is expected to decrease across Europe between 0 and 5 % by 2020 and between 10 and 15 % by 2050 relative to the base year 2010. Based on regression analysis, we estimated that every additional percent increase of the proportion of artificial land needs to be compensated with an increase of 2.2 % of land that qualifies as green infrastructure in order to maintain ecosystem services at 2010 levels.", "author" : [ { "dropping-particle" : "", "family" : "Maes", "given" : "Joachim", "non-dropping-particle" : "", "parse-names" : false, "suffix" : "" }, { "dropping-particle" : "", "family" : "Barbosa", "given" : "Ana", "non-dropping-particle" : "", "parse-names" : false, "suffix" : "" }, { "dropping-particle" : "", "family" : "Baranzelli", "given" : "Claudia", "non-dropping-particle" : "", "parse-names" : false, "suffix" : "" }, { "dropping-particle" : "", "family" : "Zulian", "given" : "Grazia", "non-dropping-particle" : "", "parse-names" : false, "suffix" : "" }, { "dropping-particle" : "", "family" : "Batista e Silva", "given" : "Filipe", "non-dropping-particle" : "", "parse-names" : false, "suffix" : "" }, { "dropping-particle" : "", "family" : "Vandecasteele", "given" : "Ine", "non-dropping-particle" : "", "parse-names" : false, "suffix" : "" }, { "dropping-particle" : "", "family" : "Hiederer", "given" : "Roland", "non-dropping-particle" : "", "parse-names" : false, "suffix" : "" }, { "dropping-particle" : "", "family" : "Liquete", "given" : "Camino", "non-dropping-particle" : "", "parse-names" : false, "suffix" : "" }, { "dropping-particle" : "", "family" : "Paracchini", "given" : "Maria Luisa", "non-dropping-particle" : "", "parse-names" : false, "suffix" : "" }, { "dropping-particle" : "", "family" : "Mubareka", "given" : "Sarah", "non-dropping-particle" : "", "parse-names" : false, "suffix" : "" }, { "dropping-particle" : "", "family" : "Jacobs-Crisioni", "given" : "Chris", "non-dropping-particle" : "", "parse-names" : false, "suffix" : "" }, { "dropping-particle" : "", "family" : "Castillo", "given" : "Carolina Perpi??a", "non-dropping-particle" : "", "parse-names" : false, "suffix" : "" }, { "dropping-particle" : "", "family" : "Lavalle", "given" : "Carlo", "non-dropping-particle" : "", "parse-names" : false, "suffix" : "" } ], "container-title" : "Landscape Ecology", "id" : "ITEM-1", "issue" : "3", "issued" : { "date-parts" : [ [ "2015" ] ] }, "page" : "517-534", "title" : "More green infrastructure is required to maintain ecosystem services under current trends in land-use change in Europe", "type" : "article-journal", "volume" : "30" }, "uris" : [ "http://www.mendeley.com/documents/?uuid=48b6e8ea-86ff-402e-993e-b124717f27dc" ] } ], "mendeley" : { "formattedCitation" : "(Maes et al., 2015)", "plainTextFormattedCitation" : "(Maes et al., 2015)", "previouslyFormattedCitation" : "(Maes et al., 2015)" }, "properties" : {  }, "schema" : "https://github.com/citation-style-language/schema/raw/master/csl-citation.json" }</w:instrText>
      </w:r>
      <w:r w:rsidRPr="00F55611">
        <w:rPr>
          <w:lang w:val="en-US"/>
        </w:rPr>
        <w:fldChar w:fldCharType="separate"/>
      </w:r>
      <w:r w:rsidRPr="00F55611">
        <w:rPr>
          <w:lang w:val="en-US"/>
        </w:rPr>
        <w:t xml:space="preserve">(Maes </w:t>
      </w:r>
      <w:r w:rsidR="000D7D89" w:rsidRPr="000D7D89">
        <w:rPr>
          <w:i/>
          <w:lang w:val="en-US"/>
        </w:rPr>
        <w:t>et al.</w:t>
      </w:r>
      <w:r w:rsidRPr="00F55611">
        <w:rPr>
          <w:lang w:val="en-US"/>
        </w:rPr>
        <w:t>, 2015)</w:t>
      </w:r>
      <w:r w:rsidRPr="00F55611">
        <w:rPr>
          <w:lang w:val="en-US"/>
        </w:rPr>
        <w:fldChar w:fldCharType="end"/>
      </w:r>
      <w:r w:rsidRPr="00F55611">
        <w:rPr>
          <w:lang w:val="en-US"/>
        </w:rPr>
        <w:t>. These approaches use information on indirect drivers such as demography or energy at the global and regional level to drive spatially-explicit land use models at a range of spatial scales including subnational levels.</w:t>
      </w:r>
    </w:p>
    <w:p w14:paraId="0C5FED9B" w14:textId="75C0B9A1" w:rsidR="00AE389F" w:rsidRPr="00F55611" w:rsidRDefault="00AE389F" w:rsidP="00AE389F">
      <w:pPr>
        <w:rPr>
          <w:lang w:val="en-US"/>
        </w:rPr>
      </w:pPr>
      <w:r w:rsidRPr="00F55611">
        <w:rPr>
          <w:i/>
          <w:lang w:val="en-US"/>
        </w:rPr>
        <w:t>Values coverage</w:t>
      </w:r>
      <w:r w:rsidRPr="00F55611">
        <w:rPr>
          <w:lang w:val="en-US"/>
        </w:rPr>
        <w:t xml:space="preserve">: The concept of value was only considered in 50% of the integrated assessment studies, with 29% including values explicitly and 21% implicitly. For example, </w:t>
      </w:r>
      <w:r w:rsidRPr="00F55611">
        <w:rPr>
          <w:lang w:val="en-US"/>
        </w:rPr>
        <w:fldChar w:fldCharType="begin" w:fldLock="1"/>
      </w:r>
      <w:r w:rsidRPr="00F55611">
        <w:rPr>
          <w:lang w:val="en-US"/>
        </w:rPr>
        <w:instrText>ADDIN CSL_CITATION { "citationItems" : [ { "id" : "ITEM-1", "itemData" : { "author" : [ { "dropping-particle" : "", "family" : "Verburg", "given" : "Peter H", "non-dropping-particle" : "", "parse-names" : false, "suffix" : "" }, { "dropping-particle" : "", "family" : "Eickhout", "given" : "Bas", "non-dropping-particle" : "", "parse-names" : false, "suffix" : "" }, { "dropping-particle" : "", "family" : "Meijl", "given" : "Hans", "non-dropping-particle" : "van", "parse-names" : false, "suffix" : "" } ], "container-title" : "The Annals of Regional Science", "id" : "ITEM-1", "issue" : "1", "issued" : { "date-parts" : [ [ "2008" ] ] }, "page" : "57-77", "title" : "A multi-scale, multi-model approach for analyzing the future dynamics of European land use", "type" : "article-journal", "volume" : "42" }, "uris" : [ "http://www.mendeley.com/documents/?uuid=5edd44ff-f8e8-4adb-b8eb-897aeaea34d0" ] } ], "mendeley" : { "formattedCitation" : "(Verburg et al., 2008)", "manualFormatting" : "Garcia-Llorente et al. (2012)", "plainTextFormattedCitation" : "(Verburg et al., 2008)", "previouslyFormattedCitation" : "(Verburg et al., 2008)" }, "properties" : {  }, "schema" : "https://github.com/citation-style-language/schema/raw/master/csl-citation.json" }</w:instrText>
      </w:r>
      <w:r w:rsidRPr="00F55611">
        <w:rPr>
          <w:lang w:val="en-US"/>
        </w:rPr>
        <w:fldChar w:fldCharType="separate"/>
      </w:r>
      <w:r w:rsidRPr="00F55611">
        <w:rPr>
          <w:lang w:val="en-US"/>
        </w:rPr>
        <w:t xml:space="preserve">Garcia-Llorente </w:t>
      </w:r>
      <w:r w:rsidR="000D7D89" w:rsidRPr="000D7D89">
        <w:rPr>
          <w:i/>
          <w:lang w:val="en-US"/>
        </w:rPr>
        <w:t>et al.</w:t>
      </w:r>
      <w:r w:rsidRPr="00F55611">
        <w:rPr>
          <w:lang w:val="en-US"/>
        </w:rPr>
        <w:t xml:space="preserve"> (2012)</w:t>
      </w:r>
      <w:r w:rsidRPr="00F55611">
        <w:rPr>
          <w:lang w:val="en-US"/>
        </w:rPr>
        <w:fldChar w:fldCharType="end"/>
      </w:r>
      <w:r w:rsidRPr="00F55611">
        <w:rPr>
          <w:lang w:val="en-US"/>
        </w:rPr>
        <w:t xml:space="preserve"> included the concept of value explicitly when analyzing local preferences for different land use management options in two watersheds in Spain. In contrast, Ay</w:t>
      </w:r>
      <w:r w:rsidRPr="00F55611">
        <w:rPr>
          <w:lang w:val="en-US"/>
        </w:rPr>
        <w:fldChar w:fldCharType="begin" w:fldLock="1"/>
      </w:r>
      <w:r w:rsidRPr="00F55611">
        <w:rPr>
          <w:lang w:val="en-US"/>
        </w:rPr>
        <w:instrText>ADDIN CSL_CITATION { "citationItems" : [ { "id" : "ITEM-1", "itemData" : { "DOI" : "10.1007/s11629-006-0276-5", "ISBN" : "1672-6316 (Print) 1993-0321 (Online)", "ISSN" : "1672-6316", "abstract" : "Europe\u2019s mountains cover nearly half of the continent\u2019s area and are home to one fifth of the European population. Mountain areas are hotspots of biodiversity and agriculture has played a multifunctional role in defining and sustaining mountain biodiversity. Ongoing trends of agricultural decline are having negative impacts on mountain biodiversity. This paper presents results from an interdisciplinary European research project, BioScene, which investigated the relationship between agriculture and biodiversity in six mountain study areas across Europe to provide recommendations for reconciling biodiversity conservation with social and economic activities through an integrated rural development strategy. BioScene used scenario analysis and stakeholder participation as tools for structuring the analysis of alternative mountain futures. Three main BioScene scenarios were evaluated: Business as Usual (BaU), Agricultural Liberalisation (Lib), Managed Change for Biodiversity (MCB). BioScene brought together ecologists, economists, sociologists and rural geographers, to carry out interdisciplinary analysis of the scenarios: identifying key drivers of change, assessing the biodiversity consequences and evaluating cost-effectiveness. BioScene used a sustainability assessment to integrate the research outputs across natural and social science disciplines to assess the broader sustainability of the scenarios in terms of biodiversity, natural resources, rural development, social development, economic development and institutional capacity. The sustainability assessment showed that the MCB scenario was potentially the most sustainable of the three BioScene scenarios. Through the reconciliation of potentially conflicting objectives, such as conservation, economic development and human livelihoods, and with a strong participatory planning approach, the MCB scenario could represent an alternative approach to BaU for sustainable rural development in Europe\u2019s mountains. BioScene confirms the necessity for natural and social scientists to work together to seek solutions to environmental problems. Interdisciplinary research can assist with the definition of integrated strategies with the potential to reconcile the ecological, social and economic parameters that determine a sustainable future for European mountain areas.", "author" : [ { "dropping-particle" : "", "family" : "Mitchley", "given" : "Jonathan", "non-dropping-particle" : "", "parse-names" : false, "suffix" : "" }, { "dropping-particle" : "", "family" : "Price", "given" : "Martin F.", "non-dropping-particle" : "", "parse-names" : false, "suffix" : "" }, { "dropping-particle" : "", "family" : "Tzanopoulos", "given" : "Joseph", "non-dropping-particle" : "", "parse-names" : false, "suffix" : "" } ], "container-title" : "Journal of Mountain Science", "id" : "ITEM-1", "issue" : "4", "issued" : { "date-parts" : [ [ "2006" ] ] }, "note" : "NULL", "page" : "276-286", "title" : "Integrated futures for Europe\u2019s mountain regions: Reconciling biodiversity conservation and human livelihoods", "type" : "article-journal", "volume" : "3" }, "uris" : [ "http://www.mendeley.com/documents/?uuid=45aef1e9-8f12-44f6-9257-b3e2ddf6fa1d" ] } ], "mendeley" : { "formattedCitation" : "(Mitchley et al., 2006)", "manualFormatting" : " et al. (2014)", "plainTextFormattedCitation" : "(Mitchley et al., 2006)", "previouslyFormattedCitation" : "(Mitchley et al., 2006)" }, "properties" : {  }, "schema" : "https://github.com/citation-style-language/schema/raw/master/csl-citation.json" }</w:instrText>
      </w:r>
      <w:r w:rsidRPr="00F55611">
        <w:rPr>
          <w:lang w:val="en-US"/>
        </w:rPr>
        <w:fldChar w:fldCharType="separate"/>
      </w:r>
      <w:r w:rsidRPr="00F55611">
        <w:rPr>
          <w:lang w:val="en-US"/>
        </w:rPr>
        <w:t xml:space="preserve"> </w:t>
      </w:r>
      <w:r w:rsidR="000D7D89" w:rsidRPr="000D7D89">
        <w:rPr>
          <w:i/>
          <w:lang w:val="en-US"/>
        </w:rPr>
        <w:t>et al.</w:t>
      </w:r>
      <w:r w:rsidRPr="00F55611">
        <w:rPr>
          <w:lang w:val="en-US"/>
        </w:rPr>
        <w:t xml:space="preserve"> (2014)</w:t>
      </w:r>
      <w:r w:rsidRPr="00F55611">
        <w:rPr>
          <w:lang w:val="en-US"/>
        </w:rPr>
        <w:fldChar w:fldCharType="end"/>
      </w:r>
      <w:r w:rsidRPr="00F55611">
        <w:rPr>
          <w:lang w:val="en-US"/>
        </w:rPr>
        <w:t xml:space="preserve"> considered values only implicitly, through an assessment of model-based scenarios linking climate, land use and biodiversity. The studies included different dimensions of value: 41% used the concept of value as nature’s contributions to people (i.e. anthropocentric instrumental values); 3% as nature (non-anthropocentric or intrinsic values); and 6% as good quality of life (anthropocentric relational values). Most studies focused primarily on values associated with material contributions to people (39%), followed by </w:t>
      </w:r>
      <w:r w:rsidRPr="00F55611">
        <w:rPr>
          <w:lang w:val="en-US"/>
        </w:rPr>
        <w:lastRenderedPageBreak/>
        <w:t xml:space="preserve">regulating or supporting contributions (46%), then non-material contributions (25%). The purpose or target of valuation within the scenario studies covered agriculture (21%), spatial planning (21%), biodiversity/conservation (15%) and climate change (18%). These findings show that only half of integrated assessment studies take account of the value of nature, </w:t>
      </w:r>
      <w:r w:rsidRPr="00F55611">
        <w:rPr>
          <w:bCs/>
          <w:lang w:val="en-US"/>
        </w:rPr>
        <w:t xml:space="preserve">its contributions to people, </w:t>
      </w:r>
      <w:r w:rsidRPr="00F55611">
        <w:rPr>
          <w:lang w:val="en-US"/>
        </w:rPr>
        <w:t xml:space="preserve">and good quality of life. This supports the finding from the review of value representation in exploratory scenarios in Section 5.2.1 that there is a significant gap in the current literature in recognizing the diversity of values (e.g. </w:t>
      </w:r>
      <w:r w:rsidR="00ED36B9" w:rsidRPr="00F55611">
        <w:rPr>
          <w:lang w:val="en-US"/>
        </w:rPr>
        <w:fldChar w:fldCharType="begin" w:fldLock="1"/>
      </w:r>
      <w:r w:rsidR="00ED36B9" w:rsidRPr="00F55611">
        <w:rPr>
          <w:lang w:val="en-US"/>
        </w:rPr>
        <w:instrText>ADDIN CSL_CITATION { "citationItems" : [ { "id" : "ITEM-1", "itemData" : { "author" : [ { "dropping-particle" : "", "family" : "Intergovernmental Science-policy Platform on Biodiversity and Ecosystem Services", "given" : "", "non-dropping-particle" : "", "parse-names" : false, "suffix" : "" } ], "id" : "ITEM-1", "issued" : { "date-parts" : [ [ "2016" ] ] }, "note" : "From Duplicate 1 (Preliminary guide regarding diverse conceptualization of multiple values of nature and its benefits, including biodiversity and ecosystem functions and services (deliverable 3 (d)) (IPBES/4/INF/13) - IPBES)\n\nFrom Duplicate 1 (IPBES/4/INF/13: Preliminary guide regarding diverse conceptualization of multiple values of nature and its benefits, including biodiversity and ecosystem functions and services (deliverable 3 (d)) - Intergovernmental Science-policy Platform on Biodiversity and Ecosystem Services)\n\nFrom Duplicate 2 (Preliminary guide regarding diverse conceptualization of multiple values of nature and its benefits, including biodiversity and ecosystem functions and services (deliverable 3 (d)) (IPBES/4/INF/13) - IPBES)\n\nNULL\n\nFrom Duplicate 2 (Preliminary guide regarding diverse conceptualization of multiple values of nature and its benefits, including biodiversity and ecosystem functions and services (deliverable 3 (d)) (IPBES/4/INF/13) - IPBES)\n\nNULL", "title" : "IPBES/4/INF/13: Preliminary guide regarding diverse conceptualization of multiple values of nature and its benefits, including biodiversity and ecosystem functions and services (deliverable 3 (d))", "type" : "book" }, "uris" : [ "http://www.mendeley.com/documents/?uuid=2c9b147a-58a9-4f15-9817-8bea30409b41" ] } ], "mendeley" : { "formattedCitation" : "(Intergovernmental Science-policy Platform on Biodiversity and Ecosystem Services, 2016a)", "manualFormatting" : "Intergovernmental Science-Policy Platform on Biodiversity and Ecosystem Services, 2016a", "plainTextFormattedCitation" : "(Intergovernmental Science-policy Platform on Biodiversity and Ecosystem Services, 2016a)", "previouslyFormattedCitation" : "(Intergovernmental Science-policy Platform on Biodiversity and Ecosystem Services, 2016a)" }, "properties" : {  }, "schema" : "https://github.com/citation-style-language/schema/raw/master/csl-citation.json" }</w:instrText>
      </w:r>
      <w:r w:rsidR="00ED36B9" w:rsidRPr="00F55611">
        <w:rPr>
          <w:lang w:val="en-US"/>
        </w:rPr>
        <w:fldChar w:fldCharType="separate"/>
      </w:r>
      <w:r w:rsidR="00ED36B9">
        <w:rPr>
          <w:lang w:val="en-US"/>
        </w:rPr>
        <w:t>IPBES</w:t>
      </w:r>
      <w:r w:rsidR="00AB34F7">
        <w:rPr>
          <w:lang w:val="en-US"/>
        </w:rPr>
        <w:t xml:space="preserve">, </w:t>
      </w:r>
      <w:r w:rsidR="00ED36B9" w:rsidRPr="00F55611">
        <w:rPr>
          <w:lang w:val="en-US"/>
        </w:rPr>
        <w:t>201</w:t>
      </w:r>
      <w:r w:rsidR="00ED36B9">
        <w:rPr>
          <w:lang w:val="en-US"/>
        </w:rPr>
        <w:t>5a</w:t>
      </w:r>
      <w:r w:rsidR="00ED36B9" w:rsidRPr="00F55611">
        <w:rPr>
          <w:lang w:val="en-US"/>
        </w:rPr>
        <w:fldChar w:fldCharType="end"/>
      </w:r>
      <w:r w:rsidRPr="00F55611">
        <w:rPr>
          <w:lang w:val="en-US"/>
        </w:rPr>
        <w:t>).</w:t>
      </w:r>
    </w:p>
    <w:p w14:paraId="572B043C" w14:textId="77777777" w:rsidR="00AE389F" w:rsidRPr="00F55611" w:rsidRDefault="00AE389F" w:rsidP="00AE389F">
      <w:pPr>
        <w:rPr>
          <w:lang w:val="en-US"/>
        </w:rPr>
      </w:pPr>
    </w:p>
    <w:p w14:paraId="284E6317" w14:textId="77777777" w:rsidR="00AE389F" w:rsidRPr="00F55611" w:rsidRDefault="00AE389F" w:rsidP="00147745">
      <w:pPr>
        <w:pStyle w:val="Heading3"/>
        <w:rPr>
          <w:lang w:val="en-US"/>
        </w:rPr>
      </w:pPr>
      <w:bookmarkStart w:id="1623" w:name="_Toc477172680"/>
      <w:bookmarkStart w:id="1624" w:name="_Ref479249709"/>
      <w:bookmarkStart w:id="1625" w:name="_Toc500507596"/>
      <w:bookmarkStart w:id="1626" w:name="_Toc504380722"/>
      <w:bookmarkStart w:id="1627" w:name="_Toc519504743"/>
      <w:r w:rsidRPr="00F55611">
        <w:rPr>
          <w:lang w:val="en-US"/>
        </w:rPr>
        <w:t>Future trends in indicators of nature, nature’s contributions to people, and a good quality of life</w:t>
      </w:r>
      <w:bookmarkEnd w:id="1623"/>
      <w:bookmarkEnd w:id="1624"/>
      <w:bookmarkEnd w:id="1625"/>
      <w:bookmarkEnd w:id="1626"/>
      <w:bookmarkEnd w:id="1627"/>
    </w:p>
    <w:p w14:paraId="623C3568" w14:textId="77777777" w:rsidR="00AE389F" w:rsidRPr="00F55611" w:rsidRDefault="00AE389F" w:rsidP="00AE389F">
      <w:pPr>
        <w:pStyle w:val="CommentText"/>
        <w:spacing w:line="276" w:lineRule="auto"/>
        <w:rPr>
          <w:sz w:val="22"/>
          <w:szCs w:val="22"/>
          <w:lang w:val="en-US"/>
        </w:rPr>
      </w:pPr>
      <w:r w:rsidRPr="00F55611">
        <w:rPr>
          <w:sz w:val="22"/>
          <w:szCs w:val="22"/>
          <w:lang w:val="en-US"/>
        </w:rPr>
        <w:t xml:space="preserve">Out of the 37 articles found through the review, yielding 3,151 entries in our review database, only seven evaluated indicators related to a good quality of life (e.g. equity, employment, education), 30 assessed indicators of nature’s </w:t>
      </w:r>
      <w:r w:rsidRPr="00F55611">
        <w:rPr>
          <w:bCs/>
          <w:sz w:val="22"/>
          <w:szCs w:val="22"/>
          <w:lang w:val="en-US"/>
        </w:rPr>
        <w:t xml:space="preserve">contributions to people </w:t>
      </w:r>
      <w:r w:rsidRPr="00F55611">
        <w:rPr>
          <w:sz w:val="22"/>
          <w:szCs w:val="22"/>
          <w:lang w:val="en-US"/>
        </w:rPr>
        <w:t xml:space="preserve">(e.g. provision of energy, food and materials, regulation of freshwater quality or learning and inspiration) and 14 evaluated nature indicators (e.g. ecosystem functioning, species population trends). Eight studies evaluated at least two indicator types, and only two studies made a holistic evaluation across the different types of indicators (nature, </w:t>
      </w:r>
      <w:r w:rsidRPr="00F55611">
        <w:rPr>
          <w:bCs/>
          <w:sz w:val="22"/>
          <w:szCs w:val="22"/>
          <w:lang w:val="en-US"/>
        </w:rPr>
        <w:t xml:space="preserve">its contributions to people, </w:t>
      </w:r>
      <w:r w:rsidRPr="00F55611">
        <w:rPr>
          <w:sz w:val="22"/>
          <w:szCs w:val="22"/>
          <w:lang w:val="en-US"/>
        </w:rPr>
        <w:t xml:space="preserve">and a good quality of life). </w:t>
      </w:r>
    </w:p>
    <w:p w14:paraId="3AD9BEA2" w14:textId="6F7736BC" w:rsidR="00AE389F" w:rsidRPr="00F55611" w:rsidRDefault="00AE389F" w:rsidP="00AE389F">
      <w:pPr>
        <w:pStyle w:val="CommentText"/>
        <w:spacing w:line="276" w:lineRule="auto"/>
        <w:rPr>
          <w:lang w:val="en-US"/>
        </w:rPr>
      </w:pPr>
      <w:r w:rsidRPr="00F55611">
        <w:rPr>
          <w:sz w:val="22"/>
          <w:szCs w:val="22"/>
          <w:lang w:val="en-US"/>
        </w:rPr>
        <w:t>The trends for the different indicators are described by scenario archetype (</w:t>
      </w:r>
      <w:r w:rsidRPr="00F55611">
        <w:rPr>
          <w:b/>
          <w:sz w:val="22"/>
          <w:szCs w:val="22"/>
          <w:lang w:val="en-US"/>
        </w:rPr>
        <w:t>Figure 5.10</w:t>
      </w:r>
      <w:r w:rsidRPr="00F55611">
        <w:rPr>
          <w:sz w:val="22"/>
          <w:szCs w:val="22"/>
          <w:lang w:val="en-US"/>
        </w:rPr>
        <w:t>) and geographic region (</w:t>
      </w:r>
      <w:r w:rsidRPr="00F55611">
        <w:rPr>
          <w:b/>
          <w:sz w:val="22"/>
          <w:szCs w:val="22"/>
          <w:lang w:val="en-US"/>
        </w:rPr>
        <w:t>Figure 5.11</w:t>
      </w:r>
      <w:r w:rsidRPr="00F55611">
        <w:rPr>
          <w:sz w:val="22"/>
          <w:szCs w:val="22"/>
          <w:lang w:val="en-US"/>
        </w:rPr>
        <w:t>).</w:t>
      </w:r>
      <w:r w:rsidRPr="00F55611">
        <w:rPr>
          <w:lang w:val="en-US" w:eastAsia="en-GB"/>
        </w:rPr>
        <w:t xml:space="preserve"> </w:t>
      </w:r>
    </w:p>
    <w:p w14:paraId="3732CDF6" w14:textId="3373A6D5" w:rsidR="004B3F46" w:rsidRPr="009715E7" w:rsidRDefault="004B3F46" w:rsidP="009715E7">
      <w:pPr>
        <w:rPr>
          <w:lang w:val="en-US"/>
        </w:rPr>
      </w:pPr>
      <w:r>
        <w:rPr>
          <w:lang w:eastAsia="en-GB"/>
        </w:rPr>
        <w:lastRenderedPageBreak/>
        <w:drawing>
          <wp:inline distT="0" distB="0" distL="0" distR="0" wp14:anchorId="76D418C2" wp14:editId="24B1C8B9">
            <wp:extent cx="5759450" cy="8545195"/>
            <wp:effectExtent l="0" t="0" r="0" b="8255"/>
            <wp:docPr id="4098" name="Picture 4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4"/>
                    <a:stretch>
                      <a:fillRect/>
                    </a:stretch>
                  </pic:blipFill>
                  <pic:spPr>
                    <a:xfrm>
                      <a:off x="0" y="0"/>
                      <a:ext cx="5759450" cy="8545195"/>
                    </a:xfrm>
                    <a:prstGeom prst="rect">
                      <a:avLst/>
                    </a:prstGeom>
                  </pic:spPr>
                </pic:pic>
              </a:graphicData>
            </a:graphic>
          </wp:inline>
        </w:drawing>
      </w:r>
    </w:p>
    <w:p w14:paraId="7E357C9F" w14:textId="781EC1A8" w:rsidR="00AE389F" w:rsidRPr="00F55611" w:rsidRDefault="00AE389F" w:rsidP="000226B2">
      <w:pPr>
        <w:pStyle w:val="Caption"/>
      </w:pPr>
    </w:p>
    <w:p w14:paraId="25BC4D61" w14:textId="0DBA4A4C" w:rsidR="00C620FB" w:rsidRPr="00C620FB" w:rsidRDefault="00C620FB" w:rsidP="00C620FB">
      <w:pPr>
        <w:rPr>
          <w:lang w:val="en-US"/>
        </w:rPr>
      </w:pPr>
      <w:r>
        <w:rPr>
          <w:lang w:eastAsia="en-GB"/>
        </w:rPr>
        <w:lastRenderedPageBreak/>
        <w:drawing>
          <wp:inline distT="0" distB="0" distL="0" distR="0" wp14:anchorId="3EC10C1E" wp14:editId="516D3362">
            <wp:extent cx="5759450" cy="5312410"/>
            <wp:effectExtent l="0" t="0" r="0" b="2540"/>
            <wp:docPr id="4163" name="Picture 4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5"/>
                    <a:stretch>
                      <a:fillRect/>
                    </a:stretch>
                  </pic:blipFill>
                  <pic:spPr>
                    <a:xfrm>
                      <a:off x="0" y="0"/>
                      <a:ext cx="5759450" cy="5312410"/>
                    </a:xfrm>
                    <a:prstGeom prst="rect">
                      <a:avLst/>
                    </a:prstGeom>
                  </pic:spPr>
                </pic:pic>
              </a:graphicData>
            </a:graphic>
          </wp:inline>
        </w:drawing>
      </w:r>
    </w:p>
    <w:p w14:paraId="045E1BDD" w14:textId="77777777" w:rsidR="00AE389F" w:rsidRPr="00F55611" w:rsidRDefault="00AE389F" w:rsidP="00AE389F">
      <w:pPr>
        <w:ind w:left="709" w:hanging="709"/>
        <w:rPr>
          <w:lang w:val="en-US"/>
        </w:rPr>
      </w:pPr>
    </w:p>
    <w:p w14:paraId="295F9466" w14:textId="77777777" w:rsidR="00AE389F" w:rsidRPr="00F55611" w:rsidRDefault="00AE389F" w:rsidP="001F0516">
      <w:pPr>
        <w:pStyle w:val="Heading4"/>
      </w:pPr>
      <w:bookmarkStart w:id="1628" w:name="_Toc519504744"/>
      <w:r w:rsidRPr="00F55611">
        <w:t>Business-as-usual</w:t>
      </w:r>
      <w:bookmarkEnd w:id="1628"/>
      <w:r w:rsidRPr="00F55611">
        <w:t xml:space="preserve"> </w:t>
      </w:r>
    </w:p>
    <w:p w14:paraId="52CCDFDA" w14:textId="55940F2C" w:rsidR="00AE389F" w:rsidRPr="00F55611" w:rsidRDefault="00AE389F" w:rsidP="00AE389F">
      <w:pPr>
        <w:rPr>
          <w:lang w:val="en-US"/>
        </w:rPr>
      </w:pPr>
      <w:r w:rsidRPr="00F55611">
        <w:rPr>
          <w:i/>
          <w:lang w:val="en-US"/>
        </w:rPr>
        <w:t>Overview</w:t>
      </w:r>
      <w:r w:rsidRPr="00F55611">
        <w:rPr>
          <w:lang w:val="en-US"/>
        </w:rPr>
        <w:t xml:space="preserve">: The future of the Europe and Central Asia region under the </w:t>
      </w:r>
      <w:r w:rsidRPr="00F55611">
        <w:rPr>
          <w:i/>
          <w:lang w:val="en-US"/>
        </w:rPr>
        <w:t>business-as-usual</w:t>
      </w:r>
      <w:r w:rsidRPr="00F55611">
        <w:rPr>
          <w:lang w:val="en-US"/>
        </w:rPr>
        <w:t xml:space="preserve"> scenario archetype is complex to interpret due to the regional variability of the results. Generally, southern parts of Western and Central Europe are associated with decreasing trends in nature indicators and nature’s material contributions to people, while northern parts are likely to benefit from enhanced material contributions. Central Europe may face moderate impacts in the future, except for nature’s regulating </w:t>
      </w:r>
      <w:r w:rsidRPr="00F55611">
        <w:rPr>
          <w:bCs/>
          <w:lang w:val="en-US"/>
        </w:rPr>
        <w:t xml:space="preserve">contributions to people </w:t>
      </w:r>
      <w:r w:rsidRPr="00F55611">
        <w:rPr>
          <w:lang w:val="en-US"/>
        </w:rPr>
        <w:t xml:space="preserve">which are more greatly impacted in this subregion than for other indicators. Results for Central Asia are very limited and only concern nature’s material contributions in a lake system of Uzbekistan. No results were available for Eastern Europe. Overall for all subregions, the future under this archetype is more positive than </w:t>
      </w:r>
      <w:r w:rsidRPr="00F55611">
        <w:rPr>
          <w:i/>
          <w:lang w:val="en-US"/>
        </w:rPr>
        <w:t>economic optimism</w:t>
      </w:r>
      <w:r w:rsidRPr="00F55611">
        <w:rPr>
          <w:lang w:val="en-US"/>
        </w:rPr>
        <w:t xml:space="preserve"> scenario archetype (Section 5.3.3.2), but less than </w:t>
      </w:r>
      <w:r w:rsidRPr="00F55611">
        <w:rPr>
          <w:i/>
          <w:lang w:val="en-US"/>
        </w:rPr>
        <w:t>regional sustainability</w:t>
      </w:r>
      <w:r w:rsidRPr="00F55611">
        <w:rPr>
          <w:lang w:val="en-US"/>
        </w:rPr>
        <w:t xml:space="preserve"> (Section 5.3.3.4). </w:t>
      </w:r>
    </w:p>
    <w:p w14:paraId="18B47D06" w14:textId="4DD2234C" w:rsidR="00AE389F" w:rsidRPr="00F55611" w:rsidRDefault="00AE389F" w:rsidP="00AE389F">
      <w:pPr>
        <w:rPr>
          <w:lang w:val="en-US"/>
        </w:rPr>
      </w:pPr>
      <w:r w:rsidRPr="00F55611">
        <w:rPr>
          <w:i/>
          <w:lang w:val="en-US"/>
        </w:rPr>
        <w:t>Nature</w:t>
      </w:r>
      <w:r w:rsidRPr="00F55611">
        <w:rPr>
          <w:lang w:val="en-US"/>
        </w:rPr>
        <w:t xml:space="preserve">: Nature indicators assessed under </w:t>
      </w:r>
      <w:r w:rsidRPr="00F55611">
        <w:rPr>
          <w:i/>
          <w:lang w:val="en-US"/>
        </w:rPr>
        <w:t>business-as-usual</w:t>
      </w:r>
      <w:r w:rsidRPr="00F55611">
        <w:rPr>
          <w:lang w:val="en-US"/>
        </w:rPr>
        <w:t xml:space="preserve"> in European countries generally present a stable trend (</w:t>
      </w:r>
      <w:r w:rsidRPr="00F55611">
        <w:rPr>
          <w:b/>
          <w:lang w:val="en-US"/>
        </w:rPr>
        <w:t>Figure 5.10</w:t>
      </w:r>
      <w:r w:rsidRPr="00F55611">
        <w:rPr>
          <w:lang w:val="en-US"/>
        </w:rPr>
        <w:t xml:space="preserve"> and </w:t>
      </w:r>
      <w:r w:rsidRPr="00F55611">
        <w:rPr>
          <w:b/>
          <w:lang w:val="en-US"/>
        </w:rPr>
        <w:t>Figure 5.11</w:t>
      </w:r>
      <w:r w:rsidRPr="00F55611">
        <w:rPr>
          <w:lang w:val="en-US"/>
        </w:rPr>
        <w:t xml:space="preserve">). In continental parts of Western and Central Europe, the biodiversity vulnerability index is projected to remain stable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is stable trend was also confirmed in land ecosystems of Central Europe and aquatic ecosystems of southern parts of Western Europe, associated with stable diversity indexes </w:t>
      </w:r>
      <w:r w:rsidRPr="00F55611">
        <w:rPr>
          <w:lang w:val="en-US"/>
        </w:rPr>
        <w:fldChar w:fldCharType="begin" w:fldLock="1"/>
      </w:r>
      <w:r w:rsidRPr="00F55611">
        <w:rPr>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2", "itemData" : { "DOI" : "10.1016/j.ecolecon.2014.11.005", "ISBN" : "0921-8009", "ISSN" : "09218009", "abstract" : "We have developed an integrated modeling framework (IMF) to quantify indicators for ecosystem services (ES) and economic development (ED) in agricultural landscapes. Austria serves as a case study in which impacts, trade-offs, and synergies of ES and ED are assessed for different agricultural policy pathways and regional climate change scenarios. Agricultural intensification and incentivized use of provisioning ES (e.g. biomass production) lead to higher macro-economic output (e.g. GDP) but usually reduce ES related to regulation and maintenance (e.g. ecological integrity, climate regulation), as well as cultural services (landscape diversity). We revealed both synergies for certain ES (e.g. biomass production and soil organic carbon stocks) as well as large spatial deviations from the national mean across the heterogeneous agricultural landscapes in Austria. Climate change scenarios (i) lead to substantial variation in ES and ED indicators and (ii) usually amplify trade-offs by stimulating land use intensification. Our findings depict the complex relationship between different ES and ED indicators as well as the importance of considering spatial heterogeneity and regional climate change. This assessment can help to improve targeting of agri-environmental schemes in order to provide a more balanced and efficient supply of ES and to foster rural development.", "author" : [ { "dropping-particle" : "", "family" : "Kirchner", "given" : "Mathias", "non-dropping-particle" : "", "parse-names" : false, "suffix" : "" }, { "dropping-particle" : "", "family" : "Schmidt", "given" : "Johannes", "non-dropping-particle" : "", "parse-names" : false, "suffix" : "" }, { "dropping-particle" : "", "family" : "Kindermann", "given" : "Georg", "non-dropping-particle" : "", "parse-names" : false, "suffix" : "" }, { "dropping-particle" : "", "family" : "Kulmer", "given" : "Veronika", "non-dropping-particle" : "", "parse-names" : false, "suffix" : "" }, { "dropping-particle" : "", "family" : "Mitter", "given" : "Hermine", "non-dropping-particle" : "", "parse-names" : false, "suffix" : "" }, { "dropping-particle" : "", "family" : "Prettenthaler", "given" : "Franz", "non-dropping-particle" : "", "parse-names" : false, "suffix" : "" }, { "dropping-particle" : "", "family" : "R\u00fcdisser", "given" : "Johannes", "non-dropping-particle" : "", "parse-names" : false, "suffix" : "" }, { "dropping-particle" : "", "family" : "Schauppenlehner", "given" : "Thomas", "non-dropping-particle" : "", "parse-names" : false, "suffix" : "" }, { "dropping-particle" : "", "family" : "Sch\u00f6nhart", "given" : "Martin", "non-dropping-particle" : "", "parse-names" : false, "suffix" : "" }, { "dropping-particle" : "", "family" : "Strauss", "given" : "Franziska", "non-dropping-particle" : "", "parse-names" : false, "suffix" : "" }, { "dropping-particle" : "", "family" : "Tappeiner", "given" : "Ulrike", "non-dropping-particle" : "", "parse-names" : false, "suffix" : "" }, { "dropping-particle" : "", "family" : "Tasser", "given" : "Erich", "non-dropping-particle" : "", "parse-names" : false, "suffix" : "" }, { "dropping-particle" : "", "family" : "Schmid", "given" : "Erwin", "non-dropping-particle" : "", "parse-names" : false, "suffix" : "" } ], "container-title" : "Ecological Economics", "id" : "ITEM-2", "issued" : { "date-parts" : [ [ "2015" ] ] }, "page" : "161-174", "publisher" : "Elsevier B.V.", "title" : "Ecosystem services and economic development in Austrian agricultural landscapes - The impact of policy and climate change scenarios on trade-offs and synergies", "type" : "article-journal", "volume" : "109" }, "uris" : [ "http://www.mendeley.com/documents/?uuid=42a140bd-c4ff-4bb6-9a99-c8fb3808ca3f" ] } ], "mendeley" : { "formattedCitation" : "(Hirschi, Widmer, Briner, &amp; Huber, 2013; Kirchner et al., 2015)", "plainTextFormattedCitation" : "(Hirschi, Widmer, Briner, &amp; Huber, 2013; Kirchner et al., 2015)", "previouslyFormattedCitation" : "(Hirschi, Widmer, Briner, &amp; Huber, 2013; Kirchner et al., 2015)" }, "properties" : {  }, "schema" : "https://github.com/citation-style-language/schema/raw/master/csl-citation.json" }</w:instrText>
      </w:r>
      <w:r w:rsidRPr="00F55611">
        <w:rPr>
          <w:lang w:val="en-US"/>
        </w:rPr>
        <w:fldChar w:fldCharType="separate"/>
      </w:r>
      <w:r w:rsidRPr="00F55611">
        <w:rPr>
          <w:lang w:val="en-US"/>
        </w:rPr>
        <w:t>(Hirschi</w:t>
      </w:r>
      <w:r w:rsidRPr="00B94BDB">
        <w:rPr>
          <w:lang w:val="en-US"/>
        </w:rPr>
        <w:t xml:space="preserve"> </w:t>
      </w:r>
      <w:r w:rsidR="000D7D89" w:rsidRPr="000D7D89">
        <w:rPr>
          <w:i/>
          <w:lang w:val="en-US"/>
        </w:rPr>
        <w:t>et al.</w:t>
      </w:r>
      <w:r w:rsidRPr="00F55611">
        <w:rPr>
          <w:lang w:val="en-US"/>
        </w:rPr>
        <w:t xml:space="preserve">, 2013; Kirchner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t>
      </w:r>
      <w:r w:rsidRPr="00F55611">
        <w:rPr>
          <w:lang w:val="en-US"/>
        </w:rPr>
        <w:lastRenderedPageBreak/>
        <w:t xml:space="preserve">and stable measures of ecosystem functioning such as net primary production or community respiration </w:t>
      </w:r>
      <w:r w:rsidRPr="00F55611">
        <w:rPr>
          <w:lang w:val="en-US"/>
        </w:rPr>
        <w:fldChar w:fldCharType="begin" w:fldLock="1"/>
      </w:r>
      <w:r w:rsidRPr="00F55611">
        <w:rPr>
          <w:lang w:val="en-US"/>
        </w:rPr>
        <w:instrText>ADDIN CSL_CITATION { "citationItems" : [ { "id" : "ITEM-1", "itemData" : { "DOI" : "10.1016/j.jmarsys.2013.06.005", "ISBN" : "0924-7963", "ISSN" : "09247963", "abstract" : "The impacts of climate change and environmental management policies on the Mediterranean Sea were analyzed in multi-annual simulations of carbon cycling in a planktonic ecosystem model. The modeling system is based on a high-resolution coupled physical-biogeochemical ocean model that is off-line and forced by medium-resolution global climate simulations and by estimates of continental and river inputs of freshwater and nutrients. The simulations span the periods 1990-2000 and 2090-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 2013 Elsevier B.V.",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1", "issued" : { "date-parts" : [ [ "2014" ] ] }, "page" : "137-149", "publisher" : "Elsevier B.V.", "title" : "The impacts of climate change and environmental management policies on the trophic regimes in the Mediterranean Sea: Scenario analyses", "type" : "article-journal", "volume" : "135" }, "uris" : [ "http://www.mendeley.com/documents/?uuid=0b745f7f-e5ab-4461-9e64-45760c6b9136" ] } ], "mendeley" : { "formattedCitation" : "(Lazzari et al., 2014)", "plainTextFormattedCitation" : "(Lazzari et al., 2014)", "previouslyFormattedCitation" : "(Lazzari et al., 2014)" }, "properties" : {  }, "schema" : "https://github.com/citation-style-language/schema/raw/master/csl-citation.json" }</w:instrText>
      </w:r>
      <w:r w:rsidRPr="00F55611">
        <w:rPr>
          <w:lang w:val="en-US"/>
        </w:rPr>
        <w:fldChar w:fldCharType="separate"/>
      </w:r>
      <w:r w:rsidRPr="00F55611">
        <w:rPr>
          <w:lang w:val="en-US"/>
        </w:rPr>
        <w:t xml:space="preserve">(Lazzari </w:t>
      </w:r>
      <w:r w:rsidR="000D7D89" w:rsidRPr="000D7D89">
        <w:rPr>
          <w:i/>
          <w:lang w:val="en-US"/>
        </w:rPr>
        <w:t>et al.</w:t>
      </w:r>
      <w:r w:rsidRPr="00F55611">
        <w:rPr>
          <w:lang w:val="en-US"/>
        </w:rPr>
        <w:t>, 2014)</w:t>
      </w:r>
      <w:r w:rsidRPr="00F55611">
        <w:rPr>
          <w:lang w:val="en-US"/>
        </w:rPr>
        <w:fldChar w:fldCharType="end"/>
      </w:r>
      <w:r w:rsidRPr="00F55611">
        <w:rPr>
          <w:lang w:val="en-US"/>
        </w:rPr>
        <w:t xml:space="preserve">. A notable exception to these projections are forest and arable species of Alpine and southern regions of Western and Central Europe, which are projected to increase in vulnerability under this scenario archetyp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Harrison, &amp; Hanganu, 2015)", "plainTextFormattedCitation" : "(Dunford, Smith, Harrison, &amp; Hanganu, 2015)", "previouslyFormattedCitation" : "(Dunford, Smith, Harrison, &amp; Hanganu, 2015)" }, "properties" : {  }, "schema" : "https://github.com/citation-style-language/schema/raw/master/csl-citation.json" }</w:instrText>
      </w:r>
      <w:r w:rsidRPr="00F55611">
        <w:rPr>
          <w:lang w:val="en-US"/>
        </w:rPr>
        <w:fldChar w:fldCharType="separate"/>
      </w:r>
      <w:r w:rsidRPr="00F55611">
        <w:rPr>
          <w:lang w:val="en-US"/>
        </w:rPr>
        <w:t>(Dunford</w:t>
      </w:r>
      <w:r w:rsidRPr="00B94BDB">
        <w:rPr>
          <w:lang w:val="en-US"/>
        </w:rPr>
        <w:t xml:space="preserve"> </w:t>
      </w:r>
      <w:r w:rsidR="000D7D89" w:rsidRPr="000D7D89">
        <w:rPr>
          <w:i/>
          <w:lang w:val="en-US"/>
        </w:rPr>
        <w:t>et al.</w:t>
      </w:r>
      <w:r w:rsidRPr="00F55611">
        <w:rPr>
          <w:lang w:val="en-US"/>
        </w:rPr>
        <w:t>, 2015</w:t>
      </w:r>
      <w:r w:rsidR="00D802E6">
        <w:rPr>
          <w:lang w:val="en-US"/>
        </w:rPr>
        <w:t>a</w:t>
      </w:r>
      <w:r w:rsidRPr="00F55611">
        <w:rPr>
          <w:lang w:val="en-US"/>
        </w:rPr>
        <w:t>)</w:t>
      </w:r>
      <w:r w:rsidRPr="00F55611">
        <w:rPr>
          <w:lang w:val="en-US"/>
        </w:rPr>
        <w:fldChar w:fldCharType="end"/>
      </w:r>
      <w:r w:rsidRPr="00F55611">
        <w:rPr>
          <w:lang w:val="en-US"/>
        </w:rPr>
        <w:t xml:space="preserve">. These findings are based on nine articles which used integrated modelling approaches and as such should be treated with caution due to the low number of studies. They can be compared to the much larger number of single component biodiversity modelling studies under </w:t>
      </w:r>
      <w:r w:rsidRPr="00F55611">
        <w:rPr>
          <w:i/>
          <w:lang w:val="en-US"/>
        </w:rPr>
        <w:t>business-as-usual</w:t>
      </w:r>
      <w:r w:rsidRPr="00F55611">
        <w:rPr>
          <w:lang w:val="en-US"/>
        </w:rPr>
        <w:t xml:space="preserve"> scenarios reported in Chapter 3, Section 3.5, which show widespread shifts and contractions in species’ distributions, and a general deterioration in conservation status. </w:t>
      </w:r>
    </w:p>
    <w:p w14:paraId="5F2D05F3" w14:textId="2A2862DC" w:rsidR="00AE389F" w:rsidRPr="00F55611" w:rsidRDefault="00AE389F" w:rsidP="00AE389F">
      <w:pPr>
        <w:rPr>
          <w:lang w:val="en-US"/>
        </w:rPr>
      </w:pPr>
      <w:r w:rsidRPr="00F55611">
        <w:rPr>
          <w:i/>
          <w:lang w:val="en-US"/>
        </w:rPr>
        <w:t>Nature’s regulating</w:t>
      </w:r>
      <w:r w:rsidRPr="00F55611">
        <w:rPr>
          <w:lang w:val="en-US"/>
        </w:rPr>
        <w:t xml:space="preserve"> </w:t>
      </w:r>
      <w:r w:rsidRPr="00F55611">
        <w:rPr>
          <w:bCs/>
          <w:i/>
          <w:lang w:val="en-US"/>
        </w:rPr>
        <w:t>contributions to people</w:t>
      </w:r>
      <w:r w:rsidRPr="00F55611">
        <w:rPr>
          <w:lang w:val="en-US"/>
        </w:rPr>
        <w:t xml:space="preserve">: Trends in nature’s regulating </w:t>
      </w:r>
      <w:r w:rsidRPr="00F55611">
        <w:rPr>
          <w:bCs/>
          <w:lang w:val="en-US"/>
        </w:rPr>
        <w:t xml:space="preserve">contributions to people </w:t>
      </w:r>
      <w:r w:rsidRPr="00F55611">
        <w:rPr>
          <w:lang w:val="en-US"/>
        </w:rPr>
        <w:t xml:space="preserve">in Western and Central Europe are complex to define as the studies using the </w:t>
      </w:r>
      <w:r w:rsidRPr="00F55611">
        <w:rPr>
          <w:i/>
          <w:lang w:val="en-US"/>
        </w:rPr>
        <w:t>business-as-usual</w:t>
      </w:r>
      <w:r w:rsidRPr="00F55611">
        <w:rPr>
          <w:lang w:val="en-US"/>
        </w:rPr>
        <w:t xml:space="preserve"> scenario archetype projected results that were highly variable across subregions, indicators and the time period considered (</w:t>
      </w:r>
      <w:r w:rsidRPr="00F55611">
        <w:rPr>
          <w:b/>
          <w:lang w:val="en-US"/>
        </w:rPr>
        <w:t>Figure 5.10</w:t>
      </w:r>
      <w:r w:rsidRPr="00F55611">
        <w:rPr>
          <w:lang w:val="en-US"/>
        </w:rPr>
        <w:t xml:space="preserve"> and </w:t>
      </w:r>
      <w:r w:rsidRPr="00F55611">
        <w:rPr>
          <w:b/>
          <w:lang w:val="en-US"/>
        </w:rPr>
        <w:t>Figure 5.11</w:t>
      </w:r>
      <w:r w:rsidRPr="00F55611">
        <w:rPr>
          <w:lang w:val="en-US"/>
        </w:rPr>
        <w:t>). For example, carbon sequestration is projected to decrease in Western and Central Europe by 2030 (</w:t>
      </w:r>
      <w:r w:rsidRPr="00F55611">
        <w:rPr>
          <w:lang w:val="en-US"/>
        </w:rPr>
        <w:noBreakHyphen/>
        <w:t>17%, representing -17 Tg C year</w:t>
      </w:r>
      <w:r w:rsidRPr="00F55611">
        <w:rPr>
          <w:vertAlign w:val="superscript"/>
          <w:lang w:val="en-US"/>
        </w:rPr>
        <w:t>-1</w:t>
      </w:r>
      <w:r w:rsidRPr="00F55611">
        <w:rPr>
          <w:lang w:val="en-US"/>
        </w:rPr>
        <w:t>), but then to follow an increase to 2050 (from 7.4 to 8.7-9.2 Mt year</w:t>
      </w:r>
      <w:r w:rsidRPr="00F55611">
        <w:rPr>
          <w:vertAlign w:val="superscript"/>
          <w:lang w:val="en-US"/>
        </w:rPr>
        <w:t>-1</w:t>
      </w:r>
      <w:r>
        <w:rPr>
          <w:lang w:val="en-US"/>
        </w:rPr>
        <w:t xml:space="preserv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2",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Dunford, Smith, et al., 2015; Verkerk et al., 2014)", "manualFormatting" : "Dunford, Smith, et al., 2015; Verkerk et al., 2014", "plainTextFormattedCitation" : "(Dunford, Smith, et al., 2015; Verkerk et al., 2014)", "previouslyFormattedCitation" : "(Dunford, Smith, et al., 2015; Verkerk et al., 2014)"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Verkerk </w:t>
      </w:r>
      <w:r w:rsidR="000D7D89" w:rsidRPr="000D7D89">
        <w:rPr>
          <w:i/>
          <w:lang w:val="en-US"/>
        </w:rPr>
        <w:t>et al.</w:t>
      </w:r>
      <w:r w:rsidRPr="00F55611">
        <w:rPr>
          <w:lang w:val="en-US"/>
        </w:rPr>
        <w:t>, 2014</w:t>
      </w:r>
      <w:r w:rsidRPr="00F55611">
        <w:rPr>
          <w:lang w:val="en-US"/>
        </w:rPr>
        <w:fldChar w:fldCharType="end"/>
      </w:r>
      <w:r w:rsidRPr="00F55611">
        <w:rPr>
          <w:lang w:val="en-US"/>
        </w:rPr>
        <w:t xml:space="preserve">). For both time periods, however, Central Europe is associated with decreasing carbon sequestration for pastures and grasslands </w:t>
      </w:r>
      <w:r w:rsidRPr="00F55611">
        <w:rPr>
          <w:lang w:val="en-US"/>
        </w:rPr>
        <w:fldChar w:fldCharType="begin" w:fldLock="1"/>
      </w:r>
      <w:r w:rsidRPr="00F55611">
        <w:rPr>
          <w:lang w:val="en-US"/>
        </w:rPr>
        <w:instrText>ADDIN CSL_CITATION { "citationItems" : [ { "id" : "ITEM-1", "itemData" : { "DOI" : "10.1016/j.landusepol.2012.12.012", "ISBN" : "0264-8377", "ISSN" : "02648377", "abstract" : "Climatic and land use change are amongst the greatest global environmental pressures resulting from anthropogenic activities. Both significantly influence the provision of crucial ecosystem services, such as carbon sequestration, water flow regulation, and food and fibre production, at a variety of scales. The aim of this study is to provide spatially explicit information at a national level on climate and land use change impacts in order to assess changes in the provision of ecosystem services. This work provides a qualitative and quantitative analysis of the impacts on selected ecosystem services (carbon sequestration, food production and soil erosion) in the agricultural sector of the Czech Republic. This assessment shows that, historical land use trends and land use under projected climate scenarios display some shared spatial patterns. Specifically, these factors both lead to a significant decrease of arable land in the border fringes of the Czech Republic, which is to some extent replaced by grasslands, in turn affecting the provision of ecosystem services. Moreover, this assessment contributes to a useful method for integrating spatially explicit land use and climate change analysis that can be applied to other sectors or transition countries elsewhere. \u00a9 2012 Elsevier Ltd.", "author" : [ { "dropping-particle" : "", "family" : "Lorencov\u00e1", "given" : "Eli\u0161ka", "non-dropping-particle" : "", "parse-names" : false, "suffix" : "" }, { "dropping-particle" : "", "family" : "Fr\u00e9lichov\u00e1", "given" : "Jana", "non-dropping-particle" : "", "parse-names" : false, "suffix" : "" }, { "dropping-particle" : "", "family" : "Nelson", "given" : "Edward", "non-dropping-particle" : "", "parse-names" : false, "suffix" : "" }, { "dropping-particle" : "", "family" : "Va\u010dk\u00e1\u0159", "given" : "David", "non-dropping-particle" : "", "parse-names" : false, "suffix" : "" } ], "container-title" : "Land Use Policy", "id" : "ITEM-1", "issued" : { "date-parts" : [ [ "2013" ] ] }, "page" : "183-194", "title" : "Past and future impacts of land use and climate change on agricultural ecosystem services in the Czech Republic", "type" : "article-journal", "volume" : "33" }, "uris" : [ "http://www.mendeley.com/documents/?uuid=ade63be9-18ef-4731-be24-85bd23a7b49d" ] }, { "id" : "ITEM-2", "itemData" : { "author" : [ { "dropping-particle" : "", "family" : "Krko\u0161ka Lorencov\u00e1", "given" : "Eli\u0161ka", "non-dropping-particle" : "", "parse-names" : false, "suffix" : "" }, { "dropping-particle" : "V.", "family" : "Harm\u00e1\u010dkov\u00e1", "given" : "Zuzana", "non-dropping-particle" : "", "parse-names" : false, "suffix" : "" }, { "dropping-particle" : "", "family" : "Landov\u00e1", "given" : "Lucie", "non-dropping-particle" : "", "parse-names" : false, "suffix" : "" }, { "dropping-particle" : "", "family" : "P\u00e1rtl", "given" : "Adam", "non-dropping-particle" : "", "parse-names" : false, "suffix" : "" }, { "dropping-particle" : "", "family" : "Va\u010dk\u00e1\u0159", "given" : "David", "non-dropping-particle" : "", "parse-names" : false, "suffix" : "" } ], "container-title" : "Ecosystem Health and Sustainability", "id" : "ITEM-2", "issue" : "3", "issued" : { "date-parts" : [ [ "2016" ] ] }, "note" : "NULL", "title" : "Assessing impact of land use and climate change on regulating ecosystem services in the Czech Republic", "type" : "article-journal", "volume" : "2" }, "uris" : [ "http://www.mendeley.com/documents/?uuid=64fafff8-b263-45b7-bf3f-6defe48357f7" ] } ], "mendeley" : { "formattedCitation" : "(Krko\u0161ka Lorencov\u00e1 et al., 2016; Lorencov\u00e1, Fr\u00e9lichov\u00e1, Nelson, &amp; Va\u010dk\u00e1\u0159, 2013)", "plainTextFormattedCitation" : "(Krko\u0161ka Lorencov\u00e1 et al., 2016; Lorencov\u00e1, Fr\u00e9lichov\u00e1, Nelson, &amp; Va\u010dk\u00e1\u0159, 2013)", "previouslyFormattedCitation" : "(Krko\u0161ka Lorencov\u00e1 et al., 2016; Lorencov\u00e1, Fr\u00e9lichov\u00e1, Nelson, &amp; Va\u010dk\u00e1\u0159, 2013)" }, "properties" : {  }, "schema" : "https://github.com/citation-style-language/schema/raw/master/csl-citation.json" }</w:instrText>
      </w:r>
      <w:r w:rsidRPr="00F55611">
        <w:rPr>
          <w:lang w:val="en-US"/>
        </w:rPr>
        <w:fldChar w:fldCharType="separate"/>
      </w:r>
      <w:r w:rsidRPr="00F55611">
        <w:rPr>
          <w:lang w:val="en-US"/>
        </w:rPr>
        <w:t xml:space="preserve">(Lorencová </w:t>
      </w:r>
      <w:r w:rsidR="000D7D89" w:rsidRPr="000D7D89">
        <w:rPr>
          <w:i/>
          <w:lang w:val="en-US"/>
        </w:rPr>
        <w:t>et al.</w:t>
      </w:r>
      <w:r w:rsidRPr="00F55611">
        <w:rPr>
          <w:lang w:val="en-US"/>
        </w:rPr>
        <w:t>, 2016; Lorencová</w:t>
      </w:r>
      <w:r w:rsidRPr="00B94BDB">
        <w:rPr>
          <w:lang w:val="en-US"/>
        </w:rPr>
        <w:t xml:space="preserve"> </w:t>
      </w:r>
      <w:r w:rsidR="000D7D89" w:rsidRPr="000D7D89">
        <w:rPr>
          <w:i/>
          <w:lang w:val="en-US"/>
        </w:rPr>
        <w:t>et al.</w:t>
      </w:r>
      <w:r w:rsidRPr="00F55611">
        <w:rPr>
          <w:lang w:val="en-US"/>
        </w:rPr>
        <w:t>, 2013)</w:t>
      </w:r>
      <w:r w:rsidRPr="00F55611">
        <w:rPr>
          <w:lang w:val="en-US"/>
        </w:rPr>
        <w:fldChar w:fldCharType="end"/>
      </w:r>
      <w:r w:rsidRPr="00F55611">
        <w:rPr>
          <w:lang w:val="en-US"/>
        </w:rPr>
        <w:t xml:space="preserve">. In Central Europe, the future of other regulating contributions is unclear. For example, some authors project an increase in habitat diversity and unmanaged lands and a decrease in nitrogen leaching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2",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2",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3", "itemData" : { "author" : [ { "dropping-particle" : "", "family" : "Krko\u0161ka Lorencov\u00e1", "given" : "Eli\u0161ka", "non-dropping-particle" : "", "parse-names" : false, "suffix" : "" }, { "dropping-particle" : "V.", "family" : "Harm\u00e1\u010dkov\u00e1", "given" : "Zuzana", "non-dropping-particle" : "", "parse-names" : false, "suffix" : "" }, { "dropping-particle" : "", "family" : "Landov\u00e1", "given" : "Lucie", "non-dropping-particle" : "", "parse-names" : false, "suffix" : "" }, { "dropping-particle" : "", "family" : "P\u00e1rtl", "given" : "Adam", "non-dropping-particle" : "", "parse-names" : false, "suffix" : "" }, { "dropping-particle" : "", "family" : "Va\u010dk\u00e1\u0159", "given" : "David", "non-dropping-particle" : "", "parse-names" : false, "suffix" : "" } ], "container-title" : "Ecosystem Health and Sustainability", "id" : "ITEM-3", "issue" : "3", "issued" : { "date-parts" : [ [ "2016" ] ] }, "note" : "NULL", "title" : "Assessing impact of land use and climate change on regulating ecosystem services in the Czech Republic", "type" : "article-journal", "volume" : "2" }, "uris" : [ "http://www.mendeley.com/documents/?uuid=64fafff8-b263-45b7-bf3f-6defe48357f7" ] } ], "mendeley" : { "formattedCitation" : "(Harrison et al., 2013; Hirschi et al., 2013; Krko\u0161ka Lorencov\u00e1 et al., 2016)", "plainTextFormattedCitation" : "(Harrison et al., 2013; Hirschi et al., 2013; Krko\u0161ka Lorencov\u00e1 et al., 2016)", "previouslyFormattedCitation" : "(Harrison et al., 2013; Hirschi et al., 2013; Krko\u0161ka Lorencov\u00e1 et al., 2016)"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xml:space="preserve">, 2013; Hirschi </w:t>
      </w:r>
      <w:r w:rsidR="000D7D89" w:rsidRPr="000D7D89">
        <w:rPr>
          <w:i/>
          <w:lang w:val="en-US"/>
        </w:rPr>
        <w:t>et al.</w:t>
      </w:r>
      <w:r w:rsidRPr="00F55611">
        <w:rPr>
          <w:lang w:val="en-US"/>
        </w:rPr>
        <w:t xml:space="preserve">, 2013; Lorencová </w:t>
      </w:r>
      <w:r w:rsidR="000D7D89" w:rsidRPr="000D7D89">
        <w:rPr>
          <w:i/>
          <w:lang w:val="en-US"/>
        </w:rPr>
        <w:t>et al.</w:t>
      </w:r>
      <w:r w:rsidRPr="00F55611">
        <w:rPr>
          <w:lang w:val="en-US"/>
        </w:rPr>
        <w:t>, 2016)</w:t>
      </w:r>
      <w:r w:rsidRPr="00F55611">
        <w:rPr>
          <w:lang w:val="en-US"/>
        </w:rPr>
        <w:fldChar w:fldCharType="end"/>
      </w:r>
      <w:r w:rsidRPr="00F55611">
        <w:rPr>
          <w:lang w:val="en-US"/>
        </w:rPr>
        <w:t xml:space="preserve">, while other studies associate the </w:t>
      </w:r>
      <w:r w:rsidRPr="00F55611">
        <w:rPr>
          <w:i/>
          <w:lang w:val="en-US"/>
        </w:rPr>
        <w:t>business-as-usual</w:t>
      </w:r>
      <w:r w:rsidRPr="00F55611">
        <w:rPr>
          <w:lang w:val="en-US"/>
        </w:rPr>
        <w:t xml:space="preserve"> archetype with a decline in the regulation of climate, negative impacts on nutrient cycling and stable greenhouse gas emissions from agriculture </w:t>
      </w:r>
      <w:r w:rsidRPr="00F55611">
        <w:rPr>
          <w:lang w:val="en-US"/>
        </w:rPr>
        <w:fldChar w:fldCharType="begin" w:fldLock="1"/>
      </w:r>
      <w:r w:rsidRPr="00F55611">
        <w:rPr>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2", "itemData" : { "DOI" : "10.1016/j.ecolecon.2014.11.005", "ISBN" : "0921-8009", "ISSN" : "09218009", "abstract" : "We have developed an integrated modeling framework (IMF) to quantify indicators for ecosystem services (ES) and economic development (ED) in agricultural landscapes. Austria serves as a case study in which impacts, trade-offs, and synergies of ES and ED are assessed for different agricultural policy pathways and regional climate change scenarios. Agricultural intensification and incentivized use of provisioning ES (e.g. biomass production) lead to higher macro-economic output (e.g. GDP) but usually reduce ES related to regulation and maintenance (e.g. ecological integrity, climate regulation), as well as cultural services (landscape diversity). We revealed both synergies for certain ES (e.g. biomass production and soil organic carbon stocks) as well as large spatial deviations from the national mean across the heterogeneous agricultural landscapes in Austria. Climate change scenarios (i) lead to substantial variation in ES and ED indicators and (ii) usually amplify trade-offs by stimulating land use intensification. Our findings depict the complex relationship between different ES and ED indicators as well as the importance of considering spatial heterogeneity and regional climate change. This assessment can help to improve targeting of agri-environmental schemes in order to provide a more balanced and efficient supply of ES and to foster rural development.", "author" : [ { "dropping-particle" : "", "family" : "Kirchner", "given" : "Mathias", "non-dropping-particle" : "", "parse-names" : false, "suffix" : "" }, { "dropping-particle" : "", "family" : "Schmidt", "given" : "Johannes", "non-dropping-particle" : "", "parse-names" : false, "suffix" : "" }, { "dropping-particle" : "", "family" : "Kindermann", "given" : "Georg", "non-dropping-particle" : "", "parse-names" : false, "suffix" : "" }, { "dropping-particle" : "", "family" : "Kulmer", "given" : "Veronika", "non-dropping-particle" : "", "parse-names" : false, "suffix" : "" }, { "dropping-particle" : "", "family" : "Mitter", "given" : "Hermine", "non-dropping-particle" : "", "parse-names" : false, "suffix" : "" }, { "dropping-particle" : "", "family" : "Prettenthaler", "given" : "Franz", "non-dropping-particle" : "", "parse-names" : false, "suffix" : "" }, { "dropping-particle" : "", "family" : "R\u00fcdisser", "given" : "Johannes", "non-dropping-particle" : "", "parse-names" : false, "suffix" : "" }, { "dropping-particle" : "", "family" : "Schauppenlehner", "given" : "Thomas", "non-dropping-particle" : "", "parse-names" : false, "suffix" : "" }, { "dropping-particle" : "", "family" : "Sch\u00f6nhart", "given" : "Martin", "non-dropping-particle" : "", "parse-names" : false, "suffix" : "" }, { "dropping-particle" : "", "family" : "Strauss", "given" : "Franziska", "non-dropping-particle" : "", "parse-names" : false, "suffix" : "" }, { "dropping-particle" : "", "family" : "Tappeiner", "given" : "Ulrike", "non-dropping-particle" : "", "parse-names" : false, "suffix" : "" }, { "dropping-particle" : "", "family" : "Tasser", "given" : "Erich", "non-dropping-particle" : "", "parse-names" : false, "suffix" : "" }, { "dropping-particle" : "", "family" : "Schmid", "given" : "Erwin", "non-dropping-particle" : "", "parse-names" : false, "suffix" : "" } ], "container-title" : "Ecological Economics", "id" : "ITEM-2", "issued" : { "date-parts" : [ [ "2015" ] ] }, "page" : "161-174", "publisher" : "Elsevier B.V.", "title" : "Ecosystem services and economic development in Austrian agricultural landscapes - The impact of policy and climate change scenarios on trade-offs and synergies", "type" : "article-journal", "volume" : "109" }, "uris" : [ "http://www.mendeley.com/documents/?uuid=42a140bd-c4ff-4bb6-9a99-c8fb3808ca3f" ] } ], "mendeley" : { "formattedCitation" : "(Hirschi et al., 2013; Kirchner et al., 2015)", "plainTextFormattedCitation" : "(Hirschi et al., 2013; Kirchner et al., 2015)", "previouslyFormattedCitation" : "(Hirschi et al., 2013; Kirchner et al., 2015)" }, "properties" : {  }, "schema" : "https://github.com/citation-style-language/schema/raw/master/csl-citation.json" }</w:instrText>
      </w:r>
      <w:r w:rsidRPr="00F55611">
        <w:rPr>
          <w:lang w:val="en-US"/>
        </w:rPr>
        <w:fldChar w:fldCharType="separate"/>
      </w:r>
      <w:r w:rsidRPr="00F55611">
        <w:rPr>
          <w:lang w:val="en-US"/>
        </w:rPr>
        <w:t xml:space="preserve">(Hirschi </w:t>
      </w:r>
      <w:r w:rsidR="000D7D89" w:rsidRPr="000D7D89">
        <w:rPr>
          <w:i/>
          <w:lang w:val="en-US"/>
        </w:rPr>
        <w:t>et al.</w:t>
      </w:r>
      <w:r w:rsidRPr="00F55611">
        <w:rPr>
          <w:lang w:val="en-US"/>
        </w:rPr>
        <w:t xml:space="preserve">, 2013; Kirchner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t>
      </w:r>
    </w:p>
    <w:p w14:paraId="5D4A3303" w14:textId="4E89CE31" w:rsidR="00AE389F" w:rsidRPr="00F55611" w:rsidRDefault="00AE389F" w:rsidP="00AE389F">
      <w:pPr>
        <w:rPr>
          <w:lang w:val="en-US"/>
        </w:rPr>
      </w:pPr>
      <w:r w:rsidRPr="00F55611">
        <w:rPr>
          <w:i/>
          <w:lang w:val="en-US"/>
        </w:rPr>
        <w:t xml:space="preserve">Nature’s material </w:t>
      </w:r>
      <w:r w:rsidRPr="00F55611">
        <w:rPr>
          <w:bCs/>
          <w:i/>
          <w:lang w:val="en-US"/>
        </w:rPr>
        <w:t>contributions to people</w:t>
      </w:r>
      <w:r w:rsidRPr="00F55611">
        <w:rPr>
          <w:lang w:val="en-US"/>
        </w:rPr>
        <w:t xml:space="preserve">: The future of nature’s material </w:t>
      </w:r>
      <w:r w:rsidRPr="00F55611">
        <w:rPr>
          <w:bCs/>
          <w:lang w:val="en-US"/>
        </w:rPr>
        <w:t xml:space="preserve">contributions to people </w:t>
      </w:r>
      <w:r w:rsidRPr="00F55611">
        <w:rPr>
          <w:lang w:val="en-US"/>
        </w:rPr>
        <w:t>generally varies between the northern and southern regions of Western and Central Europe, but is overall more positive than the nature indicators or regulating contributions (</w:t>
      </w:r>
      <w:r w:rsidRPr="00F55611">
        <w:rPr>
          <w:b/>
          <w:lang w:val="en-US"/>
        </w:rPr>
        <w:t>Figure 5.10</w:t>
      </w:r>
      <w:r w:rsidRPr="00F55611">
        <w:rPr>
          <w:lang w:val="en-US"/>
        </w:rPr>
        <w:t xml:space="preserve"> and </w:t>
      </w:r>
      <w:r w:rsidRPr="00F55611">
        <w:rPr>
          <w:b/>
          <w:lang w:val="en-US"/>
        </w:rPr>
        <w:t>Figure 5.11</w:t>
      </w:r>
      <w:r w:rsidRPr="00F55611">
        <w:rPr>
          <w:lang w:val="en-US"/>
        </w:rPr>
        <w:t xml:space="preserve">). Several local and international studies mentioned important trade-offs between nature’s material and marketable contributions to people, and its non-marketable contributions, which could explain this duality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2",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3", "itemData" : { "DOI" : "10.1016/j.ecolecon.2014.11.005", "ISBN" : "0921-8009", "ISSN" : "09218009", "abstract" : "We have developed an integrated modeling framework (IMF) to quantify indicators for ecosystem services (ES) and economic development (ED) in agricultural landscapes. Austria serves as a case study in which impacts, trade-offs, and synergies of ES and ED are assessed for different agricultural policy pathways and regional climate change scenarios. Agricultural intensification and incentivized use of provisioning ES (e.g. biomass production) lead to higher macro-economic output (e.g. GDP) but usually reduce ES related to regulation and maintenance (e.g. ecological integrity, climate regulation), as well as cultural services (landscape diversity). We revealed both synergies for certain ES (e.g. biomass production and soil organic carbon stocks) as well as large spatial deviations from the national mean across the heterogeneous agricultural landscapes in Austria. Climate change scenarios (i) lead to substantial variation in ES and ED indicators and (ii) usually amplify trade-offs by stimulating land use intensification. Our findings depict the complex relationship between different ES and ED indicators as well as the importance of considering spatial heterogeneity and regional climate change. This assessment can help to improve targeting of agri-environmental schemes in order to provide a more balanced and efficient supply of ES and to foster rural development.", "author" : [ { "dropping-particle" : "", "family" : "Kirchner", "given" : "Mathias", "non-dropping-particle" : "", "parse-names" : false, "suffix" : "" }, { "dropping-particle" : "", "family" : "Schmidt", "given" : "Johannes", "non-dropping-particle" : "", "parse-names" : false, "suffix" : "" }, { "dropping-particle" : "", "family" : "Kindermann", "given" : "Georg", "non-dropping-particle" : "", "parse-names" : false, "suffix" : "" }, { "dropping-particle" : "", "family" : "Kulmer", "given" : "Veronika", "non-dropping-particle" : "", "parse-names" : false, "suffix" : "" }, { "dropping-particle" : "", "family" : "Mitter", "given" : "Hermine", "non-dropping-particle" : "", "parse-names" : false, "suffix" : "" }, { "dropping-particle" : "", "family" : "Prettenthaler", "given" : "Franz", "non-dropping-particle" : "", "parse-names" : false, "suffix" : "" }, { "dropping-particle" : "", "family" : "R\u00fcdisser", "given" : "Johannes", "non-dropping-particle" : "", "parse-names" : false, "suffix" : "" }, { "dropping-particle" : "", "family" : "Schauppenlehner", "given" : "Thomas", "non-dropping-particle" : "", "parse-names" : false, "suffix" : "" }, { "dropping-particle" : "", "family" : "Sch\u00f6nhart", "given" : "Martin", "non-dropping-particle" : "", "parse-names" : false, "suffix" : "" }, { "dropping-particle" : "", "family" : "Strauss", "given" : "Franziska", "non-dropping-particle" : "", "parse-names" : false, "suffix" : "" }, { "dropping-particle" : "", "family" : "Tappeiner", "given" : "Ulrike", "non-dropping-particle" : "", "parse-names" : false, "suffix" : "" }, { "dropping-particle" : "", "family" : "Tasser", "given" : "Erich", "non-dropping-particle" : "", "parse-names" : false, "suffix" : "" }, { "dropping-particle" : "", "family" : "Schmid", "given" : "Erwin", "non-dropping-particle" : "", "parse-names" : false, "suffix" : "" } ], "container-title" : "Ecological Economics", "id" : "ITEM-3", "issued" : { "date-parts" : [ [ "2015" ] ] }, "page" : "161-174", "publisher" : "Elsevier B.V.", "title" : "Ecosystem services and economic development in Austrian agricultural landscapes - The impact of policy and climate change scenarios on trade-offs and synergies", "type" : "article-journal", "volume" : "109" }, "uris" : [ "http://www.mendeley.com/documents/?uuid=42a140bd-c4ff-4bb6-9a99-c8fb3808ca3f" ] }, { "id" : "ITEM-4",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4",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Dunford, Smith, et al., 2015; Hirschi et al., 2013; Kirchner et al., 2015; Verkerk et al., 2014)", "plainTextFormattedCitation" : "(Dunford, Smith, et al., 2015; Hirschi et al., 2013; Kirchner et al., 2015; Verkerk et al., 2014)", "previouslyFormattedCitation" : "(Dunford, Smith, et al., 2015; Hirschi et al., 2013; Kirchner et al., 2015; Verkerk et al., 2014)"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irschi </w:t>
      </w:r>
      <w:r w:rsidR="000D7D89" w:rsidRPr="000D7D89">
        <w:rPr>
          <w:i/>
          <w:lang w:val="en-US"/>
        </w:rPr>
        <w:t>et al.</w:t>
      </w:r>
      <w:r w:rsidRPr="00F55611">
        <w:rPr>
          <w:lang w:val="en-US"/>
        </w:rPr>
        <w:t xml:space="preserve">, 2013; Kirchner </w:t>
      </w:r>
      <w:r w:rsidR="000D7D89" w:rsidRPr="000D7D89">
        <w:rPr>
          <w:i/>
          <w:lang w:val="en-US"/>
        </w:rPr>
        <w:t>et al.</w:t>
      </w:r>
      <w:r w:rsidRPr="00F55611">
        <w:rPr>
          <w:lang w:val="en-US"/>
        </w:rPr>
        <w:t xml:space="preserve">, 2015; Verkerk </w:t>
      </w:r>
      <w:r w:rsidR="000D7D89" w:rsidRPr="000D7D89">
        <w:rPr>
          <w:i/>
          <w:lang w:val="en-US"/>
        </w:rPr>
        <w:t>et al.</w:t>
      </w:r>
      <w:r w:rsidRPr="00F55611">
        <w:rPr>
          <w:lang w:val="en-US"/>
        </w:rPr>
        <w:t>, 2014)</w:t>
      </w:r>
      <w:r w:rsidRPr="00F55611">
        <w:rPr>
          <w:lang w:val="en-US"/>
        </w:rPr>
        <w:fldChar w:fldCharType="end"/>
      </w:r>
      <w:r w:rsidRPr="00F55611">
        <w:rPr>
          <w:lang w:val="en-US"/>
        </w:rPr>
        <w:t xml:space="preserve">. Northern and Alpine parts of Western and Central Europe are projected to benefit from the </w:t>
      </w:r>
      <w:r w:rsidRPr="00F55611">
        <w:rPr>
          <w:i/>
          <w:lang w:val="en-US"/>
        </w:rPr>
        <w:t>business-as-usual</w:t>
      </w:r>
      <w:r w:rsidRPr="00F55611">
        <w:rPr>
          <w:lang w:val="en-US"/>
        </w:rPr>
        <w:t xml:space="preserve"> scenario archetype because of increased food production (e.g. + 3-9% agricultural biomass production) and increased forest yield by 2050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3", "itemData" : { "DOI" : "10.1016/j.ecolecon.2014.11.005", "ISBN" : "0921-8009", "ISSN" : "09218009", "abstract" : "We have developed an integrated modeling framework (IMF) to quantify indicators for ecosystem services (ES) and economic development (ED) in agricultural landscapes. Austria serves as a case study in which impacts, trade-offs, and synergies of ES and ED are assessed for different agricultural policy pathways and regional climate change scenarios. Agricultural intensification and incentivized use of provisioning ES (e.g. biomass production) lead to higher macro-economic output (e.g. GDP) but usually reduce ES related to regulation and maintenance (e.g. ecological integrity, climate regulation), as well as cultural services (landscape diversity). We revealed both synergies for certain ES (e.g. biomass production and soil organic carbon stocks) as well as large spatial deviations from the national mean across the heterogeneous agricultural landscapes in Austria. Climate change scenarios (i) lead to substantial variation in ES and ED indicators and (ii) usually amplify trade-offs by stimulating land use intensification. Our findings depict the complex relationship between different ES and ED indicators as well as the importance of considering spatial heterogeneity and regional climate change. This assessment can help to improve targeting of agri-environmental schemes in order to provide a more balanced and efficient supply of ES and to foster rural development.", "author" : [ { "dropping-particle" : "", "family" : "Kirchner", "given" : "Mathias", "non-dropping-particle" : "", "parse-names" : false, "suffix" : "" }, { "dropping-particle" : "", "family" : "Schmidt", "given" : "Johannes", "non-dropping-particle" : "", "parse-names" : false, "suffix" : "" }, { "dropping-particle" : "", "family" : "Kindermann", "given" : "Georg", "non-dropping-particle" : "", "parse-names" : false, "suffix" : "" }, { "dropping-particle" : "", "family" : "Kulmer", "given" : "Veronika", "non-dropping-particle" : "", "parse-names" : false, "suffix" : "" }, { "dropping-particle" : "", "family" : "Mitter", "given" : "Hermine", "non-dropping-particle" : "", "parse-names" : false, "suffix" : "" }, { "dropping-particle" : "", "family" : "Prettenthaler", "given" : "Franz", "non-dropping-particle" : "", "parse-names" : false, "suffix" : "" }, { "dropping-particle" : "", "family" : "R\u00fcdisser", "given" : "Johannes", "non-dropping-particle" : "", "parse-names" : false, "suffix" : "" }, { "dropping-particle" : "", "family" : "Schauppenlehner", "given" : "Thomas", "non-dropping-particle" : "", "parse-names" : false, "suffix" : "" }, { "dropping-particle" : "", "family" : "Sch\u00f6nhart", "given" : "Martin", "non-dropping-particle" : "", "parse-names" : false, "suffix" : "" }, { "dropping-particle" : "", "family" : "Strauss", "given" : "Franziska", "non-dropping-particle" : "", "parse-names" : false, "suffix" : "" }, { "dropping-particle" : "", "family" : "Tappeiner", "given" : "Ulrike", "non-dropping-particle" : "", "parse-names" : false, "suffix" : "" }, { "dropping-particle" : "", "family" : "Tasser", "given" : "Erich", "non-dropping-particle" : "", "parse-names" : false, "suffix" : "" }, { "dropping-particle" : "", "family" : "Schmid", "given" : "Erwin", "non-dropping-particle" : "", "parse-names" : false, "suffix" : "" } ], "container-title" : "Ecological Economics", "id" : "ITEM-3", "issued" : { "date-parts" : [ [ "2015" ] ] }, "page" : "161-174", "publisher" : "Elsevier B.V.", "title" : "Ecosystem services and economic development in Austrian agricultural landscapes - The impact of policy and climate change scenarios on trade-offs and synergies", "type" : "article-journal", "volume" : "109" }, "uris" : [ "http://www.mendeley.com/documents/?uuid=42a140bd-c4ff-4bb6-9a99-c8fb3808ca3f" ] } ], "mendeley" : { "formattedCitation" : "(Dunford, Smith, et al., 2015; Harrison et al., 2013; Kirchner et al., 2015)", "plainTextFormattedCitation" : "(Dunford, Smith, et al., 2015; Harrison et al., 2013; Kirchner et al., 2015)", "previouslyFormattedCitation" : "(Dunford, Smith, et al., 2015; Harrison et al., 2013; Kirchner et al., 2015)"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xml:space="preserve">, 2013; Kirchner </w:t>
      </w:r>
      <w:r w:rsidR="000D7D89" w:rsidRPr="000D7D89">
        <w:rPr>
          <w:i/>
          <w:lang w:val="en-US"/>
        </w:rPr>
        <w:t>et al.</w:t>
      </w:r>
      <w:r w:rsidRPr="00F55611">
        <w:rPr>
          <w:lang w:val="en-US"/>
        </w:rPr>
        <w:t>, 2015)</w:t>
      </w:r>
      <w:r w:rsidRPr="00F55611">
        <w:rPr>
          <w:lang w:val="en-US"/>
        </w:rPr>
        <w:fldChar w:fldCharType="end"/>
      </w:r>
      <w:r w:rsidRPr="00F55611">
        <w:rPr>
          <w:lang w:val="en-US"/>
        </w:rPr>
        <w:t xml:space="preserve">. In contrast, food production and forest yield are both projected to decrease in southern parts of Western and Central Europ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In continental parts of Western and Central Europe, the production of food remains stable but the forest area decreases, possibly because of increased roundwood production (+15%, representing +73 million m</w:t>
      </w:r>
      <w:r w:rsidRPr="00F55611">
        <w:rPr>
          <w:vertAlign w:val="superscript"/>
          <w:lang w:val="en-US"/>
        </w:rPr>
        <w:t>3</w:t>
      </w:r>
      <w:r w:rsidRPr="00F55611">
        <w:rPr>
          <w:lang w:val="en-US"/>
        </w:rPr>
        <w:t xml:space="preserve"> year</w:t>
      </w:r>
      <w:r w:rsidRPr="00F55611">
        <w:rPr>
          <w:vertAlign w:val="superscript"/>
          <w:lang w:val="en-US"/>
        </w:rPr>
        <w:t>-1</w:t>
      </w:r>
      <w:r w:rsidRPr="00F55611">
        <w:rPr>
          <w:lang w:val="en-US"/>
        </w:rPr>
        <w:t>) and increased logging residues extraction (+180%, representing +25 Tg dry matter year</w:t>
      </w:r>
      <w:r w:rsidRPr="00F55611">
        <w:rPr>
          <w:vertAlign w:val="superscript"/>
          <w:lang w:val="en-US"/>
        </w:rPr>
        <w:t>-1</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3",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3",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Dunford, Smith, et al., 2015; Harrison et al., 2013; Verkerk et al., 2014)", "manualFormatting" : "Dunford, Smith, et al., 2015; Harrison et al., 2013; Verkerk et al., 2014", "plainTextFormattedCitation" : "(Dunford, Smith, et al., 2015; Harrison et al., 2013; Verkerk et al., 2014)", "previouslyFormattedCitation" : "(Dunford, Smith, et al., 2015; Harrison et al., 2013; Verkerk et al., 2014)"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xml:space="preserve">, 2013; Verkerk </w:t>
      </w:r>
      <w:r w:rsidR="000D7D89" w:rsidRPr="000D7D89">
        <w:rPr>
          <w:i/>
          <w:lang w:val="en-US"/>
        </w:rPr>
        <w:t>et al.</w:t>
      </w:r>
      <w:r w:rsidRPr="00F55611">
        <w:rPr>
          <w:lang w:val="en-US"/>
        </w:rPr>
        <w:t>, 2014</w:t>
      </w:r>
      <w:r w:rsidRPr="00F55611">
        <w:rPr>
          <w:lang w:val="en-US"/>
        </w:rPr>
        <w:fldChar w:fldCharType="end"/>
      </w:r>
      <w:r w:rsidRPr="00F55611">
        <w:rPr>
          <w:lang w:val="en-US"/>
        </w:rPr>
        <w:t xml:space="preserve">). The water exploitation index (the balance between water availability and use) is also projected to increase in Western and Central Europe, except in northern regions, where it remains stabl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In Central Asia, the water volume of the Aydar-Arnasay lake system is projected to decrease </w:t>
      </w:r>
      <w:r w:rsidRPr="00F55611">
        <w:rPr>
          <w:lang w:val="en-US"/>
        </w:rPr>
        <w:fldChar w:fldCharType="begin" w:fldLock="1"/>
      </w:r>
      <w:r w:rsidRPr="00F55611">
        <w:rPr>
          <w:lang w:val="en-US"/>
        </w:rPr>
        <w:instrText>ADDIN CSL_CITATION { "citationItems" : [ { "id" : "ITEM-1", "itemData" : { "DOI" : "10.1007/978-94-007-2460-0", "ISBN" : "978-94-007-2459-4", "abstract" : "The Amur-Heilong River is the longest water body in the Eastern Hemisphere and is also known as the eleventh largest river basin in the world. The river passes through the neighboring territories of Russia, China and Mongolia and represents an important transboundary water body. Analysis conducted in this paper examines the most crucial Amur-Heilong watershed characteristics and problems. The discussion pays particular attention to the regional water manage- ment strategies and specifi cally to water quality and quantity concerns. Additionally, this article identifi es a number of potential threats to environmental security and focuses on their implications for human health and chances of transboundary con- fl icts escalation.", "author" : [ { "dropping-particle" : "", "family" : "Rodina", "given" : "Kristina", "non-dropping-particle" : "", "parse-names" : false, "suffix" : "" }, { "dropping-particle" : "", "family" : "Mnatsakanian", "given" : "Ruben", "non-dropping-particle" : "", "parse-names" : false, "suffix" : "" } ], "container-title" : "Environmental Security in Watersheds: The Sea of Azov", "id" : "ITEM-1", "issued" : { "date-parts" : [ [ "2012" ] ] }, "note" : "NULL", "page" : "223-240", "publisher" : "Springer Netherlands", "title" : "Spills of the Aral Sea: Formation, Functions and Future Development of the Aydar-Arnasay Lakes", "type" : "chapter" }, "uris" : [ "http://www.mendeley.com/documents/?uuid=5c56ed9c-97c7-4c19-99b6-f55a4b55fdc9" ] } ], "mendeley" : { "formattedCitation" : "(Rodina &amp; Mnatsakanian, 2012)", "plainTextFormattedCitation" : "(Rodina &amp; Mnatsakanian, 2012)", "previouslyFormattedCitation" : "(Rodina &amp; Mnatsakanian, 2012)" }, "properties" : {  }, "schema" : "https://github.com/citation-style-language/schema/raw/master/csl-citation.json" }</w:instrText>
      </w:r>
      <w:r w:rsidRPr="00F55611">
        <w:rPr>
          <w:lang w:val="en-US"/>
        </w:rPr>
        <w:fldChar w:fldCharType="separate"/>
      </w:r>
      <w:r w:rsidRPr="00F55611">
        <w:rPr>
          <w:lang w:val="en-US"/>
        </w:rPr>
        <w:t>(Rodina &amp; Mnatsakanian, 2012)</w:t>
      </w:r>
      <w:r w:rsidRPr="00F55611">
        <w:rPr>
          <w:lang w:val="en-US"/>
        </w:rPr>
        <w:fldChar w:fldCharType="end"/>
      </w:r>
      <w:r w:rsidRPr="00F55611">
        <w:rPr>
          <w:lang w:val="en-US"/>
        </w:rPr>
        <w:t xml:space="preserve">. </w:t>
      </w:r>
    </w:p>
    <w:p w14:paraId="0293DDF9" w14:textId="6C71C69A" w:rsidR="00AE389F" w:rsidRPr="00F55611" w:rsidRDefault="00AE389F" w:rsidP="00AE389F">
      <w:pPr>
        <w:rPr>
          <w:lang w:val="en-US"/>
        </w:rPr>
      </w:pPr>
      <w:r w:rsidRPr="00F55611">
        <w:rPr>
          <w:i/>
          <w:lang w:val="en-US"/>
        </w:rPr>
        <w:t>Nature’s non-material contributions to people and quality of life</w:t>
      </w:r>
      <w:r w:rsidRPr="00F55611">
        <w:rPr>
          <w:lang w:val="en-US"/>
        </w:rPr>
        <w:t xml:space="preserve">: Trends in nature’s non-material </w:t>
      </w:r>
      <w:r w:rsidRPr="00F55611">
        <w:rPr>
          <w:bCs/>
          <w:lang w:val="en-US"/>
        </w:rPr>
        <w:t xml:space="preserve">contributions to people </w:t>
      </w:r>
      <w:r w:rsidRPr="00F55611">
        <w:rPr>
          <w:lang w:val="en-US"/>
        </w:rPr>
        <w:t xml:space="preserve">and good quality of life indicators under the </w:t>
      </w:r>
      <w:r w:rsidRPr="00F55611">
        <w:rPr>
          <w:i/>
          <w:lang w:val="en-US"/>
        </w:rPr>
        <w:t>business-as-usual</w:t>
      </w:r>
      <w:r w:rsidRPr="00F55611">
        <w:rPr>
          <w:lang w:val="en-US"/>
        </w:rPr>
        <w:t xml:space="preserve"> archetype are overall stable or negative (</w:t>
      </w:r>
      <w:r w:rsidRPr="00F55611">
        <w:rPr>
          <w:b/>
          <w:lang w:val="en-US"/>
        </w:rPr>
        <w:t>Figure 5.10</w:t>
      </w:r>
      <w:r w:rsidRPr="00F55611">
        <w:rPr>
          <w:lang w:val="en-US"/>
        </w:rPr>
        <w:t xml:space="preserve"> and </w:t>
      </w:r>
      <w:r w:rsidRPr="00F55611">
        <w:rPr>
          <w:b/>
          <w:lang w:val="en-US"/>
        </w:rPr>
        <w:t>Figure 5.11</w:t>
      </w:r>
      <w:r w:rsidRPr="00F55611">
        <w:rPr>
          <w:lang w:val="en-US"/>
        </w:rPr>
        <w:t xml:space="preserve">). In the future, citizens of Western and Central Europe may benefit from stable services such as recreational activities, tourism and landscape beauty, but they may be more reticent about paying for recreation in forests </w:t>
      </w:r>
      <w:r w:rsidRPr="00F55611">
        <w:rPr>
          <w:lang w:val="en-US"/>
        </w:rPr>
        <w:fldChar w:fldCharType="begin" w:fldLock="1"/>
      </w:r>
      <w:r w:rsidRPr="00F55611">
        <w:rPr>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2",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2",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Hirschi et al., 2013; Verkerk et al., 2014)", "plainTextFormattedCitation" : "(Hirschi et al., 2013; Verkerk et al., 2014)", "previouslyFormattedCitation" : "(Hirschi et al., 2013; Verkerk et al., 2014)" }, "properties" : {  }, "schema" : "https://github.com/citation-style-language/schema/raw/master/csl-citation.json" }</w:instrText>
      </w:r>
      <w:r w:rsidRPr="00F55611">
        <w:rPr>
          <w:lang w:val="en-US"/>
        </w:rPr>
        <w:fldChar w:fldCharType="separate"/>
      </w:r>
      <w:r w:rsidRPr="00F55611">
        <w:rPr>
          <w:lang w:val="en-US"/>
        </w:rPr>
        <w:t xml:space="preserve">(Hirschi </w:t>
      </w:r>
      <w:r w:rsidR="000D7D89" w:rsidRPr="000D7D89">
        <w:rPr>
          <w:i/>
          <w:lang w:val="en-US"/>
        </w:rPr>
        <w:t>et al.</w:t>
      </w:r>
      <w:r w:rsidRPr="00F55611">
        <w:rPr>
          <w:lang w:val="en-US"/>
        </w:rPr>
        <w:t xml:space="preserve">, 2013; Verkerk </w:t>
      </w:r>
      <w:r w:rsidR="000D7D89" w:rsidRPr="000D7D89">
        <w:rPr>
          <w:i/>
          <w:lang w:val="en-US"/>
        </w:rPr>
        <w:t>et al.</w:t>
      </w:r>
      <w:r w:rsidRPr="00F55611">
        <w:rPr>
          <w:lang w:val="en-US"/>
        </w:rPr>
        <w:t>, 2014)</w:t>
      </w:r>
      <w:r w:rsidRPr="00F55611">
        <w:rPr>
          <w:lang w:val="en-US"/>
        </w:rPr>
        <w:fldChar w:fldCharType="end"/>
      </w:r>
      <w:r w:rsidRPr="00F55611">
        <w:rPr>
          <w:lang w:val="en-US"/>
        </w:rPr>
        <w:t xml:space="preserve">. On the other hand, the landscape experience index is projected to increase, which suggests </w:t>
      </w:r>
      <w:r w:rsidRPr="00F55611">
        <w:rPr>
          <w:lang w:val="en-US"/>
        </w:rPr>
        <w:lastRenderedPageBreak/>
        <w:t xml:space="preserve">a greater “naturalness” of the landscape in much of Western and Central Europ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plainTextFormattedCitation" : "(Dunford, Smith, et al., 2015)", "previouslyFormattedCitation" : "(Dunford, Smith, et al., 2015)"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w:t>
      </w:r>
      <w:r w:rsidRPr="00F55611">
        <w:rPr>
          <w:lang w:val="en-US"/>
        </w:rPr>
        <w:fldChar w:fldCharType="end"/>
      </w:r>
      <w:r w:rsidRPr="00F55611">
        <w:rPr>
          <w:lang w:val="en-US"/>
        </w:rPr>
        <w:t>.</w:t>
      </w:r>
    </w:p>
    <w:p w14:paraId="7DB751CD" w14:textId="77777777" w:rsidR="00AE389F" w:rsidRPr="00F55611" w:rsidRDefault="00AE389F" w:rsidP="00AE389F">
      <w:pPr>
        <w:rPr>
          <w:lang w:val="en-US"/>
        </w:rPr>
      </w:pPr>
    </w:p>
    <w:p w14:paraId="7CCA1617" w14:textId="77777777" w:rsidR="00AE389F" w:rsidRPr="00F55611" w:rsidRDefault="00AE389F" w:rsidP="001F0516">
      <w:pPr>
        <w:pStyle w:val="Heading4"/>
      </w:pPr>
      <w:bookmarkStart w:id="1629" w:name="_Toc519504745"/>
      <w:r w:rsidRPr="00F55611">
        <w:t>Economic optimism</w:t>
      </w:r>
      <w:bookmarkEnd w:id="1629"/>
    </w:p>
    <w:p w14:paraId="6FBE616B" w14:textId="77777777" w:rsidR="00AE389F" w:rsidRPr="00F55611" w:rsidRDefault="00AE389F" w:rsidP="00AE389F">
      <w:pPr>
        <w:pStyle w:val="CommentText"/>
        <w:spacing w:line="276" w:lineRule="auto"/>
        <w:rPr>
          <w:sz w:val="22"/>
          <w:szCs w:val="22"/>
          <w:lang w:val="en-US"/>
        </w:rPr>
      </w:pPr>
      <w:r w:rsidRPr="00F55611">
        <w:rPr>
          <w:i/>
          <w:sz w:val="22"/>
          <w:szCs w:val="22"/>
          <w:lang w:val="en-US"/>
        </w:rPr>
        <w:t>Overview</w:t>
      </w:r>
      <w:r w:rsidRPr="00F55611">
        <w:rPr>
          <w:sz w:val="22"/>
          <w:szCs w:val="22"/>
          <w:lang w:val="en-US"/>
        </w:rPr>
        <w:t xml:space="preserve">: The focus of this archetype on economic growth is reflected by an increase in the provision of most of nature’s material </w:t>
      </w:r>
      <w:r w:rsidRPr="00F55611">
        <w:rPr>
          <w:bCs/>
          <w:sz w:val="22"/>
          <w:szCs w:val="22"/>
          <w:lang w:val="en-US"/>
        </w:rPr>
        <w:t xml:space="preserve">contributions to people </w:t>
      </w:r>
      <w:r w:rsidRPr="00F55611">
        <w:rPr>
          <w:sz w:val="22"/>
          <w:szCs w:val="22"/>
          <w:lang w:val="en-US"/>
        </w:rPr>
        <w:t>(e.g. food and timber), but the challenges posed by the environmental limits within these scenarios result in general declining trends in the majority of the nature indicators, especially in aquatic ecosystems, and a decline in regulating contributions in general (</w:t>
      </w:r>
      <w:r w:rsidRPr="00F55611">
        <w:rPr>
          <w:b/>
          <w:sz w:val="22"/>
          <w:szCs w:val="22"/>
          <w:lang w:val="en-US"/>
        </w:rPr>
        <w:t>Figure 5.10</w:t>
      </w:r>
      <w:r w:rsidRPr="00F55611">
        <w:rPr>
          <w:sz w:val="22"/>
          <w:szCs w:val="22"/>
          <w:lang w:val="en-US"/>
        </w:rPr>
        <w:t xml:space="preserve">). It should be noted that ecosystem functioning and regulation of air quality show opposite directions of change compared to these overall trends. Where data are available, the archetype leads to improvements in learning and inspiration, and physical and psychological interactions with the environment, as society invests in education, recreation and tourism, but to declines in indicators related to supporting identities as society becomes more globalized. Few studies were associated with a good quality of life, but those that were available reflect the pro-growth ethos of this archetype through considerably more increases than decreases in income levels. </w:t>
      </w:r>
    </w:p>
    <w:p w14:paraId="75AC49D1" w14:textId="0A311E7A" w:rsidR="00AE389F" w:rsidRPr="00F55611" w:rsidRDefault="00AE389F" w:rsidP="00AE389F">
      <w:pPr>
        <w:pStyle w:val="CommentText"/>
        <w:spacing w:line="276" w:lineRule="auto"/>
        <w:rPr>
          <w:sz w:val="22"/>
          <w:szCs w:val="22"/>
          <w:lang w:val="en-US"/>
        </w:rPr>
      </w:pPr>
      <w:r w:rsidRPr="00F55611">
        <w:rPr>
          <w:i/>
          <w:sz w:val="22"/>
          <w:szCs w:val="22"/>
          <w:lang w:val="en-US"/>
        </w:rPr>
        <w:t>Nature</w:t>
      </w:r>
      <w:r w:rsidRPr="00F55611">
        <w:rPr>
          <w:sz w:val="22"/>
          <w:szCs w:val="22"/>
          <w:lang w:val="en-US"/>
        </w:rPr>
        <w:t xml:space="preserve">: Most integrated studies under this archetype project decreases in biodiversity. This is the case, for instance, for: coastal and wetland fishes </w:t>
      </w:r>
      <w:r w:rsidRPr="00F55611">
        <w:rPr>
          <w:sz w:val="22"/>
          <w:szCs w:val="22"/>
          <w:lang w:val="en-US"/>
        </w:rPr>
        <w:fldChar w:fldCharType="begin" w:fldLock="1"/>
      </w:r>
      <w:r w:rsidRPr="00F55611">
        <w:rPr>
          <w:sz w:val="22"/>
          <w:szCs w:val="22"/>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id" : "ITEM-2",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2",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Forsius et al., 2013; Okruszko et al., 2011)", "plainTextFormattedCitation" : "(Forsius et al., 2013; Okruszko et al., 2011)", "previouslyFormattedCitation" : "(Forsius et al., 2013; Okruszko et al., 2011)"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Forsius </w:t>
      </w:r>
      <w:r w:rsidR="000D7D89" w:rsidRPr="000D7D89">
        <w:rPr>
          <w:i/>
          <w:sz w:val="22"/>
          <w:szCs w:val="22"/>
          <w:lang w:val="en-US"/>
        </w:rPr>
        <w:t>et al.</w:t>
      </w:r>
      <w:r w:rsidRPr="00F55611">
        <w:rPr>
          <w:sz w:val="22"/>
          <w:szCs w:val="22"/>
          <w:lang w:val="en-US"/>
        </w:rPr>
        <w:t xml:space="preserve">, 2013; Okruszko </w:t>
      </w:r>
      <w:r w:rsidR="000D7D89" w:rsidRPr="000D7D89">
        <w:rPr>
          <w:i/>
          <w:sz w:val="22"/>
          <w:szCs w:val="22"/>
          <w:lang w:val="en-US"/>
        </w:rPr>
        <w:t>et al.</w:t>
      </w:r>
      <w:r w:rsidRPr="00F55611">
        <w:rPr>
          <w:sz w:val="22"/>
          <w:szCs w:val="22"/>
          <w:lang w:val="en-US"/>
        </w:rPr>
        <w:t>, 2011)</w:t>
      </w:r>
      <w:r w:rsidRPr="00F55611">
        <w:rPr>
          <w:sz w:val="22"/>
          <w:szCs w:val="22"/>
          <w:lang w:val="en-US"/>
        </w:rPr>
        <w:fldChar w:fldCharType="end"/>
      </w:r>
      <w:r w:rsidRPr="00F55611">
        <w:rPr>
          <w:sz w:val="22"/>
          <w:szCs w:val="22"/>
          <w:lang w:val="en-US"/>
        </w:rPr>
        <w:t xml:space="preserve">; pelagic predators and other fish communities in southern waters of the Europe and Central Asia region </w:t>
      </w:r>
      <w:r w:rsidRPr="00F55611">
        <w:rPr>
          <w:sz w:val="22"/>
          <w:szCs w:val="22"/>
          <w:lang w:val="en-US"/>
        </w:rPr>
        <w:fldChar w:fldCharType="begin" w:fldLock="1"/>
      </w:r>
      <w:r w:rsidRPr="00F55611">
        <w:rPr>
          <w:sz w:val="22"/>
          <w:szCs w:val="22"/>
          <w:lang w:val="en-US"/>
        </w:rPr>
        <w:instrText>ADDIN CSL_CITATION { "citationItems" : [ { "id" : "ITEM-1", "itemData" : { "DOI" : "10.1098/rstb.2012.0231", "ISBN" : "0962-8436", "ISSN" : "1471-2970", "PMID" : "23007086", "abstract" : "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 "author" : [ { "dropping-particle" : "", "family" : "Blanchard", "given" : "Julia L", "non-dropping-particle" : "", "parse-names" : false, "suffix" : "" }, { "dropping-particle" : "", "family" : "Jennings", "given" : "Simon", "non-dropping-particle" : "", "parse-names" : false, "suffix" : "" }, { "dropping-particle" : "", "family" : "Holmes", "given" : "Robert", "non-dropping-particle" : "", "parse-names" : false, "suffix" : "" }, { "dropping-particle" : "", "family" : "Harle", "given" : "James", "non-dropping-particle" : "", "parse-names" : false, "suffix" : "" }, { "dropping-particle" : "", "family" : "Merino", "given" : "Gorka", "non-dropping-particle" : "", "parse-names" : false, "suffix" : "" }, { "dropping-particle" : "", "family" : "Allen", "given" : "J Icarus", "non-dropping-particle" : "", "parse-names" : false, "suffix" : "" }, { "dropping-particle" : "", "family" : "Holt", "given" : "Jason", "non-dropping-particle" : "", "parse-names" : false, "suffix" : "" }, { "dropping-particle" : "", "family" : "Dulvy", "given" : "Nicholas K", "non-dropping-particle" : "", "parse-names" : false, "suffix" : "" }, { "dropping-particle" : "", "family" : "Barange", "given" : "Manuel", "non-dropping-particle" : "", "parse-names" : false, "suffix" : "" } ], "container-title" : "Philosophical transactions of the Royal Society of London. Series B, Biological sciences", "id" : "ITEM-1", "issue" : "1605", "issued" : { "date-parts" : [ [ "2012" ] ] }, "page" : "2979-89", "title" : "Potential consequences of climate change for primary production and fish production in large marine ecosystems.", "type" : "article-journal", "volume" : "367" }, "uris" : [ "http://www.mendeley.com/documents/?uuid=f5a1a58a-360a-455f-9c7c-0eb89728ce5e" ] }, { "id" : "ITEM-2", "itemData" : { "DOI" : "10.1016/j.gloenvcha.2012.03.003", "ISBN" : "09593780", "ISSN" : "09593780", "PMID" : "23039919", "abstract" : "Expansion in the world's human population and economic development will increase future demand for fish products. As global fisheries yield is constrained by ecosystems productivity and management effectiveness, per capita fish consumption can only be maintained or increased if aquaculture makes an increasing contribution to the volume and stability of global fish supplies. Here, we use predictions of changes in global and regional climate (according to IPCC emissions scenario A1B), marine ecosystem and fisheries production estimates from high resolution regional models, human population size estimates from United Nations prospects, fishmeal and oil price estimations, and projections of the technological development in aquaculture feed technology, to investigate the feasibility of sustaining current and increased per capita fish consumption rates in 2050. We conclude that meeting current and larger consumption rates is feasible, despite a growing population and the impacts of climate change on potential fisheries production, but only if fish resources are managed sustainably and the animal feeds industry reduces its reliance on wild fish. Ineffective fisheries management and rising fishmeal prices driven by greater demand could, however, compromise future aquaculture production and the availability of fish products. ?? 2012 Elsevier Ltd.", "author" : [ { "dropping-particle" : "", "family" : "Merino", "given" : "Gorka", "non-dropping-particle" : "", "parse-names" : false, "suffix" : "" }, { "dropping-particle" : "", "family" : "Barange", "given" : "Manuel", "non-dropping-particle" : "", "parse-names" : false, "suffix" : "" }, { "dropping-particle" : "", "family" : "Blanchard", "given" : "Julia L.", "non-dropping-particle" : "", "parse-names" : false, "suffix" : "" }, { "dropping-particle" : "", "family" : "Harle", "given" : "James", "non-dropping-particle" : "", "parse-names" : false, "suffix" : "" }, { "dropping-particle" : "", "family" : "Holmes", "given" : "Robert", "non-dropping-particle" : "", "parse-names" : false, "suffix" : "" }, { "dropping-particle" : "", "family" : "Allen", "given" : "Icarus", "non-dropping-particle" : "", "parse-names" : false, "suffix" : "" }, { "dropping-particle" : "", "family" : "Allison", "given" : "Edward H.", "non-dropping-particle" : "", "parse-names" : false, "suffix" : "" }, { "dropping-particle" : "", "family" : "Badjeck", "given" : "Marie Caroline", "non-dropping-particle" : "", "parse-names" : false, "suffix" : "" }, { "dropping-particle" : "", "family" : "Dulvy", "given" : "Nicholas K.", "non-dropping-particle" : "", "parse-names" : false, "suffix" : "" }, { "dropping-particle" : "", "family" : "Holt", "given" : "Jason", "non-dropping-particle" : "", "parse-names" : false, "suffix" : "" }, { "dropping-particle" : "", "family" : "Jennings", "given" : "Simon", "non-dropping-particle" : "", "parse-names" : false, "suffix" : "" }, { "dropping-particle" : "", "family" : "Mullon", "given" : "Christian", "non-dropping-particle" : "", "parse-names" : false, "suffix" : "" }, { "dropping-particle" : "", "family" : "Rodwell", "given" : "Lynda D.", "non-dropping-particle" : "", "parse-names" : false, "suffix" : "" } ], "container-title" : "Global Environmental Change", "id" : "ITEM-2", "issue" : "4", "issued" : { "date-parts" : [ [ "2012" ] ] }, "page" : "795-806", "publisher" : "Elsevier Ltd", "title" : "Can marine fisheries and aquaculture meet fish demand from a growing human population in a changing climate?", "type" : "article-journal", "volume" : "22" }, "uris" : [ "http://www.mendeley.com/documents/?uuid=c2277637-e99e-4834-b6b1-67ed43b2bd1c" ] }, { "id" : "ITEM-3", "itemData" : { "DOI" : "10.1016/j.jmarsys.2013.06.005", "ISBN" : "0924-7963", "ISSN" : "09247963", "abstract" : "The impacts of climate change and environmental management policies on the Mediterranean Sea were analyzed in multi-annual simulations of carbon cycling in a planktonic ecosystem model. The modeling system is based on a high-resolution coupled physical-biogeochemical ocean model that is off-line and forced by medium-resolution global climate simulations and by estimates of continental and river inputs of freshwater and nutrients. The simulations span the periods 1990-2000 and 2090-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 2013 Elsevier B.V.",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3", "issued" : { "date-parts" : [ [ "2014" ] ] }, "page" : "137-149", "publisher" : "Elsevier B.V.", "title" : "The impacts of climate change and environmental management policies on the trophic regimes in the Mediterranean Sea: Scenario analyses", "type" : "article-journal", "volume" : "135" }, "uris" : [ "http://www.mendeley.com/documents/?uuid=0b745f7f-e5ab-4461-9e64-45760c6b9136" ] } ], "mendeley" : { "formattedCitation" : "(Blanchard et al., 2012; Lazzari et al., 2014; Merino et al., 2012)", "plainTextFormattedCitation" : "(Blanchard et al., 2012; Lazzari et al., 2014; Merino et al., 2012)", "previouslyFormattedCitation" : "(Blanchard et al., 2012; Lazzari et al., 2014; Merino et al., 2012)"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lanchard </w:t>
      </w:r>
      <w:r w:rsidR="000D7D89" w:rsidRPr="000D7D89">
        <w:rPr>
          <w:i/>
          <w:sz w:val="22"/>
          <w:szCs w:val="22"/>
          <w:lang w:val="en-US"/>
        </w:rPr>
        <w:t>et al.</w:t>
      </w:r>
      <w:r w:rsidRPr="00F55611">
        <w:rPr>
          <w:sz w:val="22"/>
          <w:szCs w:val="22"/>
          <w:lang w:val="en-US"/>
        </w:rPr>
        <w:t xml:space="preserve">, 2012; Lazzari </w:t>
      </w:r>
      <w:r w:rsidR="000D7D89" w:rsidRPr="000D7D89">
        <w:rPr>
          <w:i/>
          <w:sz w:val="22"/>
          <w:szCs w:val="22"/>
          <w:lang w:val="en-US"/>
        </w:rPr>
        <w:t>et al.</w:t>
      </w:r>
      <w:r w:rsidRPr="00F55611">
        <w:rPr>
          <w:sz w:val="22"/>
          <w:szCs w:val="22"/>
          <w:lang w:val="en-US"/>
        </w:rPr>
        <w:t xml:space="preserve">, 2014; Merino </w:t>
      </w:r>
      <w:r w:rsidR="000D7D89" w:rsidRPr="000D7D89">
        <w:rPr>
          <w:i/>
          <w:sz w:val="22"/>
          <w:szCs w:val="22"/>
          <w:lang w:val="en-US"/>
        </w:rPr>
        <w:t>et al.</w:t>
      </w:r>
      <w:r w:rsidRPr="00F55611">
        <w:rPr>
          <w:sz w:val="22"/>
          <w:szCs w:val="22"/>
          <w:lang w:val="en-US"/>
        </w:rPr>
        <w:t>, 2012)</w:t>
      </w:r>
      <w:r w:rsidRPr="00F55611">
        <w:rPr>
          <w:sz w:val="22"/>
          <w:szCs w:val="22"/>
          <w:lang w:val="en-US"/>
        </w:rPr>
        <w:fldChar w:fldCharType="end"/>
      </w:r>
      <w:r w:rsidRPr="00F55611">
        <w:rPr>
          <w:sz w:val="22"/>
          <w:szCs w:val="22"/>
          <w:lang w:val="en-US"/>
        </w:rPr>
        <w:t xml:space="preserve">; birds in Western and Central Europe </w:t>
      </w:r>
      <w:r w:rsidRPr="00F55611">
        <w:rPr>
          <w:sz w:val="22"/>
          <w:szCs w:val="22"/>
          <w:lang w:val="en-US"/>
        </w:rPr>
        <w:fldChar w:fldCharType="begin" w:fldLock="1"/>
      </w:r>
      <w:r w:rsidRPr="00F55611">
        <w:rPr>
          <w:sz w:val="22"/>
          <w:szCs w:val="22"/>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Okruszko </w:t>
      </w:r>
      <w:r w:rsidR="000D7D89" w:rsidRPr="000D7D89">
        <w:rPr>
          <w:i/>
          <w:sz w:val="22"/>
          <w:szCs w:val="22"/>
          <w:lang w:val="en-US"/>
        </w:rPr>
        <w:t>et al.</w:t>
      </w:r>
      <w:r w:rsidRPr="00F55611">
        <w:rPr>
          <w:sz w:val="22"/>
          <w:szCs w:val="22"/>
          <w:lang w:val="en-US"/>
        </w:rPr>
        <w:t>, 2011)</w:t>
      </w:r>
      <w:r w:rsidRPr="00F55611">
        <w:rPr>
          <w:sz w:val="22"/>
          <w:szCs w:val="22"/>
          <w:lang w:val="en-US"/>
        </w:rPr>
        <w:fldChar w:fldCharType="end"/>
      </w:r>
      <w:r w:rsidRPr="00F55611">
        <w:rPr>
          <w:sz w:val="22"/>
          <w:szCs w:val="22"/>
          <w:lang w:val="en-US"/>
        </w:rPr>
        <w:t xml:space="preserve">; mountainous and Mediterranean species in Western Europe </w:t>
      </w:r>
      <w:r w:rsidRPr="00F55611">
        <w:rPr>
          <w:sz w:val="22"/>
          <w:szCs w:val="22"/>
          <w:lang w:val="en-US"/>
        </w:rPr>
        <w:fldChar w:fldCharType="begin" w:fldLock="1"/>
      </w:r>
      <w:r w:rsidRPr="00F55611">
        <w:rPr>
          <w:sz w:val="22"/>
          <w:szCs w:val="22"/>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plainTextFormattedCitation" : "(Schr\u00f6ter et al., 2005)", "previouslyFormattedCitation" :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coastal species of Finland (especially endangered species; </w:t>
      </w:r>
      <w:r w:rsidRPr="00F55611">
        <w:rPr>
          <w:sz w:val="22"/>
          <w:szCs w:val="22"/>
          <w:lang w:val="en-US"/>
        </w:rPr>
        <w:fldChar w:fldCharType="begin" w:fldLock="1"/>
      </w:r>
      <w:r w:rsidRPr="00F55611">
        <w:rPr>
          <w:sz w:val="22"/>
          <w:szCs w:val="22"/>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mendeley" : { "formattedCitation" : "(Forsius et al., 2013)", "manualFormatting" : "Forsius et al., 2013", "plainTextFormattedCitation" : "(Forsius et al., 2013)", "previouslyFormattedCitation" : "(Forsius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Forsius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nd an overall decrease in biodiversity in northern Spain </w:t>
      </w:r>
      <w:r w:rsidRPr="00F55611">
        <w:rPr>
          <w:sz w:val="22"/>
          <w:szCs w:val="22"/>
          <w:lang w:val="en-US"/>
        </w:rPr>
        <w:fldChar w:fldCharType="begin" w:fldLock="1"/>
      </w:r>
      <w:r w:rsidRPr="00F55611">
        <w:rPr>
          <w:sz w:val="22"/>
          <w:szCs w:val="22"/>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Casado-Arzuaga, Madariaga, &amp; Onaindia, 2013)", "plainTextFormattedCitation" : "(Palacios-Agundez, Casado-Arzuaga, Madariaga, &amp; Onaindia, 2013)", "previouslyFormattedCitation" : "(Palacios-Agundez, Casado-Arzuaga, Madariaga, &amp; Onaindia,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Palacios-Agundez</w:t>
      </w:r>
      <w:r>
        <w:rPr>
          <w:sz w:val="22"/>
          <w:szCs w:val="22"/>
          <w:lang w:val="en-US"/>
        </w:rPr>
        <w:t xml:space="preserve"> </w:t>
      </w:r>
      <w:r w:rsidR="000D7D89" w:rsidRPr="000D7D89">
        <w:rPr>
          <w:i/>
          <w:sz w:val="22"/>
          <w:szCs w:val="22"/>
          <w:lang w:val="en-US"/>
        </w:rPr>
        <w:t>et al.</w:t>
      </w:r>
      <w:r>
        <w:rPr>
          <w:sz w:val="22"/>
          <w:szCs w:val="22"/>
          <w:lang w:val="en-US"/>
        </w:rPr>
        <w:t>,</w:t>
      </w:r>
      <w:r w:rsidRPr="00F55611">
        <w:rPr>
          <w:sz w:val="22"/>
          <w:szCs w:val="22"/>
          <w:lang w:val="en-US"/>
        </w:rPr>
        <w:t xml:space="preserve"> 2013)</w:t>
      </w:r>
      <w:r w:rsidRPr="00F55611">
        <w:rPr>
          <w:sz w:val="22"/>
          <w:szCs w:val="22"/>
          <w:lang w:val="en-US"/>
        </w:rPr>
        <w:fldChar w:fldCharType="end"/>
      </w:r>
      <w:r w:rsidRPr="00F55611">
        <w:rPr>
          <w:sz w:val="22"/>
          <w:szCs w:val="22"/>
          <w:lang w:val="en-US"/>
        </w:rPr>
        <w:t xml:space="preserve"> (</w:t>
      </w:r>
      <w:r w:rsidRPr="00F55611">
        <w:rPr>
          <w:b/>
          <w:sz w:val="22"/>
          <w:szCs w:val="22"/>
          <w:lang w:val="en-US"/>
        </w:rPr>
        <w:t>Figure 5.10</w:t>
      </w:r>
      <w:r w:rsidRPr="00F55611">
        <w:rPr>
          <w:sz w:val="22"/>
          <w:szCs w:val="22"/>
          <w:lang w:val="en-US"/>
        </w:rPr>
        <w:t xml:space="preserve"> and </w:t>
      </w:r>
      <w:r w:rsidRPr="00F55611">
        <w:rPr>
          <w:b/>
          <w:sz w:val="22"/>
          <w:szCs w:val="22"/>
          <w:lang w:val="en-US"/>
        </w:rPr>
        <w:t>Figure 5.11</w:t>
      </w:r>
      <w:r w:rsidRPr="00F55611">
        <w:rPr>
          <w:sz w:val="22"/>
          <w:szCs w:val="22"/>
          <w:lang w:val="en-US"/>
        </w:rPr>
        <w:t xml:space="preserve">). </w:t>
      </w:r>
    </w:p>
    <w:p w14:paraId="6D98D22E" w14:textId="4076BF68" w:rsidR="00AE389F" w:rsidRPr="00F55611" w:rsidRDefault="00AE389F" w:rsidP="00AE389F">
      <w:pPr>
        <w:pStyle w:val="CommentText"/>
        <w:spacing w:line="276" w:lineRule="auto"/>
        <w:rPr>
          <w:sz w:val="22"/>
          <w:szCs w:val="22"/>
          <w:lang w:val="en-US"/>
        </w:rPr>
      </w:pPr>
      <w:r w:rsidRPr="00F55611">
        <w:rPr>
          <w:i/>
          <w:sz w:val="22"/>
          <w:szCs w:val="22"/>
          <w:lang w:val="en-US"/>
        </w:rPr>
        <w:t xml:space="preserve">Nature’s regulating </w:t>
      </w:r>
      <w:r w:rsidRPr="00F55611">
        <w:rPr>
          <w:bCs/>
          <w:i/>
          <w:sz w:val="22"/>
          <w:szCs w:val="22"/>
          <w:lang w:val="en-US"/>
        </w:rPr>
        <w:t>contributions to people</w:t>
      </w:r>
      <w:r w:rsidRPr="00F55611">
        <w:rPr>
          <w:sz w:val="22"/>
          <w:szCs w:val="22"/>
          <w:lang w:val="en-US"/>
        </w:rPr>
        <w:t xml:space="preserve">: Nature’s regulating </w:t>
      </w:r>
      <w:r w:rsidRPr="00F55611">
        <w:rPr>
          <w:bCs/>
          <w:sz w:val="22"/>
          <w:szCs w:val="22"/>
          <w:lang w:val="en-US"/>
        </w:rPr>
        <w:t xml:space="preserve">contributions to people </w:t>
      </w:r>
      <w:r w:rsidRPr="00F55611">
        <w:rPr>
          <w:sz w:val="22"/>
          <w:szCs w:val="22"/>
          <w:lang w:val="en-US"/>
        </w:rPr>
        <w:t xml:space="preserve">in terrestrial ecosystems are likely to be heavily impacted by future changes under the </w:t>
      </w:r>
      <w:r w:rsidRPr="00F55611">
        <w:rPr>
          <w:i/>
          <w:sz w:val="22"/>
          <w:szCs w:val="22"/>
          <w:lang w:val="en-US"/>
        </w:rPr>
        <w:t>economic optimism</w:t>
      </w:r>
      <w:r w:rsidRPr="00F55611">
        <w:rPr>
          <w:sz w:val="22"/>
          <w:szCs w:val="22"/>
          <w:lang w:val="en-US"/>
        </w:rPr>
        <w:t xml:space="preserve"> scenario archetype in Europe and Central Asia (</w:t>
      </w:r>
      <w:r w:rsidRPr="00F55611">
        <w:rPr>
          <w:b/>
          <w:sz w:val="22"/>
          <w:szCs w:val="22"/>
          <w:lang w:val="en-US"/>
        </w:rPr>
        <w:t>Figure 5.10</w:t>
      </w:r>
      <w:r w:rsidRPr="00F55611">
        <w:rPr>
          <w:sz w:val="22"/>
          <w:szCs w:val="22"/>
          <w:lang w:val="en-US"/>
        </w:rPr>
        <w:t xml:space="preserve"> and </w:t>
      </w:r>
      <w:r w:rsidRPr="00F55611">
        <w:rPr>
          <w:b/>
          <w:sz w:val="22"/>
          <w:szCs w:val="22"/>
          <w:lang w:val="en-US"/>
        </w:rPr>
        <w:t>Figure 5.11</w:t>
      </w:r>
      <w:r w:rsidRPr="00F55611">
        <w:rPr>
          <w:sz w:val="22"/>
          <w:szCs w:val="22"/>
          <w:lang w:val="en-US"/>
        </w:rPr>
        <w:t xml:space="preserve">). A large number of the integrated studies based on </w:t>
      </w:r>
      <w:r w:rsidRPr="00F55611">
        <w:rPr>
          <w:i/>
          <w:sz w:val="22"/>
          <w:szCs w:val="22"/>
          <w:lang w:val="en-US"/>
        </w:rPr>
        <w:t>economic optimism</w:t>
      </w:r>
      <w:r w:rsidRPr="00F55611">
        <w:rPr>
          <w:sz w:val="22"/>
          <w:szCs w:val="22"/>
          <w:lang w:val="en-US"/>
        </w:rPr>
        <w:t xml:space="preserve">-like scenarios project decreases in several regulating contributions, such as carbon sequestration provided by wetlands in Western and Central Europe </w:t>
      </w:r>
      <w:r w:rsidRPr="00F55611">
        <w:rPr>
          <w:sz w:val="22"/>
          <w:szCs w:val="22"/>
          <w:lang w:val="en-US"/>
        </w:rPr>
        <w:fldChar w:fldCharType="begin" w:fldLock="1"/>
      </w:r>
      <w:r w:rsidRPr="00F55611">
        <w:rPr>
          <w:sz w:val="22"/>
          <w:szCs w:val="22"/>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Okruszko </w:t>
      </w:r>
      <w:r w:rsidR="000D7D89" w:rsidRPr="000D7D89">
        <w:rPr>
          <w:i/>
          <w:sz w:val="22"/>
          <w:szCs w:val="22"/>
          <w:lang w:val="en-US"/>
        </w:rPr>
        <w:t>et al.</w:t>
      </w:r>
      <w:r w:rsidRPr="00F55611">
        <w:rPr>
          <w:sz w:val="22"/>
          <w:szCs w:val="22"/>
          <w:lang w:val="en-US"/>
        </w:rPr>
        <w:t>, 2011)</w:t>
      </w:r>
      <w:r w:rsidRPr="00F55611">
        <w:rPr>
          <w:sz w:val="22"/>
          <w:szCs w:val="22"/>
          <w:lang w:val="en-US"/>
        </w:rPr>
        <w:fldChar w:fldCharType="end"/>
      </w:r>
      <w:r w:rsidRPr="00F55611">
        <w:rPr>
          <w:sz w:val="22"/>
          <w:szCs w:val="22"/>
          <w:lang w:val="en-US"/>
        </w:rPr>
        <w:t xml:space="preserve">, as well as by grasslands and pastures in the Czech Republic </w:t>
      </w:r>
      <w:r w:rsidRPr="00F55611">
        <w:rPr>
          <w:sz w:val="22"/>
          <w:szCs w:val="22"/>
          <w:lang w:val="en-US"/>
        </w:rPr>
        <w:fldChar w:fldCharType="begin" w:fldLock="1"/>
      </w:r>
      <w:r w:rsidRPr="00F55611">
        <w:rPr>
          <w:sz w:val="22"/>
          <w:szCs w:val="22"/>
          <w:lang w:val="en-US"/>
        </w:rPr>
        <w:instrText>ADDIN CSL_CITATION { "citationItems" : [ { "id" : "ITEM-1", "itemData" : { "DOI" : "10.1016/j.landusepol.2012.12.012", "ISBN" : "0264-8377", "ISSN" : "02648377", "abstract" : "Climatic and land use change are amongst the greatest global environmental pressures resulting from anthropogenic activities. Both significantly influence the provision of crucial ecosystem services, such as carbon sequestration, water flow regulation, and food and fibre production, at a variety of scales. The aim of this study is to provide spatially explicit information at a national level on climate and land use change impacts in order to assess changes in the provision of ecosystem services. This work provides a qualitative and quantitative analysis of the impacts on selected ecosystem services (carbon sequestration, food production and soil erosion) in the agricultural sector of the Czech Republic. This assessment shows that, historical land use trends and land use under projected climate scenarios display some shared spatial patterns. Specifically, these factors both lead to a significant decrease of arable land in the border fringes of the Czech Republic, which is to some extent replaced by grasslands, in turn affecting the provision of ecosystem services. Moreover, this assessment contributes to a useful method for integrating spatially explicit land use and climate change analysis that can be applied to other sectors or transition countries elsewhere. \u00a9 2012 Elsevier Ltd.", "author" : [ { "dropping-particle" : "", "family" : "Lorencov\u00e1", "given" : "Eli\u0161ka", "non-dropping-particle" : "", "parse-names" : false, "suffix" : "" }, { "dropping-particle" : "", "family" : "Fr\u00e9lichov\u00e1", "given" : "Jana", "non-dropping-particle" : "", "parse-names" : false, "suffix" : "" }, { "dropping-particle" : "", "family" : "Nelson", "given" : "Edward", "non-dropping-particle" : "", "parse-names" : false, "suffix" : "" }, { "dropping-particle" : "", "family" : "Va\u010dk\u00e1\u0159", "given" : "David", "non-dropping-particle" : "", "parse-names" : false, "suffix" : "" } ], "container-title" : "Land Use Policy", "id" : "ITEM-1", "issued" : { "date-parts" : [ [ "2013" ] ] }, "page" : "183-194", "title" : "Past and future impacts of land use and climate change on agricultural ecosystem services in the Czech Republic", "type" : "article-journal", "volume" : "33" }, "uris" : [ "http://www.mendeley.com/documents/?uuid=ade63be9-18ef-4731-be24-85bd23a7b49d" ] } ], "mendeley" : { "formattedCitation" : "(Lorencov\u00e1 et al., 2013)", "plainTextFormattedCitation" : "(Lorencov\u00e1 et al., 2013)", "previouslyFormattedCitation" : "(Lorencov\u00e1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Lorencová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nd crops and livestock in regions of Switzerland </w:t>
      </w:r>
      <w:r w:rsidRPr="00F55611">
        <w:rPr>
          <w:sz w:val="22"/>
          <w:szCs w:val="22"/>
          <w:lang w:val="en-US"/>
        </w:rPr>
        <w:fldChar w:fldCharType="begin" w:fldLock="1"/>
      </w:r>
      <w:r w:rsidRPr="00F55611">
        <w:rPr>
          <w:sz w:val="22"/>
          <w:szCs w:val="22"/>
          <w:lang w:val="en-US"/>
        </w:rPr>
        <w:instrText>ADDIN CSL_CITATION { "citationItems" : [ { "id" : "ITEM-1", "itemData" : { "DOI" : "10.5751/ES-05576-180335", "ISBN" : "1708-3087", "ISSN" : "17083087", "abstract" : "Mountain ecosystems provide a broad range of ecosystem services (ES). Trade-offs between different ES are an important aspect in the assessment of future sustainable land-use. Management of ES in mountain regions must confront the challenges of spatial and temporal heterogeneity, and interaction with structural changes in agriculture and forestry. Using a social-ecological modeling framework, we assess the relationships between forest and agricultural ES in a mountain region in Switzerland. Based on the concept of jointness in production, we evaluated trade-offs and synergies among food provision, biodiversity conservation, carbon sequestration, and protection against natural hazards. Results show that increasing the provision of a focal ES in a mountain region may result in alternating trade-offs and synergies, depending on the interaction of economic and technological interdependencies. Thus, management schemes aiming to increase the provision of one focal ES have to consider not only the technological or biological nature of interrelationships, but also the economic interdependencies among different ES. Trade-offs and synergies from these interactions strongly depend on the underlying structural and environmental conditions driven by socioeconomic and climatic developments. \u00a9 2013 by the author(s).", "author" : [ { "dropping-particle" : "", "family" : "Briner", "given" : "Simon", "non-dropping-particle" : "", "parse-names" : false, "suffix" : "" }, { "dropping-particle" : "", "family" : "Huber", "given" : "Robert", "non-dropping-particle" : "", "parse-names" : false, "suffix" : "" }, { "dropping-particle" : "", "family" : "Bebi", "given" : "Peter", "non-dropping-particle" : "", "parse-names" : false, "suffix" : "" }, { "dropping-particle" : "", "family" : "Elkin", "given" : "Ch\u00e9", "non-dropping-particle" : "", "parse-names" : false, "suffix" : "" }, { "dropping-particle" : "", "family" : "Schmatz", "given" : "Dirk R.", "non-dropping-particle" : "", "parse-names" : false, "suffix" : "" }, { "dropping-particle" : "", "family" : "Gr\u00eat-Regamey", "given" : "Adrienne", "non-dropping-particle" : "", "parse-names" : false, "suffix" : "" } ], "container-title" : "Ecology and Society", "id" : "ITEM-1", "issue" : "3", "issued" : { "date-parts" : [ [ "2013" ] ] }, "title" : "Trade-offs between ecosystem services in a mountain region", "type" : "article-journal", "volume" : "18" }, "uris" : [ "http://www.mendeley.com/documents/?uuid=7aeec5c4-053e-4cde-96d1-25c3e010cb9c" ] } ], "mendeley" : { "formattedCitation" : "(Briner et al., 2013)", "plainTextFormattedCitation" : "(Briner et al., 2013)", "previouslyFormattedCitation" : "(Briner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riner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nd the Austrian Alps </w:t>
      </w:r>
      <w:r w:rsidRPr="00F55611">
        <w:rPr>
          <w:sz w:val="22"/>
          <w:szCs w:val="22"/>
          <w:lang w:val="en-US"/>
        </w:rPr>
        <w:fldChar w:fldCharType="begin" w:fldLock="1"/>
      </w:r>
      <w:r w:rsidRPr="00F55611">
        <w:rPr>
          <w:sz w:val="22"/>
          <w:szCs w:val="22"/>
          <w:lang w:val="en-US"/>
        </w:rPr>
        <w:instrText>ADDIN CSL_CITATION { "citationItems" : [ { "id" : "ITEM-1",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1", "issue" : "2", "issued" : { "date-parts" : [ [ "2013" ] ] }, "page" : "123-135", "title" : "Multiple ecosystem services of a changing Alpine landscape: past, present and future", "type" : "article-journal", "volume" : "9" }, "uris" : [ "http://www.mendeley.com/documents/?uuid=5fb7450b-1c9f-4715-9ae1-25829ced999f" ] } ], "mendeley" : { "formattedCitation" : "(Schirpke et al., 2013)", "plainTextFormattedCitation" : "(Schirpke et al., 2013)", "previouslyFormattedCitation" : "(Schirpke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Schirpke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In addition, numerous local studies project decreases in air quality regulation and erosion control in south-western Spain </w:t>
      </w:r>
      <w:r w:rsidRPr="00F55611">
        <w:rPr>
          <w:sz w:val="22"/>
          <w:szCs w:val="22"/>
          <w:lang w:val="en-US"/>
        </w:rPr>
        <w:fldChar w:fldCharType="begin" w:fldLock="1"/>
      </w:r>
      <w:r w:rsidRPr="00F55611">
        <w:rPr>
          <w:sz w:val="22"/>
          <w:szCs w:val="22"/>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et al., 2011)", "plainTextFormattedCitation" : "(Palomo et al., 2011)", "previouslyFormattedCitation" : "(Palomo et al., 2011)"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Palomo </w:t>
      </w:r>
      <w:r w:rsidR="000D7D89" w:rsidRPr="000D7D89">
        <w:rPr>
          <w:i/>
          <w:sz w:val="22"/>
          <w:szCs w:val="22"/>
          <w:lang w:val="en-US"/>
        </w:rPr>
        <w:t>et al.</w:t>
      </w:r>
      <w:r w:rsidRPr="00F55611">
        <w:rPr>
          <w:sz w:val="22"/>
          <w:szCs w:val="22"/>
          <w:lang w:val="en-US"/>
        </w:rPr>
        <w:t>, 2011)</w:t>
      </w:r>
      <w:r w:rsidRPr="00F55611">
        <w:rPr>
          <w:sz w:val="22"/>
          <w:szCs w:val="22"/>
          <w:lang w:val="en-US"/>
        </w:rPr>
        <w:fldChar w:fldCharType="end"/>
      </w:r>
      <w:r w:rsidRPr="00F55611">
        <w:rPr>
          <w:sz w:val="22"/>
          <w:szCs w:val="22"/>
          <w:lang w:val="en-US"/>
        </w:rPr>
        <w:t xml:space="preserve">, climate regulation in regions of Switzerland </w:t>
      </w:r>
      <w:r w:rsidRPr="00F55611">
        <w:rPr>
          <w:sz w:val="22"/>
          <w:szCs w:val="22"/>
          <w:lang w:val="en-US"/>
        </w:rPr>
        <w:fldChar w:fldCharType="begin" w:fldLock="1"/>
      </w:r>
      <w:r w:rsidRPr="00F55611">
        <w:rPr>
          <w:sz w:val="22"/>
          <w:szCs w:val="22"/>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mendeley" : { "formattedCitation" : "(Hirschi et al., 2013)", "plainTextFormattedCitation" : "(Hirschi et al., 2013)", "previouslyFormattedCitation" : "(Hirschi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Hirschi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nd protection against natural hazards and soil stability in the Austrian Alps </w:t>
      </w:r>
      <w:r w:rsidRPr="00F55611">
        <w:rPr>
          <w:sz w:val="22"/>
          <w:szCs w:val="22"/>
          <w:lang w:val="en-US"/>
        </w:rPr>
        <w:fldChar w:fldCharType="begin" w:fldLock="1"/>
      </w:r>
      <w:r w:rsidRPr="00F55611">
        <w:rPr>
          <w:sz w:val="22"/>
          <w:szCs w:val="22"/>
          <w:lang w:val="en-US"/>
        </w:rPr>
        <w:instrText>ADDIN CSL_CITATION { "citationItems" : [ { "id" : "ITEM-1",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1", "issue" : "2", "issued" : { "date-parts" : [ [ "2013" ] ] }, "page" : "123-135", "title" : "Multiple ecosystem services of a changing Alpine landscape: past, present and future", "type" : "article-journal", "volume" : "9" }, "uris" : [ "http://www.mendeley.com/documents/?uuid=5fb7450b-1c9f-4715-9ae1-25829ced999f" ] } ], "mendeley" : { "formattedCitation" : "(Schirpke et al., 2013)", "plainTextFormattedCitation" : "(Schirpke et al., 2013)", "previouslyFormattedCitation" : "(Schirpke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Schirpke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However, some positive trends were projected, such as increased carbon fluxes to Western and Central European lands in the short-term due to increased net primary production enhanced by increased atmospheric CO</w:t>
      </w:r>
      <w:r w:rsidRPr="00F55611">
        <w:rPr>
          <w:sz w:val="22"/>
          <w:szCs w:val="22"/>
          <w:vertAlign w:val="subscript"/>
          <w:lang w:val="en-US"/>
        </w:rPr>
        <w:t>2</w:t>
      </w:r>
      <w:r w:rsidRPr="00F55611">
        <w:rPr>
          <w:sz w:val="22"/>
          <w:szCs w:val="22"/>
          <w:lang w:val="en-US"/>
        </w:rPr>
        <w:t xml:space="preserve"> </w:t>
      </w:r>
      <w:r w:rsidRPr="00F55611">
        <w:rPr>
          <w:sz w:val="22"/>
          <w:szCs w:val="22"/>
          <w:lang w:val="en-US"/>
        </w:rPr>
        <w:fldChar w:fldCharType="begin" w:fldLock="1"/>
      </w:r>
      <w:r w:rsidRPr="00F55611">
        <w:rPr>
          <w:sz w:val="22"/>
          <w:szCs w:val="22"/>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plainTextFormattedCitation" : "(Schr\u00f6ter et al., 2005)", "previouslyFormattedCitation" :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At the regional scale, such decreases in regulating contributions would result in increased demand for erosion control, water regulation or disturbance mitigation by humans </w:t>
      </w:r>
      <w:r w:rsidRPr="00F55611">
        <w:rPr>
          <w:sz w:val="22"/>
          <w:szCs w:val="22"/>
          <w:lang w:val="en-US"/>
        </w:rPr>
        <w:fldChar w:fldCharType="begin" w:fldLock="1"/>
      </w:r>
      <w:r w:rsidRPr="00F55611">
        <w:rPr>
          <w:sz w:val="22"/>
          <w:szCs w:val="22"/>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lainTextFormattedCitation" : "(Palacios-Agundez et al., 2013)", "previouslyFormattedCitation" : "(Palacios-Agundez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Palacios-Agundez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Many studies further highlight important trade-offs between regulating and material contributions, mainly because marketable services would be preferred over non-marketable services under some policies </w:t>
      </w:r>
      <w:r w:rsidRPr="00F55611">
        <w:rPr>
          <w:sz w:val="22"/>
          <w:szCs w:val="22"/>
          <w:lang w:val="en-US"/>
        </w:rPr>
        <w:fldChar w:fldCharType="begin" w:fldLock="1"/>
      </w:r>
      <w:r w:rsidRPr="00F55611">
        <w:rPr>
          <w:sz w:val="22"/>
          <w:szCs w:val="22"/>
          <w:lang w:val="en-US"/>
        </w:rPr>
        <w:instrText>ADDIN CSL_CITATION { "citationItems" : [ { "id" : "ITEM-1", "itemData" : { "DOI" : "10.5751/ES-05576-180335", "ISBN" : "1708-3087", "ISSN" : "17083087", "abstract" : "Mountain ecosystems provide a broad range of ecosystem services (ES). Trade-offs between different ES are an important aspect in the assessment of future sustainable land-use. Management of ES in mountain regions must confront the challenges of spatial and temporal heterogeneity, and interaction with structural changes in agriculture and forestry. Using a social-ecological modeling framework, we assess the relationships between forest and agricultural ES in a mountain region in Switzerland. Based on the concept of jointness in production, we evaluated trade-offs and synergies among food provision, biodiversity conservation, carbon sequestration, and protection against natural hazards. Results show that increasing the provision of a focal ES in a mountain region may result in alternating trade-offs and synergies, depending on the interaction of economic and technological interdependencies. Thus, management schemes aiming to increase the provision of one focal ES have to consider not only the technological or biological nature of interrelationships, but also the economic interdependencies among different ES. Trade-offs and synergies from these interactions strongly depend on the underlying structural and environmental conditions driven by socioeconomic and climatic developments. \u00a9 2013 by the author(s).", "author" : [ { "dropping-particle" : "", "family" : "Briner", "given" : "Simon", "non-dropping-particle" : "", "parse-names" : false, "suffix" : "" }, { "dropping-particle" : "", "family" : "Huber", "given" : "Robert", "non-dropping-particle" : "", "parse-names" : false, "suffix" : "" }, { "dropping-particle" : "", "family" : "Bebi", "given" : "Peter", "non-dropping-particle" : "", "parse-names" : false, "suffix" : "" }, { "dropping-particle" : "", "family" : "Elkin", "given" : "Ch\u00e9", "non-dropping-particle" : "", "parse-names" : false, "suffix" : "" }, { "dropping-particle" : "", "family" : "Schmatz", "given" : "Dirk R.", "non-dropping-particle" : "", "parse-names" : false, "suffix" : "" }, { "dropping-particle" : "", "family" : "Gr\u00eat-Regamey", "given" : "Adrienne", "non-dropping-particle" : "", "parse-names" : false, "suffix" : "" } ], "container-title" : "Ecology and Society", "id" : "ITEM-1", "issue" : "3", "issued" : { "date-parts" : [ [ "2013" ] ] }, "title" : "Trade-offs between ecosystem services in a mountain region", "type" : "article-journal", "volume" : "18" }, "uris" : [ "http://www.mendeley.com/documents/?uuid=7aeec5c4-053e-4cde-96d1-25c3e010cb9c" ] }, { "id" : "ITEM-2",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2",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3",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3", "issue" : "2", "issued" : { "date-parts" : [ [ "2013" ] ] }, "page" : "123-135", "title" : "Multiple ecosystem services of a changing Alpine landscape: past, present and future", "type" : "article-journal", "volume" : "9" }, "uris" : [ "http://www.mendeley.com/documents/?uuid=5fb7450b-1c9f-4715-9ae1-25829ced999f" ] } ], "mendeley" : { "formattedCitation" : "(Briner et al., 2013; Hirschi et al., 2013; Schirpke et al., 2013)", "plainTextFormattedCitation" : "(Briner et al., 2013; Hirschi et al., 2013; Schirpke et al., 2013)", "previouslyFormattedCitation" : "(Briner et al., 2013; Hirschi et al., 2013; Schirpke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riner </w:t>
      </w:r>
      <w:r w:rsidR="000D7D89" w:rsidRPr="000D7D89">
        <w:rPr>
          <w:i/>
          <w:sz w:val="22"/>
          <w:szCs w:val="22"/>
          <w:lang w:val="en-US"/>
        </w:rPr>
        <w:t>et al.</w:t>
      </w:r>
      <w:r w:rsidRPr="00F55611">
        <w:rPr>
          <w:sz w:val="22"/>
          <w:szCs w:val="22"/>
          <w:lang w:val="en-US"/>
        </w:rPr>
        <w:t xml:space="preserve">, 2013; Hirschi </w:t>
      </w:r>
      <w:r w:rsidR="000D7D89" w:rsidRPr="000D7D89">
        <w:rPr>
          <w:i/>
          <w:sz w:val="22"/>
          <w:szCs w:val="22"/>
          <w:lang w:val="en-US"/>
        </w:rPr>
        <w:t>et al.</w:t>
      </w:r>
      <w:r w:rsidRPr="00F55611">
        <w:rPr>
          <w:sz w:val="22"/>
          <w:szCs w:val="22"/>
          <w:lang w:val="en-US"/>
        </w:rPr>
        <w:t xml:space="preserve">, 2013; Schirpke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w:t>
      </w:r>
    </w:p>
    <w:p w14:paraId="1AC42746" w14:textId="52EEC3EB" w:rsidR="00AE389F" w:rsidRPr="00F55611" w:rsidRDefault="00AE389F" w:rsidP="00AE389F">
      <w:pPr>
        <w:pStyle w:val="CommentText"/>
        <w:spacing w:line="276" w:lineRule="auto"/>
        <w:rPr>
          <w:sz w:val="22"/>
          <w:szCs w:val="22"/>
          <w:lang w:val="en-US"/>
        </w:rPr>
      </w:pPr>
      <w:r w:rsidRPr="00F55611">
        <w:rPr>
          <w:i/>
          <w:sz w:val="22"/>
          <w:szCs w:val="22"/>
          <w:lang w:val="en-US"/>
        </w:rPr>
        <w:t xml:space="preserve">Nature’s material </w:t>
      </w:r>
      <w:r w:rsidRPr="00F55611">
        <w:rPr>
          <w:bCs/>
          <w:i/>
          <w:sz w:val="22"/>
          <w:szCs w:val="22"/>
          <w:lang w:val="en-US"/>
        </w:rPr>
        <w:t>contributions to people</w:t>
      </w:r>
      <w:r w:rsidRPr="00F55611">
        <w:rPr>
          <w:sz w:val="22"/>
          <w:szCs w:val="22"/>
          <w:lang w:val="en-US"/>
        </w:rPr>
        <w:t>: The material contributions provided by land systems, such as wood production, are often projected to increase</w:t>
      </w:r>
      <w:r w:rsidRPr="00F55611">
        <w:rPr>
          <w:lang w:val="en-US"/>
        </w:rPr>
        <w:t xml:space="preserve"> </w:t>
      </w:r>
      <w:r w:rsidRPr="00F55611">
        <w:rPr>
          <w:sz w:val="22"/>
          <w:szCs w:val="22"/>
          <w:lang w:val="en-US"/>
        </w:rPr>
        <w:t>(</w:t>
      </w:r>
      <w:r w:rsidRPr="00F55611">
        <w:rPr>
          <w:b/>
          <w:sz w:val="22"/>
          <w:szCs w:val="22"/>
          <w:lang w:val="en-US"/>
        </w:rPr>
        <w:t>Figure 5.10</w:t>
      </w:r>
      <w:r w:rsidRPr="00F55611">
        <w:rPr>
          <w:sz w:val="22"/>
          <w:szCs w:val="22"/>
          <w:lang w:val="en-US"/>
        </w:rPr>
        <w:t xml:space="preserve"> and </w:t>
      </w:r>
      <w:r w:rsidRPr="00F55611">
        <w:rPr>
          <w:b/>
          <w:sz w:val="22"/>
          <w:szCs w:val="22"/>
          <w:lang w:val="en-US"/>
        </w:rPr>
        <w:t>Figure 5.11</w:t>
      </w:r>
      <w:r w:rsidRPr="00F55611">
        <w:rPr>
          <w:sz w:val="22"/>
          <w:szCs w:val="22"/>
          <w:lang w:val="en-US"/>
        </w:rPr>
        <w:t xml:space="preserve">). In western and northern countries of Western Europe, especially in higher latitudes, forests are expected to spread </w:t>
      </w:r>
      <w:r w:rsidRPr="00F55611">
        <w:rPr>
          <w:sz w:val="22"/>
          <w:szCs w:val="22"/>
          <w:lang w:val="en-US"/>
        </w:rPr>
        <w:lastRenderedPageBreak/>
        <w:t xml:space="preserve">(up to +80% growth rate) because of an increased growth season, resulting in higher stemwood and timber production </w:t>
      </w:r>
      <w:r w:rsidRPr="00F55611">
        <w:rPr>
          <w:sz w:val="22"/>
          <w:szCs w:val="22"/>
          <w:lang w:val="en-US"/>
        </w:rPr>
        <w:fldChar w:fldCharType="begin" w:fldLock="1"/>
      </w:r>
      <w:r w:rsidRPr="00F55611">
        <w:rPr>
          <w:sz w:val="22"/>
          <w:szCs w:val="22"/>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2", "issue" : "1", "issued" : { "date-parts" : [ [ "2013" ] ] }, "page" : "26-40", "title" : "Impacts and adaptation options of climate change on ecosystem services in Finland: A model based study", "type" : "article-journal", "volume" : "5" }, "uris" : [ "http://www.mendeley.com/documents/?uuid=31670c48-0840-4c96-86bd-9b9dc6cebf62"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Lindner, Zudin, Zaehle, &amp; Liski, 2008; Forsius et al., 2013; Schr\u00f6ter et al., 2005)", "plainTextFormattedCitation" : "(Eggers, Lindner, Zudin, Zaehle, &amp; Liski, 2008; Forsius et al., 2013; Schr\u00f6ter et al., 2005)", "previouslyFormattedCitation" : "(Eggers, Lindner, Zudin, Zaehle, &amp; Liski, 2008; Forsius et al., 2013;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Eggers</w:t>
      </w:r>
      <w:r>
        <w:rPr>
          <w:sz w:val="22"/>
          <w:szCs w:val="22"/>
          <w:lang w:val="en-US"/>
        </w:rPr>
        <w:t xml:space="preserve"> </w:t>
      </w:r>
      <w:r w:rsidR="000D7D89" w:rsidRPr="000D7D89">
        <w:rPr>
          <w:i/>
          <w:sz w:val="22"/>
          <w:szCs w:val="22"/>
          <w:lang w:val="en-US"/>
        </w:rPr>
        <w:t>et al.</w:t>
      </w:r>
      <w:r w:rsidRPr="00F55611">
        <w:rPr>
          <w:sz w:val="22"/>
          <w:szCs w:val="22"/>
          <w:lang w:val="en-US"/>
        </w:rPr>
        <w:t xml:space="preserve">, 2008; Forsius </w:t>
      </w:r>
      <w:r w:rsidR="000D7D89" w:rsidRPr="000D7D89">
        <w:rPr>
          <w:i/>
          <w:sz w:val="22"/>
          <w:szCs w:val="22"/>
          <w:lang w:val="en-US"/>
        </w:rPr>
        <w:t>et al.</w:t>
      </w:r>
      <w:r w:rsidRPr="00F55611">
        <w:rPr>
          <w:sz w:val="22"/>
          <w:szCs w:val="22"/>
          <w:lang w:val="en-US"/>
        </w:rPr>
        <w:t xml:space="preserve">, 2013; 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The same trend was described at a smaller scale in part of the Basque Country in Spain </w:t>
      </w:r>
      <w:r w:rsidRPr="00F55611">
        <w:rPr>
          <w:sz w:val="22"/>
          <w:szCs w:val="22"/>
          <w:lang w:val="en-US"/>
        </w:rPr>
        <w:fldChar w:fldCharType="begin" w:fldLock="1"/>
      </w:r>
      <w:r w:rsidRPr="00F55611">
        <w:rPr>
          <w:sz w:val="22"/>
          <w:szCs w:val="22"/>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lainTextFormattedCitation" : "(Palacios-Agundez et al., 2013)", "previouslyFormattedCitation" : "(Palacios-Agundez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Palacios-Agundez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gricultural production is projected to increase both in Central Asia, with increased crop yields in semiarid and humid areas </w:t>
      </w:r>
      <w:r w:rsidRPr="00F55611">
        <w:rPr>
          <w:sz w:val="22"/>
          <w:szCs w:val="22"/>
          <w:lang w:val="en-US"/>
        </w:rPr>
        <w:fldChar w:fldCharType="begin" w:fldLock="1"/>
      </w:r>
      <w:r w:rsidRPr="00F55611">
        <w:rPr>
          <w:sz w:val="22"/>
          <w:szCs w:val="22"/>
          <w:lang w:val="en-US"/>
        </w:rPr>
        <w:instrText>ADDIN CSL_CITATION { "citationItems" : [ { "id" : "ITEM-1", "itemData" : { "DOI" : "10.1016/j.agee.2014.02.033", "ISBN" : "0167-8809", "ISSN" : "01678809", "abstract" : "Increased risk due to global warming has already become embedded in agricultural decision making in Central Asia and uncertainties are projected to increase even further. Agro-ecology and economies of Central Asia are heterogenous and very little is known about the impact of climate change at the sub-national levels. The bio-economic farm model (BEFM) is used for ex ante assessment of climate change impacts at sub-national levels in Central Asia. The BEFM is calibrated to 10 farming systems in Central Asia based on the household survey and crop growth experiment data. The production uncertainties and the adaptation options of agricultural producers to changing environments are considered paramount in the simulations.Very large differences in climate change impacts across the studied farming systems are found. The positive income gains in large-scale commercial farms in the northern regions of Kazakhstan and negative impact in small-scale farms in arid zones of Tajikistan are likely to happen. Producers in Kyrgyzstan may expect higher revenues but also higher income volatilities in the future. Agricultural producers in Uzbekistan may benefit in the near future but may lose their income in the distant future. The negative impacts could be further aggravated in arid zones of Central Asia if irrigation water availability decline due to climate change and water demand increase in upstream regions. The scenario simulations show that market liberalization and improved commodity exchange between the countries have very good potential to cope with the negative consequences of climate change. ?? 2014 The Authors.", "author" : [ { "dropping-particle" : "", "family" : "Bobojonov", "given" : "Ihtiyor", "non-dropping-particle" : "", "parse-names" : false, "suffix" : "" }, { "dropping-particle" : "", "family" : "Aw-Hassan", "given" : "Aden", "non-dropping-particle" : "", "parse-names" : false, "suffix" : "" } ], "container-title" : "Agriculture, Ecosystems and Environment", "id" : "ITEM-1", "issued" : { "date-parts" : [ [ "2014" ] ] }, "page" : "245-255", "publisher" : "Elsevier B.V.", "title" : "Impacts of climate change on farm income security in Central Asia: An integrated modeling approach", "type" : "article-journal", "volume" : "188" }, "uris" : [ "http://www.mendeley.com/documents/?uuid=ce660658-ccd6-4d5c-84f9-6460ee791804" ] } ], "mendeley" : { "formattedCitation" : "(Bobojonov &amp; Aw-Hassan, 2014)", "plainTextFormattedCitation" : "(Bobojonov &amp; Aw-Hassan, 2014)", "previouslyFormattedCitation" : "(Bobojonov &amp; Aw-Hassan, 2014)" }, "properties" : {  }, "schema" : "https://github.com/citation-style-language/schema/raw/master/csl-citation.json" }</w:instrText>
      </w:r>
      <w:r w:rsidRPr="00F55611">
        <w:rPr>
          <w:sz w:val="22"/>
          <w:szCs w:val="22"/>
          <w:lang w:val="en-US"/>
        </w:rPr>
        <w:fldChar w:fldCharType="separate"/>
      </w:r>
      <w:r w:rsidRPr="00F55611">
        <w:rPr>
          <w:sz w:val="22"/>
          <w:szCs w:val="22"/>
          <w:lang w:val="en-US"/>
        </w:rPr>
        <w:t>(Bobojonov &amp; Aw-Hassan, 2014)</w:t>
      </w:r>
      <w:r w:rsidRPr="00F55611">
        <w:rPr>
          <w:sz w:val="22"/>
          <w:szCs w:val="22"/>
          <w:lang w:val="en-US"/>
        </w:rPr>
        <w:fldChar w:fldCharType="end"/>
      </w:r>
      <w:r w:rsidRPr="00F55611">
        <w:rPr>
          <w:sz w:val="22"/>
          <w:szCs w:val="22"/>
          <w:lang w:val="en-US"/>
        </w:rPr>
        <w:t xml:space="preserve"> and in the European Union with food production exceeding food demand </w:t>
      </w:r>
      <w:r w:rsidRPr="00F55611">
        <w:rPr>
          <w:sz w:val="22"/>
          <w:szCs w:val="22"/>
          <w:lang w:val="en-US"/>
        </w:rPr>
        <w:fldChar w:fldCharType="begin" w:fldLock="1"/>
      </w:r>
      <w:r w:rsidRPr="00F55611">
        <w:rPr>
          <w:sz w:val="22"/>
          <w:szCs w:val="22"/>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plainTextFormattedCitation" : "(Schr\u00f6ter et al., 2005)", "previouslyFormattedCitation" :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w:t>
      </w:r>
      <w:r w:rsidRPr="00F55611">
        <w:rPr>
          <w:b/>
          <w:sz w:val="22"/>
          <w:szCs w:val="22"/>
          <w:lang w:val="en-US"/>
        </w:rPr>
        <w:t>Figure 5.10</w:t>
      </w:r>
      <w:r w:rsidRPr="00F55611">
        <w:rPr>
          <w:sz w:val="22"/>
          <w:szCs w:val="22"/>
          <w:lang w:val="en-US"/>
        </w:rPr>
        <w:t xml:space="preserve">). Some regional studies showed increased crop diversity, winter cereals production and potential distribution of bioenergy crops for northern countries of Western Europe </w:t>
      </w:r>
      <w:r w:rsidRPr="00F55611">
        <w:rPr>
          <w:sz w:val="22"/>
          <w:szCs w:val="22"/>
          <w:lang w:val="en-US"/>
        </w:rPr>
        <w:fldChar w:fldCharType="begin" w:fldLock="1"/>
      </w:r>
      <w:r w:rsidRPr="00F55611">
        <w:rPr>
          <w:sz w:val="22"/>
          <w:szCs w:val="22"/>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Forsius et al., 2013; Schr\u00f6ter et al., 2005)", "plainTextFormattedCitation" : "(Forsius et al., 2013; Schr\u00f6ter et al., 2005)", "previouslyFormattedCitation" : "(Forsius et al., 2013;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Forsius </w:t>
      </w:r>
      <w:r w:rsidR="000D7D89" w:rsidRPr="000D7D89">
        <w:rPr>
          <w:i/>
          <w:sz w:val="22"/>
          <w:szCs w:val="22"/>
          <w:lang w:val="en-US"/>
        </w:rPr>
        <w:t>et al.</w:t>
      </w:r>
      <w:r w:rsidRPr="00F55611">
        <w:rPr>
          <w:sz w:val="22"/>
          <w:szCs w:val="22"/>
          <w:lang w:val="en-US"/>
        </w:rPr>
        <w:t xml:space="preserve">, 2013; 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and increased agricultural production in south-western Spain </w:t>
      </w:r>
      <w:r w:rsidRPr="00F55611">
        <w:rPr>
          <w:sz w:val="22"/>
          <w:szCs w:val="22"/>
          <w:lang w:val="en-US"/>
        </w:rPr>
        <w:fldChar w:fldCharType="begin" w:fldLock="1"/>
      </w:r>
      <w:r w:rsidRPr="00F55611">
        <w:rPr>
          <w:sz w:val="22"/>
          <w:szCs w:val="22"/>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et al., 2011)", "plainTextFormattedCitation" : "(Palomo et al., 2011)", "previouslyFormattedCitation" : "(Palomo et al., 2011)"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Palomo </w:t>
      </w:r>
      <w:r w:rsidR="000D7D89" w:rsidRPr="000D7D89">
        <w:rPr>
          <w:i/>
          <w:sz w:val="22"/>
          <w:szCs w:val="22"/>
          <w:lang w:val="en-US"/>
        </w:rPr>
        <w:t>et al.</w:t>
      </w:r>
      <w:r w:rsidRPr="00F55611">
        <w:rPr>
          <w:sz w:val="22"/>
          <w:szCs w:val="22"/>
          <w:lang w:val="en-US"/>
        </w:rPr>
        <w:t>, 2011)</w:t>
      </w:r>
      <w:r w:rsidRPr="00F55611">
        <w:rPr>
          <w:sz w:val="22"/>
          <w:szCs w:val="22"/>
          <w:lang w:val="en-US"/>
        </w:rPr>
        <w:fldChar w:fldCharType="end"/>
      </w:r>
      <w:r w:rsidRPr="00F55611">
        <w:rPr>
          <w:sz w:val="22"/>
          <w:szCs w:val="22"/>
          <w:lang w:val="en-US"/>
        </w:rPr>
        <w:t xml:space="preserve">. A notable exception was reported for some regions of Switzerland, where food provision was projected to drastically decrease under </w:t>
      </w:r>
      <w:r w:rsidRPr="00F55611">
        <w:rPr>
          <w:i/>
          <w:sz w:val="22"/>
          <w:szCs w:val="22"/>
          <w:lang w:val="en-US"/>
        </w:rPr>
        <w:t>economic optimism</w:t>
      </w:r>
      <w:r w:rsidRPr="00F55611">
        <w:rPr>
          <w:sz w:val="22"/>
          <w:szCs w:val="22"/>
          <w:lang w:val="en-US"/>
        </w:rPr>
        <w:t xml:space="preserve">-like scenarios because of reduced financial help from the State and increased economic competition with Western and Central European farmers (-75% to -81% food production; </w:t>
      </w:r>
      <w:r w:rsidRPr="00F55611">
        <w:rPr>
          <w:sz w:val="22"/>
          <w:szCs w:val="22"/>
          <w:lang w:val="en-US"/>
        </w:rPr>
        <w:fldChar w:fldCharType="begin" w:fldLock="1"/>
      </w:r>
      <w:r w:rsidRPr="00F55611">
        <w:rPr>
          <w:sz w:val="22"/>
          <w:szCs w:val="22"/>
          <w:lang w:val="en-US"/>
        </w:rPr>
        <w:instrText>ADDIN CSL_CITATION { "citationItems" : [ { "id" : "ITEM-1", "itemData" : { "DOI" : "10.5751/ES-05576-180335", "ISBN" : "1708-3087", "ISSN" : "17083087", "abstract" : "Mountain ecosystems provide a broad range of ecosystem services (ES). Trade-offs between different ES are an important aspect in the assessment of future sustainable land-use. Management of ES in mountain regions must confront the challenges of spatial and temporal heterogeneity, and interaction with structural changes in agriculture and forestry. Using a social-ecological modeling framework, we assess the relationships between forest and agricultural ES in a mountain region in Switzerland. Based on the concept of jointness in production, we evaluated trade-offs and synergies among food provision, biodiversity conservation, carbon sequestration, and protection against natural hazards. Results show that increasing the provision of a focal ES in a mountain region may result in alternating trade-offs and synergies, depending on the interaction of economic and technological interdependencies. Thus, management schemes aiming to increase the provision of one focal ES have to consider not only the technological or biological nature of interrelationships, but also the economic interdependencies among different ES. Trade-offs and synergies from these interactions strongly depend on the underlying structural and environmental conditions driven by socioeconomic and climatic developments. \u00a9 2013 by the author(s).", "author" : [ { "dropping-particle" : "", "family" : "Briner", "given" : "Simon", "non-dropping-particle" : "", "parse-names" : false, "suffix" : "" }, { "dropping-particle" : "", "family" : "Huber", "given" : "Robert", "non-dropping-particle" : "", "parse-names" : false, "suffix" : "" }, { "dropping-particle" : "", "family" : "Bebi", "given" : "Peter", "non-dropping-particle" : "", "parse-names" : false, "suffix" : "" }, { "dropping-particle" : "", "family" : "Elkin", "given" : "Ch\u00e9", "non-dropping-particle" : "", "parse-names" : false, "suffix" : "" }, { "dropping-particle" : "", "family" : "Schmatz", "given" : "Dirk R.", "non-dropping-particle" : "", "parse-names" : false, "suffix" : "" }, { "dropping-particle" : "", "family" : "Gr\u00eat-Regamey", "given" : "Adrienne", "non-dropping-particle" : "", "parse-names" : false, "suffix" : "" } ], "container-title" : "Ecology and Society", "id" : "ITEM-1", "issue" : "3", "issued" : { "date-parts" : [ [ "2013" ] ] }, "title" : "Trade-offs between ecosystem services in a mountain region", "type" : "article-journal", "volume" : "18" }, "uris" : [ "http://www.mendeley.com/documents/?uuid=7aeec5c4-053e-4cde-96d1-25c3e010cb9c" ] }, { "id" : "ITEM-2",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2",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mendeley" : { "formattedCitation" : "(Briner et al., 2013; Hirschi et al., 2013)", "manualFormatting" : "Briner et al., 2013; Hirschi, Widmer, Briner, &amp; Huber, 2013", "plainTextFormattedCitation" : "(Briner et al., 2013; Hirschi et al., 2013)", "previouslyFormattedCitation" : "(Briner et al., 2013; Hirschi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riner </w:t>
      </w:r>
      <w:r w:rsidR="000D7D89" w:rsidRPr="000D7D89">
        <w:rPr>
          <w:i/>
          <w:sz w:val="22"/>
          <w:szCs w:val="22"/>
          <w:lang w:val="en-US"/>
        </w:rPr>
        <w:t>et al.</w:t>
      </w:r>
      <w:r w:rsidRPr="00F55611">
        <w:rPr>
          <w:sz w:val="22"/>
          <w:szCs w:val="22"/>
          <w:lang w:val="en-US"/>
        </w:rPr>
        <w:t>, 2013; Hirschi</w:t>
      </w:r>
      <w:r w:rsidRPr="00B94BDB">
        <w:rPr>
          <w:sz w:val="22"/>
          <w:szCs w:val="22"/>
          <w:lang w:val="en-US"/>
        </w:rPr>
        <w:t xml:space="preserve">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In the rest of Europe, both energy supply in Spain </w:t>
      </w:r>
      <w:r w:rsidRPr="00F55611">
        <w:rPr>
          <w:sz w:val="22"/>
          <w:szCs w:val="22"/>
          <w:lang w:val="en-US"/>
        </w:rPr>
        <w:fldChar w:fldCharType="begin" w:fldLock="1"/>
      </w:r>
      <w:r w:rsidRPr="00F55611">
        <w:rPr>
          <w:sz w:val="22"/>
          <w:szCs w:val="22"/>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lainTextFormattedCitation" : "(Palacios-Agundez et al., 2013)", "previouslyFormattedCitation" : "(Palacios-Agundez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Palacios-Agundez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nd hydropower across the European Union </w:t>
      </w:r>
      <w:r w:rsidRPr="00F55611">
        <w:rPr>
          <w:sz w:val="22"/>
          <w:szCs w:val="22"/>
          <w:lang w:val="en-US"/>
        </w:rPr>
        <w:fldChar w:fldCharType="begin" w:fldLock="1"/>
      </w:r>
      <w:r w:rsidRPr="00F55611">
        <w:rPr>
          <w:sz w:val="22"/>
          <w:szCs w:val="22"/>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plainTextFormattedCitation" : "(Schr\u00f6ter et al., 2005)", "previouslyFormattedCitation" :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are expected to increase. </w:t>
      </w:r>
    </w:p>
    <w:p w14:paraId="722365F1" w14:textId="4D1D350B" w:rsidR="00AE389F" w:rsidRPr="00F55611" w:rsidRDefault="00AE389F" w:rsidP="00AE389F">
      <w:pPr>
        <w:pStyle w:val="CommentText"/>
        <w:spacing w:line="276" w:lineRule="auto"/>
        <w:rPr>
          <w:sz w:val="22"/>
          <w:szCs w:val="22"/>
          <w:lang w:val="en-US"/>
        </w:rPr>
      </w:pPr>
      <w:r w:rsidRPr="00F55611">
        <w:rPr>
          <w:sz w:val="22"/>
          <w:szCs w:val="22"/>
          <w:lang w:val="en-US"/>
        </w:rPr>
        <w:t>In contrast, materials production (cotton in Central Asia</w:t>
      </w:r>
      <w:r w:rsidR="00AB34F7">
        <w:rPr>
          <w:sz w:val="22"/>
          <w:szCs w:val="22"/>
          <w:lang w:val="en-US"/>
        </w:rPr>
        <w:t xml:space="preserve"> -</w:t>
      </w:r>
      <w:r w:rsidRPr="00F55611">
        <w:rPr>
          <w:sz w:val="22"/>
          <w:szCs w:val="22"/>
          <w:lang w:val="en-US"/>
        </w:rPr>
        <w:t xml:space="preserve"> </w:t>
      </w:r>
      <w:r w:rsidRPr="00F55611">
        <w:rPr>
          <w:sz w:val="22"/>
          <w:szCs w:val="22"/>
          <w:lang w:val="en-US"/>
        </w:rPr>
        <w:fldChar w:fldCharType="begin" w:fldLock="1"/>
      </w:r>
      <w:r w:rsidRPr="00F55611">
        <w:rPr>
          <w:sz w:val="22"/>
          <w:szCs w:val="22"/>
          <w:lang w:val="en-US"/>
        </w:rPr>
        <w:instrText>ADDIN CSL_CITATION { "citationItems" : [ { "id" : "ITEM-1", "itemData" : { "DOI" : "10.1016/j.agee.2014.02.033", "ISBN" : "0167-8809", "ISSN" : "01678809", "abstract" : "Increased risk due to global warming has already become embedded in agricultural decision making in Central Asia and uncertainties are projected to increase even further. Agro-ecology and economies of Central Asia are heterogenous and very little is known about the impact of climate change at the sub-national levels. The bio-economic farm model (BEFM) is used for ex ante assessment of climate change impacts at sub-national levels in Central Asia. The BEFM is calibrated to 10 farming systems in Central Asia based on the household survey and crop growth experiment data. The production uncertainties and the adaptation options of agricultural producers to changing environments are considered paramount in the simulations.Very large differences in climate change impacts across the studied farming systems are found. The positive income gains in large-scale commercial farms in the northern regions of Kazakhstan and negative impact in small-scale farms in arid zones of Tajikistan are likely to happen. Producers in Kyrgyzstan may expect higher revenues but also higher income volatilities in the future. Agricultural producers in Uzbekistan may benefit in the near future but may lose their income in the distant future. The negative impacts could be further aggravated in arid zones of Central Asia if irrigation water availability decline due to climate change and water demand increase in upstream regions. The scenario simulations show that market liberalization and improved commodity exchange between the countries have very good potential to cope with the negative consequences of climate change. ?? 2014 The Authors.", "author" : [ { "dropping-particle" : "", "family" : "Bobojonov", "given" : "Ihtiyor", "non-dropping-particle" : "", "parse-names" : false, "suffix" : "" }, { "dropping-particle" : "", "family" : "Aw-Hassan", "given" : "Aden", "non-dropping-particle" : "", "parse-names" : false, "suffix" : "" } ], "container-title" : "Agriculture, Ecosystems and Environment", "id" : "ITEM-1", "issued" : { "date-parts" : [ [ "2014" ] ] }, "page" : "245-255", "publisher" : "Elsevier B.V.", "title" : "Impacts of climate change on farm income security in Central Asia: An integrated modeling approach", "type" : "article-journal", "volume" : "188" }, "uris" : [ "http://www.mendeley.com/documents/?uuid=ce660658-ccd6-4d5c-84f9-6460ee791804" ] } ], "mendeley" : { "formattedCitation" : "(Bobojonov &amp; Aw-Hassan, 2014)", "plainTextFormattedCitation" : "(Bobojonov &amp; Aw-Hassan, 2014)", "previouslyFormattedCitation" : "(Bobojonov &amp; Aw-Hassan, 2014)" }, "properties" : {  }, "schema" : "https://github.com/citation-style-language/schema/raw/master/csl-citation.json" }</w:instrText>
      </w:r>
      <w:r w:rsidRPr="00F55611">
        <w:rPr>
          <w:sz w:val="22"/>
          <w:szCs w:val="22"/>
          <w:lang w:val="en-US"/>
        </w:rPr>
        <w:fldChar w:fldCharType="separate"/>
      </w:r>
      <w:r w:rsidRPr="00F55611">
        <w:rPr>
          <w:sz w:val="22"/>
          <w:szCs w:val="22"/>
          <w:lang w:val="en-US"/>
        </w:rPr>
        <w:t>Bobojonov &amp; Aw-Hassan, 2014</w:t>
      </w:r>
      <w:r w:rsidR="00AB34F7">
        <w:rPr>
          <w:sz w:val="22"/>
          <w:szCs w:val="22"/>
          <w:lang w:val="en-US"/>
        </w:rPr>
        <w:t>;</w:t>
      </w:r>
      <w:r w:rsidRPr="00F55611">
        <w:rPr>
          <w:sz w:val="22"/>
          <w:szCs w:val="22"/>
          <w:lang w:val="en-US"/>
        </w:rPr>
        <w:fldChar w:fldCharType="end"/>
      </w:r>
      <w:r w:rsidRPr="00F55611">
        <w:rPr>
          <w:sz w:val="22"/>
          <w:szCs w:val="22"/>
          <w:lang w:val="en-US"/>
        </w:rPr>
        <w:t xml:space="preserve"> and reeds in wetlands of Western and Central Europe </w:t>
      </w:r>
      <w:r w:rsidRPr="00F55611">
        <w:rPr>
          <w:sz w:val="22"/>
          <w:szCs w:val="22"/>
          <w:lang w:val="en-US"/>
        </w:rPr>
        <w:fldChar w:fldCharType="begin" w:fldLock="1"/>
      </w:r>
      <w:r w:rsidRPr="00F55611">
        <w:rPr>
          <w:sz w:val="22"/>
          <w:szCs w:val="22"/>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sz w:val="22"/>
          <w:szCs w:val="22"/>
          <w:lang w:val="en-US"/>
        </w:rPr>
        <w:fldChar w:fldCharType="separate"/>
      </w:r>
      <w:r w:rsidR="00AB34F7">
        <w:rPr>
          <w:sz w:val="22"/>
          <w:szCs w:val="22"/>
          <w:lang w:val="en-US"/>
        </w:rPr>
        <w:t xml:space="preserve">- </w:t>
      </w:r>
      <w:r w:rsidRPr="00F55611">
        <w:rPr>
          <w:sz w:val="22"/>
          <w:szCs w:val="22"/>
          <w:lang w:val="en-US"/>
        </w:rPr>
        <w:t xml:space="preserve">Okruszko </w:t>
      </w:r>
      <w:r w:rsidR="000D7D89" w:rsidRPr="000D7D89">
        <w:rPr>
          <w:i/>
          <w:sz w:val="22"/>
          <w:szCs w:val="22"/>
          <w:lang w:val="en-US"/>
        </w:rPr>
        <w:t>et al.</w:t>
      </w:r>
      <w:r w:rsidRPr="00F55611">
        <w:rPr>
          <w:sz w:val="22"/>
          <w:szCs w:val="22"/>
          <w:lang w:val="en-US"/>
        </w:rPr>
        <w:t>, 2011</w:t>
      </w:r>
      <w:r w:rsidRPr="00F55611">
        <w:rPr>
          <w:sz w:val="22"/>
          <w:szCs w:val="22"/>
          <w:lang w:val="en-US"/>
        </w:rPr>
        <w:fldChar w:fldCharType="end"/>
      </w:r>
      <w:r w:rsidRPr="00F55611">
        <w:rPr>
          <w:sz w:val="22"/>
          <w:szCs w:val="22"/>
          <w:lang w:val="en-US"/>
        </w:rPr>
        <w:t xml:space="preserve">), is projected to decrease. Nature’s material </w:t>
      </w:r>
      <w:r w:rsidRPr="00F55611">
        <w:rPr>
          <w:bCs/>
          <w:sz w:val="22"/>
          <w:szCs w:val="22"/>
          <w:lang w:val="en-US"/>
        </w:rPr>
        <w:t xml:space="preserve">contributions to people </w:t>
      </w:r>
      <w:r w:rsidRPr="00F55611">
        <w:rPr>
          <w:sz w:val="22"/>
          <w:szCs w:val="22"/>
          <w:lang w:val="en-US"/>
        </w:rPr>
        <w:t>provided by aquatic systems, such as fish provision, are also projected to decrease in Europe and Central Asia, but with great variation depending on the regions and ecosystems considered (</w:t>
      </w:r>
      <w:r w:rsidRPr="00F55611">
        <w:rPr>
          <w:b/>
          <w:sz w:val="22"/>
          <w:szCs w:val="22"/>
          <w:lang w:val="en-US"/>
        </w:rPr>
        <w:t>Figure 5.10</w:t>
      </w:r>
      <w:r w:rsidRPr="00F55611">
        <w:rPr>
          <w:sz w:val="22"/>
          <w:szCs w:val="22"/>
          <w:lang w:val="en-US"/>
        </w:rPr>
        <w:t xml:space="preserve">). The strongest decrease in fisheries production (-15%) is predicted in Spain. However, fish provision is projected to increase in Nordic countries, both in marine and riparian areas. An expected 30% to 60% increase in fisheries production is expected by 2050 in these regions, along with an increase of 26% of fishmeal production, which greatly mirror the increase of phytoplankton biomass in these areas </w:t>
      </w:r>
      <w:r w:rsidRPr="00F55611">
        <w:rPr>
          <w:sz w:val="22"/>
          <w:szCs w:val="22"/>
          <w:lang w:val="en-US"/>
        </w:rPr>
        <w:fldChar w:fldCharType="begin" w:fldLock="1"/>
      </w:r>
      <w:r w:rsidRPr="00F55611">
        <w:rPr>
          <w:sz w:val="22"/>
          <w:szCs w:val="22"/>
          <w:lang w:val="en-US"/>
        </w:rPr>
        <w:instrText>ADDIN CSL_CITATION { "citationItems" : [ { "id" : "ITEM-1", "itemData" : { "DOI" : "10.1098/rstb.2012.0231", "ISBN" : "0962-8436", "ISSN" : "1471-2970", "PMID" : "23007086", "abstract" : "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 "author" : [ { "dropping-particle" : "", "family" : "Blanchard", "given" : "Julia L", "non-dropping-particle" : "", "parse-names" : false, "suffix" : "" }, { "dropping-particle" : "", "family" : "Jennings", "given" : "Simon", "non-dropping-particle" : "", "parse-names" : false, "suffix" : "" }, { "dropping-particle" : "", "family" : "Holmes", "given" : "Robert", "non-dropping-particle" : "", "parse-names" : false, "suffix" : "" }, { "dropping-particle" : "", "family" : "Harle", "given" : "James", "non-dropping-particle" : "", "parse-names" : false, "suffix" : "" }, { "dropping-particle" : "", "family" : "Merino", "given" : "Gorka", "non-dropping-particle" : "", "parse-names" : false, "suffix" : "" }, { "dropping-particle" : "", "family" : "Allen", "given" : "J Icarus", "non-dropping-particle" : "", "parse-names" : false, "suffix" : "" }, { "dropping-particle" : "", "family" : "Holt", "given" : "Jason", "non-dropping-particle" : "", "parse-names" : false, "suffix" : "" }, { "dropping-particle" : "", "family" : "Dulvy", "given" : "Nicholas K", "non-dropping-particle" : "", "parse-names" : false, "suffix" : "" }, { "dropping-particle" : "", "family" : "Barange", "given" : "Manuel", "non-dropping-particle" : "", "parse-names" : false, "suffix" : "" } ], "container-title" : "Philosophical transactions of the Royal Society of London. Series B, Biological sciences", "id" : "ITEM-1", "issue" : "1605", "issued" : { "date-parts" : [ [ "2012" ] ] }, "page" : "2979-89", "title" : "Potential consequences of climate change for primary production and fish production in large marine ecosystems.", "type" : "article-journal", "volume" : "367" }, "uris" : [ "http://www.mendeley.com/documents/?uuid=f5a1a58a-360a-455f-9c7c-0eb89728ce5e" ] }, { "id" : "ITEM-2",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2", "issue" : "1", "issued" : { "date-parts" : [ [ "2013" ] ] }, "page" : "26-40", "title" : "Impacts and adaptation options of climate change on ecosystem services in Finland: A model based study", "type" : "article-journal", "volume" : "5" }, "uris" : [ "http://www.mendeley.com/documents/?uuid=31670c48-0840-4c96-86bd-9b9dc6cebf62" ] }, { "id" : "ITEM-3", "itemData" : { "DOI" : "10.1016/j.gloenvcha.2012.03.003", "ISBN" : "09593780", "ISSN" : "09593780", "PMID" : "23039919", "abstract" : "Expansion in the world's human population and economic development will increase future demand for fish products. As global fisheries yield is constrained by ecosystems productivity and management effectiveness, per capita fish consumption can only be maintained or increased if aquaculture makes an increasing contribution to the volume and stability of global fish supplies. Here, we use predictions of changes in global and regional climate (according to IPCC emissions scenario A1B), marine ecosystem and fisheries production estimates from high resolution regional models, human population size estimates from United Nations prospects, fishmeal and oil price estimations, and projections of the technological development in aquaculture feed technology, to investigate the feasibility of sustaining current and increased per capita fish consumption rates in 2050. We conclude that meeting current and larger consumption rates is feasible, despite a growing population and the impacts of climate change on potential fisheries production, but only if fish resources are managed sustainably and the animal feeds industry reduces its reliance on wild fish. Ineffective fisheries management and rising fishmeal prices driven by greater demand could, however, compromise future aquaculture production and the availability of fish products. ?? 2012 Elsevier Ltd.", "author" : [ { "dropping-particle" : "", "family" : "Merino", "given" : "Gorka", "non-dropping-particle" : "", "parse-names" : false, "suffix" : "" }, { "dropping-particle" : "", "family" : "Barange", "given" : "Manuel", "non-dropping-particle" : "", "parse-names" : false, "suffix" : "" }, { "dropping-particle" : "", "family" : "Blanchard", "given" : "Julia L.", "non-dropping-particle" : "", "parse-names" : false, "suffix" : "" }, { "dropping-particle" : "", "family" : "Harle", "given" : "James", "non-dropping-particle" : "", "parse-names" : false, "suffix" : "" }, { "dropping-particle" : "", "family" : "Holmes", "given" : "Robert", "non-dropping-particle" : "", "parse-names" : false, "suffix" : "" }, { "dropping-particle" : "", "family" : "Allen", "given" : "Icarus", "non-dropping-particle" : "", "parse-names" : false, "suffix" : "" }, { "dropping-particle" : "", "family" : "Allison", "given" : "Edward H.", "non-dropping-particle" : "", "parse-names" : false, "suffix" : "" }, { "dropping-particle" : "", "family" : "Badjeck", "given" : "Marie Caroline", "non-dropping-particle" : "", "parse-names" : false, "suffix" : "" }, { "dropping-particle" : "", "family" : "Dulvy", "given" : "Nicholas K.", "non-dropping-particle" : "", "parse-names" : false, "suffix" : "" }, { "dropping-particle" : "", "family" : "Holt", "given" : "Jason", "non-dropping-particle" : "", "parse-names" : false, "suffix" : "" }, { "dropping-particle" : "", "family" : "Jennings", "given" : "Simon", "non-dropping-particle" : "", "parse-names" : false, "suffix" : "" }, { "dropping-particle" : "", "family" : "Mullon", "given" : "Christian", "non-dropping-particle" : "", "parse-names" : false, "suffix" : "" }, { "dropping-particle" : "", "family" : "Rodwell", "given" : "Lynda D.", "non-dropping-particle" : "", "parse-names" : false, "suffix" : "" } ], "container-title" : "Global Environmental Change", "id" : "ITEM-3", "issue" : "4", "issued" : { "date-parts" : [ [ "2012" ] ] }, "page" : "795-806", "publisher" : "Elsevier Ltd", "title" : "Can marine fisheries and aquaculture meet fish demand from a growing human population in a changing climate?", "type" : "article-journal", "volume" : "22" }, "uris" : [ "http://www.mendeley.com/documents/?uuid=c2277637-e99e-4834-b6b1-67ed43b2bd1c" ] } ], "mendeley" : { "formattedCitation" : "(Blanchard et al., 2012; Forsius et al., 2013; Merino et al., 2012)", "plainTextFormattedCitation" : "(Blanchard et al., 2012; Forsius et al., 2013; Merino et al., 2012)", "previouslyFormattedCitation" : "(Blanchard et al., 2012; Forsius et al., 2013; Merino et al., 2012)"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lanchard </w:t>
      </w:r>
      <w:r w:rsidR="000D7D89" w:rsidRPr="000D7D89">
        <w:rPr>
          <w:i/>
          <w:sz w:val="22"/>
          <w:szCs w:val="22"/>
          <w:lang w:val="en-US"/>
        </w:rPr>
        <w:t>et al.</w:t>
      </w:r>
      <w:r w:rsidRPr="00F55611">
        <w:rPr>
          <w:sz w:val="22"/>
          <w:szCs w:val="22"/>
          <w:lang w:val="en-US"/>
        </w:rPr>
        <w:t xml:space="preserve">, 2012; Forsius </w:t>
      </w:r>
      <w:r w:rsidR="000D7D89" w:rsidRPr="000D7D89">
        <w:rPr>
          <w:i/>
          <w:sz w:val="22"/>
          <w:szCs w:val="22"/>
          <w:lang w:val="en-US"/>
        </w:rPr>
        <w:t>et al.</w:t>
      </w:r>
      <w:r w:rsidRPr="00F55611">
        <w:rPr>
          <w:sz w:val="22"/>
          <w:szCs w:val="22"/>
          <w:lang w:val="en-US"/>
        </w:rPr>
        <w:t xml:space="preserve">, 2013; Merino </w:t>
      </w:r>
      <w:r w:rsidR="000D7D89" w:rsidRPr="000D7D89">
        <w:rPr>
          <w:i/>
          <w:sz w:val="22"/>
          <w:szCs w:val="22"/>
          <w:lang w:val="en-US"/>
        </w:rPr>
        <w:t>et al.</w:t>
      </w:r>
      <w:r w:rsidRPr="00F55611">
        <w:rPr>
          <w:sz w:val="22"/>
          <w:szCs w:val="22"/>
          <w:lang w:val="en-US"/>
        </w:rPr>
        <w:t>, 2012)</w:t>
      </w:r>
      <w:r w:rsidRPr="00F55611">
        <w:rPr>
          <w:sz w:val="22"/>
          <w:szCs w:val="22"/>
          <w:lang w:val="en-US"/>
        </w:rPr>
        <w:fldChar w:fldCharType="end"/>
      </w:r>
      <w:r w:rsidRPr="00F55611">
        <w:rPr>
          <w:sz w:val="22"/>
          <w:szCs w:val="22"/>
          <w:lang w:val="en-US"/>
        </w:rPr>
        <w:t xml:space="preserve">. </w:t>
      </w:r>
    </w:p>
    <w:p w14:paraId="530AD39F" w14:textId="0542A51B" w:rsidR="00AE389F" w:rsidRPr="00F55611" w:rsidRDefault="00AE389F" w:rsidP="00AE389F">
      <w:pPr>
        <w:pStyle w:val="CommentText"/>
        <w:spacing w:line="276" w:lineRule="auto"/>
        <w:rPr>
          <w:sz w:val="22"/>
          <w:szCs w:val="22"/>
          <w:lang w:val="en-US"/>
        </w:rPr>
      </w:pPr>
      <w:r w:rsidRPr="00F55611">
        <w:rPr>
          <w:i/>
          <w:sz w:val="22"/>
          <w:szCs w:val="22"/>
          <w:lang w:val="en-US"/>
        </w:rPr>
        <w:t>Quality of life</w:t>
      </w:r>
      <w:r w:rsidRPr="00F55611">
        <w:rPr>
          <w:sz w:val="22"/>
          <w:szCs w:val="22"/>
          <w:lang w:val="en-US"/>
        </w:rPr>
        <w:t xml:space="preserve">: Most studies agree that, as a result of these trends in nature and </w:t>
      </w:r>
      <w:r w:rsidRPr="00F55611">
        <w:rPr>
          <w:bCs/>
          <w:sz w:val="22"/>
          <w:szCs w:val="22"/>
          <w:lang w:val="en-US"/>
        </w:rPr>
        <w:t>nature’s contributions to people</w:t>
      </w:r>
      <w:r w:rsidRPr="00F55611">
        <w:rPr>
          <w:sz w:val="22"/>
          <w:szCs w:val="22"/>
          <w:lang w:val="en-US"/>
        </w:rPr>
        <w:t xml:space="preserve">, quality of life may be negatively affected at various scales and in all subregions of Europe and Central Asia, with a gradual disappearance of winter tourism and urban green areas in Western Europe </w:t>
      </w:r>
      <w:r w:rsidRPr="00F55611">
        <w:rPr>
          <w:sz w:val="22"/>
          <w:szCs w:val="22"/>
          <w:lang w:val="en-US"/>
        </w:rPr>
        <w:fldChar w:fldCharType="begin" w:fldLock="1"/>
      </w:r>
      <w:r w:rsidRPr="00F55611">
        <w:rPr>
          <w:sz w:val="22"/>
          <w:szCs w:val="22"/>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id" : "ITEM-2",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2",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Forsius et al., 2013; Hirschi et al., 2013; Schr\u00f6ter et al., 2005)", "plainTextFormattedCitation" : "(Forsius et al., 2013; Hirschi et al., 2013; Schr\u00f6ter et al., 2005)", "previouslyFormattedCitation" : "(Forsius et al., 2013; Hirschi et al., 2013; Schr\u00f6ter et al., 2005)"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Forsius </w:t>
      </w:r>
      <w:r w:rsidR="000D7D89" w:rsidRPr="000D7D89">
        <w:rPr>
          <w:i/>
          <w:sz w:val="22"/>
          <w:szCs w:val="22"/>
          <w:lang w:val="en-US"/>
        </w:rPr>
        <w:t>et al.</w:t>
      </w:r>
      <w:r w:rsidRPr="00F55611">
        <w:rPr>
          <w:sz w:val="22"/>
          <w:szCs w:val="22"/>
          <w:lang w:val="en-US"/>
        </w:rPr>
        <w:t xml:space="preserve">, 2013; Hirschi </w:t>
      </w:r>
      <w:r w:rsidR="000D7D89" w:rsidRPr="000D7D89">
        <w:rPr>
          <w:i/>
          <w:sz w:val="22"/>
          <w:szCs w:val="22"/>
          <w:lang w:val="en-US"/>
        </w:rPr>
        <w:t>et al.</w:t>
      </w:r>
      <w:r w:rsidRPr="00F55611">
        <w:rPr>
          <w:sz w:val="22"/>
          <w:szCs w:val="22"/>
          <w:lang w:val="en-US"/>
        </w:rPr>
        <w:t xml:space="preserve">, 2013; Schröter </w:t>
      </w:r>
      <w:r w:rsidR="000D7D89" w:rsidRPr="000D7D89">
        <w:rPr>
          <w:i/>
          <w:sz w:val="22"/>
          <w:szCs w:val="22"/>
          <w:lang w:val="en-US"/>
        </w:rPr>
        <w:t>et al.</w:t>
      </w:r>
      <w:r w:rsidRPr="00F55611">
        <w:rPr>
          <w:sz w:val="22"/>
          <w:szCs w:val="22"/>
          <w:lang w:val="en-US"/>
        </w:rPr>
        <w:t>, 2005)</w:t>
      </w:r>
      <w:r w:rsidRPr="00F55611">
        <w:rPr>
          <w:sz w:val="22"/>
          <w:szCs w:val="22"/>
          <w:lang w:val="en-US"/>
        </w:rPr>
        <w:fldChar w:fldCharType="end"/>
      </w:r>
      <w:r w:rsidRPr="00F55611">
        <w:rPr>
          <w:sz w:val="22"/>
          <w:szCs w:val="22"/>
          <w:lang w:val="en-US"/>
        </w:rPr>
        <w:t xml:space="preserve">, landscape beauty and tourism in regions of Switzerland </w:t>
      </w:r>
      <w:r w:rsidRPr="00F55611">
        <w:rPr>
          <w:sz w:val="22"/>
          <w:szCs w:val="22"/>
          <w:lang w:val="en-US"/>
        </w:rPr>
        <w:fldChar w:fldCharType="begin" w:fldLock="1"/>
      </w:r>
      <w:r w:rsidRPr="00F55611">
        <w:rPr>
          <w:sz w:val="22"/>
          <w:szCs w:val="22"/>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mendeley" : { "formattedCitation" : "(Hirschi et al., 2013)", "plainTextFormattedCitation" : "(Hirschi et al., 2013)", "previouslyFormattedCitation" : "(Hirschi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Hirschi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recreational activities in regions of Spain </w:t>
      </w:r>
      <w:r w:rsidRPr="00F55611">
        <w:rPr>
          <w:sz w:val="22"/>
          <w:szCs w:val="22"/>
          <w:lang w:val="en-US"/>
        </w:rPr>
        <w:fldChar w:fldCharType="begin" w:fldLock="1"/>
      </w:r>
      <w:r w:rsidRPr="00F55611">
        <w:rPr>
          <w:sz w:val="22"/>
          <w:szCs w:val="22"/>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lainTextFormattedCitation" : "(Palacios-Agundez et al., 2013)", "previouslyFormattedCitation" : "(Palacios-Agundez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Palacios-Agundez </w:t>
      </w:r>
      <w:r w:rsidR="000D7D89" w:rsidRPr="000D7D89">
        <w:rPr>
          <w:i/>
          <w:sz w:val="22"/>
          <w:szCs w:val="22"/>
          <w:lang w:val="en-US"/>
        </w:rPr>
        <w:t>et al.</w:t>
      </w:r>
      <w:r w:rsidRPr="00F55611">
        <w:rPr>
          <w:sz w:val="22"/>
          <w:szCs w:val="22"/>
          <w:lang w:val="en-US"/>
        </w:rPr>
        <w:t>, 2013)</w:t>
      </w:r>
      <w:r w:rsidRPr="00F55611">
        <w:rPr>
          <w:sz w:val="22"/>
          <w:szCs w:val="22"/>
          <w:lang w:val="en-US"/>
        </w:rPr>
        <w:fldChar w:fldCharType="end"/>
      </w:r>
      <w:r w:rsidRPr="00F55611">
        <w:rPr>
          <w:sz w:val="22"/>
          <w:szCs w:val="22"/>
          <w:lang w:val="en-US"/>
        </w:rPr>
        <w:t xml:space="preserve">, and diving in the Mediterranean Sea </w:t>
      </w:r>
      <w:r w:rsidRPr="00F55611">
        <w:rPr>
          <w:sz w:val="22"/>
          <w:szCs w:val="22"/>
          <w:lang w:val="en-US"/>
        </w:rPr>
        <w:fldChar w:fldCharType="begin" w:fldLock="1"/>
      </w:r>
      <w:r w:rsidRPr="00F55611">
        <w:rPr>
          <w:sz w:val="22"/>
          <w:szCs w:val="22"/>
          <w:lang w:val="en-US"/>
        </w:rPr>
        <w:instrText>ADDIN CSL_CITATION { "citationItems" : [ { "id" : "ITEM-1", "itemData" : { "DOI" : "10.3389/fmars.2017.00136", "ISSN" : "2296-7745", "author" : [ { "dropping-particle" : "", "family" : "Galli", "given" : "Giovanni", "non-dropping-particle" : "", "parse-names" : false, "suffix" : "" }, { "dropping-particle" : "", "family" : "Solidoro", "given" : "Cosimo", "non-dropping-particle" : "", "parse-names" : false, "suffix" : "" }, { "dropping-particle" : "", "family" : "Lovato", "given" : "Tomas", "non-dropping-particle" : "", "parse-names" : false, "suffix" : "" } ], "container-title" : "Frontiers in Marine Science", "id" : "ITEM-1", "issue" : "May", "issued" : { "date-parts" : [ [ "2017" ] ] }, "page" : "1-14", "title" : "Marine Heat Waves Hazard 3D Maps and the Risk for Low Motility Organisms in a Warming Mediterranean Sea", "type" : "article-journal", "volume" : "4" }, "uris" : [ "http://www.mendeley.com/documents/?uuid=fa714565-85fb-47df-ac3a-a86ee13b956c", "http://www.mendeley.com/documents/?uuid=39ebbc91-72f4-4bb4-813e-ec80951f91c8" ] } ], "mendeley" : { "formattedCitation" : "(Galli, Solidoro, &amp; Lovato, 2017)", "plainTextFormattedCitation" : "(Galli, Solidoro, &amp; Lovato, 2017)", "previouslyFormattedCitation" : "(Galli, Solidoro, &amp; Lovato, 2017)" }, "properties" : {  }, "schema" : "https://github.com/citation-style-language/schema/raw/master/csl-citation.json" }</w:instrText>
      </w:r>
      <w:r w:rsidRPr="00F55611">
        <w:rPr>
          <w:sz w:val="22"/>
          <w:szCs w:val="22"/>
          <w:lang w:val="en-US"/>
        </w:rPr>
        <w:fldChar w:fldCharType="separate"/>
      </w:r>
      <w:r w:rsidRPr="00F55611">
        <w:rPr>
          <w:sz w:val="22"/>
          <w:szCs w:val="22"/>
          <w:lang w:val="en-US"/>
        </w:rPr>
        <w:t>(Galli</w:t>
      </w:r>
      <w:r w:rsidRPr="00B94BDB">
        <w:rPr>
          <w:sz w:val="22"/>
          <w:szCs w:val="22"/>
          <w:lang w:val="en-US"/>
        </w:rPr>
        <w:t xml:space="preserve"> </w:t>
      </w:r>
      <w:r w:rsidR="000D7D89" w:rsidRPr="000D7D89">
        <w:rPr>
          <w:i/>
          <w:sz w:val="22"/>
          <w:szCs w:val="22"/>
          <w:lang w:val="en-US"/>
        </w:rPr>
        <w:t>et al.</w:t>
      </w:r>
      <w:r w:rsidRPr="00F55611">
        <w:rPr>
          <w:sz w:val="22"/>
          <w:szCs w:val="22"/>
          <w:lang w:val="en-US"/>
        </w:rPr>
        <w:t>, 2017)</w:t>
      </w:r>
      <w:r w:rsidRPr="00F55611">
        <w:rPr>
          <w:sz w:val="22"/>
          <w:szCs w:val="22"/>
          <w:lang w:val="en-US"/>
        </w:rPr>
        <w:fldChar w:fldCharType="end"/>
      </w:r>
      <w:r w:rsidRPr="00F55611">
        <w:rPr>
          <w:sz w:val="22"/>
          <w:szCs w:val="22"/>
          <w:lang w:val="en-US"/>
        </w:rPr>
        <w:t xml:space="preserve">. In contrast, farmers’ revenues in Kazakhstan, Kyrgyzstan, Tajikistan and Uzbekistan are projected to increase in general related to the increases in crop production </w:t>
      </w:r>
      <w:r w:rsidRPr="00F55611">
        <w:rPr>
          <w:sz w:val="22"/>
          <w:szCs w:val="22"/>
          <w:lang w:val="en-US"/>
        </w:rPr>
        <w:fldChar w:fldCharType="begin" w:fldLock="1"/>
      </w:r>
      <w:r w:rsidRPr="00F55611">
        <w:rPr>
          <w:sz w:val="22"/>
          <w:szCs w:val="22"/>
          <w:lang w:val="en-US"/>
        </w:rPr>
        <w:instrText>ADDIN CSL_CITATION { "citationItems" : [ { "id" : "ITEM-1", "itemData" : { "DOI" : "10.1016/j.agee.2014.02.033", "ISBN" : "0167-8809", "ISSN" : "01678809", "abstract" : "Increased risk due to global warming has already become embedded in agricultural decision making in Central Asia and uncertainties are projected to increase even further. Agro-ecology and economies of Central Asia are heterogenous and very little is known about the impact of climate change at the sub-national levels. The bio-economic farm model (BEFM) is used for ex ante assessment of climate change impacts at sub-national levels in Central Asia. The BEFM is calibrated to 10 farming systems in Central Asia based on the household survey and crop growth experiment data. The production uncertainties and the adaptation options of agricultural producers to changing environments are considered paramount in the simulations.Very large differences in climate change impacts across the studied farming systems are found. The positive income gains in large-scale commercial farms in the northern regions of Kazakhstan and negative impact in small-scale farms in arid zones of Tajikistan are likely to happen. Producers in Kyrgyzstan may expect higher revenues but also higher income volatilities in the future. Agricultural producers in Uzbekistan may benefit in the near future but may lose their income in the distant future. The negative impacts could be further aggravated in arid zones of Central Asia if irrigation water availability decline due to climate change and water demand increase in upstream regions. The scenario simulations show that market liberalization and improved commodity exchange between the countries have very good potential to cope with the negative consequences of climate change. ?? 2014 The Authors.", "author" : [ { "dropping-particle" : "", "family" : "Bobojonov", "given" : "Ihtiyor", "non-dropping-particle" : "", "parse-names" : false, "suffix" : "" }, { "dropping-particle" : "", "family" : "Aw-Hassan", "given" : "Aden", "non-dropping-particle" : "", "parse-names" : false, "suffix" : "" } ], "container-title" : "Agriculture, Ecosystems and Environment", "id" : "ITEM-1", "issued" : { "date-parts" : [ [ "2014" ] ] }, "page" : "245-255", "publisher" : "Elsevier B.V.", "title" : "Impacts of climate change on farm income security in Central Asia: An integrated modeling approach", "type" : "article-journal", "volume" : "188" }, "uris" : [ "http://www.mendeley.com/documents/?uuid=ce660658-ccd6-4d5c-84f9-6460ee791804" ] } ], "mendeley" : { "formattedCitation" : "(Bobojonov &amp; Aw-Hassan, 2014)", "plainTextFormattedCitation" : "(Bobojonov &amp; Aw-Hassan, 2014)", "previouslyFormattedCitation" : "(Bobojonov &amp; Aw-Hassan, 2014)" }, "properties" : {  }, "schema" : "https://github.com/citation-style-language/schema/raw/master/csl-citation.json" }</w:instrText>
      </w:r>
      <w:r w:rsidRPr="00F55611">
        <w:rPr>
          <w:sz w:val="22"/>
          <w:szCs w:val="22"/>
          <w:lang w:val="en-US"/>
        </w:rPr>
        <w:fldChar w:fldCharType="separate"/>
      </w:r>
      <w:r w:rsidRPr="00F55611">
        <w:rPr>
          <w:sz w:val="22"/>
          <w:szCs w:val="22"/>
          <w:lang w:val="en-US"/>
        </w:rPr>
        <w:t>(Bobojonov &amp; Aw-Hassan, 2014)</w:t>
      </w:r>
      <w:r w:rsidRPr="00F55611">
        <w:rPr>
          <w:sz w:val="22"/>
          <w:szCs w:val="22"/>
          <w:lang w:val="en-US"/>
        </w:rPr>
        <w:fldChar w:fldCharType="end"/>
      </w:r>
      <w:r w:rsidRPr="00F55611">
        <w:rPr>
          <w:sz w:val="22"/>
          <w:szCs w:val="22"/>
          <w:lang w:val="en-US"/>
        </w:rPr>
        <w:t xml:space="preserve"> (</w:t>
      </w:r>
      <w:r w:rsidRPr="00F55611">
        <w:rPr>
          <w:b/>
          <w:sz w:val="22"/>
          <w:szCs w:val="22"/>
          <w:lang w:val="en-US"/>
        </w:rPr>
        <w:t>Figure 5.10</w:t>
      </w:r>
      <w:r w:rsidRPr="00F55611">
        <w:rPr>
          <w:sz w:val="22"/>
          <w:szCs w:val="22"/>
          <w:lang w:val="en-US"/>
        </w:rPr>
        <w:t xml:space="preserve"> and </w:t>
      </w:r>
      <w:r w:rsidRPr="00F55611">
        <w:rPr>
          <w:b/>
          <w:sz w:val="22"/>
          <w:szCs w:val="22"/>
          <w:lang w:val="en-US"/>
        </w:rPr>
        <w:t>Figure 5.11</w:t>
      </w:r>
      <w:r w:rsidRPr="00F55611">
        <w:rPr>
          <w:sz w:val="22"/>
          <w:szCs w:val="22"/>
          <w:lang w:val="en-US"/>
        </w:rPr>
        <w:t xml:space="preserve">). </w:t>
      </w:r>
    </w:p>
    <w:p w14:paraId="61656B61" w14:textId="77777777" w:rsidR="00AE389F" w:rsidRPr="00F55611" w:rsidRDefault="00AE389F" w:rsidP="00AE389F">
      <w:pPr>
        <w:pStyle w:val="CommentText"/>
        <w:spacing w:line="276" w:lineRule="auto"/>
        <w:rPr>
          <w:sz w:val="22"/>
          <w:szCs w:val="22"/>
          <w:lang w:val="en-US"/>
        </w:rPr>
      </w:pPr>
    </w:p>
    <w:p w14:paraId="0AD5424E" w14:textId="77777777" w:rsidR="00AE389F" w:rsidRPr="00F55611" w:rsidRDefault="00AE389F" w:rsidP="001F0516">
      <w:pPr>
        <w:pStyle w:val="Heading4"/>
      </w:pPr>
      <w:bookmarkStart w:id="1630" w:name="_Toc519504746"/>
      <w:r w:rsidRPr="00F55611">
        <w:t>Regional competition</w:t>
      </w:r>
      <w:bookmarkEnd w:id="1630"/>
      <w:r w:rsidRPr="00F55611">
        <w:t xml:space="preserve"> </w:t>
      </w:r>
    </w:p>
    <w:p w14:paraId="325D6A8D" w14:textId="77777777" w:rsidR="00AE389F" w:rsidRPr="00F55611" w:rsidRDefault="00AE389F" w:rsidP="00AE389F">
      <w:pPr>
        <w:rPr>
          <w:rFonts w:ascii="Calibri" w:hAnsi="Calibri"/>
          <w:color w:val="212121"/>
          <w:shd w:val="clear" w:color="auto" w:fill="FFFFFF"/>
          <w:lang w:val="en-US"/>
        </w:rPr>
      </w:pPr>
      <w:r w:rsidRPr="00F55611">
        <w:rPr>
          <w:rFonts w:ascii="Calibri" w:hAnsi="Calibri"/>
          <w:i/>
          <w:color w:val="212121"/>
          <w:shd w:val="clear" w:color="auto" w:fill="FFFFFF"/>
          <w:lang w:val="en-US"/>
        </w:rPr>
        <w:t>Overview</w:t>
      </w:r>
      <w:r w:rsidRPr="00F55611">
        <w:rPr>
          <w:rFonts w:ascii="Calibri" w:hAnsi="Calibri"/>
          <w:color w:val="212121"/>
          <w:shd w:val="clear" w:color="auto" w:fill="FFFFFF"/>
          <w:lang w:val="en-US"/>
        </w:rPr>
        <w:t xml:space="preserve">: The </w:t>
      </w:r>
      <w:r w:rsidRPr="00F55611">
        <w:rPr>
          <w:rFonts w:ascii="Calibri" w:hAnsi="Calibri"/>
          <w:i/>
          <w:color w:val="212121"/>
          <w:shd w:val="clear" w:color="auto" w:fill="FFFFFF"/>
          <w:lang w:val="en-US"/>
        </w:rPr>
        <w:t>regional competition</w:t>
      </w:r>
      <w:r w:rsidRPr="00F55611">
        <w:rPr>
          <w:rFonts w:ascii="Calibri" w:hAnsi="Calibri"/>
          <w:color w:val="212121"/>
          <w:shd w:val="clear" w:color="auto" w:fill="FFFFFF"/>
          <w:lang w:val="en-US"/>
        </w:rPr>
        <w:t xml:space="preserve"> scenario archetype </w:t>
      </w:r>
      <w:r w:rsidRPr="00F55611">
        <w:rPr>
          <w:lang w:val="en-US"/>
        </w:rPr>
        <w:t xml:space="preserve">reflects a future where regionalization occurs as a result of fragmentation and competition between (and even within) countries. It is often characterized by low technological development and limited policy effectiveness. The archetype’s limited focus on the environment is reflected in </w:t>
      </w:r>
      <w:r w:rsidRPr="00F55611">
        <w:rPr>
          <w:rFonts w:ascii="Calibri" w:hAnsi="Calibri"/>
          <w:color w:val="212121"/>
          <w:shd w:val="clear" w:color="auto" w:fill="FFFFFF"/>
          <w:lang w:val="en-US"/>
        </w:rPr>
        <w:t xml:space="preserve">declining nature indicators associated with declining biodiversity and habitat creation/maintenance. The trends in other indicators such as nature’s material and regulating </w:t>
      </w:r>
      <w:r w:rsidRPr="00F55611">
        <w:rPr>
          <w:rFonts w:ascii="Calibri" w:hAnsi="Calibri"/>
          <w:bCs/>
          <w:color w:val="212121"/>
          <w:shd w:val="clear" w:color="auto" w:fill="FFFFFF"/>
          <w:lang w:val="en-US"/>
        </w:rPr>
        <w:t xml:space="preserve">contributions to people </w:t>
      </w:r>
      <w:r w:rsidRPr="00F55611">
        <w:rPr>
          <w:rFonts w:ascii="Calibri" w:hAnsi="Calibri"/>
          <w:color w:val="212121"/>
          <w:shd w:val="clear" w:color="auto" w:fill="FFFFFF"/>
          <w:lang w:val="en-US"/>
        </w:rPr>
        <w:t xml:space="preserve">are particularly variable across countries, types of indicators </w:t>
      </w:r>
      <w:r w:rsidRPr="00F55611">
        <w:rPr>
          <w:rFonts w:ascii="Calibri" w:hAnsi="Calibri"/>
          <w:color w:val="212121"/>
          <w:shd w:val="clear" w:color="auto" w:fill="FFFFFF"/>
          <w:lang w:val="en-US"/>
        </w:rPr>
        <w:lastRenderedPageBreak/>
        <w:t xml:space="preserve">and the socio-economic or climatic scenario considered. However, more indicators were available for this archetype than for other archetypes, which covered the entire Europe and Central Asia region. </w:t>
      </w:r>
    </w:p>
    <w:p w14:paraId="44CD7040" w14:textId="6452412E" w:rsidR="00AE389F" w:rsidRPr="009F5398" w:rsidRDefault="00AE389F" w:rsidP="00AE389F">
      <w:pPr>
        <w:rPr>
          <w:lang w:val="es-ES"/>
        </w:rPr>
      </w:pPr>
      <w:r w:rsidRPr="00F55611">
        <w:rPr>
          <w:i/>
          <w:lang w:val="en-US"/>
        </w:rPr>
        <w:t>Nature</w:t>
      </w:r>
      <w:r w:rsidRPr="00F55611">
        <w:rPr>
          <w:lang w:val="en-US"/>
        </w:rPr>
        <w:t xml:space="preserve">: Most studies assessing the future of nature indicators reported that the </w:t>
      </w:r>
      <w:r w:rsidRPr="00F55611">
        <w:rPr>
          <w:i/>
          <w:lang w:val="en-US"/>
        </w:rPr>
        <w:t>regional competition</w:t>
      </w:r>
      <w:r w:rsidRPr="00F55611">
        <w:rPr>
          <w:lang w:val="en-US"/>
        </w:rPr>
        <w:t xml:space="preserve"> archetype generally leads to negative impacts on biodiversity (</w:t>
      </w:r>
      <w:r w:rsidRPr="00F55611">
        <w:rPr>
          <w:b/>
          <w:lang w:val="en-US"/>
        </w:rPr>
        <w:t>Figure 5.10</w:t>
      </w:r>
      <w:r w:rsidRPr="00F55611">
        <w:rPr>
          <w:lang w:val="en-US"/>
        </w:rPr>
        <w:t xml:space="preserve"> and </w:t>
      </w:r>
      <w:r w:rsidRPr="00F55611">
        <w:rPr>
          <w:b/>
          <w:lang w:val="en-US"/>
        </w:rPr>
        <w:t>Figure 5.11</w:t>
      </w:r>
      <w:r w:rsidRPr="00F55611">
        <w:rPr>
          <w:lang w:val="en-US"/>
        </w:rPr>
        <w:t xml:space="preserve">). In Western and Central Europe, several studies project a decrease in biodiversity, especially important for woodland and arable species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Dunford, Smith, et al., 2015; Schr\u00f6ter et al., 2005)", "plainTextFormattedCitation" : "(Dunford, Smith, et al., 2015; Schr\u00f6ter et al., 2005)", "previouslyFormattedCitation" : "(Dunford, Smith, et al., 2015; Schr\u00f6ter et al., 200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Dunford </w:t>
      </w:r>
      <w:r w:rsidR="000D7D89" w:rsidRPr="000D7D89">
        <w:rPr>
          <w:i/>
          <w:color w:val="000000" w:themeColor="text1"/>
          <w:lang w:val="en-US"/>
        </w:rPr>
        <w:t>et al.</w:t>
      </w:r>
      <w:r w:rsidRPr="00F55611">
        <w:rPr>
          <w:color w:val="000000" w:themeColor="text1"/>
          <w:lang w:val="en-US"/>
        </w:rPr>
        <w:t>, 2015</w:t>
      </w:r>
      <w:r w:rsidR="000B7C50">
        <w:rPr>
          <w:color w:val="000000" w:themeColor="text1"/>
          <w:lang w:val="en-US"/>
        </w:rPr>
        <w:t>b</w:t>
      </w:r>
      <w:r w:rsidRPr="00F55611">
        <w:rPr>
          <w:color w:val="000000" w:themeColor="text1"/>
          <w:lang w:val="en-US"/>
        </w:rPr>
        <w:t xml:space="preserve">; Schröter </w:t>
      </w:r>
      <w:r w:rsidR="000D7D89" w:rsidRPr="000D7D89">
        <w:rPr>
          <w:i/>
          <w:color w:val="000000" w:themeColor="text1"/>
          <w:lang w:val="en-US"/>
        </w:rPr>
        <w:t>et al.</w:t>
      </w:r>
      <w:r w:rsidRPr="00F55611">
        <w:rPr>
          <w:color w:val="000000" w:themeColor="text1"/>
          <w:lang w:val="en-US"/>
        </w:rPr>
        <w:t>, 2005)</w:t>
      </w:r>
      <w:r w:rsidRPr="00F55611">
        <w:rPr>
          <w:color w:val="000000" w:themeColor="text1"/>
          <w:lang w:val="en-US"/>
        </w:rPr>
        <w:fldChar w:fldCharType="end"/>
      </w:r>
      <w:r w:rsidRPr="00F55611">
        <w:rPr>
          <w:color w:val="000000" w:themeColor="text1"/>
          <w:lang w:val="en-US"/>
        </w:rPr>
        <w:t xml:space="preserve">. Northern parts of Western and Central Europe are particularly affected as they are projected to experience increased biodiversity vulnerability in both land and marine ecosystems, as well as a decrease in the quality of the fisheries (e.g. species composition and mortality) and a decrease in the species of recreational interest such as seals and cetaceans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2",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2",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mendeley" : { "formattedCitation" : "(Harrison et al., 2013; Hattam et al., 2015)", "plainTextFormattedCitation" : "(Harrison et al., 2013; Hattam et al., 2015)", "previouslyFormattedCitation" : "(Harrison et al., 2013; Hattam et al., 201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Harrison </w:t>
      </w:r>
      <w:r w:rsidR="000D7D89" w:rsidRPr="000D7D89">
        <w:rPr>
          <w:i/>
          <w:color w:val="000000" w:themeColor="text1"/>
          <w:lang w:val="en-US"/>
        </w:rPr>
        <w:t>et al.</w:t>
      </w:r>
      <w:r w:rsidRPr="00F55611">
        <w:rPr>
          <w:color w:val="000000" w:themeColor="text1"/>
          <w:lang w:val="en-US"/>
        </w:rPr>
        <w:t xml:space="preserve">, 2013; Hattam </w:t>
      </w:r>
      <w:r w:rsidR="000D7D89" w:rsidRPr="000D7D89">
        <w:rPr>
          <w:i/>
          <w:color w:val="000000" w:themeColor="text1"/>
          <w:lang w:val="en-US"/>
        </w:rPr>
        <w:t>et al.</w:t>
      </w:r>
      <w:r w:rsidRPr="00F55611">
        <w:rPr>
          <w:color w:val="000000" w:themeColor="text1"/>
          <w:lang w:val="en-US"/>
        </w:rPr>
        <w:t>, 2015)</w:t>
      </w:r>
      <w:r w:rsidRPr="00F55611">
        <w:rPr>
          <w:color w:val="000000" w:themeColor="text1"/>
          <w:lang w:val="en-US"/>
        </w:rPr>
        <w:fldChar w:fldCharType="end"/>
      </w:r>
      <w:r w:rsidRPr="00F55611">
        <w:rPr>
          <w:color w:val="000000" w:themeColor="text1"/>
          <w:lang w:val="en-US"/>
        </w:rPr>
        <w:t xml:space="preserve">. In </w:t>
      </w:r>
      <w:r w:rsidRPr="00F55611">
        <w:rPr>
          <w:lang w:val="en-US"/>
        </w:rPr>
        <w:t xml:space="preserve">other parts of Western and Central Europe, however, impacts on nature indicators are less clear. In western countries, plant diversity and flowering onset are negatively affected by the </w:t>
      </w:r>
      <w:r w:rsidRPr="00F55611">
        <w:rPr>
          <w:i/>
          <w:lang w:val="en-US"/>
        </w:rPr>
        <w:t>regional competition</w:t>
      </w:r>
      <w:r w:rsidRPr="00F55611">
        <w:rPr>
          <w:lang w:val="en-US"/>
        </w:rPr>
        <w:t xml:space="preserve"> archetype, but litter quantity, reflecting ecosystem functioning, is projected to increase </w:t>
      </w:r>
      <w:r w:rsidRPr="00F55611">
        <w:rPr>
          <w:lang w:val="en-US"/>
        </w:rPr>
        <w:fldChar w:fldCharType="begin" w:fldLock="1"/>
      </w:r>
      <w:r w:rsidRPr="00F55611">
        <w:rPr>
          <w:lang w:val="en-US"/>
        </w:rPr>
        <w:instrText>ADDIN CSL_CITATION { "citationItems" : [ { "id" : "ITEM-1", "itemData" : { "DOI" : "10.1371/journal.pone.0107572", "ISBN" : "19326203 (ISSN)", "ISSN" : "19326203", "PMID" : "25268490", "abstract" : "The ecosystem services (ES) concept has emerged and spread widely recently, to enhance the importance of preserving ecosystems through global change in order to maintain their benefits for human well-being. Numerous studies consider various dimensions of the interactions between ecosystems and land use via ES, but integrated research addressing the complete feedback loop between biodiversity, ES and land use has remained mostly theoretical. Few studies consider feedbacks from ecosystems to land use systems through ES, exploring how ES are taken into account in land management decisions. To fill this gap, we carried out a role-playing game to explore how ES cognition mediates feedbacks from environmental change on farmers' behaviors in a mountain grassland system. On a close to real landscape game board, farmers were faced with changes in ES under climatic and socio-economic scenarios and prompted to plan for the future and to take land management decisions as they deemed necessary. The outcomes of role-playing game were complemented with additional agronomic and ecological data from interviews and fieldwork. The effects of changes in ES on decision were mainly direct, i.e. not affecting knowledge and values, when they constituted situations with which farmers were accustomed. For example, a reduction of forage quantity following droughts led farmers to shift from mowing to grazing. Sometimes, ES cognitions were affected by ES changes or by external factors, leading to an indirect feedback. This happened when fertilization was stopped after farmers learned that it was inefficient in a drought context. Farmers' behaviors did not always reflect their attitudes towards ES because other factors including topographic constraints, social value of farming or farmer individual and household characteristics also influenced land-management decisions. Those results demonstrated the interest to take into account the complete feedback loop between ES and land management decisions to favor more sustainable ES management.", "author" : [ { "dropping-particle" : "", "family" : "Lamarque", "given" : "P\u00e9n\u00e9lope", "non-dropping-particle" : "", "parse-names" : false, "suffix" : "" }, { "dropping-particle" : "", "family" : "Meyfroidt", "given" : "Patrick", "non-dropping-particle" : "", "parse-names" : false, "suffix" : "" }, { "dropping-particle" : "", "family" : "Nettier", "given" : "Baptiste", "non-dropping-particle" : "", "parse-names" : false, "suffix" : "" }, { "dropping-particle" : "", "family" : "Lavorel", "given" : "Sandra", "non-dropping-particle" : "", "parse-names" : false, "suffix" : "" } ], "container-title" : "PLoS ONE", "id" : "ITEM-1", "issue" : "9", "issued" : { "date-parts" : [ [ "2014" ] ] }, "title" : "How ecosystem services knowledge and values influence farmers' decision-making", "type" : "article-journal", "volume" : "9" }, "uris" : [ "http://www.mendeley.com/documents/?uuid=1ac7c518-0030-4684-a65b-f8d06b424a2b" ] } ], "mendeley" : { "formattedCitation" : "(Lamarque, Meyfroidt, Nettier, &amp; Lavorel, 2014)", "plainTextFormattedCitation" : "(Lamarque, Meyfroidt, Nettier, &amp; Lavorel, 2014)", "previouslyFormattedCitation" : "(Lamarque, Meyfroidt, Nettier, &amp; Lavorel, 2014)" }, "properties" : {  }, "schema" : "https://github.com/citation-style-language/schema/raw/master/csl-citation.json" }</w:instrText>
      </w:r>
      <w:r w:rsidRPr="00F55611">
        <w:rPr>
          <w:lang w:val="en-US"/>
        </w:rPr>
        <w:fldChar w:fldCharType="separate"/>
      </w:r>
      <w:r w:rsidRPr="00F55611">
        <w:rPr>
          <w:lang w:val="en-US"/>
        </w:rPr>
        <w:t>(Lamarque</w:t>
      </w:r>
      <w:r w:rsidRPr="00B94BDB">
        <w:rPr>
          <w:lang w:val="en-US"/>
        </w:rPr>
        <w:t xml:space="preserve"> </w:t>
      </w:r>
      <w:r w:rsidR="000D7D89" w:rsidRPr="000D7D89">
        <w:rPr>
          <w:i/>
          <w:lang w:val="en-US"/>
        </w:rPr>
        <w:t>et al.</w:t>
      </w:r>
      <w:r>
        <w:rPr>
          <w:lang w:val="en-US"/>
        </w:rPr>
        <w:t>,</w:t>
      </w:r>
      <w:r w:rsidRPr="00F55611">
        <w:rPr>
          <w:lang w:val="en-US"/>
        </w:rPr>
        <w:t xml:space="preserve"> 2014)</w:t>
      </w:r>
      <w:r w:rsidRPr="00F55611">
        <w:rPr>
          <w:lang w:val="en-US"/>
        </w:rPr>
        <w:fldChar w:fldCharType="end"/>
      </w:r>
      <w:r w:rsidRPr="00F55611">
        <w:rPr>
          <w:lang w:val="en-US"/>
        </w:rPr>
        <w:t xml:space="preserve">. In southern parts of Western and Central Europe, biodiversity is projected to be more vulnerable and the Mediterranean basin is projected to have 5.6% less plankton and bacterial biomass </w:t>
      </w:r>
      <w:r>
        <w:rPr>
          <w:lang w:val="en-US"/>
        </w:rPr>
        <w:t>(</w:t>
      </w:r>
      <w:r w:rsidRPr="00F55611">
        <w:rPr>
          <w:lang w:val="en-US"/>
        </w:rPr>
        <w:fldChar w:fldCharType="begin" w:fldLock="1"/>
      </w:r>
      <w:r w:rsidRPr="00F55611">
        <w:rPr>
          <w:lang w:val="en-US"/>
        </w:rPr>
        <w:instrText>ADDIN CSL_CITATION { "citationItems" : [ { "id" : "ITEM-1", "itemData" : { "DOI" : "10.1016/j.jmarsys.2013.06.005", "ISBN" : "0924-7963", "ISSN" : "09247963", "abstract" : "The impacts of climate change and environmental management policies on the Mediterranean Sea were analyzed in multi-annual simulations of carbon cycling in a planktonic ecosystem model. The modeling system is based on a high-resolution coupled physical-biogeochemical ocean model that is off-line and forced by medium-resolution global climate simulations and by estimates of continental and river inputs of freshwater and nutrients. The simulations span the periods 1990-2000 and 2090-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 2013 Elsevier B.V.",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1", "issued" : { "date-parts" : [ [ "2014" ] ] }, "page" : "137-149", "publisher" : "Elsevier B.V.", "title" : "The impacts of climate change and environmental management policies on the trophic regimes in the Mediterranean Sea: Scenario analyses", "type" : "article-journal", "volume" : "135" }, "uris" : [ "http://www.mendeley.com/documents/?uuid=0b745f7f-e5ab-4461-9e64-45760c6b9136"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3",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w:instrText>
      </w:r>
      <w:r w:rsidRPr="009F5398">
        <w:rPr>
          <w:lang w:val="es-ES"/>
        </w:rPr>
        <w:instrText>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3",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Lazzari et al., 2014; Palacios-Agundez et al., 2013)", "manualFormatting" : "Harrison et al., 2013; Lazzari et al., 2014; Palacios-Agundez et al., 2013)", "plainTextFormattedCitation" : "(Harrison et al., 2013; Lazzari et al., 2014; Palacios-Agundez et al., 2013)", "previouslyFormattedCitation" : "(Harrison et al., 2013; Lazzari et al., 2014; Palacios-Agundez et al., 2013)" }, "properties" : {  }, "schema" : "https://github.com/citation-style-language/schema/raw/master/csl-citation.json" }</w:instrText>
      </w:r>
      <w:r w:rsidRPr="00F55611">
        <w:rPr>
          <w:lang w:val="en-US"/>
        </w:rPr>
        <w:fldChar w:fldCharType="separate"/>
      </w:r>
      <w:r w:rsidRPr="009F5398">
        <w:rPr>
          <w:lang w:val="es-ES"/>
        </w:rPr>
        <w:t xml:space="preserve">Harrison </w:t>
      </w:r>
      <w:r w:rsidR="000D7D89" w:rsidRPr="000D7D89">
        <w:rPr>
          <w:i/>
          <w:lang w:val="es-ES"/>
        </w:rPr>
        <w:t>et al.</w:t>
      </w:r>
      <w:r w:rsidRPr="009F5398">
        <w:rPr>
          <w:lang w:val="es-ES"/>
        </w:rPr>
        <w:t xml:space="preserve">, 2013; Lazzari </w:t>
      </w:r>
      <w:r w:rsidR="000D7D89" w:rsidRPr="000D7D89">
        <w:rPr>
          <w:i/>
          <w:lang w:val="es-ES"/>
        </w:rPr>
        <w:t>et al.</w:t>
      </w:r>
      <w:r w:rsidRPr="009F5398">
        <w:rPr>
          <w:lang w:val="es-ES"/>
        </w:rPr>
        <w:t xml:space="preserve">, 2014; Palacios-Agundez </w:t>
      </w:r>
      <w:r w:rsidR="000D7D89" w:rsidRPr="000D7D89">
        <w:rPr>
          <w:i/>
          <w:lang w:val="es-ES"/>
        </w:rPr>
        <w:t>et al.</w:t>
      </w:r>
      <w:r w:rsidRPr="009F5398">
        <w:rPr>
          <w:lang w:val="es-ES"/>
        </w:rPr>
        <w:t>, 2013)</w:t>
      </w:r>
      <w:r w:rsidRPr="00F55611">
        <w:rPr>
          <w:lang w:val="en-US"/>
        </w:rPr>
        <w:fldChar w:fldCharType="end"/>
      </w:r>
      <w:r w:rsidRPr="009F5398">
        <w:rPr>
          <w:lang w:val="es-ES"/>
        </w:rPr>
        <w:t>.</w:t>
      </w:r>
    </w:p>
    <w:p w14:paraId="1858169A" w14:textId="15DA9FD2" w:rsidR="00AE389F" w:rsidRPr="00F55611" w:rsidRDefault="00AE389F" w:rsidP="00AE389F">
      <w:pPr>
        <w:rPr>
          <w:lang w:val="en-US"/>
        </w:rPr>
      </w:pPr>
      <w:r w:rsidRPr="00F55611">
        <w:rPr>
          <w:i/>
          <w:lang w:val="en-US"/>
        </w:rPr>
        <w:t xml:space="preserve">Nature’s regulating </w:t>
      </w:r>
      <w:r w:rsidRPr="00F55611">
        <w:rPr>
          <w:bCs/>
          <w:i/>
          <w:lang w:val="en-US"/>
        </w:rPr>
        <w:t>contributions to people</w:t>
      </w:r>
      <w:r w:rsidRPr="00F55611">
        <w:rPr>
          <w:lang w:val="en-US"/>
        </w:rPr>
        <w:t xml:space="preserve">: Trends in nature’s regulating </w:t>
      </w:r>
      <w:r w:rsidRPr="00F55611">
        <w:rPr>
          <w:bCs/>
          <w:lang w:val="en-US"/>
        </w:rPr>
        <w:t xml:space="preserve">contributions to people </w:t>
      </w:r>
      <w:r w:rsidRPr="00F55611">
        <w:rPr>
          <w:lang w:val="en-US"/>
        </w:rPr>
        <w:t xml:space="preserve">under </w:t>
      </w:r>
      <w:r w:rsidRPr="00F55611">
        <w:rPr>
          <w:i/>
          <w:lang w:val="en-US"/>
        </w:rPr>
        <w:t>regional competition</w:t>
      </w:r>
      <w:r w:rsidRPr="00F55611">
        <w:rPr>
          <w:lang w:val="en-US"/>
        </w:rPr>
        <w:t xml:space="preserve"> are not uniform and highly depend on the types of indicators or regions considered (</w:t>
      </w:r>
      <w:r w:rsidRPr="00F55611">
        <w:rPr>
          <w:b/>
          <w:lang w:val="en-US"/>
        </w:rPr>
        <w:t>Figure 5.10</w:t>
      </w:r>
      <w:r w:rsidRPr="00F55611">
        <w:rPr>
          <w:lang w:val="en-US"/>
        </w:rPr>
        <w:t xml:space="preserve"> and </w:t>
      </w:r>
      <w:r w:rsidRPr="00F55611">
        <w:rPr>
          <w:b/>
          <w:lang w:val="en-US"/>
        </w:rPr>
        <w:t>Figure 5.11</w:t>
      </w:r>
      <w:r w:rsidRPr="00F55611">
        <w:rPr>
          <w:lang w:val="en-US"/>
        </w:rPr>
        <w:t>). European Union studies forecast declining soil organic carbon stocks, affecting mostly croplands (between -5.4 and -5.8 Pg C by 2080) and grasslands (between -2.7 and -2.8 Pg C</w:t>
      </w:r>
      <w:r>
        <w:rPr>
          <w:lang w:val="en-US"/>
        </w:rPr>
        <w:t xml:space="preserve"> </w:t>
      </w:r>
      <w:r w:rsidR="00F02736">
        <w:rPr>
          <w:lang w:val="en-US"/>
        </w:rPr>
        <w:t xml:space="preserv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2",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Dunford, Smith, et al., 2015; Hattam et al., 2015; Schr\u00f6ter et al., 2005)", "manualFormatting" : "Dunford, Smith, Harrison, &amp; Hanganu, 2015; Hattam et al., 2015; Schr\u00f6ter et al., 2005", "plainTextFormattedCitation" : "(Dunford, Smith, et al., 2015; Hattam et al., 2015; Schr\u00f6ter et al., 2005)", "previouslyFormattedCitation" : "(Dunford, Smith, et al., 2015; Hattam et al., 2015; Schr\u00f6ter et al., 2005)" }, "properties" : {  }, "schema" : "https://github.com/citation-style-language/schema/raw/master/csl-citation.json" }</w:instrText>
      </w:r>
      <w:r w:rsidRPr="00F55611">
        <w:rPr>
          <w:lang w:val="en-US"/>
        </w:rPr>
        <w:fldChar w:fldCharType="separate"/>
      </w:r>
      <w:r w:rsidRPr="00F55611">
        <w:rPr>
          <w:lang w:val="en-US"/>
        </w:rPr>
        <w:t>Dunford</w:t>
      </w:r>
      <w:r w:rsidRPr="00B94BDB">
        <w:rPr>
          <w:lang w:val="en-US"/>
        </w:rPr>
        <w:t xml:space="preserve"> </w:t>
      </w:r>
      <w:r w:rsidR="000D7D89" w:rsidRPr="000D7D89">
        <w:rPr>
          <w:i/>
          <w:lang w:val="en-US"/>
        </w:rPr>
        <w:t>et al.</w:t>
      </w:r>
      <w:r w:rsidRPr="00F55611">
        <w:rPr>
          <w:lang w:val="en-US"/>
        </w:rPr>
        <w:t>, 2015</w:t>
      </w:r>
      <w:r w:rsidR="000B7C50">
        <w:rPr>
          <w:lang w:val="en-US"/>
        </w:rPr>
        <w:t>b</w:t>
      </w:r>
      <w:r w:rsidRPr="00F55611">
        <w:rPr>
          <w:lang w:val="en-US"/>
        </w:rPr>
        <w:t xml:space="preserve">; Hattam </w:t>
      </w:r>
      <w:r w:rsidR="000D7D89" w:rsidRPr="000D7D89">
        <w:rPr>
          <w:i/>
          <w:lang w:val="en-US"/>
        </w:rPr>
        <w:t>et al.</w:t>
      </w:r>
      <w:r w:rsidRPr="00F55611">
        <w:rPr>
          <w:lang w:val="en-US"/>
        </w:rPr>
        <w:t xml:space="preserve">, 2015;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However, carbon fluxes to lands and seas are projected to increase, as well as the total carbon stocks of forests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id" : "ITEM-3",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3",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mendeley" : { "formattedCitation" : "(Eggers et al., 2008; Hattam et al., 2015; Schr\u00f6ter et al., 2005)", "plainTextFormattedCitation" : "(Eggers et al., 2008; Hattam et al., 2015; Schr\u00f6ter et al., 2005)", "previouslyFormattedCitation" : "(Eggers et al., 2008; Hattam et al., 2015;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Hattam </w:t>
      </w:r>
      <w:r w:rsidR="000D7D89" w:rsidRPr="000D7D89">
        <w:rPr>
          <w:i/>
          <w:lang w:val="en-US"/>
        </w:rPr>
        <w:t>et al.</w:t>
      </w:r>
      <w:r w:rsidRPr="00F55611">
        <w:rPr>
          <w:lang w:val="en-US"/>
        </w:rPr>
        <w:t xml:space="preserve">, 2015;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In southern and western parts of Western Europe, carbon storage may remain stable or even decrease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10.1371/journal.pone.0107572", "ISBN" : "19326203 (ISSN)", "ISSN" : "19326203", "PMID" : "25268490", "abstract" : "The ecosystem services (ES) concept has emerged and spread widely recently, to enhance the importance of preserving ecosystems through global change in order to maintain their benefits for human well-being. Numerous studies consider various dimensions of the interactions between ecosystems and land use via ES, but integrated research addressing the complete feedback loop between biodiversity, ES and land use has remained mostly theoretical. Few studies consider feedbacks from ecosystems to land use systems through ES, exploring how ES are taken into account in land management decisions. To fill this gap, we carried out a role-playing game to explore how ES cognition mediates feedbacks from environmental change on farmers' behaviors in a mountain grassland system. On a close to real landscape game board, farmers were faced with changes in ES under climatic and socio-economic scenarios and prompted to plan for the future and to take land management decisions as they deemed necessary. The outcomes of role-playing game were complemented with additional agronomic and ecological data from interviews and fieldwork. The effects of changes in ES on decision were mainly direct, i.e. not affecting knowledge and values, when they constituted situations with which farmers were accustomed. For example, a reduction of forage quantity following droughts led farmers to shift from mowing to grazing. Sometimes, ES cognitions were affected by ES changes or by external factors, leading to an indirect feedback. This happened when fertilization was stopped after farmers learned that it was inefficient in a drought context. Farmers' behaviors did not always reflect their attitudes towards ES because other factors including topographic constraints, social value of farming or farmer individual and household characteristics also influenced land-management decisions. Those results demonstrated the interest to take into account the complete feedback loop between ES and land management decisions to favor more sustainable ES management.", "author" : [ { "dropping-particle" : "", "family" : "Lamarque", "given" : "P\u00e9n\u00e9lope", "non-dropping-particle" : "", "parse-names" : false, "suffix" : "" }, { "dropping-particle" : "", "family" : "Meyfroidt", "given" : "Patrick", "non-dropping-particle" : "", "parse-names" : false, "suffix" : "" }, { "dropping-particle" : "", "family" : "Nettier", "given" : "Baptiste", "non-dropping-particle" : "", "parse-names" : false, "suffix" : "" }, { "dropping-particle" : "", "family" : "Lavorel", "given" : "Sandra", "non-dropping-particle" : "", "parse-names" : false, "suffix" : "" } ], "container-title" : "PLoS ONE", "id" : "ITEM-2", "issue" : "9", "issued" : { "date-parts" : [ [ "2014" ] ] }, "title" : "How ecosystem services knowledge and values influence farmers' decision-making", "type" : "article-journal", "volume" : "9" }, "uris" : [ "http://www.mendeley.com/documents/?uuid=1ac7c518-0030-4684-a65b-f8d06b424a2b" ] } ], "mendeley" : { "formattedCitation" : "(Lamarque et al., 2014; Palacios-Agundez et al., 2013)", "plainTextFormattedCitation" : "(Lamarque et al., 2014; Palacios-Agundez et al., 2013)", "previouslyFormattedCitation" : "(Lamarque et al., 2014; Palacios-Agundez et al., 2013)" }, "properties" : {  }, "schema" : "https://github.com/citation-style-language/schema/raw/master/csl-citation.json" }</w:instrText>
      </w:r>
      <w:r w:rsidRPr="00F55611">
        <w:rPr>
          <w:lang w:val="en-US"/>
        </w:rPr>
        <w:fldChar w:fldCharType="separate"/>
      </w:r>
      <w:r w:rsidRPr="00F55611">
        <w:rPr>
          <w:lang w:val="en-US"/>
        </w:rPr>
        <w:t xml:space="preserve">(Lamarque </w:t>
      </w:r>
      <w:r w:rsidR="000D7D89" w:rsidRPr="000D7D89">
        <w:rPr>
          <w:i/>
          <w:lang w:val="en-US"/>
        </w:rPr>
        <w:t>et al.</w:t>
      </w:r>
      <w:r w:rsidRPr="00F55611">
        <w:rPr>
          <w:lang w:val="en-US"/>
        </w:rPr>
        <w:t xml:space="preserve">, 2014; Palacios-Agundez </w:t>
      </w:r>
      <w:r w:rsidR="000D7D89" w:rsidRPr="000D7D89">
        <w:rPr>
          <w:i/>
          <w:lang w:val="en-US"/>
        </w:rPr>
        <w:t>et al.</w:t>
      </w:r>
      <w:r w:rsidRPr="00F55611">
        <w:rPr>
          <w:lang w:val="en-US"/>
        </w:rPr>
        <w:t>, 2013)</w:t>
      </w:r>
      <w:r w:rsidRPr="00F55611">
        <w:rPr>
          <w:lang w:val="en-US"/>
        </w:rPr>
        <w:fldChar w:fldCharType="end"/>
      </w:r>
      <w:r w:rsidRPr="00F55611">
        <w:rPr>
          <w:lang w:val="en-US"/>
        </w:rPr>
        <w:t xml:space="preserve">. In the </w:t>
      </w:r>
      <w:r w:rsidRPr="00F55611">
        <w:rPr>
          <w:color w:val="000000" w:themeColor="text1"/>
          <w:lang w:val="en-US"/>
        </w:rPr>
        <w:t xml:space="preserve">same areas, stable nitrate leaching and decreased pollination and pest regulation can also be expected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2", "itemData" : { "DOI" : "10.1371/journal.pone.0107572", "ISBN" : "19326203 (ISSN)", "ISSN" : "19326203", "PMID" : "25268490", "abstract" : "The ecosystem services (ES) concept has emerged and spread widely recently, to enhance the importance of preserving ecosystems through global change in order to maintain their benefits for human well-being. Numerous studies consider various dimensions of the interactions between ecosystems and land use via ES, but integrated research addressing the complete feedback loop between biodiversity, ES and land use has remained mostly theoretical. Few studies consider feedbacks from ecosystems to land use systems through ES, exploring how ES are taken into account in land management decisions. To fill this gap, we carried out a role-playing game to explore how ES cognition mediates feedbacks from environmental change on farmers' behaviors in a mountain grassland system. On a close to real landscape game board, farmers were faced with changes in ES under climatic and socio-economic scenarios and prompted to plan for the future and to take land management decisions as they deemed necessary. The outcomes of role-playing game were complemented with additional agronomic and ecological data from interviews and fieldwork. The effects of changes in ES on decision were mainly direct, i.e. not affecting knowledge and values, when they constituted situations with which farmers were accustomed. For example, a reduction of forage quantity following droughts led farmers to shift from mowing to grazing. Sometimes, ES cognitions were affected by ES changes or by external factors, leading to an indirect feedback. This happened when fertilization was stopped after farmers learned that it was inefficient in a drought context. Farmers' behaviors did not always reflect their attitudes towards ES because other factors including topographic constraints, social value of farming or farmer individual and household characteristics also influenced land-management decisions. Those results demonstrated the interest to take into account the complete feedback loop between ES and land management decisions to favor more sustainable ES management.", "author" : [ { "dropping-particle" : "", "family" : "Lamarque", "given" : "P\u00e9n\u00e9lope", "non-dropping-particle" : "", "parse-names" : false, "suffix" : "" }, { "dropping-particle" : "", "family" : "Meyfroidt", "given" : "Patrick", "non-dropping-particle" : "", "parse-names" : false, "suffix" : "" }, { "dropping-particle" : "", "family" : "Nettier", "given" : "Baptiste", "non-dropping-particle" : "", "parse-names" : false, "suffix" : "" }, { "dropping-particle" : "", "family" : "Lavorel", "given" : "Sandra", "non-dropping-particle" : "", "parse-names" : false, "suffix" : "" } ], "container-title" : "PLoS ONE", "id" : "ITEM-2", "issue" : "9", "issued" : { "date-parts" : [ [ "2014" ] ] }, "title" : "How ecosystem services knowledge and values influence farmers' decision-making", "type" : "article-journal", "volume" : "9" }, "uris" : [ "http://www.mendeley.com/documents/?uuid=1ac7c518-0030-4684-a65b-f8d06b424a2b" ] } ], "mendeley" : { "formattedCitation" : "(Lamarque et al., 2014; Palomo et al., 2011)", "plainTextFormattedCitation" : "(Lamarque et al., 2014; Palomo et al., 2011)", "previouslyFormattedCitation" : "(Lamarque et al., 2014; Palomo et al., 2011)"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Lamarque </w:t>
      </w:r>
      <w:r w:rsidR="000D7D89" w:rsidRPr="000D7D89">
        <w:rPr>
          <w:i/>
          <w:color w:val="000000" w:themeColor="text1"/>
          <w:lang w:val="en-US"/>
        </w:rPr>
        <w:t>et al.</w:t>
      </w:r>
      <w:r w:rsidRPr="00F55611">
        <w:rPr>
          <w:color w:val="000000" w:themeColor="text1"/>
          <w:lang w:val="en-US"/>
        </w:rPr>
        <w:t xml:space="preserve">, 2014; Palomo </w:t>
      </w:r>
      <w:r w:rsidR="000D7D89" w:rsidRPr="000D7D89">
        <w:rPr>
          <w:i/>
          <w:color w:val="000000" w:themeColor="text1"/>
          <w:lang w:val="en-US"/>
        </w:rPr>
        <w:t>et al.</w:t>
      </w:r>
      <w:r w:rsidRPr="00F55611">
        <w:rPr>
          <w:color w:val="000000" w:themeColor="text1"/>
          <w:lang w:val="en-US"/>
        </w:rPr>
        <w:t>, 2011)</w:t>
      </w:r>
      <w:r w:rsidRPr="00F55611">
        <w:rPr>
          <w:color w:val="000000" w:themeColor="text1"/>
          <w:lang w:val="en-US"/>
        </w:rPr>
        <w:fldChar w:fldCharType="end"/>
      </w:r>
      <w:r w:rsidRPr="00F55611">
        <w:rPr>
          <w:lang w:val="en-US"/>
        </w:rPr>
        <w:t xml:space="preserve">. Variability across scenarios categorized within the </w:t>
      </w:r>
      <w:r w:rsidRPr="00F55611">
        <w:rPr>
          <w:i/>
          <w:lang w:val="en-US"/>
        </w:rPr>
        <w:t>regional competition</w:t>
      </w:r>
      <w:r w:rsidRPr="00F55611">
        <w:rPr>
          <w:lang w:val="en-US"/>
        </w:rPr>
        <w:t xml:space="preserve"> archetype also affects the projections of the indicators. For instance, the number of people affected by flooding events in Western and Central Europe is projected to decrease or remain stable under the </w:t>
      </w:r>
      <w:r w:rsidRPr="00F55611">
        <w:rPr>
          <w:i/>
          <w:lang w:val="en-US"/>
        </w:rPr>
        <w:t>should I stay or should I go</w:t>
      </w:r>
      <w:r w:rsidRPr="00F55611">
        <w:rPr>
          <w:lang w:val="en-US"/>
        </w:rPr>
        <w:t xml:space="preserve"> socio-economic scenario, whereas under the </w:t>
      </w:r>
      <w:r w:rsidRPr="00F55611">
        <w:rPr>
          <w:i/>
          <w:lang w:val="en-US"/>
        </w:rPr>
        <w:t>Icarus</w:t>
      </w:r>
      <w:r w:rsidRPr="00F55611">
        <w:rPr>
          <w:lang w:val="en-US"/>
        </w:rPr>
        <w:t xml:space="preserve"> scenario</w:t>
      </w:r>
      <w:r w:rsidRPr="00F55611">
        <w:rPr>
          <w:color w:val="000000" w:themeColor="text1"/>
          <w:lang w:val="en-US"/>
        </w:rPr>
        <w:t xml:space="preserve"> the number of people flooded was reported to increase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1", "issued" : { "date-parts" : [ [ "2015" ] ] }, "note" : "NULL", "page" : "293-306", "title" : "Analysing uncertainties in climate change impact assessment across sectors and scenarios", "type" : "article-journal", "volume" : "128" }, "uris" : [ "http://www.mendeley.com/documents/?uuid=520702f9-6e47-4729-ade0-e159c7d7dc1a"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Brown et al., 2015; Harrison et al., 2013)", "plainTextFormattedCitation" : "(Brown et al., 2015; Harrison et al., 2013)", "previouslyFormattedCitation" : "(Brown et al., 2015; Harrison et al., 2013)"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Brown </w:t>
      </w:r>
      <w:r w:rsidR="000D7D89" w:rsidRPr="000D7D89">
        <w:rPr>
          <w:i/>
          <w:color w:val="000000" w:themeColor="text1"/>
          <w:lang w:val="en-US"/>
        </w:rPr>
        <w:t>et al.</w:t>
      </w:r>
      <w:r w:rsidRPr="00F55611">
        <w:rPr>
          <w:color w:val="000000" w:themeColor="text1"/>
          <w:lang w:val="en-US"/>
        </w:rPr>
        <w:t xml:space="preserve">, 2015; Harrison </w:t>
      </w:r>
      <w:r w:rsidR="000D7D89" w:rsidRPr="000D7D89">
        <w:rPr>
          <w:i/>
          <w:color w:val="000000" w:themeColor="text1"/>
          <w:lang w:val="en-US"/>
        </w:rPr>
        <w:t>et al.</w:t>
      </w:r>
      <w:r w:rsidRPr="00F55611">
        <w:rPr>
          <w:color w:val="000000" w:themeColor="text1"/>
          <w:lang w:val="en-US"/>
        </w:rPr>
        <w:t>, 2013)</w:t>
      </w:r>
      <w:r w:rsidRPr="00F55611">
        <w:rPr>
          <w:color w:val="000000" w:themeColor="text1"/>
          <w:lang w:val="en-US"/>
        </w:rPr>
        <w:fldChar w:fldCharType="end"/>
      </w:r>
      <w:r w:rsidRPr="00F55611">
        <w:rPr>
          <w:lang w:val="en-US"/>
        </w:rPr>
        <w:t xml:space="preserve">. In parts of Spain, two studies found opposite trends regarding air quality, climate regulation, water regulation and quality, erosion control and soil fertility even though they both used local participatory-based approaches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w:t>
      </w:r>
    </w:p>
    <w:p w14:paraId="0667D323" w14:textId="53934167" w:rsidR="00AE389F" w:rsidRPr="00F55611" w:rsidRDefault="00AE389F" w:rsidP="00AE389F">
      <w:pPr>
        <w:rPr>
          <w:lang w:val="en-US"/>
        </w:rPr>
      </w:pPr>
      <w:r w:rsidRPr="00F55611">
        <w:rPr>
          <w:i/>
          <w:lang w:val="en-US"/>
        </w:rPr>
        <w:t xml:space="preserve">Nature’s material </w:t>
      </w:r>
      <w:r w:rsidRPr="00F55611">
        <w:rPr>
          <w:bCs/>
          <w:i/>
          <w:lang w:val="en-US"/>
        </w:rPr>
        <w:t>contributions to people</w:t>
      </w:r>
      <w:r w:rsidRPr="00F55611">
        <w:rPr>
          <w:lang w:val="en-US"/>
        </w:rPr>
        <w:t>: Projected trends in food and feed production in Western and Central Europe are highly dependent on the area considered (</w:t>
      </w:r>
      <w:r w:rsidRPr="00F55611">
        <w:rPr>
          <w:b/>
          <w:lang w:val="en-US"/>
        </w:rPr>
        <w:t>Figure 5.10</w:t>
      </w:r>
      <w:r w:rsidRPr="00F55611">
        <w:rPr>
          <w:lang w:val="en-US"/>
        </w:rPr>
        <w:t xml:space="preserve"> and </w:t>
      </w:r>
      <w:r w:rsidRPr="00F55611">
        <w:rPr>
          <w:b/>
          <w:lang w:val="en-US"/>
        </w:rPr>
        <w:t>Figure 5.11</w:t>
      </w:r>
      <w:r w:rsidRPr="00F55611">
        <w:rPr>
          <w:lang w:val="en-US"/>
        </w:rPr>
        <w:t xml:space="preserve">). Even though a net increase in food production is projected across Western and Central Europe under the </w:t>
      </w:r>
      <w:r w:rsidRPr="00F55611">
        <w:rPr>
          <w:i/>
          <w:lang w:val="en-US"/>
        </w:rPr>
        <w:t>regional competition</w:t>
      </w:r>
      <w:r w:rsidRPr="00F55611">
        <w:rPr>
          <w:lang w:val="en-US"/>
        </w:rPr>
        <w:t xml:space="preserve"> archetype (+15% increase of KCal capita</w:t>
      </w:r>
      <w:r w:rsidRPr="00F55611">
        <w:rPr>
          <w:vertAlign w:val="superscript"/>
          <w:lang w:val="en-US"/>
        </w:rPr>
        <w:t>-1</w:t>
      </w:r>
      <w:r w:rsidRPr="00F55611">
        <w:rPr>
          <w:lang w:val="en-US"/>
        </w:rPr>
        <w:t xml:space="preserve"> day</w:t>
      </w:r>
      <w:r w:rsidRPr="00F55611">
        <w:rPr>
          <w:vertAlign w:val="superscript"/>
          <w:lang w:val="en-US"/>
        </w:rPr>
        <w:t>-1</w:t>
      </w:r>
      <w:r w:rsidRPr="00F55611">
        <w:rPr>
          <w:lang w:val="en-US"/>
        </w:rPr>
        <w:t xml:space="preserve"> by 2050;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manualFormatting" : "Dunford, Smith, Harrison, &amp; Hanganu,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Dunford</w:t>
      </w:r>
      <w:r w:rsidRPr="00B94BDB">
        <w:rPr>
          <w:lang w:val="en-US"/>
        </w:rPr>
        <w:t xml:space="preserve">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several studies show regional dependencies. The southern part of Western and Central Europe is generally reported to experience decreased food production and reduced grazing areas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3",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3",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4",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w:instrText>
      </w:r>
      <w:r w:rsidRPr="009F5398">
        <w:rPr>
          <w:lang w:val="es-ES"/>
        </w:rPr>
        <w:instrText>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4",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Dunford, Smith, et al., 2015; Harrison et al., 2013; Palacios-Agundez et al., 2013; Palomo et al., 2011)", "plainTextFormattedCitation" : "(Dunford, Smith, et al., 2015; Harrison et al., 2013; Palacios-Agundez et al., 2013; Palomo et al., 2011)", "previouslyFormattedCitation" : "(Dunford, Smith, et al., 2015; Harrison et al., 2013; Palacios-Agundez et al., 2013; Palomo et al., 2011)" }, "properties" : {  }, "schema" : "https://github.com/citation-style-language/schema/raw/master/csl-citation.json" }</w:instrText>
      </w:r>
      <w:r w:rsidRPr="00F55611">
        <w:rPr>
          <w:lang w:val="en-US"/>
        </w:rPr>
        <w:fldChar w:fldCharType="separate"/>
      </w:r>
      <w:r w:rsidRPr="009F5398">
        <w:rPr>
          <w:lang w:val="es-ES"/>
        </w:rPr>
        <w:t xml:space="preserve">(Dunford </w:t>
      </w:r>
      <w:r w:rsidR="000D7D89" w:rsidRPr="000D7D89">
        <w:rPr>
          <w:i/>
          <w:lang w:val="es-ES"/>
        </w:rPr>
        <w:t>et al.</w:t>
      </w:r>
      <w:r w:rsidRPr="009F5398">
        <w:rPr>
          <w:lang w:val="es-ES"/>
        </w:rPr>
        <w:t>, 2015</w:t>
      </w:r>
      <w:r w:rsidR="000B7C50">
        <w:rPr>
          <w:lang w:val="es-ES"/>
        </w:rPr>
        <w:t>b</w:t>
      </w:r>
      <w:r w:rsidRPr="009F5398">
        <w:rPr>
          <w:lang w:val="es-ES"/>
        </w:rPr>
        <w:t xml:space="preserve">; Harrison </w:t>
      </w:r>
      <w:r w:rsidR="000D7D89" w:rsidRPr="000D7D89">
        <w:rPr>
          <w:i/>
          <w:lang w:val="es-ES"/>
        </w:rPr>
        <w:t>et al.</w:t>
      </w:r>
      <w:r w:rsidRPr="009F5398">
        <w:rPr>
          <w:lang w:val="es-ES"/>
        </w:rPr>
        <w:t xml:space="preserve">, 2013; Palacios-Agundez </w:t>
      </w:r>
      <w:r w:rsidR="000D7D89" w:rsidRPr="000D7D89">
        <w:rPr>
          <w:i/>
          <w:lang w:val="es-ES"/>
        </w:rPr>
        <w:t>et al.</w:t>
      </w:r>
      <w:r w:rsidRPr="009F5398">
        <w:rPr>
          <w:lang w:val="es-ES"/>
        </w:rPr>
        <w:t xml:space="preserve">, 2013; Palomo </w:t>
      </w:r>
      <w:r w:rsidR="000D7D89" w:rsidRPr="000D7D89">
        <w:rPr>
          <w:i/>
          <w:lang w:val="es-ES"/>
        </w:rPr>
        <w:t>et al.</w:t>
      </w:r>
      <w:r w:rsidRPr="009F5398">
        <w:rPr>
          <w:lang w:val="es-ES"/>
        </w:rPr>
        <w:t>, 2011)</w:t>
      </w:r>
      <w:r w:rsidRPr="00F55611">
        <w:rPr>
          <w:lang w:val="en-US"/>
        </w:rPr>
        <w:fldChar w:fldCharType="end"/>
      </w:r>
      <w:r w:rsidRPr="009F5398">
        <w:rPr>
          <w:lang w:val="es-ES"/>
        </w:rPr>
        <w:t xml:space="preserve">. </w:t>
      </w:r>
      <w:r w:rsidRPr="00F55611">
        <w:rPr>
          <w:lang w:val="en-US"/>
        </w:rPr>
        <w:t xml:space="preserve">Agriculture in western countries of Western Europe may also face a decline in its production because of decreased farming intensity and decreased forage quality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2", "itemData" : { "DOI" : "10.1371/journal.pone.0107572", "ISBN" : "19326203 (ISSN)", "ISSN" : "19326203", "PMID" : "25268490", "abstract" : "The ecosystem services (ES) concept has emerged and spread widely recently, to enhance the importance of preserving ecosystems through global change in order to maintain their benefits for human well-being. Numerous studies consider various dimensions of the interactions between ecosystems and land use via ES, but integrated research addressing the complete feedback loop between biodiversity, ES and land use has remained mostly theoretical. Few studies consider feedbacks from ecosystems to land use systems through ES, exploring how ES are taken into account in land management decisions. To fill this gap, we carried out a role-playing game to explore how ES cognition mediates feedbacks from environmental change on farmers' behaviors in a mountain grassland system. On a close to real landscape game board, farmers were faced with changes in ES under climatic and socio-economic scenarios and prompted to plan for the future and to take land management decisions as they deemed necessary. The outcomes of role-playing game were complemented with additional agronomic and ecological data from interviews and fieldwork. The effects of changes in ES on decision were mainly direct, i.e. not affecting knowledge and values, when they constituted situations with which farmers were accustomed. For example, a reduction of forage quantity following droughts led farmers to shift from mowing to grazing. Sometimes, ES cognitions were affected by ES changes or by external factors, leading to an indirect feedback. This happened when fertilization was stopped after farmers learned that it was inefficient in a drought context. Farmers' behaviors did not always reflect their attitudes towards ES because other factors including topographic constraints, social value of farming or farmer individual and household characteristics also influenced land-management decisions. Those results demonstrated the interest to take into account the complete feedback loop between ES and land management decisions to favor more sustainable ES management.", "author" : [ { "dropping-particle" : "", "family" : "Lamarque", "given" : "P\u00e9n\u00e9lope", "non-dropping-particle" : "", "parse-names" : false, "suffix" : "" }, { "dropping-particle" : "", "family" : "Meyfroidt", "given" : "Patrick", "non-dropping-particle" : "", "parse-names" : false, "suffix" : "" }, { "dropping-particle" : "", "family" : "Nettier", "given" : "Baptiste", "non-dropping-particle" : "", "parse-names" : false, "suffix" : "" }, { "dropping-particle" : "", "family" : "Lavorel", "given" : "Sandra", "non-dropping-particle" : "", "parse-names" : false, "suffix" : "" } ], "container-title" : "PLoS ONE", "id" : "ITEM-2", "issue" : "9", "issued" : { "date-parts" : [ [ "2014" ] ] }, "title" : "How ecosystem services knowledge and values influence farmers' decision-making", "type" : "article-journal", "volume" : "9" }, "uris" : [ "http://www.mendeley.com/documents/?uuid=1ac7c518-0030-4684-a65b-f8d06b424a2b" ] } ], "mendeley" : { "formattedCitation" : "(Harrison et al., 2013; Lamarque et al., 2014)", "plainTextFormattedCitation" : "(Harrison et al., 2013; Lamarque et al., 2014)", "previouslyFormattedCitation" : "(Harrison et al., 2013; Lamarque et al., 2014)"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xml:space="preserve">, 2013; Lamarque </w:t>
      </w:r>
      <w:r w:rsidR="000D7D89" w:rsidRPr="000D7D89">
        <w:rPr>
          <w:i/>
          <w:lang w:val="en-US"/>
        </w:rPr>
        <w:t>et al.</w:t>
      </w:r>
      <w:r w:rsidRPr="00F55611">
        <w:rPr>
          <w:lang w:val="en-US"/>
        </w:rPr>
        <w:t>, 2014)</w:t>
      </w:r>
      <w:r w:rsidRPr="00F55611">
        <w:rPr>
          <w:lang w:val="en-US"/>
        </w:rPr>
        <w:fldChar w:fldCharType="end"/>
      </w:r>
      <w:r w:rsidRPr="00F55611">
        <w:rPr>
          <w:lang w:val="en-US"/>
        </w:rPr>
        <w:t xml:space="preserve">. However, the yield of bioenergy crops in Western and Central Europe is likely to increase because more areas are dedicated to them, especially in northern countries of Western Europe (16 – 34% increase; </w:t>
      </w:r>
      <w:r w:rsidRPr="00F55611">
        <w:rPr>
          <w:lang w:val="en-US"/>
        </w:rPr>
        <w:fldChar w:fldCharType="begin" w:fldLock="1"/>
      </w:r>
      <w:r w:rsidRPr="00F55611">
        <w:rPr>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manualFormatting" : "Schr\u00f6ter et al., 2005)", "plainTextFormattedCitation" : "(Schr\u00f6ter et al., 2005)", "previouslyFormattedCitation" : "(Schr\u00f6ter et al., 2005)" }, "properties" : {  }, "schema" : "https://github.com/citation-style-language/schema/raw/master/csl-citation.json" }</w:instrText>
      </w:r>
      <w:r w:rsidRPr="00F55611">
        <w:rPr>
          <w:lang w:val="en-US"/>
        </w:rPr>
        <w:fldChar w:fldCharType="separate"/>
      </w:r>
      <w:r w:rsidRPr="00F55611">
        <w:rPr>
          <w:lang w:val="en-US"/>
        </w:rPr>
        <w:t xml:space="preserve">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In Central Asia, food production is projected to increase for most </w:t>
      </w:r>
      <w:r w:rsidRPr="00F55611">
        <w:rPr>
          <w:lang w:val="en-US"/>
        </w:rPr>
        <w:lastRenderedPageBreak/>
        <w:t xml:space="preserve">of the crops in Kazakhstan and Kyrgyzstan (e.g. +30% potatoes production by 2100), but in Tajikistan and Uzbekistan, agricultural yield is projected to decrease for cotton </w:t>
      </w:r>
      <w:r w:rsidRPr="00F55611">
        <w:rPr>
          <w:lang w:val="en-US"/>
        </w:rPr>
        <w:fldChar w:fldCharType="begin" w:fldLock="1"/>
      </w:r>
      <w:r w:rsidRPr="00F55611">
        <w:rPr>
          <w:lang w:val="en-US"/>
        </w:rPr>
        <w:instrText>ADDIN CSL_CITATION { "citationItems" : [ { "id" : "ITEM-1", "itemData" : { "DOI" : "10.1016/j.agee.2014.02.033", "ISBN" : "0167-8809", "ISSN" : "01678809", "abstract" : "Increased risk due to global warming has already become embedded in agricultural decision making in Central Asia and uncertainties are projected to increase even further. Agro-ecology and economies of Central Asia are heterogenous and very little is known about the impact of climate change at the sub-national levels. The bio-economic farm model (BEFM) is used for ex ante assessment of climate change impacts at sub-national levels in Central Asia. The BEFM is calibrated to 10 farming systems in Central Asia based on the household survey and crop growth experiment data. The production uncertainties and the adaptation options of agricultural producers to changing environments are considered paramount in the simulations.Very large differences in climate change impacts across the studied farming systems are found. The positive income gains in large-scale commercial farms in the northern regions of Kazakhstan and negative impact in small-scale farms in arid zones of Tajikistan are likely to happen. Producers in Kyrgyzstan may expect higher revenues but also higher income volatilities in the future. Agricultural producers in Uzbekistan may benefit in the near future but may lose their income in the distant future. The negative impacts could be further aggravated in arid zones of Central Asia if irrigation water availability decline due to climate change and water demand increase in upstream regions. The scenario simulations show that market liberalization and improved commodity exchange between the countries have very good potential to cope with the negative consequences of climate change. ?? 2014 The Authors.", "author" : [ { "dropping-particle" : "", "family" : "Bobojonov", "given" : "Ihtiyor", "non-dropping-particle" : "", "parse-names" : false, "suffix" : "" }, { "dropping-particle" : "", "family" : "Aw-Hassan", "given" : "Aden", "non-dropping-particle" : "", "parse-names" : false, "suffix" : "" } ], "container-title" : "Agriculture, Ecosystems and Environment", "id" : "ITEM-1", "issued" : { "date-parts" : [ [ "2014" ] ] }, "page" : "245-255", "publisher" : "Elsevier B.V.", "title" : "Impacts of climate change on farm income security in Central Asia: An integrated modeling approach", "type" : "article-journal", "volume" : "188" }, "uris" : [ "http://www.mendeley.com/documents/?uuid=ce660658-ccd6-4d5c-84f9-6460ee791804" ] } ], "mendeley" : { "formattedCitation" : "(Bobojonov &amp; Aw-Hassan, 2014)", "plainTextFormattedCitation" : "(Bobojonov &amp; Aw-Hassan, 2014)", "previouslyFormattedCitation" : "(Bobojonov &amp; Aw-Hassan, 2014)" }, "properties" : {  }, "schema" : "https://github.com/citation-style-language/schema/raw/master/csl-citation.json" }</w:instrText>
      </w:r>
      <w:r w:rsidRPr="00F55611">
        <w:rPr>
          <w:lang w:val="en-US"/>
        </w:rPr>
        <w:fldChar w:fldCharType="separate"/>
      </w:r>
      <w:r w:rsidRPr="00F55611">
        <w:rPr>
          <w:lang w:val="en-US"/>
        </w:rPr>
        <w:t>(Bobojonov &amp; Aw-Hassan, 2014)</w:t>
      </w:r>
      <w:r w:rsidRPr="00F55611">
        <w:rPr>
          <w:lang w:val="en-US"/>
        </w:rPr>
        <w:fldChar w:fldCharType="end"/>
      </w:r>
      <w:r w:rsidRPr="00F55611">
        <w:rPr>
          <w:lang w:val="en-US"/>
        </w:rPr>
        <w:t xml:space="preserve">. </w:t>
      </w:r>
    </w:p>
    <w:p w14:paraId="581B9A3D" w14:textId="51C97332" w:rsidR="00AE389F" w:rsidRPr="00F55611" w:rsidRDefault="00AE389F" w:rsidP="00AE389F">
      <w:pPr>
        <w:rPr>
          <w:lang w:val="en-US"/>
        </w:rPr>
      </w:pPr>
      <w:r w:rsidRPr="00F55611">
        <w:rPr>
          <w:lang w:val="en-US"/>
        </w:rPr>
        <w:t xml:space="preserve">Regional dependencies also concern other nature’s material </w:t>
      </w:r>
      <w:r w:rsidRPr="00F55611">
        <w:rPr>
          <w:bCs/>
          <w:lang w:val="en-US"/>
        </w:rPr>
        <w:t xml:space="preserve">contributions to people </w:t>
      </w:r>
      <w:r w:rsidRPr="00F55611">
        <w:rPr>
          <w:lang w:val="en-US"/>
        </w:rPr>
        <w:t xml:space="preserve">such as wood production. Stemwood production is likely to increase in northern regions of Western Europe (up to 40 – 80% increase in Finland; </w:t>
      </w:r>
      <w:r w:rsidRPr="00F55611">
        <w:rPr>
          <w:lang w:val="en-US"/>
        </w:rPr>
        <w:fldChar w:fldCharType="begin" w:fldLock="1"/>
      </w:r>
      <w:r w:rsidRPr="00F55611">
        <w:rPr>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mendeley" : { "formattedCitation" : "(Forsius et al., 2013)", "manualFormatting" : "Forsius et al., 2013)", "plainTextFormattedCitation" : "(Forsius et al., 2013)", "previouslyFormattedCitation" : "(Forsius et al., 2013)" }, "properties" : {  }, "schema" : "https://github.com/citation-style-language/schema/raw/master/csl-citation.json" }</w:instrText>
      </w:r>
      <w:r w:rsidRPr="00F55611">
        <w:rPr>
          <w:lang w:val="en-US"/>
        </w:rPr>
        <w:fldChar w:fldCharType="separate"/>
      </w:r>
      <w:r w:rsidRPr="00F55611">
        <w:rPr>
          <w:lang w:val="en-US"/>
        </w:rPr>
        <w:t xml:space="preserve">Forsius </w:t>
      </w:r>
      <w:r w:rsidR="000D7D89" w:rsidRPr="000D7D89">
        <w:rPr>
          <w:i/>
          <w:lang w:val="en-US"/>
        </w:rPr>
        <w:t>et al.</w:t>
      </w:r>
      <w:r w:rsidRPr="00F55611">
        <w:rPr>
          <w:lang w:val="en-US"/>
        </w:rPr>
        <w:t>, 2013)</w:t>
      </w:r>
      <w:r w:rsidRPr="00F55611">
        <w:rPr>
          <w:lang w:val="en-US"/>
        </w:rPr>
        <w:fldChar w:fldCharType="end"/>
      </w:r>
      <w:r w:rsidRPr="00F55611">
        <w:rPr>
          <w:lang w:val="en-US"/>
        </w:rPr>
        <w:t xml:space="preserve"> in contrast to southern regions where it decreases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 Larger studies conducted at the European Union level are highly divided on the trend in nature’s contributions to people associated with forest</w:t>
      </w:r>
      <w:r w:rsidR="0090706B">
        <w:rPr>
          <w:lang w:val="en-US"/>
        </w:rPr>
        <w:t>s</w:t>
      </w:r>
      <w:r w:rsidRPr="00F55611">
        <w:rPr>
          <w:lang w:val="en-US"/>
        </w:rPr>
        <w:t xml:space="preserve">. For instance, forest area in the European Union is expected either to decrease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or to increase by 2050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mendeley" : { "formattedCitation" : "(Eggers et al., 2008)", "plainTextFormattedCitation" : "(Eggers et al., 2008)", "previouslyFormattedCitation" : "(Eggers et al., 2008)"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2008)</w:t>
      </w:r>
      <w:r w:rsidRPr="00F55611">
        <w:rPr>
          <w:lang w:val="en-US"/>
        </w:rPr>
        <w:fldChar w:fldCharType="end"/>
      </w:r>
      <w:r w:rsidRPr="00F55611">
        <w:rPr>
          <w:lang w:val="en-US"/>
        </w:rPr>
        <w:t xml:space="preserve">. Finally, a decreased biomass and abundance of fish and shellfish populations is projected in northern waters of Western Europe </w:t>
      </w:r>
      <w:r w:rsidRPr="00F55611">
        <w:rPr>
          <w:lang w:val="en-US"/>
        </w:rPr>
        <w:fldChar w:fldCharType="begin" w:fldLock="1"/>
      </w:r>
      <w:r w:rsidRPr="00F55611">
        <w:rPr>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mendeley" : { "formattedCitation" : "(Hattam et al., 2015)", "plainTextFormattedCitation" : "(Hattam et al., 2015)", "previouslyFormattedCitation" : "(Hattam et al., 2015)" }, "properties" : {  }, "schema" : "https://github.com/citation-style-language/schema/raw/master/csl-citation.json" }</w:instrText>
      </w:r>
      <w:r w:rsidRPr="00F55611">
        <w:rPr>
          <w:lang w:val="en-US"/>
        </w:rPr>
        <w:fldChar w:fldCharType="separate"/>
      </w:r>
      <w:r w:rsidRPr="00F55611">
        <w:rPr>
          <w:lang w:val="en-US"/>
        </w:rPr>
        <w:t xml:space="preserve">(Hattam </w:t>
      </w:r>
      <w:r w:rsidR="000D7D89" w:rsidRPr="000D7D89">
        <w:rPr>
          <w:i/>
          <w:lang w:val="en-US"/>
        </w:rPr>
        <w:t>et al.</w:t>
      </w:r>
      <w:r w:rsidRPr="00F55611">
        <w:rPr>
          <w:lang w:val="en-US"/>
        </w:rPr>
        <w:t>, 2015)</w:t>
      </w:r>
      <w:r w:rsidRPr="00F55611">
        <w:rPr>
          <w:lang w:val="en-US"/>
        </w:rPr>
        <w:fldChar w:fldCharType="end"/>
      </w:r>
      <w:r w:rsidRPr="00F55611">
        <w:rPr>
          <w:lang w:val="en-US"/>
        </w:rPr>
        <w:t xml:space="preserve">, although studies conducted in southern parts of Western Europe show contradictory results concerning fisheries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w:t>
      </w:r>
    </w:p>
    <w:p w14:paraId="35F8FCAA" w14:textId="2F8B26FD" w:rsidR="00AE389F" w:rsidRPr="00F55611" w:rsidRDefault="00AE389F" w:rsidP="00AE389F">
      <w:pPr>
        <w:rPr>
          <w:lang w:val="en-US"/>
        </w:rPr>
      </w:pPr>
      <w:r w:rsidRPr="00F55611">
        <w:rPr>
          <w:i/>
          <w:lang w:val="en-US"/>
        </w:rPr>
        <w:t xml:space="preserve">Nature’s non-material </w:t>
      </w:r>
      <w:r w:rsidRPr="00F55611">
        <w:rPr>
          <w:bCs/>
          <w:i/>
          <w:lang w:val="en-US"/>
        </w:rPr>
        <w:t xml:space="preserve">contributions to people </w:t>
      </w:r>
      <w:r w:rsidRPr="00F55611">
        <w:rPr>
          <w:i/>
          <w:lang w:val="en-US"/>
        </w:rPr>
        <w:t>and quality of life</w:t>
      </w:r>
      <w:r w:rsidRPr="00F55611">
        <w:rPr>
          <w:lang w:val="en-US"/>
        </w:rPr>
        <w:t xml:space="preserve">: As with </w:t>
      </w:r>
      <w:r w:rsidRPr="00F55611">
        <w:rPr>
          <w:color w:val="000000" w:themeColor="text1"/>
          <w:lang w:val="en-US"/>
        </w:rPr>
        <w:t xml:space="preserve">other contributions from nature to people, the trends of non-material contributions and quality of life indicators are highly variable among the studies </w:t>
      </w:r>
      <w:r w:rsidRPr="00F55611">
        <w:rPr>
          <w:lang w:val="en-US"/>
        </w:rPr>
        <w:t>(</w:t>
      </w:r>
      <w:r w:rsidRPr="00F55611">
        <w:rPr>
          <w:b/>
          <w:lang w:val="en-US"/>
        </w:rPr>
        <w:t>Figure 5.10</w:t>
      </w:r>
      <w:r w:rsidRPr="00F55611">
        <w:rPr>
          <w:lang w:val="en-US"/>
        </w:rPr>
        <w:t xml:space="preserve"> and </w:t>
      </w:r>
      <w:r w:rsidRPr="00F55611">
        <w:rPr>
          <w:b/>
          <w:lang w:val="en-US"/>
        </w:rPr>
        <w:t>Figure 5.11</w:t>
      </w:r>
      <w:r w:rsidRPr="00F55611">
        <w:rPr>
          <w:lang w:val="en-US"/>
        </w:rPr>
        <w:t>)</w:t>
      </w:r>
      <w:r w:rsidRPr="00F55611">
        <w:rPr>
          <w:color w:val="000000" w:themeColor="text1"/>
          <w:lang w:val="en-US"/>
        </w:rPr>
        <w:t xml:space="preserve">. </w:t>
      </w:r>
      <w:r w:rsidRPr="00F55611">
        <w:rPr>
          <w:lang w:val="en-US"/>
        </w:rPr>
        <w:t xml:space="preserve">The scope of the results is also limited because the only studies available for these indicators were conducted in Spain and </w:t>
      </w:r>
      <w:r w:rsidRPr="00F55611">
        <w:rPr>
          <w:color w:val="000000" w:themeColor="text1"/>
          <w:lang w:val="en-US"/>
        </w:rPr>
        <w:t xml:space="preserve">Central Asia. The authors of the studies conducted in Spain project an increase in recreational </w:t>
      </w:r>
      <w:r w:rsidRPr="00F55611">
        <w:rPr>
          <w:lang w:val="en-US"/>
        </w:rPr>
        <w:t xml:space="preserve">activities, good social relations, aesthetic and spiritual value, and local identity, but a decrease in health, traditional knowledge and beach tourism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Palacios-Agundez </w:t>
      </w:r>
      <w:r w:rsidR="000D7D89" w:rsidRPr="000D7D89">
        <w:rPr>
          <w:i/>
          <w:color w:val="000000" w:themeColor="text1"/>
          <w:lang w:val="en-US"/>
        </w:rPr>
        <w:t>et al.</w:t>
      </w:r>
      <w:r w:rsidRPr="00F55611">
        <w:rPr>
          <w:color w:val="000000" w:themeColor="text1"/>
          <w:lang w:val="en-US"/>
        </w:rPr>
        <w:t xml:space="preserve">, 2013; Palomo </w:t>
      </w:r>
      <w:r w:rsidR="000D7D89" w:rsidRPr="000D7D89">
        <w:rPr>
          <w:i/>
          <w:color w:val="000000" w:themeColor="text1"/>
          <w:lang w:val="en-US"/>
        </w:rPr>
        <w:t>et al.</w:t>
      </w:r>
      <w:r w:rsidRPr="00F55611">
        <w:rPr>
          <w:color w:val="000000" w:themeColor="text1"/>
          <w:lang w:val="en-US"/>
        </w:rPr>
        <w:t>, 2011)</w:t>
      </w:r>
      <w:r w:rsidRPr="00F55611">
        <w:rPr>
          <w:color w:val="000000" w:themeColor="text1"/>
          <w:lang w:val="en-US"/>
        </w:rPr>
        <w:fldChar w:fldCharType="end"/>
      </w:r>
      <w:r w:rsidRPr="00F55611">
        <w:rPr>
          <w:color w:val="000000" w:themeColor="text1"/>
          <w:lang w:val="en-US"/>
        </w:rPr>
        <w:t xml:space="preserve">. In Kazakhstan and Tajikistan, farmers may benefit from increased income due to increased </w:t>
      </w:r>
      <w:r w:rsidRPr="00F55611">
        <w:rPr>
          <w:lang w:val="en-US"/>
        </w:rPr>
        <w:t>crop yields (</w:t>
      </w:r>
      <w:r w:rsidRPr="00F55611">
        <w:rPr>
          <w:lang w:val="en-US"/>
        </w:rPr>
        <w:fldChar w:fldCharType="begin" w:fldLock="1"/>
      </w:r>
      <w:r w:rsidRPr="00F55611">
        <w:rPr>
          <w:lang w:val="en-US"/>
        </w:rPr>
        <w:instrText>ADDIN CSL_CITATION { "citationItems" : [ { "id" : "ITEM-1", "itemData" : { "DOI" : "10.1016/j.agee.2014.02.033", "ISBN" : "0167-8809", "ISSN" : "01678809", "abstract" : "Increased risk due to global warming has already become embedded in agricultural decision making in Central Asia and uncertainties are projected to increase even further. Agro-ecology and economies of Central Asia are heterogenous and very little is known about the impact of climate change at the sub-national levels. The bio-economic farm model (BEFM) is used for ex ante assessment of climate change impacts at sub-national levels in Central Asia. The BEFM is calibrated to 10 farming systems in Central Asia based on the household survey and crop growth experiment data. The production uncertainties and the adaptation options of agricultural producers to changing environments are considered paramount in the simulations.Very large differences in climate change impacts across the studied farming systems are found. The positive income gains in large-scale commercial farms in the northern regions of Kazakhstan and negative impact in small-scale farms in arid zones of Tajikistan are likely to happen. Producers in Kyrgyzstan may expect higher revenues but also higher income volatilities in the future. Agricultural producers in Uzbekistan may benefit in the near future but may lose their income in the distant future. The negative impacts could be further aggravated in arid zones of Central Asia if irrigation water availability decline due to climate change and water demand increase in upstream regions. The scenario simulations show that market liberalization and improved commodity exchange between the countries have very good potential to cope with the negative consequences of climate change. ?? 2014 The Authors.", "author" : [ { "dropping-particle" : "", "family" : "Bobojonov", "given" : "Ihtiyor", "non-dropping-particle" : "", "parse-names" : false, "suffix" : "" }, { "dropping-particle" : "", "family" : "Aw-Hassan", "given" : "Aden", "non-dropping-particle" : "", "parse-names" : false, "suffix" : "" } ], "container-title" : "Agriculture, Ecosystems and Environment", "id" : "ITEM-1", "issued" : { "date-parts" : [ [ "2014" ] ] }, "page" : "245-255", "publisher" : "Elsevier B.V.", "title" : "Impacts of climate change on farm income security in Central Asia: An integrated modeling approach", "type" : "article-journal", "volume" : "188" }, "uris" : [ "http://www.mendeley.com/documents/?uuid=ce660658-ccd6-4d5c-84f9-6460ee791804" ] } ], "mendeley" : { "formattedCitation" : "(Bobojonov &amp; Aw-Hassan, 2014)", "manualFormatting" : "Bobojonov &amp; Aw-Hassan, 2014)", "plainTextFormattedCitation" : "(Bobojonov &amp; Aw-Hassan, 2014)", "previouslyFormattedCitation" : "(Bobojonov &amp; Aw-Hassan, 2014)" }, "properties" : {  }, "schema" : "https://github.com/citation-style-language/schema/raw/master/csl-citation.json" }</w:instrText>
      </w:r>
      <w:r w:rsidRPr="00F55611">
        <w:rPr>
          <w:lang w:val="en-US"/>
        </w:rPr>
        <w:fldChar w:fldCharType="separate"/>
      </w:r>
      <w:r w:rsidRPr="00F55611">
        <w:rPr>
          <w:lang w:val="en-US"/>
        </w:rPr>
        <w:t>Bobojonov &amp; Aw-Hassan, 2014)</w:t>
      </w:r>
      <w:r w:rsidRPr="00F55611">
        <w:rPr>
          <w:lang w:val="en-US"/>
        </w:rPr>
        <w:fldChar w:fldCharType="end"/>
      </w:r>
      <w:r w:rsidRPr="00F55611">
        <w:rPr>
          <w:lang w:val="en-US"/>
        </w:rPr>
        <w:t xml:space="preserve">. In Uzbekistan, farmers may benefit from increased gross margins from food products (e.g. potatoes and wheat), but may face reduced gross margins from cotton by the 2070 – 2100 period. </w:t>
      </w:r>
    </w:p>
    <w:p w14:paraId="2C01CBD1" w14:textId="77777777" w:rsidR="00AE389F" w:rsidRPr="00F55611" w:rsidRDefault="00AE389F" w:rsidP="00AE389F">
      <w:pPr>
        <w:rPr>
          <w:lang w:val="en-US"/>
        </w:rPr>
      </w:pPr>
    </w:p>
    <w:p w14:paraId="5BF4E465" w14:textId="77777777" w:rsidR="00AE389F" w:rsidRPr="00F55611" w:rsidRDefault="00AE389F" w:rsidP="001F0516">
      <w:pPr>
        <w:pStyle w:val="Heading4"/>
      </w:pPr>
      <w:bookmarkStart w:id="1631" w:name="_Toc519504747"/>
      <w:r w:rsidRPr="00F55611">
        <w:t>Regional sustainability</w:t>
      </w:r>
      <w:bookmarkEnd w:id="1631"/>
    </w:p>
    <w:p w14:paraId="5CEADDDE" w14:textId="77777777" w:rsidR="00AE389F" w:rsidRPr="00F55611" w:rsidRDefault="00AE389F" w:rsidP="00AE389F">
      <w:pPr>
        <w:rPr>
          <w:lang w:val="en-US"/>
        </w:rPr>
      </w:pPr>
      <w:r w:rsidRPr="00F55611">
        <w:rPr>
          <w:i/>
          <w:lang w:val="en-US"/>
        </w:rPr>
        <w:t>Overview</w:t>
      </w:r>
      <w:r w:rsidRPr="00F55611">
        <w:rPr>
          <w:lang w:val="en-US"/>
        </w:rPr>
        <w:t xml:space="preserve">: The </w:t>
      </w:r>
      <w:r w:rsidRPr="00F55611">
        <w:rPr>
          <w:i/>
          <w:lang w:val="en-US"/>
        </w:rPr>
        <w:t>regional sustainability</w:t>
      </w:r>
      <w:r w:rsidRPr="00F55611">
        <w:rPr>
          <w:lang w:val="en-US"/>
        </w:rPr>
        <w:t xml:space="preserve"> scenario archetype focuses on approaches that are customized to local conditions with a drive to local self-sufficiency. Nature’s regulating </w:t>
      </w:r>
      <w:r w:rsidRPr="00F55611">
        <w:rPr>
          <w:bCs/>
          <w:lang w:val="en-US"/>
        </w:rPr>
        <w:t xml:space="preserve">contributions to people </w:t>
      </w:r>
      <w:r w:rsidRPr="00F55611">
        <w:rPr>
          <w:lang w:val="en-US"/>
        </w:rPr>
        <w:t>may particularly benefit from this scenario archetype as all parts of Western and Central Europe show positive trends (</w:t>
      </w:r>
      <w:r w:rsidRPr="00F55611">
        <w:rPr>
          <w:b/>
          <w:lang w:val="en-US"/>
        </w:rPr>
        <w:t>Figure 5.10</w:t>
      </w:r>
      <w:r w:rsidRPr="00F55611">
        <w:rPr>
          <w:lang w:val="en-US"/>
        </w:rPr>
        <w:t xml:space="preserve"> and </w:t>
      </w:r>
      <w:r w:rsidRPr="00F55611">
        <w:rPr>
          <w:b/>
          <w:lang w:val="en-US"/>
        </w:rPr>
        <w:t>Figure 5.11</w:t>
      </w:r>
      <w:r w:rsidRPr="00F55611">
        <w:rPr>
          <w:lang w:val="en-US"/>
        </w:rPr>
        <w:t xml:space="preserve">). On the other hand, the future of nature’s material </w:t>
      </w:r>
      <w:r w:rsidRPr="00F55611">
        <w:rPr>
          <w:bCs/>
          <w:lang w:val="en-US"/>
        </w:rPr>
        <w:t xml:space="preserve">contributions to people </w:t>
      </w:r>
      <w:r w:rsidRPr="00F55611">
        <w:rPr>
          <w:lang w:val="en-US"/>
        </w:rPr>
        <w:t xml:space="preserve">is highly area dependent and the projections of nature indicators are not clear among studies conducted at different scales. All of these projections only concern Western and Central European subregions as no data are available for Eastern Europe and Central Asia. </w:t>
      </w:r>
    </w:p>
    <w:p w14:paraId="394E6C0F" w14:textId="4DE8FAE7" w:rsidR="00AE389F" w:rsidRPr="00F55611" w:rsidRDefault="00AE389F" w:rsidP="00AE389F">
      <w:pPr>
        <w:rPr>
          <w:lang w:val="en-US"/>
        </w:rPr>
      </w:pPr>
      <w:r w:rsidRPr="00503C3C">
        <w:rPr>
          <w:i/>
          <w:lang w:val="en-US"/>
        </w:rPr>
        <w:t>Nature</w:t>
      </w:r>
      <w:r w:rsidRPr="00F55611">
        <w:rPr>
          <w:lang w:val="en-US"/>
        </w:rPr>
        <w:t xml:space="preserve">: The future of nature indicators under the </w:t>
      </w:r>
      <w:r w:rsidRPr="00F55611">
        <w:rPr>
          <w:i/>
          <w:lang w:val="en-US"/>
        </w:rPr>
        <w:t>regional sustainability</w:t>
      </w:r>
      <w:r w:rsidRPr="00F55611">
        <w:rPr>
          <w:lang w:val="en-US"/>
        </w:rPr>
        <w:t xml:space="preserve"> scenario archetype is not clear among the studies conducted in Western and Central Europe (</w:t>
      </w:r>
      <w:r w:rsidRPr="00F55611">
        <w:rPr>
          <w:b/>
          <w:lang w:val="en-US"/>
        </w:rPr>
        <w:t>Figure 5.10</w:t>
      </w:r>
      <w:r w:rsidRPr="00F55611">
        <w:rPr>
          <w:lang w:val="en-US"/>
        </w:rPr>
        <w:t xml:space="preserve"> and </w:t>
      </w:r>
      <w:r w:rsidRPr="00F55611">
        <w:rPr>
          <w:b/>
          <w:lang w:val="en-US"/>
        </w:rPr>
        <w:t>Figure 5.11</w:t>
      </w:r>
      <w:r w:rsidRPr="00F55611">
        <w:rPr>
          <w:lang w:val="en-US"/>
        </w:rPr>
        <w:t xml:space="preserve">). The authors often use different socio-economic assumptions and climate models and their projections are applied to different areas and ecosystems. For instance, two studies project a decrease of biodiversity by 2050 – 2080 in terms of number of species and habitats, which are especially significant for birds, Mediterranean and mountain species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Okruszko et al., 2011; Schr\u00f6ter et al., 2005)", "manualFormatting" : "(Okruszko et al., 2011; Schr\u00f6ter et al., 2005)", "plainTextFormattedCitation" : "(Okruszko et al., 2011; Schr\u00f6ter et al., 2005)", "previouslyFormattedCitation" : "(Okruszko et al., 2011; Schr\u00f6ter et al., 2005)"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Pr="00F55611">
        <w:rPr>
          <w:lang w:val="en-US"/>
        </w:rPr>
        <w:t xml:space="preserve">, 2011;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However, in the Basque Country in Spain and Switzerland, habitat diversity and biodiversity are projected to increase substantially by 2030 – 2050 </w:t>
      </w:r>
      <w:r w:rsidRPr="00F55611">
        <w:rPr>
          <w:lang w:val="en-US"/>
        </w:rPr>
        <w:fldChar w:fldCharType="begin" w:fldLock="1"/>
      </w:r>
      <w:r w:rsidRPr="00F55611">
        <w:rPr>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Hirschi et al., 2013; Palacios-Agundez et al., 2013)", "manualFormatting" : "(Hirschi et al., 2013; Palacios-Agundez et al., 2013)", "plainTextFormattedCitation" : "(Hirschi et al., 2013; Palacios-Agundez et al., 2013)", "previouslyFormattedCitation" : "(Hirschi et al., 2013; Palacios-Agundez et al., 2013)" }, "properties" : {  }, "schema" : "https://github.com/citation-style-language/schema/raw/master/csl-citation.json" }</w:instrText>
      </w:r>
      <w:r w:rsidRPr="00F55611">
        <w:rPr>
          <w:lang w:val="en-US"/>
        </w:rPr>
        <w:fldChar w:fldCharType="separate"/>
      </w:r>
      <w:r w:rsidRPr="00F55611">
        <w:rPr>
          <w:lang w:val="en-US"/>
        </w:rPr>
        <w:t xml:space="preserve">(Hirschi </w:t>
      </w:r>
      <w:r w:rsidR="000D7D89" w:rsidRPr="000D7D89">
        <w:rPr>
          <w:i/>
          <w:lang w:val="en-US"/>
        </w:rPr>
        <w:t>et al.</w:t>
      </w:r>
      <w:r w:rsidRPr="00F55611">
        <w:rPr>
          <w:lang w:val="en-US"/>
        </w:rPr>
        <w:t xml:space="preserve">, 2013; Palacios-Agundez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p>
    <w:p w14:paraId="10945032" w14:textId="59788503" w:rsidR="00AE389F" w:rsidRPr="00F55611" w:rsidRDefault="00AE389F" w:rsidP="00AE389F">
      <w:pPr>
        <w:rPr>
          <w:lang w:val="en-US"/>
        </w:rPr>
      </w:pPr>
      <w:r w:rsidRPr="00F55611">
        <w:rPr>
          <w:i/>
          <w:lang w:val="en-US"/>
        </w:rPr>
        <w:t xml:space="preserve">Nature’s regulating </w:t>
      </w:r>
      <w:r w:rsidRPr="00F55611">
        <w:rPr>
          <w:bCs/>
          <w:i/>
          <w:lang w:val="en-US"/>
        </w:rPr>
        <w:t>contributions to people</w:t>
      </w:r>
      <w:r w:rsidRPr="00F55611">
        <w:rPr>
          <w:lang w:val="en-US"/>
        </w:rPr>
        <w:t xml:space="preserve">: Several Western and Central European studies project an increase in nature’s regulating </w:t>
      </w:r>
      <w:r w:rsidRPr="00F55611">
        <w:rPr>
          <w:bCs/>
          <w:lang w:val="en-US"/>
        </w:rPr>
        <w:t xml:space="preserve">contributions to people </w:t>
      </w:r>
      <w:r w:rsidRPr="00F55611">
        <w:rPr>
          <w:lang w:val="en-US"/>
        </w:rPr>
        <w:t>on land ecosystems (</w:t>
      </w:r>
      <w:r w:rsidRPr="00F55611">
        <w:rPr>
          <w:b/>
          <w:lang w:val="en-US"/>
        </w:rPr>
        <w:t>Figure 5.10</w:t>
      </w:r>
      <w:r w:rsidRPr="00F55611">
        <w:rPr>
          <w:lang w:val="en-US"/>
        </w:rPr>
        <w:t xml:space="preserve"> and </w:t>
      </w:r>
      <w:r w:rsidRPr="00F55611">
        <w:rPr>
          <w:b/>
          <w:lang w:val="en-US"/>
        </w:rPr>
        <w:t>Figure 5.11</w:t>
      </w:r>
      <w:r w:rsidRPr="00F55611">
        <w:rPr>
          <w:lang w:val="en-US"/>
        </w:rPr>
        <w:t xml:space="preserve">). For instance, two international studies project an increase in carbon sequestration by land systems, particularly forests, resulting in better air quality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et al., 2008; Schr\u00f6ter et al., 2005)", "plainTextFormattedCitation" : "(Eggers et al., 2008; Schr\u00f6ter et al., 2005)", "previouslyFormattedCitation" : "(Eggers et al., 2008;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Schröter </w:t>
      </w:r>
      <w:r w:rsidR="000D7D89" w:rsidRPr="000D7D89">
        <w:rPr>
          <w:i/>
          <w:lang w:val="en-US"/>
        </w:rPr>
        <w:t>et al.</w:t>
      </w:r>
      <w:r w:rsidRPr="00F55611">
        <w:rPr>
          <w:lang w:val="en-US"/>
        </w:rPr>
        <w:t>, 2005)</w:t>
      </w:r>
      <w:r w:rsidRPr="00F55611">
        <w:rPr>
          <w:lang w:val="en-US"/>
        </w:rPr>
        <w:fldChar w:fldCharType="end"/>
      </w:r>
      <w:r w:rsidRPr="00F55611">
        <w:rPr>
          <w:lang w:val="en-US"/>
        </w:rPr>
        <w:t>. In 2100, Western and Central European forests may thus accumulate up to 110 Mg C ha</w:t>
      </w:r>
      <w:r w:rsidRPr="00F55611">
        <w:rPr>
          <w:vertAlign w:val="superscript"/>
          <w:lang w:val="en-US"/>
        </w:rPr>
        <w:t xml:space="preserve">-1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mendeley" : { "formattedCitation" : "(Eggers et al., 2008)", "manualFormatting" : "(Eggers et al., 2008)", "plainTextFormattedCitation" : "(Eggers et al., 2008)", "previouslyFormattedCitation" : "(Eggers et al., 2008)"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2008)</w:t>
      </w:r>
      <w:r w:rsidRPr="00F55611">
        <w:rPr>
          <w:lang w:val="en-US"/>
        </w:rPr>
        <w:fldChar w:fldCharType="end"/>
      </w:r>
      <w:r w:rsidRPr="00F55611">
        <w:rPr>
          <w:lang w:val="en-US"/>
        </w:rPr>
        <w:t xml:space="preserve">. Wetlands may, however, be more vulnerable under this scenario as they store carbon at a </w:t>
      </w:r>
      <w:r w:rsidRPr="00F55611">
        <w:rPr>
          <w:lang w:val="en-US"/>
        </w:rPr>
        <w:lastRenderedPageBreak/>
        <w:t xml:space="preserve">slower rate and are less effective at removing nutrients affecting water quality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A local study from Central Europe projected similar trends with increased carbon sequestration (approximately +25% by 2036) and more stable soils </w:t>
      </w:r>
      <w:r w:rsidRPr="00F55611">
        <w:rPr>
          <w:lang w:val="en-US"/>
        </w:rPr>
        <w:fldChar w:fldCharType="begin" w:fldLock="1"/>
      </w:r>
      <w:r w:rsidRPr="00F55611">
        <w:rPr>
          <w:lang w:val="en-US"/>
        </w:rPr>
        <w:instrText>ADDIN CSL_CITATION { "citationItems" : [ { "id" : "ITEM-1",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1", "issue" : "2", "issued" : { "date-parts" : [ [ "2013" ] ] }, "page" : "123-135", "title" : "Multiple ecosystem services of a changing Alpine landscape: past, present and future", "type" : "article-journal", "volume" : "9" }, "uris" : [ "http://www.mendeley.com/documents/?uuid=5fb7450b-1c9f-4715-9ae1-25829ced999f" ] } ], "mendeley" : { "formattedCitation" : "(Schirpke et al., 2013)", "plainTextFormattedCitation" : "(Schirpke et al., 2013)", "previouslyFormattedCitation" : "(Schirpke et al., 2013)" }, "properties" : {  }, "schema" : "https://github.com/citation-style-language/schema/raw/master/csl-citation.json" }</w:instrText>
      </w:r>
      <w:r w:rsidRPr="00F55611">
        <w:rPr>
          <w:lang w:val="en-US"/>
        </w:rPr>
        <w:fldChar w:fldCharType="separate"/>
      </w:r>
      <w:r w:rsidRPr="00F55611">
        <w:rPr>
          <w:lang w:val="en-US"/>
        </w:rPr>
        <w:t xml:space="preserve">(Schirpke </w:t>
      </w:r>
      <w:r w:rsidR="000D7D89" w:rsidRPr="000D7D89">
        <w:rPr>
          <w:i/>
          <w:lang w:val="en-US"/>
        </w:rPr>
        <w:t>et al.</w:t>
      </w:r>
      <w:r w:rsidRPr="00F55611">
        <w:rPr>
          <w:lang w:val="en-US"/>
        </w:rPr>
        <w:t>, 2013)</w:t>
      </w:r>
      <w:r w:rsidRPr="00F55611">
        <w:rPr>
          <w:lang w:val="en-US"/>
        </w:rPr>
        <w:fldChar w:fldCharType="end"/>
      </w:r>
      <w:r w:rsidRPr="00F55611">
        <w:rPr>
          <w:lang w:val="en-US"/>
        </w:rPr>
        <w:t xml:space="preserve">. In south-western parts of Western Europe, local studies associated with the </w:t>
      </w:r>
      <w:r w:rsidRPr="00F55611">
        <w:rPr>
          <w:i/>
          <w:lang w:val="en-US"/>
        </w:rPr>
        <w:t>regional sustainability</w:t>
      </w:r>
      <w:r w:rsidRPr="00F55611">
        <w:rPr>
          <w:lang w:val="en-US"/>
        </w:rPr>
        <w:t xml:space="preserve"> scenario archetype showed an enhancement in several of nature’s contributions to people, such as water regulation, natural hazards mitigation, soil fertility and pest regulation </w:t>
      </w:r>
      <w:r w:rsidRPr="00F55611">
        <w:rPr>
          <w:lang w:val="en-US"/>
        </w:rPr>
        <w:fldChar w:fldCharType="begin" w:fldLock="1"/>
      </w:r>
      <w:r w:rsidRPr="00F55611">
        <w:rPr>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t>
      </w:r>
    </w:p>
    <w:p w14:paraId="24D5525A" w14:textId="1F4F44A8" w:rsidR="00AE389F" w:rsidRPr="00F55611" w:rsidRDefault="00AE389F" w:rsidP="00AE389F">
      <w:pPr>
        <w:rPr>
          <w:lang w:val="en-US"/>
        </w:rPr>
      </w:pPr>
      <w:r w:rsidRPr="00F55611">
        <w:rPr>
          <w:i/>
          <w:lang w:val="en-US"/>
        </w:rPr>
        <w:t>Nature’s material</w:t>
      </w:r>
      <w:r w:rsidRPr="00F55611">
        <w:rPr>
          <w:bCs/>
          <w:i/>
          <w:lang w:val="en-US"/>
        </w:rPr>
        <w:t xml:space="preserve"> contributions to people</w:t>
      </w:r>
      <w:r w:rsidRPr="00F55611">
        <w:rPr>
          <w:lang w:val="en-US"/>
        </w:rPr>
        <w:t xml:space="preserve">: Impacts on nature’s material </w:t>
      </w:r>
      <w:r w:rsidRPr="00F55611">
        <w:rPr>
          <w:bCs/>
          <w:lang w:val="en-US"/>
        </w:rPr>
        <w:t xml:space="preserve">contributions to people </w:t>
      </w:r>
      <w:r w:rsidRPr="00F55611">
        <w:rPr>
          <w:lang w:val="en-US"/>
        </w:rPr>
        <w:t xml:space="preserve">are mixed under the </w:t>
      </w:r>
      <w:r w:rsidRPr="00F55611">
        <w:rPr>
          <w:i/>
          <w:lang w:val="en-US"/>
        </w:rPr>
        <w:t>regional sustainability</w:t>
      </w:r>
      <w:r w:rsidRPr="00F55611">
        <w:rPr>
          <w:lang w:val="en-US"/>
        </w:rPr>
        <w:t xml:space="preserve"> archetype, but a notable increase is projected for wood provision in Western and Central European countries (</w:t>
      </w:r>
      <w:r w:rsidRPr="00F55611">
        <w:rPr>
          <w:b/>
          <w:lang w:val="en-US"/>
        </w:rPr>
        <w:t>Figure 5.10</w:t>
      </w:r>
      <w:r w:rsidRPr="00F55611">
        <w:rPr>
          <w:lang w:val="en-US"/>
        </w:rPr>
        <w:t xml:space="preserve"> and </w:t>
      </w:r>
      <w:r w:rsidRPr="00F55611">
        <w:rPr>
          <w:b/>
          <w:lang w:val="en-US"/>
        </w:rPr>
        <w:t>Figure 5.11</w:t>
      </w:r>
      <w:r w:rsidRPr="00F55611">
        <w:rPr>
          <w:lang w:val="en-US"/>
        </w:rPr>
        <w:t xml:space="preserve">). Forests in these countries are projected to benefit from greater area (+6-32% increase by 2080) and increment rate (+9-12% increase), leading to increased wood quantity and quality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et al., 2008; Schr\u00f6ter et al., 2005)", "plainTextFormattedCitation" : "(Eggers et al., 2008; Schr\u00f6ter et al., 2005)", "previouslyFormattedCitation" : "(Eggers et al., 2008;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Here again, wetlands may be more vulnerable as they yield reduced quantities of reed and fish provisions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lang w:val="en-US"/>
        </w:rPr>
        <w:fldChar w:fldCharType="separate"/>
      </w:r>
      <w:r w:rsidRPr="00F55611">
        <w:rPr>
          <w:lang w:val="en-US"/>
        </w:rPr>
        <w:t xml:space="preserve">(Okruszk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Impacts on northern countries in Western Europe are positive overall, with growth of forests more pronounced than in other parts of Western and Central Europe, and with a substantial increase in the potential distribution of bioenergy crops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et al., 2008; Schr\u00f6ter et al., 2005)", "plainTextFormattedCitation" : "(Eggers et al., 2008; Schr\u00f6ter et al., 2005)", "previouslyFormattedCitation" : "(Eggers et al., 2008;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In Western Europe, forest growth rate is likely to decrease in, for example, the Alpine areas of France, Switzerland and Austria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2",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et al., 2008; Schr\u00f6ter et al., 2005)", "plainTextFormattedCitation" : "(Eggers et al., 2008; Schr\u00f6ter et al., 2005)", "previouslyFormattedCitation" : "(Eggers et al., 2008;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Impacts on food and feed are, however, less clear as a decrease of food production (-60%) is projected in regions of Switzerland </w:t>
      </w:r>
      <w:r w:rsidRPr="00F55611">
        <w:rPr>
          <w:lang w:val="en-US"/>
        </w:rPr>
        <w:fldChar w:fldCharType="begin" w:fldLock="1"/>
      </w:r>
      <w:r w:rsidRPr="00F55611">
        <w:rPr>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mendeley" : { "formattedCitation" : "(Hirschi et al., 2013)", "plainTextFormattedCitation" : "(Hirschi et al., 2013)", "previouslyFormattedCitation" : "(Hirschi et al., 2013)" }, "properties" : {  }, "schema" : "https://github.com/citation-style-language/schema/raw/master/csl-citation.json" }</w:instrText>
      </w:r>
      <w:r w:rsidRPr="00F55611">
        <w:rPr>
          <w:lang w:val="en-US"/>
        </w:rPr>
        <w:fldChar w:fldCharType="separate"/>
      </w:r>
      <w:r w:rsidRPr="00F55611">
        <w:rPr>
          <w:lang w:val="en-US"/>
        </w:rPr>
        <w:t xml:space="preserve">(Hirschi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hereas, in Austria, better forage quality and quantity suggest an increase of food production </w:t>
      </w:r>
      <w:r w:rsidRPr="00F55611">
        <w:rPr>
          <w:lang w:val="en-US"/>
        </w:rPr>
        <w:fldChar w:fldCharType="begin" w:fldLock="1"/>
      </w:r>
      <w:r w:rsidRPr="00F55611">
        <w:rPr>
          <w:lang w:val="en-US"/>
        </w:rPr>
        <w:instrText>ADDIN CSL_CITATION { "citationItems" : [ { "id" : "ITEM-1",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1", "issue" : "2", "issued" : { "date-parts" : [ [ "2013" ] ] }, "page" : "123-135", "title" : "Multiple ecosystem services of a changing Alpine landscape: past, present and future", "type" : "article-journal", "volume" : "9" }, "uris" : [ "http://www.mendeley.com/documents/?uuid=5fb7450b-1c9f-4715-9ae1-25829ced999f" ] } ], "mendeley" : { "formattedCitation" : "(Schirpke et al., 2013)", "plainTextFormattedCitation" : "(Schirpke et al., 2013)", "previouslyFormattedCitation" : "(Schirpke et al., 2013)" }, "properties" : {  }, "schema" : "https://github.com/citation-style-language/schema/raw/master/csl-citation.json" }</w:instrText>
      </w:r>
      <w:r w:rsidRPr="00F55611">
        <w:rPr>
          <w:lang w:val="en-US"/>
        </w:rPr>
        <w:fldChar w:fldCharType="separate"/>
      </w:r>
      <w:r w:rsidRPr="00F55611">
        <w:rPr>
          <w:lang w:val="en-US"/>
        </w:rPr>
        <w:t xml:space="preserve">(Schirpke </w:t>
      </w:r>
      <w:r w:rsidR="000D7D89" w:rsidRPr="000D7D89">
        <w:rPr>
          <w:i/>
          <w:lang w:val="en-US"/>
        </w:rPr>
        <w:t>et al.</w:t>
      </w:r>
      <w:r w:rsidRPr="00F55611">
        <w:rPr>
          <w:lang w:val="en-US"/>
        </w:rPr>
        <w:t>, 2013)</w:t>
      </w:r>
      <w:r w:rsidRPr="00F55611">
        <w:rPr>
          <w:lang w:val="en-US"/>
        </w:rPr>
        <w:fldChar w:fldCharType="end"/>
      </w:r>
      <w:r w:rsidRPr="00F55611">
        <w:rPr>
          <w:lang w:val="en-US"/>
        </w:rPr>
        <w:t xml:space="preserve">. In southern regions of Western Europe, trends in agricultural production are also variable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 but these local studies agree that this scenario archetype may result in decreased fisheries production.</w:t>
      </w:r>
    </w:p>
    <w:p w14:paraId="26C5056A" w14:textId="1318D518" w:rsidR="00AE389F" w:rsidRPr="00F55611" w:rsidRDefault="00AE389F" w:rsidP="00AE389F">
      <w:pPr>
        <w:rPr>
          <w:lang w:val="en-US"/>
        </w:rPr>
      </w:pPr>
      <w:r w:rsidRPr="00F55611">
        <w:rPr>
          <w:i/>
          <w:lang w:val="en-US"/>
        </w:rPr>
        <w:t>Quality of life</w:t>
      </w:r>
      <w:r w:rsidRPr="00F55611">
        <w:rPr>
          <w:lang w:val="en-US"/>
        </w:rPr>
        <w:t xml:space="preserve">: Good quality of life indicators generally benefit from the socio-economic and climatic changes associated with the </w:t>
      </w:r>
      <w:r w:rsidRPr="00F55611">
        <w:rPr>
          <w:i/>
          <w:lang w:val="en-US"/>
        </w:rPr>
        <w:t>regional sustainability</w:t>
      </w:r>
      <w:r w:rsidRPr="00F55611">
        <w:rPr>
          <w:lang w:val="en-US"/>
        </w:rPr>
        <w:t xml:space="preserve"> archetype (</w:t>
      </w:r>
      <w:r w:rsidRPr="00F55611">
        <w:rPr>
          <w:b/>
          <w:lang w:val="en-US"/>
        </w:rPr>
        <w:t>Figure 5.10</w:t>
      </w:r>
      <w:r w:rsidRPr="00F55611">
        <w:rPr>
          <w:lang w:val="en-US"/>
        </w:rPr>
        <w:t xml:space="preserve"> and </w:t>
      </w:r>
      <w:r w:rsidRPr="00F55611">
        <w:rPr>
          <w:b/>
          <w:lang w:val="en-US"/>
        </w:rPr>
        <w:t>Figure 5.11</w:t>
      </w:r>
      <w:r w:rsidRPr="00F55611">
        <w:rPr>
          <w:lang w:val="en-US"/>
        </w:rPr>
        <w:t xml:space="preserve">). In two regional studies of Spain, authors project an increase in recreational activities, nature tourism, aesthetic and spiritual values, health and satisfaction with the state of biodiversity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manualFormatting" : "(Palacios-Agundez et al., 2013; Palomo &amp; Montes,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2013; Palomo</w:t>
      </w:r>
      <w:r w:rsidRPr="00F55611">
        <w:rPr>
          <w:b/>
          <w:lang w:val="en-US"/>
        </w:rPr>
        <w:t xml:space="preserve"> </w:t>
      </w:r>
      <w:r w:rsidR="00042F8B">
        <w:rPr>
          <w:i/>
          <w:lang w:val="en-US"/>
        </w:rPr>
        <w:t>et al.</w:t>
      </w:r>
      <w:r w:rsidRPr="00F55611">
        <w:rPr>
          <w:lang w:val="en-US"/>
        </w:rPr>
        <w:t>, 2011)</w:t>
      </w:r>
      <w:r w:rsidRPr="00F55611">
        <w:rPr>
          <w:lang w:val="en-US"/>
        </w:rPr>
        <w:fldChar w:fldCharType="end"/>
      </w:r>
      <w:r w:rsidRPr="00F55611">
        <w:rPr>
          <w:lang w:val="en-US"/>
        </w:rPr>
        <w:t>. However, due to climate warming, an additional 25.8 million people in the European Union may face water insecurity (&lt; 1700 m</w:t>
      </w:r>
      <w:r w:rsidRPr="00F55611">
        <w:rPr>
          <w:vertAlign w:val="superscript"/>
          <w:lang w:val="en-US"/>
        </w:rPr>
        <w:t>3</w:t>
      </w:r>
      <w:r w:rsidRPr="00F55611">
        <w:rPr>
          <w:lang w:val="en-US"/>
        </w:rPr>
        <w:t xml:space="preserve"> capita</w:t>
      </w:r>
      <w:r w:rsidRPr="00F55611">
        <w:rPr>
          <w:vertAlign w:val="superscript"/>
          <w:lang w:val="en-US"/>
        </w:rPr>
        <w:noBreakHyphen/>
        <w:t>1</w:t>
      </w:r>
      <w:r w:rsidRPr="00F55611">
        <w:rPr>
          <w:lang w:val="en-US"/>
        </w:rPr>
        <w:t xml:space="preserve"> year</w:t>
      </w:r>
      <w:r w:rsidRPr="00F55611">
        <w:rPr>
          <w:vertAlign w:val="superscript"/>
          <w:lang w:val="en-US"/>
        </w:rPr>
        <w:t>-1</w:t>
      </w:r>
      <w:r w:rsidRPr="00F55611">
        <w:rPr>
          <w:lang w:val="en-US"/>
        </w:rPr>
        <w:t xml:space="preserve">) by 2080 </w:t>
      </w:r>
      <w:r w:rsidRPr="00F55611">
        <w:rPr>
          <w:lang w:val="en-US"/>
        </w:rPr>
        <w:fldChar w:fldCharType="begin" w:fldLock="1"/>
      </w:r>
      <w:r w:rsidRPr="00F55611">
        <w:rPr>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manualFormatting" : "(Schr\u00f6ter et al., 2005)", "plainTextFormattedCitation" : "(Schr\u00f6ter et al., 2005)", "previouslyFormattedCitation" : "(Schr\u00f6ter et al., 2005)" }, "properties" : {  }, "schema" : "https://github.com/citation-style-language/schema/raw/master/csl-citation.json" }</w:instrText>
      </w:r>
      <w:r w:rsidRPr="00F55611">
        <w:rPr>
          <w:lang w:val="en-US"/>
        </w:rPr>
        <w:fldChar w:fldCharType="separate"/>
      </w:r>
      <w:r w:rsidRPr="00F55611">
        <w:rPr>
          <w:lang w:val="en-US"/>
        </w:rPr>
        <w:t xml:space="preserve">(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w:t>
      </w:r>
    </w:p>
    <w:p w14:paraId="6F6D6841" w14:textId="77777777" w:rsidR="00AE389F" w:rsidRPr="00F55611" w:rsidRDefault="00AE389F" w:rsidP="00AE389F">
      <w:pPr>
        <w:rPr>
          <w:lang w:val="en-US"/>
        </w:rPr>
      </w:pPr>
    </w:p>
    <w:p w14:paraId="53458105" w14:textId="77777777" w:rsidR="00AE389F" w:rsidRPr="00F55611" w:rsidRDefault="00AE389F" w:rsidP="001F0516">
      <w:pPr>
        <w:pStyle w:val="Heading4"/>
      </w:pPr>
      <w:bookmarkStart w:id="1632" w:name="_Toc519504748"/>
      <w:r w:rsidRPr="00F55611">
        <w:t>Global sustainable development</w:t>
      </w:r>
      <w:bookmarkEnd w:id="1632"/>
    </w:p>
    <w:p w14:paraId="2C737CF3" w14:textId="77777777" w:rsidR="00AE389F" w:rsidRPr="00F55611" w:rsidRDefault="00AE389F" w:rsidP="00AE389F">
      <w:pPr>
        <w:rPr>
          <w:lang w:val="en-US"/>
        </w:rPr>
      </w:pPr>
      <w:r w:rsidRPr="00F55611">
        <w:rPr>
          <w:i/>
          <w:lang w:val="en-US"/>
        </w:rPr>
        <w:t>Overview</w:t>
      </w:r>
      <w:r w:rsidRPr="00F55611">
        <w:rPr>
          <w:lang w:val="en-US"/>
        </w:rPr>
        <w:t xml:space="preserve">: The </w:t>
      </w:r>
      <w:r w:rsidRPr="00F55611">
        <w:rPr>
          <w:i/>
          <w:lang w:val="en-US"/>
        </w:rPr>
        <w:t>global sustainable development</w:t>
      </w:r>
      <w:r w:rsidRPr="00F55611">
        <w:rPr>
          <w:lang w:val="en-US"/>
        </w:rPr>
        <w:t xml:space="preserve"> scenario archetype has a focus on top-down governance and international cooperation to deliberately target long-term sustainability and improve quality of life. This results in impacts that are largely positive for most of the indicators of nature, of </w:t>
      </w:r>
      <w:r w:rsidRPr="00F55611">
        <w:rPr>
          <w:bCs/>
          <w:lang w:val="en-US"/>
        </w:rPr>
        <w:t>its contributions to people,</w:t>
      </w:r>
      <w:r w:rsidRPr="00F55611">
        <w:rPr>
          <w:lang w:val="en-US"/>
        </w:rPr>
        <w:t xml:space="preserve"> and of quality of life (</w:t>
      </w:r>
      <w:r w:rsidRPr="00F55611">
        <w:rPr>
          <w:b/>
          <w:lang w:val="en-US"/>
        </w:rPr>
        <w:t>Figure 5.10</w:t>
      </w:r>
      <w:r w:rsidRPr="00F55611">
        <w:rPr>
          <w:lang w:val="en-US"/>
        </w:rPr>
        <w:t xml:space="preserve"> and </w:t>
      </w:r>
      <w:r w:rsidRPr="00F55611">
        <w:rPr>
          <w:b/>
          <w:lang w:val="en-US"/>
        </w:rPr>
        <w:t>Figure 5.11</w:t>
      </w:r>
      <w:r w:rsidRPr="00F55611">
        <w:rPr>
          <w:lang w:val="en-US"/>
        </w:rPr>
        <w:t xml:space="preserve">). This scenario archetype mainly benefits regulating contributions and the nature indicators of most of the Europe and Central Asia regions. Other indicators such as material contributions and quality of life indicators are also positive overall, except in southern regions of Western Europe where negative impacts, such as a decline in water provisioning and non-material contributions, such as identity or psychological experiences, are projected. </w:t>
      </w:r>
    </w:p>
    <w:p w14:paraId="658D51D6" w14:textId="7C2940DE" w:rsidR="00AE389F" w:rsidRPr="00F55611" w:rsidRDefault="00AE389F" w:rsidP="00AE389F">
      <w:pPr>
        <w:rPr>
          <w:color w:val="000000" w:themeColor="text1"/>
          <w:lang w:val="en-US"/>
        </w:rPr>
      </w:pPr>
      <w:r w:rsidRPr="00F55611">
        <w:rPr>
          <w:i/>
          <w:lang w:val="en-US"/>
        </w:rPr>
        <w:t>Nature</w:t>
      </w:r>
      <w:r w:rsidRPr="00F55611">
        <w:rPr>
          <w:lang w:val="en-US"/>
        </w:rPr>
        <w:t xml:space="preserve">: The future of nature indicators under the </w:t>
      </w:r>
      <w:r w:rsidRPr="00F55611">
        <w:rPr>
          <w:i/>
          <w:lang w:val="en-US"/>
        </w:rPr>
        <w:t>global sustainable development</w:t>
      </w:r>
      <w:r w:rsidRPr="00F55611">
        <w:rPr>
          <w:lang w:val="en-US"/>
        </w:rPr>
        <w:t xml:space="preserve"> archetype is generally positive for the north-western part of Western Europe, especially for marine ecosystems (</w:t>
      </w:r>
      <w:r w:rsidRPr="00F55611">
        <w:rPr>
          <w:b/>
          <w:lang w:val="en-US"/>
        </w:rPr>
        <w:t>Figure 5.10</w:t>
      </w:r>
      <w:r w:rsidRPr="00F55611">
        <w:rPr>
          <w:lang w:val="en-US"/>
        </w:rPr>
        <w:t xml:space="preserve"> and </w:t>
      </w:r>
      <w:r w:rsidRPr="00F55611">
        <w:rPr>
          <w:b/>
          <w:lang w:val="en-US"/>
        </w:rPr>
        <w:t>Figure 5.11</w:t>
      </w:r>
      <w:r w:rsidRPr="00F55611">
        <w:rPr>
          <w:lang w:val="en-US"/>
        </w:rPr>
        <w:t xml:space="preserve">). The biomass of fish and shellfish populations are projected to increase and to develop enhanced traits (e.g. length, health), and to benefit from increased species diversity and greater intactness index </w:t>
      </w:r>
      <w:r w:rsidRPr="00F55611">
        <w:rPr>
          <w:lang w:val="en-US"/>
        </w:rPr>
        <w:fldChar w:fldCharType="begin" w:fldLock="1"/>
      </w:r>
      <w:r w:rsidRPr="00F55611">
        <w:rPr>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98638dc6-f99d-4c38-8ca0-761f7ea5bac6", "http://www.mendeley.com/documents/?uuid=bef40e64-bb19-4784-afde-0cf09887988a" ] } ], "mendeley" : { "formattedCitation" : "(Hattam et al., 2015)", "plainTextFormattedCitation" : "(Hattam et al., 2015)", "previouslyFormattedCitation" : "(Hattam et al., 2015)" }, "properties" : {  }, "schema" : "https://github.com/citation-style-language/schema/raw/master/csl-citation.json" }</w:instrText>
      </w:r>
      <w:r w:rsidRPr="00F55611">
        <w:rPr>
          <w:lang w:val="en-US"/>
        </w:rPr>
        <w:fldChar w:fldCharType="separate"/>
      </w:r>
      <w:r w:rsidRPr="00F55611">
        <w:rPr>
          <w:lang w:val="en-US"/>
        </w:rPr>
        <w:t xml:space="preserve">(Hattam </w:t>
      </w:r>
      <w:r w:rsidR="000D7D89" w:rsidRPr="000D7D89">
        <w:rPr>
          <w:i/>
          <w:lang w:val="en-US"/>
        </w:rPr>
        <w:t>et al.</w:t>
      </w:r>
      <w:r w:rsidRPr="00F55611">
        <w:rPr>
          <w:lang w:val="en-US"/>
        </w:rPr>
        <w:t>, 2015)</w:t>
      </w:r>
      <w:r w:rsidRPr="00F55611">
        <w:rPr>
          <w:lang w:val="en-US"/>
        </w:rPr>
        <w:fldChar w:fldCharType="end"/>
      </w:r>
      <w:r w:rsidRPr="00F55611">
        <w:rPr>
          <w:lang w:val="en-US"/>
        </w:rPr>
        <w:t xml:space="preserve">. In northern, continental and Atlantic areas of </w:t>
      </w:r>
      <w:r w:rsidRPr="00F55611">
        <w:rPr>
          <w:lang w:val="en-US"/>
        </w:rPr>
        <w:lastRenderedPageBreak/>
        <w:t xml:space="preserve">Western and Central Europe, arable and forest species are expected to remain resilient to the changes associated with this archetyp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plainTextFormattedCitation" : "(Dunford, Smith, et al., 2015)", "previouslyFormattedCitation" : "(Dunford, Smith, et al., 2015)" }, "properties" : {  }, "schema" : "https://github.com/citation-style-language/schema/raw/master/csl-citation.json" }</w:instrText>
      </w:r>
      <w:r w:rsidRPr="00F55611">
        <w:rPr>
          <w:lang w:val="en-US"/>
        </w:rPr>
        <w:fldChar w:fldCharType="separate"/>
      </w:r>
      <w:r w:rsidRPr="00F55611">
        <w:rPr>
          <w:lang w:val="en-US"/>
        </w:rPr>
        <w:t xml:space="preserve">(Dunford, Smith, </w:t>
      </w:r>
      <w:r w:rsidR="000D7D89" w:rsidRPr="000D7D89">
        <w:rPr>
          <w:i/>
          <w:lang w:val="en-US"/>
        </w:rPr>
        <w:t>et al.</w:t>
      </w:r>
      <w:r w:rsidRPr="00F55611">
        <w:rPr>
          <w:lang w:val="en-US"/>
        </w:rPr>
        <w:t>, 2015</w:t>
      </w:r>
      <w:r w:rsidR="000B7C50">
        <w:rPr>
          <w:lang w:val="en-US"/>
        </w:rPr>
        <w:t>b</w:t>
      </w:r>
      <w:r w:rsidRPr="00F55611">
        <w:rPr>
          <w:lang w:val="en-US"/>
        </w:rPr>
        <w:t>)</w:t>
      </w:r>
      <w:r w:rsidRPr="00F55611">
        <w:rPr>
          <w:lang w:val="en-US"/>
        </w:rPr>
        <w:fldChar w:fldCharType="end"/>
      </w:r>
      <w:r w:rsidRPr="00F55611">
        <w:rPr>
          <w:lang w:val="en-US"/>
        </w:rPr>
        <w:t xml:space="preserve">. However, </w:t>
      </w:r>
      <w:r w:rsidRPr="00F55611">
        <w:rPr>
          <w:color w:val="000000" w:themeColor="text1"/>
          <w:lang w:val="en-US"/>
        </w:rPr>
        <w:t xml:space="preserve">biodiversity vulnerability is expected to be greater in southern and Alpine areas as well as in Germany, France and Greece </w:t>
      </w:r>
      <w:r w:rsidRPr="00F55611">
        <w:rPr>
          <w:color w:val="000000" w:themeColor="text1"/>
          <w:lang w:val="en-US"/>
        </w:rPr>
        <w:fldChar w:fldCharType="begin" w:fldLock="1"/>
      </w:r>
      <w:r w:rsidRPr="00F55611">
        <w:rPr>
          <w:color w:val="000000" w:themeColor="text1"/>
          <w:lang w:val="en-US"/>
        </w:rPr>
        <w:instrText>ADDIN CSL_CITATION { "citationItems" : [ { "id" : "ITEM-1", "itemData" : { "author" : [ { "dropping-particle" : "", "family" : "Brown", "given" : "Calum", "non-dropping-particle" : "", "parse-names" : false, "suffix" : "" }, { "dropping-particle" : "", "family" : "Murray-Rust", "given" : "Dave", "non-dropping-particle" : "", "parse-names" : false, "suffix" : "" }, { "dropping-particle" : "", "family" : "Vliet", "given" : "Jasper", "non-dropping-particle" : "van", "parse-names" : false, "suffix" : "" }, { "dropping-particle" : "", "family" : "Alam", "given" : "Shah Jamal", "non-dropping-particle" : "", "parse-names" : false, "suffix" : "" }, { "dropping-particle" : "", "family" : "Verburg", "given" : "Peter H", "non-dropping-particle" : "", "parse-names" : false, "suffix" : "" }, { "dropping-particle" : "", "family" : "Rounsevell", "given" : "Mark D. A.", "non-dropping-particle" : "", "parse-names" : false, "suffix" : "" } ], "id" : "ITEM-1", "issued" : { "date-parts" : [ [ "2014" ] ] }, "title" : "Experiments in Globalisation, Food Security and Land Use Decision Making", "type" : "article-journal" }, "uris" : [ "http://www.mendeley.com/documents/?uuid=596f025e-3436-4fe8-9f53-ad87546e218e"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3",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4",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4",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Brown et al., 2014; Dunford, Smith, et al., 2015; Harrison et al., 2013; Schr\u00f6ter et al., 2005)", "plainTextFormattedCitation" : "(Brown et al., 2014; Dunford, Smith, et al., 2015; Harrison et al., 2013; Schr\u00f6ter et al., 2005)", "previouslyFormattedCitation" : "(Brown et al., 2014; Dunford, Smith, et al., 2015; Harrison et al., 2013; Schr\u00f6ter et al., 200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Brown </w:t>
      </w:r>
      <w:r w:rsidR="000D7D89" w:rsidRPr="000D7D89">
        <w:rPr>
          <w:i/>
          <w:color w:val="000000" w:themeColor="text1"/>
          <w:lang w:val="en-US"/>
        </w:rPr>
        <w:t>et al.</w:t>
      </w:r>
      <w:r w:rsidRPr="00F55611">
        <w:rPr>
          <w:color w:val="000000" w:themeColor="text1"/>
          <w:lang w:val="en-US"/>
        </w:rPr>
        <w:t>, 2014; Dunford</w:t>
      </w:r>
      <w:r w:rsidR="0080771B">
        <w:rPr>
          <w:color w:val="000000" w:themeColor="text1"/>
          <w:lang w:val="en-US"/>
        </w:rPr>
        <w:t xml:space="preserve"> </w:t>
      </w:r>
      <w:r w:rsidR="000D7D89" w:rsidRPr="000D7D89">
        <w:rPr>
          <w:i/>
          <w:color w:val="000000" w:themeColor="text1"/>
          <w:lang w:val="en-US"/>
        </w:rPr>
        <w:t>et al.</w:t>
      </w:r>
      <w:r w:rsidRPr="00F55611">
        <w:rPr>
          <w:color w:val="000000" w:themeColor="text1"/>
          <w:lang w:val="en-US"/>
        </w:rPr>
        <w:t>, 2015</w:t>
      </w:r>
      <w:r w:rsidR="0080771B">
        <w:rPr>
          <w:color w:val="000000" w:themeColor="text1"/>
          <w:lang w:val="en-US"/>
        </w:rPr>
        <w:t>b</w:t>
      </w:r>
      <w:r w:rsidRPr="00F55611">
        <w:rPr>
          <w:color w:val="000000" w:themeColor="text1"/>
          <w:lang w:val="en-US"/>
        </w:rPr>
        <w:t xml:space="preserve">; Harrison </w:t>
      </w:r>
      <w:r w:rsidR="000D7D89" w:rsidRPr="000D7D89">
        <w:rPr>
          <w:i/>
          <w:color w:val="000000" w:themeColor="text1"/>
          <w:lang w:val="en-US"/>
        </w:rPr>
        <w:t>et al.</w:t>
      </w:r>
      <w:r w:rsidRPr="00F55611">
        <w:rPr>
          <w:color w:val="000000" w:themeColor="text1"/>
          <w:lang w:val="en-US"/>
        </w:rPr>
        <w:t xml:space="preserve">, 2013; Schröter </w:t>
      </w:r>
      <w:r w:rsidR="000D7D89" w:rsidRPr="000D7D89">
        <w:rPr>
          <w:i/>
          <w:color w:val="000000" w:themeColor="text1"/>
          <w:lang w:val="en-US"/>
        </w:rPr>
        <w:t>et al.</w:t>
      </w:r>
      <w:r w:rsidRPr="00F55611">
        <w:rPr>
          <w:color w:val="000000" w:themeColor="text1"/>
          <w:lang w:val="en-US"/>
        </w:rPr>
        <w:t>, 2005)</w:t>
      </w:r>
      <w:r w:rsidRPr="00F55611">
        <w:rPr>
          <w:color w:val="000000" w:themeColor="text1"/>
          <w:lang w:val="en-US"/>
        </w:rPr>
        <w:fldChar w:fldCharType="end"/>
      </w:r>
      <w:r w:rsidRPr="00F55611">
        <w:rPr>
          <w:color w:val="000000" w:themeColor="text1"/>
          <w:lang w:val="en-US"/>
        </w:rPr>
        <w:t xml:space="preserve">. In the Mediterranean Sea, stable measures of ecosystem functioning such as net or gross primary production, and bacterial biomass suggest that the marine biodiversity of this region may not be impacted by this scenario archetype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jmarsys.2013.06.005", "ISBN" : "0924-7963", "ISSN" : "09247963", "abstract" : "The impacts of climate change and environmental management policies on the Mediterranean Sea were analyzed in multi-annual simulations of carbon cycling in a planktonic ecosystem model. The modeling system is based on a high-resolution coupled physical-biogeochemical ocean model that is off-line and forced by medium-resolution global climate simulations and by estimates of continental and river inputs of freshwater and nutrients. The simulations span the periods 1990-2000 and 2090-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 2013 Elsevier B.V.",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1", "issued" : { "date-parts" : [ [ "2014" ] ] }, "page" : "137-149", "publisher" : "Elsevier B.V.", "title" : "The impacts of climate change and environmental management policies on the trophic regimes in the Mediterranean Sea: Scenario analyses", "type" : "article-journal", "volume" : "135" }, "uris" : [ "http://www.mendeley.com/documents/?uuid=0b745f7f-e5ab-4461-9e64-45760c6b9136" ] } ], "mendeley" : { "formattedCitation" : "(Lazzari et al., 2014)", "plainTextFormattedCitation" : "(Lazzari et al., 2014)", "previouslyFormattedCitation" : "(Lazzari et al., 2014)"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Lazzari </w:t>
      </w:r>
      <w:r w:rsidR="000D7D89" w:rsidRPr="000D7D89">
        <w:rPr>
          <w:i/>
          <w:color w:val="000000" w:themeColor="text1"/>
          <w:lang w:val="en-US"/>
        </w:rPr>
        <w:t>et al.</w:t>
      </w:r>
      <w:r w:rsidRPr="00F55611">
        <w:rPr>
          <w:color w:val="000000" w:themeColor="text1"/>
          <w:lang w:val="en-US"/>
        </w:rPr>
        <w:t>, 2014)</w:t>
      </w:r>
      <w:r w:rsidRPr="00F55611">
        <w:rPr>
          <w:color w:val="000000" w:themeColor="text1"/>
          <w:lang w:val="en-US"/>
        </w:rPr>
        <w:fldChar w:fldCharType="end"/>
      </w:r>
      <w:r w:rsidRPr="00F55611">
        <w:rPr>
          <w:color w:val="000000" w:themeColor="text1"/>
          <w:lang w:val="en-US"/>
        </w:rPr>
        <w:t xml:space="preserve">. </w:t>
      </w:r>
    </w:p>
    <w:p w14:paraId="79897D98" w14:textId="2C0F965E" w:rsidR="00AE389F" w:rsidRPr="00F55611" w:rsidRDefault="00AE389F" w:rsidP="00AE389F">
      <w:pPr>
        <w:rPr>
          <w:color w:val="000000" w:themeColor="text1"/>
          <w:lang w:val="en-US"/>
        </w:rPr>
      </w:pPr>
      <w:r w:rsidRPr="00F55611">
        <w:rPr>
          <w:i/>
          <w:color w:val="000000" w:themeColor="text1"/>
          <w:lang w:val="en-US"/>
        </w:rPr>
        <w:t xml:space="preserve">Nature’s regulating </w:t>
      </w:r>
      <w:r w:rsidRPr="00F55611">
        <w:rPr>
          <w:bCs/>
          <w:i/>
          <w:color w:val="000000" w:themeColor="text1"/>
          <w:lang w:val="en-US"/>
        </w:rPr>
        <w:t>contributions to people</w:t>
      </w:r>
      <w:r w:rsidRPr="00F55611">
        <w:rPr>
          <w:color w:val="000000" w:themeColor="text1"/>
          <w:lang w:val="en-US"/>
        </w:rPr>
        <w:t xml:space="preserve">: Nature’s regulating </w:t>
      </w:r>
      <w:r w:rsidRPr="00F55611">
        <w:rPr>
          <w:bCs/>
          <w:color w:val="000000" w:themeColor="text1"/>
          <w:lang w:val="en-US"/>
        </w:rPr>
        <w:t>contributions to people</w:t>
      </w:r>
      <w:r w:rsidRPr="00F55611">
        <w:rPr>
          <w:color w:val="000000" w:themeColor="text1"/>
          <w:lang w:val="en-US"/>
        </w:rPr>
        <w:t xml:space="preserve">, such as disturbance mitigation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lainTextFormattedCitation" : "(Palacios-Agundez et al., 2013)", "previouslyFormattedCitation" : "(Palacios-Agundez et al., 2013)"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Palacios-Agundez </w:t>
      </w:r>
      <w:r w:rsidR="000D7D89" w:rsidRPr="000D7D89">
        <w:rPr>
          <w:i/>
          <w:color w:val="000000" w:themeColor="text1"/>
          <w:lang w:val="en-US"/>
        </w:rPr>
        <w:t>et al.</w:t>
      </w:r>
      <w:r w:rsidRPr="00F55611">
        <w:rPr>
          <w:color w:val="000000" w:themeColor="text1"/>
          <w:lang w:val="en-US"/>
        </w:rPr>
        <w:t>, 2013)</w:t>
      </w:r>
      <w:r w:rsidRPr="00F55611">
        <w:rPr>
          <w:color w:val="000000" w:themeColor="text1"/>
          <w:lang w:val="en-US"/>
        </w:rPr>
        <w:fldChar w:fldCharType="end"/>
      </w:r>
      <w:r w:rsidRPr="00F55611">
        <w:rPr>
          <w:color w:val="000000" w:themeColor="text1"/>
          <w:lang w:val="en-US"/>
        </w:rPr>
        <w:t xml:space="preserve"> and total organic carbon regulation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bef40e64-bb19-4784-afde-0cf09887988a", "http://www.mendeley.com/documents/?uuid=98638dc6-f99d-4c38-8ca0-761f7ea5bac6" ] } ], "mendeley" : { "formattedCitation" : "(Hattam et al., 2015)", "plainTextFormattedCitation" : "(Hattam et al., 2015)", "previouslyFormattedCitation" : "(Hattam et al., 201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Hattam </w:t>
      </w:r>
      <w:r w:rsidR="000D7D89" w:rsidRPr="000D7D89">
        <w:rPr>
          <w:i/>
          <w:color w:val="000000" w:themeColor="text1"/>
          <w:lang w:val="en-US"/>
        </w:rPr>
        <w:t>et al.</w:t>
      </w:r>
      <w:r w:rsidRPr="00F55611">
        <w:rPr>
          <w:color w:val="000000" w:themeColor="text1"/>
          <w:lang w:val="en-US"/>
        </w:rPr>
        <w:t>, 2015)</w:t>
      </w:r>
      <w:r w:rsidRPr="00F55611">
        <w:rPr>
          <w:color w:val="000000" w:themeColor="text1"/>
          <w:lang w:val="en-US"/>
        </w:rPr>
        <w:fldChar w:fldCharType="end"/>
      </w:r>
      <w:r w:rsidRPr="00F55611">
        <w:rPr>
          <w:color w:val="000000" w:themeColor="text1"/>
          <w:lang w:val="en-US"/>
        </w:rPr>
        <w:t xml:space="preserve"> benefit from the environmental policies and the strong cooperation between countries under this scenario archetype</w:t>
      </w:r>
      <w:r w:rsidRPr="00F55611">
        <w:rPr>
          <w:lang w:val="en-US"/>
        </w:rPr>
        <w:t xml:space="preserve"> (</w:t>
      </w:r>
      <w:r w:rsidRPr="00F55611">
        <w:rPr>
          <w:b/>
          <w:lang w:val="en-US"/>
        </w:rPr>
        <w:t>Figure 5.10</w:t>
      </w:r>
      <w:r w:rsidRPr="00F55611">
        <w:rPr>
          <w:lang w:val="en-US"/>
        </w:rPr>
        <w:t xml:space="preserve"> and </w:t>
      </w:r>
      <w:r w:rsidRPr="00F55611">
        <w:rPr>
          <w:b/>
          <w:lang w:val="en-US"/>
        </w:rPr>
        <w:t>Figure 5.11</w:t>
      </w:r>
      <w:r w:rsidRPr="00F55611">
        <w:rPr>
          <w:lang w:val="en-US"/>
        </w:rPr>
        <w:t>)</w:t>
      </w:r>
      <w:r w:rsidRPr="00F55611">
        <w:rPr>
          <w:color w:val="000000" w:themeColor="text1"/>
          <w:lang w:val="en-US"/>
        </w:rPr>
        <w:t xml:space="preserve">. Carbon storage by agriculture, forests or marine waters is projected to be enhanced across Western and Central Europe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3",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4",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4",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5",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5", "issued" : { "date-parts" : [ [ "2015" ] ] }, "page" : "126-138", "publisher" : "Elsevier B.V.", "title" : "Integrating methods for ecosystem service assessment and valuation: Mixed methods or mixed messages?", "type" : "article-journal", "volume" : "120" }, "uris" : [ "http://www.mendeley.com/documents/?uuid=bef40e64-bb19-4784-afde-0cf09887988a", "http://www.mendeley.com/documents/?uuid=98638dc6-f99d-4c38-8ca0-761f7ea5bac6", "http://www.mendeley.com/documents/?uuid=e826b833-2114-4730-838a-6143ac378314" ] } ], "mendeley" : { "formattedCitation" : "(Dunford, Smith, et al., 2015; Eggers et al., 2008; Hattam et al., 2015; Palacios-Agundez et al., 2013; Schr\u00f6ter et al., 2005)", "plainTextFormattedCitation" : "(Dunford, Smith, et al., 2015; Eggers et al., 2008; Hattam et al., 2015; Palacios-Agundez et al., 2013; Schr\u00f6ter et al., 2005)", "previouslyFormattedCitation" : "(Dunford, Smith, et al., 2015; Eggers et al., 2008; Hattam et al., 2015; Palacios-Agundez et al., 2013; Schr\u00f6ter et al., 200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Dunford</w:t>
      </w:r>
      <w:r w:rsidR="0080771B">
        <w:rPr>
          <w:color w:val="000000" w:themeColor="text1"/>
          <w:lang w:val="en-US"/>
        </w:rPr>
        <w:t xml:space="preserve"> </w:t>
      </w:r>
      <w:r w:rsidR="000D7D89" w:rsidRPr="000D7D89">
        <w:rPr>
          <w:i/>
          <w:color w:val="000000" w:themeColor="text1"/>
          <w:lang w:val="en-US"/>
        </w:rPr>
        <w:t>et al.</w:t>
      </w:r>
      <w:r w:rsidRPr="00F55611">
        <w:rPr>
          <w:color w:val="000000" w:themeColor="text1"/>
          <w:lang w:val="en-US"/>
        </w:rPr>
        <w:t>, 2015</w:t>
      </w:r>
      <w:r w:rsidR="0080771B">
        <w:rPr>
          <w:color w:val="000000" w:themeColor="text1"/>
          <w:lang w:val="en-US"/>
        </w:rPr>
        <w:t>b</w:t>
      </w:r>
      <w:r w:rsidRPr="00F55611">
        <w:rPr>
          <w:color w:val="000000" w:themeColor="text1"/>
          <w:lang w:val="en-US"/>
        </w:rPr>
        <w:t xml:space="preserve">; Eggers </w:t>
      </w:r>
      <w:r w:rsidR="000D7D89" w:rsidRPr="000D7D89">
        <w:rPr>
          <w:i/>
          <w:color w:val="000000" w:themeColor="text1"/>
          <w:lang w:val="en-US"/>
        </w:rPr>
        <w:t>et al.</w:t>
      </w:r>
      <w:r w:rsidRPr="00F55611">
        <w:rPr>
          <w:color w:val="000000" w:themeColor="text1"/>
          <w:lang w:val="en-US"/>
        </w:rPr>
        <w:t xml:space="preserve">, 2008; Hattam </w:t>
      </w:r>
      <w:r w:rsidR="000D7D89" w:rsidRPr="000D7D89">
        <w:rPr>
          <w:i/>
          <w:color w:val="000000" w:themeColor="text1"/>
          <w:lang w:val="en-US"/>
        </w:rPr>
        <w:t>et al.</w:t>
      </w:r>
      <w:r w:rsidRPr="00F55611">
        <w:rPr>
          <w:color w:val="000000" w:themeColor="text1"/>
          <w:lang w:val="en-US"/>
        </w:rPr>
        <w:t xml:space="preserve">, 2015; Palacios-Agundez </w:t>
      </w:r>
      <w:r w:rsidR="000D7D89" w:rsidRPr="000D7D89">
        <w:rPr>
          <w:i/>
          <w:color w:val="000000" w:themeColor="text1"/>
          <w:lang w:val="en-US"/>
        </w:rPr>
        <w:t>et al.</w:t>
      </w:r>
      <w:r w:rsidRPr="00F55611">
        <w:rPr>
          <w:color w:val="000000" w:themeColor="text1"/>
          <w:lang w:val="en-US"/>
        </w:rPr>
        <w:t xml:space="preserve">, 2013; Schröter </w:t>
      </w:r>
      <w:r w:rsidR="000D7D89" w:rsidRPr="000D7D89">
        <w:rPr>
          <w:i/>
          <w:color w:val="000000" w:themeColor="text1"/>
          <w:lang w:val="en-US"/>
        </w:rPr>
        <w:t>et al.</w:t>
      </w:r>
      <w:r w:rsidRPr="00F55611">
        <w:rPr>
          <w:color w:val="000000" w:themeColor="text1"/>
          <w:lang w:val="en-US"/>
        </w:rPr>
        <w:t>, 2005)</w:t>
      </w:r>
      <w:r w:rsidRPr="00F55611">
        <w:rPr>
          <w:color w:val="000000" w:themeColor="text1"/>
          <w:lang w:val="en-US"/>
        </w:rPr>
        <w:fldChar w:fldCharType="end"/>
      </w:r>
      <w:r w:rsidRPr="00F55611">
        <w:rPr>
          <w:color w:val="000000" w:themeColor="text1"/>
          <w:lang w:val="en-US"/>
        </w:rPr>
        <w:t>. This estimated increase in carbon sequestration is particularly important in continental areas and may increase the tree carbon stocks of Western and Central Europe from 60 Mg ha</w:t>
      </w:r>
      <w:r w:rsidRPr="00F55611">
        <w:rPr>
          <w:color w:val="000000" w:themeColor="text1"/>
          <w:vertAlign w:val="superscript"/>
          <w:lang w:val="en-US"/>
        </w:rPr>
        <w:t>-1</w:t>
      </w:r>
      <w:r w:rsidRPr="00F55611">
        <w:rPr>
          <w:color w:val="000000" w:themeColor="text1"/>
          <w:lang w:val="en-US"/>
        </w:rPr>
        <w:t>, as evaluated in 2000, to 131 Mg ha</w:t>
      </w:r>
      <w:r w:rsidRPr="00F55611">
        <w:rPr>
          <w:color w:val="000000" w:themeColor="text1"/>
          <w:vertAlign w:val="superscript"/>
          <w:lang w:val="en-US"/>
        </w:rPr>
        <w:t>-1</w:t>
      </w:r>
      <w:r w:rsidRPr="00F55611">
        <w:rPr>
          <w:color w:val="000000" w:themeColor="text1"/>
          <w:lang w:val="en-US"/>
        </w:rPr>
        <w:t xml:space="preserve"> in 2100 (IPCC SRES B1 storyline;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mendeley" : { "formattedCitation" : "(Eggers et al., 2008)", "manualFormatting" : "Eggers et al., 2008)", "plainTextFormattedCitation" : "(Eggers et al., 2008)", "previouslyFormattedCitation" : "(Eggers et al., 2008)"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Eggers </w:t>
      </w:r>
      <w:r w:rsidR="000D7D89" w:rsidRPr="000D7D89">
        <w:rPr>
          <w:i/>
          <w:color w:val="000000" w:themeColor="text1"/>
          <w:lang w:val="en-US"/>
        </w:rPr>
        <w:t>et al.</w:t>
      </w:r>
      <w:r w:rsidRPr="00F55611">
        <w:rPr>
          <w:color w:val="000000" w:themeColor="text1"/>
          <w:lang w:val="en-US"/>
        </w:rPr>
        <w:t>, 2008)</w:t>
      </w:r>
      <w:r w:rsidRPr="00F55611">
        <w:rPr>
          <w:color w:val="000000" w:themeColor="text1"/>
          <w:lang w:val="en-US"/>
        </w:rPr>
        <w:fldChar w:fldCharType="end"/>
      </w:r>
      <w:r w:rsidRPr="00F55611">
        <w:rPr>
          <w:color w:val="000000" w:themeColor="text1"/>
          <w:lang w:val="en-US"/>
        </w:rPr>
        <w:t xml:space="preserve">. Other authors also forecast an increase in soil fertility, air quality and climate regulation in the Doñana and Biscay regions and the Basque Country of Spain by 2035 - 2050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Palacios-Agundez </w:t>
      </w:r>
      <w:r w:rsidR="000D7D89" w:rsidRPr="000D7D89">
        <w:rPr>
          <w:i/>
          <w:color w:val="000000" w:themeColor="text1"/>
          <w:lang w:val="en-US"/>
        </w:rPr>
        <w:t>et al.</w:t>
      </w:r>
      <w:r w:rsidRPr="00F55611">
        <w:rPr>
          <w:color w:val="000000" w:themeColor="text1"/>
          <w:lang w:val="en-US"/>
        </w:rPr>
        <w:t xml:space="preserve">, 2013; Palomo </w:t>
      </w:r>
      <w:r w:rsidR="000D7D89" w:rsidRPr="000D7D89">
        <w:rPr>
          <w:i/>
          <w:color w:val="000000" w:themeColor="text1"/>
          <w:lang w:val="en-US"/>
        </w:rPr>
        <w:t>et al.</w:t>
      </w:r>
      <w:r w:rsidRPr="00F55611">
        <w:rPr>
          <w:color w:val="000000" w:themeColor="text1"/>
          <w:lang w:val="en-US"/>
        </w:rPr>
        <w:t>, 2011)</w:t>
      </w:r>
      <w:r w:rsidRPr="00F55611">
        <w:rPr>
          <w:color w:val="000000" w:themeColor="text1"/>
          <w:lang w:val="en-US"/>
        </w:rPr>
        <w:fldChar w:fldCharType="end"/>
      </w:r>
      <w:r w:rsidRPr="00F55611">
        <w:rPr>
          <w:color w:val="000000" w:themeColor="text1"/>
          <w:lang w:val="en-US"/>
        </w:rPr>
        <w:t xml:space="preserve">, as well as an increase of erosion control provided by ecosystems by 2050 - 2080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landusepol.2012.12.012", "ISBN" : "0264-8377", "ISSN" : "02648377", "abstract" : "Climatic and land use change are amongst the greatest global environmental pressures resulting from anthropogenic activities. Both significantly influence the provision of crucial ecosystem services, such as carbon sequestration, water flow regulation, and food and fibre production, at a variety of scales. The aim of this study is to provide spatially explicit information at a national level on climate and land use change impacts in order to assess changes in the provision of ecosystem services. This work provides a qualitative and quantitative analysis of the impacts on selected ecosystem services (carbon sequestration, food production and soil erosion) in the agricultural sector of the Czech Republic. This assessment shows that, historical land use trends and land use under projected climate scenarios display some shared spatial patterns. Specifically, these factors both lead to a significant decrease of arable land in the border fringes of the Czech Republic, which is to some extent replaced by grasslands, in turn affecting the provision of ecosystem services. Moreover, this assessment contributes to a useful method for integrating spatially explicit land use and climate change analysis that can be applied to other sectors or transition countries elsewhere. \u00a9 2012 Elsevier Ltd.", "author" : [ { "dropping-particle" : "", "family" : "Lorencov\u00e1", "given" : "Eli\u0161ka", "non-dropping-particle" : "", "parse-names" : false, "suffix" : "" }, { "dropping-particle" : "", "family" : "Fr\u00e9lichov\u00e1", "given" : "Jana", "non-dropping-particle" : "", "parse-names" : false, "suffix" : "" }, { "dropping-particle" : "", "family" : "Nelson", "given" : "Edward", "non-dropping-particle" : "", "parse-names" : false, "suffix" : "" }, { "dropping-particle" : "", "family" : "Va\u010dk\u00e1\u0159", "given" : "David", "non-dropping-particle" : "", "parse-names" : false, "suffix" : "" } ], "container-title" : "Land Use Policy", "id" : "ITEM-1", "issued" : { "date-parts" : [ [ "2013" ] ] }, "page" : "183-194", "title" : "Past and future impacts of land use and climate change on agricultural ecosystem services in the Czech Republic", "type" : "article-journal", "volume" : "33" }, "uris" : [ "http://www.mendeley.com/documents/?uuid=ade63be9-18ef-4731-be24-85bd23a7b49d"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Lorencov\u00e1 et al., 2013; Palacios-Agundez et al., 2013)", "plainTextFormattedCitation" : "(Lorencov\u00e1 et al., 2013; Palacios-Agundez et al., 2013)", "previouslyFormattedCitation" : "(Lorencov\u00e1 et al., 2013; Palacios-Agundez et al., 2013)"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Lorencová </w:t>
      </w:r>
      <w:r w:rsidR="000D7D89" w:rsidRPr="000D7D89">
        <w:rPr>
          <w:i/>
          <w:color w:val="000000" w:themeColor="text1"/>
          <w:lang w:val="en-US"/>
        </w:rPr>
        <w:t>et al.</w:t>
      </w:r>
      <w:r w:rsidRPr="00F55611">
        <w:rPr>
          <w:color w:val="000000" w:themeColor="text1"/>
          <w:lang w:val="en-US"/>
        </w:rPr>
        <w:t xml:space="preserve">, 2013; Palacios-Agundez </w:t>
      </w:r>
      <w:r w:rsidR="000D7D89" w:rsidRPr="000D7D89">
        <w:rPr>
          <w:i/>
          <w:color w:val="000000" w:themeColor="text1"/>
          <w:lang w:val="en-US"/>
        </w:rPr>
        <w:t>et al.</w:t>
      </w:r>
      <w:r w:rsidRPr="00F55611">
        <w:rPr>
          <w:color w:val="000000" w:themeColor="text1"/>
          <w:lang w:val="en-US"/>
        </w:rPr>
        <w:t>, 2013)</w:t>
      </w:r>
      <w:r w:rsidRPr="00F55611">
        <w:rPr>
          <w:color w:val="000000" w:themeColor="text1"/>
          <w:lang w:val="en-US"/>
        </w:rPr>
        <w:fldChar w:fldCharType="end"/>
      </w:r>
      <w:r w:rsidRPr="00F55611">
        <w:rPr>
          <w:color w:val="000000" w:themeColor="text1"/>
          <w:lang w:val="en-US"/>
        </w:rPr>
        <w:t xml:space="preserve">. However, in line with the projected decrease in water availability, a growing number of forest fires is expected in the Mediterranean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Schr\u00f6ter et al., 2005)", "manualFormatting" : "(Schr\u00f6ter et al., 2005)", "plainTextFormattedCitation" : "(Dunford, Smith, et al., 2015; Schr\u00f6ter et al., 2005)", "previouslyFormattedCitation" : "(Dunford, Smith, et al., 2015; Schr\u00f6ter et al., 200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Schröter </w:t>
      </w:r>
      <w:r w:rsidR="000D7D89" w:rsidRPr="000D7D89">
        <w:rPr>
          <w:i/>
          <w:color w:val="000000" w:themeColor="text1"/>
          <w:lang w:val="en-US"/>
        </w:rPr>
        <w:t>et al.</w:t>
      </w:r>
      <w:r w:rsidRPr="00F55611">
        <w:rPr>
          <w:color w:val="000000" w:themeColor="text1"/>
          <w:lang w:val="en-US"/>
        </w:rPr>
        <w:t>, 2005)</w:t>
      </w:r>
      <w:r w:rsidRPr="00F55611">
        <w:rPr>
          <w:color w:val="000000" w:themeColor="text1"/>
          <w:lang w:val="en-US"/>
        </w:rPr>
        <w:fldChar w:fldCharType="end"/>
      </w:r>
      <w:r w:rsidRPr="00F55611">
        <w:rPr>
          <w:color w:val="000000" w:themeColor="text1"/>
          <w:lang w:val="en-US"/>
        </w:rPr>
        <w:t>.</w:t>
      </w:r>
    </w:p>
    <w:p w14:paraId="2AA41DEA" w14:textId="6B70BD76" w:rsidR="00AE389F" w:rsidRPr="00F55611" w:rsidRDefault="00AE389F" w:rsidP="00AE389F">
      <w:pPr>
        <w:rPr>
          <w:lang w:val="en-US"/>
        </w:rPr>
      </w:pPr>
      <w:r w:rsidRPr="00F55611">
        <w:rPr>
          <w:i/>
          <w:color w:val="000000" w:themeColor="text1"/>
          <w:lang w:val="en-US"/>
        </w:rPr>
        <w:t xml:space="preserve">Nature’s material </w:t>
      </w:r>
      <w:r w:rsidRPr="00F55611">
        <w:rPr>
          <w:bCs/>
          <w:i/>
          <w:color w:val="000000" w:themeColor="text1"/>
          <w:lang w:val="en-US"/>
        </w:rPr>
        <w:t>contributions to people</w:t>
      </w:r>
      <w:r w:rsidRPr="00F55611">
        <w:rPr>
          <w:color w:val="000000" w:themeColor="text1"/>
          <w:lang w:val="en-US"/>
        </w:rPr>
        <w:t xml:space="preserve">: Most of the nature’s material </w:t>
      </w:r>
      <w:r w:rsidRPr="00F55611">
        <w:rPr>
          <w:bCs/>
          <w:color w:val="000000" w:themeColor="text1"/>
          <w:lang w:val="en-US"/>
        </w:rPr>
        <w:t xml:space="preserve">contributions to people </w:t>
      </w:r>
      <w:r w:rsidRPr="00F55611">
        <w:rPr>
          <w:color w:val="000000" w:themeColor="text1"/>
          <w:lang w:val="en-US"/>
        </w:rPr>
        <w:t xml:space="preserve">in Europe and Central Asia may benefit from the </w:t>
      </w:r>
      <w:r w:rsidRPr="00F55611">
        <w:rPr>
          <w:i/>
          <w:lang w:val="en-US"/>
        </w:rPr>
        <w:t>global sustainable development</w:t>
      </w:r>
      <w:r w:rsidRPr="00F55611">
        <w:rPr>
          <w:lang w:val="en-US"/>
        </w:rPr>
        <w:t xml:space="preserve"> </w:t>
      </w:r>
      <w:r w:rsidRPr="00F55611">
        <w:rPr>
          <w:color w:val="000000" w:themeColor="text1"/>
          <w:lang w:val="en-US"/>
        </w:rPr>
        <w:t xml:space="preserve">scenario archetype </w:t>
      </w:r>
      <w:r w:rsidRPr="00F55611">
        <w:rPr>
          <w:lang w:val="en-US"/>
        </w:rPr>
        <w:t>(</w:t>
      </w:r>
      <w:r w:rsidRPr="00F55611">
        <w:rPr>
          <w:b/>
          <w:lang w:val="en-US"/>
        </w:rPr>
        <w:t>Figure 5.10</w:t>
      </w:r>
      <w:r w:rsidRPr="00F55611">
        <w:rPr>
          <w:lang w:val="en-US"/>
        </w:rPr>
        <w:t xml:space="preserve"> and </w:t>
      </w:r>
      <w:r w:rsidRPr="00F55611">
        <w:rPr>
          <w:b/>
          <w:lang w:val="en-US"/>
        </w:rPr>
        <w:t>Figure 5.11</w:t>
      </w:r>
      <w:r w:rsidRPr="00F55611">
        <w:rPr>
          <w:lang w:val="en-US"/>
        </w:rPr>
        <w:t>)</w:t>
      </w:r>
      <w:r w:rsidRPr="00F55611">
        <w:rPr>
          <w:color w:val="000000" w:themeColor="text1"/>
          <w:lang w:val="en-US"/>
        </w:rPr>
        <w:t xml:space="preserve">. In Western and Central Europe, food production is projected to be enhanced due to improved agriculture practices, higher land use diversity or increased arable land area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1", "issued" : { "date-parts" : [ [ "2015" ] ] }, "note" : "NULL", "page" : "293-306", "title" : "Analysing uncertainties in climate change impact assessment across sectors and scenarios", "type" : "article-journal", "volume" : "128" }, "uris" : [ "http://www.mendeley.com/documents/?uuid=520702f9-6e47-4729-ade0-e159c7d7dc1a"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3",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Brown et al., 2015; Dunford, Smith, et al., 2015; Harrison et al., 2013)", "plainTextFormattedCitation" : "(Brown et al., 2015; Dunford, Smith, et al., 2015; Harrison et al., 2013)", "previouslyFormattedCitation" : "(Brown et al., 2015; Dunford, Smith, et al., 2015; Harrison et al., 2013)"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Brown </w:t>
      </w:r>
      <w:r w:rsidR="000D7D89" w:rsidRPr="000D7D89">
        <w:rPr>
          <w:i/>
          <w:color w:val="000000" w:themeColor="text1"/>
          <w:lang w:val="en-US"/>
        </w:rPr>
        <w:t>et al.</w:t>
      </w:r>
      <w:r w:rsidRPr="00F55611">
        <w:rPr>
          <w:color w:val="000000" w:themeColor="text1"/>
          <w:lang w:val="en-US"/>
        </w:rPr>
        <w:t xml:space="preserve">, 2015; Dunford </w:t>
      </w:r>
      <w:r w:rsidR="000D7D89" w:rsidRPr="000D7D89">
        <w:rPr>
          <w:i/>
          <w:color w:val="000000" w:themeColor="text1"/>
          <w:lang w:val="en-US"/>
        </w:rPr>
        <w:t>et al.</w:t>
      </w:r>
      <w:r w:rsidRPr="00F55611">
        <w:rPr>
          <w:color w:val="000000" w:themeColor="text1"/>
          <w:lang w:val="en-US"/>
        </w:rPr>
        <w:t>, 2015</w:t>
      </w:r>
      <w:r w:rsidR="000B7C50">
        <w:rPr>
          <w:color w:val="000000" w:themeColor="text1"/>
          <w:lang w:val="en-US"/>
        </w:rPr>
        <w:t>b</w:t>
      </w:r>
      <w:r w:rsidRPr="00F55611">
        <w:rPr>
          <w:color w:val="000000" w:themeColor="text1"/>
          <w:lang w:val="en-US"/>
        </w:rPr>
        <w:t xml:space="preserve">; Harrison </w:t>
      </w:r>
      <w:r w:rsidR="000D7D89" w:rsidRPr="000D7D89">
        <w:rPr>
          <w:i/>
          <w:color w:val="000000" w:themeColor="text1"/>
          <w:lang w:val="en-US"/>
        </w:rPr>
        <w:t>et al.</w:t>
      </w:r>
      <w:r w:rsidRPr="00F55611">
        <w:rPr>
          <w:color w:val="000000" w:themeColor="text1"/>
          <w:lang w:val="en-US"/>
        </w:rPr>
        <w:t>, 2013)</w:t>
      </w:r>
      <w:r w:rsidRPr="00F55611">
        <w:rPr>
          <w:color w:val="000000" w:themeColor="text1"/>
          <w:lang w:val="en-US"/>
        </w:rPr>
        <w:fldChar w:fldCharType="end"/>
      </w:r>
      <w:r w:rsidRPr="00F55611">
        <w:rPr>
          <w:color w:val="000000" w:themeColor="text1"/>
          <w:lang w:val="en-US"/>
        </w:rPr>
        <w:t xml:space="preserve">. </w:t>
      </w:r>
      <w:r w:rsidRPr="00F55611">
        <w:rPr>
          <w:lang w:val="en-US"/>
        </w:rPr>
        <w:t xml:space="preserve">Similarly, forest area and timber production are projected to increase substantially in </w:t>
      </w:r>
      <w:r w:rsidRPr="00F55611">
        <w:rPr>
          <w:color w:val="000000" w:themeColor="text1"/>
          <w:lang w:val="en-US"/>
        </w:rPr>
        <w:t xml:space="preserve">Western and Central </w:t>
      </w:r>
      <w:r w:rsidRPr="00F55611">
        <w:rPr>
          <w:lang w:val="en-US"/>
        </w:rPr>
        <w:t>Europe (+19 Mt wood year</w:t>
      </w:r>
      <w:r w:rsidRPr="00F55611">
        <w:rPr>
          <w:vertAlign w:val="superscript"/>
          <w:lang w:val="en-US"/>
        </w:rPr>
        <w:t>-1</w:t>
      </w:r>
      <w:r w:rsidRPr="00F55611">
        <w:rPr>
          <w:lang w:val="en-US"/>
        </w:rPr>
        <w:t xml:space="preserve"> by 205</w:t>
      </w:r>
      <w:r>
        <w:rPr>
          <w:lang w:val="en-US"/>
        </w:rPr>
        <w:t xml:space="preserve"> </w:t>
      </w:r>
      <w:r w:rsidR="00F02736">
        <w:rPr>
          <w:lang w:val="en-US"/>
        </w:rPr>
        <w:t xml:space="preserv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2",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mendeley" : { "formattedCitation" : "(Dunford, Smith, et al., 2015; Eggers et al., 2008)", "manualFormatting" : "Dunford, Smith, Harrison, &amp; Hanganu, 2015; Eggers, Lindner, Zudin, Zaehle, &amp; Liski, 2008", "plainTextFormattedCitation" : "(Dunford, Smith, et al., 2015; Eggers et al., 2008)", "previouslyFormattedCitation" : "(Dunford, Smith, et al., 2015; Eggers et al., 2008)" }, "properties" : {  }, "schema" : "https://github.com/citation-style-language/schema/raw/master/csl-citation.json" }</w:instrText>
      </w:r>
      <w:r w:rsidRPr="00F55611">
        <w:rPr>
          <w:lang w:val="en-US"/>
        </w:rPr>
        <w:fldChar w:fldCharType="separate"/>
      </w:r>
      <w:r w:rsidRPr="00F55611">
        <w:rPr>
          <w:lang w:val="en-US"/>
        </w:rPr>
        <w:t>Dunford</w:t>
      </w:r>
      <w:r w:rsidRPr="00A36C23">
        <w:rPr>
          <w:lang w:val="en-US"/>
        </w:rPr>
        <w:t xml:space="preserve"> </w:t>
      </w:r>
      <w:r w:rsidR="000D7D89" w:rsidRPr="000D7D89">
        <w:rPr>
          <w:i/>
          <w:lang w:val="en-US"/>
        </w:rPr>
        <w:t>et al.</w:t>
      </w:r>
      <w:r w:rsidRPr="00F55611">
        <w:rPr>
          <w:lang w:val="en-US"/>
        </w:rPr>
        <w:t>, 2015</w:t>
      </w:r>
      <w:r w:rsidR="000B7C50">
        <w:rPr>
          <w:lang w:val="en-US"/>
        </w:rPr>
        <w:t>b</w:t>
      </w:r>
      <w:r w:rsidRPr="00F55611">
        <w:rPr>
          <w:lang w:val="en-US"/>
        </w:rPr>
        <w:t>; Eggers</w:t>
      </w:r>
      <w:r w:rsidRPr="00A36C23">
        <w:rPr>
          <w:lang w:val="en-US"/>
        </w:rPr>
        <w:t xml:space="preserve"> </w:t>
      </w:r>
      <w:r w:rsidR="000D7D89" w:rsidRPr="000D7D89">
        <w:rPr>
          <w:i/>
          <w:lang w:val="en-US"/>
        </w:rPr>
        <w:t>et al.</w:t>
      </w:r>
      <w:r w:rsidRPr="00F55611">
        <w:rPr>
          <w:lang w:val="en-US"/>
        </w:rPr>
        <w:t xml:space="preserve"> 2008</w:t>
      </w:r>
      <w:r w:rsidRPr="00F55611">
        <w:rPr>
          <w:lang w:val="en-US"/>
        </w:rPr>
        <w:fldChar w:fldCharType="end"/>
      </w:r>
      <w:r w:rsidRPr="00F55611">
        <w:rPr>
          <w:lang w:val="en-US"/>
        </w:rPr>
        <w:t xml:space="preserve">). There are, however, clear differences in the trends of material contributions between northern and southern countries of </w:t>
      </w:r>
      <w:r w:rsidRPr="00F55611">
        <w:rPr>
          <w:color w:val="000000" w:themeColor="text1"/>
          <w:lang w:val="en-US"/>
        </w:rPr>
        <w:t xml:space="preserve">Western and Central </w:t>
      </w:r>
      <w:r w:rsidRPr="00F55611">
        <w:rPr>
          <w:lang w:val="en-US"/>
        </w:rPr>
        <w:t xml:space="preserve">Europe. Several studies highlight positive impacts in northern countries, such as increased biomass of fish and shellfish populations </w:t>
      </w:r>
      <w:r w:rsidRPr="00F55611">
        <w:rPr>
          <w:lang w:val="en-US"/>
        </w:rPr>
        <w:fldChar w:fldCharType="begin" w:fldLock="1"/>
      </w:r>
      <w:r w:rsidRPr="00F55611">
        <w:rPr>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bef40e64-bb19-4784-afde-0cf09887988a", "http://www.mendeley.com/documents/?uuid=98638dc6-f99d-4c38-8ca0-761f7ea5bac6" ] } ], "mendeley" : { "formattedCitation" : "(Hattam et al., 2015)", "plainTextFormattedCitation" : "(Hattam et al., 2015)", "previouslyFormattedCitation" : "(Hattam et al., 2015)" }, "properties" : {  }, "schema" : "https://github.com/citation-style-language/schema/raw/master/csl-citation.json" }</w:instrText>
      </w:r>
      <w:r w:rsidRPr="00F55611">
        <w:rPr>
          <w:lang w:val="en-US"/>
        </w:rPr>
        <w:fldChar w:fldCharType="separate"/>
      </w:r>
      <w:r w:rsidRPr="00F55611">
        <w:rPr>
          <w:lang w:val="en-US"/>
        </w:rPr>
        <w:t xml:space="preserve">(Hattam </w:t>
      </w:r>
      <w:r w:rsidR="000D7D89" w:rsidRPr="000D7D89">
        <w:rPr>
          <w:i/>
          <w:lang w:val="en-US"/>
        </w:rPr>
        <w:t>et al.</w:t>
      </w:r>
      <w:r w:rsidRPr="00F55611">
        <w:rPr>
          <w:lang w:val="en-US"/>
        </w:rPr>
        <w:t>, 2015)</w:t>
      </w:r>
      <w:r w:rsidRPr="00F55611">
        <w:rPr>
          <w:lang w:val="en-US"/>
        </w:rPr>
        <w:fldChar w:fldCharType="end"/>
      </w:r>
      <w:r w:rsidRPr="00F55611">
        <w:rPr>
          <w:lang w:val="en-US"/>
        </w:rPr>
        <w:t>, increased forest products (by more than 19%</w:t>
      </w:r>
      <w:r>
        <w:rPr>
          <w:lang w:val="en-US"/>
        </w:rPr>
        <w:t xml:space="preserve"> </w:t>
      </w:r>
      <w:r w:rsidR="00F02736">
        <w:rPr>
          <w:lang w:val="en-US"/>
        </w:rPr>
        <w:t xml:space="preserve">- </w:t>
      </w:r>
      <w:r w:rsidRPr="00F55611">
        <w:rPr>
          <w:lang w:val="en-US"/>
        </w:rPr>
        <w:fldChar w:fldCharType="begin" w:fldLock="1"/>
      </w:r>
      <w:r w:rsidRPr="00F55611">
        <w:rPr>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id" : "ITEM-2",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2",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mendeley" : { "formattedCitation" : "(Eggers et al., 2008; Forsius et al., 2013)", "manualFormatting" : "Eggers et al., 2008; Forsius et al., 2013", "plainTextFormattedCitation" : "(Eggers et al., 2008; Forsius et al., 2013)", "previouslyFormattedCitation" : "(Eggers et al., 2008; Forsius et al., 2013)"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Forsius </w:t>
      </w:r>
      <w:r w:rsidR="000D7D89" w:rsidRPr="000D7D89">
        <w:rPr>
          <w:i/>
          <w:lang w:val="en-US"/>
        </w:rPr>
        <w:t>et al.</w:t>
      </w:r>
      <w:r w:rsidRPr="00F55611">
        <w:rPr>
          <w:lang w:val="en-US"/>
        </w:rPr>
        <w:t>, 2013</w:t>
      </w:r>
      <w:r w:rsidRPr="00F55611">
        <w:rPr>
          <w:lang w:val="en-US"/>
        </w:rPr>
        <w:fldChar w:fldCharType="end"/>
      </w:r>
      <w:r w:rsidRPr="00F55611">
        <w:rPr>
          <w:lang w:val="en-US"/>
        </w:rPr>
        <w:t>) and increased agric</w:t>
      </w:r>
      <w:r w:rsidR="00C2250A">
        <w:rPr>
          <w:lang w:val="en-US"/>
        </w:rPr>
        <w:t xml:space="preserve">ultural yield (by more than 20% -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manualFormatting" : "Dunford, Smith, Harrison, &amp; Hanganu, 2015", "plainTextFormattedCitation" : "(Dunford, Smith, et al., 2015)", "previouslyFormattedCitation" : "(Dunford, Smith, et al., 2015)" }, "properties" : {  }, "schema" : "https://github.com/citation-style-language/schema/raw/master/csl-citation.json" }</w:instrText>
      </w:r>
      <w:r w:rsidRPr="00F55611">
        <w:rPr>
          <w:lang w:val="en-US"/>
        </w:rPr>
        <w:fldChar w:fldCharType="separate"/>
      </w:r>
      <w:r w:rsidRPr="00F55611">
        <w:rPr>
          <w:lang w:val="en-US"/>
        </w:rPr>
        <w:t>Dunford</w:t>
      </w:r>
      <w:r w:rsidRPr="00A36C23">
        <w:rPr>
          <w:lang w:val="en-US"/>
        </w:rPr>
        <w:t xml:space="preserve"> </w:t>
      </w:r>
      <w:r w:rsidR="000D7D89" w:rsidRPr="000D7D89">
        <w:rPr>
          <w:i/>
          <w:lang w:val="en-US"/>
        </w:rPr>
        <w:t>et al.</w:t>
      </w:r>
      <w:r w:rsidRPr="00F55611">
        <w:rPr>
          <w:lang w:val="en-US"/>
        </w:rPr>
        <w:t>, 2015</w:t>
      </w:r>
      <w:r w:rsidRPr="00F55611">
        <w:rPr>
          <w:lang w:val="en-US"/>
        </w:rPr>
        <w:fldChar w:fldCharType="end"/>
      </w:r>
      <w:r w:rsidR="000B7C50">
        <w:rPr>
          <w:lang w:val="en-US"/>
        </w:rPr>
        <w:t>b</w:t>
      </w:r>
      <w:r w:rsidRPr="00F55611">
        <w:rPr>
          <w:lang w:val="en-US"/>
        </w:rPr>
        <w:t xml:space="preserve">), all of which benefit from increased temperature and from greater afforestation efforts. Southern countries may also benefit from greater fisheries and increased food production, but a decrease in water availability in this region may lead to an additional 44.3 million people facing water insecurity </w:t>
      </w:r>
      <w:r w:rsidRPr="00F55611">
        <w:rPr>
          <w:lang w:val="en-US"/>
        </w:rPr>
        <w:fldChar w:fldCharType="begin" w:fldLock="1"/>
      </w:r>
      <w:r w:rsidRPr="00F55611">
        <w:rPr>
          <w:lang w:val="en-US"/>
        </w:rPr>
        <w:instrText xml:space="preserve">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w:instrText>
      </w:r>
      <w:r w:rsidRPr="009F5398">
        <w:rPr>
          <w:lang w:val="es-ES"/>
        </w:rPr>
        <w:instrText>"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Palacios-Agundez et al., 2013; Palomo et al., 2011; Schr\u00f6ter et al., 2005)", "plainTextFormattedCitation" : "(Palacios-Agundez et al., 2013; Palomo et al., 2011; Schr\u00f6ter et al., 2005)", "previouslyFormattedCitation" : "(Palacios-Agundez et al., 2013; Palomo et al., 2011; Schr\u00f6ter et al., 2005)" }, "properties" : {  }, "schema" : "https://github.com/citation-style-language/schema/raw/master/csl-citation.json" }</w:instrText>
      </w:r>
      <w:r w:rsidRPr="00F55611">
        <w:rPr>
          <w:lang w:val="en-US"/>
        </w:rPr>
        <w:fldChar w:fldCharType="separate"/>
      </w:r>
      <w:r w:rsidRPr="009F5398">
        <w:rPr>
          <w:lang w:val="es-ES"/>
        </w:rPr>
        <w:t xml:space="preserve">(Palacios-Agundez </w:t>
      </w:r>
      <w:r w:rsidR="000D7D89" w:rsidRPr="000D7D89">
        <w:rPr>
          <w:i/>
          <w:lang w:val="es-ES"/>
        </w:rPr>
        <w:t>et al.</w:t>
      </w:r>
      <w:r w:rsidRPr="009F5398">
        <w:rPr>
          <w:lang w:val="es-ES"/>
        </w:rPr>
        <w:t xml:space="preserve">, 2013; Palomo </w:t>
      </w:r>
      <w:r w:rsidR="000D7D89" w:rsidRPr="000D7D89">
        <w:rPr>
          <w:i/>
          <w:lang w:val="es-ES"/>
        </w:rPr>
        <w:t>et al.</w:t>
      </w:r>
      <w:r w:rsidRPr="009F5398">
        <w:rPr>
          <w:lang w:val="es-ES"/>
        </w:rPr>
        <w:t xml:space="preserve">, 2011; Schröter </w:t>
      </w:r>
      <w:r w:rsidR="000D7D89" w:rsidRPr="000D7D89">
        <w:rPr>
          <w:i/>
          <w:lang w:val="es-ES"/>
        </w:rPr>
        <w:t>et al.</w:t>
      </w:r>
      <w:r w:rsidRPr="009F5398">
        <w:rPr>
          <w:lang w:val="es-ES"/>
        </w:rPr>
        <w:t>, 2005)</w:t>
      </w:r>
      <w:r w:rsidRPr="00F55611">
        <w:rPr>
          <w:lang w:val="en-US"/>
        </w:rPr>
        <w:fldChar w:fldCharType="end"/>
      </w:r>
      <w:r w:rsidRPr="009F5398">
        <w:rPr>
          <w:lang w:val="es-ES"/>
        </w:rPr>
        <w:t xml:space="preserve">. </w:t>
      </w:r>
      <w:r w:rsidRPr="00F55611">
        <w:rPr>
          <w:lang w:val="en-US"/>
        </w:rPr>
        <w:t xml:space="preserve">The future of forest production is less clear as some international studies project a decrease of this contribution of nature to people in southern countries of Western and Central Europe due to greater water stress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hile local studies from Spain project an increase </w:t>
      </w:r>
      <w:r w:rsidRPr="00F55611">
        <w:rPr>
          <w:lang w:val="en-US"/>
        </w:rPr>
        <w:fldChar w:fldCharType="begin" w:fldLock="1"/>
      </w:r>
      <w:r w:rsidRPr="00F55611">
        <w:rPr>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In a lake system in Uzbekistan, both the water volume of the lake and the quantity of fish inhabiting it are projected to grow </w:t>
      </w:r>
      <w:r w:rsidRPr="00F55611">
        <w:rPr>
          <w:lang w:val="en-US"/>
        </w:rPr>
        <w:fldChar w:fldCharType="begin" w:fldLock="1"/>
      </w:r>
      <w:r w:rsidRPr="00F55611">
        <w:rPr>
          <w:lang w:val="en-US"/>
        </w:rPr>
        <w:instrText>ADDIN CSL_CITATION { "citationItems" : [ { "id" : "ITEM-1", "itemData" : { "DOI" : "10.1007/978-94-007-2460-0", "ISBN" : "978-94-007-2459-4", "abstract" : "The Amur-Heilong River is the longest water body in the Eastern Hemisphere and is also known as the eleventh largest river basin in the world. The river passes through the neighboring territories of Russia, China and Mongolia and represents an important transboundary water body. Analysis conducted in this paper examines the most crucial Amur-Heilong watershed characteristics and problems. The discussion pays particular attention to the regional water manage- ment strategies and specifi cally to water quality and quantity concerns. Additionally, this article identifi es a number of potential threats to environmental security and focuses on their implications for human health and chances of transboundary con- fl icts escalation.", "author" : [ { "dropping-particle" : "", "family" : "Rodina", "given" : "Kristina", "non-dropping-particle" : "", "parse-names" : false, "suffix" : "" }, { "dropping-particle" : "", "family" : "Mnatsakanian", "given" : "Ruben", "non-dropping-particle" : "", "parse-names" : false, "suffix" : "" } ], "container-title" : "Environmental Security in Watersheds: The Sea of Azov", "id" : "ITEM-1", "issued" : { "date-parts" : [ [ "2012" ] ] }, "note" : "NULL", "page" : "223-240", "publisher" : "Springer Netherlands", "title" : "Spills of the Aral Sea: Formation, Functions and Future Development of the Aydar-Arnasay Lakes", "type" : "chapter" }, "uris" : [ "http://www.mendeley.com/documents/?uuid=5c56ed9c-97c7-4c19-99b6-f55a4b55fdc9" ] } ], "mendeley" : { "formattedCitation" : "(Rodina &amp; Mnatsakanian, 2012)", "plainTextFormattedCitation" : "(Rodina &amp; Mnatsakanian, 2012)", "previouslyFormattedCitation" : "(Rodina &amp; Mnatsakanian, 2012)" }, "properties" : {  }, "schema" : "https://github.com/citation-style-language/schema/raw/master/csl-citation.json" }</w:instrText>
      </w:r>
      <w:r w:rsidRPr="00F55611">
        <w:rPr>
          <w:lang w:val="en-US"/>
        </w:rPr>
        <w:fldChar w:fldCharType="separate"/>
      </w:r>
      <w:r w:rsidRPr="00F55611">
        <w:rPr>
          <w:lang w:val="en-US"/>
        </w:rPr>
        <w:t>(Rodina &amp; Mnatsakanian, 2012)</w:t>
      </w:r>
      <w:r w:rsidRPr="00F55611">
        <w:rPr>
          <w:lang w:val="en-US"/>
        </w:rPr>
        <w:fldChar w:fldCharType="end"/>
      </w:r>
      <w:r w:rsidRPr="00F55611">
        <w:rPr>
          <w:lang w:val="en-US"/>
        </w:rPr>
        <w:t>.</w:t>
      </w:r>
    </w:p>
    <w:p w14:paraId="751C70D9" w14:textId="65922100" w:rsidR="00AE389F" w:rsidRPr="00F55611" w:rsidRDefault="00AE389F" w:rsidP="00AE389F">
      <w:pPr>
        <w:rPr>
          <w:lang w:val="en-US"/>
        </w:rPr>
      </w:pPr>
      <w:r w:rsidRPr="00F55611">
        <w:rPr>
          <w:i/>
          <w:lang w:val="en-US"/>
        </w:rPr>
        <w:t>Quality of life</w:t>
      </w:r>
      <w:r w:rsidRPr="00F55611">
        <w:rPr>
          <w:lang w:val="en-US"/>
        </w:rPr>
        <w:t xml:space="preserve">: As with other contributions of nature to people, several studies conducted in the Europe and Central Asia region project an increase of various indicators of good quality of life under the </w:t>
      </w:r>
      <w:r w:rsidRPr="00F55611">
        <w:rPr>
          <w:i/>
          <w:lang w:val="en-US"/>
        </w:rPr>
        <w:t>global sustainable development</w:t>
      </w:r>
      <w:r w:rsidRPr="00F55611">
        <w:rPr>
          <w:lang w:val="en-US"/>
        </w:rPr>
        <w:t xml:space="preserve"> scenario archetype (</w:t>
      </w:r>
      <w:r w:rsidRPr="00F55611">
        <w:rPr>
          <w:b/>
          <w:lang w:val="en-US"/>
        </w:rPr>
        <w:t>Figure 5.10</w:t>
      </w:r>
      <w:r w:rsidRPr="00F55611">
        <w:rPr>
          <w:lang w:val="en-US"/>
        </w:rPr>
        <w:t xml:space="preserve"> and </w:t>
      </w:r>
      <w:r w:rsidRPr="00F55611">
        <w:rPr>
          <w:b/>
          <w:lang w:val="en-US"/>
        </w:rPr>
        <w:t>Figure 5.11</w:t>
      </w:r>
      <w:r w:rsidRPr="00F55611">
        <w:rPr>
          <w:lang w:val="en-US"/>
        </w:rPr>
        <w:t xml:space="preserve">). These positive projections include the number of species of recreational interest, aesthetic and spiritual value, nature and beach tourism and recreational activities </w:t>
      </w:r>
      <w:r w:rsidRPr="00F55611">
        <w:rPr>
          <w:lang w:val="en-US"/>
        </w:rPr>
        <w:fldChar w:fldCharType="begin" w:fldLock="1"/>
      </w:r>
      <w:r w:rsidRPr="00F55611">
        <w:rPr>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3",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3",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4", "itemData" : { "DOI" : "10.1007/978-94-007-2460-0", "ISBN" : "978-94-007-2459-4", "abstract" : "The Amur-Heilong River is the longest water body in the Eastern Hemisphere and is also known as the eleventh largest river basin in the world. The river passes through the neighboring territories of Russia, China and Mongolia and represents an important transboundary water body. Analysis conducted in this paper examines the most crucial Amur-Heilong watershed characteristics and problems. The discussion pays particular attention to the regional water manage- ment strategies and specifi cally to water quality an</w:instrText>
      </w:r>
      <w:r w:rsidRPr="009F5398">
        <w:rPr>
          <w:lang w:val="es-ES"/>
        </w:rPr>
        <w:instrText>d quantity concerns. Additionally, this article identifi es a number of potential threats to environmental security and focuses on their implications for human health and chances of transboundary con- fl icts escalation.", "author" : [ { "dropping-particle" : "", "family" : "Rodina", "given" : "Kristina", "non-dropping-particle" : "", "parse-names" : false, "suffix" : "" }, { "dropping-particle" : "", "family" : "Mnatsakanian", "given" : "Ruben", "non-dropping-particle" : "", "parse-names" : false, "suffix" : "" } ], "container-title" : "Environmental Security in Watersheds: The Sea of Azov", "id" : "ITEM-4", "issued" : { "date-parts" : [ [ "2012" ] ] }, "note" : "NULL", "page" : "223-240", "publisher" : "Springer Netherlands", "title" : "Spills of the Aral Sea: Formation, Functions and Future Development of the Aydar-Arnasay Lakes", "type" : "chapter" }, "uris" : [ "http://www.mendeley.com/documents/?uuid=5c56ed9c-97c7-4c19-99b6-f55a4b55fdc9" ] } ], "mendeley" : { "formattedCitation" : "(Hattam et al., 2015; Palacios-Agundez et al., 2013; Palomo et al., 2011; Rodina &amp; Mnatsakanian, 2012)", "plainTextFormattedCitation" : "(Hattam et al., 2015; Palacios-Agundez et al., 2013; Palomo et al., 2011; Rodina &amp; Mnatsakanian, 2012)", "previouslyFormattedCitation" : "(Hattam et al., 2015; Palacios-Agundez et al., 2013; Palomo et al., 2011; Rodina &amp; Mnatsakanian, 2012)" }, "properties" : {  }, "schema" : "https://github.com/citation-style-language/schema/raw/master/csl-citation.json" }</w:instrText>
      </w:r>
      <w:r w:rsidRPr="00F55611">
        <w:rPr>
          <w:lang w:val="en-US"/>
        </w:rPr>
        <w:fldChar w:fldCharType="separate"/>
      </w:r>
      <w:r w:rsidRPr="009F5398">
        <w:rPr>
          <w:lang w:val="es-ES"/>
        </w:rPr>
        <w:t xml:space="preserve">(Hattam </w:t>
      </w:r>
      <w:r w:rsidR="000D7D89" w:rsidRPr="000D7D89">
        <w:rPr>
          <w:i/>
          <w:lang w:val="es-ES"/>
        </w:rPr>
        <w:t>et al.</w:t>
      </w:r>
      <w:r w:rsidRPr="009F5398">
        <w:rPr>
          <w:lang w:val="es-ES"/>
        </w:rPr>
        <w:t xml:space="preserve">, 2015; Palacios-Agundez </w:t>
      </w:r>
      <w:r w:rsidR="000D7D89" w:rsidRPr="000D7D89">
        <w:rPr>
          <w:i/>
          <w:lang w:val="es-ES"/>
        </w:rPr>
        <w:t>et al.</w:t>
      </w:r>
      <w:r w:rsidRPr="009F5398">
        <w:rPr>
          <w:lang w:val="es-ES"/>
        </w:rPr>
        <w:t xml:space="preserve">, 2013; Palomo </w:t>
      </w:r>
      <w:r w:rsidR="000D7D89" w:rsidRPr="000D7D89">
        <w:rPr>
          <w:i/>
          <w:lang w:val="es-ES"/>
        </w:rPr>
        <w:t>et al.</w:t>
      </w:r>
      <w:r w:rsidRPr="009F5398">
        <w:rPr>
          <w:lang w:val="es-ES"/>
        </w:rPr>
        <w:t xml:space="preserve">, </w:t>
      </w:r>
      <w:r w:rsidRPr="009F5398">
        <w:rPr>
          <w:lang w:val="es-ES"/>
        </w:rPr>
        <w:lastRenderedPageBreak/>
        <w:t>2011; Rodina &amp; Mnatsakanian, 2012)</w:t>
      </w:r>
      <w:r w:rsidRPr="00F55611">
        <w:rPr>
          <w:lang w:val="en-US"/>
        </w:rPr>
        <w:fldChar w:fldCharType="end"/>
      </w:r>
      <w:r w:rsidRPr="009F5398">
        <w:rPr>
          <w:lang w:val="es-ES"/>
        </w:rPr>
        <w:t xml:space="preserve">. </w:t>
      </w:r>
      <w:r w:rsidRPr="00F55611">
        <w:rPr>
          <w:lang w:val="en-US"/>
        </w:rPr>
        <w:t xml:space="preserve">Some exceptions to these beneficial impacts were reported in a study of the Basque Country in Spain, such as a decrease in traditional knowledge or a decrease of local identity due to the global nature of the scenario archetype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plainTextFormattedCitation" : "(Palacios-Agundez et al., 2013)", "previouslyFormattedCitation" : "(Palacios-Agundez et al., 2013)"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2013)</w:t>
      </w:r>
      <w:r w:rsidRPr="00F55611">
        <w:rPr>
          <w:lang w:val="en-US"/>
        </w:rPr>
        <w:fldChar w:fldCharType="end"/>
      </w:r>
      <w:r w:rsidRPr="00F55611">
        <w:rPr>
          <w:lang w:val="en-US"/>
        </w:rPr>
        <w:t>.</w:t>
      </w:r>
    </w:p>
    <w:p w14:paraId="5F2222AD" w14:textId="77777777" w:rsidR="00AE389F" w:rsidRPr="00F55611" w:rsidRDefault="00AE389F" w:rsidP="00AE389F">
      <w:pPr>
        <w:rPr>
          <w:lang w:val="en-US"/>
        </w:rPr>
      </w:pPr>
    </w:p>
    <w:p w14:paraId="3B992BC7" w14:textId="77777777" w:rsidR="00AE389F" w:rsidRPr="00F55611" w:rsidRDefault="00AE389F" w:rsidP="001F0516">
      <w:pPr>
        <w:pStyle w:val="Heading4"/>
      </w:pPr>
      <w:bookmarkStart w:id="1633" w:name="_Toc519504749"/>
      <w:r w:rsidRPr="00F55611">
        <w:t>Inequality</w:t>
      </w:r>
      <w:bookmarkEnd w:id="1633"/>
    </w:p>
    <w:p w14:paraId="7E313E77" w14:textId="77777777" w:rsidR="00AE389F" w:rsidRPr="00F55611" w:rsidRDefault="00AE389F" w:rsidP="00AE389F">
      <w:pPr>
        <w:rPr>
          <w:lang w:val="en-US"/>
        </w:rPr>
      </w:pPr>
      <w:r w:rsidRPr="00F55611">
        <w:rPr>
          <w:i/>
          <w:lang w:val="en-US"/>
        </w:rPr>
        <w:t>Overview</w:t>
      </w:r>
      <w:r w:rsidRPr="00F55611">
        <w:rPr>
          <w:lang w:val="en-US"/>
        </w:rPr>
        <w:t xml:space="preserve">: The results associated with the </w:t>
      </w:r>
      <w:r w:rsidRPr="00F55611">
        <w:rPr>
          <w:i/>
          <w:lang w:val="en-US"/>
        </w:rPr>
        <w:t>inequality</w:t>
      </w:r>
      <w:r w:rsidRPr="00F55611">
        <w:rPr>
          <w:lang w:val="en-US"/>
        </w:rPr>
        <w:t xml:space="preserve"> scenario archetype are very limited because only two studies have been undertaken. Both studies were conducted in Western and Central Europe and their projections do not encompass nature’s non-material contributions to people or good quality of life indicators. Overall, this archetype does not show a clear trend in the future of the nature indicators or material contributions. However, a clear decline is projected in regulating contributions such as habitat creation and maintenance, and natural hazard regulation. </w:t>
      </w:r>
    </w:p>
    <w:p w14:paraId="42365EE1" w14:textId="292AB67E" w:rsidR="00AE389F" w:rsidRPr="00F55611" w:rsidRDefault="00AE389F" w:rsidP="00AE389F">
      <w:pPr>
        <w:rPr>
          <w:lang w:val="en-US"/>
        </w:rPr>
      </w:pPr>
      <w:r w:rsidRPr="00F55611">
        <w:rPr>
          <w:i/>
          <w:lang w:val="en-US"/>
        </w:rPr>
        <w:t>Nature</w:t>
      </w:r>
      <w:r w:rsidRPr="00F55611">
        <w:rPr>
          <w:lang w:val="en-US"/>
        </w:rPr>
        <w:t xml:space="preserve">: The state of the nature indicators under the </w:t>
      </w:r>
      <w:r w:rsidRPr="00F55611">
        <w:rPr>
          <w:i/>
          <w:lang w:val="en-US"/>
        </w:rPr>
        <w:t>inequality</w:t>
      </w:r>
      <w:r w:rsidRPr="00F55611">
        <w:rPr>
          <w:lang w:val="en-US"/>
        </w:rPr>
        <w:t xml:space="preserve"> archetype is stable overall, but is clearly area-dependent (</w:t>
      </w:r>
      <w:r w:rsidRPr="00F55611">
        <w:rPr>
          <w:b/>
          <w:lang w:val="en-US"/>
        </w:rPr>
        <w:t>Figure 5.10</w:t>
      </w:r>
      <w:r w:rsidRPr="00F55611">
        <w:rPr>
          <w:lang w:val="en-US"/>
        </w:rPr>
        <w:t xml:space="preserve"> and </w:t>
      </w:r>
      <w:r w:rsidRPr="00F55611">
        <w:rPr>
          <w:b/>
          <w:lang w:val="en-US"/>
        </w:rPr>
        <w:t>Figure 5.11</w:t>
      </w:r>
      <w:r w:rsidRPr="00F55611">
        <w:rPr>
          <w:lang w:val="en-US"/>
        </w:rPr>
        <w:t xml:space="preserve">). Biodiversity is projected to be more vulnerable in the northern and western parts of Western Europe and more resilient in the eastern and southern parts of Western and Central Europe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p>
    <w:p w14:paraId="3AE2BD1F" w14:textId="564B9BD2" w:rsidR="00AE389F" w:rsidRPr="00F55611" w:rsidRDefault="00AE389F" w:rsidP="00AE389F">
      <w:pPr>
        <w:rPr>
          <w:lang w:val="en-US"/>
        </w:rPr>
      </w:pPr>
      <w:r w:rsidRPr="00F55611">
        <w:rPr>
          <w:i/>
          <w:lang w:val="en-US"/>
        </w:rPr>
        <w:t xml:space="preserve">Nature’s regulating </w:t>
      </w:r>
      <w:r w:rsidRPr="00F55611">
        <w:rPr>
          <w:bCs/>
          <w:i/>
          <w:lang w:val="en-US"/>
        </w:rPr>
        <w:t>contributions to people</w:t>
      </w:r>
      <w:r w:rsidRPr="00F55611">
        <w:rPr>
          <w:lang w:val="en-US"/>
        </w:rPr>
        <w:t xml:space="preserve">: Both studies using the </w:t>
      </w:r>
      <w:r w:rsidRPr="00F55611">
        <w:rPr>
          <w:i/>
          <w:lang w:val="en-US"/>
        </w:rPr>
        <w:t>inequality</w:t>
      </w:r>
      <w:r w:rsidRPr="00F55611">
        <w:rPr>
          <w:lang w:val="en-US"/>
        </w:rPr>
        <w:t xml:space="preserve"> archetype agree on a general decrease in nature’s regulating </w:t>
      </w:r>
      <w:r w:rsidRPr="00F55611">
        <w:rPr>
          <w:bCs/>
          <w:lang w:val="en-US"/>
        </w:rPr>
        <w:t xml:space="preserve">contributions to people </w:t>
      </w:r>
      <w:r w:rsidRPr="00F55611">
        <w:rPr>
          <w:lang w:val="en-US"/>
        </w:rPr>
        <w:t>in Western and Central Europe (</w:t>
      </w:r>
      <w:r w:rsidRPr="00F55611">
        <w:rPr>
          <w:b/>
          <w:lang w:val="en-US"/>
        </w:rPr>
        <w:t>Figure 5.10</w:t>
      </w:r>
      <w:r w:rsidRPr="00F55611">
        <w:rPr>
          <w:lang w:val="en-US"/>
        </w:rPr>
        <w:t xml:space="preserve"> and </w:t>
      </w:r>
      <w:r w:rsidRPr="00F55611">
        <w:rPr>
          <w:b/>
          <w:lang w:val="en-US"/>
        </w:rPr>
        <w:t>Figure 5.11</w:t>
      </w:r>
      <w:r w:rsidRPr="00F55611">
        <w:rPr>
          <w:lang w:val="en-US"/>
        </w:rPr>
        <w:t xml:space="preserve">). For example, flood mitigation and the proportion of unmanaged lands are projected to decrease across these subregions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e trend is less clear for the index of land use intensity, with one study projecting a stable trend in this index </w:t>
      </w:r>
      <w:r w:rsidRPr="00F55611">
        <w:rPr>
          <w:lang w:val="en-US"/>
        </w:rPr>
        <w:fldChar w:fldCharType="begin" w:fldLock="1"/>
      </w:r>
      <w:r w:rsidRPr="00F55611">
        <w:rPr>
          <w:lang w:val="en-US"/>
        </w:rPr>
        <w:instrText>ADDIN CSL_CITATION { "citationItems" : [ { "id" : "ITEM-1",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1", "issued" : { "date-parts" : [ [ "2015" ] ] }, "note" : "NULL", "page" : "293-306", "title" : "Analysing uncertainties in climate change impact assessment across sectors and scenarios", "type" : "article-journal", "volume" : "128" }, "uris" : [ "http://www.mendeley.com/documents/?uuid=520702f9-6e47-4729-ade0-e159c7d7dc1a" ] } ], "mendeley" : { "formattedCitation" : "(Brown et al., 2015)", "plainTextFormattedCitation" : "(Brown et al., 2015)", "previouslyFormattedCitation" : "(Brown et al., 2015)" }, "properties" : {  }, "schema" : "https://github.com/citation-style-language/schema/raw/master/csl-citation.json" }</w:instrText>
      </w:r>
      <w:r w:rsidRPr="00F55611">
        <w:rPr>
          <w:lang w:val="en-US"/>
        </w:rPr>
        <w:fldChar w:fldCharType="separate"/>
      </w:r>
      <w:r w:rsidRPr="00F55611">
        <w:rPr>
          <w:lang w:val="en-US"/>
        </w:rPr>
        <w:t xml:space="preserve">(Brown </w:t>
      </w:r>
      <w:r w:rsidR="000D7D89" w:rsidRPr="000D7D89">
        <w:rPr>
          <w:i/>
          <w:lang w:val="en-US"/>
        </w:rPr>
        <w:t>et al.</w:t>
      </w:r>
      <w:r w:rsidRPr="00F55611">
        <w:rPr>
          <w:lang w:val="en-US"/>
        </w:rPr>
        <w:t>, 2015)</w:t>
      </w:r>
      <w:r w:rsidRPr="00F55611">
        <w:rPr>
          <w:lang w:val="en-US"/>
        </w:rPr>
        <w:fldChar w:fldCharType="end"/>
      </w:r>
      <w:r w:rsidRPr="00F55611">
        <w:rPr>
          <w:lang w:val="en-US"/>
        </w:rPr>
        <w:t xml:space="preserve"> and another projecting a decrease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p>
    <w:p w14:paraId="277E30DF" w14:textId="2DA5A9AC" w:rsidR="00AE389F" w:rsidRPr="00F55611" w:rsidRDefault="00AE389F" w:rsidP="00AE389F">
      <w:pPr>
        <w:rPr>
          <w:lang w:val="en-US"/>
        </w:rPr>
      </w:pPr>
      <w:r w:rsidRPr="00F55611">
        <w:rPr>
          <w:i/>
          <w:lang w:val="en-US"/>
        </w:rPr>
        <w:t xml:space="preserve">Nature’s material </w:t>
      </w:r>
      <w:r w:rsidRPr="00F55611">
        <w:rPr>
          <w:bCs/>
          <w:i/>
          <w:lang w:val="en-US"/>
        </w:rPr>
        <w:t>contributions to people</w:t>
      </w:r>
      <w:r w:rsidRPr="00F55611">
        <w:rPr>
          <w:lang w:val="en-US"/>
        </w:rPr>
        <w:t xml:space="preserve">: As with the nature indicators, trends in nature’s material </w:t>
      </w:r>
      <w:r w:rsidRPr="00F55611">
        <w:rPr>
          <w:bCs/>
          <w:lang w:val="en-US"/>
        </w:rPr>
        <w:t xml:space="preserve">contributions to people </w:t>
      </w:r>
      <w:r w:rsidRPr="00F55611">
        <w:rPr>
          <w:lang w:val="en-US"/>
        </w:rPr>
        <w:t>in Western and Central Europe depend on the areas considered (</w:t>
      </w:r>
      <w:r w:rsidRPr="00F55611">
        <w:rPr>
          <w:b/>
          <w:lang w:val="en-US"/>
        </w:rPr>
        <w:t>Figure 5.10</w:t>
      </w:r>
      <w:r w:rsidRPr="00F55611">
        <w:rPr>
          <w:lang w:val="en-US"/>
        </w:rPr>
        <w:t xml:space="preserve"> and </w:t>
      </w:r>
      <w:r w:rsidRPr="00F55611">
        <w:rPr>
          <w:b/>
          <w:lang w:val="en-US"/>
        </w:rPr>
        <w:t>Figure 5.11</w:t>
      </w:r>
      <w:r w:rsidRPr="00F55611">
        <w:rPr>
          <w:lang w:val="en-US"/>
        </w:rPr>
        <w:t xml:space="preserve">). For the northern part of Western and Central Europe, material contributions are generally projected to increase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is is, for example, the case for intensive and extensive farming and forest area. In southern parts of Western and Central Europe, the </w:t>
      </w:r>
      <w:r w:rsidRPr="00F55611">
        <w:rPr>
          <w:i/>
          <w:lang w:val="en-US"/>
        </w:rPr>
        <w:t>inequality</w:t>
      </w:r>
      <w:r w:rsidRPr="00F55611">
        <w:rPr>
          <w:lang w:val="en-US"/>
        </w:rPr>
        <w:t xml:space="preserve"> archetype is associated with a decrease in food and forestry-related contributions, but an increase in the water exploitation index as water demand exceeds supply. </w:t>
      </w:r>
    </w:p>
    <w:p w14:paraId="2F258FFD" w14:textId="77777777" w:rsidR="00AE389F" w:rsidRPr="00F55611" w:rsidRDefault="00AE389F" w:rsidP="00AE389F">
      <w:pPr>
        <w:rPr>
          <w:lang w:val="en-US"/>
        </w:rPr>
      </w:pPr>
    </w:p>
    <w:p w14:paraId="4F11A07F" w14:textId="77777777" w:rsidR="00AE389F" w:rsidRPr="00F55611" w:rsidRDefault="00AE389F" w:rsidP="001F0516">
      <w:pPr>
        <w:pStyle w:val="Heading4"/>
      </w:pPr>
      <w:bookmarkStart w:id="1634" w:name="_Toc519504750"/>
      <w:r w:rsidRPr="00F55611">
        <w:t>Comparing impacts across subregions</w:t>
      </w:r>
      <w:bookmarkEnd w:id="1634"/>
    </w:p>
    <w:p w14:paraId="7246FBD4" w14:textId="02A08B2C" w:rsidR="00AE389F" w:rsidRPr="00F55611" w:rsidRDefault="00AE389F" w:rsidP="00AE389F">
      <w:pPr>
        <w:rPr>
          <w:lang w:val="en-US"/>
        </w:rPr>
      </w:pPr>
      <w:r w:rsidRPr="00F55611">
        <w:rPr>
          <w:lang w:val="en-US"/>
        </w:rPr>
        <w:t xml:space="preserve">Despite clear differences between impacts in nature, </w:t>
      </w:r>
      <w:r w:rsidRPr="00F55611">
        <w:rPr>
          <w:bCs/>
          <w:lang w:val="en-US"/>
        </w:rPr>
        <w:t>its contributions to people,</w:t>
      </w:r>
      <w:r w:rsidRPr="00F55611">
        <w:rPr>
          <w:lang w:val="en-US"/>
        </w:rPr>
        <w:t xml:space="preserve"> and quality of life indicators under the six scenario archetypes, some consistent trends within each of the subregions of Europe and Central Asia are apparent across all or most archetypes (</w:t>
      </w:r>
      <w:r w:rsidRPr="00F55611">
        <w:rPr>
          <w:b/>
          <w:lang w:val="en-US"/>
        </w:rPr>
        <w:t>Figure 5.12</w:t>
      </w:r>
      <w:r w:rsidRPr="00F55611">
        <w:rPr>
          <w:lang w:val="en-US"/>
        </w:rPr>
        <w:t>). Note this figure and accompanying text focus on trends, which broadly agree on the direction of the impact across the scenario archetypes, sometimes with one exception. The reader is referred to the previous sections</w:t>
      </w:r>
      <w:r w:rsidR="0090706B">
        <w:rPr>
          <w:lang w:val="en-US"/>
        </w:rPr>
        <w:t>,</w:t>
      </w:r>
      <w:r w:rsidRPr="00F55611">
        <w:rPr>
          <w:lang w:val="en-US"/>
        </w:rPr>
        <w:t xml:space="preserve"> </w:t>
      </w:r>
      <w:r w:rsidR="0090706B" w:rsidRPr="00F55611">
        <w:rPr>
          <w:b/>
          <w:lang w:val="en-US"/>
        </w:rPr>
        <w:t>Figure 5.10</w:t>
      </w:r>
      <w:r w:rsidR="0090706B" w:rsidRPr="00F55611">
        <w:rPr>
          <w:lang w:val="en-US"/>
        </w:rPr>
        <w:t xml:space="preserve"> and</w:t>
      </w:r>
      <w:r w:rsidR="0090706B" w:rsidRPr="00F55611">
        <w:rPr>
          <w:b/>
          <w:lang w:val="en-US"/>
        </w:rPr>
        <w:t xml:space="preserve"> </w:t>
      </w:r>
      <w:r w:rsidRPr="00F55611">
        <w:rPr>
          <w:b/>
          <w:lang w:val="en-US"/>
        </w:rPr>
        <w:t>Figure 5.11</w:t>
      </w:r>
      <w:r w:rsidRPr="00F55611">
        <w:rPr>
          <w:lang w:val="en-US"/>
        </w:rPr>
        <w:t xml:space="preserve"> for detailed descriptions of impacts within each subregion of Europe and Central Asia for each individual scenario archetype. In </w:t>
      </w:r>
      <w:r w:rsidRPr="00F55611">
        <w:rPr>
          <w:b/>
          <w:lang w:val="en-US"/>
        </w:rPr>
        <w:t>Figure 5.12</w:t>
      </w:r>
      <w:r w:rsidRPr="00F55611">
        <w:rPr>
          <w:lang w:val="en-US"/>
        </w:rPr>
        <w:t xml:space="preserve"> the Western Europe subregion has been sub-divided into five areas due to the larger number of studies for this subregion, which provide greater information on geographical variation in impacts. </w:t>
      </w:r>
    </w:p>
    <w:p w14:paraId="27A2E0F0" w14:textId="75B7D6FE" w:rsidR="00C620FB" w:rsidRPr="00C620FB" w:rsidRDefault="00576CB2" w:rsidP="00C620FB">
      <w:pPr>
        <w:pStyle w:val="Caption"/>
      </w:pPr>
      <w:r w:rsidRPr="00576CB2">
        <w:rPr>
          <w:lang w:eastAsia="en-GB"/>
        </w:rPr>
        <w:lastRenderedPageBreak/>
        <w:t xml:space="preserve"> </w:t>
      </w:r>
      <w:r w:rsidR="00C620FB">
        <w:rPr>
          <w:lang w:val="en-GB" w:eastAsia="en-GB"/>
        </w:rPr>
        <w:drawing>
          <wp:inline distT="0" distB="0" distL="0" distR="0" wp14:anchorId="15AAC373" wp14:editId="697B8C40">
            <wp:extent cx="5759450" cy="4748530"/>
            <wp:effectExtent l="0" t="0" r="0" b="0"/>
            <wp:docPr id="4164" name="Picture 4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6"/>
                    <a:stretch>
                      <a:fillRect/>
                    </a:stretch>
                  </pic:blipFill>
                  <pic:spPr>
                    <a:xfrm>
                      <a:off x="0" y="0"/>
                      <a:ext cx="5759450" cy="4748530"/>
                    </a:xfrm>
                    <a:prstGeom prst="rect">
                      <a:avLst/>
                    </a:prstGeom>
                  </pic:spPr>
                </pic:pic>
              </a:graphicData>
            </a:graphic>
          </wp:inline>
        </w:drawing>
      </w:r>
    </w:p>
    <w:p w14:paraId="55B7E4DB" w14:textId="4648A1CE" w:rsidR="00AE389F" w:rsidRPr="00F55611" w:rsidRDefault="00AE389F" w:rsidP="00AE389F">
      <w:pPr>
        <w:rPr>
          <w:b/>
          <w:lang w:val="en-US"/>
        </w:rPr>
      </w:pPr>
      <w:r w:rsidRPr="00F55611">
        <w:rPr>
          <w:i/>
          <w:lang w:val="en-US"/>
        </w:rPr>
        <w:t>Western Europe</w:t>
      </w:r>
      <w:r w:rsidRPr="00F55611">
        <w:rPr>
          <w:lang w:val="en-US"/>
        </w:rPr>
        <w:t xml:space="preserve">: In the northern part of Western Europe, most scenario archetypes project increases in agricultural production for bioenergy, food and feed </w:t>
      </w:r>
      <w:r w:rsidRPr="00F55611">
        <w:rPr>
          <w:lang w:val="en-US"/>
        </w:rPr>
        <w:fldChar w:fldCharType="begin" w:fldLock="1"/>
      </w:r>
      <w:r w:rsidRPr="00F55611">
        <w:rPr>
          <w:lang w:val="en-US"/>
        </w:rPr>
        <w:instrText>ADDIN CSL_CITATION { "citationItems" : [ { "id" : "ITEM-1",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1", "issued" : { "date-parts" : [ [ "2015" ] ] }, "note" : "NULL", "page" : "293-306", "title" : "Analysing uncertainties in climate change impact assessment across sectors and scenarios", "type" : "article-journal", "volume" : "128" }, "uris" : [ "http://www.mendeley.com/documents/?uuid=520702f9-6e47-4729-ade0-e159c7d7dc1a"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3", "issue" : "1", "issued" : { "date-parts" : [ [ "2013" ] ] }, "page" : "26-40", "title" : "Impacts and adaptation options of climate change on ecosystem services in Finland: A model based study", "type" : "article-journal", "volume" : "5" }, "uris" : [ "http://www.mendeley.com/documents/?uuid=31670c48-0840-4c96-86bd-9b9dc6cebf62" ] }, { "id" : "ITEM-4",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4",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5",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5",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Brown et al., 2015; Dunford, Smith, et al., 2015; Forsius et al., 2013; Harrison et al., 2013; Schr\u00f6ter et al., 2005)", "plainTextFormattedCitation" : "(Brown et al., 2015; Dunford, Smith, et al., 2015; Forsius et al., 2013; Harrison et al., 2013; Schr\u00f6ter et al., 2005)", "previouslyFormattedCitation" : "(Brown et al., 2015; Dunford, Smith, et al., 2015; Forsius et al., 2013; Harrison et al., 2013; Schr\u00f6ter et al., 2005)" }, "properties" : {  }, "schema" : "https://github.com/citation-style-language/schema/raw/master/csl-citation.json" }</w:instrText>
      </w:r>
      <w:r w:rsidRPr="00F55611">
        <w:rPr>
          <w:lang w:val="en-US"/>
        </w:rPr>
        <w:fldChar w:fldCharType="separate"/>
      </w:r>
      <w:r w:rsidRPr="00F55611">
        <w:rPr>
          <w:lang w:val="en-US"/>
        </w:rPr>
        <w:t xml:space="preserve">(Brown </w:t>
      </w:r>
      <w:r w:rsidR="000D7D89" w:rsidRPr="000D7D89">
        <w:rPr>
          <w:i/>
          <w:lang w:val="en-US"/>
        </w:rPr>
        <w:t>et al.</w:t>
      </w:r>
      <w:r w:rsidRPr="00F55611">
        <w:rPr>
          <w:lang w:val="en-US"/>
        </w:rPr>
        <w:t>, 2015; Dunford</w:t>
      </w:r>
      <w:r w:rsidR="0080771B">
        <w:rPr>
          <w:lang w:val="en-US"/>
        </w:rPr>
        <w:t xml:space="preserve"> </w:t>
      </w:r>
      <w:r w:rsidR="000D7D89" w:rsidRPr="000D7D89">
        <w:rPr>
          <w:i/>
          <w:lang w:val="en-US"/>
        </w:rPr>
        <w:t>et al.</w:t>
      </w:r>
      <w:r w:rsidRPr="00F55611">
        <w:rPr>
          <w:lang w:val="en-US"/>
        </w:rPr>
        <w:t>, 2015</w:t>
      </w:r>
      <w:r w:rsidR="0080771B">
        <w:rPr>
          <w:lang w:val="en-US"/>
        </w:rPr>
        <w:t>b</w:t>
      </w:r>
      <w:r w:rsidRPr="00F55611">
        <w:rPr>
          <w:lang w:val="en-US"/>
        </w:rPr>
        <w:t xml:space="preserve">; Forsius </w:t>
      </w:r>
      <w:r w:rsidR="000D7D89" w:rsidRPr="000D7D89">
        <w:rPr>
          <w:i/>
          <w:lang w:val="en-US"/>
        </w:rPr>
        <w:t>et al.</w:t>
      </w:r>
      <w:r w:rsidRPr="00F55611">
        <w:rPr>
          <w:lang w:val="en-US"/>
        </w:rPr>
        <w:t xml:space="preserve">, 2013; Harrison </w:t>
      </w:r>
      <w:r w:rsidR="000D7D89" w:rsidRPr="000D7D89">
        <w:rPr>
          <w:i/>
          <w:lang w:val="en-US"/>
        </w:rPr>
        <w:t>et al.</w:t>
      </w:r>
      <w:r w:rsidRPr="00F55611">
        <w:rPr>
          <w:lang w:val="en-US"/>
        </w:rPr>
        <w:t xml:space="preserve">, 2013;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and increases in forest area and timber provision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2", "issue" : "1", "issued" : { "date-parts" : [ [ "2013" ] ] }, "page" : "26-40", "title" : "Impacts and adaptation options of climate change on ecosystem services in Finland: A model based study", "type" : "article-journal", "volume" : "5" }, "uris" : [ "http://www.mendeley.com/documents/?uuid=31670c48-0840-4c96-86bd-9b9dc6cebf62"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et al., 2008; Forsius et al., 2013; Schr\u00f6ter et al., 2005)", "plainTextFormattedCitation" : "(Eggers et al., 2008; Forsius et al., 2013; Schr\u00f6ter et al., 2005)", "previouslyFormattedCitation" : "(Eggers et al., 2008; Forsius et al., 2013;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Forsius </w:t>
      </w:r>
      <w:r w:rsidR="000D7D89" w:rsidRPr="000D7D89">
        <w:rPr>
          <w:i/>
          <w:lang w:val="en-US"/>
        </w:rPr>
        <w:t>et al.</w:t>
      </w:r>
      <w:r w:rsidRPr="00F55611">
        <w:rPr>
          <w:lang w:val="en-US"/>
        </w:rPr>
        <w:t xml:space="preserve">, 2013;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with the exception of the </w:t>
      </w:r>
      <w:r w:rsidRPr="00F55611">
        <w:rPr>
          <w:i/>
          <w:lang w:val="en-US"/>
        </w:rPr>
        <w:t>inequality</w:t>
      </w:r>
      <w:r w:rsidRPr="00F55611">
        <w:rPr>
          <w:lang w:val="en-US"/>
        </w:rPr>
        <w:t xml:space="preserve"> archetype, where it declines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However, such increases in agricultural areas </w:t>
      </w:r>
      <w:r w:rsidRPr="00F55611">
        <w:rPr>
          <w:color w:val="000000" w:themeColor="text1"/>
          <w:lang w:val="en-US"/>
        </w:rPr>
        <w:t xml:space="preserve">may result in an overall increase in </w:t>
      </w:r>
      <w:r w:rsidRPr="00F55611">
        <w:rPr>
          <w:lang w:val="en-US"/>
        </w:rPr>
        <w:t xml:space="preserve">biodiversity vulnerability for both land and aquatic ecosystems across archetypes </w:t>
      </w:r>
      <w:r w:rsidRPr="00F55611">
        <w:rPr>
          <w:lang w:val="en-US"/>
        </w:rPr>
        <w:fldChar w:fldCharType="begin" w:fldLock="1"/>
      </w:r>
      <w:r w:rsidRPr="00F55611">
        <w:rPr>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Hattam et al., 2015)", "plainTextFormattedCitation" : "(Harrison et al., 2013; Hattam et al., 2015)", "previouslyFormattedCitation" : "(Harrison et al., 2013; Hattam et al., 2015)"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xml:space="preserve">, 2013; Hattam </w:t>
      </w:r>
      <w:r w:rsidR="000D7D89" w:rsidRPr="000D7D89">
        <w:rPr>
          <w:i/>
          <w:lang w:val="en-US"/>
        </w:rPr>
        <w:t>et al.</w:t>
      </w:r>
      <w:r w:rsidRPr="00F55611">
        <w:rPr>
          <w:lang w:val="en-US"/>
        </w:rPr>
        <w:t>, 2015)</w:t>
      </w:r>
      <w:r w:rsidRPr="00F55611">
        <w:rPr>
          <w:lang w:val="en-US"/>
        </w:rPr>
        <w:fldChar w:fldCharType="end"/>
      </w:r>
      <w:r w:rsidRPr="00F55611">
        <w:rPr>
          <w:lang w:val="en-US"/>
        </w:rPr>
        <w:t xml:space="preserve">, with the exception of </w:t>
      </w:r>
      <w:r w:rsidRPr="00F55611">
        <w:rPr>
          <w:i/>
          <w:lang w:val="en-US"/>
        </w:rPr>
        <w:t>global sustainable development</w:t>
      </w:r>
      <w:r w:rsidRPr="00F55611">
        <w:rPr>
          <w:lang w:val="en-US"/>
        </w:rPr>
        <w:t xml:space="preserve">, where it is more resilient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w:t>
      </w:r>
    </w:p>
    <w:p w14:paraId="0AD3858C" w14:textId="4D85FA84" w:rsidR="00AE389F" w:rsidRPr="00F55611" w:rsidRDefault="00AE389F" w:rsidP="00AE389F">
      <w:pPr>
        <w:rPr>
          <w:lang w:val="en-US"/>
        </w:rPr>
      </w:pPr>
      <w:r w:rsidRPr="00F55611">
        <w:rPr>
          <w:lang w:val="en-US"/>
        </w:rPr>
        <w:t xml:space="preserve">In the Atlantic region of Western Europe, forest area and yield is projected to decrease under all scenario archetypes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Dunford</w:t>
      </w:r>
      <w:r w:rsidR="0080771B">
        <w:rPr>
          <w:lang w:val="en-US"/>
        </w:rPr>
        <w:t xml:space="preserve"> </w:t>
      </w:r>
      <w:r w:rsidR="000D7D89" w:rsidRPr="000D7D89">
        <w:rPr>
          <w:i/>
          <w:lang w:val="en-US"/>
        </w:rPr>
        <w:t>et al.</w:t>
      </w:r>
      <w:r w:rsidRPr="00F55611">
        <w:rPr>
          <w:lang w:val="en-US"/>
        </w:rPr>
        <w:t>, 2015</w:t>
      </w:r>
      <w:r w:rsidR="0080771B">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except for </w:t>
      </w:r>
      <w:r w:rsidRPr="00F55611">
        <w:rPr>
          <w:i/>
          <w:lang w:val="en-US"/>
        </w:rPr>
        <w:t>inequality</w:t>
      </w:r>
      <w:r w:rsidRPr="00F55611">
        <w:rPr>
          <w:lang w:val="en-US"/>
        </w:rPr>
        <w:t xml:space="preserve">, which projects increases in forest area </w:t>
      </w:r>
      <w:r w:rsidRPr="00F55611">
        <w:rPr>
          <w:lang w:val="en-US"/>
        </w:rPr>
        <w:fldChar w:fldCharType="begin" w:fldLock="1"/>
      </w:r>
      <w:r w:rsidRPr="00F55611">
        <w:rPr>
          <w:lang w:val="en-US"/>
        </w:rPr>
        <w:instrText>ADDIN CSL_CITATION { "citationItems" : [ { "id" : "ITEM-1",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1",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Harrison et al., 2013)", "plainTextFormattedCitation" : "(Harrison et al., 2013)", "previouslyFormattedCitation" : "(Harrison et al., 2013)" }, "properties" : {  }, "schema" : "https://github.com/citation-style-language/schema/raw/master/csl-citation.json" }</w:instrText>
      </w:r>
      <w:r w:rsidRPr="00F55611">
        <w:rPr>
          <w:lang w:val="en-US"/>
        </w:rPr>
        <w:fldChar w:fldCharType="separate"/>
      </w:r>
      <w:r w:rsidRPr="00F55611">
        <w:rPr>
          <w:lang w:val="en-US"/>
        </w:rPr>
        <w:t xml:space="preserve">(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This results in stable or decreasing carbon sequestration in most scenario archetypes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371/journal.pone.0107572", "ISBN" : "19326203 (ISSN)", "ISSN" : "19326203", "PMID" : "25268490", "abstract" : "The ecosystem services (ES) concept has emerged and spread widely recently, to enhance the importance of preserving ecosystems through global change in order to maintain their benefits for human well-being. Numerous studies consider various dimensions of the interactions between ecosystems and land use via ES, but integrated research addressing the complete feedback loop between biodiversity, ES and land use has remained mostly theoretical. Few studies consider feedbacks from ecosystems to land use systems through ES, exploring how ES are taken into account in land management decisions. To fill this gap, we carried out a role-playing game to explore how ES cognition mediates feedbacks from environmental change on farmers' behaviors in a mountain grassland system. On a close to real landscape game board, farmers were faced with changes in ES under climatic and socio-economic scenarios and prompted to plan for the future and to take land management decisions as they deemed necessary. The outcomes of role-playing game were complemented with additional agronomic and ecological data from interviews and fieldwork. The effects of changes in ES on decision were mainly direct, i.e. not affecting knowledge and values, when they constituted situations with which farmers were accustomed. For example, a reduction of forage quantity following droughts led farmers to shift from mowing to grazing. Sometimes, ES cognitions were affected by ES changes or by external factors, leading to an indirect feedback. This happened when fertilization was stopped after farmers learned that it was inefficient in a drought context. Farmers' behaviors did not always reflect their attitudes towards ES because other factors including topographic constraints, social value of farming or farmer individual and household characteristics also influenced land-management decisions. Those results demonstrated the interest to take into account the complete feedback loop between ES and land management decisions to favor more sustainable ES management.", "author" : [ { "dropping-particle" : "", "family" : "Lamarque", "given" : "P\u00e9n\u00e9lope", "non-dropping-particle" : "", "parse-names" : false, "suffix" : "" }, { "dropping-particle" : "", "family" : "Meyfroidt", "given" : "Patrick", "non-dropping-particle" : "", "parse-names" : false, "suffix" : "" }, { "dropping-particle" : "", "family" : "Nettier", "given" : "Baptiste", "non-dropping-particle" : "", "parse-names" : false, "suffix" : "" }, { "dropping-particle" : "", "family" : "Lavorel", "given" : "Sandra", "non-dropping-particle" : "", "parse-names" : false, "suffix" : "" } ], "container-title" : "PLoS ONE", "id" : "ITEM-2", "issue" : "9", "issued" : { "date-parts" : [ [ "2014" ] ] }, "title" : "How ecosystem services knowledge and values influence farmers' decision-making", "type" : "article-journal", "volume" : "9" }, "uris" : [ "http://www.mendeley.com/documents/?uuid=1ac7c518-0030-4684-a65b-f8d06b424a2b" ] }, { "id" : "ITEM-3",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3",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Dunford, Smith, et al., 2015; Lamarque et al., 2014; Verkerk et al., 2014)", "plainTextFormattedCitation" : "(Dunford, Smith, et al., 2015; Lamarque et al., 2014; Verkerk et al., 2014)", "previouslyFormattedCitation" : "(Dunford, Smith, et al., 2015; Lamarque et al., 2014; Verkerk et al., 2014)"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Lamarque </w:t>
      </w:r>
      <w:r w:rsidR="000D7D89" w:rsidRPr="000D7D89">
        <w:rPr>
          <w:i/>
          <w:lang w:val="en-US"/>
        </w:rPr>
        <w:t>et al.</w:t>
      </w:r>
      <w:r w:rsidRPr="00F55611">
        <w:rPr>
          <w:lang w:val="en-US"/>
        </w:rPr>
        <w:t xml:space="preserve">, 2014; Verkerk </w:t>
      </w:r>
      <w:r w:rsidR="000D7D89" w:rsidRPr="000D7D89">
        <w:rPr>
          <w:i/>
          <w:lang w:val="en-US"/>
        </w:rPr>
        <w:t>et al.</w:t>
      </w:r>
      <w:r w:rsidRPr="00F55611">
        <w:rPr>
          <w:lang w:val="en-US"/>
        </w:rPr>
        <w:t>, 2014)</w:t>
      </w:r>
      <w:r w:rsidRPr="00F55611">
        <w:rPr>
          <w:lang w:val="en-US"/>
        </w:rPr>
        <w:fldChar w:fldCharType="end"/>
      </w:r>
      <w:r w:rsidRPr="00F55611">
        <w:rPr>
          <w:lang w:val="en-US"/>
        </w:rPr>
        <w:t xml:space="preserve">, except </w:t>
      </w:r>
      <w:r w:rsidRPr="00F55611">
        <w:rPr>
          <w:i/>
          <w:lang w:val="en-US"/>
        </w:rPr>
        <w:t>global sustainable development</w:t>
      </w:r>
      <w:r w:rsidRPr="00F55611">
        <w:rPr>
          <w:lang w:val="en-US"/>
        </w:rPr>
        <w:t xml:space="preserve"> where it increases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mendeley" : { "formattedCitation" : "(Eggers et al., 2008)", "plainTextFormattedCitation" : "(Eggers et al., 2008)", "previouslyFormattedCitation" : "(Eggers et al., 2008)"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2008)</w:t>
      </w:r>
      <w:r w:rsidRPr="00F55611">
        <w:rPr>
          <w:lang w:val="en-US"/>
        </w:rPr>
        <w:fldChar w:fldCharType="end"/>
      </w:r>
      <w:r w:rsidRPr="00F55611">
        <w:rPr>
          <w:lang w:val="en-US"/>
        </w:rPr>
        <w:t xml:space="preserve">. Enhanced growth and biomass of marine populations are projected for all archetypes </w:t>
      </w:r>
      <w:r w:rsidRPr="00F55611">
        <w:rPr>
          <w:lang w:val="en-US"/>
        </w:rPr>
        <w:fldChar w:fldCharType="begin" w:fldLock="1"/>
      </w:r>
      <w:r w:rsidRPr="00F55611">
        <w:rPr>
          <w:lang w:val="en-US"/>
        </w:rPr>
        <w:instrText>ADDIN CSL_CITATION { "citationItems" : [ { "id" : "ITEM-1", "itemData" : { "DOI" : "10.1098/rstb.2012.0231", "ISBN" : "0962-8436", "ISSN" : "1471-2970", "PMID" : "23007086", "abstract" : "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 "author" : [ { "dropping-particle" : "", "family" : "Blanchard", "given" : "Julia L", "non-dropping-particle" : "", "parse-names" : false, "suffix" : "" }, { "dropping-particle" : "", "family" : "Jennings", "given" : "Simon", "non-dropping-particle" : "", "parse-names" : false, "suffix" : "" }, { "dropping-particle" : "", "family" : "Holmes", "given" : "Robert", "non-dropping-particle" : "", "parse-names" : false, "suffix" : "" }, { "dropping-particle" : "", "family" : "Harle", "given" : "James", "non-dropping-particle" : "", "parse-names" : false, "suffix" : "" }, { "dropping-particle" : "", "family" : "Merino", "given" : "Gorka", "non-dropping-particle" : "", "parse-names" : false, "suffix" : "" }, { "dropping-particle" : "", "family" : "Allen", "given" : "J Icarus", "non-dropping-particle" : "", "parse-names" : false, "suffix" : "" }, { "dropping-particle" : "", "family" : "Holt", "given" : "Jason", "non-dropping-particle" : "", "parse-names" : false, "suffix" : "" }, { "dropping-particle" : "", "family" : "Dulvy", "given" : "Nicholas K", "non-dropping-particle" : "", "parse-names" : false, "suffix" : "" }, { "dropping-particle" : "", "family" : "Barange", "given" : "Manuel", "non-dropping-particle" : "", "parse-names" : false, "suffix" : "" } ], "container-title" : "Philosophical transactions of the Royal Society of London. Series B, Biological sciences", "id" : "ITEM-1", "issue" : "1605", "issued" : { "date-parts" : [ [ "2012" ] ] }, "page" : "2979-89", "title" : "Potential consequences of climate change for primary production and fish production in large marine ecosystems.", "type" : "article-journal", "volume" : "367" }, "uris" : [ "http://www.mendeley.com/documents/?uuid=f5a1a58a-360a-455f-9c7c-0eb89728ce5e" ] }, { "id" : "ITEM-2",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2", "issue" : "1", "issued" : { "date-parts" : [ [ "2013" ] ] }, "page" : "26-40", "title" : "Impacts and adaptation options of climate change on ecosystem services in Finland: A model based study", "type" : "article-journal", "volume" : "5" }, "uris" : [ "http://www.mendeley.com/documents/?uuid=31670c48-0840-4c96-86bd-9b9dc6cebf62" ] }, { "id" : "ITEM-3",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3",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id" : "ITEM-4", "itemData" : { "DOI" : "10.1016/j.jmarsys.2013.06.005", "ISBN" : "0924-7963", "ISSN" : "09247963", "abstract" : "The impacts of climate change and environmental management policies on the Mediterranean Sea were analyzed in multi-annual simulations of carbon cycling in a planktonic ecosystem model. The modeling system is based on a high-resolution coupled physical-biogeochemical ocean model that is off-line and forced by medium-resolution global climate simulations and by estimates of continental and river inputs of freshwater and nutrients. The simulations span the periods 1990-2000 and 2090-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 2013 Elsevier B.V.",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4", "issued" : { "date-parts" : [ [ "2014" ] ] }, "page" : "137-149", "publisher" : "Elsevier B.V.", "title" : "The impacts of climate change and environmental management policies on the trophic regimes in the Mediterranean Sea: Scenario analyses", "type" : "article-journal", "volume" : "135" }, "uris" : [ "http://www.mendeley.com/documents/?uuid=0b745f7f-e5ab-4461-9e64-45760c6b9136" ] }, { "id" : "ITEM-5", "itemData" : { "DOI" : "10.1016/j.gloenvcha.2012.03.003", "ISBN" : "09593780", "ISSN" : "09593780", "PMID" : "23039919", "abstract" : "Expansion in the world's human population and economic development will increase future demand for fish products. As global fisheries yield is constrained by ecosystems productivity and management effectiveness, per capita fish consumption can only be maintained or increased if aquaculture makes an increasing contribution to the volume and stability of global fish supplies. Here, we use predictions of changes in global and regional climate (according to IPCC emissions scenario A1B), marine ecosystem and fisheries production estimates from high resolution regional models, human population size estimates from United Nations prospects, fishmeal and oil price estimations, and projections of the technological development in aquaculture feed technology, to investigate the feasibility of sustaining current and increased per capita fish consumption rates in 2050. We conclude that meeting current and larger consumption rates is feasible, despite a growing population and the impacts of climate change on potential fisheries production, but only if fish resources are managed sustainably and the animal feeds industry reduces its reliance on wild fish. Ineffective fisheries management and rising fishmeal prices driven by greater demand could, however, compromise future aquaculture production and the availability of fish products. ?? 2012 Elsevier Ltd.", "author" : [ { "dropping-particle" : "", "family" : "Merino", "given" : "Gorka", "non-dropping-particle" : "", "parse-names" : false, "suffix" : "" }, { "dropping-particle" : "", "family" : "Barange", "given" : "Manuel", "non-dropping-particle" : "", "parse-names" : false, "suffix" : "" }, { "dropping-particle" : "", "family" : "Blanchard", "given" : "Julia L.", "non-dropping-particle" : "", "parse-names" : false, "suffix" : "" }, { "dropping-particle" : "", "family" : "Harle", "given" : "James", "non-dropping-particle" : "", "parse-names" : false, "suffix" : "" }, { "dropping-particle" : "", "family" : "Holmes", "given" : "Robert", "non-dropping-particle" : "", "parse-names" : false, "suffix" : "" }, { "dropping-particle" : "", "family" : "Allen", "given" : "Icarus", "non-dropping-particle" : "", "parse-names" : false, "suffix" : "" }, { "dropping-particle" : "", "family" : "Allison", "given" : "Edward H.", "non-dropping-particle" : "", "parse-names" : false, "suffix" : "" }, { "dropping-particle" : "", "family" : "Badjeck", "given" : "Marie Caroline", "non-dropping-particle" : "", "parse-names" : false, "suffix" : "" }, { "dropping-particle" : "", "family" : "Dulvy", "given" : "Nicholas K.", "non-dropping-particle" : "", "parse-names" : false, "suffix" : "" }, { "dropping-particle" : "", "family" : "Holt", "given" : "Jason", "non-dropping-particle" : "", "parse-names" : false, "suffix" : "" }, { "dropping-particle" : "", "family" : "Jennings", "given" : "Simon", "non-dropping-particle" : "", "parse-names" : false, "suffix" : "" }, { "dropping-particle" : "", "family" : "Mullon", "given" : "Christian", "non-dropping-particle" : "", "parse-names" : false, "suffix" : "" }, { "dropping-particle" : "", "family" : "Rodwell", "given" : "Lynda D.", "non-dropping-particle" : "", "parse-names" : false, "suffix" : "" } ], "container-title" : "Global Environmental Change", "id" : "ITEM-5", "issue" : "4", "issued" : { "date-parts" : [ [ "2012" ] ] }, "page" : "795-806", "publisher" : "Elsevier Ltd", "title" : "Can marine fisheries and aquaculture meet fish demand from a growing human population in a changing climate?", "type" : "article-journal", "volume" : "22" }, "uris" : [ "http://www.mendeley.com/documents/?uuid=c2277637-e99e-4834-b6b1-67ed43b2bd1c" ] } ], "mendeley" : { "formattedCitation" : "(Blanchard et al., 2012; Forsius et al., 2013; Hattam et al., 2015; Lazzari et al., 2014; Merino et al., 2012)", "plainTextFormattedCitation" : "(Blanchard et al., 2012; Forsius et al., 2013; Hattam et al., 2015; Lazzari et al., 2014; Merino et al., 2012)", "previouslyFormattedCitation" : "(Blanchard et al., 2012; Forsius et al., 2013; Hattam et al., 2015; Lazzari et al., 2014; Merino et al., 2012)" }, "properties" : {  }, "schema" : "https://github.com/citation-style-language/schema/raw/master/csl-citation.json" }</w:instrText>
      </w:r>
      <w:r w:rsidRPr="00F55611">
        <w:rPr>
          <w:lang w:val="en-US"/>
        </w:rPr>
        <w:fldChar w:fldCharType="separate"/>
      </w:r>
      <w:r w:rsidRPr="00F55611">
        <w:rPr>
          <w:lang w:val="en-US"/>
        </w:rPr>
        <w:t xml:space="preserve">(Blanchard </w:t>
      </w:r>
      <w:r w:rsidR="000D7D89" w:rsidRPr="000D7D89">
        <w:rPr>
          <w:i/>
          <w:lang w:val="en-US"/>
        </w:rPr>
        <w:t>et al.</w:t>
      </w:r>
      <w:r w:rsidRPr="00F55611">
        <w:rPr>
          <w:lang w:val="en-US"/>
        </w:rPr>
        <w:t xml:space="preserve">, 2012; Forsius </w:t>
      </w:r>
      <w:r w:rsidR="000D7D89" w:rsidRPr="000D7D89">
        <w:rPr>
          <w:i/>
          <w:lang w:val="en-US"/>
        </w:rPr>
        <w:t>et al.</w:t>
      </w:r>
      <w:r w:rsidRPr="00F55611">
        <w:rPr>
          <w:lang w:val="en-US"/>
        </w:rPr>
        <w:t xml:space="preserve">, 2013; Hattam </w:t>
      </w:r>
      <w:r w:rsidR="000D7D89" w:rsidRPr="000D7D89">
        <w:rPr>
          <w:i/>
          <w:lang w:val="en-US"/>
        </w:rPr>
        <w:t>et al.</w:t>
      </w:r>
      <w:r w:rsidRPr="00F55611">
        <w:rPr>
          <w:lang w:val="en-US"/>
        </w:rPr>
        <w:t xml:space="preserve">, 2015; Lazzari </w:t>
      </w:r>
      <w:r w:rsidR="000D7D89" w:rsidRPr="000D7D89">
        <w:rPr>
          <w:i/>
          <w:lang w:val="en-US"/>
        </w:rPr>
        <w:t>et al.</w:t>
      </w:r>
      <w:r w:rsidRPr="00F55611">
        <w:rPr>
          <w:lang w:val="en-US"/>
        </w:rPr>
        <w:t xml:space="preserve">, 2014; Merino </w:t>
      </w:r>
      <w:r w:rsidR="000D7D89" w:rsidRPr="000D7D89">
        <w:rPr>
          <w:i/>
          <w:lang w:val="en-US"/>
        </w:rPr>
        <w:t>et al.</w:t>
      </w:r>
      <w:r w:rsidRPr="00F55611">
        <w:rPr>
          <w:lang w:val="en-US"/>
        </w:rPr>
        <w:t>, 2012)</w:t>
      </w:r>
      <w:r w:rsidRPr="00F55611">
        <w:rPr>
          <w:lang w:val="en-US"/>
        </w:rPr>
        <w:fldChar w:fldCharType="end"/>
      </w:r>
      <w:r w:rsidRPr="00F55611">
        <w:rPr>
          <w:lang w:val="en-US"/>
        </w:rPr>
        <w:t xml:space="preserve">, but </w:t>
      </w:r>
      <w:r w:rsidRPr="00F55611">
        <w:rPr>
          <w:i/>
          <w:lang w:val="en-US"/>
        </w:rPr>
        <w:t>regional competition</w:t>
      </w:r>
      <w:r w:rsidRPr="00F55611">
        <w:rPr>
          <w:lang w:val="en-US"/>
        </w:rPr>
        <w:t xml:space="preserve"> which shows decreases in the biomass and quality of fish communities </w:t>
      </w:r>
      <w:r w:rsidRPr="00F55611">
        <w:rPr>
          <w:lang w:val="en-US"/>
        </w:rPr>
        <w:fldChar w:fldCharType="begin" w:fldLock="1"/>
      </w:r>
      <w:r w:rsidRPr="00F55611">
        <w:rPr>
          <w:lang w:val="en-US"/>
        </w:rPr>
        <w:instrText>ADDIN CSL_CITATION { "citationItems" : [ { "id" : "ITEM-1", "itemData" : { "DOI" : "10.1016/j.ecolecon.2015.10.011", "ISBN" : "0921-8009", "ISSN" : "09218009", "abstract" : "A mixed-method approach was used to assess and value the ecosystem services derived from the Dogger Bank, an extensive shallow sandbank in the southern North Sea. Three parallel studies were undertaken that 1) identified and quantified, where possible, how indicators for ecosystem service provision may change according to two future scenarios, 2) assessed members of the public's willingness-to-pay for improvements to a small number of ecosystem services as a consequence of a hypothetical management plan, and 3) facilitated a process of deliberation that allowed members of the public to explore the uses of the Dogger Bank and the conflicts and dilemmas involved in its management. Each of these studies was designed to answer different and specific research questions and therefore contributes different insights about the ecosystem services delivered by the Dogger Bank. This paper explores what can be gained by bringing these findings together post hoc and the extent to which the different methods are complementary. Findings suggest that mixed-method research brings more understanding than can be gained from the individual approaches alone. Nevertheless, the choice of methods used and how these methods are implemented strongly affects the results obtained.", "author" : [ { "dropping-particle" : "", "family" : "Hattam", "given" : "Caroline", "non-dropping-particle" : "", "parse-names" : false, "suffix" : "" }, { "dropping-particle" : "", "family" : "B\u00f6hnke-Henrichs", "given" : "Anne", "non-dropping-particle" : "", "parse-names" : false, "suffix" : "" }, { "dropping-particle" : "", "family" : "B\u00f6rger", "given" : "Tobias", "non-dropping-particle" : "", "parse-names" : false, "suffix" : "" }, { "dropping-particle" : "", "family" : "Burdon", "given" : "Daryl", "non-dropping-particle" : "", "parse-names" : false, "suffix" : "" }, { "dropping-particle" : "", "family" : "Hadjimichael", "given" : "Maria", "non-dropping-particle" : "", "parse-names" : false, "suffix" : "" }, { "dropping-particle" : "", "family" : "Delaney", "given" : "Alyne", "non-dropping-particle" : "", "parse-names" : false, "suffix" : "" }, { "dropping-particle" : "", "family" : "Atkins", "given" : "Jonathan P.", "non-dropping-particle" : "", "parse-names" : false, "suffix" : "" }, { "dropping-particle" : "", "family" : "Garrard", "given" : "Samantha", "non-dropping-particle" : "", "parse-names" : false, "suffix" : "" }, { "dropping-particle" : "", "family" : "Austen", "given" : "Melanie C.", "non-dropping-particle" : "", "parse-names" : false, "suffix" : "" } ], "container-title" : "Ecological Economics", "id" : "ITEM-1", "issued" : { "date-parts" : [ [ "2015" ] ] }, "page" : "126-138", "publisher" : "Elsevier B.V.", "title" : "Integrating methods for ecosystem service assessment and valuation: Mixed methods or mixed messages?", "type" : "article-journal", "volume" : "120" }, "uris" : [ "http://www.mendeley.com/documents/?uuid=bef40e64-bb19-4784-afde-0cf09887988a" ] } ], "mendeley" : { "formattedCitation" : "(Hattam et al., 2015)", "plainTextFormattedCitation" : "(Hattam et al., 2015)", "previouslyFormattedCitation" : "(Hattam et al., 2015)" }, "properties" : {  }, "schema" : "https://github.com/citation-style-language/schema/raw/master/csl-citation.json" }</w:instrText>
      </w:r>
      <w:r w:rsidRPr="00F55611">
        <w:rPr>
          <w:lang w:val="en-US"/>
        </w:rPr>
        <w:fldChar w:fldCharType="separate"/>
      </w:r>
      <w:r w:rsidRPr="00F55611">
        <w:rPr>
          <w:lang w:val="en-US"/>
        </w:rPr>
        <w:t xml:space="preserve">(Hattam </w:t>
      </w:r>
      <w:r w:rsidR="000D7D89" w:rsidRPr="000D7D89">
        <w:rPr>
          <w:i/>
          <w:lang w:val="en-US"/>
        </w:rPr>
        <w:t>et al.</w:t>
      </w:r>
      <w:r w:rsidRPr="00F55611">
        <w:rPr>
          <w:lang w:val="en-US"/>
        </w:rPr>
        <w:t>, 2015)</w:t>
      </w:r>
      <w:r w:rsidRPr="00F55611">
        <w:rPr>
          <w:lang w:val="en-US"/>
        </w:rPr>
        <w:fldChar w:fldCharType="end"/>
      </w:r>
      <w:r w:rsidRPr="00F55611">
        <w:rPr>
          <w:lang w:val="en-US"/>
        </w:rPr>
        <w:t xml:space="preserve">. Adaptive marine management strategies aimed at reducing nutrient loads as well as sustainable fishery were suggested as being vitally important for the area in the future, as climate change is expected to intensify the challenges in the area </w:t>
      </w:r>
      <w:r w:rsidRPr="00F55611">
        <w:rPr>
          <w:lang w:val="en-US"/>
        </w:rPr>
        <w:fldChar w:fldCharType="begin" w:fldLock="1"/>
      </w:r>
      <w:r w:rsidRPr="00F55611">
        <w:rPr>
          <w:lang w:val="en-US"/>
        </w:rPr>
        <w:instrText>ADDIN CSL_CITATION { "citationItems" : [ { "id" : "ITEM-1", "itemData" : { "DOI" : "10.1007/s13280-013-0475-6", "ISBN" : "0044-7447", "ISSN" : "00447447", "PMID" : "24414803", "abstract" : "We present a multi-model ensemble study for the Baltic Sea, and investigate the combined impact of changing climate, external nutrient supply, and fisheries on the marine ecosystem. The applied regional climate system model contains state-of-the-art component models for the atmosphere, sea ice, ocean, land surface, terrestrial and marine biogeochemistry, and marine food-web. Time-dependent scenario simulations for the period 1960-2100 are performed and uncertainties of future projections are estimated. In addition, reconstructions since 1850 are carried out to evaluate the models sensitivity to external stressors on long time scales. Information from scenario simulations are used to support decision-makers and stakeholders and to raise awareness of climate change, environmental problems, and possible abatement strategies among the general public using geovisualization. It is concluded that the study results are relevant for the Baltic Sea Action Plan of the Helsinki Commission.", "author" : [ { "dropping-particle" : "", "family" : "Meier", "given" : "H. E. Markus", "non-dropping-particle" : "", "parse-names" : false, "suffix" : "" }, { "dropping-particle" : "", "family" : "Andersson", "given" : "Hel\u00e9n C.", "non-dropping-particle" : "", "parse-names" : false, "suffix" : "" }, { "dropping-particle" : "", "family" : "Arheimer", "given" : "Berit", "non-dropping-particle" : "", "parse-names" : false, "suffix" : "" }, { "dropping-particle" : "", "family" : "Donnelly", "given" : "Chantal", "non-dropping-particle" : "", "parse-names" : false, "suffix" : "" }, { "dropping-particle" : "", "family" : "Eilola", "given" : "Kari", "non-dropping-particle" : "", "parse-names" : false, "suffix" : "" }, { "dropping-particle" : "", "family" : "Gustafsson", "given" : "Bo G.", "non-dropping-particle" : "", "parse-names" : false, "suffix" : "" }, { "dropping-particle" : "", "family" : "Kotwicki", "given" : "Lech", "non-dropping-particle" : "", "parse-names" : false, "suffix" : "" }, { "dropping-particle" : "", "family" : "Neset", "given" : "Tina Simone", "non-dropping-particle" : "", "parse-names" : false, "suffix" : "" }, { "dropping-particle" : "", "family" : "Niiranen", "given" : "Susa", "non-dropping-particle" : "", "parse-names" : false, "suffix" : "" }, { "dropping-particle" : "", "family" : "Piwowarczyk", "given" : "Joanna", "non-dropping-particle" : "", "parse-names" : false, "suffix" : "" }, { "dropping-particle" : "", "family" : "Savchuk", "given" : "Oleg P.", "non-dropping-particle" : "", "parse-names" : false, "suffix" : "" }, { "dropping-particle" : "", "family" : "Schenk", "given" : "Frederik", "non-dropping-particle" : "", "parse-names" : false, "suffix" : "" }, { "dropping-particle" : "", "family" : "W\u0229s\u0142awski", "given" : "Jan Marcin", "non-dropping-particle" : "", "parse-names" : false, "suffix" : "" }, { "dropping-particle" : "", "family" : "Zorita", "given" : "Eduardo", "non-dropping-particle" : "", "parse-names" : false, "suffix" : "" } ], "container-title" : "Ambio", "id" : "ITEM-1", "issue" : "1", "issued" : { "date-parts" : [ [ "2014" ] ] }, "note" : "NULL", "page" : "37-48", "title" : "Ensemble modeling of the Baltic Sea ecosystem to provide scenarios for management", "type" : "article-journal", "volume" : "43" }, "uris" : [ "http://www.mendeley.com/documents/?uuid=b67668a8-28dc-42e2-875e-70663bd43db5" ] }, { "id" : "ITEM-2", "itemData" : { "DOI" : "10.1088/1748-9326/7/3/034005", "ISBN" : "1748-9326", "ISSN" : "1748-9326", "abstract" : "Multi-model ensemble simulations for the marine biogeochemistry and food web of the Baltic Sea were performed for the period 1850\u20132098, and projected changes in the future climate were compared with the past climate environment. For the past period 1850\u20132006, atmospheric, hydrological and nutrient forcings were reconstructed, based on historical measurements. For the future period 1961\u20132098, scenario simulations were driven by regionalized global general circulation model (GCM) data and forced by various future greenhouse gas emission and air- and riverborne nutrient load scenarios (ranging from a pessimistic \u2018business-as-usual\u2019 to the most optimistic case). To estimate uncertainties, different models for the various parts of the Earth system were applied. Assuming the IPCC greenhouse gas emission scenarios A1B or A2, we found that water temperatures at the end of this century may be higher and salinities and oxygen concentrations may be lower than ever measured since 1850. There is also a tendency of increased eutrophication in the future, depending on the nutrient load scenario. Although cod biomass is mainly controlled by fishing mortality, climate change together with eutrophication may result in a biomass decline during the latter part of this century, even when combined with lower fishing pressure. Despite considerable shortcomings of state-of-the-art models, this study suggests that the future Baltic Sea ecosystem may unprecedentedly change compared to the past 150 yr. As stakeholders today pay only little attention to adaptation and mitigation strategies, more information is needed to raise public awareness of the possible impacts of climate change on marine ecosystems.", "author" : [ { "dropping-particle" : "", "family" : "Meier", "given" : "H. E. Markus", "non-dropping-particle" : "", "parse-names" : false, "suffix" : "" }, { "dropping-particle" : "", "family" : "Andersson", "given" : "Hel\u00e9n C", "non-dropping-particle" : "", "parse-names" : false, "suffix" : "" }, { "dropping-particle" : "", "family" : "Arheimer", "given" : "Berit", "non-dropping-particle" : "", "parse-names" : false, "suffix" : "" }, { "dropping-particle" : "", "family" : "Blenckner", "given" : "Thorsten", "non-dropping-particle" : "", "parse-names" : false, "suffix" : "" }, { "dropping-particle" : "", "family" : "Chubarenko", "given" : "Boris", "non-dropping-particle" : "", "parse-names" : false, "suffix" : "" }, { "dropping-particle" : "", "family" : "Donnelly", "given" : "Chantal", "non-dropping-particle" : "", "parse-names" : false, "suffix" : "" }, { "dropping-particle" : "", "family" : "Eilola", "given" : "Kari", "non-dropping-particle" : "", "parse-names" : false, "suffix" : "" }, { "dropping-particle" : "", "family" : "Gustafsson", "given" : "Bo G", "non-dropping-particle" : "", "parse-names" : false, "suffix" : "" }, { "dropping-particle" : "", "family" : "Hansson", "given" : "Anders", "non-dropping-particle" : "", "parse-names" : false, "suffix" : "" }, { "dropping-particle" : "", "family" : "Havenhand", "given" : "Jonathan", "non-dropping-particle" : "", "parse-names" : false, "suffix" : "" }, { "dropping-particle" : "", "family" : "H\u00f6glund", "given" : "Anders", "non-dropping-particle" : "", "parse-names" : false, "suffix" : "" }, { "dropping-particle" : "", "family" : "Kuznetsov", "given" : "Ivan", "non-dropping-particle" : "", "parse-names" : false, "suffix" : "" }, { "dropping-particle" : "", "family" : "MacKenzie", "given" : "Brian R", "non-dropping-particle" : "", "parse-names" : false, "suffix" : "" }, { "dropping-particle" : "", "family" : "M\u00fcller-Karulis", "given" : "B\u00e4rbel", "non-dropping-particle" : "", "parse-names" : false, "suffix" : "" }, { "dropping-particle" : "", "family" : "Neumann", "given" : "Thomas", "non-dropping-particle" : "", "parse-names" : false, "suffix" : "" }, { "dropping-particle" : "", "family" : "Niiranen", "given" : "Susa", "non-dropping-particle" : "", "parse-names" : false, "suffix" : "" }, { "dropping-particle" : "", "family" : "Piwowarczyk", "given" : "Joanna", "non-dropping-particle" : "", "parse-names" : false, "suffix" : "" }, { "dropping-particle" : "", "family" : "Raudsepp", "given" : "Urmas", "non-dropping-particle" : "", "parse-names" : false, "suffix" : "" }, { "dropping-particle" : "", "family" : "Reckermann", "given" : "Marcus", "non-dropping-particle" : "", "parse-names" : false, "suffix" : "" }, { "dropping-particle" : "", "family" : "Ruoho-Airola", "given" : "Tuija", "non-dropping-particle" : "", "parse-names" : false, "suffix" : "" }, { "dropping-particle" : "", "family" : "Savchuk", "given" : "Oleg P", "non-dropping-particle" : "", "parse-names" : false, "suffix" : "" }, { "dropping-particle" : "", "family" : "Schenk", "given" : "Frederik", "non-dropping-particle" : "", "parse-names" : false, "suffix" : "" }, { "dropping-particle" : "", "family" : "Schimanke", "given" : "Semjon", "non-dropping-particle" : "", "parse-names" : false, "suffix" : "" }, { "dropping-particle" : "", "family" : "V\u00e4li", "given" : "Germo", "non-dropping-particle" : "", "parse-names" : false, "suffix" : "" }, { "dropping-particle" : "", "family" : "Weslawski", "given" : "Jan-Marcin", "non-dropping-particle" : "", "parse-names" : false, "suffix" : "" }, { "dropping-particle" : "", "family" : "Zorita", "given" : "Eduardo", "non-dropping-particle" : "", "parse-names" : false, "suffix" : "" } ], "container-title" : "Environmental Research Letters", "id" : "ITEM-2", "issue" : "3", "issued" : { "date-parts" : [ [ "2012" ] ] }, "note" : "NULL", "page" : "034005", "title" : "Comparing reconstructed past variations and future projections of the Baltic Sea ecosystem\u2014first results from multi-model ensemble simulations", "type" : "article-journal", "volume" : "7" }, "uris" : [ "http://www.mendeley.com/documents/?uuid=62d4383d-c33b-4171-97c0-4301c7e40adf" ] } ], "mendeley" : { "formattedCitation" : "(Meier et al., 2012, 2014)", "plainTextFormattedCitation" : "(Meier et al., 2012, 2014)", "previouslyFormattedCitation" : "(Meier et al., 2012, 2014)" }, "properties" : {  }, "schema" : "https://github.com/citation-style-language/schema/raw/master/csl-citation.json" }</w:instrText>
      </w:r>
      <w:r w:rsidRPr="00F55611">
        <w:rPr>
          <w:lang w:val="en-US"/>
        </w:rPr>
        <w:fldChar w:fldCharType="separate"/>
      </w:r>
      <w:r w:rsidRPr="00F55611">
        <w:rPr>
          <w:lang w:val="en-US"/>
        </w:rPr>
        <w:t xml:space="preserve">(Meier </w:t>
      </w:r>
      <w:r w:rsidR="000D7D89" w:rsidRPr="000D7D89">
        <w:rPr>
          <w:i/>
          <w:lang w:val="en-US"/>
        </w:rPr>
        <w:t>et al.</w:t>
      </w:r>
      <w:r w:rsidRPr="00F55611">
        <w:rPr>
          <w:lang w:val="en-US"/>
        </w:rPr>
        <w:t>, 2012, 2014)</w:t>
      </w:r>
      <w:r w:rsidRPr="00F55611">
        <w:rPr>
          <w:lang w:val="en-US"/>
        </w:rPr>
        <w:fldChar w:fldCharType="end"/>
      </w:r>
      <w:r w:rsidRPr="00F55611">
        <w:rPr>
          <w:lang w:val="en-US"/>
        </w:rPr>
        <w:t>.</w:t>
      </w:r>
    </w:p>
    <w:p w14:paraId="6FB6F31F" w14:textId="619AD8A9" w:rsidR="00AE389F" w:rsidRPr="00F55611" w:rsidRDefault="00AE389F" w:rsidP="00AE389F">
      <w:pPr>
        <w:rPr>
          <w:lang w:val="en-US"/>
        </w:rPr>
      </w:pPr>
      <w:r w:rsidRPr="00F55611">
        <w:rPr>
          <w:lang w:val="en-US"/>
        </w:rPr>
        <w:lastRenderedPageBreak/>
        <w:t xml:space="preserve">Southern parts of Western Europe and the Mediterranean region show decreases in agricultural production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and timber production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2",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Dunford, Smith, et al., 2015; Harrison et al., 2013)", "plainTextFormattedCitation" : "(Dunford, Smith, et al., 2015; Harrison et al., 2013)", "previouslyFormattedCitation" : "(Dunford, Smith, et al., 2015; Harrison et al., 2013)"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across scenario archetypes, as well as increases in water stress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2",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Dunford, Smith, et al., 2015; Eggers et al., 2008; Schr\u00f6ter et al., 2005)", "plainTextFormattedCitation" : "(Dunford, Smith, et al., 2015; Eggers et al., 2008; Schr\u00f6ter et al., 2005)", "previouslyFormattedCitation" : "(Dunford, Smith, et al., 2015; Eggers et al., 2008; Schr\u00f6ter et al., 2005)" }, "properties" : {  }, "schema" : "https://github.com/citation-style-language/schema/raw/master/csl-citation.json" }</w:instrText>
      </w:r>
      <w:r w:rsidRPr="00F55611">
        <w:rPr>
          <w:lang w:val="en-US"/>
        </w:rPr>
        <w:fldChar w:fldCharType="separate"/>
      </w:r>
      <w:r w:rsidRPr="00F55611">
        <w:rPr>
          <w:lang w:val="en-US"/>
        </w:rPr>
        <w:t xml:space="preserve">(Dunford </w:t>
      </w:r>
      <w:r w:rsidR="000D7D89" w:rsidRPr="000D7D89">
        <w:rPr>
          <w:i/>
          <w:lang w:val="en-US"/>
        </w:rPr>
        <w:t>et al.</w:t>
      </w:r>
      <w:r w:rsidRPr="00F55611">
        <w:rPr>
          <w:lang w:val="en-US"/>
        </w:rPr>
        <w:t>, 2015</w:t>
      </w:r>
      <w:r w:rsidR="000B7C50">
        <w:rPr>
          <w:lang w:val="en-US"/>
        </w:rPr>
        <w:t>b</w:t>
      </w:r>
      <w:r w:rsidRPr="00F55611">
        <w:rPr>
          <w:lang w:val="en-US"/>
        </w:rPr>
        <w:t xml:space="preserve">; Eggers </w:t>
      </w:r>
      <w:r w:rsidR="000D7D89" w:rsidRPr="000D7D89">
        <w:rPr>
          <w:i/>
          <w:lang w:val="en-US"/>
        </w:rPr>
        <w:t>et al.</w:t>
      </w:r>
      <w:r w:rsidRPr="00F55611">
        <w:rPr>
          <w:lang w:val="en-US"/>
        </w:rPr>
        <w:t xml:space="preserve">, 2008;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Greater biodiversity vulnerability in land ecosystems </w:t>
      </w:r>
      <w:r w:rsidRPr="00F55611">
        <w:rPr>
          <w:lang w:val="en-US"/>
        </w:rPr>
        <w:fldChar w:fldCharType="begin" w:fldLock="1"/>
      </w:r>
      <w:r w:rsidRPr="00F55611">
        <w:rPr>
          <w:lang w:val="en-US"/>
        </w:rPr>
        <w:instrText>ADDIN CSL_CITATION { "citationItems" : [ { "id" : "ITEM-1", "itemData" : { "DOI" : "10.1007/s10584-014-1133-0", "ISSN" : "01650009", "abstract" : "Many models have been developed to explore the likely consequences of climate change. These models tend to focus on single physical or socio-economic sectors and their processes, and neglect the many feedbacks that occur between the different components of the real world. To overcome this problem, models are increasingly being combined in integrated assessment platforms (IAPs), of which the CLIMSAVE IAP is an example, modelling cross-sectoral impacts, adaptation and vulnerability to climate change in Europe by combining 10 different meta-models that focus on specific sectors. Where models are combined in this way, however, attention must be given to the potential errors and uncertainties that integration might introduce. We present a quantitative uncertainty analysis of selected outputs of the CLIMSAVE IAP based on creating and sampling from probability density functions (PDFs) of each of the IAP's input variables to take account of model and scenario uncertainty. We find limited uncertainties in aggregate outputs of the IAP, which allow specific impacts to be predicted with definable levels of confidence. However, we also find substantial overlap between different socio-economic scenarios at the European scale, suggesting that changes to socio-economic conditions cannot reliably overcome climate-related uncertainty. Nevertheless, there is evidence that particular adaptation actions may significantly alter the impacts of climate change, especially at local or national scales. \u00a9 2014 Springer Science+Business Media Dordrecht.", "author" : [ { "dropping-particle" : "", "family" : "Brown", "given" : "Calum", "non-dropping-particle" : "", "parse-names" : false, "suffix" : "" }, { "dropping-particle" : "", "family" : "Brown", "given" : "Evan", "non-dropping-particle" : "", "parse-names" : false, "suffix" : "" }, { "dropping-particle" : "", "family" : "Murray-Rust", "given" : "Dave", "non-dropping-particle" : "", "parse-names" : false, "suffix" : "" }, { "dropping-particle" : "", "family" : "Cojocaru", "given" : "George", "non-dropping-particle" : "", "parse-names" : false, "suffix" : "" }, { "dropping-particle" : "", "family" : "Savin", "given" : "Cristina", "non-dropping-particle" : "", "parse-names" : false, "suffix" : "" }, { "dropping-particle" : "", "family" : "Rounsevell", "given" : "Mark D. A.", "non-dropping-particle" : "", "parse-names" : false, "suffix" : "" } ], "container-title" : "Climatic Change", "id" : "ITEM-1", "issued" : { "date-parts" : [ [ "2015" ] ] }, "note" : "NULL", "page" : "293-306", "title" : "Analysing uncertainties in climate change impact assessment across sectors and scenarios", "type" : "article-journal", "volume" : "128" }, "uris" : [ "http://www.mendeley.com/documents/?uuid=520702f9-6e47-4729-ade0-e159c7d7dc1a"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3",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mendeley" : { "formattedCitation" : "(Brown et al., 2015; Dunford, Smith, et al., 2015; Harrison et al., 2013)", "plainTextFormattedCitation" : "(Brown et al., 2015; Dunford, Smith, et al., 2015; Harrison et al., 2013)", "previouslyFormattedCitation" : "(Brown et al., 2015; Dunford, Smith, et al., 2015; Harrison et al., 2013)" }, "properties" : {  }, "schema" : "https://github.com/citation-style-language/schema/raw/master/csl-citation.json" }</w:instrText>
      </w:r>
      <w:r w:rsidRPr="00F55611">
        <w:rPr>
          <w:lang w:val="en-US"/>
        </w:rPr>
        <w:fldChar w:fldCharType="separate"/>
      </w:r>
      <w:r w:rsidRPr="00F55611">
        <w:rPr>
          <w:lang w:val="en-US"/>
        </w:rPr>
        <w:t xml:space="preserve">(Brown </w:t>
      </w:r>
      <w:r w:rsidR="000D7D89" w:rsidRPr="000D7D89">
        <w:rPr>
          <w:i/>
          <w:lang w:val="en-US"/>
        </w:rPr>
        <w:t>et al.</w:t>
      </w:r>
      <w:r w:rsidRPr="00F55611">
        <w:rPr>
          <w:lang w:val="en-US"/>
        </w:rPr>
        <w:t xml:space="preserve">, 2015; Dunford </w:t>
      </w:r>
      <w:r w:rsidR="000D7D89" w:rsidRPr="000D7D89">
        <w:rPr>
          <w:i/>
          <w:lang w:val="en-US"/>
        </w:rPr>
        <w:t>et al.</w:t>
      </w:r>
      <w:r w:rsidRPr="00F55611">
        <w:rPr>
          <w:lang w:val="en-US"/>
        </w:rPr>
        <w:t>, 2015</w:t>
      </w:r>
      <w:r w:rsidR="000B7C50">
        <w:rPr>
          <w:lang w:val="en-US"/>
        </w:rPr>
        <w:t>b</w:t>
      </w:r>
      <w:r w:rsidRPr="00F55611">
        <w:rPr>
          <w:lang w:val="en-US"/>
        </w:rPr>
        <w:t xml:space="preserve">; Harrison </w:t>
      </w:r>
      <w:r w:rsidR="000D7D89" w:rsidRPr="000D7D89">
        <w:rPr>
          <w:i/>
          <w:lang w:val="en-US"/>
        </w:rPr>
        <w:t>et al.</w:t>
      </w:r>
      <w:r w:rsidRPr="00F55611">
        <w:rPr>
          <w:lang w:val="en-US"/>
        </w:rPr>
        <w:t>, 2013)</w:t>
      </w:r>
      <w:r w:rsidRPr="00F55611">
        <w:rPr>
          <w:lang w:val="en-US"/>
        </w:rPr>
        <w:fldChar w:fldCharType="end"/>
      </w:r>
      <w:r w:rsidRPr="00F55611">
        <w:rPr>
          <w:lang w:val="en-US"/>
        </w:rPr>
        <w:t xml:space="preserve">, stable or slight declines in bacterial and planktonic populations </w:t>
      </w:r>
      <w:r w:rsidRPr="00F55611">
        <w:rPr>
          <w:lang w:val="en-US"/>
        </w:rPr>
        <w:fldChar w:fldCharType="begin" w:fldLock="1"/>
      </w:r>
      <w:r w:rsidRPr="00F55611">
        <w:rPr>
          <w:lang w:val="en-US"/>
        </w:rPr>
        <w:instrText>ADDIN CSL_CITATION { "citationItems" : [ { "id" : "ITEM-1", "itemData" : { "DOI" : "10.1016/j.jmarsys.2013.06.005", "ISBN" : "0924-7963", "ISSN" : "09247963", "abstract" : "The impacts of climate change and environmental management policies on the Mediterranean Sea were analyzed in multi-annual simulations of carbon cycling in a planktonic ecosystem model. The modeling system is based on a high-resolution coupled physical-biogeochemical ocean model that is off-line and forced by medium-resolution global climate simulations and by estimates of continental and river inputs of freshwater and nutrients. The simulations span the periods 1990-2000 and 2090-2100, assuming the IPCC SRES A1B scenario of climatic change at the end of the century. The effects of three different options on land use, mediated through rivers, are also considered. All scenarios indicate that the increase in temperature fuels an increase in metabolic rates. The gross primary production increases approximately 5% over the present-day figures, but the changes in productivity rates are compensated by augmented community respiration rates, so the net community production is stable with respect to present-day figures. The 21st century simulations are characterized by a reduction in the system biomass and by an enhanced accumulation of semi-labile dissolved organic matter. The largest changes in organic carbon production occur close to rivers, where the influence of changes in future nutrient is higher. ?? 2013 Elsevier B.V.", "author" : [ { "dropping-particle" : "", "family" : "Lazzari", "given" : "P.", "non-dropping-particle" : "", "parse-names" : false, "suffix" : "" }, { "dropping-particle" : "", "family" : "Mattia", "given" : "G.", "non-dropping-particle" : "", "parse-names" : false, "suffix" : "" }, { "dropping-particle" : "", "family" : "Solidoro", "given" : "C.", "non-dropping-particle" : "", "parse-names" : false, "suffix" : "" }, { "dropping-particle" : "", "family" : "Salon", "given" : "S.", "non-dropping-particle" : "", "parse-names" : false, "suffix" : "" }, { "dropping-particle" : "", "family" : "Crise", "given" : "A.", "non-dropping-particle" : "", "parse-names" : false, "suffix" : "" }, { "dropping-particle" : "", "family" : "Zavatarelli", "given" : "M.", "non-dropping-particle" : "", "parse-names" : false, "suffix" : "" }, { "dropping-particle" : "", "family" : "Oddo", "given" : "P.", "non-dropping-particle" : "", "parse-names" : false, "suffix" : "" }, { "dropping-particle" : "", "family" : "Vichi", "given" : "M.", "non-dropping-particle" : "", "parse-names" : false, "suffix" : "" } ], "container-title" : "Journal of Marine Systems", "id" : "ITEM-1", "issued" : { "date-parts" : [ [ "2014" ] ] }, "page" : "137-149", "publisher" : "Elsevier B.V.", "title" : "The impacts of climate change and environmental management policies on the trophic regimes in the Mediterranean Sea: Scenario analyses", "type" : "article-journal", "volume" : "135" }, "uris" : [ "http://www.mendeley.com/documents/?uuid=0b745f7f-e5ab-4461-9e64-45760c6b9136" ] } ], "mendeley" : { "formattedCitation" : "(Lazzari et al., 2014)", "plainTextFormattedCitation" : "(Lazzari et al., 2014)", "previouslyFormattedCitation" : "(Lazzari et al., 2014)" }, "properties" : {  }, "schema" : "https://github.com/citation-style-language/schema/raw/master/csl-citation.json" }</w:instrText>
      </w:r>
      <w:r w:rsidRPr="00F55611">
        <w:rPr>
          <w:lang w:val="en-US"/>
        </w:rPr>
        <w:fldChar w:fldCharType="separate"/>
      </w:r>
      <w:r w:rsidRPr="00F55611">
        <w:rPr>
          <w:lang w:val="en-US"/>
        </w:rPr>
        <w:t xml:space="preserve">(Lazzari </w:t>
      </w:r>
      <w:r w:rsidR="000D7D89" w:rsidRPr="000D7D89">
        <w:rPr>
          <w:i/>
          <w:lang w:val="en-US"/>
        </w:rPr>
        <w:t>et al.</w:t>
      </w:r>
      <w:r w:rsidRPr="00F55611">
        <w:rPr>
          <w:lang w:val="en-US"/>
        </w:rPr>
        <w:t>, 2014)</w:t>
      </w:r>
      <w:r w:rsidRPr="00F55611">
        <w:rPr>
          <w:lang w:val="en-US"/>
        </w:rPr>
        <w:fldChar w:fldCharType="end"/>
      </w:r>
      <w:r w:rsidRPr="00F55611">
        <w:rPr>
          <w:lang w:val="en-US"/>
        </w:rPr>
        <w:t xml:space="preserve"> and decreases in the number of terrestrial species </w:t>
      </w:r>
      <w:r w:rsidRPr="00F55611">
        <w:rPr>
          <w:lang w:val="en-US"/>
        </w:rPr>
        <w:fldChar w:fldCharType="begin" w:fldLock="1"/>
      </w:r>
      <w:r w:rsidRPr="00F55611">
        <w:rPr>
          <w:lang w:val="en-US"/>
        </w:rPr>
        <w:instrText>ADDIN CSL_CITATION { "citationItems" : [ { "id" : "ITEM-1",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1",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2",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2",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Eggers et al., 2008; Palacios-Agundez et al., 2013; Schr\u00f6ter et al., 2005)", "plainTextFormattedCitation" : "(Eggers et al., 2008; Palacios-Agundez et al., 2013; Schr\u00f6ter et al., 2005)", "previouslyFormattedCitation" : "(Eggers et al., 2008; Palacios-Agundez et al., 2013; Schr\u00f6ter et al., 2005)" }, "properties" : {  }, "schema" : "https://github.com/citation-style-language/schema/raw/master/csl-citation.json" }</w:instrText>
      </w:r>
      <w:r w:rsidRPr="00F55611">
        <w:rPr>
          <w:lang w:val="en-US"/>
        </w:rPr>
        <w:fldChar w:fldCharType="separate"/>
      </w:r>
      <w:r w:rsidRPr="00F55611">
        <w:rPr>
          <w:lang w:val="en-US"/>
        </w:rPr>
        <w:t xml:space="preserve">(Eggers </w:t>
      </w:r>
      <w:r w:rsidR="000D7D89" w:rsidRPr="000D7D89">
        <w:rPr>
          <w:i/>
          <w:lang w:val="en-US"/>
        </w:rPr>
        <w:t>et al.</w:t>
      </w:r>
      <w:r w:rsidRPr="00F55611">
        <w:rPr>
          <w:lang w:val="en-US"/>
        </w:rPr>
        <w:t xml:space="preserve">, 2008; Palacios-Agundez </w:t>
      </w:r>
      <w:r w:rsidR="000D7D89" w:rsidRPr="000D7D89">
        <w:rPr>
          <w:i/>
          <w:lang w:val="en-US"/>
        </w:rPr>
        <w:t>et al.</w:t>
      </w:r>
      <w:r w:rsidRPr="00F55611">
        <w:rPr>
          <w:lang w:val="en-US"/>
        </w:rPr>
        <w:t xml:space="preserve">, 2013; Schröter </w:t>
      </w:r>
      <w:r w:rsidR="000D7D89" w:rsidRPr="000D7D89">
        <w:rPr>
          <w:i/>
          <w:lang w:val="en-US"/>
        </w:rPr>
        <w:t>et al.</w:t>
      </w:r>
      <w:r w:rsidRPr="00F55611">
        <w:rPr>
          <w:lang w:val="en-US"/>
        </w:rPr>
        <w:t>, 2005)</w:t>
      </w:r>
      <w:r w:rsidRPr="00F55611">
        <w:rPr>
          <w:lang w:val="en-US"/>
        </w:rPr>
        <w:fldChar w:fldCharType="end"/>
      </w:r>
      <w:r w:rsidRPr="00F55611">
        <w:rPr>
          <w:lang w:val="en-US"/>
        </w:rPr>
        <w:t xml:space="preserve"> are also projected across all scenario archetypes. Some positive impacts are projected across most scenario archetypes. These include increases in air quality regulation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with the exception of </w:t>
      </w:r>
      <w:r w:rsidRPr="00F55611">
        <w:rPr>
          <w:i/>
          <w:lang w:val="en-US"/>
        </w:rPr>
        <w:t>economic optimism</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et al., 2011)", "plainTextFormattedCitation" : "(Palomo et al., 2011)", "previouslyFormattedCitation" : "(Palomo et al., 2011)" }, "properties" : {  }, "schema" : "https://github.com/citation-style-language/schema/raw/master/csl-citation.json" }</w:instrText>
      </w:r>
      <w:r w:rsidRPr="00F55611">
        <w:rPr>
          <w:lang w:val="en-US"/>
        </w:rPr>
        <w:fldChar w:fldCharType="separate"/>
      </w:r>
      <w:r w:rsidRPr="00F55611">
        <w:rPr>
          <w:lang w:val="en-US"/>
        </w:rPr>
        <w:t xml:space="preserve">(Palom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and greater recreational activities and tourism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 xml:space="preserve">, except in </w:t>
      </w:r>
      <w:r w:rsidRPr="00F55611">
        <w:rPr>
          <w:i/>
          <w:lang w:val="en-US"/>
        </w:rPr>
        <w:t>regional competition</w:t>
      </w:r>
      <w:r w:rsidRPr="00F55611">
        <w:rPr>
          <w:lang w:val="en-US"/>
        </w:rPr>
        <w:t xml:space="preserve"> where beach tourism declines </w:t>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acios-Agundez et al., 2013; Palomo et al., 2011)", "plainTextFormattedCitation" : "(Palacios-Agundez et al., 2013; Palomo et al., 2011)", "previouslyFormattedCitation" : "(Palacios-Agundez et al., 2013; Palomo et al., 2011)" }, "properties" : {  }, "schema" : "https://github.com/citation-style-language/schema/raw/master/csl-citation.json" }</w:instrText>
      </w:r>
      <w:r w:rsidRPr="00F55611">
        <w:rPr>
          <w:lang w:val="en-US"/>
        </w:rPr>
        <w:fldChar w:fldCharType="separate"/>
      </w:r>
      <w:r w:rsidRPr="00F55611">
        <w:rPr>
          <w:lang w:val="en-US"/>
        </w:rPr>
        <w:t xml:space="preserve">(Palacios-Agundez </w:t>
      </w:r>
      <w:r w:rsidR="000D7D89" w:rsidRPr="000D7D89">
        <w:rPr>
          <w:i/>
          <w:lang w:val="en-US"/>
        </w:rPr>
        <w:t>et al.</w:t>
      </w:r>
      <w:r w:rsidRPr="00F55611">
        <w:rPr>
          <w:lang w:val="en-US"/>
        </w:rPr>
        <w:t xml:space="preserve">, 2013; Palomo </w:t>
      </w:r>
      <w:r w:rsidR="000D7D89" w:rsidRPr="000D7D89">
        <w:rPr>
          <w:i/>
          <w:lang w:val="en-US"/>
        </w:rPr>
        <w:t>et al.</w:t>
      </w:r>
      <w:r w:rsidRPr="00F55611">
        <w:rPr>
          <w:lang w:val="en-US"/>
        </w:rPr>
        <w:t>, 2011)</w:t>
      </w:r>
      <w:r w:rsidRPr="00F55611">
        <w:rPr>
          <w:lang w:val="en-US"/>
        </w:rPr>
        <w:fldChar w:fldCharType="end"/>
      </w:r>
      <w:r w:rsidRPr="00F55611">
        <w:rPr>
          <w:lang w:val="en-US"/>
        </w:rPr>
        <w:t>.</w:t>
      </w:r>
      <w:r w:rsidRPr="00F55611">
        <w:rPr>
          <w:color w:val="000000" w:themeColor="text1"/>
          <w:lang w:val="en-US"/>
        </w:rPr>
        <w:t xml:space="preserve"> Successful international and cross-sectoral coordination of adaptive measures, such as in </w:t>
      </w:r>
      <w:r w:rsidRPr="00F55611">
        <w:rPr>
          <w:i/>
          <w:color w:val="000000" w:themeColor="text1"/>
          <w:lang w:val="en-US"/>
        </w:rPr>
        <w:t>global sustainable development</w:t>
      </w:r>
      <w:r w:rsidRPr="00F55611">
        <w:rPr>
          <w:color w:val="000000" w:themeColor="text1"/>
          <w:lang w:val="en-US"/>
        </w:rPr>
        <w:t xml:space="preserve">, was projected to be crucial for dealing with these environmental challenges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plainTextFormattedCitation" : "(Dunford, Smith, et al., 2015)", "previouslyFormattedCitation" : "(Dunford, Smith, et al., 201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Dunford </w:t>
      </w:r>
      <w:r w:rsidR="000D7D89" w:rsidRPr="000D7D89">
        <w:rPr>
          <w:i/>
          <w:color w:val="000000" w:themeColor="text1"/>
          <w:lang w:val="en-US"/>
        </w:rPr>
        <w:t>et al.</w:t>
      </w:r>
      <w:r w:rsidRPr="00F55611">
        <w:rPr>
          <w:color w:val="000000" w:themeColor="text1"/>
          <w:lang w:val="en-US"/>
        </w:rPr>
        <w:t>, 2015</w:t>
      </w:r>
      <w:r w:rsidR="000B7C50">
        <w:rPr>
          <w:color w:val="000000" w:themeColor="text1"/>
          <w:lang w:val="en-US"/>
        </w:rPr>
        <w:t>b</w:t>
      </w:r>
      <w:r w:rsidRPr="00F55611">
        <w:rPr>
          <w:color w:val="000000" w:themeColor="text1"/>
          <w:lang w:val="en-US"/>
        </w:rPr>
        <w:t>)</w:t>
      </w:r>
      <w:r w:rsidRPr="00F55611">
        <w:rPr>
          <w:color w:val="000000" w:themeColor="text1"/>
          <w:lang w:val="en-US"/>
        </w:rPr>
        <w:fldChar w:fldCharType="end"/>
      </w:r>
      <w:r w:rsidRPr="00F55611">
        <w:rPr>
          <w:color w:val="000000" w:themeColor="text1"/>
          <w:lang w:val="en-US"/>
        </w:rPr>
        <w:t>.</w:t>
      </w:r>
    </w:p>
    <w:p w14:paraId="5899CCFE" w14:textId="67662999" w:rsidR="00AE389F" w:rsidRPr="00F55611" w:rsidRDefault="00AE389F" w:rsidP="00AE389F">
      <w:pPr>
        <w:rPr>
          <w:lang w:val="en-US"/>
        </w:rPr>
      </w:pPr>
      <w:r w:rsidRPr="00F55611">
        <w:rPr>
          <w:lang w:val="en-US"/>
        </w:rPr>
        <w:t xml:space="preserve">Projections for Alpine areas of Western Europe show consistent decreases in climate regulation </w:t>
      </w:r>
      <w:r w:rsidRPr="00F55611">
        <w:rPr>
          <w:lang w:val="en-US"/>
        </w:rPr>
        <w:fldChar w:fldCharType="begin" w:fldLock="1"/>
      </w:r>
      <w:r w:rsidRPr="00F55611">
        <w:rPr>
          <w:lang w:val="en-US"/>
        </w:rPr>
        <w:instrText>ADDIN CSL_CITATION { "citationItems" : [ { "id" : "ITEM-1",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1",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mendeley" : { "formattedCitation" : "(Hirschi et al., 2013)", "plainTextFormattedCitation" : "(Hirschi et al., 2013)", "previouslyFormattedCitation" : "(Hirschi et al., 2013)" }, "properties" : {  }, "schema" : "https://github.com/citation-style-language/schema/raw/master/csl-citation.json" }</w:instrText>
      </w:r>
      <w:r w:rsidRPr="00F55611">
        <w:rPr>
          <w:lang w:val="en-US"/>
        </w:rPr>
        <w:fldChar w:fldCharType="separate"/>
      </w:r>
      <w:r w:rsidRPr="00F55611">
        <w:rPr>
          <w:lang w:val="en-US"/>
        </w:rPr>
        <w:t xml:space="preserve">(Hirschi </w:t>
      </w:r>
      <w:r w:rsidR="009E3418" w:rsidRPr="009E3418">
        <w:rPr>
          <w:i/>
          <w:lang w:val="en-US"/>
        </w:rPr>
        <w:t>et al.</w:t>
      </w:r>
      <w:r w:rsidRPr="00F55611">
        <w:rPr>
          <w:lang w:val="en-US"/>
        </w:rPr>
        <w:t>, 2013)</w:t>
      </w:r>
      <w:r w:rsidRPr="00F55611">
        <w:rPr>
          <w:lang w:val="en-US"/>
        </w:rPr>
        <w:fldChar w:fldCharType="end"/>
      </w:r>
      <w:r w:rsidRPr="00F55611">
        <w:rPr>
          <w:lang w:val="en-US"/>
        </w:rPr>
        <w:t xml:space="preserve"> and stable or declining landscape beauty, tourism and recreational activities </w:t>
      </w:r>
      <w:r w:rsidRPr="00F55611">
        <w:rPr>
          <w:lang w:val="en-US"/>
        </w:rPr>
        <w:fldChar w:fldCharType="begin" w:fldLock="1"/>
      </w:r>
      <w:r w:rsidRPr="00F55611">
        <w:rPr>
          <w:lang w:val="en-US"/>
        </w:rPr>
        <w:instrText>ADDIN CSL_CITATION { "citationItems" : [ { "id" : "ITEM-1", "itemData" : { "DOI" : "10.1016/j.cosust.2013.01.001", "ISBN" : "1877-3435", "ISSN" : "18773435", "abstract" : "At a global level, it is estimated that nearly two-thirds of ecosystem\\nservices have been degraded in just fifty years. The additional stresses\\nimposed by climate change will require extraordinary adaptation. This\\npaper synthesises main result of a large Finnish project studying the\\nvulnerability of key ecosystem services to climate change and the\\npossibilities for the individual sectors to adapt to these changes. The\\nproject based its work on data and infrastructures of nine intensively\\nstudied areas belonging to the Finnish LTER (Long-Term Ecological\\nResearch) network. The methods developed and used included remote\\nsensing, derivation of impact scenarios, dynamic modelling, laboratory\\nexperiments, interactive workshops and expert judgement. The results\\nclearly indicated not only complex interactions between the different\\necosystem processes but also trade-offs between the ecosystem services.\\nClimate change was predicted to have both positive and negative effects\\non key ecosystem services in Finnish conditions, the results being\\nsector-specific and scenario-specific. Provisioning services like food\\nand timber production would largely benefit from increasing\\ntemperatures. and prolongation of the growing season in the cool Finnish\\nconditions (with e.g. estimated increases in growth rates of trees up to\\n80% and the introduction of a wider selection of crops), although\\nincreasing occurrence of factors such as fungal diseases and insect\\noutbreaks were estimated to cause increasing risks. On the other hand,\\nclimate change was predicted to pose a major threat to several\\nendangered and valuable species, water and air quality, and tourism\\nservices dependent on present climate conditions. Goal conflicts between\\nmaximising service production and meeting environmental quality\\nobjectives were also identified. Adaptation options and impact\\nthresholds identified together with local enterprises and experts are\\npresented.", "author" : [ { "dropping-particle" : "", "family" : "Forsius", "given" : "M.", "non-dropping-particle" : "", "parse-names" : false, "suffix" : "" }, { "dropping-particle" : "", "family" : "Anttila", "given" : "S.", "non-dropping-particle" : "", "parse-names" : false, "suffix" : "" }, { "dropping-particle" : "", "family" : "Arvola", "given" : "L.", "non-dropping-particle" : "", "parse-names" : false, "suffix" : "" }, { "dropping-particle" : "", "family" : "Bergstr\u00f6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rinen", "given" : "M.", "non-dropping-particle" : "", "parse-names" : false, "suffix" : "" }, { "dropping-particle" : "", "family" : "Jylh??",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l??", "given" : "H.", "non-dropping-particle" : "", "parse-names" : false, "suffix" : "" }, { "dropping-particle" : "", "family" : "Vuorenmaa", "given" : "J.", "non-dropping-particle" : "", "parse-names" : false, "suffix" : "" }, { "dropping-particle" : "", "family" : "Bergstrom", "given" : "I", "non-dropping-particle" : "", "parse-names" : false, "suffix" : "" }, { "dropping-particle" : "", "family" : "Hakola", "given" : "H.", "non-dropping-particle" : "", "parse-names" : false, "suffix" : "" }, { "dropping-particle" : "", "family" : "Heikkinen", "given" : "H. I.", "non-dropping-particle" : "", "parse-names" : false, "suffix" : "" }, { "dropping-particle" : "", "family" : "Helenius", "given" : "J.", "non-dropping-particle" : "", "parse-names" : false, "suffix" : "" }, { "dropping-particle" : "", "family" : "Hyvarinen", "given" : "M", "non-dropping-particle" : "", "parse-names" : false, "suffix" : "" }, { "dropping-particle" : "", "family" : "Jylha", "given" : "K", "non-dropping-particle" : "", "parse-names" : false, "suffix" : "" }, { "dropping-particle" : "", "family" : "Karjalainen", "given" : "J.", "non-dropping-particle" : "", "parse-names" : false, "suffix" : "" }, { "dropping-particle" : "", "family" : "Keskinen", "given" : "T.", "non-dropping-particle" : "", "parse-names" : false, "suffix" : "" }, { "dropping-particle" : "", "family" : "Laine", "given" : "K.", "non-dropping-particle" : "", "parse-names" : false, "suffix" : "" }, { "dropping-particle" : "", "family" : "Nikinmaa", "given" : "E.", "non-dropping-particle" : "", "parse-names" : false, "suffix" : "" }, { "dropping-particle" : "", "family" : "Peltonen-Sainio", "given" : "P.", "non-dropping-particle" : "", "parse-names" : false, "suffix" : "" }, { "dropping-particle" : "", "family" : "Rankinen", "given" : "K.", "non-dropping-particle" : "", "parse-names" : false, "suffix" : "" }, { "dropping-particle" : "", "family" : "Reinikainen", "given" : "M.", "non-dropping-particle" : "", "parse-names" : false, "suffix" : "" }, { "dropping-particle" : "", "family" : "Setala", "given" : "H", "non-dropping-particle" : "", "parse-names" : false, "suffix" : "" }, { "dropping-particle" : "", "family" : "Vuorenmaa", "given" : "J.", "non-dropping-particle" : "", "parse-names" : false, "suffix" : "" } ], "container-title" : "Current Opinion in Environmental Sustainability", "id" : "ITEM-1", "issue" : "1", "issued" : { "date-parts" : [ [ "2013" ] ] }, "page" : "26-40", "title" : "Impacts and adaptation options of climate change on ecosystem services in Finland: A model based study", "type" : "article-journal", "volume" : "5" }, "uris" : [ "http://www.mendeley.com/documents/?uuid=31670c48-0840-4c96-86bd-9b9dc6cebf62" ] }, { "id" : "ITEM-2", "itemData" : { "DOI" : "10.5751/ES-05480-180242", "ISBN" : "1708-3087", "ISSN" : "17083087", "abstract" : "We argue that the often-proclaimed disregard of ex-ante assessments of the provision of ecosystem goods and services in policy-making processes is not only due to a neglect or a misinterpretation of the results of such assessments in the relevant political processes, but also due to an inaccurate inclusion of political variables into those assessments. To address this weakness, we combine a model-based scenario analysis with a policy network analysis. Analyzing the structure of the policy network and taking into account the policy preferences of the individual network actors allows us to assess the feasibility and likelihood of policy developments as derived from scenario-based modeling assessments. We demonstrate the applicability of our approach in an analysis of potential policy measures aimed at maintaining crucial ecosystem goods and services in Swiss mountain regions, with a specific focus on agriculture, which is arguably one of the most important sectors for various ecosystem goods and services in those regions. Our results show that a production-oriented agricultural policy still has strong political support and, consequently, a status-quo protection scenario is very likely. In contrast, a more environmentally friendly agricultural policy is unlikely if it leads to extensive new regulations for agricultural production. Even with a greening scenario performing best within a set of ex-ante model-based assessments of future policy options, our policy network analysis suggests that changes in agricultural policy would have to reconcile the support of the provision of nonmarketable ecosystem goods and services with market deregulation policies in order to become politically feasible. \u00a9 2013 by the author(s).", "author" : [ { "dropping-particle" : "", "family" : "Hirschi", "given" : "Christian", "non-dropping-particle" : "", "parse-names" : false, "suffix" : "" }, { "dropping-particle" : "", "family" : "Widmer", "given" : "Alexander", "non-dropping-particle" : "", "parse-names" : false, "suffix" : "" }, { "dropping-particle" : "", "family" : "Briner", "given" : "Simon", "non-dropping-particle" : "", "parse-names" : false, "suffix" : "" }, { "dropping-particle" : "", "family" : "Huber", "given" : "Robert", "non-dropping-particle" : "", "parse-names" : false, "suffix" : "" } ], "container-title" : "Ecology and Society", "id" : "ITEM-2", "issue" : "2", "issued" : { "date-parts" : [ [ "2013" ] ] }, "note" : "NULL", "title" : "Combining policy network and model-based scenario analyses: An assessment of future ecosystem goods and services in Swiss mountain regions", "type" : "article-journal", "volume" : "18" }, "uris" : [ "http://www.mendeley.com/documents/?uuid=86027895-cd9e-4282-80da-f99f725e4961" ] }, { "id" : "ITEM-3",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3", "issue" : "2", "issued" : { "date-parts" : [ [ "2013" ] ] }, "page" : "123-135", "title" : "Multiple ecosystem services of a changing Alpine landscape: past, present and future", "type" : "article-journal", "volume" : "9" }, "uris" : [ "http://www.mendeley.com/documents/?uuid=5fb7450b-1c9f-4715-9ae1-25829ced999f" ] }, { "id" : "ITEM-4",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4",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Forsius et al., 2013; Hirschi et al., 2013; Schirpke et al., 2013; Schr\u00f6ter et al., 2005)", "plainTextFormattedCitation" : "(Forsius et al., 2013; Hirschi et al., 2013; Schirpke et al., 2013; Schr\u00f6ter et al., 2005)", "previouslyFormattedCitation" : "(Forsius et al., 2013; Hirschi et al., 2013; Schirpke et al., 2013; Schr\u00f6ter et al., 2005)" }, "properties" : {  }, "schema" : "https://github.com/citation-style-language/schema/raw/master/csl-citation.json" }</w:instrText>
      </w:r>
      <w:r w:rsidRPr="00F55611">
        <w:rPr>
          <w:lang w:val="en-US"/>
        </w:rPr>
        <w:fldChar w:fldCharType="separate"/>
      </w:r>
      <w:r w:rsidRPr="00F55611">
        <w:rPr>
          <w:lang w:val="en-US"/>
        </w:rPr>
        <w:t xml:space="preserve">(Forsius </w:t>
      </w:r>
      <w:r w:rsidR="009E3418" w:rsidRPr="009E3418">
        <w:rPr>
          <w:i/>
          <w:lang w:val="en-US"/>
        </w:rPr>
        <w:t>et al.</w:t>
      </w:r>
      <w:r w:rsidRPr="00F55611">
        <w:rPr>
          <w:lang w:val="en-US"/>
        </w:rPr>
        <w:t xml:space="preserve">, 2013; Hirschi </w:t>
      </w:r>
      <w:r w:rsidR="009E3418" w:rsidRPr="009E3418">
        <w:rPr>
          <w:i/>
          <w:lang w:val="en-US"/>
        </w:rPr>
        <w:t>et al.</w:t>
      </w:r>
      <w:r w:rsidRPr="00F55611">
        <w:rPr>
          <w:lang w:val="en-US"/>
        </w:rPr>
        <w:t xml:space="preserve">, 2013; Schirpke </w:t>
      </w:r>
      <w:r w:rsidR="009E3418" w:rsidRPr="009E3418">
        <w:rPr>
          <w:i/>
          <w:lang w:val="en-US"/>
        </w:rPr>
        <w:t>et al.</w:t>
      </w:r>
      <w:r w:rsidRPr="00F55611">
        <w:rPr>
          <w:lang w:val="en-US"/>
        </w:rPr>
        <w:t xml:space="preserve">, 2013; Schröter </w:t>
      </w:r>
      <w:r w:rsidR="009E3418" w:rsidRPr="009E3418">
        <w:rPr>
          <w:i/>
          <w:lang w:val="en-US"/>
        </w:rPr>
        <w:t>et al.</w:t>
      </w:r>
      <w:r w:rsidRPr="00F55611">
        <w:rPr>
          <w:lang w:val="en-US"/>
        </w:rPr>
        <w:t>, 2005)</w:t>
      </w:r>
      <w:r w:rsidRPr="00F55611">
        <w:rPr>
          <w:lang w:val="en-US"/>
        </w:rPr>
        <w:fldChar w:fldCharType="end"/>
      </w:r>
      <w:r w:rsidRPr="00F55611">
        <w:rPr>
          <w:lang w:val="en-US"/>
        </w:rPr>
        <w:t xml:space="preserve"> across scenario archetypes. Studies found that the farmers’ awareness of the values of </w:t>
      </w:r>
      <w:r w:rsidRPr="00F55611">
        <w:rPr>
          <w:bCs/>
          <w:lang w:val="en-US"/>
        </w:rPr>
        <w:t xml:space="preserve">nature’s contributions to people </w:t>
      </w:r>
      <w:r w:rsidRPr="00F55611">
        <w:rPr>
          <w:lang w:val="en-US"/>
        </w:rPr>
        <w:t xml:space="preserve">can lead to more sustainable land use practices, with beneficial consequences in service provision levels (e.g. forage quantity and quality) and nature protection </w:t>
      </w:r>
      <w:r w:rsidRPr="00F55611">
        <w:rPr>
          <w:lang w:val="en-US"/>
        </w:rPr>
        <w:fldChar w:fldCharType="begin" w:fldLock="1"/>
      </w:r>
      <w:r w:rsidRPr="00F55611">
        <w:rPr>
          <w:lang w:val="en-US"/>
        </w:rPr>
        <w:instrText>ADDIN CSL_CITATION { "citationItems" : [ { "id" : "ITEM-1", "itemData" : { "abstract" : "Mountain grassland ecosystems are particularly vulnerable to direct climate impacts and to indirect climate change impacts through farmers' management adaptation. We modelled expected spatio-temporal trajectories of land management of a mountain grassland landscape in the French Alps under a range of short-term climate and socio-economic scenarios which were constructed using an advanced participatory approach with a variety of stakeholders. First, regional experts from nature conservation and agricultural extension were involved in the co-development of detailed qualitative climate and socio-economic scenarios, expressed as coherent storylines. Second, to map land management adaptation to these storylines, we used a role playing game whereby farmers were put in an imaginary future situation and asked to make decisions under scenario constraints. For each scenario, game outcomes were used to map future land management at parcels to landscape scales. Main adaptations were conversion from mowing to grazing and increasing manured area, with varying proportions and locations for these two types of changes differing across scenarios, though overall small. These results highlight the limited adaptability of current farmers given a strongly constraining natural and social context. Beyond research outputs, this framework generated interesting outcomes for stakeholders and raised their awareness about the socio-ecological system's vulnerability to future changes. \u00a9 2013 Elsevier B.V.", "author" : [ { "dropping-particle" : "", "family" : "Lamarque", "given" : "P\u00e9n\u00e9lope", "non-dropping-particle" : "", "parse-names" : false, "suffix" : "" }, { "dropping-particle" : "", "family" : "Artaux", "given" : "Alo\u00efs", "non-dropping-particle" : "", "parse-names" : false, "suffix" : "" }, { "dropping-particle" : "", "family" : "Barnaud", "given" : "C\u00e9cile", "non-dropping-particle" : "", "parse-names" : false, "suffix" : "" }, { "dropping-particle" : "", "family" : "Dobremez", "given" : "Laurent", "non-dropping-particle" : "", "parse-names" : false, "suffix" : "" }, { "dropping-particle" : "", "family" : "Nettier", "given" : "Baptiste", "non-dropping-particle" : "", "parse-names" : false, "suffix" : "" }, { "dropping-particle" : "", "family" : "Lavorel", "given" : "Sandra", "non-dropping-particle" : "", "parse-names" : false, "suffix" : "" } ], "container-title" : "Landscape and Urban Planning", "id" : "ITEM-1", "issued" : { "date-parts" : [ [ "2013" ] ] }, "page" : "147-157", "title" : "Taking into account farmers' decision making to map fine-scale land management adaptation to climate and socio-economic scenarios", "type" : "article-journal", "volume" : "119" }, "uris" : [ "http://www.mendeley.com/documents/?uuid=212adcbf-2231-441f-ae3d-a572b0f7416f" ] } ], "mendeley" : { "formattedCitation" : "(Lamarque et al., 2013)", "plainTextFormattedCitation" : "(Lamarque et al., 2013)", "previouslyFormattedCitation" : "(Lamarque et al., 2013)" }, "properties" : {  }, "schema" : "https://github.com/citation-style-language/schema/raw/master/csl-citation.json" }</w:instrText>
      </w:r>
      <w:r w:rsidRPr="00F55611">
        <w:rPr>
          <w:lang w:val="en-US"/>
        </w:rPr>
        <w:fldChar w:fldCharType="separate"/>
      </w:r>
      <w:r w:rsidRPr="00F55611">
        <w:rPr>
          <w:lang w:val="en-US"/>
        </w:rPr>
        <w:t xml:space="preserve">(Lamarque </w:t>
      </w:r>
      <w:r w:rsidR="009E3418" w:rsidRPr="009E3418">
        <w:rPr>
          <w:i/>
          <w:lang w:val="en-US"/>
        </w:rPr>
        <w:t>et al.</w:t>
      </w:r>
      <w:r w:rsidRPr="00F55611">
        <w:rPr>
          <w:lang w:val="en-US"/>
        </w:rPr>
        <w:t>, 2013)</w:t>
      </w:r>
      <w:r w:rsidRPr="00F55611">
        <w:rPr>
          <w:lang w:val="en-US"/>
        </w:rPr>
        <w:fldChar w:fldCharType="end"/>
      </w:r>
      <w:r w:rsidRPr="00F55611">
        <w:rPr>
          <w:lang w:val="en-US"/>
        </w:rPr>
        <w:t xml:space="preserve">. Synergetic relationships between carbon storage (regulation of climate) and forest protective functions (regulation of the natural hazards of avalanches and rockfalls) and nature indicators in Central and Western European mountain forests were identified under some scenarios </w:t>
      </w:r>
      <w:r w:rsidRPr="00F55611">
        <w:rPr>
          <w:lang w:val="en-US"/>
        </w:rPr>
        <w:fldChar w:fldCharType="begin" w:fldLock="1"/>
      </w:r>
      <w:r w:rsidRPr="00F55611">
        <w:rPr>
          <w:lang w:val="en-US"/>
        </w:rPr>
        <w:instrText>ADDIN CSL_CITATION { "citationItems" : [ { "id" : "ITEM-1", "itemData" : { "DOI" : "10.1007/s10113-015-0902-2", "ISSN" : "1436378X", "author" : [ { "dropping-particle" : "", "family" : "Mina", "given" : "Marco", "non-dropping-particle" : "", "parse-names" : false, "suffix" : "" }, { "dropping-particle" : "", "family" : "Bugmann", "given" : "Harald", "non-dropping-particle" : "", "parse-names" : false, "suffix" : "" }, { "dropping-particle" : "", "family" : "Klopcic", "given" : "Matija", "non-dropping-particle" : "", "parse-names" : false, "suffix" : "" }, { "dropping-particle" : "", "family" : "Cailleret", "given" : "Maxime", "non-dropping-particle" : "", "parse-names" : false, "suffix" : "" } ], "container-title" : "Regional Environmental Change", "id" : "ITEM-1", "issue" : "January 2016", "issued" : { "date-parts" : [ [ "2015" ] ] }, "page" : "1-16", "publisher" : "Springer Berlin Heidelberg", "title" : "Accurate modeling of harvesting is key for projecting future forest dynamics: a case study in the Slovenian mountains", "type" : "article-journal" }, "uris" : [ "http://www.mendeley.com/documents/?uuid=fbee4375-8016-49a4-b63b-07dff51c7879" ] } ], "mendeley" : { "formattedCitation" : "(Mina, Bugmann, Klopcic, &amp; Cailleret, 2015)", "plainTextFormattedCitation" : "(Mina, Bugmann, Klopcic, &amp; Cailleret, 2015)", "previouslyFormattedCitation" : "(Mina, Bugmann, Klopcic, &amp; Cailleret, 2015)" }, "properties" : {  }, "schema" : "https://github.com/citation-style-language/schema/raw/master/csl-citation.json" }</w:instrText>
      </w:r>
      <w:r w:rsidRPr="00F55611">
        <w:rPr>
          <w:lang w:val="en-US"/>
        </w:rPr>
        <w:fldChar w:fldCharType="separate"/>
      </w:r>
      <w:r w:rsidRPr="00F55611">
        <w:rPr>
          <w:lang w:val="en-US"/>
        </w:rPr>
        <w:t>(Mina</w:t>
      </w:r>
      <w:r>
        <w:rPr>
          <w:lang w:val="en-US"/>
        </w:rPr>
        <w:t xml:space="preserve"> </w:t>
      </w:r>
      <w:r w:rsidR="009E3418" w:rsidRPr="009E3418">
        <w:rPr>
          <w:i/>
          <w:lang w:val="en-US"/>
        </w:rPr>
        <w:t>et al.</w:t>
      </w:r>
      <w:r w:rsidRPr="00F55611">
        <w:rPr>
          <w:lang w:val="en-US"/>
        </w:rPr>
        <w:t>, 201</w:t>
      </w:r>
      <w:r>
        <w:rPr>
          <w:lang w:val="en-US"/>
        </w:rPr>
        <w:t>7</w:t>
      </w:r>
      <w:r w:rsidRPr="00F55611">
        <w:rPr>
          <w:lang w:val="en-US"/>
        </w:rPr>
        <w:t>)</w:t>
      </w:r>
      <w:r w:rsidRPr="00F55611">
        <w:rPr>
          <w:lang w:val="en-US"/>
        </w:rPr>
        <w:fldChar w:fldCharType="end"/>
      </w:r>
      <w:r w:rsidRPr="00F55611">
        <w:rPr>
          <w:lang w:val="en-US"/>
        </w:rPr>
        <w:t xml:space="preserve">. Adaptive management practices were also projected to alter the vulnerability of the majority of </w:t>
      </w:r>
      <w:r w:rsidRPr="00F55611">
        <w:rPr>
          <w:bCs/>
          <w:lang w:val="en-US"/>
        </w:rPr>
        <w:t>nature’s contributions to people</w:t>
      </w:r>
      <w:r w:rsidRPr="00F55611">
        <w:rPr>
          <w:lang w:val="en-US"/>
        </w:rPr>
        <w:t xml:space="preserve">, but no single management strategy was found to be beneficial for all areas. Rather each site has to be considered individually as adaptive management can create shifts in the synergies and trade-offs between contributions </w:t>
      </w:r>
      <w:r w:rsidRPr="00F55611">
        <w:rPr>
          <w:lang w:val="en-US"/>
        </w:rPr>
        <w:fldChar w:fldCharType="begin" w:fldLock="1"/>
      </w:r>
      <w:r w:rsidRPr="00F55611">
        <w:rPr>
          <w:lang w:val="en-US"/>
        </w:rPr>
        <w:instrText>ADDIN CSL_CITATION { "citationItems" : [ { "id" : "ITEM-1", "itemData" : { "DOI" : "10.1111/1365-2664.12772", "ISSN" : "13652664", "abstract" : "1. Ecosystem services (ES) from mountain forests are highly relevant for human societies. ES with a direct economic support function (e.g. timber production), regulatory services (e.g. protection from natural hazards) and cultural services (e.g. recreation) are likely to be affected strongly by a rapidly changing climate. To evaluate whether adverse climate change effects on ES can be counteracted by adapting management, dynamic models and indicator-based assessments are needed. 2. We applied a forest dynamic model in case study areas of four European mountain regions and evaluated the future supply of four ES \u2013 timber production, carbon sequestra-tion, biodiversity and protection against natural hazards \u2013 using state-of-the-art ES indica-tors. Forest dynamics were simulated under three management scenarios (no management, business-as-usual and alternative management) and five climate change projections for selected representative stand types in each region. We analysed potential trade-offs and syn-ergies between ES and evaluated future changes among regions, forest stands, climate and management scenarios. 3. Impacts of climate change on the provision of multiple ES were found to be highly hetero-geneous and to depend on the region, site and future climate. In the absence of large-scale natural disturbance (not considered), protection services, carbon stock and deadwood abun-dance (proxy for biodiversity) benefitted from no management in all regions. Negative impacts of climate change were evident for the provision of multiple ES but limited to the most severe climate scenarios and low-elevation stands. Synergies and trade-offs between the majority of ES were found to be sensitive to the choice of management strategy and \u2013 in some regions \u2013 to climate change. 4. Synthesis and applications. Management regimes in European mountain forests should be regionally adapted to stand and site conditions. Although in some cases alternative manage-ment regimes may be more suitable than current management for supporting multiple ecosys-tem services, adaptation options should be evaluated carefully at the local scale due to the highly different magnitude of the impacts of climate change in different regions and along elevation gradients.", "author" : [ { "dropping-particle" : "", "family" : "Mina", "given" : "Marco", "non-dropping-particle" : "", "parse-names" : false, "suffix" : "" }, { "dropping-particle" : "", "family" : "Bugmann", "given" : "Harald", "non-dropping-particle" : "", "parse-names" : false, "suffix" : "" }, { "dropping-particle" : "", "family" : "Cordonnier", "given" : "Thomas", "non-dropping-particle" : "", "parse-names" : false, "suffix" : "" }, { "dropping-particle" : "", "family" : "Irauschek", "given" : "Florian", "non-dropping-particle" : "", "parse-names" : false, "suffix" : "" }, { "dropping-particle" : "", "family" : "Klopcic", "given" : "Matija", "non-dropping-particle" : "", "parse-names" : false, "suffix" : "" }, { "dropping-particle" : "", "family" : "Pardos", "given" : "Marta", "non-dropping-particle" : "", "parse-names" : false, "suffix" : "" }, { "dropping-particle" : "", "family" : "Cailleret", "given" : "Maxime", "non-dropping-particle" : "", "parse-names" : false, "suffix" : "" } ], "container-title" : "Journal of Applied Ecology", "id" : "ITEM-1", "issued" : { "date-parts" : [ [ "2016" ] ] }, "note" : "NULL", "title" : "Future ecosystem services from European mountain forests under climate change", "type" : "article-journal" }, "uris" : [ "http://www.mendeley.com/documents/?uuid=a8569dcc-ff09-4202-bbed-919cd7835329" ] } ], "mendeley" : { "formattedCitation" : "(Mina et al., 2016)", "plainTextFormattedCitation" : "(Mina et al., 2016)", "previouslyFormattedCitation" : "(Mina et al., 2016)" }, "properties" : {  }, "schema" : "https://github.com/citation-style-language/schema/raw/master/csl-citation.json" }</w:instrText>
      </w:r>
      <w:r w:rsidRPr="00F55611">
        <w:rPr>
          <w:lang w:val="en-US"/>
        </w:rPr>
        <w:fldChar w:fldCharType="separate"/>
      </w:r>
      <w:r w:rsidRPr="00F55611">
        <w:rPr>
          <w:lang w:val="en-US"/>
        </w:rPr>
        <w:t xml:space="preserve">(Mina </w:t>
      </w:r>
      <w:r w:rsidR="009E3418" w:rsidRPr="009E3418">
        <w:rPr>
          <w:i/>
          <w:lang w:val="en-US"/>
        </w:rPr>
        <w:t>et al.</w:t>
      </w:r>
      <w:r w:rsidRPr="00F55611">
        <w:rPr>
          <w:lang w:val="en-US"/>
        </w:rPr>
        <w:t>, 2016)</w:t>
      </w:r>
      <w:r w:rsidRPr="00F55611">
        <w:rPr>
          <w:lang w:val="en-US"/>
        </w:rPr>
        <w:fldChar w:fldCharType="end"/>
      </w:r>
      <w:r w:rsidRPr="00F55611">
        <w:rPr>
          <w:lang w:val="en-US"/>
        </w:rPr>
        <w:t>.</w:t>
      </w:r>
    </w:p>
    <w:p w14:paraId="1F5A194C" w14:textId="0B556294" w:rsidR="00AE389F" w:rsidRPr="00F55611" w:rsidRDefault="00AE389F" w:rsidP="00AE389F">
      <w:pPr>
        <w:rPr>
          <w:lang w:val="en-US"/>
        </w:rPr>
      </w:pPr>
      <w:r w:rsidRPr="00F55611">
        <w:rPr>
          <w:i/>
          <w:lang w:val="en-US"/>
        </w:rPr>
        <w:t>Central Europe</w:t>
      </w:r>
      <w:r w:rsidRPr="00F55611">
        <w:rPr>
          <w:lang w:val="en-US"/>
        </w:rPr>
        <w:t xml:space="preserve">: In Central Europe, most scenario archetypes project increases in timber production, logging residues and forest increment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111/j.1365-2486.2008.01653.x", "ISBN" : "1354-1013", "ISSN" : "13541013", "abstract" : "We used the European Forest Information Scenario Model (EFISCEN) to project the development of forest resources for 15 European countries from 2000 to 2100 under a broad range of climate scenarios, which were based on the a1fi, a2, b1 and b2 storylines of the Special Report on Emissions Scenarios of the Intergovernmental Panel on Climate Change. Each climate scenario was associated with consistent land-use change and wood demand assumptions. Climate change-induced growth changes were incorporated into the calculations by scaling inventory-based stem growth in EFISCEN by net primary productivity estimated from the Lund\u2013Potsdam\u2013Jena dynamic global vegetation model. The impact of changes in wood demand, climate and forest area were studied separately, and in combination, in order to assess their respective effects. For all climate scenarios under consideration, climate change resulted in increased forest growth, especially in Northern Europe. In Southern Europe, higher precipitation in spring and the projected increased water-use efficiency in response to rising atmospheric CO2 concentrations mitigated the effects of increasing summer drought. Climate change enhanced carbon sequestration in tree biomass. The climate change-induced increase in tree growth led to a faster increase in growing stocks compared with the simulation using current climate. As productivity decreased in higher stocked forests, the positive impact of climate change began to level off during the second half of the 21st century in the scenarios where wood demand was low. Afforestation measures had the potential to increase growing stock and annual increment; however, large areas were needed to obtain notable effects. Despite noticeable differences in the growth response between the climate scenarios, changes in wood demand proved to be the crucial driving force in forest resource development. Tree carbon stocks increased by 33\u2013114% between 2000 and 2100 when only changes in wood demand were regarded. Climate change added another 23\u201331% increase, while changes in forest area accounted for an additional increase of 2\u201340%. Our results highlight potential future pathways of forest resource development resulting from different scenarios of wood demand, land use and climate changes, and stress the importance of resource utilization in the European forest carbon balance.", "author" : [ { "dropping-particle" : "", "family" : "Eggers", "given" : "Jeannette", "non-dropping-particle" : "", "parse-names" : false, "suffix" : "" }, { "dropping-particle" : "", "family" : "Lindner", "given" : "Marcus", "non-dropping-particle" : "", "parse-names" : false, "suffix" : "" }, { "dropping-particle" : "", "family" : "Zudin", "given" : "Sergey", "non-dropping-particle" : "", "parse-names" : false, "suffix" : "" }, { "dropping-particle" : "", "family" : "Zaehle", "given" : "S\u00f6nke", "non-dropping-particle" : "", "parse-names" : false, "suffix" : "" }, { "dropping-particle" : "", "family" : "Liski", "given" : "Jari", "non-dropping-particle" : "", "parse-names" : false, "suffix" : "" } ], "container-title" : "Global Change Biology", "id" : "ITEM-2", "issue" : "10", "issued" : { "date-parts" : [ [ "2008" ] ] }, "page" : "2288-2303", "title" : "Impact of changing wood demand, climate and land use on European forest resources and carbon stocks during the 21st century", "type" : "article-journal", "volume" : "14" }, "uris" : [ "http://www.mendeley.com/documents/?uuid=4e2507ee-1f06-4c4a-a1f7-155e6755beb8" ] }, { "id" : "ITEM-3",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3",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Dunford, Smith, et al., 2015; Eggers et al., 2008; Verkerk et al., 2014)", "plainTextFormattedCitation" : "(Dunford, Smith, et al., 2015; Eggers et al., 2008; Verkerk et al., 2014)", "previouslyFormattedCitation" : "(Dunford, Smith, et al., 2015; Eggers et al., 2008; Verkerk et al., 2014)" }, "properties" : {  }, "schema" : "https://github.com/citation-style-language/schema/raw/master/csl-citation.json" }</w:instrText>
      </w:r>
      <w:r w:rsidRPr="00F55611">
        <w:rPr>
          <w:lang w:val="en-US"/>
        </w:rPr>
        <w:fldChar w:fldCharType="separate"/>
      </w:r>
      <w:r w:rsidRPr="00F55611">
        <w:rPr>
          <w:lang w:val="en-US"/>
        </w:rPr>
        <w:t xml:space="preserve">(Dunford </w:t>
      </w:r>
      <w:r w:rsidR="009E3418" w:rsidRPr="009E3418">
        <w:rPr>
          <w:i/>
          <w:lang w:val="en-US"/>
        </w:rPr>
        <w:t>et al.</w:t>
      </w:r>
      <w:r w:rsidRPr="00F55611">
        <w:rPr>
          <w:lang w:val="en-US"/>
        </w:rPr>
        <w:t>, 2015</w:t>
      </w:r>
      <w:r w:rsidR="000B7C50">
        <w:rPr>
          <w:lang w:val="en-US"/>
        </w:rPr>
        <w:t>b</w:t>
      </w:r>
      <w:r w:rsidRPr="00F55611">
        <w:rPr>
          <w:lang w:val="en-US"/>
        </w:rPr>
        <w:t xml:space="preserve">; Eggers </w:t>
      </w:r>
      <w:r w:rsidR="009E3418" w:rsidRPr="009E3418">
        <w:rPr>
          <w:i/>
          <w:lang w:val="en-US"/>
        </w:rPr>
        <w:t>et al.</w:t>
      </w:r>
      <w:r w:rsidRPr="00F55611">
        <w:rPr>
          <w:lang w:val="en-US"/>
        </w:rPr>
        <w:t xml:space="preserve">, 2008; Verkerk </w:t>
      </w:r>
      <w:r w:rsidR="009E3418" w:rsidRPr="009E3418">
        <w:rPr>
          <w:i/>
          <w:lang w:val="en-US"/>
        </w:rPr>
        <w:t>et al.</w:t>
      </w:r>
      <w:r w:rsidRPr="00F55611">
        <w:rPr>
          <w:lang w:val="en-US"/>
        </w:rPr>
        <w:t>, 2014)</w:t>
      </w:r>
      <w:r w:rsidRPr="00F55611">
        <w:rPr>
          <w:lang w:val="en-US"/>
        </w:rPr>
        <w:fldChar w:fldCharType="end"/>
      </w:r>
      <w:r w:rsidRPr="00F55611">
        <w:rPr>
          <w:lang w:val="en-US"/>
        </w:rPr>
        <w:t xml:space="preserve">, but decreases in carbon sequestration </w:t>
      </w:r>
      <w:r w:rsidRPr="00F55611">
        <w:rPr>
          <w:lang w:val="en-US"/>
        </w:rPr>
        <w:fldChar w:fldCharType="begin" w:fldLock="1"/>
      </w:r>
      <w:r w:rsidRPr="00F55611">
        <w:rPr>
          <w:lang w:val="en-US"/>
        </w:rPr>
        <w:instrText>ADDIN CSL_CITATION { "citationItems" : [ { "id" : "ITEM-1", "itemData" : { "author" : [ { "dropping-particle" : "", "family" : "Krko\u0161ka Lorencov\u00e1", "given" : "Eli\u0161ka", "non-dropping-particle" : "", "parse-names" : false, "suffix" : "" }, { "dropping-particle" : "V.", "family" : "Harm\u00e1\u010dkov\u00e1", "given" : "Zuzana", "non-dropping-particle" : "", "parse-names" : false, "suffix" : "" }, { "dropping-particle" : "", "family" : "Landov\u00e1", "given" : "Lucie", "non-dropping-particle" : "", "parse-names" : false, "suffix" : "" }, { "dropping-particle" : "", "family" : "P\u00e1rtl", "given" : "Adam", "non-dropping-particle" : "", "parse-names" : false, "suffix" : "" }, { "dropping-particle" : "", "family" : "Va\u010dk\u00e1\u0159", "given" : "David", "non-dropping-particle" : "", "parse-names" : false, "suffix" : "" } ], "container-title" : "Ecosystem Health and Sustainability", "id" : "ITEM-1", "issue" : "3", "issued" : { "date-parts" : [ [ "2016" ] ] }, "note" : "NULL", "title" : "Assessing impact of land use and climate change on regulating ecosystem services in the Czech Republic", "type" : "article-journal", "volume" : "2" }, "uris" : [ "http://www.mendeley.com/documents/?uuid=64fafff8-b263-45b7-bf3f-6defe48357f7" ] }, { "id" : "ITEM-2", "itemData" : { "DOI" : "10.1016/j.landusepol.2012.12.012", "ISBN" : "0264-8377", "ISSN" : "02648377", "abstract" : "Climatic and land use change are amongst the greatest global environmental pressures resulting from anthropogenic activities. Both significantly influence the provision of crucial ecosystem services, such as carbon sequestration, water flow regulation, and food and fibre production, at a variety of scales. The aim of this study is to provide spatially explicit information at a national level on climate and land use change impacts in order to assess changes in the provision of ecosystem services. This work provides a qualitative and quantitative analysis of the impacts on selected ecosystem services (carbon sequestration, food production and soil erosion) in the agricultural sector of the Czech Republic. This assessment shows that, historical land use trends and land use under projected climate scenarios display some shared spatial patterns. Specifically, these factors both lead to a significant decrease of arable land in the border fringes of the Czech Republic, which is to some extent replaced by grasslands, in turn affecting the provision of ecosystem services. Moreover, this assessment contributes to a useful method for integrating spatially explicit land use and climate change analysis that can be applied to other sectors or transition countries elsewhere. \u00a9 2012 Elsevier Ltd.", "author" : [ { "dropping-particle" : "", "family" : "Lorencov\u00e1", "given" : "Eli\u0161ka", "non-dropping-particle" : "", "parse-names" : false, "suffix" : "" }, { "dropping-particle" : "", "family" : "Fr\u00e9lichov\u00e1", "given" : "Jana", "non-dropping-particle" : "", "parse-names" : false, "suffix" : "" }, { "dropping-particle" : "", "family" : "Nelson", "given" : "Edward", "non-dropping-particle" : "", "parse-names" : false, "suffix" : "" }, { "dropping-particle" : "", "family" : "Va\u010dk\u00e1\u0159", "given" : "David", "non-dropping-particle" : "", "parse-names" : false, "suffix" : "" } ], "container-title" : "Land Use Policy", "id" : "ITEM-2", "issued" : { "date-parts" : [ [ "2013" ] ] }, "page" : "183-194", "title" : "Past and future impacts of land use and climate change on agricultural ecosystem services in the Czech Republic", "type" : "article-journal", "volume" : "33" }, "uris" : [ "http://www.mendeley.com/documents/?uuid=ade63be9-18ef-4731-be24-85bd23a7b49d" ] }, { "id" : "ITEM-3",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3",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Krko\u0161ka Lorencov\u00e1 et al., 2016; Lorencov\u00e1 et al., 2013; Verkerk et al., 2014)", "plainTextFormattedCitation" : "(Krko\u0161ka Lorencov\u00e1 et al., 2016; Lorencov\u00e1 et al., 2013; Verkerk et al., 2014)", "previouslyFormattedCitation" : "(Krko\u0161ka Lorencov\u00e1 et al., 2016; Lorencov\u00e1 et al., 2013; Verkerk et al., 2014)" }, "properties" : {  }, "schema" : "https://github.com/citation-style-language/schema/raw/master/csl-citation.json" }</w:instrText>
      </w:r>
      <w:r w:rsidRPr="00F55611">
        <w:rPr>
          <w:lang w:val="en-US"/>
        </w:rPr>
        <w:fldChar w:fldCharType="separate"/>
      </w:r>
      <w:r w:rsidRPr="00F55611">
        <w:rPr>
          <w:lang w:val="en-US"/>
        </w:rPr>
        <w:t xml:space="preserve">(Lorencová </w:t>
      </w:r>
      <w:r w:rsidR="009E3418" w:rsidRPr="009E3418">
        <w:rPr>
          <w:i/>
          <w:lang w:val="en-US"/>
        </w:rPr>
        <w:t>et al.</w:t>
      </w:r>
      <w:r w:rsidRPr="00F55611">
        <w:rPr>
          <w:lang w:val="en-US"/>
        </w:rPr>
        <w:t xml:space="preserve">, 2016; Lorencová </w:t>
      </w:r>
      <w:r w:rsidR="009E3418" w:rsidRPr="009E3418">
        <w:rPr>
          <w:i/>
          <w:lang w:val="en-US"/>
        </w:rPr>
        <w:t>et al.</w:t>
      </w:r>
      <w:r w:rsidRPr="00F55611">
        <w:rPr>
          <w:lang w:val="en-US"/>
        </w:rPr>
        <w:t xml:space="preserve">, 2013; Verkerk </w:t>
      </w:r>
      <w:r w:rsidR="009E3418" w:rsidRPr="009E3418">
        <w:rPr>
          <w:i/>
          <w:lang w:val="en-US"/>
        </w:rPr>
        <w:t>et al.</w:t>
      </w:r>
      <w:r w:rsidRPr="00F55611">
        <w:rPr>
          <w:lang w:val="en-US"/>
        </w:rPr>
        <w:t>, 2014)</w:t>
      </w:r>
      <w:r w:rsidRPr="00F55611">
        <w:rPr>
          <w:lang w:val="en-US"/>
        </w:rPr>
        <w:fldChar w:fldCharType="end"/>
      </w:r>
      <w:r w:rsidRPr="00F55611">
        <w:rPr>
          <w:lang w:val="en-US"/>
        </w:rPr>
        <w:t xml:space="preserve">. Predominantly decreasing impacts on contributions in agricultural systems were also projected for climate, erosion and water quality regulation, but increasing impacts for food provision in the Czech Republic </w:t>
      </w:r>
      <w:r w:rsidRPr="00F55611">
        <w:rPr>
          <w:lang w:val="en-US"/>
        </w:rPr>
        <w:fldChar w:fldCharType="begin" w:fldLock="1"/>
      </w:r>
      <w:r w:rsidRPr="00F55611">
        <w:rPr>
          <w:lang w:val="en-US"/>
        </w:rPr>
        <w:instrText>ADDIN CSL_CITATION { "citationItems" : [ { "id" : "ITEM-1", "itemData" : { "DOI" : "10.1016/j.landusepol.2012.12.012", "ISBN" : "0264-8377", "ISSN" : "02648377", "abstract" : "Climatic and land use change are amongst the greatest global environmental pressures resulting from anthropogenic activities. Both significantly influence the provision of crucial ecosystem services, such as carbon sequestration, water flow regulation, and food and fibre production, at a variety of scales. The aim of this study is to provide spatially explicit information at a national level on climate and land use change impacts in order to assess changes in the provision of ecosystem services. This work provides a qualitative and quantitative analysis of the impacts on selected ecosystem services (carbon sequestration, food production and soil erosion) in the agricultural sector of the Czech Republic. This assessment shows that, historical land use trends and land use under projected climate scenarios display some shared spatial patterns. Specifically, these factors both lead to a significant decrease of arable land in the border fringes of the Czech Republic, which is to some extent replaced by grasslands, in turn affecting the provision of ecosystem services. Moreover, this assessment contributes to a useful method for integrating spatially explicit land use and climate change analysis that can be applied to other sectors or transition countries elsewhere. \u00a9 2012 Elsevier Ltd.", "author" : [ { "dropping-particle" : "", "family" : "Lorencov\u00e1", "given" : "Eli\u0161ka", "non-dropping-particle" : "", "parse-names" : false, "suffix" : "" }, { "dropping-particle" : "", "family" : "Fr\u00e9lichov\u00e1", "given" : "Jana", "non-dropping-particle" : "", "parse-names" : false, "suffix" : "" }, { "dropping-particle" : "", "family" : "Nelson", "given" : "Edward", "non-dropping-particle" : "", "parse-names" : false, "suffix" : "" }, { "dropping-particle" : "", "family" : "Va\u010dk\u00e1\u0159", "given" : "David", "non-dropping-particle" : "", "parse-names" : false, "suffix" : "" } ], "container-title" : "Land Use Policy", "id" : "ITEM-1", "issued" : { "date-parts" : [ [ "2013" ] ] }, "page" : "183-194", "title" : "Past and future impacts of land use and climate change on agricultural ecosystem services in the Czech Republic", "type" : "article-journal", "volume" : "33" }, "uris" : [ "http://www.mendeley.com/documents/?uuid=ade63be9-18ef-4731-be24-85bd23a7b49d" ] }, { "id" : "ITEM-2", "itemData" : { "author" : [ { "dropping-particle" : "", "family" : "Krko\u0161ka Lorencov\u00e1", "given" : "Eli\u0161ka", "non-dropping-particle" : "", "parse-names" : false, "suffix" : "" }, { "dropping-particle" : "V.", "family" : "Harm\u00e1\u010dkov\u00e1", "given" : "Zuzana", "non-dropping-particle" : "", "parse-names" : false, "suffix" : "" }, { "dropping-particle" : "", "family" : "Landov\u00e1", "given" : "Lucie", "non-dropping-particle" : "", "parse-names" : false, "suffix" : "" }, { "dropping-particle" : "", "family" : "P\u00e1rtl", "given" : "Adam", "non-dropping-particle" : "", "parse-names" : false, "suffix" : "" }, { "dropping-particle" : "", "family" : "Va\u010dk\u00e1\u0159", "given" : "David", "non-dropping-particle" : "", "parse-names" : false, "suffix" : "" } ], "container-title" : "Ecosystem Health and Sustainability", "id" : "ITEM-2", "issue" : "3", "issued" : { "date-parts" : [ [ "2016" ] ] }, "note" : "NULL", "title" : "Assessing impact of land use and climate change on regulating ecosystem services in the Czech Republic", "type" : "article-journal", "volume" : "2" }, "uris" : [ "http://www.mendeley.com/documents/?uuid=64fafff8-b263-45b7-bf3f-6defe48357f7" ] } ], "mendeley" : { "formattedCitation" : "(Krko\u0161ka Lorencov\u00e1 et al., 2016; Lorencov\u00e1 et al., 2013)", "plainTextFormattedCitation" : "(Krko\u0161ka Lorencov\u00e1 et al., 2016; Lorencov\u00e1 et al., 2013)", "previouslyFormattedCitation" : "(Krko\u0161ka Lorencov\u00e1 et al., 2016; Lorencov\u00e1 et al., 2013)" }, "properties" : {  }, "schema" : "https://github.com/citation-style-language/schema/raw/master/csl-citation.json" }</w:instrText>
      </w:r>
      <w:r w:rsidRPr="00F55611">
        <w:rPr>
          <w:lang w:val="en-US"/>
        </w:rPr>
        <w:fldChar w:fldCharType="separate"/>
      </w:r>
      <w:r w:rsidRPr="00F55611">
        <w:rPr>
          <w:lang w:val="en-US"/>
        </w:rPr>
        <w:t xml:space="preserve">(Lorencová </w:t>
      </w:r>
      <w:r w:rsidR="009E3418" w:rsidRPr="009E3418">
        <w:rPr>
          <w:i/>
          <w:lang w:val="en-US"/>
        </w:rPr>
        <w:t>et al.</w:t>
      </w:r>
      <w:r w:rsidRPr="00F55611">
        <w:rPr>
          <w:lang w:val="en-US"/>
        </w:rPr>
        <w:t xml:space="preserve">, 2016; Lorencová </w:t>
      </w:r>
      <w:r w:rsidR="009E3418" w:rsidRPr="009E3418">
        <w:rPr>
          <w:i/>
          <w:lang w:val="en-US"/>
        </w:rPr>
        <w:t>et al.</w:t>
      </w:r>
      <w:r w:rsidRPr="00F55611">
        <w:rPr>
          <w:lang w:val="en-US"/>
        </w:rPr>
        <w:t>, 2013)</w:t>
      </w:r>
      <w:r w:rsidRPr="00F55611">
        <w:rPr>
          <w:lang w:val="en-US"/>
        </w:rPr>
        <w:fldChar w:fldCharType="end"/>
      </w:r>
      <w:r w:rsidRPr="00F55611">
        <w:rPr>
          <w:lang w:val="en-US"/>
        </w:rPr>
        <w:t>. Biodiversity is also projected to be more resilient across scenario archetypes</w:t>
      </w:r>
      <w:r w:rsidR="0090706B">
        <w:rPr>
          <w:lang w:val="en-US"/>
        </w:rPr>
        <w:t xml:space="preserve"> </w:t>
      </w:r>
      <w:r w:rsidR="0090706B" w:rsidRPr="0090706B">
        <w:rPr>
          <w:lang w:val="en-US"/>
        </w:rPr>
        <w:t>according to integrated modelling studies</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16/j.ecolecon.2014.11.005", "ISBN" : "0921-8009", "ISSN" : "09218009", "abstract" : "We have developed an integrated modeling framework (IMF) to quantify indicators for ecosystem services (ES) and economic development (ED) in agricultural landscapes. Austria serves as a case study in which impacts, trade-offs, and synergies of ES and ED are assessed for different agricultural policy pathways and regional climate change scenarios. Agricultural intensification and incentivized use of provisioning ES (e.g. biomass production) lead to higher macro-economic output (e.g. GDP) but usually reduce ES related to regulation and maintenance (e.g. ecological integrity, climate regulation), as well as cultural services (landscape diversity). We revealed both synergies for certain ES (e.g. biomass production and soil organic carbon stocks) as well as large spatial deviations from the national mean across the heterogeneous agricultural landscapes in Austria. Climate change scenarios (i) lead to substantial variation in ES and ED indicators and (ii) usually amplify trade-offs by stimulating land use intensification. Our findings depict the complex relationship between different ES and ED indicators as well as the importance of considering spatial heterogeneity and regional climate change. This assessment can help to improve targeting of agri-environmental schemes in order to provide a more balanced and efficient supply of ES and to foster rural development.", "author" : [ { "dropping-particle" : "", "family" : "Kirchner", "given" : "Mathias", "non-dropping-particle" : "", "parse-names" : false, "suffix" : "" }, { "dropping-particle" : "", "family" : "Schmidt", "given" : "Johannes", "non-dropping-particle" : "", "parse-names" : false, "suffix" : "" }, { "dropping-particle" : "", "family" : "Kindermann", "given" : "Georg", "non-dropping-particle" : "", "parse-names" : false, "suffix" : "" }, { "dropping-particle" : "", "family" : "Kulmer", "given" : "Veronika", "non-dropping-particle" : "", "parse-names" : false, "suffix" : "" }, { "dropping-particle" : "", "family" : "Mitter", "given" : "Hermine", "non-dropping-particle" : "", "parse-names" : false, "suffix" : "" }, { "dropping-particle" : "", "family" : "Prettenthaler", "given" : "Franz", "non-dropping-particle" : "", "parse-names" : false, "suffix" : "" }, { "dropping-particle" : "", "family" : "R\u00fcdisser", "given" : "Johannes", "non-dropping-particle" : "", "parse-names" : false, "suffix" : "" }, { "dropping-particle" : "", "family" : "Schauppenlehner", "given" : "Thomas", "non-dropping-particle" : "", "parse-names" : false, "suffix" : "" }, { "dropping-particle" : "", "family" : "Sch\u00f6nhart", "given" : "Martin", "non-dropping-particle" : "", "parse-names" : false, "suffix" : "" }, { "dropping-particle" : "", "family" : "Strauss", "given" : "Franziska", "non-dropping-particle" : "", "parse-names" : false, "suffix" : "" }, { "dropping-particle" : "", "family" : "Tappeiner", "given" : "Ulrike", "non-dropping-particle" : "", "parse-names" : false, "suffix" : "" }, { "dropping-particle" : "", "family" : "Tasser", "given" : "Erich", "non-dropping-particle" : "", "parse-names" : false, "suffix" : "" }, { "dropping-particle" : "", "family" : "Schmid", "given" : "Erwin", "non-dropping-particle" : "", "parse-names" : false, "suffix" : "" } ], "container-title" : "Ecological Economics", "id" : "ITEM-2", "issued" : { "date-parts" : [ [ "2015" ] ] }, "page" : "161-174", "publisher" : "Elsevier B.V.", "title" : "Ecosystem services and economic development in Austrian agricultural landscapes - The impact of policy and climate change scenarios on trade-offs and synergies", "type" : "article-journal", "volume" : "109" }, "uris" : [ "http://www.mendeley.com/documents/?uuid=42a140bd-c4ff-4bb6-9a99-c8fb3808ca3f" ] } ], "mendeley" : { "formattedCitation" : "(Dunford, Smith, et al., 2015; Kirchner et al., 2015)", "plainTextFormattedCitation" : "(Dunford, Smith, et al., 2015; Kirchner et al., 2015)", "previouslyFormattedCitation" : "(Dunford, Smith, et al., 2015; Kirchner et al., 2015)" }, "properties" : {  }, "schema" : "https://github.com/citation-style-language/schema/raw/master/csl-citation.json" }</w:instrText>
      </w:r>
      <w:r w:rsidRPr="00F55611">
        <w:rPr>
          <w:lang w:val="en-US"/>
        </w:rPr>
        <w:fldChar w:fldCharType="separate"/>
      </w:r>
      <w:r w:rsidRPr="00F55611">
        <w:rPr>
          <w:lang w:val="en-US"/>
        </w:rPr>
        <w:t xml:space="preserve">(Dunford </w:t>
      </w:r>
      <w:r w:rsidR="009E3418" w:rsidRPr="009E3418">
        <w:rPr>
          <w:i/>
          <w:lang w:val="en-US"/>
        </w:rPr>
        <w:t>et al.</w:t>
      </w:r>
      <w:r w:rsidRPr="00F55611">
        <w:rPr>
          <w:lang w:val="en-US"/>
        </w:rPr>
        <w:t>, 2015</w:t>
      </w:r>
      <w:r w:rsidR="000B7C50">
        <w:rPr>
          <w:lang w:val="en-US"/>
        </w:rPr>
        <w:t>b</w:t>
      </w:r>
      <w:r w:rsidRPr="00F55611">
        <w:rPr>
          <w:lang w:val="en-US"/>
        </w:rPr>
        <w:t xml:space="preserve">; Kirchner </w:t>
      </w:r>
      <w:r w:rsidR="009E3418" w:rsidRPr="009E3418">
        <w:rPr>
          <w:i/>
          <w:lang w:val="en-US"/>
        </w:rPr>
        <w:t>et al.</w:t>
      </w:r>
      <w:r w:rsidRPr="00F55611">
        <w:rPr>
          <w:lang w:val="en-US"/>
        </w:rPr>
        <w:t>, 2015)</w:t>
      </w:r>
      <w:r w:rsidRPr="00F55611">
        <w:rPr>
          <w:lang w:val="en-US"/>
        </w:rPr>
        <w:fldChar w:fldCharType="end"/>
      </w:r>
      <w:r w:rsidR="003F05A6" w:rsidRPr="003F05A6">
        <w:rPr>
          <w:lang w:val="en-US"/>
        </w:rPr>
        <w:t xml:space="preserve">, although single sector studies reported in Chapter 3 show decreases in species abundance and diversity under the </w:t>
      </w:r>
      <w:r w:rsidR="003F05A6" w:rsidRPr="0013695E">
        <w:rPr>
          <w:i/>
          <w:lang w:val="en-US"/>
        </w:rPr>
        <w:t>business-as-usual</w:t>
      </w:r>
      <w:r w:rsidR="003F05A6" w:rsidRPr="003F05A6">
        <w:rPr>
          <w:lang w:val="en-US"/>
        </w:rPr>
        <w:t xml:space="preserve"> scenario</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Ruijs", "given" : "A", "non-dropping-particle" : "", "parse-names" : false, "suffix" : "" }, { "dropping-particle" : "", "family" : "Wossink", "given" : "A", "non-dropping-particle" : "", "parse-names" : false, "suffix" : "" }, { "dropping-particle" : "", "family" : "Kortelainen", "given" : "M", "non-dropping-particle" : "", "parse-names" : false, "suffix" : "" } ], "container-title" : "15th Annual BIOECON Conference Conservation and Development: Exploring Conflicts and Challenges", "id" : "ITEM-1", "issued" : { "date-parts" : [ [ "2013" ] ] }, "note" : "NULL", "page" : "1-26", "title" : "Assessing trade-offs between food production , biodiversity and carbon sequestration for Eastern Europe", "type" : "article-journal" }, "uris" : [ "http://www.mendeley.com/documents/?uuid=93b3d128-5c2b-4dd2-b411-587c0b6380aa" ] } ], "mendeley" : { "formattedCitation" : "(Ruijs, Wossink, &amp; Kortelainen, 2013)", "manualFormatting" : "Ruijs, Wossink, &amp; Kortelainen (2013)", "plainTextFormattedCitation" : "(Ruijs, Wossink, &amp; Kortelainen, 2013)", "previouslyFormattedCitation" : "(Ruijs, Wossink, &amp; Kortelainen, 2013)" }, "properties" : {  }, "schema" : "https://github.com/citation-style-language/schema/raw/master/csl-citation.json" }</w:instrText>
      </w:r>
      <w:r w:rsidRPr="00F55611">
        <w:rPr>
          <w:lang w:val="en-US"/>
        </w:rPr>
        <w:fldChar w:fldCharType="separate"/>
      </w:r>
      <w:r w:rsidRPr="00F55611">
        <w:rPr>
          <w:lang w:val="en-US"/>
        </w:rPr>
        <w:t>Ruijs</w:t>
      </w:r>
      <w:r w:rsidRPr="00F5765A">
        <w:rPr>
          <w:lang w:val="en-US"/>
        </w:rPr>
        <w:t xml:space="preserve"> </w:t>
      </w:r>
      <w:r w:rsidR="009E3418" w:rsidRPr="009E3418">
        <w:rPr>
          <w:i/>
          <w:lang w:val="en-US"/>
        </w:rPr>
        <w:t>et al.</w:t>
      </w:r>
      <w:r w:rsidRPr="00F55611">
        <w:rPr>
          <w:lang w:val="en-US"/>
        </w:rPr>
        <w:t xml:space="preserve"> (2013)</w:t>
      </w:r>
      <w:r w:rsidRPr="00F55611">
        <w:rPr>
          <w:lang w:val="en-US"/>
        </w:rPr>
        <w:fldChar w:fldCharType="end"/>
      </w:r>
      <w:r w:rsidRPr="00F55611">
        <w:rPr>
          <w:lang w:val="en-US"/>
        </w:rPr>
        <w:t xml:space="preserve"> suggest that win-win solutions can be achieved for biodiversity and carbon sequestration on the one hand and agriculture on the other, if </w:t>
      </w:r>
      <w:r w:rsidRPr="00F55611">
        <w:rPr>
          <w:bCs/>
          <w:lang w:val="en-US"/>
        </w:rPr>
        <w:t>nature’s contributions to people</w:t>
      </w:r>
      <w:r w:rsidRPr="00F55611">
        <w:rPr>
          <w:lang w:val="en-US"/>
        </w:rPr>
        <w:t xml:space="preserve"> are improved in areas with low opportunity costs and agriculture is intensified in the areas with high opportunity costs.</w:t>
      </w:r>
    </w:p>
    <w:p w14:paraId="5E893719" w14:textId="37525699" w:rsidR="00AE389F" w:rsidRPr="00F55611" w:rsidRDefault="00AE389F" w:rsidP="00AE389F">
      <w:pPr>
        <w:rPr>
          <w:lang w:val="en-US"/>
        </w:rPr>
      </w:pPr>
      <w:r w:rsidRPr="00F55611">
        <w:rPr>
          <w:lang w:val="en-US"/>
        </w:rPr>
        <w:t xml:space="preserve">Increases in water stress were projected under dystopian scenarios (similar to the </w:t>
      </w:r>
      <w:r w:rsidRPr="00F55611">
        <w:rPr>
          <w:i/>
          <w:lang w:val="en-US"/>
        </w:rPr>
        <w:t>economic optimism</w:t>
      </w:r>
      <w:r w:rsidRPr="00F55611">
        <w:rPr>
          <w:lang w:val="en-US"/>
        </w:rPr>
        <w:t xml:space="preserve"> and </w:t>
      </w:r>
      <w:r w:rsidRPr="00F55611">
        <w:rPr>
          <w:i/>
          <w:lang w:val="en-US"/>
        </w:rPr>
        <w:t>regional competition</w:t>
      </w:r>
      <w:r w:rsidRPr="00F55611">
        <w:rPr>
          <w:lang w:val="en-US"/>
        </w:rPr>
        <w:t xml:space="preserve"> scenario archetypes) </w:t>
      </w:r>
      <w:r w:rsidRPr="00F55611">
        <w:rPr>
          <w:lang w:val="en-US"/>
        </w:rPr>
        <w:fldChar w:fldCharType="begin" w:fldLock="1"/>
      </w:r>
      <w:r w:rsidRPr="00F55611">
        <w:rPr>
          <w:lang w:val="en-US"/>
        </w:rPr>
        <w:instrText>ADDIN CSL_CITATION { "citationItems" : [ { "id" : "ITEM-1", "itemData" : { "author" : [ { "dropping-particle" : "", "family" : "Kara", "given" : "Fatih", "non-dropping-particle" : "", "parse-names" : false, "suffix" : "" } ], "id" : "ITEM-1", "issued" : { "date-parts" : [ [ "2014" ] ] }, "note" : "NULL", "number-of-pages" : "133", "publisher" : "The Graduate School of Natural and Applied Sciences of Middle East Technical University", "title" : "Effects of Climate Change on Water Resources in Omerli Basin. Doctoral thesis", "type" : "book" }, "uris" : [ "http://www.mendeley.com/documents/?uuid=d58c7828-8a21-4d20-a787-36ce0e18668f"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007/s10584-015-1324-3", "ISBN" : "1058401513", "ISSN" : "01650009", "abstract" : "Quantitative participatory exploration of the many complex issues surrounding cross-sectoral climate change impacts, vulnerability and adaptation under uncertain futures is dependent on the provision, in some form, of scenarios and scenario outputs. However, the normal provision by the research community of pre-defined scenario outputs results in a lack of flexibility for stakeholders regarding choice of climate models, scenarios, scenario quantification and output indicators which in turn can lead to a lack of trust. This Special Issue describes the development and application of a web-based interactive simulation and display environment, called the CLIMSAVE Integrated Assessment (IA) Platform, which provides a holistic (cross-sectoral, climate and socio-economic change) modelling framework. The IA Platform guides the user through simulation of (1) potential impacts under scenarios of climate and/or socio-economic change, (2) identification of sectoral and multi-sectoral vulnerability \u2018hotspots\u2019 either before or after adaptation, (3) the potential for adaptation to reduce impacts within the capital constraints of the selected scenario(s), and (4) the cost-effectiveness of adaptation measures. The Special Issue explores how the IA Platform has been: (i) designed to provide a user-friendly, intuitive and facilitating, rather than predictive or prescriptive, environment for users; and (ii) utilised to quantitatively explore a diverse range of uncertain futures across Europe.", "author" : [ { "dropping-particle" : "", "family" : "Harrison", "given" : "Paula A.", "non-dropping-particle" : "", "parse-names" : false, "suffix" : "" }, { "dropping-particle" : "", "family" : "Holman", "given" : "I. P.", "non-dropping-particle" : "", "parse-names" : false, "suffix" : "" }, { "dropping-particle" : "", "family" : "Berry", "given" : "P. M.", "non-dropping-particle" : "", "parse-names" : false, "suffix" : "" } ], "container-title" : "Climatic Change", "id" : "ITEM-3", "issue" : "3-4", "issued" : { "date-parts" : [ [ "2015" ] ] }, "page" : "153-167", "title" : "Assessing cross-sectoral climate change impacts, vulnerability and adaptation: an introduction to the CLIMSAVE project", "type" : "article-journal", "volume" : "128" }, "uris" : [ "http://www.mendeley.com/documents/?uuid=07f25f6c-0ab6-4875-98c3-f3db019bd4c4" ] } ], "mendeley" : { "formattedCitation" : "(Dunford, Smith, et al., 2015; Harrison et al., 2015; Kara, 2014)", "plainTextFormattedCitation" : "(Dunford, Smith, et al., 2015; Harrison et al., 2015; Kara, 2014)", "previouslyFormattedCitation" : "(Dunford, Smith, et al., 2015; Harrison et al., 2015; Kara, 2014)" }, "properties" : {  }, "schema" : "https://github.com/citation-style-language/schema/raw/master/csl-citation.json" }</w:instrText>
      </w:r>
      <w:r w:rsidRPr="00F55611">
        <w:rPr>
          <w:lang w:val="en-US"/>
        </w:rPr>
        <w:fldChar w:fldCharType="separate"/>
      </w:r>
      <w:r w:rsidRPr="00F55611">
        <w:rPr>
          <w:lang w:val="en-US"/>
        </w:rPr>
        <w:t xml:space="preserve">(Dunford </w:t>
      </w:r>
      <w:r w:rsidR="009E3418" w:rsidRPr="009E3418">
        <w:rPr>
          <w:i/>
          <w:lang w:val="en-US"/>
        </w:rPr>
        <w:t>et al.</w:t>
      </w:r>
      <w:r w:rsidRPr="00F55611">
        <w:rPr>
          <w:lang w:val="en-US"/>
        </w:rPr>
        <w:t>, 2015</w:t>
      </w:r>
      <w:r w:rsidR="000B7C50">
        <w:rPr>
          <w:lang w:val="en-US"/>
        </w:rPr>
        <w:t>b</w:t>
      </w:r>
      <w:r w:rsidRPr="00F55611">
        <w:rPr>
          <w:lang w:val="en-US"/>
        </w:rPr>
        <w:t xml:space="preserve">; Harrison </w:t>
      </w:r>
      <w:r w:rsidR="009E3418" w:rsidRPr="009E3418">
        <w:rPr>
          <w:i/>
          <w:lang w:val="en-US"/>
        </w:rPr>
        <w:t>et al.</w:t>
      </w:r>
      <w:r w:rsidRPr="00F55611">
        <w:rPr>
          <w:lang w:val="en-US"/>
        </w:rPr>
        <w:t>, 2015; Kara, 2014)</w:t>
      </w:r>
      <w:r w:rsidRPr="00F55611">
        <w:rPr>
          <w:lang w:val="en-US"/>
        </w:rPr>
        <w:fldChar w:fldCharType="end"/>
      </w:r>
      <w:r w:rsidRPr="00F55611">
        <w:rPr>
          <w:lang w:val="en-US"/>
        </w:rPr>
        <w:t xml:space="preserve">, leading to significant decreases in the contributions of wetlands </w:t>
      </w:r>
      <w:r w:rsidRPr="00F55611">
        <w:rPr>
          <w:lang w:val="en-US"/>
        </w:rPr>
        <w:fldChar w:fldCharType="begin" w:fldLock="1"/>
      </w:r>
      <w:r w:rsidRPr="00F55611">
        <w:rPr>
          <w:lang w:val="en-US"/>
        </w:rPr>
        <w:instrText>ADDIN CSL_CITATION { "citationItems" : [ { "id" : "ITEM-1", "itemData" : { "DOI" : "10.1080/02626667.2011.631188", "ISBN" : "0262-6667", "ISSN" : "0262-6667", "abstract" : "Abstract An appropriate hydrological regime within a wetland is essential to maintain its goods and services. This regime is related to the source of the water, which differs for particular kinds of wetlands. This paper presents an overview of the ecosystem services of European wetlands, based on a representative sample of 102 protected wetlands larger than 5000 ha, and the implications of hydrological alterations caused by future climate and socio-economic changes. Six major ecosystem services of wetlands were assessed namely: biodiversity in terms of plants and animals, biomass production, nutrient removal, carbon storage and fish production. Data showed that, on average, four services were present in each wetland. The impact of climate change, water management and land-use change was examined under different future scenarios. Major potential changes in hydrological regime (i.e. precipitation, groundwater recharge and river flow) were quantified up to the 2050s using simulated runoff and river flow data of the WaterGAP model driven by the climate input of two different general circulation models (GCMs), IPCM4 and MIMR. Thresholds of hydrological change that would endanger each ecosystem service were identified. The impacts of future scenarios were distributed across Europe with potential threats to ecosystem services of European wetlands resulting in the loss of between 26 and 46% of all identified ecosystem services in 2050. The models and scenarios suggest that the most significant loss of ecosystem services is likely to occur in Central Europe (Hungary, Germany, France, Belarus, Poland). In general, the most fragile services (the largest number lost) are projected to be those connected to the surface water dynamics\u2014mostly the services of wetland birds and fish spawning. Ecosystem services dependent on groundwater dynamics and water balance changes are seemingly more buffered against the expected hydrological stress. Editor D. Koutsoyiannis Citation Okruszko, T., Duel, H., Acreman, M., Grygoruk, M., Fl\u00f6rke, M. and Schneider, C., 2011. Broad-scale ecosystem services of European wetlands\u2014overview of the current situation and future perspectives under different climate and water management scenarios. Hydrological Sciences Journal, 56 (8), 1501\u20131517.", "author" : [ { "dropping-particle" : "", "family" : "Okruszko", "given" : "Tomasz", "non-dropping-particle" : "", "parse-names" : false, "suffix" : "" }, { "dropping-particle" : "", "family" : "Duel", "given" : "Harm", "non-dropping-particle" : "", "parse-names" : false, "suffix" : "" }, { "dropping-particle" : "", "family" : "Acreman", "given" : "Mike", "non-dropping-particle" : "", "parse-names" : false, "suffix" : "" }, { "dropping-particle" : "", "family" : "Grygoruk", "given" : "Mateusz", "non-dropping-particle" : "", "parse-names" : false, "suffix" : "" }, { "dropping-particle" : "", "family" : "Fl\u00f6rke", "given" : "Martina", "non-dropping-particle" : "", "parse-names" : false, "suffix" : "" }, { "dropping-particle" : "", "family" : "Schneider", "given" : "Christof", "non-dropping-particle" : "", "parse-names" : false, "suffix" : "" } ], "container-title" : "Hydrological Sciences Journal", "id" : "ITEM-1", "issue" : "8", "issued" : { "date-parts" : [ [ "2011" ] ] }, "page" : "1501-1517", "title" : "Broad-scale ecosystem services of European wetlands\u2014overview of the current situation and future perspectives under different climate and water management scenarios", "type" : "article-journal", "volume" : "56" }, "uris" : [ "http://www.mendeley.com/documents/?uuid=6d44359b-8793-481f-85c6-a17815b046e8" ] } ], "mendeley" : { "formattedCitation" : "(Okruszko et al., 2011)", "plainTextFormattedCitation" : "(Okruszko et al., 2011)", "previouslyFormattedCitation" : "(Okruszko et al., 2011)" }, "properties" : {  }, "schema" : "https://github.com/citation-style-language/schema/raw/master/csl-citation.json" }</w:instrText>
      </w:r>
      <w:r w:rsidRPr="00F55611">
        <w:rPr>
          <w:lang w:val="en-US"/>
        </w:rPr>
        <w:fldChar w:fldCharType="separate"/>
      </w:r>
      <w:r w:rsidRPr="00F55611">
        <w:rPr>
          <w:lang w:val="en-US"/>
        </w:rPr>
        <w:t xml:space="preserve">(Okruszko </w:t>
      </w:r>
      <w:r w:rsidR="009E3418" w:rsidRPr="009E3418">
        <w:rPr>
          <w:i/>
          <w:lang w:val="en-US"/>
        </w:rPr>
        <w:t>et al.</w:t>
      </w:r>
      <w:r w:rsidRPr="00F55611">
        <w:rPr>
          <w:lang w:val="en-US"/>
        </w:rPr>
        <w:t>, 2011)</w:t>
      </w:r>
      <w:r w:rsidRPr="00F55611">
        <w:rPr>
          <w:lang w:val="en-US"/>
        </w:rPr>
        <w:fldChar w:fldCharType="end"/>
      </w:r>
      <w:r w:rsidRPr="00F55611">
        <w:rPr>
          <w:lang w:val="en-US"/>
        </w:rPr>
        <w:t xml:space="preserve">. The studies suggest that adaptive management is required to protect environmental flows, especially for reservoir operation rules. Best management practices, such as vegetation management, tillage practices, early crop sowing and erosion control in forest and agricultural fields, were also projected to regulate hydrological flows and reduce nutrient loads in lakes </w:t>
      </w:r>
      <w:r w:rsidRPr="00F55611">
        <w:rPr>
          <w:lang w:val="en-US"/>
        </w:rPr>
        <w:fldChar w:fldCharType="begin" w:fldLock="1"/>
      </w:r>
      <w:r w:rsidRPr="00F55611">
        <w:rPr>
          <w:lang w:val="en-US"/>
        </w:rPr>
        <w:instrText>ADDIN CSL_CITATION { "citationItems" : [ { "id" : "ITEM-1", "itemData" : { "DOI" : "10.1016/j.ecolmode1.2013.09.005", "ISBN" : "0304-3800", "abstract" : "Sustaining freshwater systems in the face of rapid changes in land use continue to be a major challenge in lake watersheds. Lake Egirdir is a major freshwater lake in Turkey and is significant in supporting several ecosystem services of the region. The nutrient loading from both point and nonpoint sources has reduced the quality of the tributaries and the lake ecosystem. There is a need for comprehensive modeling of strategies to protect the lake and watershed ecosystems. This study uses a watershed systems modeling to assess hydrologic flows and nutrient loads in order to quantify effectiveness of management practices in reducing runoff and nonpoint source pollution. The study uses GIS to process spatial data and simulation modeling to assess hydrologic and contaminant processes at a watershed scale. Management strategies are evaluated by quantifying the effect of targeted best management practices (BMPs) in urban, forest and agricultural land uses. The results show that urban and forest loss can affect the watershed and lake ecosystems. There is a need for spatially targeted policies to sustain the lake watershed. Land use management through education and incentives through conservation practices can be used to reduce nutrient and sediment loads in sensitive areas of the watershed. (C) 2013 Elsevier B.V. All rights reserved.", "author" : [ { "dropping-particle" : "", "family" : "Erol", "given" : "A", "non-dropping-particle" : "", "parse-names" : false, "suffix" : "" }, { "dropping-particle" : "", "family" : "Randhir", "given" : "T O", "non-dropping-particle" : "", "parse-names" : false, "suffix" : "" } ], "container-title" : "Ecological Modelling", "id" : "ITEM-1", "issued" : { "date-parts" : [ [ "2013" ] ] }, "language" : "English", "note" : "NULL", "page" : "54-63", "title" : "Watershed ecosystem modeling of land-use impacts on water quality", "type" : "article-journal", "volume" : "270" }, "uris" : [ "http://www.mendeley.com/documents/?uuid=1189ed3c-ab09-472c-842e-0076984eb942" ] }, { "id" : "ITEM-2", "itemData" : { "DOI" : "10.2788/5528", "ISBN" : "9789279270215", "author" : [ { "dropping-particle" : "", "family" : "Burek", "given" : "Peter", "non-dropping-particle" : "", "parse-names" : false, "suffix" : "" }, { "dropping-particle" : "", "family" : "Mubareka", "given" : "Sarah", "non-dropping-particle" : "", "parse-names" : false, "suffix" : "" }, { "dropping-particle" : "", "family" : "Rojas", "given" : "Rodrigo", "non-dropping-particle" : "", "parse-names" : false, "suffix" : "" }, { "dropping-particle" : "", "family" : "Roo", "given" : "Ad", "non-dropping-particle" : "de", "parse-names" : false, "suffix" : "" }, { "dropping-particle" : "", "family" : "Bianchi", "given" : "Alessandra", "non-dropping-particle" : "", "parse-names" : false, "suffix" : "" }, { "dropping-particle" : "", "family" : "Baranzelli", "given" : "Claudia", "non-dropping-particle" : "", "parse-names" : false, "suffix" : "" }, { "dropping-particle" : "", "family" : "Lavalle", "given" : "Carlo", "non-dropping-particle" : "", "parse-names" : false, "suffix" : "" }, { "dropping-particle" : "", "family" : "Vandecasteele", "given" : "Ine", "non-dropping-particle" : "", "parse-names" : false, "suffix" : "" } ], "id" : "ITEM-2", "issued" : { "date-parts" : [ [ "2012" ] ] }, "note" : "NULL", "number-of-pages" : "134", "publisher-place" : "Luxembourg", "title" : "Evaluation of the effectiveness of Natural Water Retention Measures. Support to the EU Blueprint to Safeguard Europe\u2019s Waters. Report EUR 25551 EN of the Joint Research Centre of the European Commission", "type" : "report" }, "uris" : [ "http://www.mendeley.com/documents/?uuid=dcf2e1f6-bee5-4e19-b5e6-9114bd151c20" ] } ], "mendeley" : { "formattedCitation" : "(Burek et al., 2012; Erol &amp; Randhir, 2013)", "plainTextFormattedCitation" : "(Burek et al., 2012; Erol &amp; Randhir, 2013)", "previouslyFormattedCitation" : "(Burek et al., 2012; Erol &amp; Randhir, 2013)" }, "properties" : {  }, "schema" : "https://github.com/citation-style-language/schema/raw/master/csl-citation.json" }</w:instrText>
      </w:r>
      <w:r w:rsidRPr="00F55611">
        <w:rPr>
          <w:lang w:val="en-US"/>
        </w:rPr>
        <w:fldChar w:fldCharType="separate"/>
      </w:r>
      <w:r w:rsidRPr="00F55611">
        <w:rPr>
          <w:lang w:val="en-US"/>
        </w:rPr>
        <w:t>(</w:t>
      </w:r>
      <w:r w:rsidR="0080771B">
        <w:rPr>
          <w:lang w:val="en-US"/>
        </w:rPr>
        <w:t>Burek</w:t>
      </w:r>
      <w:r w:rsidR="0080771B">
        <w:rPr>
          <w:i/>
          <w:lang w:val="en-US"/>
        </w:rPr>
        <w:t xml:space="preserve"> et al.</w:t>
      </w:r>
      <w:r w:rsidRPr="00F55611">
        <w:rPr>
          <w:lang w:val="en-US"/>
        </w:rPr>
        <w:t>, 2012; Erol &amp; Randhir, 2013)</w:t>
      </w:r>
      <w:r w:rsidRPr="00F55611">
        <w:rPr>
          <w:lang w:val="en-US"/>
        </w:rPr>
        <w:fldChar w:fldCharType="end"/>
      </w:r>
      <w:r w:rsidRPr="00F55611">
        <w:rPr>
          <w:lang w:val="en-US"/>
        </w:rPr>
        <w:t xml:space="preserve">. Alternatively, </w:t>
      </w:r>
      <w:r w:rsidRPr="00F55611">
        <w:rPr>
          <w:lang w:val="en-US"/>
        </w:rPr>
        <w:fldChar w:fldCharType="begin" w:fldLock="1"/>
      </w:r>
      <w:r w:rsidRPr="00F55611">
        <w:rPr>
          <w:lang w:val="en-US"/>
        </w:rPr>
        <w:instrText>ADDIN CSL_CITATION { "citationItems" : [ { "id" : "ITEM-1",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1",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Schr\u00f6ter et al., 2005)", "manualFormatting" : "Schr\u00f6ter et al. (2005)", "plainTextFormattedCitation" : "(Schr\u00f6ter et al., 2005)", "previouslyFormattedCitation" : "(Schr\u00f6ter et al., 2005)" }, "properties" : {  }, "schema" : "https://github.com/citation-style-language/schema/raw/master/csl-citation.json" }</w:instrText>
      </w:r>
      <w:r w:rsidRPr="00F55611">
        <w:rPr>
          <w:lang w:val="en-US"/>
        </w:rPr>
        <w:fldChar w:fldCharType="separate"/>
      </w:r>
      <w:r w:rsidRPr="00F55611">
        <w:rPr>
          <w:lang w:val="en-US"/>
        </w:rPr>
        <w:t xml:space="preserve">Schröter </w:t>
      </w:r>
      <w:r w:rsidR="009E3418" w:rsidRPr="009E3418">
        <w:rPr>
          <w:i/>
          <w:lang w:val="en-US"/>
        </w:rPr>
        <w:t>et al.</w:t>
      </w:r>
      <w:r w:rsidRPr="00F55611">
        <w:rPr>
          <w:lang w:val="en-US"/>
        </w:rPr>
        <w:t xml:space="preserve"> (2005)</w:t>
      </w:r>
      <w:r w:rsidRPr="00F55611">
        <w:rPr>
          <w:lang w:val="en-US"/>
        </w:rPr>
        <w:fldChar w:fldCharType="end"/>
      </w:r>
      <w:r w:rsidRPr="00F55611">
        <w:rPr>
          <w:lang w:val="en-US"/>
        </w:rPr>
        <w:t xml:space="preserve"> found that reforestation of mountainous areas in the </w:t>
      </w:r>
      <w:r w:rsidRPr="00F55611">
        <w:rPr>
          <w:lang w:val="en-US"/>
        </w:rPr>
        <w:lastRenderedPageBreak/>
        <w:t xml:space="preserve">Danube River catchment results in shifts in the seasonality of flows and increases in water stress. Similarly, </w:t>
      </w:r>
      <w:r w:rsidRPr="00F55611">
        <w:rPr>
          <w:lang w:val="en-US"/>
        </w:rPr>
        <w:fldChar w:fldCharType="begin" w:fldLock="1"/>
      </w:r>
      <w:r w:rsidRPr="00F55611">
        <w:rPr>
          <w:lang w:val="en-US"/>
        </w:rPr>
        <w:instrText>ADDIN CSL_CITATION { "citationItems" : [ { "id" : "ITEM-1", "itemData" : { "DOI" : "10.1080/02626667.2014.888068", "ISSN" : "0262-6667", "abstract" : "The aim of this article is to assess the impact of four scenarios combining possible changes in climate, atmospheric carbon dioxide, land use and water use by 2050, on the specific set of ecologically relevant flow regime indicators that define environmental flow requirements in a semi-natural river basin in Poland. This aim is presented through a modelling case study using the Soil and Water Assessment Tool (SWAT). Indicators show both positive and negative responses to future changes. Warm projections from the IPSL-CM4 global climate model combined with sustainable land- and water-use projections (SuE) produce the most negative changes, while warm and wet projections from the MIROC3.2 model combined with market-driven projections (EcF) gave the most positive changes. Climate change overshadows land- and water-use change in terms of the magnitude of projected flow alterations. The future of environmental water quantity is brighter under the market-driven rather than the sustainability-driven scenario, which shows that sustainability for terrestrial ecosystems (e.g. more forests and grasslands) can be at variance with sustainability for riverine and riparian ecosystems (requiring sufficient amount and proper timing of river flows). Editor D. KoutsoyiannisCitation Piniewski, M. Okruszko, T. and Acreman, M.C. 2014. Environmental water quantity projections under market-driven and sustainability-driven future scenarios in the Narew basin, Poland. Hydrological Sciences Journal, 59 (3-4), 916-934. \u00a9 2014 \u00a9 2014 IAHS Press.", "author" : [ { "dropping-particle" : "", "family" : "Piniewski", "given" : "M", "non-dropping-particle" : "", "parse-names" : false, "suffix" : "" }, { "dropping-particle" : "", "family" : "Okruszko", "given" : "T", "non-dropping-particle" : "", "parse-names" : false, "suffix" : "" }, { "dropping-particle" : "", "family" : "Acreman", "given" : "M C", "non-dropping-particle" : "", "parse-names" : false, "suffix" : "" } ], "container-title" : "Hydrological Sciences Journal", "id" : "ITEM-1", "issue" : "3-4", "issued" : { "date-parts" : [ [ "2014" ] ] }, "page" : "916-934", "title" : "Environmental water quantity projections under market-driven and sustainability-driven future scenarios in the Narew basin, Poland ", "type" : "article-journal", "volume" : "59" }, "uris" : [ "http://www.mendeley.com/documents/?uuid=4425dc1e-1e72-4e99-8d3b-32e49cb4f079" ] } ], "mendeley" : { "formattedCitation" : "(Piniewski, Okruszko, &amp; Acreman, 2014)", "manualFormatting" : "Piniewski, Okruszko, &amp; Acreman (2014)", "plainTextFormattedCitation" : "(Piniewski, Okruszko, &amp; Acreman, 2014)", "previouslyFormattedCitation" : "(Piniewski, Okruszko, &amp; Acreman, 2014)" }, "properties" : {  }, "schema" : "https://github.com/citation-style-language/schema/raw/master/csl-citation.json" }</w:instrText>
      </w:r>
      <w:r w:rsidRPr="00F55611">
        <w:rPr>
          <w:lang w:val="en-US"/>
        </w:rPr>
        <w:fldChar w:fldCharType="separate"/>
      </w:r>
      <w:r w:rsidRPr="00F55611">
        <w:rPr>
          <w:lang w:val="en-US"/>
        </w:rPr>
        <w:t>Piniewski</w:t>
      </w:r>
      <w:r w:rsidRPr="00F5765A">
        <w:rPr>
          <w:lang w:val="en-US"/>
        </w:rPr>
        <w:t xml:space="preserve"> </w:t>
      </w:r>
      <w:r w:rsidR="009E3418" w:rsidRPr="009E3418">
        <w:rPr>
          <w:i/>
          <w:lang w:val="en-US"/>
        </w:rPr>
        <w:t>et al.</w:t>
      </w:r>
      <w:r w:rsidRPr="00F55611">
        <w:rPr>
          <w:lang w:val="en-US"/>
        </w:rPr>
        <w:t xml:space="preserve"> (2014)</w:t>
      </w:r>
      <w:r w:rsidRPr="00F55611">
        <w:rPr>
          <w:lang w:val="en-US"/>
        </w:rPr>
        <w:fldChar w:fldCharType="end"/>
      </w:r>
      <w:r w:rsidRPr="00F55611">
        <w:rPr>
          <w:lang w:val="en-US"/>
        </w:rPr>
        <w:t xml:space="preserve"> showed that a sustainable “greening” scenario would lead to lower environmental flows</w:t>
      </w:r>
      <w:r w:rsidRPr="00F55611">
        <w:rPr>
          <w:rStyle w:val="FootnoteReference"/>
          <w:lang w:val="en-US"/>
        </w:rPr>
        <w:footnoteReference w:id="36"/>
      </w:r>
      <w:r w:rsidRPr="00F55611">
        <w:rPr>
          <w:lang w:val="en-US"/>
        </w:rPr>
        <w:t xml:space="preserve"> than a </w:t>
      </w:r>
      <w:r w:rsidRPr="00F55611">
        <w:rPr>
          <w:i/>
          <w:lang w:val="en-US"/>
        </w:rPr>
        <w:t>business-as-usual</w:t>
      </w:r>
      <w:r w:rsidRPr="00F55611">
        <w:rPr>
          <w:lang w:val="en-US"/>
        </w:rPr>
        <w:t xml:space="preserve"> scenario. The authors suggest that this potentially counter-intuitive result can be interpreted as a trade-off whereby producing a “greener” environment in terms of larger percentages of forests and extensive grasslands is at the cost of surface water resources and potentially aquatic ecosystems. </w:t>
      </w:r>
    </w:p>
    <w:p w14:paraId="5113A6A7" w14:textId="3064FDD1" w:rsidR="00AE389F" w:rsidRPr="00F55611" w:rsidRDefault="00AE389F" w:rsidP="00AE389F">
      <w:pPr>
        <w:rPr>
          <w:lang w:val="en-US"/>
        </w:rPr>
      </w:pPr>
      <w:r w:rsidRPr="00F55611">
        <w:rPr>
          <w:i/>
          <w:lang w:val="en-US"/>
        </w:rPr>
        <w:t>Eastern Europe</w:t>
      </w:r>
      <w:r w:rsidRPr="00F55611">
        <w:rPr>
          <w:lang w:val="en-US"/>
        </w:rPr>
        <w:t xml:space="preserve">: There were only a few integrated modelling studies available for Eastern Europe, but these projected consistent impacts across scenario archetypes for increases in fisheries production in Russia </w:t>
      </w:r>
      <w:r w:rsidRPr="00F55611">
        <w:rPr>
          <w:lang w:val="en-US"/>
        </w:rPr>
        <w:fldChar w:fldCharType="begin" w:fldLock="1"/>
      </w:r>
      <w:r w:rsidRPr="00F55611">
        <w:rPr>
          <w:lang w:val="en-US"/>
        </w:rPr>
        <w:instrText>ADDIN CSL_CITATION { "citationItems" : [ { "id" : "ITEM-1", "itemData" : { "DOI" : "10.1016/j.gloenvcha.2012.03.003", "ISBN" : "09593780", "ISSN" : "09593780", "PMID" : "23039919", "abstract" : "Expansion in the world's human population and economic development will increase future demand for fish products. As global fisheries yield is constrained by ecosystems productivity and management effectiveness, per capita fish consumption can only be maintained or increased if aquaculture makes an increasing contribution to the volume and stability of global fish supplies. Here, we use predictions of changes in global and regional climate (according to IPCC emissions scenario A1B), marine ecosystem and fisheries production estimates from high resolution regional models, human population size estimates from United Nations prospects, fishmeal and oil price estimations, and projections of the technological development in aquaculture feed technology, to investigate the feasibility of sustaining current and increased per capita fish consumption rates in 2050. We conclude that meeting current and larger consumption rates is feasible, despite a growing population and the impacts of climate change on potential fisheries production, but only if fish resources are managed sustainably and the animal feeds industry reduces its reliance on wild fish. Ineffective fisheries management and rising fishmeal prices driven by greater demand could, however, compromise future aquaculture production and the availability of fish products. ?? 2012 Elsevier Ltd.", "author" : [ { "dropping-particle" : "", "family" : "Merino", "given" : "Gorka", "non-dropping-particle" : "", "parse-names" : false, "suffix" : "" }, { "dropping-particle" : "", "family" : "Barange", "given" : "Manuel", "non-dropping-particle" : "", "parse-names" : false, "suffix" : "" }, { "dropping-particle" : "", "family" : "Blanchard", "given" : "Julia L.", "non-dropping-particle" : "", "parse-names" : false, "suffix" : "" }, { "dropping-particle" : "", "family" : "Harle", "given" : "James", "non-dropping-particle" : "", "parse-names" : false, "suffix" : "" }, { "dropping-particle" : "", "family" : "Holmes", "given" : "Robert", "non-dropping-particle" : "", "parse-names" : false, "suffix" : "" }, { "dropping-particle" : "", "family" : "Allen", "given" : "Icarus", "non-dropping-particle" : "", "parse-names" : false, "suffix" : "" }, { "dropping-particle" : "", "family" : "Allison", "given" : "Edward H.", "non-dropping-particle" : "", "parse-names" : false, "suffix" : "" }, { "dropping-particle" : "", "family" : "Badjeck", "given" : "Marie Caroline", "non-dropping-particle" : "", "parse-names" : false, "suffix" : "" }, { "dropping-particle" : "", "family" : "Dulvy", "given" : "Nicholas K.", "non-dropping-particle" : "", "parse-names" : false, "suffix" : "" }, { "dropping-particle" : "", "family" : "Holt", "given" : "Jason", "non-dropping-particle" : "", "parse-names" : false, "suffix" : "" }, { "dropping-particle" : "", "family" : "Jennings", "given" : "Simon", "non-dropping-particle" : "", "parse-names" : false, "suffix" : "" }, { "dropping-particle" : "", "family" : "Mullon", "given" : "Christian", "non-dropping-particle" : "", "parse-names" : false, "suffix" : "" }, { "dropping-particle" : "", "family" : "Rodwell", "given" : "Lynda D.", "non-dropping-particle" : "", "parse-names" : false, "suffix" : "" } ], "container-title" : "Global Environmental Change", "id" : "ITEM-1", "issue" : "4", "issued" : { "date-parts" : [ [ "2012" ] ] }, "page" : "795-806", "publisher" : "Elsevier Ltd", "title" : "Can marine fisheries and aquaculture meet fish demand from a growing human population in a changing climate?", "type" : "article-journal", "volume" : "22" }, "uris" : [ "http://www.mendeley.com/documents/?uuid=c2277637-e99e-4834-b6b1-67ed43b2bd1c" ] } ], "mendeley" : { "formattedCitation" : "(Merino et al., 2012)", "plainTextFormattedCitation" : "(Merino et al., 2012)", "previouslyFormattedCitation" : "(Merino et al., 2012)" }, "properties" : {  }, "schema" : "https://github.com/citation-style-language/schema/raw/master/csl-citation.json" }</w:instrText>
      </w:r>
      <w:r w:rsidRPr="00F55611">
        <w:rPr>
          <w:lang w:val="en-US"/>
        </w:rPr>
        <w:fldChar w:fldCharType="separate"/>
      </w:r>
      <w:r w:rsidRPr="00F55611">
        <w:rPr>
          <w:lang w:val="en-US"/>
        </w:rPr>
        <w:t xml:space="preserve">(Merino </w:t>
      </w:r>
      <w:r w:rsidR="009E3418" w:rsidRPr="009E3418">
        <w:rPr>
          <w:i/>
          <w:lang w:val="en-US"/>
        </w:rPr>
        <w:t>et al.</w:t>
      </w:r>
      <w:r w:rsidRPr="00F55611">
        <w:rPr>
          <w:lang w:val="en-US"/>
        </w:rPr>
        <w:t>, 2012)</w:t>
      </w:r>
      <w:r w:rsidRPr="00F55611">
        <w:rPr>
          <w:lang w:val="en-US"/>
        </w:rPr>
        <w:fldChar w:fldCharType="end"/>
      </w:r>
      <w:r w:rsidRPr="00F55611">
        <w:rPr>
          <w:lang w:val="en-US"/>
        </w:rPr>
        <w:t xml:space="preserve">, showing that effective fisheries management coupled with technological advances would enable fish demand to be met. Studies also projected greater effects of wildfires on ecosystems </w:t>
      </w:r>
      <w:r w:rsidRPr="00F55611">
        <w:rPr>
          <w:lang w:val="en-US"/>
        </w:rPr>
        <w:fldChar w:fldCharType="begin" w:fldLock="1"/>
      </w:r>
      <w:r w:rsidRPr="00F55611">
        <w:rPr>
          <w:lang w:val="en-US"/>
        </w:rPr>
        <w:instrText>ADDIN CSL_CITATION { "citationItems" : [ { "id" : "ITEM-1", "itemData" : { "DOI" : "10.1016/j.ecolmodel.2010.11.009", "ISBN" : "0304-3800", "ISSN" : "03043800", "abstract" : "The individual-based stand-level model EFIMOD was used for large-scale simulations using standard data on forest inventories as model inputs. The model was verified for the case-study of field observations, and possible sources of uncertainties were analysed. The approach developed kept the ability for fine-tuning to account for spatial discontinuity in the simulated area. Several forest management regimes were simulated as well as forest wildfires and climate changes. The greatest carbon and nitrogen accumulations were observed for the regime without cuttings. It was shown that cuttings and wildfires strongly influence the processes of carbon and nitrogen accumulations in both soil and forest vegetation. Modelling also showed that the increase in annual average temperatures resulted in the partial relocation of carbon and nitrogen stocks from soil to plant biomass. However, forest management, particularly harvesting, has a greater effect on the dynamics of forest ecosystems than the prescribed climate change. ?? 2010 Elsevier B.V.", "author" : [ { "dropping-particle" : "", "family" : "Shanin", "given" : "Vladimir N.", "non-dropping-particle" : "", "parse-names" : false, "suffix" : "" }, { "dropping-particle" : "", "family" : "Komarov", "given" : "Alexander S.", "non-dropping-particle" : "", "parse-names" : false, "suffix" : "" }, { "dropping-particle" : "V.", "family" : "Mikhailov", "given" : "Alexey", "non-dropping-particle" : "", "parse-names" : false, "suffix" : "" }, { "dropping-particle" : "", "family" : "Bykhovets", "given" : "Sergei S.", "non-dropping-particle" : "", "parse-names" : false, "suffix" : "" } ], "container-title" : "Ecological Modelling", "id" : "ITEM-1", "issue" : "14", "issued" : { "date-parts" : [ [ "2011" ] ] }, "note" : "NULL", "page" : "2262-2275", "title" : "Modelling carbon and nitrogen dynamics in forest ecosystems of Central Russia under different climate change scenarios and forest management regimes", "type" : "article-journal", "volume" : "222" }, "uris" : [ "http://www.mendeley.com/documents/?uuid=1df6c67f-1b54-4fe2-a283-626e528a765d" ] }, { "id" : "ITEM-2", "itemData" : { "DOI" : "10.1134/S1995425513070032", "ISSN" : "1995-4255, 1995-4263", "abstract" : "Data on the long-term simulation of the dynamics of coniferous forest ecosystems in European Russia and Central Canada with different forest-fire scenarios using the EFIMOD dynamic model of forest ecosystems are presented. It is proved that all types of fires result in a decrease in height, diameter, density, growing stock, and pools of soil organic matter in the simulated forest stands in both Russia and Canada when compared to the clear-cutting system in taiga forests of both countries. A long-term reduction of net biological productivity is also revealed. Carbon loss related to the burning of phytomass and forest floor reaches its maximum during canopy (crown) fires, as well as during ground fires after the clear cutting of pyrogenic forest stand.", "author" : [ { "dropping-particle" : "", "family" : "Chertov", "given" : "O G", "non-dropping-particle" : "", "parse-names" : false, "suffix" : "" }, { "dropping-particle" : "", "family" : "Komarov", "given" : "A S", "non-dropping-particle" : "", "parse-names" : false, "suffix" : "" }, { "dropping-particle" : "V", "family" : "Gryazkin", "given" : "A", "non-dropping-particle" : "", "parse-names" : false, "suffix" : "" }, { "dropping-particle" : "", "family" : "Smirnov", "given" : "A P", "non-dropping-particle" : "", "parse-names" : false, "suffix" : "" }, { "dropping-particle" : "", "family" : "Bhatti", "given" : "D S", "non-dropping-particle" : "", "parse-names" : false, "suffix" : "" } ], "container-title" : "Contemporary Problems of Ecology", "id" : "ITEM-2", "issue" : "7", "issued" : { "date-parts" : [ [ "2014" ] ] }, "note" : "NULL", "page" : "727-733", "title" : "Simulation modeling of the impact of forest fire on the carbon pool in coniferous forests of European Russia and Central Canada", "type" : "article-journal", "volume" : "6" }, "uris" : [ "http://www.mendeley.com/documents/?uuid=b43fe61a-99d0-4fd9-834c-e025563b7b08" ] } ], "mendeley" : { "formattedCitation" : "(Chertov, Komarov, Gryazkin, Smirnov, &amp; Bhatti, 2014; Shanin, Komarov, Mikhailov, &amp; Bykhovets, 2011)", "plainTextFormattedCitation" : "(Chertov, Komarov, Gryazkin, Smirnov, &amp; Bhatti, 2014; Shanin, Komarov, Mikhailov, &amp; Bykhovets, 2011)", "previouslyFormattedCitation" : "(Chertov, Komarov, Gryazkin, Smirnov, &amp; Bhatti, 2014; Shanin, Komarov, Mikhailov, &amp; Bykhovets, 2011)" }, "properties" : {  }, "schema" : "https://github.com/citation-style-language/schema/raw/master/csl-citation.json" }</w:instrText>
      </w:r>
      <w:r w:rsidRPr="00F55611">
        <w:rPr>
          <w:lang w:val="en-US"/>
        </w:rPr>
        <w:fldChar w:fldCharType="separate"/>
      </w:r>
      <w:r w:rsidRPr="00F55611">
        <w:rPr>
          <w:lang w:val="en-US"/>
        </w:rPr>
        <w:t>(Chertov</w:t>
      </w:r>
      <w:r w:rsidRPr="00F5765A">
        <w:rPr>
          <w:lang w:val="en-US"/>
        </w:rPr>
        <w:t xml:space="preserve"> </w:t>
      </w:r>
      <w:r w:rsidR="009E3418" w:rsidRPr="009E3418">
        <w:rPr>
          <w:i/>
          <w:lang w:val="en-US"/>
        </w:rPr>
        <w:t>et al.</w:t>
      </w:r>
      <w:r>
        <w:rPr>
          <w:lang w:val="en-US"/>
        </w:rPr>
        <w:t>,</w:t>
      </w:r>
      <w:r w:rsidRPr="00F55611">
        <w:rPr>
          <w:lang w:val="en-US"/>
        </w:rPr>
        <w:t xml:space="preserve"> 2014; Shanin</w:t>
      </w:r>
      <w:r w:rsidRPr="00F5765A">
        <w:rPr>
          <w:lang w:val="en-US"/>
        </w:rPr>
        <w:t xml:space="preserve"> </w:t>
      </w:r>
      <w:r w:rsidR="009E3418" w:rsidRPr="009E3418">
        <w:rPr>
          <w:i/>
          <w:lang w:val="en-US"/>
        </w:rPr>
        <w:t>et al.</w:t>
      </w:r>
      <w:r w:rsidRPr="00F55611">
        <w:rPr>
          <w:lang w:val="en-US"/>
        </w:rPr>
        <w:t>, 2011)</w:t>
      </w:r>
      <w:r w:rsidRPr="00F55611">
        <w:rPr>
          <w:lang w:val="en-US"/>
        </w:rPr>
        <w:fldChar w:fldCharType="end"/>
      </w:r>
      <w:r w:rsidRPr="00F55611">
        <w:rPr>
          <w:lang w:val="en-US"/>
        </w:rPr>
        <w:t xml:space="preserve"> across scenario archetypes. However, the effects of forest management strategies on trade-offs between wood extraction and carbon sequestration varied by scenario archetype. Scenarios assuming natural forest development (i.e. no cuttings) resulted in the forest ecosystem becoming a carbon sink under the influence of climate change, whereas management scenarios focusing on wood harvesting resulted in the forest ecosystem becoming a carbon source </w:t>
      </w:r>
      <w:r w:rsidRPr="00F55611">
        <w:rPr>
          <w:lang w:val="en-US"/>
        </w:rPr>
        <w:fldChar w:fldCharType="begin" w:fldLock="1"/>
      </w:r>
      <w:r w:rsidRPr="00F55611">
        <w:rPr>
          <w:lang w:val="en-US"/>
        </w:rPr>
        <w:instrText>ADDIN CSL_CITATION { "citationItems" : [ { "id" : "ITEM-1", "itemData" : { "DOI" : "10.1016/j.ecolmodel.2010.11.009", "ISBN" : "0304-3800", "ISSN" : "03043800", "abstract" : "The individual-based stand-level model EFIMOD was used for large-scale simulations using standard data on forest inventories as model inputs. The model was verified for the case-study of field observations, and possible sources of uncertainties were analysed. The approach developed kept the ability for fine-tuning to account for spatial discontinuity in the simulated area. Several forest management regimes were simulated as well as forest wildfires and climate changes. The greatest carbon and nitrogen accumulations were observed for the regime without cuttings. It was shown that cuttings and wildfires strongly influence the processes of carbon and nitrogen accumulations in both soil and forest vegetation. Modelling also showed that the increase in annual average temperatures resulted in the partial relocation of carbon and nitrogen stocks from soil to plant biomass. However, forest management, particularly harvesting, has a greater effect on the dynamics of forest ecosystems than the prescribed climate change. ?? 2010 Elsevier B.V.", "author" : [ { "dropping-particle" : "", "family" : "Shanin", "given" : "Vladimir N.", "non-dropping-particle" : "", "parse-names" : false, "suffix" : "" }, { "dropping-particle" : "", "family" : "Komarov", "given" : "Alexander S.", "non-dropping-particle" : "", "parse-names" : false, "suffix" : "" }, { "dropping-particle" : "V.", "family" : "Mikhailov", "given" : "Alexey", "non-dropping-particle" : "", "parse-names" : false, "suffix" : "" }, { "dropping-particle" : "", "family" : "Bykhovets", "given" : "Sergei S.", "non-dropping-particle" : "", "parse-names" : false, "suffix" : "" } ], "container-title" : "Ecological Modelling", "id" : "ITEM-1", "issue" : "14", "issued" : { "date-parts" : [ [ "2011" ] ] }, "note" : "NULL", "page" : "2262-2275", "title" : "Modelling carbon and nitrogen dynamics in forest ecosystems of Central Russia under different climate change scenarios and forest management regimes", "type" : "article-journal", "volume" : "222" }, "uris" : [ "http://www.mendeley.com/documents/?uuid=1df6c67f-1b54-4fe2-a283-626e528a765d" ] }, { "id" : "ITEM-2", "itemData" : { "author" : [ { "dropping-particle" : "", "family" : "Zamolodchikov", "given" : "D", "non-dropping-particle" : "", "parse-names" : false, "suffix" : "" }, { "dropping-particle" : "", "family" : "Grabovskiy", "given" : "V", "non-dropping-particle" : "", "parse-names" : false, "suffix" : "" }, { "dropping-particle" : "", "family" : "Kurts", "given" : "V", "non-dropping-particle" : "", "parse-names" : false, "suffix" : "" } ], "container-title" : "Sustainable Forest Management (\u0423\u0441\u0442\u043e\u0439\u0447\u0438\u0432\u043e\u0435 \u043b\u0435\u0441\u043e\u043f\u043e\u043b\u044c\u0437\u043e\u0432\u0430\u043d\u0438\u0435)", "id" : "ITEM-2", "issue" : "39", "issued" : { "date-parts" : [ [ "2014" ] ] }, "note" : "NULL", "page" : "23-31", "title" : "\u0423\u043f\u0440\u0430\u0432\u043b\u0435\u043d\u0438\u0435 \u0431\u0430\u043b\u0430\u043d\u0441\u043e\u043c \u0443\u0433\u043b\u0435\u0440\u043e\u0434\u0430 \u043b\u0435\u0441\u043e\u0432 \u0420\u043e\u0441\u0441\u0438\u0438: \u043f\u0440\u043e\u0448\u043b\u043e\u0435 , \u043d\u0430\u0441\u0442\u043e\u044f\u0449\u0435\u0435 \u0438 \u0431\u0443\u0434\u0443\u0449\u0435\u0435 // Managing forrests of Russia: past, present and future", "type" : "article-journal", "volume" : "2" }, "uris" : [ "http://www.mendeley.com/documents/?uuid=9677e9ff-db8d-4944-862a-b6395a6ed211" ] } ], "mendeley" : { "formattedCitation" : "(Shanin et al., 2011; Zamolodchikov, Grabovskiy, &amp; Kurts, 2014)", "plainTextFormattedCitation" : "(Shanin et al., 2011; Zamolodchikov, Grabovskiy, &amp; Kurts, 2014)", "previouslyFormattedCitation" : "(Shanin et al., 2011; Zamolodchikov, Grabovskiy, &amp; Kurts, 2014)" }, "properties" : {  }, "schema" : "https://github.com/citation-style-language/schema/raw/master/csl-citation.json" }</w:instrText>
      </w:r>
      <w:r w:rsidRPr="00F55611">
        <w:rPr>
          <w:lang w:val="en-US"/>
        </w:rPr>
        <w:fldChar w:fldCharType="separate"/>
      </w:r>
      <w:r w:rsidRPr="00F55611">
        <w:rPr>
          <w:lang w:val="en-US"/>
        </w:rPr>
        <w:t xml:space="preserve">(Shanin </w:t>
      </w:r>
      <w:r w:rsidR="009E3418" w:rsidRPr="009E3418">
        <w:rPr>
          <w:i/>
          <w:lang w:val="en-US"/>
        </w:rPr>
        <w:t>et al.</w:t>
      </w:r>
      <w:r w:rsidRPr="00F55611">
        <w:rPr>
          <w:lang w:val="en-US"/>
        </w:rPr>
        <w:t>, 2011; Zamolodchikov</w:t>
      </w:r>
      <w:r w:rsidRPr="00F5765A">
        <w:rPr>
          <w:lang w:val="en-US"/>
        </w:rPr>
        <w:t xml:space="preserve"> </w:t>
      </w:r>
      <w:r w:rsidR="009E3418" w:rsidRPr="009E3418">
        <w:rPr>
          <w:i/>
          <w:lang w:val="en-US"/>
        </w:rPr>
        <w:t>et al.</w:t>
      </w:r>
      <w:r w:rsidRPr="00F55611">
        <w:rPr>
          <w:lang w:val="en-US"/>
        </w:rPr>
        <w:t>, 2014)</w:t>
      </w:r>
      <w:r w:rsidRPr="00F55611">
        <w:rPr>
          <w:lang w:val="en-US"/>
        </w:rPr>
        <w:fldChar w:fldCharType="end"/>
      </w:r>
      <w:r w:rsidRPr="00F55611">
        <w:rPr>
          <w:lang w:val="en-US"/>
        </w:rPr>
        <w:t xml:space="preserve">. Reforestation of areas set aside from agricultural activities in Russia were also suggested to improve carbon accumulation in the future. </w:t>
      </w:r>
    </w:p>
    <w:p w14:paraId="79ED3612" w14:textId="21B1336B" w:rsidR="00AE389F" w:rsidRPr="00F55611" w:rsidRDefault="00AE389F" w:rsidP="00AE389F">
      <w:pPr>
        <w:rPr>
          <w:lang w:val="en-US"/>
        </w:rPr>
      </w:pPr>
      <w:r w:rsidRPr="00F55611">
        <w:rPr>
          <w:i/>
          <w:lang w:val="en-US"/>
        </w:rPr>
        <w:t>Central Asia</w:t>
      </w:r>
      <w:r w:rsidRPr="00F55611">
        <w:rPr>
          <w:lang w:val="en-US"/>
        </w:rPr>
        <w:t xml:space="preserve">: There were also only a few integrated modelling studies available for Central Asia. These projected increases in food and feed provisions in the short-term (2010-2040) leading to increases in farmer revenues </w:t>
      </w:r>
      <w:r w:rsidRPr="00F55611">
        <w:rPr>
          <w:lang w:val="en-US"/>
        </w:rPr>
        <w:fldChar w:fldCharType="begin" w:fldLock="1"/>
      </w:r>
      <w:r w:rsidRPr="00F55611">
        <w:rPr>
          <w:lang w:val="en-US"/>
        </w:rPr>
        <w:instrText>ADDIN CSL_CITATION { "citationItems" : [ { "id" : "ITEM-1", "itemData" : { "DOI" : "10.1016/j.agee.2014.02.033", "ISBN" : "0167-8809", "ISSN" : "01678809", "abstract" : "Increased risk due to global warming has already become embedded in agricultural decision making in Central Asia and uncertainties are projected to increase even further. Agro-ecology and economies of Central Asia are heterogenous and very little is known about the impact of climate change at the sub-national levels. The bio-economic farm model (BEFM) is used for ex ante assessment of climate change impacts at sub-national levels in Central Asia. The BEFM is calibrated to 10 farming systems in Central Asia based on the household survey and crop growth experiment data. The production uncertainties and the adaptation options of agricultural producers to changing environments are considered paramount in the simulations.Very large differences in climate change impacts across the studied farming systems are found. The positive income gains in large-scale commercial farms in the northern regions of Kazakhstan and negative impact in small-scale farms in arid zones of Tajikistan are likely to happen. Producers in Kyrgyzstan may expect higher revenues but also higher income volatilities in the future. Agricultural producers in Uzbekistan may benefit in the near future but may lose their income in the distant future. The negative impacts could be further aggravated in arid zones of Central Asia if irrigation water availability decline due to climate change and water demand increase in upstream regions. The scenario simulations show that market liberalization and improved commodity exchange between the countries have very good potential to cope with the negative consequences of climate change. ?? 2014 The Authors.", "author" : [ { "dropping-particle" : "", "family" : "Bobojonov", "given" : "Ihtiyor", "non-dropping-particle" : "", "parse-names" : false, "suffix" : "" }, { "dropping-particle" : "", "family" : "Aw-Hassan", "given" : "Aden", "non-dropping-particle" : "", "parse-names" : false, "suffix" : "" } ], "container-title" : "Agriculture, Ecosystems and Environment", "id" : "ITEM-1", "issued" : { "date-parts" : [ [ "2014" ] ] }, "page" : "245-255", "publisher" : "Elsevier B.V.", "title" : "Impacts of climate change on farm income security in Central Asia: An integrated modeling approach", "type" : "article-journal", "volume" : "188" }, "uris" : [ "http://www.mendeley.com/documents/?uuid=ce660658-ccd6-4d5c-84f9-6460ee791804" ] } ], "mendeley" : { "formattedCitation" : "(Bobojonov &amp; Aw-Hassan, 2014)", "plainTextFormattedCitation" : "(Bobojonov &amp; Aw-Hassan, 2014)", "previouslyFormattedCitation" : "(Bobojonov &amp; Aw-Hassan, 2014)" }, "properties" : {  }, "schema" : "https://github.com/citation-style-language/schema/raw/master/csl-citation.json" }</w:instrText>
      </w:r>
      <w:r w:rsidRPr="00F55611">
        <w:rPr>
          <w:lang w:val="en-US"/>
        </w:rPr>
        <w:fldChar w:fldCharType="separate"/>
      </w:r>
      <w:r w:rsidRPr="00F55611">
        <w:rPr>
          <w:lang w:val="en-US"/>
        </w:rPr>
        <w:t>(Bobojonov &amp; Aw-Hassan, 2014)</w:t>
      </w:r>
      <w:r w:rsidRPr="00F55611">
        <w:rPr>
          <w:lang w:val="en-US"/>
        </w:rPr>
        <w:fldChar w:fldCharType="end"/>
      </w:r>
      <w:r w:rsidRPr="00F55611">
        <w:rPr>
          <w:lang w:val="en-US"/>
        </w:rPr>
        <w:t xml:space="preserve"> across archetypes. The authors suggest that farmers will face trade-offs between cash crop production and more extensive sustainable production as the profitability of different crops and resource scarcity change under climate change and different management regimes. Nitrogen retention is also projected to improve near agricultural fields due to increases in irrigation water reuse resulting from decreased water availability </w:t>
      </w:r>
      <w:r w:rsidRPr="00F55611">
        <w:rPr>
          <w:lang w:val="en-US"/>
        </w:rPr>
        <w:fldChar w:fldCharType="begin" w:fldLock="1"/>
      </w:r>
      <w:r w:rsidRPr="00F55611">
        <w:rPr>
          <w:lang w:val="en-US"/>
        </w:rPr>
        <w:instrText>ADDIN CSL_CITATION { "citationItems" : [ { "id" : "ITEM-1", "itemData" : { "DOI" : "10.1007/s12665-017-6418-y", "ISSN" : "1866-6280", "author" : [ { "dropping-particle" : "", "family" : "Jarsj\u00f6", "given" : "Jerker", "non-dropping-particle" : "", "parse-names" : false, "suffix" : "" }, { "dropping-particle" : "", "family" : "T\u00f6rnqvist", "given" : "Rebecka", "non-dropping-particle" : "", "parse-names" : false, "suffix" : "" }, { "dropping-particle" : "", "family" : "Su", "given" : "Ye", "non-dropping-particle" : "", "parse-names" : false, "suffix" : "" } ], "container-title" : "Environmental Earth Sciences", "id" : "ITEM-1", "issue" : "3", "issued" : { "date-parts" : [ [ "2017" ] ] }, "note" : "NULL", "page" : "117", "title" : "Climate-driven change of nitrogen retention\u2013attenuation near irrigated fields: multi-model projections for Central Asia", "type" : "article-journal", "volume" : "76" }, "uris" : [ "http://www.mendeley.com/documents/?uuid=84bee889-3de0-4e72-b977-0cdcb0ff4aea" ] } ], "mendeley" : { "formattedCitation" : "(Jarsj\u00f6, T\u00f6rnqvist, &amp; Su, 2017)", "plainTextFormattedCitation" : "(Jarsj\u00f6, T\u00f6rnqvist, &amp; Su, 2017)", "previouslyFormattedCitation" : "(Jarsj\u00f6, T\u00f6rnqvist, &amp; Su, 2017)" }, "properties" : {  }, "schema" : "https://github.com/citation-style-language/schema/raw/master/csl-citation.json" }</w:instrText>
      </w:r>
      <w:r w:rsidRPr="00F55611">
        <w:rPr>
          <w:lang w:val="en-US"/>
        </w:rPr>
        <w:fldChar w:fldCharType="separate"/>
      </w:r>
      <w:r w:rsidRPr="00F55611">
        <w:rPr>
          <w:lang w:val="en-US"/>
        </w:rPr>
        <w:t>(Jarsjö</w:t>
      </w:r>
      <w:r w:rsidRPr="00F5765A">
        <w:rPr>
          <w:lang w:val="en-US"/>
        </w:rPr>
        <w:t xml:space="preserve"> </w:t>
      </w:r>
      <w:r w:rsidR="009E3418" w:rsidRPr="009E3418">
        <w:rPr>
          <w:i/>
          <w:lang w:val="en-US"/>
        </w:rPr>
        <w:t>et al.</w:t>
      </w:r>
      <w:r w:rsidRPr="00F55611">
        <w:rPr>
          <w:lang w:val="en-US"/>
        </w:rPr>
        <w:t>, 2017)</w:t>
      </w:r>
      <w:r w:rsidRPr="00F55611">
        <w:rPr>
          <w:lang w:val="en-US"/>
        </w:rPr>
        <w:fldChar w:fldCharType="end"/>
      </w:r>
      <w:r w:rsidRPr="00F55611">
        <w:rPr>
          <w:lang w:val="en-US"/>
        </w:rPr>
        <w:t>. This may also increase the amount of nitrogen in soils and dissolved in the groundwater aquifers next to agricultural fields.</w:t>
      </w:r>
    </w:p>
    <w:p w14:paraId="1C4055D7" w14:textId="3F043BBD" w:rsidR="00AE389F" w:rsidRPr="00F55611" w:rsidRDefault="00AE389F" w:rsidP="00AE389F">
      <w:pPr>
        <w:rPr>
          <w:szCs w:val="24"/>
          <w:lang w:val="en-US" w:eastAsia="de-DE"/>
        </w:rPr>
      </w:pPr>
      <w:r w:rsidRPr="00F55611">
        <w:rPr>
          <w:lang w:val="en-US"/>
        </w:rPr>
        <w:t xml:space="preserve">The region is also projected to experience greater water stress and the drying out of lakes </w:t>
      </w:r>
      <w:r w:rsidRPr="00F55611">
        <w:rPr>
          <w:lang w:val="en-US"/>
        </w:rPr>
        <w:fldChar w:fldCharType="begin" w:fldLock="1"/>
      </w:r>
      <w:r w:rsidRPr="00F55611">
        <w:rPr>
          <w:lang w:val="en-US"/>
        </w:rPr>
        <w:instrText>ADDIN CSL_CITATION { "citationItems" : [ { "id" : "ITEM-1", "itemData" : { "ISBN" : "9785901003480", "author" : [ { "dropping-particle" : "", "family" : "Medeu", "given" : "AR", "non-dropping-particle" : "", "parse-names" : false, "suffix" : "" }, { "dropping-particle" : "", "family" : "Malkovsky", "given" : "IM", "non-dropping-particle" : "", "parse-names" : false, "suffix" : "" }, { "dropping-particle" : "", "family" : "Toleubaeva", "given" : "LS", "non-dropping-particle" : "", "parse-names" : false, "suffix" : "" } ], "container-title" : "The Role of Geography in Study and Prevention of Natural\u2013Anthropogenic Hazards on the Territories of the CIS and Georgia", "id" : "ITEM-1", "issued" : { "date-parts" : [ [ "2015" ] ] }, "note" : "NULL", "page" : "242-253", "title" : "\u0412\u043e\u0434\u043d\u0430\u044f \u0431\u0435\u0437\u043e\u043f\u0430\u0441\u043d\u043e\u0441\u0442\u044c \u041a\u0430\u0437\u0430\u0445\u0441\u0442\u0430\u043d\u0430: \u043f\u0440\u043e\u0431\u043b\u0435\u043c\u044b \u0438 \u0440\u0435\u0448\u0435\u043d\u0438\u044f// Water Security in Kazakhstan: issues and solutions", "type" : "chapter" }, "uris" : [ "http://www.mendeley.com/documents/?uuid=f9b416d4-0e8b-4537-8768-8f94d65530e9" ] }, { "id" : "ITEM-2", "itemData" : { "DOI" : "10.1007/978-94-007-2460-0", "ISBN" : "978-94-007-2459-4", "abstract" : "The Amur-Heilong River is the longest water body in the Eastern Hemisphere and is also known as the eleventh largest river basin in the world. The river passes through the neighboring territories of Russia, China and Mongolia and represents an important transboundary water body. Analysis conducted in this paper examines the most crucial Amur-Heilong watershed characteristics and problems. The discussion pays particular attention to the regional water manage- ment strategies and specifi cally to water quality and quantity concerns. Additionally, this article identifi es a number of potential threats to environmental security and focuses on their implications for human health and chances of transboundary con- fl icts escalation.", "author" : [ { "dropping-particle" : "", "family" : "Rodina", "given" : "Kristina", "non-dropping-particle" : "", "parse-names" : false, "suffix" : "" }, { "dropping-particle" : "", "family" : "Mnatsakanian", "given" : "Ruben", "non-dropping-particle" : "", "parse-names" : false, "suffix" : "" } ], "container-title" : "Environmental Security in Watersheds: The Sea of Azov", "id" : "ITEM-2", "issued" : { "date-parts" : [ [ "2012" ] ] }, "note" : "NULL", "page" : "223-240", "publisher" : "Springer Netherlands", "title" : "Spills of the Aral Sea: Formation, Functions and Future Development of the Aydar-Arnasay Lakes", "type" : "chapter" }, "uris" : [ "http://www.mendeley.com/documents/?uuid=5c56ed9c-97c7-4c19-99b6-f55a4b55fdc9" ] }, { "id" : "ITEM-3", "itemData" : { "DOI" : "10.1016/j.envsoft.2005.09.006", "ISBN" : "1364-8152", "ISSN" : "13648152", "abstract" : "River basin management decisions have to be made under uncertainty. Relevant uncertainties especially in external driving forces can often not be sufficiently reduced. Rather than expecting to eliminate them, new management strategies should thus aim at taking them into account. Simulation tools can support a process of reasoning about the implications of uncertainties for the outcome of management policies in a specific river basin management context. Model supported scenario analysis of alternative strategies with authorities, managers and other stakeholders can assist in the development of new strategies. The tools provide factual knowledge on the outcome of policy options proposed as scenarios by the participants to the debate. The GIS-based simulation tool TUGAI has been developed to support assessment of the ecological effects of alternative water management strategies in the degraded Amudarya river delta. It combines a multi-objective water allocation model with simple models of landscape dynamics and a fuzzy based evaluation of habitat suitability for riverine Tugai forests. In this paper an example application of the tool for scenario analysis to illustrate the implications of uncertainty in future water supply to the delta area is demonstrated. Scenario analysis provides an assessment of the range and magnitude of the impact of those uncertainties on the ecological situation in the delta. The potential and limitations of applying simple simulation tools in participative settings for analysis and discussion of the potential impacts of uncertainties and development of cooping strategies are discussed. ?? 2005 Elsevier Ltd. All rights reserved.", "author" : [ { "dropping-particle" : "", "family" : "Schl\u00fcter", "given" : "Maja", "non-dropping-particle" : "", "parse-names" : false, "suffix" : "" }, { "dropping-particle" : "", "family" : "R\u00fcger", "given" : "Nadja", "non-dropping-particle" : "", "parse-names" : false, "suffix" : "" } ], "container-title" : "Environmental Modelling and Software", "id" : "ITEM-3", "issue" : "2", "issued" : { "date-parts" : [ [ "2007" ] ] }, "note" : "NULL", "page" : "158-166", "title" : "Application of a GIS-based simulation tool to illustrate implications of uncertainties for water management in the Amudarya river delta", "type" : "article-journal", "volume" : "22" }, "uris" : [ "http://www.mendeley.com/documents/?uuid=d0bc824a-5606-49cd-9b2e-6ccd1560d27e" ] } ], "mendeley" : { "formattedCitation" : "(Medeu, Malkovsky, &amp; Toleubaeva, 2015; Rodina &amp; Mnatsakanian, 2012; Schl\u00fcter &amp; R\u00fcger, 2007)", "plainTextFormattedCitation" : "(Medeu, Malkovsky, &amp; Toleubaeva, 2015; Rodina &amp; Mnatsakanian, 2012; Schl\u00fcter &amp; R\u00fcger, 2007)", "previouslyFormattedCitation" : "(Medeu, Malkovsky, &amp; Toleubaeva, 2015; Rodina &amp; Mnatsakanian, 2012; Schl\u00fcter &amp; R\u00fcger, 2007)" }, "properties" : {  }, "schema" : "https://github.com/citation-style-language/schema/raw/master/csl-citation.json" }</w:instrText>
      </w:r>
      <w:r w:rsidRPr="00F55611">
        <w:rPr>
          <w:lang w:val="en-US"/>
        </w:rPr>
        <w:fldChar w:fldCharType="separate"/>
      </w:r>
      <w:r w:rsidRPr="00F55611">
        <w:rPr>
          <w:lang w:val="en-US"/>
        </w:rPr>
        <w:t>(Medeu</w:t>
      </w:r>
      <w:r w:rsidRPr="00F5765A">
        <w:rPr>
          <w:lang w:val="en-US"/>
        </w:rPr>
        <w:t xml:space="preserve"> </w:t>
      </w:r>
      <w:r w:rsidR="009E3418" w:rsidRPr="009E3418">
        <w:rPr>
          <w:i/>
          <w:lang w:val="en-US"/>
        </w:rPr>
        <w:t>et al.</w:t>
      </w:r>
      <w:r w:rsidRPr="00F55611">
        <w:rPr>
          <w:lang w:val="en-US"/>
        </w:rPr>
        <w:t>, 2015; Rodina &amp; Mnatsakanian, 2012; Schlüter &amp; Rüger, 2007)</w:t>
      </w:r>
      <w:r w:rsidRPr="00F55611">
        <w:rPr>
          <w:lang w:val="en-US"/>
        </w:rPr>
        <w:fldChar w:fldCharType="end"/>
      </w:r>
      <w:r w:rsidRPr="00F55611">
        <w:rPr>
          <w:lang w:val="en-US"/>
        </w:rPr>
        <w:t xml:space="preserve">. Sustainable integrated water and land management strategies, including </w:t>
      </w:r>
      <w:r w:rsidRPr="00F55611">
        <w:rPr>
          <w:szCs w:val="24"/>
          <w:lang w:val="en-US" w:eastAsia="de-DE"/>
        </w:rPr>
        <w:t>water recycling, renovation of irrigation systems, installation of more efficient irrigational systems and improved restoration of pastures, were suggested as options to negate these negative effects. C</w:t>
      </w:r>
      <w:r w:rsidRPr="00F55611">
        <w:rPr>
          <w:lang w:val="en-US"/>
        </w:rPr>
        <w:t xml:space="preserve">apacity building (including providing farmers with access to technologies, such as improved irrigation systems) and </w:t>
      </w:r>
      <w:r w:rsidRPr="00F55611">
        <w:rPr>
          <w:szCs w:val="24"/>
          <w:lang w:val="en-US" w:eastAsia="de-DE"/>
        </w:rPr>
        <w:t>cooperation between Central Asian countries was also considered to be crucial for tackling water stress and counteracting the negative effects of climate change on the volume of the lakes in the region.</w:t>
      </w:r>
    </w:p>
    <w:p w14:paraId="6B29D1F9" w14:textId="77777777" w:rsidR="00AE389F" w:rsidRPr="00F55611" w:rsidRDefault="00AE389F" w:rsidP="00AE389F">
      <w:pPr>
        <w:rPr>
          <w:lang w:val="en-US"/>
        </w:rPr>
      </w:pPr>
    </w:p>
    <w:p w14:paraId="3E69387D" w14:textId="77777777" w:rsidR="00AE389F" w:rsidRPr="00F55611" w:rsidRDefault="00AE389F" w:rsidP="001F0516">
      <w:pPr>
        <w:pStyle w:val="Heading4"/>
      </w:pPr>
      <w:bookmarkStart w:id="1635" w:name="_Toc519504751"/>
      <w:r w:rsidRPr="00F55611">
        <w:t>Comparing impacts related to the different governance approaches in the scenario archetypes</w:t>
      </w:r>
      <w:bookmarkEnd w:id="1635"/>
    </w:p>
    <w:p w14:paraId="65A8F723" w14:textId="607EE079" w:rsidR="00AE389F" w:rsidRPr="00F55611" w:rsidRDefault="00AE389F" w:rsidP="00AE389F">
      <w:pPr>
        <w:pStyle w:val="CommentText"/>
        <w:spacing w:line="276" w:lineRule="auto"/>
        <w:rPr>
          <w:sz w:val="22"/>
          <w:szCs w:val="22"/>
          <w:lang w:val="en-US"/>
        </w:rPr>
      </w:pPr>
      <w:r w:rsidRPr="00F55611">
        <w:rPr>
          <w:sz w:val="22"/>
          <w:szCs w:val="22"/>
          <w:lang w:val="en-US"/>
        </w:rPr>
        <w:t>Contrasting impacts are projected across the different plausible futures for Europe and Central Asia (</w:t>
      </w:r>
      <w:r w:rsidRPr="00F55611">
        <w:rPr>
          <w:b/>
          <w:sz w:val="22"/>
          <w:szCs w:val="22"/>
          <w:lang w:val="en-US"/>
        </w:rPr>
        <w:t>Figure 5.</w:t>
      </w:r>
      <w:r w:rsidRPr="00F55611">
        <w:rPr>
          <w:rFonts w:cstheme="minorHAnsi"/>
          <w:b/>
          <w:sz w:val="22"/>
          <w:szCs w:val="22"/>
          <w:lang w:val="en-US"/>
        </w:rPr>
        <w:t>10</w:t>
      </w:r>
      <w:r w:rsidRPr="00F55611">
        <w:rPr>
          <w:sz w:val="22"/>
          <w:szCs w:val="22"/>
          <w:lang w:val="en-US"/>
        </w:rPr>
        <w:t xml:space="preserve">). Generally, the indicators related to nature, </w:t>
      </w:r>
      <w:r w:rsidRPr="00F55611">
        <w:rPr>
          <w:bCs/>
          <w:sz w:val="22"/>
          <w:szCs w:val="22"/>
          <w:lang w:val="en-US"/>
        </w:rPr>
        <w:t>its contributions to people,</w:t>
      </w:r>
      <w:r w:rsidRPr="00F55611">
        <w:rPr>
          <w:sz w:val="22"/>
          <w:szCs w:val="22"/>
          <w:lang w:val="en-US"/>
        </w:rPr>
        <w:t xml:space="preserve"> and good quality of life show more positive impacts under the </w:t>
      </w:r>
      <w:r w:rsidRPr="00F55611">
        <w:rPr>
          <w:i/>
          <w:sz w:val="22"/>
          <w:szCs w:val="22"/>
          <w:lang w:val="en-US"/>
        </w:rPr>
        <w:t>global sustainable development</w:t>
      </w:r>
      <w:r w:rsidRPr="00F55611">
        <w:rPr>
          <w:sz w:val="22"/>
          <w:szCs w:val="22"/>
          <w:lang w:val="en-US"/>
        </w:rPr>
        <w:t xml:space="preserve"> and </w:t>
      </w:r>
      <w:r w:rsidRPr="00F55611">
        <w:rPr>
          <w:i/>
          <w:sz w:val="22"/>
          <w:szCs w:val="22"/>
          <w:lang w:val="en-US"/>
        </w:rPr>
        <w:t>regional sustainability</w:t>
      </w:r>
      <w:r w:rsidRPr="00F55611">
        <w:rPr>
          <w:sz w:val="22"/>
          <w:szCs w:val="22"/>
          <w:lang w:val="en-US"/>
        </w:rPr>
        <w:t xml:space="preserve"> scenario archetypes than under the </w:t>
      </w:r>
      <w:r w:rsidRPr="00F55611">
        <w:rPr>
          <w:i/>
          <w:sz w:val="22"/>
          <w:szCs w:val="22"/>
          <w:lang w:val="en-US"/>
        </w:rPr>
        <w:t>economic optimism</w:t>
      </w:r>
      <w:r w:rsidRPr="00F55611">
        <w:rPr>
          <w:sz w:val="22"/>
          <w:szCs w:val="22"/>
          <w:lang w:val="en-US"/>
        </w:rPr>
        <w:t xml:space="preserve">, </w:t>
      </w:r>
      <w:r w:rsidRPr="00F55611">
        <w:rPr>
          <w:i/>
          <w:sz w:val="22"/>
          <w:szCs w:val="22"/>
          <w:lang w:val="en-US"/>
        </w:rPr>
        <w:t>regional competition</w:t>
      </w:r>
      <w:r w:rsidRPr="00F55611">
        <w:rPr>
          <w:sz w:val="22"/>
          <w:szCs w:val="22"/>
          <w:lang w:val="en-US"/>
        </w:rPr>
        <w:t xml:space="preserve">, </w:t>
      </w:r>
      <w:r w:rsidRPr="00F55611">
        <w:rPr>
          <w:i/>
          <w:sz w:val="22"/>
          <w:szCs w:val="22"/>
          <w:lang w:val="en-US"/>
        </w:rPr>
        <w:t>inequality</w:t>
      </w:r>
      <w:r w:rsidRPr="00F55611">
        <w:rPr>
          <w:sz w:val="22"/>
          <w:szCs w:val="22"/>
          <w:lang w:val="en-US"/>
        </w:rPr>
        <w:t xml:space="preserve"> and </w:t>
      </w:r>
      <w:r w:rsidRPr="00F55611">
        <w:rPr>
          <w:i/>
          <w:sz w:val="22"/>
          <w:szCs w:val="22"/>
          <w:lang w:val="en-US"/>
        </w:rPr>
        <w:t>business-as-usual</w:t>
      </w:r>
      <w:r w:rsidRPr="00F55611">
        <w:rPr>
          <w:sz w:val="22"/>
          <w:szCs w:val="22"/>
          <w:lang w:val="en-US"/>
        </w:rPr>
        <w:t xml:space="preserve"> scenario archetypes. This is particularly noticeable for the set of indicators of </w:t>
      </w:r>
      <w:r w:rsidRPr="00F55611">
        <w:rPr>
          <w:bCs/>
          <w:sz w:val="22"/>
          <w:szCs w:val="22"/>
          <w:lang w:val="en-US"/>
        </w:rPr>
        <w:lastRenderedPageBreak/>
        <w:t>nature’s contributions to people</w:t>
      </w:r>
      <w:r w:rsidRPr="00F55611">
        <w:rPr>
          <w:sz w:val="22"/>
          <w:szCs w:val="22"/>
          <w:lang w:val="en-US"/>
        </w:rPr>
        <w:t xml:space="preserve">. These broad variations in impacts under different types of plausible futures have been discussed by various authors. For example, </w:t>
      </w:r>
      <w:r w:rsidRPr="00F55611">
        <w:rPr>
          <w:sz w:val="22"/>
          <w:szCs w:val="22"/>
          <w:lang w:val="en-US"/>
        </w:rPr>
        <w:fldChar w:fldCharType="begin" w:fldLock="1"/>
      </w:r>
      <w:r w:rsidRPr="00F55611">
        <w:rPr>
          <w:sz w:val="22"/>
          <w:szCs w:val="22"/>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3", "itemData" : { "DOI" : "10.1126/science.1115233", "ISBN" : "0036-8075, 1095-9203", "ISSN" : "0036-8075", "PMID" : "16254151", "abstract" : "Global change will alter the supply of ecosystem services that are vital for human well-being. To investigate ecosystem service supply during the 21st century, we used a range of ecosystem models and scenarios of climate and land-use change to conduct a Europe-wide assessment. Large changes in climate and land use typically resulted in large changes in ecosystem service supply. Some of these trends may be positive (for example, increases in forest area and productivity) or offer opportunities (for example, \u201csurplus land\u201d for agricultural extensification and bioenergy production). However, many changes increase vulnerability as a result of a decreasing supply of ecosystem services (for example, declining soil fertility, declining water availability, increasing risk of forest fires), especially in the Mediterranean and mountain regions", "author" : [ { "dropping-particle" : "", "family" : "Schr\u00f6ter", "given" : "Dagmar", "non-dropping-particle" : "", "parse-names" : false, "suffix" : "" }, { "dropping-particle" : "", "family" : "Cramer", "given" : "Wolfgang", "non-dropping-particle" : "", "parse-names" : false, "suffix" : "" }, { "dropping-particle" : "", "family" : "Leemans", "given" : "Rik", "non-dropping-particle" : "", "parse-names" : false, "suffix" : "" }, { "dropping-particle" : "", "family" : "Prentice", "given" : "I.Colin", "non-dropping-particle" : "", "parse-names" : false, "suffix" : "" }, { "dropping-particle" : "", "family" : "Ara\u00fajo", "given" : "Miguel B", "non-dropping-particle" : "", "parse-names" : false, "suffix" : "" }, { "dropping-particle" : "", "family" : "Arnell", "given" : "Nigel W", "non-dropping-particle" : "", "parse-names" : false, "suffix" : "" }, { "dropping-particle" : "", "family" : "Bondeau", "given" : "Alberte", "non-dropping-particle" : "", "parse-names" : false, "suffix" : "" }, { "dropping-particle" : "", "family" : "Bugmann", "given" : "Harald", "non-dropping-particle" : "", "parse-names" : false, "suffix" : "" }, { "dropping-particle" : "", "family" : "Carter", "given" : "Timothy R", "non-dropping-particle" : "", "parse-names" : false, "suffix" : "" }, { "dropping-particle" : "", "family" : "Gracia", "given" : "Carlos A", "non-dropping-particle" : "", "parse-names" : false, "suffix" : "" }, { "dropping-particle" : "", "family" : "la Vega-Leinert", "given" : "Anne", "non-dropping-particle" : "de", "parse-names" : false, "suffix" : "" }, { "dropping-particle" : "", "family" : "Erhard", "given" : "Markus", "non-dropping-particle" : "", "parse-names" : false, "suffix" : "" }, { "dropping-particle" : "", "family" : "Ewert", "given" : "Frank", "non-dropping-particle" : "", "parse-names" : false, "suffix" : "" }, { "dropping-particle" : "", "family" : "Glendining", "given" : "Margaret", "non-dropping-particle" : "", "parse-names" : false, "suffix" : "" }, { "dropping-particle" : "", "family" : "House", "given" : "Joanna I", "non-dropping-particle" : "", "parse-names" : false, "suffix" : "" }, { "dropping-particle" : "", "family" : "Kankaanp\ufffd\ufffd", "given" : "Susanna", "non-dropping-particle" : "", "parse-names" : false, "suffix" : "" }, { "dropping-particle" : "", "family" : "Klein", "given" : "Richard J T", "non-dropping-particle" : "", "parse-names" : false, "suffix" : "" }, { "dropping-particle" : "", "family" : "Lavorel", "given" : "Sandra", "non-dropping-particle" : "", "parse-names" : false, "suffix" : "" }, { "dropping-particle" : "", "family" : "Lindner", "given" : "Marcus", "non-dropping-particle" : "", "parse-names" : false, "suffix" : "" }, { "dropping-particle" : "", "family" : "Metzger", "given" : "Marc J", "non-dropping-particle" : "", "parse-names" : false, "suffix" : "" }, { "dropping-particle" : "", "family" : "Meyer", "given" : "Jeannette", "non-dropping-particle" : "", "parse-names" : false, "suffix" : "" }, { "dropping-particle" : "", "family" : "Mitchell", "given" : "Timothy D", "non-dropping-particle" : "", "parse-names" : false, "suffix" : "" }, { "dropping-particle" : "", "family" : "Reginster", "given" : "Isabelle", "non-dropping-particle" : "", "parse-names" : false, "suffix" : "" }, { "dropping-particle" : "", "family" : "Rounsevell", "given" : "Mark D. A.", "non-dropping-particle" : "", "parse-names" : false, "suffix" : "" }, { "dropping-particle" : "", "family" : "Sabat", "given" : "Santi", "non-dropping-particle" : "", "parse-names" : false, "suffix" : "" }, { "dropping-particle" : "", "family" : "Sitch", "given" : "Stephen", "non-dropping-particle" : "", "parse-names" : false, "suffix" : "" }, { "dropping-particle" : "", "family" : "Smith", "given" : "Ben", "non-dropping-particle" : "", "parse-names" : false, "suffix" : "" }, { "dropping-particle" : "", "family" : "Smith", "given" : "Jo", "non-dropping-particle" : "", "parse-names" : false, "suffix" : "" }, { "dropping-particle" : "", "family" : "Smith", "given" : "Pete", "non-dropping-particle" : "", "parse-names" : false, "suffix" : "" }, { "dropping-particle" : "", "family" : "Sykes", "given" : "Martin T", "non-dropping-particle" : "", "parse-names" : false, "suffix" : "" }, { "dropping-particle" : "", "family" : "Thonicke", "given" : "Kirsten", "non-dropping-particle" : "", "parse-names" : false, "suffix" : "" }, { "dropping-particle" : "", "family" : "Thuiller", "given" : "Wilfried", "non-dro</w:instrText>
      </w:r>
      <w:r w:rsidRPr="009F5398">
        <w:rPr>
          <w:sz w:val="22"/>
          <w:szCs w:val="22"/>
          <w:lang w:val="es-ES"/>
        </w:rPr>
        <w:instrText>pping-particle" : "", "parse-names" : false, "suffix" : "" }, { "dropping-particle" : "", "family" : "Tuck", "given" : "Gill", "non-dropping-particle" : "", "parse-names" : false, "suffix" : "" }, { "dropping-particle" : "", "family" : "Zaehle", "given" : "S.", "non-dropping-particle" : "", "parse-names" : false, "suffix" : "" }, { "dropping-particle" : "", "family" : "Zierl", "given" : "B.", "non-dropping-particle" : "", "parse-names" : false, "suffix" : "" } ], "container-title" : "Science", "id" : "ITEM-3", "issue" : "5752", "issued" : { "date-parts" : [ [ "2005" ] ] }, "note" : "NULL", "page" : "1333-1337", "title" : "Ecosystem Service Supply and Vulnerability to Global Change in Europe", "type" : "article-journal", "volume" : "310" }, "uris" : [ "http://www.mendeley.com/documents/?uuid=9c323d06-b32a-4aa9-b101-e7c377b4f7ee" ] } ], "mendeley" : { "formattedCitation" : "(Palacios-Agundez et al., 2013; Palomo et al., 2011; Schr\u00f6ter et al., 2005)", "manualFormatting" : "Palacios-Agundez, Casado-Arzuaga, Madariaga, &amp; Onaindia (2013), Palomo, Mart\u00edn-Lop\u00e9z, Lopez-Santiago, &amp; Montes (2011), and Schr\u00f6ter et al. (2005", "plainTextFormattedCitation" : "(Palacios-Agundez et al., 2013; Palomo et al., 2011; Schr\u00f6ter et al., 2005)", "previouslyFormattedCitation" : "(Palacios-Agundez et al., 2013; Palomo et al., 2011; Schr\u00f6ter et al., 2005)" }, "properties" : {  }, "schema" : "https://github.com/citation-style-language/schema/raw/master/csl-citation.json" }</w:instrText>
      </w:r>
      <w:r w:rsidRPr="00F55611">
        <w:rPr>
          <w:sz w:val="22"/>
          <w:szCs w:val="22"/>
          <w:lang w:val="en-US"/>
        </w:rPr>
        <w:fldChar w:fldCharType="separate"/>
      </w:r>
      <w:r w:rsidRPr="009F5398">
        <w:rPr>
          <w:sz w:val="22"/>
          <w:szCs w:val="22"/>
          <w:lang w:val="es-ES"/>
        </w:rPr>
        <w:t xml:space="preserve">Palacios-Agundez </w:t>
      </w:r>
      <w:r w:rsidR="009E3418" w:rsidRPr="009E3418">
        <w:rPr>
          <w:i/>
          <w:sz w:val="22"/>
          <w:szCs w:val="22"/>
          <w:lang w:val="es-ES"/>
        </w:rPr>
        <w:t>et al.</w:t>
      </w:r>
      <w:r w:rsidRPr="009F5398">
        <w:rPr>
          <w:sz w:val="22"/>
          <w:szCs w:val="22"/>
          <w:lang w:val="es-ES"/>
        </w:rPr>
        <w:t xml:space="preserve"> (2013), Palomo </w:t>
      </w:r>
      <w:r w:rsidR="009E3418" w:rsidRPr="009E3418">
        <w:rPr>
          <w:i/>
          <w:sz w:val="22"/>
          <w:szCs w:val="22"/>
          <w:lang w:val="es-ES"/>
        </w:rPr>
        <w:t>et al.</w:t>
      </w:r>
      <w:r w:rsidRPr="009F5398">
        <w:rPr>
          <w:sz w:val="22"/>
          <w:szCs w:val="22"/>
          <w:lang w:val="es-ES"/>
        </w:rPr>
        <w:t xml:space="preserve"> (2011), and Schröter </w:t>
      </w:r>
      <w:r w:rsidR="009E3418" w:rsidRPr="009E3418">
        <w:rPr>
          <w:i/>
          <w:sz w:val="22"/>
          <w:szCs w:val="22"/>
          <w:lang w:val="es-ES"/>
        </w:rPr>
        <w:t>et al.</w:t>
      </w:r>
      <w:r w:rsidRPr="009F5398">
        <w:rPr>
          <w:sz w:val="22"/>
          <w:szCs w:val="22"/>
          <w:lang w:val="es-ES"/>
        </w:rPr>
        <w:t xml:space="preserve"> </w:t>
      </w:r>
      <w:r w:rsidRPr="00F55611">
        <w:rPr>
          <w:sz w:val="22"/>
          <w:szCs w:val="22"/>
          <w:lang w:val="en-US"/>
        </w:rPr>
        <w:t>(2005</w:t>
      </w:r>
      <w:r w:rsidRPr="00F55611">
        <w:rPr>
          <w:sz w:val="22"/>
          <w:szCs w:val="22"/>
          <w:lang w:val="en-US"/>
        </w:rPr>
        <w:fldChar w:fldCharType="end"/>
      </w:r>
      <w:r w:rsidRPr="00F55611">
        <w:rPr>
          <w:sz w:val="22"/>
          <w:szCs w:val="22"/>
          <w:lang w:val="en-US"/>
        </w:rPr>
        <w:t xml:space="preserve">), showed that in general terms, </w:t>
      </w:r>
      <w:r w:rsidRPr="00F55611">
        <w:rPr>
          <w:bCs/>
          <w:sz w:val="22"/>
          <w:szCs w:val="22"/>
          <w:lang w:val="en-US"/>
        </w:rPr>
        <w:t>nature’s contributions to people are</w:t>
      </w:r>
      <w:r w:rsidRPr="00F55611">
        <w:rPr>
          <w:sz w:val="22"/>
          <w:szCs w:val="22"/>
          <w:lang w:val="en-US"/>
        </w:rPr>
        <w:t xml:space="preserve"> expected to be more negatively influenced under socio-economic scenarios which are associated with a reactive governance of environmental issues (e.g. </w:t>
      </w:r>
      <w:r w:rsidRPr="00F55611">
        <w:rPr>
          <w:i/>
          <w:sz w:val="22"/>
          <w:szCs w:val="22"/>
          <w:lang w:val="en-US"/>
        </w:rPr>
        <w:t>economic optimism</w:t>
      </w:r>
      <w:r w:rsidRPr="00F55611">
        <w:rPr>
          <w:sz w:val="22"/>
          <w:szCs w:val="22"/>
          <w:lang w:val="en-US"/>
        </w:rPr>
        <w:t xml:space="preserve"> or </w:t>
      </w:r>
      <w:r w:rsidRPr="00F55611">
        <w:rPr>
          <w:i/>
          <w:sz w:val="22"/>
          <w:szCs w:val="22"/>
          <w:lang w:val="en-US"/>
        </w:rPr>
        <w:t>regional competition</w:t>
      </w:r>
      <w:r w:rsidRPr="00F55611">
        <w:rPr>
          <w:sz w:val="22"/>
          <w:szCs w:val="22"/>
          <w:lang w:val="en-US"/>
        </w:rPr>
        <w:t xml:space="preserve">) than under the proactive environmental policies that are found in sustainable scenarios (e.g. </w:t>
      </w:r>
      <w:r w:rsidRPr="00F55611">
        <w:rPr>
          <w:i/>
          <w:sz w:val="22"/>
          <w:szCs w:val="22"/>
          <w:lang w:val="en-US"/>
        </w:rPr>
        <w:t>global sustainable development</w:t>
      </w:r>
      <w:r w:rsidRPr="00F55611">
        <w:rPr>
          <w:sz w:val="22"/>
          <w:szCs w:val="22"/>
          <w:lang w:val="en-US"/>
        </w:rPr>
        <w:t xml:space="preserve"> or </w:t>
      </w:r>
      <w:r w:rsidRPr="00F55611">
        <w:rPr>
          <w:i/>
          <w:sz w:val="22"/>
          <w:szCs w:val="22"/>
          <w:lang w:val="en-US"/>
        </w:rPr>
        <w:t>regional sustainability</w:t>
      </w:r>
      <w:r w:rsidRPr="00F55611">
        <w:rPr>
          <w:sz w:val="22"/>
          <w:szCs w:val="22"/>
          <w:lang w:val="en-US"/>
        </w:rPr>
        <w:t xml:space="preserve">). </w:t>
      </w:r>
    </w:p>
    <w:p w14:paraId="1E1DF0DA" w14:textId="68E4E40A" w:rsidR="00AE389F" w:rsidRPr="00F55611" w:rsidRDefault="00AE389F" w:rsidP="00AE389F">
      <w:pPr>
        <w:pStyle w:val="CommentText"/>
        <w:spacing w:line="276" w:lineRule="auto"/>
        <w:rPr>
          <w:lang w:val="en-US"/>
        </w:rPr>
      </w:pPr>
      <w:r w:rsidRPr="00F55611">
        <w:rPr>
          <w:sz w:val="22"/>
          <w:szCs w:val="22"/>
          <w:lang w:val="en-US"/>
        </w:rPr>
        <w:t xml:space="preserve">Furthermore, the main objective of the “sustainability” archetypes is to promote a more holistic approach to managing human and environmental systems, which supports multifunctionality and many of </w:t>
      </w:r>
      <w:r w:rsidRPr="00F55611">
        <w:rPr>
          <w:bCs/>
          <w:sz w:val="22"/>
          <w:szCs w:val="22"/>
          <w:lang w:val="en-US"/>
        </w:rPr>
        <w:t>nature’s contributions to people</w:t>
      </w:r>
      <w:r w:rsidRPr="00F55611">
        <w:rPr>
          <w:sz w:val="22"/>
          <w:szCs w:val="22"/>
          <w:lang w:val="en-US"/>
        </w:rPr>
        <w:t xml:space="preserve">. Alternatively, the </w:t>
      </w:r>
      <w:r w:rsidRPr="00F55611">
        <w:rPr>
          <w:i/>
          <w:sz w:val="22"/>
          <w:szCs w:val="22"/>
          <w:lang w:val="en-US"/>
        </w:rPr>
        <w:t>economic optimism</w:t>
      </w:r>
      <w:r w:rsidRPr="00F55611">
        <w:rPr>
          <w:sz w:val="22"/>
          <w:szCs w:val="22"/>
          <w:lang w:val="en-US"/>
        </w:rPr>
        <w:t xml:space="preserve">, </w:t>
      </w:r>
      <w:r w:rsidRPr="00F55611">
        <w:rPr>
          <w:i/>
          <w:sz w:val="22"/>
          <w:szCs w:val="22"/>
          <w:lang w:val="en-US"/>
        </w:rPr>
        <w:t>regional competition</w:t>
      </w:r>
      <w:r w:rsidRPr="00F55611">
        <w:rPr>
          <w:sz w:val="22"/>
          <w:szCs w:val="22"/>
          <w:lang w:val="en-US"/>
        </w:rPr>
        <w:t xml:space="preserve"> and </w:t>
      </w:r>
      <w:r w:rsidRPr="00F55611">
        <w:rPr>
          <w:i/>
          <w:sz w:val="22"/>
          <w:szCs w:val="22"/>
          <w:lang w:val="en-US"/>
        </w:rPr>
        <w:t>inequality</w:t>
      </w:r>
      <w:r w:rsidRPr="00F55611">
        <w:rPr>
          <w:sz w:val="22"/>
          <w:szCs w:val="22"/>
          <w:lang w:val="en-US"/>
        </w:rPr>
        <w:t xml:space="preserve"> scenario archetypes are motivated by economic growth or national security. These archetypes focus more on the self-interest of individuals or “elite” groups in society and tend to promote a more limited number of </w:t>
      </w:r>
      <w:r w:rsidRPr="00F55611">
        <w:rPr>
          <w:bCs/>
          <w:sz w:val="22"/>
          <w:szCs w:val="22"/>
          <w:lang w:val="en-US"/>
        </w:rPr>
        <w:t>nature’s contributions to people</w:t>
      </w:r>
      <w:r w:rsidRPr="00F55611">
        <w:rPr>
          <w:sz w:val="22"/>
          <w:szCs w:val="22"/>
          <w:lang w:val="en-US"/>
        </w:rPr>
        <w:t>, particularly material contributions such as agricultural and timber production.</w:t>
      </w:r>
      <w:r w:rsidRPr="00F55611">
        <w:rPr>
          <w:lang w:val="en-US"/>
        </w:rPr>
        <w:t xml:space="preserve"> </w:t>
      </w:r>
      <w:r w:rsidRPr="00F55611">
        <w:rPr>
          <w:sz w:val="22"/>
          <w:szCs w:val="22"/>
          <w:lang w:val="en-US"/>
        </w:rPr>
        <w:t xml:space="preserve">This is supported by studies that examined trade-offs between </w:t>
      </w:r>
      <w:r w:rsidRPr="00F55611">
        <w:rPr>
          <w:bCs/>
          <w:sz w:val="22"/>
          <w:szCs w:val="22"/>
          <w:lang w:val="en-US"/>
        </w:rPr>
        <w:t xml:space="preserve">nature’s contributions to people </w:t>
      </w:r>
      <w:r w:rsidRPr="00F55611">
        <w:rPr>
          <w:sz w:val="22"/>
          <w:szCs w:val="22"/>
          <w:lang w:val="en-US"/>
        </w:rPr>
        <w:t xml:space="preserve">and showed that increases in food provision (generally associated with the expansion of agricultural land or the intensification of livestock production and fish captures) were linked to decreasing provision of regulating contributions (e.g. prevention of soil erosion, regulation of water quality and quantity) and nature values (e.g. ecosystem functioning and compositional intactness indicators) </w:t>
      </w:r>
      <w:r w:rsidRPr="00F55611">
        <w:rPr>
          <w:sz w:val="22"/>
          <w:szCs w:val="22"/>
          <w:lang w:val="en-US"/>
        </w:rPr>
        <w:fldChar w:fldCharType="begin" w:fldLock="1"/>
      </w:r>
      <w:r w:rsidRPr="00F55611">
        <w:rPr>
          <w:sz w:val="22"/>
          <w:szCs w:val="22"/>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2", "itemData" : { "DOI" : "10.5751/ES-05576-180335", "ISBN" : "1708-3087", "ISSN" : "17083087", "abstract" : "Mountain ecosystems provide a broad range of ecosystem services (ES). Trade-offs between different ES are an important aspect in the assessment of future sustainable land-use. Management of ES in mountain regions must confront the challenges of spatial and temporal heterogeneity, and interaction with structural changes in agriculture and forestry. Using a social-ecological modeling framework, we assess the relationships between forest and agricultural ES in a mountain region in Switzerland. Based on the concept of jointness in production, we evaluated trade-offs and synergies among food provision, biodiversity conservation, carbon sequestration, and protection against natural hazards. Results show that increasing the provision of a focal ES in a mountain region may result in alternating trade-offs and synergies, depending on the interaction of economic and technological interdependencies. Thus, management schemes aiming to increase the provision of one focal ES have to consider not only the technological or biological nature of interrelationships, but also the economic interdependencies among different ES. Trade-offs and synergies from these interactions strongly depend on the underlying structural and environmental conditions driven by socioeconomic and climatic developments. \u00a9 2013 by the author(s).", "author" : [ { "dropping-particle" : "", "family" : "Briner", "given" : "Simon", "non-dropping-particle" : "", "parse-names" : false, "suffix" : "" }, { "dropping-particle" : "", "family" : "Huber", "given" : "Robert", "non-dropping-particle" : "", "parse-names" : false, "suffix" : "" }, { "dropping-particle" : "", "family" : "Bebi", "given" : "Peter", "non-dropping-particle" : "", "parse-names" : false, "suffix" : "" }, { "dropping-particle" : "", "family" : "Elkin", "given" : "Ch\u00e9", "non-dropping-particle" : "", "parse-names" : false, "suffix" : "" }, { "dropping-particle" : "", "family" : "Schmatz", "given" : "Dirk R.", "non-dropping-particle" : "", "parse-names" : false, "suffix" : "" }, { "dropping-particle" : "", "family" : "Gr\u00eat-Regamey", "given" : "Adrienne", "non-dropping-particle" : "", "parse-names" : false, "suffix" : "" } ], "container-title" : "Ecology and Society", "id" : "ITEM-2", "issue" : "3", "issued" : { "date-parts" : [ [ "2013" ] ] }, "title" : "Trade-offs between ecosystem services in a mountain region", "type" : "article-journal", "volume" : "18" }, "uris" : [ "http://www.mendeley.com/documents/?uuid=7aeec5c4-053e-4cde-96d1-25c3e010cb9c" ] }, { "id" : "ITEM-3", "itemData" : { "DOI" : "10.1007/s10113-012-0361-y", "ISBN" : "1436-3798", "ISSN" : "14363798", "abstract" : "Climate change will affect all sectors of society and the environment at all scales, ranging from the continental to the national and local. Decision-makers and other interested citizens need to be able to access reliable science-based information to help them respond to the risks of climate change impacts and assess opportunities for adaptation. Participatory integrated assessment (IA) tools combine knowledge from diverse scientific disciplines, take account of the value and importance of stakeholder `lay insight' and facilitate a two-way iterative process of exploration of `what if's' to enable decision-makers to test ideas and improve their understanding of the complex issues surrounding adaptation to climate change. This paper describes the conceptual design of a participatory IA tool, the CLIMSAVE IA Platform, based on a professionally facilitated stakeholder engagement process. The CLIMSAVE (climate change integrated methodology for cross-sectoral adaptation and vulnerability in Europe) Platform is a user-friendly, interactive web-based tool that allows stakeholders to assess climate change impacts and vulnerabilities for a range of sectors, including agriculture, forests, biodiversity, coasts, water resources and urban development. The linking of models for the different sectors enables stakeholders to see how their interactions could affect European landscape change. The relationship between choice, uncertainty and constraints is a key cross-cutting theme in the conduct of past participatory IA. Integrating scenario development processes with an interactive modelling platform is shown to allow the exploration of future uncertainty as a structural feature of such complex problems, encouraging stakeholders to explore adaptation choices within real-world constraints of future resource availability and environmental and institutional capacities, rather than seeking the `right' answers.", "author" : [ { "dropping-particle" : "", "family" : "Harrison", "given" : "Paula A.", "non-dropping-particle" : "", "parse-names" : false, "suffix" : "" }, { "dropping-particle" : "", "family" : "Holman", "given" : "Ian P.", "non-dropping-particle" : "", "parse-names" : false, "suffix" : "" }, { "dropping-particle" : "", "family" : "Cojocaru", "given" : "George", "non-dropping-particle" : "", "parse-names" : false, "suffix" : "" }, { "dropping-particle" : "", "family" : "Kok", "given" : "Kasper", "non-dropping-particle" : "", "parse-names" : false, "suffix" : "" }, { "dropping-particle" : "", "family" : "Kontogianni", "given" : "Areti", "non-dropping-particle" : "", "parse-names" : false, "suffix" : "" }, { "dropping-particle" : "", "family" : "Metzger", "given" : "Marc J.", "non-dropping-particle" : "", "parse-names" : false, "suffix" : "" }, { "dropping-particle" : "", "family" : "Gramberger", "given" : "Marc", "non-dropping-particle" : "", "parse-names" : false, "suffix" : "" } ], "container-title" : "Regional Environmental Change", "id" : "ITEM-3", "issue" : "4", "issued" : { "date-parts" : [ [ "2013" ] ] }, "page" : "761-780", "title" : "Combining qualitative and quantitative understanding for exploring cross-sectoral climate change impacts, adaptation and vulnerability in Europe", "type" : "article-journal", "volume" : "13" }, "uris" : [ "http://www.mendeley.com/documents/?uuid=91c4193d-11b4-45e9-8bf8-38155b987cf7" ] }, { "id" : "ITEM-4",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4",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5", "itemData" : { "DOI" : "10.1016/j.ecolecon.2010.02.011", "ISBN" : "0921-8009", "ISSN" : "09218009", "abstract" : "The rural space is increasingly valued for the multiple ecosystem services that it can deliver. For example, priorities in many lowland floodplains in England have changed in recent years from a focus on agricultural production towards environmental quality and the management of flood risk, in part linked to climate change. Recent concerns about food security, however, may reinstate the importance of agricultural production in these fertile areas. This paper explores changes in rural land use in floodplains by measuring the range of ecosystem services provided under different management scenarios. Generic land use scenarios consider management options that focus on single objectives, such as maximising agricultural production, maximising biodiversity and maximising flood storage capacity. Indicators are developed to value the ecosystem services provided by floodplains under each scenario, identifying potential synergy and conflict. This integrated ecosystems approach can help to inform future policy and practice for floodplain management, hopefully in ways that appeal to key stakeholders. ?? 2010 Elsevier B.V. All rights reserved.", "author" : [ { "dropping-particle" : "", "family" : "Posthumus", "given" : "H.", "non-dropping-particle" : "", "parse-names" : false, "suffix" : "" }, { "dropping-particle" : "", "family" : "Rouquette", "given" : "J. R.", "non-dropping-particle" : "", "parse-names" : false, "suffix" : "" }, { "dropping-particle" : "", "family" : "Morris", "given" : "J.", "non-dropping-particle" : "", "parse-names" : false, "suffix" : "" }, { "dropping-particle" : "", "family" : "Gowing", "given" : "D. J G", "non-dropping-particle" : "", "parse-names" : false, "suffix" : "" }, { "dropping-particle" : "", "family" : "Hess", "given" : "T. M.", "non-dropping-particle" : "", "parse-names" : false, "suffix" : "" } ], "container-title" : "Ecological Economics", "id" : "ITEM-5", "issue" : "7", "issued" : { "date-parts" : [ [ "2010" ] ] }, "note" : "NULL", "page" : "1510-1523", "title" : "A framework for the assessment of ecosystem goods and services; a case study on lowland floodplains in England", "type" : "article-journal", "volume" : "69" }, "uris" : [ "http://www.mendeley.com/documents/?uuid=cd46c335-2906-4e89-8d70-d711e0c86013" ] } ], "mendeley" : { "formattedCitation" : "(Briner et al., 2013; Dunford, Smith, et al., 2015; Harrison et al., 2013; Palomo et al., 2011; Posthumus, Rouquette, Morris, Gowing, &amp; Hess, 2010)", "plainTextFormattedCitation" : "(Briner et al., 2013; Dunford, Smith, et al., 2015; Harrison et al., 2013; Palomo et al., 2011; Posthumus, Rouquette, Morris, Gowing, &amp; Hess, 2010)", "previouslyFormattedCitation" : "(Briner et al., 2013; Dunford, Smith, et al., 2015; Harrison et al., 2013; Palomo et al., 2011; Posthumus, Rouquette, Morris, Gowing, &amp; Hess, 2010)"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riner </w:t>
      </w:r>
      <w:r w:rsidR="009E3418" w:rsidRPr="009E3418">
        <w:rPr>
          <w:i/>
          <w:sz w:val="22"/>
          <w:szCs w:val="22"/>
          <w:lang w:val="en-US"/>
        </w:rPr>
        <w:t>et al.</w:t>
      </w:r>
      <w:r w:rsidRPr="00F55611">
        <w:rPr>
          <w:sz w:val="22"/>
          <w:szCs w:val="22"/>
          <w:lang w:val="en-US"/>
        </w:rPr>
        <w:t xml:space="preserve">, 2013; Dunford </w:t>
      </w:r>
      <w:r w:rsidR="009E3418" w:rsidRPr="009E3418">
        <w:rPr>
          <w:i/>
          <w:sz w:val="22"/>
          <w:szCs w:val="22"/>
          <w:lang w:val="en-US"/>
        </w:rPr>
        <w:t>et al.</w:t>
      </w:r>
      <w:r w:rsidRPr="00F55611">
        <w:rPr>
          <w:sz w:val="22"/>
          <w:szCs w:val="22"/>
          <w:lang w:val="en-US"/>
        </w:rPr>
        <w:t>, 2015</w:t>
      </w:r>
      <w:r w:rsidR="000B7C50">
        <w:rPr>
          <w:sz w:val="22"/>
          <w:szCs w:val="22"/>
          <w:lang w:val="en-US"/>
        </w:rPr>
        <w:t>b</w:t>
      </w:r>
      <w:r w:rsidRPr="00F55611">
        <w:rPr>
          <w:sz w:val="22"/>
          <w:szCs w:val="22"/>
          <w:lang w:val="en-US"/>
        </w:rPr>
        <w:t xml:space="preserve">; Harrison </w:t>
      </w:r>
      <w:r w:rsidR="009E3418" w:rsidRPr="009E3418">
        <w:rPr>
          <w:i/>
          <w:sz w:val="22"/>
          <w:szCs w:val="22"/>
          <w:lang w:val="en-US"/>
        </w:rPr>
        <w:t>et al.</w:t>
      </w:r>
      <w:r w:rsidRPr="00F55611">
        <w:rPr>
          <w:sz w:val="22"/>
          <w:szCs w:val="22"/>
          <w:lang w:val="en-US"/>
        </w:rPr>
        <w:t xml:space="preserve">, 2013; Palomo </w:t>
      </w:r>
      <w:r w:rsidR="009E3418" w:rsidRPr="009E3418">
        <w:rPr>
          <w:i/>
          <w:sz w:val="22"/>
          <w:szCs w:val="22"/>
          <w:lang w:val="en-US"/>
        </w:rPr>
        <w:t>et al.</w:t>
      </w:r>
      <w:r w:rsidRPr="00F55611">
        <w:rPr>
          <w:sz w:val="22"/>
          <w:szCs w:val="22"/>
          <w:lang w:val="en-US"/>
        </w:rPr>
        <w:t>, 2011; Posthumus</w:t>
      </w:r>
      <w:r w:rsidRPr="0076488E">
        <w:rPr>
          <w:sz w:val="22"/>
          <w:szCs w:val="22"/>
          <w:lang w:val="en-US"/>
        </w:rPr>
        <w:t xml:space="preserve"> </w:t>
      </w:r>
      <w:r w:rsidR="009E3418" w:rsidRPr="009E3418">
        <w:rPr>
          <w:i/>
          <w:sz w:val="22"/>
          <w:szCs w:val="22"/>
          <w:lang w:val="en-US"/>
        </w:rPr>
        <w:t>et al.</w:t>
      </w:r>
      <w:r w:rsidRPr="00F55611">
        <w:rPr>
          <w:sz w:val="22"/>
          <w:szCs w:val="22"/>
          <w:lang w:val="en-US"/>
        </w:rPr>
        <w:t xml:space="preserve"> 2010)</w:t>
      </w:r>
      <w:r w:rsidRPr="00F55611">
        <w:rPr>
          <w:sz w:val="22"/>
          <w:szCs w:val="22"/>
          <w:lang w:val="en-US"/>
        </w:rPr>
        <w:fldChar w:fldCharType="end"/>
      </w:r>
      <w:r w:rsidRPr="00F55611">
        <w:rPr>
          <w:sz w:val="22"/>
          <w:szCs w:val="22"/>
          <w:lang w:val="en-US"/>
        </w:rPr>
        <w:t xml:space="preserve">. Similar trade-offs have also been identified between other material contributions (e.g. timber extraction) and regulating (e.g. carbon storage) and non-material contributions (e.g. aesthetic value). For example, </w:t>
      </w:r>
      <w:r w:rsidRPr="00F55611">
        <w:rPr>
          <w:sz w:val="22"/>
          <w:szCs w:val="22"/>
          <w:lang w:val="en-US"/>
        </w:rPr>
        <w:fldChar w:fldCharType="begin" w:fldLock="1"/>
      </w:r>
      <w:r w:rsidRPr="00F55611">
        <w:rPr>
          <w:sz w:val="22"/>
          <w:szCs w:val="22"/>
          <w:lang w:val="en-US"/>
        </w:rPr>
        <w:instrText>ADDIN CSL_CITATION { "citationItems" : [ { "id" : "ITEM-1", "itemData" : { "DOI" : "10.1080/21513732.2012.751936", "ISBN" : "2151-3732", "ISSN" : "2151-3732", "abstract" : "In mountain regions, ecosystem services provision is strongly linked to land use, topography and climate, where impacts can be expected under global change. For our study site in the Austrian Alps, we examined the relationship between agricultural activities and multiple ecosystem services on landscape scale from past to future. Modelling of future land-use patterns was based on stakeholder workshops considering different socio-economic and climate scenarios. In the past, land-use intensity was reduced resulting in less forage provision but better regulating services. Future scenarios predict contrasting developments; under conditions of global change, farmers shift the focus of their activities towards tourism, but in times of global economic crisis farming becomes more important again. Developing the local economy facilitates new markets for agricultural products, but projected drought periods will cause an abandonment of farmland. While forest regeneration is valuable for regulating services, it reduces the aesthetic value. Both regulating and cultural services decrease when forage provision is optimized. To ensure multiple ecosystem service provision, agricultural management should be related to ecosystem services and included into land-use policies and agricultural incentives. \u00a9 2013 Copyright Taylor and Francis Group, LLC.", "author" : [ { "dropping-particle" : "", "family" : "Schirpke", "given" : "Uta", "non-dropping-particle" : "", "parse-names" : false, "suffix" : "" }, { "dropping-particle" : "", "family" : "Leitinger", "given" : "Georg", "non-dropping-particle" : "", "parse-names" : false, "suffix" : "" }, { "dropping-particle" : "", "family" : "Tasser", "given" : "Erich", "non-dropping-particle" : "", "parse-names" : false, "suffix" : "" }, { "dropping-particle" : "", "family" : "Schermer", "given" : "Markus", "non-dropping-particle" : "", "parse-names" : false, "suffix" : "" }, { "dropping-particle" : "", "family" : "Steinbacher", "given" : "Melanie", "non-dropping-particle" : "", "parse-names" : false, "suffix" : "" }, { "dropping-particle" : "", "family" : "Tappeiner", "given" : "Ulrike", "non-dropping-particle" : "", "parse-names" : false, "suffix" : "" } ], "container-title" : "International Journal of Biodiversity Science, Ecosystem Services &amp; Management", "id" : "ITEM-1", "issue" : "2", "issued" : { "date-parts" : [ [ "2013" ] ] }, "page" : "123-135", "title" : "Multiple ecosystem services of a changing Alpine landscape: past, present and future", "type" : "article-journal", "volume" : "9" }, "uris" : [ "http://www.mendeley.com/documents/?uuid=5fb7450b-1c9f-4715-9ae1-25829ced999f" ] }, { "id" : "ITEM-2",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2",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3", "itemData" : { "DOI" : "10.1016/j.ecoser.2014.06.004", "ISBN" : "2212-0416", "ISSN" : "22120416", "abstract" : "To develop viable strategies for intensifying the use of forest biomass and for increasing forest protection, impacts on ecosystem services need to be assessed. We investigated the biophysical and economic impacts of increased forest biomass production and biodiversity protection on forest ecosystem services.The European Forest Information SCENario (EFISCEN) model was applied for 26 European countries. Three different scenarios were considered: a reference scenario (no policy changes, a moderate increase in roundwood, residue and stump biomass production), a wood energy scenario (enhanced roundwood, residue and stump biomass production to achieve national renewable energy targets), and a biodiversity scenario (setting aside 5% of the forest area with restrictions on wood production combined with biodiversity-friendly management on the remaining area). The impacts were assessed by analyzing impacts on provisioning (roundwood production and residue and stump biomass production) and other services (carbon storage, deadwood and recreation) for the period 2010-2030.We found that roundwood, residue and stump biomass production could be intensified, but there are trade-offs with non-marketed ecosystem services. Increasing biomass production could lead to a net societal benefit in 2030. However, larger benefits would be obtained within Europe if forest biodiversity protection is enhanced.", "author" : [ { "dropping-particle" : "", "family" : "Verkerk", "given" : "Pieter J.", "non-dropping-particle" : "", "parse-names" : false, "suffix" : "" }, { "dropping-particle" : "", "family" : "Mavsar", "given" : "R.", "non-dropping-particle" : "", "parse-names" : false, "suffix" : "" }, { "dropping-particle" : "", "family" : "Giergiczny", "given" : "M.", "non-dropping-particle" : "", "parse-names" : false, "suffix" : "" }, { "dropping-particle" : "", "family" : "Lindner", "given" : "M.", "non-dropping-particle" : "", "parse-names" : false, "suffix" : "" }, { "dropping-particle" : "", "family" : "Edwards", "given" : "D.", "non-dropping-particle" : "", "parse-names" : false, "suffix" : "" }, { "dropping-particle" : "", "family" : "Schelhaas", "given" : "M. J.", "non-dropping-particle" : "", "parse-names" : false, "suffix" : "" } ], "container-title" : "Ecosystem Services", "id" : "ITEM-3", "issued" : { "date-parts" : [ [ "2014" ] ] }, "note" : "NULL", "page" : "155-165", "title" : "Assessing impacts of intensified biomass production and biodiversity protection on ecosystem services provided by European forests", "type" : "article-journal", "volume" : "9" }, "uris" : [ "http://www.mendeley.com/documents/?uuid=d77a83ca-14f3-4cf0-a8fb-eb3f15a85543" ] } ], "mendeley" : { "formattedCitation" : "(Dunford, Smith, et al., 2015; Schirpke et al., 2013; Verkerk et al., 2014)", "plainTextFormattedCitation" : "(Dunford, Smith, et al., 2015; Schirpke et al., 2013; Verkerk et al., 2014)", "previouslyFormattedCitation" : "(Dunford, Smith, et al., 2015; Schirpke et al., 2013; Verkerk et al., 2014)"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Dunford </w:t>
      </w:r>
      <w:r w:rsidR="009E3418" w:rsidRPr="009E3418">
        <w:rPr>
          <w:i/>
          <w:sz w:val="22"/>
          <w:szCs w:val="22"/>
          <w:lang w:val="en-US"/>
        </w:rPr>
        <w:t>et al.</w:t>
      </w:r>
      <w:r w:rsidRPr="00F55611">
        <w:rPr>
          <w:sz w:val="22"/>
          <w:szCs w:val="22"/>
          <w:lang w:val="en-US"/>
        </w:rPr>
        <w:t xml:space="preserve"> </w:t>
      </w:r>
      <w:r w:rsidR="00590172">
        <w:rPr>
          <w:sz w:val="22"/>
          <w:szCs w:val="22"/>
          <w:lang w:val="en-US"/>
        </w:rPr>
        <w:t>(</w:t>
      </w:r>
      <w:r w:rsidRPr="00F55611">
        <w:rPr>
          <w:sz w:val="22"/>
          <w:szCs w:val="22"/>
          <w:lang w:val="en-US"/>
        </w:rPr>
        <w:t>2015</w:t>
      </w:r>
      <w:r w:rsidR="000B7C50">
        <w:rPr>
          <w:sz w:val="22"/>
          <w:szCs w:val="22"/>
          <w:lang w:val="en-US"/>
        </w:rPr>
        <w:t>b</w:t>
      </w:r>
      <w:r w:rsidR="00590172">
        <w:rPr>
          <w:sz w:val="22"/>
          <w:szCs w:val="22"/>
          <w:lang w:val="en-US"/>
        </w:rPr>
        <w:t>)</w:t>
      </w:r>
      <w:r w:rsidRPr="00F55611">
        <w:rPr>
          <w:sz w:val="22"/>
          <w:szCs w:val="22"/>
          <w:lang w:val="en-US"/>
        </w:rPr>
        <w:t xml:space="preserve">; Schirpke </w:t>
      </w:r>
      <w:r w:rsidR="009E3418" w:rsidRPr="009E3418">
        <w:rPr>
          <w:i/>
          <w:sz w:val="22"/>
          <w:szCs w:val="22"/>
          <w:lang w:val="en-US"/>
        </w:rPr>
        <w:t>et al.</w:t>
      </w:r>
      <w:r w:rsidRPr="00F55611">
        <w:rPr>
          <w:sz w:val="22"/>
          <w:szCs w:val="22"/>
          <w:lang w:val="en-US"/>
        </w:rPr>
        <w:t xml:space="preserve"> </w:t>
      </w:r>
      <w:r w:rsidR="00D36777">
        <w:rPr>
          <w:sz w:val="22"/>
          <w:szCs w:val="22"/>
          <w:lang w:val="en-US"/>
        </w:rPr>
        <w:t>(</w:t>
      </w:r>
      <w:r w:rsidRPr="00F55611">
        <w:rPr>
          <w:sz w:val="22"/>
          <w:szCs w:val="22"/>
          <w:lang w:val="en-US"/>
        </w:rPr>
        <w:t>2013</w:t>
      </w:r>
      <w:r w:rsidR="00D36777">
        <w:rPr>
          <w:sz w:val="22"/>
          <w:szCs w:val="22"/>
          <w:lang w:val="en-US"/>
        </w:rPr>
        <w:t>)</w:t>
      </w:r>
      <w:r w:rsidRPr="00F55611">
        <w:rPr>
          <w:sz w:val="22"/>
          <w:szCs w:val="22"/>
          <w:lang w:val="en-US"/>
        </w:rPr>
        <w:t xml:space="preserve">; Verkerk </w:t>
      </w:r>
      <w:r w:rsidR="009E3418" w:rsidRPr="009E3418">
        <w:rPr>
          <w:i/>
          <w:sz w:val="22"/>
          <w:szCs w:val="22"/>
          <w:lang w:val="en-US"/>
        </w:rPr>
        <w:t>et al.</w:t>
      </w:r>
      <w:r w:rsidRPr="00F55611">
        <w:rPr>
          <w:sz w:val="22"/>
          <w:szCs w:val="22"/>
          <w:lang w:val="en-US"/>
        </w:rPr>
        <w:t xml:space="preserve"> </w:t>
      </w:r>
      <w:r w:rsidR="00D36777">
        <w:rPr>
          <w:sz w:val="22"/>
          <w:szCs w:val="22"/>
          <w:lang w:val="en-US"/>
        </w:rPr>
        <w:t>(</w:t>
      </w:r>
      <w:r w:rsidRPr="00F55611">
        <w:rPr>
          <w:sz w:val="22"/>
          <w:szCs w:val="22"/>
          <w:lang w:val="en-US"/>
        </w:rPr>
        <w:t>2014)</w:t>
      </w:r>
      <w:r w:rsidRPr="00F55611">
        <w:rPr>
          <w:sz w:val="22"/>
          <w:szCs w:val="22"/>
          <w:lang w:val="en-US"/>
        </w:rPr>
        <w:fldChar w:fldCharType="end"/>
      </w:r>
      <w:r w:rsidRPr="00F55611">
        <w:rPr>
          <w:sz w:val="22"/>
          <w:szCs w:val="22"/>
          <w:lang w:val="en-US"/>
        </w:rPr>
        <w:t xml:space="preserve"> found that increasing wood extraction reduces the value of forests as a carbon sink and ultimately leads to highly managed forest that are aesthetically unattractive (decreasing its cultural/recreation values) and/or biodiversity poor.</w:t>
      </w:r>
    </w:p>
    <w:p w14:paraId="7DADADB0" w14:textId="13BD0926" w:rsidR="00AE389F" w:rsidRPr="00F55611" w:rsidRDefault="00AE389F" w:rsidP="00AE389F">
      <w:pPr>
        <w:pStyle w:val="CommentText"/>
        <w:spacing w:line="276" w:lineRule="auto"/>
        <w:rPr>
          <w:sz w:val="22"/>
          <w:szCs w:val="22"/>
          <w:lang w:val="en-US"/>
        </w:rPr>
      </w:pPr>
      <w:r w:rsidRPr="00F55611">
        <w:rPr>
          <w:sz w:val="22"/>
          <w:szCs w:val="22"/>
          <w:lang w:val="en-US"/>
        </w:rPr>
        <w:fldChar w:fldCharType="begin" w:fldLock="1"/>
      </w:r>
      <w:r w:rsidRPr="00F55611">
        <w:rPr>
          <w:sz w:val="22"/>
          <w:szCs w:val="22"/>
          <w:lang w:val="en-US"/>
        </w:rPr>
        <w:instrText>ADDIN CSL_CITATION { "citationItems" : [ { "id" : "ITEM-1", "itemData" : { "DOI" : "10.1126/science.1234379", "ISBN" : "1095-9203 (Electronic)\\n0036-8075 (Linking)", "ISSN" : "1095-9203", "PMID" : "23828934", "abstract" : "Landscapes generate a wide range of valuable ecosystem services, yet land-use decisions often ignore the value of these services. Using the example of the United Kingdom, we show the significance of land-use change not only for agricultural production but also for emissions and sequestration of greenhouse gases, open-access recreational visits, urban green space, and wild-species diversity. We use spatially explicit models in conjunction with valuation methods to estimate comparable economic values for these services, taking account of climate change impacts. We show that, although decisions that focus solely on agriculture reduce overall ecosystem service values, highly significant value increases can be obtained from targeted planning by incorporating all potential services and their values and that this approach also conserves wild-species diversity.", "author" : [ { "dropping-particle" : "", "family" : "Bateman", "given" : "Ian J", "non-dropping-particle" : "", "parse-names" : false, "suffix" : "" }, { "dropping-particle" : "", "family" : "Harwood", "given" : "Amii R", "non-dropping-particle" : "", "parse-names" : false, "suffix" : "" }, { "dropping-particle" : "", "family" : "Mace", "given" : "Georgina M", "non-dropping-particle" : "", "parse-names" : false, "suffix" : "" }, { "dropping-particle" : "", "family" : "Watson", "given" : "Robert T", "non-dropping-particle" : "", "parse-names" : false, "suffix" : "" }, { "dropping-particle" : "", "family" : "Abson", "given" : "David J", "non-dropping-particle" : "", "parse-names" : false, "suffix" : "" }, { "dropping-particle" : "", "family" : "Andrews", "given" : "Barnaby", "non-dropping-particle" : "", "parse-names" : false, "suffix" : "" }, { "dropping-particle" : "", "family" : "Binner", "given" : "Amy", "non-dropping-particle" : "", "parse-names" : false, "suffix" : "" }, { "dropping-particle" : "", "family" : "Crowe", "given" : "Andrew", "non-dropping-particle" : "", "parse-names" : false, "suffix" : "" }, { "dropping-particle" : "", "family" : "Day", "given" : "Brett H", "non-dropping-particle" : "", "parse-names" : false, "suffix" : "" }, { "dropping-particle" : "", "family" : "Dugdale", "given" : "Steve", "non-dropping-particle" : "", "parse-names" : false, "suffix" : "" }, { "dropping-particle" : "", "family" : "Fezzi", "given" : "Carlo", "non-dropping-particle" : "", "parse-names" : false, "suffix" : "" }, { "dropping-particle" : "", "family" : "Foden", "given" : "Jo", "non-dropping-particle" : "", "parse-names" : false, "suffix" : "" }, { "dropping-particle" : "", "family" : "Hadley", "given" : "David", "non-dropping-particle" : "", "parse-names" : false, "suffix" : "" }, { "dropping-particle" : "", "family" : "Haines-Young", "given" : "Roy", "non-dropping-particle" : "", "parse-names" : false, "suffix" : "" }, { "dropping-particle" : "", "family" : "Hulme", "given" : "Mark", "non-dropping-particle" : "", "parse-names" : false, "suffix" : "" }, { "dropping-particle" : "", "family" : "Kontoleon", "given" : "Andreas", "non-dropping-particle" : "", "parse-names" : false, "suffix" : "" }, { "dropping-particle" : "", "family" : "Lovett", "given" : "Andrew a", "non-dropping-particle" : "", "parse-names" : false, "suffix" : "" }, { "dropping-particle" : "", "family" : "Munday", "given" : "Paul", "non-dropping-particle" : "", "parse-names" : false, "suffix" : "" }, { "dropping-particle" : "", "family" : "Pascual", "given" : "Unai", "non-dropping-particle" : "", "parse-names" : false, "suffix" : "" }, { "dropping-particle" : "", "family" : "Paterson", "given" : "James", "non-dropping-particle" : "", "parse-names" : false, "suffix" : "" }, { "dropping-particle" : "", "family" : "Perino", "given" : "Grischa", "non-dropping-particle" : "", "parse-names" : false, "suffix" : "" }, { "dropping-particle" : "", "family" : "Sen", "given" : "Antara", "non-dropping-particle" : "", "parse-names" : false, "suffix" : "" }, { "dropping-particle" : "", "family" : "Siriwardena", "given" : "Gavin", "non-dropping-particle" : "", "parse-names" : false, "suffix" : "" }, { "dropping-particle" : "", "family" : "Soest", "given" : "Daan", "non-dropping-particle" : "van", "parse-names" : false, "suffix" : "" }, { "dropping-particle" : "", "family" : "Termansen", "given" : "Mette", "non-dropping-particle" : "", "parse-names" : false, "suffix" : "" } ], "container-title" : "Science", "id" : "ITEM-1", "issue" : "6141", "issued" : { "date-parts" : [ [ "2013" ] ] }, "page" : "45-50", "title" : "Bringing ecosystem services into economic decision-making: land use in the United Kingdom.", "type" : "article-journal", "volume" : "341" }, "uris" : [ "http://www.mendeley.com/documents/?uuid=2380b22a-fc94-47e5-a04c-4e7e715da72c" ] } ], "mendeley" : { "formattedCitation" : "(Bateman et al., 2013)", "manualFormatting" : "Bateman et al. (2013)", "plainTextFormattedCitation" : "(Bateman et al., 2013)", "previouslyFormattedCitation" : "(Bateman et al., 2013)"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Bateman </w:t>
      </w:r>
      <w:r w:rsidR="009E3418" w:rsidRPr="009E3418">
        <w:rPr>
          <w:i/>
          <w:sz w:val="22"/>
          <w:szCs w:val="22"/>
          <w:lang w:val="en-US"/>
        </w:rPr>
        <w:t>et al.</w:t>
      </w:r>
      <w:r w:rsidRPr="00F55611">
        <w:rPr>
          <w:sz w:val="22"/>
          <w:szCs w:val="22"/>
          <w:lang w:val="en-US"/>
        </w:rPr>
        <w:t xml:space="preserve"> (2013)</w:t>
      </w:r>
      <w:r w:rsidRPr="00F55611">
        <w:rPr>
          <w:sz w:val="22"/>
          <w:szCs w:val="22"/>
          <w:lang w:val="en-US"/>
        </w:rPr>
        <w:fldChar w:fldCharType="end"/>
      </w:r>
      <w:r w:rsidRPr="00F55611">
        <w:rPr>
          <w:sz w:val="22"/>
          <w:szCs w:val="22"/>
          <w:lang w:val="en-US"/>
        </w:rPr>
        <w:t xml:space="preserve"> demonstrated that future changes in market (e.g. agricultural production) and non-market values (e.g. open-access recreation, urban green space and wild-species diversity) in the UK show opposite trends depending on the severity of the environmental regulations of the scenario considered, regardless of climate trends. The authors concluded that reactive scenarios with weaker environmental regulations, such as </w:t>
      </w:r>
      <w:r w:rsidRPr="00F55611">
        <w:rPr>
          <w:i/>
          <w:sz w:val="22"/>
          <w:szCs w:val="22"/>
          <w:lang w:val="en-US"/>
        </w:rPr>
        <w:t>economic optimism</w:t>
      </w:r>
      <w:r w:rsidRPr="00F55611">
        <w:rPr>
          <w:sz w:val="22"/>
          <w:szCs w:val="22"/>
          <w:lang w:val="en-US"/>
        </w:rPr>
        <w:t xml:space="preserve">, tend to promote high-intensity agriculture even at the expense of converting protected areas. This results in strong positive effects in market values and negative effects in non-market values. Alternatively, proactive scenarios with strong environmental regulations, such as </w:t>
      </w:r>
      <w:r w:rsidRPr="00F55611">
        <w:rPr>
          <w:i/>
          <w:sz w:val="22"/>
          <w:szCs w:val="22"/>
          <w:lang w:val="en-US"/>
        </w:rPr>
        <w:t>global sustainable development</w:t>
      </w:r>
      <w:r w:rsidRPr="00F55611">
        <w:rPr>
          <w:sz w:val="22"/>
          <w:szCs w:val="22"/>
          <w:lang w:val="en-US"/>
        </w:rPr>
        <w:t xml:space="preserve">, lead to strong positive effects in non-market values and losses in market values. This also highlights the importance of implementing integrated management approaches which aim to optimize both market and non-market values simultaneously, although the authors acknowledge the difficulty in developing such approaches given the clear trade-offs that exist between some indicators of nature and </w:t>
      </w:r>
      <w:r w:rsidRPr="00F55611">
        <w:rPr>
          <w:bCs/>
          <w:sz w:val="22"/>
          <w:szCs w:val="22"/>
          <w:lang w:val="en-US"/>
        </w:rPr>
        <w:t xml:space="preserve">its contributions to people </w:t>
      </w:r>
      <w:r w:rsidRPr="00F55611">
        <w:rPr>
          <w:sz w:val="22"/>
          <w:szCs w:val="22"/>
          <w:lang w:val="en-US"/>
        </w:rPr>
        <w:t>(e.g. agricultural yields and wild-species diversity).</w:t>
      </w:r>
    </w:p>
    <w:p w14:paraId="0AED389E" w14:textId="77777777" w:rsidR="00AE389F" w:rsidRPr="00F55611" w:rsidRDefault="00AE389F" w:rsidP="00AE389F">
      <w:pPr>
        <w:pStyle w:val="CommentText"/>
        <w:spacing w:line="276" w:lineRule="auto"/>
        <w:rPr>
          <w:sz w:val="22"/>
          <w:szCs w:val="22"/>
          <w:lang w:val="en-US"/>
        </w:rPr>
      </w:pPr>
      <w:r w:rsidRPr="00F55611">
        <w:rPr>
          <w:sz w:val="22"/>
          <w:szCs w:val="22"/>
          <w:lang w:val="en-US"/>
        </w:rPr>
        <w:t xml:space="preserve">A more detailed description of impacts on indicators of nature and </w:t>
      </w:r>
      <w:r w:rsidRPr="00F55611">
        <w:rPr>
          <w:bCs/>
          <w:sz w:val="22"/>
          <w:szCs w:val="22"/>
          <w:lang w:val="en-US"/>
        </w:rPr>
        <w:t xml:space="preserve">its contributions to people </w:t>
      </w:r>
      <w:r w:rsidRPr="00F55611">
        <w:rPr>
          <w:sz w:val="22"/>
          <w:szCs w:val="22"/>
          <w:lang w:val="en-US"/>
        </w:rPr>
        <w:t xml:space="preserve">across different scenario archetypes is provided in </w:t>
      </w:r>
      <w:r w:rsidRPr="00F55611">
        <w:rPr>
          <w:b/>
          <w:sz w:val="22"/>
          <w:szCs w:val="22"/>
          <w:lang w:val="en-US"/>
        </w:rPr>
        <w:t>Box 5.5</w:t>
      </w:r>
      <w:r w:rsidRPr="00F55611">
        <w:rPr>
          <w:sz w:val="22"/>
          <w:szCs w:val="22"/>
          <w:lang w:val="en-US"/>
        </w:rPr>
        <w:t xml:space="preserve"> based on an integrated modelling study for Western and Central Europe which included multiple drivers, multiple sectors and was conducted as part of a participatory process involving inputs from different groups of relevant stakeholders.</w:t>
      </w:r>
    </w:p>
    <w:p w14:paraId="49A1CCA8" w14:textId="34FDF236"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5</w:t>
      </w:r>
      <w:r w:rsidRPr="00F55611">
        <w:fldChar w:fldCharType="end"/>
      </w:r>
      <w:r w:rsidRPr="00F55611">
        <w:t>: A detailed example of the use of scenario archetypes in regional integrated assessment modelling: The CLIMSAVE</w:t>
      </w:r>
      <w:r w:rsidR="009D7B0F">
        <w:t xml:space="preserve"> Integrated Assessment Platform</w:t>
      </w:r>
      <w:r w:rsidR="00804119">
        <w:t>.</w:t>
      </w:r>
    </w:p>
    <w:p w14:paraId="5F3518E7" w14:textId="77777777" w:rsidR="00AE389F" w:rsidRPr="00F55611" w:rsidRDefault="00AE389F" w:rsidP="00AE389F">
      <w:pPr>
        <w:rPr>
          <w:sz w:val="20"/>
          <w:szCs w:val="20"/>
          <w:lang w:val="en-US"/>
        </w:rPr>
      </w:pPr>
      <w:r w:rsidRPr="00F55611">
        <w:rPr>
          <w:sz w:val="20"/>
          <w:szCs w:val="20"/>
          <w:lang w:val="en-US"/>
        </w:rPr>
        <w:lastRenderedPageBreak/>
        <w:t>This box provides an illustrative example of scenario exploration within an integrated modelling study included in our literature review: the CLIMSAVE Integrated Assessment Platform (IAP) for Europe (defined as the European Union plus Norway and Switzerland). The CLIMSAVE IAP is an interactive, web-based, cross-sectoral modelling platform that uses a coupled-component modelling approach combining models for six sectors: urban, agriculture, water, forestry, fluvial/coastal flooding, and biodiversity (</w:t>
      </w:r>
      <w:r w:rsidRPr="00F55611">
        <w:rPr>
          <w:b/>
          <w:sz w:val="20"/>
          <w:szCs w:val="20"/>
          <w:lang w:val="en-US"/>
        </w:rPr>
        <w:t>Figure 5.13</w:t>
      </w:r>
      <w:r w:rsidRPr="00F55611">
        <w:rPr>
          <w:sz w:val="20"/>
          <w:szCs w:val="20"/>
          <w:lang w:val="en-US"/>
        </w:rPr>
        <w:t xml:space="preserve">). </w:t>
      </w:r>
    </w:p>
    <w:p w14:paraId="130947E3" w14:textId="77777777" w:rsidR="00AE389F" w:rsidRPr="00F55611" w:rsidRDefault="00AE389F" w:rsidP="00AE389F">
      <w:pPr>
        <w:rPr>
          <w:sz w:val="20"/>
          <w:szCs w:val="20"/>
          <w:lang w:val="en-US"/>
        </w:rPr>
      </w:pPr>
      <w:r w:rsidRPr="00F55611">
        <w:rPr>
          <w:sz w:val="20"/>
          <w:szCs w:val="20"/>
          <w:lang w:val="en-US"/>
        </w:rPr>
        <w:t xml:space="preserve">There are four socio-economic scenarios embedded within the CLIMSAVE IAP, which were developed with stakeholders. These scenarios include one utopian scenario of the </w:t>
      </w:r>
      <w:r w:rsidRPr="00F55611">
        <w:rPr>
          <w:i/>
          <w:sz w:val="20"/>
          <w:szCs w:val="20"/>
          <w:lang w:val="en-US"/>
        </w:rPr>
        <w:t>global sustainable development</w:t>
      </w:r>
      <w:r w:rsidRPr="00F55611">
        <w:rPr>
          <w:sz w:val="20"/>
          <w:szCs w:val="20"/>
          <w:lang w:val="en-US"/>
        </w:rPr>
        <w:t xml:space="preserve"> archetype (</w:t>
      </w:r>
      <w:r w:rsidRPr="00F55611">
        <w:rPr>
          <w:i/>
          <w:sz w:val="20"/>
          <w:szCs w:val="20"/>
          <w:lang w:val="en-US"/>
        </w:rPr>
        <w:t>we are the world</w:t>
      </w:r>
      <w:r w:rsidRPr="00F55611">
        <w:rPr>
          <w:sz w:val="20"/>
          <w:szCs w:val="20"/>
          <w:lang w:val="en-US"/>
        </w:rPr>
        <w:t xml:space="preserve">); two dystopian scenarios of the </w:t>
      </w:r>
      <w:r w:rsidRPr="00F55611">
        <w:rPr>
          <w:i/>
          <w:sz w:val="20"/>
          <w:szCs w:val="20"/>
          <w:lang w:val="en-US"/>
        </w:rPr>
        <w:t>regional competition</w:t>
      </w:r>
      <w:r w:rsidRPr="00F55611">
        <w:rPr>
          <w:sz w:val="20"/>
          <w:szCs w:val="20"/>
          <w:lang w:val="en-US"/>
        </w:rPr>
        <w:t xml:space="preserve"> archetype (</w:t>
      </w:r>
      <w:r w:rsidRPr="00F55611">
        <w:rPr>
          <w:i/>
          <w:sz w:val="20"/>
          <w:szCs w:val="20"/>
          <w:lang w:val="en-US"/>
        </w:rPr>
        <w:t>should I stay or should I go</w:t>
      </w:r>
      <w:r w:rsidRPr="00F55611">
        <w:rPr>
          <w:sz w:val="20"/>
          <w:szCs w:val="20"/>
          <w:lang w:val="en-US"/>
        </w:rPr>
        <w:t xml:space="preserve"> and </w:t>
      </w:r>
      <w:r w:rsidRPr="00F55611">
        <w:rPr>
          <w:i/>
          <w:sz w:val="20"/>
          <w:szCs w:val="20"/>
          <w:lang w:val="en-US"/>
        </w:rPr>
        <w:t>Icarus</w:t>
      </w:r>
      <w:r w:rsidRPr="00F55611">
        <w:rPr>
          <w:sz w:val="20"/>
          <w:szCs w:val="20"/>
          <w:lang w:val="en-US"/>
        </w:rPr>
        <w:t xml:space="preserve">) and an </w:t>
      </w:r>
      <w:r w:rsidRPr="00F55611">
        <w:rPr>
          <w:i/>
          <w:sz w:val="20"/>
          <w:szCs w:val="20"/>
          <w:lang w:val="en-US"/>
        </w:rPr>
        <w:t>inequality</w:t>
      </w:r>
      <w:r w:rsidRPr="00F55611">
        <w:rPr>
          <w:sz w:val="20"/>
          <w:szCs w:val="20"/>
          <w:lang w:val="en-US"/>
        </w:rPr>
        <w:t xml:space="preserve"> archetype (</w:t>
      </w:r>
      <w:r w:rsidRPr="00F55611">
        <w:rPr>
          <w:i/>
          <w:sz w:val="20"/>
          <w:szCs w:val="20"/>
          <w:lang w:val="en-US"/>
        </w:rPr>
        <w:t>riders on the storm</w:t>
      </w:r>
      <w:r w:rsidRPr="00F55611">
        <w:rPr>
          <w:sz w:val="20"/>
          <w:szCs w:val="20"/>
          <w:lang w:val="en-US"/>
        </w:rPr>
        <w:t>). These socio-economic scenarios are combined with a range of climate change scenarios representing different emissions pathways. This allows the influence of climate and socio-economic drivers to be explored independently or in combination to answer questions related to the limits of adaptation: What influence does a green society have in an extreme climate? What are the impacts of a dystopian society under moderate climate change?</w:t>
      </w:r>
    </w:p>
    <w:p w14:paraId="66178D81" w14:textId="46C3C370" w:rsidR="00AE389F" w:rsidRPr="00F55611" w:rsidRDefault="00AE389F" w:rsidP="00AE389F">
      <w:pPr>
        <w:rPr>
          <w:sz w:val="20"/>
          <w:szCs w:val="20"/>
          <w:lang w:val="en-US"/>
        </w:rPr>
      </w:pPr>
      <w:r w:rsidRPr="00F55611">
        <w:rPr>
          <w:sz w:val="20"/>
          <w:szCs w:val="20"/>
          <w:lang w:val="en-US"/>
        </w:rPr>
        <w:t xml:space="preserve">The CLIMSAVE IAP produces outputs of </w:t>
      </w:r>
      <w:r w:rsidRPr="00F55611">
        <w:rPr>
          <w:bCs/>
          <w:sz w:val="20"/>
          <w:szCs w:val="20"/>
          <w:lang w:val="en-US"/>
        </w:rPr>
        <w:t xml:space="preserve">nature’s contributions to people </w:t>
      </w:r>
      <w:r w:rsidRPr="00F55611">
        <w:rPr>
          <w:sz w:val="20"/>
          <w:szCs w:val="20"/>
          <w:lang w:val="en-US"/>
        </w:rPr>
        <w:t xml:space="preserve">including: food and timber provision, water availability, climate regulation and habitat for species </w:t>
      </w:r>
      <w:r w:rsidRPr="00F55611">
        <w:rPr>
          <w:sz w:val="20"/>
          <w:szCs w:val="20"/>
          <w:lang w:val="en-US"/>
        </w:rPr>
        <w:fldChar w:fldCharType="begin" w:fldLock="1"/>
      </w:r>
      <w:r w:rsidRPr="00F55611">
        <w:rPr>
          <w:sz w:val="20"/>
          <w:szCs w:val="20"/>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id" : "ITEM-2", "itemData" : { "DOI" : "10.1007/s10584-014-1162-8", "ISSN" : "0165-0009", "abstract" : "Addressing climate change vulnerability requires an understanding of both the level of climate impacts and the capacity of the exposed population to cope. This study developed a methodology for allowing users to explore vulnerability to changes in ecosystem services as a result of climatic and socio-economic changes. It focuses on the vulnerability of Europe across multiple sectors by combining the outputs of a regional integrated assessment (IA) model, the CLIMSAVE IA Platform, with maps of coping capacity based on the five capitals approach. The presented methodology enables stakeholder-derived socio-economic futures to be represented within a quantitative integrated modelling framework in a way that changes spatially and temporally with the socio-economic storyline. Vulnerability was mapped for six key ecosystem services in 40 combined climate and socio-economic scenarios. The analysis shows that, whilst the north and west of Europe are generally better placed to cope with climate impacts than the south and east, coping could be improved in all areas. Furthermore, whilst the lack of coping capacity in dystopian scenarios often leads to greater vulnerability, there are complex interactions between sectors that lead to patterns of vulnerability that vary spatially, with scenario and by sector even within the more utopian futures.", "author" : [ { "dropping-particle" : "", "family" : "Dunford", "given" : "Robert W.", "non-dropping-particle" : "", "parse-names" : false, "suffix" : "" }, { "dropping-particle" : "", "family" : "Harrison", "given" : "Paula A.", "non-dropping-particle" : "", "parse-names" : false, "suffix" : "" }, { "dropping-particle" : "", "family" : "J\u00e4ger", "given" : "J.", "non-dropping-particle" : "", "parse-names" : false, "suffix" : "" }, { "dropping-particle" : "", "family" : "Rounsevell", "given" : "Mark D. A.", "non-dropping-particle" : "", "parse-names" : false, "suffix" : "" }, { "dropping-particle" : "", "family" : "Tinch", "given" : "R.", "non-dropping-particle" : "", "parse-names" : false, "suffix" : "" } ], "container-title" : "Climatic Change", "id" : "ITEM-2", "issue" : "3-4", "issued" : { "date-parts" : [ [ "2015", "7", "12" ] ] }, "note" : "NULL", "page" : "339-354", "publisher" : "SPRINGER, VAN GODEWIJCKSTRAAT 30, 3311 GZ DORDRECHT, NETHERLANDS", "title" : "Exploring climate change vulnerability across sectors and scenarios using indicators of impacts and coping capacity", "type" : "article-journal", "volume" : "128" }, "uris" : [ "http://www.mendeley.com/documents/?uuid=fe268c4a-7315-48f3-8b67-40fe0eda0323" ] } ], "mendeley" : { "formattedCitation" : "(Dunford, Harrison, et al., 2015; Dunford, Smith, et al., 2015)", "plainTextFormattedCitation" : "(Dunford, Harrison, et al., 2015; Dunford, Smith, et al., 2015)", "previouslyFormattedCitation" : "(Dunford, Harrison, et al., 2015; Dunford, Smith, et a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Dunford </w:t>
      </w:r>
      <w:r w:rsidR="009E3418" w:rsidRPr="009E3418">
        <w:rPr>
          <w:i/>
          <w:sz w:val="20"/>
          <w:szCs w:val="20"/>
          <w:lang w:val="en-US"/>
        </w:rPr>
        <w:t>et al.</w:t>
      </w:r>
      <w:r w:rsidRPr="00F55611">
        <w:rPr>
          <w:sz w:val="20"/>
          <w:szCs w:val="20"/>
          <w:lang w:val="en-US"/>
        </w:rPr>
        <w:t>, 2015</w:t>
      </w:r>
      <w:r w:rsidR="00651166">
        <w:rPr>
          <w:sz w:val="20"/>
          <w:szCs w:val="20"/>
          <w:lang w:val="en-US"/>
        </w:rPr>
        <w:t>a</w:t>
      </w:r>
      <w:r w:rsidR="00D36777">
        <w:rPr>
          <w:sz w:val="20"/>
          <w:szCs w:val="20"/>
          <w:lang w:val="en-US"/>
        </w:rPr>
        <w:t>,</w:t>
      </w:r>
      <w:r w:rsidRPr="00F55611">
        <w:rPr>
          <w:sz w:val="20"/>
          <w:szCs w:val="20"/>
          <w:lang w:val="en-US"/>
        </w:rPr>
        <w:t xml:space="preserve"> 2015</w:t>
      </w:r>
      <w:r w:rsidR="00651166">
        <w:rPr>
          <w:sz w:val="20"/>
          <w:szCs w:val="20"/>
          <w:lang w:val="en-US"/>
        </w:rPr>
        <w:t>b</w:t>
      </w:r>
      <w:r w:rsidRPr="00F55611">
        <w:rPr>
          <w:sz w:val="20"/>
          <w:szCs w:val="20"/>
          <w:lang w:val="en-US"/>
        </w:rPr>
        <w:t>)</w:t>
      </w:r>
      <w:r w:rsidRPr="00F55611">
        <w:rPr>
          <w:sz w:val="20"/>
          <w:szCs w:val="20"/>
          <w:lang w:val="en-US"/>
        </w:rPr>
        <w:fldChar w:fldCharType="end"/>
      </w:r>
      <w:r w:rsidRPr="00F55611">
        <w:rPr>
          <w:sz w:val="20"/>
          <w:szCs w:val="20"/>
          <w:lang w:val="en-US"/>
        </w:rPr>
        <w:t xml:space="preserve">. It also provides proxy indicators related to land use composition “land use experience”, non-urban land not allocated to the production of food or timber, and “land use diversity” which reflects the variety of different land uses available and is seen as a proxy for ecosystem multifunctionality. </w:t>
      </w:r>
      <w:r w:rsidRPr="00F55611">
        <w:rPr>
          <w:sz w:val="20"/>
          <w:szCs w:val="20"/>
          <w:lang w:val="en-US"/>
        </w:rPr>
        <w:fldChar w:fldCharType="begin" w:fldLock="1"/>
      </w:r>
      <w:r w:rsidRPr="00F55611">
        <w:rPr>
          <w:sz w:val="20"/>
          <w:szCs w:val="20"/>
          <w:lang w:val="en-US"/>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manualFormatting" : "Dunford, Smith, et al. (2015)", "plainTextFormattedCitation" : "(Dunford, Smith, et al., 2015)", "previouslyFormattedCitation" : "(Dunford, Smith, et al., 2015)" }, "properties" : {  }, "schema" : "https://github.com/citation-style-language/schema/raw/master/csl-citation.json" }</w:instrText>
      </w:r>
      <w:r w:rsidRPr="00F55611">
        <w:rPr>
          <w:sz w:val="20"/>
          <w:szCs w:val="20"/>
          <w:lang w:val="en-US"/>
        </w:rPr>
        <w:fldChar w:fldCharType="separate"/>
      </w:r>
      <w:r w:rsidRPr="00F55611">
        <w:rPr>
          <w:sz w:val="20"/>
          <w:szCs w:val="20"/>
          <w:lang w:val="en-US"/>
        </w:rPr>
        <w:t xml:space="preserve">Dunford </w:t>
      </w:r>
      <w:r w:rsidR="009E3418" w:rsidRPr="009E3418">
        <w:rPr>
          <w:i/>
          <w:sz w:val="20"/>
          <w:szCs w:val="20"/>
          <w:lang w:val="en-US"/>
        </w:rPr>
        <w:t>et al.</w:t>
      </w:r>
      <w:r w:rsidRPr="00F55611">
        <w:rPr>
          <w:sz w:val="20"/>
          <w:szCs w:val="20"/>
          <w:lang w:val="en-US"/>
        </w:rPr>
        <w:t xml:space="preserve"> (2015</w:t>
      </w:r>
      <w:r w:rsidR="000B7C50">
        <w:rPr>
          <w:sz w:val="20"/>
          <w:szCs w:val="20"/>
          <w:lang w:val="en-US"/>
        </w:rPr>
        <w:t>b</w:t>
      </w:r>
      <w:r w:rsidRPr="00F55611">
        <w:rPr>
          <w:sz w:val="20"/>
          <w:szCs w:val="20"/>
          <w:lang w:val="en-US"/>
        </w:rPr>
        <w:t>)</w:t>
      </w:r>
      <w:r w:rsidRPr="00F55611">
        <w:rPr>
          <w:sz w:val="20"/>
          <w:szCs w:val="20"/>
          <w:lang w:val="en-US"/>
        </w:rPr>
        <w:fldChar w:fldCharType="end"/>
      </w:r>
      <w:r w:rsidRPr="00F55611">
        <w:rPr>
          <w:sz w:val="20"/>
          <w:szCs w:val="20"/>
          <w:lang w:val="en-US"/>
        </w:rPr>
        <w:t xml:space="preserve"> modelled impacts on </w:t>
      </w:r>
      <w:r w:rsidRPr="00F55611">
        <w:rPr>
          <w:bCs/>
          <w:sz w:val="20"/>
          <w:szCs w:val="20"/>
          <w:lang w:val="en-US"/>
        </w:rPr>
        <w:t xml:space="preserve">nature’s contributions to people in the </w:t>
      </w:r>
      <w:r w:rsidRPr="00F55611">
        <w:rPr>
          <w:sz w:val="20"/>
          <w:szCs w:val="20"/>
          <w:lang w:val="en-US"/>
        </w:rPr>
        <w:t xml:space="preserve">European Union as well as Norway and Switzerland for the </w:t>
      </w:r>
      <w:r w:rsidRPr="00F55611">
        <w:rPr>
          <w:i/>
          <w:sz w:val="20"/>
          <w:szCs w:val="20"/>
          <w:lang w:val="en-US"/>
        </w:rPr>
        <w:t>global sustainable development (we are the world</w:t>
      </w:r>
      <w:r w:rsidRPr="00F55611">
        <w:rPr>
          <w:sz w:val="20"/>
          <w:szCs w:val="20"/>
          <w:lang w:val="en-US"/>
        </w:rPr>
        <w:t xml:space="preserve">) and </w:t>
      </w:r>
      <w:r w:rsidRPr="00F55611">
        <w:rPr>
          <w:i/>
          <w:sz w:val="20"/>
          <w:szCs w:val="20"/>
          <w:lang w:val="en-US"/>
        </w:rPr>
        <w:t>regional competition</w:t>
      </w:r>
      <w:r w:rsidRPr="00F55611">
        <w:rPr>
          <w:sz w:val="20"/>
          <w:szCs w:val="20"/>
          <w:lang w:val="en-US"/>
        </w:rPr>
        <w:t xml:space="preserve"> (</w:t>
      </w:r>
      <w:r w:rsidRPr="00F55611">
        <w:rPr>
          <w:i/>
          <w:sz w:val="20"/>
          <w:szCs w:val="20"/>
          <w:lang w:val="en-US"/>
        </w:rPr>
        <w:t>should I stay or should I go</w:t>
      </w:r>
      <w:r w:rsidRPr="00F55611">
        <w:rPr>
          <w:sz w:val="20"/>
          <w:szCs w:val="20"/>
          <w:lang w:val="en-US"/>
        </w:rPr>
        <w:t>) scenarios combined with both moderate and extreme climate change scenarios (</w:t>
      </w:r>
      <w:r w:rsidRPr="00F55611">
        <w:rPr>
          <w:b/>
          <w:sz w:val="20"/>
          <w:szCs w:val="20"/>
          <w:lang w:val="en-US"/>
        </w:rPr>
        <w:t>Figure 5.14</w:t>
      </w:r>
      <w:r w:rsidRPr="00F55611">
        <w:rPr>
          <w:sz w:val="20"/>
          <w:szCs w:val="20"/>
          <w:lang w:val="en-US"/>
        </w:rPr>
        <w:t>).</w:t>
      </w:r>
    </w:p>
    <w:p w14:paraId="2BC7704C" w14:textId="6078966D" w:rsidR="00C620FB" w:rsidRDefault="00C620FB" w:rsidP="00C620FB">
      <w:pPr>
        <w:rPr>
          <w:lang w:val="en-US"/>
        </w:rPr>
      </w:pPr>
      <w:r>
        <w:rPr>
          <w:lang w:eastAsia="en-GB"/>
        </w:rPr>
        <w:lastRenderedPageBreak/>
        <w:drawing>
          <wp:inline distT="0" distB="0" distL="0" distR="0" wp14:anchorId="4E9CF7C2" wp14:editId="769FA85D">
            <wp:extent cx="5759450" cy="6025515"/>
            <wp:effectExtent l="0" t="0" r="0" b="0"/>
            <wp:docPr id="4165" name="Picture 4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7"/>
                    <a:stretch>
                      <a:fillRect/>
                    </a:stretch>
                  </pic:blipFill>
                  <pic:spPr>
                    <a:xfrm>
                      <a:off x="0" y="0"/>
                      <a:ext cx="5759450" cy="6025515"/>
                    </a:xfrm>
                    <a:prstGeom prst="rect">
                      <a:avLst/>
                    </a:prstGeom>
                  </pic:spPr>
                </pic:pic>
              </a:graphicData>
            </a:graphic>
          </wp:inline>
        </w:drawing>
      </w:r>
    </w:p>
    <w:p w14:paraId="0D2FB0F6" w14:textId="77777777" w:rsidR="00C620FB" w:rsidRPr="00C620FB" w:rsidRDefault="00C620FB" w:rsidP="00C620FB">
      <w:pPr>
        <w:rPr>
          <w:lang w:val="en-US"/>
        </w:rPr>
      </w:pPr>
    </w:p>
    <w:p w14:paraId="3C9A3EE6" w14:textId="45E43377" w:rsidR="00AE389F" w:rsidRPr="00F55611" w:rsidRDefault="00AE389F" w:rsidP="00AE389F">
      <w:pPr>
        <w:spacing w:after="200"/>
        <w:rPr>
          <w:sz w:val="20"/>
          <w:szCs w:val="20"/>
          <w:lang w:val="en-US"/>
        </w:rPr>
      </w:pPr>
      <w:r w:rsidRPr="00F55611">
        <w:rPr>
          <w:b/>
          <w:sz w:val="20"/>
          <w:szCs w:val="20"/>
          <w:lang w:val="en-US"/>
        </w:rPr>
        <w:t>Figure 5.14</w:t>
      </w:r>
      <w:r w:rsidRPr="00F55611">
        <w:rPr>
          <w:sz w:val="20"/>
          <w:szCs w:val="20"/>
          <w:lang w:val="en-US"/>
        </w:rPr>
        <w:t xml:space="preserve"> highlights the differences between plausible combinations of climate and socio-economic scenarios: the </w:t>
      </w:r>
      <w:r w:rsidRPr="00F55611">
        <w:rPr>
          <w:i/>
          <w:sz w:val="20"/>
          <w:szCs w:val="20"/>
          <w:lang w:val="en-US"/>
        </w:rPr>
        <w:t>regional competition</w:t>
      </w:r>
      <w:r w:rsidRPr="00F55611">
        <w:rPr>
          <w:sz w:val="20"/>
          <w:szCs w:val="20"/>
          <w:lang w:val="en-US"/>
        </w:rPr>
        <w:t xml:space="preserve"> scenario with an extreme climate driven by high emissions and the </w:t>
      </w:r>
      <w:r w:rsidRPr="00F55611">
        <w:rPr>
          <w:i/>
          <w:sz w:val="20"/>
          <w:szCs w:val="20"/>
          <w:lang w:val="en-US"/>
        </w:rPr>
        <w:t>global sustainable development</w:t>
      </w:r>
      <w:r w:rsidRPr="00F55611">
        <w:rPr>
          <w:sz w:val="20"/>
          <w:szCs w:val="20"/>
          <w:lang w:val="en-US"/>
        </w:rPr>
        <w:t xml:space="preserve"> </w:t>
      </w:r>
      <w:r w:rsidR="003C6EE7">
        <w:rPr>
          <w:sz w:val="20"/>
          <w:szCs w:val="20"/>
          <w:lang w:val="en-US"/>
        </w:rPr>
        <w:t xml:space="preserve">scenario </w:t>
      </w:r>
      <w:r w:rsidRPr="00F55611">
        <w:rPr>
          <w:sz w:val="20"/>
          <w:szCs w:val="20"/>
          <w:lang w:val="en-US"/>
        </w:rPr>
        <w:t xml:space="preserve">with a moderate climate driven by lower emissions. Within both scenarios food provision targets for the European Union plus Norway and Switzerland are projected to be met by increasing the provision of food in continental, northern and Alpine regions. However, within the </w:t>
      </w:r>
      <w:r w:rsidRPr="00F55611">
        <w:rPr>
          <w:i/>
          <w:sz w:val="20"/>
          <w:szCs w:val="20"/>
          <w:lang w:val="en-US"/>
        </w:rPr>
        <w:t>regional competition</w:t>
      </w:r>
      <w:r w:rsidRPr="00F55611">
        <w:rPr>
          <w:sz w:val="20"/>
          <w:szCs w:val="20"/>
          <w:lang w:val="en-US"/>
        </w:rPr>
        <w:t xml:space="preserve"> scenario, the combined pressures of failed technological innovation and an expanding population lead to significant stress being put on the agricultural system to feed the population. Lack of technological development leads to limited options to increase food production in current agricultural areas. Instead, the model projects that it is more cost-effective to expand the agricultural area leading to significant land use change reducing forested land and, thus, nature’s forest-based </w:t>
      </w:r>
      <w:r w:rsidRPr="00F55611">
        <w:rPr>
          <w:bCs/>
          <w:sz w:val="20"/>
          <w:szCs w:val="20"/>
          <w:lang w:val="en-US"/>
        </w:rPr>
        <w:t>contributions to people</w:t>
      </w:r>
      <w:r w:rsidRPr="00F55611">
        <w:rPr>
          <w:sz w:val="20"/>
          <w:szCs w:val="20"/>
          <w:lang w:val="en-US"/>
        </w:rPr>
        <w:t>. This is shown by a decline in timber provision and atmospheric regulation across these parts of Western and Central Europe (</w:t>
      </w:r>
      <w:r w:rsidRPr="00F55611">
        <w:rPr>
          <w:b/>
          <w:sz w:val="20"/>
          <w:szCs w:val="20"/>
          <w:lang w:val="en-US"/>
        </w:rPr>
        <w:t>Figure 5.14</w:t>
      </w:r>
      <w:r w:rsidRPr="00F55611">
        <w:rPr>
          <w:sz w:val="20"/>
          <w:szCs w:val="20"/>
          <w:lang w:val="en-US"/>
        </w:rPr>
        <w:t>).</w:t>
      </w:r>
    </w:p>
    <w:p w14:paraId="10F39046" w14:textId="068BE3A2" w:rsidR="001448FF" w:rsidRPr="00C620FB" w:rsidRDefault="001448FF" w:rsidP="00C620FB">
      <w:pPr>
        <w:rPr>
          <w:lang w:val="en-US"/>
        </w:rPr>
      </w:pPr>
      <w:r>
        <w:rPr>
          <w:lang w:eastAsia="en-GB"/>
        </w:rPr>
        <w:lastRenderedPageBreak/>
        <w:drawing>
          <wp:inline distT="0" distB="0" distL="0" distR="0" wp14:anchorId="3FA86809" wp14:editId="5D094E85">
            <wp:extent cx="5759450" cy="5226050"/>
            <wp:effectExtent l="0" t="0" r="0" b="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8"/>
                    <a:stretch>
                      <a:fillRect/>
                    </a:stretch>
                  </pic:blipFill>
                  <pic:spPr>
                    <a:xfrm>
                      <a:off x="0" y="0"/>
                      <a:ext cx="5759450" cy="5226050"/>
                    </a:xfrm>
                    <a:prstGeom prst="rect">
                      <a:avLst/>
                    </a:prstGeom>
                  </pic:spPr>
                </pic:pic>
              </a:graphicData>
            </a:graphic>
          </wp:inline>
        </w:drawing>
      </w:r>
    </w:p>
    <w:p w14:paraId="0A6BE174" w14:textId="77777777" w:rsidR="00AE389F" w:rsidRPr="00F55611" w:rsidRDefault="00AE389F" w:rsidP="00AE389F">
      <w:pPr>
        <w:rPr>
          <w:sz w:val="20"/>
          <w:szCs w:val="20"/>
          <w:lang w:val="en-US"/>
        </w:rPr>
      </w:pPr>
      <w:r w:rsidRPr="00F55611">
        <w:rPr>
          <w:sz w:val="20"/>
          <w:szCs w:val="20"/>
          <w:lang w:val="en-US"/>
        </w:rPr>
        <w:t xml:space="preserve">The </w:t>
      </w:r>
      <w:r w:rsidRPr="00F55611">
        <w:rPr>
          <w:i/>
          <w:sz w:val="20"/>
          <w:szCs w:val="20"/>
          <w:lang w:val="en-US"/>
        </w:rPr>
        <w:t>global sustainable development</w:t>
      </w:r>
      <w:r w:rsidRPr="00F55611">
        <w:rPr>
          <w:sz w:val="20"/>
          <w:szCs w:val="20"/>
          <w:lang w:val="en-US"/>
        </w:rPr>
        <w:t xml:space="preserve"> scenario shows quite different impacts. As with the </w:t>
      </w:r>
      <w:r w:rsidRPr="00F55611">
        <w:rPr>
          <w:i/>
          <w:sz w:val="20"/>
          <w:szCs w:val="20"/>
          <w:lang w:val="en-US"/>
        </w:rPr>
        <w:t>regional competition</w:t>
      </w:r>
      <w:r w:rsidRPr="00F55611">
        <w:rPr>
          <w:sz w:val="20"/>
          <w:szCs w:val="20"/>
          <w:lang w:val="en-US"/>
        </w:rPr>
        <w:t xml:space="preserve"> scenario, the model projects an increase in food demand due to an increase in population (although more moderate). However, this does not lead to widespread land use change, due to a high level of technological development, which makes irrigation 26% more effective and agricultural yields 15% higher due to improvements in agronomy. As this allows more food to be produced in less space and without needing to change spatial patterns of land use, there is considerably less change in habitats and their associated contributions of nature to people than was seen in the </w:t>
      </w:r>
      <w:r w:rsidRPr="00F55611">
        <w:rPr>
          <w:i/>
          <w:sz w:val="20"/>
          <w:szCs w:val="20"/>
          <w:lang w:val="en-US"/>
        </w:rPr>
        <w:t>regional competition</w:t>
      </w:r>
      <w:r w:rsidRPr="00F55611">
        <w:rPr>
          <w:sz w:val="20"/>
          <w:szCs w:val="20"/>
          <w:lang w:val="en-US"/>
        </w:rPr>
        <w:t xml:space="preserve"> scenario. Instead, timber provision increases in the northern, Alpine and continental parts of Europe (in this case the European Union plus Norway and Switzerland) while atmospheric regulation increases in the northern, Alpine and southern parts. In addition, the </w:t>
      </w:r>
      <w:r w:rsidRPr="00F55611">
        <w:rPr>
          <w:i/>
          <w:sz w:val="20"/>
          <w:szCs w:val="20"/>
          <w:lang w:val="en-US"/>
        </w:rPr>
        <w:t>global sustainable development</w:t>
      </w:r>
      <w:r w:rsidRPr="00F55611">
        <w:rPr>
          <w:sz w:val="20"/>
          <w:szCs w:val="20"/>
          <w:lang w:val="en-US"/>
        </w:rPr>
        <w:t xml:space="preserve"> scenario leads to a reduced level of water exploitation relative to the impacts under climate change alone because of increases in water savings through technology and behaviour change. </w:t>
      </w:r>
    </w:p>
    <w:p w14:paraId="67B4D889" w14:textId="3B8CAA7D" w:rsidR="00AE389F" w:rsidRPr="00F55611" w:rsidRDefault="00AE389F" w:rsidP="00AE389F">
      <w:pPr>
        <w:rPr>
          <w:rFonts w:ascii="Calibri" w:eastAsia="Cambria" w:hAnsi="Calibri" w:cs="Cambria"/>
          <w:color w:val="000000" w:themeColor="text1"/>
          <w:sz w:val="20"/>
          <w:szCs w:val="20"/>
          <w:lang w:val="en-US" w:eastAsia="ja-JP"/>
        </w:rPr>
      </w:pPr>
      <w:r w:rsidRPr="00F55611">
        <w:rPr>
          <w:rFonts w:ascii="Calibri" w:eastAsia="Cambria" w:hAnsi="Calibri" w:cs="Cambria"/>
          <w:color w:val="000000" w:themeColor="text1"/>
          <w:sz w:val="20"/>
          <w:szCs w:val="20"/>
          <w:lang w:val="en-US" w:eastAsia="ja-JP"/>
        </w:rPr>
        <w:t xml:space="preserve">Results show that trade-offs are projected between </w:t>
      </w:r>
      <w:r w:rsidRPr="00F55611">
        <w:rPr>
          <w:rFonts w:ascii="Calibri" w:eastAsia="Cambria" w:hAnsi="Calibri" w:cs="Cambria"/>
          <w:bCs/>
          <w:color w:val="000000" w:themeColor="text1"/>
          <w:sz w:val="20"/>
          <w:szCs w:val="20"/>
          <w:lang w:val="en-US" w:eastAsia="ja-JP"/>
        </w:rPr>
        <w:t>nature’s contributions to people</w:t>
      </w:r>
      <w:r w:rsidRPr="00F55611">
        <w:rPr>
          <w:rFonts w:ascii="Calibri" w:eastAsia="Cambria" w:hAnsi="Calibri" w:cs="Cambria"/>
          <w:color w:val="000000" w:themeColor="text1"/>
          <w:sz w:val="20"/>
          <w:szCs w:val="20"/>
          <w:lang w:val="en-US" w:eastAsia="ja-JP"/>
        </w:rPr>
        <w:t xml:space="preserve"> in both scenarios, particularly between southern and northern Europe with respect to agricultural- and forest-related contributions </w:t>
      </w:r>
      <w:r w:rsidRPr="00F55611">
        <w:rPr>
          <w:rFonts w:ascii="Calibri" w:eastAsia="Cambria" w:hAnsi="Calibri" w:cs="Cambria"/>
          <w:color w:val="000000" w:themeColor="text1"/>
          <w:sz w:val="20"/>
          <w:szCs w:val="20"/>
          <w:lang w:val="en-US" w:eastAsia="ja-JP"/>
        </w:rPr>
        <w:fldChar w:fldCharType="begin" w:fldLock="1"/>
      </w:r>
      <w:r w:rsidRPr="00F55611">
        <w:rPr>
          <w:rFonts w:ascii="Calibri" w:eastAsia="Cambria" w:hAnsi="Calibri" w:cs="Cambria"/>
          <w:color w:val="000000" w:themeColor="text1"/>
          <w:sz w:val="20"/>
          <w:szCs w:val="20"/>
          <w:lang w:val="en-US" w:eastAsia="ja-JP"/>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plainTextFormattedCitation" : "(Dunford, Smith, et al., 2015)", "previouslyFormattedCitation" : "(Dunford, Smith, et al., 2015)" }, "properties" : {  }, "schema" : "https://github.com/citation-style-language/schema/raw/master/csl-citation.json" }</w:instrText>
      </w:r>
      <w:r w:rsidRPr="00F55611">
        <w:rPr>
          <w:rFonts w:ascii="Calibri" w:eastAsia="Cambria" w:hAnsi="Calibri" w:cs="Cambria"/>
          <w:color w:val="000000" w:themeColor="text1"/>
          <w:sz w:val="20"/>
          <w:szCs w:val="20"/>
          <w:lang w:val="en-US" w:eastAsia="ja-JP"/>
        </w:rPr>
        <w:fldChar w:fldCharType="separate"/>
      </w:r>
      <w:r w:rsidRPr="00F55611">
        <w:rPr>
          <w:rFonts w:ascii="Calibri" w:eastAsia="Cambria" w:hAnsi="Calibri" w:cs="Cambria"/>
          <w:color w:val="000000" w:themeColor="text1"/>
          <w:sz w:val="20"/>
          <w:szCs w:val="20"/>
          <w:lang w:val="en-US" w:eastAsia="ja-JP"/>
        </w:rPr>
        <w:t xml:space="preserve">(Dunford </w:t>
      </w:r>
      <w:r w:rsidR="009E3418" w:rsidRPr="009E3418">
        <w:rPr>
          <w:rFonts w:ascii="Calibri" w:eastAsia="Cambria" w:hAnsi="Calibri" w:cs="Cambria"/>
          <w:i/>
          <w:color w:val="000000" w:themeColor="text1"/>
          <w:sz w:val="20"/>
          <w:szCs w:val="20"/>
          <w:lang w:val="en-US" w:eastAsia="ja-JP"/>
        </w:rPr>
        <w:t>et al.</w:t>
      </w:r>
      <w:r w:rsidRPr="00F55611">
        <w:rPr>
          <w:rFonts w:ascii="Calibri" w:eastAsia="Cambria" w:hAnsi="Calibri" w:cs="Cambria"/>
          <w:color w:val="000000" w:themeColor="text1"/>
          <w:sz w:val="20"/>
          <w:szCs w:val="20"/>
          <w:lang w:val="en-US" w:eastAsia="ja-JP"/>
        </w:rPr>
        <w:t>, 2015</w:t>
      </w:r>
      <w:r w:rsidR="000B7C50">
        <w:rPr>
          <w:rFonts w:ascii="Calibri" w:eastAsia="Cambria" w:hAnsi="Calibri" w:cs="Cambria"/>
          <w:color w:val="000000" w:themeColor="text1"/>
          <w:sz w:val="20"/>
          <w:szCs w:val="20"/>
          <w:lang w:val="en-US" w:eastAsia="ja-JP"/>
        </w:rPr>
        <w:t>b</w:t>
      </w:r>
      <w:r w:rsidRPr="00F55611">
        <w:rPr>
          <w:rFonts w:ascii="Calibri" w:eastAsia="Cambria" w:hAnsi="Calibri" w:cs="Cambria"/>
          <w:color w:val="000000" w:themeColor="text1"/>
          <w:sz w:val="20"/>
          <w:szCs w:val="20"/>
          <w:lang w:val="en-US" w:eastAsia="ja-JP"/>
        </w:rPr>
        <w:t>)</w:t>
      </w:r>
      <w:r w:rsidRPr="00F55611">
        <w:rPr>
          <w:rFonts w:ascii="Calibri" w:eastAsia="Cambria" w:hAnsi="Calibri" w:cs="Cambria"/>
          <w:color w:val="000000" w:themeColor="text1"/>
          <w:sz w:val="20"/>
          <w:szCs w:val="20"/>
          <w:lang w:val="en-US" w:eastAsia="ja-JP"/>
        </w:rPr>
        <w:fldChar w:fldCharType="end"/>
      </w:r>
      <w:r w:rsidRPr="00F55611">
        <w:rPr>
          <w:rFonts w:ascii="Calibri" w:eastAsia="Cambria" w:hAnsi="Calibri" w:cs="Cambria"/>
          <w:color w:val="000000" w:themeColor="text1"/>
          <w:sz w:val="20"/>
          <w:szCs w:val="20"/>
          <w:lang w:val="en-US" w:eastAsia="ja-JP"/>
        </w:rPr>
        <w:t xml:space="preserve">. The authors show that southern Europe becomes less able to maintain competitive agriculture even under moderate climate change, while agriculture in northern Europe largely benefits from the warmer climate. In northern Europe, the scenarios result in </w:t>
      </w:r>
      <w:r w:rsidRPr="00F55611">
        <w:rPr>
          <w:rFonts w:ascii="Calibri" w:eastAsia="Cambria" w:hAnsi="Calibri" w:cs="Cambria"/>
          <w:sz w:val="20"/>
          <w:szCs w:val="20"/>
          <w:lang w:val="en-US" w:eastAsia="ja-JP"/>
        </w:rPr>
        <w:t>trade-offs between projected increases in agricultural production to meet European food demand and decreases in forestry (due to agricultural competition for land) and the associated impacts on timber, recreation and cultural identify. Alternatively, in southern Europe, projected d</w:t>
      </w:r>
      <w:r w:rsidRPr="00F55611">
        <w:rPr>
          <w:rFonts w:ascii="Calibri" w:eastAsia="Cambria" w:hAnsi="Calibri" w:cs="Cambria"/>
          <w:color w:val="000000" w:themeColor="text1"/>
          <w:sz w:val="20"/>
          <w:szCs w:val="20"/>
          <w:lang w:val="en-US" w:eastAsia="ja-JP"/>
        </w:rPr>
        <w:t xml:space="preserve">ecreases in food production are shown to have considerable impacts on social, local and national heritage and tourism-related contributions of nature to people dependent on local food production. </w:t>
      </w:r>
    </w:p>
    <w:p w14:paraId="1FE3DEDB" w14:textId="65491F26" w:rsidR="00AE389F" w:rsidRPr="00F55611" w:rsidRDefault="00AE389F" w:rsidP="00AE389F">
      <w:pPr>
        <w:rPr>
          <w:sz w:val="20"/>
          <w:szCs w:val="20"/>
          <w:lang w:val="en-US"/>
        </w:rPr>
      </w:pPr>
      <w:r w:rsidRPr="00F55611">
        <w:rPr>
          <w:rFonts w:ascii="Calibri" w:eastAsia="Cambria" w:hAnsi="Calibri" w:cs="Cambria"/>
          <w:color w:val="000000" w:themeColor="text1"/>
          <w:sz w:val="20"/>
          <w:szCs w:val="20"/>
          <w:lang w:val="en-US" w:eastAsia="ja-JP"/>
        </w:rPr>
        <w:lastRenderedPageBreak/>
        <w:t xml:space="preserve">The analysis of </w:t>
      </w:r>
      <w:r w:rsidRPr="00F55611">
        <w:rPr>
          <w:rFonts w:ascii="Calibri" w:eastAsia="Cambria" w:hAnsi="Calibri" w:cs="Cambria"/>
          <w:color w:val="000000" w:themeColor="text1"/>
          <w:sz w:val="20"/>
          <w:szCs w:val="20"/>
          <w:lang w:val="en-US" w:eastAsia="ja-JP"/>
        </w:rPr>
        <w:fldChar w:fldCharType="begin" w:fldLock="1"/>
      </w:r>
      <w:r w:rsidRPr="00F55611">
        <w:rPr>
          <w:rFonts w:ascii="Calibri" w:eastAsia="Cambria" w:hAnsi="Calibri" w:cs="Cambria"/>
          <w:color w:val="000000" w:themeColor="text1"/>
          <w:sz w:val="20"/>
          <w:szCs w:val="20"/>
          <w:lang w:val="en-US" w:eastAsia="ja-JP"/>
        </w:rPr>
        <w:instrText>ADDIN CSL_CITATION { "citationItems" : [ { "id" : "ITEM-1", "itemData" : { "DOI" : "10.1007/s10980-014-0148-2", "ISBN" : "1098001401482", "ISSN" : "15729761", "PMID" : "26120250", "abstract" : "CONTEXT: Future patterns of European ecosystem services provision are likely to vary significantly as a result of climatic and socio-economic change and the implementation of adaptation strategies. However, there is little research in\u00a0mapping future ecosystem services and no integrated assessment approach to map the combined impacts of these drivers.\\n\\nOBJECTIVE: Map changing patterns in ecosystem services for different European futures and (a) identify the role of driving forces; (b) explore the potential influence of different adaptation options.\\n\\nMETHODS: The CLIMSAVE integrated assessment platform is used to map spatial patterns in services (food, water and timber provision, atmospheric regulation, biodiversity existence/bequest, landscape experience and land use diversity) for a number of combined climatic and socio-economic scenarios. Eight adaptation strategies are explored within each scenario.\\n\\nRESULTS: Future service provision (particularly water provision) will be significantly impacted by climate change. Socio-economic changes shift patterns of service provision: more dystopian societies focus on food provision at the expense of other services. Adaptation options offer significant opportunities, but may necessitate trade-offs between services, particularly between agriculture- and forestry-related services. Unavoidable trade-offs between regions (particularly South-North) are also identified in some scenarios.\\n\\nCONCLUSIONS: Coordinating adaptation across regions and sectors will be essential to ensure that all needs are met: a factor that will become increasingly pressing under dystopian futures where inter-regional cooperation breaks down. Integrated assessment enables exploration of interactions and trade-offs between ecosystem services, highlighting the importance of taking account of complex cross-sectoral interactions under different future scenarios of\u00a0planning adaptation responses.", "author" : [ { "dropping-particle" : "", "family" : "Dunford", "given" : "Robert W.", "non-dropping-particle" : "", "parse-names" : false, "suffix" : "" }, { "dropping-particle" : "", "family" : "Smith", "given" : "Alison C.", "non-dropping-particle" : "", "parse-names" : false, "suffix" : "" }, { "dropping-particle" : "", "family" : "Harrison", "given" : "Paula A.", "non-dropping-particle" : "", "parse-names" : false, "suffix" : "" }, { "dropping-particle" : "", "family" : "Hanganu", "given" : "Diana", "non-dropping-particle" : "", "parse-names" : false, "suffix" : "" } ], "container-title" : "Landscape Ecology", "id" : "ITEM-1", "issue" : "3", "issued" : { "date-parts" : [ [ "2015" ] ] }, "page" : "443-461", "title" : "Ecosystem service provision in a changing Europe: adapting to the impacts of combined climate and socio-economic change", "type" : "article-journal", "volume" : "30" }, "uris" : [ "http://www.mendeley.com/documents/?uuid=0d680694-120d-4f56-939b-6f43f65553c8" ] } ], "mendeley" : { "formattedCitation" : "(Dunford, Smith, et al., 2015)", "manualFormatting" : "Dunford, Smith, et al. (2015", "plainTextFormattedCitation" : "(Dunford, Smith, et al., 2015)", "previouslyFormattedCitation" : "(Dunford, Smith, et al., 2015)" }, "properties" : {  }, "schema" : "https://github.com/citation-style-language/schema/raw/master/csl-citation.json" }</w:instrText>
      </w:r>
      <w:r w:rsidRPr="00F55611">
        <w:rPr>
          <w:rFonts w:ascii="Calibri" w:eastAsia="Cambria" w:hAnsi="Calibri" w:cs="Cambria"/>
          <w:color w:val="000000" w:themeColor="text1"/>
          <w:sz w:val="20"/>
          <w:szCs w:val="20"/>
          <w:lang w:val="en-US" w:eastAsia="ja-JP"/>
        </w:rPr>
        <w:fldChar w:fldCharType="separate"/>
      </w:r>
      <w:r w:rsidRPr="00F55611">
        <w:rPr>
          <w:rFonts w:ascii="Calibri" w:eastAsia="Cambria" w:hAnsi="Calibri" w:cs="Cambria"/>
          <w:color w:val="000000" w:themeColor="text1"/>
          <w:sz w:val="20"/>
          <w:szCs w:val="20"/>
          <w:lang w:val="en-US" w:eastAsia="ja-JP"/>
        </w:rPr>
        <w:t xml:space="preserve">Dunford </w:t>
      </w:r>
      <w:r w:rsidR="009E3418" w:rsidRPr="009E3418">
        <w:rPr>
          <w:rFonts w:ascii="Calibri" w:eastAsia="Cambria" w:hAnsi="Calibri" w:cs="Cambria"/>
          <w:i/>
          <w:color w:val="000000" w:themeColor="text1"/>
          <w:sz w:val="20"/>
          <w:szCs w:val="20"/>
          <w:lang w:val="en-US" w:eastAsia="ja-JP"/>
        </w:rPr>
        <w:t>et al.</w:t>
      </w:r>
      <w:r w:rsidRPr="00F55611">
        <w:rPr>
          <w:rFonts w:ascii="Calibri" w:eastAsia="Cambria" w:hAnsi="Calibri" w:cs="Cambria"/>
          <w:color w:val="000000" w:themeColor="text1"/>
          <w:sz w:val="20"/>
          <w:szCs w:val="20"/>
          <w:lang w:val="en-US" w:eastAsia="ja-JP"/>
        </w:rPr>
        <w:t xml:space="preserve"> (2015</w:t>
      </w:r>
      <w:r w:rsidRPr="00F55611">
        <w:rPr>
          <w:rFonts w:ascii="Calibri" w:eastAsia="Cambria" w:hAnsi="Calibri" w:cs="Cambria"/>
          <w:color w:val="000000" w:themeColor="text1"/>
          <w:sz w:val="20"/>
          <w:szCs w:val="20"/>
          <w:lang w:val="en-US" w:eastAsia="ja-JP"/>
        </w:rPr>
        <w:fldChar w:fldCharType="end"/>
      </w:r>
      <w:r w:rsidR="000B7C50">
        <w:rPr>
          <w:rFonts w:ascii="Calibri" w:eastAsia="Cambria" w:hAnsi="Calibri" w:cs="Cambria"/>
          <w:color w:val="000000" w:themeColor="text1"/>
          <w:sz w:val="20"/>
          <w:szCs w:val="20"/>
          <w:lang w:val="en-US" w:eastAsia="ja-JP"/>
        </w:rPr>
        <w:t>b</w:t>
      </w:r>
      <w:r w:rsidRPr="00F55611">
        <w:rPr>
          <w:rFonts w:ascii="Calibri" w:eastAsia="Cambria" w:hAnsi="Calibri" w:cs="Cambria"/>
          <w:color w:val="000000" w:themeColor="text1"/>
          <w:sz w:val="20"/>
          <w:szCs w:val="20"/>
          <w:lang w:val="en-US" w:eastAsia="ja-JP"/>
        </w:rPr>
        <w:t xml:space="preserve">) also highlights that, while climate scenarios have a significant influence on </w:t>
      </w:r>
      <w:r w:rsidRPr="00F55611">
        <w:rPr>
          <w:rFonts w:ascii="Calibri" w:eastAsia="Cambria" w:hAnsi="Calibri" w:cs="Cambria"/>
          <w:bCs/>
          <w:color w:val="000000" w:themeColor="text1"/>
          <w:sz w:val="20"/>
          <w:szCs w:val="20"/>
          <w:lang w:val="en-US" w:eastAsia="ja-JP"/>
        </w:rPr>
        <w:t>nature’s contributions to people</w:t>
      </w:r>
      <w:r w:rsidRPr="00F55611">
        <w:rPr>
          <w:rFonts w:ascii="Calibri" w:eastAsia="Cambria" w:hAnsi="Calibri" w:cs="Cambria"/>
          <w:color w:val="000000" w:themeColor="text1"/>
          <w:sz w:val="20"/>
          <w:szCs w:val="20"/>
          <w:lang w:val="en-US" w:eastAsia="ja-JP"/>
        </w:rPr>
        <w:t>, socio-economic scenarios (consisting of indirect drivers) have an equally if not more significant role in modifying these contributions</w:t>
      </w:r>
      <w:r w:rsidRPr="00F55611">
        <w:rPr>
          <w:sz w:val="20"/>
          <w:szCs w:val="20"/>
          <w:lang w:val="en-US"/>
        </w:rPr>
        <w:t>.</w:t>
      </w:r>
      <w:r w:rsidRPr="00F55611">
        <w:rPr>
          <w:rFonts w:ascii="Calibri" w:eastAsia="Cambria" w:hAnsi="Calibri" w:cs="Cambria"/>
          <w:color w:val="000000" w:themeColor="text1"/>
          <w:sz w:val="20"/>
          <w:szCs w:val="20"/>
          <w:lang w:val="en-US" w:eastAsia="ja-JP"/>
        </w:rPr>
        <w:t xml:space="preserve"> </w:t>
      </w:r>
      <w:r w:rsidRPr="00F55611">
        <w:rPr>
          <w:sz w:val="20"/>
          <w:szCs w:val="20"/>
          <w:lang w:val="en-US"/>
        </w:rPr>
        <w:t xml:space="preserve">Sustainability-type </w:t>
      </w:r>
      <w:r w:rsidRPr="00F55611">
        <w:rPr>
          <w:rFonts w:ascii="Calibri" w:eastAsia="Cambria" w:hAnsi="Calibri" w:cs="Cambria"/>
          <w:color w:val="000000" w:themeColor="text1"/>
          <w:sz w:val="20"/>
          <w:szCs w:val="20"/>
          <w:lang w:val="en-US" w:eastAsia="ja-JP"/>
        </w:rPr>
        <w:t xml:space="preserve">scenarios, where technology and behavioural change focus on reduced water use, improved irrigation efficiency, improved </w:t>
      </w:r>
      <w:r w:rsidR="003C6EE7">
        <w:rPr>
          <w:rFonts w:ascii="Calibri" w:eastAsia="Cambria" w:hAnsi="Calibri" w:cs="Cambria"/>
          <w:color w:val="000000" w:themeColor="text1"/>
          <w:sz w:val="20"/>
          <w:szCs w:val="20"/>
          <w:lang w:val="en-US" w:eastAsia="ja-JP"/>
        </w:rPr>
        <w:t>crop</w:t>
      </w:r>
      <w:r w:rsidR="003C6EE7" w:rsidRPr="00F55611">
        <w:rPr>
          <w:rFonts w:ascii="Calibri" w:eastAsia="Cambria" w:hAnsi="Calibri" w:cs="Cambria"/>
          <w:color w:val="000000" w:themeColor="text1"/>
          <w:sz w:val="20"/>
          <w:szCs w:val="20"/>
          <w:lang w:val="en-US" w:eastAsia="ja-JP"/>
        </w:rPr>
        <w:t xml:space="preserve"> </w:t>
      </w:r>
      <w:r w:rsidRPr="00F55611">
        <w:rPr>
          <w:rFonts w:ascii="Calibri" w:eastAsia="Cambria" w:hAnsi="Calibri" w:cs="Cambria"/>
          <w:color w:val="000000" w:themeColor="text1"/>
          <w:sz w:val="20"/>
          <w:szCs w:val="20"/>
          <w:lang w:val="en-US" w:eastAsia="ja-JP"/>
        </w:rPr>
        <w:t xml:space="preserve">yields and less red meat consumption, considerably reduce the pressure placed on the agricultural system and lead to less dramatic land use change with less knock-on impacts on </w:t>
      </w:r>
      <w:r w:rsidRPr="00F55611">
        <w:rPr>
          <w:rFonts w:ascii="Calibri" w:eastAsia="Cambria" w:hAnsi="Calibri" w:cs="Cambria"/>
          <w:bCs/>
          <w:color w:val="000000" w:themeColor="text1"/>
          <w:sz w:val="20"/>
          <w:szCs w:val="20"/>
          <w:lang w:val="en-US" w:eastAsia="ja-JP"/>
        </w:rPr>
        <w:t>nature’s contributions to people</w:t>
      </w:r>
      <w:r w:rsidRPr="00F55611">
        <w:rPr>
          <w:rFonts w:ascii="Calibri" w:eastAsia="Cambria" w:hAnsi="Calibri" w:cs="Cambria"/>
          <w:color w:val="000000" w:themeColor="text1"/>
          <w:sz w:val="20"/>
          <w:szCs w:val="20"/>
          <w:lang w:val="en-US" w:eastAsia="ja-JP"/>
        </w:rPr>
        <w:t xml:space="preserve">. </w:t>
      </w:r>
    </w:p>
    <w:p w14:paraId="03E93E4B" w14:textId="2327B1ED" w:rsidR="00AE389F" w:rsidRPr="00F55611" w:rsidRDefault="006A1288" w:rsidP="00AE389F">
      <w:pPr>
        <w:spacing w:after="0"/>
        <w:rPr>
          <w:b/>
          <w:sz w:val="20"/>
          <w:szCs w:val="20"/>
          <w:lang w:val="en-US"/>
        </w:rPr>
      </w:pPr>
      <w:r>
        <w:rPr>
          <w:b/>
          <w:sz w:val="20"/>
          <w:szCs w:val="20"/>
          <w:lang w:val="en-US"/>
        </w:rPr>
        <w:t>End of Box</w:t>
      </w:r>
      <w:r w:rsidR="00AE389F" w:rsidRPr="00F55611">
        <w:rPr>
          <w:b/>
          <w:sz w:val="20"/>
          <w:szCs w:val="20"/>
          <w:lang w:val="en-US"/>
        </w:rPr>
        <w:t xml:space="preserve"> 5.5</w:t>
      </w:r>
    </w:p>
    <w:p w14:paraId="260788B5" w14:textId="77777777" w:rsidR="00AE389F" w:rsidRPr="00F55611" w:rsidRDefault="00AE389F" w:rsidP="00AE389F">
      <w:pPr>
        <w:spacing w:after="0"/>
        <w:rPr>
          <w:b/>
          <w:lang w:val="en-US"/>
        </w:rPr>
      </w:pPr>
    </w:p>
    <w:p w14:paraId="0A1449D8" w14:textId="77777777" w:rsidR="00AE389F" w:rsidRPr="00F55611" w:rsidRDefault="00AE389F" w:rsidP="00147745">
      <w:pPr>
        <w:pStyle w:val="Heading3"/>
        <w:rPr>
          <w:lang w:val="en-US"/>
        </w:rPr>
      </w:pPr>
      <w:bookmarkStart w:id="1636" w:name="_Toc477172683"/>
      <w:bookmarkStart w:id="1637" w:name="_Toc500507597"/>
      <w:bookmarkStart w:id="1638" w:name="_Toc504380723"/>
      <w:bookmarkStart w:id="1639" w:name="_Toc519504752"/>
      <w:r w:rsidRPr="00F55611">
        <w:rPr>
          <w:lang w:val="en-US"/>
        </w:rPr>
        <w:t xml:space="preserve">Linking future impacts on nature, its contributions to people, and good quality of life, to </w:t>
      </w:r>
      <w:bookmarkEnd w:id="1636"/>
      <w:r w:rsidRPr="00F55611">
        <w:rPr>
          <w:lang w:val="en-US"/>
        </w:rPr>
        <w:t>policy goals and targets</w:t>
      </w:r>
      <w:bookmarkEnd w:id="1637"/>
      <w:bookmarkEnd w:id="1638"/>
      <w:bookmarkEnd w:id="1639"/>
    </w:p>
    <w:p w14:paraId="47619EE3" w14:textId="77777777" w:rsidR="00AE389F" w:rsidRPr="00F55611" w:rsidRDefault="00AE389F" w:rsidP="00AE389F">
      <w:pPr>
        <w:pStyle w:val="CommentText"/>
        <w:spacing w:line="276" w:lineRule="auto"/>
        <w:rPr>
          <w:sz w:val="22"/>
          <w:szCs w:val="22"/>
          <w:lang w:val="en-US"/>
        </w:rPr>
      </w:pPr>
      <w:r w:rsidRPr="00F55611">
        <w:rPr>
          <w:sz w:val="22"/>
          <w:szCs w:val="22"/>
          <w:lang w:val="en-US"/>
        </w:rPr>
        <w:t xml:space="preserve">The projections of impacts on nature, </w:t>
      </w:r>
      <w:r w:rsidRPr="00F55611">
        <w:rPr>
          <w:bCs/>
          <w:sz w:val="22"/>
          <w:szCs w:val="22"/>
          <w:lang w:val="en-US"/>
        </w:rPr>
        <w:t>its contributions to people,</w:t>
      </w:r>
      <w:r w:rsidRPr="00F55611">
        <w:rPr>
          <w:sz w:val="22"/>
          <w:szCs w:val="22"/>
          <w:lang w:val="en-US"/>
        </w:rPr>
        <w:t xml:space="preserve"> and good quality of life indicators under the six scenario archetypes for Europe and Central Asia were compared with the Sustainable Development Goals and Aichi Biodiversity Targets using expert opinion to estimate the extent to which these policy goals and targets are likely to be achieved under the different scenario archetypes. Results of this analysis show relative estimations of success (projected positive impacts) and failure (projected negative impacts) to reach individual Sustainable Development Goals and Aichi Biodiversity Targets under the different scenario archetypes (</w:t>
      </w:r>
      <w:r w:rsidRPr="00F55611">
        <w:rPr>
          <w:b/>
          <w:sz w:val="22"/>
          <w:szCs w:val="22"/>
          <w:lang w:val="en-US"/>
        </w:rPr>
        <w:t>Figure 5.15</w:t>
      </w:r>
      <w:r w:rsidRPr="00F55611">
        <w:rPr>
          <w:sz w:val="22"/>
          <w:szCs w:val="22"/>
          <w:lang w:val="en-US"/>
        </w:rPr>
        <w:t>), recognizing the different time frame of the scenarios to those stated in the policy targets. As the analysis is based on expert opinion and a limited number of integrated studies, we do not interpret results for specific targets, but rather aim to provide a broad indication of the scenario archetypes which are likely to lead to success instead of failure across the full range of Sustainable Development Goals and Aichi Biodiversity Targets.</w:t>
      </w:r>
    </w:p>
    <w:p w14:paraId="071945E2" w14:textId="76392796" w:rsidR="00AE389F" w:rsidRPr="00F55611" w:rsidRDefault="00AE389F" w:rsidP="00AE389F">
      <w:pPr>
        <w:pStyle w:val="CommentText"/>
        <w:spacing w:line="276" w:lineRule="auto"/>
        <w:rPr>
          <w:sz w:val="22"/>
          <w:szCs w:val="22"/>
          <w:lang w:val="en-US"/>
        </w:rPr>
      </w:pPr>
      <w:r w:rsidRPr="00F55611">
        <w:rPr>
          <w:sz w:val="22"/>
          <w:szCs w:val="22"/>
          <w:lang w:val="en-US"/>
        </w:rPr>
        <w:t>The analysis shows that the “sustainability” scenario archetypes (</w:t>
      </w:r>
      <w:r w:rsidRPr="00F55611">
        <w:rPr>
          <w:i/>
          <w:sz w:val="22"/>
          <w:szCs w:val="22"/>
          <w:lang w:val="en-US"/>
        </w:rPr>
        <w:t>regional sustainability</w:t>
      </w:r>
      <w:r w:rsidRPr="00F55611">
        <w:rPr>
          <w:sz w:val="22"/>
          <w:szCs w:val="22"/>
          <w:lang w:val="en-US"/>
        </w:rPr>
        <w:t xml:space="preserve"> and </w:t>
      </w:r>
      <w:r w:rsidRPr="00F55611">
        <w:rPr>
          <w:i/>
          <w:sz w:val="22"/>
          <w:szCs w:val="22"/>
          <w:lang w:val="en-US"/>
        </w:rPr>
        <w:t>global sustainable development</w:t>
      </w:r>
      <w:r w:rsidRPr="00F55611">
        <w:rPr>
          <w:sz w:val="22"/>
          <w:szCs w:val="22"/>
          <w:lang w:val="en-US"/>
        </w:rPr>
        <w:t xml:space="preserve">) are estimated to achieve the majority of Sustainable Development Goals and Aichi Biodiversity Targets. Such scenarios attempt to provide various contributions of nature to people and aspects of a good quality of life. Thus, they represent a greater diversity of values, but often at the expense of lower, or less intensive, production of material contributions. In contrast, the fragmented world of </w:t>
      </w:r>
      <w:r w:rsidRPr="00F55611">
        <w:rPr>
          <w:i/>
          <w:sz w:val="22"/>
          <w:szCs w:val="22"/>
          <w:lang w:val="en-US"/>
        </w:rPr>
        <w:t>regional competition</w:t>
      </w:r>
      <w:r w:rsidRPr="00F55611">
        <w:rPr>
          <w:sz w:val="22"/>
          <w:szCs w:val="22"/>
          <w:lang w:val="en-US"/>
        </w:rPr>
        <w:t xml:space="preserve"> is expected to lead to failure in the majority of the targets, while </w:t>
      </w:r>
      <w:r w:rsidRPr="00F55611">
        <w:rPr>
          <w:i/>
          <w:sz w:val="22"/>
          <w:szCs w:val="22"/>
          <w:lang w:val="en-US"/>
        </w:rPr>
        <w:t>economic optimism</w:t>
      </w:r>
      <w:r w:rsidRPr="00F55611">
        <w:rPr>
          <w:sz w:val="22"/>
          <w:szCs w:val="22"/>
          <w:lang w:val="en-US"/>
        </w:rPr>
        <w:t xml:space="preserve"> is estimated to have a mixed level of success in achieving the Sustainable Development Goals, but would fail to achieve the majority of the Aichi Biodiversity Targets. This may be because such scenarios tend to lead to trade-offs between nature’s material </w:t>
      </w:r>
      <w:r w:rsidRPr="00F55611">
        <w:rPr>
          <w:bCs/>
          <w:sz w:val="22"/>
          <w:szCs w:val="22"/>
          <w:lang w:val="en-US"/>
        </w:rPr>
        <w:t xml:space="preserve">contributions to people </w:t>
      </w:r>
      <w:r w:rsidRPr="00F55611">
        <w:rPr>
          <w:sz w:val="22"/>
          <w:szCs w:val="22"/>
          <w:lang w:val="en-US"/>
        </w:rPr>
        <w:t xml:space="preserve">and regulating and non-material contributions through prioritizing market values. Their focus on instrumental values and individualistic perspectives, with little </w:t>
      </w:r>
      <w:r w:rsidRPr="00F55611">
        <w:rPr>
          <w:rFonts w:cs="Leawood-Book"/>
          <w:sz w:val="22"/>
          <w:szCs w:val="22"/>
          <w:lang w:val="en-US"/>
        </w:rPr>
        <w:t>acknowledgement of relational or intrinsic values,</w:t>
      </w:r>
      <w:r w:rsidRPr="00F55611">
        <w:rPr>
          <w:sz w:val="22"/>
          <w:szCs w:val="22"/>
          <w:lang w:val="en-US"/>
        </w:rPr>
        <w:t xml:space="preserve"> are unlikely to offer effective sustainable solutions to environmental and social challenges </w:t>
      </w:r>
      <w:r w:rsidRPr="00F55611">
        <w:rPr>
          <w:sz w:val="22"/>
          <w:szCs w:val="22"/>
          <w:lang w:val="en-US"/>
        </w:rPr>
        <w:fldChar w:fldCharType="begin" w:fldLock="1"/>
      </w:r>
      <w:r w:rsidRPr="00F55611">
        <w:rPr>
          <w:sz w:val="22"/>
          <w:szCs w:val="22"/>
          <w:lang w:val="en-US"/>
        </w:rPr>
        <w:instrText>ADDIN CSL_CITATION { "citationItems" : [ { "id" : "ITEM-1", "itemData" : { "DOI" : "10.1016/j.ecoser.2016.11.007", "ISBN" : "9783319272863", "ISSN" : "22120416", "abstract" : "We are increasingly confronted with severe social and economic impacts of environmental degradation all over the world. From a valuation perspective, environmental problems and conflicts originate from trade-offs between values. The urgency and importance to integrate nature's diverse values in decisions and actions stand out more than ever. Valuation, in its broad sense of \u2018assigning importance\u2019, is inherently part of most decisions on natural resource and land use. Scholars from different traditions -while moving from heuristic interdisciplinary debate to applied transdisciplinary science- now acknowledge the need for combining multiple disciplines and methods to represent the diverse set of values of nature. This growing group of scientists and practitioners share the ambition to explore how combinations of ecological, socio-cultural and economic valuation tools can support real-life resource and land use decision-making. The current sustainability challenges and the ineffectiveness of single-value approaches to offer relief demonstrate that continuing along a single path is no option. We advocate for the adherence of a plural valuation culture and its establishment as a common practice, by contesting and complementing ineffective and discriminatory single-value approaches. In policy and decision contexts with a willingness to improve sustainability, integrated valuation approaches can be blended in existing processes, whereas in contexts of power asymmetries or environmental conflicts, integrated valuation can promote the inclusion of diverse values through action research and support the struggle for social and environmental justice. The special issue and this editorial synthesis paper bring together lessons from pioneer case studies and research papers, synthesizing main challenges and setting out priorities for the years to come for the field of integrated valuation.", "author" : [ { "dropping-particle" : "", "family" : "Jacobs", "given" : "Sander", "non-dropping-particle" : "", "parse-names" : false, "suffix" : "" }, { "dropping-particle" : "", "family" : "Dendoncker", "given" : "Nicolas", "non-dropping-particle" : "", "parse-names" : false, "suffix" : "" }, { "dropping-particle" : "", "family" : "Mart\u00edn-L\u00f3pez", "given" : "Berta", "non-dropping-particle" : "", "parse-names" : false, "suffix" : "" }, { "dropping-particle" : "", "family" : "Barton", "given" : "David Nicholas", "non-dropping-particle" : "", "parse-names" : false, "suffix" : "" }, { "dropping-particle" : "", "family" : "Gomez-Baggethun", "given" : "Erik", "non-dropping-particle" : "", "parse-names" : false, "suffix" : "" }, { "dropping-particle" : "", "family" : "Boeraeve", "given" : "Fanny", "non-dropping-particle" : "", "parse-names" : false, "suffix" : "" }, { "dropping-particle" : "", "family" : "McGrath", "given" : "Francesca L.", "non-dropping-particle" : "", "parse-names" : false, "suffix" : "" }, { "dropping-particle" : "", "family" : "Vierikko", "given" : "Kati", "non-dropping-particle" : "", "parse-names" : false, "suffix" : "" }, { "dropping-particle" : "", "family" : "Geneletti", "given" : "Davide", "non-dropping-particle" : "", "parse-names" : false, "suffix" : "" }, { "dropping-particle" : "", "family" : "Sevecke", "given" : "Katharina J.", "non-dropping-particle" : "", "parse-names" : false, "suffix" : "" }, { "dropping-particle" : "", "family" : "Pipart", "given" : "Nathalie", "non-dropping-particle" : "", "parse-names" : false, "suffix" : "" }, { "dropping-particle" : "", "family" : "Primmer", "given" : "Eeva", "non-dropping-particle" : "", "parse-names" : false, "suffix" : "" }, { "dropping-particle" : "", "family" : "Mederly", "given" : "Peter", "non-dropping-particle" : "", "parse-names" : false, "suffix" : "" }, { "dropping-particle" : "", "family" : "Schmidt", "given" : "Stefan", "non-dropping-particle" : "", "parse-names" : false, "suffix" : "" }, { "dropping-particle" : "", "family" : "Arag\u00e3o", "given" : "Alexandra", "non-dropping-particle" : "", "parse-names" : false, "suffix" : "" }, { "dropping-particle" : "", "family" : "Baral", "given" : "Himlal", "non-dropping-particle" : "", "parse-names" : false, "suffix" : "" }, { "dropping-particle" : "", "family" : "Bark", "given" : "Rosalind H.", "non-dropping-particle" : "", "parse-names" : false, "suffix" : "" }, { "dropping-particle" : "", "family" : "Briceno", "given" : "Tania", "non-dropping-particle" : "", "parse-names" : false, "suffix" : "" }, { "dropping-particle" : "", "family" : "Brogna", "given" : "Delphine", "non-dropping-particle" : "", "parse-names" : false, "suffix" : "" }, { "dropping-particle" : "", "family" : "Cabral", "given" : "Pedro", "non-dropping-particle" : "", "parse-names" : false, "suffix" : "" }, { "dropping-particle" : "", "family" : "Vreese", "given" : "Rik", "non-dropping-particle" : "De", "parse-names" : false, "suffix" : "" }, { "dropping-particle" : "", "family" : "Liquete", "given" : "Camino", "non-dropping-particle" : "", "parse-names" : false, "suffix" : "" }, { "dropping-particle" : "", "family" : "Mueller", "given" : "Hannah", "non-dropping-particle" : "", "parse-names" : false, "suffix" : "" }, { "dropping-particle" : "", "family" : "Peh", "given" : "Kelvin S.H.", "non-dropping-particle" : "", "parse-names" : false, "suffix" : "" }, { "dropping-particle" : "", "family" : "Phelan", "given" : "Anna", "non-dropping-particle" : "", "parse-names" : false, "suffix" : "" }, { "dropping-particle" : "", "family" : "Rinc\u00f3n", "given" : "Alexander R.", "non-dropping-particle" : "", "parse-names" : false, "suffix" : "" }, { "dropping-particle" : "", "family" : "Rogers", "given" : "Shannon H.", "non-dropping-particle" : "", "parse-names" : false, "suffix" : "" }, { "dropping-particle" : "", "family" : "Turkelboom", "given" : "Francis", "non-dropping-particle" : "", "parse-names" : false, "suffix" : "" }, { "dropping-particle" : "", "family" : "Reeth", "given" : "Wouter", "non-dropping-particle" : "Van", "parse-names" : false, "suffix" : "" }, { "dropping-particle" : "", "family" : "Zanten", "given" : "Boris T.", "non-dropping-particle" : "van", "parse-names" : false, "suffix" : "" }, { "dropping-particle" : "", "family" : "Wam", "given" : "Hilde Karine", "non-dropping-particle" : "", "parse-names" : false, "suffix" : "" }, { "dropping-particle" : "", "family" : "Washbourn", "given" : "Carla Leanne", "non-dropping-particle" : "", "parse-names" : false, "suffix" : "" } ], "container-title" : "Ecosystem Services", "id" : "ITEM-1", "issued" : { "date-parts" : [ [ "2016" ] ] }, "page" : "213-220", "title" : "A new valuation school: Integrating diverse values of nature in resource and land use decisions", "type" : "article-journal", "volume" : "22" }, "uris" : [ "http://www.mendeley.com/documents/?uuid=dd96bbf6-27ba-4093-900e-f8e17dabd6f6" ] } ], "mendeley" : { "formattedCitation" : "(Jacobs et al., 2016)", "plainTextFormattedCitation" : "(Jacobs et al., 2016)", "previouslyFormattedCitation" : "(Jacobs et al., 2016)" }, "properties" : {  }, "schema" : "https://github.com/citation-style-language/schema/raw/master/csl-citation.json" }</w:instrText>
      </w:r>
      <w:r w:rsidRPr="00F55611">
        <w:rPr>
          <w:sz w:val="22"/>
          <w:szCs w:val="22"/>
          <w:lang w:val="en-US"/>
        </w:rPr>
        <w:fldChar w:fldCharType="separate"/>
      </w:r>
      <w:r w:rsidRPr="00F55611">
        <w:rPr>
          <w:sz w:val="22"/>
          <w:szCs w:val="22"/>
          <w:lang w:val="en-US"/>
        </w:rPr>
        <w:t xml:space="preserve">(Jacobs </w:t>
      </w:r>
      <w:r w:rsidR="009E3418" w:rsidRPr="009E3418">
        <w:rPr>
          <w:i/>
          <w:sz w:val="22"/>
          <w:szCs w:val="22"/>
          <w:lang w:val="en-US"/>
        </w:rPr>
        <w:t>et al.</w:t>
      </w:r>
      <w:r w:rsidRPr="00F55611">
        <w:rPr>
          <w:sz w:val="22"/>
          <w:szCs w:val="22"/>
          <w:lang w:val="en-US"/>
        </w:rPr>
        <w:t>, 2016)</w:t>
      </w:r>
      <w:r w:rsidRPr="00F55611">
        <w:rPr>
          <w:sz w:val="22"/>
          <w:szCs w:val="22"/>
          <w:lang w:val="en-US"/>
        </w:rPr>
        <w:fldChar w:fldCharType="end"/>
      </w:r>
      <w:r w:rsidRPr="00F55611">
        <w:rPr>
          <w:sz w:val="22"/>
          <w:szCs w:val="22"/>
          <w:lang w:val="en-US"/>
        </w:rPr>
        <w:t>.</w:t>
      </w:r>
    </w:p>
    <w:p w14:paraId="6F9A934A" w14:textId="77777777" w:rsidR="00AE389F" w:rsidRPr="00F55611" w:rsidRDefault="00AE389F" w:rsidP="00AE389F">
      <w:pPr>
        <w:pStyle w:val="CommentText"/>
        <w:spacing w:line="276" w:lineRule="auto"/>
        <w:rPr>
          <w:sz w:val="22"/>
          <w:szCs w:val="22"/>
          <w:lang w:val="en-US"/>
        </w:rPr>
      </w:pPr>
      <w:r w:rsidRPr="00F55611">
        <w:rPr>
          <w:sz w:val="22"/>
          <w:szCs w:val="22"/>
          <w:lang w:val="en-US"/>
        </w:rPr>
        <w:t xml:space="preserve">The reliability of the results for </w:t>
      </w:r>
      <w:r w:rsidRPr="00F55611">
        <w:rPr>
          <w:i/>
          <w:sz w:val="22"/>
          <w:szCs w:val="22"/>
          <w:lang w:val="en-US"/>
        </w:rPr>
        <w:t>business-as-usual</w:t>
      </w:r>
      <w:r w:rsidRPr="00F55611">
        <w:rPr>
          <w:sz w:val="22"/>
          <w:szCs w:val="22"/>
          <w:lang w:val="en-US"/>
        </w:rPr>
        <w:t xml:space="preserve"> and </w:t>
      </w:r>
      <w:r w:rsidRPr="00F55611">
        <w:rPr>
          <w:i/>
          <w:sz w:val="22"/>
          <w:szCs w:val="22"/>
          <w:lang w:val="en-US"/>
        </w:rPr>
        <w:t>inequality</w:t>
      </w:r>
      <w:r w:rsidRPr="00F55611">
        <w:rPr>
          <w:sz w:val="22"/>
          <w:szCs w:val="22"/>
          <w:lang w:val="en-US"/>
        </w:rPr>
        <w:t xml:space="preserve"> is lower than for the other scenario archetypes due to the more limited number of modelling results for these types of scenarios. Bearing in mind this lower reliability, </w:t>
      </w:r>
      <w:r w:rsidRPr="00F55611">
        <w:rPr>
          <w:i/>
          <w:sz w:val="22"/>
          <w:szCs w:val="22"/>
          <w:lang w:val="en-US"/>
        </w:rPr>
        <w:t>business-as-usual</w:t>
      </w:r>
      <w:r w:rsidRPr="00F55611">
        <w:rPr>
          <w:sz w:val="22"/>
          <w:szCs w:val="22"/>
          <w:lang w:val="en-US"/>
        </w:rPr>
        <w:t xml:space="preserve"> is estimated to lead to failure in most of the Sustainable Development Goals, but mixed to positive effects on the Aichi Biodiversity Targets. The </w:t>
      </w:r>
      <w:r w:rsidRPr="00F55611">
        <w:rPr>
          <w:i/>
          <w:sz w:val="22"/>
          <w:szCs w:val="22"/>
          <w:lang w:val="en-US"/>
        </w:rPr>
        <w:t>inequality</w:t>
      </w:r>
      <w:r w:rsidRPr="00F55611">
        <w:rPr>
          <w:sz w:val="22"/>
          <w:szCs w:val="22"/>
          <w:lang w:val="en-US"/>
        </w:rPr>
        <w:t xml:space="preserve"> scenario archetype shows mixed results for those policy targets for which modelled indicators were available, with slightly more failure than success for the Aichi Biodiversity Targets.</w:t>
      </w:r>
    </w:p>
    <w:p w14:paraId="43F10DC3" w14:textId="79B8FBA1" w:rsidR="004B3F46" w:rsidRPr="001448FF" w:rsidRDefault="004B3F46" w:rsidP="001448FF">
      <w:pPr>
        <w:rPr>
          <w:lang w:val="en-US"/>
        </w:rPr>
      </w:pPr>
      <w:r>
        <w:rPr>
          <w:lang w:eastAsia="en-GB"/>
        </w:rPr>
        <w:lastRenderedPageBreak/>
        <w:drawing>
          <wp:inline distT="0" distB="0" distL="0" distR="0" wp14:anchorId="489A49FF" wp14:editId="6E8BF56F">
            <wp:extent cx="5759450" cy="5859145"/>
            <wp:effectExtent l="0" t="0" r="0" b="8255"/>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19"/>
                    <a:stretch>
                      <a:fillRect/>
                    </a:stretch>
                  </pic:blipFill>
                  <pic:spPr>
                    <a:xfrm>
                      <a:off x="0" y="0"/>
                      <a:ext cx="5759450" cy="5859145"/>
                    </a:xfrm>
                    <a:prstGeom prst="rect">
                      <a:avLst/>
                    </a:prstGeom>
                  </pic:spPr>
                </pic:pic>
              </a:graphicData>
            </a:graphic>
          </wp:inline>
        </w:drawing>
      </w:r>
    </w:p>
    <w:p w14:paraId="2267DEDF" w14:textId="2BE5A7E2" w:rsidR="00AE389F" w:rsidRPr="00F55611" w:rsidRDefault="00AE389F" w:rsidP="00AE389F">
      <w:pPr>
        <w:pStyle w:val="CommentText"/>
        <w:spacing w:line="276" w:lineRule="auto"/>
        <w:rPr>
          <w:sz w:val="22"/>
          <w:szCs w:val="22"/>
          <w:lang w:val="en-US"/>
        </w:rPr>
      </w:pPr>
      <w:r w:rsidRPr="00F55611">
        <w:rPr>
          <w:sz w:val="22"/>
          <w:szCs w:val="22"/>
          <w:lang w:val="en-US"/>
        </w:rPr>
        <w:t xml:space="preserve">These results are consistent with recently published research by </w:t>
      </w:r>
      <w:r w:rsidRPr="00F55611">
        <w:rPr>
          <w:sz w:val="22"/>
          <w:szCs w:val="22"/>
          <w:lang w:val="en-US"/>
        </w:rPr>
        <w:fldChar w:fldCharType="begin" w:fldLock="1"/>
      </w:r>
      <w:r w:rsidRPr="00F55611">
        <w:rPr>
          <w:sz w:val="22"/>
          <w:szCs w:val="22"/>
          <w:lang w:val="en-US"/>
        </w:rPr>
        <w:instrText>ADDIN CSL_CITATION { "citationItems" : [ { "id" : "ITEM-1", "itemData" : { "author" : [ { "dropping-particle" : "", "family" : "Kubiszewski", "given" : "Ida", "non-dropping-particle" : "", "parse-names" : false, "suffix" : "" }, { "dropping-particle" : "", "family" : "Costanza", "given" : "Robert", "non-dropping-particle" : "", "parse-names" : false, "suffix" : "" }, { "dropping-particle" : "", "family" : "Anderson", "given" : "S.", "non-dropping-particle" : "", "parse-names" : false, "suffix" : "" }, { "dropping-particle" : "", "family" : "Sutton", "given" : "Paul", "non-dropping-particle" : "", "parse-names" : false, "suffix" : "" } ], "container-title" : "Ecosystem Services", "id" : "ITEM-1", "issued" : { "date-parts" : [ [ "2017" ] ] }, "page" : "289\u2013301", "title" : "The future value of ecosystem services: Global scenarios and national implications", "type" : "article-journal", "volume" : "26" }, "uris" : [ "http://www.mendeley.com/documents/?uuid=0540ac2a-4a82-444d-a39a-4f5868dfef78" ] } ], "mendeley" : { "formattedCitation" : "(Kubiszewski et al., 2017)", "manualFormatting" : "Kubiszewski, Costanza, Anderson, &amp; Sutton (2017)", "plainTextFormattedCitation" : "(Kubiszewski et al., 2017)", "previouslyFormattedCitation" : "(Kubiszewski et al., 2017)" }, "properties" : {  }, "schema" : "https://github.com/citation-style-language/schema/raw/master/csl-citation.json" }</w:instrText>
      </w:r>
      <w:r w:rsidRPr="00F55611">
        <w:rPr>
          <w:sz w:val="22"/>
          <w:szCs w:val="22"/>
          <w:lang w:val="en-US"/>
        </w:rPr>
        <w:fldChar w:fldCharType="separate"/>
      </w:r>
      <w:r w:rsidRPr="00F55611">
        <w:rPr>
          <w:sz w:val="22"/>
          <w:szCs w:val="22"/>
          <w:lang w:val="en-US"/>
        </w:rPr>
        <w:t>Kubiszewski</w:t>
      </w:r>
      <w:r w:rsidRPr="0076488E">
        <w:rPr>
          <w:sz w:val="22"/>
          <w:szCs w:val="22"/>
          <w:lang w:val="en-US"/>
        </w:rPr>
        <w:t xml:space="preserve"> </w:t>
      </w:r>
      <w:r w:rsidR="009E3418" w:rsidRPr="009E3418">
        <w:rPr>
          <w:i/>
          <w:sz w:val="22"/>
          <w:szCs w:val="22"/>
          <w:lang w:val="en-US"/>
        </w:rPr>
        <w:t>et al.</w:t>
      </w:r>
      <w:r w:rsidRPr="00F55611">
        <w:rPr>
          <w:sz w:val="22"/>
          <w:szCs w:val="22"/>
          <w:lang w:val="en-US"/>
        </w:rPr>
        <w:t xml:space="preserve"> (2017)</w:t>
      </w:r>
      <w:r w:rsidRPr="00F55611">
        <w:rPr>
          <w:sz w:val="22"/>
          <w:szCs w:val="22"/>
          <w:lang w:val="en-US"/>
        </w:rPr>
        <w:fldChar w:fldCharType="end"/>
      </w:r>
      <w:r w:rsidRPr="00F55611">
        <w:rPr>
          <w:sz w:val="22"/>
          <w:szCs w:val="22"/>
          <w:lang w:val="en-US"/>
        </w:rPr>
        <w:t xml:space="preserve">, who presented an assessment of the future total annual values of </w:t>
      </w:r>
      <w:r w:rsidRPr="00F55611">
        <w:rPr>
          <w:bCs/>
          <w:sz w:val="22"/>
          <w:szCs w:val="22"/>
          <w:lang w:val="en-US"/>
        </w:rPr>
        <w:t xml:space="preserve">nature’s contributions to people </w:t>
      </w:r>
      <w:r w:rsidRPr="00F55611">
        <w:rPr>
          <w:sz w:val="22"/>
          <w:szCs w:val="22"/>
          <w:lang w:val="en-US"/>
        </w:rPr>
        <w:t xml:space="preserve">under four global scenarios: </w:t>
      </w:r>
      <w:r w:rsidRPr="00F55611">
        <w:rPr>
          <w:i/>
          <w:sz w:val="22"/>
          <w:szCs w:val="22"/>
          <w:lang w:val="en-US"/>
        </w:rPr>
        <w:t>market forces</w:t>
      </w:r>
      <w:r w:rsidRPr="00F55611">
        <w:rPr>
          <w:sz w:val="22"/>
          <w:szCs w:val="22"/>
          <w:lang w:val="en-US"/>
        </w:rPr>
        <w:t xml:space="preserve"> (part of the </w:t>
      </w:r>
      <w:r w:rsidRPr="00F55611">
        <w:rPr>
          <w:i/>
          <w:sz w:val="22"/>
          <w:szCs w:val="22"/>
          <w:lang w:val="en-US"/>
        </w:rPr>
        <w:t>economic optimism</w:t>
      </w:r>
      <w:r w:rsidRPr="00F55611">
        <w:rPr>
          <w:sz w:val="22"/>
          <w:szCs w:val="22"/>
          <w:lang w:val="en-US"/>
        </w:rPr>
        <w:t xml:space="preserve"> archetype); </w:t>
      </w:r>
      <w:r w:rsidRPr="00F55611">
        <w:rPr>
          <w:i/>
          <w:sz w:val="22"/>
          <w:szCs w:val="22"/>
          <w:lang w:val="en-US"/>
        </w:rPr>
        <w:t>fortress world</w:t>
      </w:r>
      <w:r w:rsidRPr="00F55611">
        <w:rPr>
          <w:sz w:val="22"/>
          <w:szCs w:val="22"/>
          <w:lang w:val="en-US"/>
        </w:rPr>
        <w:t xml:space="preserve"> (part of the </w:t>
      </w:r>
      <w:r w:rsidRPr="00F55611">
        <w:rPr>
          <w:i/>
          <w:sz w:val="22"/>
          <w:szCs w:val="22"/>
          <w:lang w:val="en-US"/>
        </w:rPr>
        <w:t>regional competition</w:t>
      </w:r>
      <w:r w:rsidRPr="00F55611">
        <w:rPr>
          <w:sz w:val="22"/>
          <w:szCs w:val="22"/>
          <w:lang w:val="en-US"/>
        </w:rPr>
        <w:t xml:space="preserve"> archetype); </w:t>
      </w:r>
      <w:r w:rsidRPr="00F55611">
        <w:rPr>
          <w:i/>
          <w:sz w:val="22"/>
          <w:szCs w:val="22"/>
          <w:lang w:val="en-US"/>
        </w:rPr>
        <w:t>policy reform</w:t>
      </w:r>
      <w:r w:rsidRPr="00F55611">
        <w:rPr>
          <w:sz w:val="22"/>
          <w:szCs w:val="22"/>
          <w:lang w:val="en-US"/>
        </w:rPr>
        <w:t xml:space="preserve"> (part of the </w:t>
      </w:r>
      <w:r w:rsidRPr="00F55611">
        <w:rPr>
          <w:i/>
          <w:sz w:val="22"/>
          <w:szCs w:val="22"/>
          <w:lang w:val="en-US"/>
        </w:rPr>
        <w:t>global sustainable development</w:t>
      </w:r>
      <w:r w:rsidRPr="00F55611">
        <w:rPr>
          <w:sz w:val="22"/>
          <w:szCs w:val="22"/>
          <w:lang w:val="en-US"/>
        </w:rPr>
        <w:t xml:space="preserve"> archetype); and great transitions (part of the </w:t>
      </w:r>
      <w:r w:rsidRPr="00F55611">
        <w:rPr>
          <w:i/>
          <w:sz w:val="22"/>
          <w:szCs w:val="22"/>
          <w:lang w:val="en-US"/>
        </w:rPr>
        <w:t>regional sustainability</w:t>
      </w:r>
      <w:r w:rsidRPr="00F55611">
        <w:rPr>
          <w:sz w:val="22"/>
          <w:szCs w:val="22"/>
          <w:lang w:val="en-US"/>
        </w:rPr>
        <w:t xml:space="preserve"> archetype). The authors show that total annual values of </w:t>
      </w:r>
      <w:r w:rsidRPr="00F55611">
        <w:rPr>
          <w:bCs/>
          <w:sz w:val="22"/>
          <w:szCs w:val="22"/>
          <w:lang w:val="en-US"/>
        </w:rPr>
        <w:t>nature’s contributions to people</w:t>
      </w:r>
      <w:r w:rsidRPr="00F55611">
        <w:rPr>
          <w:sz w:val="22"/>
          <w:szCs w:val="22"/>
          <w:lang w:val="en-US"/>
        </w:rPr>
        <w:t xml:space="preserve"> decrease the most under the </w:t>
      </w:r>
      <w:r w:rsidRPr="00F55611">
        <w:rPr>
          <w:i/>
          <w:sz w:val="22"/>
          <w:szCs w:val="22"/>
          <w:lang w:val="en-US"/>
        </w:rPr>
        <w:t>fortress world</w:t>
      </w:r>
      <w:r w:rsidRPr="00F55611">
        <w:rPr>
          <w:sz w:val="22"/>
          <w:szCs w:val="22"/>
          <w:lang w:val="en-US"/>
        </w:rPr>
        <w:t xml:space="preserve"> scenario, with an average reduction in the value of contributions of </w:t>
      </w:r>
      <w:r w:rsidR="003C6EE7">
        <w:rPr>
          <w:sz w:val="22"/>
          <w:szCs w:val="22"/>
          <w:lang w:val="en-US"/>
        </w:rPr>
        <w:t>-</w:t>
      </w:r>
      <w:r w:rsidRPr="00F55611">
        <w:rPr>
          <w:sz w:val="22"/>
          <w:szCs w:val="22"/>
          <w:lang w:val="en-US"/>
        </w:rPr>
        <w:t xml:space="preserve">29% across Europe and Central Asian countries (range from -87 to -4%). The </w:t>
      </w:r>
      <w:r w:rsidRPr="00F55611">
        <w:rPr>
          <w:i/>
          <w:sz w:val="22"/>
          <w:szCs w:val="22"/>
          <w:lang w:val="en-US"/>
        </w:rPr>
        <w:t>market forces</w:t>
      </w:r>
      <w:r w:rsidRPr="00F55611">
        <w:rPr>
          <w:sz w:val="22"/>
          <w:szCs w:val="22"/>
          <w:lang w:val="en-US"/>
        </w:rPr>
        <w:t xml:space="preserve"> scenario also leads to reductions in values of these contributions, albeit slightly smaller than under </w:t>
      </w:r>
      <w:r w:rsidRPr="00F55611">
        <w:rPr>
          <w:i/>
          <w:sz w:val="22"/>
          <w:szCs w:val="22"/>
          <w:lang w:val="en-US"/>
        </w:rPr>
        <w:t>fortress world</w:t>
      </w:r>
      <w:r w:rsidRPr="00F55611">
        <w:rPr>
          <w:sz w:val="22"/>
          <w:szCs w:val="22"/>
          <w:lang w:val="en-US"/>
        </w:rPr>
        <w:t xml:space="preserve"> (-19% average, -72 to +2% range). In contrast, the </w:t>
      </w:r>
      <w:r w:rsidRPr="00F55611">
        <w:rPr>
          <w:i/>
          <w:sz w:val="22"/>
          <w:szCs w:val="22"/>
          <w:lang w:val="en-US"/>
        </w:rPr>
        <w:t>policy reform</w:t>
      </w:r>
      <w:r w:rsidRPr="00F55611">
        <w:rPr>
          <w:sz w:val="22"/>
          <w:szCs w:val="22"/>
          <w:lang w:val="en-US"/>
        </w:rPr>
        <w:t xml:space="preserve"> scenario results in only small changes from current 2011 values (+2% average, -10 to +9% range), while the great transitions scenario results in substantial improvements in values of nature’s contributions to people of +24% on average across Europe and Central Asian countries (+19 to +44% range). The authors conclude that the </w:t>
      </w:r>
      <w:r w:rsidRPr="00F55611">
        <w:rPr>
          <w:i/>
          <w:sz w:val="22"/>
          <w:szCs w:val="22"/>
          <w:lang w:val="en-US"/>
        </w:rPr>
        <w:t>great transitions</w:t>
      </w:r>
      <w:r w:rsidRPr="00F55611">
        <w:rPr>
          <w:sz w:val="22"/>
          <w:szCs w:val="22"/>
          <w:lang w:val="en-US"/>
        </w:rPr>
        <w:t xml:space="preserve"> scenario (and to a lesser extent the </w:t>
      </w:r>
      <w:r w:rsidRPr="00F55611">
        <w:rPr>
          <w:i/>
          <w:sz w:val="22"/>
          <w:szCs w:val="22"/>
          <w:lang w:val="en-US"/>
        </w:rPr>
        <w:t>policy reform</w:t>
      </w:r>
      <w:r w:rsidRPr="00F55611">
        <w:rPr>
          <w:sz w:val="22"/>
          <w:szCs w:val="22"/>
          <w:lang w:val="en-US"/>
        </w:rPr>
        <w:t xml:space="preserve"> scenario) embodies many of the Sustainable Development </w:t>
      </w:r>
      <w:r w:rsidRPr="00F55611">
        <w:rPr>
          <w:sz w:val="22"/>
          <w:szCs w:val="22"/>
          <w:lang w:val="en-US"/>
        </w:rPr>
        <w:lastRenderedPageBreak/>
        <w:t>Goals, and that, therefore, achieving the Goals would involve greatly enhanced contributions of nature to people, good quality of life and sustainability.</w:t>
      </w:r>
    </w:p>
    <w:p w14:paraId="05DDCA30" w14:textId="2F2BB01B" w:rsidR="00AE389F" w:rsidRPr="00F55611" w:rsidRDefault="00AE389F" w:rsidP="00AE389F">
      <w:pPr>
        <w:pStyle w:val="CommentText"/>
        <w:spacing w:line="276" w:lineRule="auto"/>
        <w:rPr>
          <w:sz w:val="22"/>
          <w:szCs w:val="22"/>
          <w:lang w:val="en-US"/>
        </w:rPr>
      </w:pPr>
      <w:r w:rsidRPr="00F55611">
        <w:rPr>
          <w:sz w:val="22"/>
          <w:szCs w:val="22"/>
          <w:lang w:val="en-US"/>
        </w:rPr>
        <w:t xml:space="preserve">This section has highlighted that the choices made by decision-makers and society in Europe and Central Asia will likely lead to large differences in impacts on nature, </w:t>
      </w:r>
      <w:r w:rsidRPr="00F55611">
        <w:rPr>
          <w:bCs/>
          <w:sz w:val="22"/>
          <w:szCs w:val="22"/>
          <w:lang w:val="en-US"/>
        </w:rPr>
        <w:t xml:space="preserve">its contributions to people, </w:t>
      </w:r>
      <w:r w:rsidRPr="00F55611">
        <w:rPr>
          <w:sz w:val="22"/>
          <w:szCs w:val="22"/>
          <w:lang w:val="en-US"/>
        </w:rPr>
        <w:t xml:space="preserve">and good quality of life. Decisions related to resolving trade-offs are likely to be needed under all scenario archetypes, even sustainable futures. Such trade-offs would be more likely minimized if decision-making adopted a holistic (i.e. not siloed) approach that takes account of multiple drivers, diverse values and competing interests across sectors and regions. Approaches and actions that decision-makers can take to move society away from futures with undesirable trade-offs towards more sustainable outlooks are considered in Sections </w:t>
      </w:r>
      <w:r w:rsidRPr="00F55611">
        <w:rPr>
          <w:sz w:val="22"/>
          <w:szCs w:val="22"/>
          <w:lang w:val="en-US"/>
        </w:rPr>
        <w:fldChar w:fldCharType="begin"/>
      </w:r>
      <w:r w:rsidRPr="00F55611">
        <w:rPr>
          <w:sz w:val="22"/>
          <w:szCs w:val="22"/>
          <w:lang w:val="en-US"/>
        </w:rPr>
        <w:instrText xml:space="preserve"> REF _Ref479242467 \r \h </w:instrText>
      </w:r>
      <w:r w:rsidRPr="00F55611">
        <w:rPr>
          <w:sz w:val="22"/>
          <w:szCs w:val="22"/>
          <w:lang w:val="en-US"/>
        </w:rPr>
      </w:r>
      <w:r w:rsidRPr="00F55611">
        <w:rPr>
          <w:sz w:val="22"/>
          <w:szCs w:val="22"/>
          <w:lang w:val="en-US"/>
        </w:rPr>
        <w:fldChar w:fldCharType="separate"/>
      </w:r>
      <w:r w:rsidR="00B40E12">
        <w:rPr>
          <w:sz w:val="22"/>
          <w:szCs w:val="22"/>
          <w:lang w:val="en-US"/>
        </w:rPr>
        <w:t>5.4</w:t>
      </w:r>
      <w:r w:rsidRPr="00F55611">
        <w:rPr>
          <w:sz w:val="22"/>
          <w:szCs w:val="22"/>
          <w:lang w:val="en-US"/>
        </w:rPr>
        <w:fldChar w:fldCharType="end"/>
      </w:r>
      <w:r w:rsidRPr="00F55611">
        <w:rPr>
          <w:sz w:val="22"/>
          <w:szCs w:val="22"/>
          <w:lang w:val="en-US"/>
        </w:rPr>
        <w:t xml:space="preserve"> and 5.5.</w:t>
      </w:r>
    </w:p>
    <w:p w14:paraId="28A23741" w14:textId="77777777" w:rsidR="00AE389F" w:rsidRPr="00F55611" w:rsidRDefault="00AE389F" w:rsidP="00AE389F">
      <w:pPr>
        <w:pStyle w:val="CommentText"/>
        <w:spacing w:line="276" w:lineRule="auto"/>
        <w:rPr>
          <w:sz w:val="22"/>
          <w:szCs w:val="22"/>
          <w:lang w:val="en-US"/>
        </w:rPr>
      </w:pPr>
    </w:p>
    <w:p w14:paraId="722E8BB5" w14:textId="77777777" w:rsidR="00AE389F" w:rsidRPr="00F55611" w:rsidRDefault="00AE389F" w:rsidP="007A3472">
      <w:pPr>
        <w:pStyle w:val="Heading2"/>
      </w:pPr>
      <w:bookmarkStart w:id="1640" w:name="_Toc431285573"/>
      <w:bookmarkStart w:id="1641" w:name="_Toc450554927"/>
      <w:bookmarkStart w:id="1642" w:name="_Toc477172684"/>
      <w:bookmarkStart w:id="1643" w:name="_Ref479237852"/>
      <w:bookmarkStart w:id="1644" w:name="_Ref479242467"/>
      <w:bookmarkStart w:id="1645" w:name="_Ref479242503"/>
      <w:bookmarkStart w:id="1646" w:name="_Ref479242524"/>
      <w:bookmarkStart w:id="1647" w:name="_Ref479249402"/>
      <w:bookmarkStart w:id="1648" w:name="_Toc500507598"/>
      <w:bookmarkStart w:id="1649" w:name="_Toc504380724"/>
      <w:bookmarkStart w:id="1650" w:name="_Toc519504753"/>
      <w:r w:rsidRPr="00F55611">
        <w:t>Visions of sustainable development</w:t>
      </w:r>
      <w:bookmarkEnd w:id="1640"/>
      <w:bookmarkEnd w:id="1641"/>
      <w:bookmarkEnd w:id="1642"/>
      <w:bookmarkEnd w:id="1643"/>
      <w:bookmarkEnd w:id="1644"/>
      <w:bookmarkEnd w:id="1645"/>
      <w:bookmarkEnd w:id="1646"/>
      <w:bookmarkEnd w:id="1647"/>
      <w:bookmarkEnd w:id="1648"/>
      <w:bookmarkEnd w:id="1649"/>
      <w:bookmarkEnd w:id="1650"/>
      <w:r w:rsidRPr="00F55611">
        <w:t xml:space="preserve"> </w:t>
      </w:r>
    </w:p>
    <w:p w14:paraId="7EB28973" w14:textId="3EC7617C" w:rsidR="00AE389F" w:rsidRPr="00F55611" w:rsidRDefault="00AE389F" w:rsidP="00AE389F">
      <w:pPr>
        <w:rPr>
          <w:lang w:val="en-US"/>
        </w:rPr>
      </w:pPr>
      <w:bookmarkStart w:id="1651" w:name="_Toc431285574"/>
      <w:bookmarkStart w:id="1652" w:name="_Toc450554932"/>
      <w:bookmarkStart w:id="1653" w:name="_Toc469761148"/>
      <w:bookmarkStart w:id="1654" w:name="_Toc477172691"/>
      <w:bookmarkStart w:id="1655" w:name="_Ref479240863"/>
      <w:bookmarkStart w:id="1656" w:name="_Ref479242473"/>
      <w:bookmarkStart w:id="1657" w:name="_Ref479242514"/>
      <w:bookmarkStart w:id="1658" w:name="_Ref479242529"/>
      <w:bookmarkStart w:id="1659" w:name="_Ref479242541"/>
      <w:bookmarkStart w:id="1660" w:name="_Ref479249018"/>
      <w:r w:rsidRPr="00F55611">
        <w:rPr>
          <w:lang w:val="en-US"/>
        </w:rPr>
        <w:t xml:space="preserve">Sections 5.2 and 5.3 assessed what might happen in the future under different plausible, exploratory scenarios for Europe and Central Asia. The next two sections assess what society as a whole, or groups within the society, want to happen in the future, i.e. visions of desirable futures (Section </w:t>
      </w:r>
      <w:r w:rsidRPr="00F55611">
        <w:rPr>
          <w:lang w:val="en-US"/>
        </w:rPr>
        <w:fldChar w:fldCharType="begin"/>
      </w:r>
      <w:r w:rsidRPr="00F55611">
        <w:rPr>
          <w:lang w:val="en-US"/>
        </w:rPr>
        <w:instrText xml:space="preserve"> REF _Ref479242503 \r \h </w:instrText>
      </w:r>
      <w:r w:rsidRPr="00F55611">
        <w:rPr>
          <w:lang w:val="en-US"/>
        </w:rPr>
      </w:r>
      <w:r w:rsidRPr="00F55611">
        <w:rPr>
          <w:lang w:val="en-US"/>
        </w:rPr>
        <w:fldChar w:fldCharType="separate"/>
      </w:r>
      <w:r w:rsidR="00B40E12">
        <w:rPr>
          <w:lang w:val="en-US"/>
        </w:rPr>
        <w:t>5.4</w:t>
      </w:r>
      <w:r w:rsidRPr="00F55611">
        <w:rPr>
          <w:lang w:val="en-US"/>
        </w:rPr>
        <w:fldChar w:fldCharType="end"/>
      </w:r>
      <w:r w:rsidRPr="00F55611">
        <w:rPr>
          <w:lang w:val="en-US"/>
        </w:rPr>
        <w:t xml:space="preserve">, but see also 5.1.2) and pathways, which attempt to describe a course of actions to achieve such visions (Section 5.5). In particular, Sections </w:t>
      </w:r>
      <w:r w:rsidRPr="00F55611">
        <w:rPr>
          <w:lang w:val="en-US"/>
        </w:rPr>
        <w:fldChar w:fldCharType="begin"/>
      </w:r>
      <w:r w:rsidRPr="00F55611">
        <w:rPr>
          <w:lang w:val="en-US"/>
        </w:rPr>
        <w:instrText xml:space="preserve"> REF _Ref479242524 \r \h </w:instrText>
      </w:r>
      <w:r w:rsidRPr="00F55611">
        <w:rPr>
          <w:lang w:val="en-US"/>
        </w:rPr>
      </w:r>
      <w:r w:rsidRPr="00F55611">
        <w:rPr>
          <w:lang w:val="en-US"/>
        </w:rPr>
        <w:fldChar w:fldCharType="separate"/>
      </w:r>
      <w:r w:rsidR="00B40E12">
        <w:rPr>
          <w:lang w:val="en-US"/>
        </w:rPr>
        <w:t>5.4</w:t>
      </w:r>
      <w:r w:rsidRPr="00F55611">
        <w:rPr>
          <w:lang w:val="en-US"/>
        </w:rPr>
        <w:fldChar w:fldCharType="end"/>
      </w:r>
      <w:r w:rsidRPr="00F55611">
        <w:rPr>
          <w:lang w:val="en-US"/>
        </w:rPr>
        <w:t xml:space="preserve"> and 5.5 focus on visions and pathways for sustainable development that are similar to the scenario archetypes </w:t>
      </w:r>
      <w:r w:rsidRPr="00F55611">
        <w:rPr>
          <w:i/>
          <w:lang w:val="en-US"/>
        </w:rPr>
        <w:t>regional sustainability</w:t>
      </w:r>
      <w:r w:rsidRPr="00F55611">
        <w:rPr>
          <w:lang w:val="en-US"/>
        </w:rPr>
        <w:t xml:space="preserve"> (Sections 5.2.3.4 and 5.3.3.4) and </w:t>
      </w:r>
      <w:r w:rsidRPr="00F55611">
        <w:rPr>
          <w:i/>
          <w:lang w:val="en-US"/>
        </w:rPr>
        <w:t>global sustainable development</w:t>
      </w:r>
      <w:r w:rsidRPr="00F55611">
        <w:rPr>
          <w:lang w:val="en-US"/>
        </w:rPr>
        <w:t xml:space="preserve"> (Sections 5.2.3.5 and 5.3.3.5). Sustainable development, as conceptualized in the Sustainable Development Goals or Aichi Biodiversity Targets (see Sections 1.4.1 and 1.4.2), is a global priority, a goal shared by many countries and at the centre of the questions framing the IPBES regional assessments. Beyond this, we note that societal visions are diverse and some visions may aspire to futures not related to, or even conflicting with, sustainable development.</w:t>
      </w:r>
    </w:p>
    <w:p w14:paraId="224FF3CB" w14:textId="77777777" w:rsidR="00AE389F" w:rsidRPr="00F55611" w:rsidRDefault="00AE389F" w:rsidP="00AE389F">
      <w:pPr>
        <w:rPr>
          <w:lang w:val="en-US"/>
        </w:rPr>
      </w:pPr>
      <w:r w:rsidRPr="00F55611">
        <w:rPr>
          <w:lang w:val="en-US"/>
        </w:rPr>
        <w:t xml:space="preserve">Visions have been developed by different stakeholder groups in Europe and Central Asia to guide and foster their perception of sustainable development and associated pathways to a sustainable future. We reviewed these visions to (i) analyze their framing of nature, </w:t>
      </w:r>
      <w:r w:rsidRPr="00F55611">
        <w:rPr>
          <w:bCs/>
          <w:lang w:val="en-US"/>
        </w:rPr>
        <w:t xml:space="preserve">its contributions to people, </w:t>
      </w:r>
      <w:r w:rsidRPr="00F55611">
        <w:rPr>
          <w:lang w:val="en-US"/>
        </w:rPr>
        <w:t xml:space="preserve">and good quality of life, and the linkages between these elements as described by the IPBES conceptual framework, and (ii) assess which areas for action are being given more importance (see also Section 5.1.2), based on their coverage of key sustainability and biodiversity conservation issues, as formulated by the Sustainable Development Goals and Aichi Biodiversity Targets. This analysis provides the basis for assessing the mainstreaming of goals and targets across sectors and the cross-scale coherence of the visions in Europe and Central Asia. </w:t>
      </w:r>
    </w:p>
    <w:p w14:paraId="704885B0" w14:textId="77777777" w:rsidR="00AE389F" w:rsidRPr="00F55611" w:rsidRDefault="00AE389F" w:rsidP="00AE389F">
      <w:pPr>
        <w:rPr>
          <w:lang w:val="en-US"/>
        </w:rPr>
      </w:pPr>
    </w:p>
    <w:p w14:paraId="293DB410" w14:textId="77777777" w:rsidR="00AE389F" w:rsidRPr="00F55611" w:rsidRDefault="00AE389F" w:rsidP="00147745">
      <w:pPr>
        <w:pStyle w:val="Heading3"/>
        <w:rPr>
          <w:lang w:val="en-US"/>
        </w:rPr>
      </w:pPr>
      <w:bookmarkStart w:id="1661" w:name="_Toc500507599"/>
      <w:bookmarkStart w:id="1662" w:name="_Toc504380725"/>
      <w:bookmarkStart w:id="1663" w:name="_Toc519504754"/>
      <w:r w:rsidRPr="00F55611">
        <w:rPr>
          <w:lang w:val="en-US"/>
        </w:rPr>
        <w:t>Review of Europe and Central Asia visioning and pathway exercises</w:t>
      </w:r>
      <w:bookmarkEnd w:id="1661"/>
      <w:bookmarkEnd w:id="1662"/>
      <w:bookmarkEnd w:id="1663"/>
      <w:r w:rsidRPr="00F55611">
        <w:rPr>
          <w:lang w:val="en-US"/>
        </w:rPr>
        <w:t xml:space="preserve"> </w:t>
      </w:r>
    </w:p>
    <w:p w14:paraId="3F319EDB" w14:textId="77777777" w:rsidR="00AE389F" w:rsidRPr="00F55611" w:rsidRDefault="00AE389F" w:rsidP="00AE389F">
      <w:pPr>
        <w:rPr>
          <w:lang w:val="en-US"/>
        </w:rPr>
      </w:pPr>
      <w:r w:rsidRPr="00F55611">
        <w:rPr>
          <w:lang w:val="en-US"/>
        </w:rPr>
        <w:t xml:space="preserve">Visions with associated pathways, and a minimum time frame of 15 years, were included in the review. To be inclusive, we accepted all documents stating to pursue sustainable development or, more particularly given the focus of IPBES, environmental sustainability. Individual corporate level visions for private companies were not considered. Relevant documents were identified using keyword searches in Google, Scopus and Web of Science covering both the scientific and grey literature focusing on visions, pathways, normative or target-seeking scenarios. This was supplemented by more targeted searches to fill gaps related to marine studies, wetlands, urban environments, conservation areas and indigenous and local knowledge. As accessible visions and pathways were rare for most of the Eastern Europe and Central Asia subregions, we additionally included governmental cross-sectoral </w:t>
      </w:r>
      <w:r w:rsidRPr="00F55611">
        <w:rPr>
          <w:lang w:val="en-US"/>
        </w:rPr>
        <w:lastRenderedPageBreak/>
        <w:t>development strategies and national biodiversity strategies and action plans (NBSAPs). These focus on biodiversity conservation targets and are often developed for time frames shorter than 15 years.</w:t>
      </w:r>
    </w:p>
    <w:p w14:paraId="6DA8179D" w14:textId="77777777" w:rsidR="00AE389F" w:rsidRPr="00F55611" w:rsidRDefault="00AE389F" w:rsidP="00AE389F">
      <w:pPr>
        <w:rPr>
          <w:lang w:val="en-US"/>
        </w:rPr>
      </w:pPr>
      <w:r w:rsidRPr="00F55611">
        <w:rPr>
          <w:lang w:val="en-US"/>
        </w:rPr>
        <w:t xml:space="preserve">For our analysis of policy coherence across scales, we also searched for and reviewed 22 global visions (for the results of the cross-scale comparison see Section 5.1.2, </w:t>
      </w:r>
      <w:r w:rsidRPr="00F55611">
        <w:rPr>
          <w:b/>
          <w:lang w:val="en-US"/>
        </w:rPr>
        <w:t>Figure 5.3</w:t>
      </w:r>
      <w:r w:rsidRPr="00F55611">
        <w:rPr>
          <w:lang w:val="en-US"/>
        </w:rPr>
        <w:t xml:space="preserve"> and </w:t>
      </w:r>
      <w:r w:rsidRPr="00F55611">
        <w:rPr>
          <w:b/>
          <w:lang w:val="en-US"/>
        </w:rPr>
        <w:t>Figure 5.4</w:t>
      </w:r>
      <w:r w:rsidRPr="00F55611">
        <w:rPr>
          <w:lang w:val="en-US"/>
        </w:rPr>
        <w:t>).</w:t>
      </w:r>
    </w:p>
    <w:p w14:paraId="649EDCFE" w14:textId="4214BFC2" w:rsidR="00AE389F" w:rsidRPr="00F55611" w:rsidRDefault="00AE389F" w:rsidP="00AE389F">
      <w:pPr>
        <w:rPr>
          <w:lang w:val="en-US"/>
        </w:rPr>
      </w:pPr>
      <w:r w:rsidRPr="00F55611">
        <w:rPr>
          <w:lang w:val="en-US"/>
        </w:rPr>
        <w:t xml:space="preserve">Information was systematically extracted from the vision documents on the vision developers (i.e., type of actors/stakeholders), target region and geographic scale, activity sector, time frame and main goals. Furthermore, we examined the framing of nature, its contributions to people, and good quality of life in the construction of these visions, and how each vision captured the links between these elements. We also assessed visions’ priority areas for action towards sustainable development and biodiversity conservation. Here, we used as a reference the list of Sustainable Development Goals and Aichi Biodiversity Targets, which were related to a dominant dimension of sustainability, that is, biophysical (Goals 6, 13-15), economic (Goals 8-10, 12), and social (Goals 1-5, 7, 11, 16) </w:t>
      </w:r>
      <w:r w:rsidRPr="00F55611">
        <w:rPr>
          <w:lang w:val="en-US"/>
        </w:rPr>
        <w:fldChar w:fldCharType="begin" w:fldLock="1"/>
      </w:r>
      <w:r w:rsidRPr="00F55611">
        <w:rPr>
          <w:lang w:val="en-US"/>
        </w:rPr>
        <w:instrText>ADDIN CSL_CITATION { "citationItems" : [ { "id" : "ITEM-1", "itemData" : { "DOI" : "10.5751/ES-08748-210341", "ISSN" : "17083087", "abstract" : "Humanity has emerged as a major force in the operation of the biosphere. The focus is shifting from the environment as externality to the biosphere as precondition for social justice, economic development, and sustainability. In this article, we exemplify the intertwined nature of social-ecological systems and emphasize that they operate within, and as embedded parts of the biosphere and as such coevolve with and depend on it. We regard social-ecological systems as complex adaptive systems and use a social-ecological resilience approach as a lens to address and understand their dynamics. We raise the challenge of stewardship of development in concert with the biosphere for people in diverse contexts and places as critical for long-term sustainability and dignity in human relations. Biosphere stewardship is essential, in the globalized world of interactions with the Earth system, to sustain and enhance our life-supporting environment for human well-being and future human development on Earth, hence, the need to reconnect development to the biosphere foundation and the need for a biosphere-based sustainability science.", "author" : [ { "dropping-particle" : "", "family" : "Folke", "given" : "Carl", "non-dropping-particle" : "", "parse-names" : false, "suffix" : "" }, { "dropping-particle" : "", "family" : "Biggs", "given" : "Reinette", "non-dropping-particle" : "", "parse-names" : false, "suffix" : "" }, { "dropping-particle" : "V.", "family" : "Norstr\u00f6m", "given" : "Albert", "non-dropping-particle" : "", "parse-names" : false, "suffix" : "" }, { "dropping-particle" : "", "family" : "Reyers", "given" : "Belinda", "non-dropping-particle" : "", "parse-names" : false, "suffix" : "" }, { "dropping-particle" : "", "family" : "Rockstr\u00f6m", "given" : "Johan", "non-dropping-particle" : "", "parse-names" : false, "suffix" : "" } ], "container-title" : "Ecology and Society", "id" : "ITEM-1", "issue" : "3", "issued" : { "date-parts" : [ [ "2016" ] ] }, "title" : "Social-ecological resilience and biosphere-based sustainability science", "type" : "article-journal", "volume" : "21" }, "uris" : [ "http://www.mendeley.com/documents/?uuid=24d00f6c-6110-458a-9563-fe601da37b08" ] } ], "mendeley" : { "formattedCitation" : "(Folke et al., 2016)", "plainTextFormattedCitation" : "(Folke et al., 2016)", "previouslyFormattedCitation" : "(Folke et al., 2016)" }, "properties" : {  }, "schema" : "https://github.com/citation-style-language/schema/raw/master/csl-citation.json" }</w:instrText>
      </w:r>
      <w:r w:rsidRPr="00F55611">
        <w:rPr>
          <w:lang w:val="en-US"/>
        </w:rPr>
        <w:fldChar w:fldCharType="separate"/>
      </w:r>
      <w:r w:rsidRPr="00F55611">
        <w:rPr>
          <w:lang w:val="en-US"/>
        </w:rPr>
        <w:t xml:space="preserve">(Folke </w:t>
      </w:r>
      <w:r w:rsidR="009E3418" w:rsidRPr="009E3418">
        <w:rPr>
          <w:i/>
          <w:lang w:val="en-US"/>
        </w:rPr>
        <w:t>et al.</w:t>
      </w:r>
      <w:r w:rsidRPr="00F55611">
        <w:rPr>
          <w:lang w:val="en-US"/>
        </w:rPr>
        <w:t>, 2016)</w:t>
      </w:r>
      <w:r w:rsidRPr="00F55611">
        <w:rPr>
          <w:lang w:val="en-US"/>
        </w:rPr>
        <w:fldChar w:fldCharType="end"/>
      </w:r>
      <w:r w:rsidRPr="00F55611">
        <w:rPr>
          <w:lang w:val="en-US"/>
        </w:rPr>
        <w:t xml:space="preserve">. Aichi Biodiversity Targets are predominantly related to the biophysical dimension. </w:t>
      </w:r>
    </w:p>
    <w:p w14:paraId="3D90D8F6" w14:textId="4C065876" w:rsidR="00AE389F" w:rsidRPr="00F55611" w:rsidRDefault="00AE389F" w:rsidP="00AE389F">
      <w:pPr>
        <w:widowControl w:val="0"/>
        <w:autoSpaceDE w:val="0"/>
        <w:autoSpaceDN w:val="0"/>
        <w:adjustRightInd w:val="0"/>
        <w:rPr>
          <w:lang w:val="en-US"/>
        </w:rPr>
      </w:pPr>
      <w:r w:rsidRPr="00F55611">
        <w:rPr>
          <w:lang w:val="en-US"/>
        </w:rPr>
        <w:t xml:space="preserve">The review resulted in 18 visions for the three subregions of Europe in general, and four governmental development strategies and ten national biodiversity strategies and action plans covering countries in Eastern Europe and Central Asia. Details of the reviewed visions and their key features are summarized in </w:t>
      </w:r>
      <w:r w:rsidR="00C020DB">
        <w:rPr>
          <w:lang w:val="en-US"/>
        </w:rPr>
        <w:t>supporting material</w:t>
      </w:r>
      <w:r w:rsidRPr="009F5398">
        <w:rPr>
          <w:lang w:val="en-US"/>
        </w:rPr>
        <w:t xml:space="preserve"> </w:t>
      </w:r>
      <w:hyperlink r:id="rId3120" w:history="1">
        <w:r w:rsidRPr="00CC3F10">
          <w:rPr>
            <w:rStyle w:val="Hyperlink"/>
            <w:lang w:val="en-US"/>
          </w:rPr>
          <w:t>Appendix 5.1</w:t>
        </w:r>
      </w:hyperlink>
      <w:r w:rsidRPr="009F5398">
        <w:rPr>
          <w:lang w:val="en-US"/>
        </w:rPr>
        <w:t>. A targeted</w:t>
      </w:r>
      <w:r w:rsidRPr="00F55611">
        <w:rPr>
          <w:lang w:val="en-US"/>
        </w:rPr>
        <w:t xml:space="preserve"> search for national or local visions was not undertaken due to language constraints, but a few thematic exceptions were added to the review. Nevertheless, we acknowledge that such visions are potentially available and could provide relevant insights. Examples of visions for topics that are rarely covered are given in boxes, namely an example for indigenous and local knowledge and the Sami people (</w:t>
      </w:r>
      <w:r w:rsidRPr="00F55611">
        <w:rPr>
          <w:b/>
          <w:lang w:val="en-US"/>
        </w:rPr>
        <w:t>Box 5.6</w:t>
      </w:r>
      <w:r w:rsidRPr="00F55611">
        <w:rPr>
          <w:lang w:val="en-US"/>
        </w:rPr>
        <w:t>) and for a marine protected area (</w:t>
      </w:r>
      <w:r w:rsidRPr="00F55611">
        <w:rPr>
          <w:b/>
          <w:lang w:val="en-US"/>
        </w:rPr>
        <w:t>Box 5.7</w:t>
      </w:r>
      <w:r w:rsidRPr="00F55611">
        <w:rPr>
          <w:lang w:val="en-US"/>
        </w:rPr>
        <w:t>). A box on visions related to bioeconomy (</w:t>
      </w:r>
      <w:r w:rsidRPr="00F55611">
        <w:rPr>
          <w:b/>
          <w:lang w:val="en-US"/>
        </w:rPr>
        <w:t>Box 5.8</w:t>
      </w:r>
      <w:r w:rsidRPr="00F55611">
        <w:rPr>
          <w:lang w:val="en-US"/>
        </w:rPr>
        <w:t>), addresses the special request raised in the scoping report for the Regional Assessment for Europe and Central Asia.</w:t>
      </w:r>
    </w:p>
    <w:p w14:paraId="78E0234A" w14:textId="77777777" w:rsidR="00AE389F" w:rsidRPr="00F55611" w:rsidRDefault="00AE389F" w:rsidP="00AE389F">
      <w:pPr>
        <w:spacing w:after="0"/>
        <w:rPr>
          <w:lang w:val="en-US"/>
        </w:rPr>
      </w:pPr>
    </w:p>
    <w:p w14:paraId="49B6CA7D" w14:textId="77777777" w:rsidR="00AE389F" w:rsidRPr="00F55611" w:rsidRDefault="00AE389F" w:rsidP="00147745">
      <w:pPr>
        <w:pStyle w:val="Heading3"/>
        <w:rPr>
          <w:lang w:val="en-US"/>
        </w:rPr>
      </w:pPr>
      <w:bookmarkStart w:id="1664" w:name="_Toc500507600"/>
      <w:bookmarkStart w:id="1665" w:name="_Toc504380726"/>
      <w:bookmarkStart w:id="1666" w:name="_Toc519504755"/>
      <w:r w:rsidRPr="00F55611">
        <w:rPr>
          <w:lang w:val="en-US"/>
        </w:rPr>
        <w:t>Key characteristics of visions of sustainable development for Europe and Central Asia</w:t>
      </w:r>
      <w:bookmarkEnd w:id="1664"/>
      <w:bookmarkEnd w:id="1665"/>
      <w:bookmarkEnd w:id="1666"/>
      <w:r w:rsidRPr="00F55611">
        <w:rPr>
          <w:lang w:val="en-US"/>
        </w:rPr>
        <w:t xml:space="preserve"> </w:t>
      </w:r>
    </w:p>
    <w:p w14:paraId="0482F9F3" w14:textId="17D7C4F4" w:rsidR="00AE389F" w:rsidRPr="00F55611" w:rsidRDefault="00AE389F" w:rsidP="00AE389F">
      <w:pPr>
        <w:rPr>
          <w:lang w:val="en-US"/>
        </w:rPr>
      </w:pPr>
      <w:r w:rsidRPr="00F55611">
        <w:rPr>
          <w:lang w:val="en-US"/>
        </w:rPr>
        <w:t>Notwithstanding the limited number of retrieved regional visions, the findings from the review suggest that a broad range of sectors of relevance to nature</w:t>
      </w:r>
      <w:r w:rsidR="00F47950">
        <w:rPr>
          <w:lang w:val="en-US"/>
        </w:rPr>
        <w:t xml:space="preserve"> </w:t>
      </w:r>
      <w:r w:rsidR="00F47950" w:rsidRPr="00F55611">
        <w:rPr>
          <w:lang w:val="en-US"/>
        </w:rPr>
        <w:t>(e.g. agriculture, forestry, environment, energy and fisheries)</w:t>
      </w:r>
      <w:r w:rsidRPr="00F55611">
        <w:rPr>
          <w:lang w:val="en-US"/>
        </w:rPr>
        <w:t xml:space="preserve">, </w:t>
      </w:r>
      <w:r w:rsidR="00F47950">
        <w:rPr>
          <w:bCs/>
          <w:lang w:val="en-US"/>
        </w:rPr>
        <w:t>nature’s</w:t>
      </w:r>
      <w:r w:rsidR="00F47950" w:rsidRPr="00F55611">
        <w:rPr>
          <w:bCs/>
          <w:lang w:val="en-US"/>
        </w:rPr>
        <w:t xml:space="preserve"> </w:t>
      </w:r>
      <w:r w:rsidRPr="00F55611">
        <w:rPr>
          <w:bCs/>
          <w:lang w:val="en-US"/>
        </w:rPr>
        <w:t>contributions to people</w:t>
      </w:r>
      <w:r w:rsidRPr="00F55611">
        <w:rPr>
          <w:lang w:val="en-US"/>
        </w:rPr>
        <w:t xml:space="preserve"> and good quality of life have already been included in visioning exercises (</w:t>
      </w:r>
      <w:r w:rsidRPr="009F5398">
        <w:rPr>
          <w:lang w:val="en-US"/>
        </w:rPr>
        <w:t xml:space="preserve">see </w:t>
      </w:r>
      <w:r w:rsidR="00C020DB">
        <w:rPr>
          <w:lang w:val="en-US"/>
        </w:rPr>
        <w:t>supporting material</w:t>
      </w:r>
      <w:r w:rsidRPr="009F5398">
        <w:rPr>
          <w:lang w:val="en-US"/>
        </w:rPr>
        <w:t xml:space="preserve"> </w:t>
      </w:r>
      <w:hyperlink r:id="rId3121" w:history="1">
        <w:r w:rsidRPr="00CC3F10">
          <w:rPr>
            <w:rStyle w:val="Hyperlink"/>
            <w:lang w:val="en-US"/>
          </w:rPr>
          <w:t>Appendix 5.1</w:t>
        </w:r>
      </w:hyperlink>
      <w:r w:rsidRPr="009F5398">
        <w:rPr>
          <w:lang w:val="en-US"/>
        </w:rPr>
        <w:t>). Exceptions</w:t>
      </w:r>
      <w:r w:rsidRPr="00F55611">
        <w:rPr>
          <w:lang w:val="en-US"/>
        </w:rPr>
        <w:t xml:space="preserve"> are sectors involved in the development of urban areas or transport, for which there were no sectoral visions at the broad Europe and Central Asia regional scale. However, several examples on how individual cities envision their future urban development, including tr</w:t>
      </w:r>
      <w:r w:rsidR="0013695E">
        <w:rPr>
          <w:lang w:val="en-US"/>
        </w:rPr>
        <w:t>ansport, are available (e.g. UK -</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16/j.jtrangeo.2011.03.011", "ISBN" : "0966-6923", "ISSN" : "09666923", "abstract" : "Walking and cycling can make a considerable contribution to sustainable transport goals, building healthier and more sustainable communities and contributing to traffic and pollution reduction. There have been many national and local initiatives to promote walking and cycling, but without a long term vision and consistent strategy it is difficult to see how a significant change may be achieved. This paper presents three alternative visions for the role of walking and cycling in urban areas for the year 2030: each vision illustrates a 'desirable' walking- and cycling-oriented transport system against a different 'exogenous social background'. These visions have been developed through a process of expert discussion and review and are intended to provide a stimulus for debate on the potential for and desirability of such alternative futures. Each is based on the UK and represents a substantial change to the current situation: in particular, each of the visions presents a view of a society where walking and cycling are considerably more important than is currently the case and where these modes cater for a much higher proportion of urban transport needs than at present. The visions show pictures of urban environments where dependence on motor vehicles has been reduced, in two of the visions to very low levels. The methodological approach for devising visions is informed by work on 'utopian thinking': a key concept underlying this approach is one of viewing the future in social constructivist terms (i.e. the future is what 'we', as a society, make it) rather than considering the future as something that can be 'scientifically' predicted by the extrapolation of current trends. \u00a9 2011 Elsevier Ltd.", "author" : [ { "dropping-particle" : "", "family" : "Tight", "given" : "Miles", "non-dropping-particle" : "", "parse-names" : false, "suffix" : "" }, { "dropping-particle" : "", "family" : "Timms", "given" : "Paul", "non-dropping-particle" : "", "parse-names" : false, "suffix" : "" }, { "dropping-particle" : "", "family" : "Banister", "given" : "David", "non-dropping-particle" : "", "parse-names" : false, "suffix" : "" }, { "dropping-particle" : "", "family" : "Bowmaker", "given" : "Jemma", "non-dropping-particle" : "", "parse-names" : false, "suffix" : "" }, { "dropping-particle" : "", "family" : "Copas", "given" : "Jonathan", "non-dropping-particle" : "", "parse-names" : false, "suffix" : "" }, { "dropping-particle" : "", "family" : "Day", "given" : "Andy", "non-dropping-particle" : "", "parse-names" : false, "suffix" : "" }, { "dropping-particle" : "", "family" : "Drinkwater", "given" : "David", "non-dropping-particle" : "", "parse-names" : false, "suffix" : "" }, { "dropping-particle" : "", "family" : "Givoni", "given" : "Moshe", "non-dropping-particle" : "", "parse-names" : false, "suffix" : "" }, { "dropping-particle" : "", "family" : "G\u00fchnemann", "given" : "Astrid", "non-dropping-particle" : "", "parse-names" : false, "suffix" : "" }, { "dropping-particle" : "", "family" : "Lawler", "given" : "Mary", "non-dropping-particle" : "", "parse-names" : false, "suffix" : "" }, { "dropping-particle" : "", "family" : "Macmillen", "given" : "James", "non-dropping-particle" : "", "parse-names" : false, "suffix" : "" }, { "dropping-particle" : "", "family" : "Miles", "given" : "Andrew", "non-dropping-particle" : "", "parse-names" : false, "suffix" : "" }, { "dropping-particle" : "", "family" : "Moore", "given" : "Niamh", "non-dropping-particle" : "", "parse-names" : false, "suffix" : "" }, { "dropping-particle" : "", "family" : "Newton", "given" : "Rita", "non-dropping-particle" : "", "parse-names" : false, "suffix" : "" }, { "dropping-particle" : "", "family" : "Ngoduy", "given" : "Dong", "non-dropping-particle" : "", "parse-names" : false, "suffix" : "" }, { "dropping-particle" : "", "family" : "Ormerod", "given" : "Marcus", "non-dropping-particle" : "", "parse-names" : false, "suffix" : "" }, { "dropping-particle" : "", "family" : "O'Sullivan", "given" : "Maria", "non-dropping-particle" : "", "parse-names" : false, "suffix" : "" }, { "dropping-particle" : "", "family" : "Watling", "given" : "David", "non-dropping-particle" : "", "parse-names" : false, "suffix" : "" } ], "container-title" : "Journal of Transport Geography", "id" : "ITEM-1", "issue" : "6", "issued" : { "date-parts" : [ [ "2011" ] ] }, "page" : "1580-1589", "publisher" : "Elsevier Ltd", "title" : "Visions for a walking and cycling focussed urban transport system", "type" : "article-journal", "volume" : "19" }, "uris" : [ "http://www.mendeley.com/documents/?uuid=3ce464f6-c7aa-46f0-84e2-ee6baa25471f" ] }, { "id" : "ITEM-2", "itemData" : { "ISBN" : "978-1-899895-11-3", "author" : [ { "dropping-particle" : "", "family" : "Eames", "given" : "M", "non-dropping-particle" : "", "parse-names" : false, "suffix" : "" }, { "dropping-particle" : "", "family" : "Hunt", "given" : "M", "non-dropping-particle" : "", "parse-names" : false, "suffix" : "" }, { "dropping-particle" : "", "family" : "Dixon", "given" : "T", "non-dropping-particle" : "", "parse-names" : false, "suffix" : "" }, { "dropping-particle" : "", "family" : "Britnell", "given" : "J", "non-dropping-particle" : "", "parse-names" : false, "suffix" : "" } ], "id" : "ITEM-2", "issued" : { "date-parts" : [ [ "2013" ] ] }, "number-of-pages" : "1-28", "title" : "Retrofit City Futures: Visions for Urban Sustainability", "type" : "report" }, "uris" : [ "http://www.mendeley.com/documents/?uuid=dbc2ea14-49fb-4cde-86af-58ae9dd4e236" ] } ], "mendeley" : { "formattedCitation" : "(Eames, Hunt, Dixon, &amp; Britnell, 2013; Tight et al., 2011)", "manualFormatting" : "Eames, Hunt, Dixon, &amp; Britnell, 2013; Tight et al., 2011", "plainTextFormattedCitation" : "(Eames, Hunt, Dixon, &amp; Britnell, 2013; Tight et al., 2011)", "previouslyFormattedCitation" : "(Eames, Hunt, Dixon, &amp; Britnell, 2013; Tight et al., 2011)" }, "properties" : {  }, "schema" : "https://github.com/citation-style-language/schema/raw/master/csl-citation.json" }</w:instrText>
      </w:r>
      <w:r w:rsidRPr="00F55611">
        <w:rPr>
          <w:lang w:val="en-US"/>
        </w:rPr>
        <w:fldChar w:fldCharType="separate"/>
      </w:r>
      <w:r w:rsidRPr="00F55611">
        <w:rPr>
          <w:lang w:val="en-US"/>
        </w:rPr>
        <w:t>Eames</w:t>
      </w:r>
      <w:r w:rsidRPr="0076488E">
        <w:rPr>
          <w:lang w:val="en-US"/>
        </w:rPr>
        <w:t xml:space="preserve"> </w:t>
      </w:r>
      <w:r w:rsidR="009E3418" w:rsidRPr="009E3418">
        <w:rPr>
          <w:i/>
          <w:lang w:val="en-US"/>
        </w:rPr>
        <w:t>et al.</w:t>
      </w:r>
      <w:r>
        <w:rPr>
          <w:lang w:val="en-US"/>
        </w:rPr>
        <w:t>,</w:t>
      </w:r>
      <w:r w:rsidRPr="00F55611">
        <w:rPr>
          <w:lang w:val="en-US"/>
        </w:rPr>
        <w:t xml:space="preserve"> 2013; Tight </w:t>
      </w:r>
      <w:r w:rsidR="009E3418" w:rsidRPr="009E3418">
        <w:rPr>
          <w:i/>
          <w:lang w:val="en-US"/>
        </w:rPr>
        <w:t>et al.</w:t>
      </w:r>
      <w:r w:rsidRPr="00F55611">
        <w:rPr>
          <w:lang w:val="en-US"/>
        </w:rPr>
        <w:t>, 2011</w:t>
      </w:r>
      <w:r w:rsidRPr="00F55611">
        <w:rPr>
          <w:lang w:val="en-US"/>
        </w:rPr>
        <w:fldChar w:fldCharType="end"/>
      </w:r>
      <w:r w:rsidRPr="00F55611">
        <w:rPr>
          <w:lang w:val="en-US"/>
        </w:rPr>
        <w:t xml:space="preserve">). Sectoral visions were developed by multiple actor initiatives, international organizations, NGOs or business-oriented organizations. </w:t>
      </w:r>
    </w:p>
    <w:p w14:paraId="2FBB9F44" w14:textId="77777777" w:rsidR="00AE389F" w:rsidRPr="00F55611" w:rsidRDefault="00AE389F" w:rsidP="00AE389F">
      <w:pPr>
        <w:rPr>
          <w:lang w:val="en-US"/>
        </w:rPr>
      </w:pPr>
      <w:r w:rsidRPr="00F55611">
        <w:rPr>
          <w:lang w:val="en-US"/>
        </w:rPr>
        <w:t xml:space="preserve">The vast majority of visions were developed in a participatory way, including diverse stakeholder groups, for example through workshops, expert interviews and consultations. This shows that a diversity of perspectives has been incorporated in developing the visions and pathways, and indicates that deliberation of strategic planning and agenda setting is becoming mainstreamed. Consideration of indigenous and local knowledge was rarely covered explicitly in the development of visions and pathways. Most visions included stakeholder or local knowledge, but none explicitly included indigenous knowledge. However, it was not possible to determine with certainty whether the stakeholders involved in the participatory development processes were indigenous and local knowledge holders, nor whether there was a diversity of stakeholders involved (public, private, third sector stakeholders). Nevertheless, some visions explicitly including indigenous and local knowledge </w:t>
      </w:r>
      <w:r w:rsidRPr="00F55611">
        <w:rPr>
          <w:lang w:val="en-US"/>
        </w:rPr>
        <w:lastRenderedPageBreak/>
        <w:t xml:space="preserve">and practices were found at the national level and below (see </w:t>
      </w:r>
      <w:r w:rsidRPr="00F55611">
        <w:rPr>
          <w:b/>
          <w:lang w:val="en-US"/>
        </w:rPr>
        <w:t>Box 5.6</w:t>
      </w:r>
      <w:r w:rsidRPr="00F55611">
        <w:rPr>
          <w:lang w:val="en-US"/>
        </w:rPr>
        <w:t>). National biodiversity strategies and action plans and governmental development plans were drafted by governmental agencies, sometimes including other actors such as academic experts and NGOs, but no further stakeholder groups.</w:t>
      </w:r>
    </w:p>
    <w:p w14:paraId="4BD9D230" w14:textId="50D95358" w:rsidR="00AE389F" w:rsidRPr="00F55611" w:rsidRDefault="00AE389F" w:rsidP="00AE389F">
      <w:pPr>
        <w:rPr>
          <w:lang w:val="en-US"/>
        </w:rPr>
      </w:pPr>
      <w:r w:rsidRPr="00F55611">
        <w:rPr>
          <w:lang w:val="en-US"/>
        </w:rPr>
        <w:t xml:space="preserve">Most visions were developed with the aim of providing policy support, namely by proposing strategic areas for action and policy instruments as part of the associated pathways (Section 5.5). For the reviewed visions, specific goals were often qualitative, providing general guidance instead of clear end-targets. An exception is the Vision for 2030 of the European Forest-based Sector (where Europe is defined as 19 European Union countries, plus Norway, Switzerland and Russia), which envisions that “Recovery, reuse and recycling of forest-based products account for 70% of all recyclable material. The remaining is used for energy production” </w:t>
      </w:r>
      <w:r w:rsidRPr="00F55611">
        <w:rPr>
          <w:lang w:val="en-US"/>
        </w:rPr>
        <w:fldChar w:fldCharType="begin" w:fldLock="1"/>
      </w:r>
      <w:r w:rsidRPr="00F55611">
        <w:rPr>
          <w:lang w:val="en-US"/>
        </w:rPr>
        <w:instrText>ADDIN CSL_CITATION { "citationItems" : [ { "id" : "ITEM-1", "itemData" : { "author" : [ { "dropping-particle" : "", "family" : "The Forest-based Sector ETP", "given" : "", "non-dropping-particle" : "", "parse-names" : false, "suffix" : "" } ], "id" : "ITEM-1", "issued" : { "date-parts" : [ [ "2013" ] ] }, "number-of-pages" : "12", "publisher" : "The European Technology Platform for the Forest-based Sector", "publisher-place" : "Brussels", "title" : "Horizons \u2013 Vision 2030 for the European Forest-based Sector", "type" : "book" }, "uris" : [ "http://www.mendeley.com/documents/?uuid=1a540b0c-be6d-4402-b9c7-16416b8726a7" ] } ], "mendeley" : { "formattedCitation" : "(The Forest-based Sector ETP, 2013)", "plainTextFormattedCitation" : "(The Forest-based Sector ETP, 2013)", "previouslyFormattedCitation" : "(The Forest-based Sector ETP, 2013)" }, "properties" : {  }, "schema" : "https://github.com/citation-style-language/schema/raw/master/csl-citation.json" }</w:instrText>
      </w:r>
      <w:r w:rsidRPr="00F55611">
        <w:rPr>
          <w:lang w:val="en-US"/>
        </w:rPr>
        <w:fldChar w:fldCharType="separate"/>
      </w:r>
      <w:r w:rsidRPr="00F55611">
        <w:rPr>
          <w:lang w:val="en-US"/>
        </w:rPr>
        <w:t>(The Forest-based Sector, 2013)</w:t>
      </w:r>
      <w:r w:rsidRPr="00F55611">
        <w:rPr>
          <w:lang w:val="en-US"/>
        </w:rPr>
        <w:fldChar w:fldCharType="end"/>
      </w:r>
      <w:r w:rsidRPr="00F55611">
        <w:rPr>
          <w:lang w:val="en-US"/>
        </w:rPr>
        <w:t xml:space="preserve">. Other visions, such as the </w:t>
      </w:r>
      <w:r w:rsidRPr="00F55611">
        <w:rPr>
          <w:lang w:val="en-US"/>
        </w:rPr>
        <w:fldChar w:fldCharType="begin" w:fldLock="1"/>
      </w:r>
      <w:r w:rsidRPr="00F55611">
        <w:rPr>
          <w:lang w:val="en-US"/>
        </w:rPr>
        <w:instrText>ADDIN CSL_CITATION { "citationItems" : [ { "id" : "ITEM-1", "itemData" : { "author" : [ { "dropping-particle" : "", "family" : "EATIP", "given" : "", "non-dropping-particle" : "", "parse-names" : false, "suffix" : "" } ], "id" : "ITEM-1", "issued" : { "date-parts" : [ [ "2012" ] ] }, "number-of-pages" : "44", "publisher" : "European Aquaculture Technology and Innovation Platform", "title" : "The Future of European Aquaculture - Our Vision: A Strategic Agenda for The Future of European Aquaculture", "type" : "book" }, "uris" : [ "http://www.mendeley.com/documents/?uuid=e0be635e-9b40-4a9f-9335-e2693dd104a4" ] } ], "mendeley" : { "formattedCitation" : "(EATIP, 2012)", "manualFormatting" : "EATIP(2012)", "plainTextFormattedCitation" : "(EATIP, 2012)", "previouslyFormattedCitation" : "(EATIP, 2012)" }, "properties" : {  }, "schema" : "https://github.com/citation-style-language/schema/raw/master/csl-citation.json" }</w:instrText>
      </w:r>
      <w:r w:rsidRPr="00F55611">
        <w:rPr>
          <w:lang w:val="en-US"/>
        </w:rPr>
        <w:fldChar w:fldCharType="separate"/>
      </w:r>
      <w:r w:rsidRPr="00F55611">
        <w:rPr>
          <w:lang w:val="en-US"/>
        </w:rPr>
        <w:t>EATIP</w:t>
      </w:r>
      <w:r w:rsidR="00651166">
        <w:rPr>
          <w:lang w:val="en-US"/>
        </w:rPr>
        <w:t xml:space="preserve"> </w:t>
      </w:r>
      <w:r w:rsidRPr="00F55611">
        <w:rPr>
          <w:lang w:val="en-US"/>
        </w:rPr>
        <w:t>(2012)</w:t>
      </w:r>
      <w:r w:rsidRPr="00F55611">
        <w:rPr>
          <w:lang w:val="en-US"/>
        </w:rPr>
        <w:fldChar w:fldCharType="end"/>
      </w:r>
      <w:r w:rsidRPr="00F55611">
        <w:rPr>
          <w:lang w:val="en-US"/>
        </w:rPr>
        <w:t xml:space="preserve"> vision for aquaculture, include quantitative goals for sectoral development and growth potential, but were less specific on measures of sustainability. The absence of clear end-goals (e.g. targets that are quantitative, spatially and temporally specific, and that integrate trade-offs with other targets) can be potentially problematic, as allocation of responsibilities</w:t>
      </w:r>
      <w:r w:rsidR="00F47950">
        <w:rPr>
          <w:lang w:val="en-US"/>
        </w:rPr>
        <w:t xml:space="preserve"> when</w:t>
      </w:r>
      <w:r w:rsidRPr="00F55611">
        <w:rPr>
          <w:lang w:val="en-US"/>
        </w:rPr>
        <w:t xml:space="preserve"> assessing levels of achievement or trade-offs between goals is difficult (see Chapter 6 for further discussion).</w:t>
      </w:r>
    </w:p>
    <w:p w14:paraId="7E615725" w14:textId="03971492" w:rsidR="00AE389F" w:rsidRPr="00F55611" w:rsidRDefault="00AE389F" w:rsidP="00AE389F">
      <w:pPr>
        <w:rPr>
          <w:lang w:val="en-US"/>
        </w:rPr>
      </w:pPr>
      <w:bookmarkStart w:id="1667" w:name="_Hlk495407732"/>
      <w:r w:rsidRPr="00F55611">
        <w:rPr>
          <w:lang w:val="en-US"/>
        </w:rPr>
        <w:t xml:space="preserve">The interdependency between nature, </w:t>
      </w:r>
      <w:r w:rsidRPr="00F55611">
        <w:rPr>
          <w:bCs/>
          <w:lang w:val="en-US"/>
        </w:rPr>
        <w:t>its contributions to people,</w:t>
      </w:r>
      <w:r w:rsidRPr="00F55611">
        <w:rPr>
          <w:lang w:val="en-US"/>
        </w:rPr>
        <w:t xml:space="preserve"> and good quality of life was best covered by environmental visions (</w:t>
      </w:r>
      <w:r w:rsidRPr="00F55611">
        <w:rPr>
          <w:b/>
          <w:lang w:val="en-US"/>
        </w:rPr>
        <w:t>Table 5.4</w:t>
      </w:r>
      <w:r w:rsidRPr="00F55611">
        <w:rPr>
          <w:lang w:val="en-US"/>
        </w:rPr>
        <w:t xml:space="preserve">). Visions from the other reviewed sectors often show concern about the effects of environmental pressures, such as climate change, conversion of natural habitat to agriculture, or water pollution, and aim to reduce the impacts, but their goals often miss the underpinning role of nature in the delivery of </w:t>
      </w:r>
      <w:r w:rsidRPr="00F55611">
        <w:rPr>
          <w:bCs/>
          <w:lang w:val="en-US"/>
        </w:rPr>
        <w:t xml:space="preserve">nature’s contributions to people </w:t>
      </w:r>
      <w:r w:rsidRPr="00F55611">
        <w:rPr>
          <w:lang w:val="en-US"/>
        </w:rPr>
        <w:t xml:space="preserve">and the maintenance of quality of life. This lack of focus on biodiversity and nature’s contributions is also true for some cross-sectoral visions although they tend to consider both the need to reduce pressures from human activity and the need for proactive measures to enhance environmental conditions, partly also through protection and restoration (e.g., </w:t>
      </w:r>
      <w:r w:rsidR="00651166" w:rsidRPr="00F55611">
        <w:rPr>
          <w:lang w:val="en-US"/>
        </w:rPr>
        <w:fldChar w:fldCharType="begin" w:fldLock="1"/>
      </w:r>
      <w:r w:rsidR="00651166" w:rsidRPr="00F55611">
        <w:rPr>
          <w:lang w:val="en-US"/>
        </w:rPr>
        <w:instrText>ADDIN CSL_CITATION { "citationItems" : [ { "id" : "ITEM-1", "itemData" : { "ISBN" : "978-90-6960-235-6", "abstract" : "The same visionary foresight that founded the European Union half a century ago is needed today to chart the course of the EU through the coming half century, in a world of changing global relations and growing scarcity of natural resources. This study examines the EU of today, from a global perspective, and looks at longterm visions on the world of 2050. It identifies key decisions for today on global land and water resources, and low-carbon energy systems, including transport. This analysis has revealed strategic junctions in the coming five to ten years at which EU decision-making is essential. The direction taken at these junctions will be decisive in determining whether the long-term vision postulated for wise natural resource use can be achieved. Specifically, the vision for 2050 encompasses producing food for a global population of nine billion while minimising biodiversity loss; mitigating climate change while enhancing energy security for the EU; and practical and workable solutions for an EU transport system that is low carbon. These three themes have been singled out on the basis of recent authoritative worldwide assessments. The analysis of the three themes builds on global modelling developed for these assessments. Reasoning back from the 2050 vision for each theme, the study reveals strategic actions for the EU agenda for the coming five to ten years that will be decisive in achieving long-term visions. Strategic timing of the policy decisions for the issues in focus is critical, because the magnitude of change is large and the pace of change is limited. For instance, refocusing institutions and constructing largescale infrastructure takes decades to achieve. Thus, the studys findings underline the significance of the end of the first decade of this century for the EU long-term agenda. Furthermore, the study reveals specific policy challenges for natural resource use on which the EU is well positioned to take a global leadership role. This brings another consideration in favour of action now, namely that EU leverage globally, for instance its influence on global product standards, will shrink as new players on the world stage become more prominent and powerful. A vision to feed nine billion people worldwide by 2050 and halting biodiversity loss by 2030 is a compelling reason for EU leadership in global collaboration to prioritise, protect and pay for key ecosystems and biodiversity. The EU is also well positioned to take a lead in global c\u2026", "author" : [ { "dropping-particle" : "", "family" : "Netherlands Environmental Assessment Agency", "given" : "", "non-dropping-particle" : "", "parse-names" : false, "suffix" : "" }, { "dropping-particle" : "", "family" : "Stockholm Resilience Centre", "given" : "", "non-dropping-particle" : "", "parse-names" : false, "suffix" : "" } ], "id" : "ITEM-1", "issued" : { "date-parts" : [ [ "2009" ] ] }, "number-of-pages" : "106", "publisher" : "Netherlands Environmental Assessment Agency (PBL)", "publisher-place" : "Bilthoven", "title" : "Getting into the Right Lane for 2050: A primer for EU debate", "type" : "book" }, "uris" : [ "http://www.mendeley.com/documents/?uuid=dc474e29-ce68-4e74-a8fb-9c6c237891cb" ] } ], "mendeley" : { "formattedCitation" : "(Netherlands Environmental Assessment Agency &amp; Stockholm Resilience Centre, 2009)", "manualFormatting" : "Netherlands Environmental Assessment Agency &amp; Stockholm Resilience Centre, 2009)", "plainTextFormattedCitation" : "(Netherlands Environmental Assessment Agency &amp; Stockholm Resilience Centre, 2009)", "previouslyFormattedCitation" : "(Netherlands Environmental Assessment Agency &amp; Stockholm Resilience Centre, 2009)" }, "properties" : {  }, "schema" : "https://github.com/citation-style-language/schema/raw/master/csl-citation.json" }</w:instrText>
      </w:r>
      <w:r w:rsidR="00651166" w:rsidRPr="00F55611">
        <w:rPr>
          <w:lang w:val="en-US"/>
        </w:rPr>
        <w:fldChar w:fldCharType="separate"/>
      </w:r>
      <w:r w:rsidR="00651166">
        <w:rPr>
          <w:lang w:val="en-US"/>
        </w:rPr>
        <w:t>PBL &amp; SRC</w:t>
      </w:r>
      <w:r w:rsidR="00651166" w:rsidRPr="00F55611">
        <w:rPr>
          <w:lang w:val="en-US"/>
        </w:rPr>
        <w:t>, 2009)</w:t>
      </w:r>
      <w:r w:rsidR="00651166" w:rsidRPr="00F55611">
        <w:rPr>
          <w:lang w:val="en-US"/>
        </w:rPr>
        <w:fldChar w:fldCharType="end"/>
      </w:r>
      <w:r w:rsidRPr="00F55611">
        <w:rPr>
          <w:lang w:val="en-US"/>
        </w:rPr>
        <w:t xml:space="preserve">. </w:t>
      </w:r>
    </w:p>
    <w:bookmarkEnd w:id="1667"/>
    <w:p w14:paraId="4E90351C" w14:textId="69A4EEFF" w:rsidR="0095612C" w:rsidRPr="0095612C" w:rsidRDefault="0095612C" w:rsidP="0095612C">
      <w:pPr>
        <w:rPr>
          <w:lang w:val="en-US"/>
        </w:rPr>
      </w:pPr>
      <w:r>
        <w:rPr>
          <w:lang w:eastAsia="en-GB"/>
        </w:rPr>
        <w:drawing>
          <wp:inline distT="0" distB="0" distL="0" distR="0" wp14:anchorId="7771929C" wp14:editId="7F267839">
            <wp:extent cx="5759450" cy="3683000"/>
            <wp:effectExtent l="0" t="0" r="0" b="0"/>
            <wp:docPr id="4142" name="Picture 4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2"/>
                    <a:stretch>
                      <a:fillRect/>
                    </a:stretch>
                  </pic:blipFill>
                  <pic:spPr>
                    <a:xfrm>
                      <a:off x="0" y="0"/>
                      <a:ext cx="5759450" cy="3683000"/>
                    </a:xfrm>
                    <a:prstGeom prst="rect">
                      <a:avLst/>
                    </a:prstGeom>
                  </pic:spPr>
                </pic:pic>
              </a:graphicData>
            </a:graphic>
          </wp:inline>
        </w:drawing>
      </w:r>
    </w:p>
    <w:p w14:paraId="043C5794" w14:textId="77777777" w:rsidR="00AE389F" w:rsidRPr="00F55611" w:rsidRDefault="00AE389F" w:rsidP="00AE389F">
      <w:pPr>
        <w:rPr>
          <w:lang w:val="en-US"/>
        </w:rPr>
      </w:pPr>
      <w:r w:rsidRPr="00F55611">
        <w:rPr>
          <w:lang w:val="en-US"/>
        </w:rPr>
        <w:lastRenderedPageBreak/>
        <w:t xml:space="preserve">The sectoral visions exhibit certain foci. The provision of food, fibre, water and energy (including biofuels), climate change mitigation, and transition to sustainable production modes and consumption were the prevalent goals among reviewed visions. In this respect, most visions focused on material and nature’s regulating </w:t>
      </w:r>
      <w:r w:rsidRPr="00F55611">
        <w:rPr>
          <w:bCs/>
          <w:lang w:val="en-US"/>
        </w:rPr>
        <w:t>contributions to people</w:t>
      </w:r>
      <w:r w:rsidRPr="00F55611">
        <w:rPr>
          <w:lang w:val="en-US"/>
        </w:rPr>
        <w:t xml:space="preserve">, namely climate regulation, water regulation, natural hazard regulation and soil protection. Nature’s non-material </w:t>
      </w:r>
      <w:r w:rsidRPr="00F55611">
        <w:rPr>
          <w:bCs/>
          <w:lang w:val="en-US"/>
        </w:rPr>
        <w:t xml:space="preserve">contributions to people </w:t>
      </w:r>
      <w:r w:rsidRPr="00F55611">
        <w:rPr>
          <w:lang w:val="en-US"/>
        </w:rPr>
        <w:t xml:space="preserve">often focused on physical and psychological experiences, such as recreation. </w:t>
      </w:r>
    </w:p>
    <w:p w14:paraId="19F87D38" w14:textId="77777777" w:rsidR="00AE389F" w:rsidRPr="00F55611" w:rsidRDefault="00AE389F" w:rsidP="00AE389F">
      <w:pPr>
        <w:spacing w:after="200"/>
        <w:rPr>
          <w:lang w:val="en-US"/>
        </w:rPr>
      </w:pPr>
      <w:r w:rsidRPr="00F55611">
        <w:rPr>
          <w:lang w:val="en-US"/>
        </w:rPr>
        <w:t xml:space="preserve">The development strategies for Kazakhstan, Uzbekistan, Russia and Belarus focus on economic and social sustainable development. Although these are cross-sectoral visions, the sectors are addressed independently from one another, masking potential trade-offs and synergies between different goals. Sectoral strategies focus on resource extraction and production, with an emphasis on mining, water and intensive agriculture and intensive forestry. Environmental aspects of the visions relate to the control of pollution and waste. The national biodiversity strategies and action plans for the countries of Eastern Europe and Central Asia provide extensive descriptive information on the status of biodiversity using Red List approaches as a baseline for their primary goal to stop biodiversity loss, mostly based on the rational of intrinsic values of biodiversity. The concept of ecosystem services (or </w:t>
      </w:r>
      <w:r w:rsidRPr="00F55611">
        <w:rPr>
          <w:bCs/>
          <w:lang w:val="en-US"/>
        </w:rPr>
        <w:t>nature’s contributions to people</w:t>
      </w:r>
      <w:r w:rsidRPr="00F55611">
        <w:rPr>
          <w:lang w:val="en-US"/>
        </w:rPr>
        <w:t>) is hardly mentioned at all. Recent national biodiversity strategies and action plans are mostly aligned with the Aichi Biodiversity Targets and, in some cases, also with Sustainable Development Goals-relevant targets related to poverty alleviation; but not to vulnerable groups and gender, with the exception of Georgia. Most national biodiversity strategies and action plans express strong optimism towards achieving conservation as a side effect of economic development. At the same time, consequences of development such as extractive processes, e.g. mining, overexploitation, pollution or fragmentation, are named as some of the key drivers of biodiversity loss.</w:t>
      </w:r>
    </w:p>
    <w:p w14:paraId="6CE88683" w14:textId="611F7416"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6</w:t>
      </w:r>
      <w:r w:rsidRPr="00F55611">
        <w:fldChar w:fldCharType="end"/>
      </w:r>
      <w:r w:rsidRPr="00F55611">
        <w:t>: Visions including indigenous and local knowledge: an example from the Sami people</w:t>
      </w:r>
      <w:r w:rsidR="00804119">
        <w:t>.</w:t>
      </w:r>
    </w:p>
    <w:p w14:paraId="2F7D4022" w14:textId="77777777" w:rsidR="00AE389F" w:rsidRPr="00F55611" w:rsidRDefault="00AE389F" w:rsidP="00AE389F">
      <w:pPr>
        <w:spacing w:after="0"/>
        <w:jc w:val="right"/>
        <w:rPr>
          <w:rFonts w:eastAsia="Times New Roman"/>
          <w:color w:val="000000" w:themeColor="text1"/>
          <w:sz w:val="20"/>
          <w:szCs w:val="20"/>
          <w:lang w:val="en-US"/>
        </w:rPr>
      </w:pPr>
      <w:r w:rsidRPr="00F55611">
        <w:rPr>
          <w:lang w:eastAsia="en-GB"/>
        </w:rPr>
        <w:drawing>
          <wp:inline distT="0" distB="0" distL="0" distR="0" wp14:anchorId="79B543F7" wp14:editId="39FD5D1B">
            <wp:extent cx="5759450" cy="3888105"/>
            <wp:effectExtent l="0" t="0" r="0" b="0"/>
            <wp:docPr id="4207" name="Picture 4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3"/>
                    <a:stretch>
                      <a:fillRect/>
                    </a:stretch>
                  </pic:blipFill>
                  <pic:spPr>
                    <a:xfrm>
                      <a:off x="0" y="0"/>
                      <a:ext cx="5759450" cy="3888105"/>
                    </a:xfrm>
                    <a:prstGeom prst="rect">
                      <a:avLst/>
                    </a:prstGeom>
                  </pic:spPr>
                </pic:pic>
              </a:graphicData>
            </a:graphic>
          </wp:inline>
        </w:drawing>
      </w:r>
    </w:p>
    <w:p w14:paraId="73122B98" w14:textId="7A14499D" w:rsidR="00AE389F" w:rsidRPr="00F55611" w:rsidRDefault="00AE389F" w:rsidP="00AE389F">
      <w:pPr>
        <w:spacing w:after="0"/>
        <w:jc w:val="right"/>
        <w:rPr>
          <w:rFonts w:eastAsia="Times New Roman"/>
          <w:color w:val="000000" w:themeColor="text1"/>
          <w:sz w:val="20"/>
          <w:szCs w:val="20"/>
          <w:lang w:val="en-US"/>
        </w:rPr>
      </w:pPr>
      <w:r w:rsidRPr="00F55611">
        <w:rPr>
          <w:rFonts w:eastAsia="Times New Roman"/>
          <w:color w:val="000000" w:themeColor="text1"/>
          <w:sz w:val="20"/>
          <w:szCs w:val="20"/>
          <w:lang w:val="en-US"/>
        </w:rPr>
        <w:t>Photo</w:t>
      </w:r>
      <w:r w:rsidR="00D002A6">
        <w:rPr>
          <w:rFonts w:eastAsia="Times New Roman"/>
          <w:color w:val="000000" w:themeColor="text1"/>
          <w:sz w:val="20"/>
          <w:szCs w:val="20"/>
          <w:lang w:val="en-US"/>
        </w:rPr>
        <w:t>:</w:t>
      </w:r>
      <w:r w:rsidRPr="00F55611">
        <w:rPr>
          <w:rFonts w:eastAsia="Times New Roman"/>
          <w:color w:val="000000" w:themeColor="text1"/>
          <w:sz w:val="20"/>
          <w:szCs w:val="20"/>
          <w:lang w:val="en-US"/>
        </w:rPr>
        <w:t xml:space="preserve"> Geir Rudolfsen</w:t>
      </w:r>
    </w:p>
    <w:p w14:paraId="1B1F5EDB" w14:textId="77777777" w:rsidR="00AE389F" w:rsidRPr="00F55611" w:rsidRDefault="00AE389F" w:rsidP="00AE389F">
      <w:pPr>
        <w:spacing w:after="0"/>
        <w:rPr>
          <w:rFonts w:eastAsia="Times New Roman"/>
          <w:color w:val="000000" w:themeColor="text1"/>
          <w:lang w:val="en-US"/>
        </w:rPr>
      </w:pPr>
    </w:p>
    <w:p w14:paraId="1D86BC1F" w14:textId="316E926C" w:rsidR="00AE389F" w:rsidRPr="00F55611" w:rsidRDefault="00AE389F" w:rsidP="00AE389F">
      <w:pPr>
        <w:rPr>
          <w:rFonts w:eastAsia="Times New Roman"/>
          <w:color w:val="000000" w:themeColor="text1"/>
          <w:sz w:val="20"/>
          <w:szCs w:val="20"/>
          <w:lang w:val="en-US"/>
        </w:rPr>
      </w:pPr>
      <w:r w:rsidRPr="00F55611">
        <w:rPr>
          <w:rFonts w:eastAsia="Times New Roman"/>
          <w:color w:val="000000" w:themeColor="text1"/>
          <w:sz w:val="20"/>
          <w:szCs w:val="20"/>
          <w:lang w:val="en-US"/>
        </w:rPr>
        <w:t xml:space="preserve">A number of stakeholder reports and studies from Sweden </w:t>
      </w:r>
      <w:r w:rsidRPr="00F55611">
        <w:rPr>
          <w:rFonts w:eastAsia="Times New Roman"/>
          <w:color w:val="000000" w:themeColor="text1"/>
          <w:sz w:val="20"/>
          <w:szCs w:val="20"/>
          <w:lang w:val="en-US"/>
        </w:rPr>
        <w:fldChar w:fldCharType="begin" w:fldLock="1"/>
      </w:r>
      <w:r w:rsidRPr="00F55611">
        <w:rPr>
          <w:rFonts w:eastAsia="Times New Roman"/>
          <w:color w:val="000000" w:themeColor="text1"/>
          <w:sz w:val="20"/>
          <w:szCs w:val="20"/>
          <w:lang w:val="en-US"/>
        </w:rPr>
        <w:instrText>ADDIN CSL_CITATION { "citationItems" : [ { "id" : "ITEM-1", "itemData" : { "author" : [ { "dropping-particle" : "", "family" : "The Sami Parliament", "given" : "", "non-dropping-particle" : "", "parse-names" : false, "suffix" : "" } ], "id" : "ITEM-1", "issued" : { "date-parts" : [ [ "2009" ] ] }, "number-of-pages" : "29", "publisher" : "Sametinget [The Sami Parliament]", "title" : "The Sami Parliament\u2019s Living Environment Program", "type" : "book" }, "uris" : [ "http://www.mendeley.com/documents/?uuid=d77f70e3-593a-4287-a417-5538c0e72389" ] } ], "mendeley" : { "formattedCitation" : "(The Sami Parliament, 2009)", "plainTextFormattedCitation" : "(The Sami Parliament, 2009)", "previouslyFormattedCitation" : "(The Sami Parliament, 2009)" }, "properties" : {  }, "schema" : "https://github.com/citation-style-language/schema/raw/master/csl-citation.json" }</w:instrText>
      </w:r>
      <w:r w:rsidRPr="00F55611">
        <w:rPr>
          <w:rFonts w:eastAsia="Times New Roman"/>
          <w:color w:val="000000" w:themeColor="text1"/>
          <w:sz w:val="20"/>
          <w:szCs w:val="20"/>
          <w:lang w:val="en-US"/>
        </w:rPr>
        <w:fldChar w:fldCharType="separate"/>
      </w:r>
      <w:r w:rsidRPr="00F55611">
        <w:rPr>
          <w:rFonts w:eastAsia="Times New Roman"/>
          <w:color w:val="000000" w:themeColor="text1"/>
          <w:sz w:val="20"/>
          <w:szCs w:val="20"/>
          <w:lang w:val="en-US"/>
        </w:rPr>
        <w:t>(The Sami Parliament, 2009)</w:t>
      </w:r>
      <w:r w:rsidRPr="00F55611">
        <w:rPr>
          <w:rFonts w:eastAsia="Times New Roman"/>
          <w:color w:val="000000" w:themeColor="text1"/>
          <w:sz w:val="20"/>
          <w:szCs w:val="20"/>
          <w:lang w:val="en-US"/>
        </w:rPr>
        <w:fldChar w:fldCharType="end"/>
      </w:r>
      <w:r w:rsidRPr="00F55611">
        <w:rPr>
          <w:rFonts w:eastAsia="Times New Roman"/>
          <w:color w:val="000000" w:themeColor="text1"/>
          <w:sz w:val="20"/>
          <w:szCs w:val="20"/>
          <w:lang w:val="en-US"/>
        </w:rPr>
        <w:t xml:space="preserve">, Finland (e.g. </w:t>
      </w:r>
      <w:r w:rsidRPr="00F55611">
        <w:rPr>
          <w:rFonts w:eastAsia="Times New Roman"/>
          <w:color w:val="000000" w:themeColor="text1"/>
          <w:sz w:val="20"/>
          <w:szCs w:val="20"/>
          <w:lang w:val="en-US"/>
        </w:rPr>
        <w:fldChar w:fldCharType="begin" w:fldLock="1"/>
      </w:r>
      <w:r w:rsidRPr="00F55611">
        <w:rPr>
          <w:rFonts w:eastAsia="Times New Roman"/>
          <w:color w:val="000000" w:themeColor="text1"/>
          <w:sz w:val="20"/>
          <w:szCs w:val="20"/>
          <w:lang w:val="en-US"/>
        </w:rPr>
        <w:instrText>ADDIN CSL_CITATION { "citationItems" : [ { "id" : "ITEM-1", "itemData" : { "DOI" : "10.1007/3-540-31392-3_8", "author" : [ { "dropping-particle" : "", "family" : "Kitti", "given" : "H.", "non-dropping-particle" : "", "parse-names" : false, "suffix" : "" }, { "dropping-particle" : "", "family" : "Gunslay", "given" : "N.", "non-dropping-particle" : "", "parse-names" : false, "suffix" : "" }, { "dropping-particle" : "", "family" : "Forbes", "given" : "B. C.", "non-dropping-particle" : "", "parse-names" : false, "suffix" : "" } ], "container-title" : "Reindeer Management in Northernmost Europe", "id" : "ITEM-1", "issued" : { "date-parts" : [ [ "2006" ] ] }, "page" : "141-165", "publisher" : "Springer-Verlag", "publisher-place" : "Berlin/Heidelberg", "title" : "Defining the Quality of Reindeer Pastures: The Perspectives of S\u00e1mi Reindeer Herders", "type" : "chapter" }, "uris" : [ "http://www.mendeley.com/documents/?uuid=95949cf0-3b41-49fd-ac2e-2423a5644f7c" ] } ], "mendeley" : { "formattedCitation" : "(Kitti, Gunslay, &amp; Forbes, 2006)", "manualFormatting" : "Kitti, Gunslay, &amp; Forbes, 2006)", "plainTextFormattedCitation" : "(Kitti, Gunslay, &amp; Forbes, 2006)", "previouslyFormattedCitation" : "(Kitti, Gunslay, &amp; Forbes, 2006)" }, "properties" : {  }, "schema" : "https://github.com/citation-style-language/schema/raw/master/csl-citation.json" }</w:instrText>
      </w:r>
      <w:r w:rsidRPr="00F55611">
        <w:rPr>
          <w:rFonts w:eastAsia="Times New Roman"/>
          <w:color w:val="000000" w:themeColor="text1"/>
          <w:sz w:val="20"/>
          <w:szCs w:val="20"/>
          <w:lang w:val="en-US"/>
        </w:rPr>
        <w:fldChar w:fldCharType="separate"/>
      </w:r>
      <w:r w:rsidRPr="00F55611">
        <w:rPr>
          <w:rFonts w:eastAsia="Times New Roman"/>
          <w:color w:val="000000" w:themeColor="text1"/>
          <w:sz w:val="20"/>
          <w:szCs w:val="20"/>
          <w:lang w:val="en-US"/>
        </w:rPr>
        <w:t>Kitti</w:t>
      </w:r>
      <w:r w:rsidRPr="0076488E">
        <w:rPr>
          <w:rFonts w:eastAsia="Times New Roman"/>
          <w:color w:val="000000" w:themeColor="text1"/>
          <w:sz w:val="20"/>
          <w:szCs w:val="20"/>
          <w:lang w:val="en-US"/>
        </w:rPr>
        <w:t xml:space="preserve"> </w:t>
      </w:r>
      <w:r w:rsidR="009E3418" w:rsidRPr="009E3418">
        <w:rPr>
          <w:rFonts w:eastAsia="Times New Roman"/>
          <w:i/>
          <w:color w:val="000000" w:themeColor="text1"/>
          <w:sz w:val="20"/>
          <w:szCs w:val="20"/>
          <w:lang w:val="en-US"/>
        </w:rPr>
        <w:t>et al.</w:t>
      </w:r>
      <w:r w:rsidRPr="00F55611">
        <w:rPr>
          <w:rFonts w:eastAsia="Times New Roman"/>
          <w:color w:val="000000" w:themeColor="text1"/>
          <w:sz w:val="20"/>
          <w:szCs w:val="20"/>
          <w:lang w:val="en-US"/>
        </w:rPr>
        <w:t>, 2006)</w:t>
      </w:r>
      <w:r w:rsidRPr="00F55611">
        <w:rPr>
          <w:rFonts w:eastAsia="Times New Roman"/>
          <w:color w:val="000000" w:themeColor="text1"/>
          <w:sz w:val="20"/>
          <w:szCs w:val="20"/>
          <w:lang w:val="en-US"/>
        </w:rPr>
        <w:fldChar w:fldCharType="end"/>
      </w:r>
      <w:r w:rsidRPr="00F55611">
        <w:rPr>
          <w:rFonts w:eastAsia="Times New Roman"/>
          <w:color w:val="000000" w:themeColor="text1"/>
          <w:sz w:val="20"/>
          <w:szCs w:val="20"/>
          <w:lang w:val="en-US"/>
        </w:rPr>
        <w:t xml:space="preserve"> and Norway </w:t>
      </w:r>
      <w:r w:rsidRPr="00F55611">
        <w:rPr>
          <w:rFonts w:eastAsia="Times New Roman"/>
          <w:color w:val="000000" w:themeColor="text1"/>
          <w:sz w:val="20"/>
          <w:szCs w:val="20"/>
          <w:lang w:val="en-US"/>
        </w:rPr>
        <w:fldChar w:fldCharType="begin" w:fldLock="1"/>
      </w:r>
      <w:r w:rsidRPr="00F55611">
        <w:rPr>
          <w:rFonts w:eastAsia="Times New Roman"/>
          <w:color w:val="000000" w:themeColor="text1"/>
          <w:sz w:val="20"/>
          <w:szCs w:val="20"/>
          <w:lang w:val="en-US"/>
        </w:rPr>
        <w:instrText>ADDIN CSL_CITATION { "citationItems" : [ { "id" : "ITEM-1", "itemData" : { "author" : [ { "dropping-particle" : "", "family" : "Norske Samers Riksf\u00f6rbund", "given" : "", "non-dropping-particle" : "", "parse-names" : false, "suffix" : "" } ], "id" : "ITEM-1", "issued" : { "date-parts" : [ [ "2008" ] ] }, "publisher" : "Norske Samers Riksf\u00f6rbund", "title" : "Milj\u00f8politiskt Program for Norske Samers Riksf\u00f6rbund (NSR). Saksframlegg til landsm\u00f8tet i Norske Samers Riksforbund 2008 Sak 10 Milj\u00f8politisk prinsipprogram", "type" : "bill" }, "uris" : [ "http://www.mendeley.com/documents/?uuid=2c21d87b-5fd9-429e-b38a-4e21afc555ca" ] } ], "mendeley" : { "formattedCitation" : "(Norske Samers Riksf\u00f6rbund, 2008)", "plainTextFormattedCitation" : "(Norske Samers Riksf\u00f6rbund, 2008)", "previouslyFormattedCitation" : "(Norske Samers Riksf\u00f6rbund, 2008)" }, "properties" : {  }, "schema" : "https://github.com/citation-style-language/schema/raw/master/csl-citation.json" }</w:instrText>
      </w:r>
      <w:r w:rsidRPr="00F55611">
        <w:rPr>
          <w:rFonts w:eastAsia="Times New Roman"/>
          <w:color w:val="000000" w:themeColor="text1"/>
          <w:sz w:val="20"/>
          <w:szCs w:val="20"/>
          <w:lang w:val="en-US"/>
        </w:rPr>
        <w:fldChar w:fldCharType="separate"/>
      </w:r>
      <w:r w:rsidRPr="00F55611">
        <w:rPr>
          <w:rFonts w:eastAsia="Times New Roman"/>
          <w:color w:val="000000" w:themeColor="text1"/>
          <w:sz w:val="20"/>
          <w:szCs w:val="20"/>
          <w:lang w:val="en-US"/>
        </w:rPr>
        <w:t>(</w:t>
      </w:r>
      <w:r w:rsidR="00F7583F" w:rsidRPr="00F7583F">
        <w:rPr>
          <w:rFonts w:eastAsia="Times New Roman"/>
          <w:color w:val="000000" w:themeColor="text1"/>
          <w:sz w:val="20"/>
          <w:szCs w:val="20"/>
          <w:lang w:val="en-US"/>
        </w:rPr>
        <w:t>Norwegian Saami Association</w:t>
      </w:r>
      <w:r w:rsidRPr="00F55611">
        <w:rPr>
          <w:rFonts w:eastAsia="Times New Roman"/>
          <w:color w:val="000000" w:themeColor="text1"/>
          <w:sz w:val="20"/>
          <w:szCs w:val="20"/>
          <w:lang w:val="en-US"/>
        </w:rPr>
        <w:t>, 2008)</w:t>
      </w:r>
      <w:r w:rsidRPr="00F55611">
        <w:rPr>
          <w:rFonts w:eastAsia="Times New Roman"/>
          <w:color w:val="000000" w:themeColor="text1"/>
          <w:sz w:val="20"/>
          <w:szCs w:val="20"/>
          <w:lang w:val="en-US"/>
        </w:rPr>
        <w:fldChar w:fldCharType="end"/>
      </w:r>
      <w:r w:rsidRPr="00F55611">
        <w:rPr>
          <w:rFonts w:eastAsia="Times New Roman"/>
          <w:color w:val="000000" w:themeColor="text1"/>
          <w:sz w:val="20"/>
          <w:szCs w:val="20"/>
          <w:lang w:val="en-US"/>
        </w:rPr>
        <w:t xml:space="preserve"> reflect knowledge from the Sami people. The Sami Parliament’s Living Environment Program </w:t>
      </w:r>
      <w:r w:rsidRPr="00F55611">
        <w:rPr>
          <w:rFonts w:eastAsia="Times New Roman"/>
          <w:color w:val="000000" w:themeColor="text1"/>
          <w:sz w:val="20"/>
          <w:szCs w:val="20"/>
          <w:lang w:val="en-US"/>
        </w:rPr>
        <w:fldChar w:fldCharType="begin" w:fldLock="1"/>
      </w:r>
      <w:r w:rsidRPr="00F55611">
        <w:rPr>
          <w:rFonts w:eastAsia="Times New Roman"/>
          <w:color w:val="000000" w:themeColor="text1"/>
          <w:sz w:val="20"/>
          <w:szCs w:val="20"/>
          <w:lang w:val="en-US"/>
        </w:rPr>
        <w:instrText>ADDIN CSL_CITATION { "citationItems" : [ { "id" : "ITEM-1", "itemData" : { "author" : [ { "dropping-particle" : "", "family" : "The Sami Parliament", "given" : "", "non-dropping-particle" : "", "parse-names" : false, "suffix" : "" } ], "id" : "ITEM-1", "issued" : { "date-parts" : [ [ "2009" ] ] }, "number-of-pages" : "29", "publisher" : "Sametinget [The Sami Parliament]", "title" : "The Sami Parliament\u2019s Living Environment Program", "type" : "book" }, "uris" : [ "http://www.mendeley.com/documents/?uuid=d77f70e3-593a-4287-a417-5538c0e72389" ] } ], "mendeley" : { "formattedCitation" : "(The Sami Parliament, 2009)", "plainTextFormattedCitation" : "(The Sami Parliament, 2009)", "previouslyFormattedCitation" : "(The Sami Parliament, 2009)" }, "properties" : {  }, "schema" : "https://github.com/citation-style-language/schema/raw/master/csl-citation.json" }</w:instrText>
      </w:r>
      <w:r w:rsidRPr="00F55611">
        <w:rPr>
          <w:rFonts w:eastAsia="Times New Roman"/>
          <w:color w:val="000000" w:themeColor="text1"/>
          <w:sz w:val="20"/>
          <w:szCs w:val="20"/>
          <w:lang w:val="en-US"/>
        </w:rPr>
        <w:fldChar w:fldCharType="separate"/>
      </w:r>
      <w:r w:rsidRPr="00F55611">
        <w:rPr>
          <w:rFonts w:eastAsia="Times New Roman"/>
          <w:color w:val="000000" w:themeColor="text1"/>
          <w:sz w:val="20"/>
          <w:szCs w:val="20"/>
          <w:lang w:val="en-US"/>
        </w:rPr>
        <w:t>(The Sami Parliament, 2009)</w:t>
      </w:r>
      <w:r w:rsidRPr="00F55611">
        <w:rPr>
          <w:rFonts w:eastAsia="Times New Roman"/>
          <w:color w:val="000000" w:themeColor="text1"/>
          <w:sz w:val="20"/>
          <w:szCs w:val="20"/>
          <w:lang w:val="en-US"/>
        </w:rPr>
        <w:fldChar w:fldCharType="end"/>
      </w:r>
      <w:r w:rsidRPr="00F55611">
        <w:rPr>
          <w:rFonts w:eastAsia="Times New Roman"/>
          <w:color w:val="000000" w:themeColor="text1"/>
          <w:sz w:val="20"/>
          <w:szCs w:val="20"/>
          <w:lang w:val="en-US"/>
        </w:rPr>
        <w:t xml:space="preserve"> for Sweden provides a vision, which focuses on both sustainable nature and culture: “We wish to live in a resilient Sápmi which is rooted in both healthy nature and a living (thriving) Sami culture. People and nature shall have a long-term capacity to renew themselves and to sustainably evolve even in times of significant changes. Both aspects – nature and culture – shall be experienced as enriching for the surrounding world”.</w:t>
      </w:r>
    </w:p>
    <w:p w14:paraId="54EBAC74" w14:textId="0BA6C097" w:rsidR="00AE389F" w:rsidRPr="00F55611" w:rsidRDefault="00AE389F" w:rsidP="00AE389F">
      <w:pPr>
        <w:rPr>
          <w:sz w:val="20"/>
          <w:szCs w:val="20"/>
          <w:lang w:val="en-US"/>
        </w:rPr>
      </w:pPr>
      <w:r w:rsidRPr="00F55611">
        <w:rPr>
          <w:rFonts w:eastAsia="Times New Roman"/>
          <w:color w:val="000000" w:themeColor="text1"/>
          <w:sz w:val="20"/>
          <w:szCs w:val="20"/>
          <w:lang w:val="en-US"/>
        </w:rPr>
        <w:t xml:space="preserve">The vision specifically mentions protection of habitats and ecosystems, and states that “All activities are conducted according to the precautionary principle. Use of natural resources is conducted sustainably and with a long-term perspective. Nature is kept clean from non-degradable waste and from materials which threaten biological diversity or human health”. Sustainable use of forests is emphasized: “both the forest structure, biological diversity, supply of lichens and connectedness with other important grazing grounds shall be protected”, but linked to the needs of the reindeer herding industries as found by </w:t>
      </w:r>
      <w:r w:rsidRPr="00F55611">
        <w:rPr>
          <w:rFonts w:eastAsia="Times New Roman"/>
          <w:color w:val="000000" w:themeColor="text1"/>
          <w:sz w:val="20"/>
          <w:szCs w:val="20"/>
          <w:lang w:val="en-US"/>
        </w:rPr>
        <w:fldChar w:fldCharType="begin" w:fldLock="1"/>
      </w:r>
      <w:r w:rsidRPr="00F55611">
        <w:rPr>
          <w:rFonts w:eastAsia="Times New Roman"/>
          <w:color w:val="000000" w:themeColor="text1"/>
          <w:sz w:val="20"/>
          <w:szCs w:val="20"/>
          <w:lang w:val="en-US"/>
        </w:rPr>
        <w:instrText>ADDIN CSL_CITATION { "citationItems" : [ { "id" : "ITEM-1", "itemData" : { "DOI" : "10.1007/s13280-015-0746-5", "ISBN" : "1328001507465", "ISSN" : "16547209", "PMID" : "26744046", "author" : [ { "dropping-particle" : "", "family" : "Sandstr\u00f6m", "given" : "Camilla", "non-dropping-particle" : "", "parse-names" : false, "suffix" : "" }, { "dropping-particle" : "", "family" : "Carlsson-Kanyama", "given" : "Annika", "non-dropping-particle" : "", "parse-names" : false, "suffix" : "" }, { "dropping-particle" : "", "family" : "Lindahl", "given" : "Karin Beland", "non-dropping-particle" : "", "parse-names" : false, "suffix" : "" }, { "dropping-particle" : "", "family" : "Sonnek", "given" : "Karin Mossberg", "non-dropping-particle" : "", "parse-names" : false, "suffix" : "" }, { "dropping-particle" : "", "family" : "Mossing", "given" : "Annika", "non-dropping-particle" : "", "parse-names" : false, "suffix" : "" }, { "dropping-particle" : "", "family" : "Nordin", "given" : "Annika", "non-dropping-particle" : "", "parse-names" : false, "suffix" : "" }, { "dropping-particle" : "", "family" : "Nordstr\u00f6m", "given" : "Eva Maria", "non-dropping-particle" : "", "parse-names" : false, "suffix" : "" }, { "dropping-particle" : "", "family" : "R\u00e4ty", "given" : "Riitta", "non-dropping-particle" : "", "parse-names" : false, "suffix" : "" } ], "container-title" : "Ambio", "id" : "ITEM-1", "issue" : "January", "issued" : { "date-parts" : [ [ "2016" ] ] }, "page" : "100-108", "title" : "Understanding consistencies and gaps between desired forest futures: An analysis of visions from stakeholder groups in Sweden", "type" : "article-journal", "volume" : "45" }, "uris" : [ "http://www.mendeley.com/documents/?uuid=af3fec91-3399-4685-8260-c9bfd005853c" ] } ], "mendeley" : { "formattedCitation" : "(Sandstr\u00f6m et al., 2016)", "plainTextFormattedCitation" : "(Sandstr\u00f6m et al., 2016)", "previouslyFormattedCitation" : "(Sandstr\u00f6m et al., 2016)" }, "properties" : {  }, "schema" : "https://github.com/citation-style-language/schema/raw/master/csl-citation.json" }</w:instrText>
      </w:r>
      <w:r w:rsidRPr="00F55611">
        <w:rPr>
          <w:rFonts w:eastAsia="Times New Roman"/>
          <w:color w:val="000000" w:themeColor="text1"/>
          <w:sz w:val="20"/>
          <w:szCs w:val="20"/>
          <w:lang w:val="en-US"/>
        </w:rPr>
        <w:fldChar w:fldCharType="separate"/>
      </w:r>
      <w:r w:rsidRPr="00F55611">
        <w:rPr>
          <w:rFonts w:eastAsia="Times New Roman"/>
          <w:color w:val="000000" w:themeColor="text1"/>
          <w:sz w:val="20"/>
          <w:szCs w:val="20"/>
          <w:lang w:val="en-US"/>
        </w:rPr>
        <w:t xml:space="preserve">Sandström </w:t>
      </w:r>
      <w:r w:rsidR="009E3418" w:rsidRPr="009E3418">
        <w:rPr>
          <w:rFonts w:eastAsia="Times New Roman"/>
          <w:i/>
          <w:color w:val="000000" w:themeColor="text1"/>
          <w:sz w:val="20"/>
          <w:szCs w:val="20"/>
          <w:lang w:val="en-US"/>
        </w:rPr>
        <w:t>et al.</w:t>
      </w:r>
      <w:r w:rsidRPr="00F55611">
        <w:rPr>
          <w:rFonts w:eastAsia="Times New Roman"/>
          <w:color w:val="000000" w:themeColor="text1"/>
          <w:sz w:val="20"/>
          <w:szCs w:val="20"/>
          <w:lang w:val="en-US"/>
        </w:rPr>
        <w:t xml:space="preserve"> </w:t>
      </w:r>
      <w:r w:rsidR="00D36777">
        <w:rPr>
          <w:rFonts w:eastAsia="Times New Roman"/>
          <w:color w:val="000000" w:themeColor="text1"/>
          <w:sz w:val="20"/>
          <w:szCs w:val="20"/>
          <w:lang w:val="en-US"/>
        </w:rPr>
        <w:t>(</w:t>
      </w:r>
      <w:r w:rsidRPr="00F55611">
        <w:rPr>
          <w:rFonts w:eastAsia="Times New Roman"/>
          <w:color w:val="000000" w:themeColor="text1"/>
          <w:sz w:val="20"/>
          <w:szCs w:val="20"/>
          <w:lang w:val="en-US"/>
        </w:rPr>
        <w:t>2016)</w:t>
      </w:r>
      <w:r w:rsidRPr="00F55611">
        <w:rPr>
          <w:rFonts w:eastAsia="Times New Roman"/>
          <w:color w:val="000000" w:themeColor="text1"/>
          <w:sz w:val="20"/>
          <w:szCs w:val="20"/>
          <w:lang w:val="en-US"/>
        </w:rPr>
        <w:fldChar w:fldCharType="end"/>
      </w:r>
      <w:r w:rsidRPr="00F55611">
        <w:rPr>
          <w:rFonts w:eastAsia="Times New Roman"/>
          <w:color w:val="000000" w:themeColor="text1"/>
          <w:sz w:val="20"/>
          <w:szCs w:val="20"/>
          <w:lang w:val="en-US"/>
        </w:rPr>
        <w:t>. “Among other things this means that trees are left to grow old, there is no clear-felling and infrastructure such as roads and windmill-parks are scarce or adapted to the needs of the reindeer”.</w:t>
      </w:r>
    </w:p>
    <w:p w14:paraId="7043CB02" w14:textId="32ADFFCE" w:rsidR="00AE389F" w:rsidRDefault="006A1288" w:rsidP="000226B2">
      <w:pPr>
        <w:pStyle w:val="Caption"/>
        <w:rPr>
          <w:sz w:val="20"/>
          <w:szCs w:val="20"/>
        </w:rPr>
      </w:pPr>
      <w:r w:rsidRPr="006A1288">
        <w:rPr>
          <w:sz w:val="20"/>
          <w:szCs w:val="20"/>
        </w:rPr>
        <w:t>End of Box</w:t>
      </w:r>
      <w:r w:rsidR="00AE389F" w:rsidRPr="006A1288">
        <w:rPr>
          <w:sz w:val="20"/>
          <w:szCs w:val="20"/>
        </w:rPr>
        <w:t xml:space="preserve"> 5.6</w:t>
      </w:r>
    </w:p>
    <w:p w14:paraId="583B5C6C" w14:textId="77777777" w:rsidR="006A1288" w:rsidRPr="006A1288" w:rsidRDefault="006A1288" w:rsidP="006A1288">
      <w:pPr>
        <w:rPr>
          <w:lang w:val="en-US"/>
        </w:rPr>
      </w:pPr>
    </w:p>
    <w:p w14:paraId="73D00901" w14:textId="00B08374"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7</w:t>
      </w:r>
      <w:r w:rsidRPr="00F55611">
        <w:fldChar w:fldCharType="end"/>
      </w:r>
      <w:r w:rsidRPr="00F55611">
        <w:t>: Visions for marine protected areas in France</w:t>
      </w:r>
      <w:r w:rsidR="00804119">
        <w:t>.</w:t>
      </w:r>
    </w:p>
    <w:p w14:paraId="0EF6602E" w14:textId="77777777" w:rsidR="00AE389F" w:rsidRPr="00F55611" w:rsidRDefault="00AE389F" w:rsidP="00AE389F">
      <w:pPr>
        <w:jc w:val="right"/>
        <w:rPr>
          <w:rFonts w:eastAsia="Times New Roman"/>
          <w:sz w:val="20"/>
          <w:szCs w:val="20"/>
          <w:lang w:val="en-US"/>
        </w:rPr>
      </w:pPr>
      <w:r w:rsidRPr="00F55611">
        <w:rPr>
          <w:lang w:eastAsia="en-GB"/>
        </w:rPr>
        <w:drawing>
          <wp:inline distT="0" distB="0" distL="0" distR="0" wp14:anchorId="47E9B0BF" wp14:editId="6B2E645A">
            <wp:extent cx="5759450" cy="3317875"/>
            <wp:effectExtent l="0" t="0" r="0" b="0"/>
            <wp:docPr id="4208" name="Picture 4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4"/>
                    <a:stretch>
                      <a:fillRect/>
                    </a:stretch>
                  </pic:blipFill>
                  <pic:spPr>
                    <a:xfrm>
                      <a:off x="0" y="0"/>
                      <a:ext cx="5759450" cy="3317875"/>
                    </a:xfrm>
                    <a:prstGeom prst="rect">
                      <a:avLst/>
                    </a:prstGeom>
                  </pic:spPr>
                </pic:pic>
              </a:graphicData>
            </a:graphic>
          </wp:inline>
        </w:drawing>
      </w:r>
    </w:p>
    <w:p w14:paraId="1CD47F15" w14:textId="1B276D04" w:rsidR="00AE389F" w:rsidRPr="00F55611" w:rsidRDefault="00AE389F" w:rsidP="00AE389F">
      <w:pPr>
        <w:jc w:val="right"/>
        <w:rPr>
          <w:lang w:val="en-US" w:eastAsia="ja-JP"/>
        </w:rPr>
      </w:pPr>
      <w:r w:rsidRPr="00F55611">
        <w:rPr>
          <w:rFonts w:eastAsia="Times New Roman"/>
          <w:sz w:val="20"/>
          <w:szCs w:val="20"/>
          <w:lang w:val="en-US"/>
        </w:rPr>
        <w:t>Photo</w:t>
      </w:r>
      <w:r w:rsidR="00D002A6">
        <w:rPr>
          <w:rFonts w:eastAsia="Times New Roman"/>
          <w:sz w:val="20"/>
          <w:szCs w:val="20"/>
          <w:lang w:val="en-US"/>
        </w:rPr>
        <w:t>:</w:t>
      </w:r>
      <w:r w:rsidRPr="00F55611">
        <w:rPr>
          <w:rFonts w:eastAsia="Times New Roman"/>
          <w:sz w:val="20"/>
          <w:szCs w:val="20"/>
          <w:lang w:val="en-US"/>
        </w:rPr>
        <w:t xml:space="preserve"> Anthony Caro</w:t>
      </w:r>
      <w:r w:rsidRPr="00F55611">
        <w:rPr>
          <w:rFonts w:eastAsia="Times New Roman"/>
          <w:sz w:val="20"/>
          <w:szCs w:val="20"/>
          <w:lang w:val="en-US" w:eastAsia="en-GB"/>
        </w:rPr>
        <w:t xml:space="preserve"> </w:t>
      </w:r>
      <w:r w:rsidRPr="00F55611">
        <w:rPr>
          <w:lang w:val="en-US" w:eastAsia="ja-JP"/>
        </w:rPr>
        <w:br w:type="textWrapping" w:clear="all"/>
      </w:r>
    </w:p>
    <w:p w14:paraId="1F1C0F37" w14:textId="284415B2" w:rsidR="00AE389F" w:rsidRPr="00F55611" w:rsidRDefault="00AE389F" w:rsidP="00AE389F">
      <w:pPr>
        <w:rPr>
          <w:rFonts w:eastAsia="Times New Roman"/>
          <w:sz w:val="20"/>
          <w:szCs w:val="20"/>
          <w:lang w:val="en-US"/>
        </w:rPr>
      </w:pPr>
      <w:r w:rsidRPr="00F55611">
        <w:rPr>
          <w:rFonts w:eastAsia="Times New Roman"/>
          <w:sz w:val="20"/>
          <w:szCs w:val="20"/>
          <w:lang w:val="en-US"/>
        </w:rPr>
        <w:t xml:space="preserve">In France, including its overseas territories, the Ministry of Ecology, Sustainable development and Energy developed a national strategy for the creation and management of marine protected areas </w:t>
      </w:r>
      <w:r>
        <w:rPr>
          <w:rFonts w:eastAsia="Times New Roman"/>
          <w:sz w:val="20"/>
          <w:szCs w:val="20"/>
          <w:lang w:val="en-US"/>
        </w:rPr>
        <w:t>(</w:t>
      </w:r>
      <w:r w:rsidR="00765E13" w:rsidRPr="00F55611">
        <w:rPr>
          <w:rFonts w:eastAsia="Times New Roman"/>
          <w:sz w:val="20"/>
          <w:szCs w:val="20"/>
          <w:lang w:val="en-US"/>
        </w:rPr>
        <w:fldChar w:fldCharType="begin" w:fldLock="1"/>
      </w:r>
      <w:r w:rsidR="00765E13" w:rsidRPr="00F55611">
        <w:rPr>
          <w:rFonts w:eastAsia="Times New Roman"/>
          <w:sz w:val="20"/>
          <w:szCs w:val="20"/>
          <w:lang w:val="en-US"/>
        </w:rPr>
        <w:instrText>ADDIN CSL_CITATION { "citationItems" : [ { "id" : "ITEM-1", "itemData" : { "id" : "ITEM-1", "issued" : { "date-parts" : [ [ "2012" ] ] }, "title" : "Strat\u00e9gie nationale pour la cr\u00e9ation et la gestion des aires marines prot\u00e9g\u00e9es.", "type" : "article" }, "uris" : [ "http://www.mendeley.com/documents/?uuid=dcafd376-61c9-442f-8f86-26287bb938a7" ] } ], "mendeley" : { "formattedCitation" : "(\u201cStrat\u00e9gie nationale pour la cr\u00e9ation et la gestion des aires marines prot\u00e9g\u00e9es.,\u201d 2012)", "plainTextFormattedCitation" : "(\u201cStrat\u00e9gie nationale pour la cr\u00e9ation et la gestion des aires marines prot\u00e9g\u00e9es.,\u201d 2012)", "previouslyFormattedCitation" : "(\u201cStrat\u00e9gie nationale pour la cr\u00e9ation et la gestion des aires marines prot\u00e9g\u00e9es.,\u201d 2012)" }, "properties" : {  }, "schema" : "https://github.com/citation-style-language/schema/raw/master/csl-citation.json" }</w:instrText>
      </w:r>
      <w:r w:rsidR="00765E13" w:rsidRPr="00F55611">
        <w:rPr>
          <w:rFonts w:eastAsia="Times New Roman"/>
          <w:sz w:val="20"/>
          <w:szCs w:val="20"/>
          <w:lang w:val="en-US"/>
        </w:rPr>
        <w:fldChar w:fldCharType="separate"/>
      </w:r>
      <w:r w:rsidR="00765E13">
        <w:rPr>
          <w:rFonts w:eastAsia="Times New Roman"/>
          <w:sz w:val="20"/>
          <w:szCs w:val="20"/>
        </w:rPr>
        <w:t>Government of France</w:t>
      </w:r>
      <w:r w:rsidR="00765E13" w:rsidRPr="00F55611">
        <w:rPr>
          <w:rFonts w:eastAsia="Times New Roman"/>
          <w:sz w:val="20"/>
          <w:szCs w:val="20"/>
          <w:lang w:val="en-US"/>
        </w:rPr>
        <w:t>, 2012)</w:t>
      </w:r>
      <w:r w:rsidR="00765E13" w:rsidRPr="00F55611">
        <w:rPr>
          <w:rFonts w:eastAsia="Times New Roman"/>
          <w:sz w:val="20"/>
          <w:szCs w:val="20"/>
          <w:lang w:val="en-US"/>
        </w:rPr>
        <w:fldChar w:fldCharType="end"/>
      </w:r>
      <w:r w:rsidRPr="00F55611">
        <w:rPr>
          <w:rFonts w:eastAsia="Times New Roman"/>
          <w:sz w:val="20"/>
          <w:szCs w:val="20"/>
          <w:lang w:val="en-US"/>
        </w:rPr>
        <w:t xml:space="preserve">. This strategy lays down the framework and principles to set up a national network of marine protected areas. Within each marine protected area belonging to this network, a visioning exercise engaging local stakeholders (e.g. fishermen, local administrations, tourism operators, energy companies) was undertaken to define the targets and sub-targets that should be reached within the next 15 years. The visions and associated targets pertain to natural heritage, water quality, natural resources, sustainable use and development, cultural heritage, education and governance. Targets can be specific to local contexts, but all marine protected area </w:t>
      </w:r>
      <w:r w:rsidRPr="00F55611">
        <w:rPr>
          <w:rFonts w:eastAsia="Times New Roman"/>
          <w:sz w:val="20"/>
          <w:szCs w:val="20"/>
          <w:lang w:val="en-US"/>
        </w:rPr>
        <w:lastRenderedPageBreak/>
        <w:t>visions link and integrate the protection and management of marine natural resources and heritage, sustainable development and cultural heritage. The visions included targets for maintaining or improving habitats, species and communities to ensure that they achieve a good conservation status to maintain high levels of biodiversity and ecosystem functioning. Other biodiversity-related targets included ensuring terrestrial run-off is compatible with high standards of water quality, good conservation of marine resources, sustainable management of fisheries and the associated sector, and the promotion of economic activities which are respectful of the marine environment.</w:t>
      </w:r>
    </w:p>
    <w:p w14:paraId="12806881" w14:textId="7D1A2755" w:rsidR="00AE389F" w:rsidRPr="00F55611" w:rsidRDefault="006A1288" w:rsidP="00AE389F">
      <w:pPr>
        <w:rPr>
          <w:rFonts w:eastAsia="Times New Roman"/>
          <w:b/>
          <w:sz w:val="20"/>
          <w:szCs w:val="20"/>
          <w:lang w:val="en-US"/>
        </w:rPr>
      </w:pPr>
      <w:r>
        <w:rPr>
          <w:rFonts w:eastAsia="Times New Roman"/>
          <w:b/>
          <w:sz w:val="20"/>
          <w:szCs w:val="20"/>
          <w:lang w:val="en-US"/>
        </w:rPr>
        <w:t>End of Box</w:t>
      </w:r>
      <w:r w:rsidR="00AE389F" w:rsidRPr="00F55611">
        <w:rPr>
          <w:rFonts w:eastAsia="Times New Roman"/>
          <w:b/>
          <w:sz w:val="20"/>
          <w:szCs w:val="20"/>
          <w:lang w:val="en-US"/>
        </w:rPr>
        <w:t xml:space="preserve"> 5.7</w:t>
      </w:r>
    </w:p>
    <w:p w14:paraId="6335E731" w14:textId="77777777" w:rsidR="00AE389F" w:rsidRPr="00F55611" w:rsidRDefault="00AE389F" w:rsidP="00AE389F">
      <w:pPr>
        <w:rPr>
          <w:rFonts w:eastAsia="Times New Roman"/>
          <w:b/>
          <w:lang w:val="en-US"/>
        </w:rPr>
      </w:pPr>
    </w:p>
    <w:p w14:paraId="25F323D6" w14:textId="77777777" w:rsidR="00AE389F" w:rsidRPr="00F55611" w:rsidRDefault="00AE389F" w:rsidP="00147745">
      <w:pPr>
        <w:pStyle w:val="Heading3"/>
        <w:rPr>
          <w:lang w:val="en-US"/>
        </w:rPr>
      </w:pPr>
      <w:bookmarkStart w:id="1668" w:name="_Toc500507601"/>
      <w:bookmarkStart w:id="1669" w:name="_Toc504380727"/>
      <w:bookmarkStart w:id="1670" w:name="_Toc519504756"/>
      <w:r w:rsidRPr="00F55611">
        <w:rPr>
          <w:lang w:val="en-US"/>
        </w:rPr>
        <w:t>Key global sustainability goals and targets reflected in visions for Europe and Central Asia</w:t>
      </w:r>
      <w:bookmarkEnd w:id="1668"/>
      <w:bookmarkEnd w:id="1669"/>
      <w:bookmarkEnd w:id="1670"/>
    </w:p>
    <w:p w14:paraId="7BB284D5" w14:textId="44EFFDB1" w:rsidR="00AE389F" w:rsidRPr="00F55611" w:rsidRDefault="00AE389F" w:rsidP="00AE389F">
      <w:pPr>
        <w:rPr>
          <w:lang w:val="en-US"/>
        </w:rPr>
      </w:pPr>
      <w:r w:rsidRPr="00F55611">
        <w:rPr>
          <w:lang w:val="en-US"/>
        </w:rPr>
        <w:t xml:space="preserve">Overall, Europe and Central Asia visions give priority to sustainable economic growth in tandem with sustainable industrialization, sustainable agriculture, forestry, aquaculture and management of natural resources in general (see </w:t>
      </w:r>
      <w:r w:rsidRPr="00F55611">
        <w:rPr>
          <w:b/>
          <w:lang w:val="en-US"/>
        </w:rPr>
        <w:t>Figure 5.3</w:t>
      </w:r>
      <w:r w:rsidRPr="00F55611">
        <w:rPr>
          <w:lang w:val="en-US"/>
        </w:rPr>
        <w:t xml:space="preserve"> and </w:t>
      </w:r>
      <w:r w:rsidRPr="00F55611">
        <w:rPr>
          <w:b/>
          <w:lang w:val="en-US"/>
        </w:rPr>
        <w:t>Figure 5.4</w:t>
      </w:r>
      <w:r w:rsidRPr="00F55611">
        <w:rPr>
          <w:lang w:val="en-US"/>
        </w:rPr>
        <w:t xml:space="preserve"> in Section 5.1.2). Climate action through land use management and the increased share of renewable energy is another priority for the region (see also </w:t>
      </w:r>
      <w:r w:rsidRPr="00F55611">
        <w:rPr>
          <w:b/>
          <w:lang w:val="en-US"/>
        </w:rPr>
        <w:t>Box 5.8</w:t>
      </w:r>
      <w:r w:rsidRPr="00F55611">
        <w:rPr>
          <w:lang w:val="en-US"/>
        </w:rPr>
        <w:t>). Also perceived as critical is changing people’s behaviour towards more sustainable consumption patterns and lifestyles. All three dimensions of sustainability are present in Europe and Central Asia visions (</w:t>
      </w:r>
      <w:r w:rsidR="00C75B55" w:rsidRPr="0013695E">
        <w:rPr>
          <w:lang w:val="en-US"/>
        </w:rPr>
        <w:t>see</w:t>
      </w:r>
      <w:r w:rsidR="00C75B55">
        <w:rPr>
          <w:b/>
          <w:lang w:val="en-US"/>
        </w:rPr>
        <w:t xml:space="preserve"> </w:t>
      </w:r>
      <w:r w:rsidR="00C75B55" w:rsidRPr="00F55611">
        <w:rPr>
          <w:b/>
          <w:lang w:val="en-US"/>
        </w:rPr>
        <w:t>Figure 5.3</w:t>
      </w:r>
      <w:r w:rsidR="00C75B55" w:rsidRPr="00F55611">
        <w:rPr>
          <w:lang w:val="en-US"/>
        </w:rPr>
        <w:t xml:space="preserve"> and </w:t>
      </w:r>
      <w:r w:rsidR="00C75B55" w:rsidRPr="00F55611">
        <w:rPr>
          <w:b/>
          <w:lang w:val="en-US"/>
        </w:rPr>
        <w:t>Figure 5.4</w:t>
      </w:r>
      <w:r w:rsidRPr="00F55611">
        <w:rPr>
          <w:lang w:val="en-US"/>
        </w:rPr>
        <w:t xml:space="preserve">), in particular the biophysical dimension linked to nature conservation and </w:t>
      </w:r>
      <w:bookmarkStart w:id="1671" w:name="_Hlk495397423"/>
      <w:r w:rsidRPr="00F55611">
        <w:rPr>
          <w:lang w:val="en-US"/>
        </w:rPr>
        <w:t>sustainable management of natural resources</w:t>
      </w:r>
      <w:bookmarkEnd w:id="1671"/>
      <w:r w:rsidRPr="00F55611">
        <w:rPr>
          <w:lang w:val="en-US"/>
        </w:rPr>
        <w:t xml:space="preserve">, and the economic dimension linked to sustainable production and consumption. </w:t>
      </w:r>
    </w:p>
    <w:p w14:paraId="0A9ED326" w14:textId="06C04516" w:rsidR="00AE389F" w:rsidRPr="00F55611" w:rsidRDefault="00AE389F" w:rsidP="00AE389F">
      <w:pPr>
        <w:rPr>
          <w:lang w:val="en-US"/>
        </w:rPr>
      </w:pPr>
      <w:r w:rsidRPr="00F55611">
        <w:rPr>
          <w:lang w:val="en-US"/>
        </w:rPr>
        <w:t>Biodiversity related goals, such as the Aichi Biodiversity Targets, are covered to a narrower extent in the visions than the Sustainable Development Goals (</w:t>
      </w:r>
      <w:r w:rsidRPr="00F55611">
        <w:rPr>
          <w:b/>
          <w:lang w:val="en-US"/>
        </w:rPr>
        <w:t>Figure 5.</w:t>
      </w:r>
      <w:r w:rsidR="00C75B55">
        <w:rPr>
          <w:b/>
          <w:lang w:val="en-US"/>
        </w:rPr>
        <w:t>3</w:t>
      </w:r>
      <w:r w:rsidR="00C75B55" w:rsidRPr="00F55611">
        <w:rPr>
          <w:lang w:val="en-US"/>
        </w:rPr>
        <w:t xml:space="preserve"> </w:t>
      </w:r>
      <w:r w:rsidRPr="00F55611">
        <w:rPr>
          <w:lang w:val="en-US"/>
        </w:rPr>
        <w:t xml:space="preserve">and </w:t>
      </w:r>
      <w:r w:rsidRPr="00F55611">
        <w:rPr>
          <w:b/>
          <w:lang w:val="en-US"/>
        </w:rPr>
        <w:t>Figure 5.</w:t>
      </w:r>
      <w:r w:rsidR="00C75B55">
        <w:rPr>
          <w:b/>
          <w:lang w:val="en-US"/>
        </w:rPr>
        <w:t>4</w:t>
      </w:r>
      <w:r w:rsidRPr="00F55611">
        <w:rPr>
          <w:lang w:val="en-US"/>
        </w:rPr>
        <w:t xml:space="preserve">). The overall narrowing of biodiversity </w:t>
      </w:r>
      <w:r w:rsidR="00C75B55">
        <w:rPr>
          <w:lang w:val="en-US"/>
        </w:rPr>
        <w:t>dimensions</w:t>
      </w:r>
      <w:r w:rsidR="00C75B55" w:rsidRPr="00F55611">
        <w:rPr>
          <w:lang w:val="en-US"/>
        </w:rPr>
        <w:t xml:space="preserve"> </w:t>
      </w:r>
      <w:r w:rsidRPr="00F55611">
        <w:rPr>
          <w:lang w:val="en-US"/>
        </w:rPr>
        <w:t>towards the targets on indirect (Target 4) and direct drivers (Target 7) in visions for Europe and Central Asia, in particular market pressures from consumption patterns and direct pressures from agriculture, fisheries and forestry activity, suggests a strong regional priority on actions to mitigate the cause of environmental impacts (Strategic Goals A and B of the Strategic Plan for Biodiversity 2011-2020). Interestingly, when compared to the global visions (</w:t>
      </w:r>
      <w:r w:rsidRPr="00F55611">
        <w:rPr>
          <w:b/>
          <w:lang w:val="en-US"/>
        </w:rPr>
        <w:t>Figure 5.4</w:t>
      </w:r>
      <w:r w:rsidRPr="00F55611">
        <w:rPr>
          <w:lang w:val="en-US"/>
        </w:rPr>
        <w:t xml:space="preserve">), the need to eliminate harmful subsidies (i.e. Target 3) appears to be of lower priority in visions for Europe and Central Asia. This could be due to a predisposal towards positive policy formulation in countries of the region, creating new measures and actions, and lower use or acceptance of formulations for “dismantling” or “disinvestment” or “phasing out” of existing policy measures </w:t>
      </w:r>
      <w:r w:rsidRPr="00F55611">
        <w:rPr>
          <w:lang w:val="en-US"/>
        </w:rPr>
        <w:fldChar w:fldCharType="begin" w:fldLock="1"/>
      </w:r>
      <w:r w:rsidRPr="00F55611">
        <w:rPr>
          <w:lang w:val="en-US"/>
        </w:rPr>
        <w:instrText>ADDIN CSL_CITATION { "citationItems" : [ { "id" : "ITEM-1", "itemData" : { "DOI" : "10.1177/13563890022209415", "ISBN" : "1356-3890", "ISSN" : "1356-3890", "abstract" : "The renewed emphasis in the UK on 'evidence-based policy making' has sharpened the focus on the utilization debate in the evaluation community. Traditionally, the emphasis is placed on methodological concerns but this article argues for a sharper focus on the underpinning theoretical bases of policy evaluation, both in terms of its role in policy making and in terms of the substantive theories which inform policy development and implementation. In particular, the article seeks to assess the implications of complexity theory for our theoretical assumptions about policy systems. It is argued that, together with 'new institutionalist' thought and recent work on policy implementation structures, notions of complexity have substantial ramifications for the way in which we approach policy evaluation, given the contemporary concern to address 'cross-cutting' social problems through 'joined-up' policy initiatives. It is suggested that our thinking about evaluation reflects the broader reaction against 'modernist' conceptions of the role of social science in our quest to change and improve the world.", "author" : [ { "dropping-particle" : "", "family" : "Sanderson", "given" : "Ian", "non-dropping-particle" : "", "parse-names" : false, "suffix" : "" } ], "container-title" : "Evaluation", "id" : "ITEM-1", "issue" : "4", "issued" : { "date-parts" : [ [ "2000" ] ] }, "note" : "NULL", "page" : "433-454", "title" : "Evaluation in Complex Policy Systems", "type" : "article-journal", "volume" : "6" }, "uris" : [ "http://www.mendeley.com/documents/?uuid=545759fe-761c-4f2a-b25c-f7ea0c402720", "http://www.mendeley.com/documents/?uuid=7a8ca7fe-14ae-448b-80bf-4aade6dee919" ] } ], "mendeley" : { "formattedCitation" : "(Sanderson, 2000)", "plainTextFormattedCitation" : "(Sanderson, 2000)", "previouslyFormattedCitation" : "(Sanderson, 2000)" }, "properties" : {  }, "schema" : "https://github.com/citation-style-language/schema/raw/master/csl-citation.json" }</w:instrText>
      </w:r>
      <w:r w:rsidRPr="00F55611">
        <w:rPr>
          <w:lang w:val="en-US"/>
        </w:rPr>
        <w:fldChar w:fldCharType="separate"/>
      </w:r>
      <w:r w:rsidRPr="00F55611">
        <w:rPr>
          <w:lang w:val="en-US"/>
        </w:rPr>
        <w:t>(Sanderson, 2000)</w:t>
      </w:r>
      <w:r w:rsidRPr="00F55611">
        <w:rPr>
          <w:lang w:val="en-US"/>
        </w:rPr>
        <w:fldChar w:fldCharType="end"/>
      </w:r>
      <w:r w:rsidRPr="00F55611">
        <w:rPr>
          <w:lang w:val="en-US"/>
        </w:rPr>
        <w:t xml:space="preserve">. </w:t>
      </w:r>
    </w:p>
    <w:p w14:paraId="0A16FE59" w14:textId="1B40EC1D" w:rsidR="00AE389F" w:rsidRDefault="00AE389F" w:rsidP="00AE389F">
      <w:pPr>
        <w:rPr>
          <w:lang w:val="en-US"/>
        </w:rPr>
      </w:pPr>
      <w:r w:rsidRPr="00F55611">
        <w:rPr>
          <w:lang w:val="en-US"/>
        </w:rPr>
        <w:t xml:space="preserve">In addition, the stronger coverage of the Sustainable Development Goals, when compared to the coverage of the Aichi Biodiversity Targets, in particular of goals directly related to elements of good quality of life and to drivers of environmental degradation, could in part be explained by the framing of several visions in the former set of the Millennium Development Goals, which relied more on indicators of quality of life and less on nature indicators than the Sustainable Development Goals. Moreover, the difference in the level of coverage of sustainability and biodiversity conservation issues, as formulated by the Sustainable Development Goals and Aichi Biodiversity Targets, also argues for the need to move beyond a focus on human needs and quality of life to a more comprehensive perspective that acknowledges not only socio-ecological systems and their dynamics, but also the primary role of biodiversity in sustainable development. </w:t>
      </w:r>
    </w:p>
    <w:p w14:paraId="24AEE4C9" w14:textId="77777777" w:rsidR="004021EE" w:rsidRPr="00F55611" w:rsidRDefault="004021EE" w:rsidP="00AE389F">
      <w:pPr>
        <w:rPr>
          <w:lang w:val="en-US"/>
        </w:rPr>
      </w:pPr>
    </w:p>
    <w:p w14:paraId="2F284FE2" w14:textId="1CD4B10E"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8</w:t>
      </w:r>
      <w:r w:rsidRPr="00F55611">
        <w:fldChar w:fldCharType="end"/>
      </w:r>
      <w:r w:rsidRPr="00F55611">
        <w:t>: Increasing demand for biological raw materials in a bioeconomy context</w:t>
      </w:r>
      <w:r w:rsidR="00804119">
        <w:t>.</w:t>
      </w:r>
    </w:p>
    <w:p w14:paraId="388D69BE" w14:textId="1DFFACD6" w:rsidR="00AE389F" w:rsidRPr="00F55611" w:rsidRDefault="00AE389F" w:rsidP="00AE389F">
      <w:pPr>
        <w:rPr>
          <w:sz w:val="20"/>
          <w:szCs w:val="20"/>
          <w:lang w:val="en-US"/>
        </w:rPr>
      </w:pPr>
      <w:r w:rsidRPr="00F55611">
        <w:rPr>
          <w:sz w:val="20"/>
          <w:szCs w:val="20"/>
          <w:lang w:val="en-US"/>
        </w:rPr>
        <w:t>In the scoping document for this chapter, a special request was included to “</w:t>
      </w:r>
      <w:r w:rsidRPr="00F55611">
        <w:rPr>
          <w:rFonts w:ascii="Calibri" w:hAnsi="Calibri" w:cs="Calibri"/>
          <w:sz w:val="20"/>
          <w:szCs w:val="20"/>
          <w:lang w:val="en-US"/>
        </w:rPr>
        <w:t xml:space="preserve">consider issues that include increasing demand for biological raw materials in a bioeconomy context (bioenergy, fibres and organic matter), </w:t>
      </w:r>
      <w:r w:rsidRPr="00F55611">
        <w:rPr>
          <w:rFonts w:ascii="Calibri" w:hAnsi="Calibri" w:cs="Calibri"/>
          <w:sz w:val="20"/>
          <w:szCs w:val="20"/>
          <w:lang w:val="en-US"/>
        </w:rPr>
        <w:lastRenderedPageBreak/>
        <w:t>and water availability</w:t>
      </w:r>
      <w:r w:rsidRPr="00F55611">
        <w:rPr>
          <w:rFonts w:ascii="Calibri" w:hAnsi="Calibri" w:cs="Calibri"/>
          <w:i/>
          <w:sz w:val="20"/>
          <w:szCs w:val="20"/>
          <w:lang w:val="en-US"/>
        </w:rPr>
        <w:t>.</w:t>
      </w:r>
      <w:r w:rsidRPr="00F55611">
        <w:rPr>
          <w:rFonts w:ascii="Calibri" w:hAnsi="Calibri" w:cs="Calibri"/>
          <w:sz w:val="20"/>
          <w:szCs w:val="20"/>
          <w:lang w:val="en-US"/>
        </w:rPr>
        <w:t xml:space="preserve">” </w:t>
      </w:r>
      <w:r w:rsidRPr="00F55611">
        <w:rPr>
          <w:sz w:val="20"/>
          <w:szCs w:val="20"/>
          <w:lang w:val="en-US"/>
        </w:rPr>
        <w:t>A number of definitions exist for the bioeconomy, e.g. the OECD “refers to the set of economic activities relating to the invention, development, production and use of biological products and processes</w:t>
      </w:r>
      <w:r w:rsidRPr="00F55611">
        <w:rPr>
          <w:i/>
          <w:sz w:val="20"/>
          <w:szCs w:val="20"/>
          <w:lang w:val="en-US"/>
        </w:rPr>
        <w:t>.</w:t>
      </w:r>
      <w:r w:rsidRPr="00F55611">
        <w:rPr>
          <w:sz w:val="20"/>
          <w:szCs w:val="20"/>
          <w:lang w:val="en-US"/>
        </w:rPr>
        <w:t xml:space="preserve">” The European Commission </w:t>
      </w:r>
      <w:r w:rsidRPr="00F55611">
        <w:rPr>
          <w:sz w:val="20"/>
          <w:szCs w:val="20"/>
          <w:lang w:val="en-US"/>
        </w:rPr>
        <w:fldChar w:fldCharType="begin" w:fldLock="1"/>
      </w:r>
      <w:r w:rsidRPr="00F55611">
        <w:rPr>
          <w:sz w:val="20"/>
          <w:szCs w:val="20"/>
          <w:lang w:val="en-US"/>
        </w:rPr>
        <w:instrText>ADDIN CSL_CITATION { "citationItems" : [ { "id" : "ITEM-1", "itemData" : { "DOI" : "10.1089/ind.2012.1508", "ISBN" : "9789279253768", "ISSN" : "1550-9087", "PMID" : "25246403", "author" : [ { "dropping-particle" : "", "family" : "EC", "given" : "", "non-dropping-particle" : "", "parse-names" : false, "suffix" : "" } ], "id" : "ITEM-1", "issued" : { "date-parts" : [ [ "2012" ] ] }, "publisher" : "Directorate-General for Research and Innovation", "publisher-place" : "Brussels", "title" : "Innovating for Sustainable Growth: A Bioeconomy for Europe [COM(2012) 60 final]", "type" : "book" }, "uris" : [ "http://www.mendeley.com/documents/?uuid=98f0f37f-f1d9-4723-8f57-1aabc7be0041" ] } ], "mendeley" : { "formattedCitation" : "(EC, 2012)", "plainTextFormattedCitation" : "(EC, 2012)", "previouslyFormattedCitation" : "(EC, 2012)" }, "properties" : {  }, "schema" : "https://github.com/citation-style-language/schema/raw/master/csl-citation.json" }</w:instrText>
      </w:r>
      <w:r w:rsidRPr="00F55611">
        <w:rPr>
          <w:sz w:val="20"/>
          <w:szCs w:val="20"/>
          <w:lang w:val="en-US"/>
        </w:rPr>
        <w:fldChar w:fldCharType="separate"/>
      </w:r>
      <w:r w:rsidRPr="00F55611">
        <w:rPr>
          <w:sz w:val="20"/>
          <w:szCs w:val="20"/>
          <w:lang w:val="en-US"/>
        </w:rPr>
        <w:t>(2012)</w:t>
      </w:r>
      <w:r w:rsidRPr="00F55611">
        <w:rPr>
          <w:sz w:val="20"/>
          <w:szCs w:val="20"/>
          <w:lang w:val="en-US"/>
        </w:rPr>
        <w:fldChar w:fldCharType="end"/>
      </w:r>
      <w:r w:rsidRPr="00F55611">
        <w:rPr>
          <w:sz w:val="20"/>
          <w:szCs w:val="20"/>
          <w:lang w:val="en-US"/>
        </w:rPr>
        <w:t xml:space="preserve"> (p.3) defines bioeconomy as “the production of renewable biological resources and the conversion of these resources and waste streams into value-added products, such as food, feed, bio-based products and bioenergy. Its sectors and industries have strong innovation potential due to their use of science, enabling and industrial technologies, along with local and tacit knowledge</w:t>
      </w:r>
      <w:r w:rsidRPr="00F55611">
        <w:rPr>
          <w:i/>
          <w:sz w:val="20"/>
          <w:szCs w:val="20"/>
          <w:lang w:val="en-US"/>
        </w:rPr>
        <w:t>.</w:t>
      </w:r>
      <w:r w:rsidRPr="00F55611">
        <w:rPr>
          <w:sz w:val="20"/>
          <w:szCs w:val="20"/>
          <w:lang w:val="en-US"/>
        </w:rPr>
        <w:t xml:space="preserve">” The underlying intention is, however, similar - namely the substitution of fossil fuel resources and to close material cycles in industrial processes by using renewable resources such as plant materials like wood, agricultural crops, animal by-products and waste </w:t>
      </w:r>
      <w:r w:rsidRPr="00F55611">
        <w:rPr>
          <w:sz w:val="20"/>
          <w:szCs w:val="20"/>
          <w:lang w:val="en-US"/>
        </w:rPr>
        <w:fldChar w:fldCharType="begin" w:fldLock="1"/>
      </w:r>
      <w:r w:rsidRPr="00F55611">
        <w:rPr>
          <w:sz w:val="20"/>
          <w:szCs w:val="20"/>
          <w:lang w:val="en-US"/>
        </w:rPr>
        <w:instrText>ADDIN CSL_CITATION { "citationItems" : [ { "id" : "ITEM-1", "itemData" : { "DOI" : "10.3390/su8010098", "ISSN" : "2071-1050", "abstract" : "Driven by the growing awareness of the finite nature of fossil raw materials and the need for sustainable pathways of industrial production, the bio-based economy is expected to expand worldwide. Policy strategies such as the European Union Bioeconomy Strategy and national bioeconomy strategies foster this process. Besides the advantages promised by a transition towards a sustainable bioeconomy, these processes have to cope with significant uncertainties as many influencing factors play a role, such as climate change, technological and economic development, sustainability risks, dynamic consumption patterns and policy and governance issues. Based on a literature review and an expert survey, we identify influence factors for the future development of a wood-based bioeconomy in Germany. Four scenarios are generated based on different assumptions about the development of relevant influence factors. We discuss what developments in politics, industry and society have a central impact on shaping alternative futures. As such, the paper provides a knowledge base and orientation for decision makers and practitioners, and contributes to the scientific discussion on how the bioeconomy could develop. We conclude that the wood-based bioeconomy has a certain potential to develop further, if adequate political framework conditions are implemented and meet voter support, if consumers exhibit an enhanced willingness to pay for bio-based products, and if among companies, a chance-oriented advocacy coalition of bioeconomy supporters dominates over proponents of fossil pathways.", "author" : [ { "dropping-particle" : "", "family" : "Hagemann", "given" : "Nina", "non-dropping-particle" : "", "parse-names" : false, "suffix" : "" }, { "dropping-particle" : "", "family" : "Gawel", "given" : "Erik", "non-dropping-particle" : "", "parse-names" : false, "suffix" : "" }, { "dropping-particle" : "", "family" : "Purkus", "given" : "Alexandra", "non-dropping-particle" : "", "parse-names" : false, "suffix" : "" }, { "dropping-particle" : "", "family" : "Pannicke", "given" : "Nadine", "non-dropping-particle" : "", "parse-names" : false, "suffix" : "" }, { "dropping-particle" : "", "family" : "Hauck", "given" : "Jennifer", "non-dropping-particle" : "", "parse-names" : false, "suffix" : "" } ], "container-title" : "Sustainability", "id" : "ITEM-1", "issue" : "2", "issued" : { "date-parts" : [ [ "2016" ] ] }, "page" : "98", "title" : "Possible Futures towards a Wood-Based Bioeconomy: A Scenario Analysis for Germany", "type" : "article-journal", "volume" : "8" }, "uris" : [ "http://www.mendeley.com/documents/?uuid=d3b00154-f65d-496e-b9b3-633276916140" ] } ], "mendeley" : { "formattedCitation" : "(Hagemann, Gawel, Purkus, Pannicke, &amp; Hauck, 2016)", "plainTextFormattedCitation" : "(Hagemann, Gawel, Purkus, Pannicke, &amp; Hauck, 2016)", "previouslyFormattedCitation" : "(Hagemann, Gawel, Purkus, Pannicke, &amp; Hauck, 2016)" }, "properties" : {  }, "schema" : "https://github.com/citation-style-language/schema/raw/master/csl-citation.json" }</w:instrText>
      </w:r>
      <w:r w:rsidRPr="00F55611">
        <w:rPr>
          <w:sz w:val="20"/>
          <w:szCs w:val="20"/>
          <w:lang w:val="en-US"/>
        </w:rPr>
        <w:fldChar w:fldCharType="separate"/>
      </w:r>
      <w:r w:rsidRPr="00F55611">
        <w:rPr>
          <w:sz w:val="20"/>
          <w:szCs w:val="20"/>
          <w:lang w:val="en-US"/>
        </w:rPr>
        <w:t>(Hagemann</w:t>
      </w:r>
      <w:r>
        <w:rPr>
          <w:sz w:val="20"/>
          <w:szCs w:val="20"/>
          <w:lang w:val="en-US"/>
        </w:rPr>
        <w:t xml:space="preserve"> </w:t>
      </w:r>
      <w:r w:rsidR="009E3418" w:rsidRPr="009E3418">
        <w:rPr>
          <w:i/>
          <w:sz w:val="20"/>
          <w:szCs w:val="20"/>
          <w:lang w:val="en-US"/>
        </w:rPr>
        <w:t>et al.</w:t>
      </w:r>
      <w:r w:rsidRPr="00F55611">
        <w:rPr>
          <w:sz w:val="20"/>
          <w:szCs w:val="20"/>
          <w:lang w:val="en-US"/>
        </w:rPr>
        <w:t>, 2016)</w:t>
      </w:r>
      <w:r w:rsidRPr="00F55611">
        <w:rPr>
          <w:sz w:val="20"/>
          <w:szCs w:val="20"/>
          <w:lang w:val="en-US"/>
        </w:rPr>
        <w:fldChar w:fldCharType="end"/>
      </w:r>
      <w:r w:rsidRPr="00F55611">
        <w:rPr>
          <w:sz w:val="20"/>
          <w:szCs w:val="20"/>
          <w:lang w:val="en-US"/>
        </w:rPr>
        <w:t>.</w:t>
      </w:r>
    </w:p>
    <w:p w14:paraId="241E734B" w14:textId="3861286F" w:rsidR="00AE389F" w:rsidRPr="00F55611" w:rsidRDefault="00AE389F" w:rsidP="00AE389F">
      <w:pPr>
        <w:rPr>
          <w:sz w:val="20"/>
          <w:szCs w:val="20"/>
          <w:lang w:val="en-US"/>
        </w:rPr>
      </w:pPr>
      <w:r w:rsidRPr="00F55611">
        <w:rPr>
          <w:sz w:val="20"/>
          <w:szCs w:val="20"/>
          <w:lang w:val="en-US"/>
        </w:rPr>
        <w:t xml:space="preserve">When looking, for example, at the </w:t>
      </w:r>
      <w:r w:rsidRPr="00F55611">
        <w:rPr>
          <w:rFonts w:cs="Cambria"/>
          <w:color w:val="221E1F"/>
          <w:sz w:val="20"/>
          <w:szCs w:val="20"/>
          <w:lang w:val="en-US"/>
        </w:rPr>
        <w:t xml:space="preserve">European White Paper on the Bioeconomy </w:t>
      </w:r>
      <w:r w:rsidRPr="00F55611">
        <w:rPr>
          <w:rFonts w:cs="Cambria"/>
          <w:color w:val="221E1F"/>
          <w:sz w:val="20"/>
          <w:szCs w:val="20"/>
          <w:lang w:val="en-US"/>
        </w:rPr>
        <w:fldChar w:fldCharType="begin" w:fldLock="1"/>
      </w:r>
      <w:r w:rsidRPr="00F55611">
        <w:rPr>
          <w:rFonts w:cs="Cambria"/>
          <w:color w:val="221E1F"/>
          <w:sz w:val="20"/>
          <w:szCs w:val="20"/>
          <w:lang w:val="en-US"/>
        </w:rPr>
        <w:instrText>ADDIN CSL_CITATION { "citationItems" : [ { "id" : "ITEM-1", "itemData" : { "author" : [ { "dropping-particle" : "", "family" : "BECOTEPS", "given" : "", "non-dropping-particle" : "", "parse-names" : false, "suffix" : "" } ], "id" : "ITEM-1", "issued" : { "date-parts" : [ [ "2011" ] ] }, "number-of-pages" : "24", "title" : "The European Bioeconomy in 2030: Delivering Sustainable Growth by addressing the Grand Societal Challenges", "type" : "report" }, "uris" : [ "http://www.mendeley.com/documents/?uuid=d190e8ce-6c51-44b0-9780-ae3ba819b9bb" ] } ], "mendeley" : { "formattedCitation" : "(BECOTEPS, 2011)", "plainTextFormattedCitation" : "(BECOTEPS, 2011)", "previouslyFormattedCitation" : "(BECOTEPS, 2011)" }, "properties" : {  }, "schema" : "https://github.com/citation-style-language/schema/raw/master/csl-citation.json" }</w:instrText>
      </w:r>
      <w:r w:rsidRPr="00F55611">
        <w:rPr>
          <w:rFonts w:cs="Cambria"/>
          <w:color w:val="221E1F"/>
          <w:sz w:val="20"/>
          <w:szCs w:val="20"/>
          <w:lang w:val="en-US"/>
        </w:rPr>
        <w:fldChar w:fldCharType="separate"/>
      </w:r>
      <w:r w:rsidRPr="00F55611">
        <w:rPr>
          <w:rFonts w:cs="Cambria"/>
          <w:color w:val="221E1F"/>
          <w:sz w:val="20"/>
          <w:szCs w:val="20"/>
          <w:lang w:val="en-US"/>
        </w:rPr>
        <w:t>(BECOTEPS, 2011)</w:t>
      </w:r>
      <w:r w:rsidRPr="00F55611">
        <w:rPr>
          <w:rFonts w:cs="Cambria"/>
          <w:color w:val="221E1F"/>
          <w:sz w:val="20"/>
          <w:szCs w:val="20"/>
          <w:lang w:val="en-US"/>
        </w:rPr>
        <w:fldChar w:fldCharType="end"/>
      </w:r>
      <w:r w:rsidRPr="00F55611">
        <w:rPr>
          <w:rFonts w:cs="Cambria"/>
          <w:color w:val="221E1F"/>
          <w:sz w:val="20"/>
          <w:szCs w:val="20"/>
          <w:lang w:val="en-US"/>
        </w:rPr>
        <w:t xml:space="preserve">, </w:t>
      </w:r>
      <w:r w:rsidRPr="00F55611">
        <w:rPr>
          <w:sz w:val="20"/>
          <w:szCs w:val="20"/>
          <w:lang w:val="en-US"/>
        </w:rPr>
        <w:t xml:space="preserve">Sustainable Development Goals or Aichi Biodiversity Targets are not directly considered. However, according to a communiqué of the Global Bioeconomy Summit 2015 a sustainable bioeconomy could make essential contributions to achieving the Sustainable Development Goals as its potential is particularly geared to the Sustainable Development Goals related to food security and nutrition (Goal 2), healthy lives (Goal 3), water and sanitation (Goal 6), affordable and clean energy (Goal 7), sustainable consumption and production (Goal 12), climate change (Goal 13), oceans, seas and marine resources (Goal 14), and terrestrial ecosystems, forests, desertification, </w:t>
      </w:r>
      <w:r w:rsidRPr="00F55611">
        <w:rPr>
          <w:rStyle w:val="eop"/>
          <w:rFonts w:ascii="Calibri" w:hAnsi="Calibri"/>
          <w:sz w:val="20"/>
          <w:szCs w:val="20"/>
          <w:lang w:val="en-US"/>
        </w:rPr>
        <w:t>land and soil degradation</w:t>
      </w:r>
      <w:r w:rsidRPr="00F55611">
        <w:rPr>
          <w:sz w:val="20"/>
          <w:szCs w:val="20"/>
          <w:lang w:val="en-US"/>
        </w:rPr>
        <w:t xml:space="preserve">, and biodiversity (Goal 15) (see </w:t>
      </w:r>
      <w:r w:rsidRPr="00F55611">
        <w:rPr>
          <w:sz w:val="20"/>
          <w:szCs w:val="20"/>
          <w:lang w:val="en-US"/>
        </w:rPr>
        <w:fldChar w:fldCharType="begin" w:fldLock="1"/>
      </w:r>
      <w:r w:rsidRPr="00F55611">
        <w:rPr>
          <w:sz w:val="20"/>
          <w:szCs w:val="20"/>
          <w:lang w:val="en-US"/>
        </w:rPr>
        <w:instrText>ADDIN CSL_CITATION { "citationItems" : [ { "id" : "ITEM-1", "itemData" : { "DOI" : "10.1038/535221a", "ISSN" : "0028-0836", "abstract" : "Beate El-Chichakli and colleagues outline principles for coordinating bio-based industries to achieve many of the sustainable development goals.", "author" : [ { "dropping-particle" : "", "family" : "El-Chichakli", "given" : "Beate", "non-dropping-particle" : "", "parse-names" : false, "suffix" : "" }, { "dropping-particle" : "", "family" : "Braun", "given" : "Joachim", "non-dropping-particle" : "von", "parse-names" : false, "suffix" : "" }, { "dropping-particle" : "", "family" : "Lang", "given" : "Christine", "non-dropping-particle" : "", "parse-names" : false, "suffix" : "" }, { "dropping-particle" : "", "family" : "Barben", "given" : "Daniel", "non-dropping-particle" : "", "parse-names" : false, "suffix" : "" }, { "dropping-particle" : "", "family" : "Philp", "given" : "Jim", "non-dropping-particle" : "", "parse-names" : false, "suffix" : "" } ], "container-title" : "Nature", "id" : "ITEM-1", "issue" : "7611", "issued" : { "date-parts" : [ [ "2016" ] ] }, "note" : "NULL", "page" : "221-223", "title" : "Policy: Five cornerstones of a global bioeconomy", "type" : "article-journal", "volume" : "535" }, "uris" : [ "http://www.mendeley.com/documents/?uuid=f77646f5-4237-43ab-bcdb-32353c614036" ] } ], "mendeley" : { "formattedCitation" : "(El-Chichakli, von Braun, Lang, Barben, &amp; Philp, 2016)", "manualFormatting" : "El-Chichakli, von Braun, Lang, Barben, &amp; Philp, 2016", "plainTextFormattedCitation" : "(El-Chichakli, von Braun, Lang, Barben, &amp; Philp, 2016)", "previouslyFormattedCitation" : "(El-Chichakli, von Braun, Lang, Barben, &amp; Philp, 2016)" }, "properties" : {  }, "schema" : "https://github.com/citation-style-language/schema/raw/master/csl-citation.json" }</w:instrText>
      </w:r>
      <w:r w:rsidRPr="00F55611">
        <w:rPr>
          <w:sz w:val="20"/>
          <w:szCs w:val="20"/>
          <w:lang w:val="en-US"/>
        </w:rPr>
        <w:fldChar w:fldCharType="separate"/>
      </w:r>
      <w:r w:rsidRPr="00F55611">
        <w:rPr>
          <w:sz w:val="20"/>
          <w:szCs w:val="20"/>
          <w:lang w:val="en-US"/>
        </w:rPr>
        <w:t>El-Chichakli</w:t>
      </w:r>
      <w:r>
        <w:rPr>
          <w:sz w:val="20"/>
          <w:szCs w:val="20"/>
          <w:lang w:val="en-US"/>
        </w:rPr>
        <w:t xml:space="preserve"> </w:t>
      </w:r>
      <w:r w:rsidR="009E3418" w:rsidRPr="009E3418">
        <w:rPr>
          <w:i/>
          <w:sz w:val="20"/>
          <w:szCs w:val="20"/>
          <w:lang w:val="en-US"/>
        </w:rPr>
        <w:t>et al.</w:t>
      </w:r>
      <w:r w:rsidRPr="00F55611">
        <w:rPr>
          <w:sz w:val="20"/>
          <w:szCs w:val="20"/>
          <w:lang w:val="en-US"/>
        </w:rPr>
        <w:t>, 2016</w:t>
      </w:r>
      <w:r w:rsidRPr="00F55611">
        <w:rPr>
          <w:sz w:val="20"/>
          <w:szCs w:val="20"/>
          <w:lang w:val="en-US"/>
        </w:rPr>
        <w:fldChar w:fldCharType="end"/>
      </w:r>
      <w:r w:rsidRPr="00F55611">
        <w:rPr>
          <w:sz w:val="20"/>
          <w:szCs w:val="20"/>
          <w:lang w:val="en-US"/>
        </w:rPr>
        <w:t xml:space="preserve">, for more details). </w:t>
      </w:r>
      <w:r w:rsidRPr="00F55611">
        <w:rPr>
          <w:sz w:val="20"/>
          <w:szCs w:val="20"/>
          <w:lang w:val="en-US"/>
        </w:rPr>
        <w:fldChar w:fldCharType="begin" w:fldLock="1"/>
      </w:r>
      <w:r w:rsidRPr="00F55611">
        <w:rPr>
          <w:sz w:val="20"/>
          <w:szCs w:val="20"/>
          <w:lang w:val="en-US"/>
        </w:rPr>
        <w:instrText>ADDIN CSL_CITATION { "citationItems" : [ { "id" : "ITEM-1", "itemData" : { "author" : [ { "dropping-particle" : "", "family" : "Anand", "given" : "Manish", "non-dropping-particle" : "", "parse-names" : false, "suffix" : "" } ], "id" : "ITEM-1", "issued" : { "date-parts" : [ [ "2016" ] ] }, "publisher" : "UN: Global Sustainable Development Report Briefs", "title" : "Innovation and Sustainable Development: A Bioeconomic Perspective. Brief for GSDR \u2013 2016 Update", "type" : "book" }, "uris" : [ "http://www.mendeley.com/documents/?uuid=cc775192-560f-4713-90af-5db97cb52f1b" ] } ], "mendeley" : { "formattedCitation" : "(Anand, 2016)", "manualFormatting" : "Anand (2016)", "plainTextFormattedCitation" : "(Anand, 2016)", "previouslyFormattedCitation" : "(Anand, 2016)" }, "properties" : {  }, "schema" : "https://github.com/citation-style-language/schema/raw/master/csl-citation.json" }</w:instrText>
      </w:r>
      <w:r w:rsidRPr="00F55611">
        <w:rPr>
          <w:sz w:val="20"/>
          <w:szCs w:val="20"/>
          <w:lang w:val="en-US"/>
        </w:rPr>
        <w:fldChar w:fldCharType="separate"/>
      </w:r>
      <w:r w:rsidRPr="00F55611">
        <w:rPr>
          <w:sz w:val="20"/>
          <w:szCs w:val="20"/>
          <w:lang w:val="en-US"/>
        </w:rPr>
        <w:t>Anand (2016)</w:t>
      </w:r>
      <w:r w:rsidRPr="00F55611">
        <w:rPr>
          <w:sz w:val="20"/>
          <w:szCs w:val="20"/>
          <w:lang w:val="en-US"/>
        </w:rPr>
        <w:fldChar w:fldCharType="end"/>
      </w:r>
      <w:r w:rsidRPr="00F55611">
        <w:rPr>
          <w:sz w:val="20"/>
          <w:szCs w:val="20"/>
          <w:lang w:val="en-US"/>
        </w:rPr>
        <w:t xml:space="preserve"> also found that the development of the bioeconomy could potentially contribute to Goals 1 (no poverty), 2 (zero hunger), 7 (clean energy), 13 (climate action), 14 (life below water) and 15 (life on land), as it facilitates access to food, drinking water, cheap energy, effective health care and sustainable agriculture through intensive use of biomass and bioenergy, and the development of biotechnologies. However, there are a number of issues resulting from an increasing demand for biological raw materials in a bioeconomy context, such as:</w:t>
      </w:r>
    </w:p>
    <w:p w14:paraId="3F39D2D9" w14:textId="571FD4E4" w:rsidR="00AE389F" w:rsidRPr="00F55611" w:rsidRDefault="00AE389F" w:rsidP="00E236B3">
      <w:pPr>
        <w:pStyle w:val="ListParagraph"/>
        <w:numPr>
          <w:ilvl w:val="0"/>
          <w:numId w:val="38"/>
        </w:numPr>
        <w:spacing w:after="120" w:line="276" w:lineRule="auto"/>
        <w:rPr>
          <w:sz w:val="20"/>
          <w:lang w:val="en-US"/>
        </w:rPr>
      </w:pPr>
      <w:r w:rsidRPr="00F55611">
        <w:rPr>
          <w:sz w:val="20"/>
          <w:lang w:val="en-US"/>
        </w:rPr>
        <w:t xml:space="preserve">Inappropriate management of the available biomass resources. To date, one of the major obstacles in this respect is the lack of biomass utilization and management strategies that take into account the available regional resources as well as the regional technical and human capacities and infrastructures. To implement the bioeconomy while at the same time making use of the regional resources appropriately, there is a need to establish regional bioeconomy strategies </w:t>
      </w:r>
      <w:r w:rsidRPr="00F55611">
        <w:rPr>
          <w:sz w:val="20"/>
          <w:lang w:val="en-US"/>
        </w:rPr>
        <w:fldChar w:fldCharType="begin" w:fldLock="1"/>
      </w:r>
      <w:r w:rsidRPr="00F55611">
        <w:rPr>
          <w:sz w:val="20"/>
          <w:lang w:val="en-US"/>
        </w:rPr>
        <w:instrText>ADDIN CSL_CITATION { "citationItems" : [ { "id" : "ITEM-1", "itemData" : { "DOI" : "10.1177/0734242x16657973", "ISBN" : "0734-242x", "ISSN" : "0734-242X", "PMID" : "27381818", "author" : [ { "dropping-particle" : "", "family" : "Bezama", "given" : "A", "non-dropping-particle" : "", "parse-names" : false, "suffix" : "" } ], "container-title" : "Waste Management &amp; Research", "id" : "ITEM-1", "issue" : "7", "issued" : { "date-parts" : [ [ "2016" ] ] }, "note" : "NULL", "page" : "593-594", "title" : "Let us discuss how cascading can help implement the circular economy and the bio-economy strategies", "type" : "article-journal", "volume" : "34" }, "uris" : [ "http://www.mendeley.com/documents/?uuid=337ad86a-f5fe-435c-9529-162a43c77902" ] }, { "id" : "ITEM-2", "itemData" : { "author" : [ { "dropping-particle" : "", "family" : "Bezama", "given" : "A", "non-dropping-particle" : "", "parse-names" : false, "suffix" : "" } ], "id" : "ITEM-2", "issued" : { "date-parts" : [ [ "2017" ] ] }, "note" : "NULL", "title" : "Implementing novel technologies under the bioeconomy strategy: Challenges from a regional perspective", "type" : "article-journal" }, "uris" : [ "http://www.mendeley.com/documents/?uuid=5c46341b-a822-49dc-abeb-f862d1c9f9f2" ] } ], "mendeley" : { "formattedCitation" : "(Bezama, 2016, 2017)", "plainTextFormattedCitation" : "(Bezama, 2016, 2017)", "previouslyFormattedCitation" : "(Bezama, 2016, 2017)" }, "properties" : {  }, "schema" : "https://github.com/citation-style-language/schema/raw/master/csl-citation.json" }</w:instrText>
      </w:r>
      <w:r w:rsidRPr="00F55611">
        <w:rPr>
          <w:sz w:val="20"/>
          <w:lang w:val="en-US"/>
        </w:rPr>
        <w:fldChar w:fldCharType="separate"/>
      </w:r>
      <w:r w:rsidRPr="00F55611">
        <w:rPr>
          <w:noProof/>
          <w:sz w:val="20"/>
          <w:lang w:val="en-US"/>
        </w:rPr>
        <w:t>(Bezama, 2016)</w:t>
      </w:r>
      <w:r w:rsidRPr="00F55611">
        <w:rPr>
          <w:sz w:val="20"/>
          <w:lang w:val="en-US"/>
        </w:rPr>
        <w:fldChar w:fldCharType="end"/>
      </w:r>
      <w:r w:rsidRPr="00F55611">
        <w:rPr>
          <w:sz w:val="20"/>
          <w:lang w:val="en-US"/>
        </w:rPr>
        <w:t>.</w:t>
      </w:r>
    </w:p>
    <w:p w14:paraId="285A9711" w14:textId="5B9F580C" w:rsidR="00AE389F" w:rsidRPr="00F55611" w:rsidRDefault="00AE389F" w:rsidP="00E236B3">
      <w:pPr>
        <w:pStyle w:val="ListParagraph"/>
        <w:numPr>
          <w:ilvl w:val="0"/>
          <w:numId w:val="38"/>
        </w:numPr>
        <w:spacing w:after="120" w:line="276" w:lineRule="auto"/>
        <w:rPr>
          <w:sz w:val="20"/>
          <w:lang w:val="en-US" w:eastAsia="ja-JP"/>
        </w:rPr>
      </w:pPr>
      <w:r w:rsidRPr="00F55611">
        <w:rPr>
          <w:sz w:val="20"/>
          <w:lang w:val="en-US"/>
        </w:rPr>
        <w:t xml:space="preserve">This leads to the second issue, namely the current low involvement of national and regional stakeholders in the definition of regional strategies. There is a need to establish a “regional critical mass” that defines the key issues and development aspects that should be the basis for the regional strategies. This would not only allow the definition of the regional issues, but can also be the basis for improving social acceptance towards the issue of biomass utilization in the bioeconomy field </w:t>
      </w:r>
      <w:r w:rsidRPr="00F55611">
        <w:rPr>
          <w:sz w:val="20"/>
          <w:lang w:val="en-US"/>
        </w:rPr>
        <w:fldChar w:fldCharType="begin" w:fldLock="1"/>
      </w:r>
      <w:r w:rsidRPr="00F55611">
        <w:rPr>
          <w:sz w:val="20"/>
          <w:lang w:val="en-US"/>
        </w:rPr>
        <w:instrText>ADDIN CSL_CITATION { "citationItems" : [ { "id" : "ITEM-1", "itemData" : { "author" : [ { "dropping-particle" : "", "family" : "Bezama", "given" : "A", "non-dropping-particle" : "", "parse-names" : false, "suffix" : "" } ], "id" : "ITEM-1", "issued" : { "date-parts" : [ [ "2017" ] ] }, "note" : "NULL", "title" : "Implementing novel technologies under the bioeconomy strategy: Challenges from a regional perspective", "type" : "article-journal" }, "uris" : [ "http://www.mendeley.com/documents/?uuid=5c46341b-a822-49dc-abeb-f862d1c9f9f2" ] } ], "mendeley" : { "formattedCitation" : "(Bezama, 2017)", "plainTextFormattedCitation" : "(Bezama, 2017)", "previouslyFormattedCitation" : "(Bezama, 2017)" }, "properties" : {  }, "schema" : "https://github.com/citation-style-language/schema/raw/master/csl-citation.json" }</w:instrText>
      </w:r>
      <w:r w:rsidRPr="00F55611">
        <w:rPr>
          <w:sz w:val="20"/>
          <w:lang w:val="en-US"/>
        </w:rPr>
        <w:fldChar w:fldCharType="separate"/>
      </w:r>
      <w:r w:rsidRPr="00F55611">
        <w:rPr>
          <w:noProof/>
          <w:sz w:val="20"/>
          <w:lang w:val="en-US"/>
        </w:rPr>
        <w:t>(</w:t>
      </w:r>
      <w:r w:rsidR="003221E6">
        <w:rPr>
          <w:noProof/>
          <w:sz w:val="20"/>
          <w:lang w:val="en-US"/>
        </w:rPr>
        <w:t xml:space="preserve">Thrän &amp; </w:t>
      </w:r>
      <w:r w:rsidRPr="00F55611">
        <w:rPr>
          <w:noProof/>
          <w:sz w:val="20"/>
          <w:lang w:val="en-US"/>
        </w:rPr>
        <w:t>Bezama, 2017)</w:t>
      </w:r>
      <w:r w:rsidRPr="00F55611">
        <w:rPr>
          <w:sz w:val="20"/>
          <w:lang w:val="en-US"/>
        </w:rPr>
        <w:fldChar w:fldCharType="end"/>
      </w:r>
      <w:r w:rsidRPr="00F55611">
        <w:rPr>
          <w:sz w:val="20"/>
          <w:lang w:val="en-US"/>
        </w:rPr>
        <w:t>.</w:t>
      </w:r>
    </w:p>
    <w:p w14:paraId="36621E8C" w14:textId="7B3916AC" w:rsidR="00AE389F" w:rsidRPr="00F55611" w:rsidRDefault="00AE389F" w:rsidP="00E236B3">
      <w:pPr>
        <w:pStyle w:val="ListParagraph"/>
        <w:numPr>
          <w:ilvl w:val="0"/>
          <w:numId w:val="38"/>
        </w:numPr>
        <w:spacing w:after="120" w:line="276" w:lineRule="auto"/>
        <w:rPr>
          <w:sz w:val="20"/>
          <w:lang w:val="en-US"/>
        </w:rPr>
      </w:pPr>
      <w:r w:rsidRPr="00F55611">
        <w:rPr>
          <w:sz w:val="20"/>
          <w:lang w:val="en-US"/>
        </w:rPr>
        <w:t xml:space="preserve">On the other hand, there are also issues regarding the development of the industrial sector associated with the bioeconomy. The implementation of the bioeconomy strategy will not be successful if the technological development process is carried out in the traditional way. A new, more integrative technological development process is needed, which is currently being promoted by the new circular economy strategy. Such a systems perspective for technological development will foster proper integration of the industrial sector and the biomass production sector, as discussed by </w:t>
      </w:r>
      <w:r w:rsidRPr="00F55611">
        <w:rPr>
          <w:sz w:val="20"/>
          <w:lang w:val="en-US"/>
        </w:rPr>
        <w:fldChar w:fldCharType="begin" w:fldLock="1"/>
      </w:r>
      <w:r w:rsidRPr="00F55611">
        <w:rPr>
          <w:sz w:val="20"/>
          <w:lang w:val="en-US"/>
        </w:rPr>
        <w:instrText>ADDIN CSL_CITATION { "citationItems" : [ { "id" : "ITEM-1", "itemData" : { "DOI" : "10.1177/0734242X16683445", "ISSN" : "0734-242X", "abstract" : "When surveying the trends and criteria for the design for recycling (DfR) of bio-based polymers, priorities appear to lie in energy recovery at the end of the product life of durable products, such as bio-based thermosets. Non-durable products made of thermoplastic polymers exhibit good properties for material recycling. The latter commonly enjoy growing material recycling quotas in countries that enforce a landfill ban. Quantitative and qualitative indicators are needed for characterizing progress in the development towards more recycling friendly bio-based polymers. This would enable the deficits in recycling bio-based plastics to be tracked and improved. The aim of this paper is to analyse the trends in the DfR of bio-based polymers and the constraints posed by the recycling infrastructure on plastic polymers from a systems perspective. This analysis produces recommendations on how life cycle assessment indicators can be introduced into the dialogue between designers and recyclers in order to promote D...", "author" : [ { "dropping-particle" : "", "family" : "Hildebrandt", "given" : "Jakob", "non-dropping-particle" : "", "parse-names" : false, "suffix" : "" }, { "dropping-particle" : "", "family" : "Bezama", "given" : "Alberto", "non-dropping-particle" : "", "parse-names" : false, "suffix" : "" }, { "dropping-particle" : "", "family" : "Thr\u00e4n", "given" : "Daniela", "non-dropping-particle" : "", "parse-names" : false, "suffix" : "" } ], "container-title" : "Waste Management &amp; Research", "id" : "ITEM-1", "issue" : "4", "issued" : { "date-parts" : [ [ "2017" ] ] }, "note" : "NULL", "page" : "367-378", "title" : "Cascade use indicators for selected biopolymers: Are we aiming for the right solutions in the design for recycling of bio-based polymers?", "type" : "article-journal", "volume" : "35" }, "uris" : [ "http://www.mendeley.com/documents/?uuid=096806b7-29a3-42b4-8da5-b197d15d063d" ] } ], "mendeley" : { "formattedCitation" : "(Hildebrandt, Bezama, &amp; Thr\u00e4n, 2017)", "plainTextFormattedCitation" : "(Hildebrandt, Bezama, &amp; Thr\u00e4n, 2017)", "previouslyFormattedCitation" : "(Hildebrandt, Bezama, &amp; Thr\u00e4n, 2017)" }, "properties" : {  }, "schema" : "https://github.com/citation-style-language/schema/raw/master/csl-citation.json" }</w:instrText>
      </w:r>
      <w:r w:rsidRPr="00F55611">
        <w:rPr>
          <w:sz w:val="20"/>
          <w:lang w:val="en-US"/>
        </w:rPr>
        <w:fldChar w:fldCharType="separate"/>
      </w:r>
      <w:r w:rsidRPr="00F55611">
        <w:rPr>
          <w:noProof/>
          <w:sz w:val="20"/>
          <w:lang w:val="en-US"/>
        </w:rPr>
        <w:t>Hildebrandt</w:t>
      </w:r>
      <w:r>
        <w:rPr>
          <w:noProof/>
          <w:sz w:val="20"/>
          <w:lang w:val="en-US"/>
        </w:rPr>
        <w:t xml:space="preserve"> </w:t>
      </w:r>
      <w:r w:rsidR="009E3418" w:rsidRPr="009E3418">
        <w:rPr>
          <w:i/>
          <w:noProof/>
          <w:sz w:val="20"/>
          <w:lang w:val="en-US"/>
        </w:rPr>
        <w:t>et al.</w:t>
      </w:r>
      <w:r>
        <w:rPr>
          <w:noProof/>
          <w:sz w:val="20"/>
          <w:lang w:val="en-US"/>
        </w:rPr>
        <w:t xml:space="preserve"> (</w:t>
      </w:r>
      <w:r w:rsidRPr="00F55611">
        <w:rPr>
          <w:noProof/>
          <w:sz w:val="20"/>
          <w:lang w:val="en-US"/>
        </w:rPr>
        <w:t>2017)</w:t>
      </w:r>
      <w:r w:rsidRPr="00F55611">
        <w:rPr>
          <w:sz w:val="20"/>
          <w:lang w:val="en-US"/>
        </w:rPr>
        <w:fldChar w:fldCharType="end"/>
      </w:r>
      <w:r w:rsidRPr="00F55611">
        <w:rPr>
          <w:sz w:val="20"/>
          <w:lang w:val="en-US"/>
        </w:rPr>
        <w:t>.</w:t>
      </w:r>
    </w:p>
    <w:p w14:paraId="6D3AC39D" w14:textId="7136D95B" w:rsidR="00AE389F" w:rsidRPr="00F55611" w:rsidRDefault="006A1288" w:rsidP="00AE389F">
      <w:pPr>
        <w:rPr>
          <w:sz w:val="20"/>
          <w:szCs w:val="20"/>
          <w:lang w:val="en-US"/>
        </w:rPr>
      </w:pPr>
      <w:r>
        <w:rPr>
          <w:b/>
          <w:sz w:val="20"/>
          <w:szCs w:val="20"/>
          <w:lang w:val="en-US"/>
        </w:rPr>
        <w:t>End of Box</w:t>
      </w:r>
      <w:r w:rsidR="00AE389F" w:rsidRPr="00F55611">
        <w:rPr>
          <w:b/>
          <w:sz w:val="20"/>
          <w:szCs w:val="20"/>
          <w:lang w:val="en-US"/>
        </w:rPr>
        <w:t xml:space="preserve"> 5.8</w:t>
      </w:r>
    </w:p>
    <w:p w14:paraId="026F4750" w14:textId="77777777" w:rsidR="00AE389F" w:rsidRPr="00F55611" w:rsidRDefault="00AE389F" w:rsidP="00AE389F">
      <w:pPr>
        <w:rPr>
          <w:lang w:val="en-US" w:eastAsia="ja-JP"/>
        </w:rPr>
      </w:pPr>
    </w:p>
    <w:p w14:paraId="020F837C" w14:textId="43926830" w:rsidR="00AE389F" w:rsidRPr="00F55611" w:rsidRDefault="00AE389F" w:rsidP="001F0516">
      <w:pPr>
        <w:pStyle w:val="Heading4"/>
      </w:pPr>
      <w:bookmarkStart w:id="1672" w:name="_Toc519504757"/>
      <w:r w:rsidRPr="00F55611">
        <w:t>Key global sustainability goals and targets in sectoral visions</w:t>
      </w:r>
      <w:bookmarkEnd w:id="1672"/>
    </w:p>
    <w:p w14:paraId="2833E11A" w14:textId="3BEC21B6" w:rsidR="00AE389F" w:rsidRPr="00F55611" w:rsidRDefault="00AE389F" w:rsidP="00AE389F">
      <w:pPr>
        <w:rPr>
          <w:lang w:val="en-US"/>
        </w:rPr>
      </w:pPr>
      <w:r w:rsidRPr="00F55611">
        <w:rPr>
          <w:lang w:val="en-US"/>
        </w:rPr>
        <w:t xml:space="preserve">The main policy priorities identified in the different sectoral visions are matched to the Sustainable Development Goals and Aichi Biodiversity Targets in </w:t>
      </w:r>
      <w:r w:rsidRPr="00F55611">
        <w:rPr>
          <w:b/>
          <w:lang w:val="en-US"/>
        </w:rPr>
        <w:t>Figure 5.16</w:t>
      </w:r>
      <w:r w:rsidRPr="00F55611">
        <w:rPr>
          <w:lang w:val="en-US"/>
        </w:rPr>
        <w:t xml:space="preserve"> and </w:t>
      </w:r>
      <w:r w:rsidRPr="00F55611">
        <w:rPr>
          <w:b/>
          <w:lang w:val="en-US"/>
        </w:rPr>
        <w:t>Figure 5.17</w:t>
      </w:r>
      <w:r w:rsidRPr="00F55611">
        <w:rPr>
          <w:lang w:val="en-US"/>
        </w:rPr>
        <w:t xml:space="preserve">. The sustainable use of terrestrial ecosystems (Goal 15) is pursued by all the reviewed agricultural visions, being therefore a key priority for this sector. Moreover, agricultural visions show a relatively balanced coverage of </w:t>
      </w:r>
      <w:r w:rsidRPr="00F55611">
        <w:rPr>
          <w:lang w:val="en-US"/>
        </w:rPr>
        <w:lastRenderedPageBreak/>
        <w:t>goals similar to the Sustainable Development Goals and their associated dimensions of sustainability (</w:t>
      </w:r>
      <w:r w:rsidRPr="00F55611">
        <w:rPr>
          <w:b/>
          <w:lang w:val="en-US"/>
        </w:rPr>
        <w:t>Figure 5.16</w:t>
      </w:r>
      <w:r w:rsidRPr="00F55611">
        <w:rPr>
          <w:lang w:val="en-US"/>
        </w:rPr>
        <w:t xml:space="preserve">). However, </w:t>
      </w:r>
      <w:r w:rsidR="00CD1D6F">
        <w:rPr>
          <w:lang w:val="en-US"/>
        </w:rPr>
        <w:t xml:space="preserve">visions </w:t>
      </w:r>
      <w:r w:rsidRPr="00F55611">
        <w:rPr>
          <w:lang w:val="en-US"/>
        </w:rPr>
        <w:t xml:space="preserve">goals related to </w:t>
      </w:r>
      <w:r w:rsidR="00CD1D6F">
        <w:rPr>
          <w:lang w:val="en-US"/>
        </w:rPr>
        <w:t xml:space="preserve">Goals </w:t>
      </w:r>
      <w:r w:rsidRPr="00F55611">
        <w:rPr>
          <w:lang w:val="en-US"/>
        </w:rPr>
        <w:t xml:space="preserve">3 to 5 on health, education and gender equity, which are associated with the social dimension of sustainability, and to </w:t>
      </w:r>
      <w:r w:rsidR="00CD1D6F">
        <w:rPr>
          <w:lang w:val="en-US"/>
        </w:rPr>
        <w:t xml:space="preserve">Goal </w:t>
      </w:r>
      <w:r w:rsidRPr="00F55611">
        <w:rPr>
          <w:lang w:val="en-US"/>
        </w:rPr>
        <w:t xml:space="preserve">10 on reducing inequalities between countries, are virtually absent. The reviewed environmental visions agree with the agricultural visions on the need to work towards goals similar to </w:t>
      </w:r>
      <w:r w:rsidR="00CD1D6F">
        <w:rPr>
          <w:lang w:val="en-US"/>
        </w:rPr>
        <w:t xml:space="preserve">Goal </w:t>
      </w:r>
      <w:r w:rsidRPr="00F55611">
        <w:rPr>
          <w:lang w:val="en-US"/>
        </w:rPr>
        <w:t xml:space="preserve">15 on protection and sustainable use of terrestrial ecosystems, and show a stronger emphasis on the biophysical dimension of sustainability. Cross-sectoral visions, on the other hand, appear to give lower priority to the management of nature and natural resources. All reviewed visions aim at sustainable cities (Goal 11), sustainable consumption habits and lifestyle (Goal 12) and sustainable industrialization (Goal 9). </w:t>
      </w:r>
    </w:p>
    <w:p w14:paraId="6CDC8662" w14:textId="75CCBD9B" w:rsidR="004021EE" w:rsidRPr="004021EE" w:rsidRDefault="004021EE" w:rsidP="004021EE">
      <w:pPr>
        <w:rPr>
          <w:lang w:val="en-US"/>
        </w:rPr>
      </w:pPr>
      <w:r>
        <w:rPr>
          <w:lang w:eastAsia="en-GB"/>
        </w:rPr>
        <w:drawing>
          <wp:inline distT="0" distB="0" distL="0" distR="0" wp14:anchorId="4A92CF5B" wp14:editId="2545D389">
            <wp:extent cx="5759450" cy="3935730"/>
            <wp:effectExtent l="0" t="0" r="0" b="7620"/>
            <wp:docPr id="4168" name="Picture 4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5"/>
                    <a:stretch>
                      <a:fillRect/>
                    </a:stretch>
                  </pic:blipFill>
                  <pic:spPr>
                    <a:xfrm>
                      <a:off x="0" y="0"/>
                      <a:ext cx="5759450" cy="3935730"/>
                    </a:xfrm>
                    <a:prstGeom prst="rect">
                      <a:avLst/>
                    </a:prstGeom>
                  </pic:spPr>
                </pic:pic>
              </a:graphicData>
            </a:graphic>
          </wp:inline>
        </w:drawing>
      </w:r>
    </w:p>
    <w:p w14:paraId="2611E951" w14:textId="033A96B0" w:rsidR="00AE389F" w:rsidRPr="00F55611" w:rsidRDefault="00AE389F" w:rsidP="00AE389F">
      <w:pPr>
        <w:rPr>
          <w:lang w:val="en-US"/>
        </w:rPr>
      </w:pPr>
      <w:r w:rsidRPr="00F55611">
        <w:rPr>
          <w:lang w:val="en-US"/>
        </w:rPr>
        <w:t>Regarding the Aichi Biodiversity Targets, both agricultural and cross-sectoral visions focus on Targets 4 and 7, while environmental visions show a balanced coverage of all strategic goals, in particular Strategic Goal C that focuses on biodiversity condition (</w:t>
      </w:r>
      <w:r w:rsidRPr="00F55611">
        <w:rPr>
          <w:b/>
          <w:lang w:val="en-US"/>
        </w:rPr>
        <w:t>Figure 5.17</w:t>
      </w:r>
      <w:r w:rsidRPr="00F55611">
        <w:rPr>
          <w:lang w:val="en-US"/>
        </w:rPr>
        <w:t>). The weak or even inexistent coverage of Aichi Biodiversity Targets addressing Strategic Goals C, D and E, especially by the agricultural and cross-sectoral visions, could reduce the efficiency in efforts to achieve sustainability. For example, actions related to Target 15 were only found in the visions for the environmental and forestry sectors and one cross-sectoral vision, despite the urgent need to restore degraded land in Europe and Central Asia and to enhance ecosystem resilience. This includes solutions both to restore ecosystems degraded by intensive agriculture and forestry, and to enhance</w:t>
      </w:r>
      <w:r w:rsidR="00CD1D6F">
        <w:rPr>
          <w:lang w:val="en-US"/>
        </w:rPr>
        <w:t xml:space="preserve"> the</w:t>
      </w:r>
      <w:r w:rsidRPr="00F55611">
        <w:rPr>
          <w:lang w:val="en-US"/>
        </w:rPr>
        <w:t xml:space="preserve"> resilience of ecosystems affected by agricultural abandonment </w:t>
      </w:r>
      <w:r w:rsidRPr="00F55611">
        <w:rPr>
          <w:lang w:val="en-US"/>
        </w:rPr>
        <w:fldChar w:fldCharType="begin" w:fldLock="1"/>
      </w:r>
      <w:r w:rsidRPr="00F55611">
        <w:rPr>
          <w:lang w:val="en-US"/>
        </w:rPr>
        <w:instrText>ADDIN CSL_CITATION { "citationItems" : [ { "id" : "ITEM-1", "itemData" : { "DOI" : "10.1017/S0030605314000726", "ISBN" : "9789280734140", "ISSN" : "0006-3568", "PMID" : "1314560", "abstract" : "For the executive summary, please refer to the GBO main report, Global Biodiversity Outlook 4 \u2013 A mid-term assessment of progress toward the implementation of the Strategic Plan for Biodiversity 2011 \u2013 2020 (SCBD, 2014). The summary is available in the six United Nations languages, and can be accessed on the CBD website (www.cbd.int/GBO4).", "author" : [ { "dropping-particle" : "", "family" : "Leadley", "given" : "P.W.", "non-dropping-particle" : "", "parse-names" : false, "suffix" : "" }, { "dropping-particle" : "", "family" : "Krug", "given" : "C.B.", "non-dropping-particle" : "", "parse-names" : false, "suffix" : "" }, { "dropping-particle" : "", "family" : "Alkemade", "given" : "R.", "non-dropping-particle" : "", "parse-names" : false, "suffix" : "" }, { "dropping-particle" : "", "family" : "Pereira", "given" : "H.M.", "non-dropping-particle" : "", "parse-names" : false, "suffix" : "" }, { "dropping-particle" : "", "family" : "Sumaila", "given" : "U.R.", "non-dropping-particle" : "", "parse-names" : false, "suffix" : "" }, { "dropping-particle" : "", "family" : "Walpole", "given" : "M.", "non-dropping-particle" : "", "parse-names" : false, "suffix" : "" }, { "dropping-particle" : "", "family" : "Marques", "given" : "A.", "non-dropping-particle" : "", "parse-names" : false, "suffix" : "" }, { "dropping-particle" : "", "family" : "Newbold", "given" : "T.", "non-dropping-particle" : "", "parse-names" : false, "suffix" : "" }, { "dropping-particle" : "", "family" : "Teh", "given" : "L.S.L", "non-dropping-particle" : "", "parse-names" : false, "suffix" : "" }, { "dropping-particle" : "", "family" : "Kolck", "given" : "J.", "non-dropping-particle" : "van", "parse-names" : false, "suffix" : "" }, { "dropping-particle" : "", "family" : "Bellard", "given" : "C.", "non-dropping-particle" : "", "parse-names" : false, "suffix" : "" }, { "dropping-particle" : "", "family" : "Januchowski-Hartley", "given" : "S.R.", "non-dropping-particle" : "", "parse-names" : false, "suffix" : "" }, { "dropping-particle" : "", "family" : "Mumby", "given" : "P.J.", "non-dropping-particle" : "", "parse-names" : false, "suffix" : "" } ], "container-title" : "CBD Technical Series", "id" : "ITEM-1", "issue" : "78", "issued" : { "date-parts" : [ [ "2013" ] ] }, "note" : "NULL", "number-of-pages" : "500", "title" : "Progress towards the Aichi Biodiversity Targets : An assessment of biodiversity trends, policy scenarios and key actions (Global Biodiversity Outlook 4 (GBO-4) - Technical Report)", "type" : "book", "volume" : "78" }, "uris" : [ "http://www.mendeley.com/documents/?uuid=83117ae8-d71b-4e8b-8edf-8bbc295a98c8" ] } ], "mendeley" : { "formattedCitation" : "(Leadley et al., 2013)", "plainTextFormattedCitation" : "(Leadley et al., 2013)", "previouslyFormattedCitation" : "(Leadley et al., 2013)" }, "properties" : {  }, "schema" : "https://github.com/citation-style-language/schema/raw/master/csl-citation.json" }</w:instrText>
      </w:r>
      <w:r w:rsidRPr="00F55611">
        <w:rPr>
          <w:lang w:val="en-US"/>
        </w:rPr>
        <w:fldChar w:fldCharType="separate"/>
      </w:r>
      <w:r w:rsidRPr="00F55611">
        <w:rPr>
          <w:lang w:val="en-US"/>
        </w:rPr>
        <w:t xml:space="preserve">(Leadley </w:t>
      </w:r>
      <w:r w:rsidR="009E3418" w:rsidRPr="009E3418">
        <w:rPr>
          <w:i/>
          <w:lang w:val="en-US"/>
        </w:rPr>
        <w:t>et al.</w:t>
      </w:r>
      <w:r w:rsidRPr="00F55611">
        <w:rPr>
          <w:lang w:val="en-US"/>
        </w:rPr>
        <w:t>, 2013)</w:t>
      </w:r>
      <w:r w:rsidRPr="00F55611">
        <w:rPr>
          <w:lang w:val="en-US"/>
        </w:rPr>
        <w:fldChar w:fldCharType="end"/>
      </w:r>
      <w:r w:rsidRPr="00F55611">
        <w:rPr>
          <w:lang w:val="en-US"/>
        </w:rPr>
        <w:t xml:space="preserve">. </w:t>
      </w:r>
    </w:p>
    <w:p w14:paraId="1830953B" w14:textId="15F1ED4C" w:rsidR="00AE389F" w:rsidRPr="00F55611" w:rsidRDefault="00AE389F" w:rsidP="00AE389F">
      <w:pPr>
        <w:rPr>
          <w:lang w:val="en-US"/>
        </w:rPr>
      </w:pPr>
      <w:r w:rsidRPr="00F55611">
        <w:rPr>
          <w:lang w:val="en-US"/>
        </w:rPr>
        <w:t xml:space="preserve">The distribution of sectoral priorities not only highlights how the different sectors could promote synergies for the attainment of global goals, but also reveals potential trade-off between the sectors. Sectoral actions to promote a particular goal or set of goals may obstruct efforts from other sectors towards other goals. For instance, the promotion of biofuels by the energy sector, or food production by the agricultural or fisheries sector, may conflict with efforts to improve water savings and enhance water quality by the water sector and efforts to conserve nature when land- and seascapes are </w:t>
      </w:r>
      <w:r w:rsidRPr="00F55611">
        <w:rPr>
          <w:lang w:val="en-US"/>
        </w:rPr>
        <w:lastRenderedPageBreak/>
        <w:t xml:space="preserve">cultivated. Hence, while focusing on the most relevant goals for their sector, sectoral visions should anticipate cross-sectoral interactions and strive for smart solutions that reduce their impact on other sectors or even promote synergies with other sectors. Often these trade-offs become apparent only if the pathways, on how to achieve visions, are analyzed. </w:t>
      </w:r>
    </w:p>
    <w:p w14:paraId="1F80F89F" w14:textId="72E1B2A5" w:rsidR="001448FF" w:rsidRPr="00A8270A" w:rsidRDefault="001448FF" w:rsidP="00A8270A">
      <w:pPr>
        <w:rPr>
          <w:lang w:val="en-US"/>
        </w:rPr>
      </w:pPr>
      <w:r>
        <w:rPr>
          <w:lang w:eastAsia="en-GB"/>
        </w:rPr>
        <w:drawing>
          <wp:inline distT="0" distB="0" distL="0" distR="0" wp14:anchorId="578F5D19" wp14:editId="710D2F6B">
            <wp:extent cx="5759450" cy="4323715"/>
            <wp:effectExtent l="0" t="0" r="0" b="635"/>
            <wp:docPr id="4119" name="Picture 4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6"/>
                    <a:stretch>
                      <a:fillRect/>
                    </a:stretch>
                  </pic:blipFill>
                  <pic:spPr>
                    <a:xfrm>
                      <a:off x="0" y="0"/>
                      <a:ext cx="5759450" cy="4323715"/>
                    </a:xfrm>
                    <a:prstGeom prst="rect">
                      <a:avLst/>
                    </a:prstGeom>
                  </pic:spPr>
                </pic:pic>
              </a:graphicData>
            </a:graphic>
          </wp:inline>
        </w:drawing>
      </w:r>
    </w:p>
    <w:p w14:paraId="7E1303A5" w14:textId="77777777" w:rsidR="00AE389F" w:rsidRPr="00F55611" w:rsidRDefault="00AE389F" w:rsidP="00AE389F">
      <w:pPr>
        <w:rPr>
          <w:lang w:val="en-US" w:eastAsia="ja-JP"/>
        </w:rPr>
      </w:pPr>
    </w:p>
    <w:p w14:paraId="3A7FC202" w14:textId="2820D7B2" w:rsidR="00AE389F" w:rsidRPr="00F55611" w:rsidRDefault="00AE389F" w:rsidP="001F0516">
      <w:pPr>
        <w:pStyle w:val="Heading4"/>
      </w:pPr>
      <w:bookmarkStart w:id="1673" w:name="_Toc519504758"/>
      <w:r w:rsidRPr="00F55611">
        <w:t>Key global sustainability goals and targets in regional visions</w:t>
      </w:r>
      <w:bookmarkEnd w:id="1673"/>
    </w:p>
    <w:p w14:paraId="5242A450" w14:textId="44FF6BE9" w:rsidR="00AE389F" w:rsidRPr="00F55611" w:rsidRDefault="00AE389F" w:rsidP="00AE389F">
      <w:pPr>
        <w:rPr>
          <w:lang w:val="en-US"/>
        </w:rPr>
      </w:pPr>
      <w:r w:rsidRPr="00F55611">
        <w:rPr>
          <w:lang w:val="en-US"/>
        </w:rPr>
        <w:t>The main policy priorities identified in the different regional visions are matched to the Sustainable Development Goals and Aichi Biodiversity Targets</w:t>
      </w:r>
      <w:r w:rsidRPr="00F55611">
        <w:rPr>
          <w:b/>
          <w:lang w:val="en-US"/>
        </w:rPr>
        <w:t xml:space="preserve"> </w:t>
      </w:r>
      <w:r w:rsidRPr="00F55611">
        <w:rPr>
          <w:lang w:val="en-US"/>
        </w:rPr>
        <w:t xml:space="preserve">in </w:t>
      </w:r>
      <w:r w:rsidRPr="00F55611">
        <w:rPr>
          <w:b/>
          <w:lang w:val="en-US"/>
        </w:rPr>
        <w:t>Figure 5.3</w:t>
      </w:r>
      <w:r w:rsidRPr="00F55611">
        <w:rPr>
          <w:lang w:val="en-US"/>
        </w:rPr>
        <w:t xml:space="preserve">, </w:t>
      </w:r>
      <w:r w:rsidRPr="00F55611">
        <w:rPr>
          <w:b/>
          <w:lang w:val="en-US"/>
        </w:rPr>
        <w:t>Figure</w:t>
      </w:r>
      <w:r w:rsidRPr="00F55611">
        <w:rPr>
          <w:lang w:val="en-US"/>
        </w:rPr>
        <w:t xml:space="preserve"> </w:t>
      </w:r>
      <w:r w:rsidRPr="00F55611">
        <w:rPr>
          <w:b/>
          <w:lang w:val="en-US"/>
        </w:rPr>
        <w:t>5.4</w:t>
      </w:r>
      <w:r w:rsidRPr="00F55611">
        <w:rPr>
          <w:lang w:val="en-US"/>
        </w:rPr>
        <w:t xml:space="preserve"> and </w:t>
      </w:r>
      <w:r w:rsidRPr="00F55611">
        <w:rPr>
          <w:b/>
          <w:lang w:val="en-US"/>
        </w:rPr>
        <w:t>Figure</w:t>
      </w:r>
      <w:r w:rsidRPr="00F55611">
        <w:rPr>
          <w:lang w:val="en-US"/>
        </w:rPr>
        <w:t xml:space="preserve"> </w:t>
      </w:r>
      <w:r w:rsidRPr="00F55611">
        <w:rPr>
          <w:b/>
          <w:lang w:val="en-US"/>
        </w:rPr>
        <w:t>5.18</w:t>
      </w:r>
      <w:r w:rsidRPr="00F55611">
        <w:rPr>
          <w:lang w:val="en-US"/>
        </w:rPr>
        <w:t>. For example, the cross-sectoral strategies for Eastern Europe and Central Asia (</w:t>
      </w:r>
      <w:r w:rsidRPr="00F55611">
        <w:rPr>
          <w:b/>
          <w:lang w:val="en-US"/>
        </w:rPr>
        <w:t>Figure 5.18</w:t>
      </w:r>
      <w:r w:rsidRPr="00F55611">
        <w:rPr>
          <w:lang w:val="en-US"/>
        </w:rPr>
        <w:t>) show a more balanced coverage of dimensions of sustainability than cross-sectoral strategies for Europe and Central Asia in general (</w:t>
      </w:r>
      <w:r w:rsidRPr="00F55611">
        <w:rPr>
          <w:b/>
          <w:lang w:val="en-US"/>
        </w:rPr>
        <w:t>Figure 5.3</w:t>
      </w:r>
      <w:r w:rsidRPr="00F55611">
        <w:rPr>
          <w:lang w:val="en-US"/>
        </w:rPr>
        <w:t xml:space="preserve"> and </w:t>
      </w:r>
      <w:r w:rsidRPr="00F55611">
        <w:rPr>
          <w:b/>
          <w:lang w:val="en-US"/>
        </w:rPr>
        <w:t>Figure 5.4</w:t>
      </w:r>
      <w:r w:rsidRPr="00F55611">
        <w:rPr>
          <w:lang w:val="en-US"/>
        </w:rPr>
        <w:t xml:space="preserve">), but also more diversification (or lower agreement) in the goals targeted by each document. Investment in clean energy (Goal 7) is the more consensual goal, pursued by all development strategies. Regarding biodiversity conservation targets, Strategic Goal D, related to </w:t>
      </w:r>
      <w:r w:rsidRPr="00F55611">
        <w:rPr>
          <w:bCs/>
          <w:lang w:val="en-US"/>
        </w:rPr>
        <w:t>nature’s contributions to people</w:t>
      </w:r>
      <w:r w:rsidRPr="00F55611">
        <w:rPr>
          <w:lang w:val="en-US"/>
        </w:rPr>
        <w:t xml:space="preserve"> and the maintenance or enhancement of key ecosystems, appears to be of higher priority than the other strategic goals (</w:t>
      </w:r>
      <w:r w:rsidRPr="00F55611">
        <w:rPr>
          <w:b/>
          <w:lang w:val="en-US"/>
        </w:rPr>
        <w:t>Figure 5.19</w:t>
      </w:r>
      <w:r w:rsidRPr="00F55611">
        <w:rPr>
          <w:lang w:val="en-US"/>
        </w:rPr>
        <w:t xml:space="preserve">). </w:t>
      </w:r>
    </w:p>
    <w:p w14:paraId="61A665E1" w14:textId="6D5906F2" w:rsidR="00AE389F" w:rsidRPr="00F55611" w:rsidRDefault="00AE389F" w:rsidP="00AE389F">
      <w:pPr>
        <w:rPr>
          <w:lang w:val="en-US"/>
        </w:rPr>
      </w:pPr>
      <w:r w:rsidRPr="00F55611">
        <w:rPr>
          <w:lang w:val="en-US"/>
        </w:rPr>
        <w:t xml:space="preserve">National biodiversity strategies and action plans focus inherently on biodiversity conservation and, therefore, are expected to address Aichi Biodiversity Targets more thoroughly. However, while most post-2010 national biodiversity strategies and action plans for Eastern European and Central Asian countries mention the Aichi Biodiversity Targets, and the Strategic Plan for Biodiversity 2011-2020 as an overarching goal, not all establish a direct link between national goals and the targets. Those that do explicitly address a direct link, tend to cover a diverse and almost complete range of Aichi Biodiversity Targets. A similar pattern was found for national biodiversity strategies and action plans </w:t>
      </w:r>
      <w:r w:rsidRPr="00F55611">
        <w:rPr>
          <w:lang w:val="en-US"/>
        </w:rPr>
        <w:lastRenderedPageBreak/>
        <w:t xml:space="preserve">from the other subregions of Europe and Central Asia (data not shown, but available at </w:t>
      </w:r>
      <w:hyperlink r:id="rId3127" w:history="1">
        <w:r w:rsidR="00025B9B" w:rsidRPr="00A25278">
          <w:rPr>
            <w:rStyle w:val="Hyperlink"/>
            <w:lang w:val="en-US"/>
          </w:rPr>
          <w:t>https://www.cbd.int/nbsap/targets/default.shtml</w:t>
        </w:r>
      </w:hyperlink>
      <w:r w:rsidRPr="00F55611">
        <w:rPr>
          <w:lang w:val="en-US"/>
        </w:rPr>
        <w:t xml:space="preserve">), which also cover a wider range of Aichi Biodiversity Targets </w:t>
      </w:r>
      <w:r w:rsidR="00EA4D23">
        <w:rPr>
          <w:lang w:val="en-US"/>
        </w:rPr>
        <w:t>in</w:t>
      </w:r>
      <w:r w:rsidR="00EA4D23" w:rsidRPr="00F55611">
        <w:rPr>
          <w:lang w:val="en-US"/>
        </w:rPr>
        <w:t xml:space="preserve"> </w:t>
      </w:r>
      <w:r w:rsidRPr="00F55611">
        <w:rPr>
          <w:lang w:val="en-US"/>
        </w:rPr>
        <w:t>contrast to what was found in the visions analysis. This divergence between national biodiversity strategies and action plans, developed by governmental institutions, and societal visions suggests that more effort is required to mainstream biodiversity and its various dimensions into strategic planning and decision-making in Europe and Central Asia.</w:t>
      </w:r>
    </w:p>
    <w:p w14:paraId="66D45875" w14:textId="262E662E" w:rsidR="004F6555" w:rsidRPr="00A8270A" w:rsidRDefault="004F6555" w:rsidP="00A8270A">
      <w:pPr>
        <w:rPr>
          <w:lang w:val="en-US"/>
        </w:rPr>
      </w:pPr>
      <w:r>
        <w:rPr>
          <w:lang w:eastAsia="en-GB"/>
        </w:rPr>
        <w:drawing>
          <wp:inline distT="0" distB="0" distL="0" distR="0" wp14:anchorId="5D12B399" wp14:editId="1DE1E2F0">
            <wp:extent cx="5759450" cy="5048250"/>
            <wp:effectExtent l="0" t="0" r="0" b="0"/>
            <wp:docPr id="4120" name="Picture 4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8"/>
                    <a:stretch>
                      <a:fillRect/>
                    </a:stretch>
                  </pic:blipFill>
                  <pic:spPr>
                    <a:xfrm>
                      <a:off x="0" y="0"/>
                      <a:ext cx="5759450" cy="5048250"/>
                    </a:xfrm>
                    <a:prstGeom prst="rect">
                      <a:avLst/>
                    </a:prstGeom>
                  </pic:spPr>
                </pic:pic>
              </a:graphicData>
            </a:graphic>
          </wp:inline>
        </w:drawing>
      </w:r>
    </w:p>
    <w:p w14:paraId="555DCC87" w14:textId="77777777" w:rsidR="00AE389F" w:rsidRPr="00F55611" w:rsidRDefault="00AE389F" w:rsidP="00AE389F">
      <w:pPr>
        <w:rPr>
          <w:lang w:val="en-US" w:eastAsia="ja-JP"/>
        </w:rPr>
      </w:pPr>
    </w:p>
    <w:p w14:paraId="0A7C2892" w14:textId="2F22414B" w:rsidR="00AE389F" w:rsidRPr="00F55611" w:rsidRDefault="00AE389F" w:rsidP="001F0516">
      <w:pPr>
        <w:pStyle w:val="Heading4"/>
      </w:pPr>
      <w:bookmarkStart w:id="1674" w:name="_Toc519504759"/>
      <w:r w:rsidRPr="00F55611">
        <w:t>Mainstreaming interregional flows in regional visions</w:t>
      </w:r>
      <w:bookmarkEnd w:id="1674"/>
      <w:r w:rsidRPr="00F55611">
        <w:t xml:space="preserve"> </w:t>
      </w:r>
    </w:p>
    <w:p w14:paraId="582D0E21" w14:textId="45D3C409" w:rsidR="00AE389F" w:rsidRPr="00F55611" w:rsidRDefault="00AE389F" w:rsidP="00AE389F">
      <w:pPr>
        <w:rPr>
          <w:lang w:val="en-US"/>
        </w:rPr>
      </w:pPr>
      <w:r w:rsidRPr="00F55611">
        <w:rPr>
          <w:lang w:val="en-US"/>
        </w:rPr>
        <w:t xml:space="preserve">While there are some regional differences in visions, a similarity appears to be the disregard of Goal 10 of the Sustainable Development Goals to reduce inequalities within and among countries. This omission could have important implications in the future. For example, </w:t>
      </w:r>
      <w:r w:rsidRPr="00F55611">
        <w:rPr>
          <w:lang w:val="en-US"/>
        </w:rPr>
        <w:fldChar w:fldCharType="begin" w:fldLock="1"/>
      </w:r>
      <w:r w:rsidRPr="00F55611">
        <w:rPr>
          <w:lang w:val="en-US"/>
        </w:rPr>
        <w:instrText>ADDIN CSL_CITATION { "citationItems" : [ { "id" : "ITEM-1", "itemData" : { "DOI" : "10.1098/rstb.2007.2164", "ISBN" : "0962-8436", "ISSN" : "0962-8436", "PMID" : "17652075", "abstract" : "Sustainability is the possibility of all people living rewarding lives within the means of nature. Despite ample recognition of the importance of achieving sustainable development, exemplified by the Rio Declaration of 1992 and the United Nations Millennium Development Goals, the global economy fails to meet the most fundamental minimum condition for sustainability--that human demand for ecosystem goods and services remains within the biosphere's total capacity. In 2002, humanity operated in a state of overshoot, demanding over 20% more biological capacity than the Earth's ecosystems could regenerate in that year. Using the Ecological Footprint as an accounting tool, we propose and discuss three possible global scenarios for the future of human demand and ecosystem supply. Bringing humanity out of overshoot and onto a potentially sustainable path will require managing the consumption of food, fibre and energy, and maintaining or increasing the productivity of natural and agricultural ecosystems.", "author" : [ { "dropping-particle" : "", "family" : "Kitzes", "given" : "Justin", "non-dropping-particle" : "", "parse-names" : false, "suffix" : "" }, { "dropping-particle" : "", "family" : "Wackernagel", "given" : "Mathis", "non-dropping-particle" : "", "parse-names" : false, "suffix" : "" }, { "dropping-particle" : "", "family" : "Loh", "given" : "Jonathan", "non-dropping-particle" : "", "parse-names" : false, "suffix" : "" }, { "dropping-particle" : "", "family" : "Peller", "given" : "Audrey", "non-dropping-particle" : "", "parse-names" : false, "suffix" : "" }, { "dropping-particle" : "", "family" : "Goldfinger", "given" : "Steven", "non-dropping-particle" : "", "parse-names" : false, "suffix" : "" }, { "dropping-particle" : "", "family" : "Cheng", "given" : "Deborah", "non-dropping-particle" : "", "parse-names" : false, "suffix" : "" }, { "dropping-particle" : "", "family" : "Tea", "given" : "Kallin", "non-dropping-particle" : "", "parse-names" : false, "suffix" : "" } ], "container-title" : "Philosophical transactions of the Royal Society of London. Series B, Biological sciences", "id" : "ITEM-1", "issue" : "1491", "issued" : { "date-parts" : [ [ "2008" ] ] }, "note" : "NULL", "page" : "467-475", "title" : "Shrink and share: humanity's present and future Ecological Footprint.", "type" : "article-journal", "volume" : "363" }, "uris" : [ "http://www.mendeley.com/documents/?uuid=b989c9b5-83ab-4eb3-b968-3df560b5794d" ] } ], "mendeley" : { "formattedCitation" : "(Kitzes et al., 2008)", "manualFormatting" : "Kitzes et al. (2008)", "plainTextFormattedCitation" : "(Kitzes et al., 2008)", "previouslyFormattedCitation" : "(Kitzes et al., 2008)" }, "properties" : {  }, "schema" : "https://github.com/citation-style-language/schema/raw/master/csl-citation.json" }</w:instrText>
      </w:r>
      <w:r w:rsidRPr="00F55611">
        <w:rPr>
          <w:lang w:val="en-US"/>
        </w:rPr>
        <w:fldChar w:fldCharType="separate"/>
      </w:r>
      <w:r w:rsidRPr="00F55611">
        <w:rPr>
          <w:lang w:val="en-US"/>
        </w:rPr>
        <w:t xml:space="preserve">Kitzes </w:t>
      </w:r>
      <w:r w:rsidR="009E3418" w:rsidRPr="009E3418">
        <w:rPr>
          <w:i/>
          <w:lang w:val="en-US"/>
        </w:rPr>
        <w:t>et al.</w:t>
      </w:r>
      <w:r w:rsidRPr="00F55611">
        <w:rPr>
          <w:lang w:val="en-US"/>
        </w:rPr>
        <w:t xml:space="preserve"> (2008)</w:t>
      </w:r>
      <w:r w:rsidRPr="00F55611">
        <w:rPr>
          <w:lang w:val="en-US"/>
        </w:rPr>
        <w:fldChar w:fldCharType="end"/>
      </w:r>
      <w:r w:rsidRPr="00F55611">
        <w:rPr>
          <w:lang w:val="en-US"/>
        </w:rPr>
        <w:t xml:space="preserve"> project that in a </w:t>
      </w:r>
      <w:r w:rsidRPr="00F55611">
        <w:rPr>
          <w:i/>
          <w:lang w:val="en-US"/>
        </w:rPr>
        <w:t>business-as-usual</w:t>
      </w:r>
      <w:r w:rsidRPr="00F55611">
        <w:rPr>
          <w:lang w:val="en-US"/>
        </w:rPr>
        <w:t xml:space="preserve"> scenario we will require the biocapacity of two worlds to satisfy human demand for </w:t>
      </w:r>
      <w:r w:rsidRPr="00F55611">
        <w:rPr>
          <w:bCs/>
          <w:lang w:val="en-US"/>
        </w:rPr>
        <w:t>nature’s contributions to people</w:t>
      </w:r>
      <w:r w:rsidRPr="00F55611">
        <w:rPr>
          <w:lang w:val="en-US"/>
        </w:rPr>
        <w:t xml:space="preserve"> by 2050. As shown in Chapter 2</w:t>
      </w:r>
      <w:r w:rsidR="00444013">
        <w:rPr>
          <w:lang w:val="en-US"/>
        </w:rPr>
        <w:t>,</w:t>
      </w:r>
      <w:r w:rsidRPr="00F55611">
        <w:rPr>
          <w:lang w:val="en-US"/>
        </w:rPr>
        <w:t xml:space="preserve"> Section 2.2.4, the current ecological impact measured in global footprint is distributed unevenly among countries. </w:t>
      </w:r>
      <w:r w:rsidRPr="00F55611">
        <w:rPr>
          <w:i/>
          <w:lang w:val="en-US"/>
        </w:rPr>
        <w:t>Business-as-usual</w:t>
      </w:r>
      <w:r w:rsidRPr="00F55611">
        <w:rPr>
          <w:lang w:val="en-US"/>
        </w:rPr>
        <w:t xml:space="preserve"> scenarios show that the spatial polarization between consuming high income countries (including Western Europe) and providing poorer countries (including Central and Eastern Europe) will further increase </w:t>
      </w:r>
      <w:r w:rsidRPr="00F55611">
        <w:rPr>
          <w:lang w:val="en-US"/>
        </w:rPr>
        <w:fldChar w:fldCharType="begin" w:fldLock="1"/>
      </w:r>
      <w:r w:rsidRPr="00F55611">
        <w:rPr>
          <w:lang w:val="en-US"/>
        </w:rPr>
        <w:instrText>ADDIN CSL_CITATION { "citationItems" : [ { "id" : "ITEM-1", "itemData" : { "DOI" : "10.1016/j.ecolecon.2014.04.022", "ISBN" : "0921-8009", "ISSN" : "09218009", "abstract" : "The international allocation of natural resources is determined, not by any ethical or ecological criteria, but by the dominance of market mechanisms. From a core-periphery perspective, this allocation may even be driven by historically determined structural patterns, with a core group of countries whose consumption appropriates most available natural resources, and another group, having low natural resource consumption, which plays a peripheral role. This article consists of an empirical distributional analysis of natural resource consumption (as measured by Ecological Footprints) whose purpose is to assess how strongly countries cluster together based on their Ecological Footprints: this is the extent to which the distribution of consumption responds to polarization (as opposed to mere inequality). To assess this, we estimate and decompose different polarization indices for a balanced sample of 119 countries over the period 1961 to 2007. Our results point towards a polarized distribution which is consistent with a core-periphery framework. \u00a9 2014 Elsevier B.V.", "author" : [ { "dropping-particle" : "", "family" : "Teixid\u00f3-Figueras", "given" : "J.", "non-dropping-particle" : "", "parse-names" : false, "suffix" : "" }, { "dropping-particle" : "", "family" : "Duro", "given" : "J. A.", "non-dropping-particle" : "", "parse-names" : false, "suffix" : "" } ], "container-title" : "Ecological Economics", "id" : "ITEM-1", "issued" : { "date-parts" : [ [ "2014" ] ] }, "note" : "NULL", "page" : "93-106", "publisher" : "Elsevier B.V.", "title" : "Spatial Polarization of the Ecological Footprint Distribution", "type" : "article-journal", "volume" : "104" }, "uris" : [ "http://www.mendeley.com/documents/?uuid=d5e2c9e9-fd74-49b2-860e-fa18a4ab4153" ] } ], "mendeley" : { "formattedCitation" : "(Teixid\u00f3-Figueras &amp; Duro, 2014)", "plainTextFormattedCitation" : "(Teixid\u00f3-Figueras &amp; Duro, 2014)", "previouslyFormattedCitation" : "(Teixid\u00f3-Figueras &amp; Duro, 2014)" }, "properties" : {  }, "schema" : "https://github.com/citation-style-language/schema/raw/master/csl-citation.json" }</w:instrText>
      </w:r>
      <w:r w:rsidRPr="00F55611">
        <w:rPr>
          <w:lang w:val="en-US"/>
        </w:rPr>
        <w:fldChar w:fldCharType="separate"/>
      </w:r>
      <w:r w:rsidRPr="00F55611">
        <w:rPr>
          <w:lang w:val="en-US"/>
        </w:rPr>
        <w:t>(Teixidó-Figueras &amp; Duro, 2014)</w:t>
      </w:r>
      <w:r w:rsidRPr="00F55611">
        <w:rPr>
          <w:lang w:val="en-US"/>
        </w:rPr>
        <w:fldChar w:fldCharType="end"/>
      </w:r>
      <w:r w:rsidRPr="00F55611">
        <w:rPr>
          <w:lang w:val="en-US"/>
        </w:rPr>
        <w:t xml:space="preserve">. A more concrete example, is provided by </w:t>
      </w:r>
      <w:r w:rsidRPr="00F55611">
        <w:rPr>
          <w:lang w:val="en-US"/>
        </w:rPr>
        <w:fldChar w:fldCharType="begin" w:fldLock="1"/>
      </w:r>
      <w:r w:rsidRPr="00F55611">
        <w:rPr>
          <w:lang w:val="en-US"/>
        </w:rPr>
        <w:instrText>ADDIN CSL_CITATION { "citationItems" : [ { "id" : "ITEM-1", "itemData" : { "DOI" : "10.1016/j.gloenvcha.2012.04.001", "ISBN" : "0959-3780", "ISSN" : "09593780", "abstract" : "Concerns over energy security and climate change stimulate developments towards renewable energy. Transport is expected to switch from fossil fuel use to the use of fuel mixtures with a larger fraction of biofuels, e.g. bio-ethanol and biodiesel. Growing biomass for biofuels requires water, a scarce resource. Existing scenarios on freshwater use usually consider changes in food and livestock production, and industrial and domestic activities. This research assesses global water use changes related to increasing biofuel use for road transport in 2030 and evaluates the potential contribution to water scarcity. To investigate water demand changes related to a transition to biofuels in road transport, the study combines data from water footprint (WF) analyses with information from the IEA APS energy scenario for 2030. It includes first-generation biofuels, bio-ethanol from sugar cane, sugar beet, sweet sorghum, wheat and maize, and biodiesel from soybean, rapeseed, jatropha and oil palm. Under the IEA APS scenario, the global biofuel WF will increase more than tenfold in the period 2005-2030. The USA, China and Brazil together will contribute half of the global biofuel WF. In many countries, blue biofuel WFs significantly contribute to blue water scarcity. The research provides a first exploration of the potential contribution of transport biofuel use to blue water scarcity. In 2030, the global blue biofuel WF might have grown to 5.5% of the totally available blue water for humans, causing extra pressure on fresh water resources. When biofuel use continues to expand after 2030, countries should therefore consider the water factor when investigating the extent to which biofuels can satisfy future transport energy demand. ?? 2012 Elsevier Ltd.", "author" : [ { "dropping-particle" : "", "family" : "Gerbens-Leenes", "given" : "P. W.", "non-dropping-particle" : "", "parse-names" : false, "suffix" : "" }, { "dropping-particle" : "", "family" : "Lienden", "given" : "A. R.", "non-dropping-particle" : "van", "parse-names" : false, "suffix" : "" }, { "dropping-particle" : "", "family" : "Hoekstra", "given" : "A. Y.", "non-dropping-particle" : "", "parse-names" : false, "suffix" : "" }, { "dropping-particle" : "", "family" : "Meer", "given" : "Th H.", "non-dropping-particle" : "van der", "parse-names" : false, "suffix" : "" } ], "container-title" : "Global Environmental Change", "id" : "ITEM-1", "issue" : "3", "issued" : { "date-parts" : [ [ "2012" ] ] }, "note" : "NULL", "page" : "764-775", "publisher" : "Elsevier Ltd", "title" : "Biofuel scenarios in a water perspective: The global blue and green water footprint of road transport in 2030", "type" : "article-journal", "volume" : "22" }, "uris" : [ "http://www.mendeley.com/documents/?uuid=9cba4a76-42b3-4667-b326-330ab102fb42" ] } ], "mendeley" : { "formattedCitation" : "(Gerbens-Leenes, van Lienden, Hoekstra, &amp; van der Meer, 2012)", "manualFormatting" : "Gerbens-Leenes, van Lienden, Hoekstra, &amp; van der Meer (2012)", "plainTextFormattedCitation" : "(Gerbens-Leenes, van Lienden, Hoekstra, &amp; van der Meer, 2012)", "previouslyFormattedCitation" : "(Gerbens-Leenes, van Lienden, Hoekstra, &amp; van der Meer, 2012)" }, "properties" : {  }, "schema" : "https://github.com/citation-style-language/schema/raw/master/csl-citation.json" }</w:instrText>
      </w:r>
      <w:r w:rsidRPr="00F55611">
        <w:rPr>
          <w:lang w:val="en-US"/>
        </w:rPr>
        <w:fldChar w:fldCharType="separate"/>
      </w:r>
      <w:r w:rsidRPr="00F55611">
        <w:rPr>
          <w:lang w:val="en-US"/>
        </w:rPr>
        <w:t>Gerbens-Leenes</w:t>
      </w:r>
      <w:r>
        <w:rPr>
          <w:lang w:val="en-US"/>
        </w:rPr>
        <w:t xml:space="preserve"> </w:t>
      </w:r>
      <w:r w:rsidR="009E3418" w:rsidRPr="009E3418">
        <w:rPr>
          <w:i/>
          <w:lang w:val="en-US"/>
        </w:rPr>
        <w:t>et al.</w:t>
      </w:r>
      <w:r w:rsidRPr="00F55611">
        <w:rPr>
          <w:lang w:val="en-US"/>
        </w:rPr>
        <w:t xml:space="preserve"> (2012)</w:t>
      </w:r>
      <w:r w:rsidRPr="00F55611">
        <w:rPr>
          <w:lang w:val="en-US"/>
        </w:rPr>
        <w:fldChar w:fldCharType="end"/>
      </w:r>
      <w:r w:rsidRPr="00F55611">
        <w:rPr>
          <w:lang w:val="en-US"/>
        </w:rPr>
        <w:t xml:space="preserve">, who use a scenario approach to analyze global water-use changes related to increasing biofuel use for road transport in 2030 and evaluate the potential contribution to water </w:t>
      </w:r>
      <w:r w:rsidRPr="00F55611">
        <w:rPr>
          <w:lang w:val="en-US"/>
        </w:rPr>
        <w:lastRenderedPageBreak/>
        <w:t xml:space="preserve">scarcity. The study finds that amongst the largest biofuel consuming countries, only Brazil will dispose of sufficient capacity within the country to provide the required water. France and Italy, with ongoing biofuel production, and Spain and Germany (even without biofuel production) will depend on flows of water from neighbouring countries. </w:t>
      </w:r>
    </w:p>
    <w:p w14:paraId="5383DE74" w14:textId="278CA6E5" w:rsidR="00AE389F" w:rsidRPr="00F55611" w:rsidRDefault="00AE389F" w:rsidP="00AE389F">
      <w:pPr>
        <w:rPr>
          <w:lang w:val="en-US"/>
        </w:rPr>
      </w:pPr>
      <w:r w:rsidRPr="00F55611">
        <w:rPr>
          <w:lang w:val="en-US"/>
        </w:rPr>
        <w:fldChar w:fldCharType="begin" w:fldLock="1"/>
      </w:r>
      <w:r w:rsidRPr="00F55611">
        <w:rPr>
          <w:lang w:val="en-US"/>
        </w:rPr>
        <w:instrText>ADDIN CSL_CITATION { "citationItems" : [ { "id" : "ITEM-1", "itemData" : { "DOI" : "10.1080/09644016.2015.1074384", "ISSN" : "0964-4016", "abstract" : "Globalization entails increased interdependence and interconnectivities among distal regions and social-ecological systems. This global interregional connectedness \u2013 telecoupling \u2013 gives rise to specific sustainability challenges, which require new governance solutions. Moving beyond \u2018scaling-up\u2019 governance to address global environmental problems, and exploring the implications of telecoupling for state-led environmental governance, ways the state can effectively address telecoupled environmental issues both within and beyond national borders are addressed, drawing on the example of soy trade between Brazil and Germany. This builds on recent contributions to the literature on governance of interregional ecological challenges to elaborate potential policy and governance options, ranging from classical bilateral, multilateral, and international agreements, to information-based, economic, and hybrid governance modes. While telecoupled environmental problems create governance challenges related to scale, knowledge gaps, coordination, and state capacity, the state has an important role to play. To explore this further, interdisciplinary inquiry is required that includes but moves beyond the state. \u00a9 2015 The Author(s). Published by Taylor &amp; Francis.", "author" : [ { "dropping-particle" : "", "family" : "Lenschow", "given" : "Andrea", "non-dropping-particle" : "", "parse-names" : false, "suffix" : "" }, { "dropping-particle" : "", "family" : "Newig", "given" : "Jens", "non-dropping-particle" : "", "parse-names" : false, "suffix" : "" }, { "dropping-particle" : "", "family" : "Challies", "given" : "Edward", "non-dropping-particle" : "", "parse-names" : false, "suffix" : "" } ], "container-title" : "Environmental Politics", "id" : "ITEM-1", "issue" : "January", "issued" : { "date-parts" : [ [ "2015" ] ] }, "note" : "NULL", "page" : "1-24", "publisher" : "Routledge", "title" : "Globalization\u2019s limits to the environmental state? Integrating telecoupling into global environmental governance", "type" : "article-journal", "volume" : "4016" }, "uris" : [ "http://www.mendeley.com/documents/?uuid=f91e7296-d268-498f-ba50-6b39735df01a" ] } ], "mendeley" : { "formattedCitation" : "(Lenschow, Newig, &amp; Challies, 2015)", "manualFormatting" : "Lenschow, Newig, &amp; Challies (2015)", "plainTextFormattedCitation" : "(Lenschow, Newig, &amp; Challies, 2015)", "previouslyFormattedCitation" : "(Lenschow, Newig, &amp; Challies, 2015)" }, "properties" : {  }, "schema" : "https://github.com/citation-style-language/schema/raw/master/csl-citation.json" }</w:instrText>
      </w:r>
      <w:r w:rsidRPr="00F55611">
        <w:rPr>
          <w:lang w:val="en-US"/>
        </w:rPr>
        <w:fldChar w:fldCharType="separate"/>
      </w:r>
      <w:r w:rsidRPr="00F55611">
        <w:rPr>
          <w:lang w:val="en-US"/>
        </w:rPr>
        <w:t>Lenschow</w:t>
      </w:r>
      <w:r>
        <w:rPr>
          <w:lang w:val="en-US"/>
        </w:rPr>
        <w:t xml:space="preserve"> </w:t>
      </w:r>
      <w:r w:rsidR="009E3418" w:rsidRPr="009E3418">
        <w:rPr>
          <w:i/>
          <w:lang w:val="en-US"/>
        </w:rPr>
        <w:t>et al.</w:t>
      </w:r>
      <w:r w:rsidRPr="00F55611">
        <w:rPr>
          <w:lang w:val="en-US"/>
        </w:rPr>
        <w:t xml:space="preserve"> (2015)</w:t>
      </w:r>
      <w:r w:rsidRPr="00F55611">
        <w:rPr>
          <w:lang w:val="en-US"/>
        </w:rPr>
        <w:fldChar w:fldCharType="end"/>
      </w:r>
      <w:r w:rsidRPr="00F55611">
        <w:rPr>
          <w:lang w:val="en-US"/>
        </w:rPr>
        <w:t xml:space="preserve"> suggest that the interregional connectedness created by the flows of </w:t>
      </w:r>
      <w:r w:rsidRPr="00F55611">
        <w:rPr>
          <w:bCs/>
          <w:lang w:val="en-US"/>
        </w:rPr>
        <w:t>nature’s contributions to people</w:t>
      </w:r>
      <w:r w:rsidRPr="00F55611">
        <w:rPr>
          <w:lang w:val="en-US"/>
        </w:rPr>
        <w:t xml:space="preserve"> between countries, and even continents, gives rise to specific sustainability challenges, which require new governance solutions. Using the example of soy trade between Brazil and Germany, </w:t>
      </w:r>
      <w:r w:rsidRPr="00F55611">
        <w:rPr>
          <w:lang w:val="en-US"/>
        </w:rPr>
        <w:fldChar w:fldCharType="begin" w:fldLock="1"/>
      </w:r>
      <w:r w:rsidRPr="00F55611">
        <w:rPr>
          <w:lang w:val="en-US"/>
        </w:rPr>
        <w:instrText>ADDIN CSL_CITATION { "citationItems" : [ { "id" : "ITEM-1", "itemData" : { "DOI" : "10.1080/09644016.2015.1074384", "ISSN" : "0964-4016", "abstract" : "Globalization entails increased interdependence and interconnectivities among distal regions and social-ecological systems. This global interregional connectedness \u2013 telecoupling \u2013 gives rise to specific sustainability challenges, which require new governance solutions. Moving beyond \u2018scaling-up\u2019 governance to address global environmental problems, and exploring the implications of telecoupling for state-led environmental governance, ways the state can effectively address telecoupled environmental issues both within and beyond national borders are addressed, drawing on the example of soy trade between Brazil and Germany. This builds on recent contributions to the literature on governance of interregional ecological challenges to elaborate potential policy and governance options, ranging from classical bilateral, multilateral, and international agreements, to information-based, economic, and hybrid governance modes. While telecoupled environmental problems create governance challenges related to scale, knowledge gaps, coordination, and state capacity, the state has an important role to play. To explore this further, interdisciplinary inquiry is required that includes but moves beyond the state. \u00a9 2015 The Author(s). Published by Taylor &amp; Francis.", "author" : [ { "dropping-particle" : "", "family" : "Lenschow", "given" : "Andrea", "non-dropping-particle" : "", "parse-names" : false, "suffix" : "" }, { "dropping-particle" : "", "family" : "Newig", "given" : "Jens", "non-dropping-particle" : "", "parse-names" : false, "suffix" : "" }, { "dropping-particle" : "", "family" : "Challies", "given" : "Edward", "non-dropping-particle" : "", "parse-names" : false, "suffix" : "" } ], "container-title" : "Environmental Politics", "id" : "ITEM-1", "issue" : "January", "issued" : { "date-parts" : [ [ "2015" ] ] }, "note" : "NULL", "page" : "1-24", "publisher" : "Routledge", "title" : "Globalization\u2019s limits to the environmental state? Integrating telecoupling into global environmental governance", "type" : "article-journal", "volume" : "4016" }, "uris" : [ "http://www.mendeley.com/documents/?uuid=f91e7296-d268-498f-ba50-6b39735df01a" ] } ], "mendeley" : { "formattedCitation" : "(Lenschow et al., 2015)", "manualFormatting" : "Lenschow, Newig, &amp; Challies (2015)", "plainTextFormattedCitation" : "(Lenschow et al., 2015)", "previouslyFormattedCitation" : "(Lenschow et al., 2015)" }, "properties" : {  }, "schema" : "https://github.com/citation-style-language/schema/raw/master/csl-citation.json" }</w:instrText>
      </w:r>
      <w:r w:rsidRPr="00F55611">
        <w:rPr>
          <w:lang w:val="en-US"/>
        </w:rPr>
        <w:fldChar w:fldCharType="separate"/>
      </w:r>
      <w:r w:rsidRPr="00F55611">
        <w:rPr>
          <w:lang w:val="en-US"/>
        </w:rPr>
        <w:t>Lenschow</w:t>
      </w:r>
      <w:r>
        <w:rPr>
          <w:lang w:val="en-US"/>
        </w:rPr>
        <w:t xml:space="preserve"> </w:t>
      </w:r>
      <w:r w:rsidR="009E3418" w:rsidRPr="009E3418">
        <w:rPr>
          <w:i/>
          <w:lang w:val="en-US"/>
        </w:rPr>
        <w:t>et al.</w:t>
      </w:r>
      <w:r w:rsidRPr="00F55611">
        <w:rPr>
          <w:lang w:val="en-US"/>
        </w:rPr>
        <w:t xml:space="preserve"> (2015)</w:t>
      </w:r>
      <w:r w:rsidRPr="00F55611">
        <w:rPr>
          <w:lang w:val="en-US"/>
        </w:rPr>
        <w:fldChar w:fldCharType="end"/>
      </w:r>
      <w:r w:rsidRPr="00F55611">
        <w:rPr>
          <w:lang w:val="en-US"/>
        </w:rPr>
        <w:t xml:space="preserve"> show that global governance approaches are likely to result in unspecific and therefore ineffective policies. The authors suggest that collaboration between nations might offer more promising opportunities for developing specific solutions. Another policy option suggested in the literature is to decouple economic growth and ecological impact. By projecting the decoupling potential of different policy mixes in the European Union, </w:t>
      </w:r>
      <w:r w:rsidRPr="00F55611">
        <w:rPr>
          <w:lang w:val="en-US"/>
        </w:rPr>
        <w:fldChar w:fldCharType="begin" w:fldLock="1"/>
      </w:r>
      <w:r w:rsidRPr="00F55611">
        <w:rPr>
          <w:lang w:val="en-US"/>
        </w:rPr>
        <w:instrText>ADDIN CSL_CITATION { "citationItems" : [ { "id" : "ITEM-1", "itemData" : { "DOI" : "10.3390/su8060528", "ISBN" : "2071-1050", "ISSN" : "20711050", "abstract" : "One approach to reducing the environmental costs of economic activity is to design and implement policies that aim at decoupling economic activity from its environmental impacts. Such a decoupling requires an economy-wide approach to policy-making, through broad mixes of policy instruments that create the right framework conditions for decoupling, and which provide coherent and consistent signals to resource-using sectors of the economy. This article summarizes the ex ante qualitative environmental assessment of three policy mixes (over-arching, metals, and land use) developed within the DYNAMIX project, highlighting their potential impacts on raw material extraction, greenhouse gas emissions, land use, freshwater use, and biodiversity (parallel assessments addressed economic and social impacts, and governance issues). Whilst the environmental assessments largely identified positive impacts, some policies had potential for minor negative impacts. The key challenges for undertaking such an assessment are identified (including uncertainty, baseline accuracy, the differing nature and scope of policies, policy flexibility, and the challenges of implementing volume control policies). Finally, some conclusions and lessons for policy-makers are presented, to contribute to the development of future policies and improve the reliability of future environmental assessments of policy mixes.", "author" : [ { "dropping-particle" : "", "family" : "Watkins", "given" : "Emma", "non-dropping-particle" : "", "parse-names" : false, "suffix" : "" }, { "dropping-particle" : "", "family" : "Brink", "given" : "Patrick", "non-dropping-particle" : "ten", "parse-names" : false, "suffix" : "" }, { "dropping-particle" : "", "family" : "Schweitzer", "given" : "Jean Pierre", "non-dropping-particle" : "", "parse-names" : false, "suffix" : "" }, { "dropping-particle" : "", "family" : "Rogissart", "given" : "Lucile", "non-dropping-particle" : "", "parse-names" : false, "suffix" : "" }, { "dropping-particle" : "", "family" : "Nesbit", "given" : "Martin", "non-dropping-particle" : "", "parse-names" : false, "suffix" : "" } ], "container-title" : "Sustainability", "id" : "ITEM-1", "issue" : "6", "issued" : { "date-parts" : [ [ "2016" ] ] }, "note" : "NULL", "page" : "528", "title" : "Policy mixes to achieve absolute decoupling: An ex ante assessment", "type" : "article-journal", "volume" : "8" }, "uris" : [ "http://www.mendeley.com/documents/?uuid=cff763e3-4e0a-46e3-8b20-8551830864ba" ] } ], "mendeley" : { "formattedCitation" : "(Watkins, ten Brink, Schweitzer, Rogissart, &amp; Nesbit, 2016)", "manualFormatting" : "Watkins, ten Brink, Schweitzer, Rogissart, &amp; Nesbit (2016)", "plainTextFormattedCitation" : "(Watkins, ten Brink, Schweitzer, Rogissart, &amp; Nesbit, 2016)", "previouslyFormattedCitation" : "(Watkins, ten Brink, Schweitzer, Rogissart, &amp; Nesbit, 2016)" }, "properties" : {  }, "schema" : "https://github.com/citation-style-language/schema/raw/master/csl-citation.json" }</w:instrText>
      </w:r>
      <w:r w:rsidRPr="00F55611">
        <w:rPr>
          <w:lang w:val="en-US"/>
        </w:rPr>
        <w:fldChar w:fldCharType="separate"/>
      </w:r>
      <w:r w:rsidRPr="00F55611">
        <w:rPr>
          <w:lang w:val="en-US"/>
        </w:rPr>
        <w:t>Watkins</w:t>
      </w:r>
      <w:r>
        <w:rPr>
          <w:lang w:val="en-US"/>
        </w:rPr>
        <w:t xml:space="preserve"> </w:t>
      </w:r>
      <w:r w:rsidR="009E3418" w:rsidRPr="009E3418">
        <w:rPr>
          <w:i/>
          <w:lang w:val="en-US"/>
        </w:rPr>
        <w:t>et al.</w:t>
      </w:r>
      <w:r w:rsidRPr="00F55611">
        <w:rPr>
          <w:lang w:val="en-US"/>
        </w:rPr>
        <w:t xml:space="preserve"> (2016)</w:t>
      </w:r>
      <w:r w:rsidRPr="00F55611">
        <w:rPr>
          <w:lang w:val="en-US"/>
        </w:rPr>
        <w:fldChar w:fldCharType="end"/>
      </w:r>
      <w:r w:rsidRPr="00F55611">
        <w:rPr>
          <w:lang w:val="en-US"/>
        </w:rPr>
        <w:t xml:space="preserve"> find that a technical policy approach will not be sufficient to reduce environmental impacts, </w:t>
      </w:r>
      <w:r w:rsidR="00445166">
        <w:rPr>
          <w:lang w:val="en-US"/>
        </w:rPr>
        <w:t>for example on</w:t>
      </w:r>
      <w:r w:rsidRPr="00F55611">
        <w:rPr>
          <w:lang w:val="en-US"/>
        </w:rPr>
        <w:t xml:space="preserve"> biodiversity, land use and other indicators. Instead, they suggest medium-term changes in culture and behavioural patterns to achieve sustainability. Working together towards mainstreaming Goal 10 of the Sustainable Development Goals further into visions and policies might reveal a way to deal with this sustainability challenge.</w:t>
      </w:r>
    </w:p>
    <w:p w14:paraId="04F9F983" w14:textId="77777777" w:rsidR="00AE389F" w:rsidRPr="00F55611" w:rsidRDefault="00AE389F" w:rsidP="00AE389F">
      <w:pPr>
        <w:rPr>
          <w:lang w:val="en-US"/>
        </w:rPr>
      </w:pPr>
    </w:p>
    <w:p w14:paraId="04E5C340" w14:textId="406BDA5F" w:rsidR="00AE389F" w:rsidRPr="00F55611" w:rsidRDefault="00AE389F" w:rsidP="007A3472">
      <w:pPr>
        <w:pStyle w:val="Heading2"/>
      </w:pPr>
      <w:bookmarkStart w:id="1675" w:name="_Toc500507602"/>
      <w:bookmarkStart w:id="1676" w:name="_Toc504380728"/>
      <w:bookmarkStart w:id="1677" w:name="_Toc519504760"/>
      <w:r w:rsidRPr="00F55611">
        <w:t>Pathways for sustainable development</w:t>
      </w:r>
      <w:bookmarkEnd w:id="1651"/>
      <w:bookmarkEnd w:id="1652"/>
      <w:bookmarkEnd w:id="1653"/>
      <w:bookmarkEnd w:id="1654"/>
      <w:bookmarkEnd w:id="1655"/>
      <w:bookmarkEnd w:id="1656"/>
      <w:bookmarkEnd w:id="1657"/>
      <w:bookmarkEnd w:id="1658"/>
      <w:bookmarkEnd w:id="1659"/>
      <w:bookmarkEnd w:id="1660"/>
      <w:bookmarkEnd w:id="1675"/>
      <w:bookmarkEnd w:id="1676"/>
      <w:bookmarkEnd w:id="1677"/>
    </w:p>
    <w:p w14:paraId="7D802B9D" w14:textId="4355D3FE" w:rsidR="00AE389F" w:rsidRPr="00F55611" w:rsidRDefault="00AE389F" w:rsidP="00AE389F">
      <w:pPr>
        <w:rPr>
          <w:color w:val="000000" w:themeColor="text1"/>
          <w:lang w:val="en-US"/>
        </w:rPr>
      </w:pPr>
      <w:r w:rsidRPr="00F55611">
        <w:rPr>
          <w:color w:val="000000" w:themeColor="text1"/>
          <w:lang w:val="en-US"/>
        </w:rPr>
        <w:t xml:space="preserve">Pathways consist of different strategies for moving from the current situation towards a desired future vision or set of specified targets. They are purposive courses of actions that build on each other, from short-term to long-term actions into broader transformation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landurbplan.2013.04.016", "ISBN" : "0169-2046", "ISSN" : "01692046", "abstract" : "In the context of climate change, resource limitations and other drivers, there is growing international acceptance that conventional technocratic approaches to planning urban water systems are inadequate to deliver the services society requires. Instead, scholars and practitioners are calling for a shift to an adaptive approach that increases a system's sustainability and resilience. This shift is significant, requiring transitions in the way urban water systems are planned, designed and managed. However, there is limited understanding of how strategic initiatives can be deliberately managed and coordinated to reform mainstream policy and practice. This paper aims to develop a strategic program for this purpose. It draws on strategy literature to develop a scope and logic for a general program that can address challenges for long-term urban infrastructure management related to path-dependencies, the direction of transformative change, system complexity and future uncertainty. The content of a normative transition scenario, developed in participatory workshops by water practitioners in Melbourne, is then presented, focusing on the transition to a \"water sensitive city\". The scenario comprises a problem definition, vision and strategies, which provide lessons for contextualizing the strategic program for the specific purpose of enabling transformative change in urban water systems. These lessons are synthesized in strategy goals and planning processes that form the design base of a strategic program. With tailoring for local contexts, the strategic program can provide operational guidance for planners, designers and decision-makers in strategically planning and managing initiatives to facilitate sustainability transitions in urban water systems. \u00a9 2013 Elsevier B.V.", "author" : [ { "dropping-particle" : "", "family" : "Ferguson", "given" : "Briony C.", "non-dropping-particle" : "", "parse-names" : false, "suffix" : "" }, { "dropping-particle" : "", "family" : "Frantzeskaki", "given" : "Niki", "non-dropping-particle" : "", "parse-names" : false, "suffix" : "" }, { "dropping-particle" : "", "family" : "Brown", "given" : "Rebekah R.", "non-dropping-particle" : "", "parse-names" : false, "suffix" : "" } ], "container-title" : "Landscape and Urban Planning", "id" : "ITEM-1", "issued" : { "date-parts" : [ [ "2013" ] ] }, "page" : "32-45", "publisher" : "Elsevier B.V.", "title" : "A strategic program for transitioning to a Water Sensitive City", "type" : "article-journal", "volume" : "117" }, "uris" : [ "http://www.mendeley.com/documents/?uuid=78b004c7-d60a-421a-9c2a-1da46016ef75" ] }, { "id" : "ITEM-2", "itemData" : { "abstract" : "Abstract: Our paper addresses the inherent tension between the open-ended and uncertain process of sustainability transitions and the ambition for governing such a process. We explore this tension from two theoretical angles: the sustainability and the governance angles; by showing the implications of sustainability targets in governance processes and governance attempts. We propose transition management as a governance approach that has the potential to overcome this tension through selective participatory processes of envisioning, negotiating, learning and experimenting. Transition management includes a portfolio of tools that have a common objective to enable change in practices and structures directed towards sustainable development targets. We present the transition arena and the transition experiments as two transition management tools elaborating on their process design, expected outcomes and illustrating their application in the Dutch construction transition", "author" : [ { "dropping-particle" : "", "family" : "Frantzeskaki", "given" : "Niki", "non-dropping-particle" : "", "parse-names" : false, "suffix" : "" }, { "dropping-particle" : "", "family" : "Loorbach", "given" : "Derk", "non-dropping-particle" : "", "parse-names" : false, "suffix" : "" }, { "dropping-particle" : "", "family" : "Meadowcroft", "given" : "James", "non-dropping-particle" : "", "parse-names" : false, "suffix" : "" } ], "container-title" : "International Journal of Sustainable Development", "id" : "ITEM-2", "issue" : "1/2", "issued" : { "date-parts" : [ [ "2012" ] ] }, "page" : "19", "title" : "Governing societal transitions to sustainability", "type" : "article-journal", "volume" : "15" }, "uris" : [ "http://www.mendeley.com/documents/?uuid=f56b76ca-34b4-4cd5-9611-a0acd18c4170" ] }, { "id" : "ITEM-3", "itemData" : { "DOI" : "10.1016/j.gloenvcha.2013.12.002", "ISBN" : "09593780",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 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 E.", "non-dropping-particle" : "", "parse-names" : false, "suffix" : "" }, { "dropping-particle" : "", "family" : "Eakin", "given" : "H. C.", "non-dropping-particle" : "", "parse-names" : false, "suffix" : "" }, { "dropping-particle" : "", "family" : "Archer Van Garderen", "given" : "E. R M", "non-dropping-particle" : "", "parse-names" : false, "suffix" : "" }, { "dropping-particle" : "", "family" : "Campbell", "given" : "B.", "non-dropping-particle" : "", "parse-names" : false, "suffix" : "" } ], "container-title" : "Global Environmental Change", "id" : "ITEM-3", "issued" : { "date-parts" : [ [ "2014" ] ] }, "page" : "325-336", "publisher" : "Elsevier Ltd", "title" : "Reconceptualising adaptation to climate change as part of pathways of change and response", "type" : "article-journal", "volume" : "28" }, "uris" : [ "http://www.mendeley.com/documents/?uuid=8b1b7f9d-ada5-4754-a36f-54ab0e551ed7" ] } ], "mendeley" : { "formattedCitation" : "(Ferguson, Frantzeskaki, &amp; Brown, 2013; Frantzeskaki, Loorbach, &amp; Meadowcroft, 2012; Wise et al., 2014)", "plainTextFormattedCitation" : "(Ferguson, Frantzeskaki, &amp; Brown, 2013; Frantzeskaki, Loorbach, &amp; Meadowcroft, 2012; Wise et al., 2014)", "previouslyFormattedCitation" : "(Ferguson, Frantzeskaki, &amp; Brown, 2013; Frantzeskaki, Loorbach, &amp; Meadowcroft, 2012; Wise et al., 2014)"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Ferguson</w:t>
      </w:r>
      <w:r>
        <w:rPr>
          <w:color w:val="000000" w:themeColor="text1"/>
          <w:lang w:val="en-US"/>
        </w:rPr>
        <w:t xml:space="preserve"> </w:t>
      </w:r>
      <w:r w:rsidR="009E3418" w:rsidRPr="009E3418">
        <w:rPr>
          <w:i/>
          <w:color w:val="000000" w:themeColor="text1"/>
          <w:lang w:val="en-US"/>
        </w:rPr>
        <w:t>et al.</w:t>
      </w:r>
      <w:r w:rsidRPr="00F55611">
        <w:rPr>
          <w:color w:val="000000" w:themeColor="text1"/>
          <w:lang w:val="en-US"/>
        </w:rPr>
        <w:t>, 2013; Frantzeskaki</w:t>
      </w:r>
      <w:r>
        <w:rPr>
          <w:color w:val="000000" w:themeColor="text1"/>
          <w:lang w:val="en-US"/>
        </w:rPr>
        <w:t xml:space="preserve"> </w:t>
      </w:r>
      <w:r w:rsidR="009E3418" w:rsidRPr="009E3418">
        <w:rPr>
          <w:i/>
          <w:color w:val="000000" w:themeColor="text1"/>
          <w:lang w:val="en-US"/>
        </w:rPr>
        <w:t>et al.</w:t>
      </w:r>
      <w:r w:rsidRPr="00F55611">
        <w:rPr>
          <w:color w:val="000000" w:themeColor="text1"/>
          <w:lang w:val="en-US"/>
        </w:rPr>
        <w:t xml:space="preserve">, 2012; Wise </w:t>
      </w:r>
      <w:r w:rsidR="009E3418" w:rsidRPr="009E3418">
        <w:rPr>
          <w:i/>
          <w:color w:val="000000" w:themeColor="text1"/>
          <w:lang w:val="en-US"/>
        </w:rPr>
        <w:t>et al.</w:t>
      </w:r>
      <w:r w:rsidRPr="00F55611">
        <w:rPr>
          <w:color w:val="000000" w:themeColor="text1"/>
          <w:lang w:val="en-US"/>
        </w:rPr>
        <w:t>, 2014)</w:t>
      </w:r>
      <w:r w:rsidRPr="00F55611">
        <w:rPr>
          <w:color w:val="000000" w:themeColor="text1"/>
          <w:lang w:val="en-US"/>
        </w:rPr>
        <w:fldChar w:fldCharType="end"/>
      </w:r>
      <w:r w:rsidRPr="00F55611">
        <w:rPr>
          <w:color w:val="000000" w:themeColor="text1"/>
          <w:lang w:val="en-US"/>
        </w:rPr>
        <w:t xml:space="preserve">. As such, pathways (i) build or re-create </w:t>
      </w:r>
      <w:r w:rsidR="00445166" w:rsidRPr="00445166">
        <w:rPr>
          <w:color w:val="000000" w:themeColor="text1"/>
          <w:lang w:val="en-US"/>
        </w:rPr>
        <w:t>favourable resilience</w:t>
      </w:r>
      <w:r w:rsidR="00445166">
        <w:rPr>
          <w:color w:val="000000" w:themeColor="text1"/>
          <w:lang w:val="en-US"/>
        </w:rPr>
        <w:t xml:space="preserve"> </w:t>
      </w:r>
      <w:r w:rsidRPr="00F55611">
        <w:rPr>
          <w:color w:val="000000" w:themeColor="text1"/>
          <w:lang w:val="en-US"/>
        </w:rPr>
        <w:t>and break down undesired resilience as well as reduc</w:t>
      </w:r>
      <w:r w:rsidR="00445166">
        <w:rPr>
          <w:color w:val="000000" w:themeColor="text1"/>
          <w:lang w:val="en-US"/>
        </w:rPr>
        <w:t>e</w:t>
      </w:r>
      <w:r w:rsidRPr="00F55611">
        <w:rPr>
          <w:color w:val="000000" w:themeColor="text1"/>
          <w:lang w:val="en-US"/>
        </w:rPr>
        <w:t xml:space="preserve"> vulnerability through mitigation, adaptation and transformation actions that address drivers and impacts of system change; and (ii) build the system’s capacities that establishes the conditions for the pathway trajectories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techfore.2015.12.008", "ISBN" : "0040-1625", "ISSN" : "00401625", "author" : [ { "dropping-particle" : "", "family" : "Poustie", "given" : "Michael S.", "non-dropping-particle" : "", "parse-names" : false, "suffix" : "" }, { "dropping-particle" : "", "family" : "Frantzeskaki", "given" : "Niki", "non-dropping-particle" : "", "parse-names" : false, "suffix" : "" }, { "dropping-particle" : "", "family" : "Brown", "given" : "Rebekah R.", "non-dropping-particle" : "", "parse-names" : false, "suffix" : "" } ], "container-title" : "Technological Forecasting and Social Change", "id" : "ITEM-1", "issued" : { "date-parts" : [ [ "2016" ] ] }, "page" : "129-139", "publisher" : "Elsevier Inc.", "title" : "A transition scenario for leapfrogging to a sustainable urban water future in Port Vila, Vanuatu", "type" : "article-journal", "volume" : "105" }, "uris" : [ "http://www.mendeley.com/documents/?uuid=89f15201-e8d6-4681-ab35-66c1b0c7b41b" ] }, { "id" : "ITEM-2", "itemData" : { "DOI" : "10.1016/j.gloenvcha.2013.12.002", "ISBN" : "09593780",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 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 E.", "non-dropping-particle" : "", "parse-names" : false, "suffix" : "" }, { "dropping-particle" : "", "family" : "Eakin", "given" : "H. C.", "non-dropping-particle" : "", "parse-names" : false, "suffix" : "" }, { "dropping-particle" : "", "family" : "Archer Van Garderen", "given" : "E. R M", "non-dropping-particle" : "", "parse-names" : false, "suffix" : "" }, { "dropping-particle" : "", "family" : "Campbell", "given" : "B.", "non-dropping-particle" : "", "parse-names" : false, "suffix" : "" } ], "container-title" : "Global Environmental Change", "id" : "ITEM-2", "issued" : { "date-parts" : [ [ "2014" ] ] }, "page" : "325-336", "publisher" : "Elsevier Ltd", "title" : "Reconceptualising adaptation to climate change as part of pathways of change and response", "type" : "article-journal", "volume" : "28" }, "uris" : [ "http://www.mendeley.com/documents/?uuid=8b1b7f9d-ada5-4754-a36f-54ab0e551ed7" ] } ], "mendeley" : { "formattedCitation" : "(Poustie, Frantzeskaki, &amp; Brown, 2016; Wise et al., 2014)", "plainTextFormattedCitation" : "(Poustie, Frantzeskaki, &amp; Brown, 2016; Wise et al., 2014)", "previouslyFormattedCitation" : "(Poustie, Frantzeskaki, &amp; Brown, 2016; Wise et al., 2014)"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Poustie</w:t>
      </w:r>
      <w:r>
        <w:rPr>
          <w:color w:val="000000" w:themeColor="text1"/>
          <w:lang w:val="en-US"/>
        </w:rPr>
        <w:t xml:space="preserve"> </w:t>
      </w:r>
      <w:r w:rsidR="009E3418" w:rsidRPr="009E3418">
        <w:rPr>
          <w:i/>
          <w:color w:val="000000" w:themeColor="text1"/>
          <w:lang w:val="en-US"/>
        </w:rPr>
        <w:t>et al.</w:t>
      </w:r>
      <w:r w:rsidRPr="00F55611">
        <w:rPr>
          <w:color w:val="000000" w:themeColor="text1"/>
          <w:lang w:val="en-US"/>
        </w:rPr>
        <w:t xml:space="preserve"> 2016; Wise </w:t>
      </w:r>
      <w:r w:rsidR="009E3418" w:rsidRPr="009E3418">
        <w:rPr>
          <w:i/>
          <w:color w:val="000000" w:themeColor="text1"/>
          <w:lang w:val="en-US"/>
        </w:rPr>
        <w:t>et al.</w:t>
      </w:r>
      <w:r w:rsidRPr="00F55611">
        <w:rPr>
          <w:color w:val="000000" w:themeColor="text1"/>
          <w:lang w:val="en-US"/>
        </w:rPr>
        <w:t>, 2014)</w:t>
      </w:r>
      <w:r w:rsidRPr="00F55611">
        <w:rPr>
          <w:color w:val="000000" w:themeColor="text1"/>
          <w:lang w:val="en-US"/>
        </w:rPr>
        <w:fldChar w:fldCharType="end"/>
      </w:r>
      <w:r w:rsidRPr="00F55611">
        <w:rPr>
          <w:color w:val="000000" w:themeColor="text1"/>
          <w:lang w:val="en-US"/>
        </w:rPr>
        <w:t xml:space="preserve">. Pathways studies have only been recently developed in research on nature and </w:t>
      </w:r>
      <w:r w:rsidRPr="00F55611">
        <w:rPr>
          <w:bCs/>
          <w:color w:val="000000" w:themeColor="text1"/>
          <w:lang w:val="en-US"/>
        </w:rPr>
        <w:t>its contributions to people</w:t>
      </w:r>
      <w:r w:rsidRPr="00F55611">
        <w:rPr>
          <w:color w:val="000000" w:themeColor="text1"/>
          <w:lang w:val="en-US"/>
        </w:rPr>
        <w:t xml:space="preserve"> (e.g.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07/s10113-016-0999-y", "ISSN" : "1436378X", "abstract" : "The Author(s)Attempts to influence the development of land systems are often based on detailed scenarios that constrain relevant factors, describe a range of divergent but plausible futures and identify potential pathways to visions of desirable conditions. However, a number of assumptions are usually made during this process, and one of the most substantial is that land managers display homogeneous, economically rational behaviour across space, time and scenarios. This assumption precludes the consideration of important behavioural effects and limits understanding of the feasibility of scenario-based pathways towards visions. We use an agent-based land use model to examine broad forms of behavioural variation within defined scenarios in theoretical contexts. We relate model results to stakeholder-developed visions of desired future land systems in Europe and so assess the scope for behavioural pathways towards these normative futures. We find that the achievability of visions is determined by internal inconsistencies, scenario conditions and the multifunctional potential of land uses, with a fundamental tension between large-scale land use productivity and small-scale diversity (i.e. land sparing and land sharing). Trading conditions affect this balance most strongly and represent an obvious target for governance strategies concerned with achieving multifunctional land use. However, within specific circumstances behavioural effects are strong and diverse, and can accelerate, counteract or mitigate the impacts of other drivers. This suggests that visions for the land system should focus on trade-offs, identifying those that are least strong, most acceptable and most susceptible to adjustment through behavioural or other influences.", "author" : [ { "dropping-particle" : "", "family" : "Brown", "given" : "Calum", "non-dropping-particle" : "", "parse-names" : false, "suffix" : "" }, { "dropping-particle" : "", "family" : "Holzhauer", "given" : "Sascha", "non-dropping-particle" : "", "parse-names" : false, "suffix" : "" }, { "dropping-particle" : "", "family" : "Metzger", "given" : "Marc J.", "non-dropping-particle" : "", "parse-names" : false, "suffix" : "" }, { "dropping-particle" : "", "family" : "Paterson", "given" : "James S.", "non-dropping-particle" : "", "parse-names" : false, "suffix" : "" }, { "dropping-particle" : "", "family" : "Rounsevell", "given" : "Mark", "non-dropping-particle" : "", "parse-names" : false, "suffix" : "" } ], "container-title" : "Regional Environmental Change", "id" : "ITEM-1", "issued" : { "date-parts" : [ [ "2016" ] ] }, "title" : "Land managers' behaviours modulate pathways to visions of future land systems", "type" : "article-journal" }, "uris" : [ "http://www.mendeley.com/documents/?uuid=c775848f-8f00-4f8b-8600-f767a255910f" ] } ], "mendeley" : { "formattedCitation" : "(Brown, Holzhauer, Metzger, Paterson, &amp; Rounsevell, 2016)", "manualFormatting" : "Brown, Holzhauer, Metzger, Paterson, &amp; Rounsevell, 2016", "plainTextFormattedCitation" : "(Brown, Holzhauer, Metzger, Paterson, &amp; Rounsevell, 2016)", "previouslyFormattedCitation" : "(Brown, Holzhauer, Metzger, Paterson, &amp; Rounsevell, 2016)"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Brown</w:t>
      </w:r>
      <w:r w:rsidRPr="008D407C">
        <w:rPr>
          <w:color w:val="000000" w:themeColor="text1"/>
          <w:lang w:val="en-US"/>
        </w:rPr>
        <w:t xml:space="preserve"> </w:t>
      </w:r>
      <w:r w:rsidR="009E3418" w:rsidRPr="009E3418">
        <w:rPr>
          <w:i/>
          <w:color w:val="000000" w:themeColor="text1"/>
          <w:lang w:val="en-US"/>
        </w:rPr>
        <w:t>et al.</w:t>
      </w:r>
      <w:r w:rsidR="00F02736">
        <w:rPr>
          <w:color w:val="000000" w:themeColor="text1"/>
          <w:lang w:val="en-US"/>
        </w:rPr>
        <w:t xml:space="preserve">, </w:t>
      </w:r>
      <w:r w:rsidRPr="00F55611">
        <w:rPr>
          <w:color w:val="000000" w:themeColor="text1"/>
          <w:lang w:val="en-US"/>
        </w:rPr>
        <w:t>2016</w:t>
      </w:r>
      <w:r w:rsidRPr="00F55611">
        <w:rPr>
          <w:color w:val="000000" w:themeColor="text1"/>
          <w:lang w:val="en-US"/>
        </w:rPr>
        <w:fldChar w:fldCharType="end"/>
      </w:r>
      <w:r>
        <w:rPr>
          <w:color w:val="000000" w:themeColor="text1"/>
          <w:lang w:val="en-US"/>
        </w:rPr>
        <w:t>)</w:t>
      </w:r>
      <w:r w:rsidRPr="00F55611">
        <w:rPr>
          <w:color w:val="000000" w:themeColor="text1"/>
          <w:lang w:val="en-US"/>
        </w:rPr>
        <w:t xml:space="preserve">, building on experience from the energy sector, sustainability studies and climate adaptation. They provide information to policy- and decision-makers on which strategies and actions may be compatible with an identified vision. Such evidence can support the design of long-term policy, allowing for innovation and creativity in the development of solutions that enhance nature and </w:t>
      </w:r>
      <w:r w:rsidRPr="00F55611">
        <w:rPr>
          <w:lang w:val="en-US"/>
        </w:rPr>
        <w:t xml:space="preserve">its contributions to people, </w:t>
      </w:r>
      <w:r w:rsidRPr="00F55611">
        <w:rPr>
          <w:color w:val="000000" w:themeColor="text1"/>
          <w:lang w:val="en-US"/>
        </w:rPr>
        <w:t xml:space="preserve">and foster a good quality of life. </w:t>
      </w:r>
    </w:p>
    <w:p w14:paraId="39161D2C" w14:textId="5B8BDE81" w:rsidR="00AE389F" w:rsidRPr="00F55611" w:rsidRDefault="00AE389F" w:rsidP="00AE389F">
      <w:pPr>
        <w:rPr>
          <w:color w:val="000000" w:themeColor="text1"/>
          <w:lang w:val="en-US"/>
        </w:rPr>
      </w:pPr>
      <w:r w:rsidRPr="00F55611">
        <w:rPr>
          <w:color w:val="000000" w:themeColor="text1"/>
          <w:lang w:val="en-US"/>
        </w:rPr>
        <w:t xml:space="preserve">This section reviews pathways that have been developed to realize the visions analyzed in Section </w:t>
      </w:r>
      <w:r w:rsidRPr="00F55611">
        <w:rPr>
          <w:color w:val="000000" w:themeColor="text1"/>
          <w:lang w:val="en-US"/>
        </w:rPr>
        <w:fldChar w:fldCharType="begin"/>
      </w:r>
      <w:r w:rsidRPr="00F55611">
        <w:rPr>
          <w:color w:val="000000" w:themeColor="text1"/>
          <w:lang w:val="en-US"/>
        </w:rPr>
        <w:instrText xml:space="preserve"> REF _Ref479249402 \r \h  \* MERGEFORMAT </w:instrText>
      </w:r>
      <w:r w:rsidRPr="00F55611">
        <w:rPr>
          <w:color w:val="000000" w:themeColor="text1"/>
          <w:lang w:val="en-US"/>
        </w:rPr>
      </w:r>
      <w:r w:rsidRPr="00F55611">
        <w:rPr>
          <w:color w:val="000000" w:themeColor="text1"/>
          <w:lang w:val="en-US"/>
        </w:rPr>
        <w:fldChar w:fldCharType="separate"/>
      </w:r>
      <w:r w:rsidR="00B40E12">
        <w:rPr>
          <w:color w:val="000000" w:themeColor="text1"/>
          <w:lang w:val="en-US"/>
        </w:rPr>
        <w:t>5.4</w:t>
      </w:r>
      <w:r w:rsidRPr="00F55611">
        <w:rPr>
          <w:color w:val="000000" w:themeColor="text1"/>
          <w:lang w:val="en-US"/>
        </w:rPr>
        <w:fldChar w:fldCharType="end"/>
      </w:r>
      <w:r w:rsidRPr="00F55611">
        <w:rPr>
          <w:color w:val="000000" w:themeColor="text1"/>
          <w:lang w:val="en-US"/>
        </w:rPr>
        <w:t xml:space="preserve"> as well as goals and targets similar to the Sustainable Development Goals and </w:t>
      </w:r>
      <w:r w:rsidRPr="00F55611">
        <w:rPr>
          <w:lang w:val="en-US"/>
        </w:rPr>
        <w:t>Aichi Biodiversity Targets</w:t>
      </w:r>
      <w:r w:rsidRPr="00F55611">
        <w:rPr>
          <w:color w:val="000000" w:themeColor="text1"/>
          <w:lang w:val="en-US"/>
        </w:rPr>
        <w:t xml:space="preserve">. Furthermore, it compares the consistency of the pathways with the scenario archetypes described in Sections 5.2 and 5.3 from the perspective of the Sustainable Development Goals and </w:t>
      </w:r>
      <w:r w:rsidRPr="00F55611">
        <w:rPr>
          <w:lang w:val="en-US"/>
        </w:rPr>
        <w:t>Aichi Biodiversity Targets</w:t>
      </w:r>
      <w:r w:rsidRPr="00F55611">
        <w:rPr>
          <w:color w:val="000000" w:themeColor="text1"/>
          <w:lang w:val="en-US"/>
        </w:rPr>
        <w:t>.</w:t>
      </w:r>
    </w:p>
    <w:p w14:paraId="2069F3A2" w14:textId="77777777" w:rsidR="00AE389F" w:rsidRPr="00F55611" w:rsidRDefault="00AE389F" w:rsidP="00AE389F">
      <w:pPr>
        <w:rPr>
          <w:color w:val="000000" w:themeColor="text1"/>
          <w:lang w:val="en-US"/>
        </w:rPr>
      </w:pPr>
    </w:p>
    <w:p w14:paraId="1BB44EBE" w14:textId="77777777" w:rsidR="00AE389F" w:rsidRPr="00F55611" w:rsidRDefault="00AE389F" w:rsidP="00147745">
      <w:pPr>
        <w:pStyle w:val="Heading3"/>
        <w:rPr>
          <w:lang w:val="en-US"/>
        </w:rPr>
      </w:pPr>
      <w:bookmarkStart w:id="1678" w:name="_Toc477172692"/>
      <w:bookmarkStart w:id="1679" w:name="_Toc500507603"/>
      <w:bookmarkStart w:id="1680" w:name="_Toc504380729"/>
      <w:bookmarkStart w:id="1681" w:name="_Toc519504761"/>
      <w:r w:rsidRPr="00F55611">
        <w:rPr>
          <w:lang w:val="en-US"/>
        </w:rPr>
        <w:t>Review of global, and Europe and Central Asian pathways</w:t>
      </w:r>
      <w:bookmarkEnd w:id="1678"/>
      <w:bookmarkEnd w:id="1679"/>
      <w:bookmarkEnd w:id="1680"/>
      <w:bookmarkEnd w:id="1681"/>
      <w:r w:rsidRPr="00F55611">
        <w:rPr>
          <w:lang w:val="en-US"/>
        </w:rPr>
        <w:t xml:space="preserve"> </w:t>
      </w:r>
    </w:p>
    <w:p w14:paraId="6F3D8E09" w14:textId="50533E9C" w:rsidR="00AE389F" w:rsidRPr="00F55611" w:rsidRDefault="00AE389F" w:rsidP="00AE389F">
      <w:pPr>
        <w:rPr>
          <w:lang w:val="en-US"/>
        </w:rPr>
      </w:pPr>
      <w:bookmarkStart w:id="1682" w:name="_Toc431285575"/>
      <w:bookmarkStart w:id="1683" w:name="_Toc450554935"/>
      <w:bookmarkStart w:id="1684" w:name="_Toc477172698"/>
      <w:r w:rsidRPr="00F55611">
        <w:rPr>
          <w:lang w:val="en-US"/>
        </w:rPr>
        <w:t>As detailed in Section 5.4.1, visions and pathways that target sustainable development were selected for this review. In addition to the studies analyzed for their visions (Section 5.4), a specific review of the pathways literature was conducted focusing on local-scale studies, and especially on studies incorporating indigenous and local knowledge and soci</w:t>
      </w:r>
      <w:r w:rsidR="00C379CC">
        <w:rPr>
          <w:lang w:val="en-US"/>
        </w:rPr>
        <w:t>et</w:t>
      </w:r>
      <w:r w:rsidRPr="00F55611">
        <w:rPr>
          <w:lang w:val="en-US"/>
        </w:rPr>
        <w:t xml:space="preserve">al transformations, such as no-GDP growth, </w:t>
      </w:r>
      <w:r w:rsidRPr="00F55611">
        <w:rPr>
          <w:lang w:val="en-US"/>
        </w:rPr>
        <w:lastRenderedPageBreak/>
        <w:t>lifestyle change or other soci</w:t>
      </w:r>
      <w:r w:rsidR="00C379CC">
        <w:rPr>
          <w:lang w:val="en-US"/>
        </w:rPr>
        <w:t>et</w:t>
      </w:r>
      <w:r w:rsidRPr="00F55611">
        <w:rPr>
          <w:lang w:val="en-US"/>
        </w:rPr>
        <w:t>al transformations (</w:t>
      </w:r>
      <w:r w:rsidR="00C020DB">
        <w:rPr>
          <w:lang w:val="en-US"/>
        </w:rPr>
        <w:t>supporting material</w:t>
      </w:r>
      <w:r w:rsidRPr="009F5398">
        <w:rPr>
          <w:lang w:val="en-US"/>
        </w:rPr>
        <w:t xml:space="preserve"> </w:t>
      </w:r>
      <w:hyperlink r:id="rId3129" w:history="1">
        <w:r w:rsidRPr="00CC3F10">
          <w:rPr>
            <w:rStyle w:val="Hyperlink"/>
            <w:lang w:val="en-US"/>
          </w:rPr>
          <w:t>Appendix 5.2</w:t>
        </w:r>
      </w:hyperlink>
      <w:r w:rsidRPr="00F55611">
        <w:rPr>
          <w:lang w:val="en-US"/>
        </w:rPr>
        <w:t xml:space="preserve">). Information extracted from the document sources included trade-offs addressed, actions related to land/sea use and management, nature, </w:t>
      </w:r>
      <w:r w:rsidRPr="00F55611">
        <w:rPr>
          <w:bCs/>
          <w:lang w:val="en-US"/>
        </w:rPr>
        <w:t>its contributions to people</w:t>
      </w:r>
      <w:r w:rsidRPr="00F55611">
        <w:rPr>
          <w:lang w:val="en-US"/>
        </w:rPr>
        <w:t xml:space="preserve">, good quality of life and/or anthropogenic assets. Furthermore, we analyzed pathways’ coherence, and whether the actions suggested by the pathways could be considered transformational. We also checked whether the pathways took into account cross-sectoral integration, including the mainstreaming of environmental objectives into other sectors, or cross-scale interactions and related trade-offs, and which values were considered and how. </w:t>
      </w:r>
    </w:p>
    <w:p w14:paraId="277EE642" w14:textId="539F6BBF" w:rsidR="00AE389F" w:rsidRPr="00F55611" w:rsidRDefault="00AE389F" w:rsidP="00AE389F">
      <w:pPr>
        <w:rPr>
          <w:lang w:val="en-US"/>
        </w:rPr>
      </w:pPr>
      <w:r w:rsidRPr="00F55611">
        <w:rPr>
          <w:lang w:val="en-US"/>
        </w:rPr>
        <w:t>As mentioned in Section 5.4, no study explicitly included indigenous knowledge at the scale of Europe and Central Asia. Noteworthy exceptions are provided in local level case studies (</w:t>
      </w:r>
      <w:r w:rsidRPr="00F55611">
        <w:rPr>
          <w:lang w:val="en-US"/>
        </w:rPr>
        <w:fldChar w:fldCharType="begin" w:fldLock="1"/>
      </w:r>
      <w:r w:rsidRPr="00F55611">
        <w:rPr>
          <w:lang w:val="en-US"/>
        </w:rPr>
        <w:instrText>ADDIN CSL_CITATION { "citationItems" : [ { "id" : "ITEM-1",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1", "issue" : "4", "issued" : { "date-parts" : [ [ "2014" ] ] }, "note" : "NULL", "title" : "A holistic approach to studying social-ecological systems and its application to Southern Transylvania", "type" : "article-journal", "volume" : "19" }, "uris" : [ "http://www.mendeley.com/documents/?uuid=0c97c56e-c55f-4c20-9a65-9730711b2c45" ] }, { "id" : "ITEM-2",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2",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id" : "ITEM-3", "itemData" : { "author" : [ { "dropping-particle" : "", "family" : "Oteros-Rozas", "given" : "E", "non-dropping-particle" : "", "parse-names" : false, "suffix" : "" }, { "dropping-particle" : "", "family" : "Mart\u00edn-L\u00f3pez", "given" : "Berta", "non-dropping-particle" : "", "parse-names" : false, "suffix" : "" }, { "dropping-particle" : "", "family" : "L\u00f3pez", "given" : "C A", "non-dropping-particle" : "", "parse-names" : false, "suffix" : "" }, { "dropping-particle" : "", "family" : "Palomo", "given" : "I", "non-dropping-particle" : "", "parse-names" : false, "suffix" : "" }, { "dropping-particle" : "", "family" : "Gonz\u00e1lez", "given" : "J A", "non-dropping-particle" : "", "parse-names" : false, "suffix" : "" } ], "container-title" : "The Rangeland Journal", "id" : "ITEM-3", "issue" : "3", "issued" : { "date-parts" : [ [ "2013" ] ] }, "page" : "251", "title" : "Envisioning the future of transhumant pastoralism through participatory scenario planning: a case study in Spain", "type" : "article-journal", "volume" : "35" }, "uris" : [ "http://www.mendeley.com/documents/?uuid=76c23f6c-60f6-40d0-8206-bb3bc43b7ae9" ] } ], "mendeley" : { "formattedCitation" : "(Hanspach et al., 2014; Oteros-Rozas et al., 2013; Palomo et al., 2011)", "manualFormatting" : "Hanspach et al., 2014; Oteros-Rozas, Mart\u00edn-L\u00f3pez, L\u00f3pez, Palomo, &amp; Gonz\u00e1lez, 2013; Palomo, Mart\u00edn-Lop\u00e9z, Lopez-Santiago, &amp; Montes, 2011", "plainTextFormattedCitation" : "(Hanspach et al., 2014; Oteros-Rozas et al., 2013; Palomo et al., 2011)", "previouslyFormattedCitation" : "(Hanspach et al., 2014; Oteros-Rozas et al., 2013; Palomo et al., 2011)" }, "properties" : {  }, "schema" : "https://github.com/citation-style-language/schema/raw/master/csl-citation.json" }</w:instrText>
      </w:r>
      <w:r w:rsidRPr="00F55611">
        <w:rPr>
          <w:lang w:val="en-US"/>
        </w:rPr>
        <w:fldChar w:fldCharType="separate"/>
      </w:r>
      <w:r w:rsidRPr="00F55611">
        <w:rPr>
          <w:lang w:val="en-US"/>
        </w:rPr>
        <w:t xml:space="preserve">Hanspach </w:t>
      </w:r>
      <w:r w:rsidR="009E3418" w:rsidRPr="009E3418">
        <w:rPr>
          <w:i/>
          <w:lang w:val="en-US"/>
        </w:rPr>
        <w:t>et al.</w:t>
      </w:r>
      <w:r w:rsidRPr="00F55611">
        <w:rPr>
          <w:lang w:val="en-US"/>
        </w:rPr>
        <w:t>, 2014; Oteros-Rozas</w:t>
      </w:r>
      <w:r w:rsidRPr="008D407C">
        <w:rPr>
          <w:lang w:val="en-US"/>
        </w:rPr>
        <w:t xml:space="preserve"> </w:t>
      </w:r>
      <w:r w:rsidR="009E3418" w:rsidRPr="009E3418">
        <w:rPr>
          <w:i/>
          <w:lang w:val="en-US"/>
        </w:rPr>
        <w:t>et al.</w:t>
      </w:r>
      <w:r w:rsidRPr="00F55611">
        <w:rPr>
          <w:lang w:val="en-US"/>
        </w:rPr>
        <w:t>, 2013; Palomo</w:t>
      </w:r>
      <w:r w:rsidRPr="008D407C">
        <w:rPr>
          <w:lang w:val="en-US"/>
        </w:rPr>
        <w:t xml:space="preserve"> </w:t>
      </w:r>
      <w:r w:rsidR="009E3418" w:rsidRPr="009E3418">
        <w:rPr>
          <w:i/>
          <w:lang w:val="en-US"/>
        </w:rPr>
        <w:t>et al.</w:t>
      </w:r>
      <w:r w:rsidRPr="00F55611">
        <w:rPr>
          <w:lang w:val="en-US"/>
        </w:rPr>
        <w:t>, 2011</w:t>
      </w:r>
      <w:r w:rsidRPr="00F55611">
        <w:rPr>
          <w:lang w:val="en-US"/>
        </w:rPr>
        <w:fldChar w:fldCharType="end"/>
      </w:r>
      <w:r w:rsidRPr="00F55611">
        <w:rPr>
          <w:lang w:val="en-US"/>
        </w:rPr>
        <w:t xml:space="preserve">, see </w:t>
      </w:r>
      <w:r w:rsidRPr="00F55611">
        <w:rPr>
          <w:b/>
          <w:lang w:val="en-US"/>
        </w:rPr>
        <w:t>Box 5.9</w:t>
      </w:r>
      <w:r w:rsidRPr="00F55611">
        <w:rPr>
          <w:lang w:val="en-US"/>
        </w:rPr>
        <w:t xml:space="preserve"> for further details) and a study on strategies to deal with frictions in transformation movements </w:t>
      </w:r>
      <w:r w:rsidRPr="00F55611">
        <w:rPr>
          <w:lang w:val="en-US"/>
        </w:rPr>
        <w:fldChar w:fldCharType="begin" w:fldLock="1"/>
      </w:r>
      <w:r w:rsidRPr="00F55611">
        <w:rPr>
          <w:lang w:val="en-US"/>
        </w:rPr>
        <w:instrText>ADDIN CSL_CITATION { "citationItems" : [ { "id" : "ITEM-1", "itemData" : { "DOI" : "10.3167/fcl.2014.690104", "ISSN" : "15585263 (ISSN)", "abstract" : "This article follows the trajectory of a French farmers' movement that contests the seed production and regulation system set in place during agricultural modernization. It focuses on the creativity of the movement, which ranges from semantic innovations (such as peasant seeds) to the reinvention of onfarm breeding practices based on new scientific paradigms, and includes new alliances with the social movements defending the commons. The trajectory of the movement is shaped by its encounters-with scientists, other international seed contestations, and other social movements-and by the productive frictions they create. This in-depth reframing of the activities connected to seeds contributes to building a counternarrative about farmers and seeds that reopens spaces for contestation. In this counternarrative, peasant seeds play a central and subversive role in the sense that they question the ontological assumptions of present seed laws. \u00a9 Stichting Focaal and Berghahn Books.", "author" : [ { "dropping-particle" : "", "family" : "Demeulenaere", "given" : "Elise", "non-dropping-particle" : "", "parse-names" : false, "suffix" : "" } ], "container-title" : "Focaal", "id" : "ITEM-1", "issue" : "69", "issued" : { "date-parts" : [ [ "2014" ] ] }, "note" : "NULL", "page" : "45-61", "title" : "A political ontology of seeds: The transformative frictions of a farmers' movement in Europe", "type" : "article-journal", "volume" : "69" }, "uris" : [ "http://www.mendeley.com/documents/?uuid=ce3d5d23-b1a2-35f2-a6b9-d5128d43ae1b" ] } ], "mendeley" : { "formattedCitation" : "(Demeulenaere, 2014)", "plainTextFormattedCitation" : "(Demeulenaere, 2014)", "previouslyFormattedCitation" : "(Demeulenaere, 2014)" }, "properties" : {  }, "schema" : "https://github.com/citation-style-language/schema/raw/master/csl-citation.json" }</w:instrText>
      </w:r>
      <w:r w:rsidRPr="00F55611">
        <w:rPr>
          <w:lang w:val="en-US"/>
        </w:rPr>
        <w:fldChar w:fldCharType="separate"/>
      </w:r>
      <w:r w:rsidRPr="00F55611">
        <w:rPr>
          <w:lang w:val="en-US"/>
        </w:rPr>
        <w:t>(Demeulenaere, 2014)</w:t>
      </w:r>
      <w:r w:rsidRPr="00F55611">
        <w:rPr>
          <w:lang w:val="en-US"/>
        </w:rPr>
        <w:fldChar w:fldCharType="end"/>
      </w:r>
      <w:r w:rsidRPr="00F55611">
        <w:rPr>
          <w:lang w:val="en-US"/>
        </w:rPr>
        <w:t>. Moreover, while indigenous and local knowledge does not explicitly feature</w:t>
      </w:r>
      <w:r w:rsidRPr="00F55611">
        <w:rPr>
          <w:rFonts w:ascii="Calibri" w:eastAsia="Times New Roman" w:hAnsi="Calibri" w:cs="Times New Roman"/>
          <w:color w:val="000000"/>
          <w:lang w:val="en-US" w:eastAsia="de-DE"/>
        </w:rPr>
        <w:t xml:space="preserve"> in countries’ development strategies or the national biodiversity strategies and action plans of Eastern Europe and Central Asia, some of them mention indigenous and local knowledge-related issues, for example, the importance of traditional crop varieties and breeds for adaptation to climate change.</w:t>
      </w:r>
    </w:p>
    <w:p w14:paraId="4A543689" w14:textId="37092DAD" w:rsidR="00AE389F" w:rsidRPr="00F55611" w:rsidRDefault="00AE389F" w:rsidP="00AE389F">
      <w:pPr>
        <w:rPr>
          <w:lang w:val="en-US"/>
        </w:rPr>
      </w:pPr>
      <w:r w:rsidRPr="00F55611">
        <w:rPr>
          <w:lang w:val="en-US"/>
        </w:rPr>
        <w:t xml:space="preserve">More than two thirds of the pathways studies considered the concept of value. Among those considering values, this was explicit in about 80% of the cases, and implicit otherwise. Pathways studies included different dimensions of value: about 60% used the concept of value as good quality of life (anthropocentric </w:t>
      </w:r>
      <w:r w:rsidR="00A44014" w:rsidRPr="00F55611">
        <w:rPr>
          <w:lang w:val="en-US"/>
        </w:rPr>
        <w:t xml:space="preserve">relational </w:t>
      </w:r>
      <w:r w:rsidRPr="00F55611">
        <w:rPr>
          <w:lang w:val="en-US"/>
        </w:rPr>
        <w:t xml:space="preserve">values); about 30% as nature’s contributions to people (i.e. anthropocentric instrumental values) and only about 10% as nature (non-anthropocentric or intrinsic values). Most studies focused primarily on values associated with non-material contributions to people (60%), followed by regulating contributions (20%), and finally material contributions (20%). </w:t>
      </w:r>
    </w:p>
    <w:p w14:paraId="1BBD0754" w14:textId="26ED71EA"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9</w:t>
      </w:r>
      <w:r w:rsidRPr="00F55611">
        <w:fldChar w:fldCharType="end"/>
      </w:r>
      <w:r w:rsidRPr="00F55611">
        <w:t xml:space="preserve">: Pathways including indigenous and local knowledge and practices (based on </w:t>
      </w:r>
      <w:r w:rsidRPr="00F55611">
        <w:fldChar w:fldCharType="begin" w:fldLock="1"/>
      </w:r>
      <w:r w:rsidRPr="00F55611">
        <w:instrText>ADDIN CSL_CITATION { "citationItems" : [ { "id" : "ITEM-1", "itemData" : { "author" : [ { "dropping-particle" : "", "family" : "Oteros-Rozas", "given" : "E", "non-dropping-particle" : "", "parse-names" : false, "suffix" : "" }, { "dropping-particle" : "", "family" : "Mart\u00edn-L\u00f3pez", "given" : "Berta", "non-dropping-particle" : "", "parse-names" : false, "suffix" : "" }, { "dropping-particle" : "", "family" : "L\u00f3pez", "given" : "C A", "non-dropping-particle" : "", "parse-names" : false, "suffix" : "" }, { "dropping-particle" : "", "family" : "Palomo", "given" : "I", "non-dropping-particle" : "", "parse-names" : false, "suffix" : "" }, { "dropping-particle" : "", "family" : "Gonz\u00e1lez", "given" : "J A", "non-dropping-particle" : "", "parse-names" : false, "suffix" : "" } ], "container-title" : "The Rangeland Journal", "id" : "ITEM-1", "issue" : "3", "issued" : { "date-parts" : [ [ "2013" ] ] }, "page" : "251", "title" : "Envisioning the future of transhumant pastoralism through participatory scenario planning: a case study in Spain", "type" : "article-journal", "volume" : "35" }, "uris" : [ "http://www.mendeley.com/documents/?uuid=76c23f6c-60f6-40d0-8206-bb3bc43b7ae9" ] } ], "mendeley" : { "formattedCitation" : "(Oteros-Rozas et al., 2013)", "manualFormatting" : "Oteros-Rozas et al., 2013", "plainTextFormattedCitation" : "(Oteros-Rozas et al., 2013)", "previouslyFormattedCitation" : "(Oteros-Rozas et al., 2013)" }, "properties" : {  }, "schema" : "https://github.com/citation-style-language/schema/raw/master/csl-citation.json" }</w:instrText>
      </w:r>
      <w:r w:rsidRPr="00F55611">
        <w:fldChar w:fldCharType="separate"/>
      </w:r>
      <w:r w:rsidRPr="00F55611">
        <w:t xml:space="preserve">Oteros-Rozas </w:t>
      </w:r>
      <w:r w:rsidR="009E3418" w:rsidRPr="009E3418">
        <w:rPr>
          <w:i/>
        </w:rPr>
        <w:t>et al.</w:t>
      </w:r>
      <w:r w:rsidR="00F02736">
        <w:t xml:space="preserve">, </w:t>
      </w:r>
      <w:r w:rsidRPr="00F55611">
        <w:t>2013</w:t>
      </w:r>
      <w:r w:rsidRPr="00F55611">
        <w:fldChar w:fldCharType="end"/>
      </w:r>
      <w:r w:rsidR="009D7B0F">
        <w:t>)</w:t>
      </w:r>
      <w:r w:rsidR="00804119">
        <w:t>.</w:t>
      </w:r>
    </w:p>
    <w:p w14:paraId="3DCEE806" w14:textId="77777777" w:rsidR="00AE389F" w:rsidRPr="00F55611" w:rsidRDefault="00AE389F" w:rsidP="00AE389F">
      <w:pPr>
        <w:rPr>
          <w:sz w:val="20"/>
          <w:szCs w:val="20"/>
          <w:lang w:val="en-US"/>
        </w:rPr>
      </w:pPr>
      <w:r w:rsidRPr="00F55611">
        <w:rPr>
          <w:sz w:val="20"/>
          <w:szCs w:val="20"/>
          <w:lang w:val="en-US"/>
        </w:rPr>
        <w:t>This study focused on the agro-pastoral strategy of transhumance in south-central Spain as a traditional way of adapting to fluctuating and seasonal environmental factors for livestock production. This long-term practice rooted in prehistory has been shaping and maintaining biodiversity at all levels. Today this practice is declining or already abandoned because of the integration of animal production into the global market economy and the dominance of the global food system. In light of global environmental change, including climate and land use change, sustainable livestock production systems adapted to local environments have seen renewed interest. Against this background, participatory scenario planning was performed with 68 stakeholders including herders, administrators, NGOs and scientists. The aim was to envision plausible futures for transhumance and to enlighten policymaking on the maintenance of this practice along the “Consequence Drove Road”, one of the largest transhumant social-ecological networks still in use in Spain. Among the specific goals was also to analyze trade-offs between different contributions of nature to people between different scenarios and their effect on a good quality of life.</w:t>
      </w:r>
    </w:p>
    <w:p w14:paraId="45A80519" w14:textId="77777777" w:rsidR="00AE389F" w:rsidRPr="00F55611" w:rsidRDefault="00AE389F" w:rsidP="00AE389F">
      <w:pPr>
        <w:rPr>
          <w:sz w:val="20"/>
          <w:szCs w:val="20"/>
          <w:lang w:val="en-US" w:eastAsia="ja-JP"/>
        </w:rPr>
      </w:pPr>
      <w:r w:rsidRPr="00F55611">
        <w:rPr>
          <w:sz w:val="20"/>
          <w:szCs w:val="20"/>
          <w:lang w:val="en-US"/>
        </w:rPr>
        <w:t xml:space="preserve">Four plausible future scenarios were built, each showing clear trade-offs in the delivery of 19 studied contributions, such as food, fibre, soil fertility, fire prevention, cultural identity, local ecological knowledge and other dimensions of good quality of life. Nine management strategies for the maintenance of transhumance were identified by the stakeholders. Priority was given to implementation of payment schemes for </w:t>
      </w:r>
      <w:r w:rsidRPr="00F55611">
        <w:rPr>
          <w:bCs/>
          <w:sz w:val="20"/>
          <w:szCs w:val="20"/>
          <w:lang w:val="en-US"/>
        </w:rPr>
        <w:t>nature’s contributions to people</w:t>
      </w:r>
      <w:r w:rsidRPr="00F55611">
        <w:rPr>
          <w:sz w:val="20"/>
          <w:szCs w:val="20"/>
          <w:lang w:val="en-US"/>
        </w:rPr>
        <w:t>, the enhancement of social capital among transhumants, the improvement of product marketing and the restoration of the drove roads. All the mentioned measures will enhance and make transhumance economically viable for younger generations. The results and recommendations of the participatory exercise were linked to the current reform of the European Union Common Agricultural Policy that aims for sustainable food production by strengthening links between food production and various contributions from nature to people. Thus, this study is an example of how to design pathways towards the goal/vision of sustainable livestock production by incorporating indigenous and local knowledge, a foundation in the transhumance practice, into a scenario exercise.</w:t>
      </w:r>
    </w:p>
    <w:p w14:paraId="59D85E88" w14:textId="65501000" w:rsidR="00AE389F" w:rsidRDefault="006A1288" w:rsidP="00AE389F">
      <w:pPr>
        <w:rPr>
          <w:b/>
          <w:sz w:val="20"/>
          <w:szCs w:val="20"/>
          <w:lang w:val="en-US"/>
        </w:rPr>
      </w:pPr>
      <w:r>
        <w:rPr>
          <w:b/>
          <w:sz w:val="20"/>
          <w:szCs w:val="20"/>
          <w:lang w:val="en-US"/>
        </w:rPr>
        <w:lastRenderedPageBreak/>
        <w:t>End of Box</w:t>
      </w:r>
      <w:r w:rsidR="00AE389F" w:rsidRPr="00F55611">
        <w:rPr>
          <w:b/>
          <w:sz w:val="20"/>
          <w:szCs w:val="20"/>
          <w:lang w:val="en-US"/>
        </w:rPr>
        <w:t xml:space="preserve"> 5.9</w:t>
      </w:r>
    </w:p>
    <w:p w14:paraId="4B82B082" w14:textId="77777777" w:rsidR="006A1288" w:rsidRPr="00F55611" w:rsidRDefault="006A1288" w:rsidP="00AE389F">
      <w:pPr>
        <w:rPr>
          <w:b/>
          <w:sz w:val="20"/>
          <w:szCs w:val="20"/>
          <w:lang w:val="en-US"/>
        </w:rPr>
      </w:pPr>
    </w:p>
    <w:p w14:paraId="5CAF6810" w14:textId="77777777" w:rsidR="00AE389F" w:rsidRPr="00F55611" w:rsidRDefault="00AE389F" w:rsidP="00AE389F">
      <w:pPr>
        <w:rPr>
          <w:color w:val="000000" w:themeColor="text1"/>
          <w:lang w:val="en-US"/>
        </w:rPr>
      </w:pPr>
      <w:bookmarkStart w:id="1685" w:name="_Toc450554934"/>
      <w:bookmarkStart w:id="1686" w:name="_Toc469761150"/>
      <w:bookmarkStart w:id="1687" w:name="_Toc477172693"/>
      <w:bookmarkStart w:id="1688" w:name="_Ref479249432"/>
      <w:r w:rsidRPr="00F55611">
        <w:rPr>
          <w:lang w:val="en-US"/>
        </w:rPr>
        <w:t xml:space="preserve">The majority of the pathways reviewed for Europe and Central Asia are open-ended storylines (without quantification) and mainly present orientations for strategic action to address a respective vision. Examples of pathways supported by quantification from exploratory scenarios are highlighted in Section 5.5.5. </w:t>
      </w:r>
      <w:r w:rsidRPr="00F55611">
        <w:rPr>
          <w:color w:val="000000" w:themeColor="text1"/>
          <w:lang w:val="en-US"/>
        </w:rPr>
        <w:t xml:space="preserve">In line with the international agenda on sustainable development (e.g. </w:t>
      </w:r>
      <w:r w:rsidRPr="00F55611">
        <w:rPr>
          <w:color w:val="000000" w:themeColor="text1"/>
          <w:lang w:val="en-US"/>
        </w:rPr>
        <w:fldChar w:fldCharType="begin" w:fldLock="1"/>
      </w:r>
      <w:r w:rsidRPr="00F55611">
        <w:rPr>
          <w:color w:val="000000" w:themeColor="text1"/>
          <w:lang w:val="en-US"/>
        </w:rPr>
        <w:instrText>ADDIN CSL_CITATION { "citationItems" : [ { "id" : "ITEM-1", "itemData" : { "author" : [ { "dropping-particle" : "", "family" : "IGBP", "given" : "", "non-dropping-particle" : "", "parse-names" : false, "suffix" : "" } ], "container-title" : "Global Change", "id" : "ITEM-1", "issue" : "74", "issued" : { "date-parts" : [ [ "2009" ] ] }, "page" : "16-19", "publisher" : "International Geosphere-Biosphere Programme", "title" : "2050 - a vision for our planet", "type" : "article-journal" }, "uris" : [ "http://www.mendeley.com/documents/?uuid=1d3503d9-cfc1-4771-bc89-b0407d70b0e6" ] }, { "id" : "ITEM-2", "itemData" : { "ISBN" : "9781107607101", "author" : [ { "dropping-particle" : "", "family" : "IPCC", "given" : "", "non-dropping-particle" : "", "parse-names" : false, "suffix" : "" } ],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Seyboth", "given" : "K.", "non-dropping-particle" : "", "parse-names" : false, "suffix" : "" }, { "dropping-particle" : "", "family" : "Matschoss", "given" : "P.", "non-dropping-particle" : "", "parse-names" : false, "suffix" : "" }, { "dropping-particle" : "", "family" : "Kadner", "given" : "S.", "non-dropping-particle" : "", "parse-names" : false, "suffix" : "" }, { "dropping-particle" : "", "family" : "Zwickel", "given" : "T.", "non-dropping-particle" : "", "parse-names" : false, "suffix" : "" }, { "dropping-particle" : "", "family" : "Eickemeier", "given" : "P.", "non-dropping-particle" : "", "parse-names" : false, "suffix" : "" }, { "dropping-particle" : "", "family" : "Hansen", "given" : "G.", "non-dropping-particle" : "", "parse-names" : false, "suffix" : "" }, { "dropping-particle" : "", "family" : "Schl\u00f6mer", "given" : "S.", "non-dropping-particle" : "", "parse-names" : false, "suffix" : "" }, { "dropping-particle" : "", "family" : "Stechow", "given" : "C.", "non-dropping-particle" : "von", "parse-names" : false, "suffix" : "" } ], "id" : "ITEM-2", "issued" : { "date-parts" : [ [ "2012" ] ] }, "note" : "NULL", "publisher" : "Cambridge University Press", "publisher-place" : "Cambridge, United Kingdom and New York, NY, USA", "title" : "Renewable Energy Sources and Climate Change Mitigation - Special Report of the Intergovernmental Panel on Climate Change", "type" : "book" }, "uris" : [ "http://www.mendeley.com/documents/?uuid=cb34eec8-8f06-411d-ab7f-79878792ad78" ] }, { "id" : "ITEM-3", "itemData" : { "author" : [ { "dropping-particle" : "", "family" : "FAO", "given" : "", "non-dropping-particle" : "", "parse-names" : false, "suffix" : "" } ], "id" : "ITEM-3", "issued" : { "date-parts" : [ [ "2014" ] ] }, "publisher" : "Food and Agriculture Organization of the United Nations", "publisher-place" : "Rome", "title" : "Building a common vision for sustainable food and agriculture.", "type" : "book" }, "uris" : [ "http://www.mendeley.com/documents/?uuid=9651dc9a-0f2c-4847-97c9-f3a275bbe6c9" ] } ], "mendeley" : { "formattedCitation" : "(FAO, 2014; IGBP, 2009; IPCC, 2012)", "manualFormatting" : "FAO, 2014; IGBP, 2009; IPCC, 2012", "plainTextFormattedCitation" : "(FAO, 2014; IGBP, 2009; IPCC, 2012)", "previouslyFormattedCitation" : "(FAO, 2014; IGBP, 2009; IPCC, 2012)"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FAO, 2014; IGBP, 2009; IPCC, 2012</w:t>
      </w:r>
      <w:r w:rsidRPr="00F55611">
        <w:rPr>
          <w:color w:val="000000" w:themeColor="text1"/>
          <w:lang w:val="en-US"/>
        </w:rPr>
        <w:fldChar w:fldCharType="end"/>
      </w:r>
      <w:r w:rsidRPr="00F55611">
        <w:rPr>
          <w:color w:val="000000" w:themeColor="text1"/>
          <w:lang w:val="en-US"/>
        </w:rPr>
        <w:t xml:space="preserve">) and the Sustainable Development Goals, the pathways broadly aim to address several sustainability challenges, including: (i) food provision (Goal 2) while ensuring water availability and water quality (Goal 6) and minimizing biodiversity loss (Goal 15); (ii) mitigating climate change (Goal 13) while enhancing energy security (Goal 7), contributing to health (Goal 3) and offering practical and workable solutions for low carbon transport systems; and (iii) promoting economic wealth (Goals 8 and 9), relational values and equity (Goal 10). In line with these international priorities, Europe and Central Asia visions prioritize (Section 5.1.2; </w:t>
      </w:r>
      <w:r w:rsidRPr="00F55611">
        <w:rPr>
          <w:b/>
          <w:color w:val="000000" w:themeColor="text1"/>
          <w:lang w:val="en-US"/>
        </w:rPr>
        <w:t>Figure 5.3</w:t>
      </w:r>
      <w:r w:rsidRPr="00F55611">
        <w:rPr>
          <w:color w:val="000000" w:themeColor="text1"/>
          <w:lang w:val="en-US"/>
        </w:rPr>
        <w:t>):</w:t>
      </w:r>
    </w:p>
    <w:p w14:paraId="503813CA" w14:textId="77777777" w:rsidR="00AE389F" w:rsidRPr="00F55611" w:rsidRDefault="00AE389F" w:rsidP="00E236B3">
      <w:pPr>
        <w:pStyle w:val="ListParagraph"/>
        <w:numPr>
          <w:ilvl w:val="0"/>
          <w:numId w:val="32"/>
        </w:numPr>
        <w:spacing w:after="120" w:line="276" w:lineRule="auto"/>
        <w:rPr>
          <w:color w:val="000000" w:themeColor="text1"/>
          <w:lang w:val="en-US"/>
        </w:rPr>
      </w:pPr>
      <w:r w:rsidRPr="00F55611">
        <w:rPr>
          <w:color w:val="000000" w:themeColor="text1"/>
          <w:lang w:val="en-US"/>
        </w:rPr>
        <w:t>two Sustainable Development Goals relating to the biophysical dimension of sustainability: Goals 13 (climate action) and 15 (life on land);</w:t>
      </w:r>
    </w:p>
    <w:p w14:paraId="125C0E64" w14:textId="77777777" w:rsidR="00AE389F" w:rsidRPr="00F55611" w:rsidRDefault="00AE389F" w:rsidP="00E236B3">
      <w:pPr>
        <w:pStyle w:val="ListParagraph"/>
        <w:numPr>
          <w:ilvl w:val="0"/>
          <w:numId w:val="32"/>
        </w:numPr>
        <w:spacing w:after="120" w:line="276" w:lineRule="auto"/>
        <w:rPr>
          <w:color w:val="000000" w:themeColor="text1"/>
          <w:lang w:val="en-US"/>
        </w:rPr>
      </w:pPr>
      <w:r w:rsidRPr="00F55611">
        <w:rPr>
          <w:color w:val="000000" w:themeColor="text1"/>
          <w:lang w:val="en-US"/>
        </w:rPr>
        <w:t>three Sustainable Development Goals relating to the economic dimension of sustainability: Goals 8 (decent work and economic growth), 9 (industry and innovation) and 12 (responsible consumption and production); and</w:t>
      </w:r>
    </w:p>
    <w:p w14:paraId="70A0DC48" w14:textId="77777777" w:rsidR="00AE389F" w:rsidRPr="00F55611" w:rsidRDefault="00AE389F" w:rsidP="00E236B3">
      <w:pPr>
        <w:pStyle w:val="ListParagraph"/>
        <w:numPr>
          <w:ilvl w:val="0"/>
          <w:numId w:val="32"/>
        </w:numPr>
        <w:spacing w:after="120" w:line="276" w:lineRule="auto"/>
        <w:rPr>
          <w:color w:val="000000" w:themeColor="text1"/>
          <w:lang w:val="en-US"/>
        </w:rPr>
      </w:pPr>
      <w:r w:rsidRPr="00F55611">
        <w:rPr>
          <w:color w:val="000000" w:themeColor="text1"/>
          <w:lang w:val="en-US"/>
        </w:rPr>
        <w:t>two Sustainable Development Goals relating to the social dimension of sustainability: Goals 7 (clean energy) and 11 (sustainable cities).</w:t>
      </w:r>
    </w:p>
    <w:p w14:paraId="662F9AB5" w14:textId="77777777" w:rsidR="00AE389F" w:rsidRPr="00F55611" w:rsidRDefault="00AE389F" w:rsidP="00AE389F">
      <w:pPr>
        <w:rPr>
          <w:lang w:val="en-US"/>
        </w:rPr>
      </w:pPr>
      <w:r w:rsidRPr="00F55611">
        <w:rPr>
          <w:color w:val="000000" w:themeColor="text1"/>
          <w:lang w:val="en-US"/>
        </w:rPr>
        <w:t>In addition to addressing the above challenges, the pathways also aim to mitigate</w:t>
      </w:r>
      <w:r w:rsidRPr="00F55611">
        <w:rPr>
          <w:lang w:val="en-US"/>
        </w:rPr>
        <w:t xml:space="preserve"> trade-offs between different aspects of nature, </w:t>
      </w:r>
      <w:r w:rsidRPr="00F55611">
        <w:rPr>
          <w:bCs/>
          <w:lang w:val="en-US"/>
        </w:rPr>
        <w:t>its contributions to people</w:t>
      </w:r>
      <w:r w:rsidRPr="00F55611">
        <w:rPr>
          <w:lang w:val="en-US"/>
        </w:rPr>
        <w:t xml:space="preserve"> and good quality of life. M</w:t>
      </w:r>
      <w:r w:rsidRPr="00F55611" w:rsidDel="003106AF">
        <w:rPr>
          <w:lang w:val="en-US"/>
        </w:rPr>
        <w:t>ajor trade-offs</w:t>
      </w:r>
      <w:r w:rsidRPr="00F55611">
        <w:rPr>
          <w:lang w:val="en-US"/>
        </w:rPr>
        <w:t xml:space="preserve"> relating to land,</w:t>
      </w:r>
      <w:r w:rsidRPr="00F55611" w:rsidDel="003106AF">
        <w:rPr>
          <w:lang w:val="en-US"/>
        </w:rPr>
        <w:t xml:space="preserve"> addressed by pathways </w:t>
      </w:r>
      <w:r w:rsidRPr="00F55611">
        <w:rPr>
          <w:lang w:val="en-US"/>
        </w:rPr>
        <w:t xml:space="preserve">studies </w:t>
      </w:r>
      <w:r w:rsidRPr="00F55611" w:rsidDel="003106AF">
        <w:rPr>
          <w:lang w:val="en-US"/>
        </w:rPr>
        <w:t xml:space="preserve">and </w:t>
      </w:r>
      <w:r w:rsidRPr="00F55611">
        <w:rPr>
          <w:lang w:val="en-US"/>
        </w:rPr>
        <w:t>national biodiversity strategies and action plans alike, concern</w:t>
      </w:r>
      <w:r w:rsidRPr="00F55611" w:rsidDel="003106AF">
        <w:rPr>
          <w:lang w:val="en-US"/>
        </w:rPr>
        <w:t xml:space="preserve"> on the one hand food, fibre and energy provisioning, and on the other hand biodiversity and regulating </w:t>
      </w:r>
      <w:r w:rsidRPr="00F55611">
        <w:rPr>
          <w:lang w:val="en-US"/>
        </w:rPr>
        <w:t>contributions</w:t>
      </w:r>
      <w:r w:rsidRPr="00F55611" w:rsidDel="003106AF">
        <w:rPr>
          <w:lang w:val="en-US"/>
        </w:rPr>
        <w:t xml:space="preserve"> for the preservation of soils, water quantity and quality, </w:t>
      </w:r>
      <w:r w:rsidRPr="00F55611">
        <w:rPr>
          <w:lang w:val="en-US"/>
        </w:rPr>
        <w:t xml:space="preserve">and </w:t>
      </w:r>
      <w:r w:rsidRPr="00F55611" w:rsidDel="003106AF">
        <w:rPr>
          <w:lang w:val="en-US"/>
        </w:rPr>
        <w:t>regulation of water-related hazards</w:t>
      </w:r>
      <w:r w:rsidRPr="00F55611">
        <w:rPr>
          <w:lang w:val="en-US"/>
        </w:rPr>
        <w:t>,</w:t>
      </w:r>
      <w:r w:rsidRPr="00F55611" w:rsidDel="003106AF">
        <w:rPr>
          <w:lang w:val="en-US"/>
        </w:rPr>
        <w:t xml:space="preserve"> climate and air quality. </w:t>
      </w:r>
    </w:p>
    <w:p w14:paraId="4B4F08F7" w14:textId="402646E1" w:rsidR="00AE389F" w:rsidRPr="00F55611" w:rsidRDefault="00AE389F" w:rsidP="00AE389F">
      <w:pPr>
        <w:rPr>
          <w:lang w:val="en-US"/>
        </w:rPr>
      </w:pPr>
      <w:r w:rsidRPr="00F55611">
        <w:rPr>
          <w:lang w:val="en-US"/>
        </w:rPr>
        <w:t xml:space="preserve">In the European Union, </w:t>
      </w:r>
      <w:r w:rsidRPr="00F55611">
        <w:rPr>
          <w:lang w:val="en-US"/>
        </w:rPr>
        <w:fldChar w:fldCharType="begin" w:fldLock="1"/>
      </w:r>
      <w:r w:rsidRPr="00F55611">
        <w:rPr>
          <w:lang w:val="en-US"/>
        </w:rPr>
        <w:instrText>ADDIN CSL_CITATION { "citationItems" : [ { "id" : "ITEM-1", "itemData" : { "author" : [ { "dropping-particle" : "", "family" : "Zeijts", "given" : "H.", "non-dropping-particle" : "van", "parse-names" : false, "suffix" : "" }, { "dropping-particle" : "", "family" : "Prins", "given" : "A.G.", "non-dropping-particle" : "", "parse-names" : false, "suffix" : "" }, { "dropping-particle" : "", "family" : "Dammers", "given" : "E.", "non-dropping-particle" : "", "parse-names" : false, "suffix" : "" }, { "dropping-particle" : "", "family" : "Vonk", "given" : "M.", "non-dropping-particle" : "", "parse-names" : false, "suffix" : "" }, { "dropping-particle" : "", "family" : "Bouwma", "given" : "I.", "non-dropping-particle" : "", "parse-names" : false, "suffix" : "" }, { "dropping-particle" : "", "family" : "Farjon", "given" : "H.", "non-dropping-particle" : "", "parse-names" : false, "suffix" : "" }, { "dropping-particle" : "", "family" : "Pouwels", "given" : "R.", "non-dropping-particle" : "", "parse-names" : false, "suffix" : "" } ], "id" : "ITEM-1", "issued" : { "date-parts" : [ [ "2017" ] ] }, "note" : "NULL", "publisher" : "PBL Netherlands Environmental Assessment Agency", "publisher-place" : "The Hague", "title" : "European nature in the plural. Finding common ground for a next policy agenda", "type" : "book" }, "uris" : [ "http://www.mendeley.com/documents/?uuid=12ca2afe-d96d-418d-bf28-d94a26761308" ] }, { "id" : "ITEM-2", "itemData" : { "author" : [ { "dropping-particle" : "", "family" : "Prins", "given" : "A. G.", "non-dropping-particle" : "", "parse-names" : false, "suffix" : "" }, { "dropping-particle" : "", "family" : "Pouwels", "given" : "R.", "non-dropping-particle" : "", "parse-names" : false, "suffix" : "" }, { "dropping-particle" : "", "family" : "Clement", "given" : "J.", "non-dropping-particle" : "", "parse-names" : false, "suffix" : "" }, { "dropping-particle" : "", "family" : "Hendriks", "given" : "M.", "non-dropping-particle" : "", "parse-names" : false, "suffix" : "" }, { "dropping-particle" : "", "family" : "Knegt", "given" : "B.", "non-dropping-particle" : "De", "parse-names" : false, "suffix" : "" }, { "dropping-particle" : "", "family" : "Petz", "given" : "K.", "non-dropping-particle" : "", "parse-names" : false, "suffix" : "" }, { "dropping-particle" : "", "family" : "Beusen", "given" : "A.", "non-dropping-particle" : "", "parse-names" : false, "suffix" : "" }, { "dropping-particle" : "", "family" : "Farjon", "given" : "H.", "non-dropping-particle" : "", "parse-names" : false, "suffix" : "" }, { "dropping-particle" : "", "family" : "Hinsberg", "given" : "A.", "non-dropping-particle" : "Van", "parse-names" : false, "suffix" : "" }, { "dropping-particle" : "", "family" : "Janse", "given" : "J.", "non-dropping-particle" : "", "parse-names" : false, "suffix" : "" }, { "dropping-particle" : "", "family" : "Knol", "given" : "B.", "non-dropping-particle" : "", "parse-names" : false, "suffix" : "" }, { "dropping-particle" : "", "family" : "Puijenbroek", "given" : "P.", "non-dropping-particle" : "Van", "parse-names" : false, "suffix" : "" }, { "dropping-particle" : "", "family" : "Schelhaas", "given" : "M.-J.", "non-dropping-particle" : "", "parse-names" : false, "suffix" : "" }, { "dropping-particle" : "", "family" : "Tol", "given" : "S.", "non-dropping-particle" : "Van", "parse-names" : false, "suffix" : "" } ], "id" : "ITEM-2", "issued" : { "date-parts" : [ [ "2017" ] ] }, "number-of-pages" : "117", "publisher" : "Netherlands Environmental Assessment Agency (PBL)", "publisher-place" : "The Hague", "title" : "Perspectives on the future of nature in Europe: Impacts and combinations", "type" : "book" }, "uris" : [ "http://www.mendeley.com/documents/?uuid=1ec2f0e0-b1c5-4cd6-b37b-ec31364e6528" ] } ], "mendeley" : { "formattedCitation" : "(Prins et al., 2017; van Zeijts et al., 2017)", "manualFormatting" : "Prins et al. (2017) and Van Zeijts et al. (2017)", "plainTextFormattedCitation" : "(Prins et al., 2017; van Zeijts et al., 2017)", "previouslyFormattedCitation" : "(Prins et al., 2017; van Zeijts et al., 2017)" }, "properties" : {  }, "schema" : "https://github.com/citation-style-language/schema/raw/master/csl-citation.json" }</w:instrText>
      </w:r>
      <w:r w:rsidRPr="00F55611">
        <w:rPr>
          <w:lang w:val="en-US"/>
        </w:rPr>
        <w:fldChar w:fldCharType="separate"/>
      </w:r>
      <w:r w:rsidRPr="00F55611">
        <w:rPr>
          <w:lang w:val="en-US"/>
        </w:rPr>
        <w:t xml:space="preserve">Prins </w:t>
      </w:r>
      <w:r w:rsidR="009E3418" w:rsidRPr="009E3418">
        <w:rPr>
          <w:i/>
          <w:lang w:val="en-US"/>
        </w:rPr>
        <w:t>et al.</w:t>
      </w:r>
      <w:r w:rsidRPr="00F55611">
        <w:rPr>
          <w:lang w:val="en-US"/>
        </w:rPr>
        <w:t xml:space="preserve"> (2017) and Van Zeijts </w:t>
      </w:r>
      <w:r w:rsidR="009E3418" w:rsidRPr="009E3418">
        <w:rPr>
          <w:i/>
          <w:lang w:val="en-US"/>
        </w:rPr>
        <w:t>et al.</w:t>
      </w:r>
      <w:r w:rsidRPr="00F55611">
        <w:rPr>
          <w:lang w:val="en-US"/>
        </w:rPr>
        <w:t xml:space="preserve"> (2017)</w:t>
      </w:r>
      <w:r w:rsidRPr="00F55611">
        <w:rPr>
          <w:lang w:val="en-US"/>
        </w:rPr>
        <w:fldChar w:fldCharType="end"/>
      </w:r>
      <w:r w:rsidRPr="00F55611">
        <w:rPr>
          <w:lang w:val="en-US"/>
        </w:rPr>
        <w:t xml:space="preserve"> suggest that most future conflicts and synergies will potentially occur in urbanized and mountainous regions. For example, in urban and peri-urban regions, synergies may be found between cultural landscapes that are attractive for recreation and regulating services, such as pollination. Alternatively, conflicts could arise between the development of private landscape parks and free accessibility for recreation, and between intensive agriculture and the attractiveness of landscapes. In mountainous areas, regulating services, such as water retention and carbon sequestration, may be compatible with the large-scale development of wild nature and private parks for tourism. While the development of large nature areas with natural dynamics may conflict with the conservation of historically characteristic landscapes </w:t>
      </w:r>
      <w:r w:rsidRPr="00F55611">
        <w:rPr>
          <w:lang w:val="en-US"/>
        </w:rPr>
        <w:fldChar w:fldCharType="begin" w:fldLock="1"/>
      </w:r>
      <w:r w:rsidRPr="00F55611">
        <w:rPr>
          <w:lang w:val="en-US"/>
        </w:rPr>
        <w:instrText>ADDIN CSL_CITATION { "citationItems" : [ { "id" : "ITEM-1", "itemData" : { "author" : [ { "dropping-particle" : "", "family" : "Zeijts", "given" : "H.", "non-dropping-particle" : "van", "parse-names" : false, "suffix" : "" }, { "dropping-particle" : "", "family" : "Prins", "given" : "A.G.", "non-dropping-particle" : "", "parse-names" : false, "suffix" : "" }, { "dropping-particle" : "", "family" : "Dammers", "given" : "E.", "non-dropping-particle" : "", "parse-names" : false, "suffix" : "" }, { "dropping-particle" : "", "family" : "Vonk", "given" : "M.", "non-dropping-particle" : "", "parse-names" : false, "suffix" : "" }, { "dropping-particle" : "", "family" : "Bouwma", "given" : "I.", "non-dropping-particle" : "", "parse-names" : false, "suffix" : "" }, { "dropping-particle" : "", "family" : "Farjon", "given" : "H.", "non-dropping-particle" : "", "parse-names" : false, "suffix" : "" }, { "dropping-particle" : "", "family" : "Pouwels", "given" : "R.", "non-dropping-particle" : "", "parse-names" : false, "suffix" : "" } ], "id" : "ITEM-1", "issued" : { "date-parts" : [ [ "2017" ] ] }, "note" : "NULL", "publisher" : "PBL Netherlands Environmental Assessment Agency", "publisher-place" : "The Hague", "title" : "European nature in the plural. Finding common ground for a next policy agenda", "type" : "book" }, "uris" : [ "http://www.mendeley.com/documents/?uuid=12ca2afe-d96d-418d-bf28-d94a26761308" ] }, { "id" : "ITEM-2", "itemData" : { "author" : [ { "dropping-particle" : "", "family" : "Prins", "given" : "A. G.", "non-dropping-particle" : "", "parse-names" : false, "suffix" : "" }, { "dropping-particle" : "", "family" : "Pouwels", "given" : "R.", "non-dropping-particle" : "", "parse-names" : false, "suffix" : "" }, { "dropping-particle" : "", "family" : "Clement", "given" : "J.", "non-dropping-particle" : "", "parse-names" : false, "suffix" : "" }, { "dropping-particle" : "", "family" : "Hendriks", "given" : "M.", "non-dropping-particle" : "", "parse-names" : false, "suffix" : "" }, { "dropping-particle" : "", "family" : "Knegt", "given" : "B.", "non-dropping-particle" : "De", "parse-names" : false, "suffix" : "" }, { "dropping-particle" : "", "family" : "Petz", "given" : "K.", "non-dropping-particle" : "", "parse-names" : false, "suffix" : "" }, { "dropping-particle" : "", "family" : "Beusen", "given" : "A.", "non-dropping-particle" : "", "parse-names" : false, "suffix" : "" }, { "dropping-particle" : "", "family" : "Farjon", "given" : "H.", "non-dropping-particle" : "", "parse-names" : false, "suffix" : "" }, { "dropping-particle" : "", "family" : "Hinsberg", "given" : "A.", "non-dropping-particle" : "Van", "parse-names" : false, "suffix" : "" }, { "dropping-particle" : "", "family" : "Janse", "given" : "J.", "non-dropping-particle" : "", "parse-names" : false, "suffix" : "" }, { "dropping-particle" : "", "family" : "Knol", "given" : "B.", "non-dropping-particle" : "", "parse-names" : false, "suffix" : "" }, { "dropping-particle" : "", "family" : "Puijenbroek", "given" : "P.", "non-dropping-particle" : "Van", "parse-names" : false, "suffix" : "" }, { "dropping-particle" : "", "family" : "Schelhaas", "given" : "M.-J.", "non-dropping-particle" : "", "parse-names" : false, "suffix" : "" }, { "dropping-particle" : "", "family" : "Tol", "given" : "S.", "non-dropping-particle" : "Van", "parse-names" : false, "suffix" : "" } ], "id" : "ITEM-2", "issued" : { "date-parts" : [ [ "2017" ] ] }, "number-of-pages" : "117", "publisher" : "Netherlands Environmental Assessment Agency (PBL)", "publisher-place" : "The Hague", "title" : "Perspectives on the future of nature in Europe: Impacts and combinations", "type" : "book" }, "uris" : [ "http://www.mendeley.com/documents/?uuid=1ec2f0e0-b1c5-4cd6-b37b-ec31364e6528" ] } ], "mendeley" : { "formattedCitation" : "(Prins et al., 2017; van Zeijts et al., 2017)", "plainTextFormattedCitation" : "(Prins et al., 2017; van Zeijts et al., 2017)", "previouslyFormattedCitation" : "(Prins et al., 2017; van Zeijts et al., 2017)" }, "properties" : {  }, "schema" : "https://github.com/citation-style-language/schema/raw/master/csl-citation.json" }</w:instrText>
      </w:r>
      <w:r w:rsidRPr="00F55611">
        <w:rPr>
          <w:lang w:val="en-US"/>
        </w:rPr>
        <w:fldChar w:fldCharType="separate"/>
      </w:r>
      <w:r w:rsidRPr="00F55611">
        <w:rPr>
          <w:lang w:val="en-US"/>
        </w:rPr>
        <w:t xml:space="preserve">(Prins </w:t>
      </w:r>
      <w:r w:rsidR="009E3418" w:rsidRPr="009E3418">
        <w:rPr>
          <w:i/>
          <w:lang w:val="en-US"/>
        </w:rPr>
        <w:t>et al.</w:t>
      </w:r>
      <w:r w:rsidRPr="00F55611">
        <w:rPr>
          <w:lang w:val="en-US"/>
        </w:rPr>
        <w:t xml:space="preserve">, 2017; van Zeijts </w:t>
      </w:r>
      <w:r w:rsidR="009E3418" w:rsidRPr="009E3418">
        <w:rPr>
          <w:i/>
          <w:lang w:val="en-US"/>
        </w:rPr>
        <w:t>et al.</w:t>
      </w:r>
      <w:r w:rsidRPr="00F55611">
        <w:rPr>
          <w:lang w:val="en-US"/>
        </w:rPr>
        <w:t>, 2017)</w:t>
      </w:r>
      <w:r w:rsidRPr="00F55611">
        <w:rPr>
          <w:lang w:val="en-US"/>
        </w:rPr>
        <w:fldChar w:fldCharType="end"/>
      </w:r>
      <w:r w:rsidRPr="00F55611">
        <w:rPr>
          <w:lang w:val="en-US"/>
        </w:rPr>
        <w:t xml:space="preserve">. </w:t>
      </w:r>
    </w:p>
    <w:p w14:paraId="3217C532" w14:textId="018615B4" w:rsidR="00AE389F" w:rsidRPr="00F55611" w:rsidRDefault="00AE389F" w:rsidP="00AE389F">
      <w:pPr>
        <w:rPr>
          <w:lang w:val="en-US"/>
        </w:rPr>
      </w:pPr>
      <w:r w:rsidRPr="00F55611">
        <w:rPr>
          <w:lang w:val="en-US"/>
        </w:rPr>
        <w:t xml:space="preserve">In the Mediterranean region and Eastern Europe, pathways for land address additional trade-offs resulting from land abandonment regarding biodiversity, the regulation of fire hazards, and nature’s non-material </w:t>
      </w:r>
      <w:r w:rsidRPr="00F55611">
        <w:rPr>
          <w:bCs/>
          <w:lang w:val="en-US"/>
        </w:rPr>
        <w:t xml:space="preserve">contributions to people </w:t>
      </w:r>
      <w:r w:rsidRPr="00F55611">
        <w:rPr>
          <w:lang w:val="en-US"/>
        </w:rPr>
        <w:t xml:space="preserve">associated with indigenous and local knowledge (e.g. </w:t>
      </w:r>
      <w:r w:rsidRPr="00F55611">
        <w:rPr>
          <w:lang w:val="en-US"/>
        </w:rPr>
        <w:fldChar w:fldCharType="begin" w:fldLock="1"/>
      </w:r>
      <w:r w:rsidRPr="00F55611">
        <w:rPr>
          <w:lang w:val="en-US"/>
        </w:rPr>
        <w:instrText>ADDIN CSL_CITATION { "citationItems" : [ { "id" : "ITEM-1", "itemData" : { "author" : [ { "dropping-particle" : "", "family" : "Oteros-Rozas", "given" : "E", "non-dropping-particle" : "", "parse-names" : false, "suffix" : "" }, { "dropping-particle" : "", "family" : "Mart\u00edn-L\u00f3pez", "given" : "Berta", "non-dropping-particle" : "", "parse-names" : false, "suffix" : "" }, { "dropping-particle" : "", "family" : "L\u00f3pez", "given" : "C A", "non-dropping-particle" : "", "parse-names" : false, "suffix" : "" }, { "dropping-particle" : "", "family" : "Palomo", "given" : "I", "non-dropping-particle" : "", "parse-names" : false, "suffix" : "" }, { "dropping-particle" : "", "family" : "Gonz\u00e1lez", "given" : "J A", "non-dropping-particle" : "", "parse-names" : false, "suffix" : "" } ], "container-title" : "The Rangeland Journal", "id" : "ITEM-1", "issue" : "3", "issued" : { "date-parts" : [ [ "2013" ] ] }, "page" : "251", "title" : "Envisioning the future of transhumant pastoralism through participatory scenario planning: a case study in Spain", "type" : "article-journal", "volume" : "35" }, "uris" : [ "http://www.mendeley.com/documents/?uuid=76c23f6c-60f6-40d0-8206-bb3bc43b7ae9" ] }, { "id" : "ITEM-2",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2", "issue" : "4", "issued" : { "date-parts" : [ [ "2014" ] ] }, "note" : "NULL", "title" : "A holistic approach to studying social-ecological systems and its application to Southern Transylvania", "type" : "article-journal", "volume" : "19" }, "uris" : [ "http://www.mendeley.com/documents/?uuid=0c97c56e-c55f-4c20-9a65-9730711b2c45" ] } ], "mendeley" : { "formattedCitation" : "(Hanspach et al., 2014; Oteros-Rozas et al., 2013)", "manualFormatting" : "Hanspach et al., 2014; Oteros-Rozas et al., 2013", "plainTextFormattedCitation" : "(Hanspach et al., 2014; Oteros-Rozas et al., 2013)", "previouslyFormattedCitation" : "(Hanspach et al., 2014; Oteros-Rozas et al., 2013)" }, "properties" : {  }, "schema" : "https://github.com/citation-style-language/schema/raw/master/csl-citation.json" }</w:instrText>
      </w:r>
      <w:r w:rsidRPr="00F55611">
        <w:rPr>
          <w:lang w:val="en-US"/>
        </w:rPr>
        <w:fldChar w:fldCharType="separate"/>
      </w:r>
      <w:r w:rsidRPr="00F55611">
        <w:rPr>
          <w:lang w:val="en-US"/>
        </w:rPr>
        <w:t xml:space="preserve">Hanspach </w:t>
      </w:r>
      <w:r w:rsidR="009E3418" w:rsidRPr="009E3418">
        <w:rPr>
          <w:i/>
          <w:lang w:val="en-US"/>
        </w:rPr>
        <w:t>et al.</w:t>
      </w:r>
      <w:r w:rsidRPr="00F55611">
        <w:rPr>
          <w:lang w:val="en-US"/>
        </w:rPr>
        <w:t xml:space="preserve">, 2014; Oteros-Rozas </w:t>
      </w:r>
      <w:r w:rsidR="009E3418" w:rsidRPr="009E3418">
        <w:rPr>
          <w:i/>
          <w:lang w:val="en-US"/>
        </w:rPr>
        <w:t>et al.</w:t>
      </w:r>
      <w:r w:rsidRPr="00F55611">
        <w:rPr>
          <w:lang w:val="en-US"/>
        </w:rPr>
        <w:t>, 2013</w:t>
      </w:r>
      <w:r w:rsidRPr="00F55611">
        <w:rPr>
          <w:lang w:val="en-US"/>
        </w:rPr>
        <w:fldChar w:fldCharType="end"/>
      </w:r>
      <w:r w:rsidRPr="00F55611">
        <w:rPr>
          <w:lang w:val="en-US"/>
        </w:rPr>
        <w:t>). In northern areas of Western Europe (Sami land) and Russia / Central Asia, trade-offs between exploitative land use, e.g. mining</w:t>
      </w:r>
      <w:r w:rsidR="00A44014">
        <w:rPr>
          <w:lang w:val="en-US"/>
        </w:rPr>
        <w:t>,</w:t>
      </w:r>
      <w:r w:rsidRPr="00F55611">
        <w:rPr>
          <w:lang w:val="en-US"/>
        </w:rPr>
        <w:t xml:space="preserve"> and pastoral activities by indigenous herders are at the core of current conflicts and future pathways </w:t>
      </w:r>
      <w:r w:rsidRPr="00F55611">
        <w:rPr>
          <w:lang w:val="en-US"/>
        </w:rPr>
        <w:fldChar w:fldCharType="begin" w:fldLock="1"/>
      </w:r>
      <w:r w:rsidRPr="00F55611">
        <w:rPr>
          <w:lang w:val="en-US"/>
        </w:rPr>
        <w:instrText>ADDIN CSL_CITATION { "citationItems" : [ { "id" : "ITEM-1", "itemData" : { "DOI" : "10.1186/2041-7136-2-11", "ISSN" : "2041-7136", "abstract" : "00015", "author" : [ { "dropping-particle" : "", "family" : "Heikkinen", "given" : "Hannu I", "non-dropping-particle" : "", "parse-names" : false, "suffix" : "" }, { "dropping-particle" : "", "family" : "Sarkki", "given" : "Simo", "non-dropping-particle" : "", "parse-names" : false, "suffix" : "" }, { "dropping-particle" : "", "family" : "Nuttall", "given" : "Mark", "non-dropping-particle" : "", "parse-names" : false, "suffix" : "" } ], "container-title" : "Pastoralism: Research, Policy and Practice", "id" : "ITEM-1", "issue" : "1", "issued" : { "date-parts" : [ [ "2012" ] ] }, "note" : "NULL", "page" : "11", "title" : "Users or producers of ecosystem services? A scenario exercise for integrating conservation and reindeer herding in northeast Finland", "type" : "article-journal", "volume" : "2" }, "uris" : [ "http://www.mendeley.com/documents/?uuid=5987b2c7-3d74-4df8-b75d-6ef1e1e7c377" ] }, { "id" : "ITEM-2", "itemData" : { "ISBN" : "9789231002106", "editor" : [ { "dropping-particle" : "", "family" : "Rou\u00e9", "given" : "Marie", "non-dropping-particle" : "", "parse-names" : false, "suffix" : "" }, { "dropping-particle" : "", "family" : "Molnar", "given" : "Zsolt", "non-dropping-particle" : "", "parse-names" : false, "suffix" : "" } ], "id" : "ITEM-2", "issued" : { "date-parts" : [ [ "2017" ] ] }, "note" : "NULL", "number-of-pages" : "148", "publisher" : "UNESCO", "title" : "Knowing our Land and Resources: Indigenous and local knowledge of biodiversity and ecosystem services in Europe &amp; Central Asia. Knowledges of Nature 9.", "type" : "book" }, "uris" : [ "http://www.mendeley.com/documents/?uuid=41094005-58c2-446e-9b56-05727dd12240" ] } ], "mendeley" : { "formattedCitation" : "(Heikkinen, Sarkki, &amp; Nuttall, 2012; Rou\u00e9 &amp; Molnar, 2017)", "plainTextFormattedCitation" : "(Heikkinen, Sarkki, &amp; Nuttall, 2012; Rou\u00e9 &amp; Molnar, 2017)", "previouslyFormattedCitation" : "(Heikkinen, Sarkki, &amp; Nuttall, 2012; Rou\u00e9 &amp; Molnar, 2017)" }, "properties" : {  }, "schema" : "https://github.com/citation-style-language/schema/raw/master/csl-citation.json" }</w:instrText>
      </w:r>
      <w:r w:rsidRPr="00F55611">
        <w:rPr>
          <w:lang w:val="en-US"/>
        </w:rPr>
        <w:fldChar w:fldCharType="separate"/>
      </w:r>
      <w:r w:rsidRPr="00F55611">
        <w:rPr>
          <w:lang w:val="en-US"/>
        </w:rPr>
        <w:t>(Heikkinen</w:t>
      </w:r>
      <w:r w:rsidRPr="008D407C">
        <w:rPr>
          <w:lang w:val="en-US"/>
        </w:rPr>
        <w:t xml:space="preserve"> </w:t>
      </w:r>
      <w:r w:rsidR="009E3418" w:rsidRPr="009E3418">
        <w:rPr>
          <w:i/>
          <w:lang w:val="en-US"/>
        </w:rPr>
        <w:t>et al.</w:t>
      </w:r>
      <w:r w:rsidRPr="00F55611">
        <w:rPr>
          <w:lang w:val="en-US"/>
        </w:rPr>
        <w:t>, 2012; Roué &amp; Molnar, 2017)</w:t>
      </w:r>
      <w:r w:rsidRPr="00F55611">
        <w:rPr>
          <w:lang w:val="en-US"/>
        </w:rPr>
        <w:fldChar w:fldCharType="end"/>
      </w:r>
      <w:r w:rsidRPr="00F55611">
        <w:rPr>
          <w:lang w:val="en-US"/>
        </w:rPr>
        <w:t xml:space="preserve">. </w:t>
      </w:r>
    </w:p>
    <w:p w14:paraId="54F4E45B" w14:textId="04283E2F" w:rsidR="00AE389F" w:rsidRPr="00F55611" w:rsidRDefault="00AE389F" w:rsidP="00AE389F">
      <w:pPr>
        <w:rPr>
          <w:lang w:val="en-US"/>
        </w:rPr>
      </w:pPr>
      <w:r w:rsidRPr="00F55611">
        <w:rPr>
          <w:lang w:val="en-US"/>
        </w:rPr>
        <w:t xml:space="preserve">In coastal areas, pathways address the tension between intensive food production (fisheries, aquaculture and intensive agriculture), nature’s material </w:t>
      </w:r>
      <w:r w:rsidRPr="00F55611">
        <w:rPr>
          <w:bCs/>
          <w:lang w:val="en-US"/>
        </w:rPr>
        <w:t xml:space="preserve">contributions to people </w:t>
      </w:r>
      <w:r w:rsidRPr="00F55611">
        <w:rPr>
          <w:lang w:val="en-US"/>
        </w:rPr>
        <w:t xml:space="preserve">and non-material </w:t>
      </w:r>
      <w:r w:rsidRPr="00F55611">
        <w:rPr>
          <w:lang w:val="en-US"/>
        </w:rPr>
        <w:lastRenderedPageBreak/>
        <w:t xml:space="preserve">contributions associated with tourism on the one hand, and on the other hand biodiversity and regulating contributions for the preservation of freshwater quantity and quality, coastal and marine water quality, and for hazard regulation </w:t>
      </w:r>
      <w:r w:rsidRPr="00F55611">
        <w:rPr>
          <w:lang w:val="en-US"/>
        </w:rPr>
        <w:fldChar w:fldCharType="begin" w:fldLock="1"/>
      </w:r>
      <w:r w:rsidRPr="00F55611">
        <w:rPr>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et al., 2011)", "manualFormatting" : "(Palomo, Mart\u00edn-Lop\u00e9z, Lopez-Santiago, &amp; Montes, 2011; ", "plainTextFormattedCitation" : "(Palomo et al., 2011)", "previouslyFormattedCitation" : "(Palomo et al., 2011)" }, "properties" : {  }, "schema" : "https://github.com/citation-style-language/schema/raw/master/csl-citation.json" }</w:instrText>
      </w:r>
      <w:r w:rsidRPr="00F55611">
        <w:rPr>
          <w:lang w:val="en-US"/>
        </w:rPr>
        <w:fldChar w:fldCharType="separate"/>
      </w:r>
      <w:r w:rsidRPr="00F55611">
        <w:rPr>
          <w:lang w:val="en-US"/>
        </w:rPr>
        <w:t>(Palomo</w:t>
      </w:r>
      <w:r w:rsidRPr="008D407C">
        <w:rPr>
          <w:lang w:val="en-US"/>
        </w:rPr>
        <w:t xml:space="preserve"> </w:t>
      </w:r>
      <w:r w:rsidR="009E3418" w:rsidRPr="009E3418">
        <w:rPr>
          <w:i/>
          <w:lang w:val="en-US"/>
        </w:rPr>
        <w:t>et al.</w:t>
      </w:r>
      <w:r w:rsidRPr="00F55611">
        <w:rPr>
          <w:lang w:val="en-US"/>
        </w:rPr>
        <w:t xml:space="preserve">, 2011; </w:t>
      </w:r>
      <w:r w:rsidRPr="00F55611">
        <w:rPr>
          <w:lang w:val="en-US"/>
        </w:rPr>
        <w:fldChar w:fldCharType="end"/>
      </w:r>
      <w:r w:rsidRPr="00F55611">
        <w:rPr>
          <w:lang w:val="en-US"/>
        </w:rPr>
        <w:fldChar w:fldCharType="begin" w:fldLock="1"/>
      </w:r>
      <w:r w:rsidRPr="00F55611">
        <w:rPr>
          <w:lang w:val="en-US"/>
        </w:rPr>
        <w:instrText>ADDIN CSL_CITATION { "citationItems" : [ { "id" : "ITEM-1",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1",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mendeley" : { "formattedCitation" : "(Palacios-Agundez et al., 2013)", "manualFormatting" : "Palacios-Agundez, Casado-Arzuaga, Madariaga, &amp; Onaindia, 2013)", "plainTextFormattedCitation" : "(Palacios-Agundez et al., 2013)", "previouslyFormattedCitation" : "(Palacios-Agundez et al., 2013)" }, "properties" : {  }, "schema" : "https://github.com/citation-style-language/schema/raw/master/csl-citation.json" }</w:instrText>
      </w:r>
      <w:r w:rsidRPr="00F55611">
        <w:rPr>
          <w:lang w:val="en-US"/>
        </w:rPr>
        <w:fldChar w:fldCharType="separate"/>
      </w:r>
      <w:r w:rsidRPr="00F55611">
        <w:rPr>
          <w:lang w:val="en-US"/>
        </w:rPr>
        <w:t>Palacios-Agundez</w:t>
      </w:r>
      <w:r w:rsidRPr="008D407C">
        <w:rPr>
          <w:lang w:val="en-US"/>
        </w:rPr>
        <w:t xml:space="preserve"> </w:t>
      </w:r>
      <w:r w:rsidR="009E3418" w:rsidRPr="009E3418">
        <w:rPr>
          <w:i/>
          <w:lang w:val="en-US"/>
        </w:rPr>
        <w:t>et al.</w:t>
      </w:r>
      <w:r w:rsidRPr="00F55611">
        <w:rPr>
          <w:lang w:val="en-US"/>
        </w:rPr>
        <w:t>, 2013)</w:t>
      </w:r>
      <w:r w:rsidRPr="00F55611">
        <w:rPr>
          <w:lang w:val="en-US"/>
        </w:rPr>
        <w:fldChar w:fldCharType="end"/>
      </w:r>
      <w:r w:rsidRPr="00F55611">
        <w:rPr>
          <w:lang w:val="en-US"/>
        </w:rPr>
        <w:t>.</w:t>
      </w:r>
    </w:p>
    <w:p w14:paraId="51E9650D" w14:textId="2888FF77" w:rsidR="00AE389F" w:rsidRPr="00F55611" w:rsidRDefault="00AE389F" w:rsidP="00AE389F">
      <w:pPr>
        <w:rPr>
          <w:color w:val="000000" w:themeColor="text1"/>
          <w:lang w:val="en-US"/>
        </w:rPr>
      </w:pPr>
      <w:r w:rsidRPr="00F55611">
        <w:rPr>
          <w:color w:val="000000" w:themeColor="text1"/>
          <w:lang w:val="en-US"/>
        </w:rPr>
        <w:t xml:space="preserve">In the following </w:t>
      </w:r>
      <w:r w:rsidR="00A44014">
        <w:rPr>
          <w:color w:val="000000" w:themeColor="text1"/>
          <w:lang w:val="en-US"/>
        </w:rPr>
        <w:t xml:space="preserve">sections </w:t>
      </w:r>
      <w:r w:rsidRPr="00F55611">
        <w:rPr>
          <w:color w:val="000000" w:themeColor="text1"/>
          <w:lang w:val="en-US"/>
        </w:rPr>
        <w:t xml:space="preserve">actions within pathways regarding nature, </w:t>
      </w:r>
      <w:r w:rsidRPr="00F55611">
        <w:rPr>
          <w:bCs/>
          <w:color w:val="000000" w:themeColor="text1"/>
          <w:lang w:val="en-US"/>
        </w:rPr>
        <w:t xml:space="preserve">its contributions to people, </w:t>
      </w:r>
      <w:r w:rsidRPr="00F55611">
        <w:rPr>
          <w:color w:val="000000" w:themeColor="text1"/>
          <w:lang w:val="en-US"/>
        </w:rPr>
        <w:t>and good quality of life are described in terms of four types of narratives (Section 5.5.2), including the policy instruments considered to support these actions (Section 5.5.3). The trade-offs observed within pathways are then reviewed (Sections 5.5.4 and 5.5.5), and how these may be mitigated by cross-scale integration and the mainstreaming of environmental goals across sectors (Section 5.5.6).</w:t>
      </w:r>
    </w:p>
    <w:p w14:paraId="01D69671" w14:textId="77777777" w:rsidR="00AE389F" w:rsidRPr="00F55611" w:rsidRDefault="00AE389F" w:rsidP="00AE389F">
      <w:pPr>
        <w:rPr>
          <w:color w:val="000000" w:themeColor="text1"/>
          <w:lang w:val="en-US"/>
        </w:rPr>
      </w:pPr>
    </w:p>
    <w:p w14:paraId="2056240D" w14:textId="77777777" w:rsidR="00AE389F" w:rsidRPr="00F55611" w:rsidRDefault="00AE389F" w:rsidP="00147745">
      <w:pPr>
        <w:pStyle w:val="Heading3"/>
        <w:rPr>
          <w:bCs/>
          <w:lang w:val="en-US"/>
        </w:rPr>
      </w:pPr>
      <w:bookmarkStart w:id="1689" w:name="_Toc500507604"/>
      <w:bookmarkStart w:id="1690" w:name="_Toc504380730"/>
      <w:bookmarkStart w:id="1691" w:name="_Toc519504762"/>
      <w:r w:rsidRPr="00F55611">
        <w:rPr>
          <w:lang w:val="en-US"/>
        </w:rPr>
        <w:t>Narratives of pathways for nature, nature’s contributions to people, and a good quality of life</w:t>
      </w:r>
      <w:bookmarkEnd w:id="1685"/>
      <w:bookmarkEnd w:id="1686"/>
      <w:bookmarkEnd w:id="1687"/>
      <w:bookmarkEnd w:id="1688"/>
      <w:bookmarkEnd w:id="1689"/>
      <w:bookmarkEnd w:id="1690"/>
      <w:bookmarkEnd w:id="1691"/>
      <w:r w:rsidRPr="00F55611">
        <w:rPr>
          <w:lang w:val="en-US"/>
        </w:rPr>
        <w:t xml:space="preserve"> </w:t>
      </w:r>
    </w:p>
    <w:p w14:paraId="23B1C6A4" w14:textId="32D677D3" w:rsidR="00AE389F" w:rsidRPr="00F55611" w:rsidRDefault="00AE389F" w:rsidP="00AE389F">
      <w:pPr>
        <w:rPr>
          <w:lang w:val="en-US"/>
        </w:rPr>
      </w:pPr>
      <w:r w:rsidRPr="00F55611">
        <w:rPr>
          <w:lang w:val="en-US"/>
        </w:rPr>
        <w:t xml:space="preserve">Pathways </w:t>
      </w:r>
      <w:r w:rsidRPr="00F55611">
        <w:rPr>
          <w:rFonts w:ascii="Calibri" w:eastAsia="Calibri" w:hAnsi="Calibri" w:cs="Calibri"/>
          <w:lang w:val="en-US"/>
        </w:rPr>
        <w:t>can be clustered into internally consistent narratives</w:t>
      </w:r>
      <w:r w:rsidRPr="00F55611">
        <w:rPr>
          <w:lang w:val="en-US"/>
        </w:rPr>
        <w:t xml:space="preserve"> b</w:t>
      </w:r>
      <w:r w:rsidRPr="00F55611">
        <w:rPr>
          <w:rFonts w:ascii="Calibri" w:eastAsia="Calibri" w:hAnsi="Calibri" w:cs="Calibri"/>
          <w:lang w:val="en-US"/>
        </w:rPr>
        <w:t>ased on the alternative system properties that they mobilize through their actions and strategies (in a similar manner to how scenarios are clustered into scenario archetypes in Section 5.2 based on the changes in drivers they represent)</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1625-016-0414-0", "ISSN" : "18624057", "abstract" : "Sustainability transitions aim to comprehensively address key challenges of today\u2019s societies through harmonizing ecological integrity and social viability. During the last decades, increasing attention has focused on the conceptual development and identification of trajectories that navigate societies toward sustainability. While a broad agreement exists with regard to the need for mainstreaming sustainability into the core of decision-making and everyday practices, different transition pathway narratives are advocated to foster urgently needed structural and societal changes. In this article, we describe four archetypes of present transition narratives, examining the system properties (from underpinning intent to mechanistic parameters) that each narrative seeks to transform. We review the articulated critiques of, and provide exemplary case studies for, each narrative. The four transition narratives are (1) the green economy, (2) low-carbon transformation, (3) ecotopian solutions and (4) transition movements. Based on our analysis, we argue that despite the assumption that these narratives represent competing pathways, there is considerable complementarity between them regarding where in a given system they seek to intervene. An integrative approach could potentially help bridge these intervention types and connect fragmented actors at multiple levels and across multiple phases of transition processes. Effectively mainstreaming sustainability will ultimately require sustainability scientists to navigate between, and learn from, multiple transition narratives.", "author" : [ { "dropping-particle" : "", "family" : "Luederitz", "given" : "Christopher", "non-dropping-particle" : "", "parse-names" : false, "suffix" : "" }, { "dropping-particle" : "", "family" : "Abson", "given" : "David J.", "non-dropping-particle" : "", "parse-names" : false, "suffix" : "" }, { "dropping-particle" : "", "family" : "Audet", "given" : "Ren\u00e9", "non-dropping-particle" : "", "parse-names" : false, "suffix" : "" }, { "dropping-particle" : "", "family" : "Lang", "given" : "Daniel J.", "non-dropping-particle" : "", "parse-names" : false, "suffix" : "" } ], "container-title" : "Sustainability Science", "id" : "ITEM-1", "issue" : "3", "issued" : { "date-parts" : [ [ "2017" ] ] }, "note" : "NULL", "page" : "393-407", "title" : "Many pathways toward sustainability: not conflict but co-learning between transition narratives", "type" : "article-journal", "volume" : "12" }, "uris" : [ "http://www.mendeley.com/documents/?uuid=efc1abce-7f32-4534-bc37-6944c4e5c131" ] } ], "mendeley" : { "formattedCitation" : "(Luederitz, Abson, Audet, &amp; Lang, 2017)", "manualFormatting" : "Luederitz, Abson, Audet, &amp; Lang (2016)", "plainTextFormattedCitation" : "(Luederitz, Abson, Audet, &amp; Lang, 2017)", "previouslyFormattedCitation" : "(Luederitz, Abson, Audet, &amp; Lang, 2017)" }, "properties" : {  }, "schema" : "https://github.com/citation-style-language/schema/raw/master/csl-citation.json" }</w:instrText>
      </w:r>
      <w:r w:rsidRPr="00F55611">
        <w:rPr>
          <w:lang w:val="en-US"/>
        </w:rPr>
        <w:fldChar w:fldCharType="separate"/>
      </w:r>
      <w:r w:rsidRPr="00F55611">
        <w:rPr>
          <w:lang w:val="en-US"/>
        </w:rPr>
        <w:t>Luederitz</w:t>
      </w:r>
      <w:r>
        <w:rPr>
          <w:lang w:val="en-US"/>
        </w:rPr>
        <w:t xml:space="preserve"> </w:t>
      </w:r>
      <w:r w:rsidR="009E3418" w:rsidRPr="009E3418">
        <w:rPr>
          <w:i/>
          <w:lang w:val="en-US"/>
        </w:rPr>
        <w:t>et al.</w:t>
      </w:r>
      <w:r w:rsidRPr="00F55611">
        <w:rPr>
          <w:lang w:val="en-US"/>
        </w:rPr>
        <w:t xml:space="preserve"> (201</w:t>
      </w:r>
      <w:r w:rsidR="00213F99">
        <w:rPr>
          <w:lang w:val="en-US"/>
        </w:rPr>
        <w:t>7</w:t>
      </w:r>
      <w:r w:rsidRPr="00F55611">
        <w:rPr>
          <w:lang w:val="en-US"/>
        </w:rPr>
        <w:t>)</w:t>
      </w:r>
      <w:r w:rsidRPr="00F55611">
        <w:rPr>
          <w:lang w:val="en-US"/>
        </w:rPr>
        <w:fldChar w:fldCharType="end"/>
      </w:r>
      <w:r w:rsidRPr="00F55611">
        <w:rPr>
          <w:lang w:val="en-US"/>
        </w:rPr>
        <w:t xml:space="preserve"> distinguish four groups of narratives describing pathways to sustainability according to the structural and societal transformations, and associated system properties, upon which they focus:</w:t>
      </w:r>
    </w:p>
    <w:p w14:paraId="761E49BB" w14:textId="466CC327" w:rsidR="00AE389F" w:rsidRPr="00F55611" w:rsidRDefault="00AE389F" w:rsidP="00E236B3">
      <w:pPr>
        <w:pStyle w:val="ListParagraph"/>
        <w:numPr>
          <w:ilvl w:val="0"/>
          <w:numId w:val="40"/>
        </w:numPr>
        <w:spacing w:after="120" w:line="276" w:lineRule="auto"/>
        <w:rPr>
          <w:lang w:val="en-US"/>
        </w:rPr>
      </w:pPr>
      <w:r w:rsidRPr="00F55611">
        <w:rPr>
          <w:lang w:val="en-US"/>
        </w:rPr>
        <w:t xml:space="preserve">The </w:t>
      </w:r>
      <w:r w:rsidRPr="00F55611">
        <w:rPr>
          <w:i/>
          <w:lang w:val="en-US"/>
        </w:rPr>
        <w:t>green economy</w:t>
      </w:r>
      <w:r w:rsidRPr="00F55611">
        <w:rPr>
          <w:lang w:val="en-US"/>
        </w:rPr>
        <w:t xml:space="preserve"> narrative addresses transitions toward decreased environmental degradation and resource depletion through green growth supported by “policy instruments that incentivize and regulate specific economic activities” </w:t>
      </w:r>
      <w:r w:rsidRPr="00F55611">
        <w:rPr>
          <w:lang w:val="en-US"/>
        </w:rPr>
        <w:fldChar w:fldCharType="begin" w:fldLock="1"/>
      </w:r>
      <w:r w:rsidRPr="00F55611">
        <w:rPr>
          <w:lang w:val="en-US"/>
        </w:rPr>
        <w:instrText>ADDIN CSL_CITATION { "citationItems" : [ { "id" : "ITEM-1", "itemData" : { "DOI" : "10.1007/s11625-016-0414-0", "ISSN" : "18624057", "abstract" : "Sustainability transitions aim to comprehensively address key challenges of today\u2019s societies through harmonizing ecological integrity and social viability. During the last decades, increasing attention has focused on the conceptual development and identification of trajectories that navigate societies toward sustainability. While a broad agreement exists with regard to the need for mainstreaming sustainability into the core of decision-making and everyday practices, different transition pathway narratives are advocated to foster urgently needed structural and societal changes. In this article, we describe four archetypes of present transition narratives, examining the system properties (from underpinning intent to mechanistic parameters) that each narrative seeks to transform. We review the articulated critiques of, and provide exemplary case studies for, each narrative. The four transition narratives are (1) the green economy, (2) low-carbon transformation, (3) ecotopian solutions and (4) transition movements. Based on our analysis, we argue that despite the assumption that these narratives represent competing pathways, there is considerable complementarity between them regarding where in a given system they seek to intervene. An integrative approach could potentially help bridge these intervention types and connect fragmented actors at multiple levels and across multiple phases of transition processes. Effectively mainstreaming sustainability will ultimately require sustainability scientists to navigate between, and learn from, multiple transition narratives.", "author" : [ { "dropping-particle" : "", "family" : "Luederitz", "given" : "Christopher", "non-dropping-particle" : "", "parse-names" : false, "suffix" : "" }, { "dropping-particle" : "", "family" : "Abson", "given" : "David J.", "non-dropping-particle" : "", "parse-names" : false, "suffix" : "" }, { "dropping-particle" : "", "family" : "Audet", "given" : "Ren\u00e9", "non-dropping-particle" : "", "parse-names" : false, "suffix" : "" }, { "dropping-particle" : "", "family" : "Lang", "given" : "Daniel J.", "non-dropping-particle" : "", "parse-names" : false, "suffix" : "" } ], "container-title" : "Sustainability Science", "id" : "ITEM-1", "issue" : "3", "issued" : { "date-parts" : [ [ "2017" ] ] }, "note" : "NULL", "page" : "393-407", "title" : "Many pathways toward sustainability: not conflict but co-learning between transition narratives", "type" : "article-journal", "volume" : "12" }, "uris" : [ "http://www.mendeley.com/documents/?uuid=efc1abce-7f32-4534-bc37-6944c4e5c131" ] } ], "mendeley" : { "formattedCitation" : "(Luederitz et al., 2017)", "plainTextFormattedCitation" : "(Luederitz et al., 2017)", "previouslyFormattedCitation" : "(Luederitz et al., 2017)" }, "properties" : {  }, "schema" : "https://github.com/citation-style-language/schema/raw/master/csl-citation.json" }</w:instrText>
      </w:r>
      <w:r w:rsidRPr="00F55611">
        <w:rPr>
          <w:lang w:val="en-US"/>
        </w:rPr>
        <w:fldChar w:fldCharType="separate"/>
      </w:r>
      <w:r w:rsidRPr="00F55611">
        <w:rPr>
          <w:noProof/>
          <w:lang w:val="en-US"/>
        </w:rPr>
        <w:t xml:space="preserve">(Luederitz </w:t>
      </w:r>
      <w:r w:rsidR="009E3418" w:rsidRPr="009E3418">
        <w:rPr>
          <w:i/>
          <w:noProof/>
          <w:lang w:val="en-US"/>
        </w:rPr>
        <w:t>et al.</w:t>
      </w:r>
      <w:r w:rsidRPr="00F55611">
        <w:rPr>
          <w:noProof/>
          <w:lang w:val="en-US"/>
        </w:rPr>
        <w:t>, 2017)</w:t>
      </w:r>
      <w:r w:rsidRPr="00F55611">
        <w:rPr>
          <w:lang w:val="en-US"/>
        </w:rPr>
        <w:fldChar w:fldCharType="end"/>
      </w:r>
      <w:r w:rsidRPr="00F55611">
        <w:rPr>
          <w:lang w:val="en-US"/>
        </w:rPr>
        <w:t xml:space="preserve">. </w:t>
      </w:r>
    </w:p>
    <w:p w14:paraId="02FF8811" w14:textId="77777777" w:rsidR="00AE389F" w:rsidRPr="00F55611" w:rsidRDefault="00AE389F" w:rsidP="00E236B3">
      <w:pPr>
        <w:pStyle w:val="ListParagraph"/>
        <w:numPr>
          <w:ilvl w:val="0"/>
          <w:numId w:val="40"/>
        </w:numPr>
        <w:spacing w:after="120" w:line="276" w:lineRule="auto"/>
        <w:rPr>
          <w:lang w:val="en-US"/>
        </w:rPr>
      </w:pPr>
      <w:r w:rsidRPr="00F55611">
        <w:rPr>
          <w:lang w:val="en-US"/>
        </w:rPr>
        <w:t xml:space="preserve">The </w:t>
      </w:r>
      <w:r w:rsidRPr="00F55611">
        <w:rPr>
          <w:i/>
          <w:lang w:val="en-US"/>
        </w:rPr>
        <w:t>low carbon transformation</w:t>
      </w:r>
      <w:r w:rsidRPr="00F55611">
        <w:rPr>
          <w:lang w:val="en-US"/>
        </w:rPr>
        <w:t xml:space="preserve"> narrative encompasses all pathways focusing primarily on mitigating climate change and adapting to climate change impacts, whether at large geographic and governance scales through incentives and regulatory instruments or through local spatial planning and behavioural control. Similar to the </w:t>
      </w:r>
      <w:r w:rsidRPr="00F55611">
        <w:rPr>
          <w:i/>
          <w:lang w:val="en-US"/>
        </w:rPr>
        <w:t>green economy</w:t>
      </w:r>
      <w:r w:rsidRPr="00F55611">
        <w:rPr>
          <w:lang w:val="en-US"/>
        </w:rPr>
        <w:t xml:space="preserve"> narrative priority is given to the top-down governance of transitions to sustainability. </w:t>
      </w:r>
    </w:p>
    <w:p w14:paraId="2013B4D7" w14:textId="36B317EE" w:rsidR="00AE389F" w:rsidRPr="00F55611" w:rsidRDefault="00AE389F" w:rsidP="00E236B3">
      <w:pPr>
        <w:pStyle w:val="ListParagraph"/>
        <w:numPr>
          <w:ilvl w:val="0"/>
          <w:numId w:val="40"/>
        </w:numPr>
        <w:spacing w:after="120" w:line="276" w:lineRule="auto"/>
        <w:rPr>
          <w:lang w:val="en-US"/>
        </w:rPr>
      </w:pPr>
      <w:r w:rsidRPr="00F55611">
        <w:rPr>
          <w:lang w:val="en-US"/>
        </w:rPr>
        <w:t xml:space="preserve">The </w:t>
      </w:r>
      <w:r w:rsidRPr="00F55611">
        <w:rPr>
          <w:i/>
          <w:lang w:val="en-US"/>
        </w:rPr>
        <w:t>ecotopian solutions</w:t>
      </w:r>
      <w:r w:rsidRPr="00F55611">
        <w:rPr>
          <w:lang w:val="en-US"/>
        </w:rPr>
        <w:t xml:space="preserve"> narrative addresses unsustainable development and associated environmental impacts through transitions toward “greater socio-ecological integrity”. It does this by challenging current belief systems, lifestyles and living spaces with bottom-up, politically alternative initiatives of self-organization at </w:t>
      </w:r>
      <w:r w:rsidR="00A44014">
        <w:rPr>
          <w:lang w:val="en-US"/>
        </w:rPr>
        <w:t xml:space="preserve">the </w:t>
      </w:r>
      <w:r w:rsidRPr="00F55611">
        <w:rPr>
          <w:lang w:val="en-US"/>
        </w:rPr>
        <w:t xml:space="preserve">community or neighbourhood level to work towards local-scale, self-sufficiency. </w:t>
      </w:r>
    </w:p>
    <w:p w14:paraId="2F0D6C95" w14:textId="77777777" w:rsidR="00AE389F" w:rsidRPr="00F55611" w:rsidRDefault="00AE389F" w:rsidP="00E236B3">
      <w:pPr>
        <w:pStyle w:val="ListParagraph"/>
        <w:numPr>
          <w:ilvl w:val="0"/>
          <w:numId w:val="40"/>
        </w:numPr>
        <w:spacing w:after="120" w:line="276" w:lineRule="auto"/>
        <w:rPr>
          <w:lang w:val="en-US"/>
        </w:rPr>
      </w:pPr>
      <w:r w:rsidRPr="00F55611">
        <w:rPr>
          <w:lang w:val="en-US"/>
        </w:rPr>
        <w:t xml:space="preserve">The </w:t>
      </w:r>
      <w:r w:rsidRPr="00F55611">
        <w:rPr>
          <w:i/>
          <w:lang w:val="en-US"/>
        </w:rPr>
        <w:t>transition movements</w:t>
      </w:r>
      <w:r w:rsidRPr="00F55611">
        <w:rPr>
          <w:lang w:val="en-US"/>
        </w:rPr>
        <w:t xml:space="preserve"> narrative also focuses on fundamental individual and social changes to propose alternatives to economic growth and globalization, and their negative social and environmental impacts. Although also starting from local, bottom-up initiatives, in contrast to </w:t>
      </w:r>
      <w:r w:rsidRPr="00F55611">
        <w:rPr>
          <w:i/>
          <w:lang w:val="en-US"/>
        </w:rPr>
        <w:t>ecotopian solutions</w:t>
      </w:r>
      <w:r w:rsidRPr="00F55611">
        <w:rPr>
          <w:lang w:val="en-US"/>
        </w:rPr>
        <w:t xml:space="preserve">, </w:t>
      </w:r>
      <w:r w:rsidRPr="00F55611">
        <w:rPr>
          <w:i/>
          <w:lang w:val="en-US"/>
        </w:rPr>
        <w:t>transition movements</w:t>
      </w:r>
      <w:r w:rsidRPr="00F55611">
        <w:rPr>
          <w:lang w:val="en-US"/>
        </w:rPr>
        <w:t xml:space="preserve"> aim to scale-up to whole system transformation. </w:t>
      </w:r>
    </w:p>
    <w:p w14:paraId="310B5DC1" w14:textId="77777777" w:rsidR="00AE389F" w:rsidRPr="00F55611" w:rsidRDefault="00AE389F" w:rsidP="00AE389F">
      <w:pPr>
        <w:rPr>
          <w:lang w:val="en-US"/>
        </w:rPr>
      </w:pPr>
      <w:r w:rsidRPr="00F55611">
        <w:rPr>
          <w:lang w:val="en-US"/>
        </w:rPr>
        <w:t>Importantly, these four narratives are complementary and non-exclusive, with specific themes such as innovation or multifunctional land use incorporated within multiple narratives.</w:t>
      </w:r>
    </w:p>
    <w:p w14:paraId="1C1895D9" w14:textId="588CC0B3" w:rsidR="00AE389F" w:rsidRPr="00F55611" w:rsidRDefault="00AE389F" w:rsidP="00AE389F">
      <w:pPr>
        <w:rPr>
          <w:lang w:val="en-US" w:eastAsia="en-GB"/>
        </w:rPr>
      </w:pPr>
      <w:r w:rsidRPr="00F55611">
        <w:rPr>
          <w:lang w:val="en-US"/>
        </w:rPr>
        <w:t xml:space="preserve">The Europe and Central Asia pathways were classified according to the four narratives of </w:t>
      </w:r>
      <w:r w:rsidRPr="00F55611">
        <w:rPr>
          <w:lang w:val="en-US"/>
        </w:rPr>
        <w:fldChar w:fldCharType="begin" w:fldLock="1"/>
      </w:r>
      <w:r w:rsidRPr="00F55611">
        <w:rPr>
          <w:lang w:val="en-US"/>
        </w:rPr>
        <w:instrText>ADDIN CSL_CITATION { "citationItems" : [ { "id" : "ITEM-1", "itemData" : { "DOI" : "10.1007/s11625-016-0414-0", "ISSN" : "18624057", "abstract" : "Sustainability transitions aim to comprehensively address key challenges of today\u2019s societies through harmonizing ecological integrity and social viability. During the last decades, increasing attention has focused on the conceptual development and identification of trajectories that navigate societies toward sustainability. While a broad agreement exists with regard to the need for mainstreaming sustainability into the core of decision-making and everyday practices, different transition pathway narratives are advocated to foster urgently needed structural and societal changes. In this article, we describe four archetypes of present transition narratives, examining the system properties (from underpinning intent to mechanistic parameters) that each narrative seeks to transform. We review the articulated critiques of, and provide exemplary case studies for, each narrative. The four transition narratives are (1) the green economy, (2) low-carbon transformation, (3) ecotopian solutions and (4) transition movements. Based on our analysis, we argue that despite the assumption that these narratives represent competing pathways, there is considerable complementarity between them regarding where in a given system they seek to intervene. An integrative approach could potentially help bridge these intervention types and connect fragmented actors at multiple levels and across multiple phases of transition processes. Effectively mainstreaming sustainability will ultimately require sustainability scientists to navigate between, and learn from, multiple transition narratives.", "author" : [ { "dropping-particle" : "", "family" : "Luederitz", "given" : "Christopher", "non-dropping-particle" : "", "parse-names" : false, "suffix" : "" }, { "dropping-particle" : "", "family" : "Abson", "given" : "David J.", "non-dropping-particle" : "", "parse-names" : false, "suffix" : "" }, { "dropping-particle" : "", "family" : "Audet", "given" : "Ren\u00e9", "non-dropping-particle" : "", "parse-names" : false, "suffix" : "" }, { "dropping-particle" : "", "family" : "Lang", "given" : "Daniel J.", "non-dropping-particle" : "", "parse-names" : false, "suffix" : "" } ], "container-title" : "Sustainability Science", "id" : "ITEM-1", "issue" : "3", "issued" : { "date-parts" : [ [ "2017" ] ] }, "note" : "NULL", "page" : "393-407", "title" : "Many pathways toward sustainability: not conflict but co-learning between transition narratives", "type" : "article-journal", "volume" : "12" }, "uris" : [ "http://www.mendeley.com/documents/?uuid=efc1abce-7f32-4534-bc37-6944c4e5c131" ] } ], "mendeley" : { "formattedCitation" : "(Luederitz et al., 2017)", "manualFormatting" : "Luederitz, Abson, Audet, &amp; Lang (2016)", "plainTextFormattedCitation" : "(Luederitz et al., 2017)", "previouslyFormattedCitation" : "(Luederitz et al., 2017)" }, "properties" : {  }, "schema" : "https://github.com/citation-style-language/schema/raw/master/csl-citation.json" }</w:instrText>
      </w:r>
      <w:r w:rsidRPr="00F55611">
        <w:rPr>
          <w:lang w:val="en-US"/>
        </w:rPr>
        <w:fldChar w:fldCharType="separate"/>
      </w:r>
      <w:r w:rsidRPr="00F55611">
        <w:rPr>
          <w:lang w:val="en-US"/>
        </w:rPr>
        <w:t>Luederitz</w:t>
      </w:r>
      <w:r w:rsidRPr="008D407C">
        <w:rPr>
          <w:lang w:val="en-US"/>
        </w:rPr>
        <w:t xml:space="preserve"> </w:t>
      </w:r>
      <w:r w:rsidR="009E3418" w:rsidRPr="009E3418">
        <w:rPr>
          <w:i/>
          <w:lang w:val="en-US"/>
        </w:rPr>
        <w:t>et al.</w:t>
      </w:r>
      <w:r w:rsidRPr="00F55611">
        <w:rPr>
          <w:lang w:val="en-US"/>
        </w:rPr>
        <w:t xml:space="preserve"> (201</w:t>
      </w:r>
      <w:r w:rsidR="00213F99">
        <w:rPr>
          <w:lang w:val="en-US"/>
        </w:rPr>
        <w:t>7</w:t>
      </w:r>
      <w:r w:rsidRPr="00F55611">
        <w:rPr>
          <w:lang w:val="en-US"/>
        </w:rPr>
        <w:t>)</w:t>
      </w:r>
      <w:r w:rsidRPr="00F55611">
        <w:rPr>
          <w:lang w:val="en-US"/>
        </w:rPr>
        <w:fldChar w:fldCharType="end"/>
      </w:r>
      <w:r w:rsidRPr="00F55611">
        <w:rPr>
          <w:color w:val="000000" w:themeColor="text1"/>
          <w:lang w:val="en-US"/>
        </w:rPr>
        <w:t xml:space="preserve">. For each narrative, alternative pathways could be identified, which vary in their </w:t>
      </w:r>
      <w:r w:rsidRPr="00F55611">
        <w:rPr>
          <w:rFonts w:ascii="Calibri" w:eastAsia="Calibri" w:hAnsi="Calibri" w:cs="Calibri"/>
          <w:lang w:val="en-US"/>
        </w:rPr>
        <w:t>sets of concrete actions and strategies (</w:t>
      </w:r>
      <w:r w:rsidRPr="00F55611">
        <w:rPr>
          <w:rFonts w:ascii="Calibri" w:eastAsia="Calibri" w:hAnsi="Calibri" w:cs="Calibri"/>
          <w:b/>
          <w:lang w:val="en-US"/>
        </w:rPr>
        <w:t>Figure 5.</w:t>
      </w:r>
      <w:r w:rsidRPr="00F55611">
        <w:rPr>
          <w:b/>
          <w:lang w:val="en-US"/>
        </w:rPr>
        <w:t>19</w:t>
      </w:r>
      <w:r w:rsidRPr="00F55611">
        <w:rPr>
          <w:lang w:val="en-US"/>
        </w:rPr>
        <w:t>)</w:t>
      </w:r>
      <w:r w:rsidRPr="00F55611">
        <w:rPr>
          <w:rFonts w:ascii="Calibri" w:eastAsia="Calibri" w:hAnsi="Calibri" w:cs="Calibri"/>
          <w:lang w:val="en-US"/>
        </w:rPr>
        <w:t xml:space="preserve">. Below we describe the main features of each narrative adapted for the Europe and Central Asia studies in terms of their component actions for land use and land management, nature, </w:t>
      </w:r>
      <w:r w:rsidRPr="00F55611">
        <w:rPr>
          <w:rFonts w:ascii="Calibri" w:eastAsia="Calibri" w:hAnsi="Calibri" w:cs="Calibri"/>
          <w:bCs/>
          <w:lang w:val="en-US"/>
        </w:rPr>
        <w:t xml:space="preserve">its contributions to people, </w:t>
      </w:r>
      <w:r w:rsidRPr="00F55611">
        <w:rPr>
          <w:rFonts w:ascii="Calibri" w:eastAsia="Calibri" w:hAnsi="Calibri" w:cs="Calibri"/>
          <w:lang w:val="en-US"/>
        </w:rPr>
        <w:t xml:space="preserve">and good quality of life. </w:t>
      </w:r>
    </w:p>
    <w:p w14:paraId="10987EB4" w14:textId="3DDBD6BF" w:rsidR="004F6555" w:rsidRPr="004F6555" w:rsidRDefault="004B3F46" w:rsidP="004F6555">
      <w:pPr>
        <w:rPr>
          <w:lang w:val="en-US"/>
        </w:rPr>
      </w:pPr>
      <w:r>
        <w:rPr>
          <w:lang w:eastAsia="en-GB"/>
        </w:rPr>
        <w:lastRenderedPageBreak/>
        <w:drawing>
          <wp:inline distT="0" distB="0" distL="0" distR="0" wp14:anchorId="05EE62C1" wp14:editId="5440609A">
            <wp:extent cx="5759450" cy="4323715"/>
            <wp:effectExtent l="0" t="0" r="0" b="635"/>
            <wp:docPr id="4128" name="Picture 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0"/>
                    <a:stretch>
                      <a:fillRect/>
                    </a:stretch>
                  </pic:blipFill>
                  <pic:spPr>
                    <a:xfrm>
                      <a:off x="0" y="0"/>
                      <a:ext cx="5759450" cy="4323715"/>
                    </a:xfrm>
                    <a:prstGeom prst="rect">
                      <a:avLst/>
                    </a:prstGeom>
                  </pic:spPr>
                </pic:pic>
              </a:graphicData>
            </a:graphic>
          </wp:inline>
        </w:drawing>
      </w:r>
    </w:p>
    <w:p w14:paraId="04DF7919" w14:textId="77777777" w:rsidR="00AE389F" w:rsidRPr="00F55611" w:rsidRDefault="00AE389F" w:rsidP="00AE389F">
      <w:pPr>
        <w:rPr>
          <w:lang w:val="en-US" w:eastAsia="ja-JP"/>
        </w:rPr>
      </w:pPr>
    </w:p>
    <w:p w14:paraId="0C3575B9" w14:textId="6890AA01" w:rsidR="00AE389F" w:rsidRPr="00F55611" w:rsidRDefault="00AE389F" w:rsidP="001F0516">
      <w:pPr>
        <w:pStyle w:val="Heading4"/>
      </w:pPr>
      <w:bookmarkStart w:id="1692" w:name="_Toc519504763"/>
      <w:r w:rsidRPr="00F55611">
        <w:t>Green economy and low carbon transformation pathways</w:t>
      </w:r>
      <w:bookmarkEnd w:id="1692"/>
    </w:p>
    <w:p w14:paraId="79F1F22D" w14:textId="7D5EA8CA" w:rsidR="00AE389F" w:rsidRPr="00F55611" w:rsidRDefault="00AE389F" w:rsidP="00AE389F">
      <w:pPr>
        <w:rPr>
          <w:lang w:val="en-US"/>
        </w:rPr>
      </w:pPr>
      <w:r w:rsidRPr="00F55611">
        <w:rPr>
          <w:lang w:val="en-US"/>
        </w:rPr>
        <w:t xml:space="preserve">The majority of pathways for Europe and Central Asia fit the </w:t>
      </w:r>
      <w:r w:rsidRPr="00F55611">
        <w:rPr>
          <w:i/>
          <w:lang w:val="en-US"/>
        </w:rPr>
        <w:t>green economy</w:t>
      </w:r>
      <w:r w:rsidRPr="00F55611">
        <w:rPr>
          <w:lang w:val="en-US"/>
        </w:rPr>
        <w:t xml:space="preserve"> or </w:t>
      </w:r>
      <w:r w:rsidRPr="00F55611">
        <w:rPr>
          <w:i/>
          <w:lang w:val="en-US"/>
        </w:rPr>
        <w:t xml:space="preserve">low carbon transformation </w:t>
      </w:r>
      <w:r w:rsidRPr="00F55611">
        <w:rPr>
          <w:lang w:val="en-US"/>
        </w:rPr>
        <w:t xml:space="preserve">narratives. In the </w:t>
      </w:r>
      <w:r w:rsidRPr="00F55611">
        <w:rPr>
          <w:i/>
          <w:lang w:val="en-US"/>
        </w:rPr>
        <w:t>green economy</w:t>
      </w:r>
      <w:r w:rsidRPr="00F55611">
        <w:rPr>
          <w:lang w:val="en-US"/>
        </w:rPr>
        <w:t xml:space="preserve"> narrative, pathways rely on diversification and sustainable intensification of all production activities (agriculture, forestry, fisheries) and increased protection and restoration of biodiversity. The pathways promote improved quality and diversity of forest, agricultural and marine production, supported by healthy soils and wetlands/water. Furthermore, they contribute to employment and improved food safety, nutrition and health. As a result, these pathways rely largely on relational values (e.g. governance and justice, security and livelihoods, health and well</w:t>
      </w:r>
      <w:r w:rsidR="005F5A69">
        <w:rPr>
          <w:lang w:val="en-US"/>
        </w:rPr>
        <w:t>-</w:t>
      </w:r>
      <w:r w:rsidRPr="00F55611">
        <w:rPr>
          <w:lang w:val="en-US"/>
        </w:rPr>
        <w:t xml:space="preserve">being) mentioned in around 50% of the studies, but they also consider instrumental values (e.g. nature’s material and non-material </w:t>
      </w:r>
      <w:r w:rsidRPr="00F55611">
        <w:rPr>
          <w:bCs/>
          <w:lang w:val="en-US"/>
        </w:rPr>
        <w:t>contributions to people</w:t>
      </w:r>
      <w:r w:rsidRPr="00F55611">
        <w:rPr>
          <w:lang w:val="en-US"/>
        </w:rPr>
        <w:t xml:space="preserve">) (ca. 30%) followed by a no-values perspective about nature (ca. 20%). Intrinsic values (e.g. biodiversity, biophysical processes) were not explicitly mentioned in any of the studies associated with the </w:t>
      </w:r>
      <w:r w:rsidRPr="00F55611">
        <w:rPr>
          <w:i/>
          <w:lang w:val="en-US"/>
        </w:rPr>
        <w:t>green economy</w:t>
      </w:r>
      <w:r w:rsidRPr="00F55611">
        <w:rPr>
          <w:lang w:val="en-US"/>
        </w:rPr>
        <w:t xml:space="preserve"> pathway. </w:t>
      </w:r>
    </w:p>
    <w:p w14:paraId="51E49C7C" w14:textId="77777777" w:rsidR="00AE389F" w:rsidRPr="00F55611" w:rsidRDefault="00AE389F" w:rsidP="00AE389F">
      <w:pPr>
        <w:rPr>
          <w:lang w:val="en-US"/>
        </w:rPr>
      </w:pPr>
      <w:r w:rsidRPr="00F55611">
        <w:rPr>
          <w:lang w:val="en-US"/>
        </w:rPr>
        <w:t xml:space="preserve">Pathways from the </w:t>
      </w:r>
      <w:r w:rsidRPr="00F55611">
        <w:rPr>
          <w:i/>
          <w:lang w:val="en-US"/>
        </w:rPr>
        <w:t>low carbon transformation</w:t>
      </w:r>
      <w:r w:rsidRPr="00F55611">
        <w:rPr>
          <w:lang w:val="en-US"/>
        </w:rPr>
        <w:t xml:space="preserve"> narrative may be considered as a subset of the </w:t>
      </w:r>
      <w:r w:rsidRPr="00F55611">
        <w:rPr>
          <w:i/>
          <w:lang w:val="en-US"/>
        </w:rPr>
        <w:t>green economy</w:t>
      </w:r>
      <w:r w:rsidRPr="00F55611">
        <w:rPr>
          <w:lang w:val="en-US"/>
        </w:rPr>
        <w:t xml:space="preserve"> narratives, with a specific focus on biofuel production, reforestation and forest management. Based on a similar set of values to </w:t>
      </w:r>
      <w:r w:rsidRPr="00F55611">
        <w:rPr>
          <w:i/>
          <w:lang w:val="en-US"/>
        </w:rPr>
        <w:t>green economy</w:t>
      </w:r>
      <w:r w:rsidRPr="00F55611">
        <w:rPr>
          <w:lang w:val="en-US"/>
        </w:rPr>
        <w:t xml:space="preserve">, but with a much greater focus on instrumental values, they contribute to increased regulation of climate, energy access and security, improved health (regulation of air quality), and reduced risks from regulation of hazards and extreme events. Alternative pathways within the </w:t>
      </w:r>
      <w:r w:rsidRPr="00F55611">
        <w:rPr>
          <w:i/>
          <w:lang w:val="en-US"/>
        </w:rPr>
        <w:t>green economy</w:t>
      </w:r>
      <w:r w:rsidRPr="00F55611">
        <w:rPr>
          <w:lang w:val="en-US"/>
        </w:rPr>
        <w:t xml:space="preserve"> and the </w:t>
      </w:r>
      <w:r w:rsidRPr="00F55611">
        <w:rPr>
          <w:i/>
          <w:lang w:val="en-US"/>
        </w:rPr>
        <w:t>low carbon transformation</w:t>
      </w:r>
      <w:r w:rsidRPr="00F55611">
        <w:rPr>
          <w:lang w:val="en-US"/>
        </w:rPr>
        <w:t xml:space="preserve"> narratives focus on the following three different sets of actions:</w:t>
      </w:r>
    </w:p>
    <w:p w14:paraId="4A542FDE" w14:textId="77777777" w:rsidR="00AE389F" w:rsidRPr="00F55611" w:rsidRDefault="00AE389F" w:rsidP="00E236B3">
      <w:pPr>
        <w:pStyle w:val="ListParagraph"/>
        <w:numPr>
          <w:ilvl w:val="0"/>
          <w:numId w:val="33"/>
        </w:numPr>
        <w:spacing w:after="120" w:line="276" w:lineRule="auto"/>
        <w:ind w:left="714" w:hanging="357"/>
        <w:contextualSpacing w:val="0"/>
        <w:rPr>
          <w:lang w:val="en-US"/>
        </w:rPr>
      </w:pPr>
      <w:r w:rsidRPr="00F55611">
        <w:rPr>
          <w:lang w:val="en-US"/>
        </w:rPr>
        <w:lastRenderedPageBreak/>
        <w:t xml:space="preserve">Innovation pathways within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narratives rely on technological innovation to address sustainability and resolve trade-offs. They do this by supporting more efficient land use allocation and management through, for example, agro-ecological practices, water-smart agriculture, precision farming, smart and sustainable forest use, increased fish farming, biofuels and biogas. These benefit nature by reducing land/sea area consumption, decreasing climate impacts, increasing climate change adaptation of production activities and supporting nature protection and restoration. While mostly focused on increasing nature’s material </w:t>
      </w:r>
      <w:r w:rsidRPr="00F55611">
        <w:rPr>
          <w:bCs/>
          <w:lang w:val="en-US"/>
        </w:rPr>
        <w:t>contributions to people</w:t>
      </w:r>
      <w:r w:rsidRPr="00F55611">
        <w:rPr>
          <w:lang w:val="en-US"/>
        </w:rPr>
        <w:t xml:space="preserve">, and thereby employment, income and nutrition, they explicitly aim to reduce their trade-offs with regulating contributions and to improve health. </w:t>
      </w:r>
    </w:p>
    <w:p w14:paraId="1ABD23EE" w14:textId="77777777" w:rsidR="00AE389F" w:rsidRPr="00F55611" w:rsidRDefault="00AE389F" w:rsidP="00E236B3">
      <w:pPr>
        <w:pStyle w:val="ListParagraph"/>
        <w:numPr>
          <w:ilvl w:val="0"/>
          <w:numId w:val="33"/>
        </w:numPr>
        <w:spacing w:after="120" w:line="276" w:lineRule="auto"/>
        <w:ind w:left="714" w:hanging="357"/>
        <w:contextualSpacing w:val="0"/>
        <w:rPr>
          <w:lang w:val="en-US"/>
        </w:rPr>
      </w:pPr>
      <w:r w:rsidRPr="00F55611">
        <w:rPr>
          <w:lang w:val="en-US"/>
        </w:rPr>
        <w:t xml:space="preserve">Multifunctionality within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narratives can play out at different scales. The most common multifunctionality pathways rely on </w:t>
      </w:r>
      <w:r w:rsidRPr="00F55611">
        <w:rPr>
          <w:i/>
          <w:lang w:val="en-US"/>
        </w:rPr>
        <w:t>land sharing</w:t>
      </w:r>
      <w:r w:rsidRPr="00F55611">
        <w:rPr>
          <w:lang w:val="en-US"/>
        </w:rPr>
        <w:t xml:space="preserve"> with lower management intensity and diversification of production of </w:t>
      </w:r>
      <w:r w:rsidRPr="00F55611">
        <w:rPr>
          <w:bCs/>
          <w:lang w:val="en-US"/>
        </w:rPr>
        <w:t xml:space="preserve">nature’s contributions to people </w:t>
      </w:r>
      <w:r w:rsidRPr="00F55611">
        <w:rPr>
          <w:lang w:val="en-US"/>
        </w:rPr>
        <w:t>within individual land/sea/water uses and across uses at landscape to regional scale. Apart from decreasing intensification, such subregional scale multifunctionality, is often associated with the promotion of conservation, restoration and sustainable use of land and wetlands. Direct benefits of these land use actions are expected for agricultural, forest, soil, water and wetland biodiversity. The improvement of nature is in turn expected to support both quality production and nature’s regulating contributions to people, especially in soils and water. Further benefits are expected for climate resilience and mitigation, and for recreation.</w:t>
      </w:r>
    </w:p>
    <w:p w14:paraId="6518117D" w14:textId="5D8956CC" w:rsidR="00AE389F" w:rsidRPr="00F55611" w:rsidRDefault="00AE389F" w:rsidP="00E236B3">
      <w:pPr>
        <w:pStyle w:val="ListParagraph"/>
        <w:numPr>
          <w:ilvl w:val="0"/>
          <w:numId w:val="33"/>
        </w:numPr>
        <w:spacing w:after="120" w:line="276" w:lineRule="auto"/>
        <w:rPr>
          <w:lang w:val="en-US"/>
        </w:rPr>
      </w:pPr>
      <w:r w:rsidRPr="00F55611">
        <w:rPr>
          <w:lang w:val="en-US"/>
        </w:rPr>
        <w:t xml:space="preserve">Although less common, </w:t>
      </w:r>
      <w:r w:rsidRPr="00F55611">
        <w:rPr>
          <w:i/>
          <w:lang w:val="en-US"/>
        </w:rPr>
        <w:t>green economy</w:t>
      </w:r>
      <w:r w:rsidRPr="00F55611">
        <w:rPr>
          <w:lang w:val="en-US"/>
        </w:rPr>
        <w:t xml:space="preserve"> </w:t>
      </w:r>
      <w:r w:rsidRPr="00F55611">
        <w:rPr>
          <w:i/>
          <w:lang w:val="en-US"/>
        </w:rPr>
        <w:t>land sparing</w:t>
      </w:r>
      <w:r w:rsidRPr="00F55611">
        <w:rPr>
          <w:lang w:val="en-US"/>
        </w:rPr>
        <w:t xml:space="preserve"> pathways promote regional (Europe and Central Asia)-scale multifunctionality. These focus on concentrating production activities in the most favourable areas, while protecting, and in some cases abandoning, selected ecosystems or areas. According to such pathways, this land allocation and management strategy is suggested to benefit nature conservation and total provision of nature’s contributions to people, at the regional scale, including in particular climate change mitigation and recreation or wilderness tourism, especially for urban dwellers. Implicit in this pathway is </w:t>
      </w:r>
      <w:r w:rsidR="00D671EE">
        <w:rPr>
          <w:lang w:val="en-US"/>
        </w:rPr>
        <w:t>the assumption that</w:t>
      </w:r>
      <w:r w:rsidRPr="00F55611">
        <w:rPr>
          <w:lang w:val="en-US"/>
        </w:rPr>
        <w:t xml:space="preserve"> the biodiversity of cultural landscapes </w:t>
      </w:r>
      <w:r w:rsidR="00D671EE">
        <w:rPr>
          <w:lang w:val="en-US"/>
        </w:rPr>
        <w:t xml:space="preserve">has a lower value to society </w:t>
      </w:r>
      <w:r w:rsidRPr="00F55611">
        <w:rPr>
          <w:lang w:val="en-US"/>
        </w:rPr>
        <w:t>compared to the resumption of “wild” biodiversity.</w:t>
      </w:r>
    </w:p>
    <w:p w14:paraId="6763D2CE" w14:textId="77777777" w:rsidR="00AE389F" w:rsidRPr="00F55611" w:rsidRDefault="00AE389F" w:rsidP="00AE389F">
      <w:pPr>
        <w:rPr>
          <w:lang w:val="en-US"/>
        </w:rPr>
      </w:pPr>
      <w:r w:rsidRPr="00F55611">
        <w:rPr>
          <w:lang w:val="en-US"/>
        </w:rPr>
        <w:t xml:space="preserve">Overall, for the </w:t>
      </w:r>
      <w:r w:rsidRPr="00F55611">
        <w:rPr>
          <w:i/>
          <w:lang w:val="en-US"/>
        </w:rPr>
        <w:t>green economy</w:t>
      </w:r>
      <w:r w:rsidRPr="00F55611">
        <w:rPr>
          <w:lang w:val="en-US"/>
        </w:rPr>
        <w:t xml:space="preserve"> or </w:t>
      </w:r>
      <w:r w:rsidRPr="00F55611">
        <w:rPr>
          <w:i/>
          <w:lang w:val="en-US"/>
        </w:rPr>
        <w:t>low carbon transformation</w:t>
      </w:r>
      <w:r w:rsidRPr="00F55611" w:rsidDel="004045EF">
        <w:rPr>
          <w:lang w:val="en-US"/>
        </w:rPr>
        <w:t xml:space="preserve"> </w:t>
      </w:r>
      <w:r w:rsidRPr="00F55611">
        <w:rPr>
          <w:lang w:val="en-US"/>
        </w:rPr>
        <w:t xml:space="preserve">narratives, most actions in pathways at the Europe and Central Asia level focus on land-freshwater-sea use or management and nature and its contributions to people, with fewer actions directly targeting a good quality of life. </w:t>
      </w:r>
    </w:p>
    <w:p w14:paraId="7B9B2656" w14:textId="77777777" w:rsidR="00AE389F" w:rsidRPr="00F55611" w:rsidRDefault="00AE389F" w:rsidP="00AE389F">
      <w:pPr>
        <w:rPr>
          <w:lang w:val="en-US"/>
        </w:rPr>
      </w:pPr>
    </w:p>
    <w:p w14:paraId="0A1ABAF7" w14:textId="06039821" w:rsidR="00AE389F" w:rsidRPr="00F55611" w:rsidRDefault="00AE389F" w:rsidP="001F0516">
      <w:pPr>
        <w:pStyle w:val="Heading4"/>
      </w:pPr>
      <w:bookmarkStart w:id="1693" w:name="_Toc519504764"/>
      <w:r w:rsidRPr="00F55611">
        <w:t>Transition movements pathways</w:t>
      </w:r>
      <w:bookmarkEnd w:id="1693"/>
    </w:p>
    <w:p w14:paraId="3E8343D0" w14:textId="0AAEFEB7" w:rsidR="00AE389F" w:rsidRPr="00F55611" w:rsidRDefault="00AE389F" w:rsidP="00AE389F">
      <w:pPr>
        <w:rPr>
          <w:rFonts w:eastAsia="Times New Roman"/>
          <w:lang w:val="en-US"/>
        </w:rPr>
      </w:pPr>
      <w:r w:rsidRPr="00F55611">
        <w:rPr>
          <w:lang w:val="en-US"/>
        </w:rPr>
        <w:t xml:space="preserve">In contrast to the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narratives, pathways of the </w:t>
      </w:r>
      <w:r w:rsidRPr="00F55611">
        <w:rPr>
          <w:i/>
          <w:lang w:val="en-US"/>
        </w:rPr>
        <w:t>transition movements</w:t>
      </w:r>
      <w:r w:rsidRPr="00F55611">
        <w:rPr>
          <w:lang w:val="en-US"/>
        </w:rPr>
        <w:t xml:space="preserve"> narrative involve changes in relational values towards resource-sparing lifestyles, and in some cases, they emphasize explicitly non-GDP growth. They incorporate the development of innovative forms of agriculture combining indigenous and local knowledge with technological innovations (e.g. agroecology, agroforestry, organic agriculture, urban agriculture), </w:t>
      </w:r>
      <w:r w:rsidR="006919F6">
        <w:rPr>
          <w:lang w:val="en-US"/>
        </w:rPr>
        <w:t xml:space="preserve">and </w:t>
      </w:r>
      <w:r w:rsidRPr="00F55611">
        <w:rPr>
          <w:lang w:val="en-US"/>
        </w:rPr>
        <w:t xml:space="preserve">transport and energy models that limit impacts on nature, climate and water. Relational values are at the centre of proposed actions, including education, the incorporation of indigenous and local knowledge and cultural diversity. Enhancing quality of life, especially by supporting the Sustainable Development Goals, is complemented by a focus on reduced social inequities and full employment. These goals are </w:t>
      </w:r>
      <w:r w:rsidRPr="00F55611">
        <w:rPr>
          <w:lang w:val="en-US"/>
        </w:rPr>
        <w:lastRenderedPageBreak/>
        <w:t xml:space="preserve">enabled by new social models, which aim to reduce market globalization and interregional flows, and support cultural identities, knowledge sharing and transformative capabilities. Here, transformative capabilities are defined as individual and collective capacities to improve and enrich their quality of life by changing factors affecting their lives, of which the environment is central. Apart from education, they </w:t>
      </w:r>
      <w:r w:rsidRPr="00F55611">
        <w:rPr>
          <w:rFonts w:eastAsia="Times New Roman"/>
          <w:lang w:val="en-US"/>
        </w:rPr>
        <w:t xml:space="preserve">include for instance social capital, local leadership and empowerment, building trust and collaboration. All types of values are represented within </w:t>
      </w:r>
      <w:r w:rsidRPr="00503C3C">
        <w:rPr>
          <w:rFonts w:eastAsia="Times New Roman"/>
          <w:i/>
          <w:lang w:val="en-US"/>
        </w:rPr>
        <w:t>transitions movements</w:t>
      </w:r>
      <w:r w:rsidRPr="00F55611">
        <w:rPr>
          <w:rFonts w:eastAsia="Times New Roman"/>
          <w:lang w:val="en-US"/>
        </w:rPr>
        <w:t xml:space="preserve"> pathways, with relational values having the greatest emphasis (ca. 41%) followed by instrumental (ca. 18%) and intrinsic values (ca. 9%).</w:t>
      </w:r>
    </w:p>
    <w:p w14:paraId="4CCD513D" w14:textId="77777777" w:rsidR="00AE389F" w:rsidRPr="00F55611" w:rsidRDefault="00AE389F" w:rsidP="00AE389F">
      <w:pPr>
        <w:rPr>
          <w:lang w:val="en-US"/>
        </w:rPr>
      </w:pPr>
      <w:r w:rsidRPr="00F55611">
        <w:rPr>
          <w:lang w:val="en-US"/>
        </w:rPr>
        <w:t xml:space="preserve">Specific pathways of </w:t>
      </w:r>
      <w:r w:rsidRPr="00F55611">
        <w:rPr>
          <w:i/>
          <w:lang w:val="en-US"/>
        </w:rPr>
        <w:t>transition movements</w:t>
      </w:r>
      <w:r w:rsidRPr="00F55611">
        <w:rPr>
          <w:lang w:val="en-US"/>
        </w:rPr>
        <w:t xml:space="preserve"> narratives focus on resource-sparing lifestyles (including e.g. food and energy), or on transformative capabilities (including common actions), though these two categories are not mutually exclusive. </w:t>
      </w:r>
    </w:p>
    <w:p w14:paraId="7BB2605B" w14:textId="77777777" w:rsidR="00AE389F" w:rsidRPr="00F55611" w:rsidRDefault="00AE389F" w:rsidP="00E236B3">
      <w:pPr>
        <w:pStyle w:val="ListParagraph"/>
        <w:numPr>
          <w:ilvl w:val="0"/>
          <w:numId w:val="34"/>
        </w:numPr>
        <w:spacing w:after="120" w:line="276" w:lineRule="auto"/>
        <w:ind w:left="714" w:hanging="357"/>
        <w:contextualSpacing w:val="0"/>
        <w:rPr>
          <w:lang w:val="en-US"/>
        </w:rPr>
      </w:pPr>
      <w:r w:rsidRPr="00F55611">
        <w:rPr>
          <w:lang w:val="en-US"/>
        </w:rPr>
        <w:t xml:space="preserve">Resource-sparing lifestyle pathways emphasize change in dietary and overall consumption patterns. These changes are associated with innovative land use or management such as agro-ecological methods, including organic agriculture, possibly also in coexistence with more intensive production regionally. Other changes suggest a radically reduced energy consumption and new urban spatial structure and planning. All these changes in lifestyles are intended to have beneficial effects for biodiversity at species, habitat and landscape levels. With explicit inclusion of intrinsic and relational values, these pathways invoke a strong reliance on nature’s regulating contributions to people, as well as benefits from material and non-material contributions. Together these promote all aspects of a good quality of life, including continuous education, participatory transdisciplinary research and social capital, and the preservation of cultural diversity, indigenous and local knowledge and social equity. </w:t>
      </w:r>
    </w:p>
    <w:p w14:paraId="0527830A" w14:textId="77777777" w:rsidR="00AE389F" w:rsidRPr="00F55611" w:rsidRDefault="00AE389F" w:rsidP="00E236B3">
      <w:pPr>
        <w:pStyle w:val="ListParagraph"/>
        <w:numPr>
          <w:ilvl w:val="0"/>
          <w:numId w:val="34"/>
        </w:numPr>
        <w:spacing w:after="120" w:line="276" w:lineRule="auto"/>
        <w:ind w:left="714" w:hanging="357"/>
        <w:contextualSpacing w:val="0"/>
        <w:rPr>
          <w:lang w:val="en-US"/>
        </w:rPr>
      </w:pPr>
      <w:r w:rsidRPr="00F55611">
        <w:rPr>
          <w:lang w:val="en-US"/>
        </w:rPr>
        <w:t xml:space="preserve">Transformation capabilities pathways mostly emphasize the role of local empowerment, deliberation and social cohesion for achieving diversified, sustainable land use and livelihood strategies at the subregional scale. As such, they do not target transformation of lifestyles or economic growth </w:t>
      </w:r>
      <w:r w:rsidRPr="00F55611">
        <w:rPr>
          <w:i/>
          <w:lang w:val="en-US"/>
        </w:rPr>
        <w:t>per se</w:t>
      </w:r>
      <w:r w:rsidRPr="00F55611">
        <w:rPr>
          <w:lang w:val="en-US"/>
        </w:rPr>
        <w:t>, but nevertheless share many actions of resource-sparing pathways regarding quality of life as a secondary effect of social changes.</w:t>
      </w:r>
    </w:p>
    <w:p w14:paraId="57DAD366" w14:textId="77777777" w:rsidR="00AE389F" w:rsidRPr="00F55611" w:rsidRDefault="00AE389F" w:rsidP="00AE389F">
      <w:pPr>
        <w:rPr>
          <w:lang w:val="en-US"/>
        </w:rPr>
      </w:pPr>
    </w:p>
    <w:p w14:paraId="00ECD5D0" w14:textId="2404B436" w:rsidR="00AE389F" w:rsidRPr="00F55611" w:rsidRDefault="00AE389F" w:rsidP="001F0516">
      <w:pPr>
        <w:pStyle w:val="Heading4"/>
      </w:pPr>
      <w:bookmarkStart w:id="1694" w:name="_Toc519504765"/>
      <w:r w:rsidRPr="00F55611">
        <w:t>Ecotopian solutions pathways</w:t>
      </w:r>
      <w:bookmarkEnd w:id="1694"/>
    </w:p>
    <w:p w14:paraId="18D3334E" w14:textId="01C37923" w:rsidR="00AE389F" w:rsidRPr="00F55611" w:rsidRDefault="00AE389F" w:rsidP="00AE389F">
      <w:pPr>
        <w:rPr>
          <w:lang w:val="en-US"/>
        </w:rPr>
      </w:pPr>
      <w:r w:rsidRPr="00F55611">
        <w:rPr>
          <w:i/>
          <w:lang w:val="en-US"/>
        </w:rPr>
        <w:t xml:space="preserve">Ecotopian solutions </w:t>
      </w:r>
      <w:r w:rsidRPr="00F55611">
        <w:rPr>
          <w:lang w:val="en-US"/>
        </w:rPr>
        <w:t xml:space="preserve">pathways share many elements with </w:t>
      </w:r>
      <w:r w:rsidRPr="00F55611">
        <w:rPr>
          <w:i/>
          <w:lang w:val="en-US"/>
        </w:rPr>
        <w:t>transition movements</w:t>
      </w:r>
      <w:r w:rsidRPr="00F55611">
        <w:rPr>
          <w:lang w:val="en-US"/>
        </w:rPr>
        <w:t xml:space="preserve"> in terms of lifestyles, land use or management types and innovations, and soci</w:t>
      </w:r>
      <w:r w:rsidR="00C379CC">
        <w:rPr>
          <w:lang w:val="en-US"/>
        </w:rPr>
        <w:t>et</w:t>
      </w:r>
      <w:r w:rsidRPr="00F55611">
        <w:rPr>
          <w:lang w:val="en-US"/>
        </w:rPr>
        <w:t xml:space="preserve">al transformation. However, </w:t>
      </w:r>
      <w:r w:rsidRPr="00F55611">
        <w:rPr>
          <w:i/>
          <w:lang w:val="en-US"/>
        </w:rPr>
        <w:t>ecotopian solutions</w:t>
      </w:r>
      <w:r w:rsidRPr="00F55611">
        <w:rPr>
          <w:lang w:val="en-US"/>
        </w:rPr>
        <w:t xml:space="preserve"> have an even stronger focus on bottom-up actions and politically alternative initiatives of self-organization than </w:t>
      </w:r>
      <w:r w:rsidRPr="00F55611">
        <w:rPr>
          <w:i/>
          <w:lang w:val="en-US"/>
        </w:rPr>
        <w:t>transition movements</w:t>
      </w:r>
      <w:r w:rsidRPr="00F55611">
        <w:rPr>
          <w:lang w:val="en-US"/>
        </w:rPr>
        <w:t xml:space="preserve"> pathways. Similar to </w:t>
      </w:r>
      <w:r w:rsidRPr="00F55611">
        <w:rPr>
          <w:i/>
          <w:lang w:val="en-US"/>
        </w:rPr>
        <w:t>transition movements</w:t>
      </w:r>
      <w:r w:rsidRPr="00F55611">
        <w:rPr>
          <w:lang w:val="en-US"/>
        </w:rPr>
        <w:t xml:space="preserve">, they include all values: relational (ca. 60%), intrinsic (ca. 20%) and instrumental (ca. 20%). The inclusiveness and balance among different types of values in this pathway support sustainability efforts through changing social behaviour. </w:t>
      </w:r>
    </w:p>
    <w:p w14:paraId="7963E74A" w14:textId="77777777" w:rsidR="00AE389F" w:rsidRPr="00F55611" w:rsidRDefault="00AE389F" w:rsidP="00AE389F">
      <w:pPr>
        <w:rPr>
          <w:lang w:val="en-US"/>
        </w:rPr>
      </w:pPr>
      <w:r w:rsidRPr="00F55611">
        <w:rPr>
          <w:lang w:val="en-US"/>
        </w:rPr>
        <w:t xml:space="preserve">Local-scale multifunctionality is a cornerstone of </w:t>
      </w:r>
      <w:r w:rsidRPr="00F55611">
        <w:rPr>
          <w:i/>
          <w:lang w:val="en-US"/>
        </w:rPr>
        <w:t>ecotopian solutions</w:t>
      </w:r>
      <w:r w:rsidRPr="00F55611">
        <w:rPr>
          <w:lang w:val="en-US"/>
        </w:rPr>
        <w:t xml:space="preserve"> pathways. For this, </w:t>
      </w:r>
      <w:r w:rsidRPr="00F55611">
        <w:rPr>
          <w:i/>
          <w:lang w:val="en-US"/>
        </w:rPr>
        <w:t>ecotopian solutions</w:t>
      </w:r>
      <w:r w:rsidRPr="00F55611">
        <w:rPr>
          <w:lang w:val="en-US"/>
        </w:rPr>
        <w:t xml:space="preserve"> pathways rely on fine-grained landscape mosaics of diversified land uses with multifunctionality within individual land uses and connecting green infrastructure (e.g. corridors). They also highlight new production methods and new technologies, but in contrast to other pathway narratives, their focus is to achieve community-level food and energy self-sufficiency and the production of multiple contributions from nature to people. Two pathways can be distinguished within the </w:t>
      </w:r>
      <w:r w:rsidRPr="00F55611">
        <w:rPr>
          <w:i/>
          <w:lang w:val="en-US"/>
        </w:rPr>
        <w:t>ecotopian solutions</w:t>
      </w:r>
      <w:r w:rsidRPr="00F55611">
        <w:rPr>
          <w:lang w:val="en-US"/>
        </w:rPr>
        <w:t xml:space="preserve"> narrative depending on whether they focus on innovation or local multifunctionality. Those pathways with a strong emphasis on innovation and associated instrumental </w:t>
      </w:r>
      <w:r w:rsidRPr="00F55611">
        <w:rPr>
          <w:lang w:val="en-US"/>
        </w:rPr>
        <w:lastRenderedPageBreak/>
        <w:t xml:space="preserve">values, often along with radical social innovation and shifts in worldviews, generally focus on urban design and food production. </w:t>
      </w:r>
    </w:p>
    <w:p w14:paraId="08ACF0D1" w14:textId="245C44AA" w:rsidR="00AE389F" w:rsidRPr="00F55611" w:rsidRDefault="00AE389F" w:rsidP="00AE389F">
      <w:pPr>
        <w:rPr>
          <w:lang w:val="en-US"/>
        </w:rPr>
      </w:pPr>
      <w:r w:rsidRPr="00F55611">
        <w:rPr>
          <w:lang w:val="en-US"/>
        </w:rPr>
        <w:t xml:space="preserve">Unlike </w:t>
      </w:r>
      <w:r w:rsidRPr="00F55611">
        <w:rPr>
          <w:i/>
          <w:lang w:val="en-US"/>
        </w:rPr>
        <w:t>transition movements</w:t>
      </w:r>
      <w:r w:rsidRPr="00F55611">
        <w:rPr>
          <w:lang w:val="en-US"/>
        </w:rPr>
        <w:t xml:space="preserve"> pathways, </w:t>
      </w:r>
      <w:r w:rsidRPr="00F55611">
        <w:rPr>
          <w:i/>
          <w:lang w:val="en-US"/>
        </w:rPr>
        <w:t>ecotopian solutions</w:t>
      </w:r>
      <w:r w:rsidRPr="00F55611">
        <w:rPr>
          <w:lang w:val="en-US"/>
        </w:rPr>
        <w:t xml:space="preserve"> pathways, and specific actions therein, focus solely on local scales and may therefore only be applicable at community, or even very local levels (e.g. wealthy neighbourhoods). Scaling-up to the regional level and beyond may not be easy, especially due to trade-offs and spill-over effects </w:t>
      </w:r>
      <w:r w:rsidRPr="00F55611">
        <w:rPr>
          <w:lang w:val="en-US"/>
        </w:rPr>
        <w:fldChar w:fldCharType="begin" w:fldLock="1"/>
      </w:r>
      <w:r w:rsidRPr="00F55611">
        <w:rPr>
          <w:lang w:val="en-US"/>
        </w:rPr>
        <w:instrText>ADDIN CSL_CITATION { "citationItems" : [ { "id" : "ITEM-1", "itemData" : { "DOI" : "10.1016/j.ecoser.2012.07.003", "ISBN" : "2212-0416", "ISSN" : "22120416", "abstract" : "We explore the relationship between biodiversity, ecosystem services and conservation policy. A framework for studying their interdependence is proposed. We argue that a necessary (though not sufficient) condition for making a transition to a truly sustainable economy is that biodiversity conservation and its analysis take into account unwanted and avoidable indirect - i.e. rebound - effects of all kinds of biodiversity policy. We identify five types of such rebound effects and propose the terms biodiversity (two types), ecological, service and environmental rebound for these. The service rebound is associated with the problem of incongruence or conflicts, and thus the potential need for trade-offs, between ecosystem services or between such services and biodiversity conservation. Effective biodiversity policy requires the minimization of these various rebound effects. \u00a9 2012 Elsevier B.V.", "author" : [ { "dropping-particle" : "", "family" : "Maestre Andr\u00e9s", "given" : "Sara", "non-dropping-particle" : "", "parse-names" : false, "suffix" : "" }, { "dropping-particle" : "", "family" : "Calvet Mir", "given" : "Laura", "non-dropping-particle" : "", "parse-names" : false, "suffix" : "" }, { "dropping-particle" : "", "family" : "Bergh", "given" : "Jeroen C.J.M.", "non-dropping-particle" : "van den", "parse-names" : false, "suffix" : "" }, { "dropping-particle" : "", "family" : "Ring", "given" : "Irene", "non-dropping-particle" : "", "parse-names" : false, "suffix" : "" }, { "dropping-particle" : "", "family" : "Verburg", "given" : "Peter H.", "non-dropping-particle" : "", "parse-names" : false, "suffix" : "" } ], "container-title" : "Ecosystem Services", "id" : "ITEM-1", "issued" : { "date-parts" : [ [ "2012" ] ] }, "note" : "NULL", "page" : "101-110", "title" : "Ineffective biodiversity policy due to five rebound effects", "type" : "article-journal", "volume" : "1" }, "uris" : [ "http://www.mendeley.com/documents/?uuid=5f1afd22-5648-4f35-a462-536d1ac90912" ] } ], "mendeley" : { "formattedCitation" : "(Maestre Andr\u00e9s, Calvet Mir, van den Bergh, Ring, &amp; Verburg, 2012)", "plainTextFormattedCitation" : "(Maestre Andr\u00e9s, Calvet Mir, van den Bergh, Ring, &amp; Verburg, 2012)", "previouslyFormattedCitation" : "(Maestre Andr\u00e9s, Calvet Mir, van den Bergh, Ring, &amp; Verburg, 2012)" }, "properties" : {  }, "schema" : "https://github.com/citation-style-language/schema/raw/master/csl-citation.json" }</w:instrText>
      </w:r>
      <w:r w:rsidRPr="00F55611">
        <w:rPr>
          <w:lang w:val="en-US"/>
        </w:rPr>
        <w:fldChar w:fldCharType="separate"/>
      </w:r>
      <w:r w:rsidRPr="00F55611">
        <w:rPr>
          <w:lang w:val="en-US"/>
        </w:rPr>
        <w:t>(Maestre Andrés</w:t>
      </w:r>
      <w:r>
        <w:rPr>
          <w:lang w:val="en-US"/>
        </w:rPr>
        <w:t xml:space="preserve"> </w:t>
      </w:r>
      <w:r w:rsidR="009E3418" w:rsidRPr="009E3418">
        <w:rPr>
          <w:i/>
          <w:lang w:val="en-US"/>
        </w:rPr>
        <w:t>et al.</w:t>
      </w:r>
      <w:r w:rsidRPr="00F55611">
        <w:rPr>
          <w:lang w:val="en-US"/>
        </w:rPr>
        <w:t>, 2012)</w:t>
      </w:r>
      <w:r w:rsidRPr="00F55611">
        <w:rPr>
          <w:lang w:val="en-US"/>
        </w:rPr>
        <w:fldChar w:fldCharType="end"/>
      </w:r>
      <w:r w:rsidRPr="00F55611">
        <w:rPr>
          <w:lang w:val="en-US"/>
        </w:rPr>
        <w:t xml:space="preserve">. For example, the pathway of local multifunctionality at the European scale (Western, Central and Eastern Europe) is not compatible with objectives of nature protection (e.g. connectivity, natural protected areas, forest biodiversity protection) or climate mitigation at the European Union level, and may ultimately increase net global trade in agricultural products </w:t>
      </w:r>
      <w:r w:rsidRPr="00F55611">
        <w:rPr>
          <w:lang w:val="en-US"/>
        </w:rPr>
        <w:fldChar w:fldCharType="begin" w:fldLock="1"/>
      </w:r>
      <w:r w:rsidRPr="00F55611">
        <w:rPr>
          <w:lang w:val="en-US"/>
        </w:rPr>
        <w:instrText>ADDIN CSL_CITATION { "citationItems" : [ { "id" : "ITEM-1", "itemData" : { "DOI" : "10.1007/s10113-016-1055-7", "ISBN" : "1436-3798, 1436-378X", "ISSN" : "1436378X", "abstract" : "Plausible scenarios of future land use derived from model projections may differ substantially from what is actually desired by society, and identifying such mis-matches is important for identifying policies to resolve them. This paper presents an approach to link explorative projections of future land use for the European Union to normative visions of desired land-use futures. We used the results of 24 scenario projections obtained from seven linked simulation models to explore uncertainty in future land-use developments. Land-use projections were linked to statements made by stakeholders for three normative visions of desired, future land use. The visions differed in the scale of multifunctionality of land use: at European (Best Land in Europe), regional (Regional Connected) or local (Local Multifunctional) level. To identify pathways to these visions, we analysed in which cases projected land-use changes matched with the land-use changes desired in the visions. We identified five pathways to the vision Re-gional Connected, two pathways to the vision Best Land in Europe, but no pathway to the vision Local Multifunc-tional. Our results suggest that policies have the ability to Electronic supplementary material The online version of this article (doi:10.1007/s10113-016-1055-7) contains supplementary material, which is available to authorized users. change the development of land use such that it is more in line with land-use futures desired by society. We believe our approach represents an interesting avenue for foresight studies on land use, as it combines the credibility from explorative scenarios with legitimacy and saliency of nor-mative visions.", "author" : [ { "dropping-particle" : "", "family" : "Verkerk", "given" : "Pieter J.", "non-dropping-particle" : "", "parse-names" : false, "suffix" : "" }, { "dropping-particle" : "", "family" : "Lindner", "given" : "Marcus", "non-dropping-particle" : "", "parse-names" : false, "suffix" : "" }, { "dropping-particle" : "", "family" : "P\u00e9rez-Soba", "given" : "Marta", "non-dropping-particle" : "", "parse-names" : false, "suffix" : "" }, { "dropping-particle" : "", "family" : "Paterson", "given" : "James S.", "non-dropping-particle" : "", "parse-names" : false, "suffix" : "" }, { "dropping-particle" : "", "family" : "Helming", "given" : "John", "non-dropping-particle" : "", "parse-names" : false, "suffix" : "" }, { "dropping-particle" : "", "family" : "Verburg", "given" : "Peter H.", "non-dropping-particle" : "", "parse-names" : false, "suffix" : "" }, { "dropping-particle" : "", "family" : "Kuemmerle", "given" : "Tobias", "non-dropping-particle" : "", "parse-names" : false, "suffix" : "" }, { "dropping-particle" : "", "family" : "Lotze-Campen", "given" : "Hermann", "non-dropping-particle" : "", "parse-names" : false, "suffix" : "" }, { "dropping-particle" : "", "family" : "Moiseyev", "given" : "Alexander", "non-dropping-particle" : "", "parse-names" : false, "suffix" : "" }, { "dropping-particle" : "", "family" : "M\u00fcller", "given" : "Daniel", "non-dropping-particle" : "", "parse-names" : false, "suffix" : "" }, { "dropping-particle" : "", "family" : "Popp", "given" : "Alexander", "non-dropping-particle" : "", "parse-names" : false, "suffix" : "" }, { "dropping-particle" : "", "family" : "Schulp", "given" : "Catharina J.E.", "non-dropping-particle" : "", "parse-names" : false, "suffix" : "" }, { "dropping-particle" : "", "family" : "St\u00fcrck", "given" : "Julia", "non-dropping-particle" : "", "parse-names" : false, "suffix" : "" }, { "dropping-particle" : "", "family" : "Tabeau", "given" : "Andrzej", "non-dropping-particle" : "", "parse-names" : false, "suffix" : "" }, { "dropping-particle" : "", "family" : "Wolfslehner", "given" : "Bernhard", "non-dropping-particle" : "", "parse-names" : false, "suffix" : "" }, { "dropping-particle" : "", "family" : "Zanden", "given" : "Emma H.", "non-dropping-particle" : "van der", "parse-names" : false, "suffix" : "" } ], "container-title" : "Regional Environmental Change", "id" : "ITEM-1", "issued" : { "date-parts" : [ [ "2016" ] ] }, "title" : "Identifying pathways to visions of future land use in Europe", "type" : "article-journal" }, "uris" : [ "http://www.mendeley.com/documents/?uuid=15d29ebb-5342-4cbb-b723-2ffa962bab62" ] } ], "mendeley" : { "formattedCitation" : "(Verkerk et al., 2016)", "plainTextFormattedCitation" : "(Verkerk et al., 2016)", "previouslyFormattedCitation" : "(Verkerk et al., 2016)" }, "properties" : {  }, "schema" : "https://github.com/citation-style-language/schema/raw/master/csl-citation.json" }</w:instrText>
      </w:r>
      <w:r w:rsidRPr="00F55611">
        <w:rPr>
          <w:lang w:val="en-US"/>
        </w:rPr>
        <w:fldChar w:fldCharType="separate"/>
      </w:r>
      <w:r w:rsidRPr="00F55611">
        <w:rPr>
          <w:lang w:val="en-US"/>
        </w:rPr>
        <w:t xml:space="preserve">(Verkerk </w:t>
      </w:r>
      <w:r w:rsidR="009E3418" w:rsidRPr="009E3418">
        <w:rPr>
          <w:i/>
          <w:lang w:val="en-US"/>
        </w:rPr>
        <w:t>et al.</w:t>
      </w:r>
      <w:r w:rsidRPr="00F55611">
        <w:rPr>
          <w:lang w:val="en-US"/>
        </w:rPr>
        <w:t>, 2016)</w:t>
      </w:r>
      <w:r w:rsidRPr="00F55611">
        <w:rPr>
          <w:lang w:val="en-US"/>
        </w:rPr>
        <w:fldChar w:fldCharType="end"/>
      </w:r>
      <w:r w:rsidRPr="00F55611">
        <w:rPr>
          <w:lang w:val="en-US"/>
        </w:rPr>
        <w:t>.</w:t>
      </w:r>
    </w:p>
    <w:p w14:paraId="6D9F4595" w14:textId="09C9AF7B" w:rsidR="00AE389F" w:rsidRPr="00F55611" w:rsidRDefault="00AE389F" w:rsidP="00AE389F">
      <w:pPr>
        <w:rPr>
          <w:lang w:val="en-US"/>
        </w:rPr>
      </w:pPr>
      <w:r w:rsidRPr="00F55611">
        <w:rPr>
          <w:lang w:val="en-US"/>
        </w:rPr>
        <w:t xml:space="preserve">Overall, local level studies of pathways from </w:t>
      </w:r>
      <w:r w:rsidRPr="00F55611">
        <w:rPr>
          <w:i/>
          <w:lang w:val="en-US"/>
        </w:rPr>
        <w:t>transition movements</w:t>
      </w:r>
      <w:r w:rsidRPr="00F55611">
        <w:rPr>
          <w:lang w:val="en-US"/>
        </w:rPr>
        <w:t xml:space="preserve"> and </w:t>
      </w:r>
      <w:r w:rsidRPr="00F55611">
        <w:rPr>
          <w:i/>
          <w:lang w:val="en-US"/>
        </w:rPr>
        <w:t>ecotopian solutions</w:t>
      </w:r>
      <w:r w:rsidRPr="00F55611">
        <w:rPr>
          <w:lang w:val="en-US"/>
        </w:rPr>
        <w:t xml:space="preserve"> narratives, and some studies of visions of soci</w:t>
      </w:r>
      <w:r w:rsidR="00C379CC">
        <w:rPr>
          <w:lang w:val="en-US"/>
        </w:rPr>
        <w:t>et</w:t>
      </w:r>
      <w:r w:rsidRPr="00F55611">
        <w:rPr>
          <w:lang w:val="en-US"/>
        </w:rPr>
        <w:t xml:space="preserve">al transformations towards sustainability </w:t>
      </w:r>
      <w:r w:rsidRPr="00F55611">
        <w:rPr>
          <w:lang w:val="en-US"/>
        </w:rPr>
        <w:fldChar w:fldCharType="begin" w:fldLock="1"/>
      </w:r>
      <w:r w:rsidRPr="00F55611">
        <w:rPr>
          <w:lang w:val="en-US"/>
        </w:rPr>
        <w:instrText>ADDIN CSL_CITATION { "citationItems" : [ { "id" : "ITEM-1", "itemData" : { "DOI" : "10.1016/j.futures.2013.11.001", "ISBN" : "0016-3287", "ISSN" : "00163287", "abstract" : "Degrowth has been put forward as a transition pathway towards a socially and ecologically sustainable future. Many diverse actions have been proposed in the context of degrowth. To the outsider the debate might seem somewhat unfocussed. This article reveals the links and complementarities between emblematic degrowth proposals, and provides a toolkit for developing a more coherent picture on how overdeveloped societies may make a transition to more frugal and convivial futures. We use the method of Causal Loop Diagramming in a collaborative setting involving researchers and activists engaged with degrowth issues. First we derive collaboratively the dominant feedback processes in the current social, ecological and economic systems and we identify leverage points for systemic interventions to facilitate degrowth. By explicitly representing the main causal chains of effects it is possible to reveal insights on the consequences of a given proposal and explore \"what-if?\" questions and future pathways. In addition we construct a compatibility matrix to identify the possible synergies between emblematic degrowth proposals. The results from these two exercises are integrated to provide plausible pathways for the implementation of degrowth policies, with a systemic identification of risks, uncertainties and leverage points of intervention. Participatory systems thinking tools have much to offer in envisioning contractional, macro-pathways towards sustainability. \u00a9 2013 Elsevier Ltd.", "author" : [ { "dropping-particle" : "", "family" : "Videira", "given" : "Nuno", "non-dropping-particle" : "", "parse-names" : false, "suffix" : "" }, { "dropping-particle" : "", "family" : "Schneider", "given" : "Fran\u00e7ois", "non-dropping-particle" : "", "parse-names" : false, "suffix" : "" }, { "dropping-particle" : "", "family" : "Sekulova", "given" : "Filka", "non-dropping-particle" : "", "parse-names" : false, "suffix" : "" }, { "dropping-particle" : "", "family" : "Kallis", "given" : "Giorgos", "non-dropping-particle" : "", "parse-names" : false, "suffix" : "" } ], "container-title" : "Futures", "id" : "ITEM-1", "issued" : { "date-parts" : [ [ "2014" ] ] }, "note" : "NULL", "page" : "58-77", "title" : "Improving understanding on degrowth pathways: An exploratory study using collaborative causal models", "type" : "article-journal", "volume" : "55" }, "uris" : [ "http://www.mendeley.com/documents/?uuid=2c118f7a-3e12-30f7-8161-30b5e136f650" ] }, { "id" : "ITEM-2", "itemData" : { "DOI" : "10.1007/s11625-015-0299-3", "ISBN" : "1162501502", "ISSN" : "18624057", "abstract" : "Growing scientific evidence shows that world energy resources are entering a period shaped by the depletion of high-quality fuels, whilst the decline of the easy-to-extract oil is a widely recognized ongoing phenomenon. The end of the era of cheap and abundant energy flows brings the issue of economic growth into question, stimulating research for alternatives as the de-growth proposal. The present paper applies the system dynamic global model WoLiM that allows economic, energy and climate dynamics to be analyzed in an integrated way. The results show that, if the growth paradigm is maintained, the decrease in fossil fuel extraction can only be partially compensated by renewable energies, alternative policies and efficiency improvements, very likely causing systemic energy shortage in the next decades. If a massive transition to coal would be promoted to try to compensate the decline of oil and gas and maintain economic growth, the climate would be then very deeply disturbed. The results suggest that growth and globalization scenarios are, not only undesirable from the environmental point of view, but also not feasible. Furthermore, regionalization scenarios without abandoning the current growth GDP focus would set the grounds for a pessimistic panorama from the point of view of peace, democracy and equity. In this sense, an organized material de-growth in the North followed by a steady state shows up as a valid framework to achieve global future human welfare and sustainability. The exercise qualitatively illustrates the magnitude of the challenge: the most industrialized countries should reduce, on average, their per capita primary energy use rate at least four times and decrease their per capita GDP to roughly present global average levels. Differently from the current dominant perceptions, these consumption reductions might actually be welfare enhancing. However, the attainment of these targets would require deep structural changes in the socioeconomic systems in combination with a radical shift in geopolitical relationships.", "author" : [ { "dropping-particle" : "", "family" : "Capell\u00e1n-P\u00e9rez", "given" : "I\u00f1igo", "non-dropping-particle" : "", "parse-names" : false, "suffix" : "" }, { "dropping-particle" : "", "family" : "Mediavilla", "given" : "Margarita", "non-dropping-particle" : "", "parse-names" : false, "suffix" : "" }, { "dropping-particle" : "", "family" : "Castro", "given" : "Carlos", "non-dropping-particle" : "de", "parse-names" : false, "suffix" : "" }, { "dropping-particle" : "", "family" : "Carpintero", "given" : "\u00d3scar", "non-dropping-particle" : "", "parse-names" : false, "suffix" : "" }, { "dropping-particle" : "", "family" : "Miguel", "given" : "Luis Javier", "non-dropping-particle" : "", "parse-names" : false, "suffix" : "" } ], "container-title" : "Sustainability Science", "id" : "ITEM-2", "issue" : "3", "issued" : { "date-parts" : [ [ "2015" ] ] }, "note" : "NULL", "page" : "397-411", "title" : "More growth? An unfeasible option to overcome critical energy constraints and climate change", "type" : "article-journal", "volume" : "10" }, "uris" : [ "http://www.mendeley.com/documents/?uuid=4e69686e-7942-3c68-9fdb-40c3eaf71959" ] }, { "id" : "ITEM-3", "itemData" : { "DOI" : "10.1080/00045608.2014.1000948", "author" : [ { "dropping-particle" : "", "family" : "Davies", "given" : "Anna R.", "non-dropping-particle" : "", "parse-names" : false, "suffix" : "" }, { "dropping-particle" : "", "family" : "Doyle", "given" : "Ruth", "non-dropping-particle" : "", "parse-names" : false, "suffix" : "" } ], "container-title" : "Annals of the Association of American Geographers", "id" : "ITEM-3", "issue" : "2", "issued" : { "date-parts" : [ [ "2015" ] ] }, "page" : "425-436", "title" : "Transforming Household Consumption: From Backcasting to HomeLabs Experiments", "type" : "article-journal", "volume" : "105" }, "uris" : [ "http://www.mendeley.com/documents/?uuid=2a8bbff0-d7d7-3bc8-974e-fbbf871d14b1" ] }, { "id" : "ITEM-4", "itemData" : { "DOI" : "10.1016/j.jclepro.2015.04.074", "ISSN" : "09596526", "abstract" : "At present, low carbon scenarios have a propensity to focus either upon qualitative, social trend based approaches to developing futures or upon purely technological, engineering based views of an energy \u2018system\u2019 within specified emissions constraints. It is now recognised that transition scenarios attempting to examine pathways towards low carbon futures must not only address the social aspects of the system but also, due to their interdependency, the technological aspects. Notwithstanding the limitations of quantitative analysis, its inclusion must be regarded as being an essential component to the study of transition pathways towards a low carbon society, given that the metrics used to indicate the status of the system are quantitative. The objective of this study is to expound a \u2018systems\u2019 approach for an integrated quantitative and qualitative analysis of low carbon transition pathways. This is achieved through an interdisciplinary conflation of the Life Cycle Assessment and the Socio-Technical Scenario tools, a strategy that acknowledges the interconnectedness of the societal and the technical aspects of sustainability. An explicit adoption of a backcasting perspective further strengthens the approach with regard to emissions target fulfilment. The integrated methodology, as advanced in this study, synthesises these two tools in a way that helps overcome the limitations of each while also adding synergies that provide additional analytical capacity. The principal benefit of adopting this interdisciplinary \u2018systems\u2019 approach to the study of low carbon transitions is to improve the resolution of transition policy recommendations.", "author" : [ { "dropping-particle" : "", "family" : "Robertson", "given" : "Simon", "non-dropping-particle" : "", "parse-names" : false, "suffix" : "" } ], "container-title" : "Journal of Cleaner Production", "id" : "ITEM-4", "issued" : { "date-parts" : [ [ "2016" ] ] }, "note" : "NULL", "page" : "221-233", "title" : "A longitudinal quantitative\u2013qualitative systems approach to the study of transitions toward a low carbon society", "type" : "article-journal", "volume" : "128" }, "uris" : [ "http://www.mendeley.com/documents/?uuid=99ac7e56-9650-3a2c-8718-6944a2c946f5" ] }, { "id" : "ITEM-5", "itemData" : { "DOI" : "10.3390/su8111080", "ISSN" : "20711050", "abstract" : "Continual environmental degradation and an unfair distribution of environmental burdens and benefits are two great challenges for humanity. Economic growth is often taken for granted when planning for the future. However, it is often argued that maintaining economic growth conflicts with keeping human activities adjusted to ecological boundaries and finite resources, at least for the more-developed countries. With this paper, we present sustainability goals for building and planning in Sweden to be achieved by 2050 in a context of limited or even negative economic growth. These goals should ensure that all groups in society have sufficient resources and a good life within planetary boundaries. We select four goals in a participatory process: two environmental goals related to climate change and land use and two social goals related to welfare and participation. Our results show that achieving the environmental goals will require significant reductions of Sweden's greenhouse gas (GHG) emissions and land use compared to today's levels. Regarding the social goals, these are, in many aspects, reasonably well fulfilled in Sweden today, although disparities remain between groups of citizens. The main challenge, however, is to ensure that these goals are fulfilled even within environmental limits and if economic growth should halt.", "author" : [ { "dropping-particle" : "", "family" : "Faur\u00e9", "given" : "El\u00e9onore", "non-dropping-particle" : "", "parse-names" : false, "suffix" : "" }, { "dropping-particle" : "", "family" : "Svenfelt", "given" : "\u00c5sa", "non-dropping-particle" : "", "parse-names" : false, "suffix" : "" }, { "dropping-particle" : "", "family" : "Finnveden", "given" : "G\u00f6ran", "non-dropping-particle" : "", "parse-names" : false, "suffix" : "" }, { "dropping-particle" : "", "family" : "Hornborg", "given" : "Alf", "non-dropping-particle" : "", "parse-names" : false, "suffix" : "" } ], "container-title" : "Sustainability", "id" : "ITEM-5", "issue" : "11", "issued" : { "date-parts" : [ [ "2016" ] ] }, "note" : "NULL", "page" : "1080", "title" : "Four sustainability goals in a Swedish low-growth/degrowth context", "type" : "article-journal", "volume" : "8" }, "uris" : [ "http://www.mendeley.com/documents/?uuid=b2f66a52-349a-3cba-ab0f-f529ed16329c" ] } ], "mendeley" : { "formattedCitation" : "(Capell\u00e1n-P\u00e9rez, Mediavilla, de Castro, Carpintero, &amp; Miguel, 2015; Davies &amp; Doyle, 2015; Faur\u00e9, Svenfelt, Finnveden, &amp; Hornborg, 2016; Robertson, 2016; Videira, Schneider, Sekulova, &amp; Kallis, 2014)", "plainTextFormattedCitation" : "(Capell\u00e1n-P\u00e9rez, Mediavilla, de Castro, Carpintero, &amp; Miguel, 2015; Davies &amp; Doyle, 2015; Faur\u00e9, Svenfelt, Finnveden, &amp; Hornborg, 2016; Robertson, 2016; Videira, Schneider, Sekulova, &amp; Kallis, 2014)", "previouslyFormattedCitation" : "(Capell\u00e1n-P\u00e9rez, Mediavilla, de Castro, Carpintero, &amp; Miguel, 2015; Davies &amp; Doyle, 2015; Faur\u00e9, Svenfelt, Finnveden, &amp; Hornborg, 2016; Robertson, 2016; Videira, Schneider, Sekulova, &amp; Kallis, 2014)" }, "properties" : {  }, "schema" : "https://github.com/citation-style-language/schema/raw/master/csl-citation.json" }</w:instrText>
      </w:r>
      <w:r w:rsidRPr="00F55611">
        <w:rPr>
          <w:lang w:val="en-US"/>
        </w:rPr>
        <w:fldChar w:fldCharType="separate"/>
      </w:r>
      <w:r w:rsidRPr="00F55611">
        <w:rPr>
          <w:lang w:val="en-US"/>
        </w:rPr>
        <w:t>(Capellán-Pérez</w:t>
      </w:r>
      <w:r w:rsidRPr="00E224E9">
        <w:rPr>
          <w:lang w:val="en-US"/>
        </w:rPr>
        <w:t xml:space="preserve"> </w:t>
      </w:r>
      <w:r w:rsidR="009E3418" w:rsidRPr="009E3418">
        <w:rPr>
          <w:i/>
          <w:lang w:val="en-US"/>
        </w:rPr>
        <w:t>et al.</w:t>
      </w:r>
      <w:r w:rsidRPr="00F55611">
        <w:rPr>
          <w:lang w:val="en-US"/>
        </w:rPr>
        <w:t>, 2015; Davies &amp; Doyle, 2015; Fauré</w:t>
      </w:r>
      <w:r w:rsidRPr="00E224E9">
        <w:rPr>
          <w:lang w:val="en-US"/>
        </w:rPr>
        <w:t xml:space="preserve"> </w:t>
      </w:r>
      <w:r w:rsidR="009E3418" w:rsidRPr="009E3418">
        <w:rPr>
          <w:i/>
          <w:lang w:val="en-US"/>
        </w:rPr>
        <w:t>et al.</w:t>
      </w:r>
      <w:r w:rsidRPr="00F55611">
        <w:rPr>
          <w:lang w:val="en-US"/>
        </w:rPr>
        <w:t>, 2016; Robertson, 2016; Videira</w:t>
      </w:r>
      <w:r w:rsidRPr="00E224E9">
        <w:rPr>
          <w:lang w:val="en-US"/>
        </w:rPr>
        <w:t xml:space="preserve"> </w:t>
      </w:r>
      <w:r w:rsidR="009E3418" w:rsidRPr="009E3418">
        <w:rPr>
          <w:i/>
          <w:lang w:val="en-US"/>
        </w:rPr>
        <w:t>et al.</w:t>
      </w:r>
      <w:r w:rsidRPr="00F55611">
        <w:rPr>
          <w:lang w:val="en-US"/>
        </w:rPr>
        <w:t>, 2014)</w:t>
      </w:r>
      <w:r w:rsidRPr="00F55611">
        <w:rPr>
          <w:lang w:val="en-US"/>
        </w:rPr>
        <w:fldChar w:fldCharType="end"/>
      </w:r>
      <w:r w:rsidRPr="00F55611">
        <w:rPr>
          <w:lang w:val="en-US"/>
        </w:rPr>
        <w:t xml:space="preserve"> offer a rich set of actions focusing on good quality of life, anthropogenic assets and institutions. However, in a number of cases, specific actions on land use or management, nature and its contributions to people, are lacking. Nevertheless, such studies suggest a diversity of alternative transition pathways which may act as “seeds” for future sustainability </w:t>
      </w:r>
      <w:r w:rsidRPr="00F55611">
        <w:rPr>
          <w:lang w:val="en-US"/>
        </w:rPr>
        <w:fldChar w:fldCharType="begin" w:fldLock="1"/>
      </w:r>
      <w:r w:rsidRPr="00F55611">
        <w:rPr>
          <w:lang w:val="en-US"/>
        </w:rPr>
        <w:instrText>ADDIN CSL_CITATION { "citationItems" : [ { "id" : "ITEM-1", "itemData" : { "DOI" : "10.1002/fee.1309", "ISSN" : "1540-9309", "abstract" : "The scale, rate, and intensity of humans\u2019 environmental impact has engendered broad discussion about how to find plausible pathways of development that hold the most promise for fostering a better future in the Anthropocene. However, the dominance of dystopian visions of irreversible environmental degradation and societal collapse, along with overly optimistic utopias and business-as-usual scenarios that lack insight and innovation, frustrate progress. Here, we present a novel approach to thinking about the future that builds on experiences drawn from a diversity of practices, worldviews, values, and regions that could accelerate the adoption of pathways to transformative change (change that goes beyond incremental improvements). Using an analysis of 100 initiatives, or \u201cseeds of a good Anthropocene\u201d, we find that emphasizing hopeful elements of existing practice offers the opportunity to: (1) understand the values and features that constitute a good Anthropocene, (2) determine the processes that lead to the emergence and growth of initiatives that fundamentally change human\u2013environmental relationships, and (3) generate creative, bottom-up scenarios that feature well-articulated pathways toward a more positive future.", "author" : [ { "dropping-particle" : "", "family" : "Bennett", "given" : "Elena M.", "non-dropping-particle" : "", "parse-names" : false, "suffix" : "" }, { "dropping-particle" : "", "family" : "Solan", "given" : "Martin", "non-dropping-particle" : "", "parse-names" : false, "suffix" : "" }, { "dropping-particle" : "", "family" : "Biggs", "given" : "Reinette", "non-dropping-particle" : "", "parse-names" : false, "suffix" : "" }, { "dropping-particle" : "", "family" : "McPhearson", "given" : "Timon", "non-dropping-particle" : "", "parse-names" : false, "suffix" : "" }, { "dropping-particle" : "V.", "family" : "Norstr\u00f6m", "given" : "Albert", "non-dropping-particle" : "", "parse-names" : false, "suffix" : "" }, { "dropping-particle" : "", "family" : "Olsson", "given" : "Per", "non-dropping-particle" : "", "parse-names" : false, "suffix" : "" }, { "dropping-particle" : "", "family" : "Pereira", "given" : "Laura", "non-dropping-particle" : "", "parse-names" : false, "suffix" : "" }, { "dropping-particle" : "", "family" : "Peterson", "given" : "Garry D.", "non-dropping-particle" : "", "parse-names" : false, "suffix" : "" }, { "dropping-particle" : "", "family" : "Raudsepp-Hearne", "given" : "Ciara", "non-dropping-particle" : "", "parse-names" : false, "suffix" : "" }, { "dropping-particle" : "", "family" : "Biermann", "given" : "Frank", "non-dropping-particle" : "", "parse-names" : false, "suffix" : "" }, { "dropping-particle" : "", "family" : "Carpenter", "given" : "Stephen R.", "non-dropping-particle" : "", "parse-names" : false, "suffix" : "" }, { "dropping-particle" : "", "family" : "Ellis", "given" : "Erle C.", "non-dropping-particle" : "", "parse-names" : false, "suffix" : "" }, { "dropping-particle" : "", "family" : "Hichert", "given" : "Tanja", "non-dropping-particle" : "", "parse-names" : false, "suffix" : "" }, { "dropping-particle" : "", "family" : "Galaz", "given" : "Victor", "non-dropping-particle" : "", "parse-names" : false, "suffix" : "" }, { "dropping-particle" : "", "family" : "Lahsen", "given" : "Myanna", "non-dropping-particle" : "", "parse-names" : false, "suffix" : "" }, { "dropping-particle" : "", "family" : "Milkoreit", "given" : "Manjana", "non-dropping-particle" : "", "parse-names" : false, "suffix" : "" }, { "dropping-particle" : "", "family" : "Martin L\u00f3pez", "given" : "Berta", "non-dropping-particle" : "", "parse-names" : false, "suffix" : "" }, { "dropping-particle" : "", "family" : "Nicholas", "given" : "Kimberly A.", "non-dropping-particle" : "", "parse-names" : false, "suffix" : "" }, { "dropping-particle" : "", "family" : "Preiser", "given" : "Rika", "non-dropping-particle" : "", "parse-names" : false, "suffix" : "" }, { "dropping-particle" : "", "family" : "Vince", "given" : "Gaia", "non-dropping-particle" : "", "parse-names" : false, "suffix" : "" }, { "dropping-particle" : "", "family" : "Vervoort", "given" : "Joost M.", "non-dropping-particle" : "", "parse-names" : false, "suffix" : "" }, { "dropping-particle" : "", "family" : "Xu", "given" : "Jianchu", "non-dropping-particle" : "", "parse-names" : false, "suffix" : "" } ], "container-title" : "Frontiers in Ecology and the Environment", "id" : "ITEM-1", "issue" : "8", "issued" : { "date-parts" : [ [ "2016" ] ] }, "note" : "NULL", "page" : "441-448", "title" : "Bright spots: seeds of a good Anthropocene", "type" : "article-journal", "volume" : "14" }, "uris" : [ "http://www.mendeley.com/documents/?uuid=032b0a6c-bab5-45b5-8f0f-a25af1bc5950" ] } ], "mendeley" : { "formattedCitation" : "(Bennett et al., 2016)", "plainTextFormattedCitation" : "(Bennett et al., 2016)", "previouslyFormattedCitation" : "(Bennett et al., 2016)" }, "properties" : {  }, "schema" : "https://github.com/citation-style-language/schema/raw/master/csl-citation.json" }</w:instrText>
      </w:r>
      <w:r w:rsidRPr="00F55611">
        <w:rPr>
          <w:lang w:val="en-US"/>
        </w:rPr>
        <w:fldChar w:fldCharType="separate"/>
      </w:r>
      <w:r w:rsidRPr="00F55611">
        <w:rPr>
          <w:lang w:val="en-US"/>
        </w:rPr>
        <w:t xml:space="preserve">(Bennett </w:t>
      </w:r>
      <w:r w:rsidR="009E3418" w:rsidRPr="009E3418">
        <w:rPr>
          <w:i/>
          <w:lang w:val="en-US"/>
        </w:rPr>
        <w:t>et al.</w:t>
      </w:r>
      <w:r w:rsidRPr="00F55611">
        <w:rPr>
          <w:lang w:val="en-US"/>
        </w:rPr>
        <w:t>, 2016)</w:t>
      </w:r>
      <w:r w:rsidRPr="00F55611">
        <w:rPr>
          <w:lang w:val="en-US"/>
        </w:rPr>
        <w:fldChar w:fldCharType="end"/>
      </w:r>
      <w:r w:rsidRPr="00F55611">
        <w:rPr>
          <w:lang w:val="en-US"/>
        </w:rPr>
        <w:t xml:space="preserve">, yet need to be further developed to incorporate explicit sets of actions related to land use or management, nature, and its contributions to people. </w:t>
      </w:r>
    </w:p>
    <w:p w14:paraId="123D6629" w14:textId="73F0B1C3" w:rsidR="00AE389F" w:rsidRPr="00F55611" w:rsidRDefault="00AE389F" w:rsidP="00AE389F">
      <w:pPr>
        <w:rPr>
          <w:lang w:val="en-US"/>
        </w:rPr>
      </w:pPr>
      <w:r w:rsidRPr="00F55611">
        <w:rPr>
          <w:b/>
          <w:lang w:val="en-US"/>
        </w:rPr>
        <w:t>Box 5.10</w:t>
      </w:r>
      <w:r w:rsidRPr="00F55611">
        <w:rPr>
          <w:lang w:val="en-US"/>
        </w:rPr>
        <w:t xml:space="preserve"> summarizes a local </w:t>
      </w:r>
      <w:r w:rsidRPr="00F55611">
        <w:rPr>
          <w:i/>
          <w:lang w:val="en-US"/>
        </w:rPr>
        <w:t>transition movements</w:t>
      </w:r>
      <w:r w:rsidRPr="00F55611">
        <w:rPr>
          <w:lang w:val="en-US"/>
        </w:rPr>
        <w:t xml:space="preserve"> pathway as a demonstration of a coherent pathway incorporating indigenous and local knowledge developed for southern Transylvania </w:t>
      </w:r>
      <w:r w:rsidRPr="00F55611">
        <w:rPr>
          <w:lang w:val="en-US"/>
        </w:rPr>
        <w:fldChar w:fldCharType="begin" w:fldLock="1"/>
      </w:r>
      <w:r w:rsidRPr="00F55611">
        <w:rPr>
          <w:lang w:val="en-US"/>
        </w:rPr>
        <w:instrText>ADDIN CSL_CITATION { "citationItems" : [ { "id" : "ITEM-1",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1", "issue" : "4", "issued" : { "date-parts" : [ [ "2014" ] ] }, "note" : "NULL", "title" : "A holistic approach to studying social-ecological systems and its application to Southern Transylvania", "type" : "article-journal", "volume" : "19" }, "uris" : [ "http://www.mendeley.com/documents/?uuid=0c97c56e-c55f-4c20-9a65-9730711b2c45" ] } ], "mendeley" : { "formattedCitation" : "(Hanspach et al., 2014)", "plainTextFormattedCitation" : "(Hanspach et al., 2014)", "previouslyFormattedCitation" : "(Hanspach et al., 2014)" }, "properties" : {  }, "schema" : "https://github.com/citation-style-language/schema/raw/master/csl-citation.json" }</w:instrText>
      </w:r>
      <w:r w:rsidRPr="00F55611">
        <w:rPr>
          <w:lang w:val="en-US"/>
        </w:rPr>
        <w:fldChar w:fldCharType="separate"/>
      </w:r>
      <w:r w:rsidRPr="00F55611">
        <w:rPr>
          <w:lang w:val="en-US"/>
        </w:rPr>
        <w:t xml:space="preserve">(Hanspach </w:t>
      </w:r>
      <w:r w:rsidR="009E3418" w:rsidRPr="009E3418">
        <w:rPr>
          <w:i/>
          <w:lang w:val="en-US"/>
        </w:rPr>
        <w:t>et al.</w:t>
      </w:r>
      <w:r w:rsidRPr="00F55611">
        <w:rPr>
          <w:lang w:val="en-US"/>
        </w:rPr>
        <w:t>, 2014)</w:t>
      </w:r>
      <w:r w:rsidRPr="00F55611">
        <w:rPr>
          <w:lang w:val="en-US"/>
        </w:rPr>
        <w:fldChar w:fldCharType="end"/>
      </w:r>
      <w:r w:rsidRPr="00F55611">
        <w:rPr>
          <w:lang w:val="en-US"/>
        </w:rPr>
        <w:t>.</w:t>
      </w:r>
    </w:p>
    <w:p w14:paraId="5884DE47" w14:textId="7EC2B5C5"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10</w:t>
      </w:r>
      <w:r w:rsidRPr="00F55611">
        <w:fldChar w:fldCharType="end"/>
      </w:r>
      <w:r w:rsidRPr="00F55611">
        <w:t xml:space="preserve">: Pathway to sustainability for southern Transylvania (based on </w:t>
      </w:r>
      <w:r w:rsidRPr="00F55611">
        <w:fldChar w:fldCharType="begin" w:fldLock="1"/>
      </w:r>
      <w:r w:rsidRPr="00F55611">
        <w:instrText>ADDIN CSL_CITATION { "citationItems" : [ { "id" : "ITEM-1",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1", "issue" : "4", "issued" : { "date-parts" : [ [ "2014" ] ] }, "note" : "NULL", "title" : "A holistic approach to studying social-ecological systems and its application to Southern Transylvania", "type" : "article-journal", "volume" : "19" }, "uris" : [ "http://www.mendeley.com/documents/?uuid=0c97c56e-c55f-4c20-9a65-9730711b2c45" ] } ], "mendeley" : { "formattedCitation" : "(Hanspach et al., 2014)", "manualFormatting" : "Hanspach et al., 2014", "plainTextFormattedCitation" : "(Hanspach et al., 2014)", "previouslyFormattedCitation" : "(Hanspach et al., 2014)" }, "properties" : {  }, "schema" : "https://github.com/citation-style-language/schema/raw/master/csl-citation.json" }</w:instrText>
      </w:r>
      <w:r w:rsidRPr="00F55611">
        <w:fldChar w:fldCharType="separate"/>
      </w:r>
      <w:r w:rsidRPr="00F55611">
        <w:t xml:space="preserve">Hanspach </w:t>
      </w:r>
      <w:r w:rsidR="009E3418" w:rsidRPr="009E3418">
        <w:rPr>
          <w:i/>
        </w:rPr>
        <w:t>et al.</w:t>
      </w:r>
      <w:r w:rsidR="00F02736">
        <w:t xml:space="preserve">, </w:t>
      </w:r>
      <w:r w:rsidRPr="00F55611">
        <w:t>2014</w:t>
      </w:r>
      <w:r w:rsidRPr="00F55611">
        <w:fldChar w:fldCharType="end"/>
      </w:r>
      <w:r w:rsidRPr="00F55611">
        <w:t>)</w:t>
      </w:r>
      <w:r w:rsidR="00804119">
        <w:t>.</w:t>
      </w:r>
    </w:p>
    <w:p w14:paraId="7C502A26" w14:textId="77777777" w:rsidR="00AE389F" w:rsidRPr="00F55611" w:rsidRDefault="00AE389F" w:rsidP="00AE389F">
      <w:pPr>
        <w:rPr>
          <w:sz w:val="20"/>
          <w:szCs w:val="20"/>
          <w:lang w:val="en-US" w:eastAsia="ja-JP"/>
        </w:rPr>
      </w:pPr>
      <w:r w:rsidRPr="00F55611">
        <w:rPr>
          <w:lang w:eastAsia="en-GB"/>
        </w:rPr>
        <w:drawing>
          <wp:inline distT="0" distB="0" distL="0" distR="0" wp14:anchorId="75227BF3" wp14:editId="46FA1B5A">
            <wp:extent cx="5759450" cy="2383155"/>
            <wp:effectExtent l="0" t="0" r="0" b="0"/>
            <wp:docPr id="4213" name="Picture 4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1"/>
                    <a:stretch>
                      <a:fillRect/>
                    </a:stretch>
                  </pic:blipFill>
                  <pic:spPr>
                    <a:xfrm>
                      <a:off x="0" y="0"/>
                      <a:ext cx="5759450" cy="2383155"/>
                    </a:xfrm>
                    <a:prstGeom prst="rect">
                      <a:avLst/>
                    </a:prstGeom>
                  </pic:spPr>
                </pic:pic>
              </a:graphicData>
            </a:graphic>
          </wp:inline>
        </w:drawing>
      </w:r>
    </w:p>
    <w:p w14:paraId="2A6DE446" w14:textId="77777777" w:rsidR="00AE389F" w:rsidRPr="00F55611" w:rsidRDefault="00AE389F" w:rsidP="00AE389F">
      <w:pPr>
        <w:rPr>
          <w:rFonts w:eastAsia="Times New Roman"/>
          <w:sz w:val="20"/>
          <w:szCs w:val="20"/>
          <w:lang w:val="en-US"/>
        </w:rPr>
      </w:pPr>
      <w:r w:rsidRPr="00F55611">
        <w:rPr>
          <w:rFonts w:eastAsia="Times New Roman"/>
          <w:sz w:val="20"/>
          <w:szCs w:val="20"/>
          <w:lang w:val="en-US"/>
        </w:rPr>
        <w:t xml:space="preserve">Alternative target-seeking scenarios for the future of rural areas in southern Transylvania were developed using a participatory process. The </w:t>
      </w:r>
      <w:r w:rsidRPr="00F55611">
        <w:rPr>
          <w:rFonts w:eastAsia="Times New Roman"/>
          <w:i/>
          <w:sz w:val="20"/>
          <w:szCs w:val="20"/>
          <w:lang w:val="en-US"/>
        </w:rPr>
        <w:t>balance brings beauty</w:t>
      </w:r>
      <w:r w:rsidRPr="00F55611">
        <w:rPr>
          <w:rFonts w:eastAsia="Times New Roman"/>
          <w:sz w:val="20"/>
          <w:szCs w:val="20"/>
          <w:lang w:val="en-US"/>
        </w:rPr>
        <w:t xml:space="preserve"> scenario offers a possible pathway towards regional and local sustainability based on a complete reorientation of European Union agricultural and rural policies towards sustainability and environmentally friendly land use. Subsidies and policies foster small- and medium-scale organic farming, low-intensity forestry and the discontinuation of previously common exploitation of resources (e.g. soil, forest). This major policy change is combined with a high ability of local people to capitalize on opportunities. This is supported by a fundamental change in the social fabric; from communities that were shaped by mistrust, corruption, ethnic conflicts and poor education to communities with high social capital, mutual learning and collaboration, equality and excellent education. Importantly, knowledge and practice of </w:t>
      </w:r>
      <w:r w:rsidRPr="00F55611">
        <w:rPr>
          <w:rFonts w:eastAsia="Times New Roman"/>
          <w:sz w:val="20"/>
          <w:szCs w:val="20"/>
          <w:lang w:val="en-US"/>
        </w:rPr>
        <w:lastRenderedPageBreak/>
        <w:t>traditional land use, traditions and cultural and natural heritage are maintained and people are proud of their landscape.</w:t>
      </w:r>
    </w:p>
    <w:p w14:paraId="54DB1DA1" w14:textId="77777777" w:rsidR="00AE389F" w:rsidRPr="00F55611" w:rsidRDefault="00AE389F" w:rsidP="00AE389F">
      <w:pPr>
        <w:rPr>
          <w:sz w:val="20"/>
          <w:szCs w:val="20"/>
          <w:lang w:val="en-US"/>
        </w:rPr>
      </w:pPr>
      <w:r w:rsidRPr="00F55611">
        <w:rPr>
          <w:sz w:val="20"/>
          <w:szCs w:val="20"/>
          <w:lang w:val="en-US"/>
        </w:rPr>
        <w:t>T</w:t>
      </w:r>
      <w:r w:rsidRPr="00F55611">
        <w:rPr>
          <w:rFonts w:eastAsia="Times New Roman"/>
          <w:sz w:val="20"/>
          <w:szCs w:val="20"/>
          <w:lang w:val="en-US"/>
        </w:rPr>
        <w:t>he continuation of sustainable, small-scale farming based on indigenous and local knowledge is a keystone for this pathway. Due to pro-environmental policies, this is only organic farming, with an increase in intensity (abandoned land taken into use again). Farming is undertaken by local farmers who are well connected and collaborate. Thus, large or external farming companies have no influence on land use. Forest resources are maintained with only low-intensity harvesting. Land use and livelihood strategies are diversified (farming for crops, vineyards, orchards, hay-meadows, livestock grazing on (wood) pastures, tourism).</w:t>
      </w:r>
      <w:r w:rsidRPr="00F55611">
        <w:rPr>
          <w:sz w:val="20"/>
          <w:szCs w:val="20"/>
          <w:lang w:val="en-US"/>
        </w:rPr>
        <w:t xml:space="preserve"> </w:t>
      </w:r>
    </w:p>
    <w:p w14:paraId="750C9F46" w14:textId="77777777" w:rsidR="00AE389F" w:rsidRPr="00F55611" w:rsidRDefault="00AE389F" w:rsidP="00AE389F">
      <w:pPr>
        <w:rPr>
          <w:sz w:val="20"/>
          <w:szCs w:val="20"/>
          <w:lang w:val="en-US"/>
        </w:rPr>
      </w:pPr>
      <w:r w:rsidRPr="00F55611">
        <w:rPr>
          <w:sz w:val="20"/>
          <w:szCs w:val="20"/>
          <w:lang w:val="en-US"/>
        </w:rPr>
        <w:t xml:space="preserve">Small-scale farming maintains biodiversity at its current level overall, but the intensification of land use (less abandoned fields) leads to a slight decline, particularly of farmland biodiversity. Farming practices rely on, and ensure a balance between nature’s regulating and material contributions to people, while the level of non-material contributions, especially in relation to indigenous and local knowledge is preserved. People are relatively happy in spite of limited economic growth. Ethnic conflicts are settled and there are few inequalities. Community spirit is high and people are proud of the cultural and natural heritage of their landscape. </w:t>
      </w:r>
    </w:p>
    <w:p w14:paraId="00472EF4" w14:textId="1DFDF7C9" w:rsidR="00AE389F" w:rsidRPr="00F55611" w:rsidRDefault="006A1288" w:rsidP="00AE389F">
      <w:pPr>
        <w:ind w:left="709" w:hanging="709"/>
        <w:rPr>
          <w:b/>
          <w:bCs/>
          <w:sz w:val="20"/>
          <w:szCs w:val="20"/>
          <w:lang w:val="en-US"/>
        </w:rPr>
      </w:pPr>
      <w:r>
        <w:rPr>
          <w:b/>
          <w:bCs/>
          <w:sz w:val="20"/>
          <w:szCs w:val="20"/>
          <w:lang w:val="en-US"/>
        </w:rPr>
        <w:t>End of Box</w:t>
      </w:r>
      <w:r w:rsidR="00AE389F" w:rsidRPr="00F55611">
        <w:rPr>
          <w:b/>
          <w:bCs/>
          <w:sz w:val="20"/>
          <w:szCs w:val="20"/>
          <w:lang w:val="en-US"/>
        </w:rPr>
        <w:t xml:space="preserve"> 5.10</w:t>
      </w:r>
    </w:p>
    <w:p w14:paraId="45E0F71F" w14:textId="77777777" w:rsidR="00AE389F" w:rsidRPr="00F55611" w:rsidRDefault="00AE389F" w:rsidP="00AE389F">
      <w:pPr>
        <w:ind w:left="709" w:hanging="709"/>
        <w:rPr>
          <w:b/>
          <w:bCs/>
          <w:lang w:val="en-US"/>
        </w:rPr>
      </w:pPr>
    </w:p>
    <w:p w14:paraId="627527BE" w14:textId="77777777" w:rsidR="00AE389F" w:rsidRPr="00F55611" w:rsidRDefault="00AE389F" w:rsidP="00147745">
      <w:pPr>
        <w:pStyle w:val="Heading3"/>
        <w:rPr>
          <w:lang w:val="en-US"/>
        </w:rPr>
      </w:pPr>
      <w:bookmarkStart w:id="1695" w:name="_Toc500507605"/>
      <w:bookmarkStart w:id="1696" w:name="_Toc504380731"/>
      <w:bookmarkStart w:id="1697" w:name="_Toc519504766"/>
      <w:r w:rsidRPr="00F55611">
        <w:rPr>
          <w:lang w:val="en-US"/>
        </w:rPr>
        <w:t>Policy instruments associated with pathways to sustainability</w:t>
      </w:r>
      <w:bookmarkEnd w:id="1695"/>
      <w:bookmarkEnd w:id="1696"/>
      <w:bookmarkEnd w:id="1697"/>
    </w:p>
    <w:p w14:paraId="43829730" w14:textId="47EE3232" w:rsidR="00AE389F" w:rsidRPr="00F55611" w:rsidRDefault="00AE389F" w:rsidP="00AE389F">
      <w:pPr>
        <w:rPr>
          <w:lang w:val="en-US"/>
        </w:rPr>
      </w:pPr>
      <w:bookmarkStart w:id="1698" w:name="_Toc477172694"/>
      <w:r w:rsidRPr="00F55611">
        <w:rPr>
          <w:lang w:val="en-US"/>
        </w:rPr>
        <w:t xml:space="preserve">The sets of actions and priorities in the pathways studies are supported by specific policy instruments. These have been analyzed using the following instrument categories in line with Chapter 6 and </w:t>
      </w:r>
      <w:r w:rsidRPr="00F55611">
        <w:rPr>
          <w:lang w:val="en-US"/>
        </w:rPr>
        <w:fldChar w:fldCharType="begin" w:fldLock="1"/>
      </w:r>
      <w:r w:rsidRPr="00F55611">
        <w:rPr>
          <w:lang w:val="en-US"/>
        </w:rPr>
        <w:instrText>ADDIN CSL_CITATION { "citationItems" : [ { "id" : "ITEM-1", "itemData" : { "author" : [ { "dropping-particle" : "", "family" : "Intergovernmental Science-policy Platform on Biodiversity and Ecosystem Services", "given" : "", "non-dropping-particle" : "", "parse-names" : false, "suffix" : "" } ], "id" : "ITEM-1", "issued" : { "date-parts" : [ [ "2016" ] ] }, "note" : "NULL", "number-of-pages" : "9", "publisher" : "Plenary of the Intergovernmental Science-Policy Platform on Biodiversity and Ecosystem Services Fourth session Kuala Lumpur, 22\u201328 February 2016 Item 5 (i) of the provisional agenda*", "title" : "Work on policy support tools and methodologies (deliverable 4 (c))", "type" : "book" }, "uris" : [ "http://www.mendeley.com/documents/?uuid=dba1e003-36d2-42ec-99dc-b7f6413c85be" ] } ], "mendeley" : { "formattedCitation" : "(Intergovernmental Science-policy Platform on Biodiversity and Ecosystem Services, 2016c)", "manualFormatting" : "Intergovernmental Science-Policy Platform on Biodiversity and Ecosystem Services, 2016c", "plainTextFormattedCitation" : "(Intergovernmental Science-policy Platform on Biodiversity and Ecosystem Services, 2016c)", "previouslyFormattedCitation" : "(Intergovernmental Science-policy Platform on Biodiversity and Ecosystem Services, 2016c)" }, "properties" : {  }, "schema" : "https://github.com/citation-style-language/schema/raw/master/csl-citation.json" }</w:instrText>
      </w:r>
      <w:r w:rsidRPr="00F55611">
        <w:rPr>
          <w:lang w:val="en-US"/>
        </w:rPr>
        <w:fldChar w:fldCharType="separate"/>
      </w:r>
      <w:r>
        <w:rPr>
          <w:lang w:val="en-US"/>
        </w:rPr>
        <w:t>IPBES (</w:t>
      </w:r>
      <w:r w:rsidRPr="00F55611">
        <w:rPr>
          <w:lang w:val="en-US"/>
        </w:rPr>
        <w:t>201</w:t>
      </w:r>
      <w:r w:rsidR="00526E34">
        <w:rPr>
          <w:lang w:val="en-US"/>
        </w:rPr>
        <w:t>5b</w:t>
      </w:r>
      <w:r w:rsidRPr="00F55611">
        <w:rPr>
          <w:lang w:val="en-US"/>
        </w:rPr>
        <w:fldChar w:fldCharType="end"/>
      </w:r>
      <w:r w:rsidRPr="00F55611">
        <w:rPr>
          <w:lang w:val="en-US"/>
        </w:rPr>
        <w:t>): (i) legal and regulatory instruments (e.g. laws); (ii) economic and financial instruments (e.g. taxes, subsidies); (iii) social and information-based instruments (e.g. education);</w:t>
      </w:r>
      <w:r w:rsidRPr="00F55611" w:rsidDel="00810CB4">
        <w:rPr>
          <w:lang w:val="en-US"/>
        </w:rPr>
        <w:t xml:space="preserve"> </w:t>
      </w:r>
      <w:r w:rsidRPr="00F55611">
        <w:rPr>
          <w:lang w:val="en-US"/>
        </w:rPr>
        <w:t>and (iv) rights-based instruments and customary norms (e.g. strengthening collective rights).</w:t>
      </w:r>
    </w:p>
    <w:p w14:paraId="03EEED40" w14:textId="2DFB8017" w:rsidR="00AE389F" w:rsidRPr="00F55611" w:rsidRDefault="00AE389F" w:rsidP="00AE389F">
      <w:pPr>
        <w:rPr>
          <w:lang w:val="en-US"/>
        </w:rPr>
      </w:pPr>
      <w:r w:rsidRPr="00F55611">
        <w:rPr>
          <w:lang w:val="en-US"/>
        </w:rPr>
        <w:t xml:space="preserve">In the </w:t>
      </w:r>
      <w:r w:rsidRPr="00F55611">
        <w:rPr>
          <w:i/>
          <w:lang w:val="en-US"/>
        </w:rPr>
        <w:t>green economy</w:t>
      </w:r>
      <w:r w:rsidRPr="00F55611">
        <w:rPr>
          <w:lang w:val="en-US"/>
        </w:rPr>
        <w:t xml:space="preserve"> pathways, legal and regulatory instruments are included in almost all studies (</w:t>
      </w:r>
      <w:r w:rsidRPr="00F55611">
        <w:rPr>
          <w:b/>
          <w:lang w:val="en-US"/>
        </w:rPr>
        <w:t>Table 5.5</w:t>
      </w:r>
      <w:r w:rsidRPr="00F55611">
        <w:rPr>
          <w:lang w:val="en-US"/>
        </w:rPr>
        <w:t xml:space="preserve">). These mostly involve the articulation and implementation of laws and regulations, but the setting of social and environmental standards and planning are also mentioned frequently. Legal and regulatory instruments are often combined with economic and financial instruments. An example of such a policy mix is the implementation of a regulation to deter illegal fishing accompanied by incentives for business models that embrace certification schemes and cooperative marketing in aquaculture </w:t>
      </w:r>
      <w:r w:rsidRPr="00F55611">
        <w:rPr>
          <w:lang w:val="en-US"/>
        </w:rPr>
        <w:fldChar w:fldCharType="begin" w:fldLock="1"/>
      </w:r>
      <w:r w:rsidRPr="00F55611">
        <w:rPr>
          <w:lang w:val="en-US"/>
        </w:rPr>
        <w:instrText>ADDIN CSL_CITATION { "citationItems" : [ { "id" : "ITEM-1", "itemData" : { "author" : [ { "dropping-particle" : "", "family" : "FAO", "given" : "", "non-dropping-particle" : "", "parse-names" : false, "suffix" : "" } ], "id" : "ITEM-1", "issued" : { "date-parts" : [ [ "2014" ] ] }, "publisher" : "Food and Agriculture Organization of the United Nations", "publisher-place" : "Rome", "title" : "Building a common vision for sustainable food and agriculture.", "type" : "book" }, "uris" : [ "http://www.mendeley.com/documents/?uuid=9651dc9a-0f2c-4847-97c9-f3a275bbe6c9" ] } ], "mendeley" : { "formattedCitation" : "(FAO, 2014)", "plainTextFormattedCitation" : "(FAO, 2014)", "previouslyFormattedCitation" : "(FAO, 2014)" }, "properties" : {  }, "schema" : "https://github.com/citation-style-language/schema/raw/master/csl-citation.json" }</w:instrText>
      </w:r>
      <w:r w:rsidRPr="00F55611">
        <w:rPr>
          <w:lang w:val="en-US"/>
        </w:rPr>
        <w:fldChar w:fldCharType="separate"/>
      </w:r>
      <w:r w:rsidRPr="00F55611">
        <w:rPr>
          <w:lang w:val="en-US"/>
        </w:rPr>
        <w:t>(FAO, 2014)</w:t>
      </w:r>
      <w:r w:rsidRPr="00F55611">
        <w:rPr>
          <w:lang w:val="en-US"/>
        </w:rPr>
        <w:fldChar w:fldCharType="end"/>
      </w:r>
      <w:r w:rsidRPr="00F55611">
        <w:rPr>
          <w:lang w:val="en-US"/>
        </w:rPr>
        <w:t xml:space="preserve">. Another example is provided by </w:t>
      </w:r>
      <w:r w:rsidRPr="00F55611">
        <w:rPr>
          <w:lang w:val="en-US"/>
        </w:rPr>
        <w:fldChar w:fldCharType="begin" w:fldLock="1"/>
      </w:r>
      <w:r w:rsidRPr="00F55611">
        <w:rPr>
          <w:lang w:val="en-US"/>
        </w:rPr>
        <w:instrText>ADDIN CSL_CITATION { "citationItems" : [ { "id" : "ITEM-1", "itemData" : { "DOI" : "10.1007/s10113-016-1055-7", "ISBN" : "1436-3798, 1436-378X", "ISSN" : "1436378X", "abstract" : "Plausible scenarios of future land use derived from model projections may differ substantially from what is actually desired by society, and identifying such mis-matches is important for identifying policies to resolve them. This paper presents an approach to link explorative projections of future land use for the European Union to normative visions of desired land-use futures. We used the results of 24 scenario projections obtained from seven linked simulation models to explore uncertainty in future land-use developments. Land-use projections were linked to statements made by stakeholders for three normative visions of desired, future land use. The visions differed in the scale of multifunctionality of land use: at European (Best Land in Europe), regional (Regional Connected) or local (Local Multifunctional) level. To identify pathways to these visions, we analysed in which cases projected land-use changes matched with the land-use changes desired in the visions. We identified five pathways to the vision Re-gional Connected, two pathways to the vision Best Land in Europe, but no pathway to the vision Local Multifunc-tional. Our results suggest that policies have the ability to Electronic supplementary material The online version of this article (doi:10.1007/s10113-016-1055-7) contains supplementary material, which is available to authorized users. change the development of land use such that it is more in line with land-use futures desired by society. We believe our approach represents an interesting avenue for foresight studies on land use, as it combines the credibility from explorative scenarios with legitimacy and saliency of nor-mative visions.", "author" : [ { "dropping-particle" : "", "family" : "Verkerk", "given" : "Pieter J.", "non-dropping-particle" : "", "parse-names" : false, "suffix" : "" }, { "dropping-particle" : "", "family" : "Lindner", "given" : "Marcus", "non-dropping-particle" : "", "parse-names" : false, "suffix" : "" }, { "dropping-particle" : "", "family" : "P\u00e9rez-Soba", "given" : "Marta", "non-dropping-particle" : "", "parse-names" : false, "suffix" : "" }, { "dropping-particle" : "", "family" : "Paterson", "given" : "James S.", "non-dropping-particle" : "", "parse-names" : false, "suffix" : "" }, { "dropping-particle" : "", "family" : "Helming", "given" : "John", "non-dropping-particle" : "", "parse-names" : false, "suffix" : "" }, { "dropping-particle" : "", "family" : "Verburg", "given" : "Peter H.", "non-dropping-particle" : "", "parse-names" : false, "suffix" : "" }, { "dropping-particle" : "", "family" : "Kuemmerle", "given" : "Tobias", "non-dropping-particle" : "", "parse-names" : false, "suffix" : "" }, { "dropping-particle" : "", "family" : "Lotze-Campen", "given" : "Hermann", "non-dropping-particle" : "", "parse-names" : false, "suffix" : "" }, { "dropping-particle" : "", "family" : "Moiseyev", "given" : "Alexander", "non-dropping-particle" : "", "parse-names" : false, "suffix" : "" }, { "dropping-particle" : "", "family" : "M\u00fcller", "given" : "Daniel", "non-dropping-particle" : "", "parse-names" : false, "suffix" : "" }, { "dropping-particle" : "", "family" : "Popp", "given" : "Alexander", "non-dropping-particle" : "", "parse-names" : false, "suffix" : "" }, { "dropping-particle" : "", "family" : "Schulp", "given" : "Catharina J.E.", "non-dropping-particle" : "", "parse-names" : false, "suffix" : "" }, { "dropping-particle" : "", "family" : "St\u00fcrck", "given" : "Julia", "non-dropping-particle" : "", "parse-names" : false, "suffix" : "" }, { "dropping-particle" : "", "family" : "Tabeau", "given" : "Andrzej", "non-dropping-particle" : "", "parse-names" : false, "suffix" : "" }, { "dropping-particle" : "", "family" : "Wolfslehner", "given" : "Bernhard", "non-dropping-particle" : "", "parse-names" : false, "suffix" : "" }, { "dropping-particle" : "", "family" : "Zanden", "given" : "Emma H.", "non-dropping-particle" : "van der", "parse-names" : false, "suffix" : "" } ], "container-title" : "Regional Environmental Change", "id" : "ITEM-1", "issued" : { "date-parts" : [ [ "2016" ] ] }, "title" : "Identifying pathways to visions of future land use in Europe", "type" : "article-journal" }, "uris" : [ "http://www.mendeley.com/documents/?uuid=15d29ebb-5342-4cbb-b723-2ffa962bab62" ] } ], "mendeley" : { "formattedCitation" : "(Verkerk et al., 2016)", "manualFormatting" : "Verkerk et al. (2016)", "plainTextFormattedCitation" : "(Verkerk et al., 2016)", "previouslyFormattedCitation" : "(Verkerk et al., 2016)" }, "properties" : {  }, "schema" : "https://github.com/citation-style-language/schema/raw/master/csl-citation.json" }</w:instrText>
      </w:r>
      <w:r w:rsidRPr="00F55611">
        <w:rPr>
          <w:lang w:val="en-US"/>
        </w:rPr>
        <w:fldChar w:fldCharType="separate"/>
      </w:r>
      <w:r w:rsidRPr="00F55611">
        <w:rPr>
          <w:lang w:val="en-US"/>
        </w:rPr>
        <w:t xml:space="preserve">Verkerk </w:t>
      </w:r>
      <w:r w:rsidR="009E3418" w:rsidRPr="009E3418">
        <w:rPr>
          <w:i/>
          <w:lang w:val="en-US"/>
        </w:rPr>
        <w:t>et al.</w:t>
      </w:r>
      <w:r w:rsidRPr="00F55611">
        <w:rPr>
          <w:lang w:val="en-US"/>
        </w:rPr>
        <w:t xml:space="preserve"> (2016)</w:t>
      </w:r>
      <w:r w:rsidRPr="00F55611">
        <w:rPr>
          <w:lang w:val="en-US"/>
        </w:rPr>
        <w:fldChar w:fldCharType="end"/>
      </w:r>
      <w:r w:rsidRPr="00F55611">
        <w:rPr>
          <w:lang w:val="en-US"/>
        </w:rPr>
        <w:t xml:space="preserve">, where area protection is combined with incentives, e.g. payments for carbon sequestration and payments for recreation services. </w:t>
      </w:r>
    </w:p>
    <w:p w14:paraId="00105771" w14:textId="77777777" w:rsidR="00AE389F" w:rsidRPr="00F55611" w:rsidRDefault="00AE389F" w:rsidP="00AE389F">
      <w:pPr>
        <w:rPr>
          <w:lang w:val="en-US"/>
        </w:rPr>
      </w:pPr>
      <w:r w:rsidRPr="00F55611">
        <w:rPr>
          <w:lang w:val="en-US"/>
        </w:rPr>
        <w:t xml:space="preserve">A similar reliance on a mix of economic and financial instruments with legal and regulatory instruments was found for Eastern Europe and Central Asia, where mainly national documents such as national biodiversity strategies and action plans and strategies for sustainable development were analyzed. For example, in Ukraine, an increase in pollution taxes as an economic instrument was combined with a revision of the permitted pollution thresholds in surface waters as a regulatory instrument </w:t>
      </w:r>
      <w:r w:rsidRPr="00F55611">
        <w:rPr>
          <w:lang w:val="en-US"/>
        </w:rPr>
        <w:fldChar w:fldCharType="begin" w:fldLock="1"/>
      </w:r>
      <w:r w:rsidRPr="00F55611">
        <w:rPr>
          <w:lang w:val="en-US"/>
        </w:rPr>
        <w:instrText>ADDIN CSL_CITATION { "citationItems" : [ { "id" : "ITEM-1", "itemData" : { "author" : [ { "dropping-particle" : "", "family" : "Parliament of Ukraine", "given" : "", "non-dropping-particle" : "", "parse-names" : false, "suffix" : "" } ], "id" : "ITEM-1", "issued" : { "date-parts" : [ [ "2016" ] ] }, "note" : "NULL", "publisher" : "Adopted on December, 21, 2010", "title" : "Law of Ukraine \"On the Main Principles (Strategy) of the National Environmental Policy of Ukraine until 2020\" No. 2818", "type" : "bill" }, "uris" : [ "http://www.mendeley.com/documents/?uuid=6e97ff21-8ef2-4868-954c-fce8f7677166" ] } ], "mendeley" : { "formattedCitation" : "(Parliament of Ukraine, 2016)", "plainTextFormattedCitation" : "(Parliament of Ukraine, 2016)", "previouslyFormattedCitation" : "(Parliament of Ukraine, 2016)" }, "properties" : {  }, "schema" : "https://github.com/citation-style-language/schema/raw/master/csl-citation.json" }</w:instrText>
      </w:r>
      <w:r w:rsidRPr="00F55611">
        <w:rPr>
          <w:lang w:val="en-US"/>
        </w:rPr>
        <w:fldChar w:fldCharType="separate"/>
      </w:r>
      <w:r w:rsidRPr="00F55611">
        <w:rPr>
          <w:lang w:val="en-US"/>
        </w:rPr>
        <w:t>(Parliament of Ukraine, 2016)</w:t>
      </w:r>
      <w:r w:rsidRPr="00F55611">
        <w:rPr>
          <w:lang w:val="en-US"/>
        </w:rPr>
        <w:fldChar w:fldCharType="end"/>
      </w:r>
      <w:r w:rsidRPr="00F55611">
        <w:rPr>
          <w:lang w:val="en-US"/>
        </w:rPr>
        <w:t xml:space="preserve">. In Belarus, including sustainable biodiversity use in spatial planning documents was suggested together with the introduction of payments for ecosystem services in financing nature conservation </w:t>
      </w:r>
      <w:r w:rsidRPr="00F55611">
        <w:rPr>
          <w:lang w:val="en-US"/>
        </w:rPr>
        <w:fldChar w:fldCharType="begin" w:fldLock="1"/>
      </w:r>
      <w:r w:rsidRPr="00F55611">
        <w:rPr>
          <w:lang w:val="en-US"/>
        </w:rPr>
        <w:instrText>ADDIN CSL_CITATION { "citationItems" : [ { "id" : "ITEM-1", "itemData" : { "author" : [ { "dropping-particle" : "", "family" : "Council of Ministers of the Republic of Belarus", "given" : "", "non-dropping-particle" : "", "parse-names" : false, "suffix" : "" } ], "id" : "ITEM-1", "issued" : { "date-parts" : [ [ "2015" ] ] }, "note" : "NULL", "publisher" : "Approved by the Resolution of the Council of Ministers No. 1707 on 19.11.2010, amended on 03.09.2015", "title" : "Strategy on the Conservation and Sustainable Use of Biological Diversity", "type" : "bill" }, "uris" : [ "http://www.mendeley.com/documents/?uuid=4199bdac-8ef6-4162-84e2-9e21242b6a7c" ] } ], "mendeley" : { "formattedCitation" : "(Council of Ministers of the Republic of Belarus, 2015)", "plainTextFormattedCitation" : "(Council of Ministers of the Republic of Belarus, 2015)", "previouslyFormattedCitation" : "(Council of Ministers of the Republic of Belarus, 2015)" }, "properties" : {  }, "schema" : "https://github.com/citation-style-language/schema/raw/master/csl-citation.json" }</w:instrText>
      </w:r>
      <w:r w:rsidRPr="00F55611">
        <w:rPr>
          <w:lang w:val="en-US"/>
        </w:rPr>
        <w:fldChar w:fldCharType="separate"/>
      </w:r>
      <w:r w:rsidRPr="00F55611">
        <w:rPr>
          <w:lang w:val="en-US"/>
        </w:rPr>
        <w:t>(Council of Ministers of the Republic of Belarus, 2015)</w:t>
      </w:r>
      <w:r w:rsidRPr="00F55611">
        <w:rPr>
          <w:lang w:val="en-US"/>
        </w:rPr>
        <w:fldChar w:fldCharType="end"/>
      </w:r>
      <w:r w:rsidRPr="00F55611">
        <w:rPr>
          <w:lang w:val="en-US"/>
        </w:rPr>
        <w:t xml:space="preserve">. </w:t>
      </w:r>
    </w:p>
    <w:p w14:paraId="0DF73D74" w14:textId="397E1B83" w:rsidR="00AE389F" w:rsidRPr="00F55611" w:rsidRDefault="00AE389F" w:rsidP="00AE389F">
      <w:pPr>
        <w:rPr>
          <w:lang w:val="en-US"/>
        </w:rPr>
      </w:pPr>
      <w:r w:rsidRPr="00F55611">
        <w:rPr>
          <w:lang w:val="en-US"/>
        </w:rPr>
        <w:t xml:space="preserve">Of similar importance to legal and regulatory instruments in </w:t>
      </w:r>
      <w:r w:rsidRPr="00F55611">
        <w:rPr>
          <w:i/>
          <w:lang w:val="en-US"/>
        </w:rPr>
        <w:t>green economy</w:t>
      </w:r>
      <w:r w:rsidRPr="00F55611">
        <w:rPr>
          <w:lang w:val="en-US"/>
        </w:rPr>
        <w:t xml:space="preserve"> pathways, and again often mentioned as policy mixes, are social and information-based instruments. A wealth of instruments and tools are cited in the pathways related to the provision of information, e.g. via monitoring, valuation exercises and research. Environmental education and training are also important. For instance, the inclusion of “ecological trails” in tourist routes was proposed in Belarus </w:t>
      </w:r>
      <w:r w:rsidRPr="00F55611">
        <w:rPr>
          <w:lang w:val="en-US"/>
        </w:rPr>
        <w:fldChar w:fldCharType="begin" w:fldLock="1"/>
      </w:r>
      <w:r w:rsidRPr="00F55611">
        <w:rPr>
          <w:lang w:val="en-US"/>
        </w:rPr>
        <w:instrText>ADDIN CSL_CITATION { "citationItems" : [ { "id" : "ITEM-1", "itemData" : { "author" : [ { "dropping-particle" : "", "family" : "Council of Ministers of the Republic of Belarus", "given" : "", "non-dropping-particle" : "", "parse-names" : false, "suffix" : "" } ], "id" : "ITEM-1", "issued" : { "date-parts" : [ [ "2015" ] ] }, "note" : "NULL", "publisher" : "Approved by the Resolution of the Council of Ministers No. 1707 on 19.11.2010, amended on 03.09.2015", "title" : "Strategy on the Conservation and Sustainable Use of Biological Diversity", "type" : "bill" }, "uris" : [ "http://www.mendeley.com/documents/?uuid=4199bdac-8ef6-4162-84e2-9e21242b6a7c" ] } ], "mendeley" : { "formattedCitation" : "(Council of Ministers of the Republic of Belarus, 2015)", "plainTextFormattedCitation" : "(Council of Ministers of the Republic of Belarus, 2015)", "previouslyFormattedCitation" : "(Council of Ministers of the Republic of Belarus, 2015)" }, "properties" : {  }, "schema" : "https://github.com/citation-style-language/schema/raw/master/csl-citation.json" }</w:instrText>
      </w:r>
      <w:r w:rsidRPr="00F55611">
        <w:rPr>
          <w:lang w:val="en-US"/>
        </w:rPr>
        <w:fldChar w:fldCharType="separate"/>
      </w:r>
      <w:r w:rsidRPr="00F55611">
        <w:rPr>
          <w:lang w:val="en-US"/>
        </w:rPr>
        <w:t>(Council of Ministers of the Republic of Belarus, 2015)</w:t>
      </w:r>
      <w:r w:rsidRPr="00F55611">
        <w:rPr>
          <w:lang w:val="en-US"/>
        </w:rPr>
        <w:fldChar w:fldCharType="end"/>
      </w:r>
      <w:r w:rsidRPr="00F55611">
        <w:rPr>
          <w:lang w:val="en-US"/>
        </w:rPr>
        <w:t xml:space="preserve">. Participatory approaches are mentioned in a number of studies, but only a </w:t>
      </w:r>
      <w:r w:rsidRPr="00F55611">
        <w:rPr>
          <w:lang w:val="en-US"/>
        </w:rPr>
        <w:lastRenderedPageBreak/>
        <w:t xml:space="preserve">few of these are from Eastern Europe and Central Asia. Least important in the </w:t>
      </w:r>
      <w:r w:rsidRPr="00F55611">
        <w:rPr>
          <w:i/>
          <w:lang w:val="en-US"/>
        </w:rPr>
        <w:t>green economy</w:t>
      </w:r>
      <w:r w:rsidRPr="00F55611">
        <w:rPr>
          <w:lang w:val="en-US"/>
        </w:rPr>
        <w:t xml:space="preserve"> pathways are rights-based instruments and customary norms. Here, strengthening of rights and local rights is mentioned occasionally. </w:t>
      </w:r>
    </w:p>
    <w:p w14:paraId="07147F02" w14:textId="4A339EE7" w:rsidR="00A96F14" w:rsidRPr="00A96F14" w:rsidRDefault="00A96F14" w:rsidP="00AE389F">
      <w:pPr>
        <w:rPr>
          <w:lang w:val="en-US"/>
        </w:rPr>
      </w:pPr>
      <w:r>
        <w:rPr>
          <w:lang w:eastAsia="en-GB"/>
        </w:rPr>
        <w:drawing>
          <wp:inline distT="0" distB="0" distL="0" distR="0" wp14:anchorId="3963D43F" wp14:editId="1D0EBE78">
            <wp:extent cx="5759450" cy="2884170"/>
            <wp:effectExtent l="0" t="0" r="0" b="0"/>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2"/>
                    <a:stretch>
                      <a:fillRect/>
                    </a:stretch>
                  </pic:blipFill>
                  <pic:spPr>
                    <a:xfrm>
                      <a:off x="0" y="0"/>
                      <a:ext cx="5759450" cy="2884170"/>
                    </a:xfrm>
                    <a:prstGeom prst="rect">
                      <a:avLst/>
                    </a:prstGeom>
                  </pic:spPr>
                </pic:pic>
              </a:graphicData>
            </a:graphic>
          </wp:inline>
        </w:drawing>
      </w:r>
    </w:p>
    <w:p w14:paraId="70A5BFC2" w14:textId="233017F9" w:rsidR="00AE389F" w:rsidRPr="00F55611" w:rsidRDefault="00AE389F" w:rsidP="00AE389F">
      <w:pPr>
        <w:rPr>
          <w:lang w:val="en-US"/>
        </w:rPr>
      </w:pPr>
      <w:r w:rsidRPr="00F55611">
        <w:rPr>
          <w:i/>
          <w:lang w:val="en-US"/>
        </w:rPr>
        <w:t>Low carbon transformation</w:t>
      </w:r>
      <w:r w:rsidRPr="00F55611">
        <w:rPr>
          <w:lang w:val="en-US"/>
        </w:rPr>
        <w:t xml:space="preserve"> pathways were particularly vague concerning policy instruments (</w:t>
      </w:r>
      <w:r w:rsidRPr="00F55611">
        <w:rPr>
          <w:b/>
          <w:lang w:val="en-US"/>
        </w:rPr>
        <w:t>Table 5.5</w:t>
      </w:r>
      <w:r w:rsidRPr="00F55611">
        <w:rPr>
          <w:lang w:val="en-US"/>
        </w:rPr>
        <w:t xml:space="preserve">). Standards and targets are mentioned as legal and regulatory instruments, such as energy efficiency standards for all buildings combined with economic and financial instruments, such as energy taxation </w:t>
      </w:r>
      <w:r w:rsidRPr="00F55611">
        <w:rPr>
          <w:lang w:val="en-US"/>
        </w:rPr>
        <w:fldChar w:fldCharType="begin" w:fldLock="1"/>
      </w:r>
      <w:r w:rsidRPr="00F55611">
        <w:rPr>
          <w:lang w:val="en-US"/>
        </w:rPr>
        <w:instrText>ADDIN CSL_CITATION { "citationItems" : [ { "id" : "ITEM-1", "itemData" : { "author" : [ { "dropping-particle" : "", "family" : "WWF/Ecofys/OMA", "given" : "", "non-dropping-particle" : "", "parse-names" : false, "suffix" : "" } ], "id" : "ITEM-1", "issued" : { "date-parts" : [ [ "2011" ] ] }, "publisher" : "WWF - World Wildlife Fund for Nature", "publisher-place" : "Gland", "title" : "The Energy Report. 100% Renewable Energy by 2050.", "type" : "book" }, "uris" : [ "http://www.mendeley.com/documents/?uuid=54c71976-4e72-49b8-8b99-b1912ffb55ed" ] } ], "mendeley" : { "formattedCitation" : "(WWF/Ecofys/OMA, 2011)", "plainTextFormattedCitation" : "(WWF/Ecofys/OMA, 2011)", "previouslyFormattedCitation" : "(WWF/Ecofys/OMA, 2011)" }, "properties" : {  }, "schema" : "https://github.com/citation-style-language/schema/raw/master/csl-citation.json" }</w:instrText>
      </w:r>
      <w:r w:rsidRPr="00F55611">
        <w:rPr>
          <w:lang w:val="en-US"/>
        </w:rPr>
        <w:fldChar w:fldCharType="separate"/>
      </w:r>
      <w:r w:rsidRPr="00F55611">
        <w:rPr>
          <w:lang w:val="en-US"/>
        </w:rPr>
        <w:t>(WWF/Ecofys/OMA, 2011)</w:t>
      </w:r>
      <w:r w:rsidRPr="00F55611">
        <w:rPr>
          <w:lang w:val="en-US"/>
        </w:rPr>
        <w:fldChar w:fldCharType="end"/>
      </w:r>
      <w:r w:rsidRPr="00F55611">
        <w:rPr>
          <w:lang w:val="en-US"/>
        </w:rPr>
        <w:t xml:space="preserve">. Social and information-based instruments are almost exclusively associated with research and monitoring. As in the </w:t>
      </w:r>
      <w:r w:rsidRPr="00F55611">
        <w:rPr>
          <w:i/>
          <w:lang w:val="en-US"/>
        </w:rPr>
        <w:t>green economy</w:t>
      </w:r>
      <w:r w:rsidRPr="00F55611">
        <w:rPr>
          <w:lang w:val="en-US"/>
        </w:rPr>
        <w:t xml:space="preserve"> pathways, rights-based instruments and customary norms played only a minor role. </w:t>
      </w:r>
    </w:p>
    <w:p w14:paraId="21BA7BE6" w14:textId="7E74BCA9" w:rsidR="00AE389F" w:rsidRPr="00F55611" w:rsidRDefault="00AE389F" w:rsidP="00AE389F">
      <w:pPr>
        <w:rPr>
          <w:lang w:val="en-US"/>
        </w:rPr>
      </w:pPr>
      <w:r w:rsidRPr="00F55611">
        <w:rPr>
          <w:lang w:val="en-US"/>
        </w:rPr>
        <w:t xml:space="preserve">The most important instruments in the </w:t>
      </w:r>
      <w:r w:rsidRPr="00F55611">
        <w:rPr>
          <w:i/>
          <w:lang w:val="en-US"/>
        </w:rPr>
        <w:t>transition movements</w:t>
      </w:r>
      <w:r w:rsidRPr="00F55611">
        <w:rPr>
          <w:lang w:val="en-US"/>
        </w:rPr>
        <w:t xml:space="preserve"> pathways are social and information-based instruments (</w:t>
      </w:r>
      <w:r w:rsidRPr="00F55611">
        <w:rPr>
          <w:b/>
          <w:lang w:val="en-US"/>
        </w:rPr>
        <w:t>Table 5.5</w:t>
      </w:r>
      <w:r w:rsidRPr="00F55611">
        <w:rPr>
          <w:lang w:val="en-US"/>
        </w:rPr>
        <w:t xml:space="preserve">). These instruments focus on community actions, participatory processes, shared visions and voluntary agreements. Examples from the Europe and Central Asia pathways include changing individual consumption patterns towards sharing coupled with an animal welfare and rights perspectives, and the inclusion of ecological knowledge and criteria in decision-making </w:t>
      </w:r>
      <w:r w:rsidRPr="00F55611">
        <w:rPr>
          <w:lang w:val="en-US"/>
        </w:rPr>
        <w:fldChar w:fldCharType="begin" w:fldLock="1"/>
      </w:r>
      <w:r w:rsidRPr="00F55611">
        <w:rPr>
          <w:lang w:val="en-US"/>
        </w:rPr>
        <w:instrText>ADDIN CSL_CITATION { "citationItems" : [ { "id" : "ITEM-1", "itemData" : { "ISBN" : "15487733", "ISSN" : "15487733", "abstract" : "This article describes the future of food consumption from the consumer's point-of-view, emphasizing the appropriation of sustainability by everyday life. The authors use a scenario process to analyze four food-consumption alternatives for 2030 from the perspective of sustainable food consumption. The evaluative process has three aims: 1) to show some possible outcomes of the future of food consumption from the consumers' standpoint, 2) to produce new information about the different sustainability aspects by evaluating food-consumption scenarios innovatively, and 3) to reflect on the uses and possibilities of a scenario method as a tool for organizing complex qualitative data in a multi-actor process. One of the study's conclusions is that consumers' ideas of sustainable futures have not gained enough attention in policy recommendations. We show how the scenarios could be used as flexible tools employing consumer insights for future policy processes and public discussions. For further implementation, the most interesting alternatives and new ideas can be found at the intersection of all four scenarios. It is this area that shows an option worth striving for, a space for dealing with different sustainability challenges simultaneously.", "author" : [ { "dropping-particle" : "", "family" : "Kirveennummi", "given" : "Anna", "non-dropping-particle" : "", "parse-names" : false, "suffix" : "" }, { "dropping-particle" : "", "family" : "M\u00e4kel\u00e4", "given" : "Johanna", "non-dropping-particle" : "", "parse-names" : false, "suffix" : "" }, { "dropping-particle" : "", "family" : "Saarimaa", "given" : "Riikka", "non-dropping-particle" : "", "parse-names" : false, "suffix" : "" } ], "container-title" : "Sustainability: Science, Practice, &amp; Policy", "id" : "ITEM-1", "issue" : "2", "issued" : { "date-parts" : [ [ "2013" ] ] }, "page" : "83-91", "title" : "Beating unsustainability with eating: four alternative food-consumption scenarios", "type" : "article-journal", "volume" : "9" }, "uris" : [ "http://www.mendeley.com/documents/?uuid=32991897-b99d-447d-ba00-e12815cc0e79" ] } ], "mendeley" : { "formattedCitation" : "(Kirveennummi, M\u00e4kel\u00e4, &amp; Saarimaa, 2013)", "plainTextFormattedCitation" : "(Kirveennummi, M\u00e4kel\u00e4, &amp; Saarimaa, 2013)", "previouslyFormattedCitation" : "(Kirveennummi, M\u00e4kel\u00e4, &amp; Saarimaa, 2013)" }, "properties" : {  }, "schema" : "https://github.com/citation-style-language/schema/raw/master/csl-citation.json" }</w:instrText>
      </w:r>
      <w:r w:rsidRPr="00F55611">
        <w:rPr>
          <w:lang w:val="en-US"/>
        </w:rPr>
        <w:fldChar w:fldCharType="separate"/>
      </w:r>
      <w:r w:rsidRPr="00F55611">
        <w:rPr>
          <w:lang w:val="en-US"/>
        </w:rPr>
        <w:t>(Kirveennummi</w:t>
      </w:r>
      <w:r>
        <w:rPr>
          <w:lang w:val="en-US"/>
        </w:rPr>
        <w:t xml:space="preserve"> </w:t>
      </w:r>
      <w:r w:rsidR="009E3418" w:rsidRPr="009E3418">
        <w:rPr>
          <w:i/>
          <w:lang w:val="en-US"/>
        </w:rPr>
        <w:t>et al.</w:t>
      </w:r>
      <w:r w:rsidRPr="00F55611">
        <w:rPr>
          <w:lang w:val="en-US"/>
        </w:rPr>
        <w:t>, 2013)</w:t>
      </w:r>
      <w:r w:rsidRPr="00F55611">
        <w:rPr>
          <w:lang w:val="en-US"/>
        </w:rPr>
        <w:fldChar w:fldCharType="end"/>
      </w:r>
      <w:r w:rsidRPr="00F55611">
        <w:rPr>
          <w:lang w:val="en-US"/>
        </w:rPr>
        <w:t xml:space="preserve">. Rights-based instruments and customary norms are included in a few pathways, often in combination with social and information-based instruments. For example, in combination with increased participation, </w:t>
      </w:r>
      <w:r w:rsidRPr="00F55611">
        <w:rPr>
          <w:lang w:val="en-US"/>
        </w:rPr>
        <w:fldChar w:fldCharType="begin" w:fldLock="1"/>
      </w:r>
      <w:r w:rsidRPr="00F55611">
        <w:rPr>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et al., 2011)", "manualFormatting" : "Palomo et al. (2011)", "plainTextFormattedCitation" : "(Palomo et al., 2011)", "previouslyFormattedCitation" : "(Palomo et al., 2011)" }, "properties" : {  }, "schema" : "https://github.com/citation-style-language/schema/raw/master/csl-citation.json" }</w:instrText>
      </w:r>
      <w:r w:rsidRPr="00F55611">
        <w:rPr>
          <w:lang w:val="en-US"/>
        </w:rPr>
        <w:fldChar w:fldCharType="separate"/>
      </w:r>
      <w:r w:rsidRPr="00F55611">
        <w:rPr>
          <w:lang w:val="en-US"/>
        </w:rPr>
        <w:t xml:space="preserve">Palomo </w:t>
      </w:r>
      <w:r w:rsidR="009E3418" w:rsidRPr="009E3418">
        <w:rPr>
          <w:i/>
          <w:lang w:val="en-US"/>
        </w:rPr>
        <w:t>et al.</w:t>
      </w:r>
      <w:r w:rsidRPr="00F55611">
        <w:rPr>
          <w:lang w:val="en-US"/>
        </w:rPr>
        <w:t xml:space="preserve"> (2011)</w:t>
      </w:r>
      <w:r w:rsidRPr="00F55611">
        <w:rPr>
          <w:lang w:val="en-US"/>
        </w:rPr>
        <w:fldChar w:fldCharType="end"/>
      </w:r>
      <w:r w:rsidRPr="00F55611">
        <w:rPr>
          <w:lang w:val="en-US"/>
        </w:rPr>
        <w:t xml:space="preserve"> highlight the importance of maintaining and including indigenous and local knowledge norms and customary rights perspectives to foster transformative capabilities and identity and conserve ecosystem qualities. </w:t>
      </w:r>
    </w:p>
    <w:p w14:paraId="0A2FFB4D" w14:textId="5C5F9481" w:rsidR="00AE389F" w:rsidRPr="00F55611" w:rsidRDefault="00AE389F" w:rsidP="00AE389F">
      <w:pPr>
        <w:rPr>
          <w:lang w:val="en-US"/>
        </w:rPr>
      </w:pPr>
      <w:r w:rsidRPr="00F55611">
        <w:rPr>
          <w:lang w:val="en-US"/>
        </w:rPr>
        <w:t xml:space="preserve">The importance of cross-scale integration and the mainstreaming </w:t>
      </w:r>
      <w:r w:rsidR="006919F6">
        <w:rPr>
          <w:lang w:val="en-US"/>
        </w:rPr>
        <w:t xml:space="preserve">of </w:t>
      </w:r>
      <w:r w:rsidRPr="00F55611">
        <w:rPr>
          <w:lang w:val="en-US"/>
        </w:rPr>
        <w:t xml:space="preserve">targets related to nature and its contributions to people into policymaking across a broad range of policy sectors, is also frequently considered in transition movement pathways in relation to social and information-based instruments. One pathway from the Food and Agriculture Organization of the United Nations suggests a combination of mainstreaming with other policy instruments for the governance of groundwater. In this study, the implementation of legal, regulatory and institutional frameworks for groundwater that establish public guardianship and collective responsibility, permanent engagement of stakeholders and beneficial integration with other sectors is coupled with assessments, monitoring, up-to-date information and communication techniques, capacity building and incentive frameworks and investment programmes to foster sustainable, efficient groundwater use and adequate groundwater resources protection </w:t>
      </w:r>
      <w:r w:rsidRPr="00F55611">
        <w:rPr>
          <w:lang w:val="en-US"/>
        </w:rPr>
        <w:fldChar w:fldCharType="begin" w:fldLock="1"/>
      </w:r>
      <w:r w:rsidRPr="00F55611">
        <w:rPr>
          <w:lang w:val="en-US"/>
        </w:rPr>
        <w:instrText>ADDIN CSL_CITATION { "citationItems" : [ { "id" : "ITEM-1", "itemData" : { "author" : [ { "dropping-particle" : "", "family" : "FAO", "given" : "", "non-dropping-particle" : "", "parse-names" : false, "suffix" : "" } ], "id" : "ITEM-1", "issued" : { "date-parts" : [ [ "2015" ] ] }, "publisher" : "Food and Agriculture Organization of the United Nations", "title" : "Groundwater governance, a call for action: a shared global vision for 2030", "type" : "book" }, "uris" : [ "http://www.mendeley.com/documents/?uuid=0723c2f4-994d-4d95-bf0b-4ba07ab9e999" ] } ], "mendeley" : { "formattedCitation" : "(FAO, 2015)", "plainTextFormattedCitation" : "(FAO, 2015)", "previouslyFormattedCitation" : "(FAO, 2015)" }, "properties" : {  }, "schema" : "https://github.com/citation-style-language/schema/raw/master/csl-citation.json" }</w:instrText>
      </w:r>
      <w:r w:rsidRPr="00F55611">
        <w:rPr>
          <w:lang w:val="en-US"/>
        </w:rPr>
        <w:fldChar w:fldCharType="separate"/>
      </w:r>
      <w:r w:rsidRPr="00F55611">
        <w:rPr>
          <w:lang w:val="en-US"/>
        </w:rPr>
        <w:t>(FAO, 2015)</w:t>
      </w:r>
      <w:r w:rsidRPr="00F55611">
        <w:rPr>
          <w:lang w:val="en-US"/>
        </w:rPr>
        <w:fldChar w:fldCharType="end"/>
      </w:r>
      <w:r w:rsidRPr="00F55611">
        <w:rPr>
          <w:lang w:val="en-US"/>
        </w:rPr>
        <w:t xml:space="preserve">. Other studies, dealing with sustainability transitions additionally </w:t>
      </w:r>
      <w:r w:rsidRPr="00F55611">
        <w:rPr>
          <w:lang w:val="en-US"/>
        </w:rPr>
        <w:lastRenderedPageBreak/>
        <w:t xml:space="preserve">highlight rules safeguarding access to resources for vulnerable groups </w:t>
      </w:r>
      <w:r w:rsidRPr="00F55611">
        <w:rPr>
          <w:lang w:val="en-US"/>
        </w:rPr>
        <w:fldChar w:fldCharType="begin" w:fldLock="1"/>
      </w:r>
      <w:r w:rsidRPr="00F55611">
        <w:rPr>
          <w:lang w:val="en-US"/>
        </w:rPr>
        <w:instrText>ADDIN CSL_CITATION { "citationItems" : [ { "id" : "ITEM-1", "itemData" : { "DOI" : "10.1016/j.futures.2013.11.001", "ISBN" : "0016-3287", "ISSN" : "00163287", "abstract" : "Degrowth has been put forward as a transition pathway towards a socially and ecologically sustainable future. Many diverse actions have been proposed in the context of degrowth. To the outsider the debate might seem somewhat unfocussed. This article reveals the links and complementarities between emblematic degrowth proposals, and provides a toolkit for developing a more coherent picture on how overdeveloped societies may make a transition to more frugal and convivial futures. We use the method of Causal Loop Diagramming in a collaborative setting involving researchers and activists engaged with degrowth issues. First we derive collaboratively the dominant feedback processes in the current social, ecological and economic systems and we identify leverage points for systemic interventions to facilitate degrowth. By explicitly representing the main causal chains of effects it is possible to reveal insights on the consequences of a given proposal and explore \"what-if?\" questions and future pathways. In addition we construct a compatibility matrix to identify the possible synergies between emblematic degrowth proposals. The results from these two exercises are integrated to provide plausible pathways for the implementation of degrowth policies, with a systemic identification of risks, uncertainties and leverage points of intervention. Participatory systems thinking tools have much to offer in envisioning contractional, macro-pathways towards sustainability. \u00a9 2013 Elsevier Ltd.", "author" : [ { "dropping-particle" : "", "family" : "Videira", "given" : "Nuno", "non-dropping-particle" : "", "parse-names" : false, "suffix" : "" }, { "dropping-particle" : "", "family" : "Schneider", "given" : "Fran\u00e7ois", "non-dropping-particle" : "", "parse-names" : false, "suffix" : "" }, { "dropping-particle" : "", "family" : "Sekulova", "given" : "Filka", "non-dropping-particle" : "", "parse-names" : false, "suffix" : "" }, { "dropping-particle" : "", "family" : "Kallis", "given" : "Giorgos", "non-dropping-particle" : "", "parse-names" : false, "suffix" : "" } ], "container-title" : "Futures", "id" : "ITEM-1", "issued" : { "date-parts" : [ [ "2014" ] ] }, "note" : "NULL", "page" : "58-77", "title" : "Improving understanding on degrowth pathways: An exploratory study using collaborative causal models", "type" : "article-journal", "volume" : "55" }, "uris" : [ "http://www.mendeley.com/documents/?uuid=2c118f7a-3e12-30f7-8161-30b5e136f650" ] } ], "mendeley" : { "formattedCitation" : "(Videira et al., 2014)", "plainTextFormattedCitation" : "(Videira et al., 2014)", "previouslyFormattedCitation" : "(Videira et al., 2014)" }, "properties" : {  }, "schema" : "https://github.com/citation-style-language/schema/raw/master/csl-citation.json" }</w:instrText>
      </w:r>
      <w:r w:rsidRPr="00F55611">
        <w:rPr>
          <w:lang w:val="en-US"/>
        </w:rPr>
        <w:fldChar w:fldCharType="separate"/>
      </w:r>
      <w:r w:rsidRPr="00F55611">
        <w:rPr>
          <w:lang w:val="en-US"/>
        </w:rPr>
        <w:t xml:space="preserve">(Videira </w:t>
      </w:r>
      <w:r w:rsidR="009E3418" w:rsidRPr="009E3418">
        <w:rPr>
          <w:i/>
          <w:lang w:val="en-US"/>
        </w:rPr>
        <w:t>et al.</w:t>
      </w:r>
      <w:r w:rsidRPr="00F55611">
        <w:rPr>
          <w:lang w:val="en-US"/>
        </w:rPr>
        <w:t>, 2014)</w:t>
      </w:r>
      <w:r w:rsidRPr="00F55611">
        <w:rPr>
          <w:lang w:val="en-US"/>
        </w:rPr>
        <w:fldChar w:fldCharType="end"/>
      </w:r>
      <w:r w:rsidRPr="00F55611">
        <w:rPr>
          <w:lang w:val="en-US"/>
        </w:rPr>
        <w:t>, trade barriers, and limits for energy use and CO</w:t>
      </w:r>
      <w:r w:rsidRPr="00F55611">
        <w:rPr>
          <w:vertAlign w:val="subscript"/>
          <w:lang w:val="en-US"/>
        </w:rPr>
        <w:t>2</w:t>
      </w:r>
      <w:r w:rsidRPr="00F55611">
        <w:rPr>
          <w:lang w:val="en-US"/>
        </w:rPr>
        <w:t xml:space="preserve"> emissions </w:t>
      </w:r>
      <w:r w:rsidRPr="00F55611">
        <w:rPr>
          <w:lang w:val="en-US"/>
        </w:rPr>
        <w:fldChar w:fldCharType="begin" w:fldLock="1"/>
      </w:r>
      <w:r w:rsidRPr="00F55611">
        <w:rPr>
          <w:lang w:val="en-US"/>
        </w:rPr>
        <w:instrText>ADDIN CSL_CITATION { "citationItems" : [ { "id" : "ITEM-1", "itemData" : { "DOI" : "10.1007/s11625-015-0299-3", "ISBN" : "1162501502", "ISSN" : "18624057", "abstract" : "Growing scientific evidence shows that world energy resources are entering a period shaped by the depletion of high-quality fuels, whilst the decline of the easy-to-extract oil is a widely recognized ongoing phenomenon. The end of the era of cheap and abundant energy flows brings the issue of economic growth into question, stimulating research for alternatives as the de-growth proposal. The present paper applies the system dynamic global model WoLiM that allows economic, energy and climate dynamics to be analyzed in an integrated way. The results show that, if the growth paradigm is maintained, the decrease in fossil fuel extraction can only be partially compensated by renewable energies, alternative policies and efficiency improvements, very likely causing systemic energy shortage in the next decades. If a massive transition to coal would be promoted to try to compensate the decline of oil and gas and maintain economic growth, the climate would be then very deeply disturbed. The results suggest that growth and globalization scenarios are, not only undesirable from the environmental point of view, but also not feasible. Furthermore, regionalization scenarios without abandoning the current growth GDP focus would set the grounds for a pessimistic panorama from the point of view of peace, democracy and equity. In this sense, an organized material de-growth in the North followed by a steady state shows up as a valid framework to achieve global future human welfare and sustainability. The exercise qualitatively illustrates the magnitude of the challenge: the most industrialized countries should reduce, on average, their per capita primary energy use rate at least four times and decrease their per capita GDP to roughly present global average levels. Differently from the current dominant perceptions, these consumption reductions might actually be welfare enhancing. However, the attainment of these targets would require deep structural changes in the socioeconomic systems in combination with a radical shift in geopolitical relationships.", "author" : [ { "dropping-particle" : "", "family" : "Capell\u00e1n-P\u00e9rez", "given" : "I\u00f1igo", "non-dropping-particle" : "", "parse-names" : false, "suffix" : "" }, { "dropping-particle" : "", "family" : "Mediavilla", "given" : "Margarita", "non-dropping-particle" : "", "parse-names" : false, "suffix" : "" }, { "dropping-particle" : "", "family" : "Castro", "given" : "Carlos", "non-dropping-particle" : "de", "parse-names" : false, "suffix" : "" }, { "dropping-particle" : "", "family" : "Carpintero", "given" : "\u00d3scar", "non-dropping-particle" : "", "parse-names" : false, "suffix" : "" }, { "dropping-particle" : "", "family" : "Miguel", "given" : "Luis Javier", "non-dropping-particle" : "", "parse-names" : false, "suffix" : "" } ], "container-title" : "Sustainability Science", "id" : "ITEM-1", "issue" : "3", "issued" : { "date-parts" : [ [ "2015" ] ] }, "note" : "NULL", "page" : "397-411", "title" : "More growth? An unfeasible option to overcome critical energy constraints and climate change", "type" : "article-journal", "volume" : "10" }, "uris" : [ "http://www.mendeley.com/documents/?uuid=4e69686e-7942-3c68-9fdb-40c3eaf71959" ] }, { "id" : "ITEM-2", "itemData" : { "DOI" : "10.1016/j.jclepro.2015.10.061", "ISSN" : "09596526", "abstract" : "In order to achieve sustainable societies, we need models of behavior that go beyond individuals equating wellbeing and material consumption levels. Lowering individual footprints might be more acceptable once we include social relations, adopting responsibilities for other human and non-human life as well as civic engagement as complementary sources of wellbeing. Grassroots initiatives that stimulate collective action and social learning contribute to these diverse sources of wellbeing when striving to facilitate sustainable consumption. Thus, they can become role models for societal change. This review sets out to investigate why grassroots initiatives are created and developed successfully by focusing on the processes of founding, engaging in, developing and maintaining grassroots initiatives. We look at insights from different disciplines that address behavioral change and social learning to develop an overview of factors that are from an interdisciplinary perspective highly relevant to understand societal change processes. By means of organizing the analysis along three levels of human behavior ??? the individual level, the group level, and the societal level ??? we capture the multifaceted relationships influencing the success of grassroots initiatives. We present theoretical and empirical evidence connecting a broad spectrum of concepts that can subsequently be used as testable factors in fieldwork for in-depth investigations of grassroots success.", "author" : [ { "dropping-particle" : "", "family" : "Grabs", "given" : "Janina", "non-dropping-particle" : "", "parse-names" : false, "suffix" : "" }, { "dropping-particle" : "", "family" : "Langen", "given" : "Nina", "non-dropping-particle" : "", "parse-names" : false, "suffix" : "" }, { "dropping-particle" : "", "family" : "Maschkowski", "given" : "Gesa", "non-dropping-particle" : "", "parse-names" : false, "suffix" : "" }, { "dropping-particle" : "", "family" : "Sch\u00e4pke", "given" : "Niko", "non-dropping-particle" : "", "parse-names" : false, "suffix" : "" } ], "container-title" : "Journal of Cleaner Production", "id" : "ITEM-2", "issued" : { "date-parts" : [ [ "2016" ] ] }, "note" : "NULL", "page" : "98-111", "title" : "Understanding role models for change: a multilevel analysis of success factors of grassroots initiatives for sustainable consumption", "type" : "article-journal", "volume" : "134" }, "uris" : [ "http://www.mendeley.com/documents/?uuid=3c331f2c-b512-3eba-af65-4364cc938f72" ] } ], "mendeley" : { "formattedCitation" : "(Capell\u00e1n-P\u00e9rez et al., 2015; Grabs, Langen, Maschkowski, &amp; Sch\u00e4pke, 2016)", "plainTextFormattedCitation" : "(Capell\u00e1n-P\u00e9rez et al., 2015; Grabs, Langen, Maschkowski, &amp; Sch\u00e4pke, 2016)", "previouslyFormattedCitation" : "(Capell\u00e1n-P\u00e9rez et al., 2015; Grabs, Langen, Maschkowski, &amp; Sch\u00e4pke, 2016)" }, "properties" : {  }, "schema" : "https://github.com/citation-style-language/schema/raw/master/csl-citation.json" }</w:instrText>
      </w:r>
      <w:r w:rsidRPr="00F55611">
        <w:rPr>
          <w:lang w:val="en-US"/>
        </w:rPr>
        <w:fldChar w:fldCharType="separate"/>
      </w:r>
      <w:r w:rsidRPr="00F55611">
        <w:rPr>
          <w:lang w:val="en-US"/>
        </w:rPr>
        <w:t xml:space="preserve">(Capellán-Pérez </w:t>
      </w:r>
      <w:r w:rsidR="009E3418" w:rsidRPr="009E3418">
        <w:rPr>
          <w:i/>
          <w:lang w:val="en-US"/>
        </w:rPr>
        <w:t>et al.</w:t>
      </w:r>
      <w:r w:rsidRPr="00F55611">
        <w:rPr>
          <w:lang w:val="en-US"/>
        </w:rPr>
        <w:t>, 2015; Grabs</w:t>
      </w:r>
      <w:r>
        <w:rPr>
          <w:lang w:val="en-US"/>
        </w:rPr>
        <w:t xml:space="preserve"> </w:t>
      </w:r>
      <w:r w:rsidR="009E3418" w:rsidRPr="009E3418">
        <w:rPr>
          <w:i/>
          <w:lang w:val="en-US"/>
        </w:rPr>
        <w:t>et al.</w:t>
      </w:r>
      <w:r w:rsidRPr="00F55611">
        <w:rPr>
          <w:lang w:val="en-US"/>
        </w:rPr>
        <w:t>, 2016)</w:t>
      </w:r>
      <w:r w:rsidRPr="00F55611">
        <w:rPr>
          <w:lang w:val="en-US"/>
        </w:rPr>
        <w:fldChar w:fldCharType="end"/>
      </w:r>
      <w:r w:rsidRPr="00F55611">
        <w:rPr>
          <w:lang w:val="en-US"/>
        </w:rPr>
        <w:t xml:space="preserve">. </w:t>
      </w:r>
    </w:p>
    <w:p w14:paraId="6DC87D28" w14:textId="77777777" w:rsidR="00AE389F" w:rsidRPr="00F55611" w:rsidRDefault="00AE389F" w:rsidP="00AE389F">
      <w:pPr>
        <w:rPr>
          <w:lang w:val="en-US"/>
        </w:rPr>
      </w:pPr>
      <w:r w:rsidRPr="00F55611">
        <w:rPr>
          <w:lang w:val="en-US"/>
        </w:rPr>
        <w:t xml:space="preserve">The few </w:t>
      </w:r>
      <w:r w:rsidRPr="00F55611">
        <w:rPr>
          <w:i/>
          <w:lang w:val="en-US"/>
        </w:rPr>
        <w:t>ecotopian solutions</w:t>
      </w:r>
      <w:r w:rsidRPr="00F55611">
        <w:rPr>
          <w:lang w:val="en-US"/>
        </w:rPr>
        <w:t xml:space="preserve"> pathways all include legal and regulatory instruments, with planning playing a prominent role (</w:t>
      </w:r>
      <w:r w:rsidRPr="00F55611">
        <w:rPr>
          <w:b/>
          <w:lang w:val="en-US"/>
        </w:rPr>
        <w:t>Table 5.5</w:t>
      </w:r>
      <w:r w:rsidRPr="00F55611">
        <w:rPr>
          <w:lang w:val="en-US"/>
        </w:rPr>
        <w:t xml:space="preserve">). Of similar importance are social and information-based instruments, with the provision of information receiving substantial attention. Economic and financial instruments such as incentives are also important, whereas rights-based instruments are not reflected in the studies. </w:t>
      </w:r>
    </w:p>
    <w:p w14:paraId="3F764C9C" w14:textId="77777777" w:rsidR="00AE389F" w:rsidRPr="00F55611" w:rsidRDefault="00AE389F" w:rsidP="00AE389F">
      <w:pPr>
        <w:rPr>
          <w:lang w:val="en-US"/>
        </w:rPr>
      </w:pPr>
      <w:r w:rsidRPr="00F55611">
        <w:rPr>
          <w:lang w:val="en-US"/>
        </w:rPr>
        <w:t>In general, the pathways analyzed refer to very different levels of implementation and almost no pathway indicates directly how an instrument is supposed to be developed and implemented in order to produce a certain outcome or impact on the state of nature or its contributions to people. While the instruments mentioned in most studies can be interpreted as policy mixes, little information is given concerning the order of implementation of the different instrument types involved in the mixes. In particular, most of the studies from Eastern European and Central Asia envision only short time horizons and the instruments mentioned might be perceived as initial steps towards improved environmental governance. Overall, most studies remained rather vague on specific</w:t>
      </w:r>
      <w:r w:rsidRPr="00F55611" w:rsidDel="00753C8E">
        <w:rPr>
          <w:lang w:val="en-US"/>
        </w:rPr>
        <w:t xml:space="preserve"> </w:t>
      </w:r>
      <w:r w:rsidRPr="00F55611">
        <w:rPr>
          <w:lang w:val="en-US"/>
        </w:rPr>
        <w:t>policy instruments, allowing for only a superficial analysis. However, this analysis might still provide some useful insights into future policy options when considered in combination with the analysis of current policy instruments provided in Chapter 6, Section 6.6.1.</w:t>
      </w:r>
    </w:p>
    <w:p w14:paraId="3865D7DC" w14:textId="13ECCCC8" w:rsidR="00AE389F" w:rsidRPr="00F55611" w:rsidRDefault="00AE389F" w:rsidP="00AE389F">
      <w:pPr>
        <w:rPr>
          <w:lang w:val="en-US"/>
        </w:rPr>
      </w:pPr>
      <w:r w:rsidRPr="00F55611">
        <w:rPr>
          <w:lang w:val="en-US"/>
        </w:rPr>
        <w:t xml:space="preserve">While there are differences between the pathway narratives, there are also similarities in the level of individual instruments and strategies to support these instruments. Investments, and more specifically ensuring conditions to foster environmentally friendly investments, play a role in all the narratives. The investments are meant to support the implementation of instruments, for example, the regulation of investments in the context of delivering consistent and transparent business regulations (e.g. </w:t>
      </w:r>
      <w:r w:rsidRPr="00F55611">
        <w:rPr>
          <w:lang w:val="en-US"/>
        </w:rPr>
        <w:fldChar w:fldCharType="begin" w:fldLock="1"/>
      </w:r>
      <w:r w:rsidRPr="00F55611">
        <w:rPr>
          <w:lang w:val="en-US"/>
        </w:rPr>
        <w:instrText>ADDIN CSL_CITATION { "citationItems" : [ { "id" : "ITEM-1", "itemData" : { "author" : [ { "dropping-particle" : "", "family" : "WEF", "given" : "", "non-dropping-particle" : "", "parse-names" : false, "suffix" : "" } ], "id" : "ITEM-1", "issued" : { "date-parts" : [ [ "2010" ] ] }, "publisher" : "World Economic Forum", "publisher-place" : "Geneva", "title" : "Realizing a New Vision for Agriculture: A Roadmap for Stakeholders", "type" : "book" }, "uris" : [ "http://www.mendeley.com/documents/?uuid=90dc5498-4160-4d34-b127-a8ed9300f025" ] } ], "mendeley" : { "formattedCitation" : "(WEF, 2010)", "manualFormatting" : "WEF, 2010)", "plainTextFormattedCitation" : "(WEF, 2010)", "previouslyFormattedCitation" : "(WEF, 2010)" }, "properties" : {  }, "schema" : "https://github.com/citation-style-language/schema/raw/master/csl-citation.json" }</w:instrText>
      </w:r>
      <w:r w:rsidRPr="00F55611">
        <w:rPr>
          <w:lang w:val="en-US"/>
        </w:rPr>
        <w:fldChar w:fldCharType="separate"/>
      </w:r>
      <w:r w:rsidRPr="00F55611">
        <w:rPr>
          <w:lang w:val="en-US"/>
        </w:rPr>
        <w:t>WEF, 2010)</w:t>
      </w:r>
      <w:r w:rsidRPr="00F55611">
        <w:rPr>
          <w:lang w:val="en-US"/>
        </w:rPr>
        <w:fldChar w:fldCharType="end"/>
      </w:r>
      <w:r w:rsidRPr="00F55611">
        <w:rPr>
          <w:lang w:val="en-US"/>
        </w:rPr>
        <w:t xml:space="preserve">, but also in the context of fostering renewable energy production (e.g. </w:t>
      </w:r>
      <w:r w:rsidRPr="00F55611">
        <w:rPr>
          <w:lang w:val="en-US"/>
        </w:rPr>
        <w:fldChar w:fldCharType="begin" w:fldLock="1"/>
      </w:r>
      <w:r w:rsidRPr="00F55611">
        <w:rPr>
          <w:lang w:val="en-US"/>
        </w:rPr>
        <w:instrText>ADDIN CSL_CITATION { "citationItems" : [ { "id" : "ITEM-1", "itemData" : { "author" : [ { "dropping-particle" : "", "family" : "Greenpeace", "given" : "", "non-dropping-particle" : "", "parse-names" : false, "suffix" : "" } ], "id" : "ITEM-1", "issued" : { "date-parts" : [ [ "2009" ] ] }, "number-of-pages" : "20", "publisher" : "Greenpeace", "title" : "Greenpeace Climate Vision", "type" : "book" }, "uris" : [ "http://www.mendeley.com/documents/?uuid=c4cafb74-ddb3-48d8-8c16-a8597490b702" ] } ], "mendeley" : { "formattedCitation" : "(Greenpeace, 2009)", "manualFormatting" : "Greenpeace, 2009)", "plainTextFormattedCitation" : "(Greenpeace, 2009)", "previouslyFormattedCitation" : "(Greenpeace, 2009)" }, "properties" : {  }, "schema" : "https://github.com/citation-style-language/schema/raw/master/csl-citation.json" }</w:instrText>
      </w:r>
      <w:r w:rsidRPr="00F55611">
        <w:rPr>
          <w:lang w:val="en-US"/>
        </w:rPr>
        <w:fldChar w:fldCharType="separate"/>
      </w:r>
      <w:r w:rsidRPr="00F55611">
        <w:rPr>
          <w:lang w:val="en-US"/>
        </w:rPr>
        <w:t>Greenpeace, 2009)</w:t>
      </w:r>
      <w:r w:rsidRPr="00F55611">
        <w:rPr>
          <w:lang w:val="en-US"/>
        </w:rPr>
        <w:fldChar w:fldCharType="end"/>
      </w:r>
      <w:r w:rsidRPr="00F55611">
        <w:rPr>
          <w:lang w:val="en-US"/>
        </w:rPr>
        <w:t xml:space="preserve">, sustainable groundwater management (e.g. </w:t>
      </w:r>
      <w:r w:rsidRPr="00F55611">
        <w:rPr>
          <w:lang w:val="en-US"/>
        </w:rPr>
        <w:fldChar w:fldCharType="begin" w:fldLock="1"/>
      </w:r>
      <w:r w:rsidRPr="00F55611">
        <w:rPr>
          <w:lang w:val="en-US"/>
        </w:rPr>
        <w:instrText>ADDIN CSL_CITATION { "citationItems" : [ { "id" : "ITEM-1", "itemData" : { "author" : [ { "dropping-particle" : "", "family" : "FAO", "given" : "", "non-dropping-particle" : "", "parse-names" : false, "suffix" : "" } ], "id" : "ITEM-1", "issued" : { "date-parts" : [ [ "2015" ] ] }, "publisher" : "Food and Agriculture Organization of the United Nations", "title" : "Groundwater governance, a call for action: a shared global vision for 2030", "type" : "book" }, "uris" : [ "http://www.mendeley.com/documents/?uuid=0723c2f4-994d-4d95-bf0b-4ba07ab9e999" ] } ], "mendeley" : { "formattedCitation" : "(FAO, 2015)", "manualFormatting" : "FAO, 2015)", "plainTextFormattedCitation" : "(FAO, 2015)", "previouslyFormattedCitation" : "(FAO, 2015)" }, "properties" : {  }, "schema" : "https://github.com/citation-style-language/schema/raw/master/csl-citation.json" }</w:instrText>
      </w:r>
      <w:r w:rsidRPr="00F55611">
        <w:rPr>
          <w:lang w:val="en-US"/>
        </w:rPr>
        <w:fldChar w:fldCharType="separate"/>
      </w:r>
      <w:r w:rsidRPr="00F55611">
        <w:rPr>
          <w:lang w:val="en-US"/>
        </w:rPr>
        <w:t>FAO, 2015)</w:t>
      </w:r>
      <w:r w:rsidRPr="00F55611">
        <w:rPr>
          <w:lang w:val="en-US"/>
        </w:rPr>
        <w:fldChar w:fldCharType="end"/>
      </w:r>
      <w:r w:rsidRPr="00F55611">
        <w:rPr>
          <w:lang w:val="en-US"/>
        </w:rPr>
        <w:t xml:space="preserve"> and food production </w:t>
      </w:r>
      <w:r w:rsidRPr="00F55611">
        <w:rPr>
          <w:lang w:val="en-US"/>
        </w:rPr>
        <w:fldChar w:fldCharType="begin" w:fldLock="1"/>
      </w:r>
      <w:r w:rsidRPr="00F55611">
        <w:rPr>
          <w:lang w:val="en-US"/>
        </w:rPr>
        <w:instrText>ADDIN CSL_CITATION { "citationItems" : [ { "id" : "ITEM-1", "itemData" : { "author" : [ { "dropping-particle" : "", "family" : "UNEP", "given" : "", "non-dropping-particle" : "", "parse-names" : false, "suffix" : "" } ], "chapter-number" : "Chapter 16", "container-title" : "Global Environmental Outlook (GEO-5)", "id" : "ITEM-1", "issued" : { "date-parts" : [ [ "2012" ] ] }, "publisher" : "United Nations Environment Programme", "publisher-place" : "Nairobi", "title" : "Scenarios and Sustainability Transformation", "type" : "chapter" }, "uris" : [ "http://www.mendeley.com/documents/?uuid=a7463957-a528-41d6-b256-1ecc74fec58e" ] } ], "mendeley" : { "formattedCitation" : "(UNEP, 2012)", "plainTextFormattedCitation" : "(UNEP, 2012)", "previouslyFormattedCitation" : "(UNEP, 2012)" }, "properties" : {  }, "schema" : "https://github.com/citation-style-language/schema/raw/master/csl-citation.json" }</w:instrText>
      </w:r>
      <w:r w:rsidRPr="00F55611">
        <w:rPr>
          <w:lang w:val="en-US"/>
        </w:rPr>
        <w:fldChar w:fldCharType="separate"/>
      </w:r>
      <w:r w:rsidRPr="00F55611">
        <w:rPr>
          <w:lang w:val="en-US"/>
        </w:rPr>
        <w:t>(UNEP, 2012)</w:t>
      </w:r>
      <w:r w:rsidRPr="00F55611">
        <w:rPr>
          <w:lang w:val="en-US"/>
        </w:rPr>
        <w:fldChar w:fldCharType="end"/>
      </w:r>
      <w:r w:rsidRPr="00F55611">
        <w:rPr>
          <w:lang w:val="en-US"/>
        </w:rPr>
        <w:t xml:space="preserve">. Investments in research and development are also important across pathway narratives (e.g. </w:t>
      </w:r>
      <w:r w:rsidRPr="00F55611">
        <w:rPr>
          <w:lang w:val="en-US"/>
        </w:rPr>
        <w:fldChar w:fldCharType="begin" w:fldLock="1"/>
      </w:r>
      <w:r w:rsidRPr="00F55611">
        <w:rPr>
          <w:lang w:val="en-US"/>
        </w:rPr>
        <w:instrText>ADDIN CSL_CITATION { "citationItems" : [ { "id" : "ITEM-1", "itemData" : { "author" : [ { "dropping-particle" : "", "family" : "Forest Europe", "given" : "", "non-dropping-particle" : "", "parse-names" : false, "suffix" : "" } ], "id" : "ITEM-1", "issued" : { "date-parts" : [ [ "2011" ] ] }, "number-of-pages" : "31", "publisher" : "Forest Europe", "title" : "Updated FOREST EUROPE Work Programme. Pan-European Follow-Up of the FOREST EUROPE Ministerial Conference, Oslo June 2011", "type" : "book" }, "uris" : [ "http://www.mendeley.com/documents/?uuid=ac924fe8-55b9-4071-be9c-432858fb5f86" ] }, { "id" : "ITEM-2", "itemData" : { "author" : [ { "dropping-particle" : "", "family" : "WWF/Ecofys/OMA", "given" : "", "non-dropping-particle" : "", "parse-names" : false, "suffix" : "" } ], "id" : "ITEM-2", "issued" : { "date-parts" : [ [ "2011" ] ] }, "publisher" : "WWF - World Wildlife Fund for Nature", "publisher-place" : "Gland", "title" : "The Energy Report. 100% Renewable Energy by 2050.", "type" : "book" }, "uris" : [ "http://www.mendeley.com/documents/?uuid=54c71976-4e72-49b8-8b99-b1912ffb55ed" ] } ], "mendeley" : { "formattedCitation" : "(Forest Europe, 2011; WWF/Ecofys/OMA, 2011)", "manualFormatting" : "ForestEurope, 2011; WWF/Ecofys/OMA, 2011", "plainTextFormattedCitation" : "(Forest Europe, 2011; WWF/Ecofys/OMA, 2011)", "previouslyFormattedCitation" : "(Forest Europe, 2011; WWF/Ecofys/OMA, 2011)" }, "properties" : {  }, "schema" : "https://github.com/citation-style-language/schema/raw/master/csl-citation.json" }</w:instrText>
      </w:r>
      <w:r w:rsidRPr="00F55611">
        <w:rPr>
          <w:lang w:val="en-US"/>
        </w:rPr>
        <w:fldChar w:fldCharType="separate"/>
      </w:r>
      <w:r w:rsidRPr="00F55611">
        <w:rPr>
          <w:lang w:val="en-US"/>
        </w:rPr>
        <w:t>Forest</w:t>
      </w:r>
      <w:r w:rsidR="00B94B52">
        <w:rPr>
          <w:lang w:val="en-US"/>
        </w:rPr>
        <w:t xml:space="preserve"> </w:t>
      </w:r>
      <w:r w:rsidRPr="00F55611">
        <w:rPr>
          <w:lang w:val="en-US"/>
        </w:rPr>
        <w:t>Europe, 2011; WWF/Ecofys/OMA, 2011</w:t>
      </w:r>
      <w:r w:rsidRPr="00F55611">
        <w:rPr>
          <w:lang w:val="en-US"/>
        </w:rPr>
        <w:fldChar w:fldCharType="end"/>
      </w:r>
      <w:r w:rsidRPr="00F55611">
        <w:rPr>
          <w:lang w:val="en-US"/>
        </w:rPr>
        <w:t xml:space="preserve">). </w:t>
      </w:r>
    </w:p>
    <w:p w14:paraId="3616EEEF" w14:textId="77777777" w:rsidR="00AE389F" w:rsidRPr="00F55611" w:rsidRDefault="00AE389F" w:rsidP="00AE389F">
      <w:pPr>
        <w:rPr>
          <w:lang w:val="en-US"/>
        </w:rPr>
      </w:pPr>
      <w:r w:rsidRPr="00F55611">
        <w:rPr>
          <w:lang w:val="en-US"/>
        </w:rPr>
        <w:t xml:space="preserve">The most prominent policy instrument described across all pathway narratives is the use of awareness-raising tools and education. Participation is also frequently mentioned, although the specificities and intensities of participation vary across the narratives, e.g. in </w:t>
      </w:r>
      <w:r w:rsidRPr="00F55611">
        <w:rPr>
          <w:i/>
          <w:lang w:val="en-US"/>
        </w:rPr>
        <w:t>transition movements</w:t>
      </w:r>
      <w:r w:rsidRPr="00F55611">
        <w:rPr>
          <w:lang w:val="en-US"/>
        </w:rPr>
        <w:t xml:space="preserve"> or </w:t>
      </w:r>
      <w:r w:rsidRPr="00F55611">
        <w:rPr>
          <w:i/>
          <w:lang w:val="en-US"/>
        </w:rPr>
        <w:t>ecotopian solutions</w:t>
      </w:r>
      <w:r w:rsidRPr="00F55611">
        <w:rPr>
          <w:lang w:val="en-US"/>
        </w:rPr>
        <w:t xml:space="preserve"> narratives, collaborative participation including the delegation of power and control by citizens is given preference over consultative forms of participation. </w:t>
      </w:r>
    </w:p>
    <w:p w14:paraId="28D922C3" w14:textId="77777777" w:rsidR="00AE389F" w:rsidRPr="00F55611" w:rsidRDefault="00AE389F" w:rsidP="00AE389F">
      <w:pPr>
        <w:rPr>
          <w:lang w:val="en-US"/>
        </w:rPr>
      </w:pPr>
      <w:r w:rsidRPr="00F55611">
        <w:rPr>
          <w:lang w:val="en-US"/>
        </w:rPr>
        <w:t xml:space="preserve">The pathways studies often rely on known policy instruments and tools (see a discussion of these tools in Chapter 6, Section 6.6.2), despite the future visions often being radical. Most of the pathways across the four narratives strongly rely on cross-scale integration, especially in terms of governance, with the exception of some </w:t>
      </w:r>
      <w:r w:rsidRPr="00F55611">
        <w:rPr>
          <w:i/>
          <w:lang w:val="en-US"/>
        </w:rPr>
        <w:t>ecotopian solutions</w:t>
      </w:r>
      <w:r w:rsidRPr="00F55611">
        <w:rPr>
          <w:lang w:val="en-US"/>
        </w:rPr>
        <w:t xml:space="preserve"> pathways. The pathways mention a diversity of planning approaches and integrated impact assessment tools for achieving cross-scale integration (see discussions of such instruments and tools in Chapter 6, Section 6.6.3). Finally, while rights-based and customary norms instruments are neglected in most studies, other categories of instruments are frequently combined in policy mixes (see discussions on policy mixes in Chapter 6, Section 6.6.4).</w:t>
      </w:r>
    </w:p>
    <w:p w14:paraId="2D1767CF" w14:textId="77777777" w:rsidR="00AE389F" w:rsidRPr="00F55611" w:rsidRDefault="00AE389F" w:rsidP="00AE389F">
      <w:pPr>
        <w:rPr>
          <w:lang w:val="en-US"/>
        </w:rPr>
      </w:pPr>
    </w:p>
    <w:p w14:paraId="75F64949" w14:textId="77777777" w:rsidR="00AE389F" w:rsidRPr="00F55611" w:rsidRDefault="00AE389F" w:rsidP="00147745">
      <w:pPr>
        <w:pStyle w:val="Heading3"/>
        <w:rPr>
          <w:lang w:val="en-US"/>
        </w:rPr>
      </w:pPr>
      <w:bookmarkStart w:id="1699" w:name="_Toc500507606"/>
      <w:bookmarkStart w:id="1700" w:name="_Toc504380732"/>
      <w:bookmarkStart w:id="1701" w:name="_Toc519504767"/>
      <w:bookmarkEnd w:id="1698"/>
      <w:r w:rsidRPr="00F55611">
        <w:rPr>
          <w:lang w:val="en-US"/>
        </w:rPr>
        <w:t>Analysis of synergies and trade-offs within pathways</w:t>
      </w:r>
      <w:bookmarkEnd w:id="1699"/>
      <w:bookmarkEnd w:id="1700"/>
      <w:bookmarkEnd w:id="1701"/>
    </w:p>
    <w:p w14:paraId="0466749A" w14:textId="77777777" w:rsidR="00AE389F" w:rsidRPr="00F55611" w:rsidRDefault="00AE389F" w:rsidP="00AE389F">
      <w:pPr>
        <w:rPr>
          <w:lang w:val="en-US"/>
        </w:rPr>
      </w:pPr>
      <w:r w:rsidRPr="00F55611">
        <w:rPr>
          <w:lang w:val="en-US"/>
        </w:rPr>
        <w:t xml:space="preserve">The pathways for Europe and Central Asia involve alternative ways of mitigating trade-offs and capitalizing on synergies. Trade-offs within individual pathways may occur when the expected impact </w:t>
      </w:r>
      <w:r w:rsidRPr="00F55611">
        <w:rPr>
          <w:lang w:val="en-US"/>
        </w:rPr>
        <w:lastRenderedPageBreak/>
        <w:t xml:space="preserve">of actions within a pathway on nature, its contributions to people, and good quality of life compromise a given contribution in favour of another; this could result from sectoral trade-offs and spatial trade-offs. For example, several pathways focus on trade-offs and synergies between material contributions (food, timber, fish, water) and water quality regulation, global climate regulation and nature conservation. The four narratives propose different solutions for this: </w:t>
      </w:r>
      <w:r w:rsidRPr="00F55611">
        <w:rPr>
          <w:i/>
          <w:lang w:val="en-US"/>
        </w:rPr>
        <w:t xml:space="preserve">green economy </w:t>
      </w:r>
      <w:r w:rsidRPr="00F55611">
        <w:rPr>
          <w:lang w:val="en-US"/>
        </w:rPr>
        <w:t xml:space="preserve">and </w:t>
      </w:r>
      <w:r w:rsidRPr="00F55611">
        <w:rPr>
          <w:i/>
          <w:lang w:val="en-US"/>
        </w:rPr>
        <w:t xml:space="preserve">low carbon transformation </w:t>
      </w:r>
      <w:r w:rsidRPr="00F55611">
        <w:rPr>
          <w:lang w:val="en-US"/>
        </w:rPr>
        <w:t xml:space="preserve">narratives focus on technological innovation or land planning from the regional (Europe and Central Asia) to subregional scale; </w:t>
      </w:r>
      <w:r w:rsidRPr="00F55611">
        <w:rPr>
          <w:i/>
          <w:lang w:val="en-US"/>
        </w:rPr>
        <w:t xml:space="preserve">ecotopian solutions </w:t>
      </w:r>
      <w:r w:rsidRPr="00F55611">
        <w:rPr>
          <w:lang w:val="en-US"/>
        </w:rPr>
        <w:t xml:space="preserve">and to some degree </w:t>
      </w:r>
      <w:r w:rsidRPr="00F55611">
        <w:rPr>
          <w:i/>
          <w:lang w:val="en-US"/>
        </w:rPr>
        <w:t>transition movement</w:t>
      </w:r>
      <w:r w:rsidRPr="00F55611">
        <w:rPr>
          <w:lang w:val="en-US"/>
        </w:rPr>
        <w:t xml:space="preserve"> narratives concentrate on resolving trade-offs locally through changing demand for nature’s contributions to people, often along with innovation and multifunctional practices. </w:t>
      </w:r>
    </w:p>
    <w:p w14:paraId="6993EDD1" w14:textId="56A52AD8" w:rsidR="00AE389F" w:rsidRPr="00F55611" w:rsidRDefault="00AE389F" w:rsidP="00AE389F">
      <w:pPr>
        <w:rPr>
          <w:color w:val="000000" w:themeColor="text1"/>
          <w:lang w:val="en-US"/>
        </w:rPr>
      </w:pPr>
      <w:r w:rsidRPr="00F55611">
        <w:rPr>
          <w:color w:val="000000" w:themeColor="text1"/>
          <w:lang w:val="en-US"/>
        </w:rPr>
        <w:t xml:space="preserve">Analysis of such trade-offs is challenging because of the qualitative nature of the pathways, many of which were designed to guide the direction for action and change, rather than as comprehensive analyses. Furthermore, the studies strongly emphasize the synergies between nature’s material and regulating </w:t>
      </w:r>
      <w:r w:rsidRPr="00F55611">
        <w:rPr>
          <w:lang w:val="en-US"/>
        </w:rPr>
        <w:t xml:space="preserve">nature’s contributions to people </w:t>
      </w:r>
      <w:r w:rsidRPr="00F55611">
        <w:rPr>
          <w:color w:val="000000" w:themeColor="text1"/>
          <w:lang w:val="en-US"/>
        </w:rPr>
        <w:t xml:space="preserve">afforded by the proposed pathways, but offer limited analysis, even qualitatively, of resulting trade-offs. Finally, limited information was available regarding non-material contributions (but see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envsoft.2015.10.018", "ISBN" : "13648152", "ISSN" : "13648152", "abstract" : "Ecosystem services (ES) modeling studies typically use a forecasting approach to predict scenarios of future ES provision. Usually, these forecasts do not inform on how specific policy alternatives will influence future ES supply and whether this supply can match ES demand e important information for policy-makers in practice. Addressing these gaps, we present a multi-method backcasting approach that links normative visions with explorative land-use and ES modeling to infer land-use policy strategies for matching regional ES supply and demand. Applied to a case study, the approach develops and evaluates a variety of ES transition pathways and identifies types, combinations and timings of policy interventions that increase ES benefits. By making explicit ES sensitivity towards regional policy strategies and global boundary conditions over time, the approach allows to address key uncertainties involved in ES modeling studies.", "author" : [ { "dropping-particle" : "", "family" : "Brunner", "given" : "Sibyl Hanna", "non-dropping-particle" : "", "parse-names" : false, "suffix" : "" }, { "dropping-particle" : "", "family" : "Huber", "given" : "Robert", "non-dropping-particle" : "", "parse-names" : false, "suffix" : "" }, { "dropping-particle" : "", "family" : "Gr\u00eat-Regamey", "given" : "Adrienne", "non-dropping-particle" : "", "parse-names" : false, "suffix" : "" } ], "container-title" : "Environmental Modelling &amp; Software", "id" : "ITEM-1", "issued" : { "date-parts" : [ [ "2015" ] ] }, "title" : "A backcasting approach for matching regional ecosystem services supply and demand", "type" : "article-journal", "volume" : "75" }, "uris" : [ "http://www.mendeley.com/documents/?uuid=cfd6e939-179c-4939-86bc-06d3409a8363" ] }, { "id" : "ITEM-2", "itemData" : { "DOI" : "10.5751/ES-06915-190432", "ISBN" : "1708-3087", "ISSN" : "17083087", "abstract" : "Global change presents risks and opportunities for social-ecological\\nsystems worldwide. Key challenges for sustainability science are to\\nidentify plausible future changes in social-ecological systems and find\\nways to reach socially and environmentally desirable conditions. In this\\ncontext, regional-scale studies are important, but to date, many such\\nstudies have focused on a narrow set of issues or applied a narrow set\\nof tools. Here, we present a holistic approach to work through the\\ncomplexity posed by cross-scale interactions, spatial heterogeneity, and\\nmultiple uncertainties facing regional social-ecological systems. Our\\napproach is spatially explicit and involves assessments of social\\nconditions and natural capital bundles, social-ecological system\\ndynamics, and current development trends. The resulting understanding is\\nused in combination with scenario planning to map how current\\ndevelopment trends might be amplified or dampened in the future. We\\nillustrate this approach via a detailed case study in southern\\nTransylvania, Romania, one of Europe's most significant biocultural\\nrefugia. Our goal was to understand current social-ecological dynamics\\nand assess risks and opportunities for sustainable development. Our\\nfindings show that historical events have strongly shaped current\\nconditions and current development trends in southern Transylvania.\\nMoreover, although external drivers (including EU policies) set the\\ngeneral direction of regional development trajectories, local factors,\\nincluding education, leadership, and the presence of bridging\\norganizations, can enhance or counteract their effects. Our holistic\\napproach was useful for generating an in-depth understanding of a\\nregional social-ecological system and could be transferred to other\\nparts of the world.", "author" : [ { "dropping-particle" : "", "family" : "Hanspach", "given" : "Jan", "non-dropping-particle" : "", "parse-names" : false, "suffix" : "" }, { "dropping-particle" : "", "family" : "IPBES", "given" : "", "non-dropping-particle" : "", "parse-names" : false, "suffix" : "" }, { "dropping-particle" : "", "family" : "Hartel", "given" : "Tibor", "non-dropping-particle" : "", "parse-names" : false, "suffix" : "" }, { "dropping-particle" : "", "family" : "Milcu", "given" : "Andra I", "non-dropping-particle" : "", "parse-names" : false, "suffix" : "" }, { "dropping-particle" : "", "family" : "Mikulcak", "given" : "Friederike", "non-dropping-particle" : "", "parse-names" : false, "suffix" : "" }, { "dropping-particle" : "", "family" : "Dorresteijn", "given" : "Ine", "non-dropping-particle" : "", "parse-names" : false, "suffix" : "" }, { "dropping-particle" : "", "family" : "Loos", "given" : "Jacqueline", "non-dropping-particle" : "", "parse-names" : false, "suffix" : "" }, { "dropping-particle" : "", "family" : "Wehrden", "given" : "Henrik", "non-dropping-particle" : "Von", "parse-names" : false, "suffix" : "" }, { "dropping-particle" : "", "family" : "Kuemmerle", "given" : "Tobias", "non-dropping-particle" : "", "parse-names" : false, "suffix" : "" }, { "dropping-particle" : "", "family" : "Abson", "given" : "David", "non-dropping-particle" : "", "parse-names" : false, "suffix" : "" }, { "dropping-particle" : "", "family" : "Kov\u00e1cs-Hosty\u00e1nszki", "given" : "Anik\u00f3", "non-dropping-particle" : "", "parse-names" : false, "suffix" : "" }, { "dropping-particle" : "", "family" : "B\u00e1ldi", "given" : "Andr\u00e1s", "non-dropping-particle" : "", "parse-names" : false, "suffix" : "" }, { "dropping-particle" : "", "family" : "Fischer", "given" : "Joern", "non-dropping-particle" : "", "parse-names" : false, "suffix" : "" } ], "container-title" : "Ecology and Society", "id" : "ITEM-2", "issue" : "4", "issued" : { "date-parts" : [ [ "2014" ] ] }, "note" : "NULL", "title" : "A holistic approach to studying social-ecological systems and its application to Southern Transylvania", "type" : "article-journal", "volume" : "19" }, "uris" : [ "http://www.mendeley.com/documents/?uuid=0c97c56e-c55f-4c20-9a65-9730711b2c45" ] }, { "id" : "ITEM-3", "itemData" : { "DOI" : "10.5751/ES-05619-180307", "ISSN" : "17083087", "abstract" : "As part of the Millennium Ecosystem Assessment in Biscay, Basque Country, we described scenarios for Biscay through 2050 in an integrated and participatory way by downscaling the Millennium Ecosystem Assessment (MA) global scenarios, analyzed how ecosystem services and human well-being might change in a range of plausible futures, identified management strategies for the territory through a backcasting process, and explored the relevance of scenarios to policy making. Our intention was to strengthen the link to policy making and to achieve a real implementation of our research results in ecosystem management policies. We also aimed to provide more insights on how large-scale scenario developments can be translated to the local level. In doing so, we emphasized specific local characteristics and used highly participatory methods focusing on novel elements, such as organizing back-to-back workshops, creating coherent scenarios across scales, using visual elements to present exploratory scenarios, and combining exploratory scenarios with normative backcasting using a World Caf\u00e9 methodology. The outcome scenarios and management proposals are relevant for decision making and planning processes at local scale and at the same time, they are comparable to other assessment scenarios. This local participatory scenario process and tool for landscape planning is already having a policy impact thanks to the involvement of public administration technicians and policy makers. In the recently renewed strategic policy plan for sustainability of the county, this assessment is considered a high priority. Therefore, for the next steps of the assessment, detailed guidelines for ecosystem management policies are planned.", "author" : [ { "dropping-particle" : "", "family" : "Palacios-Agundez", "given" : "Igone", "non-dropping-particle" : "", "parse-names" : false, "suffix" : "" }, { "dropping-particle" : "", "family" : "Casado-Arzuaga", "given" : "Izaskun", "non-dropping-particle" : "", "parse-names" : false, "suffix" : "" }, { "dropping-particle" : "", "family" : "Madariaga", "given" : "Iosu", "non-dropping-particle" : "", "parse-names" : false, "suffix" : "" }, { "dropping-particle" : "", "family" : "Onaindia", "given" : "Miren", "non-dropping-particle" : "", "parse-names" : false, "suffix" : "" } ], "container-title" : "Ecology and Society", "id" : "ITEM-3", "issue" : "3", "issued" : { "date-parts" : [ [ "2013" ] ] }, "note" : "NULL", "title" : "The relevance of local participatory scenario planning for ecosystem management policies in the Basque Country, northern Spain", "type" : "article-journal", "volume" : "18" }, "uris" : [ "http://www.mendeley.com/documents/?uuid=6254519e-bfb3-46e2-950d-8a69d48a7b1c" ] }, { "id" : "ITEM-4",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4",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Brunner, Huber, &amp; Gr\u00eat-Regamey, 2015; Hanspach et al., 2014; Palacios-Agundez et al., 2013; Palomo et al., 2011)", "manualFormatting" : "Brunner, Huber, &amp; Gr\u00eat-Regamey, 2015; Hanspach et al., 2014; Palacios-Agundez et al., 2013; Palomo et al., 2011)", "plainTextFormattedCitation" : "(Brunner, Huber, &amp; Gr\u00eat-Regamey, 2015; Hanspach et al., 2014; Palacios-Agundez et al., 2013; Palomo et al., 2011)", "previouslyFormattedCitation" : "(Brunner, Huber, &amp; Gr\u00eat-Regamey, 2015; Hanspach et al., 2014; Palacios-Agundez et al., 2013; Palomo et al., 2011)"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Brunner</w:t>
      </w:r>
      <w:r w:rsidRPr="00E3616B">
        <w:rPr>
          <w:color w:val="000000" w:themeColor="text1"/>
          <w:lang w:val="en-US"/>
        </w:rPr>
        <w:t xml:space="preserve"> </w:t>
      </w:r>
      <w:r w:rsidR="009E3418" w:rsidRPr="009E3418">
        <w:rPr>
          <w:i/>
          <w:color w:val="000000" w:themeColor="text1"/>
          <w:lang w:val="en-US"/>
        </w:rPr>
        <w:t>et al.</w:t>
      </w:r>
      <w:r w:rsidRPr="00F55611">
        <w:rPr>
          <w:color w:val="000000" w:themeColor="text1"/>
          <w:lang w:val="en-US"/>
        </w:rPr>
        <w:t xml:space="preserve">, 2015; Hanspach </w:t>
      </w:r>
      <w:r w:rsidR="009E3418" w:rsidRPr="009E3418">
        <w:rPr>
          <w:i/>
          <w:color w:val="000000" w:themeColor="text1"/>
          <w:lang w:val="en-US"/>
        </w:rPr>
        <w:t>et al.</w:t>
      </w:r>
      <w:r w:rsidRPr="00F55611">
        <w:rPr>
          <w:color w:val="000000" w:themeColor="text1"/>
          <w:lang w:val="en-US"/>
        </w:rPr>
        <w:t xml:space="preserve">, 2014; Palacios-Agundez </w:t>
      </w:r>
      <w:r w:rsidR="009E3418" w:rsidRPr="009E3418">
        <w:rPr>
          <w:i/>
          <w:color w:val="000000" w:themeColor="text1"/>
          <w:lang w:val="en-US"/>
        </w:rPr>
        <w:t>et al.</w:t>
      </w:r>
      <w:r w:rsidRPr="00F55611">
        <w:rPr>
          <w:color w:val="000000" w:themeColor="text1"/>
          <w:lang w:val="en-US"/>
        </w:rPr>
        <w:t xml:space="preserve">, 2013; Palomo </w:t>
      </w:r>
      <w:r w:rsidR="009E3418" w:rsidRPr="009E3418">
        <w:rPr>
          <w:i/>
          <w:color w:val="000000" w:themeColor="text1"/>
          <w:lang w:val="en-US"/>
        </w:rPr>
        <w:t>et al.</w:t>
      </w:r>
      <w:r w:rsidRPr="00F55611">
        <w:rPr>
          <w:color w:val="000000" w:themeColor="text1"/>
          <w:lang w:val="en-US"/>
        </w:rPr>
        <w:t>, 2011)</w:t>
      </w:r>
      <w:r w:rsidRPr="00F55611">
        <w:rPr>
          <w:color w:val="000000" w:themeColor="text1"/>
          <w:lang w:val="en-US"/>
        </w:rPr>
        <w:fldChar w:fldCharType="end"/>
      </w:r>
      <w:r w:rsidRPr="00F55611">
        <w:rPr>
          <w:color w:val="000000" w:themeColor="text1"/>
          <w:lang w:val="en-US"/>
        </w:rPr>
        <w:t xml:space="preserve">, risk mitigation (but see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016/j.envsoft.2015.10.018", "ISBN" : "13648152", "ISSN" : "13648152", "abstract" : "Ecosystem services (ES) modeling studies typically use a forecasting approach to predict scenarios of future ES provision. Usually, these forecasts do not inform on how specific policy alternatives will influence future ES supply and whether this supply can match ES demand e important information for policy-makers in practice. Addressing these gaps, we present a multi-method backcasting approach that links normative visions with explorative land-use and ES modeling to infer land-use policy strategies for matching regional ES supply and demand. Applied to a case study, the approach develops and evaluates a variety of ES transition pathways and identifies types, combinations and timings of policy interventions that increase ES benefits. By making explicit ES sensitivity towards regional policy strategies and global boundary conditions over time, the approach allows to address key uncertainties involved in ES modeling studies.", "author" : [ { "dropping-particle" : "", "family" : "Brunner", "given" : "Sibyl Hanna", "non-dropping-particle" : "", "parse-names" : false, "suffix" : "" }, { "dropping-particle" : "", "family" : "Huber", "given" : "Robert", "non-dropping-particle" : "", "parse-names" : false, "suffix" : "" }, { "dropping-particle" : "", "family" : "Gr\u00eat-Regamey", "given" : "Adrienne", "non-dropping-particle" : "", "parse-names" : false, "suffix" : "" } ], "container-title" : "Environmental Modelling &amp; Software", "id" : "ITEM-1", "issued" : { "date-parts" : [ [ "2015" ] ] }, "title" : "A backcasting approach for matching regional ecosystem services supply and demand", "type" : "article-journal", "volume" : "75" }, "uris" : [ "http://www.mendeley.com/documents/?uuid=cfd6e939-179c-4939-86bc-06d3409a8363" ] } ], "mendeley" : { "formattedCitation" : "(Brunner et al., 2015)", "manualFormatting" : "Brunner, Huber, &amp; Gr\u00eat-Regamey, 2015", "plainTextFormattedCitation" : "(Brunner et al., 2015)", "previouslyFormattedCitation" : "(Brunner et al., 2015)"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Brunner</w:t>
      </w:r>
      <w:r w:rsidRPr="00E3616B">
        <w:rPr>
          <w:color w:val="000000" w:themeColor="text1"/>
          <w:lang w:val="en-US"/>
        </w:rPr>
        <w:t xml:space="preserve"> </w:t>
      </w:r>
      <w:r w:rsidR="009E3418" w:rsidRPr="009E3418">
        <w:rPr>
          <w:i/>
          <w:color w:val="000000" w:themeColor="text1"/>
          <w:lang w:val="en-US"/>
        </w:rPr>
        <w:t>et al.</w:t>
      </w:r>
      <w:r w:rsidRPr="00F55611">
        <w:rPr>
          <w:color w:val="000000" w:themeColor="text1"/>
          <w:lang w:val="en-US"/>
        </w:rPr>
        <w:t>, 2015</w:t>
      </w:r>
      <w:r w:rsidRPr="00F55611">
        <w:rPr>
          <w:color w:val="000000" w:themeColor="text1"/>
          <w:lang w:val="en-US"/>
        </w:rPr>
        <w:fldChar w:fldCharType="end"/>
      </w:r>
      <w:r w:rsidRPr="00F55611">
        <w:rPr>
          <w:color w:val="000000" w:themeColor="text1"/>
          <w:lang w:val="en-US"/>
        </w:rPr>
        <w:t>) or biotic regulation, such as pollination for which no explicit information was available.</w:t>
      </w:r>
    </w:p>
    <w:p w14:paraId="6B175BC4" w14:textId="4353AF09" w:rsidR="00AE389F" w:rsidRPr="00F55611" w:rsidRDefault="00AE389F" w:rsidP="00AE389F">
      <w:pPr>
        <w:rPr>
          <w:color w:val="000000" w:themeColor="text1"/>
          <w:lang w:val="en-US"/>
        </w:rPr>
      </w:pPr>
      <w:r w:rsidRPr="00F55611">
        <w:rPr>
          <w:color w:val="000000" w:themeColor="text1"/>
          <w:lang w:val="en-US"/>
        </w:rPr>
        <w:t xml:space="preserve">In the following </w:t>
      </w:r>
      <w:r w:rsidR="00C1219D">
        <w:rPr>
          <w:color w:val="000000" w:themeColor="text1"/>
          <w:lang w:val="en-US"/>
        </w:rPr>
        <w:t xml:space="preserve">section </w:t>
      </w:r>
      <w:r w:rsidRPr="00F55611">
        <w:rPr>
          <w:color w:val="000000" w:themeColor="text1"/>
          <w:lang w:val="en-US"/>
        </w:rPr>
        <w:t xml:space="preserve">we explore trade-offs within pathways first by summarizing the synergies and trade-offs between different </w:t>
      </w:r>
      <w:r w:rsidRPr="00F55611">
        <w:rPr>
          <w:lang w:val="en-US"/>
        </w:rPr>
        <w:t>contributions from nature to people,</w:t>
      </w:r>
      <w:r w:rsidRPr="00F55611">
        <w:rPr>
          <w:color w:val="000000" w:themeColor="text1"/>
          <w:lang w:val="en-US"/>
        </w:rPr>
        <w:t xml:space="preserve"> or between nature and different contributions found in the pathways studies. We then analyze trade-offs and synergies between the four different pathway narratives by considering their links to the Sustainable Development Goals and Aichi Biodiversity Targets.</w:t>
      </w:r>
    </w:p>
    <w:p w14:paraId="7A285D2B" w14:textId="77777777" w:rsidR="00AE389F" w:rsidRPr="00F55611" w:rsidRDefault="00AE389F" w:rsidP="00AE389F">
      <w:pPr>
        <w:rPr>
          <w:color w:val="000000" w:themeColor="text1"/>
          <w:lang w:val="en-US"/>
        </w:rPr>
      </w:pPr>
    </w:p>
    <w:p w14:paraId="798B3B45" w14:textId="1D2A525C" w:rsidR="00AE389F" w:rsidRPr="00F55611" w:rsidRDefault="00AE389F" w:rsidP="001F0516">
      <w:pPr>
        <w:pStyle w:val="Heading4"/>
      </w:pPr>
      <w:bookmarkStart w:id="1702" w:name="_Toc519504768"/>
      <w:r w:rsidRPr="00F55611">
        <w:t>Synergies and trade-offs between different contributions of nature to people and between nature and its contributions to people</w:t>
      </w:r>
      <w:bookmarkEnd w:id="1702"/>
    </w:p>
    <w:p w14:paraId="6D6DC19F" w14:textId="77777777" w:rsidR="00AE389F" w:rsidRPr="00F55611" w:rsidRDefault="00AE389F" w:rsidP="00AE389F">
      <w:pPr>
        <w:rPr>
          <w:color w:val="000000" w:themeColor="text1"/>
          <w:lang w:val="en-US"/>
        </w:rPr>
      </w:pPr>
      <w:r w:rsidRPr="00F55611">
        <w:rPr>
          <w:color w:val="000000" w:themeColor="text1"/>
          <w:lang w:val="en-US"/>
        </w:rPr>
        <w:t xml:space="preserve">Several trade-offs could be identified within the specific sets of actions suggested by the individual pathways. In general, management aimed at increasing nature’s material </w:t>
      </w:r>
      <w:r w:rsidRPr="00F55611">
        <w:rPr>
          <w:lang w:val="en-US"/>
        </w:rPr>
        <w:t xml:space="preserve">contributions to people, </w:t>
      </w:r>
      <w:r w:rsidRPr="00F55611">
        <w:rPr>
          <w:color w:val="000000" w:themeColor="text1"/>
          <w:lang w:val="en-US"/>
        </w:rPr>
        <w:t xml:space="preserve">associated with fish-farming, forest harvest, biofuels and agricultural products as depicted in </w:t>
      </w:r>
      <w:r w:rsidRPr="00F55611">
        <w:rPr>
          <w:i/>
          <w:color w:val="000000" w:themeColor="text1"/>
          <w:lang w:val="en-US"/>
        </w:rPr>
        <w:t>green economy</w:t>
      </w:r>
      <w:r w:rsidRPr="00F55611">
        <w:rPr>
          <w:color w:val="000000" w:themeColor="text1"/>
          <w:lang w:val="en-US"/>
        </w:rPr>
        <w:t xml:space="preserve"> or </w:t>
      </w:r>
      <w:r w:rsidRPr="00F55611">
        <w:rPr>
          <w:i/>
          <w:color w:val="000000" w:themeColor="text1"/>
          <w:lang w:val="en-US"/>
        </w:rPr>
        <w:t>low carbon transformation</w:t>
      </w:r>
      <w:r w:rsidRPr="00F55611">
        <w:rPr>
          <w:color w:val="000000" w:themeColor="text1"/>
          <w:lang w:val="en-US"/>
        </w:rPr>
        <w:t xml:space="preserve"> pathways implies an increase in land or water use or more intensified production. In these pathways, increased production of food and other natural resources might therefore imply a trade-off against alternative </w:t>
      </w:r>
      <w:r w:rsidRPr="00F55611">
        <w:rPr>
          <w:lang w:val="en-US"/>
        </w:rPr>
        <w:t xml:space="preserve">contributions from nature to people, </w:t>
      </w:r>
      <w:r w:rsidRPr="00F55611">
        <w:rPr>
          <w:color w:val="000000" w:themeColor="text1"/>
          <w:lang w:val="en-US"/>
        </w:rPr>
        <w:t xml:space="preserve">and biodiversity associated with semi-natural or protected sea- or landscapes. Conversely, promoting nature conservation and some regulating contributions comes at a cost to production of food and other natural resources, in particular in </w:t>
      </w:r>
      <w:r w:rsidRPr="00F55611">
        <w:rPr>
          <w:i/>
          <w:color w:val="000000" w:themeColor="text1"/>
          <w:lang w:val="en-US"/>
        </w:rPr>
        <w:t>transition movements</w:t>
      </w:r>
      <w:r w:rsidRPr="00F55611">
        <w:rPr>
          <w:color w:val="000000" w:themeColor="text1"/>
          <w:lang w:val="en-US"/>
        </w:rPr>
        <w:t xml:space="preserve"> and </w:t>
      </w:r>
      <w:r w:rsidRPr="00F55611">
        <w:rPr>
          <w:i/>
          <w:color w:val="000000" w:themeColor="text1"/>
          <w:lang w:val="en-US"/>
        </w:rPr>
        <w:t>ecotopian solutions</w:t>
      </w:r>
      <w:r w:rsidRPr="00F55611">
        <w:rPr>
          <w:color w:val="000000" w:themeColor="text1"/>
          <w:lang w:val="en-US"/>
        </w:rPr>
        <w:t xml:space="preserve"> pathways. Nevertheless, some </w:t>
      </w:r>
      <w:r w:rsidRPr="00F55611">
        <w:rPr>
          <w:i/>
          <w:color w:val="000000" w:themeColor="text1"/>
          <w:lang w:val="en-US"/>
        </w:rPr>
        <w:t>transition movements</w:t>
      </w:r>
      <w:r w:rsidRPr="00F55611">
        <w:rPr>
          <w:color w:val="000000" w:themeColor="text1"/>
          <w:lang w:val="en-US"/>
        </w:rPr>
        <w:t xml:space="preserve"> pathways promise to promote synergies between increased quantity and quality of food, regulating contributions and nature protection through agro-ecological practices based on combining indigenous and local knowledge and innovations. </w:t>
      </w:r>
    </w:p>
    <w:p w14:paraId="26A9DED5" w14:textId="77777777" w:rsidR="00AE389F" w:rsidRPr="00F55611" w:rsidRDefault="00AE389F" w:rsidP="00AE389F">
      <w:pPr>
        <w:rPr>
          <w:color w:val="000000" w:themeColor="text1"/>
          <w:lang w:val="en-US"/>
        </w:rPr>
      </w:pPr>
      <w:r w:rsidRPr="00F55611">
        <w:rPr>
          <w:color w:val="000000" w:themeColor="text1"/>
          <w:lang w:val="en-US"/>
        </w:rPr>
        <w:t xml:space="preserve">Overall, many </w:t>
      </w:r>
      <w:r w:rsidRPr="00F55611">
        <w:rPr>
          <w:rFonts w:eastAsia="Times New Roman"/>
          <w:color w:val="000000" w:themeColor="text1"/>
          <w:lang w:val="en-US"/>
        </w:rPr>
        <w:t xml:space="preserve">critical trade-offs revealed in pathways studies concern food production: (i) competition between food and biofuel (energy) production; (ii) trade-offs between food production and climate regulation, water provision and quality, soil quality or biodiversity; and (iii) trade-offs between biofuel (energy) production, soil quality and water provision and quality. </w:t>
      </w:r>
      <w:r w:rsidRPr="00F55611">
        <w:rPr>
          <w:color w:val="000000" w:themeColor="text1"/>
          <w:lang w:val="en-US"/>
        </w:rPr>
        <w:t xml:space="preserve">In global level studies, such as the </w:t>
      </w:r>
      <w:r w:rsidRPr="00F55611">
        <w:rPr>
          <w:color w:val="000000" w:themeColor="text1"/>
          <w:lang w:val="en-US"/>
        </w:rPr>
        <w:fldChar w:fldCharType="begin" w:fldLock="1"/>
      </w:r>
      <w:r w:rsidRPr="00F55611">
        <w:rPr>
          <w:color w:val="000000" w:themeColor="text1"/>
          <w:lang w:val="en-US"/>
        </w:rPr>
        <w:instrText>ADDIN CSL_CITATION { "citationItems" : [ { "id" : "ITEM-1", "itemData" : { "author" : [ { "dropping-particle" : "", "family" : "FAO", "given" : "", "non-dropping-particle" : "", "parse-names" : false, "suffix" : "" } ], "id" : "ITEM-1", "issued" : { "date-parts" : [ [ "2014" ] ] }, "publisher" : "Food and Agriculture Organization of the United Nations", "publisher-place" : "Rome", "title" : "Building a common vision for sustainable food and agriculture.", "type" : "book" }, "uris" : [ "http://www.mendeley.com/documents/?uuid=9651dc9a-0f2c-4847-97c9-f3a275bbe6c9" ] } ], "mendeley" : { "formattedCitation" : "(FAO, 2014)", "manualFormatting" : "FAO (2014)", "plainTextFormattedCitation" : "(FAO, 2014)", "previouslyFormattedCitation" : "(FAO, 2014)"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FAO (2014)</w:t>
      </w:r>
      <w:r w:rsidRPr="00F55611">
        <w:rPr>
          <w:color w:val="000000" w:themeColor="text1"/>
          <w:lang w:val="en-US"/>
        </w:rPr>
        <w:fldChar w:fldCharType="end"/>
      </w:r>
      <w:r w:rsidRPr="00F55611">
        <w:rPr>
          <w:color w:val="000000" w:themeColor="text1"/>
          <w:lang w:val="en-US"/>
        </w:rPr>
        <w:t xml:space="preserve"> vision, the two pathways on water and agriculture are argued to be so well integrated and in synergy that even the trade-off between water use for ecological functions and for food production is resolved, but this cannot be validated by the report itself. </w:t>
      </w:r>
    </w:p>
    <w:p w14:paraId="5DD664C6" w14:textId="29271F20" w:rsidR="00AE389F" w:rsidRPr="00F55611" w:rsidRDefault="00AE389F" w:rsidP="00AE389F">
      <w:pPr>
        <w:rPr>
          <w:rFonts w:eastAsia="Times New Roman"/>
          <w:color w:val="000000" w:themeColor="text1"/>
          <w:lang w:val="en-US"/>
        </w:rPr>
      </w:pPr>
      <w:r w:rsidRPr="00F55611">
        <w:rPr>
          <w:rFonts w:eastAsia="Times New Roman"/>
          <w:color w:val="000000" w:themeColor="text1"/>
          <w:lang w:val="en-US"/>
        </w:rPr>
        <w:lastRenderedPageBreak/>
        <w:t xml:space="preserve">Trade-offs with biodiversity are also mentioned with respect to energy infrastructure and forest products, while forest products themselves are cited as trading-off against water provision and soil quality. Lastly, </w:t>
      </w:r>
      <w:r w:rsidRPr="00F55611">
        <w:rPr>
          <w:color w:val="000000" w:themeColor="text1"/>
          <w:lang w:val="en-US"/>
        </w:rPr>
        <w:t xml:space="preserve">trade-offs among components of nature associated with different ecosystems are also implicit in some pathways, especially in </w:t>
      </w:r>
      <w:r w:rsidRPr="00F55611">
        <w:rPr>
          <w:i/>
          <w:color w:val="000000" w:themeColor="text1"/>
          <w:lang w:val="en-US"/>
        </w:rPr>
        <w:t>regional multifunctionality</w:t>
      </w:r>
      <w:r w:rsidRPr="00F55611">
        <w:rPr>
          <w:color w:val="000000" w:themeColor="text1"/>
          <w:lang w:val="en-US"/>
        </w:rPr>
        <w:t xml:space="preserve"> pathways that advocate land abandonment and rewilding at the expense of cultural biodiversity of extensively farmed areas </w:t>
      </w:r>
      <w:r w:rsidRPr="00F55611">
        <w:rPr>
          <w:color w:val="000000" w:themeColor="text1"/>
          <w:lang w:val="en-US"/>
        </w:rPr>
        <w:fldChar w:fldCharType="begin" w:fldLock="1"/>
      </w:r>
      <w:r w:rsidRPr="00F55611">
        <w:rPr>
          <w:color w:val="000000" w:themeColor="text1"/>
          <w:lang w:val="en-US"/>
        </w:rPr>
        <w:instrText>ADDIN CSL_CITATION { "citationItems" : [ { "id" : "ITEM-1", "itemData" : { "author" : [ { "dropping-particle" : "", "family" : "Pedroli", "given" : "B.", "non-dropping-particle" : "", "parse-names" : false, "suffix" : "" }, { "dropping-particle" : "", "family" : "Rounsevell", "given" : "Mark D. A.", "non-dropping-particle" : "", "parse-names" : false, "suffix" : "" }, { "dropping-particle" : "", "family" : "Metzger", "given" : "Marc J.", "non-dropping-particle" : "", "parse-names" : false, "suffix" : "" }, { "dropping-particle" : "", "family" : "Paterson", "given" : "J.", "non-dropping-particle" : "", "parse-names" : false, "suffix" : "" }, { "dropping-particle" : "", "family" : "The VOLANTE Consortium", "given" : "", "non-dropping-particle" : "", "parse-names" : false, "suffix" : "" } ], "id" : "ITEM-1", "issued" : { "date-parts" : [ [ "2015" ] ] }, "number-of-pages" : "24", "publisher" : "Alterra Wageningen UR", "publisher-place" : "Wageningen", "title" : "The VOLANTE Roadmap towards sustainable land resource management in Europe. VOLANTE final project document", "type" : "book" }, "uris" : [ "http://www.mendeley.com/documents/?uuid=04750125-1159-4d8e-8605-f7ecf7555ccf" ] }, { "id" : "ITEM-2", "itemData" : { "author" : [ { "dropping-particle" : "", "family" : "Sylve\u0301n", "given" : "Magnus", "non-dropping-particle" : "", "parse-names" : false, "suffix" : "" }, { "dropping-particle" : "", "family" : "Widstrand", "given" : "Steffan", "non-dropping-particle" : "", "parse-names" : false, "suffix" : "" } ], "id" : "ITEM-2", "issued" : { "date-parts" : [ [ "2013" ] ] }, "note" : "NULL", "number-of-pages" : "32", "publisher-place" : "Salamanca", "title" : "A vision for wilder Europe. Saving our wilderness, rewilding nature and letting wildlife come back. For all.", "type" : "report" }, "uris" : [ "http://www.mendeley.com/documents/?uuid=8808189d-531e-47f3-9a2c-246a7f65b816" ] }, { "id" : "ITEM-3", "itemData" : { "author" : [ { "dropping-particle" : "", "family" : "Prins", "given" : "A. G.", "non-dropping-particle" : "", "parse-names" : false, "suffix" : "" }, { "dropping-particle" : "", "family" : "Pouwels", "given" : "R.", "non-dropping-particle" : "", "parse-names" : false, "suffix" : "" }, { "dropping-particle" : "", "family" : "Clement", "given" : "J.", "non-dropping-particle" : "", "parse-names" : false, "suffix" : "" }, { "dropping-particle" : "", "family" : "Hendriks", "given" : "M.", "non-dropping-particle" : "", "parse-names" : false, "suffix" : "" }, { "dropping-particle" : "", "family" : "Knegt", "given" : "B.", "non-dropping-particle" : "De", "parse-names" : false, "suffix" : "" }, { "dropping-particle" : "", "family" : "Petz", "given" : "K.", "non-dropping-particle" : "", "parse-names" : false, "suffix" : "" }, { "dropping-particle" : "", "family" : "Beusen", "given" : "A.", "non-dropping-particle" : "", "parse-names" : false, "suffix" : "" }, { "dropping-particle" : "", "family" : "Farjon", "given" : "H.", "non-dropping-particle" : "", "parse-names" : false, "suffix" : "" }, { "dropping-particle" : "", "family" : "Hinsberg", "given" : "A.", "non-dropping-particle" : "Van", "parse-names" : false, "suffix" : "" }, { "dropping-particle" : "", "family" : "Janse", "given" : "J.", "non-dropping-particle" : "", "parse-names" : false, "suffix" : "" }, { "dropping-particle" : "", "family" : "Knol", "given" : "B.", "non-dropping-particle" : "", "parse-names" : false, "suffix" : "" }, { "dropping-particle" : "", "family" : "Puijenbroek", "given" : "P.", "non-dropping-particle" : "Van", "parse-names" : false, "suffix" : "" }, { "dropping-particle" : "", "family" : "Schelhaas", "given" : "M.-J.", "non-dropping-particle" : "", "parse-names" : false, "suffix" : "" }, { "dropping-particle" : "", "family" : "Tol", "given" : "S.", "non-dropping-particle" : "Van", "parse-names" : false, "suffix" : "" } ], "id" : "ITEM-3", "issued" : { "date-parts" : [ [ "2017" ] ] }, "number-of-pages" : "117", "publisher" : "Netherlands Environmental Assessment Agency (PBL)", "publisher-place" : "The Hague", "title" : "Perspectives on the future of nature in Europe: Impacts and combinations", "type" : "book" }, "uris" : [ "http://www.mendeley.com/documents/?uuid=1ec2f0e0-b1c5-4cd6-b37b-ec31364e6528" ] } ], "mendeley" : { "formattedCitation" : "(Pedroli, Rounsevell, Metzger, Paterson, &amp; The VOLANTE Consortium, 2015; Prins et al., 2017; Sylve\u0301n &amp; Widstrand, 2013)", "plainTextFormattedCitation" : "(Pedroli, Rounsevell, Metzger, Paterson, &amp; The VOLANTE Consortium, 2015; Prins et al., 2017; Sylve\u0301n &amp; Widstrand, 2013)", "previouslyFormattedCitation" : "(Pedroli, Rounsevell, Metzger, Paterson, &amp; The VOLANTE Consortium, 2015; Prins et al., 2017; Sylve\u0301n &amp; Widstrand, 2013)"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Pedroli</w:t>
      </w:r>
      <w:r w:rsidRPr="00E3616B">
        <w:rPr>
          <w:color w:val="000000" w:themeColor="text1"/>
          <w:lang w:val="en-US"/>
        </w:rPr>
        <w:t xml:space="preserve"> </w:t>
      </w:r>
      <w:r w:rsidR="009E3418" w:rsidRPr="009E3418">
        <w:rPr>
          <w:i/>
          <w:color w:val="000000" w:themeColor="text1"/>
          <w:lang w:val="en-US"/>
        </w:rPr>
        <w:t>et al.</w:t>
      </w:r>
      <w:r w:rsidRPr="00F55611">
        <w:rPr>
          <w:color w:val="000000" w:themeColor="text1"/>
          <w:lang w:val="en-US"/>
        </w:rPr>
        <w:t xml:space="preserve">, 2015; Prins </w:t>
      </w:r>
      <w:r w:rsidR="009E3418" w:rsidRPr="009E3418">
        <w:rPr>
          <w:i/>
          <w:color w:val="000000" w:themeColor="text1"/>
          <w:lang w:val="en-US"/>
        </w:rPr>
        <w:t>et al.</w:t>
      </w:r>
      <w:r w:rsidRPr="00F55611">
        <w:rPr>
          <w:color w:val="000000" w:themeColor="text1"/>
          <w:lang w:val="en-US"/>
        </w:rPr>
        <w:t>, 2017; Sylvén &amp; Widstrand, 2013)</w:t>
      </w:r>
      <w:r w:rsidRPr="00F55611">
        <w:rPr>
          <w:color w:val="000000" w:themeColor="text1"/>
          <w:lang w:val="en-US"/>
        </w:rPr>
        <w:fldChar w:fldCharType="end"/>
      </w:r>
      <w:r w:rsidRPr="00F55611">
        <w:rPr>
          <w:color w:val="000000" w:themeColor="text1"/>
          <w:lang w:val="en-US"/>
        </w:rPr>
        <w:t>.</w:t>
      </w:r>
      <w:r w:rsidRPr="00F55611">
        <w:rPr>
          <w:rFonts w:eastAsia="Times New Roman"/>
          <w:color w:val="000000" w:themeColor="text1"/>
          <w:lang w:val="en-US"/>
        </w:rPr>
        <w:t xml:space="preserve"> Even under </w:t>
      </w:r>
      <w:r w:rsidRPr="00F55611">
        <w:rPr>
          <w:rFonts w:eastAsia="Times New Roman"/>
          <w:i/>
          <w:color w:val="000000" w:themeColor="text1"/>
          <w:lang w:val="en-US"/>
        </w:rPr>
        <w:t xml:space="preserve">transition movements </w:t>
      </w:r>
      <w:r w:rsidRPr="00F55611">
        <w:rPr>
          <w:rFonts w:eastAsia="Times New Roman"/>
          <w:color w:val="000000" w:themeColor="text1"/>
          <w:lang w:val="en-US"/>
        </w:rPr>
        <w:t>pathways</w:t>
      </w:r>
      <w:r w:rsidRPr="00F55611">
        <w:rPr>
          <w:rFonts w:eastAsia="Times New Roman"/>
          <w:i/>
          <w:color w:val="000000" w:themeColor="text1"/>
          <w:lang w:val="en-US"/>
        </w:rPr>
        <w:t xml:space="preserve"> </w:t>
      </w:r>
      <w:r w:rsidRPr="00F55611">
        <w:rPr>
          <w:rFonts w:eastAsia="Times New Roman"/>
          <w:color w:val="000000" w:themeColor="text1"/>
          <w:lang w:val="en-US"/>
        </w:rPr>
        <w:t xml:space="preserve">where land management relies on </w:t>
      </w:r>
      <w:r w:rsidRPr="00F55611">
        <w:rPr>
          <w:lang w:val="en-US"/>
        </w:rPr>
        <w:t xml:space="preserve">nature’s contributions to people </w:t>
      </w:r>
      <w:r w:rsidRPr="00F55611">
        <w:rPr>
          <w:rFonts w:eastAsia="Times New Roman"/>
          <w:color w:val="000000" w:themeColor="text1"/>
          <w:lang w:val="en-US"/>
        </w:rPr>
        <w:t xml:space="preserve">and synergies between nature and these contributions are fostered, some authors argue that </w:t>
      </w:r>
      <w:r w:rsidRPr="00F55611">
        <w:rPr>
          <w:color w:val="000000" w:themeColor="text1"/>
          <w:lang w:val="en-US"/>
        </w:rPr>
        <w:t xml:space="preserve">tightly managing or engineering nature may ultimately not be ideal because it limits some natural processes (e.g. species dispersal and gene flow) </w:t>
      </w:r>
      <w:r w:rsidRPr="00F55611">
        <w:rPr>
          <w:color w:val="000000" w:themeColor="text1"/>
          <w:lang w:val="en-US"/>
        </w:rPr>
        <w:fldChar w:fldCharType="begin" w:fldLock="1"/>
      </w:r>
      <w:r w:rsidRPr="00F55611">
        <w:rPr>
          <w:color w:val="000000" w:themeColor="text1"/>
          <w:lang w:val="en-US"/>
        </w:rPr>
        <w:instrText>ADDIN CSL_CITATION { "citationItems" : [ { "id" : "ITEM-1", "itemData" : { "DOI" : "10.1186/2041-7136-2-11", "ISSN" : "2041-7136", "abstract" : "00015", "author" : [ { "dropping-particle" : "", "family" : "Heikkinen", "given" : "Hannu I", "non-dropping-particle" : "", "parse-names" : false, "suffix" : "" }, { "dropping-particle" : "", "family" : "Sarkki", "given" : "Simo", "non-dropping-particle" : "", "parse-names" : false, "suffix" : "" }, { "dropping-particle" : "", "family" : "Nuttall", "given" : "Mark", "non-dropping-particle" : "", "parse-names" : false, "suffix" : "" } ], "container-title" : "Pastoralism: Research, Policy and Practice", "id" : "ITEM-1", "issue" : "1", "issued" : { "date-parts" : [ [ "2012" ] ] }, "note" : "NULL", "page" : "11", "title" : "Users or producers of ecosystem services? A scenario exercise for integrating conservation and reindeer herding in northeast Finland", "type" : "article-journal", "volume" : "2" }, "uris" : [ "http://www.mendeley.com/documents/?uuid=5987b2c7-3d74-4df8-b75d-6ef1e1e7c377" ] } ], "mendeley" : { "formattedCitation" : "(Heikkinen et al., 2012)", "plainTextFormattedCitation" : "(Heikkinen et al., 2012)", "previouslyFormattedCitation" : "(Heikkinen et al., 2012)"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Heikkinen </w:t>
      </w:r>
      <w:r w:rsidR="009E3418" w:rsidRPr="009E3418">
        <w:rPr>
          <w:i/>
          <w:color w:val="000000" w:themeColor="text1"/>
          <w:lang w:val="en-US"/>
        </w:rPr>
        <w:t>et al.</w:t>
      </w:r>
      <w:r w:rsidRPr="00F55611">
        <w:rPr>
          <w:color w:val="000000" w:themeColor="text1"/>
          <w:lang w:val="en-US"/>
        </w:rPr>
        <w:t>, 2012)</w:t>
      </w:r>
      <w:r w:rsidRPr="00F55611">
        <w:rPr>
          <w:color w:val="000000" w:themeColor="text1"/>
          <w:lang w:val="en-US"/>
        </w:rPr>
        <w:fldChar w:fldCharType="end"/>
      </w:r>
      <w:r w:rsidRPr="00F55611">
        <w:rPr>
          <w:color w:val="000000" w:themeColor="text1"/>
          <w:lang w:val="en-US"/>
        </w:rPr>
        <w:t xml:space="preserve">. </w:t>
      </w:r>
      <w:r w:rsidRPr="00F55611">
        <w:rPr>
          <w:rFonts w:eastAsia="Times New Roman"/>
          <w:color w:val="000000" w:themeColor="text1"/>
          <w:lang w:val="en-US"/>
        </w:rPr>
        <w:t>Thus, the studied pathways only partly succeed in mitigating the critical trade-offs around food, water, nature and climate, which they aim to resolve.</w:t>
      </w:r>
    </w:p>
    <w:p w14:paraId="04E4E024" w14:textId="77777777" w:rsidR="00AE389F" w:rsidRPr="00F55611" w:rsidRDefault="00AE389F" w:rsidP="00AE389F">
      <w:pPr>
        <w:rPr>
          <w:rFonts w:eastAsia="Times New Roman"/>
          <w:color w:val="000000" w:themeColor="text1"/>
          <w:lang w:val="en-US"/>
        </w:rPr>
      </w:pPr>
    </w:p>
    <w:p w14:paraId="5B77813F" w14:textId="29887560" w:rsidR="00AE389F" w:rsidRPr="00F55611" w:rsidRDefault="00AE389F" w:rsidP="001F0516">
      <w:pPr>
        <w:pStyle w:val="Heading4"/>
      </w:pPr>
      <w:bookmarkStart w:id="1703" w:name="_Toc519504769"/>
      <w:r w:rsidRPr="00F55611">
        <w:t>Relating pathways to the Aichi Biodiversity Targets</w:t>
      </w:r>
      <w:bookmarkEnd w:id="1703"/>
    </w:p>
    <w:p w14:paraId="12A62242" w14:textId="308E86AF" w:rsidR="00AE389F" w:rsidRPr="00F55611" w:rsidRDefault="00AE389F" w:rsidP="00AE389F">
      <w:pPr>
        <w:rPr>
          <w:color w:val="000000" w:themeColor="text1"/>
          <w:lang w:val="en-US"/>
        </w:rPr>
      </w:pPr>
      <w:r w:rsidRPr="00F55611">
        <w:rPr>
          <w:color w:val="000000" w:themeColor="text1"/>
          <w:lang w:val="en-US"/>
        </w:rPr>
        <w:t xml:space="preserve">As outlined in Section 5.4, the Europe and Central Asia visions prioritize Aichi Biodiversity Targets 4 and 7. The actions within the different pathways targeting nature, </w:t>
      </w:r>
      <w:r w:rsidRPr="00F55611">
        <w:rPr>
          <w:lang w:val="en-US"/>
        </w:rPr>
        <w:t xml:space="preserve">its contributions to people, </w:t>
      </w:r>
      <w:r w:rsidRPr="00F55611">
        <w:rPr>
          <w:color w:val="000000" w:themeColor="text1"/>
          <w:lang w:val="en-US"/>
        </w:rPr>
        <w:t>and good quality of life were examined to assess how they address the different strategic goals of the Strategic Plan for Biodiversity 2011-2020 (although not necessarily in line with their timeframe of 2020) (</w:t>
      </w:r>
      <w:r w:rsidR="00C020DB">
        <w:rPr>
          <w:lang w:val="en-US"/>
        </w:rPr>
        <w:t>supporting material</w:t>
      </w:r>
      <w:r w:rsidRPr="00083CC4">
        <w:rPr>
          <w:color w:val="000000" w:themeColor="text1"/>
          <w:lang w:val="en-US"/>
        </w:rPr>
        <w:t xml:space="preserve"> </w:t>
      </w:r>
      <w:hyperlink r:id="rId3133" w:history="1">
        <w:r w:rsidRPr="00CC3F10">
          <w:rPr>
            <w:rStyle w:val="Hyperlink"/>
            <w:lang w:val="en-US"/>
          </w:rPr>
          <w:t>Appendix 5.2</w:t>
        </w:r>
      </w:hyperlink>
      <w:r w:rsidRPr="00083CC4">
        <w:rPr>
          <w:color w:val="000000" w:themeColor="text1"/>
          <w:lang w:val="en-US"/>
        </w:rPr>
        <w:t>).</w:t>
      </w:r>
      <w:r w:rsidRPr="00F55611">
        <w:rPr>
          <w:color w:val="000000" w:themeColor="text1"/>
          <w:lang w:val="en-US"/>
        </w:rPr>
        <w:t xml:space="preserve"> Insufficient evidence was available to undertake a reliable analysis of specific Aichi Biodiversity Targets due to uncertainties regarding the information </w:t>
      </w:r>
      <w:r w:rsidR="00946B86">
        <w:rPr>
          <w:color w:val="000000" w:themeColor="text1"/>
          <w:lang w:val="en-US"/>
        </w:rPr>
        <w:t>i</w:t>
      </w:r>
      <w:r w:rsidRPr="00F55611">
        <w:rPr>
          <w:color w:val="000000" w:themeColor="text1"/>
          <w:lang w:val="en-US"/>
        </w:rPr>
        <w:t>n the pathways about specific actions, especially regarding indirect drivers.</w:t>
      </w:r>
    </w:p>
    <w:p w14:paraId="0A7D05B0" w14:textId="24CCB752" w:rsidR="00AE389F" w:rsidRPr="00F55611" w:rsidRDefault="00AE389F" w:rsidP="00AE389F">
      <w:pPr>
        <w:rPr>
          <w:color w:val="000000" w:themeColor="text1"/>
          <w:lang w:val="en-US"/>
        </w:rPr>
      </w:pPr>
      <w:r w:rsidRPr="00F55611">
        <w:rPr>
          <w:color w:val="000000" w:themeColor="text1"/>
          <w:lang w:val="en-US"/>
        </w:rPr>
        <w:t xml:space="preserve">Overall, targets within Strategic Goal A to address the underlying causes of biodiversity loss by mainstreaming biodiversity across government and society are covered weakly across all pathway narratives. Strategic Goal E to enhance implementation through participatory planning, knowledge management and capacity building is also poorly covered. Here, only the </w:t>
      </w:r>
      <w:r w:rsidRPr="00F55611">
        <w:rPr>
          <w:i/>
          <w:color w:val="000000" w:themeColor="text1"/>
          <w:lang w:val="en-US"/>
        </w:rPr>
        <w:t>transition movements</w:t>
      </w:r>
      <w:r w:rsidRPr="00F55611">
        <w:rPr>
          <w:color w:val="000000" w:themeColor="text1"/>
          <w:lang w:val="en-US"/>
        </w:rPr>
        <w:t xml:space="preserve"> pathways offered sets of actions to change resource-intensive lifestyles, and foster education, good social relations and equity, for instance in urban or rural settings (see Section 5.5.2 for further details on the actions). </w:t>
      </w:r>
    </w:p>
    <w:p w14:paraId="794FDDE4" w14:textId="24AF252F" w:rsidR="00AE389F" w:rsidRPr="00F55611" w:rsidRDefault="00AE389F" w:rsidP="00AE389F">
      <w:pPr>
        <w:rPr>
          <w:color w:val="000000" w:themeColor="text1"/>
          <w:lang w:val="en-US"/>
        </w:rPr>
      </w:pPr>
      <w:r w:rsidRPr="00F55611">
        <w:rPr>
          <w:color w:val="000000" w:themeColor="text1"/>
          <w:lang w:val="en-US"/>
        </w:rPr>
        <w:t xml:space="preserve">Consistent with the focus of the pathways on direct drivers, Strategic Goal B to reduce direct pressures on biodiversity and promote sustainable use and, more specifically, Target 7 (sustainable management of agriculture, aquaculture and forestry) is addressed by all pathways except for the </w:t>
      </w:r>
      <w:r w:rsidRPr="00F55611">
        <w:rPr>
          <w:i/>
          <w:color w:val="000000" w:themeColor="text1"/>
          <w:lang w:val="en-US"/>
        </w:rPr>
        <w:t>low carbon transformation</w:t>
      </w:r>
      <w:r w:rsidRPr="00F55611">
        <w:rPr>
          <w:color w:val="000000" w:themeColor="text1"/>
          <w:lang w:val="en-US"/>
        </w:rPr>
        <w:t xml:space="preserve"> – innovation pathway, through their land planning and land management actions, for instance, targeting multifunctionality and biodiversity conservation either at local or regional scales. A similarly good coverage is found for Strategic Goal D to enhance the benefits to all from biodiversity and ecosystem services as nearly all pathways include actions targeting at least some of nature’s </w:t>
      </w:r>
      <w:r w:rsidRPr="00F55611">
        <w:rPr>
          <w:lang w:val="en-US"/>
        </w:rPr>
        <w:t>contributions to people</w:t>
      </w:r>
      <w:r w:rsidRPr="00F55611">
        <w:rPr>
          <w:color w:val="000000" w:themeColor="text1"/>
          <w:lang w:val="en-US"/>
        </w:rPr>
        <w:t>. Coverage of Strategic Goal C on the improvement of the status of biodiversity by safeguarding ecosystems, species and genetic diversity was mixed.</w:t>
      </w:r>
    </w:p>
    <w:p w14:paraId="0800736F" w14:textId="77777777" w:rsidR="00AE389F" w:rsidRPr="00F55611" w:rsidRDefault="00AE389F" w:rsidP="00AE389F">
      <w:pPr>
        <w:rPr>
          <w:color w:val="000000" w:themeColor="text1"/>
          <w:lang w:val="en-US"/>
        </w:rPr>
      </w:pPr>
    </w:p>
    <w:p w14:paraId="145929B1" w14:textId="0804F257" w:rsidR="00AE389F" w:rsidRPr="00F55611" w:rsidRDefault="00AE389F" w:rsidP="001F0516">
      <w:pPr>
        <w:pStyle w:val="Heading4"/>
      </w:pPr>
      <w:bookmarkStart w:id="1704" w:name="_Toc519504770"/>
      <w:r w:rsidRPr="00F55611">
        <w:t>Relating pathways to the Sustainable Development Goals</w:t>
      </w:r>
      <w:bookmarkEnd w:id="1704"/>
      <w:r w:rsidRPr="00F55611">
        <w:t xml:space="preserve"> </w:t>
      </w:r>
    </w:p>
    <w:p w14:paraId="3BA11FE7" w14:textId="77777777" w:rsidR="00AE389F" w:rsidRPr="00F55611" w:rsidRDefault="00AE389F" w:rsidP="00AE389F">
      <w:pPr>
        <w:rPr>
          <w:color w:val="000000" w:themeColor="text1"/>
          <w:lang w:val="en-US"/>
        </w:rPr>
      </w:pPr>
      <w:r w:rsidRPr="00F55611">
        <w:rPr>
          <w:color w:val="000000" w:themeColor="text1"/>
          <w:lang w:val="en-US"/>
        </w:rPr>
        <w:t xml:space="preserve">Synergies and trade-offs within pathways were also assessed in terms of the Sustainable Development Goals. Here, we analyzed how the intended sets of actions within pathways could be helpful in achieving particular Sustainable Development Goals (although not necessarily in line with their timeframe of 2030). This involved using the expert opinion of the author team to combine information on how different indicators of nature, </w:t>
      </w:r>
      <w:r w:rsidRPr="00F55611">
        <w:rPr>
          <w:lang w:val="en-US"/>
        </w:rPr>
        <w:t xml:space="preserve">its contributions to people, </w:t>
      </w:r>
      <w:r w:rsidRPr="00F55611">
        <w:rPr>
          <w:color w:val="000000" w:themeColor="text1"/>
          <w:lang w:val="en-US"/>
        </w:rPr>
        <w:t xml:space="preserve">and good quality of life relate to the Sustainable Development Goals, and how these indicators are likely to be affected by the actions in </w:t>
      </w:r>
      <w:r w:rsidRPr="00F55611">
        <w:rPr>
          <w:color w:val="000000" w:themeColor="text1"/>
          <w:lang w:val="en-US"/>
        </w:rPr>
        <w:lastRenderedPageBreak/>
        <w:t>the pathways and the predominant dimensions of sustainability represented by each Sustainable Development Goal: biophysical (Goals 6, 13, 14, 15), economic (Goals 8, 9, 10, 12) and social (Goals 1, 2, 3, 4, 5, 7, 11, 16) (</w:t>
      </w:r>
      <w:r w:rsidRPr="00F55611">
        <w:rPr>
          <w:b/>
          <w:color w:val="000000" w:themeColor="text1"/>
          <w:lang w:val="en-US"/>
        </w:rPr>
        <w:t>Figure 5.20</w:t>
      </w:r>
      <w:r w:rsidRPr="00F55611">
        <w:rPr>
          <w:color w:val="000000" w:themeColor="text1"/>
          <w:lang w:val="en-US"/>
        </w:rPr>
        <w:t xml:space="preserve">). </w:t>
      </w:r>
    </w:p>
    <w:p w14:paraId="2F51A807" w14:textId="77777777" w:rsidR="00AE389F" w:rsidRPr="00F55611" w:rsidRDefault="00AE389F" w:rsidP="00AE389F">
      <w:pPr>
        <w:rPr>
          <w:color w:val="000000" w:themeColor="text1"/>
          <w:lang w:val="en-US"/>
        </w:rPr>
      </w:pPr>
      <w:r w:rsidRPr="00F55611">
        <w:rPr>
          <w:color w:val="000000" w:themeColor="text1"/>
          <w:lang w:val="en-US"/>
        </w:rPr>
        <w:t>Of the Sustainable Development Goals which were found to be prominent across visions for Europe and Central Asia</w:t>
      </w:r>
      <w:r w:rsidRPr="00F55611" w:rsidDel="00F43EF3">
        <w:rPr>
          <w:color w:val="000000" w:themeColor="text1"/>
          <w:lang w:val="en-US"/>
        </w:rPr>
        <w:t xml:space="preserve"> </w:t>
      </w:r>
      <w:r w:rsidRPr="00F55611">
        <w:rPr>
          <w:color w:val="000000" w:themeColor="text1"/>
          <w:lang w:val="en-US"/>
        </w:rPr>
        <w:t xml:space="preserve">(Section 5.1.2) the majority, that is Goals 13 (climate), 15 (life on land), 11 (sustainable cities) and 12 (responsible production and consumption), are addressed significantly by at least half of the pathways, and even by all of them in the case of Goal 15. Therefore, when aiming to achieve goals 11, 12, 13 and 15 different sets of actions from diverse pathways could be employed. In particular, multifunctionality based on the combination of traditional and innovative practices in agriculture and forest management is critical for achieving these goals, but can be operationalized at different scales depending on pathways, and across different regions of Europe and Central Asia. </w:t>
      </w:r>
    </w:p>
    <w:p w14:paraId="6AA7D67A" w14:textId="77777777" w:rsidR="00AE389F" w:rsidRPr="00F55611" w:rsidRDefault="00AE389F" w:rsidP="00AE389F">
      <w:pPr>
        <w:rPr>
          <w:color w:val="000000" w:themeColor="text1"/>
          <w:lang w:val="en-US"/>
        </w:rPr>
      </w:pPr>
      <w:r w:rsidRPr="00F55611">
        <w:rPr>
          <w:color w:val="000000" w:themeColor="text1"/>
          <w:lang w:val="en-US"/>
        </w:rPr>
        <w:t xml:space="preserve">However, the focus on the biophysical dimension associated with Goals 13 and 15 in some pathways, for example, in the </w:t>
      </w:r>
      <w:r w:rsidRPr="00F55611">
        <w:rPr>
          <w:i/>
          <w:color w:val="000000" w:themeColor="text1"/>
          <w:lang w:val="en-US"/>
        </w:rPr>
        <w:t>green economy</w:t>
      </w:r>
      <w:r w:rsidRPr="00F55611">
        <w:rPr>
          <w:color w:val="000000" w:themeColor="text1"/>
          <w:lang w:val="en-US"/>
        </w:rPr>
        <w:t xml:space="preserve"> narrative, can come at a cost of ignoring other goals associated with the economic and social dimensions of sustainability, such as Goal 7 (clean energy), and especially Goals 8 (decent work) and 9 (industry and infrastructure). These were highlighted as important in the Europe and Central Asia visions, but are hardly addressed across pathways with the notable exception of </w:t>
      </w:r>
      <w:r w:rsidRPr="00F55611">
        <w:rPr>
          <w:i/>
          <w:color w:val="000000" w:themeColor="text1"/>
          <w:lang w:val="en-US"/>
        </w:rPr>
        <w:t>transition movements</w:t>
      </w:r>
      <w:r w:rsidRPr="00F55611">
        <w:rPr>
          <w:color w:val="000000" w:themeColor="text1"/>
          <w:lang w:val="en-US"/>
        </w:rPr>
        <w:t xml:space="preserve"> pathways for Goals 8 and 9.</w:t>
      </w:r>
    </w:p>
    <w:p w14:paraId="43DC0087" w14:textId="709686B9" w:rsidR="00AE389F" w:rsidRPr="00F55611" w:rsidRDefault="00AE389F" w:rsidP="00AE389F">
      <w:pPr>
        <w:rPr>
          <w:color w:val="000000" w:themeColor="text1"/>
          <w:lang w:val="en-US"/>
        </w:rPr>
      </w:pPr>
      <w:r w:rsidRPr="00F55611">
        <w:rPr>
          <w:i/>
          <w:color w:val="000000" w:themeColor="text1"/>
          <w:lang w:val="en-US"/>
        </w:rPr>
        <w:t>Low carbon transformation</w:t>
      </w:r>
      <w:r w:rsidRPr="00F55611">
        <w:rPr>
          <w:color w:val="000000" w:themeColor="text1"/>
          <w:lang w:val="en-US"/>
        </w:rPr>
        <w:t xml:space="preserve"> or </w:t>
      </w:r>
      <w:r w:rsidRPr="00F55611">
        <w:rPr>
          <w:i/>
          <w:color w:val="000000" w:themeColor="text1"/>
          <w:lang w:val="en-US"/>
        </w:rPr>
        <w:t>ecotopian solutions</w:t>
      </w:r>
      <w:r w:rsidRPr="00F55611">
        <w:rPr>
          <w:color w:val="000000" w:themeColor="text1"/>
          <w:lang w:val="en-US"/>
        </w:rPr>
        <w:t xml:space="preserve"> pathways with a focus on innovation address biophysical objectives less strongly than other pathways, particularly for Goal 15 (except </w:t>
      </w:r>
      <w:r w:rsidRPr="00C214B9">
        <w:rPr>
          <w:i/>
          <w:color w:val="000000" w:themeColor="text1"/>
          <w:lang w:val="en-US"/>
        </w:rPr>
        <w:t>ecotopian solution</w:t>
      </w:r>
      <w:r w:rsidR="00946B86">
        <w:rPr>
          <w:color w:val="000000" w:themeColor="text1"/>
          <w:lang w:val="en-US"/>
        </w:rPr>
        <w:t>s</w:t>
      </w:r>
      <w:r w:rsidRPr="00F55611">
        <w:rPr>
          <w:color w:val="000000" w:themeColor="text1"/>
          <w:lang w:val="en-US"/>
        </w:rPr>
        <w:t xml:space="preserve"> - </w:t>
      </w:r>
      <w:r w:rsidRPr="00F55611">
        <w:rPr>
          <w:i/>
          <w:color w:val="000000" w:themeColor="text1"/>
          <w:lang w:val="en-US"/>
        </w:rPr>
        <w:t>local multifunctionality</w:t>
      </w:r>
      <w:r w:rsidRPr="00F55611">
        <w:rPr>
          <w:color w:val="000000" w:themeColor="text1"/>
          <w:lang w:val="en-US"/>
        </w:rPr>
        <w:t xml:space="preserve">). There are also few actions associated with Goal 13 for </w:t>
      </w:r>
      <w:r w:rsidRPr="00F55611">
        <w:rPr>
          <w:i/>
          <w:color w:val="000000" w:themeColor="text1"/>
          <w:lang w:val="en-US"/>
        </w:rPr>
        <w:t xml:space="preserve">ecotopian solutions </w:t>
      </w:r>
      <w:r w:rsidRPr="00F55611">
        <w:rPr>
          <w:color w:val="000000" w:themeColor="text1"/>
          <w:lang w:val="en-US"/>
        </w:rPr>
        <w:t xml:space="preserve">pathways. In contrast, </w:t>
      </w:r>
      <w:r w:rsidRPr="00C214B9">
        <w:rPr>
          <w:i/>
          <w:color w:val="000000" w:themeColor="text1"/>
          <w:lang w:val="en-US"/>
        </w:rPr>
        <w:t>transition movement</w:t>
      </w:r>
      <w:r w:rsidRPr="00F55611">
        <w:rPr>
          <w:color w:val="000000" w:themeColor="text1"/>
          <w:lang w:val="en-US"/>
        </w:rPr>
        <w:t xml:space="preserve"> pathways address all of the Sustainable Development Goals identified as being important in the Europe and Central Asia visions, except Goal 7, because they offer the broadest set of actions targeting elements of nature, multiple </w:t>
      </w:r>
      <w:r w:rsidRPr="00F55611">
        <w:rPr>
          <w:lang w:val="en-US"/>
        </w:rPr>
        <w:t xml:space="preserve">contributions from nature to people </w:t>
      </w:r>
      <w:r w:rsidRPr="00F55611">
        <w:rPr>
          <w:color w:val="000000" w:themeColor="text1"/>
          <w:lang w:val="en-US"/>
        </w:rPr>
        <w:t>(material, regulating and non-material) and multiple dimensions of a good quality of life.</w:t>
      </w:r>
    </w:p>
    <w:p w14:paraId="7F78C759" w14:textId="32DBDEE1" w:rsidR="004F6555" w:rsidRPr="004F6555" w:rsidRDefault="004F6555" w:rsidP="004F6555">
      <w:pPr>
        <w:rPr>
          <w:lang w:val="en-US"/>
        </w:rPr>
      </w:pPr>
      <w:r>
        <w:rPr>
          <w:lang w:eastAsia="en-GB"/>
        </w:rPr>
        <w:lastRenderedPageBreak/>
        <w:drawing>
          <wp:inline distT="0" distB="0" distL="0" distR="0" wp14:anchorId="38023C4C" wp14:editId="7C953AD8">
            <wp:extent cx="5759450" cy="6553835"/>
            <wp:effectExtent l="0" t="0" r="0" b="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4"/>
                    <a:stretch>
                      <a:fillRect/>
                    </a:stretch>
                  </pic:blipFill>
                  <pic:spPr>
                    <a:xfrm>
                      <a:off x="0" y="0"/>
                      <a:ext cx="5759450" cy="6553835"/>
                    </a:xfrm>
                    <a:prstGeom prst="rect">
                      <a:avLst/>
                    </a:prstGeom>
                  </pic:spPr>
                </pic:pic>
              </a:graphicData>
            </a:graphic>
          </wp:inline>
        </w:drawing>
      </w:r>
    </w:p>
    <w:p w14:paraId="1F123E94" w14:textId="28FFA2EB" w:rsidR="00AE389F" w:rsidRDefault="00CE049E" w:rsidP="00AE389F">
      <w:pPr>
        <w:rPr>
          <w:lang w:val="en-US" w:eastAsia="ja-JP"/>
        </w:rPr>
      </w:pPr>
      <w:r>
        <w:rPr>
          <w:lang w:eastAsia="en-GB"/>
        </w:rPr>
        <w:lastRenderedPageBreak/>
        <w:drawing>
          <wp:inline distT="0" distB="0" distL="0" distR="0" wp14:anchorId="7219C9F0" wp14:editId="24775BBC">
            <wp:extent cx="5759450" cy="5320030"/>
            <wp:effectExtent l="0" t="0" r="0" b="0"/>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5"/>
                    <a:stretch>
                      <a:fillRect/>
                    </a:stretch>
                  </pic:blipFill>
                  <pic:spPr>
                    <a:xfrm>
                      <a:off x="0" y="0"/>
                      <a:ext cx="5759450" cy="5320030"/>
                    </a:xfrm>
                    <a:prstGeom prst="rect">
                      <a:avLst/>
                    </a:prstGeom>
                  </pic:spPr>
                </pic:pic>
              </a:graphicData>
            </a:graphic>
          </wp:inline>
        </w:drawing>
      </w:r>
    </w:p>
    <w:p w14:paraId="46BE7EFA" w14:textId="77777777" w:rsidR="00AE389F" w:rsidRPr="00F55611" w:rsidRDefault="00AE389F" w:rsidP="00AE389F">
      <w:pPr>
        <w:rPr>
          <w:color w:val="000000" w:themeColor="text1"/>
          <w:lang w:val="en-US"/>
        </w:rPr>
      </w:pPr>
      <w:r w:rsidRPr="00F55611">
        <w:rPr>
          <w:color w:val="000000" w:themeColor="text1"/>
          <w:lang w:val="en-US"/>
        </w:rPr>
        <w:t>Based on this analysis, the ability of the pathway narratives to address the Sustainable Development Goals was divided into three groups in terms of their representation of dimensions of sustainability as follows:</w:t>
      </w:r>
    </w:p>
    <w:p w14:paraId="151A068D" w14:textId="16FEB06B" w:rsidR="00AE389F" w:rsidRPr="00F55611" w:rsidRDefault="00AE389F" w:rsidP="00E236B3">
      <w:pPr>
        <w:pStyle w:val="ListParagraph"/>
        <w:numPr>
          <w:ilvl w:val="0"/>
          <w:numId w:val="35"/>
        </w:numPr>
        <w:spacing w:after="120" w:line="276" w:lineRule="auto"/>
        <w:rPr>
          <w:color w:val="000000" w:themeColor="text1"/>
          <w:lang w:val="en-US"/>
        </w:rPr>
      </w:pPr>
      <w:r w:rsidRPr="00F55611">
        <w:rPr>
          <w:color w:val="000000" w:themeColor="text1"/>
          <w:lang w:val="en-US"/>
        </w:rPr>
        <w:t xml:space="preserve">First, the three </w:t>
      </w:r>
      <w:r w:rsidRPr="00F55611">
        <w:rPr>
          <w:i/>
          <w:color w:val="000000" w:themeColor="text1"/>
          <w:lang w:val="en-US"/>
        </w:rPr>
        <w:t>green economy</w:t>
      </w:r>
      <w:r w:rsidRPr="00F55611">
        <w:rPr>
          <w:color w:val="000000" w:themeColor="text1"/>
          <w:lang w:val="en-US"/>
        </w:rPr>
        <w:t xml:space="preserve"> pathways and the </w:t>
      </w:r>
      <w:r w:rsidRPr="00F55611">
        <w:rPr>
          <w:i/>
          <w:color w:val="000000" w:themeColor="text1"/>
          <w:lang w:val="en-US"/>
        </w:rPr>
        <w:t>ecotopian solutions</w:t>
      </w:r>
      <w:r w:rsidRPr="00F55611">
        <w:rPr>
          <w:color w:val="000000" w:themeColor="text1"/>
          <w:lang w:val="en-US"/>
        </w:rPr>
        <w:t xml:space="preserve"> - </w:t>
      </w:r>
      <w:r w:rsidRPr="00F55611">
        <w:rPr>
          <w:i/>
          <w:color w:val="000000" w:themeColor="text1"/>
          <w:lang w:val="en-US"/>
        </w:rPr>
        <w:t>local multifunctionality</w:t>
      </w:r>
      <w:r w:rsidRPr="00F55611">
        <w:rPr>
          <w:color w:val="000000" w:themeColor="text1"/>
          <w:lang w:val="en-US"/>
        </w:rPr>
        <w:t xml:space="preserve"> pathway have a strong focus on the biophysical dimension, along with some on the social dimension, but fewer on the economic dimension. Within this group, the focus on the economic dimension is more developed in the </w:t>
      </w:r>
      <w:r w:rsidRPr="00F55611">
        <w:rPr>
          <w:i/>
          <w:color w:val="000000" w:themeColor="text1"/>
          <w:lang w:val="en-US"/>
        </w:rPr>
        <w:t>green economy</w:t>
      </w:r>
      <w:r w:rsidRPr="00F55611">
        <w:rPr>
          <w:color w:val="000000" w:themeColor="text1"/>
          <w:lang w:val="en-US"/>
        </w:rPr>
        <w:t xml:space="preserve"> – </w:t>
      </w:r>
      <w:r w:rsidRPr="00503C3C">
        <w:rPr>
          <w:i/>
          <w:color w:val="000000" w:themeColor="text1"/>
          <w:lang w:val="en-US"/>
        </w:rPr>
        <w:t>innovation</w:t>
      </w:r>
      <w:r w:rsidRPr="00F55611">
        <w:rPr>
          <w:color w:val="000000" w:themeColor="text1"/>
          <w:lang w:val="en-US"/>
        </w:rPr>
        <w:t xml:space="preserve"> pathway, while it is absent in the </w:t>
      </w:r>
      <w:r w:rsidRPr="00F55611">
        <w:rPr>
          <w:i/>
          <w:color w:val="000000" w:themeColor="text1"/>
          <w:lang w:val="en-US"/>
        </w:rPr>
        <w:t>green economy</w:t>
      </w:r>
      <w:r w:rsidRPr="00F55611">
        <w:rPr>
          <w:color w:val="000000" w:themeColor="text1"/>
          <w:lang w:val="en-US"/>
        </w:rPr>
        <w:t xml:space="preserve"> </w:t>
      </w:r>
      <w:r w:rsidRPr="00F55611">
        <w:rPr>
          <w:i/>
          <w:color w:val="000000" w:themeColor="text1"/>
          <w:lang w:val="en-US"/>
        </w:rPr>
        <w:t>– land sparing</w:t>
      </w:r>
      <w:r w:rsidRPr="00F55611">
        <w:rPr>
          <w:color w:val="000000" w:themeColor="text1"/>
          <w:lang w:val="en-US"/>
        </w:rPr>
        <w:t xml:space="preserve"> pathway, and solely focused on Goal 12 (responsible production and consumption) in the </w:t>
      </w:r>
      <w:r w:rsidRPr="00F55611">
        <w:rPr>
          <w:i/>
          <w:color w:val="000000" w:themeColor="text1"/>
          <w:lang w:val="en-US"/>
        </w:rPr>
        <w:t>green economy</w:t>
      </w:r>
      <w:r w:rsidRPr="00F55611">
        <w:rPr>
          <w:color w:val="000000" w:themeColor="text1"/>
          <w:lang w:val="en-US"/>
        </w:rPr>
        <w:t xml:space="preserve"> </w:t>
      </w:r>
      <w:r w:rsidRPr="00F55611">
        <w:rPr>
          <w:i/>
          <w:color w:val="000000" w:themeColor="text1"/>
          <w:lang w:val="en-US"/>
        </w:rPr>
        <w:t>– land sharing</w:t>
      </w:r>
      <w:r w:rsidRPr="00F55611">
        <w:rPr>
          <w:color w:val="000000" w:themeColor="text1"/>
          <w:lang w:val="en-US"/>
        </w:rPr>
        <w:t xml:space="preserve"> and the </w:t>
      </w:r>
      <w:r w:rsidRPr="00F55611">
        <w:rPr>
          <w:i/>
          <w:color w:val="000000" w:themeColor="text1"/>
          <w:lang w:val="en-US"/>
        </w:rPr>
        <w:t>ecotopian solutions</w:t>
      </w:r>
      <w:r w:rsidRPr="00F55611">
        <w:rPr>
          <w:color w:val="000000" w:themeColor="text1"/>
          <w:lang w:val="en-US"/>
        </w:rPr>
        <w:t xml:space="preserve"> - </w:t>
      </w:r>
      <w:r w:rsidRPr="00F55611">
        <w:rPr>
          <w:i/>
          <w:color w:val="000000" w:themeColor="text1"/>
          <w:lang w:val="en-US"/>
        </w:rPr>
        <w:t xml:space="preserve">local multifunctionality </w:t>
      </w:r>
      <w:r w:rsidRPr="00F55611">
        <w:rPr>
          <w:color w:val="000000" w:themeColor="text1"/>
          <w:lang w:val="en-US"/>
        </w:rPr>
        <w:t>pathways (</w:t>
      </w:r>
      <w:r w:rsidRPr="00F55611">
        <w:rPr>
          <w:b/>
          <w:color w:val="000000" w:themeColor="text1"/>
          <w:lang w:val="en-US"/>
        </w:rPr>
        <w:t>Figure 5.20</w:t>
      </w:r>
      <w:r w:rsidR="005D08FE">
        <w:rPr>
          <w:b/>
          <w:color w:val="000000" w:themeColor="text1"/>
          <w:lang w:val="en-US"/>
        </w:rPr>
        <w:t xml:space="preserve"> </w:t>
      </w:r>
      <w:r w:rsidRPr="005D08FE">
        <w:rPr>
          <w:color w:val="000000" w:themeColor="text1"/>
          <w:lang w:val="en-US"/>
        </w:rPr>
        <w:t>A</w:t>
      </w:r>
      <w:r w:rsidRPr="00F55611">
        <w:rPr>
          <w:color w:val="000000" w:themeColor="text1"/>
          <w:lang w:val="en-US"/>
        </w:rPr>
        <w:t>).</w:t>
      </w:r>
    </w:p>
    <w:p w14:paraId="227A1EE0" w14:textId="57F74685" w:rsidR="00AE389F" w:rsidRPr="00F55611" w:rsidRDefault="00AE389F" w:rsidP="00E236B3">
      <w:pPr>
        <w:pStyle w:val="ListParagraph"/>
        <w:numPr>
          <w:ilvl w:val="0"/>
          <w:numId w:val="35"/>
        </w:numPr>
        <w:spacing w:after="120" w:line="276" w:lineRule="auto"/>
        <w:rPr>
          <w:color w:val="000000" w:themeColor="text1"/>
          <w:lang w:val="en-US"/>
        </w:rPr>
      </w:pPr>
      <w:r w:rsidRPr="00F55611">
        <w:rPr>
          <w:color w:val="000000" w:themeColor="text1"/>
          <w:lang w:val="en-US"/>
        </w:rPr>
        <w:t xml:space="preserve">Second, pathways focusing primarily on climate action including the two </w:t>
      </w:r>
      <w:r w:rsidRPr="00F55611">
        <w:rPr>
          <w:i/>
          <w:color w:val="000000" w:themeColor="text1"/>
          <w:lang w:val="en-US"/>
        </w:rPr>
        <w:t>low carbon transformation</w:t>
      </w:r>
      <w:r w:rsidRPr="00F55611">
        <w:rPr>
          <w:color w:val="000000" w:themeColor="text1"/>
          <w:lang w:val="en-US"/>
        </w:rPr>
        <w:t xml:space="preserve"> pathways and the </w:t>
      </w:r>
      <w:r w:rsidRPr="00F55611">
        <w:rPr>
          <w:i/>
          <w:color w:val="000000" w:themeColor="text1"/>
          <w:lang w:val="en-US"/>
        </w:rPr>
        <w:t>ecotopian solutions</w:t>
      </w:r>
      <w:r w:rsidRPr="00F55611">
        <w:rPr>
          <w:color w:val="000000" w:themeColor="text1"/>
          <w:lang w:val="en-US"/>
        </w:rPr>
        <w:t xml:space="preserve"> </w:t>
      </w:r>
      <w:r w:rsidRPr="00F55611">
        <w:rPr>
          <w:i/>
          <w:color w:val="000000" w:themeColor="text1"/>
          <w:lang w:val="en-US"/>
        </w:rPr>
        <w:t xml:space="preserve">- innovation </w:t>
      </w:r>
      <w:r w:rsidRPr="00503C3C">
        <w:rPr>
          <w:color w:val="000000" w:themeColor="text1"/>
          <w:lang w:val="en-US"/>
        </w:rPr>
        <w:t>pathway</w:t>
      </w:r>
      <w:r w:rsidRPr="00F55611">
        <w:rPr>
          <w:color w:val="000000" w:themeColor="text1"/>
          <w:lang w:val="en-US"/>
        </w:rPr>
        <w:t xml:space="preserve"> have a weaker focus on the biophysical dimension, but address the social dimension more than the first group. In particular, they include actions targeting Goals 2 (food) and 11 (sustainable cities and communities), along with a strong focus on Goal 12 (responsible production and consumption) for the economic dimension (</w:t>
      </w:r>
      <w:r w:rsidRPr="00F55611">
        <w:rPr>
          <w:b/>
          <w:color w:val="000000" w:themeColor="text1"/>
          <w:lang w:val="en-US"/>
        </w:rPr>
        <w:t>Figure 5.20</w:t>
      </w:r>
      <w:r w:rsidR="005D08FE">
        <w:rPr>
          <w:b/>
          <w:color w:val="000000" w:themeColor="text1"/>
          <w:lang w:val="en-US"/>
        </w:rPr>
        <w:t xml:space="preserve"> </w:t>
      </w:r>
      <w:r w:rsidRPr="005D08FE">
        <w:rPr>
          <w:color w:val="000000" w:themeColor="text1"/>
          <w:lang w:val="en-US"/>
        </w:rPr>
        <w:t>B</w:t>
      </w:r>
      <w:r w:rsidRPr="00F55611">
        <w:rPr>
          <w:color w:val="000000" w:themeColor="text1"/>
          <w:lang w:val="en-US"/>
        </w:rPr>
        <w:t>).</w:t>
      </w:r>
    </w:p>
    <w:p w14:paraId="41FF2E13" w14:textId="7D5C05B2" w:rsidR="00AE389F" w:rsidRPr="00F55611" w:rsidRDefault="00AE389F" w:rsidP="00E236B3">
      <w:pPr>
        <w:pStyle w:val="ListParagraph"/>
        <w:numPr>
          <w:ilvl w:val="0"/>
          <w:numId w:val="35"/>
        </w:numPr>
        <w:spacing w:after="120" w:line="276" w:lineRule="auto"/>
        <w:rPr>
          <w:color w:val="000000" w:themeColor="text1"/>
          <w:lang w:val="en-US"/>
        </w:rPr>
      </w:pPr>
      <w:r w:rsidRPr="00F55611">
        <w:rPr>
          <w:color w:val="000000" w:themeColor="text1"/>
          <w:lang w:val="en-US"/>
        </w:rPr>
        <w:lastRenderedPageBreak/>
        <w:t xml:space="preserve">Third, the two </w:t>
      </w:r>
      <w:r w:rsidRPr="00F55611">
        <w:rPr>
          <w:i/>
          <w:color w:val="000000" w:themeColor="text1"/>
          <w:lang w:val="en-US"/>
        </w:rPr>
        <w:t>transition movements</w:t>
      </w:r>
      <w:r w:rsidRPr="00F55611">
        <w:rPr>
          <w:color w:val="000000" w:themeColor="text1"/>
          <w:lang w:val="en-US"/>
        </w:rPr>
        <w:t xml:space="preserve"> pathways promise to address the greatest diversity of Sustainable Development Goals and thus cover biophysical, social and economic dimensions. As such, they best fulfil the three dimensions of sustainability articulated in visions for Europe and Central Asia (</w:t>
      </w:r>
      <w:r w:rsidRPr="00F55611">
        <w:rPr>
          <w:b/>
          <w:color w:val="000000" w:themeColor="text1"/>
          <w:lang w:val="en-US"/>
        </w:rPr>
        <w:t>Figure 5.20</w:t>
      </w:r>
      <w:r w:rsidR="005D08FE">
        <w:rPr>
          <w:b/>
          <w:color w:val="000000" w:themeColor="text1"/>
          <w:lang w:val="en-US"/>
        </w:rPr>
        <w:t xml:space="preserve"> </w:t>
      </w:r>
      <w:r w:rsidRPr="005D08FE">
        <w:rPr>
          <w:color w:val="000000" w:themeColor="text1"/>
          <w:lang w:val="en-US"/>
        </w:rPr>
        <w:t>C</w:t>
      </w:r>
      <w:r w:rsidRPr="00F55611">
        <w:rPr>
          <w:color w:val="000000" w:themeColor="text1"/>
          <w:lang w:val="en-US"/>
        </w:rPr>
        <w:t>).</w:t>
      </w:r>
    </w:p>
    <w:p w14:paraId="7597594E" w14:textId="77777777" w:rsidR="00AE389F" w:rsidRPr="00F55611" w:rsidRDefault="00AE389F" w:rsidP="00AE389F">
      <w:pPr>
        <w:rPr>
          <w:color w:val="000000" w:themeColor="text1"/>
          <w:lang w:val="en-US"/>
        </w:rPr>
      </w:pPr>
      <w:r w:rsidRPr="00F55611">
        <w:rPr>
          <w:color w:val="000000" w:themeColor="text1"/>
          <w:lang w:val="en-US"/>
        </w:rPr>
        <w:t>The analysis shows that the four pathway narratives lead to different trade-offs and synergies between Sustainable Development Goals and associated dimensions of sustainability. Nevertheless, a recurring trade-off was found between food provision and nature conservation goals on the one hand and some important social and economic goals on the other hand. This trade-off seems to be difficult to mitigate across all the pathways. More specifically, based on the actions they reported, none of the pathway narratives could fully resolve the major trade-off between Goals 2 (food), 14 (oceans) and 15 (land) with Goals 7 (clean energy), 9 (industry and infrastructure), 10 (equity), 16 (justice) and 17 (global responsibility). Interestingly, the ability to achieve Goal 12 was found to vary independently of this trade-off, suggesting that pathways towards responsible production and consumption can be considered in combination with either the first (2, 14 and 15) or the second (7, 9, 10, 16 and 17) sets of goals.</w:t>
      </w:r>
    </w:p>
    <w:p w14:paraId="4A49ED56" w14:textId="4A327E2C" w:rsidR="00AE389F" w:rsidRPr="00F55611" w:rsidRDefault="00AE389F" w:rsidP="00AE389F">
      <w:pPr>
        <w:rPr>
          <w:color w:val="000000" w:themeColor="text1"/>
          <w:lang w:val="en-US"/>
        </w:rPr>
      </w:pPr>
      <w:r w:rsidRPr="00F55611">
        <w:rPr>
          <w:color w:val="000000" w:themeColor="text1"/>
          <w:lang w:val="en-US"/>
        </w:rPr>
        <w:t xml:space="preserve">Overall, </w:t>
      </w:r>
      <w:r w:rsidRPr="00F55611">
        <w:rPr>
          <w:i/>
          <w:color w:val="000000" w:themeColor="text1"/>
          <w:lang w:val="en-US"/>
        </w:rPr>
        <w:t>transition movements</w:t>
      </w:r>
      <w:r w:rsidRPr="00F55611">
        <w:rPr>
          <w:color w:val="000000" w:themeColor="text1"/>
          <w:lang w:val="en-US"/>
        </w:rPr>
        <w:t xml:space="preserve"> pathways appear to be the most promising in achieving a wide range of Sustainable Development Goals and addressing trade-offs across biophysical, social and economic dimensions of sustainability. However, the actual effectiveness of the actions proposed by the different pathways in mitigating negative impacts and promoting positive impacts would need support from scenario and modelling studies (see next section and examples in </w:t>
      </w:r>
      <w:r w:rsidRPr="00F55611">
        <w:rPr>
          <w:b/>
          <w:color w:val="000000" w:themeColor="text1"/>
          <w:lang w:val="en-US"/>
        </w:rPr>
        <w:t>Box 5.11</w:t>
      </w:r>
      <w:r w:rsidRPr="00F55611">
        <w:rPr>
          <w:color w:val="000000" w:themeColor="text1"/>
          <w:lang w:val="en-US"/>
        </w:rPr>
        <w:t xml:space="preserve"> and </w:t>
      </w:r>
      <w:r w:rsidRPr="00F55611">
        <w:rPr>
          <w:color w:val="000000" w:themeColor="text1"/>
          <w:lang w:val="en-US"/>
        </w:rPr>
        <w:fldChar w:fldCharType="begin" w:fldLock="1"/>
      </w:r>
      <w:r w:rsidRPr="00F55611">
        <w:rPr>
          <w:color w:val="000000" w:themeColor="text1"/>
          <w:lang w:val="en-US"/>
        </w:rPr>
        <w:instrText>ADDIN CSL_CITATION { "citationItems" : [ { "id" : "ITEM-1", "itemData" : { "author" : [ { "dropping-particle" : "", "family" : "Kubiszewski", "given" : "Ida", "non-dropping-particle" : "", "parse-names" : false, "suffix" : "" }, { "dropping-particle" : "", "family" : "Costanza", "given" : "Robert", "non-dropping-particle" : "", "parse-names" : false, "suffix" : "" }, { "dropping-particle" : "", "family" : "Anderson", "given" : "S.", "non-dropping-particle" : "", "parse-names" : false, "suffix" : "" }, { "dropping-particle" : "", "family" : "Sutton", "given" : "Paul", "non-dropping-particle" : "", "parse-names" : false, "suffix" : "" } ], "container-title" : "Ecosystem Services", "id" : "ITEM-1", "issued" : { "date-parts" : [ [ "2017" ] ] }, "page" : "289\u2013301", "title" : "The future value of ecosystem services: Global scenarios and national implications", "type" : "article-journal", "volume" : "26" }, "uris" : [ "http://www.mendeley.com/documents/?uuid=0540ac2a-4a82-444d-a39a-4f5868dfef78" ] } ], "mendeley" : { "formattedCitation" : "(Kubiszewski et al., 2017)", "plainTextFormattedCitation" : "(Kubiszewski et al., 2017)", "previouslyFormattedCitation" : "(Kubiszewski et al., 2017)" }, "properties" : {  }, "schema" : "https://github.com/citation-style-language/schema/raw/master/csl-citation.json" }</w:instrText>
      </w:r>
      <w:r w:rsidRPr="00F55611">
        <w:rPr>
          <w:color w:val="000000" w:themeColor="text1"/>
          <w:lang w:val="en-US"/>
        </w:rPr>
        <w:fldChar w:fldCharType="separate"/>
      </w:r>
      <w:r w:rsidRPr="00F55611">
        <w:rPr>
          <w:color w:val="000000" w:themeColor="text1"/>
          <w:lang w:val="en-US"/>
        </w:rPr>
        <w:t xml:space="preserve">Kubiszewski </w:t>
      </w:r>
      <w:r w:rsidR="009E3418" w:rsidRPr="009E3418">
        <w:rPr>
          <w:i/>
          <w:color w:val="000000" w:themeColor="text1"/>
          <w:lang w:val="en-US"/>
        </w:rPr>
        <w:t>et al.</w:t>
      </w:r>
      <w:r w:rsidRPr="00F55611">
        <w:rPr>
          <w:color w:val="000000" w:themeColor="text1"/>
          <w:lang w:val="en-US"/>
        </w:rPr>
        <w:t>, 2017</w:t>
      </w:r>
      <w:r w:rsidRPr="00F55611">
        <w:rPr>
          <w:color w:val="000000" w:themeColor="text1"/>
          <w:lang w:val="en-US"/>
        </w:rPr>
        <w:fldChar w:fldCharType="end"/>
      </w:r>
      <w:r w:rsidRPr="00F55611">
        <w:rPr>
          <w:lang w:val="en-US"/>
        </w:rPr>
        <w:t xml:space="preserve"> described in Section 5.3.4</w:t>
      </w:r>
      <w:r w:rsidRPr="00F55611">
        <w:rPr>
          <w:color w:val="000000" w:themeColor="text1"/>
          <w:lang w:val="en-US"/>
        </w:rPr>
        <w:t xml:space="preserve">). </w:t>
      </w:r>
    </w:p>
    <w:p w14:paraId="1122DA95" w14:textId="77777777" w:rsidR="00AE389F" w:rsidRPr="00F55611" w:rsidRDefault="00AE389F" w:rsidP="00AE389F">
      <w:pPr>
        <w:rPr>
          <w:color w:val="000000" w:themeColor="text1"/>
          <w:lang w:val="en-US"/>
        </w:rPr>
      </w:pPr>
    </w:p>
    <w:p w14:paraId="01282D8C" w14:textId="404CB1C5" w:rsidR="00AE389F" w:rsidRPr="00F55611" w:rsidRDefault="00AE389F" w:rsidP="000226B2">
      <w:pPr>
        <w:pStyle w:val="Caption"/>
      </w:pPr>
      <w:r w:rsidRPr="00F55611">
        <w:t xml:space="preserve">Box </w:t>
      </w:r>
      <w:r w:rsidRPr="00F55611">
        <w:fldChar w:fldCharType="begin"/>
      </w:r>
      <w:r w:rsidRPr="00F55611">
        <w:instrText xml:space="preserve"> STYLEREF 1 \s </w:instrText>
      </w:r>
      <w:r w:rsidRPr="00F55611">
        <w:fldChar w:fldCharType="separate"/>
      </w:r>
      <w:r w:rsidR="00B40E12">
        <w:t>5</w:t>
      </w:r>
      <w:r w:rsidRPr="00F55611">
        <w:fldChar w:fldCharType="end"/>
      </w:r>
      <w:r w:rsidRPr="00F55611">
        <w:t>.</w:t>
      </w:r>
      <w:r w:rsidRPr="00F55611">
        <w:fldChar w:fldCharType="begin"/>
      </w:r>
      <w:r w:rsidRPr="00F55611">
        <w:instrText xml:space="preserve"> SEQ Box \* ARABIC \s 1 </w:instrText>
      </w:r>
      <w:r w:rsidRPr="00F55611">
        <w:fldChar w:fldCharType="separate"/>
      </w:r>
      <w:r w:rsidR="00B40E12">
        <w:t>11</w:t>
      </w:r>
      <w:r w:rsidRPr="00F55611">
        <w:fldChar w:fldCharType="end"/>
      </w:r>
      <w:r w:rsidRPr="00F55611">
        <w:t>: Assessing the impact of pathways using an integrated assessment model</w:t>
      </w:r>
      <w:r w:rsidR="009D7B0F">
        <w:t>.</w:t>
      </w:r>
    </w:p>
    <w:p w14:paraId="7D67F5CC" w14:textId="36BA9863" w:rsidR="00AE389F" w:rsidRPr="00F55611" w:rsidRDefault="00AE389F" w:rsidP="00AE389F">
      <w:pPr>
        <w:rPr>
          <w:color w:val="000000" w:themeColor="text1"/>
          <w:sz w:val="20"/>
          <w:szCs w:val="20"/>
          <w:lang w:val="en-US"/>
        </w:rPr>
      </w:pPr>
      <w:r w:rsidRPr="00F55611">
        <w:rPr>
          <w:color w:val="000000" w:themeColor="text1"/>
          <w:sz w:val="20"/>
          <w:szCs w:val="20"/>
          <w:lang w:val="en-US"/>
        </w:rPr>
        <w:t xml:space="preserve">Models can be applied to pathways to simulate the potential impacts resulting from their proposed actions, for example on biodiversity conservation, or trade-offs between nature and </w:t>
      </w:r>
      <w:r w:rsidRPr="00F55611">
        <w:rPr>
          <w:sz w:val="20"/>
          <w:szCs w:val="20"/>
          <w:lang w:val="en-US"/>
        </w:rPr>
        <w:t>its contributions to people</w:t>
      </w:r>
      <w:r w:rsidRPr="00F55611">
        <w:rPr>
          <w:color w:val="000000" w:themeColor="text1"/>
          <w:sz w:val="20"/>
          <w:szCs w:val="20"/>
          <w:lang w:val="en-US"/>
        </w:rPr>
        <w:t xml:space="preserve">. Such information is needed to compare alternative pathways and to inform decision-making. A study by the </w:t>
      </w:r>
      <w:r w:rsidRPr="00F55611">
        <w:rPr>
          <w:color w:val="000000" w:themeColor="text1"/>
          <w:sz w:val="20"/>
          <w:szCs w:val="20"/>
          <w:lang w:val="en-US"/>
        </w:rPr>
        <w:fldChar w:fldCharType="begin" w:fldLock="1"/>
      </w:r>
      <w:r w:rsidRPr="00F55611">
        <w:rPr>
          <w:color w:val="000000" w:themeColor="text1"/>
          <w:sz w:val="20"/>
          <w:szCs w:val="20"/>
          <w:lang w:val="en-US"/>
        </w:rPr>
        <w:instrText>ADDIN CSL_CITATION { "citationItems" : [ { "id" : "ITEM-1", "itemData" : { "ISBN" : "9789078645986", "author" : [ { "dropping-particle" : "", "family" : "Netherlands Environmental Assessment Agency", "given" : "", "non-dropping-particle" : "", "parse-names" : false, "suffix" : "" } ], "id" : "ITEM-1", "issued" : { "date-parts" : [ [ "2012" ] ] }, "number-of-pages" : "286", "publisher" : "Netherlands Environmental Assessment Agency (PBL)", "publisher-place" : "The Hague", "title" : "Roads from Rio+20. Pathways to achieve global sustainability goals by 2050", "type" : "book" }, "uris" : [ "http://www.mendeley.com/documents/?uuid=da1e885a-ac1e-4516-8783-7a06d282df69" ] } ], "mendeley" : { "formattedCitation" : "(Netherlands Environmental Assessment Agency, 2012)", "manualFormatting" : "Netherlands Environmental Assessment Agency (2012)", "plainTextFormattedCitation" : "(Netherlands Environmental Assessment Agency, 2012)", "previouslyFormattedCitation" : "(Netherlands Environmental Assessment Agency, 2012)" }, "properties" : {  }, "schema" : "https://github.com/citation-style-language/schema/raw/master/csl-citation.json" }</w:instrText>
      </w:r>
      <w:r w:rsidRPr="00F55611">
        <w:rPr>
          <w:color w:val="000000" w:themeColor="text1"/>
          <w:sz w:val="20"/>
          <w:szCs w:val="20"/>
          <w:lang w:val="en-US"/>
        </w:rPr>
        <w:fldChar w:fldCharType="separate"/>
      </w:r>
      <w:r w:rsidRPr="00F55611">
        <w:rPr>
          <w:color w:val="000000" w:themeColor="text1"/>
          <w:sz w:val="20"/>
          <w:szCs w:val="20"/>
          <w:lang w:val="en-US"/>
        </w:rPr>
        <w:t>Netherlands Environmental Assessment Agency (</w:t>
      </w:r>
      <w:r w:rsidR="00B94B52">
        <w:rPr>
          <w:color w:val="000000" w:themeColor="text1"/>
          <w:sz w:val="20"/>
          <w:szCs w:val="20"/>
          <w:lang w:val="en-US"/>
        </w:rPr>
        <w:t xml:space="preserve">PBL, </w:t>
      </w:r>
      <w:r w:rsidRPr="00F55611">
        <w:rPr>
          <w:color w:val="000000" w:themeColor="text1"/>
          <w:sz w:val="20"/>
          <w:szCs w:val="20"/>
          <w:lang w:val="en-US"/>
        </w:rPr>
        <w:t>2012)</w:t>
      </w:r>
      <w:r w:rsidRPr="00F55611">
        <w:rPr>
          <w:color w:val="000000" w:themeColor="text1"/>
          <w:sz w:val="20"/>
          <w:szCs w:val="20"/>
          <w:lang w:val="en-US"/>
        </w:rPr>
        <w:fldChar w:fldCharType="end"/>
      </w:r>
      <w:r w:rsidRPr="00F55611">
        <w:rPr>
          <w:color w:val="000000" w:themeColor="text1"/>
          <w:sz w:val="20"/>
          <w:szCs w:val="20"/>
          <w:lang w:val="en-US"/>
        </w:rPr>
        <w:t xml:space="preserve"> assessed the impacts of three alternative pathways on global biodiversity, analyzing the extent to which the pathways help to meet the 2050 Vision of the Strategic Plan for Biodiversity 2011-2020. The different pathways (consisting of combinations of biophysical and behavioural options) were designed to step-up and scale-up efforts within activity sectors towards biodiversity-friendly production. They included: </w:t>
      </w:r>
    </w:p>
    <w:p w14:paraId="184D9E2E" w14:textId="77777777" w:rsidR="00AE389F" w:rsidRPr="00F55611" w:rsidRDefault="00AE389F" w:rsidP="00E236B3">
      <w:pPr>
        <w:pStyle w:val="ListParagraph"/>
        <w:numPr>
          <w:ilvl w:val="0"/>
          <w:numId w:val="19"/>
        </w:numPr>
        <w:spacing w:after="120" w:line="276" w:lineRule="auto"/>
        <w:rPr>
          <w:color w:val="000000" w:themeColor="text1"/>
          <w:sz w:val="20"/>
          <w:lang w:val="en-US"/>
        </w:rPr>
      </w:pPr>
      <w:r w:rsidRPr="00F55611">
        <w:rPr>
          <w:color w:val="000000" w:themeColor="text1"/>
          <w:sz w:val="20"/>
          <w:lang w:val="en-US"/>
        </w:rPr>
        <w:t xml:space="preserve">A </w:t>
      </w:r>
      <w:r w:rsidRPr="00F55611">
        <w:rPr>
          <w:i/>
          <w:color w:val="000000" w:themeColor="text1"/>
          <w:sz w:val="20"/>
          <w:lang w:val="en-US"/>
        </w:rPr>
        <w:t>global technology</w:t>
      </w:r>
      <w:r w:rsidRPr="00F55611">
        <w:rPr>
          <w:color w:val="000000" w:themeColor="text1"/>
          <w:sz w:val="20"/>
          <w:lang w:val="en-US"/>
        </w:rPr>
        <w:t xml:space="preserve"> pathway, which in line with the </w:t>
      </w:r>
      <w:r w:rsidRPr="00F55611">
        <w:rPr>
          <w:i/>
          <w:color w:val="000000" w:themeColor="text1"/>
          <w:sz w:val="20"/>
          <w:lang w:val="en-US"/>
        </w:rPr>
        <w:t>green economy</w:t>
      </w:r>
      <w:r w:rsidRPr="00F55611">
        <w:rPr>
          <w:color w:val="000000" w:themeColor="text1"/>
          <w:sz w:val="20"/>
          <w:lang w:val="en-US"/>
        </w:rPr>
        <w:t xml:space="preserve"> – </w:t>
      </w:r>
      <w:r w:rsidRPr="00503C3C">
        <w:rPr>
          <w:i/>
          <w:color w:val="000000" w:themeColor="text1"/>
          <w:sz w:val="20"/>
          <w:lang w:val="en-US"/>
        </w:rPr>
        <w:t>innovation</w:t>
      </w:r>
      <w:r w:rsidRPr="00F55611">
        <w:rPr>
          <w:color w:val="000000" w:themeColor="text1"/>
          <w:sz w:val="20"/>
          <w:lang w:val="en-US"/>
        </w:rPr>
        <w:t xml:space="preserve"> narrative relies on large-scale technologically-optimal solutions and a high level of international coordination; </w:t>
      </w:r>
    </w:p>
    <w:p w14:paraId="74BA0E85" w14:textId="77777777" w:rsidR="00AE389F" w:rsidRPr="00F55611" w:rsidRDefault="00AE389F" w:rsidP="00E236B3">
      <w:pPr>
        <w:pStyle w:val="ListParagraph"/>
        <w:numPr>
          <w:ilvl w:val="0"/>
          <w:numId w:val="19"/>
        </w:numPr>
        <w:spacing w:after="120" w:line="276" w:lineRule="auto"/>
        <w:rPr>
          <w:color w:val="000000" w:themeColor="text1"/>
          <w:sz w:val="20"/>
          <w:lang w:val="en-US"/>
        </w:rPr>
      </w:pPr>
      <w:r w:rsidRPr="00F55611">
        <w:rPr>
          <w:color w:val="000000" w:themeColor="text1"/>
          <w:sz w:val="20"/>
          <w:lang w:val="en-US"/>
        </w:rPr>
        <w:t xml:space="preserve">A </w:t>
      </w:r>
      <w:r w:rsidRPr="00F55611">
        <w:rPr>
          <w:i/>
          <w:color w:val="000000" w:themeColor="text1"/>
          <w:sz w:val="20"/>
          <w:lang w:val="en-US"/>
        </w:rPr>
        <w:t>decentralized solutions</w:t>
      </w:r>
      <w:r w:rsidRPr="00F55611">
        <w:rPr>
          <w:color w:val="000000" w:themeColor="text1"/>
          <w:sz w:val="20"/>
          <w:lang w:val="en-US"/>
        </w:rPr>
        <w:t xml:space="preserve"> pathway, which in line with the </w:t>
      </w:r>
      <w:r w:rsidRPr="00F55611">
        <w:rPr>
          <w:i/>
          <w:color w:val="000000" w:themeColor="text1"/>
          <w:sz w:val="20"/>
          <w:lang w:val="en-US"/>
        </w:rPr>
        <w:t>green economy</w:t>
      </w:r>
      <w:r w:rsidRPr="00F55611">
        <w:rPr>
          <w:color w:val="000000" w:themeColor="text1"/>
          <w:sz w:val="20"/>
          <w:lang w:val="en-US"/>
        </w:rPr>
        <w:t xml:space="preserve"> </w:t>
      </w:r>
      <w:r w:rsidRPr="00F55611">
        <w:rPr>
          <w:i/>
          <w:color w:val="000000" w:themeColor="text1"/>
          <w:sz w:val="20"/>
          <w:lang w:val="en-US"/>
        </w:rPr>
        <w:t>– land sharing</w:t>
      </w:r>
      <w:r w:rsidRPr="00F55611">
        <w:rPr>
          <w:color w:val="000000" w:themeColor="text1"/>
          <w:sz w:val="20"/>
          <w:lang w:val="en-US"/>
        </w:rPr>
        <w:t xml:space="preserve"> narrative focuses on regional solutions; and</w:t>
      </w:r>
    </w:p>
    <w:p w14:paraId="20CBECEB" w14:textId="77777777" w:rsidR="00AE389F" w:rsidRPr="00F55611" w:rsidRDefault="00AE389F" w:rsidP="00E236B3">
      <w:pPr>
        <w:pStyle w:val="ListParagraph"/>
        <w:numPr>
          <w:ilvl w:val="0"/>
          <w:numId w:val="19"/>
        </w:numPr>
        <w:spacing w:after="120" w:line="276" w:lineRule="auto"/>
        <w:rPr>
          <w:color w:val="000000" w:themeColor="text1"/>
          <w:sz w:val="20"/>
          <w:lang w:val="en-US"/>
        </w:rPr>
      </w:pPr>
      <w:r w:rsidRPr="00F55611">
        <w:rPr>
          <w:color w:val="000000" w:themeColor="text1"/>
          <w:sz w:val="20"/>
          <w:lang w:val="en-US"/>
        </w:rPr>
        <w:t xml:space="preserve">A </w:t>
      </w:r>
      <w:r w:rsidRPr="00F55611">
        <w:rPr>
          <w:i/>
          <w:color w:val="000000" w:themeColor="text1"/>
          <w:sz w:val="20"/>
          <w:lang w:val="en-US"/>
        </w:rPr>
        <w:t>consumption change</w:t>
      </w:r>
      <w:r w:rsidRPr="00F55611">
        <w:rPr>
          <w:color w:val="000000" w:themeColor="text1"/>
          <w:sz w:val="20"/>
          <w:lang w:val="en-US"/>
        </w:rPr>
        <w:t xml:space="preserve"> pathway, which in line with the </w:t>
      </w:r>
      <w:r w:rsidRPr="00F55611">
        <w:rPr>
          <w:i/>
          <w:color w:val="000000" w:themeColor="text1"/>
          <w:sz w:val="20"/>
          <w:lang w:val="en-US"/>
        </w:rPr>
        <w:t>transition movements</w:t>
      </w:r>
      <w:r w:rsidRPr="00F55611">
        <w:rPr>
          <w:color w:val="000000" w:themeColor="text1"/>
          <w:sz w:val="20"/>
          <w:lang w:val="en-US"/>
        </w:rPr>
        <w:t xml:space="preserve"> </w:t>
      </w:r>
      <w:r w:rsidRPr="00F55611">
        <w:rPr>
          <w:i/>
          <w:color w:val="000000" w:themeColor="text1"/>
          <w:sz w:val="20"/>
          <w:lang w:val="en-US"/>
        </w:rPr>
        <w:t>– resource sparing</w:t>
      </w:r>
      <w:r w:rsidRPr="00F55611">
        <w:rPr>
          <w:color w:val="000000" w:themeColor="text1"/>
          <w:sz w:val="20"/>
          <w:lang w:val="en-US"/>
        </w:rPr>
        <w:t xml:space="preserve"> narrative prioritizes changes in human consumption patterns. </w:t>
      </w:r>
    </w:p>
    <w:p w14:paraId="4A4CBCBA" w14:textId="77777777" w:rsidR="00AE389F" w:rsidRPr="00F55611" w:rsidRDefault="00AE389F" w:rsidP="00AE389F">
      <w:pPr>
        <w:rPr>
          <w:color w:val="000000" w:themeColor="text1"/>
          <w:sz w:val="20"/>
          <w:szCs w:val="20"/>
          <w:lang w:val="en-US"/>
        </w:rPr>
      </w:pPr>
      <w:r w:rsidRPr="00F55611">
        <w:rPr>
          <w:color w:val="000000" w:themeColor="text1"/>
          <w:sz w:val="20"/>
          <w:szCs w:val="20"/>
          <w:lang w:val="en-US"/>
        </w:rPr>
        <w:t>Model results show that the actions within the three pathways are able to prevent more than half of the loss of biodiversity that is projected to take place worldwide in the coming 35 years (</w:t>
      </w:r>
      <w:r w:rsidRPr="00F55611">
        <w:rPr>
          <w:b/>
          <w:color w:val="000000" w:themeColor="text1"/>
          <w:sz w:val="20"/>
          <w:szCs w:val="20"/>
          <w:lang w:val="en-US"/>
        </w:rPr>
        <w:t>Figure 5.21</w:t>
      </w:r>
      <w:r w:rsidRPr="00F55611">
        <w:rPr>
          <w:color w:val="000000" w:themeColor="text1"/>
          <w:sz w:val="20"/>
          <w:szCs w:val="20"/>
          <w:lang w:val="en-US"/>
        </w:rPr>
        <w:t xml:space="preserve">). </w:t>
      </w:r>
    </w:p>
    <w:p w14:paraId="7CF0FEBD" w14:textId="24919E4F" w:rsidR="00AE389F" w:rsidRPr="00F55611" w:rsidRDefault="00AE389F" w:rsidP="00AE389F">
      <w:pPr>
        <w:rPr>
          <w:color w:val="000000" w:themeColor="text1"/>
          <w:sz w:val="20"/>
          <w:szCs w:val="20"/>
          <w:lang w:val="en-US"/>
        </w:rPr>
      </w:pPr>
      <w:r w:rsidRPr="00F55611">
        <w:rPr>
          <w:color w:val="000000" w:themeColor="text1"/>
          <w:sz w:val="20"/>
          <w:szCs w:val="20"/>
          <w:lang w:val="en-US"/>
        </w:rPr>
        <w:t xml:space="preserve">The results highlight the importance of mainstreaming policy objectives concerning biodiversity across sectors and the need to take account of synergies and trade-offs between </w:t>
      </w:r>
      <w:r w:rsidRPr="00F55611">
        <w:rPr>
          <w:sz w:val="20"/>
          <w:szCs w:val="20"/>
          <w:lang w:val="en-US"/>
        </w:rPr>
        <w:t xml:space="preserve">nature’s contributions to people, </w:t>
      </w:r>
      <w:r w:rsidRPr="00F55611">
        <w:rPr>
          <w:color w:val="000000" w:themeColor="text1"/>
          <w:sz w:val="20"/>
          <w:szCs w:val="20"/>
          <w:lang w:val="en-US"/>
        </w:rPr>
        <w:t xml:space="preserve">in planning long-term solutions that lead to a halt in biodiversity loss while maintaining multiple contributions. For example, the agricultural sector was identified in all pathways as playing a critical role in contributing to biodiversity loss in forests, water bodies and coastal ecosystems. Increased use of bioenergy or hydropower resulting from climate change mitigation and adaptation policies may reduce the impacts of climate change on biodiversity in </w:t>
      </w:r>
      <w:r w:rsidRPr="00F55611">
        <w:rPr>
          <w:color w:val="000000" w:themeColor="text1"/>
          <w:sz w:val="20"/>
          <w:szCs w:val="20"/>
          <w:lang w:val="en-US"/>
        </w:rPr>
        <w:lastRenderedPageBreak/>
        <w:t xml:space="preserve">the coming decades, but is also projected to cause an expansion of agricultural lands and increased river fragmentation, which would in turn have detrimental impacts on biodiversity </w:t>
      </w:r>
      <w:r w:rsidRPr="00F55611">
        <w:rPr>
          <w:color w:val="000000" w:themeColor="text1"/>
          <w:sz w:val="20"/>
          <w:szCs w:val="20"/>
          <w:lang w:val="en-US"/>
        </w:rPr>
        <w:fldChar w:fldCharType="begin" w:fldLock="1"/>
      </w:r>
      <w:r w:rsidRPr="00F55611">
        <w:rPr>
          <w:color w:val="000000" w:themeColor="text1"/>
          <w:sz w:val="20"/>
          <w:szCs w:val="20"/>
          <w:lang w:val="en-US"/>
        </w:rPr>
        <w:instrText>ADDIN CSL_CITATION { "citationItems" : [ { "id" : "ITEM-1", "itemData" : { "ISBN" : "9789078645986", "author" : [ { "dropping-particle" : "", "family" : "Netherlands Environmental Assessment Agency", "given" : "", "non-dropping-particle" : "", "parse-names" : false, "suffix" : "" } ], "id" : "ITEM-1", "issued" : { "date-parts" : [ [ "2012" ] ] }, "number-of-pages" : "286", "publisher" : "Netherlands Environmental Assessment Agency (PBL)", "publisher-place" : "The Hague", "title" : "Roads from Rio+20. Pathways to achieve global sustainability goals by 2050", "type" : "book" }, "uris" : [ "http://www.mendeley.com/documents/?uuid=da1e885a-ac1e-4516-8783-7a06d282df69" ] } ], "mendeley" : { "formattedCitation" : "(Netherlands Environmental Assessment Agency, 2012)", "plainTextFormattedCitation" : "(Netherlands Environmental Assessment Agency, 2012)", "previouslyFormattedCitation" : "(Netherlands Environmental Assessment Agency, 2012)" }, "properties" : {  }, "schema" : "https://github.com/citation-style-language/schema/raw/master/csl-citation.json" }</w:instrText>
      </w:r>
      <w:r w:rsidRPr="00F55611">
        <w:rPr>
          <w:color w:val="000000" w:themeColor="text1"/>
          <w:sz w:val="20"/>
          <w:szCs w:val="20"/>
          <w:lang w:val="en-US"/>
        </w:rPr>
        <w:fldChar w:fldCharType="separate"/>
      </w:r>
      <w:r w:rsidRPr="00F55611">
        <w:rPr>
          <w:color w:val="000000" w:themeColor="text1"/>
          <w:sz w:val="20"/>
          <w:szCs w:val="20"/>
          <w:lang w:val="en-US"/>
        </w:rPr>
        <w:t>(</w:t>
      </w:r>
      <w:r w:rsidR="00B94B52">
        <w:rPr>
          <w:color w:val="000000" w:themeColor="text1"/>
          <w:sz w:val="20"/>
          <w:szCs w:val="20"/>
          <w:lang w:val="en-US"/>
        </w:rPr>
        <w:t>PBL</w:t>
      </w:r>
      <w:r w:rsidRPr="00F55611">
        <w:rPr>
          <w:color w:val="000000" w:themeColor="text1"/>
          <w:sz w:val="20"/>
          <w:szCs w:val="20"/>
          <w:lang w:val="en-US"/>
        </w:rPr>
        <w:t>, 2012)</w:t>
      </w:r>
      <w:r w:rsidRPr="00F55611">
        <w:rPr>
          <w:color w:val="000000" w:themeColor="text1"/>
          <w:sz w:val="20"/>
          <w:szCs w:val="20"/>
          <w:lang w:val="en-US"/>
        </w:rPr>
        <w:fldChar w:fldCharType="end"/>
      </w:r>
      <w:r w:rsidRPr="00F55611">
        <w:rPr>
          <w:color w:val="000000" w:themeColor="text1"/>
          <w:sz w:val="20"/>
          <w:szCs w:val="20"/>
          <w:lang w:val="en-US"/>
        </w:rPr>
        <w:t xml:space="preserve">. </w:t>
      </w:r>
    </w:p>
    <w:p w14:paraId="44698A54" w14:textId="4A4BB7A3" w:rsidR="00AE389F" w:rsidRPr="00F55611" w:rsidRDefault="00AE389F" w:rsidP="00AE389F">
      <w:pPr>
        <w:spacing w:after="160"/>
        <w:rPr>
          <w:rFonts w:eastAsia="Times New Roman"/>
          <w:sz w:val="20"/>
          <w:szCs w:val="20"/>
          <w:lang w:val="en-US"/>
        </w:rPr>
      </w:pPr>
      <w:r w:rsidRPr="00F55611">
        <w:rPr>
          <w:color w:val="000000" w:themeColor="text1"/>
          <w:sz w:val="20"/>
          <w:szCs w:val="20"/>
          <w:lang w:val="en-US"/>
        </w:rPr>
        <w:t xml:space="preserve">A further multi-model and expert assessment was carried out by </w:t>
      </w:r>
      <w:r w:rsidRPr="00F55611">
        <w:rPr>
          <w:color w:val="000000" w:themeColor="text1"/>
          <w:sz w:val="20"/>
          <w:szCs w:val="20"/>
          <w:lang w:val="en-US"/>
        </w:rPr>
        <w:fldChar w:fldCharType="begin" w:fldLock="1"/>
      </w:r>
      <w:r w:rsidRPr="00F55611">
        <w:rPr>
          <w:color w:val="000000" w:themeColor="text1"/>
          <w:sz w:val="20"/>
          <w:szCs w:val="20"/>
          <w:lang w:val="en-US"/>
        </w:rPr>
        <w:instrText>ADDIN CSL_CITATION { "citationItems" : [ { "id" : "ITEM-1", "itemData" : { "author" : [ { "dropping-particle" : "", "family" : "Prins", "given" : "A. G.", "non-dropping-particle" : "", "parse-names" : false, "suffix" : "" }, { "dropping-particle" : "", "family" : "Pouwels", "given" : "R.", "non-dropping-particle" : "", "parse-names" : false, "suffix" : "" }, { "dropping-particle" : "", "family" : "Clement", "given" : "J.", "non-dropping-particle" : "", "parse-names" : false, "suffix" : "" }, { "dropping-particle" : "", "family" : "Hendriks", "given" : "M.", "non-dropping-particle" : "", "parse-names" : false, "suffix" : "" }, { "dropping-particle" : "", "family" : "Knegt", "given" : "B.", "non-dropping-particle" : "De", "parse-names" : false, "suffix" : "" }, { "dropping-particle" : "", "family" : "Petz", "given" : "K.", "non-dropping-particle" : "", "parse-names" : false, "suffix" : "" }, { "dropping-particle" : "", "family" : "Beusen", "given" : "A.", "non-dropping-particle" : "", "parse-names" : false, "suffix" : "" }, { "dropping-particle" : "", "family" : "Farjon", "given" : "H.", "non-dropping-particle" : "", "parse-names" : false, "suffix" : "" }, { "dropping-particle" : "", "family" : "Hinsberg", "given" : "A.", "non-dropping-particle" : "Van", "parse-names" : false, "suffix" : "" }, { "dropping-particle" : "", "family" : "Janse", "given" : "J.", "non-dropping-particle" : "", "parse-names" : false, "suffix" : "" }, { "dropping-particle" : "", "family" : "Knol", "given" : "B.", "non-dropping-particle" : "", "parse-names" : false, "suffix" : "" }, { "dropping-particle" : "", "family" : "Puijenbroek", "given" : "P.", "non-dropping-particle" : "Van", "parse-names" : false, "suffix" : "" }, { "dropping-particle" : "", "family" : "Schelhaas", "given" : "M.-J.", "non-dropping-particle" : "", "parse-names" : false, "suffix" : "" }, { "dropping-particle" : "", "family" : "Tol", "given" : "S.", "non-dropping-particle" : "Van", "parse-names" : false, "suffix" : "" } ], "id" : "ITEM-1", "issued" : { "date-parts" : [ [ "2017" ] ] }, "number-of-pages" : "117", "publisher" : "Netherlands Environmental Assessment Agency (PBL)", "publisher-place" : "The Hague", "title" : "Perspectives on the future of nature in Europe: Impacts and combinations", "type" : "book" }, "uris" : [ "http://www.mendeley.com/documents/?uuid=1ec2f0e0-b1c5-4cd6-b37b-ec31364e6528" ] } ], "mendeley" : { "formattedCitation" : "(Prins et al., 2017)", "manualFormatting" : "Prins et al. (2017)", "plainTextFormattedCitation" : "(Prins et al., 2017)", "previouslyFormattedCitation" : "(Prins et al., 2017)" }, "properties" : {  }, "schema" : "https://github.com/citation-style-language/schema/raw/master/csl-citation.json" }</w:instrText>
      </w:r>
      <w:r w:rsidRPr="00F55611">
        <w:rPr>
          <w:color w:val="000000" w:themeColor="text1"/>
          <w:sz w:val="20"/>
          <w:szCs w:val="20"/>
          <w:lang w:val="en-US"/>
        </w:rPr>
        <w:fldChar w:fldCharType="separate"/>
      </w:r>
      <w:r w:rsidRPr="00F55611">
        <w:rPr>
          <w:color w:val="000000" w:themeColor="text1"/>
          <w:sz w:val="20"/>
          <w:szCs w:val="20"/>
          <w:lang w:val="en-US"/>
        </w:rPr>
        <w:t xml:space="preserve">Prins </w:t>
      </w:r>
      <w:r w:rsidR="009E3418" w:rsidRPr="009E3418">
        <w:rPr>
          <w:i/>
          <w:color w:val="000000" w:themeColor="text1"/>
          <w:sz w:val="20"/>
          <w:szCs w:val="20"/>
          <w:lang w:val="en-US"/>
        </w:rPr>
        <w:t>et al.</w:t>
      </w:r>
      <w:r w:rsidRPr="00F55611">
        <w:rPr>
          <w:color w:val="000000" w:themeColor="text1"/>
          <w:sz w:val="20"/>
          <w:szCs w:val="20"/>
          <w:lang w:val="en-US"/>
        </w:rPr>
        <w:t xml:space="preserve"> (2017)</w:t>
      </w:r>
      <w:r w:rsidRPr="00F55611">
        <w:rPr>
          <w:color w:val="000000" w:themeColor="text1"/>
          <w:sz w:val="20"/>
          <w:szCs w:val="20"/>
          <w:lang w:val="en-US"/>
        </w:rPr>
        <w:fldChar w:fldCharType="end"/>
      </w:r>
      <w:r w:rsidRPr="00F55611">
        <w:rPr>
          <w:color w:val="000000" w:themeColor="text1"/>
          <w:sz w:val="20"/>
          <w:szCs w:val="20"/>
          <w:lang w:val="en-US"/>
        </w:rPr>
        <w:t xml:space="preserve"> </w:t>
      </w:r>
      <w:r w:rsidRPr="00F55611">
        <w:rPr>
          <w:rFonts w:eastAsia="Times New Roman"/>
          <w:sz w:val="20"/>
          <w:szCs w:val="20"/>
          <w:lang w:val="en-US"/>
        </w:rPr>
        <w:t xml:space="preserve">for four pathways for the European Union plus Switzerland (28 countries) </w:t>
      </w:r>
      <w:r w:rsidRPr="00F55611">
        <w:rPr>
          <w:rFonts w:eastAsia="Times New Roman"/>
          <w:sz w:val="20"/>
          <w:szCs w:val="20"/>
          <w:lang w:val="en-US"/>
        </w:rPr>
        <w:fldChar w:fldCharType="begin" w:fldLock="1"/>
      </w:r>
      <w:r w:rsidRPr="00F55611">
        <w:rPr>
          <w:rFonts w:eastAsia="Times New Roman"/>
          <w:sz w:val="20"/>
          <w:szCs w:val="20"/>
          <w:lang w:val="en-US"/>
        </w:rPr>
        <w:instrText>ADDIN CSL_CITATION { "citationItems" : [ { "id" : "ITEM-1", "itemData" : { "author" : [ { "dropping-particle" : "", "family" : "Zeijts", "given" : "H.", "non-dropping-particle" : "van", "parse-names" : false, "suffix" : "" }, { "dropping-particle" : "", "family" : "Prins", "given" : "A.G.", "non-dropping-particle" : "", "parse-names" : false, "suffix" : "" }, { "dropping-particle" : "", "family" : "Dammers", "given" : "E.", "non-dropping-particle" : "", "parse-names" : false, "suffix" : "" }, { "dropping-particle" : "", "family" : "Vonk", "given" : "M.", "non-dropping-particle" : "", "parse-names" : false, "suffix" : "" }, { "dropping-particle" : "", "family" : "Bouwma", "given" : "I.", "non-dropping-particle" : "", "parse-names" : false, "suffix" : "" }, { "dropping-particle" : "", "family" : "Farjon", "given" : "H.", "non-dropping-particle" : "", "parse-names" : false, "suffix" : "" }, { "dropping-particle" : "", "family" : "Pouwels", "given" : "R.", "non-dropping-particle" : "", "parse-names" : false, "suffix" : "" } ], "id" : "ITEM-1", "issued" : { "date-parts" : [ [ "2017" ] ] }, "note" : "NULL", "publisher" : "PBL Netherlands Environmental Assessment Agency", "publisher-place" : "The Hague", "title" : "European nature in the plural. Finding common ground for a next policy agenda", "type" : "book" }, "uris" : [ "http://www.mendeley.com/documents/?uuid=12ca2afe-d96d-418d-bf28-d94a26761308" ] } ], "mendeley" : { "formattedCitation" : "(van Zeijts et al., 2017)", "plainTextFormattedCitation" : "(van Zeijts et al., 2017)", "previouslyFormattedCitation" : "(van Zeijts et al., 2017)" }, "properties" : {  }, "schema" : "https://github.com/citation-style-language/schema/raw/master/csl-citation.json" }</w:instrText>
      </w:r>
      <w:r w:rsidRPr="00F55611">
        <w:rPr>
          <w:rFonts w:eastAsia="Times New Roman"/>
          <w:sz w:val="20"/>
          <w:szCs w:val="20"/>
          <w:lang w:val="en-US"/>
        </w:rPr>
        <w:fldChar w:fldCharType="separate"/>
      </w:r>
      <w:r w:rsidRPr="00F55611">
        <w:rPr>
          <w:rFonts w:eastAsia="Times New Roman"/>
          <w:sz w:val="20"/>
          <w:szCs w:val="20"/>
          <w:lang w:val="en-US"/>
        </w:rPr>
        <w:t xml:space="preserve">(van Zeijts </w:t>
      </w:r>
      <w:r w:rsidR="009E3418" w:rsidRPr="009E3418">
        <w:rPr>
          <w:rFonts w:eastAsia="Times New Roman"/>
          <w:i/>
          <w:sz w:val="20"/>
          <w:szCs w:val="20"/>
          <w:lang w:val="en-US"/>
        </w:rPr>
        <w:t>et al.</w:t>
      </w:r>
      <w:r w:rsidRPr="00F55611">
        <w:rPr>
          <w:rFonts w:eastAsia="Times New Roman"/>
          <w:sz w:val="20"/>
          <w:szCs w:val="20"/>
          <w:lang w:val="en-US"/>
        </w:rPr>
        <w:t>, 2017)</w:t>
      </w:r>
      <w:r w:rsidRPr="00F55611">
        <w:rPr>
          <w:rFonts w:eastAsia="Times New Roman"/>
          <w:sz w:val="20"/>
          <w:szCs w:val="20"/>
          <w:lang w:val="en-US"/>
        </w:rPr>
        <w:fldChar w:fldCharType="end"/>
      </w:r>
      <w:r w:rsidRPr="00F55611">
        <w:rPr>
          <w:rFonts w:eastAsia="Times New Roman"/>
          <w:sz w:val="20"/>
          <w:szCs w:val="20"/>
          <w:lang w:val="en-US"/>
        </w:rPr>
        <w:t>. These four pathways included:</w:t>
      </w:r>
    </w:p>
    <w:p w14:paraId="1FEC8120" w14:textId="77777777" w:rsidR="00AE389F" w:rsidRPr="00F55611" w:rsidRDefault="00AE389F" w:rsidP="00E236B3">
      <w:pPr>
        <w:pStyle w:val="ListParagraph"/>
        <w:numPr>
          <w:ilvl w:val="0"/>
          <w:numId w:val="36"/>
        </w:numPr>
        <w:spacing w:after="160" w:line="259" w:lineRule="auto"/>
        <w:rPr>
          <w:sz w:val="20"/>
          <w:lang w:val="en-US"/>
        </w:rPr>
      </w:pPr>
      <w:r w:rsidRPr="00F55611">
        <w:rPr>
          <w:i/>
          <w:sz w:val="20"/>
          <w:lang w:val="en-US"/>
        </w:rPr>
        <w:t>Strengthening cultural identity</w:t>
      </w:r>
      <w:r w:rsidRPr="00F55611">
        <w:rPr>
          <w:sz w:val="20"/>
          <w:lang w:val="en-US"/>
        </w:rPr>
        <w:t xml:space="preserve">, closest to the </w:t>
      </w:r>
      <w:r w:rsidRPr="00F55611">
        <w:rPr>
          <w:i/>
          <w:sz w:val="20"/>
          <w:lang w:val="en-US"/>
        </w:rPr>
        <w:t>transition movements – resource sparing</w:t>
      </w:r>
      <w:r w:rsidRPr="00F55611">
        <w:rPr>
          <w:sz w:val="20"/>
          <w:lang w:val="en-US"/>
        </w:rPr>
        <w:t xml:space="preserve"> pathway;</w:t>
      </w:r>
    </w:p>
    <w:p w14:paraId="4F225C7A" w14:textId="77777777" w:rsidR="00AE389F" w:rsidRPr="00F55611" w:rsidRDefault="00AE389F" w:rsidP="00E236B3">
      <w:pPr>
        <w:pStyle w:val="ListParagraph"/>
        <w:numPr>
          <w:ilvl w:val="0"/>
          <w:numId w:val="36"/>
        </w:numPr>
        <w:spacing w:after="160" w:line="259" w:lineRule="auto"/>
        <w:rPr>
          <w:sz w:val="20"/>
          <w:lang w:val="en-US"/>
        </w:rPr>
      </w:pPr>
      <w:r w:rsidRPr="00F55611">
        <w:rPr>
          <w:i/>
          <w:sz w:val="20"/>
          <w:lang w:val="en-US"/>
        </w:rPr>
        <w:t>Allowing nature to find its way</w:t>
      </w:r>
      <w:r w:rsidRPr="00F55611">
        <w:rPr>
          <w:sz w:val="20"/>
          <w:lang w:val="en-US"/>
        </w:rPr>
        <w:t xml:space="preserve">, illustrating a </w:t>
      </w:r>
      <w:r w:rsidRPr="00F55611">
        <w:rPr>
          <w:i/>
          <w:sz w:val="20"/>
          <w:lang w:val="en-US"/>
        </w:rPr>
        <w:t>green economy – land sparing</w:t>
      </w:r>
      <w:r w:rsidRPr="00F55611">
        <w:rPr>
          <w:sz w:val="20"/>
          <w:lang w:val="en-US"/>
        </w:rPr>
        <w:t xml:space="preserve"> pathway incorporating rewilding;</w:t>
      </w:r>
    </w:p>
    <w:p w14:paraId="74428278" w14:textId="77777777" w:rsidR="00AE389F" w:rsidRPr="00F55611" w:rsidRDefault="00AE389F" w:rsidP="00E236B3">
      <w:pPr>
        <w:pStyle w:val="ListParagraph"/>
        <w:numPr>
          <w:ilvl w:val="0"/>
          <w:numId w:val="36"/>
        </w:numPr>
        <w:spacing w:after="160" w:line="259" w:lineRule="auto"/>
        <w:rPr>
          <w:sz w:val="20"/>
          <w:lang w:val="en-US"/>
        </w:rPr>
      </w:pPr>
      <w:r w:rsidRPr="00F55611">
        <w:rPr>
          <w:i/>
          <w:sz w:val="20"/>
          <w:lang w:val="en-US"/>
        </w:rPr>
        <w:t>Going with the economic flow</w:t>
      </w:r>
      <w:r w:rsidRPr="00F55611">
        <w:rPr>
          <w:sz w:val="20"/>
          <w:lang w:val="en-US"/>
        </w:rPr>
        <w:t xml:space="preserve">, another </w:t>
      </w:r>
      <w:r w:rsidRPr="00F55611">
        <w:rPr>
          <w:i/>
          <w:sz w:val="20"/>
          <w:lang w:val="en-US"/>
        </w:rPr>
        <w:t>green economy – land sparing</w:t>
      </w:r>
      <w:r w:rsidRPr="00F55611">
        <w:rPr>
          <w:sz w:val="20"/>
          <w:lang w:val="en-US"/>
        </w:rPr>
        <w:t xml:space="preserve"> pathway with a strong liberal component and elements of innovation; and</w:t>
      </w:r>
    </w:p>
    <w:p w14:paraId="369420BE" w14:textId="77777777" w:rsidR="00AE389F" w:rsidRPr="00F55611" w:rsidRDefault="00AE389F" w:rsidP="00E236B3">
      <w:pPr>
        <w:pStyle w:val="ListParagraph"/>
        <w:numPr>
          <w:ilvl w:val="0"/>
          <w:numId w:val="36"/>
        </w:numPr>
        <w:spacing w:after="160" w:line="259" w:lineRule="auto"/>
        <w:rPr>
          <w:sz w:val="20"/>
          <w:lang w:val="en-US"/>
        </w:rPr>
      </w:pPr>
      <w:r w:rsidRPr="00F55611">
        <w:rPr>
          <w:i/>
          <w:sz w:val="20"/>
          <w:lang w:val="en-US"/>
        </w:rPr>
        <w:t>Working with nature</w:t>
      </w:r>
      <w:r w:rsidRPr="00F55611">
        <w:rPr>
          <w:sz w:val="20"/>
          <w:lang w:val="en-US"/>
        </w:rPr>
        <w:t xml:space="preserve">, a </w:t>
      </w:r>
      <w:r w:rsidRPr="00F55611">
        <w:rPr>
          <w:i/>
          <w:sz w:val="20"/>
          <w:lang w:val="en-US"/>
        </w:rPr>
        <w:t>green economy – land sharing</w:t>
      </w:r>
      <w:r w:rsidRPr="00F55611">
        <w:rPr>
          <w:sz w:val="20"/>
          <w:lang w:val="en-US"/>
        </w:rPr>
        <w:t xml:space="preserve"> pathway, proposed as a possible means to bridge with and upscale </w:t>
      </w:r>
      <w:r w:rsidRPr="00F55611">
        <w:rPr>
          <w:i/>
          <w:sz w:val="20"/>
          <w:lang w:val="en-US"/>
        </w:rPr>
        <w:t>transition movements</w:t>
      </w:r>
      <w:r w:rsidRPr="00F55611">
        <w:rPr>
          <w:sz w:val="20"/>
          <w:lang w:val="en-US"/>
        </w:rPr>
        <w:t xml:space="preserve"> pathways.</w:t>
      </w:r>
    </w:p>
    <w:p w14:paraId="6BB8E945" w14:textId="77777777" w:rsidR="00AE389F" w:rsidRPr="00F55611" w:rsidRDefault="00AE389F" w:rsidP="00AE389F">
      <w:pPr>
        <w:rPr>
          <w:rFonts w:eastAsia="Times New Roman"/>
          <w:sz w:val="20"/>
          <w:szCs w:val="20"/>
          <w:lang w:val="en-US"/>
        </w:rPr>
      </w:pPr>
      <w:r w:rsidRPr="00F55611">
        <w:rPr>
          <w:rFonts w:eastAsia="Times New Roman"/>
          <w:sz w:val="20"/>
          <w:szCs w:val="20"/>
          <w:lang w:val="en-US"/>
        </w:rPr>
        <w:t xml:space="preserve">The analysis showed that some of the actions are fully compatible across pathways, particularly those associated with the conservation of cultural landscapes and the use of nature’s regulating </w:t>
      </w:r>
      <w:r w:rsidRPr="00F55611">
        <w:rPr>
          <w:sz w:val="20"/>
          <w:szCs w:val="20"/>
          <w:lang w:val="en-US"/>
        </w:rPr>
        <w:t xml:space="preserve">contributions to people </w:t>
      </w:r>
      <w:r w:rsidRPr="00F55611">
        <w:rPr>
          <w:rFonts w:eastAsia="Times New Roman"/>
          <w:sz w:val="20"/>
          <w:szCs w:val="20"/>
          <w:lang w:val="en-US"/>
        </w:rPr>
        <w:t xml:space="preserve">in agriculture, which were included in </w:t>
      </w:r>
      <w:r w:rsidRPr="00503C3C">
        <w:rPr>
          <w:rFonts w:eastAsia="Times New Roman"/>
          <w:i/>
          <w:sz w:val="20"/>
          <w:szCs w:val="20"/>
          <w:lang w:val="en-US"/>
        </w:rPr>
        <w:t>strengthening cultural identity</w:t>
      </w:r>
      <w:r w:rsidRPr="00F55611">
        <w:rPr>
          <w:rFonts w:eastAsia="Times New Roman"/>
          <w:i/>
          <w:sz w:val="20"/>
          <w:szCs w:val="20"/>
          <w:lang w:val="en-US"/>
        </w:rPr>
        <w:t>,</w:t>
      </w:r>
      <w:r w:rsidRPr="00F55611">
        <w:rPr>
          <w:rFonts w:eastAsia="Times New Roman"/>
          <w:sz w:val="20"/>
          <w:szCs w:val="20"/>
          <w:lang w:val="en-US"/>
        </w:rPr>
        <w:t xml:space="preserve"> </w:t>
      </w:r>
      <w:r w:rsidRPr="00503C3C">
        <w:rPr>
          <w:rFonts w:eastAsia="Times New Roman"/>
          <w:i/>
          <w:sz w:val="20"/>
          <w:szCs w:val="20"/>
          <w:lang w:val="en-US"/>
        </w:rPr>
        <w:t>allowing nature to find its way</w:t>
      </w:r>
      <w:r w:rsidRPr="00F55611">
        <w:rPr>
          <w:rFonts w:eastAsia="Times New Roman"/>
          <w:sz w:val="20"/>
          <w:szCs w:val="20"/>
          <w:lang w:val="en-US"/>
        </w:rPr>
        <w:t xml:space="preserve"> and </w:t>
      </w:r>
      <w:r w:rsidRPr="00503C3C">
        <w:rPr>
          <w:rFonts w:eastAsia="Times New Roman"/>
          <w:i/>
          <w:sz w:val="20"/>
          <w:szCs w:val="20"/>
          <w:lang w:val="en-US"/>
        </w:rPr>
        <w:t>working with nature</w:t>
      </w:r>
      <w:r w:rsidRPr="00F55611">
        <w:rPr>
          <w:rFonts w:eastAsia="Times New Roman"/>
          <w:sz w:val="20"/>
          <w:szCs w:val="20"/>
          <w:lang w:val="en-US"/>
        </w:rPr>
        <w:t xml:space="preserve">. Conversely, some interventions were incompatible across pathways, such as the establishment of large dynamic nature areas in </w:t>
      </w:r>
      <w:r w:rsidRPr="00503C3C">
        <w:rPr>
          <w:rFonts w:eastAsia="Times New Roman"/>
          <w:i/>
          <w:sz w:val="20"/>
          <w:szCs w:val="20"/>
          <w:lang w:val="en-US"/>
        </w:rPr>
        <w:t>allowing nature to find its way</w:t>
      </w:r>
      <w:r w:rsidRPr="00F55611">
        <w:rPr>
          <w:rFonts w:eastAsia="Times New Roman"/>
          <w:sz w:val="20"/>
          <w:szCs w:val="20"/>
          <w:lang w:val="en-US"/>
        </w:rPr>
        <w:t xml:space="preserve"> with the </w:t>
      </w:r>
      <w:r w:rsidRPr="00503C3C">
        <w:rPr>
          <w:rFonts w:eastAsia="Times New Roman"/>
          <w:sz w:val="20"/>
          <w:szCs w:val="20"/>
          <w:lang w:val="en-US"/>
        </w:rPr>
        <w:t>land sharing</w:t>
      </w:r>
      <w:r w:rsidRPr="00F55611">
        <w:rPr>
          <w:rFonts w:eastAsia="Times New Roman"/>
          <w:sz w:val="20"/>
          <w:szCs w:val="20"/>
          <w:lang w:val="en-US"/>
        </w:rPr>
        <w:t xml:space="preserve"> approach of </w:t>
      </w:r>
      <w:r w:rsidRPr="00503C3C">
        <w:rPr>
          <w:rFonts w:eastAsia="Times New Roman"/>
          <w:i/>
          <w:sz w:val="20"/>
          <w:szCs w:val="20"/>
          <w:lang w:val="en-US"/>
        </w:rPr>
        <w:t>strengthening cultural identity</w:t>
      </w:r>
      <w:r w:rsidRPr="00F55611">
        <w:rPr>
          <w:rFonts w:eastAsia="Times New Roman"/>
          <w:sz w:val="20"/>
          <w:szCs w:val="20"/>
          <w:lang w:val="en-US"/>
        </w:rPr>
        <w:t xml:space="preserve"> and </w:t>
      </w:r>
      <w:r w:rsidRPr="00503C3C">
        <w:rPr>
          <w:rFonts w:eastAsia="Times New Roman"/>
          <w:i/>
          <w:sz w:val="20"/>
          <w:szCs w:val="20"/>
          <w:lang w:val="en-US"/>
        </w:rPr>
        <w:t>working with nature</w:t>
      </w:r>
      <w:r w:rsidRPr="00F55611">
        <w:rPr>
          <w:rFonts w:eastAsia="Times New Roman"/>
          <w:sz w:val="20"/>
          <w:szCs w:val="20"/>
          <w:lang w:val="en-US"/>
        </w:rPr>
        <w:t>.</w:t>
      </w:r>
    </w:p>
    <w:p w14:paraId="2FD9EA83" w14:textId="77777777" w:rsidR="00AE389F" w:rsidRPr="00F55611" w:rsidRDefault="00AE389F" w:rsidP="00AE389F">
      <w:pPr>
        <w:rPr>
          <w:color w:val="000000" w:themeColor="text1"/>
          <w:sz w:val="20"/>
          <w:szCs w:val="20"/>
          <w:lang w:val="en-US"/>
        </w:rPr>
      </w:pPr>
      <w:r w:rsidRPr="00F55611">
        <w:rPr>
          <w:rFonts w:eastAsia="Times New Roman"/>
          <w:sz w:val="20"/>
          <w:szCs w:val="20"/>
          <w:lang w:val="en-US"/>
        </w:rPr>
        <w:t xml:space="preserve">Nevertheless, some combinations of actions could lead to synergies given careful management. For example, agricultural abandonment of less productive land under </w:t>
      </w:r>
      <w:r w:rsidRPr="00503C3C">
        <w:rPr>
          <w:rFonts w:eastAsia="Times New Roman"/>
          <w:i/>
          <w:sz w:val="20"/>
          <w:szCs w:val="20"/>
          <w:lang w:val="en-US"/>
        </w:rPr>
        <w:t>going with the economic flow</w:t>
      </w:r>
      <w:r w:rsidRPr="00F55611">
        <w:rPr>
          <w:rFonts w:eastAsia="Times New Roman"/>
          <w:sz w:val="20"/>
          <w:szCs w:val="20"/>
          <w:lang w:val="en-US"/>
        </w:rPr>
        <w:t xml:space="preserve"> would provide the large nature areas envisioned in </w:t>
      </w:r>
      <w:r w:rsidRPr="00503C3C">
        <w:rPr>
          <w:rFonts w:eastAsia="Times New Roman"/>
          <w:i/>
          <w:sz w:val="20"/>
          <w:szCs w:val="20"/>
          <w:lang w:val="en-US"/>
        </w:rPr>
        <w:t>allowing nature to find its way</w:t>
      </w:r>
      <w:r w:rsidRPr="00F55611">
        <w:rPr>
          <w:rFonts w:eastAsia="Times New Roman"/>
          <w:sz w:val="20"/>
          <w:szCs w:val="20"/>
          <w:lang w:val="en-US"/>
        </w:rPr>
        <w:t xml:space="preserve">, potentially resulting in a significant nature protection network given top-down planning and regulation. As another example, the private parks favoured in </w:t>
      </w:r>
      <w:r w:rsidRPr="00503C3C">
        <w:rPr>
          <w:rFonts w:eastAsia="Times New Roman"/>
          <w:i/>
          <w:sz w:val="20"/>
          <w:szCs w:val="20"/>
          <w:lang w:val="en-US"/>
        </w:rPr>
        <w:t>going with the economic flow</w:t>
      </w:r>
      <w:r w:rsidRPr="00F55611">
        <w:rPr>
          <w:rFonts w:eastAsia="Times New Roman"/>
          <w:sz w:val="20"/>
          <w:szCs w:val="20"/>
          <w:lang w:val="en-US"/>
        </w:rPr>
        <w:t xml:space="preserve"> could support cultural landscapes for </w:t>
      </w:r>
      <w:r w:rsidRPr="00503C3C">
        <w:rPr>
          <w:rFonts w:eastAsia="Times New Roman"/>
          <w:i/>
          <w:sz w:val="20"/>
          <w:szCs w:val="20"/>
          <w:lang w:val="en-US"/>
        </w:rPr>
        <w:t>strengthening cultural identity</w:t>
      </w:r>
      <w:r w:rsidRPr="00F55611">
        <w:rPr>
          <w:rFonts w:eastAsia="Times New Roman"/>
          <w:sz w:val="20"/>
          <w:szCs w:val="20"/>
          <w:lang w:val="en-US"/>
        </w:rPr>
        <w:t xml:space="preserve"> given negotiation on access and citizen participation. Overall, the exploration of these combinations using modelling and expert assessment highlighted how pathways reflecting different worldviews and objectives may be complementary across Europe and Central Asia.</w:t>
      </w:r>
    </w:p>
    <w:p w14:paraId="397B2E56" w14:textId="70B2CE85" w:rsidR="004B3F46" w:rsidRPr="004B3F46" w:rsidRDefault="004B3F46" w:rsidP="004B3F46">
      <w:pPr>
        <w:rPr>
          <w:lang w:val="en-US"/>
        </w:rPr>
      </w:pPr>
      <w:r>
        <w:rPr>
          <w:lang w:eastAsia="en-GB"/>
        </w:rPr>
        <w:lastRenderedPageBreak/>
        <w:drawing>
          <wp:inline distT="0" distB="0" distL="0" distR="0" wp14:anchorId="16A9C45F" wp14:editId="3029E3BF">
            <wp:extent cx="5759450" cy="5399405"/>
            <wp:effectExtent l="0" t="0" r="0" b="0"/>
            <wp:docPr id="4139" name="Picture 4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6"/>
                    <a:stretch>
                      <a:fillRect/>
                    </a:stretch>
                  </pic:blipFill>
                  <pic:spPr>
                    <a:xfrm>
                      <a:off x="0" y="0"/>
                      <a:ext cx="5759450" cy="5399405"/>
                    </a:xfrm>
                    <a:prstGeom prst="rect">
                      <a:avLst/>
                    </a:prstGeom>
                  </pic:spPr>
                </pic:pic>
              </a:graphicData>
            </a:graphic>
          </wp:inline>
        </w:drawing>
      </w:r>
    </w:p>
    <w:p w14:paraId="6C9C43FB" w14:textId="2AE5B577" w:rsidR="00AE389F" w:rsidRPr="00F55611" w:rsidRDefault="006A1288" w:rsidP="00AE389F">
      <w:pPr>
        <w:tabs>
          <w:tab w:val="left" w:pos="6361"/>
        </w:tabs>
        <w:rPr>
          <w:lang w:val="en-US"/>
        </w:rPr>
      </w:pPr>
      <w:r>
        <w:rPr>
          <w:b/>
          <w:sz w:val="20"/>
          <w:szCs w:val="20"/>
          <w:lang w:val="en-US"/>
        </w:rPr>
        <w:t>End of Box</w:t>
      </w:r>
      <w:r w:rsidR="00AE389F" w:rsidRPr="00F55611">
        <w:rPr>
          <w:b/>
          <w:sz w:val="20"/>
          <w:szCs w:val="20"/>
          <w:lang w:val="en-US"/>
        </w:rPr>
        <w:t xml:space="preserve"> 5.11</w:t>
      </w:r>
      <w:r w:rsidR="00AE389F" w:rsidRPr="00F55611">
        <w:rPr>
          <w:b/>
          <w:lang w:val="en-US"/>
        </w:rPr>
        <w:tab/>
      </w:r>
    </w:p>
    <w:p w14:paraId="41E8EACC" w14:textId="77777777" w:rsidR="00AE389F" w:rsidRPr="00F55611" w:rsidRDefault="00AE389F" w:rsidP="00AE389F">
      <w:pPr>
        <w:rPr>
          <w:lang w:val="en-US"/>
        </w:rPr>
      </w:pPr>
    </w:p>
    <w:p w14:paraId="1F845C45" w14:textId="77777777" w:rsidR="00AE389F" w:rsidRPr="00F55611" w:rsidRDefault="00AE389F" w:rsidP="00147745">
      <w:pPr>
        <w:pStyle w:val="Heading3"/>
        <w:rPr>
          <w:lang w:val="en-US"/>
        </w:rPr>
      </w:pPr>
      <w:bookmarkStart w:id="1705" w:name="_Toc500507607"/>
      <w:bookmarkStart w:id="1706" w:name="_Toc504380733"/>
      <w:bookmarkStart w:id="1707" w:name="_Toc519504771"/>
      <w:bookmarkStart w:id="1708" w:name="_Toc477172695"/>
      <w:r w:rsidRPr="00F55611">
        <w:rPr>
          <w:lang w:val="en-US"/>
        </w:rPr>
        <w:t>Linking pathways to exploratory scenarios</w:t>
      </w:r>
      <w:bookmarkEnd w:id="1705"/>
      <w:bookmarkEnd w:id="1706"/>
      <w:bookmarkEnd w:id="1707"/>
    </w:p>
    <w:p w14:paraId="33D47379" w14:textId="2CB2CAB1" w:rsidR="00AE389F" w:rsidRPr="00F55611" w:rsidRDefault="00AE389F" w:rsidP="00AE389F">
      <w:pPr>
        <w:rPr>
          <w:lang w:val="en-US"/>
        </w:rPr>
      </w:pPr>
      <w:r w:rsidRPr="00F55611">
        <w:rPr>
          <w:lang w:val="en-US"/>
        </w:rPr>
        <w:t>An alternative method for assessing trade-offs within pathways is to link the pathways to one of the scenario archetypes introduced in Section 5.2, based on similar features in terms of the types of policy and management actions they represent. This allows the impact</w:t>
      </w:r>
      <w:r w:rsidR="008062A9">
        <w:rPr>
          <w:lang w:val="en-US"/>
        </w:rPr>
        <w:t>s</w:t>
      </w:r>
      <w:r w:rsidRPr="00F55611">
        <w:rPr>
          <w:lang w:val="en-US"/>
        </w:rPr>
        <w:t xml:space="preserve"> </w:t>
      </w:r>
      <w:r w:rsidR="008062A9" w:rsidRPr="00F55611">
        <w:rPr>
          <w:lang w:val="en-US"/>
        </w:rPr>
        <w:t>on nature</w:t>
      </w:r>
      <w:r w:rsidR="008062A9">
        <w:rPr>
          <w:lang w:val="en-US"/>
        </w:rPr>
        <w:t>, its contributions to people</w:t>
      </w:r>
      <w:r w:rsidR="008062A9" w:rsidRPr="00F55611">
        <w:rPr>
          <w:lang w:val="en-US"/>
        </w:rPr>
        <w:t xml:space="preserve"> and a good quality of life </w:t>
      </w:r>
      <w:r w:rsidR="008062A9">
        <w:rPr>
          <w:lang w:val="en-US"/>
        </w:rPr>
        <w:t>under the scenario archetypes (described</w:t>
      </w:r>
      <w:r w:rsidRPr="00F55611">
        <w:rPr>
          <w:lang w:val="en-US"/>
        </w:rPr>
        <w:t xml:space="preserve"> in Section 5.3</w:t>
      </w:r>
      <w:r w:rsidR="008062A9">
        <w:rPr>
          <w:lang w:val="en-US"/>
        </w:rPr>
        <w:t>) to be related to</w:t>
      </w:r>
      <w:r w:rsidRPr="00F55611">
        <w:rPr>
          <w:lang w:val="en-US"/>
        </w:rPr>
        <w:t xml:space="preserve"> the pathways. The synthesis is based on 15 pathways studies, which also used exploratory scenarios. Information from these 15 pathways studies was used to assign scenario archetypes to the four groups of pathway narratives.</w:t>
      </w:r>
    </w:p>
    <w:p w14:paraId="785EA978" w14:textId="6F4B646D" w:rsidR="00AE389F" w:rsidRPr="00F55611" w:rsidRDefault="00AE389F" w:rsidP="00AE389F">
      <w:pPr>
        <w:rPr>
          <w:lang w:val="en-US"/>
        </w:rPr>
      </w:pPr>
      <w:r w:rsidRPr="00F55611">
        <w:rPr>
          <w:lang w:val="en-US"/>
        </w:rPr>
        <w:t xml:space="preserve">The pathway narratives tended to be consistently associated with certain scenario archetypes. Overall, </w:t>
      </w:r>
      <w:r w:rsidRPr="00F55611">
        <w:rPr>
          <w:i/>
          <w:lang w:val="en-US"/>
        </w:rPr>
        <w:t>innovation</w:t>
      </w:r>
      <w:r w:rsidRPr="00F55611">
        <w:rPr>
          <w:lang w:val="en-US"/>
        </w:rPr>
        <w:t xml:space="preserve"> or </w:t>
      </w:r>
      <w:r w:rsidRPr="00F55611">
        <w:rPr>
          <w:i/>
          <w:lang w:val="en-US"/>
        </w:rPr>
        <w:t>land sparing</w:t>
      </w:r>
      <w:r w:rsidRPr="00F55611">
        <w:rPr>
          <w:lang w:val="en-US"/>
        </w:rPr>
        <w:t xml:space="preserve"> pathways from </w:t>
      </w:r>
      <w:r w:rsidRPr="00F55611">
        <w:rPr>
          <w:i/>
          <w:lang w:val="en-US"/>
        </w:rPr>
        <w:t>low carbon transformatio</w:t>
      </w:r>
      <w:r w:rsidRPr="00F55611">
        <w:rPr>
          <w:lang w:val="en-US"/>
        </w:rPr>
        <w:t xml:space="preserve">n and </w:t>
      </w:r>
      <w:r w:rsidRPr="00F55611">
        <w:rPr>
          <w:i/>
          <w:lang w:val="en-US"/>
        </w:rPr>
        <w:t>green economy</w:t>
      </w:r>
      <w:r w:rsidRPr="00F55611">
        <w:rPr>
          <w:lang w:val="en-US"/>
        </w:rPr>
        <w:t xml:space="preserve"> narratives were associated with the </w:t>
      </w:r>
      <w:r w:rsidRPr="00F55611">
        <w:rPr>
          <w:i/>
          <w:lang w:val="en-US"/>
        </w:rPr>
        <w:t>global sustainable development</w:t>
      </w:r>
      <w:r w:rsidRPr="00F55611">
        <w:rPr>
          <w:lang w:val="en-US"/>
        </w:rPr>
        <w:t xml:space="preserve"> scenario archetype (with a focus on behavioural and technological change or strong governments, see Section 5.3.3.5). Meanwhile, with few exceptions </w:t>
      </w:r>
      <w:r w:rsidRPr="00F55611">
        <w:rPr>
          <w:lang w:val="en-US"/>
        </w:rPr>
        <w:fldChar w:fldCharType="begin" w:fldLock="1"/>
      </w:r>
      <w:r w:rsidRPr="00F55611">
        <w:rPr>
          <w:lang w:val="en-US"/>
        </w:rPr>
        <w:instrText>ADDIN CSL_CITATION { "citationItems" : [ { "id" : "ITEM-1", "itemData" : { "DOI" : "10.1016/j.envsoft.2015.10.018", "ISBN" : "13648152", "ISSN" : "13648152", "abstract" : "Ecosystem services (ES) modeling studies typically use a forecasting approach to predict scenarios of future ES provision. Usually, these forecasts do not inform on how specific policy alternatives will influence future ES supply and whether this supply can match ES demand e important information for policy-makers in practice. Addressing these gaps, we present a multi-method backcasting approach that links normative visions with explorative land-use and ES modeling to infer land-use policy strategies for matching regional ES supply and demand. Applied to a case study, the approach develops and evaluates a variety of ES transition pathways and identifies types, combinations and timings of policy interventions that increase ES benefits. By making explicit ES sensitivity towards regional policy strategies and global boundary conditions over time, the approach allows to address key uncertainties involved in ES modeling studies.", "author" : [ { "dropping-particle" : "", "family" : "Brunner", "given" : "Sibyl Hanna", "non-dropping-particle" : "", "parse-names" : false, "suffix" : "" }, { "dropping-particle" : "", "family" : "Huber", "given" : "Robert", "non-dropping-particle" : "", "parse-names" : false, "suffix" : "" }, { "dropping-particle" : "", "family" : "Gr\u00eat-Regamey", "given" : "Adrienne", "non-dropping-particle" : "", "parse-names" : false, "suffix" : "" } ], "container-title" : "Environmental Modelling &amp; Software", "id" : "ITEM-1", "issued" : { "date-parts" : [ [ "2015" ] ] }, "title" : "A backcasting approach for matching regional ecosystem services supply and demand", "type" : "article-journal", "volume" : "75" }, "uris" : [ "http://www.mendeley.com/documents/?uuid=cfd6e939-179c-4939-86bc-06d3409a8363" ] }, { "id" : "ITEM-2", "itemData" : { "DOI" : "10.1016/j.jclepro.2013.09.007", "ISBN" : "0959-6526", "ISSN" : "09596526", "abstract" : "Global resource use and the associated environmental impacts continue to grow, partly due to the increasing levels of European material consumption. Many policies and strategies for sustainable everyday life have been initiated by governments and businesses, mainly based on technological innovations for reducing environmental impacts of production processes, designing better products, and providing infrastructure for collective services. There is, however, a growing recognition that sustainable lifestyles can be shaped not only through technological innovation, but also through social innovation. Social innovation is an emergent field of academic research and everyday practice that aims to meet social needs more effectively than existing solutions by engaging the power of social actors, stimulating interactions among them and enabling dynamic social processes. Social innovation is often seen as an important contribution to sustainable living at the local level, but only as a niche with little immediate relevance for advancing large-scale societal change at regime and landscape levels. By employing a participatory backcasting approach, the present research challenges this perception and aims to demonstrate the importance of social innovation processes and stakeholder engagement in envisioning the evolution of mainstream sustainable lifestyles from existing and emerging sustainable practices. The paper presents results of a European social platform project, SPREAD Sustainable Lifestyles 2050, which brought together academics, European decision makers, businesses and civil society in order to explore potential visions of sustainable lifestyles in 2050 and identify focus areas for future research. \u00a9 2013 Elsevier Ltd. All rights reserved.", "author" : [ { "dropping-particle" : "", "family" : "Mont", "given" : "Oksana", "non-dropping-particle" : "", "parse-names" : false, "suffix" : "" }, { "dropping-particle" : "", "family" : "Neuvonen", "given" : "Aleksi", "non-dropping-particle" : "", "parse-names" : false, "suffix" : "" }, { "dropping-particle" : "", "family" : "L\u00e4hteenoja", "given" : "Satu", "non-dropping-particle" : "", "parse-names" : false, "suffix" : "" } ], "container-title" : "Journal of Cleaner Production", "id" : "ITEM-2", "issued" : { "date-parts" : [ [ "2014" ] ] }, "page" : "24-32", "publisher" : "Elsevier Ltd", "title" : "Sustainable lifestyles 2050: stakeholder visions, emerging practices and future research", "type" : "article-journal", "volume" : "63" }, "uris" : [ "http://www.mendeley.com/documents/?uuid=64b63112-99a8-49b6-a399-8030f31b4fcf" ] } ], "mendeley" : { "formattedCitation" : "(Brunner et al., 2015; Mont, Neuvonen, &amp; L\u00e4hteenoja, 2014)", "plainTextFormattedCitation" : "(Brunner et al., 2015; Mont, Neuvonen, &amp; L\u00e4hteenoja, 2014)", "previouslyFormattedCitation" : "(Brunner et al., 2015; Mont, Neuvonen, &amp; L\u00e4hteenoja, 2014)" }, "properties" : {  }, "schema" : "https://github.com/citation-style-language/schema/raw/master/csl-citation.json" }</w:instrText>
      </w:r>
      <w:r w:rsidRPr="00F55611">
        <w:rPr>
          <w:lang w:val="en-US"/>
        </w:rPr>
        <w:fldChar w:fldCharType="separate"/>
      </w:r>
      <w:r w:rsidRPr="00F55611">
        <w:rPr>
          <w:lang w:val="en-US"/>
        </w:rPr>
        <w:t xml:space="preserve">(Brunner </w:t>
      </w:r>
      <w:r w:rsidR="009E3418" w:rsidRPr="009E3418">
        <w:rPr>
          <w:i/>
          <w:lang w:val="en-US"/>
        </w:rPr>
        <w:t>et al.</w:t>
      </w:r>
      <w:r w:rsidRPr="00F55611">
        <w:rPr>
          <w:lang w:val="en-US"/>
        </w:rPr>
        <w:t>, 2015; Mont</w:t>
      </w:r>
      <w:r w:rsidRPr="00E3616B">
        <w:rPr>
          <w:lang w:val="en-US"/>
        </w:rPr>
        <w:t xml:space="preserve"> </w:t>
      </w:r>
      <w:r w:rsidR="009E3418" w:rsidRPr="009E3418">
        <w:rPr>
          <w:i/>
          <w:lang w:val="en-US"/>
        </w:rPr>
        <w:t>et al.</w:t>
      </w:r>
      <w:r w:rsidRPr="00F55611">
        <w:rPr>
          <w:lang w:val="en-US"/>
        </w:rPr>
        <w:t>, 2014)</w:t>
      </w:r>
      <w:r w:rsidRPr="00F55611">
        <w:rPr>
          <w:lang w:val="en-US"/>
        </w:rPr>
        <w:fldChar w:fldCharType="end"/>
      </w:r>
      <w:r w:rsidRPr="00F55611">
        <w:rPr>
          <w:lang w:val="en-US"/>
        </w:rPr>
        <w:t xml:space="preserve">, </w:t>
      </w:r>
      <w:r w:rsidRPr="00F55611">
        <w:rPr>
          <w:i/>
          <w:lang w:val="en-US"/>
        </w:rPr>
        <w:t>green economy</w:t>
      </w:r>
      <w:r w:rsidR="008062A9">
        <w:rPr>
          <w:i/>
          <w:lang w:val="en-US"/>
        </w:rPr>
        <w:t xml:space="preserve"> -</w:t>
      </w:r>
      <w:r w:rsidRPr="00F55611">
        <w:rPr>
          <w:lang w:val="en-US"/>
        </w:rPr>
        <w:t xml:space="preserve"> </w:t>
      </w:r>
      <w:r w:rsidRPr="00F55611">
        <w:rPr>
          <w:i/>
          <w:lang w:val="en-US"/>
        </w:rPr>
        <w:t>land sharing</w:t>
      </w:r>
      <w:r w:rsidRPr="00F55611">
        <w:rPr>
          <w:lang w:val="en-US"/>
        </w:rPr>
        <w:t xml:space="preserve">, </w:t>
      </w:r>
      <w:r w:rsidRPr="00F55611">
        <w:rPr>
          <w:i/>
          <w:lang w:val="en-US"/>
        </w:rPr>
        <w:t xml:space="preserve">transition </w:t>
      </w:r>
      <w:r w:rsidRPr="00F55611">
        <w:rPr>
          <w:i/>
          <w:lang w:val="en-US"/>
        </w:rPr>
        <w:lastRenderedPageBreak/>
        <w:t>movements</w:t>
      </w:r>
      <w:r w:rsidRPr="00F55611">
        <w:rPr>
          <w:lang w:val="en-US"/>
        </w:rPr>
        <w:t xml:space="preserve"> or </w:t>
      </w:r>
      <w:r w:rsidRPr="00F55611">
        <w:rPr>
          <w:i/>
          <w:lang w:val="en-US"/>
        </w:rPr>
        <w:t>ecotopian solutions</w:t>
      </w:r>
      <w:r w:rsidRPr="00F55611">
        <w:rPr>
          <w:lang w:val="en-US"/>
        </w:rPr>
        <w:t xml:space="preserve"> pathways were associated with the </w:t>
      </w:r>
      <w:r w:rsidRPr="00F55611">
        <w:rPr>
          <w:i/>
          <w:lang w:val="en-US"/>
        </w:rPr>
        <w:t>regional sustainability</w:t>
      </w:r>
      <w:r w:rsidRPr="00F55611">
        <w:rPr>
          <w:lang w:val="en-US"/>
        </w:rPr>
        <w:t xml:space="preserve"> scenario archetype, with a strong predominance of collaborative solutions (see Section 5.3.3.4).</w:t>
      </w:r>
    </w:p>
    <w:p w14:paraId="6298497E" w14:textId="77777777" w:rsidR="00AE389F" w:rsidRPr="00F55611" w:rsidRDefault="00AE389F" w:rsidP="00AE389F">
      <w:pPr>
        <w:rPr>
          <w:lang w:val="en-US"/>
        </w:rPr>
      </w:pPr>
      <w:r w:rsidRPr="00F55611">
        <w:rPr>
          <w:lang w:val="en-US"/>
        </w:rPr>
        <w:t xml:space="preserve">Impacts on nature, its contributions to people, and a good quality of life under the </w:t>
      </w:r>
      <w:r w:rsidRPr="00F55611">
        <w:rPr>
          <w:i/>
          <w:lang w:val="en-US"/>
        </w:rPr>
        <w:t>global sustainable development</w:t>
      </w:r>
      <w:r w:rsidRPr="00F55611">
        <w:rPr>
          <w:lang w:val="en-US"/>
        </w:rPr>
        <w:t xml:space="preserve"> scenario archetype from Section 5.3.3.5 (and </w:t>
      </w:r>
      <w:r w:rsidRPr="00F55611">
        <w:rPr>
          <w:b/>
          <w:lang w:val="en-US"/>
        </w:rPr>
        <w:t>Figure 5.10</w:t>
      </w:r>
      <w:r w:rsidRPr="00F55611">
        <w:rPr>
          <w:lang w:val="en-US"/>
        </w:rPr>
        <w:t>) can be summarized as largely positive for all indicators of nature, its contributions to people, and quality of life. More specifically, nature indicators are projected to improve in all regions of Europe and Central Asia, except for some studies in southern and Alpine parts of Western Europe. In terms of nature’s contributions to people, regulating (e.g. climate regulation, air quality regulation, erosion control and soil fertility) and material contributions (e.g. food and timber) are mainly projected to be enhanced, although negative impacts due to water stress may be experienced in southern parts of Western and Central Europe and in Central Asia. Similarly, most quality of life indicators improve, with the exception of traditional knowledge and local identity due to the global nature of this scenario archetype and the focus of actions on top-down regulatory instruments.</w:t>
      </w:r>
    </w:p>
    <w:p w14:paraId="07484C01" w14:textId="77777777" w:rsidR="00AE389F" w:rsidRPr="00F55611" w:rsidRDefault="00AE389F" w:rsidP="00AE389F">
      <w:pPr>
        <w:rPr>
          <w:lang w:val="en-US"/>
        </w:rPr>
      </w:pPr>
      <w:r w:rsidRPr="00F55611">
        <w:rPr>
          <w:lang w:val="en-US"/>
        </w:rPr>
        <w:t xml:space="preserve">The </w:t>
      </w:r>
      <w:r w:rsidRPr="00F55611">
        <w:rPr>
          <w:i/>
          <w:lang w:val="en-US"/>
        </w:rPr>
        <w:t>regional sustainability</w:t>
      </w:r>
      <w:r w:rsidRPr="00F55611">
        <w:rPr>
          <w:lang w:val="en-US"/>
        </w:rPr>
        <w:t xml:space="preserve"> scenario archetype is associated with similarly positive overall impacts for indicators of nature’s contributions to people and quality of life, but impacts on nature are unclear with some studies showing improvements and others declines in biodiversity vulnerability. This may be because fewer modelling studies were found for this scenario archetype, with no studies from Central Asia. More specifically, all regulating contributions and quality of life indicators included in modelling studies showed improvements. Results for material contributions were more variable, with increases in forests/timber production and bioenergy, but mixed impacts for food production depending on the region and study.</w:t>
      </w:r>
    </w:p>
    <w:p w14:paraId="7B98850C" w14:textId="39E10CC8" w:rsidR="00AE389F" w:rsidRPr="00F55611" w:rsidRDefault="00AE389F" w:rsidP="00AE389F">
      <w:pPr>
        <w:rPr>
          <w:lang w:val="en-US"/>
        </w:rPr>
      </w:pPr>
      <w:r w:rsidRPr="00F55611">
        <w:rPr>
          <w:lang w:val="en-US"/>
        </w:rPr>
        <w:t xml:space="preserve">To summarize, both scenario archetypes perform well in their likely achievement of many of the Aichi Biodiversity Targets and Sustainable Development Goals (Section 5.3.4; </w:t>
      </w:r>
      <w:r w:rsidRPr="00F55611">
        <w:rPr>
          <w:b/>
          <w:lang w:val="en-US"/>
        </w:rPr>
        <w:t>Figure 5.15</w:t>
      </w:r>
      <w:r w:rsidRPr="00F55611">
        <w:rPr>
          <w:lang w:val="en-US"/>
        </w:rPr>
        <w:t xml:space="preserve">). </w:t>
      </w:r>
      <w:r w:rsidRPr="00F55611">
        <w:rPr>
          <w:i/>
          <w:lang w:val="en-US"/>
        </w:rPr>
        <w:t>Global sustainable development</w:t>
      </w:r>
      <w:r w:rsidRPr="00F55611">
        <w:rPr>
          <w:lang w:val="en-US"/>
        </w:rPr>
        <w:t xml:space="preserve"> (and hence the linked pathways of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provide more consistent improvements in nature’s material contributions to people, alongside regulating contributions, while </w:t>
      </w:r>
      <w:r w:rsidRPr="00F55611">
        <w:rPr>
          <w:i/>
          <w:lang w:val="en-US"/>
        </w:rPr>
        <w:t>regional sustainability</w:t>
      </w:r>
      <w:r w:rsidRPr="00F55611">
        <w:rPr>
          <w:lang w:val="en-US"/>
        </w:rPr>
        <w:t xml:space="preserve"> (and hence the linked pathways of </w:t>
      </w:r>
      <w:r w:rsidRPr="00F55611">
        <w:rPr>
          <w:i/>
          <w:lang w:val="en-US"/>
        </w:rPr>
        <w:t>transition movements</w:t>
      </w:r>
      <w:r w:rsidRPr="00F55611">
        <w:rPr>
          <w:lang w:val="en-US"/>
        </w:rPr>
        <w:t xml:space="preserve">, </w:t>
      </w:r>
      <w:r w:rsidRPr="00F55611">
        <w:rPr>
          <w:i/>
          <w:lang w:val="en-US"/>
        </w:rPr>
        <w:t>ecotopian solutions</w:t>
      </w:r>
      <w:r w:rsidRPr="00F55611">
        <w:rPr>
          <w:lang w:val="en-US"/>
        </w:rPr>
        <w:t xml:space="preserve"> and </w:t>
      </w:r>
      <w:r w:rsidRPr="00F55611">
        <w:rPr>
          <w:i/>
          <w:lang w:val="en-US"/>
        </w:rPr>
        <w:t>green economy</w:t>
      </w:r>
      <w:r w:rsidRPr="00F55611">
        <w:rPr>
          <w:lang w:val="en-US"/>
        </w:rPr>
        <w:t xml:space="preserve"> </w:t>
      </w:r>
      <w:r w:rsidR="008062A9">
        <w:rPr>
          <w:lang w:val="en-US"/>
        </w:rPr>
        <w:t xml:space="preserve">- </w:t>
      </w:r>
      <w:r w:rsidRPr="00F55611">
        <w:rPr>
          <w:i/>
          <w:lang w:val="en-US"/>
        </w:rPr>
        <w:t>land sharing</w:t>
      </w:r>
      <w:r w:rsidRPr="00F55611">
        <w:rPr>
          <w:lang w:val="en-US"/>
        </w:rPr>
        <w:t>) provide more consistent improvement in quality of life indicators alongside regulating contributions, but sometimes through actions which result in lower material contributions.</w:t>
      </w:r>
    </w:p>
    <w:p w14:paraId="25351087" w14:textId="77777777" w:rsidR="00AE389F" w:rsidRPr="00F55611" w:rsidRDefault="00AE389F" w:rsidP="00AE389F">
      <w:pPr>
        <w:rPr>
          <w:lang w:val="en-US"/>
        </w:rPr>
      </w:pPr>
    </w:p>
    <w:p w14:paraId="7FC7C58F" w14:textId="77777777" w:rsidR="00AE389F" w:rsidRPr="00F55611" w:rsidRDefault="00AE389F" w:rsidP="00147745">
      <w:pPr>
        <w:pStyle w:val="Heading3"/>
        <w:rPr>
          <w:lang w:val="en-US"/>
        </w:rPr>
      </w:pPr>
      <w:bookmarkStart w:id="1709" w:name="_Toc500507608"/>
      <w:bookmarkStart w:id="1710" w:name="_Toc504380734"/>
      <w:bookmarkStart w:id="1711" w:name="_Toc519504772"/>
      <w:r w:rsidRPr="00F55611">
        <w:rPr>
          <w:lang w:val="en-US"/>
        </w:rPr>
        <w:t>Addressing trade-offs by mainstreaming and cross-scale integration</w:t>
      </w:r>
      <w:bookmarkEnd w:id="1709"/>
      <w:bookmarkEnd w:id="1710"/>
      <w:bookmarkEnd w:id="1711"/>
    </w:p>
    <w:bookmarkEnd w:id="1708"/>
    <w:p w14:paraId="2DF2F9D5" w14:textId="25A36C95" w:rsidR="00AE389F" w:rsidRPr="00F55611" w:rsidRDefault="00AE389F" w:rsidP="00AE389F">
      <w:pPr>
        <w:rPr>
          <w:lang w:val="en-US"/>
        </w:rPr>
      </w:pPr>
      <w:r w:rsidRPr="00F55611">
        <w:rPr>
          <w:lang w:val="en-US"/>
        </w:rPr>
        <w:t xml:space="preserve">As discussed in Chapter 6, 20% of land- and seascapes are currently protected. Mainstreaming nature and its contributions to people across all sectors in private and public decision-making on the remaining 80% of land- and seascapes appears as one of the most important issues in the future (see also </w:t>
      </w:r>
      <w:r w:rsidRPr="00F55611">
        <w:rPr>
          <w:lang w:val="en-US"/>
        </w:rPr>
        <w:fldChar w:fldCharType="begin" w:fldLock="1"/>
      </w:r>
      <w:r w:rsidRPr="00F55611">
        <w:rPr>
          <w:lang w:val="en-US"/>
        </w:rPr>
        <w:instrText>ADDIN CSL_CITATION { "citationItems" : [ { "id" : "ITEM-1", "itemData" : { "DOI" : "10.1016/j.ecoser.2015.10.014", "ISSN" : "22120416", "abstract" : "Mainstreaming the ecosystem services (ES) concept in EU policy-making, i.e., introducing it in a variety of policy fields, comes along with great expectations from practitioners, policy-makers, and scientists to improve environmental policy and halt the loss of biodiversity. While most environmental policies incorporate ES-related governance tools, only very few policies refer to ES explicitly, and for most non-environmental policies mainstreaming has, if at all, just begun. This article addresses three major challenges for mainstreaming the ES concept into EU policies: the need for (1) vertical and (2) horizontal policy integration, and (3) the question of stakeholder involvement in policy-making. It further examines the different meanings of \u2018mainstreaming\u2019 and discusses how the ES concept can be used as boundary concept in participatory processes to overcome the challenges by mediating between the different understandings of the forms and objectives of mainstreaming. The paper draws empirically on a review of legal, policy, and scientific documents and on a focus group with six policy-makers from several EU Directorate Generals. The article finds that mainstreaming the ES concept into EU policy-making is no \u2018silver bullet\u2019 and that expectations management \u2013 in particular with respect to the use of economic valuation methods \u2013 is necessary to avoid frustration of involved stakeholders. Further, while participatory approaches may be helpful for local policy integration and balancing trade-offs across policy fields, they may fail in face of administrative challenges of vertical policy integration or of imbalanced power relations and opposing agendas on the horizontal policy integration. To become trustworthy and effective organisational structures, new participatory elements need to be effectively linked with the relevant existing administrations and (other) democratically legitimised decision-making structures. Finally, a well-facilitated and careful process of reflection of the boundary work involved may improve the potential of mainstreaming the ES concept.", "author" : [ { "dropping-particle" : "", "family" : "Schleyer", "given" : "Christian", "non-dropping-particle" : "", "parse-names" : false, "suffix" : "" }, { "dropping-particle" : "", "family" : "G\u00f6rg", "given" : "Christoph", "non-dropping-particle" : "", "parse-names" : false, "suffix" : "" }, { "dropping-particle" : "", "family" : "Hauck", "given" : "Jennifer", "non-dropping-particle" : "", "parse-names" : false, "suffix" : "" }, { "dropping-particle" : "", "family" : "Winkler", "given" : "Klara Johanna", "non-dropping-particle" : "", "parse-names" : false, "suffix" : "" } ], "container-title" : "Ecosystem Services", "id" : "ITEM-1", "issued" : { "date-parts" : [ [ "2015", "11" ] ] }, "page" : "174-181", "title" : "Opportunities and challenges for mainstreaming the ecosystem services concept in the multi-level policy-making within the EU", "type" : "article-journal", "volume" : "16" }, "uris" : [ "http://www.mendeley.com/documents/?uuid=b2a90112-fae2-4da5-aa19-952eff9c02a3" ] }, { "id" : "ITEM-2", "itemData" : { "DOI" : "10.1016/j.ecoser.2017.02.014", "abstract" : "A B S T R A C T The concept of ecosystem services has gained a strong political profile during the last 15 years. However, there is no specific EU policy devoted to governing ecosystem services. This article shows that the ecosystem services concept is already embedded in recent EU (environmentally-related) policies, such as the Biodiversity Strategy 2020 and the Invasive Alien Species Regulation. Our review of 12 policies shows that, overall, the coherence between existing policies and the ecosystem services concept is moderate. Policies showing very high coherence are confined to the policy arenas that address natural ecosystems, forestry, or agriculture. Given the sectoral nature of most EU policies and the limited options for revision in the near future, opportunities for improving coherence are most apparent in furthering the integration of the ecosystem services concept in the implementation of existing EU policies at national and regional levels.", "author" : [ { "dropping-particle" : "", "family" : "Bouwma", "given" : "Irene", "non-dropping-particle" : "", "parse-names" : false, "suffix" : "" }, { "dropping-particle" : "", "family" : "Schleyer", "given" : "Christian", "non-dropping-particle" : "", "parse-names" : false, "suffix" : "" }, { "dropping-particle" : "", "family" : "Primmer", "given" : "Eeva", "non-dropping-particle" : "", "parse-names" : false, "suffix" : "" }, { "dropping-particle" : "", "family" : "Winkler", "given" : "Klara Johanna", "non-dropping-particle" : "", "parse-names" : false, "suffix" : "" }, { "dropping-particle" : "", "family" : "Berry", "given" : "Pam", "non-dropping-particle" : "", "parse-names" : false, "suffix" : "" }, { "dropping-particle" : "", "family" : "Young", "given" : "Juliette", "non-dropping-particle" : "", "parse-names" : false, "suffix" : "" }, { "dropping-particle" : "", "family" : "Carmen", "given" : "Esther", "non-dropping-particle" : "", "parse-names" : false, "suffix" : "" }, { "dropping-particle" : "", "family" : "\u0160pulerov\u00e1", "given" : "Jana", "non-dropping-particle" : "", "parse-names" : false, "suffix" : "" }, { "dropping-particle" : "", "family" : "Bez\u00e1k", "given" : "Peter", "non-dropping-particle" : "", "parse-names" : false, "suffix" : "" }, { "dropping-particle" : "", "family" : "Preda", "given" : "Elena", "non-dropping-particle" : "", "parse-names" : false, "suffix" : "" }, { "dropping-particle" : "", "family" : "Vadineanu", "given" : "Angheluta", "non-dropping-particle" : "", "parse-names" : false, "suffix" : "" } ], "container-title" : "Ecosystem Services", "id" : "ITEM-2", "issued" : { "date-parts" : [ [ "2017" ] ] }, "title" : "Adoption of the ecosystem services concept in EU policies", "type" : "article-journal", "volume" : "in press" }, "uris" : [ "http://www.mendeley.com/documents/?uuid=ef1eae44-6f82-4dd2-b7e0-56a7bba427fc" ] } ], "mendeley" : { "formattedCitation" : "(Bouwma et al., 2017; Schleyer, G\u00f6rg, Hauck, &amp; Winkler, 2015)", "manualFormatting" : "Bouwma et al., 2017; Schleyer, G\u00f6rg, Hauck, &amp; Winkler, 2015)", "plainTextFormattedCitation" : "(Bouwma et al., 2017; Schleyer, G\u00f6rg, Hauck, &amp; Winkler, 2015)", "previouslyFormattedCitation" : "(Bouwma et al., 2017; Schleyer, G\u00f6rg, Hauck, &amp; Winkler, 2015)" }, "properties" : {  }, "schema" : "https://github.com/citation-style-language/schema/raw/master/csl-citation.json" }</w:instrText>
      </w:r>
      <w:r w:rsidRPr="00F55611">
        <w:rPr>
          <w:lang w:val="en-US"/>
        </w:rPr>
        <w:fldChar w:fldCharType="separate"/>
      </w:r>
      <w:r w:rsidRPr="00F55611">
        <w:rPr>
          <w:lang w:val="en-US"/>
        </w:rPr>
        <w:t xml:space="preserve">Bouwma </w:t>
      </w:r>
      <w:r w:rsidR="009E3418" w:rsidRPr="009E3418">
        <w:rPr>
          <w:i/>
          <w:lang w:val="en-US"/>
        </w:rPr>
        <w:t>et al.</w:t>
      </w:r>
      <w:r w:rsidRPr="00F55611">
        <w:rPr>
          <w:lang w:val="en-US"/>
        </w:rPr>
        <w:t>, 201</w:t>
      </w:r>
      <w:r w:rsidR="00B94B52">
        <w:rPr>
          <w:lang w:val="en-US"/>
        </w:rPr>
        <w:t>8</w:t>
      </w:r>
      <w:r w:rsidRPr="00F55611">
        <w:rPr>
          <w:lang w:val="en-US"/>
        </w:rPr>
        <w:t>; Schleyer</w:t>
      </w:r>
      <w:r w:rsidRPr="00E3616B">
        <w:rPr>
          <w:lang w:val="en-US"/>
        </w:rPr>
        <w:t xml:space="preserve"> </w:t>
      </w:r>
      <w:r w:rsidR="009E3418" w:rsidRPr="009E3418">
        <w:rPr>
          <w:i/>
          <w:lang w:val="en-US"/>
        </w:rPr>
        <w:t>et al.</w:t>
      </w:r>
      <w:r w:rsidRPr="00F55611">
        <w:rPr>
          <w:lang w:val="en-US"/>
        </w:rPr>
        <w:t>, 2015)</w:t>
      </w:r>
      <w:r w:rsidRPr="00F55611">
        <w:rPr>
          <w:lang w:val="en-US"/>
        </w:rPr>
        <w:fldChar w:fldCharType="end"/>
      </w:r>
      <w:r w:rsidRPr="00F55611">
        <w:rPr>
          <w:lang w:val="en-US"/>
        </w:rPr>
        <w:t xml:space="preserve">. A need for mainstreaming was implicitly suggested by the pathways studies, as they were often developed for a single sector with a focus on a given narrative. Several alternative pathways often exist for the same sector. For example, for food and agriculture in Western, Central and Eastern Europe, three pathways were identified: </w:t>
      </w:r>
      <w:r w:rsidRPr="00F55611">
        <w:rPr>
          <w:i/>
          <w:lang w:val="en-US"/>
        </w:rPr>
        <w:t>green economy</w:t>
      </w:r>
      <w:r w:rsidR="008062A9">
        <w:rPr>
          <w:i/>
          <w:lang w:val="en-US"/>
        </w:rPr>
        <w:t xml:space="preserve"> -</w:t>
      </w:r>
      <w:r w:rsidRPr="00F55611">
        <w:rPr>
          <w:lang w:val="en-US"/>
        </w:rPr>
        <w:t xml:space="preserve"> </w:t>
      </w:r>
      <w:r w:rsidRPr="00C214B9">
        <w:rPr>
          <w:i/>
          <w:lang w:val="en-US"/>
        </w:rPr>
        <w:t>innovation</w:t>
      </w:r>
      <w:r w:rsidRPr="00F55611">
        <w:rPr>
          <w:lang w:val="en-US"/>
        </w:rPr>
        <w:t xml:space="preserve"> narrative </w:t>
      </w:r>
      <w:r w:rsidRPr="00F55611">
        <w:rPr>
          <w:lang w:val="en-US"/>
        </w:rPr>
        <w:fldChar w:fldCharType="begin" w:fldLock="1"/>
      </w:r>
      <w:r w:rsidRPr="00F55611">
        <w:rPr>
          <w:lang w:val="en-US"/>
        </w:rPr>
        <w:instrText>ADDIN CSL_CITATION { "citationItems" : [ { "id" : "ITEM-1", "itemData" : { "DOI" : "10.2788/5992", "ISBN" : "9789279483646", "abstract" : "Despite its multifaceted nature, the debate surrounding food security over the last few decades has largely focused on production and on the challenges facing the agricultural system. Food security has also been directly associated with hunger, poverty and humanitarian aspects. Although agriculture and fisheries are fundamental and essential components of the food system, it is misguided to address the future of food security without looking at the system\u2019s many other determinants. The time has come to overcome this conventional approach and to look systemically at food security and its complex nature. The JRC Foresight on Global Food Security 2030 brought together a group of experts and stakeholders to develop a vision for food security in 2030.", "author" : [ { "dropping-particle" : "", "family" : "Maggio", "given" : "A.", "non-dropping-particle" : "", "parse-names" : false, "suffix" : "" }, { "dropping-particle" : "", "family" : "Criekinge", "given" : "T.", "non-dropping-particle" : "van", "parse-names" : false, "suffix" : "" }, { "dropping-particle" : "", "family" : "Malingreau", "given" : "Jean Paul", "non-dropping-particle" : "", "parse-names" : false, "suffix" : "" } ], "id" : "ITEM-1", "issued" : { "date-parts" : [ [ "2015" ] ] }, "number-of-pages" : "45", "publisher" : "Publications Office of the European Union", "publisher-place" : "Luxembourg", "title" : "Global Food Security 2030 Assessing trends with a view to guiding. JRC Science and Policy Reports - Forest Series", "type" : "book" }, "uris" : [ "http://www.mendeley.com/documents/?uuid=7e40da50-ed5d-43c8-8cab-6ed55c261ed4" ] } ], "mendeley" : { "formattedCitation" : "(Maggio, van Criekinge, &amp; Malingreau, 2015)", "plainTextFormattedCitation" : "(Maggio, van Criekinge, &amp; Malingreau, 2015)", "previouslyFormattedCitation" : "(Maggio, van Criekinge, &amp; Malingreau, 2015)" }, "properties" : {  }, "schema" : "https://github.com/citation-style-language/schema/raw/master/csl-citation.json" }</w:instrText>
      </w:r>
      <w:r w:rsidRPr="00F55611">
        <w:rPr>
          <w:lang w:val="en-US"/>
        </w:rPr>
        <w:fldChar w:fldCharType="separate"/>
      </w:r>
      <w:r w:rsidRPr="00F55611">
        <w:rPr>
          <w:lang w:val="en-US"/>
        </w:rPr>
        <w:t>(</w:t>
      </w:r>
      <w:r>
        <w:rPr>
          <w:lang w:val="en-US"/>
        </w:rPr>
        <w:t>European Commission</w:t>
      </w:r>
      <w:r w:rsidRPr="00F55611">
        <w:rPr>
          <w:lang w:val="en-US"/>
        </w:rPr>
        <w:t>, 2015)</w:t>
      </w:r>
      <w:r w:rsidRPr="00F55611">
        <w:rPr>
          <w:lang w:val="en-US"/>
        </w:rPr>
        <w:fldChar w:fldCharType="end"/>
      </w:r>
      <w:r w:rsidRPr="00F55611">
        <w:rPr>
          <w:lang w:val="en-US"/>
        </w:rPr>
        <w:t xml:space="preserve">, </w:t>
      </w:r>
      <w:r w:rsidRPr="00F55611">
        <w:rPr>
          <w:i/>
          <w:lang w:val="en-US"/>
        </w:rPr>
        <w:t>green economy</w:t>
      </w:r>
      <w:r w:rsidR="008062A9">
        <w:rPr>
          <w:i/>
          <w:lang w:val="en-US"/>
        </w:rPr>
        <w:t xml:space="preserve"> -</w:t>
      </w:r>
      <w:r w:rsidRPr="00F55611">
        <w:rPr>
          <w:lang w:val="en-US"/>
        </w:rPr>
        <w:t xml:space="preserve"> </w:t>
      </w:r>
      <w:r w:rsidRPr="00F55611">
        <w:rPr>
          <w:i/>
          <w:lang w:val="en-US"/>
        </w:rPr>
        <w:t>subregional land sharing</w:t>
      </w:r>
      <w:r w:rsidRPr="00F55611">
        <w:rPr>
          <w:lang w:val="en-US"/>
        </w:rPr>
        <w:t xml:space="preserve"> narrative </w:t>
      </w:r>
      <w:r w:rsidRPr="00F55611">
        <w:rPr>
          <w:lang w:val="en-US"/>
        </w:rPr>
        <w:fldChar w:fldCharType="begin" w:fldLock="1"/>
      </w:r>
      <w:r w:rsidRPr="00F55611">
        <w:rPr>
          <w:lang w:val="en-US"/>
        </w:rPr>
        <w:instrText>ADDIN CSL_CITATION { "citationItems" : [ { "id" : "ITEM-1", "itemData" : { "author" : [ { "dropping-particle" : "", "family" : "Food Drink Europe", "given" : "", "non-dropping-particle" : "", "parse-names" : false, "suffix" : "" } ], "id" : "ITEM-1", "issued" : { "date-parts" : [ [ "2012" ] ] }, "number-of-pages" : "92", "publisher" : "Food Drink Europe", "publisher-place" : "Brussels", "title" : "Environmental Sustainability Vision Towards 2030", "type" : "book" }, "uris" : [ "http://www.mendeley.com/documents/?uuid=082596de-634c-4658-ac5a-9a9ba3043c53" ] } ], "mendeley" : { "formattedCitation" : "(Food Drink Europe, 2012)", "plainTextFormattedCitation" : "(Food Drink Europe, 2012)", "previouslyFormattedCitation" : "(Food Drink Europe, 2012)" }, "properties" : {  }, "schema" : "https://github.com/citation-style-language/schema/raw/master/csl-citation.json" }</w:instrText>
      </w:r>
      <w:r w:rsidRPr="00F55611">
        <w:rPr>
          <w:lang w:val="en-US"/>
        </w:rPr>
        <w:fldChar w:fldCharType="separate"/>
      </w:r>
      <w:r w:rsidRPr="00F55611">
        <w:rPr>
          <w:lang w:val="en-US"/>
        </w:rPr>
        <w:t>(Food Drink Europe, 2012)</w:t>
      </w:r>
      <w:r w:rsidRPr="00F55611">
        <w:rPr>
          <w:lang w:val="en-US"/>
        </w:rPr>
        <w:fldChar w:fldCharType="end"/>
      </w:r>
      <w:r w:rsidRPr="00F55611">
        <w:rPr>
          <w:lang w:val="en-US"/>
        </w:rPr>
        <w:t xml:space="preserve">, and </w:t>
      </w:r>
      <w:r w:rsidRPr="00F55611">
        <w:rPr>
          <w:i/>
          <w:lang w:val="en-US"/>
        </w:rPr>
        <w:t>transition movements</w:t>
      </w:r>
      <w:r w:rsidRPr="00F55611">
        <w:rPr>
          <w:lang w:val="en-US"/>
        </w:rPr>
        <w:t xml:space="preserve"> narrative </w:t>
      </w:r>
      <w:r w:rsidRPr="00F55611">
        <w:rPr>
          <w:lang w:val="en-US"/>
        </w:rPr>
        <w:fldChar w:fldCharType="begin" w:fldLock="1"/>
      </w:r>
      <w:r w:rsidRPr="00F55611">
        <w:rPr>
          <w:lang w:val="en-US"/>
        </w:rPr>
        <w:instrText>ADDIN CSL_CITATION { "citationItems" : [ { "id" : "ITEM-1", "itemData" : { "author" : [ { "dropping-particle" : "", "family" : "Barabanova", "given" : "Yulia", "non-dropping-particle" : "", "parse-names" : false, "suffix" : "" }, { "dropping-particle" : "", "family" : "Zanoli", "given" : "Raffaele", "non-dropping-particle" : "", "parse-names" : false, "suffix" : "" }, { "dropping-particle" : "", "family" : "Schl\u00fcter", "given" : "Marco", "non-dropping-particle" : "", "parse-names" : false, "suffix" : "" }, { "dropping-particle" : "", "family" : "Stopes", "given" : "Christopher", "non-dropping-particle" : "", "parse-names" : false, "suffix" : "" } ], "id" : "ITEM-1", "issued" : { "date-parts" : [ [ "2015" ] ] }, "note" : "NULL", "number-of-pages" : "32", "publisher" : "IFOAM EU Group", "publisher-place" : "Brussels", "title" : "Transforming food &amp; farming: An organic vision for Europe in 2030", "type" : "book" }, "uris" : [ "http://www.mendeley.com/documents/?uuid=3aac518f-6dff-49c3-8ea9-a2681211350b" ] } ], "mendeley" : { "formattedCitation" : "(Barabanova, Zanoli, Schl\u00fcter, &amp; Stopes, 2015)", "plainTextFormattedCitation" : "(Barabanova, Zanoli, Schl\u00fcter, &amp; Stopes, 2015)", "previouslyFormattedCitation" : "(Barabanova, Zanoli, Schl\u00fcter, &amp; Stopes, 2015)" }, "properties" : {  }, "schema" : "https://github.com/citation-style-language/schema/raw/master/csl-citation.json" }</w:instrText>
      </w:r>
      <w:r w:rsidRPr="00F55611">
        <w:rPr>
          <w:lang w:val="en-US"/>
        </w:rPr>
        <w:fldChar w:fldCharType="separate"/>
      </w:r>
      <w:r w:rsidRPr="00F55611">
        <w:rPr>
          <w:lang w:val="en-US"/>
        </w:rPr>
        <w:t>(Barabanova</w:t>
      </w:r>
      <w:r w:rsidRPr="00E3616B">
        <w:rPr>
          <w:lang w:val="en-US"/>
        </w:rPr>
        <w:t xml:space="preserve"> </w:t>
      </w:r>
      <w:r w:rsidR="009E3418" w:rsidRPr="009E3418">
        <w:rPr>
          <w:i/>
          <w:lang w:val="en-US"/>
        </w:rPr>
        <w:t>et al.</w:t>
      </w:r>
      <w:r w:rsidRPr="00F55611">
        <w:rPr>
          <w:lang w:val="en-US"/>
        </w:rPr>
        <w:t>, 2015)</w:t>
      </w:r>
      <w:r w:rsidRPr="00F55611">
        <w:rPr>
          <w:lang w:val="en-US"/>
        </w:rPr>
        <w:fldChar w:fldCharType="end"/>
      </w:r>
      <w:r w:rsidRPr="00F55611">
        <w:rPr>
          <w:lang w:val="en-US"/>
        </w:rPr>
        <w:t xml:space="preserve">. </w:t>
      </w:r>
    </w:p>
    <w:p w14:paraId="5D673605" w14:textId="77777777" w:rsidR="00AE389F" w:rsidRPr="00F55611" w:rsidRDefault="00AE389F" w:rsidP="00AE389F">
      <w:pPr>
        <w:rPr>
          <w:lang w:val="en-US"/>
        </w:rPr>
      </w:pPr>
      <w:r w:rsidRPr="00F55611">
        <w:rPr>
          <w:lang w:val="en-US"/>
        </w:rPr>
        <w:t xml:space="preserve">Likewise, </w:t>
      </w:r>
      <w:r w:rsidRPr="00F55611">
        <w:rPr>
          <w:i/>
          <w:lang w:val="en-US"/>
        </w:rPr>
        <w:t>green economy</w:t>
      </w:r>
      <w:r w:rsidRPr="00F55611">
        <w:rPr>
          <w:lang w:val="en-US"/>
        </w:rPr>
        <w:t xml:space="preserve"> pathways for forestry at the scale of Western, Central and Eastern Europe may either be based primarily on innovation </w:t>
      </w:r>
      <w:r w:rsidRPr="00F55611">
        <w:rPr>
          <w:lang w:val="en-US"/>
        </w:rPr>
        <w:fldChar w:fldCharType="begin" w:fldLock="1"/>
      </w:r>
      <w:r w:rsidRPr="00F55611">
        <w:rPr>
          <w:lang w:val="en-US"/>
        </w:rPr>
        <w:instrText>ADDIN CSL_CITATION { "citationItems" : [ { "id" : "ITEM-1", "itemData" : { "author" : [ { "dropping-particle" : "", "family" : "Forest Europe", "given" : "", "non-dropping-particle" : "", "parse-names" : false, "suffix" : "" } ], "id" : "ITEM-1", "issued" : { "date-parts" : [ [ "2011" ] ] }, "number-of-pages" : "31", "publisher" : "Forest Europe", "title" : "Updated FOREST EUROPE Work Programme. Pan-European Follow-Up of the FOREST EUROPE Ministerial Conference, Oslo June 2011", "type" : "book" }, "uris" : [ "http://www.mendeley.com/documents/?uuid=ac924fe8-55b9-4071-be9c-432858fb5f86" ] } ], "mendeley" : { "formattedCitation" : "(Forest Europe, 2011)", "plainTextFormattedCitation" : "(Forest Europe, 2011)", "previouslyFormattedCitation" : "(Forest Europe, 2011)" }, "properties" : {  }, "schema" : "https://github.com/citation-style-language/schema/raw/master/csl-citation.json" }</w:instrText>
      </w:r>
      <w:r w:rsidRPr="00F55611">
        <w:rPr>
          <w:lang w:val="en-US"/>
        </w:rPr>
        <w:fldChar w:fldCharType="separate"/>
      </w:r>
      <w:r w:rsidRPr="00F55611">
        <w:rPr>
          <w:lang w:val="en-US"/>
        </w:rPr>
        <w:t>(Forest Europe, 2011)</w:t>
      </w:r>
      <w:r w:rsidRPr="00F55611">
        <w:rPr>
          <w:lang w:val="en-US"/>
        </w:rPr>
        <w:fldChar w:fldCharType="end"/>
      </w:r>
      <w:r w:rsidRPr="00F55611">
        <w:rPr>
          <w:lang w:val="en-US"/>
        </w:rPr>
        <w:t xml:space="preserve"> or on </w:t>
      </w:r>
      <w:r w:rsidRPr="00503C3C">
        <w:rPr>
          <w:lang w:val="en-US"/>
        </w:rPr>
        <w:t>subregional multifunctionality</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Forest Europe", "given" : "", "non-dropping-particle" : "", "parse-names" : false, "suffix" : "" } ], "id" : "ITEM-1", "issued" : { "date-parts" : [ [ "2011" ] ] }, "number-of-pages" : "31", "publisher" : "Forest Europe", "title" : "Updated FOREST EUROPE Work Programme. Pan-European Follow-Up of the FOREST EUROPE Ministerial Conference, Oslo June 2011", "type" : "book" }, "uris" : [ "http://www.mendeley.com/documents/?uuid=ac924fe8-55b9-4071-be9c-432858fb5f86" ] } ], "mendeley" : { "formattedCitation" : "(Forest Europe, 2011)", "plainTextFormattedCitation" : "(Forest Europe, 2011)", "previouslyFormattedCitation" : "(Forest Europe, 2011)" }, "properties" : {  }, "schema" : "https://github.com/citation-style-language/schema/raw/master/csl-citation.json" }</w:instrText>
      </w:r>
      <w:r w:rsidRPr="00F55611">
        <w:rPr>
          <w:lang w:val="en-US"/>
        </w:rPr>
        <w:fldChar w:fldCharType="separate"/>
      </w:r>
      <w:r w:rsidRPr="00F55611">
        <w:rPr>
          <w:lang w:val="en-US"/>
        </w:rPr>
        <w:t>(Forest Europe, 2011)</w:t>
      </w:r>
      <w:r w:rsidRPr="00F55611">
        <w:rPr>
          <w:lang w:val="en-US"/>
        </w:rPr>
        <w:fldChar w:fldCharType="end"/>
      </w:r>
      <w:r w:rsidRPr="00F55611">
        <w:rPr>
          <w:lang w:val="en-US"/>
        </w:rPr>
        <w:t xml:space="preserve">. The transition to sustainability of the water sector, a sector particularly critical for the Mediterranean or Eastern Europe and Central Asia, is also addressed by either global narratives of </w:t>
      </w:r>
      <w:r w:rsidRPr="00F55611">
        <w:rPr>
          <w:i/>
          <w:lang w:val="en-US"/>
        </w:rPr>
        <w:t>green economy</w:t>
      </w:r>
      <w:r w:rsidRPr="00F55611">
        <w:rPr>
          <w:lang w:val="en-US"/>
        </w:rPr>
        <w:t xml:space="preserve"> with technical and governance innovation </w:t>
      </w:r>
      <w:r w:rsidRPr="00F55611">
        <w:rPr>
          <w:lang w:val="en-US"/>
        </w:rPr>
        <w:fldChar w:fldCharType="begin" w:fldLock="1"/>
      </w:r>
      <w:r w:rsidRPr="00F55611">
        <w:rPr>
          <w:lang w:val="en-US"/>
        </w:rPr>
        <w:instrText>ADDIN CSL_CITATION { "citationItems" : [ { "id" : "ITEM-1", "itemData" : { "author" : [ { "dropping-particle" : "", "family" : "Cosgrove", "given" : "W. J.", "non-dropping-particle" : "", "parse-names" : false, "suffix" : "" }, { "dropping-particle" : "", "family" : "Rijsberman", "given" : "F. R.", "non-dropping-particle" : "", "parse-names" : false, "suffix" : "" } ], "chapter-number" : "Chapter 4", "container-title" : "World water vision: making water everybody's business", "id" : "ITEM-1", "issued" : { "date-parts" : [ [ "2014" ] ] }, "publisher" : "Earthscan Publications Ltd", "publisher-place" : "London", "title" : "Our Vision of Water and Life in 2025", "type" : "chapter" }, "uris" : [ "http://www.mendeley.com/documents/?uuid=265c5851-7747-4f86-8cd0-d8faff87e9ab" ] }, { "id" : "ITEM-2", "itemData" : { "DOI" : "10.1016/S1366-7017(02)00004-1", "ISBN" : "9789231000713", "ISSN" : "13667017", "abstract" : "The WWDR 2015 demonstrates how water resources and services are essential to achieving global sustainability. Taking account of economic growth, social equity and environmental sustainability, the report\u2019s forward-looking narrative describes how major challenges and change factors in the modern world will affect \u2013 and can be affected by \u2013 water resources, services and related benefits. The report provides a comprehensive overview of major and emerging trends from around the world, with examples of how some of the trend\u2010related challenges have been addressed, their implications for policy\u2010makers, and further actions that can be taken by stakeholders and the international community.", "author" : [ { "dropping-particle" : "", "family" : "United Nations World Water Assessment Programme", "given" : "", "non-dropping-particle" : "", "parse-names" : false, "suffix" : "" } ], "id" : "ITEM-2", "issued" : { "date-parts" : [ [ "2015" ] ] }, "number-of-pages" : "139", "publisher" : "UNESCO", "publisher-place" : "Paris", "title" : "Water for a sustainable world. The United Nations World Water Development Report 2015", "type" : "book" }, "uris" : [ "http://www.mendeley.com/documents/?uuid=5cb5566b-3197-4455-9e42-8a2342cb4a4b" ] } ], "mendeley" : { "formattedCitation" : "(Cosgrove &amp; Rijsberman, 2014; United Nations World Water Assessment Programme, 2015)", "plainTextFormattedCitation" : "(Cosgrove &amp; Rijsberman, 2014; United Nations World Water Assessment Programme, 2015)", "previouslyFormattedCitation" : "(Cosgrove &amp; Rijsberman, 2014; United Nations World Water Assessment Programme, 2015)" }, "properties" : {  }, "schema" : "https://github.com/citation-style-language/schema/raw/master/csl-citation.json" }</w:instrText>
      </w:r>
      <w:r w:rsidRPr="00F55611">
        <w:rPr>
          <w:lang w:val="en-US"/>
        </w:rPr>
        <w:fldChar w:fldCharType="separate"/>
      </w:r>
      <w:r w:rsidRPr="00F55611">
        <w:rPr>
          <w:lang w:val="en-US"/>
        </w:rPr>
        <w:t xml:space="preserve">(Cosgrove &amp; Rijsberman, 2014; </w:t>
      </w:r>
      <w:r>
        <w:rPr>
          <w:lang w:val="en-US"/>
        </w:rPr>
        <w:t>UNESCO</w:t>
      </w:r>
      <w:r w:rsidRPr="00F55611">
        <w:rPr>
          <w:lang w:val="en-US"/>
        </w:rPr>
        <w:t xml:space="preserve">, </w:t>
      </w:r>
      <w:r w:rsidRPr="00F55611">
        <w:rPr>
          <w:lang w:val="en-US"/>
        </w:rPr>
        <w:lastRenderedPageBreak/>
        <w:t>2015)</w:t>
      </w:r>
      <w:r w:rsidRPr="00F55611">
        <w:rPr>
          <w:lang w:val="en-US"/>
        </w:rPr>
        <w:fldChar w:fldCharType="end"/>
      </w:r>
      <w:r w:rsidRPr="00F55611">
        <w:rPr>
          <w:lang w:val="en-US"/>
        </w:rPr>
        <w:t xml:space="preserve"> or by a European </w:t>
      </w:r>
      <w:r w:rsidRPr="00F55611">
        <w:rPr>
          <w:i/>
          <w:lang w:val="en-US"/>
        </w:rPr>
        <w:t>transition movements</w:t>
      </w:r>
      <w:r w:rsidRPr="00F55611">
        <w:rPr>
          <w:lang w:val="en-US"/>
        </w:rPr>
        <w:t xml:space="preserve"> narrative also relying on technical and governance innovation </w:t>
      </w:r>
      <w:r w:rsidRPr="00F55611">
        <w:rPr>
          <w:lang w:val="en-US"/>
        </w:rPr>
        <w:fldChar w:fldCharType="begin" w:fldLock="1"/>
      </w:r>
      <w:r w:rsidRPr="00F55611">
        <w:rPr>
          <w:lang w:val="en-US"/>
        </w:rPr>
        <w:instrText>ADDIN CSL_CITATION { "citationItems" : [ { "id" : "ITEM-1", "itemData" : { "DOI" : "10.1007/s11027-013-9479-6", "ISBN" : "1102701394", "ISSN" : "1381-2386", "author" : [ { "dropping-particle" : "", "family" : "Vliet", "given" : "Mathijs", "non-dropping-particle" : "van", "parse-names" : false, "suffix" : "" }, { "dropping-particle" : "", "family" : "Kok", "given" : "Kasper", "non-dropping-particle" : "", "parse-names" : false, "suffix" : "" } ], "container-title" : "Mitigation and Adaptation Strategies for Global Change", "id" : "ITEM-1", "issue" : "1", "issued" : { "date-parts" : [ [ "2015" ] ] }, "page" : "43-74", "title" : "Combining backcasting and exploratory scenarios to develop robust water strategies in face of uncertain futures", "type" : "article-journal", "volume" : "20" }, "uris" : [ "http://www.mendeley.com/documents/?uuid=dd46048f-19a7-463c-94df-28689ee98373" ] } ], "mendeley" : { "formattedCitation" : "(van Vliet &amp; Kok, 2015)", "plainTextFormattedCitation" : "(van Vliet &amp; Kok, 2015)", "previouslyFormattedCitation" : "(van Vliet &amp; Kok, 2015)" }, "properties" : {  }, "schema" : "https://github.com/citation-style-language/schema/raw/master/csl-citation.json" }</w:instrText>
      </w:r>
      <w:r w:rsidRPr="00F55611">
        <w:rPr>
          <w:lang w:val="en-US"/>
        </w:rPr>
        <w:fldChar w:fldCharType="separate"/>
      </w:r>
      <w:r w:rsidRPr="00F55611">
        <w:rPr>
          <w:lang w:val="en-US"/>
        </w:rPr>
        <w:t>(van Vliet &amp; Kok, 2015)</w:t>
      </w:r>
      <w:r w:rsidRPr="00F55611">
        <w:rPr>
          <w:lang w:val="en-US"/>
        </w:rPr>
        <w:fldChar w:fldCharType="end"/>
      </w:r>
      <w:r w:rsidRPr="00F55611">
        <w:rPr>
          <w:lang w:val="en-US"/>
        </w:rPr>
        <w:t>. Here, “Europe” refers to “Greater Europe reaching to the Caucasus and Ural Mountains, and including the Mediterranean rim countries of North Africa and the Near East”.</w:t>
      </w:r>
    </w:p>
    <w:p w14:paraId="5B904F42" w14:textId="29449D6B" w:rsidR="00AE389F" w:rsidRPr="00F55611" w:rsidRDefault="00AE389F" w:rsidP="00AE389F">
      <w:pPr>
        <w:rPr>
          <w:lang w:val="en-US"/>
        </w:rPr>
      </w:pPr>
      <w:r w:rsidRPr="00F55611">
        <w:rPr>
          <w:lang w:val="en-US"/>
        </w:rPr>
        <w:t xml:space="preserve">A diversity of options from different pathways is seen as an asset for adaptation and sustainability transition </w:t>
      </w:r>
      <w:r w:rsidRPr="00F55611">
        <w:rPr>
          <w:lang w:val="en-US"/>
        </w:rPr>
        <w:fldChar w:fldCharType="begin" w:fldLock="1"/>
      </w:r>
      <w:r w:rsidRPr="00F55611">
        <w:rPr>
          <w:lang w:val="en-US"/>
        </w:rPr>
        <w:instrText>ADDIN CSL_CITATION { "citationItems" : [ { "id" : "ITEM-1", "itemData" : { "DOI" : "10.1016/j.gloenvcha.2013.12.002", "ISBN" : "09593780",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 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 E.", "non-dropping-particle" : "", "parse-names" : false, "suffix" : "" }, { "dropping-particle" : "", "family" : "Eakin", "given" : "H. C.", "non-dropping-particle" : "", "parse-names" : false, "suffix" : "" }, { "dropping-particle" : "", "family" : "Archer Van Garderen", "given" : "E. R M", "non-dropping-particle" : "", "parse-names" : false, "suffix" : "" }, { "dropping-particle" : "", "family" : "Campbell", "given" : "B.", "non-dropping-particle" : "", "parse-names" : false, "suffix" : "" } ], "container-title" : "Global Environmental Change", "id" : "ITEM-1", "issued" : { "date-parts" : [ [ "2014" ] ] }, "page" : "325-336", "publisher" : "Elsevier Ltd", "title" : "Reconceptualising adaptation to climate change as part of pathways of change and response", "type" : "article-journal", "volume" : "28" }, "uris" : [ "http://www.mendeley.com/documents/?uuid=8b1b7f9d-ada5-4754-a36f-54ab0e551ed7" ] } ], "mendeley" : { "formattedCitation" : "(Wise et al., 2014)", "plainTextFormattedCitation" : "(Wise et al., 2014)", "previouslyFormattedCitation" : "(Wise et al., 2014)" }, "properties" : {  }, "schema" : "https://github.com/citation-style-language/schema/raw/master/csl-citation.json" }</w:instrText>
      </w:r>
      <w:r w:rsidRPr="00F55611">
        <w:rPr>
          <w:lang w:val="en-US"/>
        </w:rPr>
        <w:fldChar w:fldCharType="separate"/>
      </w:r>
      <w:r w:rsidRPr="00F55611">
        <w:rPr>
          <w:lang w:val="en-US"/>
        </w:rPr>
        <w:t xml:space="preserve">(Wise </w:t>
      </w:r>
      <w:r w:rsidR="009E3418" w:rsidRPr="009E3418">
        <w:rPr>
          <w:i/>
          <w:lang w:val="en-US"/>
        </w:rPr>
        <w:t>et al.</w:t>
      </w:r>
      <w:r w:rsidRPr="00F55611">
        <w:rPr>
          <w:lang w:val="en-US"/>
        </w:rPr>
        <w:t>, 2014)</w:t>
      </w:r>
      <w:r w:rsidRPr="00F55611">
        <w:rPr>
          <w:lang w:val="en-US"/>
        </w:rPr>
        <w:fldChar w:fldCharType="end"/>
      </w:r>
      <w:r w:rsidRPr="00F55611">
        <w:rPr>
          <w:lang w:val="en-US"/>
        </w:rPr>
        <w:t xml:space="preserve">. </w:t>
      </w:r>
      <w:r w:rsidR="0071049C">
        <w:rPr>
          <w:lang w:val="en-US"/>
        </w:rPr>
        <w:t>Incorporating</w:t>
      </w:r>
      <w:r w:rsidR="0071049C" w:rsidRPr="00F55611">
        <w:rPr>
          <w:lang w:val="en-US"/>
        </w:rPr>
        <w:t xml:space="preserve"> </w:t>
      </w:r>
      <w:r w:rsidRPr="00F55611">
        <w:rPr>
          <w:lang w:val="en-US"/>
        </w:rPr>
        <w:t xml:space="preserve">several alternative scenarios, which effectively represent alternative pathways to sustainability and specific Sustainable Development Goals, is considered essential for designing policy at the regional scale that considers alternatives depending on specific nations or biogeographic areas and on prevailing societal choices </w:t>
      </w:r>
      <w:r w:rsidRPr="00F55611">
        <w:rPr>
          <w:lang w:val="en-US"/>
        </w:rPr>
        <w:fldChar w:fldCharType="begin" w:fldLock="1"/>
      </w:r>
      <w:r w:rsidRPr="00F55611">
        <w:rPr>
          <w:lang w:val="en-US"/>
        </w:rPr>
        <w:instrText>ADDIN CSL_CITATION { "citationItems" : [ { "id" : "ITEM-1", "itemData" : { "author" : [ { "dropping-particle" : "", "family" : "Prins", "given" : "A. G.", "non-dropping-particle" : "", "parse-names" : false, "suffix" : "" }, { "dropping-particle" : "", "family" : "Pouwels", "given" : "R.", "non-dropping-particle" : "", "parse-names" : false, "suffix" : "" }, { "dropping-particle" : "", "family" : "Clement", "given" : "J.", "non-dropping-particle" : "", "parse-names" : false, "suffix" : "" }, { "dropping-particle" : "", "family" : "Hendriks", "given" : "M.", "non-dropping-particle" : "", "parse-names" : false, "suffix" : "" }, { "dropping-particle" : "", "family" : "Knegt", "given" : "B.", "non-dropping-particle" : "De", "parse-names" : false, "suffix" : "" }, { "dropping-particle" : "", "family" : "Petz", "given" : "K.", "non-dropping-particle" : "", "parse-names" : false, "suffix" : "" }, { "dropping-particle" : "", "family" : "Beusen", "given" : "A.", "non-dropping-particle" : "", "parse-names" : false, "suffix" : "" }, { "dropping-particle" : "", "family" : "Farjon", "given" : "H.", "non-dropping-particle" : "", "parse-names" : false, "suffix" : "" }, { "dropping-particle" : "", "family" : "Hinsberg", "given" : "A.", "non-dropping-particle" : "Van", "parse-names" : false, "suffix" : "" }, { "dropping-particle" : "", "family" : "Janse", "given" : "J.", "non-dropping-particle" : "", "parse-names" : false, "suffix" : "" }, { "dropping-particle" : "", "family" : "Knol", "given" : "B.", "non-dropping-particle" : "", "parse-names" : false, "suffix" : "" }, { "dropping-particle" : "", "family" : "Puijenbroek", "given" : "P.", "non-dropping-particle" : "Van", "parse-names" : false, "suffix" : "" }, { "dropping-particle" : "", "family" : "Schelhaas", "given" : "M.-J.", "non-dropping-particle" : "", "parse-names" : false, "suffix" : "" }, { "dropping-particle" : "", "family" : "Tol", "given" : "S.", "non-dropping-particle" : "Van", "parse-names" : false, "suffix" : "" } ], "id" : "ITEM-1", "issued" : { "date-parts" : [ [ "2017" ] ] }, "number-of-pages" : "117", "publisher" : "Netherlands Environmental Assessment Agency (PBL)", "publisher-place" : "The Hague", "title" : "Perspectives on the future of nature in Europe: Impacts and combinations", "type" : "book" }, "uris" : [ "http://www.mendeley.com/documents/?uuid=1ec2f0e0-b1c5-4cd6-b37b-ec31364e6528" ] } ], "mendeley" : { "formattedCitation" : "(Prins et al., 2017)", "plainTextFormattedCitation" : "(Prins et al., 2017)", "previouslyFormattedCitation" : "(Prins et al., 2017)" }, "properties" : {  }, "schema" : "https://github.com/citation-style-language/schema/raw/master/csl-citation.json" }</w:instrText>
      </w:r>
      <w:r w:rsidRPr="00F55611">
        <w:rPr>
          <w:lang w:val="en-US"/>
        </w:rPr>
        <w:fldChar w:fldCharType="separate"/>
      </w:r>
      <w:r w:rsidRPr="00F55611">
        <w:rPr>
          <w:lang w:val="en-US"/>
        </w:rPr>
        <w:t xml:space="preserve">(Prins </w:t>
      </w:r>
      <w:r w:rsidR="009E3418" w:rsidRPr="009E3418">
        <w:rPr>
          <w:i/>
          <w:lang w:val="en-US"/>
        </w:rPr>
        <w:t>et al.</w:t>
      </w:r>
      <w:r w:rsidRPr="00F55611">
        <w:rPr>
          <w:lang w:val="en-US"/>
        </w:rPr>
        <w:t>, 2017)</w:t>
      </w:r>
      <w:r w:rsidRPr="00F55611">
        <w:rPr>
          <w:lang w:val="en-US"/>
        </w:rPr>
        <w:fldChar w:fldCharType="end"/>
      </w:r>
      <w:r w:rsidRPr="00F55611">
        <w:rPr>
          <w:lang w:val="en-US"/>
        </w:rPr>
        <w:t xml:space="preserve">. </w:t>
      </w:r>
    </w:p>
    <w:p w14:paraId="4A3D70F7" w14:textId="75C15F14" w:rsidR="00AE389F" w:rsidRPr="00F55611" w:rsidRDefault="00AE389F" w:rsidP="00AE389F">
      <w:pPr>
        <w:rPr>
          <w:lang w:val="en-US"/>
        </w:rPr>
      </w:pPr>
      <w:r w:rsidRPr="00F55611">
        <w:rPr>
          <w:lang w:val="en-US"/>
        </w:rPr>
        <w:t xml:space="preserve">For Western and Central Europe, the three alternative cross-sectoral pathways of the VOLANTE project </w:t>
      </w:r>
      <w:r w:rsidRPr="00F55611">
        <w:rPr>
          <w:lang w:val="en-US"/>
        </w:rPr>
        <w:fldChar w:fldCharType="begin" w:fldLock="1"/>
      </w:r>
      <w:r w:rsidRPr="00F55611">
        <w:rPr>
          <w:lang w:val="en-US"/>
        </w:rPr>
        <w:instrText>ADDIN CSL_CITATION { "citationItems" : [ { "id" : "ITEM-1", "itemData" : { "author" : [ { "dropping-particle" : "", "family" : "Pedroli", "given" : "B.", "non-dropping-particle" : "", "parse-names" : false, "suffix" : "" }, { "dropping-particle" : "", "family" : "Rounsevell", "given" : "Mark D. A.", "non-dropping-particle" : "", "parse-names" : false, "suffix" : "" }, { "dropping-particle" : "", "family" : "Metzger", "given" : "Marc J.", "non-dropping-particle" : "", "parse-names" : false, "suffix" : "" }, { "dropping-particle" : "", "family" : "Paterson", "given" : "J.", "non-dropping-particle" : "", "parse-names" : false, "suffix" : "" }, { "dropping-particle" : "", "family" : "The VOLANTE Consortium", "given" : "", "non-dropping-particle" : "", "parse-names" : false, "suffix" : "" } ], "id" : "ITEM-1", "issued" : { "date-parts" : [ [ "2015" ] ] }, "number-of-pages" : "24", "publisher" : "Alterra Wageningen UR", "publisher-place" : "Wageningen", "title" : "The VOLANTE Roadmap towards sustainable land resource management in Europe. VOLANTE final project document", "type" : "book" }, "uris" : [ "http://www.mendeley.com/documents/?uuid=04750125-1159-4d8e-8605-f7ecf7555ccf" ] }, { "id" : "ITEM-2", "itemData" : { "DOI" : "10.1007/s10113-016-0999-y", "ISSN" : "1436378X", "abstract" : "The Author(s)Attempts to influence the development of land systems are often based on detailed scenarios that constrain relevant factors, describe a range of divergent but plausible futures and identify potential pathways to visions of desirable conditions. However, a number of assumptions are usually made during this process, and one of the most substantial is that land managers display homogeneous, economically rational behaviour across space, time and scenarios. This assumption precludes the consideration of important behavioural effects and limits understanding of the feasibility of scenario-based pathways towards visions. We use an agent-based land use model to examine broad forms of behavioural variation within defined scenarios in theoretical contexts. We relate model results to stakeholder-developed visions of desired future land systems in Europe and so assess the scope for behavioural pathways towards these normative futures. We find that the achievability of visions is determined by internal inconsistencies, scenario conditions and the multifunctional potential of land uses, with a fundamental tension between large-scale land use productivity and small-scale diversity (i.e. land sparing and land sharing). Trading conditions affect this balance most strongly and represent an obvious target for governance strategies concerned with achieving multifunctional land use. However, within specific circumstances behavioural effects are strong and diverse, and can accelerate, counteract or mitigate the impacts of other drivers. This suggests that visions for the land system should focus on trade-offs, identifying those that are least strong, most acceptable and most susceptible to adjustment through behavioural or other influences.", "author" : [ { "dropping-particle" : "", "family" : "Brown", "given" : "Calum", "non-dropping-particle" : "", "parse-names" : false, "suffix" : "" }, { "dropping-particle" : "", "family" : "Holzhauer", "given" : "Sascha", "non-dropping-particle" : "", "parse-names" : false, "suffix" : "" }, { "dropping-particle" : "", "family" : "Metzger", "given" : "Marc J.", "non-dropping-particle" : "", "parse-names" : false, "suffix" : "" }, { "dropping-particle" : "", "family" : "Paterson", "given" : "James S.", "non-dropping-particle" : "", "parse-names" : false, "suffix" : "" }, { "dropping-particle" : "", "family" : "Rounsevell", "given" : "Mark", "non-dropping-particle" : "", "parse-names" : false, "suffix" : "" } ], "container-title" : "Regional Environmental Change", "id" : "ITEM-2", "issued" : { "date-parts" : [ [ "2016" ] ] }, "title" : "Land managers' behaviours modulate pathways to visions of future land systems", "type" : "article-journal" }, "uris" : [ "http://www.mendeley.com/documents/?uuid=c775848f-8f00-4f8b-8600-f767a255910f" ] } ], "mendeley" : { "formattedCitation" : "(Brown et al., 2016; Pedroli et al., 2015)", "plainTextFormattedCitation" : "(Brown et al., 2016; Pedroli et al., 2015)", "previouslyFormattedCitation" : "(Brown et al., 2016; Pedroli et al., 2015)" }, "properties" : {  }, "schema" : "https://github.com/citation-style-language/schema/raw/master/csl-citation.json" }</w:instrText>
      </w:r>
      <w:r w:rsidRPr="00F55611">
        <w:rPr>
          <w:lang w:val="en-US"/>
        </w:rPr>
        <w:fldChar w:fldCharType="separate"/>
      </w:r>
      <w:r w:rsidRPr="00F55611">
        <w:rPr>
          <w:lang w:val="en-US"/>
        </w:rPr>
        <w:t xml:space="preserve">(Brown </w:t>
      </w:r>
      <w:r w:rsidR="009E3418" w:rsidRPr="009E3418">
        <w:rPr>
          <w:i/>
          <w:lang w:val="en-US"/>
        </w:rPr>
        <w:t>et al.</w:t>
      </w:r>
      <w:r w:rsidRPr="00F55611">
        <w:rPr>
          <w:lang w:val="en-US"/>
        </w:rPr>
        <w:t xml:space="preserve">, 2016; Pedroli </w:t>
      </w:r>
      <w:r w:rsidR="009E3418" w:rsidRPr="009E3418">
        <w:rPr>
          <w:i/>
          <w:lang w:val="en-US"/>
        </w:rPr>
        <w:t>et al.</w:t>
      </w:r>
      <w:r w:rsidRPr="00F55611">
        <w:rPr>
          <w:lang w:val="en-US"/>
        </w:rPr>
        <w:t>, 2015)</w:t>
      </w:r>
      <w:r w:rsidRPr="00F55611">
        <w:rPr>
          <w:lang w:val="en-US"/>
        </w:rPr>
        <w:fldChar w:fldCharType="end"/>
      </w:r>
      <w:r w:rsidRPr="00F55611">
        <w:rPr>
          <w:lang w:val="en-US"/>
        </w:rPr>
        <w:t xml:space="preserve"> illustrate trade-offs across </w:t>
      </w:r>
      <w:r w:rsidRPr="00F55611">
        <w:rPr>
          <w:i/>
          <w:lang w:val="en-US"/>
        </w:rPr>
        <w:t>green economy</w:t>
      </w:r>
      <w:r w:rsidRPr="00F55611">
        <w:rPr>
          <w:lang w:val="en-US"/>
        </w:rPr>
        <w:t xml:space="preserve"> </w:t>
      </w:r>
      <w:r w:rsidR="0071049C">
        <w:rPr>
          <w:lang w:val="en-US"/>
        </w:rPr>
        <w:t xml:space="preserve">- </w:t>
      </w:r>
      <w:r w:rsidRPr="00F55611">
        <w:rPr>
          <w:i/>
          <w:lang w:val="en-US"/>
        </w:rPr>
        <w:t>land sparing</w:t>
      </w:r>
      <w:r w:rsidRPr="00F55611">
        <w:rPr>
          <w:lang w:val="en-US"/>
        </w:rPr>
        <w:t xml:space="preserve"> and </w:t>
      </w:r>
      <w:r w:rsidRPr="00F55611">
        <w:rPr>
          <w:i/>
          <w:lang w:val="en-US"/>
        </w:rPr>
        <w:t>subregional land sharing</w:t>
      </w:r>
      <w:r w:rsidRPr="00F55611">
        <w:rPr>
          <w:lang w:val="en-US"/>
        </w:rPr>
        <w:t xml:space="preserve"> pathways, and a third ecotopian </w:t>
      </w:r>
      <w:r w:rsidRPr="00F55611">
        <w:rPr>
          <w:i/>
          <w:lang w:val="en-US"/>
        </w:rPr>
        <w:t>local multifunctionality</w:t>
      </w:r>
      <w:r w:rsidRPr="00F55611">
        <w:rPr>
          <w:lang w:val="en-US"/>
        </w:rPr>
        <w:t xml:space="preserve"> narrative. For the food production sector, </w:t>
      </w:r>
      <w:r w:rsidRPr="00F55611">
        <w:rPr>
          <w:lang w:val="en-US"/>
        </w:rPr>
        <w:fldChar w:fldCharType="begin" w:fldLock="1"/>
      </w:r>
      <w:r w:rsidRPr="00F55611">
        <w:rPr>
          <w:lang w:val="en-US"/>
        </w:rPr>
        <w:instrText>ADDIN CSL_CITATION { "citationItems" : [ { "id" : "ITEM-1", "itemData" : { "author" : [ { "dropping-particle" : "", "family" : "Barabanova", "given" : "Yulia", "non-dropping-particle" : "", "parse-names" : false, "suffix" : "" }, { "dropping-particle" : "", "family" : "Zanoli", "given" : "Raffaele", "non-dropping-particle" : "", "parse-names" : false, "suffix" : "" }, { "dropping-particle" : "", "family" : "Schl\u00fcter", "given" : "Marco", "non-dropping-particle" : "", "parse-names" : false, "suffix" : "" }, { "dropping-particle" : "", "family" : "Stopes", "given" : "Christopher", "non-dropping-particle" : "", "parse-names" : false, "suffix" : "" } ], "id" : "ITEM-1", "issued" : { "date-parts" : [ [ "2015" ] ] }, "note" : "NULL", "number-of-pages" : "32", "publisher" : "IFOAM EU Group", "publisher-place" : "Brussels", "title" : "Transforming food &amp; farming: An organic vision for Europe in 2030", "type" : "book" }, "uris" : [ "http://www.mendeley.com/documents/?uuid=3aac518f-6dff-49c3-8ea9-a2681211350b" ] } ], "mendeley" : { "formattedCitation" : "(Barabanova et al., 2015)", "manualFormatting" : "Barabanova, Zanoli, Schl\u00fcter, &amp; Stopes (2015)", "plainTextFormattedCitation" : "(Barabanova et al., 2015)", "previouslyFormattedCitation" : "(Barabanova et al., 2015)" }, "properties" : {  }, "schema" : "https://github.com/citation-style-language/schema/raw/master/csl-citation.json" }</w:instrText>
      </w:r>
      <w:r w:rsidRPr="00F55611">
        <w:rPr>
          <w:lang w:val="en-US"/>
        </w:rPr>
        <w:fldChar w:fldCharType="separate"/>
      </w:r>
      <w:r w:rsidRPr="00F55611">
        <w:rPr>
          <w:lang w:val="en-US"/>
        </w:rPr>
        <w:t>Barabanova</w:t>
      </w:r>
      <w:r w:rsidRPr="00E3616B">
        <w:rPr>
          <w:lang w:val="en-US"/>
        </w:rPr>
        <w:t xml:space="preserve"> </w:t>
      </w:r>
      <w:r w:rsidR="009E3418" w:rsidRPr="009E3418">
        <w:rPr>
          <w:i/>
          <w:lang w:val="en-US"/>
        </w:rPr>
        <w:t>et al.</w:t>
      </w:r>
      <w:r w:rsidRPr="00F55611">
        <w:rPr>
          <w:lang w:val="en-US"/>
        </w:rPr>
        <w:t xml:space="preserve"> (2015)</w:t>
      </w:r>
      <w:r w:rsidRPr="00F55611">
        <w:rPr>
          <w:lang w:val="en-US"/>
        </w:rPr>
        <w:fldChar w:fldCharType="end"/>
      </w:r>
      <w:r w:rsidRPr="00F55611">
        <w:rPr>
          <w:lang w:val="en-US"/>
        </w:rPr>
        <w:t xml:space="preserve"> offer insights into policy and social trade-offs between a </w:t>
      </w:r>
      <w:r w:rsidRPr="00F55611">
        <w:rPr>
          <w:i/>
          <w:lang w:val="en-US"/>
        </w:rPr>
        <w:t>green economy</w:t>
      </w:r>
      <w:r w:rsidRPr="00F55611">
        <w:rPr>
          <w:lang w:val="en-US"/>
        </w:rPr>
        <w:t xml:space="preserve"> narrative of technical innovation and a </w:t>
      </w:r>
      <w:r w:rsidRPr="00F55611">
        <w:rPr>
          <w:i/>
          <w:lang w:val="en-US"/>
        </w:rPr>
        <w:t>transition movements</w:t>
      </w:r>
      <w:r w:rsidRPr="00F55611">
        <w:rPr>
          <w:lang w:val="en-US"/>
        </w:rPr>
        <w:t xml:space="preserve"> narrative of changed food and dietary patterns for implementing organic agriculture in the European Union. In particular, only the </w:t>
      </w:r>
      <w:r w:rsidRPr="00F55611">
        <w:rPr>
          <w:i/>
          <w:lang w:val="en-US"/>
        </w:rPr>
        <w:t>transition movements</w:t>
      </w:r>
      <w:r w:rsidRPr="00F55611">
        <w:rPr>
          <w:lang w:val="en-US"/>
        </w:rPr>
        <w:t xml:space="preserve"> pathway fosters the integration of knowledge from different social and ethnic groups. As a local example, </w:t>
      </w:r>
      <w:r w:rsidRPr="00F55611">
        <w:rPr>
          <w:lang w:val="en-US"/>
        </w:rPr>
        <w:fldChar w:fldCharType="begin" w:fldLock="1"/>
      </w:r>
      <w:r w:rsidRPr="00F55611">
        <w:rPr>
          <w:lang w:val="en-US"/>
        </w:rPr>
        <w:instrText>ADDIN CSL_CITATION { "citationItems" : [ { "id" : "ITEM-1", "itemData" : { "DOI" : "23", "ISBN" : "1708-3087", "ISSN" : "1708-3087",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gnacio", "non-dropping-particle" : "", "parse-names" : false, "suffix" : "" }, { "dropping-particle" : "", "family" : "Mart\u00edn-Lop\u00e9z", "given" : "Berta", "non-dropping-particle" : "", "parse-names" : false, "suffix" : "" }, { "dropping-particle" : "", "family" : "Lopez-Santiago", "given" : "Cesar", "non-dropping-particle" : "", "parse-names" : false, "suffix" : "" }, { "dropping-particle" : "", "family" : "Montes", "given" : "Carlos", "non-dropping-particle" : "", "parse-names" : false, "suffix" : "" } ], "container-title" : "Ecology and Society", "id" : "ITEM-1", "issue" : "1", "issued" : { "date-parts" : [ [ "2011" ] ] }, "note" : "NULL", "page" : "art23-art23", "title" : "Participatory scenario planning for protected areas management under the ecosystem services framework: the Donana social-ecological system in southwestern Spain", "type" : "article-journal", "volume" : "16" }, "uris" : [ "http://www.mendeley.com/documents/?uuid=afc060a1-8547-460f-9119-95ec97d5781c" ] } ], "mendeley" : { "formattedCitation" : "(Palomo et al., 2011)", "plainTextFormattedCitation" : "(Palomo et al., 2011)", "previouslyFormattedCitation" : "(Palomo et al., 2011)" }, "properties" : {  }, "schema" : "https://github.com/citation-style-language/schema/raw/master/csl-citation.json" }</w:instrText>
      </w:r>
      <w:r w:rsidRPr="00F55611">
        <w:rPr>
          <w:lang w:val="en-US"/>
        </w:rPr>
        <w:fldChar w:fldCharType="separate"/>
      </w:r>
      <w:r w:rsidRPr="00F55611">
        <w:rPr>
          <w:lang w:val="en-US"/>
        </w:rPr>
        <w:t xml:space="preserve">Palomo </w:t>
      </w:r>
      <w:r w:rsidR="009E3418" w:rsidRPr="009E3418">
        <w:rPr>
          <w:i/>
          <w:lang w:val="en-US"/>
        </w:rPr>
        <w:t>et al.</w:t>
      </w:r>
      <w:r w:rsidRPr="00F55611">
        <w:rPr>
          <w:lang w:val="en-US"/>
        </w:rPr>
        <w:t xml:space="preserve"> </w:t>
      </w:r>
      <w:r w:rsidR="00152049">
        <w:rPr>
          <w:lang w:val="en-US"/>
        </w:rPr>
        <w:t>(</w:t>
      </w:r>
      <w:r w:rsidRPr="00F55611">
        <w:rPr>
          <w:lang w:val="en-US"/>
        </w:rPr>
        <w:t>2011)</w:t>
      </w:r>
      <w:r w:rsidRPr="00F55611">
        <w:rPr>
          <w:lang w:val="en-US"/>
        </w:rPr>
        <w:fldChar w:fldCharType="end"/>
      </w:r>
      <w:r w:rsidRPr="00F55611">
        <w:rPr>
          <w:lang w:val="en-US"/>
        </w:rPr>
        <w:t xml:space="preserve"> also contrasted a </w:t>
      </w:r>
      <w:r w:rsidRPr="00F55611">
        <w:rPr>
          <w:i/>
          <w:lang w:val="en-US"/>
        </w:rPr>
        <w:t>green economy</w:t>
      </w:r>
      <w:r w:rsidRPr="00F55611">
        <w:rPr>
          <w:lang w:val="en-US"/>
        </w:rPr>
        <w:t xml:space="preserve"> narrative of technical innovation with a </w:t>
      </w:r>
      <w:r w:rsidRPr="00F55611">
        <w:rPr>
          <w:i/>
          <w:lang w:val="en-US"/>
        </w:rPr>
        <w:t>transition movements</w:t>
      </w:r>
      <w:r w:rsidRPr="00F55611">
        <w:rPr>
          <w:lang w:val="en-US"/>
        </w:rPr>
        <w:t xml:space="preserve"> narrative of transition capabilities in Spain. Both pathways enabled the reconciliation of food production, water management and tourism, but with contrasting approaches to whole landscape management (the protected area and the land surrounding it) and to the education and empowerment of local people. </w:t>
      </w:r>
    </w:p>
    <w:p w14:paraId="32239357" w14:textId="3138A12A" w:rsidR="00AE389F" w:rsidRPr="00F55611" w:rsidRDefault="00AE389F" w:rsidP="00AE389F">
      <w:pPr>
        <w:rPr>
          <w:lang w:val="en-US"/>
        </w:rPr>
      </w:pPr>
      <w:r w:rsidRPr="00F55611">
        <w:rPr>
          <w:lang w:val="en-US"/>
        </w:rPr>
        <w:t xml:space="preserve">Pathways may not need to be alternative, but could instead be sequenced over time. In sustainability transitions studies </w:t>
      </w:r>
      <w:r w:rsidRPr="00F55611">
        <w:rPr>
          <w:lang w:val="en-US"/>
        </w:rPr>
        <w:fldChar w:fldCharType="begin" w:fldLock="1"/>
      </w:r>
      <w:r w:rsidRPr="00F55611">
        <w:rPr>
          <w:lang w:val="en-US"/>
        </w:rPr>
        <w:instrText>ADDIN CSL_CITATION { "citationItems" : [ { "id" : "ITEM-1", "itemData" : { "abstract" : "Abstract: Our paper addresses the inherent tension between the open-ended and uncertain process of sustainability transitions and the ambition for governing such a process. We explore this tension from two theoretical angles: the sustainability and the governance angles; by showing the implications of sustainability targets in governance processes and governance attempts. We propose transition management as a governance approach that has the potential to overcome this tension through selective participatory processes of envisioning, negotiating, learning and experimenting. Transition management includes a portfolio of tools that have a common objective to enable change in practices and structures directed towards sustainable development targets. We present the transition arena and the transition experiments as two transition management tools elaborating on their process design, expected outcomes and illustrating their application in the Dutch construction transition", "author" : [ { "dropping-particle" : "", "family" : "Frantzeskaki", "given" : "Niki", "non-dropping-particle" : "", "parse-names" : false, "suffix" : "" }, { "dropping-particle" : "", "family" : "Loorbach", "given" : "Derk", "non-dropping-particle" : "", "parse-names" : false, "suffix" : "" }, { "dropping-particle" : "", "family" : "Meadowcroft", "given" : "James", "non-dropping-particle" : "", "parse-names" : false, "suffix" : "" } ], "container-title" : "International Journal of Sustainable Development", "id" : "ITEM-1", "issue" : "1/2", "issued" : { "date-parts" : [ [ "2012" ] ] }, "page" : "19", "title" : "Governing societal transitions to sustainability", "type" : "article-journal", "volume" : "15" }, "uris" : [ "http://www.mendeley.com/documents/?uuid=f56b76ca-34b4-4cd5-9611-a0acd18c4170" ] }, { "id" : "ITEM-2", "itemData" : { "DOI" : "10.1108/14636680110803003", "ISSN" : "1463-6689", "author" : [ { "dropping-particle" : "", "family" : "Rotmans", "given" : "Jan", "non-dropping-particle" : "", "parse-names" : false, "suffix" : "" }, { "dropping-particle" : "", "family" : "Kemp", "given" : "Ren\u00e9", "non-dropping-particle" : "", "parse-names" : false, "suffix" : "" }, { "dropping-particle" : "", "family" : "Asselt", "given" : "Marjolein", "non-dropping-particle" : "van", "parse-names" : false, "suffix" : "" } ], "container-title" : "foresight", "id" : "ITEM-2", "issue" : "1", "issued" : { "date-parts" : [ [ "2001", "2" ] ] }, "page" : "15-31", "title" : "More evolution than revolution: transition management in public policy", "type" : "article-journal", "volume" : "3" }, "uris" : [ "http://www.mendeley.com/documents/?uuid=b58de032-b8d7-4059-b213-1daa25a99758" ] } ], "mendeley" : { "formattedCitation" : "(Frantzeskaki et al., 2012; Rotmans, Kemp, &amp; van Asselt, 2001)", "plainTextFormattedCitation" : "(Frantzeskaki et al., 2012; Rotmans, Kemp, &amp; van Asselt, 2001)", "previouslyFormattedCitation" : "(Frantzeskaki et al., 2012; Rotmans, Kemp, &amp; van Asselt, 2001)" }, "properties" : {  }, "schema" : "https://github.com/citation-style-language/schema/raw/master/csl-citation.json" }</w:instrText>
      </w:r>
      <w:r w:rsidRPr="00F55611">
        <w:rPr>
          <w:lang w:val="en-US"/>
        </w:rPr>
        <w:fldChar w:fldCharType="separate"/>
      </w:r>
      <w:r w:rsidRPr="00F55611">
        <w:rPr>
          <w:lang w:val="en-US"/>
        </w:rPr>
        <w:t xml:space="preserve">(Frantzeskaki </w:t>
      </w:r>
      <w:r w:rsidR="009E3418" w:rsidRPr="009E3418">
        <w:rPr>
          <w:i/>
          <w:lang w:val="en-US"/>
        </w:rPr>
        <w:t>et al.</w:t>
      </w:r>
      <w:r w:rsidRPr="00F55611">
        <w:rPr>
          <w:lang w:val="en-US"/>
        </w:rPr>
        <w:t>, 2012; Rotmans</w:t>
      </w:r>
      <w:r w:rsidRPr="00E3616B">
        <w:rPr>
          <w:lang w:val="en-US"/>
        </w:rPr>
        <w:t xml:space="preserve"> </w:t>
      </w:r>
      <w:r w:rsidR="009E3418" w:rsidRPr="009E3418">
        <w:rPr>
          <w:i/>
          <w:lang w:val="en-US"/>
        </w:rPr>
        <w:t>et al.</w:t>
      </w:r>
      <w:r w:rsidRPr="00F55611">
        <w:rPr>
          <w:lang w:val="en-US"/>
        </w:rPr>
        <w:t>, 2001)</w:t>
      </w:r>
      <w:r w:rsidRPr="00F55611">
        <w:rPr>
          <w:lang w:val="en-US"/>
        </w:rPr>
        <w:fldChar w:fldCharType="end"/>
      </w:r>
      <w:r w:rsidRPr="00F55611">
        <w:rPr>
          <w:lang w:val="en-US"/>
        </w:rPr>
        <w:t xml:space="preserve">, pathways usually start with incremental and often non-disruptive actions in the short-term, often tuned to adaptation rather than mitigation or transformation, such as those depicted in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narratives. These short-term actions do not challenge current worldviews or institutions but pave the way and condition the implementation of more radical, disruptive actions in the medium- and long-term </w:t>
      </w:r>
      <w:r w:rsidRPr="00F55611">
        <w:rPr>
          <w:lang w:val="en-US"/>
        </w:rPr>
        <w:fldChar w:fldCharType="begin" w:fldLock="1"/>
      </w:r>
      <w:r w:rsidRPr="00F55611">
        <w:rPr>
          <w:lang w:val="en-US"/>
        </w:rPr>
        <w:instrText>ADDIN CSL_CITATION { "citationItems" : [ { "id" : "ITEM-1", "itemData" : { "DOI" : "10.1016/j.gloenvcha.2013.12.004", "ISBN" : "0959-3780", "ISSN" : "09593780", "abstract" : "In developing countries adaptation responses to climate and global change should be integrated with human development to generate no regrets, co-benefit strategies for the rural poor, but there are few examples of how to achieve this. The adaptation pathways approach provides a potentially useful decision-making framework because it aims to steer societies towards sustainable futures by accounting for complex systems, uncertainty and contested multi-stakeholder arenas, and by maintaining adaptation options. Using Nusa Tenggara Barat Province, Indonesia, as an example we consider whether generic justifications for adaptation pathways are tenable in the local context of climate and global change, rural poverty and development. Interviews and focus groups held with a cross-section of provincial leaders showed that the causes of community vulnerability are indeed highly complex and dynamic, influenced by 20 interacting drivers, of which climate variability and change are only two. Climate change interacts with population growth and ecosystem degradation to reduce land, water and food availability. Although poverty is resilient due to corruption, traditional institutions and fatalism, there is also considerable system flux due to decentralisation, modernisation and erosion of traditional culture. Together with several thresholds in drivers, potential shocks and paradoxes, these characteristics result in unpredictable system trajectories. Decision-making is also contested due to tensions around formal and informal leadership, corruption, community participation in planning and female empowerment. Based on this context we propose an adaptation pathways approach which can address the proximate and systemic causes of vulnerability and contested decision-making. Appropriate participatory processes and governance structures are suggested, including integrated livelihoods and multi-scale systems analysis, scenario planning, adaptive co-management and 'livelihood innovation niches'. We briefly discuss how this framing of adaptation pathways would differ from one in the developed context of neighbouring Australia, including the influence of the province's island geography on the heterogeneity of livelihoods and climate change, the pre-eminence and rapid change of social drivers, and the necessity to 'leap-frog' the Millennium Development Goals by mid-century to build adaptive capacity for imminent climate change impacts.", "author" : [ { "dropping-particle" : "", "family" : "Butler", "given" : "J. R A", "non-dropping-particle" : "", "parse-names" : false, "suffix" : "" }, { "dropping-particle" : "", "family" : "Suadnya", "given" : "W.", "non-dropping-particle" : "", "parse-names" : false, "suffix" : "" }, { "dropping-particle" : "", "family" : "Puspadi", "given" : "K.", "non-dropping-particle" : "", "parse-names" : false, "suffix" : "" }, { "dropping-particle" : "", "family" : "Sutaryono", "given" : "Y.", "non-dropping-particle" : "", "parse-names" : false, "suffix" : "" }, { "dropping-particle" : "", "family" : "Wise", "given" : "R. M.", "non-dropping-particle" : "", "parse-names" : false, "suffix" : "" }, { "dropping-particle" : "", "family" : "Skewes", "given" : "T. D.", "non-dropping-particle" : "", "parse-names" : false, "suffix" : "" }, { "dropping-particle" : "", "family" : "Kirono", "given" : "D.", "non-dropping-particle" : "", "parse-names" : false, "suffix" : "" }, { "dropping-particle" : "", "family" : "Bohensky", "given" : "E. L.", "non-dropping-particle" : "", "parse-names" : false, "suffix" : "" }, { "dropping-particle" : "", "family" : "Handayani", "given" : "T.", "non-dropping-particle" : "", "parse-names" : false, "suffix" : "" }, { "dropping-particle" : "", "family" : "Habibi", "given" : "P.", "non-dropping-particle" : "", "parse-names" : false, "suffix" : "" }, { "dropping-particle" : "", "family" : "Kisman", "given" : "M.", "non-dropping-particle" : "", "parse-names" : false, "suffix" : "" }, { "dropping-particle" : "", "family" : "Suharto", "given" : "I.", "non-dropping-particle" : "", "parse-names" : false, "suffix" : "" }, { "dropping-particle" : "", "family" : "Hanartani", "given" : "", "non-dropping-particle" : "", "parse-names" : false, "suffix" : "" }, { "dropping-particle" : "", "family" : "Supartarningsih", "given" : "S.", "non-dropping-particle" : "", "parse-names" : false, "suffix" : "" }, { "dropping-particle" : "", "family" : "Ripaldi", "given" : "A.", "non-dropping-particle" : "", "parse-names" : false, "suffix" : "" }, { "dropping-particle" : "", "family" : "Fachry", "given" : "A.", "non-dropping-particle" : "", "parse-names" : false, "suffix" : "" }, { "dropping-particle" : "", "family" : "Yanuartati", "given" : "Y.", "non-dropping-particle" : "", "parse-names" : false, "suffix" : "" }, { "dropping-particle" : "", "family" : "Abbas", "given" : "G.", "non-dropping-particle" : "", "parse-names" : false, "suffix" : "" }, { "dropping-particle" : "", "family" : "Duggan", "given" : "K.", "non-dropping-particle" : "", "parse-names" : false, "suffix" : "" }, { "dropping-particle" : "", "family" : "Ash", "given" : "A.", "non-dropping-particle" : "", "parse-names" : false, "suffix" : "" } ], "container-title" : "Global Environmental Change", "id" : "ITEM-1", "issued" : { "date-parts" : [ [ "2014" ] ] }, "page" : "368-382", "publisher" : "Elsevier Ltd", "title" : "Framing the application of adaptation pathways for rural livelihoods and global change in eastern Indonesian islands", "type" : "article-journal", "volume" : "28" }, "uris" : [ "http://www.mendeley.com/documents/?uuid=f12aaafc-a0a0-47cb-9991-7f9a26b6c026" ] }, { "id" : "ITEM-2", "itemData" : { "DOI" : "10.1080/17565529.2014.989192", "ISBN" : "1756-5529", "ISSN" : "1756-5529", "abstract" : "Adaptation pathways are increasingly being used as a foresight tool to help guide the implementation of climate change adaptation and deliberate transformation. This paper applies a pathways lens as a hindsight tool to provide new understanding about past change and adaptation relevant for improving future adaptation pathways approaches. Four case studies of past adaptations to change are examined: Solomon Islands Communities, Canadian forest-dependent communities, a Transylvanian village, and responses to climate adaptation policies in Australia. The results highlight that responses to change in these diverse case studies involve complex transitions that gradually create new conditions and trajectories; manifest as multiple but inter-related pathways of change and response at different social or spatial scales (e.g. different paths for different households or communities); have legacies and continuities across time that affect future pathways of change; are affected by power in complex ways; and can crea...", "author" : [ { "dropping-particle" : "", "family" : "Fazey", "given" : "Ioan", "non-dropping-particle" : "", "parse-names" : false, "suffix" : "" }, { "dropping-particle" : "", "family" : "Wise", "given" : "Russell M.", "non-dropping-particle" : "", "parse-names" : false, "suffix" : "" }, { "dropping-particle" : "", "family" : "Lyon", "given" : "Christopher", "non-dropping-particle" : "", "parse-names" : false, "suffix" : "" }, { "dropping-particle" : "", "family" : "C\u00e2mpeanu", "given" : "Claudia", "non-dropping-particle" : "", "parse-names" : false, "suffix" : "" }, { "dropping-particle" : "", "family" : "Moug", "given" : "Peter", "non-dropping-particle" : "", "parse-names" : false, "suffix" : "" }, { "dropping-particle" : "", "family" : "Davies", "given" : "Tammy E.", "non-dropping-particle" : "", "parse-names" : false, "suffix" : "" } ], "container-title" : "Climate and Development", "id" : "ITEM-2", "issue" : "1", "issued" : { "date-parts" : [ [ "2015" ] ] }, "title" : "Past and future adaptation pathways", "type" : "article-journal", "volume" : "8" }, "uris" : [ "http://www.mendeley.com/documents/?uuid=194978b2-0407-4b9b-8464-db74354737b6" ] }, { "id" : "ITEM-3", "itemData" : { "DOI" : "10.1016/j.gloenvcha.2013.12.002", "ISBN" : "09593780",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 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 E.", "non-dropping-particle" : "", "parse-names" : false, "suffix" : "" }, { "dropping-particle" : "", "family" : "Eakin", "given" : "H. C.", "non-dropping-particle" : "", "parse-names" : false, "suffix" : "" }, { "dropping-particle" : "", "family" : "Archer Van Garderen", "given" : "E. R M", "non-dropping-particle" : "", "parse-names" : false, "suffix" : "" }, { "dropping-particle" : "", "family" : "Campbell", "given" : "B.", "non-dropping-particle" : "", "parse-names" : false, "suffix" : "" } ], "container-title" : "Global Environmental Change", "id" : "ITEM-3", "issued" : { "date-parts" : [ [ "2014" ] ] }, "page" : "325-336", "publisher" : "Elsevier Ltd", "title" : "Reconceptualising adaptation to climate change as part of pathways of change and response", "type" : "article-journal", "volume" : "28" }, "uris" : [ "http://www.mendeley.com/documents/?uuid=8b1b7f9d-ada5-4754-a36f-54ab0e551ed7" ] } ], "mendeley" : { "formattedCitation" : "(Butler et al., 2014; Fazey et al., 2015; Wise et al., 2014)", "plainTextFormattedCitation" : "(Butler et al., 2014; Fazey et al., 2015; Wise et al., 2014)", "previouslyFormattedCitation" : "(Butler et al., 2014; Fazey et al., 2015; Wise et al., 2014)" }, "properties" : {  }, "schema" : "https://github.com/citation-style-language/schema/raw/master/csl-citation.json" }</w:instrText>
      </w:r>
      <w:r w:rsidRPr="00F55611">
        <w:rPr>
          <w:lang w:val="en-US"/>
        </w:rPr>
        <w:fldChar w:fldCharType="separate"/>
      </w:r>
      <w:r w:rsidRPr="00F55611">
        <w:rPr>
          <w:lang w:val="en-US"/>
        </w:rPr>
        <w:t xml:space="preserve">(Butler </w:t>
      </w:r>
      <w:r w:rsidR="009E3418" w:rsidRPr="009E3418">
        <w:rPr>
          <w:i/>
          <w:lang w:val="en-US"/>
        </w:rPr>
        <w:t>et al.</w:t>
      </w:r>
      <w:r w:rsidRPr="00F55611">
        <w:rPr>
          <w:lang w:val="en-US"/>
        </w:rPr>
        <w:t xml:space="preserve">, 2014; Fazey </w:t>
      </w:r>
      <w:r w:rsidR="009E3418" w:rsidRPr="009E3418">
        <w:rPr>
          <w:i/>
          <w:lang w:val="en-US"/>
        </w:rPr>
        <w:t>et al.</w:t>
      </w:r>
      <w:r w:rsidRPr="00F55611">
        <w:rPr>
          <w:lang w:val="en-US"/>
        </w:rPr>
        <w:t xml:space="preserve">, 2015; Wise </w:t>
      </w:r>
      <w:r w:rsidR="009E3418" w:rsidRPr="009E3418">
        <w:rPr>
          <w:i/>
          <w:lang w:val="en-US"/>
        </w:rPr>
        <w:t>et al.</w:t>
      </w:r>
      <w:r w:rsidRPr="00F55611">
        <w:rPr>
          <w:lang w:val="en-US"/>
        </w:rPr>
        <w:t>, 2014)</w:t>
      </w:r>
      <w:r w:rsidRPr="00F55611">
        <w:rPr>
          <w:lang w:val="en-US"/>
        </w:rPr>
        <w:fldChar w:fldCharType="end"/>
      </w:r>
      <w:r w:rsidRPr="00F55611">
        <w:rPr>
          <w:lang w:val="en-US"/>
        </w:rPr>
        <w:t xml:space="preserve">, such as those imagined in </w:t>
      </w:r>
      <w:r w:rsidRPr="00F55611">
        <w:rPr>
          <w:i/>
          <w:lang w:val="en-US"/>
        </w:rPr>
        <w:t>transition movements</w:t>
      </w:r>
      <w:r w:rsidRPr="00F55611">
        <w:rPr>
          <w:lang w:val="en-US"/>
        </w:rPr>
        <w:t xml:space="preserve"> or </w:t>
      </w:r>
      <w:r w:rsidRPr="00F55611">
        <w:rPr>
          <w:i/>
          <w:lang w:val="en-US"/>
        </w:rPr>
        <w:t>ecotopian solutions</w:t>
      </w:r>
      <w:r w:rsidRPr="00F55611">
        <w:rPr>
          <w:lang w:val="en-US"/>
        </w:rPr>
        <w:t xml:space="preserve"> narratives, and in visions of soci</w:t>
      </w:r>
      <w:r w:rsidR="00C379CC">
        <w:rPr>
          <w:lang w:val="en-US"/>
        </w:rPr>
        <w:t>et</w:t>
      </w:r>
      <w:r w:rsidRPr="00F55611">
        <w:rPr>
          <w:lang w:val="en-US"/>
        </w:rPr>
        <w:t xml:space="preserve">al transformations towards sustainability. This view is also consistent with the concept of “seeds” of transformation, where early local transformation may later be scaled-up to regions and globally </w:t>
      </w:r>
      <w:r w:rsidRPr="00F55611">
        <w:rPr>
          <w:lang w:val="en-US"/>
        </w:rPr>
        <w:fldChar w:fldCharType="begin" w:fldLock="1"/>
      </w:r>
      <w:r w:rsidRPr="00F55611">
        <w:rPr>
          <w:lang w:val="en-US"/>
        </w:rPr>
        <w:instrText>ADDIN CSL_CITATION { "citationItems" : [ { "id" : "ITEM-1", "itemData" : { "DOI" : "10.1002/fee.1309", "ISSN" : "1540-9309", "abstract" : "The scale, rate, and intensity of humans\u2019 environmental impact has engendered broad discussion about how to find plausible pathways of development that hold the most promise for fostering a better future in the Anthropocene. However, the dominance of dystopian visions of irreversible environmental degradation and societal collapse, along with overly optimistic utopias and business-as-usual scenarios that lack insight and innovation, frustrate progress. Here, we present a novel approach to thinking about the future that builds on experiences drawn from a diversity of practices, worldviews, values, and regions that could accelerate the adoption of pathways to transformative change (change that goes beyond incremental improvements). Using an analysis of 100 initiatives, or \u201cseeds of a good Anthropocene\u201d, we find that emphasizing hopeful elements of existing practice offers the opportunity to: (1) understand the values and features that constitute a good Anthropocene, (2) determine the processes that lead to the emergence and growth of initiatives that fundamentally change human\u2013environmental relationships, and (3) generate creative, bottom-up scenarios that feature well-articulated pathways toward a more positive future.", "author" : [ { "dropping-particle" : "", "family" : "Bennett", "given" : "Elena M.", "non-dropping-particle" : "", "parse-names" : false, "suffix" : "" }, { "dropping-particle" : "", "family" : "Solan", "given" : "Martin", "non-dropping-particle" : "", "parse-names" : false, "suffix" : "" }, { "dropping-particle" : "", "family" : "Biggs", "given" : "Reinette", "non-dropping-particle" : "", "parse-names" : false, "suffix" : "" }, { "dropping-particle" : "", "family" : "McPhearson", "given" : "Timon", "non-dropping-particle" : "", "parse-names" : false, "suffix" : "" }, { "dropping-particle" : "V.", "family" : "Norstr\u00f6m", "given" : "Albert", "non-dropping-particle" : "", "parse-names" : false, "suffix" : "" }, { "dropping-particle" : "", "family" : "Olsson", "given" : "Per", "non-dropping-particle" : "", "parse-names" : false, "suffix" : "" }, { "dropping-particle" : "", "family" : "Pereira", "given" : "Laura", "non-dropping-particle" : "", "parse-names" : false, "suffix" : "" }, { "dropping-particle" : "", "family" : "Peterson", "given" : "Garry D.", "non-dropping-particle" : "", "parse-names" : false, "suffix" : "" }, { "dropping-particle" : "", "family" : "Raudsepp-Hearne", "given" : "Ciara", "non-dropping-particle" : "", "parse-names" : false, "suffix" : "" }, { "dropping-particle" : "", "family" : "Biermann", "given" : "Frank", "non-dropping-particle" : "", "parse-names" : false, "suffix" : "" }, { "dropping-particle" : "", "family" : "Carpenter", "given" : "Stephen R.", "non-dropping-particle" : "", "parse-names" : false, "suffix" : "" }, { "dropping-particle" : "", "family" : "Ellis", "given" : "Erle C.", "non-dropping-particle" : "", "parse-names" : false, "suffix" : "" }, { "dropping-particle" : "", "family" : "Hichert", "given" : "Tanja", "non-dropping-particle" : "", "parse-names" : false, "suffix" : "" }, { "dropping-particle" : "", "family" : "Galaz", "given" : "Victor", "non-dropping-particle" : "", "parse-names" : false, "suffix" : "" }, { "dropping-particle" : "", "family" : "Lahsen", "given" : "Myanna", "non-dropping-particle" : "", "parse-names" : false, "suffix" : "" }, { "dropping-particle" : "", "family" : "Milkoreit", "given" : "Manjana", "non-dropping-particle" : "", "parse-names" : false, "suffix" : "" }, { "dropping-particle" : "", "family" : "Martin L\u00f3pez", "given" : "Berta", "non-dropping-particle" : "", "parse-names" : false, "suffix" : "" }, { "dropping-particle" : "", "family" : "Nicholas", "given" : "Kimberly A.", "non-dropping-particle" : "", "parse-names" : false, "suffix" : "" }, { "dropping-particle" : "", "family" : "Preiser", "given" : "Rika", "non-dropping-particle" : "", "parse-names" : false, "suffix" : "" }, { "dropping-particle" : "", "family" : "Vince", "given" : "Gaia", "non-dropping-particle" : "", "parse-names" : false, "suffix" : "" }, { "dropping-particle" : "", "family" : "Vervoort", "given" : "Joost M.", "non-dropping-particle" : "", "parse-names" : false, "suffix" : "" }, { "dropping-particle" : "", "family" : "Xu", "given" : "Jianchu", "non-dropping-particle" : "", "parse-names" : false, "suffix" : "" } ], "container-title" : "Frontiers in Ecology and the Environment", "id" : "ITEM-1", "issue" : "8", "issued" : { "date-parts" : [ [ "2016" ] ] }, "note" : "NULL", "page" : "441-448", "title" : "Bright spots: seeds of a good Anthropocene", "type" : "article-journal", "volume" : "14" }, "uris" : [ "http://www.mendeley.com/documents/?uuid=032b0a6c-bab5-45b5-8f0f-a25af1bc5950" ] } ], "mendeley" : { "formattedCitation" : "(Bennett et al., 2016)", "plainTextFormattedCitation" : "(Bennett et al., 2016)", "previouslyFormattedCitation" : "(Bennett et al., 2016)" }, "properties" : {  }, "schema" : "https://github.com/citation-style-language/schema/raw/master/csl-citation.json" }</w:instrText>
      </w:r>
      <w:r w:rsidRPr="00F55611">
        <w:rPr>
          <w:lang w:val="en-US"/>
        </w:rPr>
        <w:fldChar w:fldCharType="separate"/>
      </w:r>
      <w:r w:rsidRPr="00F55611">
        <w:rPr>
          <w:lang w:val="en-US"/>
        </w:rPr>
        <w:t xml:space="preserve">(Bennett </w:t>
      </w:r>
      <w:r w:rsidR="009E3418" w:rsidRPr="009E3418">
        <w:rPr>
          <w:i/>
          <w:lang w:val="en-US"/>
        </w:rPr>
        <w:t>et al.</w:t>
      </w:r>
      <w:r w:rsidRPr="00F55611">
        <w:rPr>
          <w:lang w:val="en-US"/>
        </w:rPr>
        <w:t>, 2016)</w:t>
      </w:r>
      <w:r w:rsidRPr="00F55611">
        <w:rPr>
          <w:lang w:val="en-US"/>
        </w:rPr>
        <w:fldChar w:fldCharType="end"/>
      </w:r>
      <w:r w:rsidRPr="00F55611">
        <w:rPr>
          <w:lang w:val="en-US"/>
        </w:rPr>
        <w:t>.</w:t>
      </w:r>
    </w:p>
    <w:p w14:paraId="19D841C1" w14:textId="4372088C" w:rsidR="00AE389F" w:rsidRPr="00F55611" w:rsidRDefault="00AE389F" w:rsidP="00AE389F">
      <w:pPr>
        <w:rPr>
          <w:lang w:val="en-US"/>
        </w:rPr>
      </w:pPr>
      <w:r w:rsidRPr="00F55611">
        <w:rPr>
          <w:lang w:val="en-US"/>
        </w:rPr>
        <w:t xml:space="preserve">Many of the trade-offs highlighted by this analysis straddle across socio-economic sectors. Cross-sectoral mainstreaming and cross-scale integration is seen as a means to mitigate trade-offs within pathways and across scales. Across the different regions of Europe and Central Asia, the overwhelming majority of pathways referred to at least potential, cross-sectoral interactions, irrespective of their initial sectoral focus. The concept of the food-water-energy nexus, that is the multiple interactions (synergies and trade-offs) between food, water and energy provisioning, demand and access, and their environmental and social determinants, is core to many pathways. Other critical cross-sectoral interactions concern integration across productive land uses, tourism, education, planning and nature conservation, or the consideration of how human activities affect freshwater and coastal waters. A specific idea found in the context of innovation pathways for the </w:t>
      </w:r>
      <w:r w:rsidRPr="00F55611">
        <w:rPr>
          <w:i/>
          <w:lang w:val="en-US"/>
        </w:rPr>
        <w:t>green economy</w:t>
      </w:r>
      <w:r w:rsidRPr="00F55611">
        <w:rPr>
          <w:lang w:val="en-US"/>
        </w:rPr>
        <w:t xml:space="preserve"> narrative, is the notion of bioeconomy landscapes, which rely on cross-sectoral networks of scientific, technological and managerial excellence </w:t>
      </w:r>
      <w:r w:rsidRPr="00F55611">
        <w:rPr>
          <w:lang w:val="en-US"/>
        </w:rPr>
        <w:fldChar w:fldCharType="begin" w:fldLock="1"/>
      </w:r>
      <w:r w:rsidRPr="00F55611">
        <w:rPr>
          <w:lang w:val="en-US"/>
        </w:rPr>
        <w:instrText>ADDIN CSL_CITATION { "citationItems" : [ { "id" : "ITEM-1", "itemData" : { "author" : [ { "dropping-particle" : "", "family" : "Zeijts", "given" : "H.", "non-dropping-particle" : "van", "parse-names" : false, "suffix" : "" }, { "dropping-particle" : "", "family" : "Prins", "given" : "A.G.", "non-dropping-particle" : "", "parse-names" : false, "suffix" : "" }, { "dropping-particle" : "", "family" : "Dammers", "given" : "E.", "non-dropping-particle" : "", "parse-names" : false, "suffix" : "" }, { "dropping-particle" : "", "family" : "Vonk", "given" : "M.", "non-dropping-particle" : "", "parse-names" : false, "suffix" : "" }, { "dropping-particle" : "", "family" : "Bouwma", "given" : "I.", "non-dropping-particle" : "", "parse-names" : false, "suffix" : "" }, { "dropping-particle" : "", "family" : "Farjon", "given" : "H.", "non-dropping-particle" : "", "parse-names" : false, "suffix" : "" }, { "dropping-particle" : "", "family" : "Pouwels", "given" : "R.", "non-dropping-particle" : "", "parse-names" : false, "suffix" : "" } ], "id" : "ITEM-1", "issued" : { "date-parts" : [ [ "2017" ] ] }, "note" : "NULL", "publisher" : "PBL Netherlands Environmental Assessment Agency", "publisher-place" : "The Hague", "title" : "European nature in the plural. Finding common ground for a next policy agenda", "type" : "book" }, "uris" : [ "http://www.mendeley.com/documents/?uuid=12ca2afe-d96d-418d-bf28-d94a26761308" ] } ], "mendeley" : { "formattedCitation" : "(van Zeijts et al., 2017)", "plainTextFormattedCitation" : "(van Zeijts et al., 2017)", "previouslyFormattedCitation" : "(van Zeijts et al., 2017)" }, "properties" : {  }, "schema" : "https://github.com/citation-style-language/schema/raw/master/csl-citation.json" }</w:instrText>
      </w:r>
      <w:r w:rsidRPr="00F55611">
        <w:rPr>
          <w:lang w:val="en-US"/>
        </w:rPr>
        <w:fldChar w:fldCharType="separate"/>
      </w:r>
      <w:r w:rsidRPr="00F55611">
        <w:rPr>
          <w:lang w:val="en-US"/>
        </w:rPr>
        <w:t xml:space="preserve">(van Zeijts </w:t>
      </w:r>
      <w:r w:rsidR="009E3418" w:rsidRPr="009E3418">
        <w:rPr>
          <w:i/>
          <w:lang w:val="en-US"/>
        </w:rPr>
        <w:t>et al.</w:t>
      </w:r>
      <w:r w:rsidRPr="00F55611">
        <w:rPr>
          <w:lang w:val="en-US"/>
        </w:rPr>
        <w:t>, 2017)</w:t>
      </w:r>
      <w:r w:rsidRPr="00F55611">
        <w:rPr>
          <w:lang w:val="en-US"/>
        </w:rPr>
        <w:fldChar w:fldCharType="end"/>
      </w:r>
      <w:r w:rsidRPr="00F55611">
        <w:rPr>
          <w:lang w:val="en-US"/>
        </w:rPr>
        <w:t xml:space="preserve">. Pathways within the </w:t>
      </w:r>
      <w:r w:rsidRPr="00F55611">
        <w:rPr>
          <w:i/>
          <w:lang w:val="en-US"/>
        </w:rPr>
        <w:t>transition movements</w:t>
      </w:r>
      <w:r w:rsidRPr="00F55611">
        <w:rPr>
          <w:lang w:val="en-US"/>
        </w:rPr>
        <w:t xml:space="preserve"> narrative focus particularly strongly on the integration of multiple dimensions of governance, technology, economy and society. In addition to these cross-sectoral interactions within individual pathways, there is great scope for mainstreaming (not just interactions) by, in future steps, integrating pathways formulated for different sectors.</w:t>
      </w:r>
    </w:p>
    <w:p w14:paraId="185F5817" w14:textId="2A9134F0" w:rsidR="00AE389F" w:rsidRPr="00F55611" w:rsidRDefault="00AE389F" w:rsidP="00AE389F">
      <w:pPr>
        <w:spacing w:after="0"/>
        <w:rPr>
          <w:lang w:val="en-US"/>
        </w:rPr>
      </w:pPr>
      <w:r w:rsidRPr="00F55611">
        <w:rPr>
          <w:lang w:val="en-US"/>
        </w:rPr>
        <w:lastRenderedPageBreak/>
        <w:t xml:space="preserve">Likewise, cross-scale integration, whether across adjacent scales, or across the whole range of scales from local to subnational, national, regional and in some instances to global (e.g. for energy / climate or food systems), is a strong common feature of most proposed sustainability pathways, with the exception of some </w:t>
      </w:r>
      <w:r w:rsidRPr="00F55611">
        <w:rPr>
          <w:i/>
          <w:lang w:val="en-US"/>
        </w:rPr>
        <w:t>ecotopian solutions</w:t>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7/s10113-016-1055-7", "ISBN" : "1436-3798, 1436-378X", "ISSN" : "1436378X", "abstract" : "Plausible scenarios of future land use derived from model projections may differ substantially from what is actually desired by society, and identifying such mis-matches is important for identifying policies to resolve them. This paper presents an approach to link explorative projections of future land use for the European Union to normative visions of desired land-use futures. We used the results of 24 scenario projections obtained from seven linked simulation models to explore uncertainty in future land-use developments. Land-use projections were linked to statements made by stakeholders for three normative visions of desired, future land use. The visions differed in the scale of multifunctionality of land use: at European (Best Land in Europe), regional (Regional Connected) or local (Local Multifunctional) level. To identify pathways to these visions, we analysed in which cases projected land-use changes matched with the land-use changes desired in the visions. We identified five pathways to the vision Re-gional Connected, two pathways to the vision Best Land in Europe, but no pathway to the vision Local Multifunc-tional. Our results suggest that policies have the ability to Electronic supplementary material The online version of this article (doi:10.1007/s10113-016-1055-7) contains supplementary material, which is available to authorized users. change the development of land use such that it is more in line with land-use futures desired by society. We believe our approach represents an interesting avenue for foresight studies on land use, as it combines the credibility from explorative scenarios with legitimacy and saliency of nor-mative visions.", "author" : [ { "dropping-particle" : "", "family" : "Verkerk", "given" : "Pieter J.", "non-dropping-particle" : "", "parse-names" : false, "suffix" : "" }, { "dropping-particle" : "", "family" : "Lindner", "given" : "Marcus", "non-dropping-particle" : "", "parse-names" : false, "suffix" : "" }, { "dropping-particle" : "", "family" : "P\u00e9rez-Soba", "given" : "Marta", "non-dropping-particle" : "", "parse-names" : false, "suffix" : "" }, { "dropping-particle" : "", "family" : "Paterson", "given" : "James S.", "non-dropping-particle" : "", "parse-names" : false, "suffix" : "" }, { "dropping-particle" : "", "family" : "Helming", "given" : "John", "non-dropping-particle" : "", "parse-names" : false, "suffix" : "" }, { "dropping-particle" : "", "family" : "Verburg", "given" : "Peter H.", "non-dropping-particle" : "", "parse-names" : false, "suffix" : "" }, { "dropping-particle" : "", "family" : "Kuemmerle", "given" : "Tobias", "non-dropping-particle" : "", "parse-names" : false, "suffix" : "" }, { "dropping-particle" : "", "family" : "Lotze-Campen", "given" : "Hermann", "non-dropping-particle" : "", "parse-names" : false, "suffix" : "" }, { "dropping-particle" : "", "family" : "Moiseyev", "given" : "Alexander", "non-dropping-particle" : "", "parse-names" : false, "suffix" : "" }, { "dropping-particle" : "", "family" : "M\u00fcller", "given" : "Daniel", "non-dropping-particle" : "", "parse-names" : false, "suffix" : "" }, { "dropping-particle" : "", "family" : "Popp", "given" : "Alexander", "non-dropping-particle" : "", "parse-names" : false, "suffix" : "" }, { "dropping-particle" : "", "family" : "Schulp", "given" : "Catharina J.E.", "non-dropping-particle" : "", "parse-names" : false, "suffix" : "" }, { "dropping-particle" : "", "family" : "St\u00fcrck", "given" : "Julia", "non-dropping-particle" : "", "parse-names" : false, "suffix" : "" }, { "dropping-particle" : "", "family" : "Tabeau", "given" : "Andrzej", "non-dropping-particle" : "", "parse-names" : false, "suffix" : "" }, { "dropping-particle" : "", "family" : "Wolfslehner", "given" : "Bernhard", "non-dropping-particle" : "", "parse-names" : false, "suffix" : "" }, { "dropping-particle" : "", "family" : "Zanden", "given" : "Emma H.", "non-dropping-particle" : "van der", "parse-names" : false, "suffix" : "" } ], "container-title" : "Regional Environmental Change", "id" : "ITEM-1", "issued" : { "date-parts" : [ [ "2016" ] ] }, "title" : "Identifying pathways to visions of future land use in Europe", "type" : "article-journal" }, "uris" : [ "http://www.mendeley.com/documents/?uuid=15d29ebb-5342-4cbb-b723-2ffa962bab62" ] } ], "mendeley" : { "formattedCitation" : "(Verkerk et al., 2016)", "manualFormatting" : "Verkerk et al. (2016)", "plainTextFormattedCitation" : "(Verkerk et al., 2016)", "previouslyFormattedCitation" : "(Verkerk et al., 2016)" }, "properties" : {  }, "schema" : "https://github.com/citation-style-language/schema/raw/master/csl-citation.json" }</w:instrText>
      </w:r>
      <w:r w:rsidRPr="00F55611">
        <w:rPr>
          <w:lang w:val="en-US"/>
        </w:rPr>
        <w:fldChar w:fldCharType="separate"/>
      </w:r>
      <w:r w:rsidRPr="00F55611">
        <w:rPr>
          <w:lang w:val="en-US"/>
        </w:rPr>
        <w:t xml:space="preserve">Verkerk </w:t>
      </w:r>
      <w:r w:rsidR="009E3418" w:rsidRPr="009E3418">
        <w:rPr>
          <w:i/>
          <w:lang w:val="en-US"/>
        </w:rPr>
        <w:t>et al.</w:t>
      </w:r>
      <w:r w:rsidRPr="00F55611">
        <w:rPr>
          <w:lang w:val="en-US"/>
        </w:rPr>
        <w:t xml:space="preserve"> (2016)</w:t>
      </w:r>
      <w:r w:rsidRPr="00F55611">
        <w:rPr>
          <w:lang w:val="en-US"/>
        </w:rPr>
        <w:fldChar w:fldCharType="end"/>
      </w:r>
      <w:r w:rsidRPr="00F55611">
        <w:rPr>
          <w:lang w:val="en-US"/>
        </w:rPr>
        <w:t xml:space="preserve"> found that, under the available policy options and modelling constraints, </w:t>
      </w:r>
      <w:r w:rsidRPr="00C214B9">
        <w:rPr>
          <w:lang w:val="en-US"/>
        </w:rPr>
        <w:t>local multifunctionality</w:t>
      </w:r>
      <w:r w:rsidRPr="00F55611">
        <w:rPr>
          <w:lang w:val="en-US"/>
        </w:rPr>
        <w:t xml:space="preserve"> was not feasible across the whole of the European Union, even if successful for some areas due to spatial trade-offs and spill-over effects, as highlighted in Section 5.5.2. In contrast, </w:t>
      </w:r>
      <w:r w:rsidRPr="00F55611">
        <w:rPr>
          <w:i/>
          <w:lang w:val="en-US"/>
        </w:rPr>
        <w:t>transition movements</w:t>
      </w:r>
      <w:r w:rsidRPr="00F55611">
        <w:rPr>
          <w:lang w:val="en-US"/>
        </w:rPr>
        <w:t xml:space="preserve"> pathways aim at integration with larger scales, especially in terms of governance. For example, the global </w:t>
      </w:r>
      <w:r w:rsidRPr="00F55611">
        <w:rPr>
          <w:lang w:val="en-US"/>
        </w:rPr>
        <w:fldChar w:fldCharType="begin" w:fldLock="1"/>
      </w:r>
      <w:r w:rsidRPr="00F55611">
        <w:rPr>
          <w:lang w:val="en-US"/>
        </w:rPr>
        <w:instrText>ADDIN CSL_CITATION { "citationItems" : [ { "id" : "ITEM-1", "itemData" : { "author" : [ { "dropping-particle" : "", "family" : "Greenpeace", "given" : "", "non-dropping-particle" : "", "parse-names" : false, "suffix" : "" } ], "id" : "ITEM-1", "issued" : { "date-parts" : [ [ "2009" ] ] }, "number-of-pages" : "20", "publisher" : "Greenpeace", "title" : "Greenpeace Climate Vision", "type" : "book" }, "uris" : [ "http://www.mendeley.com/documents/?uuid=c4cafb74-ddb3-48d8-8c16-a8597490b702" ] } ], "mendeley" : { "formattedCitation" : "(Greenpeace, 2009)", "manualFormatting" : "Greenpeace (2009)", "plainTextFormattedCitation" : "(Greenpeace, 2009)", "previouslyFormattedCitation" : "(Greenpeace, 2009)" }, "properties" : {  }, "schema" : "https://github.com/citation-style-language/schema/raw/master/csl-citation.json" }</w:instrText>
      </w:r>
      <w:r w:rsidRPr="00F55611">
        <w:rPr>
          <w:lang w:val="en-US"/>
        </w:rPr>
        <w:fldChar w:fldCharType="separate"/>
      </w:r>
      <w:r w:rsidRPr="00F55611">
        <w:rPr>
          <w:lang w:val="en-US"/>
        </w:rPr>
        <w:t>Greenpeace (2009)</w:t>
      </w:r>
      <w:r w:rsidRPr="00F55611">
        <w:rPr>
          <w:lang w:val="en-US"/>
        </w:rPr>
        <w:fldChar w:fldCharType="end"/>
      </w:r>
      <w:r w:rsidRPr="00F55611">
        <w:rPr>
          <w:lang w:val="en-US"/>
        </w:rPr>
        <w:t xml:space="preserve"> pathway </w:t>
      </w:r>
      <w:r w:rsidRPr="00F55611">
        <w:rPr>
          <w:rFonts w:eastAsia="Times New Roman"/>
          <w:lang w:val="en-US"/>
        </w:rPr>
        <w:t xml:space="preserve">includes both actions at the local scale (use of agroecology) and actions at the larger scale (protection of areas with high conservation value – globally and regionally), thus combining </w:t>
      </w:r>
      <w:r w:rsidRPr="00C214B9">
        <w:rPr>
          <w:rFonts w:eastAsia="Times New Roman"/>
          <w:lang w:val="en-US"/>
        </w:rPr>
        <w:t>land sharing</w:t>
      </w:r>
      <w:r w:rsidRPr="00F55611">
        <w:rPr>
          <w:rFonts w:eastAsia="Times New Roman"/>
          <w:lang w:val="en-US"/>
        </w:rPr>
        <w:t xml:space="preserve"> and </w:t>
      </w:r>
      <w:r w:rsidRPr="00C214B9">
        <w:rPr>
          <w:rFonts w:eastAsia="Times New Roman"/>
          <w:lang w:val="en-US"/>
        </w:rPr>
        <w:t>land sparing</w:t>
      </w:r>
      <w:r w:rsidRPr="00F55611">
        <w:rPr>
          <w:rFonts w:eastAsia="Times New Roman"/>
          <w:lang w:val="en-US"/>
        </w:rPr>
        <w:t xml:space="preserve"> approaches in a </w:t>
      </w:r>
      <w:r w:rsidRPr="00F55611">
        <w:rPr>
          <w:rFonts w:eastAsia="Times New Roman"/>
          <w:i/>
          <w:lang w:val="en-US"/>
        </w:rPr>
        <w:t>transition movements</w:t>
      </w:r>
      <w:r w:rsidRPr="00F55611">
        <w:rPr>
          <w:rFonts w:eastAsia="Times New Roman"/>
          <w:lang w:val="en-US"/>
        </w:rPr>
        <w:t xml:space="preserve"> narrative. </w:t>
      </w:r>
      <w:r w:rsidRPr="00F55611">
        <w:rPr>
          <w:lang w:val="en-US"/>
        </w:rPr>
        <w:t xml:space="preserve">While mainstreaming from local “green pioneers” solutions to a green society as a whole remains a great challenge, pathways for such spatial integration (scaling-up) are now starting to be imagined </w:t>
      </w:r>
      <w:r w:rsidRPr="00F55611">
        <w:rPr>
          <w:lang w:val="en-US"/>
        </w:rPr>
        <w:fldChar w:fldCharType="begin" w:fldLock="1"/>
      </w:r>
      <w:r w:rsidRPr="00F55611">
        <w:rPr>
          <w:lang w:val="en-US"/>
        </w:rPr>
        <w:instrText>ADDIN CSL_CITATION { "citationItems" : [ { "id" : "ITEM-1", "itemData" : { "author" : [ { "dropping-particle" : "", "family" : "Zeijts", "given" : "H.", "non-dropping-particle" : "van", "parse-names" : false, "suffix" : "" }, { "dropping-particle" : "", "family" : "Prins", "given" : "A.G.", "non-dropping-particle" : "", "parse-names" : false, "suffix" : "" }, { "dropping-particle" : "", "family" : "Dammers", "given" : "E.", "non-dropping-particle" : "", "parse-names" : false, "suffix" : "" }, { "dropping-particle" : "", "family" : "Vonk", "given" : "M.", "non-dropping-particle" : "", "parse-names" : false, "suffix" : "" }, { "dropping-particle" : "", "family" : "Bouwma", "given" : "I.", "non-dropping-particle" : "", "parse-names" : false, "suffix" : "" }, { "dropping-particle" : "", "family" : "Farjon", "given" : "H.", "non-dropping-particle" : "", "parse-names" : false, "suffix" : "" }, { "dropping-particle" : "", "family" : "Pouwels", "given" : "R.", "non-dropping-particle" : "", "parse-names" : false, "suffix" : "" } ], "id" : "ITEM-1", "issued" : { "date-parts" : [ [ "2017" ] ] }, "note" : "NULL", "publisher" : "PBL Netherlands Environmental Assessment Agency", "publisher-place" : "The Hague", "title" : "European nature in the plural. Finding common ground for a next policy agenda", "type" : "book" }, "uris" : [ "http://www.mendeley.com/documents/?uuid=12ca2afe-d96d-418d-bf28-d94a26761308" ] } ], "mendeley" : { "formattedCitation" : "(van Zeijts et al., 2017)", "plainTextFormattedCitation" : "(van Zeijts et al., 2017)", "previouslyFormattedCitation" : "(van Zeijts et al., 2017)" }, "properties" : {  }, "schema" : "https://github.com/citation-style-language/schema/raw/master/csl-citation.json" }</w:instrText>
      </w:r>
      <w:r w:rsidRPr="00F55611">
        <w:rPr>
          <w:lang w:val="en-US"/>
        </w:rPr>
        <w:fldChar w:fldCharType="separate"/>
      </w:r>
      <w:r w:rsidRPr="00F55611">
        <w:rPr>
          <w:lang w:val="en-US"/>
        </w:rPr>
        <w:t xml:space="preserve">(van Zeijts </w:t>
      </w:r>
      <w:r w:rsidR="009E3418" w:rsidRPr="009E3418">
        <w:rPr>
          <w:i/>
          <w:lang w:val="en-US"/>
        </w:rPr>
        <w:t>et al.</w:t>
      </w:r>
      <w:r w:rsidRPr="00F55611">
        <w:rPr>
          <w:lang w:val="en-US"/>
        </w:rPr>
        <w:t>, 2017)</w:t>
      </w:r>
      <w:r w:rsidRPr="00F55611">
        <w:rPr>
          <w:lang w:val="en-US"/>
        </w:rPr>
        <w:fldChar w:fldCharType="end"/>
      </w:r>
      <w:r w:rsidRPr="00F55611">
        <w:rPr>
          <w:lang w:val="en-US"/>
        </w:rPr>
        <w:t xml:space="preserve">. </w:t>
      </w:r>
      <w:r w:rsidRPr="00F55611">
        <w:rPr>
          <w:lang w:val="en-US"/>
        </w:rPr>
        <w:fldChar w:fldCharType="begin" w:fldLock="1"/>
      </w:r>
      <w:r w:rsidRPr="00F55611">
        <w:rPr>
          <w:lang w:val="en-US"/>
        </w:rPr>
        <w:instrText>ADDIN CSL_CITATION { "citationItems" : [ { "id" : "ITEM-1", "itemData" : { "DOI" : "10.1002/fee.1309", "ISSN" : "1540-9309", "abstract" : "The scale, rate, and intensity of humans\u2019 environmental impact has engendered broad discussion about how to find plausible pathways of development that hold the most promise for fostering a better future in the Anthropocene. However, the dominance of dystopian visions of irreversible environmental degradation and societal collapse, along with overly optimistic utopias and business-as-usual scenarios that lack insight and innovation, frustrate progress. Here, we present a novel approach to thinking about the future that builds on experiences drawn from a diversity of practices, worldviews, values, and regions that could accelerate the adoption of pathways to transformative change (change that goes beyond incremental improvements). Using an analysis of 100 initiatives, or \u201cseeds of a good Anthropocene\u201d, we find that emphasizing hopeful elements of existing practice offers the opportunity to: (1) understand the values and features that constitute a good Anthropocene, (2) determine the processes that lead to the emergence and growth of initiatives that fundamentally change human\u2013environmental relationships, and (3) generate creative, bottom-up scenarios that feature well-articulated pathways toward a more positive future.", "author" : [ { "dropping-particle" : "", "family" : "Bennett", "given" : "Elena M.", "non-dropping-particle" : "", "parse-names" : false, "suffix" : "" }, { "dropping-particle" : "", "family" : "Solan", "given" : "Martin", "non-dropping-particle" : "", "parse-names" : false, "suffix" : "" }, { "dropping-particle" : "", "family" : "Biggs", "given" : "Reinette", "non-dropping-particle" : "", "parse-names" : false, "suffix" : "" }, { "dropping-particle" : "", "family" : "McPhearson", "given" : "Timon", "non-dropping-particle" : "", "parse-names" : false, "suffix" : "" }, { "dropping-particle" : "V.", "family" : "Norstr\u00f6m", "given" : "Albert", "non-dropping-particle" : "", "parse-names" : false, "suffix" : "" }, { "dropping-particle" : "", "family" : "Olsson", "given" : "Per", "non-dropping-particle" : "", "parse-names" : false, "suffix" : "" }, { "dropping-particle" : "", "family" : "Pereira", "given" : "Laura", "non-dropping-particle" : "", "parse-names" : false, "suffix" : "" }, { "dropping-particle" : "", "family" : "Peterson", "given" : "Garry D.", "non-dropping-particle" : "", "parse-names" : false, "suffix" : "" }, { "dropping-particle" : "", "family" : "Raudsepp-Hearne", "given" : "Ciara", "non-dropping-particle" : "", "parse-names" : false, "suffix" : "" }, { "dropping-particle" : "", "family" : "Biermann", "given" : "Frank", "non-dropping-particle" : "", "parse-names" : false, "suffix" : "" }, { "dropping-particle" : "", "family" : "Carpenter", "given" : "Stephen R.", "non-dropping-particle" : "", "parse-names" : false, "suffix" : "" }, { "dropping-particle" : "", "family" : "Ellis", "given" : "Erle C.", "non-dropping-particle" : "", "parse-names" : false, "suffix" : "" }, { "dropping-particle" : "", "family" : "Hichert", "given" : "Tanja", "non-dropping-particle" : "", "parse-names" : false, "suffix" : "" }, { "dropping-particle" : "", "family" : "Galaz", "given" : "Victor", "non-dropping-particle" : "", "parse-names" : false, "suffix" : "" }, { "dropping-particle" : "", "family" : "Lahsen", "given" : "Myanna", "non-dropping-particle" : "", "parse-names" : false, "suffix" : "" }, { "dropping-particle" : "", "family" : "Milkoreit", "given" : "Manjana", "non-dropping-particle" : "", "parse-names" : false, "suffix" : "" }, { "dropping-particle" : "", "family" : "Martin L\u00f3pez", "given" : "Berta", "non-dropping-particle" : "", "parse-names" : false, "suffix" : "" }, { "dropping-particle" : "", "family" : "Nicholas", "given" : "Kimberly A.", "non-dropping-particle" : "", "parse-names" : false, "suffix" : "" }, { "dropping-particle" : "", "family" : "Preiser", "given" : "Rika", "non-dropping-particle" : "", "parse-names" : false, "suffix" : "" }, { "dropping-particle" : "", "family" : "Vince", "given" : "Gaia", "non-dropping-particle" : "", "parse-names" : false, "suffix" : "" }, { "dropping-particle" : "", "family" : "Vervoort", "given" : "Joost M.", "non-dropping-particle" : "", "parse-names" : false, "suffix" : "" }, { "dropping-particle" : "", "family" : "Xu", "given" : "Jianchu", "non-dropping-particle" : "", "parse-names" : false, "suffix" : "" } ], "container-title" : "Frontiers in Ecology and the Environment", "id" : "ITEM-1", "issue" : "8", "issued" : { "date-parts" : [ [ "2016" ] ] }, "note" : "NULL", "page" : "441-448", "title" : "Bright spots: seeds of a good Anthropocene", "type" : "article-journal", "volume" : "14" }, "uris" : [ "http://www.mendeley.com/documents/?uuid=032b0a6c-bab5-45b5-8f0f-a25af1bc5950" ] } ], "mendeley" : { "formattedCitation" : "(Bennett et al., 2016)", "manualFormatting" : "Bennett et al. (2016)", "plainTextFormattedCitation" : "(Bennett et al., 2016)", "previouslyFormattedCitation" : "(Bennett et al., 2016)" }, "properties" : {  }, "schema" : "https://github.com/citation-style-language/schema/raw/master/csl-citation.json" }</w:instrText>
      </w:r>
      <w:r w:rsidRPr="00F55611">
        <w:rPr>
          <w:lang w:val="en-US"/>
        </w:rPr>
        <w:fldChar w:fldCharType="separate"/>
      </w:r>
      <w:r w:rsidRPr="00F55611">
        <w:rPr>
          <w:lang w:val="en-US"/>
        </w:rPr>
        <w:t xml:space="preserve">Bennett </w:t>
      </w:r>
      <w:r w:rsidR="009E3418" w:rsidRPr="009E3418">
        <w:rPr>
          <w:i/>
          <w:lang w:val="en-US"/>
        </w:rPr>
        <w:t>et al.</w:t>
      </w:r>
      <w:r w:rsidRPr="00F55611">
        <w:rPr>
          <w:lang w:val="en-US"/>
        </w:rPr>
        <w:t xml:space="preserve"> (2016)</w:t>
      </w:r>
      <w:r w:rsidRPr="00F55611">
        <w:rPr>
          <w:lang w:val="en-US"/>
        </w:rPr>
        <w:fldChar w:fldCharType="end"/>
      </w:r>
      <w:r w:rsidRPr="00F55611">
        <w:rPr>
          <w:lang w:val="en-US"/>
        </w:rPr>
        <w:t xml:space="preserve"> suggest in particular to use combinations of exemplary transition movement “seeds” in large-scale (e.g. global) scenarios, as well as in local participatory scenarios.</w:t>
      </w:r>
    </w:p>
    <w:p w14:paraId="1CC32F11" w14:textId="77777777" w:rsidR="00AE389F" w:rsidRPr="00F55611" w:rsidRDefault="00AE389F" w:rsidP="00AE389F">
      <w:pPr>
        <w:spacing w:after="0"/>
        <w:rPr>
          <w:lang w:val="en-US"/>
        </w:rPr>
      </w:pPr>
    </w:p>
    <w:p w14:paraId="06F1684F" w14:textId="225539C1" w:rsidR="00AE389F" w:rsidRPr="00F55611" w:rsidRDefault="00AE389F" w:rsidP="007A3472">
      <w:pPr>
        <w:pStyle w:val="Heading2"/>
      </w:pPr>
      <w:bookmarkStart w:id="1712" w:name="_Toc500507609"/>
      <w:bookmarkStart w:id="1713" w:name="_Toc504380735"/>
      <w:bookmarkStart w:id="1714" w:name="_Toc519504773"/>
      <w:r w:rsidRPr="00F55611">
        <w:t>Conclusions</w:t>
      </w:r>
      <w:bookmarkEnd w:id="1682"/>
      <w:bookmarkEnd w:id="1683"/>
      <w:bookmarkEnd w:id="1684"/>
      <w:bookmarkEnd w:id="1712"/>
      <w:bookmarkEnd w:id="1713"/>
      <w:bookmarkEnd w:id="1714"/>
    </w:p>
    <w:p w14:paraId="763B5CF6" w14:textId="77777777" w:rsidR="00AE389F" w:rsidRPr="00F55611" w:rsidRDefault="00AE389F" w:rsidP="00147745">
      <w:pPr>
        <w:pStyle w:val="Heading3"/>
        <w:rPr>
          <w:lang w:val="en-US"/>
        </w:rPr>
      </w:pPr>
      <w:bookmarkStart w:id="1715" w:name="_Toc450554936"/>
      <w:bookmarkStart w:id="1716" w:name="_Toc477172699"/>
      <w:bookmarkStart w:id="1717" w:name="_Toc500507610"/>
      <w:bookmarkStart w:id="1718" w:name="_Toc504380736"/>
      <w:bookmarkStart w:id="1719" w:name="_Toc519504774"/>
      <w:r w:rsidRPr="00F55611">
        <w:rPr>
          <w:lang w:val="en-US"/>
        </w:rPr>
        <w:t>Overall synthesis</w:t>
      </w:r>
      <w:bookmarkEnd w:id="1715"/>
      <w:bookmarkEnd w:id="1716"/>
      <w:bookmarkEnd w:id="1717"/>
      <w:bookmarkEnd w:id="1718"/>
      <w:bookmarkEnd w:id="1719"/>
      <w:r w:rsidRPr="00F55611">
        <w:rPr>
          <w:lang w:val="en-US"/>
        </w:rPr>
        <w:t xml:space="preserve"> </w:t>
      </w:r>
    </w:p>
    <w:p w14:paraId="5E6A4765" w14:textId="77777777" w:rsidR="00AE389F" w:rsidRPr="00F55611" w:rsidRDefault="00AE389F" w:rsidP="00AE389F">
      <w:pPr>
        <w:rPr>
          <w:lang w:val="en-US"/>
        </w:rPr>
      </w:pPr>
      <w:r w:rsidRPr="00F55611">
        <w:rPr>
          <w:lang w:val="en-US"/>
        </w:rPr>
        <w:t>Chapter 5 focuses on the future interdependencies between nature and society. It asks to what extent findings from reviewed literature can establish future interactions between indirect drivers (such as human population change, economic or foreign policy), direct drivers (such as land use patterns or climate change), nature, its contributions to people, and a good quality of life. Each of these interactions represents a complex set of interrelationships. Scenarios and models are useful tools for advancing understanding of these interrelationships and how they might change in the future.</w:t>
      </w:r>
    </w:p>
    <w:p w14:paraId="2E41DB9D" w14:textId="77777777" w:rsidR="00AE389F" w:rsidRPr="00F55611" w:rsidRDefault="00AE389F" w:rsidP="00AE389F">
      <w:pPr>
        <w:rPr>
          <w:lang w:val="en-US"/>
        </w:rPr>
      </w:pPr>
      <w:r w:rsidRPr="00F55611">
        <w:rPr>
          <w:lang w:val="en-US"/>
        </w:rPr>
        <w:t xml:space="preserve">Four linked assessments on exploratory scenarios, integrated assessment models, visions of sustainable development, and pathways or normative scenarios for achieving such visions were undertaken to better comprehend what might happen to nature, its contributions to people, and a good quality of life in the future, and </w:t>
      </w:r>
      <w:r w:rsidRPr="00F55611">
        <w:rPr>
          <w:rFonts w:ascii="Calibri" w:eastAsia="Calibri" w:hAnsi="Calibri" w:cs="Calibri"/>
          <w:lang w:val="en-US"/>
        </w:rPr>
        <w:t>the actions decision-makers can take to move away from undesirable futures towards more sustainable futures</w:t>
      </w:r>
      <w:r w:rsidRPr="00F55611">
        <w:rPr>
          <w:lang w:val="en-US"/>
        </w:rPr>
        <w:t xml:space="preserve">. </w:t>
      </w:r>
    </w:p>
    <w:p w14:paraId="2F92DB6C" w14:textId="77777777" w:rsidR="00AE389F" w:rsidRPr="00F55611" w:rsidRDefault="00AE389F" w:rsidP="00AE389F">
      <w:pPr>
        <w:rPr>
          <w:lang w:val="en-US"/>
        </w:rPr>
      </w:pPr>
      <w:r w:rsidRPr="00F55611">
        <w:rPr>
          <w:lang w:val="en-US"/>
        </w:rPr>
        <w:t xml:space="preserve">The assessment of exploratory scenarios revealed that existing scenario studies for Europe and Central Asia can be categorized into six broad scenario archetypes, which describe different plausible futures for the region: </w:t>
      </w:r>
    </w:p>
    <w:p w14:paraId="2FF8795B" w14:textId="77777777" w:rsidR="00AE389F" w:rsidRPr="00F55611" w:rsidRDefault="00AE389F" w:rsidP="00E236B3">
      <w:pPr>
        <w:pStyle w:val="ListParagraph"/>
        <w:numPr>
          <w:ilvl w:val="0"/>
          <w:numId w:val="41"/>
        </w:numPr>
        <w:spacing w:before="120" w:after="120" w:line="276" w:lineRule="auto"/>
        <w:rPr>
          <w:lang w:val="en-US"/>
        </w:rPr>
      </w:pPr>
      <w:r w:rsidRPr="00F55611">
        <w:rPr>
          <w:rFonts w:cs="Leawood-Book"/>
          <w:i/>
          <w:lang w:val="en-US"/>
        </w:rPr>
        <w:t>Business-as-usual</w:t>
      </w:r>
      <w:r w:rsidRPr="00F55611">
        <w:rPr>
          <w:rFonts w:cs="Leawood-Book"/>
          <w:lang w:val="en-US"/>
        </w:rPr>
        <w:t xml:space="preserve"> assumes that the future will be characterized by a continuation of past and current trends in indirect and direct drivers. </w:t>
      </w:r>
    </w:p>
    <w:p w14:paraId="6A545798" w14:textId="77777777" w:rsidR="00AE389F" w:rsidRPr="00F55611" w:rsidRDefault="00AE389F" w:rsidP="00E236B3">
      <w:pPr>
        <w:pStyle w:val="ListParagraph"/>
        <w:numPr>
          <w:ilvl w:val="0"/>
          <w:numId w:val="41"/>
        </w:numPr>
        <w:spacing w:before="120" w:after="120" w:line="276" w:lineRule="auto"/>
        <w:rPr>
          <w:lang w:val="en-US"/>
        </w:rPr>
      </w:pPr>
      <w:r w:rsidRPr="00F55611">
        <w:rPr>
          <w:i/>
          <w:lang w:val="en-US"/>
        </w:rPr>
        <w:t>Economic optimism</w:t>
      </w:r>
      <w:r w:rsidRPr="00F55611">
        <w:rPr>
          <w:lang w:val="en-US"/>
        </w:rPr>
        <w:t xml:space="preserve"> assumes that global developments are steered by economic growth resulting in a strong dominance of international markets with a small degree of regulation. Environmental problems are only dealt with when solutions are of economic interest.</w:t>
      </w:r>
    </w:p>
    <w:p w14:paraId="40B1639F" w14:textId="77777777" w:rsidR="00AE389F" w:rsidRPr="00F55611" w:rsidRDefault="00AE389F" w:rsidP="00E236B3">
      <w:pPr>
        <w:pStyle w:val="ListParagraph"/>
        <w:numPr>
          <w:ilvl w:val="0"/>
          <w:numId w:val="41"/>
        </w:numPr>
        <w:spacing w:before="120" w:after="120" w:line="276" w:lineRule="auto"/>
        <w:rPr>
          <w:lang w:val="en-US"/>
        </w:rPr>
      </w:pPr>
      <w:r w:rsidRPr="00F55611">
        <w:rPr>
          <w:i/>
          <w:iCs/>
          <w:lang w:val="en-US"/>
        </w:rPr>
        <w:t>Regional competition</w:t>
      </w:r>
      <w:r w:rsidRPr="00F55611">
        <w:rPr>
          <w:iCs/>
          <w:lang w:val="en-US"/>
        </w:rPr>
        <w:t xml:space="preserve"> assumes </w:t>
      </w:r>
      <w:r w:rsidRPr="00F55611">
        <w:rPr>
          <w:lang w:val="en-US"/>
        </w:rPr>
        <w:t>an increasingly fragmented world with a growing gap between rich and poor, and increasing problems with crime, violence and terrorism. This leads to a strong focus on national or regional security, increased trade and other barriers to cooperation, and often low concern for the environment.</w:t>
      </w:r>
    </w:p>
    <w:p w14:paraId="704798D6" w14:textId="77777777" w:rsidR="00AE389F" w:rsidRPr="00F55611" w:rsidRDefault="00AE389F" w:rsidP="00E236B3">
      <w:pPr>
        <w:pStyle w:val="ListParagraph"/>
        <w:numPr>
          <w:ilvl w:val="0"/>
          <w:numId w:val="41"/>
        </w:numPr>
        <w:spacing w:before="120" w:after="120" w:line="276" w:lineRule="auto"/>
        <w:rPr>
          <w:lang w:val="en-US"/>
        </w:rPr>
      </w:pPr>
      <w:r w:rsidRPr="00F55611">
        <w:rPr>
          <w:i/>
          <w:iCs/>
          <w:lang w:val="en-US"/>
        </w:rPr>
        <w:t>Regional sustainability</w:t>
      </w:r>
      <w:r w:rsidRPr="00F55611">
        <w:rPr>
          <w:iCs/>
          <w:lang w:val="en-US"/>
        </w:rPr>
        <w:t xml:space="preserve"> assumes a </w:t>
      </w:r>
      <w:r w:rsidRPr="00F55611">
        <w:rPr>
          <w:lang w:val="en-US"/>
        </w:rPr>
        <w:t xml:space="preserve">shift towards local and regional decision-making, which is strongly influenced by environmentally aware citizens. A proactive attitude to environmental </w:t>
      </w:r>
      <w:r w:rsidRPr="00F55611">
        <w:rPr>
          <w:lang w:val="en-US"/>
        </w:rPr>
        <w:lastRenderedPageBreak/>
        <w:t xml:space="preserve">management prevails, but poor international collaboration obstructs coordination to solve global environmental issues. </w:t>
      </w:r>
    </w:p>
    <w:p w14:paraId="05BF2DED" w14:textId="26F02221" w:rsidR="00AE389F" w:rsidRPr="00F55611" w:rsidRDefault="00AE389F" w:rsidP="00E236B3">
      <w:pPr>
        <w:pStyle w:val="ListParagraph"/>
        <w:numPr>
          <w:ilvl w:val="0"/>
          <w:numId w:val="41"/>
        </w:numPr>
        <w:spacing w:before="120" w:after="120" w:line="276" w:lineRule="auto"/>
        <w:rPr>
          <w:lang w:val="en-US"/>
        </w:rPr>
      </w:pPr>
      <w:r w:rsidRPr="00F55611">
        <w:rPr>
          <w:i/>
          <w:iCs/>
          <w:lang w:val="en-US"/>
        </w:rPr>
        <w:t>Global sustainable development</w:t>
      </w:r>
      <w:r w:rsidRPr="00F55611">
        <w:rPr>
          <w:iCs/>
          <w:lang w:val="en-US"/>
        </w:rPr>
        <w:t xml:space="preserve"> </w:t>
      </w:r>
      <w:r w:rsidRPr="00F55611">
        <w:rPr>
          <w:lang w:val="en-US"/>
        </w:rPr>
        <w:t xml:space="preserve">assumes a globalized world with an increasingly proactive attitude of policymakers and the public at large towards environmental issues, which are dealt with using a high level of top-down regulation. </w:t>
      </w:r>
    </w:p>
    <w:p w14:paraId="12518B08" w14:textId="77777777" w:rsidR="00AE389F" w:rsidRPr="00F55611" w:rsidRDefault="00AE389F" w:rsidP="00E236B3">
      <w:pPr>
        <w:pStyle w:val="ListParagraph"/>
        <w:numPr>
          <w:ilvl w:val="0"/>
          <w:numId w:val="41"/>
        </w:numPr>
        <w:spacing w:after="120" w:line="276" w:lineRule="auto"/>
        <w:rPr>
          <w:lang w:val="en-US"/>
        </w:rPr>
      </w:pPr>
      <w:r w:rsidRPr="00F55611">
        <w:rPr>
          <w:i/>
          <w:lang w:val="en-US"/>
        </w:rPr>
        <w:t>Inequality</w:t>
      </w:r>
      <w:r w:rsidRPr="00F55611">
        <w:rPr>
          <w:lang w:val="en-US"/>
        </w:rPr>
        <w:t xml:space="preserve"> assumes fundamental and growing economic, political and social inequalities with power becoming concentrated in a relatively small political and business elite that takes environmental responsibility, while keeping the large lower-class poor, but satisfied. </w:t>
      </w:r>
    </w:p>
    <w:p w14:paraId="5D4F72A5" w14:textId="77777777" w:rsidR="00AE389F" w:rsidRPr="00F55611" w:rsidRDefault="00AE389F" w:rsidP="00AE389F">
      <w:pPr>
        <w:rPr>
          <w:lang w:val="en-US"/>
        </w:rPr>
      </w:pPr>
      <w:r w:rsidRPr="00F55611">
        <w:rPr>
          <w:lang w:val="en-US"/>
        </w:rPr>
        <w:t xml:space="preserve">Impacts on nature, its contributions to people, and a good quality of life within each of these plausible futures, as simulated by integrated assessment models, are summarized in </w:t>
      </w:r>
      <w:r w:rsidRPr="00F55611">
        <w:rPr>
          <w:b/>
          <w:lang w:val="en-US"/>
        </w:rPr>
        <w:t>Table 5.6</w:t>
      </w:r>
      <w:r w:rsidRPr="00F55611">
        <w:rPr>
          <w:lang w:val="en-US"/>
        </w:rPr>
        <w:t xml:space="preserve">. This provides a broad indication of whether impacts, on average, are positive, negative or mixed. More positive impacts are projected under futures that assume proactive decision-making on environmental issues, such as the </w:t>
      </w:r>
      <w:r w:rsidRPr="00F55611">
        <w:rPr>
          <w:i/>
          <w:lang w:val="en-US"/>
        </w:rPr>
        <w:t xml:space="preserve">global sustainable development </w:t>
      </w:r>
      <w:r w:rsidRPr="00F55611">
        <w:rPr>
          <w:lang w:val="en-US"/>
        </w:rPr>
        <w:t xml:space="preserve">and </w:t>
      </w:r>
      <w:r w:rsidRPr="00F55611">
        <w:rPr>
          <w:i/>
          <w:lang w:val="en-US"/>
        </w:rPr>
        <w:t xml:space="preserve">regional sustainability </w:t>
      </w:r>
      <w:r w:rsidRPr="00F55611">
        <w:rPr>
          <w:lang w:val="en-US"/>
        </w:rPr>
        <w:t xml:space="preserve">scenario archetypes, than those that are reactive, such as </w:t>
      </w:r>
      <w:r w:rsidRPr="00F55611">
        <w:rPr>
          <w:i/>
          <w:lang w:val="en-US"/>
        </w:rPr>
        <w:t>economic optimism</w:t>
      </w:r>
      <w:r w:rsidRPr="00F55611">
        <w:rPr>
          <w:lang w:val="en-US"/>
        </w:rPr>
        <w:t xml:space="preserve">, </w:t>
      </w:r>
      <w:r w:rsidRPr="00F55611">
        <w:rPr>
          <w:i/>
          <w:lang w:val="en-US"/>
        </w:rPr>
        <w:t>regional competition</w:t>
      </w:r>
      <w:r w:rsidRPr="00F55611">
        <w:rPr>
          <w:lang w:val="en-US"/>
        </w:rPr>
        <w:t xml:space="preserve"> and </w:t>
      </w:r>
      <w:r w:rsidRPr="00F55611">
        <w:rPr>
          <w:i/>
          <w:lang w:val="en-US"/>
        </w:rPr>
        <w:t>business-as-usual</w:t>
      </w:r>
      <w:r w:rsidRPr="00F55611">
        <w:rPr>
          <w:lang w:val="en-US"/>
        </w:rPr>
        <w:t xml:space="preserve">. The two </w:t>
      </w:r>
      <w:r w:rsidRPr="00F55611">
        <w:rPr>
          <w:i/>
          <w:lang w:val="en-US"/>
        </w:rPr>
        <w:t>sustainability</w:t>
      </w:r>
      <w:r w:rsidRPr="00F55611">
        <w:rPr>
          <w:lang w:val="en-US"/>
        </w:rPr>
        <w:t xml:space="preserve"> scenario archetypes also promote a more holistic approach to managing human and environmental systems, which supports multifunctionality and multiple contributions from nature to people. Alternatively, the </w:t>
      </w:r>
      <w:r w:rsidRPr="00F55611">
        <w:rPr>
          <w:i/>
          <w:lang w:val="en-US"/>
        </w:rPr>
        <w:t>economic optimism</w:t>
      </w:r>
      <w:r w:rsidRPr="00F55611">
        <w:rPr>
          <w:lang w:val="en-US"/>
        </w:rPr>
        <w:t xml:space="preserve"> scenario archetype tends to promote a more limited number of services, particularly material contributions such as agricultural and timber production resulting in strong positive effects in market values and negative effects in non-market values. Such scenarios are often associated with trade-offs between increases in food provision (generally associated with the expansion of agricultural land or the intensification of livestock production and fish captures) and decreases in the provision of regulating contributions (e.g. prevention of soil erosion, regulation of water quality and quantity) and nature values. Similar trade-offs were also identified between increases in timber provision and decreases in regulating (e.g. carbon sequestration) and non-material contributions (e.g. aesthetic value). </w:t>
      </w:r>
    </w:p>
    <w:p w14:paraId="4BEDFB62" w14:textId="0138A9CE" w:rsidR="00AE389F" w:rsidRPr="00F55611" w:rsidRDefault="00AE389F" w:rsidP="00AE389F">
      <w:pPr>
        <w:rPr>
          <w:lang w:val="en-US"/>
        </w:rPr>
      </w:pPr>
      <w:r w:rsidRPr="00F55611">
        <w:rPr>
          <w:lang w:val="en-US"/>
        </w:rPr>
        <w:t xml:space="preserve">Trade-offs were also apparent under the sustainability scenario archetypes, particularly under </w:t>
      </w:r>
      <w:r w:rsidRPr="00F55611">
        <w:rPr>
          <w:i/>
          <w:lang w:val="en-US"/>
        </w:rPr>
        <w:t>regional sustainability</w:t>
      </w:r>
      <w:r w:rsidRPr="00F55611">
        <w:rPr>
          <w:lang w:val="en-US"/>
        </w:rPr>
        <w:t>, where society chooses to live less resource-intensive lifestyles and hence nature’s material contributions to people, tend to decrease, while nature and regulating contributions increase. Most of the trade-offs projected in the sustainability scenarios relate to the use of land and water. These included: (i) agricultural extensification leading to increases in agricultural areas and consequent decreases in other land uses, such as forests, to maintain food production levels and not to create displacement effects to other regions; (ii) expansion of bioenergy croplands at the expense of food production or biodiversity-rich forests; (iii) and reforestation or afforestation to improve climate regulation or natural hazard regulation resulting in reductions in surface water resources, leading to water stress and potentially detrimental effects on aquatic ecosystems (although it is also recognized that in some circumstances reafforestation can lead to improved water resources). In tackling such trade-offs</w:t>
      </w:r>
      <w:r w:rsidRPr="00F55611">
        <w:rPr>
          <w:szCs w:val="24"/>
          <w:lang w:val="en-US" w:eastAsia="de-DE"/>
        </w:rPr>
        <w:t xml:space="preserve"> to develop </w:t>
      </w:r>
      <w:r w:rsidRPr="00F55611">
        <w:rPr>
          <w:lang w:val="en-US"/>
        </w:rPr>
        <w:t xml:space="preserve">sustainable land and water management strategies, </w:t>
      </w:r>
      <w:r w:rsidRPr="00F55611">
        <w:rPr>
          <w:szCs w:val="24"/>
          <w:lang w:val="en-US" w:eastAsia="de-DE"/>
        </w:rPr>
        <w:t>cooperation between sectors and countries to foster strategic planning was considered crucial</w:t>
      </w:r>
      <w:r w:rsidRPr="00F55611">
        <w:rPr>
          <w:lang w:val="en-US"/>
        </w:rPr>
        <w:t xml:space="preserve">, as characterized as part of the </w:t>
      </w:r>
      <w:r w:rsidRPr="00F55611">
        <w:rPr>
          <w:i/>
          <w:lang w:val="en-US"/>
        </w:rPr>
        <w:t>global sustainable development</w:t>
      </w:r>
      <w:r w:rsidRPr="00F55611">
        <w:rPr>
          <w:lang w:val="en-US"/>
        </w:rPr>
        <w:t xml:space="preserve"> scenario archetype.</w:t>
      </w:r>
    </w:p>
    <w:p w14:paraId="2020D170" w14:textId="4B9ECCB3" w:rsidR="00AE389F" w:rsidRPr="00F55611" w:rsidRDefault="00A96F14" w:rsidP="00AE389F">
      <w:pPr>
        <w:rPr>
          <w:lang w:val="en-US"/>
        </w:rPr>
      </w:pPr>
      <w:r>
        <w:rPr>
          <w:lang w:eastAsia="en-GB"/>
        </w:rPr>
        <w:lastRenderedPageBreak/>
        <w:drawing>
          <wp:inline distT="0" distB="0" distL="0" distR="0" wp14:anchorId="261FC9D8" wp14:editId="3B038DBD">
            <wp:extent cx="5759450" cy="2794635"/>
            <wp:effectExtent l="0" t="0" r="0" b="5715"/>
            <wp:docPr id="4123" name="Picture 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7"/>
                    <a:stretch>
                      <a:fillRect/>
                    </a:stretch>
                  </pic:blipFill>
                  <pic:spPr>
                    <a:xfrm>
                      <a:off x="0" y="0"/>
                      <a:ext cx="5759450" cy="2794635"/>
                    </a:xfrm>
                    <a:prstGeom prst="rect">
                      <a:avLst/>
                    </a:prstGeom>
                  </pic:spPr>
                </pic:pic>
              </a:graphicData>
            </a:graphic>
          </wp:inline>
        </w:drawing>
      </w:r>
    </w:p>
    <w:p w14:paraId="260F8770" w14:textId="77777777" w:rsidR="00AE389F" w:rsidRPr="00F55611" w:rsidRDefault="00AE389F" w:rsidP="00AE389F">
      <w:pPr>
        <w:rPr>
          <w:lang w:val="en-US"/>
        </w:rPr>
      </w:pPr>
      <w:r w:rsidRPr="00F55611">
        <w:rPr>
          <w:lang w:val="en-US"/>
        </w:rPr>
        <w:t>Interpretation of these broad findings for decision-making should bear in mind that scenario and modelling studies are projections of the future and involve different sources of uncertainties. These include uncertainties arising from scenario assumptions, model structure, model inputs and the propagation of uncertainties across the integrated components of the systems, amongst others.</w:t>
      </w:r>
    </w:p>
    <w:p w14:paraId="3CCB8DAF" w14:textId="77777777" w:rsidR="00AE389F" w:rsidRPr="00F55611" w:rsidRDefault="00AE389F" w:rsidP="00AE389F">
      <w:pPr>
        <w:rPr>
          <w:lang w:val="en-US"/>
        </w:rPr>
      </w:pPr>
      <w:r w:rsidRPr="00F55611">
        <w:rPr>
          <w:lang w:val="en-US"/>
        </w:rPr>
        <w:t xml:space="preserve">The reviews of visions and pathways of sustainable development aimed to synthesize knowledge on the </w:t>
      </w:r>
      <w:r w:rsidRPr="00F55611">
        <w:rPr>
          <w:rFonts w:ascii="Calibri" w:eastAsia="Calibri" w:hAnsi="Calibri" w:cs="Calibri"/>
          <w:lang w:val="en-US"/>
        </w:rPr>
        <w:t xml:space="preserve">actions decision-makers can take to move away from undesirable futures, such as </w:t>
      </w:r>
      <w:r w:rsidRPr="00F55611">
        <w:rPr>
          <w:rFonts w:ascii="Calibri" w:eastAsia="Calibri" w:hAnsi="Calibri" w:cs="Calibri"/>
          <w:i/>
          <w:lang w:val="en-US"/>
        </w:rPr>
        <w:t>regional competition</w:t>
      </w:r>
      <w:r w:rsidRPr="00F55611">
        <w:rPr>
          <w:rFonts w:ascii="Calibri" w:eastAsia="Calibri" w:hAnsi="Calibri" w:cs="Calibri"/>
          <w:lang w:val="en-US"/>
        </w:rPr>
        <w:t xml:space="preserve">, towards more sustainable futures, such as </w:t>
      </w:r>
      <w:r w:rsidRPr="00F55611">
        <w:rPr>
          <w:rFonts w:ascii="Calibri" w:eastAsia="Calibri" w:hAnsi="Calibri" w:cs="Calibri"/>
          <w:i/>
          <w:lang w:val="en-US"/>
        </w:rPr>
        <w:t>regional sustainability</w:t>
      </w:r>
      <w:r w:rsidRPr="00F55611">
        <w:rPr>
          <w:lang w:val="en-US"/>
        </w:rPr>
        <w:t>. Many visions, and the pathways to achieve them, have been developed for policy support and can be linked to the Millennium Development Goals, Sustainable Development Goals or Aichi Biodiversity Targets. However, the Sustainable Development Goals tend to be more consistently covered, relative to the Aichi Biodiversity Targets, suggesting that the strong focus on elements of good quality of life in visions is not sufficiently supported by goals related to the nature and ecosystems that underpin nature’s contributions to people and a good quality of life. This implies a need to further mainstream biodiversity in its various dimensions into strategic planning and decision-making.</w:t>
      </w:r>
    </w:p>
    <w:p w14:paraId="68073CAD" w14:textId="77777777" w:rsidR="00AE389F" w:rsidRPr="00F55611" w:rsidRDefault="00AE389F" w:rsidP="00AE389F">
      <w:pPr>
        <w:rPr>
          <w:lang w:val="en-US"/>
        </w:rPr>
      </w:pPr>
      <w:r w:rsidRPr="00F55611">
        <w:rPr>
          <w:lang w:val="en-US"/>
        </w:rPr>
        <w:t xml:space="preserve">Multiple pathways were found at global, regional and local scales that offer the means to devise courses of actions towards visions of sustainable development. The pathways could be grouped into four distinctive sustainability narratives: </w:t>
      </w:r>
      <w:r w:rsidRPr="00F55611">
        <w:rPr>
          <w:i/>
          <w:lang w:val="en-US"/>
        </w:rPr>
        <w:t>green economy</w:t>
      </w:r>
      <w:r w:rsidRPr="00F55611">
        <w:rPr>
          <w:lang w:val="en-US"/>
        </w:rPr>
        <w:t xml:space="preserve">, </w:t>
      </w:r>
      <w:r w:rsidRPr="00F55611">
        <w:rPr>
          <w:i/>
          <w:lang w:val="en-US"/>
        </w:rPr>
        <w:t>low carbon transformation</w:t>
      </w:r>
      <w:r w:rsidRPr="00F55611">
        <w:rPr>
          <w:lang w:val="en-US"/>
        </w:rPr>
        <w:t xml:space="preserve">, </w:t>
      </w:r>
      <w:r w:rsidRPr="00F55611">
        <w:rPr>
          <w:i/>
          <w:lang w:val="en-US"/>
        </w:rPr>
        <w:t>transition movements</w:t>
      </w:r>
      <w:r w:rsidRPr="00F55611">
        <w:rPr>
          <w:lang w:val="en-US"/>
        </w:rPr>
        <w:t xml:space="preserve"> and </w:t>
      </w:r>
      <w:r w:rsidRPr="00F55611">
        <w:rPr>
          <w:i/>
          <w:lang w:val="en-US"/>
        </w:rPr>
        <w:t>ecotopian solutions</w:t>
      </w:r>
      <w:r w:rsidRPr="00F55611">
        <w:rPr>
          <w:lang w:val="en-US"/>
        </w:rPr>
        <w:t xml:space="preserve">. The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narratives, which dominate at global and regional scales, build towards sustainability without challenging the economic growth paradigm. They share three alternative pathways: </w:t>
      </w:r>
      <w:r w:rsidRPr="00F55611">
        <w:rPr>
          <w:i/>
          <w:lang w:val="en-US"/>
        </w:rPr>
        <w:t>technological innovation</w:t>
      </w:r>
      <w:r w:rsidRPr="00F55611">
        <w:rPr>
          <w:lang w:val="en-US"/>
        </w:rPr>
        <w:t xml:space="preserve">, </w:t>
      </w:r>
      <w:r w:rsidRPr="00F55611">
        <w:rPr>
          <w:i/>
          <w:lang w:val="en-US"/>
        </w:rPr>
        <w:t>land sparing</w:t>
      </w:r>
      <w:r w:rsidRPr="00F55611">
        <w:rPr>
          <w:lang w:val="en-US"/>
        </w:rPr>
        <w:t xml:space="preserve"> with strong nature protection in designated areas, or </w:t>
      </w:r>
      <w:r w:rsidRPr="00F55611">
        <w:rPr>
          <w:i/>
          <w:lang w:val="en-US"/>
        </w:rPr>
        <w:t>land sharing</w:t>
      </w:r>
      <w:r w:rsidRPr="00F55611">
        <w:rPr>
          <w:lang w:val="en-US"/>
        </w:rPr>
        <w:t xml:space="preserve"> with lower use intensity and diversification of production of nature’s contributions to people. Combinations of top-down legal and regulatory instruments mixed with economic and financial instruments designed at regional (European Union) or national levels (Eastern Europe and Central Asia) are essential to support pathways of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Such pathways are often formulated at a sectoral level, and integration across sectoral pathways is critical. However, because </w:t>
      </w:r>
      <w:r w:rsidRPr="00F55611">
        <w:rPr>
          <w:i/>
          <w:lang w:val="en-US"/>
        </w:rPr>
        <w:t>green economy</w:t>
      </w:r>
      <w:r w:rsidRPr="00F55611">
        <w:rPr>
          <w:lang w:val="en-US"/>
        </w:rPr>
        <w:t xml:space="preserve"> and </w:t>
      </w:r>
      <w:r w:rsidRPr="00F55611">
        <w:rPr>
          <w:i/>
          <w:lang w:val="en-US"/>
        </w:rPr>
        <w:t>low carbon transformation</w:t>
      </w:r>
      <w:r w:rsidRPr="00F55611">
        <w:rPr>
          <w:lang w:val="en-US"/>
        </w:rPr>
        <w:t xml:space="preserve"> pathways do not fully mitigate trade-offs between production activities and the conservation of nature and regulating and non-material contributions, as well as with important aspects of good quality of life, such as equity and indigenous and local knowledge, they may not be sufficient alone to achieve sustainability. </w:t>
      </w:r>
    </w:p>
    <w:p w14:paraId="78AFAB56" w14:textId="77777777" w:rsidR="00AE389F" w:rsidRPr="00F55611" w:rsidRDefault="00AE389F" w:rsidP="00AE389F">
      <w:pPr>
        <w:rPr>
          <w:lang w:val="en-US"/>
        </w:rPr>
      </w:pPr>
      <w:r w:rsidRPr="00F55611">
        <w:rPr>
          <w:lang w:val="en-US"/>
        </w:rPr>
        <w:lastRenderedPageBreak/>
        <w:t xml:space="preserve">Instead, they may pave the way for the first steps of </w:t>
      </w:r>
      <w:r w:rsidRPr="00F55611">
        <w:rPr>
          <w:i/>
          <w:lang w:val="en-US"/>
        </w:rPr>
        <w:t>transition movements</w:t>
      </w:r>
      <w:r w:rsidRPr="00F55611">
        <w:rPr>
          <w:lang w:val="en-US"/>
        </w:rPr>
        <w:t xml:space="preserve"> pathways towards future transformation to meet ambitious goals for nature and its contributions to people, to support better quality of life. At the same time, nurturing of diverse local, bottom-up </w:t>
      </w:r>
      <w:r w:rsidRPr="00F55611">
        <w:rPr>
          <w:i/>
          <w:lang w:val="en-US"/>
        </w:rPr>
        <w:t>transition movements</w:t>
      </w:r>
      <w:r w:rsidRPr="00F55611">
        <w:rPr>
          <w:lang w:val="en-US"/>
        </w:rPr>
        <w:t xml:space="preserve"> or </w:t>
      </w:r>
      <w:r w:rsidRPr="00F55611">
        <w:rPr>
          <w:i/>
          <w:lang w:val="en-US"/>
        </w:rPr>
        <w:t>ecotopian solutions</w:t>
      </w:r>
      <w:r w:rsidRPr="00F55611">
        <w:rPr>
          <w:lang w:val="en-US"/>
        </w:rPr>
        <w:t xml:space="preserve"> pathways is suggested. Such pathways reconsider fundamental values and lifestyles through </w:t>
      </w:r>
      <w:r w:rsidRPr="00F55611">
        <w:rPr>
          <w:color w:val="000000" w:themeColor="text1"/>
          <w:lang w:val="en-US"/>
        </w:rPr>
        <w:t>sets of actions focusing on less resource intensive lifestyles, education, good social relations and equity</w:t>
      </w:r>
      <w:r w:rsidRPr="00F55611">
        <w:rPr>
          <w:lang w:val="en-US"/>
        </w:rPr>
        <w:t xml:space="preserve"> (e.g. food and dietary patterns, transport, energy and consumption patterns). </w:t>
      </w:r>
      <w:r w:rsidRPr="00F55611">
        <w:rPr>
          <w:i/>
          <w:lang w:val="en-US"/>
        </w:rPr>
        <w:t>Transition movements</w:t>
      </w:r>
      <w:r w:rsidRPr="00F55611">
        <w:rPr>
          <w:lang w:val="en-US"/>
        </w:rPr>
        <w:t xml:space="preserve"> pathways also develop bottom-up transformative capabilities by combining rights-based instruments and customary norms (including indigenous and local knowledge) and social and cultural instruments. So far, innovative thinking for bridging scientifically and institutionally from these local, bottom-up and sectoral options, to systemic, regional and global solutions remains limited. The incorporation of combinations of exemplary transition pathways into large-scale scenario exercises and into participatory scenario development has been suggested as a way forward.</w:t>
      </w:r>
    </w:p>
    <w:p w14:paraId="064CF111" w14:textId="77777777" w:rsidR="00AE389F" w:rsidRPr="00F55611" w:rsidRDefault="00AE389F" w:rsidP="00AE389F">
      <w:pPr>
        <w:pStyle w:val="CommentText"/>
        <w:spacing w:line="276" w:lineRule="auto"/>
        <w:rPr>
          <w:sz w:val="22"/>
          <w:szCs w:val="22"/>
          <w:lang w:val="en-US"/>
        </w:rPr>
      </w:pPr>
      <w:r w:rsidRPr="00F55611">
        <w:rPr>
          <w:sz w:val="22"/>
          <w:szCs w:val="22"/>
          <w:lang w:val="en-US"/>
        </w:rPr>
        <w:t xml:space="preserve">The last step in this synthesis section presents a combined analysis of the results from the scenario archetypes and pathways assessments. The extent to which policy goals and targets, such as the Sustainable Development Goals and Aichi Biodiversity Targets, are likely to be achieved under the different scenario archetypes, and the extent to which the pathway narratives are likely to influence the </w:t>
      </w:r>
      <w:r w:rsidRPr="00F55611">
        <w:rPr>
          <w:color w:val="000000" w:themeColor="text1"/>
          <w:sz w:val="22"/>
          <w:szCs w:val="22"/>
          <w:lang w:val="en-US"/>
        </w:rPr>
        <w:t xml:space="preserve">achievement of the Sustainable Development Goals (although not necessarily in line with their timeframe of 2030) is summarized in </w:t>
      </w:r>
      <w:r w:rsidRPr="00F55611">
        <w:rPr>
          <w:b/>
          <w:color w:val="000000" w:themeColor="text1"/>
          <w:sz w:val="22"/>
          <w:szCs w:val="22"/>
          <w:lang w:val="en-US"/>
        </w:rPr>
        <w:t>Table 5.7</w:t>
      </w:r>
      <w:r w:rsidRPr="00F55611">
        <w:rPr>
          <w:color w:val="000000" w:themeColor="text1"/>
          <w:sz w:val="22"/>
          <w:szCs w:val="22"/>
          <w:lang w:val="en-US"/>
        </w:rPr>
        <w:t xml:space="preserve">. </w:t>
      </w:r>
      <w:r w:rsidRPr="00F55611">
        <w:rPr>
          <w:i/>
          <w:color w:val="000000" w:themeColor="text1"/>
          <w:sz w:val="22"/>
          <w:szCs w:val="22"/>
          <w:lang w:val="en-US"/>
        </w:rPr>
        <w:t>Regional competition</w:t>
      </w:r>
      <w:r w:rsidRPr="00F55611">
        <w:rPr>
          <w:color w:val="000000" w:themeColor="text1"/>
          <w:sz w:val="22"/>
          <w:szCs w:val="22"/>
          <w:lang w:val="en-US"/>
        </w:rPr>
        <w:t xml:space="preserve"> is estimated to l</w:t>
      </w:r>
      <w:r w:rsidRPr="00F55611">
        <w:rPr>
          <w:sz w:val="22"/>
          <w:szCs w:val="22"/>
          <w:lang w:val="en-US"/>
        </w:rPr>
        <w:t xml:space="preserve">ead to failure in the majority of the targets. </w:t>
      </w:r>
      <w:r w:rsidRPr="00F55611">
        <w:rPr>
          <w:i/>
          <w:sz w:val="22"/>
          <w:szCs w:val="22"/>
          <w:lang w:val="en-US"/>
        </w:rPr>
        <w:t>Economic optimism</w:t>
      </w:r>
      <w:r w:rsidRPr="00F55611">
        <w:rPr>
          <w:sz w:val="22"/>
          <w:szCs w:val="22"/>
          <w:lang w:val="en-US"/>
        </w:rPr>
        <w:t xml:space="preserve"> is estimated to have a mixed level of success in achieving the Sustainable Development Goals, but fails to achieve the majority of the Aichi Biodiversity Targets, while </w:t>
      </w:r>
      <w:r w:rsidRPr="00F55611">
        <w:rPr>
          <w:i/>
          <w:sz w:val="22"/>
          <w:szCs w:val="22"/>
          <w:lang w:val="en-US"/>
        </w:rPr>
        <w:t>business-as-usual</w:t>
      </w:r>
      <w:r w:rsidRPr="00F55611">
        <w:rPr>
          <w:sz w:val="22"/>
          <w:szCs w:val="22"/>
          <w:lang w:val="en-US"/>
        </w:rPr>
        <w:t xml:space="preserve"> shows the opposite effect. These scenarios focus on instrumental values and individualistic perspectives, with a more limited </w:t>
      </w:r>
      <w:r w:rsidRPr="00F55611">
        <w:rPr>
          <w:rFonts w:cs="Leawood-Book"/>
          <w:sz w:val="22"/>
          <w:szCs w:val="22"/>
          <w:lang w:val="en-US"/>
        </w:rPr>
        <w:t>acknowledgement of relational or intrinsic values,</w:t>
      </w:r>
      <w:r w:rsidRPr="00F55611">
        <w:rPr>
          <w:sz w:val="22"/>
          <w:szCs w:val="22"/>
          <w:lang w:val="en-US"/>
        </w:rPr>
        <w:t xml:space="preserve"> and hence are unlikely to offer effective sustainable solutions. Alternatively, </w:t>
      </w:r>
      <w:r w:rsidRPr="00F55611">
        <w:rPr>
          <w:i/>
          <w:sz w:val="22"/>
          <w:szCs w:val="22"/>
          <w:lang w:val="en-US"/>
        </w:rPr>
        <w:t>regional sustainability</w:t>
      </w:r>
      <w:r w:rsidRPr="00F55611">
        <w:rPr>
          <w:sz w:val="22"/>
          <w:szCs w:val="22"/>
          <w:lang w:val="en-US"/>
        </w:rPr>
        <w:t xml:space="preserve"> and </w:t>
      </w:r>
      <w:r w:rsidRPr="00F55611">
        <w:rPr>
          <w:i/>
          <w:sz w:val="22"/>
          <w:szCs w:val="22"/>
          <w:lang w:val="en-US"/>
        </w:rPr>
        <w:t>global sustainable development</w:t>
      </w:r>
      <w:r w:rsidRPr="00F55611">
        <w:rPr>
          <w:sz w:val="22"/>
          <w:szCs w:val="22"/>
          <w:lang w:val="en-US"/>
        </w:rPr>
        <w:t xml:space="preserve"> are estimated to achieve the majority of Sustainable Development Goals and Aichi Biodiversity Targets due to their focus on value diversity across multiple contributions from nature to people, and aspects of a good quality of life. </w:t>
      </w:r>
    </w:p>
    <w:p w14:paraId="50C8BF2A" w14:textId="77777777" w:rsidR="00AE389F" w:rsidRPr="00F55611" w:rsidRDefault="00AE389F" w:rsidP="00AE389F">
      <w:pPr>
        <w:rPr>
          <w:color w:val="000000" w:themeColor="text1"/>
          <w:lang w:val="en-US"/>
        </w:rPr>
      </w:pPr>
      <w:r w:rsidRPr="00F55611">
        <w:rPr>
          <w:color w:val="000000" w:themeColor="text1"/>
          <w:lang w:val="en-US"/>
        </w:rPr>
        <w:t xml:space="preserve">Transition movement pathways address all of the Sustainable Development Goals identified as being important in the Europe and Central Asia visions (Section 5.1.2 and 5.5.4), except one, because they offer the broadest set of actions targeting elements of nature, multiple contributions from nature to people (material, regulating and non-material) and multiple dimensions of a good quality of life. The other pathways include actions that focus on specific Sustainable Development Goals more than others. For example, the </w:t>
      </w:r>
      <w:r w:rsidRPr="00F55611">
        <w:rPr>
          <w:i/>
          <w:color w:val="000000" w:themeColor="text1"/>
          <w:lang w:val="en-US"/>
        </w:rPr>
        <w:t>green economy</w:t>
      </w:r>
      <w:r w:rsidRPr="00F55611">
        <w:rPr>
          <w:color w:val="000000" w:themeColor="text1"/>
          <w:lang w:val="en-US"/>
        </w:rPr>
        <w:t xml:space="preserve"> – </w:t>
      </w:r>
      <w:r w:rsidRPr="00F55611">
        <w:rPr>
          <w:i/>
          <w:color w:val="000000" w:themeColor="text1"/>
          <w:lang w:val="en-US"/>
        </w:rPr>
        <w:t>land sharing</w:t>
      </w:r>
      <w:r w:rsidRPr="00F55611">
        <w:rPr>
          <w:color w:val="000000" w:themeColor="text1"/>
          <w:lang w:val="en-US"/>
        </w:rPr>
        <w:t xml:space="preserve"> and the </w:t>
      </w:r>
      <w:r w:rsidRPr="00F55611">
        <w:rPr>
          <w:i/>
          <w:color w:val="000000" w:themeColor="text1"/>
          <w:lang w:val="en-US"/>
        </w:rPr>
        <w:t>ecotopian solutions</w:t>
      </w:r>
      <w:r w:rsidRPr="00F55611">
        <w:rPr>
          <w:color w:val="000000" w:themeColor="text1"/>
          <w:lang w:val="en-US"/>
        </w:rPr>
        <w:t xml:space="preserve"> - </w:t>
      </w:r>
      <w:r w:rsidRPr="00F55611">
        <w:rPr>
          <w:i/>
          <w:color w:val="000000" w:themeColor="text1"/>
          <w:lang w:val="en-US"/>
        </w:rPr>
        <w:t>local multifunctionality</w:t>
      </w:r>
      <w:r w:rsidRPr="00F55611">
        <w:rPr>
          <w:color w:val="000000" w:themeColor="text1"/>
          <w:lang w:val="en-US"/>
        </w:rPr>
        <w:t xml:space="preserve"> pathways have a strong focus on nature and intrinsic values, the </w:t>
      </w:r>
      <w:r w:rsidRPr="00F55611">
        <w:rPr>
          <w:i/>
          <w:color w:val="000000" w:themeColor="text1"/>
          <w:lang w:val="en-US"/>
        </w:rPr>
        <w:t>green economy</w:t>
      </w:r>
      <w:r w:rsidRPr="00F55611">
        <w:rPr>
          <w:color w:val="000000" w:themeColor="text1"/>
          <w:lang w:val="en-US"/>
        </w:rPr>
        <w:t xml:space="preserve"> </w:t>
      </w:r>
      <w:r w:rsidRPr="00F55611">
        <w:rPr>
          <w:i/>
          <w:color w:val="000000" w:themeColor="text1"/>
          <w:lang w:val="en-US"/>
        </w:rPr>
        <w:t>– innovation</w:t>
      </w:r>
      <w:r w:rsidRPr="00F55611">
        <w:rPr>
          <w:color w:val="000000" w:themeColor="text1"/>
          <w:lang w:val="en-US"/>
        </w:rPr>
        <w:t xml:space="preserve"> pathway has a greater focus on instrumental values, while the two </w:t>
      </w:r>
      <w:r w:rsidRPr="00F55611">
        <w:rPr>
          <w:i/>
          <w:color w:val="000000" w:themeColor="text1"/>
          <w:lang w:val="en-US"/>
        </w:rPr>
        <w:t>low carbon transformation</w:t>
      </w:r>
      <w:r w:rsidRPr="00F55611">
        <w:rPr>
          <w:color w:val="000000" w:themeColor="text1"/>
          <w:lang w:val="en-US"/>
        </w:rPr>
        <w:t xml:space="preserve"> pathways and the </w:t>
      </w:r>
      <w:r w:rsidRPr="00F55611">
        <w:rPr>
          <w:i/>
          <w:color w:val="000000" w:themeColor="text1"/>
          <w:lang w:val="en-US"/>
        </w:rPr>
        <w:t>ecotopian solutions - innovation</w:t>
      </w:r>
      <w:r w:rsidRPr="00F55611">
        <w:rPr>
          <w:color w:val="000000" w:themeColor="text1"/>
          <w:lang w:val="en-US"/>
        </w:rPr>
        <w:t xml:space="preserve"> pathway have a weaker focus on intrinsic values, but address relational values to a greater extent than other pathways (albeit with a similar level to the </w:t>
      </w:r>
      <w:r w:rsidRPr="00F55611">
        <w:rPr>
          <w:i/>
          <w:color w:val="000000" w:themeColor="text1"/>
          <w:lang w:val="en-US"/>
        </w:rPr>
        <w:t>transition movements</w:t>
      </w:r>
      <w:r w:rsidRPr="00F55611">
        <w:rPr>
          <w:color w:val="000000" w:themeColor="text1"/>
          <w:lang w:val="en-US"/>
        </w:rPr>
        <w:t xml:space="preserve"> pathways).</w:t>
      </w:r>
    </w:p>
    <w:p w14:paraId="405A8B9E" w14:textId="77777777" w:rsidR="00AE389F" w:rsidRPr="00F55611" w:rsidRDefault="00AE389F" w:rsidP="00AE389F">
      <w:pPr>
        <w:rPr>
          <w:lang w:val="en-US"/>
        </w:rPr>
      </w:pPr>
      <w:r w:rsidRPr="00F55611">
        <w:rPr>
          <w:lang w:val="en-US"/>
        </w:rPr>
        <w:t>In summary, the different pathway narratives offer alternative sets of actions for decision-makers (see Section 5.5.2) that can be tailored according to regional needs and societal preferences. The pathways are non-exclusive and the actions within them can be sequenced over time to address environmental and social challenges, including cross-sector and cross-scale interactions and trade-offs, and to move society towards a sustainable future. Chapter 6, and more specifically Section 6.6, provides further detailed information on policy options to realize the sustainable futures laid out in Chapter 5.</w:t>
      </w:r>
    </w:p>
    <w:p w14:paraId="2E880276" w14:textId="5F786D59" w:rsidR="005D11F7" w:rsidRPr="00A96F14" w:rsidRDefault="005D11F7" w:rsidP="00A96F14">
      <w:pPr>
        <w:rPr>
          <w:lang w:val="en-US"/>
        </w:rPr>
      </w:pPr>
      <w:r>
        <w:rPr>
          <w:lang w:eastAsia="en-GB"/>
        </w:rPr>
        <w:lastRenderedPageBreak/>
        <w:drawing>
          <wp:inline distT="0" distB="0" distL="0" distR="0" wp14:anchorId="2A07C9B2" wp14:editId="1C862335">
            <wp:extent cx="5759450" cy="4231005"/>
            <wp:effectExtent l="0" t="0" r="0" b="0"/>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8"/>
                    <a:stretch>
                      <a:fillRect/>
                    </a:stretch>
                  </pic:blipFill>
                  <pic:spPr>
                    <a:xfrm>
                      <a:off x="0" y="0"/>
                      <a:ext cx="5759450" cy="4231005"/>
                    </a:xfrm>
                    <a:prstGeom prst="rect">
                      <a:avLst/>
                    </a:prstGeom>
                  </pic:spPr>
                </pic:pic>
              </a:graphicData>
            </a:graphic>
          </wp:inline>
        </w:drawing>
      </w:r>
    </w:p>
    <w:p w14:paraId="45E3259E" w14:textId="77777777" w:rsidR="00AE389F" w:rsidRPr="00F55611" w:rsidRDefault="00AE389F">
      <w:pPr>
        <w:spacing w:after="200"/>
        <w:ind w:left="709" w:hanging="709"/>
        <w:rPr>
          <w:b/>
          <w:lang w:val="en-US"/>
        </w:rPr>
      </w:pPr>
    </w:p>
    <w:p w14:paraId="36270487" w14:textId="77777777" w:rsidR="00AE389F" w:rsidRPr="00F55611" w:rsidRDefault="00AE389F" w:rsidP="00147745">
      <w:pPr>
        <w:pStyle w:val="Heading3"/>
        <w:rPr>
          <w:lang w:val="en-US"/>
        </w:rPr>
      </w:pPr>
      <w:bookmarkStart w:id="1720" w:name="_Toc450554938"/>
      <w:bookmarkStart w:id="1721" w:name="_Toc477172701"/>
      <w:bookmarkStart w:id="1722" w:name="_Toc500507611"/>
      <w:bookmarkStart w:id="1723" w:name="_Toc504380737"/>
      <w:bookmarkStart w:id="1724" w:name="_Toc519504775"/>
      <w:r w:rsidRPr="00F55611">
        <w:rPr>
          <w:lang w:val="en-US"/>
        </w:rPr>
        <w:t>Knowledge gaps and uncertainties</w:t>
      </w:r>
      <w:bookmarkEnd w:id="1720"/>
      <w:bookmarkEnd w:id="1721"/>
      <w:bookmarkEnd w:id="1722"/>
      <w:bookmarkEnd w:id="1723"/>
      <w:bookmarkEnd w:id="1724"/>
    </w:p>
    <w:p w14:paraId="11E578A0" w14:textId="77777777" w:rsidR="00AE389F" w:rsidRPr="00F55611" w:rsidRDefault="00AE389F" w:rsidP="00AE389F">
      <w:pPr>
        <w:rPr>
          <w:lang w:val="en-US"/>
        </w:rPr>
      </w:pPr>
      <w:r w:rsidRPr="00F55611">
        <w:rPr>
          <w:lang w:val="en-US"/>
        </w:rPr>
        <w:t>In this section, the knowledge gaps and uncertainties that appeared across all the sections of Chapter 5 are first listed followed by knowledge gaps specific to the assessments undertaken within each section.</w:t>
      </w:r>
    </w:p>
    <w:p w14:paraId="2B5153D7" w14:textId="77777777" w:rsidR="00AE389F" w:rsidRPr="00F55611" w:rsidRDefault="00AE389F" w:rsidP="00AE389F">
      <w:pPr>
        <w:rPr>
          <w:lang w:val="en-US"/>
        </w:rPr>
      </w:pPr>
      <w:r w:rsidRPr="00F55611">
        <w:rPr>
          <w:lang w:val="en-US"/>
        </w:rPr>
        <w:t>Knowledge gaps and uncertainties across all sections of the chapter:</w:t>
      </w:r>
    </w:p>
    <w:p w14:paraId="6A0A1E0B" w14:textId="77777777" w:rsidR="00AE389F" w:rsidRPr="00F55611" w:rsidRDefault="00AE389F" w:rsidP="00E236B3">
      <w:pPr>
        <w:pStyle w:val="ListParagraph"/>
        <w:numPr>
          <w:ilvl w:val="0"/>
          <w:numId w:val="39"/>
        </w:numPr>
        <w:spacing w:after="120" w:line="276" w:lineRule="auto"/>
        <w:rPr>
          <w:lang w:val="en-US"/>
        </w:rPr>
      </w:pPr>
      <w:r w:rsidRPr="00F55611">
        <w:rPr>
          <w:lang w:val="en-US"/>
        </w:rPr>
        <w:t>The assessment of how findings from the different reviews related to policy goals or targets similar to the Sustainable Development Goals and Aichi Biodiversity Targets was mostly based on the expert judgement of the author team, as most documents reviewed did not explicitly include links to these goals or targets. The absence of direct links to these international goals in reviewed documents is related, on the one hand, to the fact that scenarios usually deal with time horizons going beyond 2020 and even 2030. Furthermore, most studies were published before the Sustainable Development Goals were adopted and naturally did not include the goals. Moreover, the partial coverage of the full set of these international goals is related to their regional prioritization and reflects the dominant regional values. Lastly, our primary focus on studies targeting at least nature and its contributions to people meant that other strategic documents focusing on good quality of life with only loose links to nature were not considered.</w:t>
      </w:r>
    </w:p>
    <w:p w14:paraId="212F7C04" w14:textId="77777777" w:rsidR="00AE389F" w:rsidRPr="00F55611" w:rsidRDefault="00AE389F" w:rsidP="00E236B3">
      <w:pPr>
        <w:pStyle w:val="ListParagraph"/>
        <w:numPr>
          <w:ilvl w:val="0"/>
          <w:numId w:val="39"/>
        </w:numPr>
        <w:spacing w:after="120" w:line="276" w:lineRule="auto"/>
        <w:rPr>
          <w:lang w:val="en-US"/>
        </w:rPr>
      </w:pPr>
      <w:r w:rsidRPr="00F55611">
        <w:rPr>
          <w:lang w:val="en-US"/>
        </w:rPr>
        <w:t xml:space="preserve">All reviews reveal knowledge and information gaps for Central Asia and, to a lesser extent, for Eastern Europe. In general, higher uncertainties in outcomes are expected from regions where evidence is based on very few studies. There is a high diversity in the complexity and degree of integration reflected in the four reviews, which is explored further below. </w:t>
      </w:r>
    </w:p>
    <w:p w14:paraId="35B56E22" w14:textId="2D5DE0A0" w:rsidR="00AE389F" w:rsidRPr="00F55611" w:rsidRDefault="00AE389F" w:rsidP="00E236B3">
      <w:pPr>
        <w:pStyle w:val="ListParagraph"/>
        <w:numPr>
          <w:ilvl w:val="0"/>
          <w:numId w:val="39"/>
        </w:numPr>
        <w:spacing w:after="120" w:line="276" w:lineRule="auto"/>
        <w:rPr>
          <w:lang w:val="en-US"/>
        </w:rPr>
      </w:pPr>
      <w:r w:rsidRPr="00F55611">
        <w:rPr>
          <w:lang w:val="en-US"/>
        </w:rPr>
        <w:lastRenderedPageBreak/>
        <w:t>Studies which explicitly covered indigenous and local knowledge were largely unrepresented in all the reviews. This is related to the focus of some of the reviews on the national scale or higher. Yet, while indigenous and local knowledge was often not included explicitly, a range of studies, particularly in the visions and pathways review, were developed together with stakeholders and revealed valuable</w:t>
      </w:r>
      <w:r w:rsidRPr="00F55611" w:rsidDel="009913D2">
        <w:rPr>
          <w:lang w:val="en-US"/>
        </w:rPr>
        <w:t xml:space="preserve"> </w:t>
      </w:r>
      <w:r w:rsidRPr="00F55611">
        <w:rPr>
          <w:lang w:val="en-US"/>
        </w:rPr>
        <w:t xml:space="preserve">insights into nature’s non-material contributions to people and relational values. This confirms the suggestion made by the IPBES “Guide on the production and integration of assessments from and across all scales” (IPBES/4/INF/9) as well as in the IPBES </w:t>
      </w:r>
      <w:r w:rsidRPr="00F55611">
        <w:rPr>
          <w:bCs/>
          <w:lang w:val="en-US"/>
        </w:rPr>
        <w:t>Methodological Assessment of Scenarios and Models of Biodiversity and Ecosystem Services</w:t>
      </w:r>
      <w:r w:rsidRPr="00F55611">
        <w:rPr>
          <w:lang w:val="en-US"/>
        </w:rPr>
        <w:t xml:space="preserve"> </w:t>
      </w:r>
      <w:r w:rsidRPr="00F55611">
        <w:rPr>
          <w:lang w:val="en-US"/>
        </w:rPr>
        <w:fldChar w:fldCharType="begin" w:fldLock="1"/>
      </w:r>
      <w:r w:rsidRPr="00F55611">
        <w:rPr>
          <w:lang w:val="en-US"/>
        </w:rPr>
        <w:instrText>ADDIN CSL_CITATION { "citationItems" : [ { "id" : "ITEM-1", "itemData" : { "author" : [ { "dropping-particle" : "", "family" : "IPBES", "given" : "", "non-dropping-particle" : "", "parse-names" : false, "suffix" : "" } ], "editor" : [ { "dropping-particle" : "", "family" : "Ferrier", "given" : "S.", "non-dropping-particle" : "", "parse-names" : false, "suffix" : "" }, { "dropping-particle" : "", "family" : "Ninan", "given" : "K. N.", "non-dropping-particle" : "", "parse-names" : false, "suffix" : "" }, { "dropping-particle" : "", "family" : "Leadley", "given" : "P.", "non-dropping-particle" : "", "parse-names" : false, "suffix" : "" }, { "dropping-particle" : "", "family" : "Alkemade", "given" : "R.", "non-dropping-particle" : "", "parse-names" : false, "suffix" : "" }, { "dropping-particle" : "", "family" : "Acosta", "given" : "L.A.", "non-dropping-particle" : "", "parse-names" : false, "suffix" : "" }, { "dropping-particle" : "", "family" : "Akc\u0327akaya", "given" : "H. R.", "non-dropping-particle" : "", "parse-names" : false, "suffix" : "" }, { "dropping-particle" : "", "family" : "Brotons", "given" : "L.", "non-dropping-particle" : "", "parse-names" : false, "suffix" : "" }, { "dropping-particle" : "", "family" : "Cheung", "given" : "W.", "non-dropping-particle" : "", "parse-names" : false, "suffix" : "" }, { "dropping-particle" : "", "family" : "Christensen", "given" : "V.", "non-dropping-particle" : "", "parse-names" : false, "suffix" : "" }, { "dropping-particle" : "", "family" : "Harhash", "given" : "K. A.", "non-dropping-particle" : "", "parse-names" : false, "suffix" : "" }, { "dropping-particle" : "", "family" : "Kabubo-Mariara", "given" : "J.", "non-dropping-particle" : "", "parse-names" : false, "suffix" : "" }, { "dropping-particle" : "", "family" : "Lundquist", "given" : "C.", "non-dropping-particle" : "", "parse-names" : false, "suffix" : "" }, { "dropping-particle" : "", "family" : "Obersteiner", "given" : "M.", "non-dropping-particle" : "", "parse-names" : false, "suffix" : "" }, { "dropping-particle" : "", "family" : "Pereira", "given" : "H.", "non-dropping-particle" : "", "parse-names" : false, "suffix" : "" }, { "dropping-particle" : "", "family" : "Peterson", "given" : "G.", "non-dropping-particle" : "", "parse-names" : false, "suffix" : "" }, { "dropping-particle" : "", "family" : "Pichs-Madruga", "given" : "R.", "non-dropping-particle" : "", "parse-names" : false, "suffix" : "" }, { "dropping-particle" : "", "family" : "Ravindranath", "given" : "N. H.", "non-dropping-particle" : "", "parse-names" : false, "suffix" : "" }, { "dropping-particle" : "", "family" : "Rondinini", "given" : "C.", "non-dropping-particle" : "", "parse-names" : false, "suffix" : "" }, { "dropping-particle" : "", "family" : "Wintle", "given" : "B.", "non-dropping-particle" : "", "parse-names" : false, "suffix" : "" } ], "id" : "ITEM-1", "issued" : { "date-parts" : [ [ "2016" ] ] }, "note" : "From Duplicate 2 (The methodological assessment report on scenarios and models of biodiversity and ecosystem services - IPBES)\n\nNULL", "number-of-pages" : "348", "publisher" : "Secretariat of the Intergovernmental Science-Policy Platform on Biodiversity and Ecosystem Services", "publisher-place" : "Bonn, Germany", "title" : "IPBES Methodological Assessment Report on Scenarios and Models of Biodiversity and Ecosystem Services", "type" : "book" }, "uris" : [ "http://www.mendeley.com/documents/?uuid=3a42382b-ef47-495f-890c-e9a6ee7490db" ] } ], "mendeley" : { "formattedCitation" : "(IPBES, 2016)", "plainTextFormattedCitation" : "(IPBES, 2016)", "previouslyFormattedCitation" : "(IPBES, 2016)" }, "properties" : {  }, "schema" : "https://github.com/citation-style-language/schema/raw/master/csl-citation.json" }</w:instrText>
      </w:r>
      <w:r w:rsidRPr="00F55611">
        <w:rPr>
          <w:lang w:val="en-US"/>
        </w:rPr>
        <w:fldChar w:fldCharType="separate"/>
      </w:r>
      <w:r w:rsidRPr="00F55611">
        <w:rPr>
          <w:noProof/>
          <w:lang w:val="en-US"/>
        </w:rPr>
        <w:t>(IPBES, 2016</w:t>
      </w:r>
      <w:r w:rsidR="00B94B52">
        <w:rPr>
          <w:noProof/>
          <w:lang w:val="en-US"/>
        </w:rPr>
        <w:t>b</w:t>
      </w:r>
      <w:r w:rsidRPr="00F55611">
        <w:rPr>
          <w:noProof/>
          <w:lang w:val="en-US"/>
        </w:rPr>
        <w:t>)</w:t>
      </w:r>
      <w:r w:rsidRPr="00F55611">
        <w:rPr>
          <w:lang w:val="en-US"/>
        </w:rPr>
        <w:fldChar w:fldCharType="end"/>
      </w:r>
      <w:r w:rsidRPr="00F55611">
        <w:rPr>
          <w:lang w:val="en-US"/>
        </w:rPr>
        <w:t xml:space="preserve">, where participatory scenario development and modelling are recommended as powerful approaches for knowledge co-production and the inclusion of indigenous and local knowledge. The development of new scenarios for IPBES </w:t>
      </w:r>
      <w:r w:rsidRPr="00F55611">
        <w:rPr>
          <w:lang w:val="en-US"/>
        </w:rPr>
        <w:fldChar w:fldCharType="begin" w:fldLock="1"/>
      </w:r>
      <w:r w:rsidRPr="00F55611">
        <w:rPr>
          <w:lang w:val="en-US"/>
        </w:rPr>
        <w:instrText>ADDIN CSL_CITATION { "citationItems" : [ { "id" : "ITEM-1", "itemData" : { "DOI" : "10.1038/s41559-017-0273-9", "ISSN" : "2397-334X", "author" : [ { "dropping-particle" : "", "family" : "Rosa", "given" : "Isabel M D", "non-dropping-particle" : "", "parse-names" : false, "suffix" : "" }, { "dropping-particle" : "", "family" : "Pereira", "given" : "Henrique M", "non-dropping-particle" : "", "parse-names" : false, "suffix" : "" }, { "dropping-particle" : "", "family" : "Ferrier", "given" : "Simon", "non-dropping-particle" : "", "parse-names" : false, "suffix" : "" }, { "dropping-particle" : "", "family" : "Alkemade", "given" : "Rob", "non-dropping-particle" : "", "parse-names" : false, "suffix" : "" }, { "dropping-particle" : "", "family" : "Acosta", "given" : "Lilibeth A", "non-dropping-particle" : "", "parse-names" : false, "suffix" : "" }, { "dropping-particle" : "", "family" : "Akcakaya", "given" : "Resit", "non-dropping-particle" : "", "parse-names" : false, "suffix" : "" }, { "dropping-particle" : "", "family" : "Belder", "given" : "Eefje", "non-dropping-particle" : "", "parse-names" : false, "suffix" : "" }, { "dropping-particle" : "", "family" : "Fazel", "given" : "Asghar M", "non-dropping-particle" : "", "parse-names" : false, "suffix" : "" }, { "dropping-particle" : "", "family" : "Fujimori", "given" : "Shinichiro", "non-dropping-particle" : "", "parse-names" : false, "suffix" : "" }, { "dropping-particle" : "", "family" : "Harfoot", "given" : "Mike", "non-dropping-particle" : "", "parse-names" : false, "suffix" : "" }, { "dropping-particle" : "", "family" : "Harhash", "given" : "Khaled A", "non-dropping-particle" : "", "parse-names" : false, "suffix" : "" }, { "dropping-particle" : "", "family" : "Harrison", "given" : "Paula A", "non-dropping-particle" : "", "parse-names" : false, "suffix" : "" }, { "dropping-particle" : "", "family" : "Hauck", "given" : "Jennifer", "non-dropping-particle" : "", "parse-names" : false, "suffix" : "" }, { "dropping-particle" : "", "family" : "Hendriks", "given" : "Rob J J", "non-dropping-particle" : "", "parse-names" : false, "suffix" : "" }, { "dropping-particle" : "", "family" : "Hern\u00e1ndez", "given" : "Gladys", "non-dropping-particle" : "", "parse-names" : false, "suffix" : "" }, { "dropping-particle" : "", "family" : "Jetz", "given" : "Walter", "non-dropping-particle" : "", "parse-names" : false, "suffix" : "" }, { "dropping-particle" : "", "family" : "Karlsson-vinkhuyzen", "given" : "Sylvia I", "non-dropping-particle" : "", "parse-names" : false, "suffix" : "" }, { "dropping-particle" : "", "family" : "Kim", "given" : "Hyejin", "non-dropping-particle" : "", "parse-names" : false, "suffix" : "" }, { "dropping-particle" : "", "family" : "King", "given" : "Nicholas", "non-dropping-particle" : "", "parse-names" : false, "suffix" : "" }, { "dropping-particle" : "", "family" : "Kok", "given" : "Marcel T J", "non-dropping-particle" : "", "parse-names" : false, "suffix" : "" }, { "dropping-particle" : "", "family" : "Kolomytsev", "given" : "Grygoriy O", "non-dropping-particle" : "", "parse-names" : false, "suffix" : "" }, { "dropping-particle" : "", "family" : "Lazarova", "given" : "Tanya", "non-dropping-particle" : "", "parse-names" : false, "suffix" : "" }, { "dropping-particle" : "", "family" : "Leadley", "given" : "Paul", "non-dropping-particle" : "", "parse-names" : false, "suffix" : "" }, { "dropping-particle" : "", "family" : "Lundquist", "given" : "Carolyn J", "non-dropping-particle" : "", "parse-names" : false, "suffix" : "" }, { "dropping-particle" : "", "family" : "M\u00e1rquez", "given" : "Jaime Garc\u00eda", "non-dropping-particle" : "", "parse-names" : false, "suffix" : "" }, { "dropping-particle" : "", "family" : "Meyer", "given" : "Carsten", "non-dropping-particle" : "", "parse-names" : false, "suffix" : "" }, { "dropping-particle" : "", "family" : "Navarro", "given" : "Laetitia M", "non-dropping-particle" : "", "parse-names" : false, "suffix" : "" }, { "dropping-particle" : "", "family" : "Nessh\u00f6ver", "given" : "Carsten", "non-dropping-particle" : "", "parse-names" : false, "suffix" : "" }, { "dropping-particle" : "", "family" : "Ngo", "given" : "Hien T", "non-dropping-particle" : "", "parse-names" : false, "suffix" : "" }, { "dropping-particle" : "", "family" : "Ninan", "given" : "Karachepone N", "non-dropping-particle" : "", "parse-names" : false, "suffix" : "" }, { "dropping-particle" : "", "family" : "Palomo", "given" : "Maria G", "non-dropping-particle" : "", "parse-names" : false, "suffix" : "" }, { "dropping-particle" : "", "family" : "Pereira", "given" : "Laura M", "non-dropping-particle" : "", "parse-names" : false, "suffix" : "" }, { "dropping-particle" : "", "family" : "Peterson", "given" : "Garry D", "non-dropping-particle" : "", "parse-names" : false, "suffix" : "" }, { "dropping-particle" : "", "family" : "Pichs", "given" : "Ramon", "non-dropping-particle" : "", "parse-names" : false, "suffix" : "" }, { "dropping-particle" : "", "family" : "Popp", "given" : "Alexander", "non-dropping-particle" : "", "parse-names" : false, "suffix" : "" }, { "dropping-particle" : "", "family" : "Purvis", "given" : "Andy", "non-dropping-particle" : "", "parse-names" : false, "suffix" : "" }, { "dropping-particle" : "", "family" : "Ravera", "given" : "Federica", "non-dropping-particle" : "", "parse-names" : false, "suffix" : "" }, { "dropping-particle" : "", "family" : "Rondinini", "given" : "Carlo", "non-dropping-particle" : "", "parse-names" : false, "suffix" : "" }, { "dropping-particle" : "", "family" : "Sathyapalan", "given" : "Jyothis", "non-dropping-particle" : "", "parse-names" : false, "suffix" : "" }, { "dropping-particle" : "", "family" : "Schipper", "given" : "Aafke M", "non-dropping-particle" : "", "parse-names" : false, "suffix" : "" } ], "container-title" : "Nature Ecology and Evolution", "id" : "ITEM-1", "issued" : { "date-parts" : [ [ "2017" ] ] }, "title" : "Multiscale scenarios for nature futures", "type" : "article-journal" }, "uris" : [ "http://www.mendeley.com/documents/?uuid=0c0c2c2b-4382-4bf7-9fcd-dfccbbe5dc12", "http://www.mendeley.com/documents/?uuid=49890259-c49f-44d2-9ce3-8f9bc0f093a3" ] } ], "mendeley" : { "formattedCitation" : "(Rosa et al., 2017)", "plainTextFormattedCitation" : "(Rosa et al., 2017)", "previouslyFormattedCitation" : "(Rosa et al., 2017)" }, "properties" : {  }, "schema" : "https://github.com/citation-style-language/schema/raw/master/csl-citation.json" }</w:instrText>
      </w:r>
      <w:r w:rsidRPr="00F55611">
        <w:rPr>
          <w:lang w:val="en-US"/>
        </w:rPr>
        <w:fldChar w:fldCharType="separate"/>
      </w:r>
      <w:r w:rsidRPr="00F55611">
        <w:rPr>
          <w:noProof/>
          <w:lang w:val="en-US"/>
        </w:rPr>
        <w:t xml:space="preserve">(Rosa </w:t>
      </w:r>
      <w:r w:rsidR="009E3418" w:rsidRPr="009E3418">
        <w:rPr>
          <w:i/>
          <w:noProof/>
          <w:lang w:val="en-US"/>
        </w:rPr>
        <w:t>et al.</w:t>
      </w:r>
      <w:r w:rsidRPr="00F55611">
        <w:rPr>
          <w:noProof/>
          <w:lang w:val="en-US"/>
        </w:rPr>
        <w:t>, 2017)</w:t>
      </w:r>
      <w:r w:rsidRPr="00F55611">
        <w:rPr>
          <w:lang w:val="en-US"/>
        </w:rPr>
        <w:fldChar w:fldCharType="end"/>
      </w:r>
      <w:r w:rsidRPr="00F55611">
        <w:rPr>
          <w:lang w:val="en-US"/>
        </w:rPr>
        <w:t xml:space="preserve"> will open up opportunities for such approaches and work towards the appropriate inclusion of indigenous and local knowledge in future assessments. </w:t>
      </w:r>
    </w:p>
    <w:p w14:paraId="0C4EEF89" w14:textId="77777777" w:rsidR="00AE389F" w:rsidRPr="00F55611" w:rsidRDefault="00AE389F" w:rsidP="00E236B3">
      <w:pPr>
        <w:pStyle w:val="ListParagraph"/>
        <w:numPr>
          <w:ilvl w:val="0"/>
          <w:numId w:val="39"/>
        </w:numPr>
        <w:spacing w:after="120" w:line="276" w:lineRule="auto"/>
        <w:rPr>
          <w:lang w:val="en-US"/>
        </w:rPr>
      </w:pPr>
      <w:r w:rsidRPr="00F55611">
        <w:rPr>
          <w:lang w:val="en-US"/>
        </w:rPr>
        <w:t>The coverage of nature’s non-material contributions to people, and quality of life indicators was poor in most scenario and modelling studies and they were absent from, or limited to, recreational benefits in most visions and pathways studies.</w:t>
      </w:r>
    </w:p>
    <w:p w14:paraId="4B4824CC" w14:textId="77777777" w:rsidR="00AE389F" w:rsidRPr="00F55611" w:rsidRDefault="00AE389F" w:rsidP="00E236B3">
      <w:pPr>
        <w:pStyle w:val="ListParagraph"/>
        <w:numPr>
          <w:ilvl w:val="0"/>
          <w:numId w:val="39"/>
        </w:numPr>
        <w:spacing w:after="120" w:line="276" w:lineRule="auto"/>
        <w:rPr>
          <w:lang w:val="en-US"/>
        </w:rPr>
      </w:pPr>
      <w:r w:rsidRPr="00F55611">
        <w:rPr>
          <w:lang w:val="en-US"/>
        </w:rPr>
        <w:t xml:space="preserve">Studies covering the marine realm were poorly represented, and almost absent from visions and pathways. Consequently, very few results and conclusions on associated ecosystems can be provided. </w:t>
      </w:r>
    </w:p>
    <w:p w14:paraId="29B891A2" w14:textId="77777777" w:rsidR="00AE389F" w:rsidRPr="00F55611" w:rsidRDefault="00AE389F" w:rsidP="00E236B3">
      <w:pPr>
        <w:pStyle w:val="ListParagraph"/>
        <w:numPr>
          <w:ilvl w:val="0"/>
          <w:numId w:val="39"/>
        </w:numPr>
        <w:spacing w:after="120" w:line="276" w:lineRule="auto"/>
        <w:rPr>
          <w:lang w:val="en-US"/>
        </w:rPr>
      </w:pPr>
      <w:r w:rsidRPr="00F55611">
        <w:rPr>
          <w:lang w:val="en-US"/>
        </w:rPr>
        <w:t>The analysis of how values were included in the exploratory scenario and normative scenario (or pathways) literature showed that some dimensions of value (i.e. intrinsic values) were not considered by the majority of futures studies. This highlights a significant gap in the current literature in recognizing the diversity of values where most studies predominantly focus on anthropocentric values (i.e. instrumental). Furthermore, socio-cultural approaches to valuation were used to a much lesser extent than biophysical or economic methods.</w:t>
      </w:r>
    </w:p>
    <w:p w14:paraId="28B7C06E" w14:textId="77777777" w:rsidR="00AE389F" w:rsidRPr="00F55611" w:rsidRDefault="00AE389F" w:rsidP="00AE389F">
      <w:pPr>
        <w:rPr>
          <w:lang w:val="en-US"/>
        </w:rPr>
      </w:pPr>
      <w:r w:rsidRPr="00F55611">
        <w:rPr>
          <w:lang w:val="en-US"/>
        </w:rPr>
        <w:t xml:space="preserve">In the following, knowledge gaps and uncertainties for each of the individual reviews are highlighted: </w:t>
      </w:r>
    </w:p>
    <w:p w14:paraId="2C5E07DD" w14:textId="77777777" w:rsidR="00AE389F" w:rsidRPr="00F55611" w:rsidRDefault="00AE389F" w:rsidP="00AE389F">
      <w:pPr>
        <w:rPr>
          <w:lang w:val="en-US"/>
        </w:rPr>
      </w:pPr>
      <w:r w:rsidRPr="00F55611">
        <w:rPr>
          <w:lang w:val="en-US"/>
        </w:rPr>
        <w:t xml:space="preserve">The review on exploratory scenarios revealed that the indirect drivers of institutional change, cultural change and technology were rarely explicitly included within scenario analyses, but frequently subsumed within common socio-economic storylines (i.e. IPCC SRES, SSPs). Only limited aspects of these driver categories were addressed by the studies, for example efficiency of governance, level of international collaboration and proactivity of environmental management among institutional drivers; diet, material and meat consumption and environmental awareness among cultural drivers; and agricultural efficiency among technological drivers. Given the frequent presence of technology, cultural and governance drivers within qualitative storylines, we hypothesize that the relative absence of explicitly quantified technology and governance drivers is due to the complexities involved in parameterizing such uncertain drivers for inclusion in models. Economic drivers were frequently parametrized through increasingly questioned indicators, such as GDP. </w:t>
      </w:r>
    </w:p>
    <w:p w14:paraId="2E608333" w14:textId="77777777" w:rsidR="00AE389F" w:rsidRPr="00F55611" w:rsidRDefault="00AE389F" w:rsidP="00AE389F">
      <w:pPr>
        <w:rPr>
          <w:lang w:val="en-US"/>
        </w:rPr>
      </w:pPr>
      <w:r w:rsidRPr="00F55611">
        <w:rPr>
          <w:lang w:val="en-US"/>
        </w:rPr>
        <w:t xml:space="preserve">The direct drivers of pollution and invasive alien species also had limited coverage in exploratory scenarios compared to other direct drivers, such as climate change and land use change. Among pollution drivers, only nutrient emissions from agriculture were covered more frequently. Biological invasions were addressed only generally in most cases, assuming high or low levels of invasive alien species, without specific assumptions regarding individual species. </w:t>
      </w:r>
    </w:p>
    <w:p w14:paraId="4796142B" w14:textId="77777777" w:rsidR="00AE389F" w:rsidRPr="00F55611" w:rsidRDefault="00AE389F" w:rsidP="00AE389F">
      <w:pPr>
        <w:rPr>
          <w:lang w:val="en-US"/>
        </w:rPr>
      </w:pPr>
      <w:r w:rsidRPr="00F55611">
        <w:rPr>
          <w:lang w:val="en-US"/>
        </w:rPr>
        <w:t xml:space="preserve">The review of integrated models revealed that integrated studies which attempt to capture some of the complex interdependencies between human and environmental systems under multiple drivers of </w:t>
      </w:r>
      <w:r w:rsidRPr="00F55611">
        <w:rPr>
          <w:lang w:val="en-US"/>
        </w:rPr>
        <w:lastRenderedPageBreak/>
        <w:t xml:space="preserve">change are rare, particularly for Eastern Europe and Central Asia. Furthermore, they are often limited in the different social and ecological components that are coupled and the feedbacks between them that are represented. Few studies specifically focus on nature and its contributions to people, although such aspects can be included as part of a model chain or by linking the output of integrated models to biodiversity or ecosystem service models. This is a key priority for future work to quantify impacts on nature, its contributions to people, and good quality of life indicators under both exploratory and normative scenarios (or pathways), including the uncertainties associated with such model projections. Moreover, integrated models that accounted for nature’s non-material contributions and aspects of a good quality of life were rare, and the few that were found used simplified expert-based approaches for representing the interrelationships. Few integrated modelling approaches have been benchmarked or inter-compared to fully capture and quantify uncertainties from different approaches. There is a significant gap in integrated assessments in terms of exploring the full range of synergies and trade-offs between the multiple aspects of nature, its contributions to people, and a good quality of life under different scenario archetypes and across different scales. </w:t>
      </w:r>
    </w:p>
    <w:p w14:paraId="63908AE3" w14:textId="77777777" w:rsidR="00AE389F" w:rsidRPr="00F55611" w:rsidRDefault="00AE389F" w:rsidP="00AE389F">
      <w:pPr>
        <w:rPr>
          <w:lang w:val="en-US"/>
        </w:rPr>
      </w:pPr>
      <w:r w:rsidRPr="00F55611">
        <w:rPr>
          <w:lang w:val="en-US"/>
        </w:rPr>
        <w:t>Furthermore, nature is not a simple unit. Rather, any change in drivers will likely favour some dimension of biodiversity (i.e. some species, variants, combinations of species that produce a given ecological function) at the expense of others. As a result, nature is rarely included as a dependent variable in scenarios. However, according to the IPBES conceptual framework, knowledge on the responses of various facets of nature to various direct and indirect drivers, and on the effects of changes in nature on changes in its contributions to people, would be crucial. Moreover, the multifaceted character of biodiversity may also explain why integrated models struggle to capture detailed impacts on biodiversity (many use simple indicators, such as mean species abundance or biodiversity vulnerability indices). Coupling more sophisticated (process-based rather than statistical) models of biodiversity and ecosystem functioning with models of human processes within integrated assessment models would provide a more realistic assessment of the trade-offs between nature and other indicators of socio-ecological systems. Despite these drawbacks, integrated modelling approaches offer great promise in capturing some of the important interrelationships in complex systems which are key to understanding the impacts of drivers on nature, its contributions to people, and a good quality of life.</w:t>
      </w:r>
    </w:p>
    <w:p w14:paraId="3B2D1B6E" w14:textId="77777777" w:rsidR="00AE389F" w:rsidRPr="00F55611" w:rsidRDefault="00AE389F" w:rsidP="00AE389F">
      <w:pPr>
        <w:rPr>
          <w:lang w:val="en-US"/>
        </w:rPr>
      </w:pPr>
      <w:r w:rsidRPr="00F55611">
        <w:rPr>
          <w:lang w:val="en-US"/>
        </w:rPr>
        <w:t xml:space="preserve">The visions literature search yielded only a limited number of regional visions, with a small number of visions from the scientific literature. For Western, Central and Eastern Europe, visions have already been developed by different stakeholder groups and for several activity sectors. In Central Asia, however, future planning is only covered by the strategic plans developed by governmental agencies. Thematic gaps, for which societal visions have not been found, include marine ecosystems and urban systems at the broad regional scale. The level of development of visions was very heterogeneous (from a single paragraph to detailed descriptions of vision components), and most lacked quantitative goals providing only qualitative orientating goals. Moreover, reviewed visions did not explicitly include a diverse range of values in their narratives. Visions can also be “stakeholder-specific” with different societal groups having different (and potentially conflicting) visions of the future. Visioning processes which rationalize or accommodate these different viewpoints in their analysis are rare, although cross-sectoral visions involving multiple stakeholders were found. </w:t>
      </w:r>
    </w:p>
    <w:p w14:paraId="4C821331" w14:textId="77777777" w:rsidR="00AE389F" w:rsidRPr="00F55611" w:rsidRDefault="00AE389F" w:rsidP="00AE389F">
      <w:pPr>
        <w:rPr>
          <w:lang w:val="en-US"/>
        </w:rPr>
      </w:pPr>
      <w:r w:rsidRPr="00F55611">
        <w:rPr>
          <w:lang w:val="en-US"/>
        </w:rPr>
        <w:t>Environmental goals within visions were mostly related to the need to reduce or avoid environmental impacts derived from human activity or in the context of nature’s contributions to people. The underpinning role of nature and ecosystems in the delivery of these contributions and the maintenance of good quality of life was often missed. Finally, the analysis of visions content suggests that interregional flows are being overlooked, which could result in an aggravation of global inequalities.</w:t>
      </w:r>
    </w:p>
    <w:p w14:paraId="35271C89" w14:textId="77777777" w:rsidR="00AE389F" w:rsidRPr="00F55611" w:rsidRDefault="00AE389F" w:rsidP="00AE389F">
      <w:pPr>
        <w:rPr>
          <w:lang w:val="en-US"/>
        </w:rPr>
      </w:pPr>
      <w:r w:rsidRPr="00F55611">
        <w:rPr>
          <w:lang w:val="en-US"/>
        </w:rPr>
        <w:lastRenderedPageBreak/>
        <w:t xml:space="preserve">The pathways review found that there are very few fully developed pathways studies that go beyond narrative presentations of pathways and are supported by quantitative modelling. Nevertheless, well-developed narrative approaches may be just as valuable (if sometimes not more so) for empowering decision-makers and stakeholders, but this makes results more difficult to link with exploratory scenarios and formal analyses of specific drivers (i.e. analytical approaches) using quantitative modelling approaches. In addition, this lack of quantitative analysis means that pathway narratives express intent rather than feasibility, and that some trade-offs may be underestimated. Many pathways studies addressed trade-offs between nature’s material contributions to people (food, timber, fisheries) and water provisioning and quality, global climate regulation and biodiversity conservation. However, consideration of biotic regulation services (e.g. pollination, pest control), natural hazard protection and non-material contributions were largely absent from trade-off analyses. Detailed descriptions and sequencing of actions within pathways was rare, as was information on combinations of policy instruments for implementing specific actions. With the notable exception of </w:t>
      </w:r>
      <w:r w:rsidRPr="00F55611">
        <w:rPr>
          <w:i/>
          <w:lang w:val="en-US"/>
        </w:rPr>
        <w:t>transition movements</w:t>
      </w:r>
      <w:r w:rsidRPr="00F55611">
        <w:rPr>
          <w:lang w:val="en-US"/>
        </w:rPr>
        <w:t xml:space="preserve"> narratives, pathways to sustainability focused on very few dimensions of a good quality of life. The incorporation of combinations of exemplary </w:t>
      </w:r>
      <w:r w:rsidRPr="00F55611">
        <w:rPr>
          <w:i/>
          <w:lang w:val="en-US"/>
        </w:rPr>
        <w:t>transition movements</w:t>
      </w:r>
      <w:r w:rsidRPr="00F55611">
        <w:rPr>
          <w:lang w:val="en-US"/>
        </w:rPr>
        <w:t xml:space="preserve"> pathways into large-scale scenario exercises and into participatory scenario development is suggested as a way forward for better resolving trade-offs and for scaling-up local or sectoral solutions. Furthermore, while investments were mentioned in a number of studies across the chapter, none of them provided systematic research to appropriately respond to the role of investments in the protection of ecosystems. </w:t>
      </w:r>
    </w:p>
    <w:p w14:paraId="387E9687" w14:textId="77777777" w:rsidR="00AE389F" w:rsidRPr="00F55611" w:rsidRDefault="00AE389F" w:rsidP="00AE389F">
      <w:pPr>
        <w:rPr>
          <w:lang w:val="en-US"/>
        </w:rPr>
      </w:pPr>
      <w:r w:rsidRPr="00F55611">
        <w:rPr>
          <w:lang w:val="en-US"/>
        </w:rPr>
        <w:t xml:space="preserve"> </w:t>
      </w:r>
      <w:r w:rsidRPr="00F55611">
        <w:rPr>
          <w:lang w:val="en-US"/>
        </w:rPr>
        <w:br w:type="page"/>
      </w:r>
    </w:p>
    <w:p w14:paraId="6B617BF4" w14:textId="77777777" w:rsidR="00AE389F" w:rsidRPr="00F55611" w:rsidRDefault="00AE389F" w:rsidP="007A3472">
      <w:pPr>
        <w:pStyle w:val="Heading2"/>
      </w:pPr>
      <w:bookmarkStart w:id="1725" w:name="_Toc450554939"/>
      <w:bookmarkStart w:id="1726" w:name="_Toc477172702"/>
      <w:bookmarkStart w:id="1727" w:name="_Toc500507612"/>
      <w:bookmarkStart w:id="1728" w:name="_Toc504380738"/>
      <w:bookmarkStart w:id="1729" w:name="_Toc519504776"/>
      <w:r w:rsidRPr="00F55611">
        <w:lastRenderedPageBreak/>
        <w:t>References</w:t>
      </w:r>
      <w:bookmarkEnd w:id="1725"/>
      <w:bookmarkEnd w:id="1726"/>
      <w:bookmarkEnd w:id="1727"/>
      <w:bookmarkEnd w:id="1728"/>
      <w:bookmarkEnd w:id="1729"/>
    </w:p>
    <w:p w14:paraId="02F85344" w14:textId="7702A298" w:rsidR="008A5415" w:rsidRPr="00D36414" w:rsidRDefault="00AE389F" w:rsidP="008A5415">
      <w:pPr>
        <w:widowControl w:val="0"/>
        <w:autoSpaceDE w:val="0"/>
        <w:autoSpaceDN w:val="0"/>
        <w:adjustRightInd w:val="0"/>
        <w:spacing w:before="120"/>
        <w:ind w:left="480" w:hanging="480"/>
        <w:rPr>
          <w:rFonts w:cstheme="minorHAnsi"/>
        </w:rPr>
      </w:pPr>
      <w:r w:rsidRPr="00F55611">
        <w:rPr>
          <w:lang w:val="en-US"/>
        </w:rPr>
        <w:fldChar w:fldCharType="begin" w:fldLock="1"/>
      </w:r>
      <w:r w:rsidRPr="00BE0F1F">
        <w:rPr>
          <w:lang w:val="es-ES"/>
        </w:rPr>
        <w:instrText xml:space="preserve">ADDIN Mendeley Bibliography CSL_BIBLIOGRAPHY </w:instrText>
      </w:r>
      <w:r w:rsidRPr="00F55611">
        <w:rPr>
          <w:lang w:val="en-US"/>
        </w:rPr>
        <w:fldChar w:fldCharType="separate"/>
      </w:r>
      <w:r w:rsidR="008A5415" w:rsidRPr="008A5415">
        <w:rPr>
          <w:rFonts w:cstheme="minorHAnsi"/>
          <w:lang w:val="es-ES"/>
        </w:rPr>
        <w:t xml:space="preserve"> Acosta-Michlik, L. A., Rounsevell, M. D. A., Bakker, M., Van Doorn, A., Gómez-Delgado, M., &amp; Delgado, M. (2014). </w:t>
      </w:r>
      <w:r w:rsidR="008A5415" w:rsidRPr="00D36414">
        <w:rPr>
          <w:rFonts w:cstheme="minorHAnsi"/>
        </w:rPr>
        <w:t xml:space="preserve">An agent-based assessment of land use and ecosystem changes in traditional agricultural landscape of Portugal. </w:t>
      </w:r>
      <w:r w:rsidR="008A5415" w:rsidRPr="00D36414">
        <w:rPr>
          <w:rFonts w:cstheme="minorHAnsi"/>
          <w:i/>
          <w:iCs/>
        </w:rPr>
        <w:t>Intelligent Information Management</w:t>
      </w:r>
      <w:r w:rsidR="008A5415" w:rsidRPr="00D36414">
        <w:rPr>
          <w:rFonts w:cstheme="minorHAnsi"/>
        </w:rPr>
        <w:t xml:space="preserve">, </w:t>
      </w:r>
      <w:r w:rsidR="008A5415" w:rsidRPr="00D36414">
        <w:rPr>
          <w:rFonts w:cstheme="minorHAnsi"/>
          <w:i/>
          <w:iCs/>
        </w:rPr>
        <w:t>6</w:t>
      </w:r>
      <w:r w:rsidR="008A5415" w:rsidRPr="00D36414">
        <w:rPr>
          <w:rFonts w:cstheme="minorHAnsi"/>
        </w:rPr>
        <w:t xml:space="preserve">(2), 55–80. </w:t>
      </w:r>
      <w:hyperlink r:id="rId3139" w:history="1">
        <w:r w:rsidR="008A5415" w:rsidRPr="00D36414">
          <w:rPr>
            <w:rStyle w:val="Hyperlink"/>
            <w:rFonts w:cstheme="minorHAnsi"/>
          </w:rPr>
          <w:t>http://doi.org/10.4236/iim.2014.62008</w:t>
        </w:r>
      </w:hyperlink>
      <w:r w:rsidR="008A5415" w:rsidRPr="00D36414">
        <w:rPr>
          <w:rFonts w:cstheme="minorHAnsi"/>
        </w:rPr>
        <w:t xml:space="preserve"> </w:t>
      </w:r>
    </w:p>
    <w:p w14:paraId="0B9F086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lexander, P., Prestele, R., Verburg, P. H., Arneth, A., Fujimori, S., Hasegawa, T., Jain, A. K., Meiyappan, P., Dunford, R., Harrison, P. A., Brown, C., Holzhauer, S., Dendoncker, N., Steinbuks, J., Lenton, T., Powell, T., Sands, R. D., Kyle, P., Wise, M. A., Doelman, J., Stehfest, E., Schaldach, R., Jacobs-Crisioni, C., Lavalle, C., van Meijl, H., Tabeau, A., Humpenöder, F., Popp, A., Baumanns, K., Butler, A., Liu, J., &amp; Rounsevell, M. D. A. (2017). Assessing uncertainties in land cover projections. </w:t>
      </w:r>
      <w:r w:rsidRPr="00D36414">
        <w:rPr>
          <w:rFonts w:cstheme="minorHAnsi"/>
          <w:i/>
          <w:iCs/>
        </w:rPr>
        <w:t>Global Change Biology</w:t>
      </w:r>
      <w:r w:rsidRPr="00D36414">
        <w:rPr>
          <w:rFonts w:cstheme="minorHAnsi"/>
        </w:rPr>
        <w:t xml:space="preserve">, </w:t>
      </w:r>
      <w:r w:rsidRPr="00D36414">
        <w:rPr>
          <w:rFonts w:cstheme="minorHAnsi"/>
          <w:i/>
          <w:iCs/>
        </w:rPr>
        <w:t>23</w:t>
      </w:r>
      <w:r w:rsidRPr="00D36414">
        <w:rPr>
          <w:rFonts w:cstheme="minorHAnsi"/>
        </w:rPr>
        <w:t xml:space="preserve">, 767–781. </w:t>
      </w:r>
      <w:hyperlink r:id="rId3140" w:history="1">
        <w:r w:rsidRPr="00D36414">
          <w:rPr>
            <w:rStyle w:val="Hyperlink"/>
            <w:rFonts w:cstheme="minorHAnsi"/>
          </w:rPr>
          <w:t>http://doi.org/10.1111/gcb.13447</w:t>
        </w:r>
      </w:hyperlink>
    </w:p>
    <w:p w14:paraId="6F125A2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and, M. (2016). </w:t>
      </w:r>
      <w:r w:rsidRPr="00D36414">
        <w:rPr>
          <w:rFonts w:cstheme="minorHAnsi"/>
          <w:i/>
          <w:iCs/>
        </w:rPr>
        <w:t>Innovation and sustainable development: A bioeconomic perspective. Brief for GSDR – 2016 Update</w:t>
      </w:r>
      <w:r w:rsidRPr="00D36414">
        <w:rPr>
          <w:rFonts w:cstheme="minorHAnsi"/>
        </w:rPr>
        <w:t xml:space="preserve">. Retrieved from </w:t>
      </w:r>
      <w:hyperlink r:id="rId3141" w:history="1">
        <w:r w:rsidRPr="00D36414">
          <w:rPr>
            <w:rStyle w:val="Hyperlink"/>
            <w:rFonts w:cstheme="minorHAnsi"/>
          </w:rPr>
          <w:t>https://sustainabledevelopment.un.org/content/documents/982044_Anand_Innovation%20and%20Sustainable%20Development_A%20Bioeconomic%20Perspective.pdf</w:t>
        </w:r>
      </w:hyperlink>
    </w:p>
    <w:p w14:paraId="2E1A130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udsley, E., Trnka, M., Sabaté, S., Maspons, J., Sanchez, A., Sandars, D., Balek, J., &amp; Pearn, K. (2015). Interactively modelling land profitability to estimate European agricultural and forest land use under future scenarios of climate, socio-economics and adaptation.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215–227. </w:t>
      </w:r>
      <w:hyperlink r:id="rId3142" w:history="1">
        <w:r w:rsidRPr="00D36414">
          <w:rPr>
            <w:rStyle w:val="Hyperlink"/>
            <w:rFonts w:cstheme="minorHAnsi"/>
          </w:rPr>
          <w:t>http://doi.org/10.1007/s10584-014-1164-6</w:t>
        </w:r>
      </w:hyperlink>
      <w:r w:rsidRPr="00D36414">
        <w:rPr>
          <w:rFonts w:cstheme="minorHAnsi"/>
        </w:rPr>
        <w:t xml:space="preserve"> </w:t>
      </w:r>
    </w:p>
    <w:p w14:paraId="3958E85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y, J., Chakir, R., Doyen, L., Jiguet, F., &amp; Leadley, P. (2014). </w:t>
      </w:r>
      <w:r w:rsidRPr="00D36414">
        <w:rPr>
          <w:rFonts w:cstheme="minorHAnsi"/>
          <w:lang w:val="en"/>
        </w:rPr>
        <w:t>Integrated models, scenarios and dynamics of climate, land use and common birds</w:t>
      </w:r>
      <w:r w:rsidRPr="00D36414">
        <w:rPr>
          <w:rFonts w:cstheme="minorHAnsi"/>
        </w:rPr>
        <w:t xml:space="preserve">. </w:t>
      </w:r>
      <w:r w:rsidRPr="00D36414">
        <w:rPr>
          <w:rFonts w:cstheme="minorHAnsi"/>
          <w:i/>
        </w:rPr>
        <w:t xml:space="preserve">Climate Change, 126, </w:t>
      </w:r>
      <w:r w:rsidRPr="00D36414">
        <w:rPr>
          <w:rFonts w:cstheme="minorHAnsi"/>
        </w:rPr>
        <w:t xml:space="preserve">13-30. </w:t>
      </w:r>
      <w:hyperlink r:id="rId3143" w:history="1">
        <w:r w:rsidRPr="00D36414">
          <w:rPr>
            <w:rStyle w:val="Hyperlink"/>
            <w:rFonts w:cstheme="minorHAnsi"/>
          </w:rPr>
          <w:t>http://doi.org/10.1007/s10584-014-1202-4</w:t>
        </w:r>
      </w:hyperlink>
      <w:r w:rsidRPr="00D36414">
        <w:rPr>
          <w:rFonts w:cstheme="minorHAnsi"/>
        </w:rPr>
        <w:t xml:space="preserve"> </w:t>
      </w:r>
    </w:p>
    <w:p w14:paraId="22D6CBB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rabanova, Y., Zanoli, R., Schlüter, M., &amp; Stopes, C. (2015). </w:t>
      </w:r>
      <w:r w:rsidRPr="00D36414">
        <w:rPr>
          <w:rFonts w:cstheme="minorHAnsi"/>
          <w:i/>
          <w:iCs/>
        </w:rPr>
        <w:t>Transforming food &amp; farming: An organic vision for Europe in 2030</w:t>
      </w:r>
      <w:r w:rsidRPr="00D36414">
        <w:rPr>
          <w:rFonts w:cstheme="minorHAnsi"/>
        </w:rPr>
        <w:t>. Brussels, Belgium: IFOAM EU Group.</w:t>
      </w:r>
    </w:p>
    <w:p w14:paraId="2552117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rthel, R., Reichenau, T. G., Krimly, T., Dabbert, S., Schneider, K., &amp; Mauser, W. (2012). Integrated modeling of global change impacts on agriculture and groundwater resources. </w:t>
      </w:r>
      <w:r w:rsidRPr="00D36414">
        <w:rPr>
          <w:rFonts w:cstheme="minorHAnsi"/>
          <w:i/>
          <w:iCs/>
        </w:rPr>
        <w:t>Water Resources Management</w:t>
      </w:r>
      <w:r w:rsidRPr="00D36414">
        <w:rPr>
          <w:rFonts w:cstheme="minorHAnsi"/>
        </w:rPr>
        <w:t xml:space="preserve">, </w:t>
      </w:r>
      <w:r w:rsidRPr="00D36414">
        <w:rPr>
          <w:rFonts w:cstheme="minorHAnsi"/>
          <w:i/>
          <w:iCs/>
        </w:rPr>
        <w:t>26</w:t>
      </w:r>
      <w:r w:rsidRPr="00D36414">
        <w:rPr>
          <w:rFonts w:cstheme="minorHAnsi"/>
        </w:rPr>
        <w:t xml:space="preserve">(7), 1929–1951. </w:t>
      </w:r>
      <w:hyperlink r:id="rId3144" w:history="1">
        <w:r w:rsidRPr="00D36414">
          <w:rPr>
            <w:rStyle w:val="Hyperlink"/>
            <w:rFonts w:cstheme="minorHAnsi"/>
          </w:rPr>
          <w:t>http://doi.org/10.1007/s11269-012-0001-9</w:t>
        </w:r>
      </w:hyperlink>
    </w:p>
    <w:p w14:paraId="587497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teman, I. J., Harwood, A. R., Mace, G. M., Watson, R. T., Abson, D. J., Andrews, B., Binner, A., Crowe, A., Day, B. H., Dugdale, S., Fezzi, C., Foden, J., Hadley, D., Haines-Young, R., Hulme, M., Kontoleon, A., Lovett, A. a, Munday, P., Pascual, U., Paterson, J., Perino, G., Sen, A., Siriwardena, G., van Soest, D., &amp; Termansen, M. (2013). Bringing ecosystem services into economic decision-making: Land use in the United Kingdom. </w:t>
      </w:r>
      <w:r w:rsidRPr="00D36414">
        <w:rPr>
          <w:rFonts w:cstheme="minorHAnsi"/>
          <w:i/>
          <w:iCs/>
        </w:rPr>
        <w:t>Science</w:t>
      </w:r>
      <w:r w:rsidRPr="00D36414">
        <w:rPr>
          <w:rFonts w:cstheme="minorHAnsi"/>
        </w:rPr>
        <w:t xml:space="preserve">, </w:t>
      </w:r>
      <w:r w:rsidRPr="00D36414">
        <w:rPr>
          <w:rFonts w:cstheme="minorHAnsi"/>
          <w:i/>
          <w:iCs/>
        </w:rPr>
        <w:t>341</w:t>
      </w:r>
      <w:r w:rsidRPr="00D36414">
        <w:rPr>
          <w:rFonts w:cstheme="minorHAnsi"/>
        </w:rPr>
        <w:t xml:space="preserve">(6141), 45–50. </w:t>
      </w:r>
      <w:hyperlink r:id="rId3145" w:history="1">
        <w:r w:rsidRPr="00D36414">
          <w:rPr>
            <w:rStyle w:val="Hyperlink"/>
            <w:rFonts w:cstheme="minorHAnsi"/>
          </w:rPr>
          <w:t>http://doi.org/10.1126/science.1234379</w:t>
        </w:r>
      </w:hyperlink>
    </w:p>
    <w:p w14:paraId="0BE5468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COTEPS. (2011). </w:t>
      </w:r>
      <w:r w:rsidRPr="00D36414">
        <w:rPr>
          <w:rFonts w:cstheme="minorHAnsi"/>
          <w:i/>
          <w:iCs/>
        </w:rPr>
        <w:t>The European bioeconomy in 2030: Delivering sustainable growth by addressing the grand societal challenges</w:t>
      </w:r>
      <w:r w:rsidRPr="00D36414">
        <w:rPr>
          <w:rFonts w:cstheme="minorHAnsi"/>
        </w:rPr>
        <w:t xml:space="preserve">. Retrieved from </w:t>
      </w:r>
      <w:hyperlink r:id="rId3146" w:history="1">
        <w:r w:rsidRPr="00D36414">
          <w:rPr>
            <w:rStyle w:val="Hyperlink"/>
            <w:rFonts w:cstheme="minorHAnsi"/>
          </w:rPr>
          <w:t>http://www.epsoweb.org/file/560</w:t>
        </w:r>
      </w:hyperlink>
    </w:p>
    <w:p w14:paraId="75D0270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nnett, E. M., Solan, M., Biggs, R., McPhearson, T., Norström, A. V., Olsson, P., Pereira, L., Peterson, G. D., Raudsepp-Hearne, C., Biermann, F., Carpenter, S. R., Ellis, E. C., Hichert, T., Galaz, V., Lahsen, M., Milkoreit, M., Martin López, B., Nicholas, K. A., Preiser, R., Vince, G., Vervoort, J. M., &amp; Xu, J. (2016). Bright spots: seeds of a good Anthropocene. </w:t>
      </w:r>
      <w:r w:rsidRPr="00D36414">
        <w:rPr>
          <w:rFonts w:cstheme="minorHAnsi"/>
          <w:i/>
          <w:iCs/>
        </w:rPr>
        <w:t>Frontiers in Ecology and the Environment</w:t>
      </w:r>
      <w:r w:rsidRPr="00D36414">
        <w:rPr>
          <w:rFonts w:cstheme="minorHAnsi"/>
        </w:rPr>
        <w:t xml:space="preserve">, </w:t>
      </w:r>
      <w:r w:rsidRPr="00D36414">
        <w:rPr>
          <w:rFonts w:cstheme="minorHAnsi"/>
          <w:i/>
          <w:iCs/>
        </w:rPr>
        <w:t>14</w:t>
      </w:r>
      <w:r w:rsidRPr="00D36414">
        <w:rPr>
          <w:rFonts w:cstheme="minorHAnsi"/>
        </w:rPr>
        <w:t xml:space="preserve">(8), 441–448. </w:t>
      </w:r>
      <w:hyperlink r:id="rId3147" w:history="1">
        <w:r w:rsidRPr="00D36414">
          <w:rPr>
            <w:rStyle w:val="Hyperlink"/>
            <w:rFonts w:cstheme="minorHAnsi"/>
          </w:rPr>
          <w:t>http://doi.org/10.1002/fee.1309</w:t>
        </w:r>
      </w:hyperlink>
    </w:p>
    <w:p w14:paraId="4D76EE6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zama, A. (2016). Let us discuss how cascading can help implement the circular economy and the bio-economy strategies. </w:t>
      </w:r>
      <w:r w:rsidRPr="00D36414">
        <w:rPr>
          <w:rFonts w:cstheme="minorHAnsi"/>
          <w:i/>
          <w:iCs/>
        </w:rPr>
        <w:t>Waste Management &amp; Research</w:t>
      </w:r>
      <w:r w:rsidRPr="00D36414">
        <w:rPr>
          <w:rFonts w:cstheme="minorHAnsi"/>
        </w:rPr>
        <w:t xml:space="preserve">, </w:t>
      </w:r>
      <w:r w:rsidRPr="00D36414">
        <w:rPr>
          <w:rFonts w:cstheme="minorHAnsi"/>
          <w:i/>
          <w:iCs/>
        </w:rPr>
        <w:t>34</w:t>
      </w:r>
      <w:r w:rsidRPr="00D36414">
        <w:rPr>
          <w:rFonts w:cstheme="minorHAnsi"/>
        </w:rPr>
        <w:t xml:space="preserve">(7), 593–594. </w:t>
      </w:r>
      <w:hyperlink r:id="rId3148" w:history="1">
        <w:r w:rsidRPr="00D36414">
          <w:rPr>
            <w:rStyle w:val="Hyperlink"/>
            <w:rFonts w:cstheme="minorHAnsi"/>
          </w:rPr>
          <w:t>http://doi.org/10.1177/0734242x16657973</w:t>
        </w:r>
      </w:hyperlink>
    </w:p>
    <w:p w14:paraId="66A570D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Bezama, A. (2017). Implementing novel technologies under the bioeconomy strategy: Challenges from a regional perspective.</w:t>
      </w:r>
    </w:p>
    <w:p w14:paraId="73E6A62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lanchard, J. L., Jennings, S., Holmes, R., Harle, J., Merino, G., Allen, J. I., Holt, J., Dulvy, N. K., &amp; Barange, M. (2012). Potential consequences of climate change for primary production and fish production in large marine ecosystems.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7</w:t>
      </w:r>
      <w:r w:rsidRPr="00D36414">
        <w:rPr>
          <w:rFonts w:cstheme="minorHAnsi"/>
        </w:rPr>
        <w:t xml:space="preserve">(1605), 2979–89. </w:t>
      </w:r>
      <w:hyperlink r:id="rId3149" w:history="1">
        <w:r w:rsidRPr="00D36414">
          <w:rPr>
            <w:rStyle w:val="Hyperlink"/>
            <w:rFonts w:cstheme="minorHAnsi"/>
          </w:rPr>
          <w:t>http://doi.org/10.1098/rstb.2012.0231</w:t>
        </w:r>
      </w:hyperlink>
    </w:p>
    <w:p w14:paraId="7280C29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lanco, V., Holzhauer, S., Brown, C., Lagergren, F., Vulturius, G., Lindeskog, M., &amp; Rounsevell, M. D. A. (2017). The effect of forest owner decision-making, climatic change and societal demands on land-use change and ecosystem service provision in Sweden. </w:t>
      </w:r>
      <w:r w:rsidRPr="00D36414">
        <w:rPr>
          <w:rFonts w:cstheme="minorHAnsi"/>
          <w:i/>
          <w:iCs/>
        </w:rPr>
        <w:t>Ecosystem Services</w:t>
      </w:r>
      <w:r w:rsidRPr="00D36414">
        <w:rPr>
          <w:rFonts w:cstheme="minorHAnsi"/>
        </w:rPr>
        <w:t xml:space="preserve">, </w:t>
      </w:r>
      <w:r w:rsidRPr="00D36414">
        <w:rPr>
          <w:rFonts w:cstheme="minorHAnsi"/>
          <w:i/>
          <w:iCs/>
        </w:rPr>
        <w:t>23</w:t>
      </w:r>
      <w:r w:rsidRPr="00D36414">
        <w:rPr>
          <w:rFonts w:cstheme="minorHAnsi"/>
        </w:rPr>
        <w:t xml:space="preserve">, 174–208. </w:t>
      </w:r>
      <w:hyperlink r:id="rId3150" w:history="1">
        <w:r w:rsidRPr="00D36414">
          <w:rPr>
            <w:rStyle w:val="Hyperlink"/>
            <w:rFonts w:cstheme="minorHAnsi"/>
          </w:rPr>
          <w:t>http://doi.org/10.1016/j.ecoser.2016.12.003</w:t>
        </w:r>
      </w:hyperlink>
    </w:p>
    <w:p w14:paraId="50B508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bojonov, I., &amp; Aw-Hassan, A. (2014). Impacts of climate change on farm income security in Central Asia: An integrated modeling approach. </w:t>
      </w:r>
      <w:r w:rsidRPr="00D36414">
        <w:rPr>
          <w:rFonts w:cstheme="minorHAnsi"/>
          <w:i/>
          <w:iCs/>
        </w:rPr>
        <w:t>Agriculture, Ecosystems and Environment</w:t>
      </w:r>
      <w:r w:rsidRPr="00D36414">
        <w:rPr>
          <w:rFonts w:cstheme="minorHAnsi"/>
        </w:rPr>
        <w:t xml:space="preserve">, </w:t>
      </w:r>
      <w:r w:rsidRPr="00D36414">
        <w:rPr>
          <w:rFonts w:cstheme="minorHAnsi"/>
          <w:i/>
          <w:iCs/>
        </w:rPr>
        <w:t>188</w:t>
      </w:r>
      <w:r w:rsidRPr="00D36414">
        <w:rPr>
          <w:rFonts w:cstheme="minorHAnsi"/>
        </w:rPr>
        <w:t xml:space="preserve">, 245–255. </w:t>
      </w:r>
      <w:hyperlink r:id="rId3151" w:history="1">
        <w:r w:rsidRPr="00D36414">
          <w:rPr>
            <w:rStyle w:val="Hyperlink"/>
            <w:rFonts w:cstheme="minorHAnsi"/>
          </w:rPr>
          <w:t>http://doi.org/10.1016/j.agee.2014.02.033</w:t>
        </w:r>
      </w:hyperlink>
    </w:p>
    <w:p w14:paraId="4C14BA0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lliger, J., Kienast, F., Soliva, R., &amp; Rutherford, G. (2007). Spatial sensitivity of species habitat patterns to scenarios of land use change (Switzerland). </w:t>
      </w:r>
      <w:r w:rsidRPr="00D36414">
        <w:rPr>
          <w:rFonts w:cstheme="minorHAnsi"/>
          <w:i/>
          <w:iCs/>
        </w:rPr>
        <w:t>Landscape Ecology</w:t>
      </w:r>
      <w:r w:rsidRPr="00D36414">
        <w:rPr>
          <w:rFonts w:cstheme="minorHAnsi"/>
        </w:rPr>
        <w:t xml:space="preserve">, </w:t>
      </w:r>
      <w:r w:rsidRPr="00D36414">
        <w:rPr>
          <w:rFonts w:cstheme="minorHAnsi"/>
          <w:i/>
          <w:iCs/>
        </w:rPr>
        <w:t>22</w:t>
      </w:r>
      <w:r w:rsidRPr="00D36414">
        <w:rPr>
          <w:rFonts w:cstheme="minorHAnsi"/>
        </w:rPr>
        <w:t xml:space="preserve">(5), 773–789. </w:t>
      </w:r>
      <w:hyperlink r:id="rId3152" w:history="1">
        <w:r w:rsidRPr="00D36414">
          <w:rPr>
            <w:rStyle w:val="Hyperlink"/>
            <w:rFonts w:cstheme="minorHAnsi"/>
          </w:rPr>
          <w:t>http://doi.org/10.1007/s10980-007-9077-7</w:t>
        </w:r>
      </w:hyperlink>
    </w:p>
    <w:p w14:paraId="52322F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urdôt, G. W., Lamoureaux, S. L., Watt, M. S., Manning, L. K., &amp; Kriticos, D. J. (2012). The potential global distribution of the invasive weed </w:t>
      </w:r>
      <w:r w:rsidRPr="00D36414">
        <w:rPr>
          <w:rFonts w:cstheme="minorHAnsi"/>
          <w:i/>
        </w:rPr>
        <w:t>Nassella neesiana</w:t>
      </w:r>
      <w:r w:rsidRPr="00D36414">
        <w:rPr>
          <w:rFonts w:cstheme="minorHAnsi"/>
        </w:rPr>
        <w:t xml:space="preserve"> under current and future climates. </w:t>
      </w:r>
      <w:r w:rsidRPr="00D36414">
        <w:rPr>
          <w:rFonts w:cstheme="minorHAnsi"/>
          <w:i/>
          <w:iCs/>
        </w:rPr>
        <w:t>Biological Invasions</w:t>
      </w:r>
      <w:r w:rsidRPr="00D36414">
        <w:rPr>
          <w:rFonts w:cstheme="minorHAnsi"/>
        </w:rPr>
        <w:t xml:space="preserve">, </w:t>
      </w:r>
      <w:r w:rsidRPr="00D36414">
        <w:rPr>
          <w:rFonts w:cstheme="minorHAnsi"/>
          <w:i/>
          <w:iCs/>
        </w:rPr>
        <w:t>14</w:t>
      </w:r>
      <w:r w:rsidRPr="00D36414">
        <w:rPr>
          <w:rFonts w:cstheme="minorHAnsi"/>
        </w:rPr>
        <w:t xml:space="preserve">(8), 1545–1556. </w:t>
      </w:r>
      <w:hyperlink r:id="rId3153" w:history="1">
        <w:r w:rsidRPr="00D36414">
          <w:rPr>
            <w:rStyle w:val="Hyperlink"/>
            <w:rFonts w:cstheme="minorHAnsi"/>
          </w:rPr>
          <w:t>http://doi.org/10.1007/s10530-010-9905-6</w:t>
        </w:r>
      </w:hyperlink>
    </w:p>
    <w:p w14:paraId="6A46FDD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uwma, I., Schleyer, C., Primmer, E., Winkler, K. J., Berry, P., Young, J., Carmen, E., Spulerova, J., Bezak, P., Preda, E., &amp; Vadineanu, A. (2018). Adoption of the ecosystem services concept in EU policies. </w:t>
      </w:r>
      <w:r w:rsidRPr="00D36414">
        <w:rPr>
          <w:rFonts w:cstheme="minorHAnsi"/>
          <w:i/>
          <w:iCs/>
        </w:rPr>
        <w:t>Ecosystem Services</w:t>
      </w:r>
      <w:r w:rsidRPr="00D36414">
        <w:rPr>
          <w:rFonts w:cstheme="minorHAnsi"/>
        </w:rPr>
        <w:t xml:space="preserve">, </w:t>
      </w:r>
      <w:r w:rsidRPr="00D36414">
        <w:rPr>
          <w:rFonts w:cstheme="minorHAnsi"/>
          <w:i/>
          <w:iCs/>
        </w:rPr>
        <w:t xml:space="preserve">29, </w:t>
      </w:r>
      <w:r w:rsidRPr="00D36414">
        <w:rPr>
          <w:rFonts w:cstheme="minorHAnsi"/>
          <w:iCs/>
        </w:rPr>
        <w:t>213-222</w:t>
      </w:r>
      <w:r w:rsidRPr="00D36414">
        <w:rPr>
          <w:rFonts w:cstheme="minorHAnsi"/>
        </w:rPr>
        <w:t xml:space="preserve">. </w:t>
      </w:r>
      <w:hyperlink r:id="rId3154" w:history="1">
        <w:r w:rsidRPr="00D36414">
          <w:rPr>
            <w:rStyle w:val="Hyperlink"/>
            <w:rFonts w:cstheme="minorHAnsi"/>
          </w:rPr>
          <w:t>http://doi.org/10.1016/j.ecoser.2017.02.011</w:t>
        </w:r>
      </w:hyperlink>
    </w:p>
    <w:p w14:paraId="4085472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riner, S., Huber, R., Bebi, P., Elkin, C., Schmatz, D. R., &amp; Grêt-Regamey, A. (2013). Trade-offs between ecosystem services in a mountain region.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3). </w:t>
      </w:r>
      <w:hyperlink r:id="rId3155" w:history="1">
        <w:r w:rsidRPr="00D36414">
          <w:rPr>
            <w:rStyle w:val="Hyperlink"/>
            <w:rFonts w:cstheme="minorHAnsi"/>
          </w:rPr>
          <w:t>http://doi.org/10.5751/ES-05576-180335</w:t>
        </w:r>
      </w:hyperlink>
    </w:p>
    <w:p w14:paraId="5407441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rown, C., Brown, E., Murray-Rust, D., Cojocaru, G., Savin, C., &amp; Rounsevell, M. D. A. (2015). Analysing uncertainties in climate change impact assessment across sectors and scenarios.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 293–306. </w:t>
      </w:r>
      <w:hyperlink r:id="rId3156" w:history="1">
        <w:r w:rsidRPr="00D36414">
          <w:rPr>
            <w:rStyle w:val="Hyperlink"/>
            <w:rFonts w:cstheme="minorHAnsi"/>
          </w:rPr>
          <w:t>http://doi.org/10.1007/s10584-014-1133-0</w:t>
        </w:r>
      </w:hyperlink>
    </w:p>
    <w:p w14:paraId="35CAE9B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rown, C., Holzhauer, S., Metzger, M. J., Paterson, J. S., &amp; Rounsevell, M. (2016). Land managers’ behaviours modulate pathways to visions of future land systems. </w:t>
      </w:r>
      <w:r w:rsidRPr="00D36414">
        <w:rPr>
          <w:rFonts w:cstheme="minorHAnsi"/>
          <w:i/>
          <w:iCs/>
        </w:rPr>
        <w:t>Regional Environmental Change, 18</w:t>
      </w:r>
      <w:r w:rsidRPr="00D36414">
        <w:rPr>
          <w:rFonts w:cstheme="minorHAnsi"/>
          <w:iCs/>
        </w:rPr>
        <w:t>(3), 831-845)</w:t>
      </w:r>
      <w:r w:rsidRPr="00D36414">
        <w:rPr>
          <w:rFonts w:cstheme="minorHAnsi"/>
        </w:rPr>
        <w:t xml:space="preserve">. </w:t>
      </w:r>
      <w:hyperlink r:id="rId3157" w:history="1">
        <w:r w:rsidRPr="00D36414">
          <w:rPr>
            <w:rStyle w:val="Hyperlink"/>
            <w:rFonts w:cstheme="minorHAnsi"/>
          </w:rPr>
          <w:t>http://doi.org/10.1007/s10113-016-0999-y</w:t>
        </w:r>
      </w:hyperlink>
    </w:p>
    <w:p w14:paraId="4473D08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rown, C., Murray-Rust, D., van Vliet, J., Alam, S. J., Verburg, P. H., &amp; Rounsevell, M. D. A. (2014). Experiments in globalisation, food security and land use decision making. </w:t>
      </w:r>
      <w:r w:rsidRPr="00D36414">
        <w:rPr>
          <w:rFonts w:cstheme="minorHAnsi"/>
          <w:i/>
        </w:rPr>
        <w:t>PLoS ONE, 9</w:t>
      </w:r>
      <w:r w:rsidRPr="00D36414">
        <w:rPr>
          <w:rFonts w:cstheme="minorHAnsi"/>
        </w:rPr>
        <w:t xml:space="preserve">(12), e114213. </w:t>
      </w:r>
      <w:hyperlink r:id="rId3158" w:history="1">
        <w:r w:rsidRPr="00D36414">
          <w:rPr>
            <w:rStyle w:val="Hyperlink"/>
            <w:rFonts w:cstheme="minorHAnsi"/>
          </w:rPr>
          <w:t>https://doi.org/10.1371/journal.pone.0114213</w:t>
        </w:r>
      </w:hyperlink>
    </w:p>
    <w:p w14:paraId="2A14228A"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runner, S. H., Huber, R., &amp; Grêt-Regamey, A. (2015). A backcasting approach for matching regional ecosystem services supply and demand. </w:t>
      </w:r>
      <w:r w:rsidRPr="008A5415">
        <w:rPr>
          <w:rFonts w:cstheme="minorHAnsi"/>
          <w:i/>
          <w:iCs/>
        </w:rPr>
        <w:t>Environmental Modelling &amp; Software</w:t>
      </w:r>
      <w:r w:rsidRPr="008A5415">
        <w:rPr>
          <w:rFonts w:cstheme="minorHAnsi"/>
        </w:rPr>
        <w:t xml:space="preserve">, </w:t>
      </w:r>
      <w:r w:rsidRPr="008A5415">
        <w:rPr>
          <w:rFonts w:cstheme="minorHAnsi"/>
          <w:i/>
          <w:iCs/>
        </w:rPr>
        <w:t xml:space="preserve">75, </w:t>
      </w:r>
      <w:r w:rsidRPr="008A5415">
        <w:rPr>
          <w:rFonts w:cstheme="minorHAnsi"/>
          <w:iCs/>
        </w:rPr>
        <w:t>439-458</w:t>
      </w:r>
      <w:r w:rsidRPr="008A5415">
        <w:rPr>
          <w:rFonts w:cstheme="minorHAnsi"/>
        </w:rPr>
        <w:t xml:space="preserve">. </w:t>
      </w:r>
      <w:hyperlink r:id="rId3159" w:history="1">
        <w:r w:rsidRPr="008A5415">
          <w:rPr>
            <w:rStyle w:val="Hyperlink"/>
            <w:rFonts w:cstheme="minorHAnsi"/>
          </w:rPr>
          <w:t>http://doi.org/10.1016/j.envsoft.2015.10.018</w:t>
        </w:r>
      </w:hyperlink>
    </w:p>
    <w:p w14:paraId="617DCAE4"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Burek, P., Mubareka, S., Rojas, R., de Roo, A., Bianchi, A., Baranzelli, C., &amp; Lavalle, C. (2012). </w:t>
      </w:r>
      <w:r w:rsidRPr="00D36414">
        <w:rPr>
          <w:rFonts w:cstheme="minorHAnsi"/>
          <w:i/>
          <w:iCs/>
        </w:rPr>
        <w:t xml:space="preserve">Evaluation of the effectiveness of natural water retention measures. Support to the EU blueprint to safeguard Europe’s waters. </w:t>
      </w:r>
      <w:r w:rsidRPr="00D36414">
        <w:rPr>
          <w:rFonts w:cstheme="minorHAnsi"/>
          <w:iCs/>
        </w:rPr>
        <w:t>Luxembourg: Publications Office of the European Union.</w:t>
      </w:r>
    </w:p>
    <w:p w14:paraId="31DD86F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usch, G. (2006). Future European agricultural landscapes - What can we learn from existing quantitative land use scenario studies? </w:t>
      </w:r>
      <w:r w:rsidRPr="00D36414">
        <w:rPr>
          <w:rFonts w:cstheme="minorHAnsi"/>
          <w:i/>
          <w:iCs/>
        </w:rPr>
        <w:t>Agriculture, Ecosystems and Environment</w:t>
      </w:r>
      <w:r w:rsidRPr="00D36414">
        <w:rPr>
          <w:rFonts w:cstheme="minorHAnsi"/>
        </w:rPr>
        <w:t xml:space="preserve">, </w:t>
      </w:r>
      <w:r w:rsidRPr="00D36414">
        <w:rPr>
          <w:rFonts w:cstheme="minorHAnsi"/>
          <w:i/>
          <w:iCs/>
        </w:rPr>
        <w:t>114</w:t>
      </w:r>
      <w:r w:rsidRPr="00D36414">
        <w:rPr>
          <w:rFonts w:cstheme="minorHAnsi"/>
        </w:rPr>
        <w:t xml:space="preserve">(1), 121–140. </w:t>
      </w:r>
      <w:hyperlink r:id="rId3160" w:history="1">
        <w:r w:rsidRPr="00D36414">
          <w:rPr>
            <w:rStyle w:val="Hyperlink"/>
            <w:rFonts w:cstheme="minorHAnsi"/>
          </w:rPr>
          <w:t>http://doi.org/10.1016/j.agee.2005.11.007</w:t>
        </w:r>
      </w:hyperlink>
    </w:p>
    <w:p w14:paraId="1A8F680E"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lastRenderedPageBreak/>
        <w:t xml:space="preserve">Butler, J. R. A., Suadnya, W., Puspadi, K., Sutaryono, Y., Wise, R. M., Skewes, T. D., Kirono, D., Bohensky, E. L., Handayani, T., Habibi, P., Kisman, M., Suharto, I., Hanartani, Supartarningsih, S., Ripaldi, A., Fachry, A., Yanuartati, Y., Abbas, G., Duggan, K., &amp; Ash, A. (2014). Framing the application of adaptation pathways for rural livelihoods and global change in eastern Indonesian islands. </w:t>
      </w:r>
      <w:r w:rsidRPr="00D36414">
        <w:rPr>
          <w:rFonts w:cstheme="minorHAnsi"/>
          <w:i/>
          <w:iCs/>
          <w:lang w:val="es-ES"/>
        </w:rPr>
        <w:t>Global Environmental Change</w:t>
      </w:r>
      <w:r w:rsidRPr="00D36414">
        <w:rPr>
          <w:rFonts w:cstheme="minorHAnsi"/>
          <w:lang w:val="es-ES"/>
        </w:rPr>
        <w:t xml:space="preserve">, </w:t>
      </w:r>
      <w:r w:rsidRPr="00D36414">
        <w:rPr>
          <w:rFonts w:cstheme="minorHAnsi"/>
          <w:i/>
          <w:iCs/>
          <w:lang w:val="es-ES"/>
        </w:rPr>
        <w:t>28</w:t>
      </w:r>
      <w:r w:rsidRPr="00D36414">
        <w:rPr>
          <w:rFonts w:cstheme="minorHAnsi"/>
          <w:lang w:val="es-ES"/>
        </w:rPr>
        <w:t xml:space="preserve">, 368–382. </w:t>
      </w:r>
      <w:hyperlink r:id="rId3161" w:history="1">
        <w:r w:rsidRPr="00D36414">
          <w:rPr>
            <w:rStyle w:val="Hyperlink"/>
            <w:rFonts w:cstheme="minorHAnsi"/>
            <w:lang w:val="es-ES"/>
          </w:rPr>
          <w:t>http://doi.org/10.1016/j.gloenvcha.2013.12.004</w:t>
        </w:r>
      </w:hyperlink>
    </w:p>
    <w:p w14:paraId="0A97AF0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Capellán-Pérez, I., Mediavilla, M., de Castro, C., Carpintero, Ó., &amp; Miguel, L. J. (2015). </w:t>
      </w:r>
      <w:r w:rsidRPr="00D36414">
        <w:rPr>
          <w:rFonts w:cstheme="minorHAnsi"/>
        </w:rPr>
        <w:t xml:space="preserve">More growth? An unfeasible option to overcome critical energy constraints and climate change. </w:t>
      </w:r>
      <w:r w:rsidRPr="00D36414">
        <w:rPr>
          <w:rFonts w:cstheme="minorHAnsi"/>
          <w:i/>
          <w:iCs/>
        </w:rPr>
        <w:t>Sustainability Science</w:t>
      </w:r>
      <w:r w:rsidRPr="00D36414">
        <w:rPr>
          <w:rFonts w:cstheme="minorHAnsi"/>
        </w:rPr>
        <w:t xml:space="preserve">, </w:t>
      </w:r>
      <w:r w:rsidRPr="00D36414">
        <w:rPr>
          <w:rFonts w:cstheme="minorHAnsi"/>
          <w:i/>
          <w:iCs/>
        </w:rPr>
        <w:t>10</w:t>
      </w:r>
      <w:r w:rsidRPr="00D36414">
        <w:rPr>
          <w:rFonts w:cstheme="minorHAnsi"/>
        </w:rPr>
        <w:t xml:space="preserve">(3), 397–411. </w:t>
      </w:r>
      <w:hyperlink r:id="rId3162" w:history="1">
        <w:r w:rsidRPr="00D36414">
          <w:rPr>
            <w:rStyle w:val="Hyperlink"/>
            <w:rFonts w:cstheme="minorHAnsi"/>
          </w:rPr>
          <w:t>http://doi.org/10.1007/s11625-015-0299-3</w:t>
        </w:r>
      </w:hyperlink>
    </w:p>
    <w:p w14:paraId="7821DC5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0). </w:t>
      </w:r>
      <w:r w:rsidRPr="00D36414">
        <w:rPr>
          <w:rFonts w:cstheme="minorHAnsi"/>
          <w:i/>
          <w:iCs/>
        </w:rPr>
        <w:t>The Strategic Plan for Biodiversity 2011-2020 and the Aichi Biodiversity Targets.</w:t>
      </w:r>
    </w:p>
    <w:p w14:paraId="460E855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MNP. (2007). </w:t>
      </w:r>
      <w:r w:rsidRPr="00D36414">
        <w:rPr>
          <w:rFonts w:cstheme="minorHAnsi"/>
          <w:i/>
          <w:iCs/>
        </w:rPr>
        <w:t>Cross-roads of life on Earth - Exploring means to meet the 2010 biodiversity target. Solution-oriented scenarios for the Global biodiversity outlook 2.</w:t>
      </w:r>
      <w:r w:rsidRPr="00D36414">
        <w:rPr>
          <w:rFonts w:cstheme="minorHAnsi"/>
        </w:rPr>
        <w:t xml:space="preserve"> Montreal, Canada: Secretariat of the Convention on Biological Diversity.</w:t>
      </w:r>
    </w:p>
    <w:p w14:paraId="361E3A2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ertov, O. G., Komarov, A. S., Gryazkin, A. V, Smirnov, A. P., &amp; Bhatti, D. S. (2014). Simulation modeling of the impact of forest fire on the carbon pool in coniferous forests of European Russia and central Canada. </w:t>
      </w:r>
      <w:r w:rsidRPr="00D36414">
        <w:rPr>
          <w:rFonts w:cstheme="minorHAnsi"/>
          <w:i/>
          <w:iCs/>
        </w:rPr>
        <w:t>Contemporary Problems of Ecology</w:t>
      </w:r>
      <w:r w:rsidRPr="00D36414">
        <w:rPr>
          <w:rFonts w:cstheme="minorHAnsi"/>
        </w:rPr>
        <w:t xml:space="preserve">, </w:t>
      </w:r>
      <w:r w:rsidRPr="00D36414">
        <w:rPr>
          <w:rFonts w:cstheme="minorHAnsi"/>
          <w:i/>
          <w:iCs/>
        </w:rPr>
        <w:t>6</w:t>
      </w:r>
      <w:r w:rsidRPr="00D36414">
        <w:rPr>
          <w:rFonts w:cstheme="minorHAnsi"/>
        </w:rPr>
        <w:t xml:space="preserve">(7), 727–733. </w:t>
      </w:r>
      <w:hyperlink r:id="rId3163" w:history="1">
        <w:r w:rsidRPr="00D36414">
          <w:rPr>
            <w:rStyle w:val="Hyperlink"/>
            <w:rFonts w:cstheme="minorHAnsi"/>
          </w:rPr>
          <w:t>http://doi.org/10.1134/S1995425513070032</w:t>
        </w:r>
      </w:hyperlink>
    </w:p>
    <w:p w14:paraId="40A9414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eung, W. W. L., Jones, M. C., Reygondeau, G., Stock, C. A., Lam, V. W. Y., &amp; Frölicher, T. L. (2016). Structural uncertainty in projecting global fisheries catches under climate change. </w:t>
      </w:r>
      <w:r w:rsidRPr="00D36414">
        <w:rPr>
          <w:rFonts w:cstheme="minorHAnsi"/>
          <w:i/>
          <w:iCs/>
        </w:rPr>
        <w:t>Ecological Modelling</w:t>
      </w:r>
      <w:r w:rsidRPr="00D36414">
        <w:rPr>
          <w:rFonts w:cstheme="minorHAnsi"/>
        </w:rPr>
        <w:t xml:space="preserve">, </w:t>
      </w:r>
      <w:r w:rsidRPr="00D36414">
        <w:rPr>
          <w:rFonts w:cstheme="minorHAnsi"/>
          <w:i/>
          <w:iCs/>
        </w:rPr>
        <w:t>325</w:t>
      </w:r>
      <w:r w:rsidRPr="00D36414">
        <w:rPr>
          <w:rFonts w:cstheme="minorHAnsi"/>
        </w:rPr>
        <w:t xml:space="preserve">, 57–66. </w:t>
      </w:r>
      <w:hyperlink r:id="rId3164" w:history="1">
        <w:r w:rsidRPr="00D36414">
          <w:rPr>
            <w:rStyle w:val="Hyperlink"/>
            <w:rFonts w:cstheme="minorHAnsi"/>
          </w:rPr>
          <w:t>https://doi.org/10.1016/j.ecolmodel.2015.12.018</w:t>
        </w:r>
      </w:hyperlink>
    </w:p>
    <w:p w14:paraId="3839541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ytrý, M., Wild, J., Pyšek, P., Jarošík, V., Dendoncker, N., Reginster, I., Pino, J., Maskell, L. C., Vila, M., Pergl, J., Kuhn, I., Spangenberg, J. H., &amp; Settele, J. (2012). Projecting trends in plant invasions in Europe under different scenarios of future land-use change.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75–87. </w:t>
      </w:r>
      <w:hyperlink r:id="rId3165" w:history="1">
        <w:r w:rsidRPr="00D36414">
          <w:rPr>
            <w:rStyle w:val="Hyperlink"/>
            <w:rFonts w:cstheme="minorHAnsi"/>
          </w:rPr>
          <w:t>http://doi.org/10.1111/j.1466-8238.2010.00573.x</w:t>
        </w:r>
      </w:hyperlink>
    </w:p>
    <w:p w14:paraId="0A5B213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sgrove, W. J., &amp; Rijsberman, F. R. (2014). Our vision of water and life in 2025. In </w:t>
      </w:r>
      <w:r w:rsidRPr="00D36414">
        <w:rPr>
          <w:rFonts w:cstheme="minorHAnsi"/>
          <w:i/>
          <w:iCs/>
        </w:rPr>
        <w:t xml:space="preserve">World water vision: making water everybody’s business </w:t>
      </w:r>
      <w:r w:rsidRPr="00D36414">
        <w:rPr>
          <w:rFonts w:cstheme="minorHAnsi"/>
          <w:iCs/>
        </w:rPr>
        <w:t>(pp. 49-58)</w:t>
      </w:r>
      <w:r w:rsidRPr="00D36414">
        <w:rPr>
          <w:rFonts w:cstheme="minorHAnsi"/>
        </w:rPr>
        <w:t>. London, UK: Earthscan Publications Ltd.</w:t>
      </w:r>
    </w:p>
    <w:p w14:paraId="6516ED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uncil of Ministers of the Republic of Belarus. (2015). </w:t>
      </w:r>
      <w:r w:rsidRPr="00D36414">
        <w:rPr>
          <w:rFonts w:cstheme="minorHAnsi"/>
          <w:i/>
        </w:rPr>
        <w:t xml:space="preserve">Strategy on the conservation and sustainable use of biological diversity. Approved by the Resolution of the Council of Ministers No. 1707 on 19.11.2010, amended on 03.09.2015. </w:t>
      </w:r>
      <w:r w:rsidRPr="00D36414">
        <w:rPr>
          <w:rFonts w:cstheme="minorHAnsi"/>
        </w:rPr>
        <w:t xml:space="preserve">Retrieved from </w:t>
      </w:r>
      <w:hyperlink r:id="rId3166" w:history="1">
        <w:r w:rsidRPr="00D36414">
          <w:rPr>
            <w:rStyle w:val="Hyperlink"/>
            <w:rFonts w:cstheme="minorHAnsi"/>
          </w:rPr>
          <w:t>https://www.cbd.int/doc/world/by/by-nbsap-v2-p2-en.pdf</w:t>
        </w:r>
      </w:hyperlink>
    </w:p>
    <w:p w14:paraId="3BAE176F"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Davies, A. R., &amp; Doyle, R. (2015). </w:t>
      </w:r>
      <w:r w:rsidRPr="00D36414">
        <w:rPr>
          <w:rFonts w:cstheme="minorHAnsi"/>
        </w:rPr>
        <w:t xml:space="preserve">Transforming household consumption: From backcasting to homelabs experiments. </w:t>
      </w:r>
      <w:r w:rsidRPr="00D36414">
        <w:rPr>
          <w:rFonts w:cstheme="minorHAnsi"/>
          <w:i/>
          <w:iCs/>
        </w:rPr>
        <w:t>Annals of the Association of American Geographers</w:t>
      </w:r>
      <w:r w:rsidRPr="00D36414">
        <w:rPr>
          <w:rFonts w:cstheme="minorHAnsi"/>
        </w:rPr>
        <w:t xml:space="preserve">, </w:t>
      </w:r>
      <w:r w:rsidRPr="00D36414">
        <w:rPr>
          <w:rFonts w:cstheme="minorHAnsi"/>
          <w:i/>
          <w:iCs/>
        </w:rPr>
        <w:t>105</w:t>
      </w:r>
      <w:r w:rsidRPr="00D36414">
        <w:rPr>
          <w:rFonts w:cstheme="minorHAnsi"/>
        </w:rPr>
        <w:t xml:space="preserve">(2), 425–436. </w:t>
      </w:r>
      <w:hyperlink r:id="rId3167" w:history="1">
        <w:r w:rsidRPr="00D36414">
          <w:rPr>
            <w:rStyle w:val="Hyperlink"/>
            <w:rFonts w:cstheme="minorHAnsi"/>
          </w:rPr>
          <w:t>http://doi.org/10.1080/00045608.2014.1000948</w:t>
        </w:r>
      </w:hyperlink>
    </w:p>
    <w:p w14:paraId="20C5D31F"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De Vries, W., &amp; Posch, M. (2011). </w:t>
      </w:r>
      <w:r w:rsidRPr="00D36414">
        <w:rPr>
          <w:rFonts w:cstheme="minorHAnsi"/>
        </w:rPr>
        <w:t xml:space="preserve">Modelling the impact of nitrogen deposition, climate change and nutrient limitations on tree carbon sequestration in Europe for the period 1900-2050. </w:t>
      </w:r>
      <w:r w:rsidRPr="00D36414">
        <w:rPr>
          <w:rFonts w:cstheme="minorHAnsi"/>
          <w:i/>
          <w:iCs/>
        </w:rPr>
        <w:t>Environmental Pollution</w:t>
      </w:r>
      <w:r w:rsidRPr="00D36414">
        <w:rPr>
          <w:rFonts w:cstheme="minorHAnsi"/>
        </w:rPr>
        <w:t xml:space="preserve">, </w:t>
      </w:r>
      <w:r w:rsidRPr="00D36414">
        <w:rPr>
          <w:rFonts w:cstheme="minorHAnsi"/>
          <w:i/>
          <w:iCs/>
        </w:rPr>
        <w:t>159</w:t>
      </w:r>
      <w:r w:rsidRPr="00D36414">
        <w:rPr>
          <w:rFonts w:cstheme="minorHAnsi"/>
        </w:rPr>
        <w:t xml:space="preserve">(10), 2289–2299. </w:t>
      </w:r>
      <w:hyperlink r:id="rId3168" w:history="1">
        <w:r w:rsidRPr="00D36414">
          <w:rPr>
            <w:rStyle w:val="Hyperlink"/>
            <w:rFonts w:cstheme="minorHAnsi"/>
          </w:rPr>
          <w:t>http://doi.org/10.1016/j.envpol.2010.11.023</w:t>
        </w:r>
      </w:hyperlink>
    </w:p>
    <w:p w14:paraId="6040FEE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emeulenaere, E. (2014). A political ontology of seeds: The transformative frictions of a farmers’ movement in Europe. </w:t>
      </w:r>
      <w:r w:rsidRPr="00D36414">
        <w:rPr>
          <w:rFonts w:cstheme="minorHAnsi"/>
          <w:i/>
          <w:iCs/>
        </w:rPr>
        <w:t>Focaal</w:t>
      </w:r>
      <w:r w:rsidRPr="00D36414">
        <w:rPr>
          <w:rFonts w:cstheme="minorHAnsi"/>
        </w:rPr>
        <w:t xml:space="preserve">, </w:t>
      </w:r>
      <w:r w:rsidRPr="00D36414">
        <w:rPr>
          <w:rFonts w:cstheme="minorHAnsi"/>
          <w:i/>
          <w:iCs/>
        </w:rPr>
        <w:t>2014</w:t>
      </w:r>
      <w:r w:rsidRPr="00D36414">
        <w:rPr>
          <w:rFonts w:cstheme="minorHAnsi"/>
        </w:rPr>
        <w:t xml:space="preserve">(69), 45–61. </w:t>
      </w:r>
      <w:hyperlink r:id="rId3169" w:history="1">
        <w:r w:rsidRPr="00D36414">
          <w:rPr>
            <w:rStyle w:val="Hyperlink"/>
            <w:rFonts w:cstheme="minorHAnsi"/>
          </w:rPr>
          <w:t>http://doi.org/10.3167/fcl.2014.690104</w:t>
        </w:r>
      </w:hyperlink>
    </w:p>
    <w:p w14:paraId="388028C1" w14:textId="46ED4B19"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íaz, S., Demissew, S., Carabias, J., Joly, C., Lonsdale, M., Ash, N., Larigaderie, A., Adhikari, J. R., Arico, S., Báldi, A., Bartuska, A., Baste, I. A., Bilgin, A., Brondizio, E., Chan, K. M. A., Figueroa, V. E., Duraiappah, A., Fischer, M., Hill, R., Koetz, T., Leadley, P., Lyver, P., Mace, G. M., Martin-López, B., Okumura, M., Pacheco, D., Pascual, U., Pérez, E. S., Reyers, B., Roth, E., Saito, O., Scholes, R. J., Sharma, N., Tallis, H., Thaman, R., Watson, R., Yahara, T., Hamid, Z. A., Akosim, C., Al-Hafedh, Y., Allahverdiyev, R., Amankwah, E., Asah, T. S., Asfaw, Z., Bartus, G., Brooks, A. L., Caillaux, J., </w:t>
      </w:r>
      <w:r w:rsidRPr="00D36414">
        <w:rPr>
          <w:rFonts w:cstheme="minorHAnsi"/>
        </w:rPr>
        <w:lastRenderedPageBreak/>
        <w:t xml:space="preserve">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Teo-Chang, Y., &amp; Zlatanova, D. (2015). The IPBES conceptual framework — connecting nature and people. </w:t>
      </w:r>
      <w:r w:rsidRPr="00D36414">
        <w:rPr>
          <w:rFonts w:cstheme="minorHAnsi"/>
          <w:i/>
          <w:iCs/>
        </w:rPr>
        <w:t>Current Opinion in Environmental Sustainability</w:t>
      </w:r>
      <w:r w:rsidRPr="00D36414">
        <w:rPr>
          <w:rFonts w:cstheme="minorHAnsi"/>
        </w:rPr>
        <w:t xml:space="preserve">, </w:t>
      </w:r>
      <w:r w:rsidRPr="00D36414">
        <w:rPr>
          <w:rFonts w:cstheme="minorHAnsi"/>
          <w:i/>
          <w:iCs/>
        </w:rPr>
        <w:t>14</w:t>
      </w:r>
      <w:r w:rsidRPr="00D36414">
        <w:rPr>
          <w:rFonts w:cstheme="minorHAnsi"/>
        </w:rPr>
        <w:t xml:space="preserve">, 1–16. </w:t>
      </w:r>
      <w:hyperlink r:id="rId3170" w:history="1">
        <w:r w:rsidRPr="00D36414">
          <w:rPr>
            <w:rStyle w:val="Hyperlink"/>
            <w:rFonts w:cstheme="minorHAnsi"/>
          </w:rPr>
          <w:t>http://doi.org/10.1016/j.cosust.2014.11.002</w:t>
        </w:r>
      </w:hyperlink>
      <w:r w:rsidRPr="00D36414">
        <w:rPr>
          <w:rFonts w:cstheme="minorHAnsi"/>
        </w:rPr>
        <w:t xml:space="preserve"> </w:t>
      </w:r>
    </w:p>
    <w:p w14:paraId="27A8547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ietrich, O., Steidl, J., &amp; Pavlik, D. (2012). The impact of global change on the water balance of large wetlands in the Elbe Lowland. </w:t>
      </w:r>
      <w:r w:rsidRPr="00D36414">
        <w:rPr>
          <w:rFonts w:cstheme="minorHAnsi"/>
          <w:i/>
          <w:iCs/>
        </w:rPr>
        <w:t>Regional Environmental Change</w:t>
      </w:r>
      <w:r w:rsidRPr="00D36414">
        <w:rPr>
          <w:rFonts w:cstheme="minorHAnsi"/>
        </w:rPr>
        <w:t xml:space="preserve">, </w:t>
      </w:r>
      <w:r w:rsidRPr="00D36414">
        <w:rPr>
          <w:rFonts w:cstheme="minorHAnsi"/>
          <w:i/>
          <w:iCs/>
        </w:rPr>
        <w:t>12</w:t>
      </w:r>
      <w:r w:rsidRPr="00D36414">
        <w:rPr>
          <w:rFonts w:cstheme="minorHAnsi"/>
        </w:rPr>
        <w:t xml:space="preserve">(4), 701–713. </w:t>
      </w:r>
      <w:hyperlink r:id="rId3171" w:history="1">
        <w:r w:rsidRPr="00D36414">
          <w:rPr>
            <w:rStyle w:val="Hyperlink"/>
            <w:rFonts w:cstheme="minorHAnsi"/>
          </w:rPr>
          <w:t>http://doi.org/10.1007/s10113-012-0286-5</w:t>
        </w:r>
      </w:hyperlink>
    </w:p>
    <w:p w14:paraId="7FBD700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ullinger, S., Dendoncker, N., Gattringer, A., Leitner, M., Mang, T., Moser, D., Mucher, C. A., Plutzar, C., Rounsevell, M., Willner, W., Zimmermann, N., &amp; Hülber, K. (2015). Modelling the effect of habitat fragmentation on climate-driven migration of European forest understorey plants. </w:t>
      </w:r>
      <w:r w:rsidRPr="00D36414">
        <w:rPr>
          <w:rFonts w:cstheme="minorHAnsi"/>
          <w:i/>
          <w:iCs/>
        </w:rPr>
        <w:t>Diversity and Distributions</w:t>
      </w:r>
      <w:r w:rsidRPr="00D36414">
        <w:rPr>
          <w:rFonts w:cstheme="minorHAnsi"/>
        </w:rPr>
        <w:t xml:space="preserve">, </w:t>
      </w:r>
      <w:r w:rsidRPr="00D36414">
        <w:rPr>
          <w:rFonts w:cstheme="minorHAnsi"/>
          <w:i/>
          <w:iCs/>
        </w:rPr>
        <w:t>21</w:t>
      </w:r>
      <w:r w:rsidRPr="00D36414">
        <w:rPr>
          <w:rFonts w:cstheme="minorHAnsi"/>
        </w:rPr>
        <w:t xml:space="preserve">(12), 1375–1387. </w:t>
      </w:r>
      <w:hyperlink r:id="rId3172" w:history="1">
        <w:r w:rsidRPr="00D36414">
          <w:rPr>
            <w:rStyle w:val="Hyperlink"/>
            <w:rFonts w:cstheme="minorHAnsi"/>
          </w:rPr>
          <w:t>http://doi.org/10.1111/ddi.12370</w:t>
        </w:r>
      </w:hyperlink>
    </w:p>
    <w:p w14:paraId="2180E1F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unford, R. W., Harrison, P. A., Jäger, J., Rounsevell, M. D. A., &amp; Tinch, R. (2015a). Exploring climate change vulnerability across sectors and scenarios using indicators of impacts and coping capacity.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339–354. </w:t>
      </w:r>
      <w:hyperlink r:id="rId3173" w:history="1">
        <w:r w:rsidRPr="00D36414">
          <w:rPr>
            <w:rStyle w:val="Hyperlink"/>
            <w:rFonts w:cstheme="minorHAnsi"/>
          </w:rPr>
          <w:t>http://doi.org/10.1007/s10584-014-1162-8</w:t>
        </w:r>
      </w:hyperlink>
    </w:p>
    <w:p w14:paraId="6868A30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unford, R. W., Harrison, P. A., &amp; Rounsevell, M. D. A. (2014). Exploring scenario and model uncertainty in cross-sectoral integrated assessment approaches to climate change impacts. </w:t>
      </w:r>
      <w:r w:rsidRPr="00D36414">
        <w:rPr>
          <w:rFonts w:cstheme="minorHAnsi"/>
          <w:i/>
          <w:iCs/>
        </w:rPr>
        <w:t>Climatic Change</w:t>
      </w:r>
      <w:r w:rsidRPr="00D36414">
        <w:rPr>
          <w:rFonts w:cstheme="minorHAnsi"/>
        </w:rPr>
        <w:t xml:space="preserve">, </w:t>
      </w:r>
      <w:r w:rsidRPr="00D36414">
        <w:rPr>
          <w:rFonts w:cstheme="minorHAnsi"/>
          <w:i/>
          <w:iCs/>
        </w:rPr>
        <w:t>132</w:t>
      </w:r>
      <w:r w:rsidRPr="00D36414">
        <w:rPr>
          <w:rFonts w:cstheme="minorHAnsi"/>
        </w:rPr>
        <w:t xml:space="preserve">(3), 417–432. </w:t>
      </w:r>
      <w:hyperlink r:id="rId3174" w:history="1">
        <w:r w:rsidRPr="00D36414">
          <w:rPr>
            <w:rStyle w:val="Hyperlink"/>
            <w:rFonts w:cstheme="minorHAnsi"/>
          </w:rPr>
          <w:t>http://doi.org/10.1007/s10584-014-1211-3</w:t>
        </w:r>
      </w:hyperlink>
    </w:p>
    <w:p w14:paraId="1142500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unford, R. W., Smith, A. C., Harrison, P. A., &amp; Hanganu, D. (2015b). Ecosystem service provision in a changing Europe: Adapting to the impacts of combined climate and socio-economic change. </w:t>
      </w:r>
      <w:r w:rsidRPr="00D36414">
        <w:rPr>
          <w:rFonts w:cstheme="minorHAnsi"/>
          <w:i/>
          <w:iCs/>
        </w:rPr>
        <w:t>Landscape Ecology</w:t>
      </w:r>
      <w:r w:rsidRPr="00D36414">
        <w:rPr>
          <w:rFonts w:cstheme="minorHAnsi"/>
        </w:rPr>
        <w:t xml:space="preserve">, </w:t>
      </w:r>
      <w:r w:rsidRPr="00D36414">
        <w:rPr>
          <w:rFonts w:cstheme="minorHAnsi"/>
          <w:i/>
          <w:iCs/>
        </w:rPr>
        <w:t>30</w:t>
      </w:r>
      <w:r w:rsidRPr="00D36414">
        <w:rPr>
          <w:rFonts w:cstheme="minorHAnsi"/>
        </w:rPr>
        <w:t xml:space="preserve">(3), 443–461. </w:t>
      </w:r>
      <w:hyperlink r:id="rId3175" w:history="1">
        <w:r w:rsidRPr="00D36414">
          <w:rPr>
            <w:rStyle w:val="Hyperlink"/>
            <w:rFonts w:cstheme="minorHAnsi"/>
          </w:rPr>
          <w:t>http://doi.org/10.1007/s10980-014-0148-2</w:t>
        </w:r>
      </w:hyperlink>
    </w:p>
    <w:p w14:paraId="38040CC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ames, M., Hunt, M., Dixon, T., &amp; Britnell, J. (2013). </w:t>
      </w:r>
      <w:r w:rsidRPr="00D36414">
        <w:rPr>
          <w:rFonts w:cstheme="minorHAnsi"/>
          <w:i/>
          <w:iCs/>
        </w:rPr>
        <w:t>Retrofit city futures: Visions for urban sustainability</w:t>
      </w:r>
      <w:r w:rsidRPr="00D36414">
        <w:rPr>
          <w:rFonts w:cstheme="minorHAnsi"/>
        </w:rPr>
        <w:t xml:space="preserve">. Retrieved from </w:t>
      </w:r>
      <w:hyperlink r:id="rId3176" w:history="1">
        <w:r w:rsidRPr="00D36414">
          <w:rPr>
            <w:rStyle w:val="Hyperlink"/>
            <w:rFonts w:cstheme="minorHAnsi"/>
          </w:rPr>
          <w:t>www.retrofit2050.org.uk</w:t>
        </w:r>
      </w:hyperlink>
    </w:p>
    <w:p w14:paraId="0E6A328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ATIP. (2012). </w:t>
      </w:r>
      <w:r w:rsidRPr="00D36414">
        <w:rPr>
          <w:rFonts w:cstheme="minorHAnsi"/>
          <w:i/>
          <w:iCs/>
        </w:rPr>
        <w:t>The future of European aquaculture - our vision: A strategic agenda for the future of European aquaculture</w:t>
      </w:r>
      <w:r w:rsidRPr="00D36414">
        <w:rPr>
          <w:rFonts w:cstheme="minorHAnsi"/>
        </w:rPr>
        <w:t xml:space="preserve">. Retrieved from </w:t>
      </w:r>
      <w:hyperlink r:id="rId3177" w:history="1">
        <w:r w:rsidRPr="00D36414">
          <w:rPr>
            <w:rStyle w:val="Hyperlink"/>
            <w:rFonts w:cstheme="minorHAnsi"/>
          </w:rPr>
          <w:t>http://www.eatip.eu/default.asp?SHORTCUT=92</w:t>
        </w:r>
      </w:hyperlink>
    </w:p>
    <w:p w14:paraId="1B20A2B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djabou, L. D., &amp; Smed, S. (2013). The effect of using consumption taxes on foods to promote climate friendly diets - The case of Denmark. </w:t>
      </w:r>
      <w:r w:rsidRPr="00D36414">
        <w:rPr>
          <w:rFonts w:cstheme="minorHAnsi"/>
          <w:i/>
          <w:iCs/>
        </w:rPr>
        <w:t>Food Policy</w:t>
      </w:r>
      <w:r w:rsidRPr="00D36414">
        <w:rPr>
          <w:rFonts w:cstheme="minorHAnsi"/>
        </w:rPr>
        <w:t xml:space="preserve">, </w:t>
      </w:r>
      <w:r w:rsidRPr="00D36414">
        <w:rPr>
          <w:rFonts w:cstheme="minorHAnsi"/>
          <w:i/>
          <w:iCs/>
        </w:rPr>
        <w:t>39</w:t>
      </w:r>
      <w:r w:rsidRPr="00D36414">
        <w:rPr>
          <w:rFonts w:cstheme="minorHAnsi"/>
        </w:rPr>
        <w:t xml:space="preserve">, 84–96. </w:t>
      </w:r>
      <w:hyperlink r:id="rId3178" w:history="1">
        <w:r w:rsidRPr="00D36414">
          <w:rPr>
            <w:rStyle w:val="Hyperlink"/>
            <w:rFonts w:cstheme="minorHAnsi"/>
          </w:rPr>
          <w:t>http://doi.org/10.1016/j.foodpol.2012.12.004</w:t>
        </w:r>
      </w:hyperlink>
    </w:p>
    <w:p w14:paraId="4E0FC34A"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ggers, J., Lindner, M., Zudin, S., Zaehle, S., &amp; Liski, J. (2008). Impact of changing wood demand, climate and land use on European forest resources and carbon stocks during the 21st century. </w:t>
      </w:r>
      <w:r w:rsidRPr="008A5415">
        <w:rPr>
          <w:rFonts w:cstheme="minorHAnsi"/>
          <w:i/>
          <w:iCs/>
        </w:rPr>
        <w:t>Global Change Biology</w:t>
      </w:r>
      <w:r w:rsidRPr="008A5415">
        <w:rPr>
          <w:rFonts w:cstheme="minorHAnsi"/>
        </w:rPr>
        <w:t xml:space="preserve">, </w:t>
      </w:r>
      <w:r w:rsidRPr="008A5415">
        <w:rPr>
          <w:rFonts w:cstheme="minorHAnsi"/>
          <w:i/>
          <w:iCs/>
        </w:rPr>
        <w:t>14</w:t>
      </w:r>
      <w:r w:rsidRPr="008A5415">
        <w:rPr>
          <w:rFonts w:cstheme="minorHAnsi"/>
        </w:rPr>
        <w:t xml:space="preserve">(10), 2288–2303. </w:t>
      </w:r>
      <w:hyperlink r:id="rId3179" w:history="1">
        <w:r w:rsidRPr="008A5415">
          <w:rPr>
            <w:rStyle w:val="Hyperlink"/>
            <w:rFonts w:cstheme="minorHAnsi"/>
          </w:rPr>
          <w:t>http://doi.org/10.1111/j.1365-2486.2008.01653.x</w:t>
        </w:r>
      </w:hyperlink>
    </w:p>
    <w:p w14:paraId="4DC3C22D"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Eickhout, B., van Meijl, H., Tabeau, A., &amp; van Rheenen, T. (2007). </w:t>
      </w:r>
      <w:r w:rsidRPr="00D36414">
        <w:rPr>
          <w:rFonts w:cstheme="minorHAnsi"/>
        </w:rPr>
        <w:t xml:space="preserve">Economic and ecological consequences of four European land use scenarios. </w:t>
      </w:r>
      <w:r w:rsidRPr="00D36414">
        <w:rPr>
          <w:rFonts w:cstheme="minorHAnsi"/>
          <w:i/>
          <w:iCs/>
        </w:rPr>
        <w:t>Land Use Policy</w:t>
      </w:r>
      <w:r w:rsidRPr="00D36414">
        <w:rPr>
          <w:rFonts w:cstheme="minorHAnsi"/>
        </w:rPr>
        <w:t xml:space="preserve">, </w:t>
      </w:r>
      <w:r w:rsidRPr="00D36414">
        <w:rPr>
          <w:rFonts w:cstheme="minorHAnsi"/>
          <w:i/>
          <w:iCs/>
        </w:rPr>
        <w:t>24</w:t>
      </w:r>
      <w:r w:rsidRPr="00D36414">
        <w:rPr>
          <w:rFonts w:cstheme="minorHAnsi"/>
        </w:rPr>
        <w:t xml:space="preserve">(3), 562–575. </w:t>
      </w:r>
      <w:hyperlink r:id="rId3180" w:history="1">
        <w:r w:rsidRPr="00D36414">
          <w:rPr>
            <w:rStyle w:val="Hyperlink"/>
            <w:rFonts w:cstheme="minorHAnsi"/>
          </w:rPr>
          <w:t>http://doi.org/10.1016/j.landusepol.2006.01.004</w:t>
        </w:r>
      </w:hyperlink>
    </w:p>
    <w:p w14:paraId="69FD1F7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itzinger, J., Trnka, M., Semerádová, D., Thaler, S., Svobodová, E., Hlavinka, P., Siska, B., Takac, J., Malatinska, L., Novakova, M., Dubrovsky, M., &amp; Žalud, Z. (2013). Regional climate change impacts on agricultural crop production in Central and Eastern Europe - Hotspots, regional differences and common trends. </w:t>
      </w:r>
      <w:r w:rsidRPr="00D36414">
        <w:rPr>
          <w:rFonts w:cstheme="minorHAnsi"/>
          <w:i/>
          <w:iCs/>
        </w:rPr>
        <w:t>Journal of Agricultural Science</w:t>
      </w:r>
      <w:r w:rsidRPr="00D36414">
        <w:rPr>
          <w:rFonts w:cstheme="minorHAnsi"/>
        </w:rPr>
        <w:t xml:space="preserve">, </w:t>
      </w:r>
      <w:r w:rsidRPr="00D36414">
        <w:rPr>
          <w:rFonts w:cstheme="minorHAnsi"/>
          <w:i/>
          <w:iCs/>
        </w:rPr>
        <w:t>151</w:t>
      </w:r>
      <w:r w:rsidRPr="00D36414">
        <w:rPr>
          <w:rFonts w:cstheme="minorHAnsi"/>
        </w:rPr>
        <w:t xml:space="preserve">(6), 787–812. </w:t>
      </w:r>
      <w:hyperlink r:id="rId3181" w:history="1">
        <w:r w:rsidRPr="00D36414">
          <w:rPr>
            <w:rStyle w:val="Hyperlink"/>
            <w:rFonts w:cstheme="minorHAnsi"/>
          </w:rPr>
          <w:t>http://doi.org/10.1017/S0021859612000767</w:t>
        </w:r>
      </w:hyperlink>
    </w:p>
    <w:p w14:paraId="2EAC56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l-Chichakli, B., von Braun, J., Lang, C., Barben, D., &amp; Philp, J. (2016). Policy: Five cornerstones of a </w:t>
      </w:r>
      <w:r w:rsidRPr="00D36414">
        <w:rPr>
          <w:rFonts w:cstheme="minorHAnsi"/>
        </w:rPr>
        <w:lastRenderedPageBreak/>
        <w:t xml:space="preserve">global bioeconomy. </w:t>
      </w:r>
      <w:r w:rsidRPr="00D36414">
        <w:rPr>
          <w:rFonts w:cstheme="minorHAnsi"/>
          <w:i/>
          <w:iCs/>
        </w:rPr>
        <w:t>Nature</w:t>
      </w:r>
      <w:r w:rsidRPr="00D36414">
        <w:rPr>
          <w:rFonts w:cstheme="minorHAnsi"/>
        </w:rPr>
        <w:t xml:space="preserve">, </w:t>
      </w:r>
      <w:r w:rsidRPr="00D36414">
        <w:rPr>
          <w:rFonts w:cstheme="minorHAnsi"/>
          <w:i/>
          <w:iCs/>
        </w:rPr>
        <w:t>535</w:t>
      </w:r>
      <w:r w:rsidRPr="00D36414">
        <w:rPr>
          <w:rFonts w:cstheme="minorHAnsi"/>
        </w:rPr>
        <w:t xml:space="preserve">(7611), 221–223. </w:t>
      </w:r>
      <w:hyperlink r:id="rId3182" w:history="1">
        <w:r w:rsidRPr="00D36414">
          <w:rPr>
            <w:rStyle w:val="Hyperlink"/>
            <w:rFonts w:cstheme="minorHAnsi"/>
          </w:rPr>
          <w:t>http://doi.org/10.1038/535221a</w:t>
        </w:r>
      </w:hyperlink>
    </w:p>
    <w:p w14:paraId="24747B3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liseev, A. V, &amp; Mokhov, I. I. (2011). Uncertainty of climate response to natural and anthropogenic forcings due to different land use scenarios. </w:t>
      </w:r>
      <w:r w:rsidRPr="00D36414">
        <w:rPr>
          <w:rFonts w:cstheme="minorHAnsi"/>
          <w:i/>
          <w:iCs/>
        </w:rPr>
        <w:t>Advances in Atmospheric Sciences</w:t>
      </w:r>
      <w:r w:rsidRPr="00D36414">
        <w:rPr>
          <w:rFonts w:cstheme="minorHAnsi"/>
        </w:rPr>
        <w:t xml:space="preserve">, </w:t>
      </w:r>
      <w:r w:rsidRPr="00D36414">
        <w:rPr>
          <w:rFonts w:cstheme="minorHAnsi"/>
          <w:i/>
          <w:iCs/>
        </w:rPr>
        <w:t>28</w:t>
      </w:r>
      <w:r w:rsidRPr="00D36414">
        <w:rPr>
          <w:rFonts w:cstheme="minorHAnsi"/>
        </w:rPr>
        <w:t xml:space="preserve">, 1215–1232. </w:t>
      </w:r>
      <w:hyperlink r:id="rId3183" w:history="1">
        <w:r w:rsidRPr="00D36414">
          <w:rPr>
            <w:rStyle w:val="Hyperlink"/>
            <w:rFonts w:cstheme="minorHAnsi"/>
          </w:rPr>
          <w:t>http://doi.org/https://doi.org/10.1007/s00376-010-0054-8</w:t>
        </w:r>
      </w:hyperlink>
    </w:p>
    <w:p w14:paraId="23A78A6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rol, A., &amp; Randhir, T. O. (2013). Watershed ecosystem modeling of land-use impacts on water quality. </w:t>
      </w:r>
      <w:r w:rsidRPr="00D36414">
        <w:rPr>
          <w:rFonts w:cstheme="minorHAnsi"/>
          <w:i/>
          <w:iCs/>
        </w:rPr>
        <w:t>Ecological Modelling</w:t>
      </w:r>
      <w:r w:rsidRPr="00D36414">
        <w:rPr>
          <w:rFonts w:cstheme="minorHAnsi"/>
        </w:rPr>
        <w:t xml:space="preserve">, </w:t>
      </w:r>
      <w:r w:rsidRPr="00D36414">
        <w:rPr>
          <w:rFonts w:cstheme="minorHAnsi"/>
          <w:i/>
          <w:iCs/>
        </w:rPr>
        <w:t>270</w:t>
      </w:r>
      <w:r w:rsidRPr="00D36414">
        <w:rPr>
          <w:rFonts w:cstheme="minorHAnsi"/>
        </w:rPr>
        <w:t xml:space="preserve">, 54–63. </w:t>
      </w:r>
      <w:hyperlink r:id="rId3184" w:history="1">
        <w:r w:rsidRPr="00D36414">
          <w:rPr>
            <w:rStyle w:val="Hyperlink"/>
            <w:rFonts w:cstheme="minorHAnsi"/>
          </w:rPr>
          <w:t>http://doi.org/10.1016/j.ecolmode1.2013.09.005</w:t>
        </w:r>
      </w:hyperlink>
    </w:p>
    <w:p w14:paraId="6D76603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2). </w:t>
      </w:r>
      <w:r w:rsidRPr="00D36414">
        <w:rPr>
          <w:rFonts w:cstheme="minorHAnsi"/>
          <w:iCs/>
        </w:rPr>
        <w:t>Innovating for sustainable growth: A bioeconomy for Europe.</w:t>
      </w:r>
      <w:r w:rsidRPr="00D36414">
        <w:rPr>
          <w:rFonts w:cstheme="minorHAnsi"/>
          <w:i/>
          <w:iCs/>
        </w:rPr>
        <w:t xml:space="preserve"> Industrial Biotechnology, 8</w:t>
      </w:r>
      <w:r w:rsidRPr="00D36414">
        <w:rPr>
          <w:rFonts w:cstheme="minorHAnsi"/>
          <w:iCs/>
        </w:rPr>
        <w:t>(2), 57-61</w:t>
      </w:r>
      <w:r w:rsidRPr="00D36414">
        <w:rPr>
          <w:rFonts w:cstheme="minorHAnsi"/>
        </w:rPr>
        <w:t xml:space="preserve">. </w:t>
      </w:r>
      <w:hyperlink r:id="rId3185" w:history="1">
        <w:r w:rsidRPr="00D36414">
          <w:rPr>
            <w:rStyle w:val="Hyperlink"/>
            <w:rFonts w:cstheme="minorHAnsi"/>
          </w:rPr>
          <w:t>http://doi.org/10.1089/ind.2012.1508</w:t>
        </w:r>
      </w:hyperlink>
    </w:p>
    <w:p w14:paraId="71554DE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5). </w:t>
      </w:r>
      <w:r w:rsidRPr="00D36414">
        <w:rPr>
          <w:rFonts w:cstheme="minorHAnsi"/>
          <w:i/>
          <w:iCs/>
        </w:rPr>
        <w:t xml:space="preserve">Global food security 2030. Assessing trends with a view to guiding. </w:t>
      </w:r>
      <w:hyperlink r:id="rId3186" w:history="1">
        <w:r w:rsidRPr="00D36414">
          <w:rPr>
            <w:rStyle w:val="Hyperlink"/>
            <w:rFonts w:cstheme="minorHAnsi"/>
          </w:rPr>
          <w:t>http://doi.org/10.2788/5992</w:t>
        </w:r>
      </w:hyperlink>
    </w:p>
    <w:p w14:paraId="7099AA5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O. (2014). </w:t>
      </w:r>
      <w:r w:rsidRPr="00D36414">
        <w:rPr>
          <w:rFonts w:cstheme="minorHAnsi"/>
          <w:i/>
          <w:iCs/>
        </w:rPr>
        <w:t>Building a common vision for sustainable food and agriculture: Principles and approaches.</w:t>
      </w:r>
    </w:p>
    <w:p w14:paraId="5228EAA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O. (2015). </w:t>
      </w:r>
      <w:r w:rsidRPr="00D36414">
        <w:rPr>
          <w:rFonts w:cstheme="minorHAnsi"/>
          <w:i/>
          <w:iCs/>
        </w:rPr>
        <w:t>Groundwater governance, a call for action: A shared global vision for 2030</w:t>
      </w:r>
      <w:r w:rsidRPr="00D36414">
        <w:rPr>
          <w:rFonts w:cstheme="minorHAnsi"/>
        </w:rPr>
        <w:t>.</w:t>
      </w:r>
    </w:p>
    <w:p w14:paraId="06BFE0A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uré, E., Svenfelt, Å., Finnveden, G., &amp; Hornborg, A. (2016). Four sustainability goals in a Swedish low-growth/degrowth context. </w:t>
      </w:r>
      <w:r w:rsidRPr="00D36414">
        <w:rPr>
          <w:rFonts w:cstheme="minorHAnsi"/>
          <w:i/>
          <w:iCs/>
        </w:rPr>
        <w:t>Sustainability</w:t>
      </w:r>
      <w:r w:rsidRPr="00D36414">
        <w:rPr>
          <w:rFonts w:cstheme="minorHAnsi"/>
        </w:rPr>
        <w:t xml:space="preserve">, </w:t>
      </w:r>
      <w:r w:rsidRPr="00D36414">
        <w:rPr>
          <w:rFonts w:cstheme="minorHAnsi"/>
          <w:i/>
          <w:iCs/>
        </w:rPr>
        <w:t>8</w:t>
      </w:r>
      <w:r w:rsidRPr="00D36414">
        <w:rPr>
          <w:rFonts w:cstheme="minorHAnsi"/>
        </w:rPr>
        <w:t xml:space="preserve">(11), 1080. </w:t>
      </w:r>
      <w:hyperlink r:id="rId3187" w:history="1">
        <w:r w:rsidRPr="00D36414">
          <w:rPr>
            <w:rStyle w:val="Hyperlink"/>
            <w:rFonts w:cstheme="minorHAnsi"/>
          </w:rPr>
          <w:t>http://doi.org/10.3390/su8111080</w:t>
        </w:r>
      </w:hyperlink>
    </w:p>
    <w:p w14:paraId="0A1AB03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zeni, K., &amp; Steinmüller, H. (2011). Impact of changes in diet on the availability of land, energy demand, and greenhouse gas emissions of agriculture. </w:t>
      </w:r>
      <w:r w:rsidRPr="00D36414">
        <w:rPr>
          <w:rFonts w:cstheme="minorHAnsi"/>
          <w:i/>
          <w:iCs/>
        </w:rPr>
        <w:t>Energy, Sustainability and Society</w:t>
      </w:r>
      <w:r w:rsidRPr="00D36414">
        <w:rPr>
          <w:rFonts w:cstheme="minorHAnsi"/>
        </w:rPr>
        <w:t xml:space="preserve">, </w:t>
      </w:r>
      <w:r w:rsidRPr="00D36414">
        <w:rPr>
          <w:rFonts w:cstheme="minorHAnsi"/>
          <w:i/>
          <w:iCs/>
        </w:rPr>
        <w:t>1</w:t>
      </w:r>
      <w:r w:rsidRPr="00D36414">
        <w:rPr>
          <w:rFonts w:cstheme="minorHAnsi"/>
          <w:i/>
        </w:rPr>
        <w:t>,</w:t>
      </w:r>
      <w:r w:rsidRPr="00D36414">
        <w:rPr>
          <w:rFonts w:cstheme="minorHAnsi"/>
        </w:rPr>
        <w:t xml:space="preserve"> 6. </w:t>
      </w:r>
      <w:hyperlink r:id="rId3188" w:history="1">
        <w:r w:rsidRPr="00D36414">
          <w:rPr>
            <w:rStyle w:val="Hyperlink"/>
            <w:rFonts w:cstheme="minorHAnsi"/>
          </w:rPr>
          <w:t>http://doi.org/10.1186/2192-0567-1-6</w:t>
        </w:r>
      </w:hyperlink>
    </w:p>
    <w:p w14:paraId="3CE76C1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zey, I., Wise, R. M., Lyon, C., Câmpeanu, C., Moug, P., &amp; Davies, T. E. (2015). Past and future adaptation pathways. </w:t>
      </w:r>
      <w:r w:rsidRPr="00D36414">
        <w:rPr>
          <w:rFonts w:cstheme="minorHAnsi"/>
          <w:i/>
          <w:iCs/>
        </w:rPr>
        <w:t>Climate and Development</w:t>
      </w:r>
      <w:r w:rsidRPr="00D36414">
        <w:rPr>
          <w:rFonts w:cstheme="minorHAnsi"/>
        </w:rPr>
        <w:t xml:space="preserve">, </w:t>
      </w:r>
      <w:r w:rsidRPr="00D36414">
        <w:rPr>
          <w:rFonts w:cstheme="minorHAnsi"/>
          <w:i/>
          <w:iCs/>
        </w:rPr>
        <w:t>8</w:t>
      </w:r>
      <w:r w:rsidRPr="00D36414">
        <w:rPr>
          <w:rFonts w:cstheme="minorHAnsi"/>
        </w:rPr>
        <w:t xml:space="preserve">(1), 26-44. </w:t>
      </w:r>
      <w:hyperlink r:id="rId3189" w:history="1">
        <w:r w:rsidRPr="00D36414">
          <w:rPr>
            <w:rStyle w:val="Hyperlink"/>
            <w:rFonts w:cstheme="minorHAnsi"/>
          </w:rPr>
          <w:t>http://doi.org/10.1080/17565529.2014.989192</w:t>
        </w:r>
      </w:hyperlink>
    </w:p>
    <w:p w14:paraId="1529E7E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erguson, B. C., Frantzeskaki, N., &amp; Brown, R. R. (2013). A strategic program for transitioning to a water sensitive city. </w:t>
      </w:r>
      <w:r w:rsidRPr="00D36414">
        <w:rPr>
          <w:rFonts w:cstheme="minorHAnsi"/>
          <w:i/>
          <w:iCs/>
        </w:rPr>
        <w:t>Landscape and Urban Planning</w:t>
      </w:r>
      <w:r w:rsidRPr="00D36414">
        <w:rPr>
          <w:rFonts w:cstheme="minorHAnsi"/>
        </w:rPr>
        <w:t xml:space="preserve">, </w:t>
      </w:r>
      <w:r w:rsidRPr="00D36414">
        <w:rPr>
          <w:rFonts w:cstheme="minorHAnsi"/>
          <w:i/>
          <w:iCs/>
        </w:rPr>
        <w:t>117</w:t>
      </w:r>
      <w:r w:rsidRPr="00D36414">
        <w:rPr>
          <w:rFonts w:cstheme="minorHAnsi"/>
        </w:rPr>
        <w:t xml:space="preserve">, 32–45. </w:t>
      </w:r>
      <w:hyperlink r:id="rId3190" w:history="1">
        <w:r w:rsidRPr="00D36414">
          <w:rPr>
            <w:rStyle w:val="Hyperlink"/>
            <w:rFonts w:cstheme="minorHAnsi"/>
          </w:rPr>
          <w:t>http://doi.org/10.1016/j.landurbplan.2013.04.016</w:t>
        </w:r>
      </w:hyperlink>
    </w:p>
    <w:p w14:paraId="03B32C7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D., Moeller, P., Thomas, S. M., Naucke, T. J., &amp; Beierkuhnlein, C. (2011). Combining climatic projections and dispersal ability: A method for estimating the responses of sandfly vector species to climate change. </w:t>
      </w:r>
      <w:r w:rsidRPr="00D36414">
        <w:rPr>
          <w:rFonts w:cstheme="minorHAnsi"/>
          <w:i/>
          <w:iCs/>
        </w:rPr>
        <w:t>PLoS Neglected Tropical Diseases</w:t>
      </w:r>
      <w:r w:rsidRPr="00D36414">
        <w:rPr>
          <w:rFonts w:cstheme="minorHAnsi"/>
        </w:rPr>
        <w:t xml:space="preserve">, </w:t>
      </w:r>
      <w:r w:rsidRPr="00D36414">
        <w:rPr>
          <w:rFonts w:cstheme="minorHAnsi"/>
          <w:i/>
          <w:iCs/>
        </w:rPr>
        <w:t>5</w:t>
      </w:r>
      <w:r w:rsidRPr="00D36414">
        <w:rPr>
          <w:rFonts w:cstheme="minorHAnsi"/>
        </w:rPr>
        <w:t xml:space="preserve">(11), e1407. </w:t>
      </w:r>
      <w:hyperlink r:id="rId3191" w:history="1">
        <w:r w:rsidRPr="00D36414">
          <w:rPr>
            <w:rStyle w:val="Hyperlink"/>
            <w:rFonts w:cstheme="minorHAnsi"/>
          </w:rPr>
          <w:t>http://doi.org/10.1371/journal.pntd.0001407</w:t>
        </w:r>
      </w:hyperlink>
    </w:p>
    <w:p w14:paraId="0BBDA20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örke, M., Bärlund, I., Schneider, C., &amp; Kynast, E. (2012). Pan-European freshwater resources in a changing environment: How will the Black Sea region develop? </w:t>
      </w:r>
      <w:r w:rsidRPr="00D36414">
        <w:rPr>
          <w:rFonts w:cstheme="minorHAnsi"/>
          <w:i/>
          <w:iCs/>
        </w:rPr>
        <w:t>Water Science and Technology: Water Supply</w:t>
      </w:r>
      <w:r w:rsidRPr="00D36414">
        <w:rPr>
          <w:rFonts w:cstheme="minorHAnsi"/>
        </w:rPr>
        <w:t xml:space="preserve">, </w:t>
      </w:r>
      <w:r w:rsidRPr="00D36414">
        <w:rPr>
          <w:rFonts w:cstheme="minorHAnsi"/>
          <w:i/>
          <w:iCs/>
        </w:rPr>
        <w:t>12</w:t>
      </w:r>
      <w:r w:rsidRPr="00D36414">
        <w:rPr>
          <w:rFonts w:cstheme="minorHAnsi"/>
        </w:rPr>
        <w:t xml:space="preserve">(5), 563–572. </w:t>
      </w:r>
      <w:hyperlink r:id="rId3192" w:history="1">
        <w:r w:rsidRPr="00D36414">
          <w:rPr>
            <w:rStyle w:val="Hyperlink"/>
            <w:rFonts w:cstheme="minorHAnsi"/>
          </w:rPr>
          <w:t>http://doi.org/10.2166/ws.2012.027</w:t>
        </w:r>
      </w:hyperlink>
    </w:p>
    <w:p w14:paraId="04FCD2D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lke, C., Biggs, R., Norström, A. V., Reyers, B., &amp; Rockström, J. (2016). Social-ecological resilience and biosphere-based sustainability science. </w:t>
      </w:r>
      <w:r w:rsidRPr="00D36414">
        <w:rPr>
          <w:rFonts w:cstheme="minorHAnsi"/>
          <w:i/>
          <w:iCs/>
        </w:rPr>
        <w:t>Ecology and Society</w:t>
      </w:r>
      <w:r w:rsidRPr="00D36414">
        <w:rPr>
          <w:rFonts w:cstheme="minorHAnsi"/>
        </w:rPr>
        <w:t xml:space="preserve">, </w:t>
      </w:r>
      <w:r w:rsidRPr="00D36414">
        <w:rPr>
          <w:rFonts w:cstheme="minorHAnsi"/>
          <w:i/>
          <w:iCs/>
        </w:rPr>
        <w:t>21</w:t>
      </w:r>
      <w:r w:rsidRPr="00D36414">
        <w:rPr>
          <w:rFonts w:cstheme="minorHAnsi"/>
        </w:rPr>
        <w:t xml:space="preserve">(3), 41. </w:t>
      </w:r>
      <w:hyperlink r:id="rId3193" w:history="1">
        <w:r w:rsidRPr="00D36414">
          <w:rPr>
            <w:rStyle w:val="Hyperlink"/>
            <w:rFonts w:cstheme="minorHAnsi"/>
          </w:rPr>
          <w:t>http://doi.org/10.5751/ES-08748-210341</w:t>
        </w:r>
      </w:hyperlink>
    </w:p>
    <w:p w14:paraId="72321B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od Drink Europe. (2012). </w:t>
      </w:r>
      <w:r w:rsidRPr="00D36414">
        <w:rPr>
          <w:rFonts w:cstheme="minorHAnsi"/>
          <w:i/>
          <w:iCs/>
        </w:rPr>
        <w:t>Environmental sustainability vision towards 2030</w:t>
      </w:r>
      <w:r w:rsidRPr="00D36414">
        <w:rPr>
          <w:rFonts w:cstheme="minorHAnsi"/>
        </w:rPr>
        <w:t>.</w:t>
      </w:r>
    </w:p>
    <w:p w14:paraId="074BBA6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rest Europe. (2011). </w:t>
      </w:r>
      <w:r w:rsidRPr="00D36414">
        <w:rPr>
          <w:rFonts w:cstheme="minorHAnsi"/>
          <w:i/>
          <w:iCs/>
        </w:rPr>
        <w:t>Updated Forest Europe work programme. Pan-European follow-up of the Forest Europe ministerial conference, Oslo June 2011</w:t>
      </w:r>
      <w:r w:rsidRPr="00D36414">
        <w:rPr>
          <w:rFonts w:cstheme="minorHAnsi"/>
        </w:rPr>
        <w:t>.</w:t>
      </w:r>
    </w:p>
    <w:p w14:paraId="7F3B6AD1" w14:textId="77777777" w:rsidR="008A5415" w:rsidRPr="00D36414" w:rsidRDefault="008A5415" w:rsidP="008A5415">
      <w:pPr>
        <w:widowControl w:val="0"/>
        <w:autoSpaceDE w:val="0"/>
        <w:autoSpaceDN w:val="0"/>
        <w:adjustRightInd w:val="0"/>
        <w:spacing w:before="120"/>
        <w:ind w:left="480" w:hanging="480"/>
        <w:rPr>
          <w:rFonts w:cstheme="minorHAnsi"/>
          <w:lang w:val="pt-PT"/>
        </w:rPr>
      </w:pPr>
      <w:r w:rsidRPr="00D36414">
        <w:rPr>
          <w:rFonts w:cstheme="minorHAnsi"/>
        </w:rPr>
        <w:t xml:space="preserve">Frantzeskaki, N., Loorbach, D., &amp; Meadowcroft, J. (2012). Governing societal transitions to sustainability. </w:t>
      </w:r>
      <w:r w:rsidRPr="00D36414">
        <w:rPr>
          <w:rFonts w:cstheme="minorHAnsi"/>
          <w:i/>
          <w:iCs/>
        </w:rPr>
        <w:t>International Journal of Sustainable Development</w:t>
      </w:r>
      <w:r w:rsidRPr="00D36414">
        <w:rPr>
          <w:rFonts w:cstheme="minorHAnsi"/>
        </w:rPr>
        <w:t xml:space="preserve">, </w:t>
      </w:r>
      <w:r w:rsidRPr="00D36414">
        <w:rPr>
          <w:rFonts w:cstheme="minorHAnsi"/>
          <w:i/>
          <w:iCs/>
        </w:rPr>
        <w:t>15</w:t>
      </w:r>
      <w:r w:rsidRPr="00D36414">
        <w:rPr>
          <w:rFonts w:cstheme="minorHAnsi"/>
        </w:rPr>
        <w:t xml:space="preserve">(1/2), 19-36. </w:t>
      </w:r>
      <w:hyperlink r:id="rId3194" w:history="1">
        <w:r w:rsidRPr="00D36414">
          <w:rPr>
            <w:rStyle w:val="Hyperlink"/>
            <w:rFonts w:cstheme="minorHAnsi"/>
          </w:rPr>
          <w:t>http://doi.org/</w:t>
        </w:r>
        <w:r w:rsidRPr="00D36414">
          <w:rPr>
            <w:rStyle w:val="Hyperlink"/>
            <w:rFonts w:cstheme="minorHAnsi"/>
            <w:lang w:val="pt-PT"/>
          </w:rPr>
          <w:t>10.1504/IJSD.2012.044032</w:t>
        </w:r>
      </w:hyperlink>
    </w:p>
    <w:p w14:paraId="257DCCDD" w14:textId="77777777" w:rsidR="008A5415" w:rsidRPr="00D36414" w:rsidRDefault="008A5415" w:rsidP="008A5415">
      <w:pPr>
        <w:widowControl w:val="0"/>
        <w:autoSpaceDE w:val="0"/>
        <w:autoSpaceDN w:val="0"/>
        <w:adjustRightInd w:val="0"/>
        <w:spacing w:before="120"/>
        <w:ind w:left="480" w:hanging="480"/>
        <w:rPr>
          <w:rFonts w:cstheme="minorHAnsi"/>
          <w:lang w:val="pt-PT"/>
        </w:rPr>
      </w:pPr>
      <w:r w:rsidRPr="00D36414">
        <w:rPr>
          <w:rFonts w:cstheme="minorHAnsi"/>
        </w:rPr>
        <w:t xml:space="preserve">Fronzek, S., Carter, T. R., &amp; Jylhä, K. (2012). Representing two centuries of past and future climate for assessing risks to biodiversity in Europe.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19–35. </w:t>
      </w:r>
      <w:hyperlink r:id="rId3195" w:history="1">
        <w:r w:rsidRPr="00D36414">
          <w:rPr>
            <w:rStyle w:val="Hyperlink"/>
            <w:rFonts w:cstheme="minorHAnsi"/>
          </w:rPr>
          <w:t>http://doi.org/10.1111/j.1466-8238.2011.00695.x</w:t>
        </w:r>
      </w:hyperlink>
    </w:p>
    <w:p w14:paraId="6628F45A" w14:textId="77777777" w:rsidR="008A5415" w:rsidRPr="00D36414" w:rsidRDefault="008A5415" w:rsidP="008A5415">
      <w:pPr>
        <w:widowControl w:val="0"/>
        <w:autoSpaceDE w:val="0"/>
        <w:autoSpaceDN w:val="0"/>
        <w:adjustRightInd w:val="0"/>
        <w:spacing w:before="120"/>
        <w:ind w:left="480" w:hanging="480"/>
        <w:rPr>
          <w:rFonts w:cstheme="minorHAnsi"/>
          <w:lang w:val="pt-PT"/>
        </w:rPr>
      </w:pPr>
      <w:r w:rsidRPr="00D36414">
        <w:rPr>
          <w:rFonts w:cstheme="minorHAnsi"/>
        </w:rPr>
        <w:t xml:space="preserve">Galli, G., Solidoro, C., &amp; Lovato, T. (2017). Marine heat waves hazard 3D maps and the risk for low motility organisms in a warming Mediterranean Sea. </w:t>
      </w:r>
      <w:r w:rsidRPr="00D36414">
        <w:rPr>
          <w:rFonts w:cstheme="minorHAnsi"/>
          <w:i/>
          <w:iCs/>
        </w:rPr>
        <w:t>Frontiers in Marine Science</w:t>
      </w:r>
      <w:r w:rsidRPr="00D36414">
        <w:rPr>
          <w:rFonts w:cstheme="minorHAnsi"/>
        </w:rPr>
        <w:t xml:space="preserve">, </w:t>
      </w:r>
      <w:r w:rsidRPr="00D36414">
        <w:rPr>
          <w:rFonts w:cstheme="minorHAnsi"/>
          <w:i/>
          <w:iCs/>
        </w:rPr>
        <w:t>4</w:t>
      </w:r>
      <w:r w:rsidRPr="00D36414">
        <w:rPr>
          <w:rFonts w:cstheme="minorHAnsi"/>
        </w:rPr>
        <w:t xml:space="preserve">, 1–14. </w:t>
      </w:r>
      <w:hyperlink r:id="rId3196" w:history="1">
        <w:r w:rsidRPr="00D36414">
          <w:rPr>
            <w:rStyle w:val="Hyperlink"/>
            <w:rFonts w:cstheme="minorHAnsi"/>
          </w:rPr>
          <w:t>http://doi.org/10.3389/fmars.2017.00136</w:t>
        </w:r>
      </w:hyperlink>
    </w:p>
    <w:p w14:paraId="4C331821" w14:textId="77777777" w:rsidR="008A5415" w:rsidRPr="00D36414" w:rsidRDefault="008A5415" w:rsidP="008A5415">
      <w:pPr>
        <w:widowControl w:val="0"/>
        <w:autoSpaceDE w:val="0"/>
        <w:autoSpaceDN w:val="0"/>
        <w:adjustRightInd w:val="0"/>
        <w:spacing w:before="120"/>
        <w:ind w:left="480" w:hanging="480"/>
        <w:rPr>
          <w:rFonts w:cstheme="minorHAnsi"/>
          <w:lang w:val="pt-PT"/>
        </w:rPr>
      </w:pPr>
      <w:r w:rsidRPr="00D36414">
        <w:rPr>
          <w:rFonts w:cstheme="minorHAnsi"/>
        </w:rPr>
        <w:t xml:space="preserve">Gálos, B., Mátyás, C., &amp; Jacob, D. (2011). Regional characteristics of climate change altering effects of afforestation. </w:t>
      </w:r>
      <w:r w:rsidRPr="00D36414">
        <w:rPr>
          <w:rFonts w:cstheme="minorHAnsi"/>
          <w:i/>
          <w:iCs/>
        </w:rPr>
        <w:t>Environmental Research Letters</w:t>
      </w:r>
      <w:r w:rsidRPr="00D36414">
        <w:rPr>
          <w:rFonts w:cstheme="minorHAnsi"/>
        </w:rPr>
        <w:t xml:space="preserve">, </w:t>
      </w:r>
      <w:r w:rsidRPr="00D36414">
        <w:rPr>
          <w:rFonts w:cstheme="minorHAnsi"/>
          <w:i/>
          <w:iCs/>
        </w:rPr>
        <w:t>6</w:t>
      </w:r>
      <w:r w:rsidRPr="00D36414">
        <w:rPr>
          <w:rFonts w:cstheme="minorHAnsi"/>
        </w:rPr>
        <w:t xml:space="preserve">(4), 44010. </w:t>
      </w:r>
      <w:hyperlink r:id="rId3197" w:history="1">
        <w:r w:rsidRPr="00D36414">
          <w:rPr>
            <w:rStyle w:val="Hyperlink"/>
            <w:rFonts w:cstheme="minorHAnsi"/>
          </w:rPr>
          <w:t>http://doi.org/10.1088/1748-9326/6/4/044010</w:t>
        </w:r>
      </w:hyperlink>
    </w:p>
    <w:p w14:paraId="5F31985B" w14:textId="77777777" w:rsidR="008A5415" w:rsidRPr="00D36414" w:rsidRDefault="008A5415" w:rsidP="008A5415">
      <w:pPr>
        <w:widowControl w:val="0"/>
        <w:autoSpaceDE w:val="0"/>
        <w:autoSpaceDN w:val="0"/>
        <w:adjustRightInd w:val="0"/>
        <w:spacing w:before="120"/>
        <w:ind w:left="480" w:hanging="480"/>
        <w:rPr>
          <w:rFonts w:cstheme="minorHAnsi"/>
          <w:lang w:val="pt-PT"/>
        </w:rPr>
      </w:pPr>
      <w:r w:rsidRPr="00D36414">
        <w:rPr>
          <w:rFonts w:cstheme="minorHAnsi"/>
        </w:rPr>
        <w:t xml:space="preserve">Gao, X., &amp; Giorgi, F. (2008). Increased aridity in the Mediterranean region under greenhouse gas forcing estimated from high resolution simulations with a regional climate model. </w:t>
      </w:r>
      <w:r w:rsidRPr="008A5415">
        <w:rPr>
          <w:rFonts w:cstheme="minorHAnsi"/>
          <w:i/>
          <w:iCs/>
          <w:lang w:val="es-ES"/>
        </w:rPr>
        <w:t>Global and Planetary Change</w:t>
      </w:r>
      <w:r w:rsidRPr="008A5415">
        <w:rPr>
          <w:rFonts w:cstheme="minorHAnsi"/>
          <w:lang w:val="es-ES"/>
        </w:rPr>
        <w:t xml:space="preserve">, </w:t>
      </w:r>
      <w:r w:rsidRPr="008A5415">
        <w:rPr>
          <w:rFonts w:cstheme="minorHAnsi"/>
          <w:i/>
          <w:iCs/>
          <w:lang w:val="es-ES"/>
        </w:rPr>
        <w:t>62</w:t>
      </w:r>
      <w:r w:rsidRPr="008A5415">
        <w:rPr>
          <w:rFonts w:cstheme="minorHAnsi"/>
          <w:lang w:val="es-ES"/>
        </w:rPr>
        <w:t xml:space="preserve">(3–4), 195–209. </w:t>
      </w:r>
      <w:hyperlink r:id="rId3198" w:history="1">
        <w:r w:rsidRPr="008A5415">
          <w:rPr>
            <w:rStyle w:val="Hyperlink"/>
            <w:rFonts w:cstheme="minorHAnsi"/>
            <w:lang w:val="es-ES"/>
          </w:rPr>
          <w:t>http://doi.org/10.1016/j.gloplacha.2008.02.002</w:t>
        </w:r>
      </w:hyperlink>
    </w:p>
    <w:p w14:paraId="0CAECA41" w14:textId="77777777" w:rsidR="008A5415" w:rsidRPr="008A5415" w:rsidRDefault="008A5415" w:rsidP="008A5415">
      <w:pPr>
        <w:widowControl w:val="0"/>
        <w:autoSpaceDE w:val="0"/>
        <w:autoSpaceDN w:val="0"/>
        <w:adjustRightInd w:val="0"/>
        <w:spacing w:before="120"/>
        <w:ind w:left="480" w:hanging="480"/>
        <w:rPr>
          <w:rFonts w:cstheme="minorHAnsi"/>
        </w:rPr>
      </w:pPr>
      <w:r w:rsidRPr="008A5415">
        <w:rPr>
          <w:rFonts w:cstheme="minorHAnsi"/>
          <w:lang w:val="es-ES"/>
        </w:rPr>
        <w:t xml:space="preserve">Garcia-Llorente, M., Martín-López, B., Iniesta-Arandia, I., Lopez-Santiago, C. A., Aguilera, P. A., &amp; Montes, C. (2012). </w:t>
      </w:r>
      <w:r w:rsidRPr="00D36414">
        <w:rPr>
          <w:rFonts w:cstheme="minorHAnsi"/>
        </w:rPr>
        <w:t xml:space="preserve">The role of multi-functionality in social preferences toward semi-arid rural landscapes: An ecosystem service approach. </w:t>
      </w:r>
      <w:r w:rsidRPr="008A5415">
        <w:rPr>
          <w:rFonts w:cstheme="minorHAnsi"/>
          <w:i/>
        </w:rPr>
        <w:t xml:space="preserve">Environmental Science &amp; Policy, 19-20, </w:t>
      </w:r>
      <w:r w:rsidRPr="008A5415">
        <w:rPr>
          <w:rFonts w:cstheme="minorHAnsi"/>
        </w:rPr>
        <w:t xml:space="preserve">136-146. </w:t>
      </w:r>
      <w:hyperlink r:id="rId3199" w:history="1">
        <w:r w:rsidRPr="008A5415">
          <w:rPr>
            <w:rStyle w:val="Hyperlink"/>
            <w:rFonts w:cstheme="minorHAnsi"/>
          </w:rPr>
          <w:t>http://doi.org/10.1016/j.envsci.2012.01.006</w:t>
        </w:r>
      </w:hyperlink>
    </w:p>
    <w:p w14:paraId="2891E85F"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Garrote, L., Granados, A., &amp; Iglesias, A. (2016). </w:t>
      </w:r>
      <w:r w:rsidRPr="00D36414">
        <w:rPr>
          <w:rFonts w:cstheme="minorHAnsi"/>
        </w:rPr>
        <w:t xml:space="preserve">Strategies to reduce water stress in Euro-Mediterranean river basins. </w:t>
      </w:r>
      <w:r w:rsidRPr="00D36414">
        <w:rPr>
          <w:rFonts w:cstheme="minorHAnsi"/>
          <w:i/>
          <w:iCs/>
        </w:rPr>
        <w:t>Science of the Total Environment</w:t>
      </w:r>
      <w:r w:rsidRPr="00D36414">
        <w:rPr>
          <w:rFonts w:cstheme="minorHAnsi"/>
        </w:rPr>
        <w:t xml:space="preserve">, </w:t>
      </w:r>
      <w:r w:rsidRPr="00D36414">
        <w:rPr>
          <w:rFonts w:cstheme="minorHAnsi"/>
          <w:i/>
          <w:iCs/>
        </w:rPr>
        <w:t>543</w:t>
      </w:r>
      <w:r w:rsidRPr="00D36414">
        <w:rPr>
          <w:rFonts w:cstheme="minorHAnsi"/>
        </w:rPr>
        <w:t xml:space="preserve">, 997–1009. </w:t>
      </w:r>
      <w:hyperlink r:id="rId3200" w:history="1">
        <w:r w:rsidRPr="00D36414">
          <w:rPr>
            <w:rStyle w:val="Hyperlink"/>
            <w:rFonts w:cstheme="minorHAnsi"/>
          </w:rPr>
          <w:t>http://doi.org/10.1016/j.scitotenv.2015.04.106</w:t>
        </w:r>
      </w:hyperlink>
    </w:p>
    <w:p w14:paraId="008C464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Gerbens-Leenes, P. W., van Lienden, A. R., Hoekstra, A. Y., &amp; van der Meer, T. H. (2012). </w:t>
      </w:r>
      <w:r w:rsidRPr="00D36414">
        <w:rPr>
          <w:rFonts w:cstheme="minorHAnsi"/>
        </w:rPr>
        <w:t xml:space="preserve">Biofuel scenarios in a water perspective: The global blue and green water footprint of road transport in 2030.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3), 764–775. </w:t>
      </w:r>
      <w:hyperlink r:id="rId3201" w:history="1">
        <w:r w:rsidRPr="00D36414">
          <w:rPr>
            <w:rStyle w:val="Hyperlink"/>
            <w:rFonts w:cstheme="minorHAnsi"/>
          </w:rPr>
          <w:t>http://doi.org/10.1016/j.gloenvcha.2012.04.001</w:t>
        </w:r>
      </w:hyperlink>
    </w:p>
    <w:p w14:paraId="2071BD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France. (2012). </w:t>
      </w:r>
      <w:r w:rsidRPr="00D36414">
        <w:rPr>
          <w:rFonts w:cstheme="minorHAnsi"/>
          <w:i/>
        </w:rPr>
        <w:t>Stratégie nationale pour la création et la gestion des aires marines protégées [National strategy for the creation and management of marine protected areas]</w:t>
      </w:r>
      <w:r w:rsidRPr="00D36414">
        <w:rPr>
          <w:rFonts w:cstheme="minorHAnsi"/>
        </w:rPr>
        <w:t xml:space="preserve">. Retrieved from </w:t>
      </w:r>
      <w:hyperlink r:id="rId3202" w:history="1">
        <w:r w:rsidRPr="00D36414">
          <w:rPr>
            <w:rStyle w:val="Hyperlink"/>
            <w:rFonts w:cstheme="minorHAnsi"/>
          </w:rPr>
          <w:t>https://www.ecologique-solidaire.gouv.fr/sites/default/files/Strat%C3%A9gie%20nationale%20de%20cr%C3%A9ation%20et%20de%20gestion%20des%20aires%20marines%20prot%C3%A9g%C3%A9es.pdf</w:t>
        </w:r>
      </w:hyperlink>
    </w:p>
    <w:p w14:paraId="468E4CA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abs, J., Langen, N., Maschkowski, G., &amp; Schäpke, N. (2016). Understanding role models for change: A multilevel analysis of success factors of grassroots initiatives for sustainable consumption. </w:t>
      </w:r>
      <w:r w:rsidRPr="00D36414">
        <w:rPr>
          <w:rFonts w:cstheme="minorHAnsi"/>
          <w:i/>
          <w:iCs/>
        </w:rPr>
        <w:t>Journal of Cleaner Production</w:t>
      </w:r>
      <w:r w:rsidRPr="00D36414">
        <w:rPr>
          <w:rFonts w:cstheme="minorHAnsi"/>
        </w:rPr>
        <w:t xml:space="preserve">, </w:t>
      </w:r>
      <w:r w:rsidRPr="00D36414">
        <w:rPr>
          <w:rFonts w:cstheme="minorHAnsi"/>
          <w:i/>
          <w:iCs/>
        </w:rPr>
        <w:t>134</w:t>
      </w:r>
      <w:r w:rsidRPr="00D36414">
        <w:rPr>
          <w:rFonts w:cstheme="minorHAnsi"/>
        </w:rPr>
        <w:t xml:space="preserve">, 98–111. </w:t>
      </w:r>
      <w:hyperlink r:id="rId3203" w:history="1">
        <w:r w:rsidRPr="00D36414">
          <w:rPr>
            <w:rStyle w:val="Hyperlink"/>
            <w:rFonts w:cstheme="minorHAnsi"/>
          </w:rPr>
          <w:t>http://doi.org/10.1016/j.jclepro.2015.10.061</w:t>
        </w:r>
      </w:hyperlink>
    </w:p>
    <w:p w14:paraId="5C1EDDC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azhdani, D. (2014). An approach for assessing ecosystem services with application in a protected area case study: Al-Prespa. </w:t>
      </w:r>
      <w:r w:rsidRPr="00D36414">
        <w:rPr>
          <w:rFonts w:cstheme="minorHAnsi"/>
          <w:i/>
          <w:iCs/>
        </w:rPr>
        <w:t>Bulgarian Journal of Agricultural Science</w:t>
      </w:r>
      <w:r w:rsidRPr="00D36414">
        <w:rPr>
          <w:rFonts w:cstheme="minorHAnsi"/>
        </w:rPr>
        <w:t xml:space="preserve">, </w:t>
      </w:r>
      <w:r w:rsidRPr="00D36414">
        <w:rPr>
          <w:rFonts w:cstheme="minorHAnsi"/>
          <w:i/>
          <w:iCs/>
        </w:rPr>
        <w:t>20</w:t>
      </w:r>
      <w:r w:rsidRPr="00D36414">
        <w:rPr>
          <w:rFonts w:cstheme="minorHAnsi"/>
        </w:rPr>
        <w:t>(Suppl.), 118–124.</w:t>
      </w:r>
    </w:p>
    <w:p w14:paraId="272EBAE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eenpeace. (2009). </w:t>
      </w:r>
      <w:r w:rsidRPr="00D36414">
        <w:rPr>
          <w:rFonts w:cstheme="minorHAnsi"/>
          <w:i/>
          <w:iCs/>
        </w:rPr>
        <w:t>Greenpeace Climate Vision</w:t>
      </w:r>
      <w:r w:rsidRPr="00D36414">
        <w:rPr>
          <w:rFonts w:cstheme="minorHAnsi"/>
        </w:rPr>
        <w:t xml:space="preserve">. </w:t>
      </w:r>
    </w:p>
    <w:p w14:paraId="46C56F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illem, E. E., Murray-Rust, D., Robinson, D. T., Barnes, A. P., &amp; Rounsevell, M. D. A. (2015). Modelling farmer decision-making to anticipate tradeoffs between provisioning ecosystem services and biodiversity. </w:t>
      </w:r>
      <w:r w:rsidRPr="00D36414">
        <w:rPr>
          <w:rFonts w:cstheme="minorHAnsi"/>
          <w:i/>
          <w:iCs/>
        </w:rPr>
        <w:t>Agricultural Systems</w:t>
      </w:r>
      <w:r w:rsidRPr="00D36414">
        <w:rPr>
          <w:rFonts w:cstheme="minorHAnsi"/>
        </w:rPr>
        <w:t xml:space="preserve">, </w:t>
      </w:r>
      <w:r w:rsidRPr="00D36414">
        <w:rPr>
          <w:rFonts w:cstheme="minorHAnsi"/>
          <w:i/>
          <w:iCs/>
        </w:rPr>
        <w:t>137</w:t>
      </w:r>
      <w:r w:rsidRPr="00D36414">
        <w:rPr>
          <w:rFonts w:cstheme="minorHAnsi"/>
        </w:rPr>
        <w:t xml:space="preserve">, 12–23. </w:t>
      </w:r>
      <w:hyperlink r:id="rId3204" w:history="1">
        <w:r w:rsidRPr="00D36414">
          <w:rPr>
            <w:rStyle w:val="Hyperlink"/>
            <w:rFonts w:cstheme="minorHAnsi"/>
          </w:rPr>
          <w:t>http://doi.org/10.1016/j.agsy.2015.03.006</w:t>
        </w:r>
      </w:hyperlink>
    </w:p>
    <w:p w14:paraId="1F53B98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gemann, N., Gawel, E., Purkus, A., Pannicke, N., &amp; Hauck, J. (2016). Possible futures towards a wood-based bioeconomy: A scenario analysis for Germany. </w:t>
      </w:r>
      <w:r w:rsidRPr="00D36414">
        <w:rPr>
          <w:rFonts w:cstheme="minorHAnsi"/>
          <w:i/>
          <w:iCs/>
        </w:rPr>
        <w:t>Sustainability</w:t>
      </w:r>
      <w:r w:rsidRPr="00D36414">
        <w:rPr>
          <w:rFonts w:cstheme="minorHAnsi"/>
        </w:rPr>
        <w:t xml:space="preserve">, </w:t>
      </w:r>
      <w:r w:rsidRPr="00D36414">
        <w:rPr>
          <w:rFonts w:cstheme="minorHAnsi"/>
          <w:i/>
          <w:iCs/>
        </w:rPr>
        <w:t>8</w:t>
      </w:r>
      <w:r w:rsidRPr="00D36414">
        <w:rPr>
          <w:rFonts w:cstheme="minorHAnsi"/>
        </w:rPr>
        <w:t xml:space="preserve">(2), 98. </w:t>
      </w:r>
      <w:hyperlink r:id="rId3205" w:history="1">
        <w:r w:rsidRPr="00D36414">
          <w:rPr>
            <w:rStyle w:val="Hyperlink"/>
            <w:rFonts w:cstheme="minorHAnsi"/>
          </w:rPr>
          <w:t>http://doi.org/10.3390/su8010098</w:t>
        </w:r>
      </w:hyperlink>
    </w:p>
    <w:p w14:paraId="6A0127B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ines-Young, R., Paterson, J., Potschin, M., Wilson, A., &amp; Kass, G. (2011). Scenarios: Development of storylines and analysis of outcomes. In </w:t>
      </w:r>
      <w:r w:rsidRPr="00D36414">
        <w:rPr>
          <w:rFonts w:cstheme="minorHAnsi"/>
          <w:i/>
          <w:iCs/>
        </w:rPr>
        <w:t>UK National Ecosystem Assessment: Technical report</w:t>
      </w:r>
      <w:r w:rsidRPr="00D36414">
        <w:rPr>
          <w:rFonts w:cstheme="minorHAnsi"/>
        </w:rPr>
        <w:t xml:space="preserve"> (pp. 1195–1264). Cambridge, UK: UNEP-WCMC.</w:t>
      </w:r>
    </w:p>
    <w:p w14:paraId="495D6FB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ines-Young, R., &amp; Potschin, M. (2010). The links between biodiversity, ecosystem services and </w:t>
      </w:r>
      <w:r w:rsidRPr="00D36414">
        <w:rPr>
          <w:rFonts w:cstheme="minorHAnsi"/>
        </w:rPr>
        <w:lastRenderedPageBreak/>
        <w:t xml:space="preserve">human well-being. In D. G. Raffaelli &amp; C. L. J. Frid (Eds.), </w:t>
      </w:r>
      <w:r w:rsidRPr="00D36414">
        <w:rPr>
          <w:rFonts w:cstheme="minorHAnsi"/>
          <w:i/>
          <w:iCs/>
        </w:rPr>
        <w:t>Ecosystem Ecology: A New Synthesis</w:t>
      </w:r>
      <w:r w:rsidRPr="00D36414">
        <w:rPr>
          <w:rFonts w:cstheme="minorHAnsi"/>
        </w:rPr>
        <w:t xml:space="preserve"> (pp. 110–139). Cambridge, UK: Cambridge University Press.</w:t>
      </w:r>
    </w:p>
    <w:p w14:paraId="2094CB2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åkanson, L., &amp; Bryhn, A. C. (2014). Controlling eutrophication in the Baltic Sea and the Kattegat. In A. A. Ansari, S. S. Gill, G. R. Lanza, &amp; W. Rast (Eds.), </w:t>
      </w:r>
      <w:r w:rsidRPr="00D36414">
        <w:rPr>
          <w:rFonts w:cstheme="minorHAnsi"/>
          <w:i/>
          <w:iCs/>
        </w:rPr>
        <w:t>Eutrophication: Causes, consequences and control</w:t>
      </w:r>
      <w:r w:rsidRPr="00D36414">
        <w:rPr>
          <w:rFonts w:cstheme="minorHAnsi"/>
        </w:rPr>
        <w:t xml:space="preserve"> (pp. 17–67). Dordrecht, The Netherlands: Springer Science+Business Media. </w:t>
      </w:r>
      <w:hyperlink r:id="rId3206" w:history="1">
        <w:r w:rsidRPr="00D36414">
          <w:rPr>
            <w:rStyle w:val="Hyperlink"/>
            <w:rFonts w:cstheme="minorHAnsi"/>
          </w:rPr>
          <w:t>http://doi.org/10.1007/978-90-481-9625-8</w:t>
        </w:r>
      </w:hyperlink>
    </w:p>
    <w:p w14:paraId="0743608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nspach, J., IPBES, Hartel, T., Milcu, A. I., Mikulcak, F., Dorresteijn, I., Loos, J., von Wehrden, H., Kuemmerle, T., Abson, D., Kovacs-Hostyanszki, A., Baldi, A., &amp; Fischer, J. (2014). A holistic approach to studying social-ecological systems and its application to southern Transylvania.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4). </w:t>
      </w:r>
      <w:hyperlink r:id="rId3207" w:history="1">
        <w:r w:rsidRPr="00D36414">
          <w:rPr>
            <w:rStyle w:val="Hyperlink"/>
            <w:rFonts w:cstheme="minorHAnsi"/>
          </w:rPr>
          <w:t>http://doi.org/10.5751/ES-06915-190432</w:t>
        </w:r>
      </w:hyperlink>
    </w:p>
    <w:p w14:paraId="3EDBEDF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máčková, Z. V., &amp; Vačkář, D. (2015). Modelling regulating ecosystem services trade-offs across landscape scenarios in Třeboňsko wetlands biosphere reserve, Czech Republic. </w:t>
      </w:r>
      <w:r w:rsidRPr="00D36414">
        <w:rPr>
          <w:rFonts w:cstheme="minorHAnsi"/>
          <w:i/>
          <w:iCs/>
        </w:rPr>
        <w:t>Ecological Modelling</w:t>
      </w:r>
      <w:r w:rsidRPr="00D36414">
        <w:rPr>
          <w:rFonts w:cstheme="minorHAnsi"/>
        </w:rPr>
        <w:t xml:space="preserve">, </w:t>
      </w:r>
      <w:r w:rsidRPr="00D36414">
        <w:rPr>
          <w:rFonts w:cstheme="minorHAnsi"/>
          <w:i/>
          <w:iCs/>
        </w:rPr>
        <w:t>295</w:t>
      </w:r>
      <w:r w:rsidRPr="00D36414">
        <w:rPr>
          <w:rFonts w:cstheme="minorHAnsi"/>
        </w:rPr>
        <w:t xml:space="preserve">, 207–215. </w:t>
      </w:r>
      <w:hyperlink r:id="rId3208" w:history="1">
        <w:r w:rsidRPr="00D36414">
          <w:rPr>
            <w:rStyle w:val="Hyperlink"/>
            <w:rFonts w:cstheme="minorHAnsi"/>
          </w:rPr>
          <w:t>http://doi.org/10.1016/j.ecolmodel.2014.10.003</w:t>
        </w:r>
      </w:hyperlink>
    </w:p>
    <w:p w14:paraId="164425E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rison, P. A., Dunford, R. W., Holman, I. P., &amp; Rounsevell, M. D. A. (2016). Climate change impact modelling needs to include cross-sectoral interactions. </w:t>
      </w:r>
      <w:r w:rsidRPr="00D36414">
        <w:rPr>
          <w:rFonts w:cstheme="minorHAnsi"/>
          <w:i/>
          <w:iCs/>
        </w:rPr>
        <w:t>Nature Climate Change</w:t>
      </w:r>
      <w:r w:rsidRPr="00D36414">
        <w:rPr>
          <w:rFonts w:cstheme="minorHAnsi"/>
        </w:rPr>
        <w:t xml:space="preserve">, </w:t>
      </w:r>
      <w:r w:rsidRPr="00D36414">
        <w:rPr>
          <w:rFonts w:cstheme="minorHAnsi"/>
          <w:i/>
          <w:iCs/>
        </w:rPr>
        <w:t>6</w:t>
      </w:r>
      <w:r w:rsidRPr="00D36414">
        <w:rPr>
          <w:rFonts w:cstheme="minorHAnsi"/>
        </w:rPr>
        <w:t xml:space="preserve">, 885–892. </w:t>
      </w:r>
      <w:hyperlink r:id="rId3209" w:history="1">
        <w:r w:rsidRPr="00D36414">
          <w:rPr>
            <w:rStyle w:val="Hyperlink"/>
            <w:rFonts w:cstheme="minorHAnsi"/>
          </w:rPr>
          <w:t>http://doi.org/10.1038/nclimate3039</w:t>
        </w:r>
      </w:hyperlink>
    </w:p>
    <w:p w14:paraId="4F6E98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rison, P. A., Holman, I. P., &amp; Berry, P. M. (2015). Assessing cross-sectoral climate change impacts, vulnerability and adaptation: An introduction to the CLIMSAVE project.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153–167. </w:t>
      </w:r>
      <w:hyperlink r:id="rId3210" w:history="1">
        <w:r w:rsidRPr="00D36414">
          <w:rPr>
            <w:rStyle w:val="Hyperlink"/>
            <w:rFonts w:cstheme="minorHAnsi"/>
          </w:rPr>
          <w:t>http://doi.org/10.1007/s10584-015-1324-3</w:t>
        </w:r>
      </w:hyperlink>
    </w:p>
    <w:p w14:paraId="60EBF60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rison, P. A., Holman, I. P., Cojocaru, G., Kok, K., Kontogianni, A., Metzger, M. J., &amp; Gramberger, M. (2013). Combining qualitative and quantitative understanding for exploring cross-sectoral climate change impacts, adaptation and vulnerability in Europe. </w:t>
      </w:r>
      <w:r w:rsidRPr="00D36414">
        <w:rPr>
          <w:rFonts w:cstheme="minorHAnsi"/>
          <w:i/>
          <w:iCs/>
        </w:rPr>
        <w:t>Regional Environmental Change</w:t>
      </w:r>
      <w:r w:rsidRPr="00D36414">
        <w:rPr>
          <w:rFonts w:cstheme="minorHAnsi"/>
        </w:rPr>
        <w:t xml:space="preserve">, </w:t>
      </w:r>
      <w:r w:rsidRPr="00D36414">
        <w:rPr>
          <w:rFonts w:cstheme="minorHAnsi"/>
          <w:i/>
          <w:iCs/>
        </w:rPr>
        <w:t>13</w:t>
      </w:r>
      <w:r w:rsidRPr="00D36414">
        <w:rPr>
          <w:rFonts w:cstheme="minorHAnsi"/>
        </w:rPr>
        <w:t xml:space="preserve">(4), 761–780. </w:t>
      </w:r>
      <w:hyperlink r:id="rId3211" w:history="1">
        <w:r w:rsidRPr="00D36414">
          <w:rPr>
            <w:rStyle w:val="Hyperlink"/>
            <w:rFonts w:cstheme="minorHAnsi"/>
          </w:rPr>
          <w:t>http://doi.org/10.1007/s10113-012-0361-y</w:t>
        </w:r>
      </w:hyperlink>
    </w:p>
    <w:p w14:paraId="574997B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ttam, C., Böhnke-Henrichs, A., Börger, T., Burdon, D., Hadjimichael, M., Delaney, A., Atkins, J. P., Garrard, S., &amp; Austen, M. C. (2015). Integrating methods for ecosystem service assessment and valuation: Mixed methods or mixed messages? </w:t>
      </w:r>
      <w:r w:rsidRPr="00D36414">
        <w:rPr>
          <w:rFonts w:cstheme="minorHAnsi"/>
          <w:i/>
          <w:iCs/>
        </w:rPr>
        <w:t>Ecological Economics</w:t>
      </w:r>
      <w:r w:rsidRPr="00D36414">
        <w:rPr>
          <w:rFonts w:cstheme="minorHAnsi"/>
        </w:rPr>
        <w:t xml:space="preserve">, </w:t>
      </w:r>
      <w:r w:rsidRPr="00D36414">
        <w:rPr>
          <w:rFonts w:cstheme="minorHAnsi"/>
          <w:i/>
          <w:iCs/>
        </w:rPr>
        <w:t>120</w:t>
      </w:r>
      <w:r w:rsidRPr="00D36414">
        <w:rPr>
          <w:rFonts w:cstheme="minorHAnsi"/>
        </w:rPr>
        <w:t xml:space="preserve">, 126–138. </w:t>
      </w:r>
      <w:hyperlink r:id="rId3212" w:history="1">
        <w:r w:rsidRPr="00D36414">
          <w:rPr>
            <w:rStyle w:val="Hyperlink"/>
            <w:rFonts w:cstheme="minorHAnsi"/>
          </w:rPr>
          <w:t>http://doi.org/10.1016/j.ecolecon.2015.10.011</w:t>
        </w:r>
      </w:hyperlink>
    </w:p>
    <w:p w14:paraId="3D4F5F3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ttermann, F. F., Huang, S., &amp; Koch, H. (2015). Climate change impacts on hydrology and water resources. </w:t>
      </w:r>
      <w:r w:rsidRPr="00D36414">
        <w:rPr>
          <w:rFonts w:cstheme="minorHAnsi"/>
          <w:i/>
          <w:iCs/>
        </w:rPr>
        <w:t>Meteorologische Zeitschrift</w:t>
      </w:r>
      <w:r w:rsidRPr="00D36414">
        <w:rPr>
          <w:rFonts w:cstheme="minorHAnsi"/>
        </w:rPr>
        <w:t xml:space="preserve">, </w:t>
      </w:r>
      <w:r w:rsidRPr="00D36414">
        <w:rPr>
          <w:rFonts w:cstheme="minorHAnsi"/>
          <w:i/>
          <w:iCs/>
        </w:rPr>
        <w:t>24</w:t>
      </w:r>
      <w:r w:rsidRPr="00D36414">
        <w:rPr>
          <w:rFonts w:cstheme="minorHAnsi"/>
        </w:rPr>
        <w:t xml:space="preserve">(2), 201–211. </w:t>
      </w:r>
      <w:hyperlink r:id="rId3213" w:history="1">
        <w:r w:rsidRPr="00D36414">
          <w:rPr>
            <w:rStyle w:val="Hyperlink"/>
            <w:rFonts w:cstheme="minorHAnsi"/>
          </w:rPr>
          <w:t>http://doi.org/10.1127/metz/2014/0575</w:t>
        </w:r>
      </w:hyperlink>
    </w:p>
    <w:p w14:paraId="290593B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uck, J., Schleyer, C., Priess, J. A., Haines-Young, R., Harrison, P. A., Dunford, R., Kok, M., Young, J., Berry, P., Primmer, E., Veerkamp, C., Bela, G., Vadineanu, A., Dick, J., Alkemade, R., &amp; Görg, C. (2017). </w:t>
      </w:r>
      <w:r w:rsidRPr="00D36414">
        <w:rPr>
          <w:rFonts w:cstheme="minorHAnsi"/>
          <w:i/>
          <w:iCs/>
        </w:rPr>
        <w:t>Policy Scenarios of future change. EU FP7 OpenNESS Project Deliverable 2.5</w:t>
      </w:r>
      <w:r w:rsidRPr="00D36414">
        <w:rPr>
          <w:rFonts w:cstheme="minorHAnsi"/>
        </w:rPr>
        <w:t>.</w:t>
      </w:r>
    </w:p>
    <w:p w14:paraId="56014E5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uck, J., Winkler, K. J., &amp; Priess, J. A. (2015). Reviewing drivers of ecosystem change as input for environmental and ecosystem services modelling. </w:t>
      </w:r>
      <w:r w:rsidRPr="00D36414">
        <w:rPr>
          <w:rFonts w:cstheme="minorHAnsi"/>
          <w:i/>
          <w:iCs/>
        </w:rPr>
        <w:t>Sustainability of Water Quality and Ecology</w:t>
      </w:r>
      <w:r w:rsidRPr="00D36414">
        <w:rPr>
          <w:rFonts w:cstheme="minorHAnsi"/>
        </w:rPr>
        <w:t xml:space="preserve">, </w:t>
      </w:r>
      <w:r w:rsidRPr="00D36414">
        <w:rPr>
          <w:rFonts w:cstheme="minorHAnsi"/>
          <w:i/>
          <w:iCs/>
        </w:rPr>
        <w:t>5</w:t>
      </w:r>
      <w:r w:rsidRPr="00D36414">
        <w:rPr>
          <w:rFonts w:cstheme="minorHAnsi"/>
        </w:rPr>
        <w:t xml:space="preserve">, 9–30. </w:t>
      </w:r>
      <w:hyperlink r:id="rId3214" w:history="1">
        <w:r w:rsidRPr="00D36414">
          <w:rPr>
            <w:rStyle w:val="Hyperlink"/>
            <w:rFonts w:cstheme="minorHAnsi"/>
          </w:rPr>
          <w:t>http://doi.org/10.1016/j.swaqe.2015.01.003</w:t>
        </w:r>
      </w:hyperlink>
    </w:p>
    <w:p w14:paraId="0B273E8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ikkinen, H. I., Sarkki, S., &amp; Nuttall, M. (2012). Users or producers of ecosystem services? A scenario exercise for integrating conservation and reindeer herding in northeast Finland. </w:t>
      </w:r>
      <w:r w:rsidRPr="00D36414">
        <w:rPr>
          <w:rFonts w:cstheme="minorHAnsi"/>
          <w:i/>
          <w:iCs/>
        </w:rPr>
        <w:t>Pastoralism: Research, Policy and Practice</w:t>
      </w:r>
      <w:r w:rsidRPr="00D36414">
        <w:rPr>
          <w:rFonts w:cstheme="minorHAnsi"/>
        </w:rPr>
        <w:t xml:space="preserve">, </w:t>
      </w:r>
      <w:r w:rsidRPr="00D36414">
        <w:rPr>
          <w:rFonts w:cstheme="minorHAnsi"/>
          <w:i/>
          <w:iCs/>
        </w:rPr>
        <w:t>2</w:t>
      </w:r>
      <w:r w:rsidRPr="00D36414">
        <w:rPr>
          <w:rFonts w:cstheme="minorHAnsi"/>
        </w:rPr>
        <w:t xml:space="preserve">(1), 11. </w:t>
      </w:r>
      <w:hyperlink r:id="rId3215" w:history="1">
        <w:r w:rsidRPr="00D36414">
          <w:rPr>
            <w:rStyle w:val="Hyperlink"/>
            <w:rFonts w:cstheme="minorHAnsi"/>
          </w:rPr>
          <w:t>http://doi.org/10.1186/2041-7136-2-11</w:t>
        </w:r>
      </w:hyperlink>
    </w:p>
    <w:p w14:paraId="7B97134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ickler, T., Vohland, K., Feehan, J., Miller, P. A., Smith, B., Costa, L., Giesecke, T., Fronzek, S., Carter, T. R., Cramer, W., Kühn, I., &amp; Sykes, M. T. (2012). Projecting the future distribution of European potential natural vegetation zones with a generalized, tree species-based dynamic vegetation model.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50–63. </w:t>
      </w:r>
      <w:hyperlink r:id="rId3216" w:history="1">
        <w:r w:rsidRPr="00D36414">
          <w:rPr>
            <w:rStyle w:val="Hyperlink"/>
            <w:rFonts w:cstheme="minorHAnsi"/>
          </w:rPr>
          <w:t>http://doi.org/10.1111/j.1466-8238.2010.00613.x</w:t>
        </w:r>
      </w:hyperlink>
    </w:p>
    <w:p w14:paraId="6DCBF1F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Hildebrandt, J., Bezama, A., &amp; Thrän, D. (2017). Cascade use indicators for selected biopolymers: Are we aiming for the right solutions in the design for recycling of bio-based polymers? </w:t>
      </w:r>
      <w:r w:rsidRPr="00D36414">
        <w:rPr>
          <w:rFonts w:cstheme="minorHAnsi"/>
          <w:i/>
          <w:iCs/>
        </w:rPr>
        <w:t>Waste Management &amp; Research</w:t>
      </w:r>
      <w:r w:rsidRPr="00D36414">
        <w:rPr>
          <w:rFonts w:cstheme="minorHAnsi"/>
        </w:rPr>
        <w:t xml:space="preserve">, </w:t>
      </w:r>
      <w:r w:rsidRPr="00D36414">
        <w:rPr>
          <w:rFonts w:cstheme="minorHAnsi"/>
          <w:i/>
          <w:iCs/>
        </w:rPr>
        <w:t>35</w:t>
      </w:r>
      <w:r w:rsidRPr="00D36414">
        <w:rPr>
          <w:rFonts w:cstheme="minorHAnsi"/>
        </w:rPr>
        <w:t xml:space="preserve">(4), 367–378. </w:t>
      </w:r>
      <w:hyperlink r:id="rId3217" w:history="1">
        <w:r w:rsidRPr="00D36414">
          <w:rPr>
            <w:rStyle w:val="Hyperlink"/>
            <w:rFonts w:cstheme="minorHAnsi"/>
          </w:rPr>
          <w:t>http://doi.org/10.1177/0734242X16683445</w:t>
        </w:r>
      </w:hyperlink>
    </w:p>
    <w:p w14:paraId="440DB8B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irschi, C., Widmer, A., Briner, S., &amp; Huber, R. (2013). Combining policy network and model-based scenario analyses: An assessment of future ecosystem goods and services in Swiss mountain regions.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2), 42. </w:t>
      </w:r>
      <w:hyperlink r:id="rId3218" w:history="1">
        <w:r w:rsidRPr="00D36414">
          <w:rPr>
            <w:rStyle w:val="Hyperlink"/>
            <w:rFonts w:cstheme="minorHAnsi"/>
          </w:rPr>
          <w:t>http://doi.org/10.5751/ES-05480-180242</w:t>
        </w:r>
      </w:hyperlink>
    </w:p>
    <w:p w14:paraId="5D7327C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lguin-Gonzalez, J., Boets, P., Everaert, G., Pauwels, I. S., Lock, K., Gobeyn, S., Benedetti, L., Amerlinck, Y., Nopens, I., &amp; Goethals, P. L. (2014). Development and assessment of an integrated ecological modelling framework to assess the effect of investments in wastewater treatment on water quality. </w:t>
      </w:r>
      <w:r w:rsidRPr="00D36414">
        <w:rPr>
          <w:rFonts w:cstheme="minorHAnsi"/>
          <w:i/>
          <w:iCs/>
        </w:rPr>
        <w:t>Water Science and Technology, 70</w:t>
      </w:r>
      <w:r w:rsidRPr="00D36414">
        <w:rPr>
          <w:rFonts w:cstheme="minorHAnsi"/>
          <w:iCs/>
        </w:rPr>
        <w:t>(11), 1798-1807</w:t>
      </w:r>
      <w:r w:rsidRPr="00D36414">
        <w:rPr>
          <w:rFonts w:cstheme="minorHAnsi"/>
        </w:rPr>
        <w:t xml:space="preserve">. </w:t>
      </w:r>
      <w:hyperlink r:id="rId3219" w:history="1">
        <w:r w:rsidRPr="00D36414">
          <w:rPr>
            <w:rStyle w:val="Hyperlink"/>
            <w:rFonts w:cstheme="minorHAnsi"/>
          </w:rPr>
          <w:t>http://doi.org/10.2166/wst.2014.316</w:t>
        </w:r>
      </w:hyperlink>
    </w:p>
    <w:p w14:paraId="25CAEAF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lman, I. P., Rounsevell, M. D. A., Berry, P. M., &amp; Nicholls, R. J. (2008a). Development and application of participatory integrated assessment software to support local/regional impact and adaptation assessment. </w:t>
      </w:r>
      <w:r w:rsidRPr="00D36414">
        <w:rPr>
          <w:rFonts w:cstheme="minorHAnsi"/>
          <w:i/>
          <w:iCs/>
        </w:rPr>
        <w:t>Climatic Change</w:t>
      </w:r>
      <w:r w:rsidRPr="00D36414">
        <w:rPr>
          <w:rFonts w:cstheme="minorHAnsi"/>
        </w:rPr>
        <w:t xml:space="preserve">, </w:t>
      </w:r>
      <w:r w:rsidRPr="00D36414">
        <w:rPr>
          <w:rFonts w:cstheme="minorHAnsi"/>
          <w:i/>
          <w:iCs/>
        </w:rPr>
        <w:t>90</w:t>
      </w:r>
      <w:r w:rsidRPr="00D36414">
        <w:rPr>
          <w:rFonts w:cstheme="minorHAnsi"/>
        </w:rPr>
        <w:t xml:space="preserve">(1–2), 1–4. </w:t>
      </w:r>
      <w:hyperlink r:id="rId3220" w:history="1">
        <w:r w:rsidRPr="00D36414">
          <w:rPr>
            <w:rStyle w:val="Hyperlink"/>
            <w:rFonts w:cstheme="minorHAnsi"/>
          </w:rPr>
          <w:t>http://doi.org/10.1007/s10584-008-9452-7</w:t>
        </w:r>
      </w:hyperlink>
    </w:p>
    <w:p w14:paraId="74A408F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lman, I. P., Rounsevell, M. D. A., Cojacaru, G., Shackley, S., McLachlan, C., Audsley, E., Berry, P. M., Fontaine, C., Harrison, P. A., Henriques, C., Mokrech, M., Nicholls, R. J., Pearn, K. R., &amp; Richards, J. A. (2008b). The concepts and development of a participatory regional integrated assessment tool. </w:t>
      </w:r>
      <w:r w:rsidRPr="00D36414">
        <w:rPr>
          <w:rFonts w:cstheme="minorHAnsi"/>
          <w:i/>
          <w:iCs/>
        </w:rPr>
        <w:t>Climatic Change</w:t>
      </w:r>
      <w:r w:rsidRPr="00D36414">
        <w:rPr>
          <w:rFonts w:cstheme="minorHAnsi"/>
        </w:rPr>
        <w:t xml:space="preserve">, </w:t>
      </w:r>
      <w:r w:rsidRPr="00D36414">
        <w:rPr>
          <w:rFonts w:cstheme="minorHAnsi"/>
          <w:i/>
          <w:iCs/>
        </w:rPr>
        <w:t>90</w:t>
      </w:r>
      <w:r w:rsidRPr="00D36414">
        <w:rPr>
          <w:rFonts w:cstheme="minorHAnsi"/>
        </w:rPr>
        <w:t xml:space="preserve">(1–2), 5–30. </w:t>
      </w:r>
      <w:hyperlink r:id="rId3221" w:history="1">
        <w:r w:rsidRPr="00D36414">
          <w:rPr>
            <w:rStyle w:val="Hyperlink"/>
            <w:rFonts w:cstheme="minorHAnsi"/>
          </w:rPr>
          <w:t>http://doi.org/10.1007/s10584-008-9453-6</w:t>
        </w:r>
      </w:hyperlink>
    </w:p>
    <w:p w14:paraId="53F9281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unt, D. V. L., Lombardi, D. R., Atkinson, S., Barber, A. R. G., Barnes, M., Boyko, C. T., Brown, J., Bryson, J., Butler, D., Caputo, S., Caserio, M., Coles, R., Cooper, R. F. D., Farmani, R., Gaterell, M., Hale, J., Hales, C., Hewitt, C. N., Jankovic, L., Jefferson, I., Leach, J., MacKenzie, A. R., Memon, F. A., Sadler, J. P., Weingaertner, C., Whyatt, J. D., &amp; Rogers, C. D. F. (2012). Scenario archetypes: Converging rather than diverging themes. </w:t>
      </w:r>
      <w:r w:rsidRPr="00D36414">
        <w:rPr>
          <w:rFonts w:cstheme="minorHAnsi"/>
          <w:i/>
          <w:iCs/>
        </w:rPr>
        <w:t>Sustainability</w:t>
      </w:r>
      <w:r w:rsidRPr="00D36414">
        <w:rPr>
          <w:rFonts w:cstheme="minorHAnsi"/>
        </w:rPr>
        <w:t xml:space="preserve">, </w:t>
      </w:r>
      <w:r w:rsidRPr="00D36414">
        <w:rPr>
          <w:rFonts w:cstheme="minorHAnsi"/>
          <w:i/>
          <w:iCs/>
        </w:rPr>
        <w:t>4</w:t>
      </w:r>
      <w:r w:rsidRPr="00D36414">
        <w:rPr>
          <w:rFonts w:cstheme="minorHAnsi"/>
        </w:rPr>
        <w:t xml:space="preserve">(4), 740–772. </w:t>
      </w:r>
      <w:hyperlink r:id="rId3222" w:history="1">
        <w:r w:rsidRPr="00D36414">
          <w:rPr>
            <w:rStyle w:val="Hyperlink"/>
            <w:rFonts w:cstheme="minorHAnsi"/>
          </w:rPr>
          <w:t>http://doi.org/10.3390/su4040740</w:t>
        </w:r>
      </w:hyperlink>
    </w:p>
    <w:p w14:paraId="188439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GBP. (2009). 2050 - A vision for our planet. </w:t>
      </w:r>
      <w:r w:rsidRPr="00D36414">
        <w:rPr>
          <w:rFonts w:cstheme="minorHAnsi"/>
          <w:i/>
          <w:iCs/>
        </w:rPr>
        <w:t>Global Change</w:t>
      </w:r>
      <w:r w:rsidRPr="00D36414">
        <w:rPr>
          <w:rFonts w:cstheme="minorHAnsi"/>
          <w:i/>
        </w:rPr>
        <w:t>, 74,</w:t>
      </w:r>
      <w:r w:rsidRPr="00D36414">
        <w:rPr>
          <w:rFonts w:cstheme="minorHAnsi"/>
        </w:rPr>
        <w:t xml:space="preserve"> 16–19.</w:t>
      </w:r>
    </w:p>
    <w:p w14:paraId="23AA247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BES. (2015a). </w:t>
      </w:r>
      <w:r w:rsidRPr="00D36414">
        <w:rPr>
          <w:rFonts w:cstheme="minorHAnsi"/>
          <w:i/>
          <w:iCs/>
        </w:rPr>
        <w:t>IPBES/4/INF/13: Preliminary guide regarding diverse conceptualization of multiple values of nature and its benefits, including biodiversity and ecosystem functions and services (deliverable 3 (d))</w:t>
      </w:r>
      <w:r w:rsidRPr="00D36414">
        <w:rPr>
          <w:rFonts w:cstheme="minorHAnsi"/>
        </w:rPr>
        <w:t xml:space="preserve">. Retrieved from </w:t>
      </w:r>
      <w:hyperlink r:id="rId3223" w:history="1">
        <w:r w:rsidRPr="00D36414">
          <w:rPr>
            <w:rStyle w:val="Hyperlink"/>
            <w:rFonts w:cstheme="minorHAnsi"/>
          </w:rPr>
          <w:t>https://www.ipbes.net/event/ipbes-4-plenary</w:t>
        </w:r>
      </w:hyperlink>
    </w:p>
    <w:p w14:paraId="5145F5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BES. (2015b). </w:t>
      </w:r>
      <w:r w:rsidRPr="00D36414">
        <w:rPr>
          <w:rFonts w:cstheme="minorHAnsi"/>
          <w:i/>
        </w:rPr>
        <w:t xml:space="preserve">IPBES/4/12: </w:t>
      </w:r>
      <w:r w:rsidRPr="00D36414">
        <w:rPr>
          <w:rFonts w:cstheme="minorHAnsi"/>
          <w:i/>
          <w:iCs/>
        </w:rPr>
        <w:t>Work on policy support tools and methodologies (deliverable 4 (c))</w:t>
      </w:r>
      <w:r w:rsidRPr="00D36414">
        <w:rPr>
          <w:rFonts w:cstheme="minorHAnsi"/>
        </w:rPr>
        <w:t xml:space="preserve">. Retrieved from </w:t>
      </w:r>
      <w:hyperlink r:id="rId3224" w:history="1">
        <w:r w:rsidRPr="00D36414">
          <w:rPr>
            <w:rStyle w:val="Hyperlink"/>
            <w:rFonts w:cstheme="minorHAnsi"/>
          </w:rPr>
          <w:t>https://www.ipbes.net/event/ipbes-4-plenary</w:t>
        </w:r>
      </w:hyperlink>
    </w:p>
    <w:p w14:paraId="03F64388"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IPBES. (2016a). </w:t>
      </w:r>
      <w:r w:rsidRPr="00D36414">
        <w:rPr>
          <w:rFonts w:cstheme="minorHAnsi"/>
          <w:i/>
          <w:iCs/>
        </w:rPr>
        <w:t>IPBES/4/INF/9: Guide on the production and integration of assessments from and across all scales (deliverable 2 (a))</w:t>
      </w:r>
      <w:r w:rsidRPr="00D36414">
        <w:rPr>
          <w:rFonts w:cstheme="minorHAnsi"/>
        </w:rPr>
        <w:t xml:space="preserve">. Retrieved from </w:t>
      </w:r>
      <w:hyperlink r:id="rId3225" w:history="1">
        <w:r w:rsidRPr="00D36414">
          <w:rPr>
            <w:rStyle w:val="Hyperlink"/>
            <w:rFonts w:cstheme="minorHAnsi"/>
          </w:rPr>
          <w:t>https://www.ipbes.net/event/ipbes-4-plenary</w:t>
        </w:r>
      </w:hyperlink>
    </w:p>
    <w:p w14:paraId="198971E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BES. (2016b). </w:t>
      </w:r>
      <w:r w:rsidRPr="00D36414">
        <w:rPr>
          <w:rFonts w:cstheme="minorHAnsi"/>
          <w:i/>
          <w:iCs/>
        </w:rPr>
        <w:t>Methodological assessment report of the Intergovernmental Platform on Biodiversity and Ecosystem Services on scenarios and models of biodiversity and ecosystem services</w:t>
      </w:r>
      <w:r w:rsidRPr="00D36414">
        <w:rPr>
          <w:rFonts w:cstheme="minorHAnsi"/>
        </w:rPr>
        <w:t>. S. Ferrier, K. N. Ninan, P. Leadley, R. Alkemade, L. A. Acosta, H. R. Akçakaya, L. Brotons, W. Cheung, V. Christensen, K. A. Harhash, J. Kabubo-Mariara, C. Lundquist, M. Obersteiner, H. Pereira, G. Peterson, R. Pichs-Madruga, N. H. Ravindranath, C. Rondinini, &amp; B. Wintle (Eds.). Bonn, Germany: Secretariat of the Intergovernmental Science-Policy Platform on Biodiversity and Ecosystem Services.</w:t>
      </w:r>
    </w:p>
    <w:p w14:paraId="48E2846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CC. (2012). </w:t>
      </w:r>
      <w:r w:rsidRPr="00D36414">
        <w:rPr>
          <w:rFonts w:cstheme="minorHAnsi"/>
          <w:i/>
          <w:iCs/>
        </w:rPr>
        <w:t>Renewable energy sources and climate change mitigation - Special report of the Intergovernmental Panel on Climate Change</w:t>
      </w:r>
      <w:r w:rsidRPr="00D36414">
        <w:rPr>
          <w:rFonts w:cstheme="minorHAnsi"/>
        </w:rPr>
        <w:t>. O. Edenhofer, R. Pichs-Madruga, Y. Sokona, K. Seyboth, P. Matschoss, S. Kadner, T. Zwickel, P. Eickemeier, G. Hansen, S. Schlömer., &amp; C. von Stechow (Eds.). Cambridge, United Kingdom: Cambridge University Press.</w:t>
      </w:r>
    </w:p>
    <w:p w14:paraId="34FF329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cobs, S., Dendoncker, N., Martín-López, B., Barton, D. N., Gomez-Baggethun, E., Boeraeve, F., </w:t>
      </w:r>
      <w:r w:rsidRPr="00D36414">
        <w:rPr>
          <w:rFonts w:cstheme="minorHAnsi"/>
        </w:rPr>
        <w:lastRenderedPageBreak/>
        <w:t xml:space="preserve">McGrath, F. L., Vierikko, K., Geneletti, D., Sevecke, K. J., Pipart, N., Primmer, E., Mederly, P., Schmidt, S., Aragão, A., Baral, H., Bark, R. H., Briceno, T., Brogna, D., Cabral, P., De Vreese, R., Liquete, C., Mueller, H., Peh, K. S.-H. Phelan, A., Rincón, A. R., Rogers, S. H., Turkelboom, F., Van Reeth, W., van Zanten, B. T., Wam, H. K., &amp; Washbourn, C. L. (2016). A new valuation school: Integrating diverse values of nature in resource and land use decisions. </w:t>
      </w:r>
      <w:r w:rsidRPr="00D36414">
        <w:rPr>
          <w:rFonts w:cstheme="minorHAnsi"/>
          <w:i/>
          <w:iCs/>
        </w:rPr>
        <w:t>Ecosystem Services</w:t>
      </w:r>
      <w:r w:rsidRPr="00D36414">
        <w:rPr>
          <w:rFonts w:cstheme="minorHAnsi"/>
        </w:rPr>
        <w:t xml:space="preserve">, </w:t>
      </w:r>
      <w:r w:rsidRPr="00D36414">
        <w:rPr>
          <w:rFonts w:cstheme="minorHAnsi"/>
          <w:i/>
          <w:iCs/>
        </w:rPr>
        <w:t>22</w:t>
      </w:r>
      <w:r w:rsidRPr="00D36414">
        <w:rPr>
          <w:rFonts w:cstheme="minorHAnsi"/>
        </w:rPr>
        <w:t xml:space="preserve">, 213–220. </w:t>
      </w:r>
      <w:hyperlink r:id="rId3226" w:history="1">
        <w:r w:rsidRPr="00D36414">
          <w:rPr>
            <w:rStyle w:val="Hyperlink"/>
            <w:rFonts w:cstheme="minorHAnsi"/>
          </w:rPr>
          <w:t>http://doi.org/10.1016/j.ecoser.2016.11.007</w:t>
        </w:r>
      </w:hyperlink>
    </w:p>
    <w:p w14:paraId="3D43F7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keman, A. J., &amp; Letcher, R. A. (2003). Integrated assessment and modelling: features, principles and examples for catchment management. </w:t>
      </w:r>
      <w:r w:rsidRPr="00D36414">
        <w:rPr>
          <w:rFonts w:cstheme="minorHAnsi"/>
          <w:i/>
          <w:iCs/>
        </w:rPr>
        <w:t>Environmental Modelling &amp; Software</w:t>
      </w:r>
      <w:r w:rsidRPr="00D36414">
        <w:rPr>
          <w:rFonts w:cstheme="minorHAnsi"/>
        </w:rPr>
        <w:t xml:space="preserve">, </w:t>
      </w:r>
      <w:r w:rsidRPr="00D36414">
        <w:rPr>
          <w:rFonts w:cstheme="minorHAnsi"/>
          <w:i/>
          <w:iCs/>
        </w:rPr>
        <w:t>18</w:t>
      </w:r>
      <w:r w:rsidRPr="00D36414">
        <w:rPr>
          <w:rFonts w:cstheme="minorHAnsi"/>
        </w:rPr>
        <w:t xml:space="preserve">(6), 491–501. </w:t>
      </w:r>
      <w:hyperlink r:id="rId3227" w:history="1">
        <w:r w:rsidRPr="00D36414">
          <w:rPr>
            <w:rStyle w:val="Hyperlink"/>
            <w:rFonts w:cstheme="minorHAnsi"/>
          </w:rPr>
          <w:t>http://doi.org/10.1016/S1364-8152(03)00024-0</w:t>
        </w:r>
      </w:hyperlink>
    </w:p>
    <w:p w14:paraId="73709DB9"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Jarsjö, J., Törnqvist, R., &amp; Su, Y. (2017). Climate-driven change of nitrogen retention–attenuation near irrigated fields: multi-model projections for Central Asia. </w:t>
      </w:r>
      <w:r w:rsidRPr="00D36414">
        <w:rPr>
          <w:rFonts w:cstheme="minorHAnsi"/>
          <w:i/>
          <w:iCs/>
          <w:lang w:val="es-ES"/>
        </w:rPr>
        <w:t>Environmental Earth Sciences</w:t>
      </w:r>
      <w:r w:rsidRPr="00D36414">
        <w:rPr>
          <w:rFonts w:cstheme="minorHAnsi"/>
          <w:lang w:val="es-ES"/>
        </w:rPr>
        <w:t xml:space="preserve">, </w:t>
      </w:r>
      <w:r w:rsidRPr="00D36414">
        <w:rPr>
          <w:rFonts w:cstheme="minorHAnsi"/>
          <w:i/>
          <w:iCs/>
          <w:lang w:val="es-ES"/>
        </w:rPr>
        <w:t>76</w:t>
      </w:r>
      <w:r w:rsidRPr="00D36414">
        <w:rPr>
          <w:rFonts w:cstheme="minorHAnsi"/>
          <w:lang w:val="es-ES"/>
        </w:rPr>
        <w:t xml:space="preserve">(3), 117. </w:t>
      </w:r>
      <w:hyperlink r:id="rId3228" w:history="1">
        <w:r w:rsidRPr="00D36414">
          <w:rPr>
            <w:rStyle w:val="Hyperlink"/>
            <w:rFonts w:cstheme="minorHAnsi"/>
            <w:lang w:val="es-ES"/>
          </w:rPr>
          <w:t>http://doi.org/10.1007/s12665-017-6418-y</w:t>
        </w:r>
      </w:hyperlink>
    </w:p>
    <w:p w14:paraId="425FB5B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Jiménez-Guerrero, P., Gómez-Navarro, J. J., Baró, R., Lorente, R., Ratola, N., &amp; Montávez, J. P. (2013). </w:t>
      </w:r>
      <w:r w:rsidRPr="00D36414">
        <w:rPr>
          <w:rFonts w:cstheme="minorHAnsi"/>
        </w:rPr>
        <w:t xml:space="preserve">Is there a common pattern of future gas-phase air pollution in Europe under diverse climate change scenarios? </w:t>
      </w:r>
      <w:r w:rsidRPr="00D36414">
        <w:rPr>
          <w:rFonts w:cstheme="minorHAnsi"/>
          <w:i/>
          <w:iCs/>
        </w:rPr>
        <w:t>Climatic Change</w:t>
      </w:r>
      <w:r w:rsidRPr="00D36414">
        <w:rPr>
          <w:rFonts w:cstheme="minorHAnsi"/>
        </w:rPr>
        <w:t xml:space="preserve">, </w:t>
      </w:r>
      <w:r w:rsidRPr="00D36414">
        <w:rPr>
          <w:rFonts w:cstheme="minorHAnsi"/>
          <w:i/>
          <w:iCs/>
        </w:rPr>
        <w:t>121</w:t>
      </w:r>
      <w:r w:rsidRPr="00D36414">
        <w:rPr>
          <w:rFonts w:cstheme="minorHAnsi"/>
        </w:rPr>
        <w:t xml:space="preserve">(4), 661–671. </w:t>
      </w:r>
      <w:hyperlink r:id="rId3229" w:history="1">
        <w:r w:rsidRPr="00D36414">
          <w:rPr>
            <w:rStyle w:val="Hyperlink"/>
            <w:rFonts w:cstheme="minorHAnsi"/>
          </w:rPr>
          <w:t>http://doi.org/10.1007/s10584-013-0944-8</w:t>
        </w:r>
      </w:hyperlink>
    </w:p>
    <w:p w14:paraId="6CCC3DD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mp, J., Urazaliev, R., Balmford, A., Donald, P. F., Green, R. E., Lamb, A. J., &amp; Phalan, B. (2015). Agricultural development and the conservation of avian biodiversity on the Eurasian steppes: A comparison of land-sparing and land-sharing approaches. </w:t>
      </w:r>
      <w:r w:rsidRPr="00D36414">
        <w:rPr>
          <w:rFonts w:cstheme="minorHAnsi"/>
          <w:i/>
          <w:iCs/>
        </w:rPr>
        <w:t>Journal of Applied Ecology</w:t>
      </w:r>
      <w:r w:rsidRPr="00D36414">
        <w:rPr>
          <w:rFonts w:cstheme="minorHAnsi"/>
        </w:rPr>
        <w:t xml:space="preserve">, </w:t>
      </w:r>
      <w:r w:rsidRPr="00D36414">
        <w:rPr>
          <w:rFonts w:cstheme="minorHAnsi"/>
          <w:i/>
          <w:iCs/>
        </w:rPr>
        <w:t>52</w:t>
      </w:r>
      <w:r w:rsidRPr="00D36414">
        <w:rPr>
          <w:rFonts w:cstheme="minorHAnsi"/>
        </w:rPr>
        <w:t xml:space="preserve">(6), 1578–1587. </w:t>
      </w:r>
      <w:hyperlink r:id="rId3230" w:history="1">
        <w:r w:rsidRPr="00D36414">
          <w:rPr>
            <w:rStyle w:val="Hyperlink"/>
            <w:rFonts w:cstheme="minorHAnsi"/>
          </w:rPr>
          <w:t>http://doi.org/10.1111/1365-2664.12527</w:t>
        </w:r>
      </w:hyperlink>
    </w:p>
    <w:p w14:paraId="726C8E88"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Kara, F. (2014). </w:t>
      </w:r>
      <w:r w:rsidRPr="00D36414">
        <w:rPr>
          <w:rFonts w:cstheme="minorHAnsi"/>
          <w:i/>
          <w:iCs/>
        </w:rPr>
        <w:t>Effects of climate change on water resources in Omerli Basin</w:t>
      </w:r>
      <w:r w:rsidRPr="00D36414">
        <w:rPr>
          <w:rFonts w:cstheme="minorHAnsi"/>
        </w:rPr>
        <w:t xml:space="preserve"> (Doctoral dissertation).</w:t>
      </w:r>
    </w:p>
    <w:p w14:paraId="49A4F15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ebede, A. S., Dunford, R., Mokrech, M., Audsley, E., Harrison, P. A., Holman, I. P., Nicholls, R. J., Rickebusch, S., Rounsevell, M. D. A., Sabaté, S., Sallaba, F., Sanchez, A., Savin, C., Trnka, M., &amp; Wimmer, F. (2015). Direct and indirect impacts of climate and socio-economic change in Europe: a sensitivity analysis for key land- and water-based sectors.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261–277. </w:t>
      </w:r>
      <w:hyperlink r:id="rId3231" w:history="1">
        <w:r w:rsidRPr="00D36414">
          <w:rPr>
            <w:rStyle w:val="Hyperlink"/>
            <w:rFonts w:cstheme="minorHAnsi"/>
          </w:rPr>
          <w:t>http://doi.org/10.1007/s10584-014-1313-y</w:t>
        </w:r>
      </w:hyperlink>
    </w:p>
    <w:p w14:paraId="57CA784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elly, R., Jakeman, A. J., Barreteau, O., Borsuk, M. E., ElSawah, S., Hamilton, S. H., Henriksen, H. J., Kuikka, S., Maier, H. R., Rizzoli, A. E., van Delden, H., &amp; Voinov, A. A. (2013). Selecting among five common modelling approaches for integrated environmental assessment and management. </w:t>
      </w:r>
      <w:r w:rsidRPr="00D36414">
        <w:rPr>
          <w:rFonts w:cstheme="minorHAnsi"/>
          <w:i/>
          <w:iCs/>
        </w:rPr>
        <w:t>Environmental Modelling and Software</w:t>
      </w:r>
      <w:r w:rsidRPr="00D36414">
        <w:rPr>
          <w:rFonts w:cstheme="minorHAnsi"/>
        </w:rPr>
        <w:t xml:space="preserve">, </w:t>
      </w:r>
      <w:r w:rsidRPr="00D36414">
        <w:rPr>
          <w:rFonts w:cstheme="minorHAnsi"/>
          <w:i/>
          <w:iCs/>
        </w:rPr>
        <w:t>47</w:t>
      </w:r>
      <w:r w:rsidRPr="00D36414">
        <w:rPr>
          <w:rFonts w:cstheme="minorHAnsi"/>
        </w:rPr>
        <w:t xml:space="preserve">, 159–181. </w:t>
      </w:r>
      <w:hyperlink r:id="rId3232" w:history="1">
        <w:r w:rsidRPr="00D36414">
          <w:rPr>
            <w:rStyle w:val="Hyperlink"/>
            <w:rFonts w:cstheme="minorHAnsi"/>
          </w:rPr>
          <w:t>http://doi.org/10.1016/j.envsoft.2013.05.005</w:t>
        </w:r>
      </w:hyperlink>
    </w:p>
    <w:p w14:paraId="0D7543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elly, R., Leach, K., Cameron, A., Maggs, C. A., &amp; Reid, N. (2014). Combining global climate and regional landscape models to improve prediction of invasion risk. </w:t>
      </w:r>
      <w:r w:rsidRPr="00D36414">
        <w:rPr>
          <w:rFonts w:cstheme="minorHAnsi"/>
          <w:i/>
          <w:iCs/>
        </w:rPr>
        <w:t>Diversity and Distributions</w:t>
      </w:r>
      <w:r w:rsidRPr="00D36414">
        <w:rPr>
          <w:rFonts w:cstheme="minorHAnsi"/>
        </w:rPr>
        <w:t xml:space="preserve">, </w:t>
      </w:r>
      <w:r w:rsidRPr="00D36414">
        <w:rPr>
          <w:rFonts w:cstheme="minorHAnsi"/>
          <w:i/>
          <w:iCs/>
        </w:rPr>
        <w:t>20</w:t>
      </w:r>
      <w:r w:rsidRPr="00D36414">
        <w:rPr>
          <w:rFonts w:cstheme="minorHAnsi"/>
        </w:rPr>
        <w:t xml:space="preserve">(8), 884–894. </w:t>
      </w:r>
      <w:hyperlink r:id="rId3233" w:history="1">
        <w:r w:rsidRPr="00D36414">
          <w:rPr>
            <w:rStyle w:val="Hyperlink"/>
            <w:rFonts w:cstheme="minorHAnsi"/>
          </w:rPr>
          <w:t>http://doi.org/10.1111/ddi.12194</w:t>
        </w:r>
      </w:hyperlink>
    </w:p>
    <w:p w14:paraId="66A80A8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irchner, M., Schmidt, J., Kindermann, G., Kulmer, V., Mitter, H., Prettenthaler, F., Rüdisser, J., Schauppenlehner, T., Schönhart, M., Strauss, F., Tappeiner, U., Tasser, E., &amp; Schmid, E. (2015). Ecosystem services and economic development in Austrian agricultural landscapes - The impact of policy and climate change scenarios on trade-offs and synergies. </w:t>
      </w:r>
      <w:r w:rsidRPr="00D36414">
        <w:rPr>
          <w:rFonts w:cstheme="minorHAnsi"/>
          <w:i/>
          <w:iCs/>
        </w:rPr>
        <w:t>Ecological Economics</w:t>
      </w:r>
      <w:r w:rsidRPr="00D36414">
        <w:rPr>
          <w:rFonts w:cstheme="minorHAnsi"/>
        </w:rPr>
        <w:t xml:space="preserve">, </w:t>
      </w:r>
      <w:r w:rsidRPr="00D36414">
        <w:rPr>
          <w:rFonts w:cstheme="minorHAnsi"/>
          <w:i/>
          <w:iCs/>
        </w:rPr>
        <w:t>109</w:t>
      </w:r>
      <w:r w:rsidRPr="00D36414">
        <w:rPr>
          <w:rFonts w:cstheme="minorHAnsi"/>
        </w:rPr>
        <w:t xml:space="preserve">, 161–174. </w:t>
      </w:r>
      <w:hyperlink r:id="rId3234" w:history="1">
        <w:r w:rsidRPr="00D36414">
          <w:rPr>
            <w:rStyle w:val="Hyperlink"/>
            <w:rFonts w:cstheme="minorHAnsi"/>
          </w:rPr>
          <w:t>http://doi.org/10.1016/j.ecolecon.2014.11.005</w:t>
        </w:r>
      </w:hyperlink>
    </w:p>
    <w:p w14:paraId="57A7DE4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irveennummi, A., Mäkelä, J., &amp; Saarimaa, R. (2013). Beating unsustainability with eating: Four alternative food-consumption scenarios. </w:t>
      </w:r>
      <w:r w:rsidRPr="00D36414">
        <w:rPr>
          <w:rFonts w:cstheme="minorHAnsi"/>
          <w:i/>
          <w:iCs/>
        </w:rPr>
        <w:t>Sustainability: Science, Practice, &amp; Policy</w:t>
      </w:r>
      <w:r w:rsidRPr="00D36414">
        <w:rPr>
          <w:rFonts w:cstheme="minorHAnsi"/>
        </w:rPr>
        <w:t xml:space="preserve">, </w:t>
      </w:r>
      <w:r w:rsidRPr="00D36414">
        <w:rPr>
          <w:rFonts w:cstheme="minorHAnsi"/>
          <w:i/>
          <w:iCs/>
        </w:rPr>
        <w:t>9</w:t>
      </w:r>
      <w:r w:rsidRPr="00D36414">
        <w:rPr>
          <w:rFonts w:cstheme="minorHAnsi"/>
        </w:rPr>
        <w:t>(2), 83–91.</w:t>
      </w:r>
    </w:p>
    <w:p w14:paraId="5E06A3A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itti, H., Gunslay, N., &amp; Forbes, B. C. (2006). Defining the quality of reindeer pastures: The perspectives of Sámi reindeer herders. In </w:t>
      </w:r>
      <w:r w:rsidRPr="00D36414">
        <w:rPr>
          <w:rFonts w:cstheme="minorHAnsi"/>
          <w:i/>
          <w:iCs/>
        </w:rPr>
        <w:t>Reindeer management in northernmost Europe</w:t>
      </w:r>
      <w:r w:rsidRPr="00D36414">
        <w:rPr>
          <w:rFonts w:cstheme="minorHAnsi"/>
        </w:rPr>
        <w:t xml:space="preserve"> (pp. 141–165). Berlin, </w:t>
      </w:r>
      <w:r w:rsidRPr="00D36414">
        <w:rPr>
          <w:rFonts w:cstheme="minorHAnsi"/>
        </w:rPr>
        <w:lastRenderedPageBreak/>
        <w:t xml:space="preserve">Germany: Springer-Verlag. </w:t>
      </w:r>
      <w:hyperlink r:id="rId3235" w:history="1">
        <w:r w:rsidRPr="00D36414">
          <w:rPr>
            <w:rStyle w:val="Hyperlink"/>
            <w:rFonts w:cstheme="minorHAnsi"/>
          </w:rPr>
          <w:t>http://doi.org/10.1007/3-540-31392-3_8</w:t>
        </w:r>
      </w:hyperlink>
    </w:p>
    <w:p w14:paraId="3FC12C6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itzes, J., Wackernagel, M., Loh, J., Peller, A., Goldfinger, S., Cheng, D., &amp; Tea, K. (2008). Shrink and share: Humanity’s present and future ecological footprint.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3</w:t>
      </w:r>
      <w:r w:rsidRPr="00D36414">
        <w:rPr>
          <w:rFonts w:cstheme="minorHAnsi"/>
        </w:rPr>
        <w:t xml:space="preserve">(1491), 467–475. </w:t>
      </w:r>
      <w:hyperlink r:id="rId3236" w:history="1">
        <w:r w:rsidRPr="00D36414">
          <w:rPr>
            <w:rStyle w:val="Hyperlink"/>
            <w:rFonts w:cstheme="minorHAnsi"/>
          </w:rPr>
          <w:t>http://doi.org/10.1098/rstb.2007.2164</w:t>
        </w:r>
      </w:hyperlink>
    </w:p>
    <w:p w14:paraId="70D1A3D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ch, F., Prasch, M., Bach, H., Mauser, W., Appel, F., &amp; Weber, M. (2011). How will hydroelectric power generation develop under climate change scenarios? A case study in the upper Danube basin. </w:t>
      </w:r>
      <w:r w:rsidRPr="00D36414">
        <w:rPr>
          <w:rFonts w:cstheme="minorHAnsi"/>
          <w:i/>
          <w:iCs/>
        </w:rPr>
        <w:t>Energies</w:t>
      </w:r>
      <w:r w:rsidRPr="00D36414">
        <w:rPr>
          <w:rFonts w:cstheme="minorHAnsi"/>
        </w:rPr>
        <w:t xml:space="preserve">, </w:t>
      </w:r>
      <w:r w:rsidRPr="00D36414">
        <w:rPr>
          <w:rFonts w:cstheme="minorHAnsi"/>
          <w:i/>
          <w:iCs/>
        </w:rPr>
        <w:t>4</w:t>
      </w:r>
      <w:r w:rsidRPr="00D36414">
        <w:rPr>
          <w:rFonts w:cstheme="minorHAnsi"/>
        </w:rPr>
        <w:t xml:space="preserve">(10), 1508–1541. </w:t>
      </w:r>
      <w:hyperlink r:id="rId3237" w:history="1">
        <w:r w:rsidRPr="00D36414">
          <w:rPr>
            <w:rStyle w:val="Hyperlink"/>
            <w:rFonts w:cstheme="minorHAnsi"/>
          </w:rPr>
          <w:t>http://doi.org/10.3390/en4101508</w:t>
        </w:r>
      </w:hyperlink>
    </w:p>
    <w:p w14:paraId="3586637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k, K., Gramberger, M., Simon, K.-H., Jäger, J., Omann, I. (2013). </w:t>
      </w:r>
      <w:r w:rsidRPr="00D36414">
        <w:rPr>
          <w:rFonts w:cstheme="minorHAnsi"/>
          <w:i/>
        </w:rPr>
        <w:t>The CLIMSAVE Project: Report on the new methodology for scenario analysis, Including guidelines for its implementation.</w:t>
      </w:r>
    </w:p>
    <w:p w14:paraId="7FA1A9B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k, K., &amp; Pedde, S. (2016). </w:t>
      </w:r>
      <w:r w:rsidRPr="00D36414">
        <w:rPr>
          <w:rFonts w:cstheme="minorHAnsi"/>
          <w:i/>
          <w:iCs/>
        </w:rPr>
        <w:t>IMPRESSIONS socio-economic scenarios. EU FP7 IMPRESSIONS Project Deliverable D2.2.</w:t>
      </w:r>
    </w:p>
    <w:p w14:paraId="77F885C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k, K., van Vliet, M., Bärlund, I., Dubel, A., &amp; Sendzimir, J. (2011). Combining participative backcasting and exploratory scenario development: Experiences from the SCENES project. </w:t>
      </w:r>
      <w:r w:rsidRPr="00D36414">
        <w:rPr>
          <w:rFonts w:cstheme="minorHAnsi"/>
          <w:i/>
          <w:iCs/>
        </w:rPr>
        <w:t>Technological Forecasting and Social Change</w:t>
      </w:r>
      <w:r w:rsidRPr="00D36414">
        <w:rPr>
          <w:rFonts w:cstheme="minorHAnsi"/>
        </w:rPr>
        <w:t xml:space="preserve">, </w:t>
      </w:r>
      <w:r w:rsidRPr="00D36414">
        <w:rPr>
          <w:rFonts w:cstheme="minorHAnsi"/>
          <w:i/>
          <w:iCs/>
        </w:rPr>
        <w:t>78</w:t>
      </w:r>
      <w:r w:rsidRPr="00D36414">
        <w:rPr>
          <w:rFonts w:cstheme="minorHAnsi"/>
        </w:rPr>
        <w:t xml:space="preserve">(5), 835–851. </w:t>
      </w:r>
      <w:hyperlink r:id="rId3238" w:history="1">
        <w:r w:rsidRPr="00D36414">
          <w:rPr>
            <w:rStyle w:val="Hyperlink"/>
            <w:rFonts w:cstheme="minorHAnsi"/>
          </w:rPr>
          <w:t>http://doi.org/10.1016/j.techfore.2011.01.004</w:t>
        </w:r>
      </w:hyperlink>
    </w:p>
    <w:p w14:paraId="14311B6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lomyts, E. G. (2006). Prognosis of the impact of global climate change on zonal ecosystems of the Volga River basin. </w:t>
      </w:r>
      <w:r w:rsidRPr="00D36414">
        <w:rPr>
          <w:rFonts w:cstheme="minorHAnsi"/>
          <w:i/>
          <w:iCs/>
        </w:rPr>
        <w:t>Russian Journal of Ecology</w:t>
      </w:r>
      <w:r w:rsidRPr="00D36414">
        <w:rPr>
          <w:rFonts w:cstheme="minorHAnsi"/>
        </w:rPr>
        <w:t xml:space="preserve">, </w:t>
      </w:r>
      <w:r w:rsidRPr="00D36414">
        <w:rPr>
          <w:rFonts w:cstheme="minorHAnsi"/>
          <w:i/>
          <w:iCs/>
        </w:rPr>
        <w:t>37</w:t>
      </w:r>
      <w:r w:rsidRPr="00D36414">
        <w:rPr>
          <w:rFonts w:cstheme="minorHAnsi"/>
        </w:rPr>
        <w:t xml:space="preserve">(6), 391–401. </w:t>
      </w:r>
      <w:hyperlink r:id="rId3239" w:history="1">
        <w:r w:rsidRPr="00D36414">
          <w:rPr>
            <w:rStyle w:val="Hyperlink"/>
            <w:rFonts w:cstheme="minorHAnsi"/>
          </w:rPr>
          <w:t>http://doi.org/10.1134/S1067413606060051</w:t>
        </w:r>
      </w:hyperlink>
    </w:p>
    <w:p w14:paraId="3AF51EDA" w14:textId="77777777" w:rsidR="008A5415" w:rsidRPr="008A5415"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Kubiszewski, I., Costanza, R., Anderson, S., &amp; Sutton, P. (2017). The future value of ecosystem services: Global scenarios and national implications. </w:t>
      </w:r>
      <w:r w:rsidRPr="008A5415">
        <w:rPr>
          <w:rFonts w:cstheme="minorHAnsi"/>
          <w:i/>
          <w:iCs/>
          <w:lang w:val="es-ES"/>
        </w:rPr>
        <w:t>Ecosystem Services</w:t>
      </w:r>
      <w:r w:rsidRPr="008A5415">
        <w:rPr>
          <w:rFonts w:cstheme="minorHAnsi"/>
          <w:lang w:val="es-ES"/>
        </w:rPr>
        <w:t xml:space="preserve">, </w:t>
      </w:r>
      <w:r w:rsidRPr="008A5415">
        <w:rPr>
          <w:rFonts w:cstheme="minorHAnsi"/>
          <w:i/>
          <w:iCs/>
          <w:lang w:val="es-ES"/>
        </w:rPr>
        <w:t>26</w:t>
      </w:r>
      <w:r w:rsidRPr="008A5415">
        <w:rPr>
          <w:rFonts w:cstheme="minorHAnsi"/>
          <w:lang w:val="es-ES"/>
        </w:rPr>
        <w:t xml:space="preserve">, 289–301. </w:t>
      </w:r>
      <w:hyperlink r:id="rId3240" w:history="1">
        <w:r w:rsidRPr="008A5415">
          <w:rPr>
            <w:rStyle w:val="Hyperlink"/>
            <w:rFonts w:cstheme="minorHAnsi"/>
            <w:lang w:val="es-ES"/>
          </w:rPr>
          <w:t>http://doi.org/10.1016/j.ecoser.2017.05.004</w:t>
        </w:r>
      </w:hyperlink>
    </w:p>
    <w:p w14:paraId="68AD6244"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lang w:val="es-ES"/>
        </w:rPr>
        <w:t xml:space="preserve">Lamarque, P., Artaux, A., Barnaud, C., Dobremez, L., Nettier, B., &amp; Lavorel, S. (2013). </w:t>
      </w:r>
      <w:r w:rsidRPr="00D36414">
        <w:rPr>
          <w:rFonts w:cstheme="minorHAnsi"/>
        </w:rPr>
        <w:t xml:space="preserve">Taking into account farmers’ decision making to map fine-scale land management adaptation to climate and socio-economic scenarios. </w:t>
      </w:r>
      <w:r w:rsidRPr="00D36414">
        <w:rPr>
          <w:rFonts w:cstheme="minorHAnsi"/>
          <w:i/>
          <w:iCs/>
        </w:rPr>
        <w:t>Landscape and Urban Planning</w:t>
      </w:r>
      <w:r w:rsidRPr="00D36414">
        <w:rPr>
          <w:rFonts w:cstheme="minorHAnsi"/>
        </w:rPr>
        <w:t xml:space="preserve">, </w:t>
      </w:r>
      <w:r w:rsidRPr="00D36414">
        <w:rPr>
          <w:rFonts w:cstheme="minorHAnsi"/>
          <w:i/>
          <w:iCs/>
        </w:rPr>
        <w:t>119</w:t>
      </w:r>
      <w:r w:rsidRPr="00D36414">
        <w:rPr>
          <w:rFonts w:cstheme="minorHAnsi"/>
        </w:rPr>
        <w:t xml:space="preserve">, 147–157. </w:t>
      </w:r>
      <w:hyperlink r:id="rId3241" w:history="1">
        <w:r w:rsidRPr="00D36414">
          <w:rPr>
            <w:rStyle w:val="Hyperlink"/>
            <w:rFonts w:cstheme="minorHAnsi"/>
          </w:rPr>
          <w:t>http://doi.org/10.1016/j.landurbplan.2013.07.012</w:t>
        </w:r>
      </w:hyperlink>
    </w:p>
    <w:p w14:paraId="5E9FB91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marque, P., Meyfroidt, P., Nettier, B., &amp; Lavorel, S. (2014). How ecosystem services knowledge and values influence farmers’ decision-making. </w:t>
      </w:r>
      <w:r w:rsidRPr="00D36414">
        <w:rPr>
          <w:rFonts w:cstheme="minorHAnsi"/>
          <w:i/>
          <w:iCs/>
        </w:rPr>
        <w:t>PLoS ONE</w:t>
      </w:r>
      <w:r w:rsidRPr="00D36414">
        <w:rPr>
          <w:rFonts w:cstheme="minorHAnsi"/>
        </w:rPr>
        <w:t xml:space="preserve">, </w:t>
      </w:r>
      <w:r w:rsidRPr="00D36414">
        <w:rPr>
          <w:rFonts w:cstheme="minorHAnsi"/>
          <w:i/>
          <w:iCs/>
        </w:rPr>
        <w:t>9</w:t>
      </w:r>
      <w:r w:rsidRPr="00D36414">
        <w:rPr>
          <w:rFonts w:cstheme="minorHAnsi"/>
        </w:rPr>
        <w:t xml:space="preserve">(9). e107572. </w:t>
      </w:r>
      <w:hyperlink r:id="rId3242" w:history="1">
        <w:r w:rsidRPr="00D36414">
          <w:rPr>
            <w:rStyle w:val="Hyperlink"/>
            <w:rFonts w:cstheme="minorHAnsi"/>
          </w:rPr>
          <w:t>http://doi.org/10.1371/journal.pone.0107572</w:t>
        </w:r>
      </w:hyperlink>
    </w:p>
    <w:p w14:paraId="308BD6BC"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Latkovska, I., Apsite, E., Elferts, D., &amp; Kurpniece, L. (2012). Forecasted changes in the climate and the river runoff regime in Latvian river basins. </w:t>
      </w:r>
      <w:r w:rsidRPr="00D36414">
        <w:rPr>
          <w:rFonts w:cstheme="minorHAnsi"/>
          <w:i/>
          <w:iCs/>
          <w:lang w:val="es-ES"/>
        </w:rPr>
        <w:t>Baltica</w:t>
      </w:r>
      <w:r w:rsidRPr="00D36414">
        <w:rPr>
          <w:rFonts w:cstheme="minorHAnsi"/>
          <w:lang w:val="es-ES"/>
        </w:rPr>
        <w:t xml:space="preserve">, </w:t>
      </w:r>
      <w:r w:rsidRPr="00D36414">
        <w:rPr>
          <w:rFonts w:cstheme="minorHAnsi"/>
          <w:i/>
          <w:iCs/>
          <w:lang w:val="es-ES"/>
        </w:rPr>
        <w:t>25</w:t>
      </w:r>
      <w:r w:rsidRPr="00D36414">
        <w:rPr>
          <w:rFonts w:cstheme="minorHAnsi"/>
          <w:lang w:val="es-ES"/>
        </w:rPr>
        <w:t xml:space="preserve">(2), 143–152. </w:t>
      </w:r>
      <w:hyperlink r:id="rId3243" w:history="1">
        <w:r w:rsidRPr="00D36414">
          <w:rPr>
            <w:rStyle w:val="Hyperlink"/>
            <w:rFonts w:cstheme="minorHAnsi"/>
            <w:lang w:val="es-ES"/>
          </w:rPr>
          <w:t>http://doi.org/10.5200/baltica.2012.25.14</w:t>
        </w:r>
      </w:hyperlink>
    </w:p>
    <w:p w14:paraId="7FB9B30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Lazzari, P., Mattia, G., Solidoro, C., Salon, S., Crise, A., Zavatarelli, M., Oddo, P., &amp; Vichi, M. (2014). </w:t>
      </w:r>
      <w:r w:rsidRPr="00D36414">
        <w:rPr>
          <w:rFonts w:cstheme="minorHAnsi"/>
        </w:rPr>
        <w:t xml:space="preserve">The impacts of climate change and environmental management policies on the trophic regimes in the Mediterranean Sea: Scenario analyses. </w:t>
      </w:r>
      <w:r w:rsidRPr="00D36414">
        <w:rPr>
          <w:rFonts w:cstheme="minorHAnsi"/>
          <w:i/>
          <w:iCs/>
        </w:rPr>
        <w:t>Journal of Marine Systems</w:t>
      </w:r>
      <w:r w:rsidRPr="00D36414">
        <w:rPr>
          <w:rFonts w:cstheme="minorHAnsi"/>
        </w:rPr>
        <w:t xml:space="preserve">, </w:t>
      </w:r>
      <w:r w:rsidRPr="00D36414">
        <w:rPr>
          <w:rFonts w:cstheme="minorHAnsi"/>
          <w:i/>
          <w:iCs/>
        </w:rPr>
        <w:t>135</w:t>
      </w:r>
      <w:r w:rsidRPr="00D36414">
        <w:rPr>
          <w:rFonts w:cstheme="minorHAnsi"/>
        </w:rPr>
        <w:t xml:space="preserve">, 137–149. </w:t>
      </w:r>
      <w:hyperlink r:id="rId3244" w:history="1">
        <w:r w:rsidRPr="00D36414">
          <w:rPr>
            <w:rStyle w:val="Hyperlink"/>
            <w:rFonts w:cstheme="minorHAnsi"/>
          </w:rPr>
          <w:t>http://doi.org/10.1016/j.jmarsys.2013.06.005</w:t>
        </w:r>
      </w:hyperlink>
    </w:p>
    <w:p w14:paraId="1216E1E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adley, P. W., Krug, C. B., Alkemade, R., Pereira, H. M., Sumaila, U. R., Walpole, M., Marques, A., Newbold, T., Teh, L. S. L, van Kolck, J., Bellard, C., Januchowski-Hartley, S. R., &amp; Mumby, P. J. (2013). </w:t>
      </w:r>
      <w:r w:rsidRPr="00D36414">
        <w:rPr>
          <w:rFonts w:cstheme="minorHAnsi"/>
          <w:i/>
          <w:iCs/>
        </w:rPr>
        <w:t>Progress towards the Aichi Biodiversity Targets: An assessment of biodiversity trends, policy scenarios and key actions</w:t>
      </w:r>
      <w:r w:rsidRPr="00D36414">
        <w:rPr>
          <w:rFonts w:cstheme="minorHAnsi"/>
          <w:i/>
        </w:rPr>
        <w:t>. CBD technical series 78.</w:t>
      </w:r>
      <w:r w:rsidRPr="00D36414">
        <w:rPr>
          <w:rFonts w:cstheme="minorHAnsi"/>
        </w:rPr>
        <w:t xml:space="preserve"> Montreal, Canada: Secretariat of the Convention on Biological Diversity. Retrieved from </w:t>
      </w:r>
      <w:hyperlink r:id="rId3245" w:history="1">
        <w:r w:rsidRPr="00D36414">
          <w:rPr>
            <w:rStyle w:val="Hyperlink"/>
            <w:rFonts w:cstheme="minorHAnsi"/>
          </w:rPr>
          <w:t>http://www.cbd.int/doc/publications/cbd-ts-78-en.pdf</w:t>
        </w:r>
      </w:hyperlink>
    </w:p>
    <w:p w14:paraId="12E4147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nschow, A., Newig, J., &amp; Challies, E. (2015). Globalization’s limits to the environmental state? Integrating telecoupling into global environmental governance. </w:t>
      </w:r>
      <w:r w:rsidRPr="00D36414">
        <w:rPr>
          <w:rFonts w:cstheme="minorHAnsi"/>
          <w:i/>
          <w:iCs/>
        </w:rPr>
        <w:t>Environmental Politics</w:t>
      </w:r>
      <w:r w:rsidRPr="00D36414">
        <w:rPr>
          <w:rFonts w:cstheme="minorHAnsi"/>
        </w:rPr>
        <w:t xml:space="preserve">, </w:t>
      </w:r>
      <w:r w:rsidRPr="00D36414">
        <w:rPr>
          <w:rFonts w:cstheme="minorHAnsi"/>
          <w:i/>
          <w:iCs/>
        </w:rPr>
        <w:t>4016</w:t>
      </w:r>
      <w:r w:rsidRPr="00D36414">
        <w:rPr>
          <w:rFonts w:cstheme="minorHAnsi"/>
        </w:rPr>
        <w:t xml:space="preserve">, 1–24. </w:t>
      </w:r>
      <w:hyperlink r:id="rId3246" w:history="1">
        <w:r w:rsidRPr="00D36414">
          <w:rPr>
            <w:rStyle w:val="Hyperlink"/>
            <w:rFonts w:cstheme="minorHAnsi"/>
          </w:rPr>
          <w:t>http://doi.org/10.1080/09644016.2015.1074384</w:t>
        </w:r>
      </w:hyperlink>
    </w:p>
    <w:p w14:paraId="52F0B9C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Lorencová, K. E., Harmáčková, Z. V., Landová, L., Pártl, A., &amp; Vačkář, D. (2016). Assessing impact of land use and climate change on regulating ecosystem services in the Czech Republic. </w:t>
      </w:r>
      <w:r w:rsidRPr="00D36414">
        <w:rPr>
          <w:rFonts w:cstheme="minorHAnsi"/>
          <w:i/>
          <w:iCs/>
        </w:rPr>
        <w:t>Ecosystem Health and Sustainability</w:t>
      </w:r>
      <w:r w:rsidRPr="00D36414">
        <w:rPr>
          <w:rFonts w:cstheme="minorHAnsi"/>
        </w:rPr>
        <w:t xml:space="preserve">, </w:t>
      </w:r>
      <w:r w:rsidRPr="00D36414">
        <w:rPr>
          <w:rFonts w:cstheme="minorHAnsi"/>
          <w:i/>
          <w:iCs/>
        </w:rPr>
        <w:t>2</w:t>
      </w:r>
      <w:r w:rsidRPr="00D36414">
        <w:rPr>
          <w:rFonts w:cstheme="minorHAnsi"/>
        </w:rPr>
        <w:t>(3).</w:t>
      </w:r>
    </w:p>
    <w:p w14:paraId="781487E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orencová, E., Frélichová, J., Nelson, E., &amp; Vačkář, D. (2013). Past and future impacts of land use and climate change on agricultural ecosystem services in the Czech Republic. </w:t>
      </w:r>
      <w:r w:rsidRPr="00D36414">
        <w:rPr>
          <w:rFonts w:cstheme="minorHAnsi"/>
          <w:i/>
          <w:iCs/>
        </w:rPr>
        <w:t>Land Use Policy</w:t>
      </w:r>
      <w:r w:rsidRPr="00D36414">
        <w:rPr>
          <w:rFonts w:cstheme="minorHAnsi"/>
        </w:rPr>
        <w:t xml:space="preserve">, </w:t>
      </w:r>
      <w:r w:rsidRPr="00D36414">
        <w:rPr>
          <w:rFonts w:cstheme="minorHAnsi"/>
          <w:i/>
          <w:iCs/>
        </w:rPr>
        <w:t>33</w:t>
      </w:r>
      <w:r w:rsidRPr="00D36414">
        <w:rPr>
          <w:rFonts w:cstheme="minorHAnsi"/>
        </w:rPr>
        <w:t xml:space="preserve">, 183–194. </w:t>
      </w:r>
      <w:hyperlink r:id="rId3247" w:history="1">
        <w:r w:rsidRPr="00D36414">
          <w:rPr>
            <w:rStyle w:val="Hyperlink"/>
            <w:rFonts w:cstheme="minorHAnsi"/>
          </w:rPr>
          <w:t>http://doi.org/10.1016/j.landusepol.2012.12.012</w:t>
        </w:r>
      </w:hyperlink>
    </w:p>
    <w:p w14:paraId="46AF472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ouca, M., Vogiatzakis, I. N., &amp; Moustakas, A. (2015). Modelling the combined effects of land use and climatic changes: Coupling bioclimatic modelling with Markov-chain cellular automata in a case study in Cyprus. </w:t>
      </w:r>
      <w:r w:rsidRPr="00D36414">
        <w:rPr>
          <w:rFonts w:cstheme="minorHAnsi"/>
          <w:i/>
          <w:iCs/>
        </w:rPr>
        <w:t>Ecological Informatics</w:t>
      </w:r>
      <w:r w:rsidRPr="00D36414">
        <w:rPr>
          <w:rFonts w:cstheme="minorHAnsi"/>
        </w:rPr>
        <w:t xml:space="preserve">, </w:t>
      </w:r>
      <w:r w:rsidRPr="00D36414">
        <w:rPr>
          <w:rFonts w:cstheme="minorHAnsi"/>
          <w:i/>
          <w:iCs/>
        </w:rPr>
        <w:t>30</w:t>
      </w:r>
      <w:r w:rsidRPr="00D36414">
        <w:rPr>
          <w:rFonts w:cstheme="minorHAnsi"/>
        </w:rPr>
        <w:t xml:space="preserve">, 241–249. </w:t>
      </w:r>
      <w:hyperlink r:id="rId3248" w:history="1">
        <w:r w:rsidRPr="00D36414">
          <w:rPr>
            <w:rStyle w:val="Hyperlink"/>
            <w:rFonts w:cstheme="minorHAnsi"/>
          </w:rPr>
          <w:t>http://doi.org/10.1016/j.ecoinf.2015.05.008</w:t>
        </w:r>
      </w:hyperlink>
      <w:r w:rsidRPr="00D36414">
        <w:rPr>
          <w:rFonts w:cstheme="minorHAnsi"/>
        </w:rPr>
        <w:t xml:space="preserve"> </w:t>
      </w:r>
    </w:p>
    <w:p w14:paraId="4D492B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uck, G. W., Harrington, R., Harrison, P. A., Kremen, C., Berry, P. M., Bugter, R., Dawson, T. P., de Bello, F., Díaz, S., Feld, C. K., Haslett, J. R., Hering, D., Kontogianni, A., Lavorel, S., Rounsevell, M. D. A., Samways, M. J., Sandin, L., Settele, J., Sykes, M. T., van den Hove, S., Vandewalle, M., &amp; Zobel, M. (2009). Quantifying the contribution of organisms to the provison of ecosystem services. </w:t>
      </w:r>
      <w:r w:rsidRPr="00D36414">
        <w:rPr>
          <w:rFonts w:cstheme="minorHAnsi"/>
          <w:i/>
          <w:iCs/>
        </w:rPr>
        <w:t>BioScience</w:t>
      </w:r>
      <w:r w:rsidRPr="00D36414">
        <w:rPr>
          <w:rFonts w:cstheme="minorHAnsi"/>
        </w:rPr>
        <w:t xml:space="preserve">, </w:t>
      </w:r>
      <w:r w:rsidRPr="00D36414">
        <w:rPr>
          <w:rFonts w:cstheme="minorHAnsi"/>
          <w:i/>
          <w:iCs/>
        </w:rPr>
        <w:t>59</w:t>
      </w:r>
      <w:r w:rsidRPr="00D36414">
        <w:rPr>
          <w:rFonts w:cstheme="minorHAnsi"/>
        </w:rPr>
        <w:t xml:space="preserve">, 223–235. </w:t>
      </w:r>
      <w:hyperlink r:id="rId3249" w:history="1">
        <w:r w:rsidRPr="00D36414">
          <w:rPr>
            <w:rStyle w:val="Hyperlink"/>
            <w:rFonts w:cstheme="minorHAnsi"/>
          </w:rPr>
          <w:t>http://doi.org/10.1025/bio.2009.59.3.7</w:t>
        </w:r>
      </w:hyperlink>
    </w:p>
    <w:p w14:paraId="0B0A94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udwig, W., Bouwman, A. F., Dumont, E., &amp; Lespinas, F. (2010). Water and nutrient fluxes from major Mediterranean and Black Sea rivers: Past and future trends and their implications for the basin-scale budgets. </w:t>
      </w:r>
      <w:r w:rsidRPr="00D36414">
        <w:rPr>
          <w:rFonts w:cstheme="minorHAnsi"/>
          <w:i/>
          <w:iCs/>
        </w:rPr>
        <w:t>Global Biogeochemical Cycles</w:t>
      </w:r>
      <w:r w:rsidRPr="00D36414">
        <w:rPr>
          <w:rFonts w:cstheme="minorHAnsi"/>
        </w:rPr>
        <w:t xml:space="preserve">, </w:t>
      </w:r>
      <w:r w:rsidRPr="00D36414">
        <w:rPr>
          <w:rFonts w:cstheme="minorHAnsi"/>
          <w:i/>
          <w:iCs/>
        </w:rPr>
        <w:t>24</w:t>
      </w:r>
      <w:r w:rsidRPr="00D36414">
        <w:rPr>
          <w:rFonts w:cstheme="minorHAnsi"/>
        </w:rPr>
        <w:t xml:space="preserve">(4), 1–14. </w:t>
      </w:r>
      <w:hyperlink r:id="rId3250" w:history="1">
        <w:r w:rsidRPr="00D36414">
          <w:rPr>
            <w:rStyle w:val="Hyperlink"/>
            <w:rFonts w:cstheme="minorHAnsi"/>
          </w:rPr>
          <w:t>http://doi.org/10.1029/2009GB003594</w:t>
        </w:r>
      </w:hyperlink>
    </w:p>
    <w:p w14:paraId="2FF47CD7" w14:textId="77777777" w:rsidR="008A5415" w:rsidRPr="008A5415"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Luederitz, C., Abson, D. J., Audet, R., &amp; Lang, D. J. (2017). Many pathways toward sustainability: not conflict but co-learning between transition narratives. </w:t>
      </w:r>
      <w:r w:rsidRPr="008A5415">
        <w:rPr>
          <w:rFonts w:cstheme="minorHAnsi"/>
          <w:i/>
          <w:iCs/>
          <w:lang w:val="es-ES"/>
        </w:rPr>
        <w:t>Sustainability Science</w:t>
      </w:r>
      <w:r w:rsidRPr="008A5415">
        <w:rPr>
          <w:rFonts w:cstheme="minorHAnsi"/>
          <w:lang w:val="es-ES"/>
        </w:rPr>
        <w:t xml:space="preserve">, </w:t>
      </w:r>
      <w:r w:rsidRPr="008A5415">
        <w:rPr>
          <w:rFonts w:cstheme="minorHAnsi"/>
          <w:i/>
          <w:iCs/>
          <w:lang w:val="es-ES"/>
        </w:rPr>
        <w:t>12</w:t>
      </w:r>
      <w:r w:rsidRPr="008A5415">
        <w:rPr>
          <w:rFonts w:cstheme="minorHAnsi"/>
          <w:lang w:val="es-ES"/>
        </w:rPr>
        <w:t xml:space="preserve">(3), 393–407. </w:t>
      </w:r>
      <w:hyperlink r:id="rId3251" w:history="1">
        <w:r w:rsidRPr="008A5415">
          <w:rPr>
            <w:rStyle w:val="Hyperlink"/>
            <w:rFonts w:cstheme="minorHAnsi"/>
            <w:lang w:val="es-ES"/>
          </w:rPr>
          <w:t>http://doi.org/10.1007/s11625-016-0414-0</w:t>
        </w:r>
      </w:hyperlink>
    </w:p>
    <w:p w14:paraId="51661F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Maes, J., Barbosa, A., Baranzelli, C., Zulian, G., Batista e Silva, F., Vandecasteele, I., Hiederer, R., Liquete, C., Paracchini, M. L., Mubareka, S., Jacobs-Crisioni, C., Castillo, C. P., &amp; Lavalle, C. (2015). </w:t>
      </w:r>
      <w:r w:rsidRPr="00D36414">
        <w:rPr>
          <w:rFonts w:cstheme="minorHAnsi"/>
        </w:rPr>
        <w:t xml:space="preserve">More green infrastructure is required to maintain ecosystem services under current trends in land-use change in Europe. </w:t>
      </w:r>
      <w:r w:rsidRPr="00D36414">
        <w:rPr>
          <w:rFonts w:cstheme="minorHAnsi"/>
          <w:i/>
          <w:iCs/>
        </w:rPr>
        <w:t>Landscape Ecology</w:t>
      </w:r>
      <w:r w:rsidRPr="00D36414">
        <w:rPr>
          <w:rFonts w:cstheme="minorHAnsi"/>
        </w:rPr>
        <w:t xml:space="preserve">, </w:t>
      </w:r>
      <w:r w:rsidRPr="00D36414">
        <w:rPr>
          <w:rFonts w:cstheme="minorHAnsi"/>
          <w:i/>
          <w:iCs/>
        </w:rPr>
        <w:t>30</w:t>
      </w:r>
      <w:r w:rsidRPr="00D36414">
        <w:rPr>
          <w:rFonts w:cstheme="minorHAnsi"/>
        </w:rPr>
        <w:t xml:space="preserve">(3), 517–534. </w:t>
      </w:r>
      <w:hyperlink r:id="rId3252" w:history="1">
        <w:r w:rsidRPr="00D36414">
          <w:rPr>
            <w:rStyle w:val="Hyperlink"/>
            <w:rFonts w:cstheme="minorHAnsi"/>
          </w:rPr>
          <w:t>http://doi.org/10.1007/s10980-014-0083-2</w:t>
        </w:r>
      </w:hyperlink>
    </w:p>
    <w:p w14:paraId="55C87C6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estre Andrés, S., Calvet Mir, L., van den Bergh, J. C. J. M., Ring, I., &amp; Verburg, P. H. (2012). Ineffective biodiversity policy due to five rebound effects. </w:t>
      </w:r>
      <w:r w:rsidRPr="00D36414">
        <w:rPr>
          <w:rFonts w:cstheme="minorHAnsi"/>
          <w:i/>
          <w:iCs/>
        </w:rPr>
        <w:t>Ecosystem Services</w:t>
      </w:r>
      <w:r w:rsidRPr="00D36414">
        <w:rPr>
          <w:rFonts w:cstheme="minorHAnsi"/>
        </w:rPr>
        <w:t xml:space="preserve">, </w:t>
      </w:r>
      <w:r w:rsidRPr="00D36414">
        <w:rPr>
          <w:rFonts w:cstheme="minorHAnsi"/>
          <w:i/>
          <w:iCs/>
        </w:rPr>
        <w:t>1</w:t>
      </w:r>
      <w:r w:rsidRPr="00D36414">
        <w:rPr>
          <w:rFonts w:cstheme="minorHAnsi"/>
        </w:rPr>
        <w:t xml:space="preserve">, 101–110. </w:t>
      </w:r>
      <w:hyperlink r:id="rId3253" w:history="1">
        <w:r w:rsidRPr="00D36414">
          <w:rPr>
            <w:rStyle w:val="Hyperlink"/>
            <w:rFonts w:cstheme="minorHAnsi"/>
          </w:rPr>
          <w:t>http://doi.org/10.1016/j.ecoser.2012.07.003</w:t>
        </w:r>
      </w:hyperlink>
    </w:p>
    <w:p w14:paraId="0758C2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A. (2005). </w:t>
      </w:r>
      <w:r w:rsidRPr="00D36414">
        <w:rPr>
          <w:rFonts w:cstheme="minorHAnsi"/>
          <w:i/>
          <w:iCs/>
        </w:rPr>
        <w:t>Ecosystems and human well-being: Scenarios, Volume 2</w:t>
      </w:r>
      <w:r w:rsidRPr="00D36414">
        <w:rPr>
          <w:rFonts w:cstheme="minorHAnsi"/>
        </w:rPr>
        <w:t>. Washington DC, USA: Island Press.</w:t>
      </w:r>
    </w:p>
    <w:p w14:paraId="731834C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Medeu, A., Malkovsky, I., &amp; Toleubaeva, L. [</w:t>
      </w:r>
      <w:r w:rsidRPr="00D36414">
        <w:rPr>
          <w:rFonts w:cstheme="minorHAnsi"/>
          <w:bCs/>
          <w:lang w:val="es-ES"/>
        </w:rPr>
        <w:t>Медеу</w:t>
      </w:r>
      <w:r w:rsidRPr="00D36414">
        <w:rPr>
          <w:rFonts w:cstheme="minorHAnsi"/>
          <w:bCs/>
        </w:rPr>
        <w:t xml:space="preserve">, </w:t>
      </w:r>
      <w:r w:rsidRPr="00D36414">
        <w:rPr>
          <w:rFonts w:cstheme="minorHAnsi"/>
          <w:bCs/>
          <w:lang w:val="es-ES"/>
        </w:rPr>
        <w:t>А</w:t>
      </w:r>
      <w:r w:rsidRPr="00D36414">
        <w:rPr>
          <w:rFonts w:cstheme="minorHAnsi"/>
          <w:bCs/>
        </w:rPr>
        <w:t xml:space="preserve">., </w:t>
      </w:r>
      <w:r w:rsidRPr="00D36414">
        <w:rPr>
          <w:rFonts w:cstheme="minorHAnsi"/>
          <w:bCs/>
          <w:lang w:val="es-ES"/>
        </w:rPr>
        <w:t>Малиновский</w:t>
      </w:r>
      <w:r w:rsidRPr="00D36414">
        <w:rPr>
          <w:rFonts w:cstheme="minorHAnsi"/>
          <w:bCs/>
        </w:rPr>
        <w:t xml:space="preserve">, </w:t>
      </w:r>
      <w:r w:rsidRPr="00D36414">
        <w:rPr>
          <w:rFonts w:cstheme="minorHAnsi"/>
          <w:bCs/>
          <w:lang w:val="es-ES"/>
        </w:rPr>
        <w:t>И</w:t>
      </w:r>
      <w:r w:rsidRPr="00D36414">
        <w:rPr>
          <w:rFonts w:cstheme="minorHAnsi"/>
          <w:bCs/>
        </w:rPr>
        <w:t xml:space="preserve">., &amp; </w:t>
      </w:r>
      <w:r w:rsidRPr="00D36414">
        <w:rPr>
          <w:rFonts w:cstheme="minorHAnsi"/>
          <w:bCs/>
          <w:lang w:val="es-ES"/>
        </w:rPr>
        <w:t>Толеубаева</w:t>
      </w:r>
      <w:r w:rsidRPr="00D36414">
        <w:rPr>
          <w:rFonts w:cstheme="minorHAnsi"/>
          <w:bCs/>
        </w:rPr>
        <w:t xml:space="preserve">, </w:t>
      </w:r>
      <w:r w:rsidRPr="00D36414">
        <w:rPr>
          <w:rFonts w:cstheme="minorHAnsi"/>
          <w:bCs/>
          <w:lang w:val="es-ES"/>
        </w:rPr>
        <w:t>Л</w:t>
      </w:r>
      <w:r w:rsidRPr="00D36414">
        <w:rPr>
          <w:rFonts w:cstheme="minorHAnsi"/>
          <w:bCs/>
        </w:rPr>
        <w:t>.</w:t>
      </w:r>
      <w:r w:rsidRPr="00D36414">
        <w:rPr>
          <w:rFonts w:cstheme="minorHAnsi"/>
        </w:rPr>
        <w:t xml:space="preserve">]. (2015). Водная безопасность Казахстана: проблемы и решения [Water Security in Kazakhstan: issues and solutions]. In </w:t>
      </w:r>
      <w:r w:rsidRPr="00D36414">
        <w:rPr>
          <w:rFonts w:cstheme="minorHAnsi"/>
          <w:i/>
          <w:iCs/>
        </w:rPr>
        <w:t>The role of geography in study and prevention of natural–anthropogenic hazards on the territories of the CIS and Georgia [</w:t>
      </w:r>
      <w:r w:rsidRPr="00D36414">
        <w:rPr>
          <w:rFonts w:cstheme="minorHAnsi"/>
          <w:bCs/>
          <w:i/>
          <w:iCs/>
        </w:rPr>
        <w:t>Роль географии в изучении и предотвращении природных-антропогенных катастроф на территории СНГ и Грузии</w:t>
      </w:r>
      <w:r w:rsidRPr="00D36414">
        <w:rPr>
          <w:rFonts w:cstheme="minorHAnsi"/>
          <w:i/>
          <w:iCs/>
        </w:rPr>
        <w:t>]</w:t>
      </w:r>
      <w:r w:rsidRPr="00D36414">
        <w:rPr>
          <w:rFonts w:cstheme="minorHAnsi"/>
        </w:rPr>
        <w:t xml:space="preserve"> (pp. 242–253). </w:t>
      </w:r>
    </w:p>
    <w:p w14:paraId="02AD6C8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ier, H. E. M., Andersson, H. C., Arheimer, B., Blenckner, T., Chubarenko, B., Donnelly, C., Eilola, K., Gustafsson, B. G., Hansson, A., Havenhand, J., Höglund, A., Kuznetsov, I., MacKenzie, B. R., Müller-Karulis, B., Neumann, T., Niiranen, S., Piwowarczyk, J., Raudsepp, U., Reckermann, M., Ruoho-Airola, T., Savchuk, O. P., Schenk, F., Schimanke, S., Väli, G., Weslawski, J.-M., &amp; Zorita, E. (2012). Comparing reconstructed past variations and future projections of the Baltic Sea ecosystem—first results from multi-model ensemble simulations. </w:t>
      </w:r>
      <w:r w:rsidRPr="00D36414">
        <w:rPr>
          <w:rFonts w:cstheme="minorHAnsi"/>
          <w:i/>
          <w:iCs/>
        </w:rPr>
        <w:t>Environmental Research Letters</w:t>
      </w:r>
      <w:r w:rsidRPr="00D36414">
        <w:rPr>
          <w:rFonts w:cstheme="minorHAnsi"/>
        </w:rPr>
        <w:t xml:space="preserve">, </w:t>
      </w:r>
      <w:r w:rsidRPr="00D36414">
        <w:rPr>
          <w:rFonts w:cstheme="minorHAnsi"/>
          <w:i/>
          <w:iCs/>
        </w:rPr>
        <w:t>7</w:t>
      </w:r>
      <w:r w:rsidRPr="00D36414">
        <w:rPr>
          <w:rFonts w:cstheme="minorHAnsi"/>
        </w:rPr>
        <w:t xml:space="preserve">(3), </w:t>
      </w:r>
      <w:r w:rsidRPr="00D36414">
        <w:rPr>
          <w:rFonts w:cstheme="minorHAnsi"/>
        </w:rPr>
        <w:lastRenderedPageBreak/>
        <w:t xml:space="preserve">34005. </w:t>
      </w:r>
      <w:hyperlink r:id="rId3254" w:history="1">
        <w:r w:rsidRPr="00D36414">
          <w:rPr>
            <w:rStyle w:val="Hyperlink"/>
            <w:rFonts w:cstheme="minorHAnsi"/>
          </w:rPr>
          <w:t>http://doi.org/10.1088/1748-9326/7/3/034005</w:t>
        </w:r>
      </w:hyperlink>
    </w:p>
    <w:p w14:paraId="5229D77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ier, H. E. M., Andersson, H. C., Arheimer, B., Donnelly, C., Eilola, K., Gustafsson, B. G., Kotwicki, L., Neset, T. S., Niiranen, S., Piwowarczyk, J., Savchuk, O. P., Schenk, F., Wȩsławski, J. M., &amp; Zorita, E. (2014). Ensemble modeling of the Baltic Sea ecosystem to provide scenarios for management. </w:t>
      </w:r>
      <w:r w:rsidRPr="00D36414">
        <w:rPr>
          <w:rFonts w:cstheme="minorHAnsi"/>
          <w:i/>
          <w:iCs/>
        </w:rPr>
        <w:t>Ambio</w:t>
      </w:r>
      <w:r w:rsidRPr="00D36414">
        <w:rPr>
          <w:rFonts w:cstheme="minorHAnsi"/>
        </w:rPr>
        <w:t xml:space="preserve">, </w:t>
      </w:r>
      <w:r w:rsidRPr="00D36414">
        <w:rPr>
          <w:rFonts w:cstheme="minorHAnsi"/>
          <w:i/>
          <w:iCs/>
        </w:rPr>
        <w:t>43</w:t>
      </w:r>
      <w:r w:rsidRPr="00D36414">
        <w:rPr>
          <w:rFonts w:cstheme="minorHAnsi"/>
        </w:rPr>
        <w:t xml:space="preserve">(1), 37–48. </w:t>
      </w:r>
      <w:hyperlink r:id="rId3255" w:history="1">
        <w:r w:rsidRPr="00D36414">
          <w:rPr>
            <w:rStyle w:val="Hyperlink"/>
            <w:rFonts w:cstheme="minorHAnsi"/>
          </w:rPr>
          <w:t>http://doi.org/10.1007/s13280-013-0475-6</w:t>
        </w:r>
      </w:hyperlink>
    </w:p>
    <w:p w14:paraId="2A3B57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rino, G., Barange, M., Blanchard, J. L., Harle, J., Holmes, R., Allen, I., Allison, E. H., Badjeck, M. C., Dulvy, N. K., Holt, J., Jennings, S., Mullon, C., &amp; Rodwell, L. D. (2012). Can marine fisheries and aquaculture meet fish demand from a growing human population in a changing climate?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4), 795–806. </w:t>
      </w:r>
      <w:hyperlink r:id="rId3256" w:history="1">
        <w:r w:rsidRPr="00D36414">
          <w:rPr>
            <w:rStyle w:val="Hyperlink"/>
            <w:rFonts w:cstheme="minorHAnsi"/>
          </w:rPr>
          <w:t>http://doi.org/10.1016/j.gloenvcha.2012.03.003</w:t>
        </w:r>
      </w:hyperlink>
    </w:p>
    <w:p w14:paraId="4198E2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ilestad, R., Svenfelt, Å., &amp; Dreborg, K. H. (2014). Developing integrated explorative and normative scenarios: The case of future land use in a climate-neutral Sweden. </w:t>
      </w:r>
      <w:r w:rsidRPr="00D36414">
        <w:rPr>
          <w:rFonts w:cstheme="minorHAnsi"/>
          <w:i/>
          <w:iCs/>
        </w:rPr>
        <w:t>Futures</w:t>
      </w:r>
      <w:r w:rsidRPr="00D36414">
        <w:rPr>
          <w:rFonts w:cstheme="minorHAnsi"/>
        </w:rPr>
        <w:t xml:space="preserve">, </w:t>
      </w:r>
      <w:r w:rsidRPr="00D36414">
        <w:rPr>
          <w:rFonts w:cstheme="minorHAnsi"/>
          <w:i/>
          <w:iCs/>
        </w:rPr>
        <w:t>60</w:t>
      </w:r>
      <w:r w:rsidRPr="00D36414">
        <w:rPr>
          <w:rFonts w:cstheme="minorHAnsi"/>
        </w:rPr>
        <w:t xml:space="preserve">, 59–71. </w:t>
      </w:r>
      <w:hyperlink r:id="rId3257" w:history="1">
        <w:r w:rsidRPr="00D36414">
          <w:rPr>
            <w:rStyle w:val="Hyperlink"/>
            <w:rFonts w:cstheme="minorHAnsi"/>
          </w:rPr>
          <w:t>http://doi.org/10.1016/j.futures.2014.04.015</w:t>
        </w:r>
      </w:hyperlink>
    </w:p>
    <w:p w14:paraId="2147847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ina, M., Bugmann, H., Cordonnier, T., Irauschek, F., Klopcic, M., Pardos, M., &amp; Cailleret, M. (2016). Future ecosystem services from European mountain forests under climate change. </w:t>
      </w:r>
      <w:r w:rsidRPr="00D36414">
        <w:rPr>
          <w:rFonts w:cstheme="minorHAnsi"/>
          <w:i/>
          <w:iCs/>
        </w:rPr>
        <w:t>Journal of Applied Ecology, 54</w:t>
      </w:r>
      <w:r w:rsidRPr="00D36414">
        <w:rPr>
          <w:rFonts w:cstheme="minorHAnsi"/>
          <w:iCs/>
        </w:rPr>
        <w:t>(2), 389-401</w:t>
      </w:r>
      <w:r w:rsidRPr="00D36414">
        <w:rPr>
          <w:rFonts w:cstheme="minorHAnsi"/>
        </w:rPr>
        <w:t xml:space="preserve">. </w:t>
      </w:r>
      <w:hyperlink r:id="rId3258" w:history="1">
        <w:r w:rsidRPr="00D36414">
          <w:rPr>
            <w:rStyle w:val="Hyperlink"/>
            <w:rFonts w:cstheme="minorHAnsi"/>
          </w:rPr>
          <w:t>http://doi.org/10.1111/1365-2664.12772</w:t>
        </w:r>
      </w:hyperlink>
    </w:p>
    <w:p w14:paraId="4FB2345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ina, M., Bugmann, H., Klopcic, M., &amp; Cailleret, M. (2017). Accurate modeling of harvesting is key for projecting future forest dynamics: a case study in the Slovenian mountains. </w:t>
      </w:r>
      <w:r w:rsidRPr="00D36414">
        <w:rPr>
          <w:rFonts w:cstheme="minorHAnsi"/>
          <w:i/>
          <w:iCs/>
        </w:rPr>
        <w:t>Regional Environmental Change, 17</w:t>
      </w:r>
      <w:r w:rsidRPr="00D36414">
        <w:rPr>
          <w:rFonts w:cstheme="minorHAnsi"/>
          <w:iCs/>
        </w:rPr>
        <w:t>(1), 49-64</w:t>
      </w:r>
      <w:r w:rsidRPr="00D36414">
        <w:rPr>
          <w:rFonts w:cstheme="minorHAnsi"/>
        </w:rPr>
        <w:t xml:space="preserve">. </w:t>
      </w:r>
      <w:hyperlink r:id="rId3259" w:history="1">
        <w:r w:rsidRPr="00D36414">
          <w:rPr>
            <w:rStyle w:val="Hyperlink"/>
            <w:rFonts w:cstheme="minorHAnsi"/>
          </w:rPr>
          <w:t>http://doi.org/10.1007/s10113-015-0902-2</w:t>
        </w:r>
      </w:hyperlink>
    </w:p>
    <w:p w14:paraId="028F607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itchley, J., Price, M. F., &amp; Tzanopoulos, J. (2006). Integrated futures for Europe’s mountain regions: Reconciling biodiversity conservation and human livelihoods. </w:t>
      </w:r>
      <w:r w:rsidRPr="00D36414">
        <w:rPr>
          <w:rFonts w:cstheme="minorHAnsi"/>
          <w:i/>
          <w:iCs/>
        </w:rPr>
        <w:t>Journal of Mountain Science</w:t>
      </w:r>
      <w:r w:rsidRPr="00D36414">
        <w:rPr>
          <w:rFonts w:cstheme="minorHAnsi"/>
        </w:rPr>
        <w:t xml:space="preserve">, </w:t>
      </w:r>
      <w:r w:rsidRPr="00D36414">
        <w:rPr>
          <w:rFonts w:cstheme="minorHAnsi"/>
          <w:i/>
          <w:iCs/>
        </w:rPr>
        <w:t>3</w:t>
      </w:r>
      <w:r w:rsidRPr="00D36414">
        <w:rPr>
          <w:rFonts w:cstheme="minorHAnsi"/>
        </w:rPr>
        <w:t xml:space="preserve">(4), 276–286. </w:t>
      </w:r>
      <w:hyperlink r:id="rId3260" w:history="1">
        <w:r w:rsidRPr="00D36414">
          <w:rPr>
            <w:rStyle w:val="Hyperlink"/>
            <w:rFonts w:cstheme="minorHAnsi"/>
          </w:rPr>
          <w:t>http://doi.org/10.1007/s11629-006-0276-5</w:t>
        </w:r>
      </w:hyperlink>
    </w:p>
    <w:p w14:paraId="5173EA0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okrech, M., Kebede, A. S., Nicholls, R. J., Wimmer, F., &amp; Feyen, L. (2014). An integrated approach for assessing flood impacts due to future climate and socio-economic conditions and the scope of adaptation in Europe.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245–260. </w:t>
      </w:r>
      <w:hyperlink r:id="rId3261" w:history="1">
        <w:r w:rsidRPr="00D36414">
          <w:rPr>
            <w:rStyle w:val="Hyperlink"/>
            <w:rFonts w:cstheme="minorHAnsi"/>
          </w:rPr>
          <w:t>http://doi.org/10.1007/s10584-014-1298-6</w:t>
        </w:r>
      </w:hyperlink>
    </w:p>
    <w:p w14:paraId="66E4F41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ont, O., Neuvonen, A., &amp; Lähteenoja, S. (2014). Sustainable lifestyles 2050: Stakeholder visions, emerging practices and future research. </w:t>
      </w:r>
      <w:r w:rsidRPr="00D36414">
        <w:rPr>
          <w:rFonts w:cstheme="minorHAnsi"/>
          <w:i/>
          <w:iCs/>
        </w:rPr>
        <w:t>Journal of Cleaner Production</w:t>
      </w:r>
      <w:r w:rsidRPr="00D36414">
        <w:rPr>
          <w:rFonts w:cstheme="minorHAnsi"/>
        </w:rPr>
        <w:t xml:space="preserve">, </w:t>
      </w:r>
      <w:r w:rsidRPr="00D36414">
        <w:rPr>
          <w:rFonts w:cstheme="minorHAnsi"/>
          <w:i/>
          <w:iCs/>
        </w:rPr>
        <w:t>63</w:t>
      </w:r>
      <w:r w:rsidRPr="00D36414">
        <w:rPr>
          <w:rFonts w:cstheme="minorHAnsi"/>
        </w:rPr>
        <w:t xml:space="preserve">, 24–32. </w:t>
      </w:r>
      <w:hyperlink r:id="rId3262" w:history="1">
        <w:r w:rsidRPr="00D36414">
          <w:rPr>
            <w:rStyle w:val="Hyperlink"/>
            <w:rFonts w:cstheme="minorHAnsi"/>
          </w:rPr>
          <w:t>http://doi.org/10.1016/j.jclepro.2013.09.007</w:t>
        </w:r>
      </w:hyperlink>
    </w:p>
    <w:p w14:paraId="787605E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urray-Rust, D., Rieser, V., Robinson, D. T., Miličič, V., &amp; Rounsevell, M. D. A. (2013). Agent-based modelling of land use dynamics and residential quality of life for future scenarios. </w:t>
      </w:r>
      <w:r w:rsidRPr="00D36414">
        <w:rPr>
          <w:rFonts w:cstheme="minorHAnsi"/>
          <w:i/>
          <w:iCs/>
        </w:rPr>
        <w:t>Environmental Modelling &amp; Software</w:t>
      </w:r>
      <w:r w:rsidRPr="00D36414">
        <w:rPr>
          <w:rFonts w:cstheme="minorHAnsi"/>
        </w:rPr>
        <w:t xml:space="preserve">, </w:t>
      </w:r>
      <w:r w:rsidRPr="00D36414">
        <w:rPr>
          <w:rFonts w:cstheme="minorHAnsi"/>
          <w:i/>
          <w:iCs/>
        </w:rPr>
        <w:t>46</w:t>
      </w:r>
      <w:r w:rsidRPr="00D36414">
        <w:rPr>
          <w:rFonts w:cstheme="minorHAnsi"/>
        </w:rPr>
        <w:t xml:space="preserve">, 75–89. </w:t>
      </w:r>
      <w:hyperlink r:id="rId3263" w:history="1">
        <w:r w:rsidRPr="00D36414">
          <w:rPr>
            <w:rStyle w:val="Hyperlink"/>
            <w:rFonts w:cstheme="minorHAnsi"/>
          </w:rPr>
          <w:t>http://doi.org/10.1016/j.envsoft.2013.02.011</w:t>
        </w:r>
      </w:hyperlink>
    </w:p>
    <w:p w14:paraId="62CC608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akicenovic, N., Alcamo, J., Davis, G., de Vries, B., Fenhann, J., </w:t>
      </w:r>
      <w:r w:rsidRPr="00D36414">
        <w:rPr>
          <w:rFonts w:cstheme="minorHAnsi"/>
          <w:i/>
          <w:iCs/>
        </w:rPr>
        <w:t xml:space="preserve">Gaffin, S., Gregory, K., Grübler, A., Yong Jung, T, Kram, T., La Rovere, E. L., Michaelis, L., Mori, S., Morita, T, Pepper, W., Pitcher, H., Price, L., Riahi, K., Roehrl, A, Rogner, H, Sankovski, A., Schlesinger, M., Shukla, P., Smith, S., Swart, R., van Rooijen, S., Victor, N., &amp; </w:t>
      </w:r>
      <w:r w:rsidRPr="00D36414">
        <w:rPr>
          <w:rFonts w:cstheme="minorHAnsi"/>
        </w:rPr>
        <w:t xml:space="preserve">Dadi, Z. (2000). </w:t>
      </w:r>
      <w:r w:rsidRPr="00D36414">
        <w:rPr>
          <w:rFonts w:cstheme="minorHAnsi"/>
          <w:i/>
          <w:iCs/>
        </w:rPr>
        <w:t>Special report on emissions scenarios</w:t>
      </w:r>
      <w:r w:rsidRPr="00D36414">
        <w:rPr>
          <w:rFonts w:cstheme="minorHAnsi"/>
        </w:rPr>
        <w:t>. N. Nakicenovic, &amp; R. Swart (Eds.). Cambridge, UK: Cambridge University Press.</w:t>
      </w:r>
    </w:p>
    <w:p w14:paraId="55A0FCE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eteler, M., Metz, M., Rocchini, D., Rizzoli, A., Flacio, E., Engeler, L., Guidi, V., Luthy, P., &amp; Tonolla, M. (2013). Is Switzerland suitable for the invasion of </w:t>
      </w:r>
      <w:r w:rsidRPr="00D36414">
        <w:rPr>
          <w:rFonts w:cstheme="minorHAnsi"/>
          <w:i/>
        </w:rPr>
        <w:t>Aedes albopictus</w:t>
      </w:r>
      <w:r w:rsidRPr="00D36414">
        <w:rPr>
          <w:rFonts w:cstheme="minorHAnsi"/>
        </w:rPr>
        <w:t xml:space="preserve">? </w:t>
      </w:r>
      <w:r w:rsidRPr="00D36414">
        <w:rPr>
          <w:rFonts w:cstheme="minorHAnsi"/>
          <w:i/>
          <w:iCs/>
        </w:rPr>
        <w:t>PLoS ONE</w:t>
      </w:r>
      <w:r w:rsidRPr="00D36414">
        <w:rPr>
          <w:rFonts w:cstheme="minorHAnsi"/>
        </w:rPr>
        <w:t xml:space="preserve">, </w:t>
      </w:r>
      <w:r w:rsidRPr="00D36414">
        <w:rPr>
          <w:rFonts w:cstheme="minorHAnsi"/>
          <w:i/>
          <w:iCs/>
        </w:rPr>
        <w:t>8</w:t>
      </w:r>
      <w:r w:rsidRPr="00D36414">
        <w:rPr>
          <w:rFonts w:cstheme="minorHAnsi"/>
        </w:rPr>
        <w:t xml:space="preserve">(12), 1–10. </w:t>
      </w:r>
      <w:hyperlink r:id="rId3264" w:history="1">
        <w:r w:rsidRPr="00D36414">
          <w:rPr>
            <w:rStyle w:val="Hyperlink"/>
            <w:rFonts w:cstheme="minorHAnsi"/>
          </w:rPr>
          <w:t>http://doi.org/10.1371/journal.pone.0082090</w:t>
        </w:r>
      </w:hyperlink>
    </w:p>
    <w:p w14:paraId="4E639E9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Nol, L., Verburg, P. H., &amp; Moors, E. J. (2012). Trends in future N</w:t>
      </w:r>
      <w:r w:rsidRPr="00D36414">
        <w:rPr>
          <w:rFonts w:cstheme="minorHAnsi"/>
          <w:vertAlign w:val="subscript"/>
        </w:rPr>
        <w:t>2</w:t>
      </w:r>
      <w:r w:rsidRPr="00D36414">
        <w:rPr>
          <w:rFonts w:cstheme="minorHAnsi"/>
        </w:rPr>
        <w:t xml:space="preserve">O emissions due to land use change. </w:t>
      </w:r>
      <w:r w:rsidRPr="00D36414">
        <w:rPr>
          <w:rFonts w:cstheme="minorHAnsi"/>
          <w:i/>
          <w:iCs/>
        </w:rPr>
        <w:t>Journal of Environmental Management</w:t>
      </w:r>
      <w:r w:rsidRPr="00D36414">
        <w:rPr>
          <w:rFonts w:cstheme="minorHAnsi"/>
        </w:rPr>
        <w:t xml:space="preserve">, </w:t>
      </w:r>
      <w:r w:rsidRPr="00D36414">
        <w:rPr>
          <w:rFonts w:cstheme="minorHAnsi"/>
          <w:i/>
          <w:iCs/>
        </w:rPr>
        <w:t>94</w:t>
      </w:r>
      <w:r w:rsidRPr="00D36414">
        <w:rPr>
          <w:rFonts w:cstheme="minorHAnsi"/>
        </w:rPr>
        <w:t xml:space="preserve">(1), 78–90. </w:t>
      </w:r>
      <w:hyperlink r:id="rId3265" w:history="1">
        <w:r w:rsidRPr="00D36414">
          <w:rPr>
            <w:rStyle w:val="Hyperlink"/>
            <w:rFonts w:cstheme="minorHAnsi"/>
          </w:rPr>
          <w:t>http://doi.org/10.1016/j.jenvman.2011.06.053</w:t>
        </w:r>
      </w:hyperlink>
    </w:p>
    <w:p w14:paraId="5EC6D98B" w14:textId="77777777" w:rsidR="008A5415" w:rsidRPr="00D36414" w:rsidRDefault="008A5415" w:rsidP="008A5415">
      <w:pPr>
        <w:widowControl w:val="0"/>
        <w:autoSpaceDE w:val="0"/>
        <w:autoSpaceDN w:val="0"/>
        <w:adjustRightInd w:val="0"/>
        <w:spacing w:before="120"/>
        <w:ind w:left="480" w:hanging="480"/>
        <w:rPr>
          <w:rFonts w:cstheme="minorHAnsi"/>
          <w:color w:val="0563C1" w:themeColor="hyperlink"/>
          <w:u w:val="single"/>
        </w:rPr>
      </w:pPr>
      <w:r w:rsidRPr="00D36414">
        <w:rPr>
          <w:rFonts w:cstheme="minorHAnsi"/>
        </w:rPr>
        <w:t xml:space="preserve">Norwegian Saami Association. (2008). </w:t>
      </w:r>
      <w:r w:rsidRPr="00D36414">
        <w:rPr>
          <w:rFonts w:cstheme="minorHAnsi"/>
          <w:i/>
        </w:rPr>
        <w:t xml:space="preserve">Miljøpolitisk Program for Norske Samers Riksforbund (NSR). </w:t>
      </w:r>
      <w:r w:rsidRPr="00D36414">
        <w:rPr>
          <w:rFonts w:cstheme="minorHAnsi"/>
          <w:i/>
        </w:rPr>
        <w:lastRenderedPageBreak/>
        <w:t>Saksframlegg til landsmøtet i Norske Samers Riksforbund 2008 Sak 10 Miljøpolitisk prinsipprogram [</w:t>
      </w:r>
      <w:r w:rsidRPr="00D36414">
        <w:rPr>
          <w:rFonts w:cstheme="minorHAnsi"/>
          <w:i/>
          <w:lang w:val="en"/>
        </w:rPr>
        <w:t xml:space="preserve">Environmental Policy Program for the </w:t>
      </w:r>
      <w:r w:rsidRPr="00D36414">
        <w:rPr>
          <w:rFonts w:cstheme="minorHAnsi"/>
          <w:i/>
        </w:rPr>
        <w:t xml:space="preserve">Norwegian Saami Association (NSR). </w:t>
      </w:r>
      <w:r w:rsidRPr="00D36414">
        <w:rPr>
          <w:rFonts w:cstheme="minorHAnsi"/>
          <w:i/>
          <w:lang w:val="en"/>
        </w:rPr>
        <w:t xml:space="preserve">Presentation of issues for the </w:t>
      </w:r>
      <w:r w:rsidRPr="00D36414">
        <w:rPr>
          <w:rFonts w:cstheme="minorHAnsi"/>
          <w:i/>
        </w:rPr>
        <w:t>Norwegian Saami Association congress 2008, issue 10, Environmental Policy Paper (2008)]</w:t>
      </w:r>
      <w:r w:rsidRPr="00D36414">
        <w:rPr>
          <w:rFonts w:cstheme="minorHAnsi"/>
        </w:rPr>
        <w:t xml:space="preserve">. Retrieved from </w:t>
      </w:r>
      <w:hyperlink r:id="rId3266" w:history="1">
        <w:r w:rsidRPr="00D36414">
          <w:rPr>
            <w:rStyle w:val="Hyperlink"/>
            <w:rFonts w:cstheme="minorHAnsi"/>
          </w:rPr>
          <w:t>http://www3.nsr.no/files/LM 2008/Sak 10 Miljopolitisk prinsipprogram.pdf</w:t>
        </w:r>
      </w:hyperlink>
    </w:p>
    <w:p w14:paraId="0D94A48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unneri, C., Windhorst, W., Kerry Turner, R., &amp; Lenhart, H. (2007). Nutrient emission reduction scenarios in the North Sea: An abatement cost and ecosystem integrity analysis. </w:t>
      </w:r>
      <w:r w:rsidRPr="00D36414">
        <w:rPr>
          <w:rFonts w:cstheme="minorHAnsi"/>
          <w:i/>
          <w:iCs/>
        </w:rPr>
        <w:t>Ecological Indicators</w:t>
      </w:r>
      <w:r w:rsidRPr="00D36414">
        <w:rPr>
          <w:rFonts w:cstheme="minorHAnsi"/>
        </w:rPr>
        <w:t xml:space="preserve">, </w:t>
      </w:r>
      <w:r w:rsidRPr="00D36414">
        <w:rPr>
          <w:rFonts w:cstheme="minorHAnsi"/>
          <w:i/>
          <w:iCs/>
        </w:rPr>
        <w:t>7</w:t>
      </w:r>
      <w:r w:rsidRPr="00D36414">
        <w:rPr>
          <w:rFonts w:cstheme="minorHAnsi"/>
        </w:rPr>
        <w:t xml:space="preserve">(4), 776–792. </w:t>
      </w:r>
      <w:hyperlink r:id="rId3267" w:history="1">
        <w:r w:rsidRPr="00D36414">
          <w:rPr>
            <w:rStyle w:val="Hyperlink"/>
            <w:rFonts w:cstheme="minorHAnsi"/>
          </w:rPr>
          <w:t>http://doi.org/10.1016/j.ecolind.2006.09.002</w:t>
        </w:r>
      </w:hyperlink>
    </w:p>
    <w:p w14:paraId="1A78B2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Neill, B. C., Kriegler, E., Ebi, K. L., Kemp-Benedict, E., Riahi, K., Rothman, D. S., van Ruijven, B. J., van Vuuren, D. P., Birkmann, J., &amp; Kok, K. (2015). The roads ahead: Narratives for shared socioeconomic pathways describing world futures in the 21st century. </w:t>
      </w:r>
      <w:r w:rsidRPr="00D36414">
        <w:rPr>
          <w:rFonts w:cstheme="minorHAnsi"/>
          <w:i/>
          <w:iCs/>
        </w:rPr>
        <w:t>Global Environmental Change</w:t>
      </w:r>
      <w:r w:rsidRPr="00D36414">
        <w:rPr>
          <w:rFonts w:cstheme="minorHAnsi"/>
        </w:rPr>
        <w:t xml:space="preserve">, </w:t>
      </w:r>
      <w:r w:rsidRPr="00D36414">
        <w:rPr>
          <w:rFonts w:cstheme="minorHAnsi"/>
          <w:i/>
          <w:iCs/>
        </w:rPr>
        <w:t>42</w:t>
      </w:r>
      <w:r w:rsidRPr="00D36414">
        <w:rPr>
          <w:rFonts w:cstheme="minorHAnsi"/>
        </w:rPr>
        <w:t xml:space="preserve">, 169–180. </w:t>
      </w:r>
      <w:hyperlink r:id="rId3268" w:history="1">
        <w:r w:rsidRPr="00D36414">
          <w:rPr>
            <w:rStyle w:val="Hyperlink"/>
            <w:rFonts w:cstheme="minorHAnsi"/>
          </w:rPr>
          <w:t>http://doi.org/10.1016/j.gloenvcha.2015.01.004</w:t>
        </w:r>
      </w:hyperlink>
    </w:p>
    <w:p w14:paraId="236966F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bersteiner, M., Walsh, B., Frank, S., Havlík, P., Cantele, M., Liu, J., Palazzo, A., Herrero, M., Lu, Y., Mosnier, A., Valin, H., Riahi, K., Kraxner, F., Fritz, S., &amp; Van Vuuren, D. (2016). Assessing the land resource - food price nexus of the Sustainable Development Goals. </w:t>
      </w:r>
      <w:r w:rsidRPr="00D36414">
        <w:rPr>
          <w:rFonts w:cstheme="minorHAnsi"/>
          <w:i/>
          <w:iCs/>
        </w:rPr>
        <w:t>Science Advances</w:t>
      </w:r>
      <w:r w:rsidRPr="00D36414">
        <w:rPr>
          <w:rFonts w:cstheme="minorHAnsi"/>
        </w:rPr>
        <w:t xml:space="preserve">, </w:t>
      </w:r>
      <w:r w:rsidRPr="00D36414">
        <w:rPr>
          <w:rFonts w:cstheme="minorHAnsi"/>
          <w:i/>
          <w:iCs/>
        </w:rPr>
        <w:t>2</w:t>
      </w:r>
      <w:r w:rsidRPr="00D36414">
        <w:rPr>
          <w:rFonts w:cstheme="minorHAnsi"/>
        </w:rPr>
        <w:t xml:space="preserve">(9), e1501499. </w:t>
      </w:r>
      <w:hyperlink r:id="rId3269" w:history="1">
        <w:r w:rsidRPr="00D36414">
          <w:rPr>
            <w:rStyle w:val="Hyperlink"/>
            <w:rFonts w:cstheme="minorHAnsi"/>
          </w:rPr>
          <w:t>http://doi.org/10.1126/sciadv.1501499</w:t>
        </w:r>
      </w:hyperlink>
    </w:p>
    <w:p w14:paraId="1D9FC61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sterwind, D., Rau, A., &amp; Zaiko, A. (2016). Drivers and pressures - Untangling the terms commonly used in marine science and policy. </w:t>
      </w:r>
      <w:r w:rsidRPr="00D36414">
        <w:rPr>
          <w:rFonts w:cstheme="minorHAnsi"/>
          <w:i/>
          <w:iCs/>
        </w:rPr>
        <w:t>Journal of Environmental Management</w:t>
      </w:r>
      <w:r w:rsidRPr="00D36414">
        <w:rPr>
          <w:rFonts w:cstheme="minorHAnsi"/>
        </w:rPr>
        <w:t xml:space="preserve">, </w:t>
      </w:r>
      <w:r w:rsidRPr="00D36414">
        <w:rPr>
          <w:rFonts w:cstheme="minorHAnsi"/>
          <w:i/>
          <w:iCs/>
        </w:rPr>
        <w:t>181</w:t>
      </w:r>
      <w:r w:rsidRPr="00D36414">
        <w:rPr>
          <w:rFonts w:cstheme="minorHAnsi"/>
        </w:rPr>
        <w:t xml:space="preserve">, 8–15. </w:t>
      </w:r>
      <w:hyperlink r:id="rId3270" w:history="1">
        <w:r w:rsidRPr="00D36414">
          <w:rPr>
            <w:rStyle w:val="Hyperlink"/>
            <w:rFonts w:cstheme="minorHAnsi"/>
          </w:rPr>
          <w:t>http://doi.org/10.1016/j.jenvman.2016.05.058</w:t>
        </w:r>
      </w:hyperlink>
    </w:p>
    <w:p w14:paraId="157FD26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kruszko, T., Duel, H., Acreman, M., Grygoruk, M., Flörke, M., &amp; Schneider, C. (2011). Broad-scale ecosystem services of European wetlands — Overview of the current situation and future perspectives under different climate and water management scenarios. </w:t>
      </w:r>
      <w:r w:rsidRPr="00D36414">
        <w:rPr>
          <w:rFonts w:cstheme="minorHAnsi"/>
          <w:i/>
          <w:iCs/>
        </w:rPr>
        <w:t>Hydrological Sciences Journal</w:t>
      </w:r>
      <w:r w:rsidRPr="00D36414">
        <w:rPr>
          <w:rFonts w:cstheme="minorHAnsi"/>
        </w:rPr>
        <w:t xml:space="preserve">, </w:t>
      </w:r>
      <w:r w:rsidRPr="00D36414">
        <w:rPr>
          <w:rFonts w:cstheme="minorHAnsi"/>
          <w:i/>
          <w:iCs/>
        </w:rPr>
        <w:t>56</w:t>
      </w:r>
      <w:r w:rsidRPr="00D36414">
        <w:rPr>
          <w:rFonts w:cstheme="minorHAnsi"/>
        </w:rPr>
        <w:t xml:space="preserve">(8), 1501–1517. </w:t>
      </w:r>
      <w:hyperlink r:id="rId3271" w:history="1">
        <w:r w:rsidRPr="00D36414">
          <w:rPr>
            <w:rStyle w:val="Hyperlink"/>
            <w:rFonts w:cstheme="minorHAnsi"/>
          </w:rPr>
          <w:t>http://doi.org/10.1080/02626667.2011.631188</w:t>
        </w:r>
      </w:hyperlink>
    </w:p>
    <w:p w14:paraId="63B67B2C"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Oteros-Rozas, E., Martín-López, B., Daw, T. M., Bohensky, E., Butler, J., Hill, R., Martin-Ortega, J., Quinlan, A., Ravera, F., Ruiz-Mallén, I., Thyresson, M., Mistry, J., Palomo, I., Peterson, G., Plieninger, T., Waylen, K., Beach, D., Bohnet, I., Hamann, M., Hanspach, J., Hubacek, K., Lavorel, S., &amp; Vilardy, S. (2015). Participatory scenario-planning in place-based social-ecological research: Insights and experiences from 23 case studies. </w:t>
      </w:r>
      <w:r w:rsidRPr="00D36414">
        <w:rPr>
          <w:rFonts w:cstheme="minorHAnsi"/>
          <w:i/>
          <w:iCs/>
          <w:lang w:val="es-ES"/>
        </w:rPr>
        <w:t>Ecology and Society</w:t>
      </w:r>
      <w:r w:rsidRPr="00D36414">
        <w:rPr>
          <w:rFonts w:cstheme="minorHAnsi"/>
          <w:lang w:val="es-ES"/>
        </w:rPr>
        <w:t xml:space="preserve">, </w:t>
      </w:r>
      <w:r w:rsidRPr="00D36414">
        <w:rPr>
          <w:rFonts w:cstheme="minorHAnsi"/>
          <w:i/>
          <w:iCs/>
          <w:lang w:val="es-ES"/>
        </w:rPr>
        <w:t>20</w:t>
      </w:r>
      <w:r w:rsidRPr="00D36414">
        <w:rPr>
          <w:rFonts w:cstheme="minorHAnsi"/>
          <w:lang w:val="es-ES"/>
        </w:rPr>
        <w:t xml:space="preserve">(4), 32. </w:t>
      </w:r>
      <w:hyperlink r:id="rId3272" w:history="1">
        <w:r w:rsidRPr="00D36414">
          <w:rPr>
            <w:rStyle w:val="Hyperlink"/>
            <w:rFonts w:cstheme="minorHAnsi"/>
            <w:lang w:val="es-ES"/>
          </w:rPr>
          <w:t>http://doi.org/10.5751/ES-07985-200432</w:t>
        </w:r>
      </w:hyperlink>
    </w:p>
    <w:p w14:paraId="6AA0401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Oteros-Rozas, E., Martín-López, B., López, C. A., Palomo, I., &amp; González, J. A. (2013). </w:t>
      </w:r>
      <w:r w:rsidRPr="00D36414">
        <w:rPr>
          <w:rFonts w:cstheme="minorHAnsi"/>
        </w:rPr>
        <w:t xml:space="preserve">Envisioning the future of transhumant pastoralism through participatory scenario planning: a case study in Spain. </w:t>
      </w:r>
      <w:r w:rsidRPr="00D36414">
        <w:rPr>
          <w:rFonts w:cstheme="minorHAnsi"/>
          <w:i/>
          <w:iCs/>
        </w:rPr>
        <w:t>The Rangeland Journal</w:t>
      </w:r>
      <w:r w:rsidRPr="00D36414">
        <w:rPr>
          <w:rFonts w:cstheme="minorHAnsi"/>
        </w:rPr>
        <w:t xml:space="preserve">, </w:t>
      </w:r>
      <w:r w:rsidRPr="00D36414">
        <w:rPr>
          <w:rFonts w:cstheme="minorHAnsi"/>
          <w:i/>
          <w:iCs/>
        </w:rPr>
        <w:t>35</w:t>
      </w:r>
      <w:r w:rsidRPr="00D36414">
        <w:rPr>
          <w:rFonts w:cstheme="minorHAnsi"/>
        </w:rPr>
        <w:t xml:space="preserve">(3), 251-272. </w:t>
      </w:r>
      <w:hyperlink r:id="rId3273" w:history="1">
        <w:r w:rsidRPr="00D36414">
          <w:rPr>
            <w:rStyle w:val="Hyperlink"/>
            <w:rFonts w:cstheme="minorHAnsi"/>
          </w:rPr>
          <w:t>http://doi.org/10.1071/RJ12092</w:t>
        </w:r>
      </w:hyperlink>
    </w:p>
    <w:p w14:paraId="20C6BA6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zolincius, R., Lekevicius, E., Stakenas, V., Galvonaite, A., Samas, A., &amp; Valiukas, D. (2014). Lithuanian forests and climate change: Possible effects on tree species composition. </w:t>
      </w:r>
      <w:r w:rsidRPr="00D36414">
        <w:rPr>
          <w:rFonts w:cstheme="minorHAnsi"/>
          <w:i/>
          <w:iCs/>
        </w:rPr>
        <w:t>European Journal of Forest Research</w:t>
      </w:r>
      <w:r w:rsidRPr="00D36414">
        <w:rPr>
          <w:rFonts w:cstheme="minorHAnsi"/>
        </w:rPr>
        <w:t xml:space="preserve">, </w:t>
      </w:r>
      <w:r w:rsidRPr="00D36414">
        <w:rPr>
          <w:rFonts w:cstheme="minorHAnsi"/>
          <w:i/>
          <w:iCs/>
        </w:rPr>
        <w:t>133</w:t>
      </w:r>
      <w:r w:rsidRPr="00D36414">
        <w:rPr>
          <w:rFonts w:cstheme="minorHAnsi"/>
        </w:rPr>
        <w:t xml:space="preserve">(1), 51–60. </w:t>
      </w:r>
      <w:hyperlink r:id="rId3274" w:history="1">
        <w:r w:rsidRPr="00D36414">
          <w:rPr>
            <w:rStyle w:val="Hyperlink"/>
            <w:rFonts w:cstheme="minorHAnsi"/>
          </w:rPr>
          <w:t>http://doi.org/10.1007/s10342-013-0735-9</w:t>
        </w:r>
      </w:hyperlink>
    </w:p>
    <w:p w14:paraId="02E995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lacios-Agundez, I., Casado-Arzuaga, I., Madariaga, I., &amp; Onaindia, M. (2013). The relevance of local participatory scenario planning for ecosystem management policies in the Basque Country, northern Spain.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3), UNSP 7. </w:t>
      </w:r>
      <w:hyperlink r:id="rId3275" w:history="1">
        <w:r w:rsidRPr="00D36414">
          <w:rPr>
            <w:rStyle w:val="Hyperlink"/>
            <w:rFonts w:cstheme="minorHAnsi"/>
          </w:rPr>
          <w:t>http://doi.org/10.5751/ES-05619-180307</w:t>
        </w:r>
      </w:hyperlink>
    </w:p>
    <w:p w14:paraId="562A5C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lomo, I., Martín-Lopéz, B., Lopez-Santiago, C., &amp; Montes, C. (2011). Participatory scenario planning for protected areas management under the ecosystem services framework: The Donana social-ecological system in southwestern Spain. </w:t>
      </w:r>
      <w:r w:rsidRPr="00D36414">
        <w:rPr>
          <w:rFonts w:cstheme="minorHAnsi"/>
          <w:i/>
          <w:iCs/>
        </w:rPr>
        <w:t>Ecology and Society</w:t>
      </w:r>
      <w:r w:rsidRPr="00D36414">
        <w:rPr>
          <w:rFonts w:cstheme="minorHAnsi"/>
        </w:rPr>
        <w:t xml:space="preserve">, </w:t>
      </w:r>
      <w:r w:rsidRPr="00D36414">
        <w:rPr>
          <w:rFonts w:cstheme="minorHAnsi"/>
          <w:i/>
          <w:iCs/>
        </w:rPr>
        <w:t>16</w:t>
      </w:r>
      <w:r w:rsidRPr="00D36414">
        <w:rPr>
          <w:rFonts w:cstheme="minorHAnsi"/>
        </w:rPr>
        <w:t xml:space="preserve">(1), 23. </w:t>
      </w:r>
      <w:hyperlink r:id="rId3276" w:history="1">
        <w:r w:rsidRPr="00D36414">
          <w:rPr>
            <w:rStyle w:val="Hyperlink"/>
            <w:rFonts w:cstheme="minorHAnsi"/>
          </w:rPr>
          <w:t>https://</w:t>
        </w:r>
        <w:r w:rsidRPr="00D36414">
          <w:rPr>
            <w:rStyle w:val="Hyperlink"/>
            <w:rFonts w:cstheme="minorHAnsi"/>
            <w:i/>
            <w:iCs/>
          </w:rPr>
          <w:t>doi</w:t>
        </w:r>
        <w:r w:rsidRPr="00D36414">
          <w:rPr>
            <w:rStyle w:val="Hyperlink"/>
            <w:rFonts w:cstheme="minorHAnsi"/>
          </w:rPr>
          <w:t>.org/10.5751/ES-03862-160123</w:t>
        </w:r>
      </w:hyperlink>
    </w:p>
    <w:p w14:paraId="3222D0D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rliament of Ukraine. (2016) Law of Ukraine “On the Main Principles (Strategy) of the National </w:t>
      </w:r>
      <w:r w:rsidRPr="00D36414">
        <w:rPr>
          <w:rFonts w:cstheme="minorHAnsi"/>
        </w:rPr>
        <w:lastRenderedPageBreak/>
        <w:t xml:space="preserve">Environmental Policy of Ukraine until 2020” No. 2818. Adopted on December, 21, 2010. Retrieved from </w:t>
      </w:r>
      <w:hyperlink r:id="rId3277" w:history="1">
        <w:r w:rsidRPr="00D36414">
          <w:rPr>
            <w:rStyle w:val="Hyperlink"/>
            <w:rFonts w:cstheme="minorHAnsi"/>
          </w:rPr>
          <w:t>https://www.cbd.int/doc/world/ua/ua-nbsap-v3-en.pdf</w:t>
        </w:r>
      </w:hyperlink>
    </w:p>
    <w:p w14:paraId="7CB25F5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rtidário, M. R., Sheate, W. R., Bina, O., Byron, H., &amp; Augusto, B. (2009). Sustainability assessment for agriculture scenarios in Europe’s mountain areas: Lessons from six study areas. </w:t>
      </w:r>
      <w:r w:rsidRPr="00D36414">
        <w:rPr>
          <w:rFonts w:cstheme="minorHAnsi"/>
          <w:i/>
          <w:iCs/>
        </w:rPr>
        <w:t>Environmental Management</w:t>
      </w:r>
      <w:r w:rsidRPr="00D36414">
        <w:rPr>
          <w:rFonts w:cstheme="minorHAnsi"/>
        </w:rPr>
        <w:t xml:space="preserve">, </w:t>
      </w:r>
      <w:r w:rsidRPr="00D36414">
        <w:rPr>
          <w:rFonts w:cstheme="minorHAnsi"/>
          <w:i/>
          <w:iCs/>
        </w:rPr>
        <w:t>43</w:t>
      </w:r>
      <w:r w:rsidRPr="00D36414">
        <w:rPr>
          <w:rFonts w:cstheme="minorHAnsi"/>
        </w:rPr>
        <w:t xml:space="preserve">(1), 144–165. </w:t>
      </w:r>
      <w:hyperlink r:id="rId3278" w:history="1">
        <w:r w:rsidRPr="00D36414">
          <w:rPr>
            <w:rStyle w:val="Hyperlink"/>
            <w:rFonts w:cstheme="minorHAnsi"/>
          </w:rPr>
          <w:t>http://doi.org/10.1007/s00267-008-9206-3</w:t>
        </w:r>
      </w:hyperlink>
    </w:p>
    <w:p w14:paraId="6200258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scual, U., Balvanera, P., Diaz, S., Pataki, G., Roth, E., Stenseke, M., Watson, R. T., Başak Dessane, E., Islar, M., Kelemen, E., Maris, V., Quaas, M., Subramanian, S. M., Wittmer, H., Adlan, A., Ahn, S. Al-Hafedh, Y. S., Amankwah, E., Asah, S. T., Berry, P., Bilgin, A., Breslow, S. J. Bullock, C., Cáceres, D., Daly-Hassen, H., Figueroa, E., Golden, C. D., Gómez-Baggethun, E., González-Jiménez, D., Houdet, J., Keune, H., Kumar, R., Ma, K., May, P. H., Mead, A., O’Farrell, P., Pandit, R., Pengue, W., Pichis-Madruga, R., Popa, F., Preston, S., Pacheco-Balanza, D., Saarikoski, H., Strassburg, B. B., van den Belt, M., Verma, M., Wickson, F., &amp; Yagi, N. (2017). Valuing nature’s contributions to people: The IPBES approach. </w:t>
      </w:r>
      <w:r w:rsidRPr="00D36414">
        <w:rPr>
          <w:rFonts w:cstheme="minorHAnsi"/>
          <w:i/>
          <w:iCs/>
        </w:rPr>
        <w:t>Current Opinion in Environmental Sustainability, 26</w:t>
      </w:r>
      <w:r w:rsidRPr="00D36414">
        <w:rPr>
          <w:rFonts w:cstheme="minorHAnsi"/>
        </w:rPr>
        <w:t xml:space="preserve">, 7–16. </w:t>
      </w:r>
      <w:hyperlink r:id="rId3279" w:history="1">
        <w:r w:rsidRPr="00D36414">
          <w:rPr>
            <w:rStyle w:val="Hyperlink"/>
            <w:rFonts w:cstheme="minorHAnsi"/>
          </w:rPr>
          <w:t>http://doi.org/10.1016/j.cosust.2016.12.006</w:t>
        </w:r>
      </w:hyperlink>
    </w:p>
    <w:p w14:paraId="3AADA52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ul, A. G., Hammen, V. C., Hickler, T., Karlson, U. G., Jones, K. C., &amp; Sweetman, A. J. (2012). Potential implications of future climate and land-cover changes for the fate and distribution of persistent organic pollutants in Europe.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64–74. </w:t>
      </w:r>
      <w:hyperlink r:id="rId3280" w:history="1">
        <w:r w:rsidRPr="00D36414">
          <w:rPr>
            <w:rStyle w:val="Hyperlink"/>
            <w:rFonts w:cstheme="minorHAnsi"/>
          </w:rPr>
          <w:t>http://doi.org/10.1111/j.1466-8238.2010.00547.x</w:t>
        </w:r>
      </w:hyperlink>
    </w:p>
    <w:p w14:paraId="32A5D0F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yne, M. R., Barange, M., Cheung, W. W. L., MacKenzie, B. R., Batchelder, H. P., Cormon, X., Eddy, T. D., Fernandes, J. A., Hollowed, A. B., Jones, M. C., Link, J. S., Neubauer, P., Ortiz, I., Queirós, A. M., &amp; Paula, J. R. (2015). Uncertainties in projecting climate-change impacts in marine ecosystems. </w:t>
      </w:r>
      <w:r w:rsidRPr="00D36414">
        <w:rPr>
          <w:rFonts w:cstheme="minorHAnsi"/>
          <w:i/>
          <w:iCs/>
        </w:rPr>
        <w:t>ICES Journal of Marine Science</w:t>
      </w:r>
      <w:r w:rsidRPr="00D36414">
        <w:rPr>
          <w:rFonts w:cstheme="minorHAnsi"/>
        </w:rPr>
        <w:t xml:space="preserve">, </w:t>
      </w:r>
      <w:r w:rsidRPr="00D36414">
        <w:rPr>
          <w:rFonts w:cstheme="minorHAnsi"/>
          <w:i/>
          <w:iCs/>
        </w:rPr>
        <w:t>73</w:t>
      </w:r>
      <w:r w:rsidRPr="00D36414">
        <w:rPr>
          <w:rFonts w:cstheme="minorHAnsi"/>
        </w:rPr>
        <w:t xml:space="preserve">(5), 1272–1282. </w:t>
      </w:r>
      <w:hyperlink r:id="rId3281" w:history="1">
        <w:r w:rsidRPr="00D36414">
          <w:rPr>
            <w:rStyle w:val="Hyperlink"/>
            <w:rFonts w:cstheme="minorHAnsi"/>
          </w:rPr>
          <w:t>http://doi.org/10.1093/icesjms/fsv231</w:t>
        </w:r>
      </w:hyperlink>
    </w:p>
    <w:p w14:paraId="78B50DFC" w14:textId="77777777" w:rsidR="00CD7F56" w:rsidRPr="00D36414" w:rsidRDefault="00CD7F56" w:rsidP="00CD7F56">
      <w:pPr>
        <w:widowControl w:val="0"/>
        <w:autoSpaceDE w:val="0"/>
        <w:autoSpaceDN w:val="0"/>
        <w:adjustRightInd w:val="0"/>
        <w:spacing w:before="120"/>
        <w:ind w:left="480" w:hanging="480"/>
        <w:rPr>
          <w:rFonts w:cstheme="minorHAnsi"/>
        </w:rPr>
      </w:pPr>
      <w:r w:rsidRPr="00D36414">
        <w:rPr>
          <w:rFonts w:cstheme="minorHAnsi"/>
        </w:rPr>
        <w:t xml:space="preserve">PBL. (2012). </w:t>
      </w:r>
      <w:r w:rsidRPr="00D36414">
        <w:rPr>
          <w:rFonts w:cstheme="minorHAnsi"/>
          <w:i/>
          <w:iCs/>
        </w:rPr>
        <w:t>Roads from Rio+20. Pathways to achieve global sustainability goals by 2050</w:t>
      </w:r>
      <w:r w:rsidRPr="00D36414">
        <w:rPr>
          <w:rFonts w:cstheme="minorHAnsi"/>
        </w:rPr>
        <w:t xml:space="preserve">. The Hague, The Netherlands: </w:t>
      </w:r>
      <w:r w:rsidRPr="00D36414">
        <w:rPr>
          <w:rFonts w:cstheme="minorHAnsi"/>
          <w:lang w:val="pt-PT"/>
        </w:rPr>
        <w:t>Netherlands Environmental Assessment Agency.</w:t>
      </w:r>
    </w:p>
    <w:p w14:paraId="6600CEA1" w14:textId="21373E4D" w:rsidR="00CD7F56" w:rsidRDefault="008E34F0" w:rsidP="00CD7F56">
      <w:pPr>
        <w:widowControl w:val="0"/>
        <w:autoSpaceDE w:val="0"/>
        <w:autoSpaceDN w:val="0"/>
        <w:adjustRightInd w:val="0"/>
        <w:spacing w:before="120"/>
        <w:ind w:left="480" w:hanging="480"/>
        <w:rPr>
          <w:rFonts w:cstheme="minorHAnsi"/>
        </w:rPr>
      </w:pPr>
      <w:r>
        <w:rPr>
          <w:rFonts w:cstheme="minorHAnsi"/>
        </w:rPr>
        <w:t>PBL</w:t>
      </w:r>
      <w:r w:rsidR="00CD7F56" w:rsidRPr="00D36414">
        <w:rPr>
          <w:rFonts w:cstheme="minorHAnsi"/>
        </w:rPr>
        <w:t xml:space="preserve"> &amp; SRC. (2009). </w:t>
      </w:r>
      <w:r w:rsidR="00CD7F56" w:rsidRPr="00D36414">
        <w:rPr>
          <w:rFonts w:cstheme="minorHAnsi"/>
          <w:i/>
          <w:iCs/>
        </w:rPr>
        <w:t>Getting into the Right Lane for 2050: A primer for EU debate</w:t>
      </w:r>
      <w:r w:rsidR="00CD7F56" w:rsidRPr="00D36414">
        <w:rPr>
          <w:rFonts w:cstheme="minorHAnsi"/>
        </w:rPr>
        <w:t xml:space="preserve">. Bilthoven, The Netherlands: </w:t>
      </w:r>
      <w:r w:rsidR="00CD7F56" w:rsidRPr="00D36414">
        <w:rPr>
          <w:rFonts w:cstheme="minorHAnsi"/>
          <w:lang w:val="pt-PT"/>
        </w:rPr>
        <w:t>Netherlands Environmental Assessment Agency.</w:t>
      </w:r>
    </w:p>
    <w:p w14:paraId="1E4D6620" w14:textId="09DFB3C9"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edroli, B., Rounsevell, M. D. A., Metzger, M. J., Paterson, J., &amp; The VOLANTE Consortium. (2015). </w:t>
      </w:r>
      <w:r w:rsidRPr="00D36414">
        <w:rPr>
          <w:rFonts w:cstheme="minorHAnsi"/>
          <w:i/>
          <w:iCs/>
        </w:rPr>
        <w:t>The VOLANTE Roadmap towards sustainable land resource management in Europe. VOLANTE final project document</w:t>
      </w:r>
      <w:r w:rsidRPr="00D36414">
        <w:rPr>
          <w:rFonts w:cstheme="minorHAnsi"/>
        </w:rPr>
        <w:t>. Wageningen, The Netherlands: Alterra Wageningen UR.</w:t>
      </w:r>
    </w:p>
    <w:p w14:paraId="1A53926C" w14:textId="77777777" w:rsidR="008A5415" w:rsidRPr="008A5415" w:rsidRDefault="008A5415" w:rsidP="008A5415">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Pereira, H. M., Mota, R., Ferreira, M., &amp; Gomes, I. (2009). Cenários socioecológicos para Portugal [Socio-ecological scenarios for Portugal]. </w:t>
      </w:r>
      <w:r w:rsidRPr="00D36414">
        <w:rPr>
          <w:rFonts w:cstheme="minorHAnsi"/>
        </w:rPr>
        <w:t xml:space="preserve">In </w:t>
      </w:r>
      <w:r w:rsidRPr="00D36414">
        <w:rPr>
          <w:rFonts w:cstheme="minorHAnsi"/>
          <w:i/>
          <w:iCs/>
        </w:rPr>
        <w:t>Ecossistemas e Bem-Estar Humano: Avaliação para Portugal do Millennium Ecosystem Assessment [Ecosystems and Human Well-being: Evaluation for Portugal’s Millennium Ecosystem Assessment]</w:t>
      </w:r>
      <w:r w:rsidRPr="00D36414">
        <w:rPr>
          <w:rFonts w:cstheme="minorHAnsi"/>
        </w:rPr>
        <w:t xml:space="preserve"> (pp. 91–125). </w:t>
      </w:r>
      <w:r w:rsidRPr="00D36414">
        <w:rPr>
          <w:rFonts w:cstheme="minorHAnsi"/>
          <w:lang w:val="es-ES"/>
        </w:rPr>
        <w:t>Lisbon, Portugal: Escolar Editora.</w:t>
      </w:r>
    </w:p>
    <w:p w14:paraId="132506F0"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lang w:val="es-ES"/>
        </w:rPr>
        <w:t xml:space="preserve">Piniewski, M., Okruszko, T., &amp; Acreman, M. C. (2014). </w:t>
      </w:r>
      <w:r w:rsidRPr="00D36414">
        <w:rPr>
          <w:rFonts w:cstheme="minorHAnsi"/>
        </w:rPr>
        <w:t xml:space="preserve">Environmental water quantity projections under market-driven and sustainability-driven future scenarios in the Narew basin, Poland . </w:t>
      </w:r>
      <w:r w:rsidRPr="00D36414">
        <w:rPr>
          <w:rFonts w:cstheme="minorHAnsi"/>
          <w:i/>
          <w:iCs/>
        </w:rPr>
        <w:t>Hydrological Sciences Journal</w:t>
      </w:r>
      <w:r w:rsidRPr="00D36414">
        <w:rPr>
          <w:rFonts w:cstheme="minorHAnsi"/>
        </w:rPr>
        <w:t xml:space="preserve">, </w:t>
      </w:r>
      <w:r w:rsidRPr="00D36414">
        <w:rPr>
          <w:rFonts w:cstheme="minorHAnsi"/>
          <w:i/>
          <w:iCs/>
        </w:rPr>
        <w:t>59</w:t>
      </w:r>
      <w:r w:rsidRPr="00D36414">
        <w:rPr>
          <w:rFonts w:cstheme="minorHAnsi"/>
        </w:rPr>
        <w:t xml:space="preserve">(3–4), 916–934. </w:t>
      </w:r>
      <w:hyperlink r:id="rId3282" w:history="1">
        <w:r w:rsidRPr="00D36414">
          <w:rPr>
            <w:rStyle w:val="Hyperlink"/>
            <w:rFonts w:cstheme="minorHAnsi"/>
          </w:rPr>
          <w:t>http://doi.org/10.1080/02626667.2014.888068</w:t>
        </w:r>
      </w:hyperlink>
    </w:p>
    <w:p w14:paraId="0E87E68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nt, D., Logez, M., Carrel, G., Rogers, C., &amp; Haidvogl, G. (2015). Historical change in fish species distribution: Shifting reference conditions and global warming effects. </w:t>
      </w:r>
      <w:r w:rsidRPr="00D36414">
        <w:rPr>
          <w:rFonts w:cstheme="minorHAnsi"/>
          <w:i/>
          <w:iCs/>
        </w:rPr>
        <w:t>Aquatic Sciences</w:t>
      </w:r>
      <w:r w:rsidRPr="00D36414">
        <w:rPr>
          <w:rFonts w:cstheme="minorHAnsi"/>
        </w:rPr>
        <w:t xml:space="preserve">, </w:t>
      </w:r>
      <w:r w:rsidRPr="00D36414">
        <w:rPr>
          <w:rFonts w:cstheme="minorHAnsi"/>
          <w:i/>
          <w:iCs/>
        </w:rPr>
        <w:t>77</w:t>
      </w:r>
      <w:r w:rsidRPr="00D36414">
        <w:rPr>
          <w:rFonts w:cstheme="minorHAnsi"/>
        </w:rPr>
        <w:t xml:space="preserve">(3), 441–453. </w:t>
      </w:r>
      <w:hyperlink r:id="rId3283" w:history="1">
        <w:r w:rsidRPr="00D36414">
          <w:rPr>
            <w:rStyle w:val="Hyperlink"/>
            <w:rFonts w:cstheme="minorHAnsi"/>
          </w:rPr>
          <w:t>http://doi.org/10.1007/s00027-014-0386-z</w:t>
        </w:r>
      </w:hyperlink>
    </w:p>
    <w:p w14:paraId="0EA38B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pp, A., Calvin, K., Fujimori, S., Havlik, P., Humpenöder, F., Stehfest, E., Bodirsky, B. L., Dietrich, J. P., Doelmann, J. C., Gusti, M., Hasegawa, T., Kyle, P., Obersteiner, M., Tabeau, A., Takahashi, K., Valin, H., Waldhoff, S., Weindl, I., Wise, M., Kriegler, E., Lotze-Campen, H., Fricko, O., Riahi, K., &amp; Vuuren, D. P. van. (2017). Land-use futures in the shared socio-economic pathways. </w:t>
      </w:r>
      <w:r w:rsidRPr="00D36414">
        <w:rPr>
          <w:rFonts w:cstheme="minorHAnsi"/>
          <w:i/>
          <w:iCs/>
        </w:rPr>
        <w:t xml:space="preserve">Global </w:t>
      </w:r>
      <w:r w:rsidRPr="00D36414">
        <w:rPr>
          <w:rFonts w:cstheme="minorHAnsi"/>
          <w:i/>
          <w:iCs/>
        </w:rPr>
        <w:lastRenderedPageBreak/>
        <w:t>Environmental Change</w:t>
      </w:r>
      <w:r w:rsidRPr="00D36414">
        <w:rPr>
          <w:rFonts w:cstheme="minorHAnsi"/>
        </w:rPr>
        <w:t xml:space="preserve">, </w:t>
      </w:r>
      <w:r w:rsidRPr="00D36414">
        <w:rPr>
          <w:rFonts w:cstheme="minorHAnsi"/>
          <w:i/>
          <w:iCs/>
        </w:rPr>
        <w:t>42</w:t>
      </w:r>
      <w:r w:rsidRPr="00D36414">
        <w:rPr>
          <w:rFonts w:cstheme="minorHAnsi"/>
        </w:rPr>
        <w:t xml:space="preserve">, 331–345. </w:t>
      </w:r>
      <w:hyperlink r:id="rId3284" w:history="1">
        <w:r w:rsidRPr="00D36414">
          <w:rPr>
            <w:rStyle w:val="Hyperlink"/>
            <w:rFonts w:cstheme="minorHAnsi"/>
          </w:rPr>
          <w:t>http://doi.org/10.1016/j.gloenvcha.2016.10.002</w:t>
        </w:r>
      </w:hyperlink>
    </w:p>
    <w:p w14:paraId="332BB2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Popp, A., Lotze-Campen, H., &amp; Bodirsky, B. (2010). Food consumption, diet shifts and associated non-CO</w:t>
      </w:r>
      <w:r w:rsidRPr="00D36414">
        <w:rPr>
          <w:rFonts w:cstheme="minorHAnsi"/>
          <w:vertAlign w:val="subscript"/>
        </w:rPr>
        <w:t>2</w:t>
      </w:r>
      <w:r w:rsidRPr="00D36414">
        <w:rPr>
          <w:rFonts w:cstheme="minorHAnsi"/>
        </w:rPr>
        <w:t xml:space="preserve"> greenhouse gases from agricultural production. </w:t>
      </w:r>
      <w:r w:rsidRPr="00D36414">
        <w:rPr>
          <w:rFonts w:cstheme="minorHAnsi"/>
          <w:i/>
          <w:iCs/>
        </w:rPr>
        <w:t>Global Environmental Change</w:t>
      </w:r>
      <w:r w:rsidRPr="00D36414">
        <w:rPr>
          <w:rFonts w:cstheme="minorHAnsi"/>
        </w:rPr>
        <w:t xml:space="preserve">, </w:t>
      </w:r>
      <w:r w:rsidRPr="00D36414">
        <w:rPr>
          <w:rFonts w:cstheme="minorHAnsi"/>
          <w:i/>
          <w:iCs/>
        </w:rPr>
        <w:t>20</w:t>
      </w:r>
      <w:r w:rsidRPr="00D36414">
        <w:rPr>
          <w:rFonts w:cstheme="minorHAnsi"/>
        </w:rPr>
        <w:t xml:space="preserve">(3), 451–462. </w:t>
      </w:r>
      <w:hyperlink r:id="rId3285" w:history="1">
        <w:r w:rsidRPr="00D36414">
          <w:rPr>
            <w:rStyle w:val="Hyperlink"/>
            <w:rFonts w:cstheme="minorHAnsi"/>
          </w:rPr>
          <w:t>http://doi.org/10.1016/j.gloenvcha.2010.02.001</w:t>
        </w:r>
      </w:hyperlink>
    </w:p>
    <w:p w14:paraId="2E5D3C6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sthumus, H., Rouquette, J. R., Morris, J., Gowing, D. J. G., &amp; Hess, T. M. (2010). A framework for the assessment of ecosystem goods and services; a case study on lowland floodplains in England. </w:t>
      </w:r>
      <w:r w:rsidRPr="00D36414">
        <w:rPr>
          <w:rFonts w:cstheme="minorHAnsi"/>
          <w:i/>
          <w:iCs/>
        </w:rPr>
        <w:t>Ecological Economics</w:t>
      </w:r>
      <w:r w:rsidRPr="00D36414">
        <w:rPr>
          <w:rFonts w:cstheme="minorHAnsi"/>
        </w:rPr>
        <w:t xml:space="preserve">, </w:t>
      </w:r>
      <w:r w:rsidRPr="00D36414">
        <w:rPr>
          <w:rFonts w:cstheme="minorHAnsi"/>
          <w:i/>
          <w:iCs/>
        </w:rPr>
        <w:t>69</w:t>
      </w:r>
      <w:r w:rsidRPr="00D36414">
        <w:rPr>
          <w:rFonts w:cstheme="minorHAnsi"/>
        </w:rPr>
        <w:t xml:space="preserve">(7), 1510–1523. </w:t>
      </w:r>
      <w:hyperlink r:id="rId3286" w:history="1">
        <w:r w:rsidRPr="00D36414">
          <w:rPr>
            <w:rStyle w:val="Hyperlink"/>
            <w:rFonts w:cstheme="minorHAnsi"/>
          </w:rPr>
          <w:t>http://doi.org/10.1016/j.ecolecon.2010.02.011</w:t>
        </w:r>
      </w:hyperlink>
    </w:p>
    <w:p w14:paraId="49E43AC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ustie, M. S., Frantzeskaki, N., &amp; Brown, R. R. (2016). A transition scenario for leapfrogging to a sustainable urban water future in Port Vila, Vanuatu. </w:t>
      </w:r>
      <w:r w:rsidRPr="00D36414">
        <w:rPr>
          <w:rFonts w:cstheme="minorHAnsi"/>
          <w:i/>
          <w:iCs/>
        </w:rPr>
        <w:t>Technological Forecasting and Social Change</w:t>
      </w:r>
      <w:r w:rsidRPr="00D36414">
        <w:rPr>
          <w:rFonts w:cstheme="minorHAnsi"/>
        </w:rPr>
        <w:t xml:space="preserve">, </w:t>
      </w:r>
      <w:r w:rsidRPr="00D36414">
        <w:rPr>
          <w:rFonts w:cstheme="minorHAnsi"/>
          <w:i/>
          <w:iCs/>
        </w:rPr>
        <w:t>105</w:t>
      </w:r>
      <w:r w:rsidRPr="00D36414">
        <w:rPr>
          <w:rFonts w:cstheme="minorHAnsi"/>
        </w:rPr>
        <w:t xml:space="preserve">, 129–139. </w:t>
      </w:r>
      <w:hyperlink r:id="rId3287" w:history="1">
        <w:r w:rsidRPr="00D36414">
          <w:rPr>
            <w:rStyle w:val="Hyperlink"/>
            <w:rFonts w:cstheme="minorHAnsi"/>
          </w:rPr>
          <w:t>http://doi.org/10.1016/j.techfore.2015.12.008</w:t>
        </w:r>
      </w:hyperlink>
    </w:p>
    <w:p w14:paraId="53AEBC1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estele, R., Alexander, P., Rounsevell, M. D. A., Arneth, A., Calvin, K., Doelman, J., Eitelberg, D., Engström, K., Fujimori, S., Hasegawa, T., Havlik, P., Humpenöder, F., Jain, A., Krisztin, T., Kyle, P., Meiyappan, P., Popp, A., Sands, R., Schaldach, R., Schüngel, J., Stehfest, E., Tabeau, A., van Meijl, H., van Vliet, J., &amp; Verburg, P. H. (2016). Hotspots of uncertainty in land use and land cover change projections: A global scale model comparison.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 3967–3983. </w:t>
      </w:r>
      <w:hyperlink r:id="rId3288" w:history="1">
        <w:r w:rsidRPr="00D36414">
          <w:rPr>
            <w:rStyle w:val="Hyperlink"/>
            <w:rFonts w:cstheme="minorHAnsi"/>
          </w:rPr>
          <w:t>http://doi.org/10.1111/gcb.13337</w:t>
        </w:r>
      </w:hyperlink>
    </w:p>
    <w:p w14:paraId="71722D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ns, A. G., Pouwels, R., Clement, J., Hendriks, M., De Knegt, B., Petz, K., Beusen, A., Farjon, H., van Hinsberg, A., Janse, J., Knol, O., van Puijenbroek, P., Schelhaas, M., &amp; Van Tol, S. (2017). </w:t>
      </w:r>
      <w:r w:rsidRPr="00D36414">
        <w:rPr>
          <w:rFonts w:cstheme="minorHAnsi"/>
          <w:i/>
          <w:iCs/>
        </w:rPr>
        <w:t>Perspectives on the future of nature in Europe: Impacts and combinations</w:t>
      </w:r>
      <w:r w:rsidRPr="00D36414">
        <w:rPr>
          <w:rFonts w:cstheme="minorHAnsi"/>
        </w:rPr>
        <w:t>. The Hague, The Netherlands: Netherlands Environmental Assessment Agency.</w:t>
      </w:r>
    </w:p>
    <w:p w14:paraId="444560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ukšec, T., Mathiesen, B. V., Novosel, T., &amp; Duic, N. (2014). Assessing the impact of energy saving measures on the future energy demand and related GHG (greenhouse gas) emission reduction of Croatia. </w:t>
      </w:r>
      <w:r w:rsidRPr="00D36414">
        <w:rPr>
          <w:rFonts w:cstheme="minorHAnsi"/>
          <w:i/>
          <w:iCs/>
        </w:rPr>
        <w:t>Energy</w:t>
      </w:r>
      <w:r w:rsidRPr="00D36414">
        <w:rPr>
          <w:rFonts w:cstheme="minorHAnsi"/>
        </w:rPr>
        <w:t xml:space="preserve">, </w:t>
      </w:r>
      <w:r w:rsidRPr="00D36414">
        <w:rPr>
          <w:rFonts w:cstheme="minorHAnsi"/>
          <w:i/>
          <w:iCs/>
        </w:rPr>
        <w:t>76</w:t>
      </w:r>
      <w:r w:rsidRPr="00D36414">
        <w:rPr>
          <w:rFonts w:cstheme="minorHAnsi"/>
        </w:rPr>
        <w:t xml:space="preserve">, 198–209. </w:t>
      </w:r>
      <w:hyperlink r:id="rId3289" w:history="1">
        <w:r w:rsidRPr="00D36414">
          <w:rPr>
            <w:rStyle w:val="Hyperlink"/>
            <w:rFonts w:cstheme="minorHAnsi"/>
          </w:rPr>
          <w:t>http://doi.org/10.1016/j.energy.2014.06.045</w:t>
        </w:r>
      </w:hyperlink>
    </w:p>
    <w:p w14:paraId="3485880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der, K., Kynast, E., Williams, R., &amp; Malve, O. (2013). European scenario studies on future in-stream nutrient concentrations. </w:t>
      </w:r>
      <w:r w:rsidRPr="00D36414">
        <w:rPr>
          <w:rFonts w:cstheme="minorHAnsi"/>
          <w:i/>
          <w:iCs/>
        </w:rPr>
        <w:t>Transactions of the ASABE</w:t>
      </w:r>
      <w:r w:rsidRPr="00D36414">
        <w:rPr>
          <w:rFonts w:cstheme="minorHAnsi"/>
        </w:rPr>
        <w:t xml:space="preserve">, </w:t>
      </w:r>
      <w:r w:rsidRPr="00D36414">
        <w:rPr>
          <w:rFonts w:cstheme="minorHAnsi"/>
          <w:i/>
          <w:iCs/>
        </w:rPr>
        <w:t>56</w:t>
      </w:r>
      <w:r w:rsidRPr="00D36414">
        <w:rPr>
          <w:rFonts w:cstheme="minorHAnsi"/>
        </w:rPr>
        <w:t xml:space="preserve">(6), 1407–1417. </w:t>
      </w:r>
      <w:hyperlink r:id="rId3290" w:history="1">
        <w:r w:rsidRPr="00D36414">
          <w:rPr>
            <w:rStyle w:val="Hyperlink"/>
            <w:rFonts w:cstheme="minorHAnsi"/>
          </w:rPr>
          <w:t>http://doi.org/10.13031/trans.56.9961</w:t>
        </w:r>
      </w:hyperlink>
    </w:p>
    <w:p w14:paraId="01BFB3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ed, M. S., Kenter, J., Bonn, A., Broad, K., Burt, T. P., Fazey, I. R., Fraser, E. D. G., Hubacek, K., Nainggolan, D., Quinn, C. H., Stringer, L. C., &amp; Ravera, F. (2013). Participatory scenario development for environmental management: A methodological framework illustrated with experience from the UK uplands. </w:t>
      </w:r>
      <w:r w:rsidRPr="00D36414">
        <w:rPr>
          <w:rFonts w:cstheme="minorHAnsi"/>
          <w:i/>
          <w:iCs/>
        </w:rPr>
        <w:t>Journal of Environmental Management</w:t>
      </w:r>
      <w:r w:rsidRPr="00D36414">
        <w:rPr>
          <w:rFonts w:cstheme="minorHAnsi"/>
        </w:rPr>
        <w:t xml:space="preserve">, </w:t>
      </w:r>
      <w:r w:rsidRPr="00D36414">
        <w:rPr>
          <w:rFonts w:cstheme="minorHAnsi"/>
          <w:i/>
          <w:iCs/>
        </w:rPr>
        <w:t>128</w:t>
      </w:r>
      <w:r w:rsidRPr="00D36414">
        <w:rPr>
          <w:rFonts w:cstheme="minorHAnsi"/>
        </w:rPr>
        <w:t xml:space="preserve">, 345–62. </w:t>
      </w:r>
      <w:hyperlink r:id="rId3291" w:history="1">
        <w:r w:rsidRPr="00D36414">
          <w:rPr>
            <w:rStyle w:val="Hyperlink"/>
            <w:rFonts w:cstheme="minorHAnsi"/>
          </w:rPr>
          <w:t>http://doi.org/10.1016/j.jenvman.2013.05.016</w:t>
        </w:r>
      </w:hyperlink>
    </w:p>
    <w:p w14:paraId="3256429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idsma, P., Tekelenburg, T., Van Den Berg, M., &amp; Alkemade, R. (2006). Impacts of land-use change on biodiversity: An assessment of agricultural biodiversity in the European Union. </w:t>
      </w:r>
      <w:r w:rsidRPr="00D36414">
        <w:rPr>
          <w:rFonts w:cstheme="minorHAnsi"/>
          <w:i/>
          <w:iCs/>
        </w:rPr>
        <w:t>Agriculture, Ecosystems and Environment</w:t>
      </w:r>
      <w:r w:rsidRPr="00D36414">
        <w:rPr>
          <w:rFonts w:cstheme="minorHAnsi"/>
        </w:rPr>
        <w:t xml:space="preserve">, </w:t>
      </w:r>
      <w:r w:rsidRPr="00D36414">
        <w:rPr>
          <w:rFonts w:cstheme="minorHAnsi"/>
          <w:i/>
          <w:iCs/>
        </w:rPr>
        <w:t>114</w:t>
      </w:r>
      <w:r w:rsidRPr="00D36414">
        <w:rPr>
          <w:rFonts w:cstheme="minorHAnsi"/>
        </w:rPr>
        <w:t xml:space="preserve">(1), 86–102. </w:t>
      </w:r>
      <w:hyperlink r:id="rId3292" w:history="1">
        <w:r w:rsidRPr="00D36414">
          <w:rPr>
            <w:rStyle w:val="Hyperlink"/>
            <w:rFonts w:cstheme="minorHAnsi"/>
          </w:rPr>
          <w:t>http://doi.org/10.1016/j.agee.2005.11.026</w:t>
        </w:r>
      </w:hyperlink>
    </w:p>
    <w:p w14:paraId="324575D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ahi, K., van Vuuren, D. P., Kriegler, E., Edmonds, J., O’Neill, B. C., Fujimori, S., Bauer, N., Calvin, K., Dellink, R., Fricko, O., Lutz, W., Popp, A., Cuaresma, J. C., KC, S., Leimbach, M., Jiang, L., Kram, T., Rao, S., Emmerling, J., Ebi, K., Hasegawa, T., Havlik, P., Humpenöder, F., Da Silva, L. A., Smith, S., Stehfest, E., Bosetti, V., Eom, J., Gernaat, D., Masui, T., Rogelj, J., Strefler, J., Drouet, L., Krey, V., Luderer, G., Harmsen, M., Takahashi, K., Baumstark, L., Doelman, J. C., Kainuma, M., Klimont, Z., Marangoni, G., Lotze-Campen, H., Obersteiner, M., Tabeau, A., &amp; Tavoni, M. (2017). The shared socioeconomic pathways and their energy, land use, and greenhouse gas emissions implications: An overview. </w:t>
      </w:r>
      <w:r w:rsidRPr="00D36414">
        <w:rPr>
          <w:rFonts w:cstheme="minorHAnsi"/>
          <w:i/>
          <w:iCs/>
        </w:rPr>
        <w:t>Global Environmental Change</w:t>
      </w:r>
      <w:r w:rsidRPr="00D36414">
        <w:rPr>
          <w:rFonts w:cstheme="minorHAnsi"/>
        </w:rPr>
        <w:t xml:space="preserve">, </w:t>
      </w:r>
      <w:r w:rsidRPr="00D36414">
        <w:rPr>
          <w:rFonts w:cstheme="minorHAnsi"/>
          <w:i/>
          <w:iCs/>
        </w:rPr>
        <w:t>42</w:t>
      </w:r>
      <w:r w:rsidRPr="00D36414">
        <w:rPr>
          <w:rFonts w:cstheme="minorHAnsi"/>
        </w:rPr>
        <w:t xml:space="preserve">, 153–168. </w:t>
      </w:r>
      <w:hyperlink r:id="rId3293" w:history="1">
        <w:r w:rsidRPr="00D36414">
          <w:rPr>
            <w:rStyle w:val="Hyperlink"/>
            <w:rFonts w:cstheme="minorHAnsi"/>
          </w:rPr>
          <w:t>http://doi.org/10.1016/j.gloenvcha.2016.05.009</w:t>
        </w:r>
      </w:hyperlink>
    </w:p>
    <w:p w14:paraId="2DC5D76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Robertson, S. (2016). A longitudinal quantitative–qualitative systems approach to the study of transitions toward a low carbon society. </w:t>
      </w:r>
      <w:r w:rsidRPr="00D36414">
        <w:rPr>
          <w:rFonts w:cstheme="minorHAnsi"/>
          <w:i/>
          <w:iCs/>
        </w:rPr>
        <w:t>Journal of Cleaner Production</w:t>
      </w:r>
      <w:r w:rsidRPr="00D36414">
        <w:rPr>
          <w:rFonts w:cstheme="minorHAnsi"/>
        </w:rPr>
        <w:t xml:space="preserve">, </w:t>
      </w:r>
      <w:r w:rsidRPr="00D36414">
        <w:rPr>
          <w:rFonts w:cstheme="minorHAnsi"/>
          <w:i/>
          <w:iCs/>
        </w:rPr>
        <w:t>128</w:t>
      </w:r>
      <w:r w:rsidRPr="00D36414">
        <w:rPr>
          <w:rFonts w:cstheme="minorHAnsi"/>
        </w:rPr>
        <w:t xml:space="preserve">, 221–233. </w:t>
      </w:r>
      <w:hyperlink r:id="rId3294" w:history="1">
        <w:r w:rsidRPr="00D36414">
          <w:rPr>
            <w:rStyle w:val="Hyperlink"/>
            <w:rFonts w:cstheme="minorHAnsi"/>
          </w:rPr>
          <w:t>http://doi.org/10.1016/j.jclepro.2015.04.074</w:t>
        </w:r>
      </w:hyperlink>
    </w:p>
    <w:p w14:paraId="19E5434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dina, K., &amp; Mnatsakanian, R. (2012). Spills of the Aral Sea: Formation, functions and future development of the Aydar-Arnasay Lakes. In </w:t>
      </w:r>
      <w:r w:rsidRPr="00D36414">
        <w:rPr>
          <w:rFonts w:cstheme="minorHAnsi"/>
          <w:i/>
          <w:iCs/>
        </w:rPr>
        <w:t>Environmental Security in Watersheds: The Sea of Azov</w:t>
      </w:r>
      <w:r w:rsidRPr="00D36414">
        <w:rPr>
          <w:rFonts w:cstheme="minorHAnsi"/>
        </w:rPr>
        <w:t xml:space="preserve"> (pp. 223–240). Dordrecht, The Netherlands: Springer. </w:t>
      </w:r>
      <w:hyperlink r:id="rId3295" w:history="1">
        <w:r w:rsidRPr="00D36414">
          <w:rPr>
            <w:rStyle w:val="Hyperlink"/>
            <w:rFonts w:cstheme="minorHAnsi"/>
          </w:rPr>
          <w:t>http://doi.org/10.1007/978-94-007-2460-0</w:t>
        </w:r>
      </w:hyperlink>
    </w:p>
    <w:p w14:paraId="0B53428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sa, I. M. D., Pereira, H. M., Ferrier, S., Alkemade, R., Acosta, L. A., Akcakaya, R., Belder, E., Fazel, A. M., Fujimori, S., Harfoot, M., Harhash, K. A., Harrison, P. A., Hauck, J., Hendriks, R. J. J., Hernández, G., Jetz, W., Karlsson-vinkhuyzen, S. I., Kim, H., King, N., Kok, M. T. J., Kolomytsev, G. O., Lazarova, T., Leadley, P., Lundquist, C. J., Márquez, J. G., Meyer, C., Navarro, L. M., Nesshöver, C., Ngo, H. T., Ninan, K. N., Palomo, M. G., Pereira, L. M., Peterson, G. D., Pichs, R., Popp, A., Purvis, A., Ravera, F., Rondinini, C., Sathyapalan, J., &amp; Schipper, A. M. (2017). Multiscale scenarios for nature futures. </w:t>
      </w:r>
      <w:r w:rsidRPr="00D36414">
        <w:rPr>
          <w:rFonts w:cstheme="minorHAnsi"/>
          <w:i/>
          <w:iCs/>
        </w:rPr>
        <w:t>Nature Ecology and Evolution, 1</w:t>
      </w:r>
      <w:r w:rsidRPr="00D36414">
        <w:rPr>
          <w:rFonts w:cstheme="minorHAnsi"/>
          <w:iCs/>
        </w:rPr>
        <w:t>(10), 1416-1419</w:t>
      </w:r>
      <w:r w:rsidRPr="00D36414">
        <w:rPr>
          <w:rFonts w:cstheme="minorHAnsi"/>
        </w:rPr>
        <w:t xml:space="preserve">. </w:t>
      </w:r>
      <w:hyperlink r:id="rId3296" w:history="1">
        <w:r w:rsidRPr="00D36414">
          <w:rPr>
            <w:rStyle w:val="Hyperlink"/>
            <w:rFonts w:cstheme="minorHAnsi"/>
          </w:rPr>
          <w:t>http://doi.org/10.1038/s41559-017-0273-9</w:t>
        </w:r>
      </w:hyperlink>
    </w:p>
    <w:p w14:paraId="142CFEC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thman, D. S. (2008). A survey of environmental scenarios. </w:t>
      </w:r>
      <w:r w:rsidRPr="00D36414">
        <w:rPr>
          <w:rFonts w:cstheme="minorHAnsi"/>
          <w:lang w:val="es-ES"/>
        </w:rPr>
        <w:t xml:space="preserve">In J. Alcamo (Ed.), </w:t>
      </w:r>
      <w:r w:rsidRPr="00D36414">
        <w:rPr>
          <w:rFonts w:cstheme="minorHAnsi"/>
          <w:i/>
          <w:iCs/>
          <w:lang w:val="es-ES"/>
        </w:rPr>
        <w:t xml:space="preserve">Environmental futures. </w:t>
      </w:r>
      <w:r w:rsidRPr="00D36414">
        <w:rPr>
          <w:rFonts w:cstheme="minorHAnsi"/>
          <w:i/>
          <w:iCs/>
        </w:rPr>
        <w:t>The practice of environmental scenario analysis</w:t>
      </w:r>
      <w:r w:rsidRPr="00D36414">
        <w:rPr>
          <w:rFonts w:cstheme="minorHAnsi"/>
        </w:rPr>
        <w:t xml:space="preserve"> (pp. 37–65). Amsterdam, The Netherlands: Elsevier B.V.</w:t>
      </w:r>
    </w:p>
    <w:p w14:paraId="1D37E7A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tmans, J., Kemp, R., &amp; van Asselt, M. (2001). More evolution than revolution: Transition management in public policy. </w:t>
      </w:r>
      <w:r w:rsidRPr="00D36414">
        <w:rPr>
          <w:rFonts w:cstheme="minorHAnsi"/>
          <w:i/>
          <w:iCs/>
        </w:rPr>
        <w:t>Foresight</w:t>
      </w:r>
      <w:r w:rsidRPr="00D36414">
        <w:rPr>
          <w:rFonts w:cstheme="minorHAnsi"/>
        </w:rPr>
        <w:t xml:space="preserve">, </w:t>
      </w:r>
      <w:r w:rsidRPr="00D36414">
        <w:rPr>
          <w:rFonts w:cstheme="minorHAnsi"/>
          <w:i/>
          <w:iCs/>
        </w:rPr>
        <w:t>3</w:t>
      </w:r>
      <w:r w:rsidRPr="00D36414">
        <w:rPr>
          <w:rFonts w:cstheme="minorHAnsi"/>
        </w:rPr>
        <w:t xml:space="preserve">(1), 15–31. </w:t>
      </w:r>
      <w:hyperlink r:id="rId3297" w:history="1">
        <w:r w:rsidRPr="00D36414">
          <w:rPr>
            <w:rStyle w:val="Hyperlink"/>
            <w:rFonts w:cstheme="minorHAnsi"/>
          </w:rPr>
          <w:t>http://doi.org/10.1108/14636680110803003</w:t>
        </w:r>
      </w:hyperlink>
    </w:p>
    <w:p w14:paraId="04BF8C3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ué, M., &amp; Molnar, Z. (Eds.). (2017). </w:t>
      </w:r>
      <w:r w:rsidRPr="00D36414">
        <w:rPr>
          <w:rFonts w:cstheme="minorHAnsi"/>
          <w:i/>
          <w:lang w:val="pt-PT"/>
        </w:rPr>
        <w:t xml:space="preserve">Knowing our lands and resources: </w:t>
      </w:r>
      <w:r w:rsidRPr="00D36414">
        <w:rPr>
          <w:rFonts w:cstheme="minorHAnsi"/>
          <w:i/>
          <w:iCs/>
        </w:rPr>
        <w:t>Indigenous and local knowledge of biodiversity and ecosystem services in Europe and Central Asia</w:t>
      </w:r>
      <w:r w:rsidRPr="00D36414">
        <w:rPr>
          <w:rFonts w:cstheme="minorHAnsi"/>
        </w:rPr>
        <w:t>. Paris, France: UNESCO.</w:t>
      </w:r>
    </w:p>
    <w:p w14:paraId="43733F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unsevell, M. D. A., Dawson, T. P., &amp; Harrison, P. A. (2010). A conceptual framework to assess the effects of environmental change on ecosystem services. </w:t>
      </w:r>
      <w:r w:rsidRPr="00D36414">
        <w:rPr>
          <w:rFonts w:cstheme="minorHAnsi"/>
          <w:i/>
          <w:iCs/>
        </w:rPr>
        <w:t>Biodiversity and Conservation</w:t>
      </w:r>
      <w:r w:rsidRPr="00D36414">
        <w:rPr>
          <w:rFonts w:cstheme="minorHAnsi"/>
        </w:rPr>
        <w:t xml:space="preserve">, </w:t>
      </w:r>
      <w:r w:rsidRPr="00D36414">
        <w:rPr>
          <w:rFonts w:cstheme="minorHAnsi"/>
          <w:i/>
          <w:iCs/>
        </w:rPr>
        <w:t>19</w:t>
      </w:r>
      <w:r w:rsidRPr="00D36414">
        <w:rPr>
          <w:rFonts w:cstheme="minorHAnsi"/>
        </w:rPr>
        <w:t xml:space="preserve">(10), 2823–2842. </w:t>
      </w:r>
      <w:hyperlink r:id="rId3298" w:history="1">
        <w:r w:rsidRPr="00D36414">
          <w:rPr>
            <w:rStyle w:val="Hyperlink"/>
            <w:rFonts w:cstheme="minorHAnsi"/>
          </w:rPr>
          <w:t>http://doi.org/10.1007/s10531-010-9838-5</w:t>
        </w:r>
      </w:hyperlink>
    </w:p>
    <w:p w14:paraId="374F2EB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unsevell, M. D. A., &amp; Harrison, P. A. (2016). Drivers of change for ecosystem services. In M. Potschin, R. Young-Haines, R. Fish, &amp; R. K. Turner (Eds.), </w:t>
      </w:r>
      <w:r w:rsidRPr="00D36414">
        <w:rPr>
          <w:rFonts w:cstheme="minorHAnsi"/>
          <w:i/>
          <w:iCs/>
        </w:rPr>
        <w:t>Routledge handbook of ecosystem services</w:t>
      </w:r>
      <w:r w:rsidRPr="00D36414">
        <w:rPr>
          <w:rFonts w:cstheme="minorHAnsi"/>
        </w:rPr>
        <w:t xml:space="preserve"> (p. 640). London, UK: Routledge.</w:t>
      </w:r>
    </w:p>
    <w:p w14:paraId="73C08EA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unsevell, M. D. A., &amp; Metzger, M. J. (2010). Developing qualitative scenario storylines for environmental change assessment. </w:t>
      </w:r>
      <w:r w:rsidRPr="00D36414">
        <w:rPr>
          <w:rFonts w:cstheme="minorHAnsi"/>
          <w:i/>
          <w:iCs/>
        </w:rPr>
        <w:t>Wiley Interdisciplinary Reviews: Climate Change</w:t>
      </w:r>
      <w:r w:rsidRPr="00D36414">
        <w:rPr>
          <w:rFonts w:cstheme="minorHAnsi"/>
        </w:rPr>
        <w:t xml:space="preserve">, </w:t>
      </w:r>
      <w:r w:rsidRPr="00D36414">
        <w:rPr>
          <w:rFonts w:cstheme="minorHAnsi"/>
          <w:i/>
          <w:iCs/>
        </w:rPr>
        <w:t>1</w:t>
      </w:r>
      <w:r w:rsidRPr="00D36414">
        <w:rPr>
          <w:rFonts w:cstheme="minorHAnsi"/>
        </w:rPr>
        <w:t xml:space="preserve">(4), 606–619. </w:t>
      </w:r>
      <w:hyperlink r:id="rId3299" w:history="1">
        <w:r w:rsidRPr="00D36414">
          <w:rPr>
            <w:rStyle w:val="Hyperlink"/>
            <w:rFonts w:cstheme="minorHAnsi"/>
          </w:rPr>
          <w:t>http://doi.org/10.1002/wcc.63</w:t>
        </w:r>
      </w:hyperlink>
    </w:p>
    <w:p w14:paraId="3D2D8AE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unsevell, M. D. A., Reginster, I., Araújo, M. B., Carter, T. R., Dendoncker, N., Ewert, F., House, J. I., Kankaanpää, S., Leemans, R., Metzger, M. J., Schmit, C., Smith, P., &amp; Tuck, G. (2006). A coherent set of future land use change scenarios for Europe. </w:t>
      </w:r>
      <w:r w:rsidRPr="00D36414">
        <w:rPr>
          <w:rFonts w:cstheme="minorHAnsi"/>
          <w:i/>
          <w:iCs/>
        </w:rPr>
        <w:t>Agriculture, Ecosystems and Environment</w:t>
      </w:r>
      <w:r w:rsidRPr="00D36414">
        <w:rPr>
          <w:rFonts w:cstheme="minorHAnsi"/>
        </w:rPr>
        <w:t xml:space="preserve">, </w:t>
      </w:r>
      <w:r w:rsidRPr="00D36414">
        <w:rPr>
          <w:rFonts w:cstheme="minorHAnsi"/>
          <w:i/>
          <w:iCs/>
        </w:rPr>
        <w:t>114</w:t>
      </w:r>
      <w:r w:rsidRPr="00D36414">
        <w:rPr>
          <w:rFonts w:cstheme="minorHAnsi"/>
        </w:rPr>
        <w:t xml:space="preserve">(1), 57–68. </w:t>
      </w:r>
      <w:hyperlink r:id="rId3300" w:history="1">
        <w:r w:rsidRPr="00D36414">
          <w:rPr>
            <w:rStyle w:val="Hyperlink"/>
            <w:rFonts w:cstheme="minorHAnsi"/>
          </w:rPr>
          <w:t>http://doi.org/10.1016/j.agee.2005.11.027</w:t>
        </w:r>
      </w:hyperlink>
    </w:p>
    <w:p w14:paraId="173607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zman, Č., Pažek, K., Kljajić, M., Bavec, M., Turk, J., Bavec, F., Turk, J., Bavec, F, Kofjač, D., &amp; Škraba, A. (2013). The dynamic simulation of organic farming development scenarios - A case study in Slovenia. </w:t>
      </w:r>
      <w:r w:rsidRPr="00D36414">
        <w:rPr>
          <w:rFonts w:cstheme="minorHAnsi"/>
          <w:i/>
          <w:iCs/>
        </w:rPr>
        <w:t>Computers and Electronics in Agriculture</w:t>
      </w:r>
      <w:r w:rsidRPr="00D36414">
        <w:rPr>
          <w:rFonts w:cstheme="minorHAnsi"/>
        </w:rPr>
        <w:t xml:space="preserve">, </w:t>
      </w:r>
      <w:r w:rsidRPr="00D36414">
        <w:rPr>
          <w:rFonts w:cstheme="minorHAnsi"/>
          <w:i/>
          <w:iCs/>
        </w:rPr>
        <w:t>96</w:t>
      </w:r>
      <w:r w:rsidRPr="00D36414">
        <w:rPr>
          <w:rFonts w:cstheme="minorHAnsi"/>
        </w:rPr>
        <w:t xml:space="preserve">, 163–172. </w:t>
      </w:r>
      <w:hyperlink r:id="rId3301" w:history="1">
        <w:r w:rsidRPr="00D36414">
          <w:rPr>
            <w:rStyle w:val="Hyperlink"/>
            <w:rFonts w:cstheme="minorHAnsi"/>
          </w:rPr>
          <w:t>http://doi.org/10.1016/j.compag.2013.05.005</w:t>
        </w:r>
      </w:hyperlink>
    </w:p>
    <w:p w14:paraId="0ED5F514" w14:textId="2AD0CB11"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ijs, A., Wossink, A., &amp; Kortelainen, M. (2013). Assessing trade-offs between food production, biodiversity and carbon sequestration for Eastern Europe. </w:t>
      </w:r>
      <w:r w:rsidRPr="00D36414">
        <w:rPr>
          <w:rFonts w:cstheme="minorHAnsi"/>
          <w:i/>
          <w:iCs/>
        </w:rPr>
        <w:t xml:space="preserve">15th Annual BIOECON Conference </w:t>
      </w:r>
      <w:r w:rsidRPr="00D36414">
        <w:rPr>
          <w:rFonts w:cstheme="minorHAnsi"/>
          <w:i/>
          <w:iCs/>
        </w:rPr>
        <w:lastRenderedPageBreak/>
        <w:t>Conservation and Development: Exploring Conflicts and Challenges</w:t>
      </w:r>
      <w:r w:rsidRPr="00D36414">
        <w:rPr>
          <w:rFonts w:cstheme="minorHAnsi"/>
        </w:rPr>
        <w:t>, 1–26.</w:t>
      </w:r>
    </w:p>
    <w:p w14:paraId="4127BD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yan, P. G., Moore, C. J., van Franeker, J. A., &amp; Moloney, C. L. (2009). Monitoring the abundance of plastic debris in the marine environment. </w:t>
      </w:r>
      <w:r w:rsidRPr="00D36414">
        <w:rPr>
          <w:rFonts w:cstheme="minorHAnsi"/>
          <w:i/>
          <w:iCs/>
        </w:rPr>
        <w:t>Philosophical Transactions of the Royal Society B: Biological Sciences</w:t>
      </w:r>
      <w:r w:rsidRPr="00D36414">
        <w:rPr>
          <w:rFonts w:cstheme="minorHAnsi"/>
        </w:rPr>
        <w:t xml:space="preserve">, </w:t>
      </w:r>
      <w:r w:rsidRPr="00D36414">
        <w:rPr>
          <w:rFonts w:cstheme="minorHAnsi"/>
          <w:i/>
          <w:iCs/>
        </w:rPr>
        <w:t>364</w:t>
      </w:r>
      <w:r w:rsidRPr="00D36414">
        <w:rPr>
          <w:rFonts w:cstheme="minorHAnsi"/>
        </w:rPr>
        <w:t xml:space="preserve">(1526), 1999–2012. </w:t>
      </w:r>
      <w:hyperlink r:id="rId3302" w:history="1">
        <w:r w:rsidRPr="00D36414">
          <w:rPr>
            <w:rStyle w:val="Hyperlink"/>
            <w:rFonts w:cstheme="minorHAnsi"/>
          </w:rPr>
          <w:t>http://doi.org/10.1098/rstb.2008.0207</w:t>
        </w:r>
      </w:hyperlink>
    </w:p>
    <w:p w14:paraId="2C91816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derson, I. (2000). Evaluation in complex policy systems. </w:t>
      </w:r>
      <w:r w:rsidRPr="00D36414">
        <w:rPr>
          <w:rFonts w:cstheme="minorHAnsi"/>
          <w:i/>
          <w:iCs/>
        </w:rPr>
        <w:t>Evaluation</w:t>
      </w:r>
      <w:r w:rsidRPr="00D36414">
        <w:rPr>
          <w:rFonts w:cstheme="minorHAnsi"/>
        </w:rPr>
        <w:t xml:space="preserve">, </w:t>
      </w:r>
      <w:r w:rsidRPr="00D36414">
        <w:rPr>
          <w:rFonts w:cstheme="minorHAnsi"/>
          <w:i/>
          <w:iCs/>
        </w:rPr>
        <w:t>6</w:t>
      </w:r>
      <w:r w:rsidRPr="00D36414">
        <w:rPr>
          <w:rFonts w:cstheme="minorHAnsi"/>
        </w:rPr>
        <w:t xml:space="preserve">(4), 433–454. </w:t>
      </w:r>
      <w:hyperlink r:id="rId3303" w:history="1">
        <w:r w:rsidRPr="00D36414">
          <w:rPr>
            <w:rStyle w:val="Hyperlink"/>
            <w:rFonts w:cstheme="minorHAnsi"/>
          </w:rPr>
          <w:t>http://doi.org/10.1177/13563890022209415</w:t>
        </w:r>
      </w:hyperlink>
    </w:p>
    <w:p w14:paraId="651E11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dström, C., Carlsson-Kanyama, A., Lindahl, K. B., Sonnek, K. M., Mossing, A., Nordin, A., Nordström, E. M., &amp; Räty, R. (2016). Understanding consistencies and gaps between desired forest futures: An analysis of visions from stakeholder groups in Sweden. </w:t>
      </w:r>
      <w:r w:rsidRPr="00D36414">
        <w:rPr>
          <w:rFonts w:cstheme="minorHAnsi"/>
          <w:i/>
          <w:iCs/>
        </w:rPr>
        <w:t>Ambio</w:t>
      </w:r>
      <w:r w:rsidRPr="00D36414">
        <w:rPr>
          <w:rFonts w:cstheme="minorHAnsi"/>
        </w:rPr>
        <w:t xml:space="preserve">, </w:t>
      </w:r>
      <w:r w:rsidRPr="00D36414">
        <w:rPr>
          <w:rFonts w:cstheme="minorHAnsi"/>
          <w:i/>
          <w:iCs/>
        </w:rPr>
        <w:t>45</w:t>
      </w:r>
      <w:r w:rsidRPr="00D36414">
        <w:rPr>
          <w:rFonts w:cstheme="minorHAnsi"/>
        </w:rPr>
        <w:t xml:space="preserve">, 100–108. </w:t>
      </w:r>
      <w:hyperlink r:id="rId3304" w:history="1">
        <w:r w:rsidRPr="00D36414">
          <w:rPr>
            <w:rStyle w:val="Hyperlink"/>
            <w:rFonts w:cstheme="minorHAnsi"/>
          </w:rPr>
          <w:t>http://doi.org/10.1007/s13280-015-0746-5</w:t>
        </w:r>
      </w:hyperlink>
    </w:p>
    <w:p w14:paraId="4D89A7D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irpke, U., Leitinger, G., Tasser, E., Schermer, M., Steinbacher, M., &amp; Tappeiner, U. (2013). Multiple ecosystem services of a changing Alpine landscape: past, present and future. </w:t>
      </w:r>
      <w:r w:rsidRPr="00D36414">
        <w:rPr>
          <w:rFonts w:cstheme="minorHAnsi"/>
          <w:i/>
          <w:iCs/>
        </w:rPr>
        <w:t>International Journal of Biodiversity Science, Ecosystem Services &amp; Management</w:t>
      </w:r>
      <w:r w:rsidRPr="00D36414">
        <w:rPr>
          <w:rFonts w:cstheme="minorHAnsi"/>
        </w:rPr>
        <w:t xml:space="preserve">, </w:t>
      </w:r>
      <w:r w:rsidRPr="00D36414">
        <w:rPr>
          <w:rFonts w:cstheme="minorHAnsi"/>
          <w:i/>
          <w:iCs/>
        </w:rPr>
        <w:t>9</w:t>
      </w:r>
      <w:r w:rsidRPr="00D36414">
        <w:rPr>
          <w:rFonts w:cstheme="minorHAnsi"/>
        </w:rPr>
        <w:t xml:space="preserve">(2), 123–135. </w:t>
      </w:r>
      <w:hyperlink r:id="rId3305" w:history="1">
        <w:r w:rsidRPr="00D36414">
          <w:rPr>
            <w:rStyle w:val="Hyperlink"/>
            <w:rFonts w:cstheme="minorHAnsi"/>
          </w:rPr>
          <w:t>http://doi.org/10.1080/21513732.2012.751936</w:t>
        </w:r>
      </w:hyperlink>
    </w:p>
    <w:p w14:paraId="34F97F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leyer, C., Görg, C., Hauck, J., &amp; Winkler, K. J. (2015). Opportunities and challenges for mainstreaming the ecosystem services concept in the multi-level policy-making within the EU. </w:t>
      </w:r>
      <w:r w:rsidRPr="00D36414">
        <w:rPr>
          <w:rFonts w:cstheme="minorHAnsi"/>
          <w:i/>
          <w:iCs/>
        </w:rPr>
        <w:t>Ecosystem Services</w:t>
      </w:r>
      <w:r w:rsidRPr="00D36414">
        <w:rPr>
          <w:rFonts w:cstheme="minorHAnsi"/>
        </w:rPr>
        <w:t xml:space="preserve">, </w:t>
      </w:r>
      <w:r w:rsidRPr="00D36414">
        <w:rPr>
          <w:rFonts w:cstheme="minorHAnsi"/>
          <w:i/>
          <w:iCs/>
        </w:rPr>
        <w:t>16</w:t>
      </w:r>
      <w:r w:rsidRPr="00D36414">
        <w:rPr>
          <w:rFonts w:cstheme="minorHAnsi"/>
        </w:rPr>
        <w:t xml:space="preserve">, 174–181. </w:t>
      </w:r>
      <w:hyperlink r:id="rId3306" w:history="1">
        <w:r w:rsidRPr="00D36414">
          <w:rPr>
            <w:rStyle w:val="Hyperlink"/>
            <w:rFonts w:cstheme="minorHAnsi"/>
          </w:rPr>
          <w:t>http://doi.org/10.1016/j.ecoser.2015.10.014</w:t>
        </w:r>
      </w:hyperlink>
    </w:p>
    <w:p w14:paraId="6295D21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lüter, M., &amp; Rüger, N. (2007). Application of a GIS-based simulation tool to illustrate implications of uncertainties for water management in the Amudarya river delta. </w:t>
      </w:r>
      <w:r w:rsidRPr="00D36414">
        <w:rPr>
          <w:rFonts w:cstheme="minorHAnsi"/>
          <w:i/>
          <w:iCs/>
        </w:rPr>
        <w:t>Environmental Modelling and Software</w:t>
      </w:r>
      <w:r w:rsidRPr="00D36414">
        <w:rPr>
          <w:rFonts w:cstheme="minorHAnsi"/>
        </w:rPr>
        <w:t xml:space="preserve">, </w:t>
      </w:r>
      <w:r w:rsidRPr="00D36414">
        <w:rPr>
          <w:rFonts w:cstheme="minorHAnsi"/>
          <w:i/>
          <w:iCs/>
        </w:rPr>
        <w:t>22</w:t>
      </w:r>
      <w:r w:rsidRPr="00D36414">
        <w:rPr>
          <w:rFonts w:cstheme="minorHAnsi"/>
        </w:rPr>
        <w:t xml:space="preserve">(2), 158–166. </w:t>
      </w:r>
      <w:hyperlink r:id="rId3307" w:history="1">
        <w:r w:rsidRPr="00D36414">
          <w:rPr>
            <w:rStyle w:val="Hyperlink"/>
            <w:rFonts w:cstheme="minorHAnsi"/>
          </w:rPr>
          <w:t>http://doi.org/10.1016/j.envsoft.2005.09.006</w:t>
        </w:r>
      </w:hyperlink>
    </w:p>
    <w:p w14:paraId="28AA894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olten, A., Rothstein, B., &amp; Baumhauer, R. (2014). Mass-cargo-affine industries and climate change: The vulnerability of bulk cargo companies along the River Rhine to low water periods. </w:t>
      </w:r>
      <w:r w:rsidRPr="00D36414">
        <w:rPr>
          <w:rFonts w:cstheme="minorHAnsi"/>
          <w:i/>
          <w:iCs/>
        </w:rPr>
        <w:t>Climatic Change</w:t>
      </w:r>
      <w:r w:rsidRPr="00D36414">
        <w:rPr>
          <w:rFonts w:cstheme="minorHAnsi"/>
        </w:rPr>
        <w:t xml:space="preserve">, </w:t>
      </w:r>
      <w:r w:rsidRPr="00D36414">
        <w:rPr>
          <w:rFonts w:cstheme="minorHAnsi"/>
          <w:i/>
          <w:iCs/>
        </w:rPr>
        <w:t>122</w:t>
      </w:r>
      <w:r w:rsidRPr="00D36414">
        <w:rPr>
          <w:rFonts w:cstheme="minorHAnsi"/>
        </w:rPr>
        <w:t xml:space="preserve">(1–2), 111–125. </w:t>
      </w:r>
      <w:hyperlink r:id="rId3308" w:history="1">
        <w:r w:rsidRPr="00D36414">
          <w:rPr>
            <w:rStyle w:val="Hyperlink"/>
            <w:rFonts w:cstheme="minorHAnsi"/>
          </w:rPr>
          <w:t>http://doi.org/10.1007/s10584-013-0968-0</w:t>
        </w:r>
      </w:hyperlink>
    </w:p>
    <w:p w14:paraId="3160AA4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röter, D., Cramer, W., Leemans, R., Prentice, I. C., Araújo, M. B., Arnell, N. W., Bondeau, A., Bugmann, H., Carter, T. R., Gracia, C. A., de la Vega-Leinert, A. C., Erhard, M., Ewert, F., Glendining, M., House, J. I., Kankaanpää, S., Klein, R. J. T., Lavorel, S., Lindner, M., Metzger, M. J., Meyer, J., Mitchell, T. D., Reginster, I., Rounsevell, M., Sabaté, S., Sitch, S., Smith, B., Smith, J., Smith, P., Sykes, M. T., Thonicke, K., Thuiller, W., Tuck, G., Zaehle, S., &amp; Zierl, B. (2005). Ecosystem service supply and vulnerability to global change in Europe. </w:t>
      </w:r>
      <w:r w:rsidRPr="00D36414">
        <w:rPr>
          <w:rFonts w:cstheme="minorHAnsi"/>
          <w:i/>
          <w:iCs/>
        </w:rPr>
        <w:t>Science</w:t>
      </w:r>
      <w:r w:rsidRPr="00D36414">
        <w:rPr>
          <w:rFonts w:cstheme="minorHAnsi"/>
        </w:rPr>
        <w:t xml:space="preserve">, </w:t>
      </w:r>
      <w:r w:rsidRPr="00D36414">
        <w:rPr>
          <w:rFonts w:cstheme="minorHAnsi"/>
          <w:i/>
          <w:iCs/>
        </w:rPr>
        <w:t>310</w:t>
      </w:r>
      <w:r w:rsidRPr="00D36414">
        <w:rPr>
          <w:rFonts w:cstheme="minorHAnsi"/>
        </w:rPr>
        <w:t xml:space="preserve">(5752), 1333–1337. </w:t>
      </w:r>
      <w:hyperlink r:id="rId3309" w:history="1">
        <w:r w:rsidRPr="00D36414">
          <w:rPr>
            <w:rStyle w:val="Hyperlink"/>
            <w:rFonts w:cstheme="minorHAnsi"/>
          </w:rPr>
          <w:t>http://doi.org/10.1126/science.1115233</w:t>
        </w:r>
      </w:hyperlink>
    </w:p>
    <w:p w14:paraId="6472397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wilch, G., Bachmann, F., &amp; Liniger, H. (2009). Appraising and selecting conservation measures to mitigate desertification and land degradation based on stakeholder participation and global best practices. </w:t>
      </w:r>
      <w:r w:rsidRPr="00D36414">
        <w:rPr>
          <w:rFonts w:cstheme="minorHAnsi"/>
          <w:i/>
          <w:iCs/>
        </w:rPr>
        <w:t>Land Degradation &amp; Development</w:t>
      </w:r>
      <w:r w:rsidRPr="00D36414">
        <w:rPr>
          <w:rFonts w:cstheme="minorHAnsi"/>
        </w:rPr>
        <w:t xml:space="preserve">, </w:t>
      </w:r>
      <w:r w:rsidRPr="00D36414">
        <w:rPr>
          <w:rFonts w:cstheme="minorHAnsi"/>
          <w:i/>
          <w:iCs/>
        </w:rPr>
        <w:t>20</w:t>
      </w:r>
      <w:r w:rsidRPr="00D36414">
        <w:rPr>
          <w:rFonts w:cstheme="minorHAnsi"/>
        </w:rPr>
        <w:t xml:space="preserve">(3), 308–326. </w:t>
      </w:r>
      <w:hyperlink r:id="rId3310" w:history="1">
        <w:r w:rsidRPr="00D36414">
          <w:rPr>
            <w:rStyle w:val="Hyperlink"/>
            <w:rFonts w:cstheme="minorHAnsi"/>
          </w:rPr>
          <w:t>http://doi.org/10.1002/ldr.920</w:t>
        </w:r>
      </w:hyperlink>
    </w:p>
    <w:p w14:paraId="0D128C5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Seidl, R., Rammer, W., Jäger, D., &amp; Lexer, M. J. (2008). Impact of bark beetle (</w:t>
      </w:r>
      <w:r w:rsidRPr="00D36414">
        <w:rPr>
          <w:rFonts w:cstheme="minorHAnsi"/>
          <w:i/>
        </w:rPr>
        <w:t>Ips typographus</w:t>
      </w:r>
      <w:r w:rsidRPr="00D36414">
        <w:rPr>
          <w:rFonts w:cstheme="minorHAnsi"/>
        </w:rPr>
        <w:t xml:space="preserve"> L.) disturbance on timber production and carbon sequestration in different management strategies under climate change. </w:t>
      </w:r>
      <w:r w:rsidRPr="00D36414">
        <w:rPr>
          <w:rFonts w:cstheme="minorHAnsi"/>
          <w:i/>
          <w:iCs/>
        </w:rPr>
        <w:t>Forest Ecology and Management</w:t>
      </w:r>
      <w:r w:rsidRPr="00D36414">
        <w:rPr>
          <w:rFonts w:cstheme="minorHAnsi"/>
        </w:rPr>
        <w:t xml:space="preserve">, </w:t>
      </w:r>
      <w:r w:rsidRPr="00D36414">
        <w:rPr>
          <w:rFonts w:cstheme="minorHAnsi"/>
          <w:i/>
          <w:iCs/>
        </w:rPr>
        <w:t>256</w:t>
      </w:r>
      <w:r w:rsidRPr="00D36414">
        <w:rPr>
          <w:rFonts w:cstheme="minorHAnsi"/>
        </w:rPr>
        <w:t xml:space="preserve">(3), 209–220. </w:t>
      </w:r>
      <w:hyperlink r:id="rId3311" w:history="1">
        <w:r w:rsidRPr="00D36414">
          <w:rPr>
            <w:rStyle w:val="Hyperlink"/>
            <w:rFonts w:cstheme="minorHAnsi"/>
          </w:rPr>
          <w:t>http://doi.org/10.1016/j.foreco.2008.04.002</w:t>
        </w:r>
      </w:hyperlink>
    </w:p>
    <w:p w14:paraId="1B9F2C8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eitzinger, S. P., Mayorga, E., Bouwman, A. F., Kroeze, C., Beusen, A. H. W., Billen, G., Van Drecht, G., Dumont, E., Fekete, B. M., Garnier, J., &amp; Harrison, J. A. (2010). Global river nutrient export: A scenario analysis of past and future trends. </w:t>
      </w:r>
      <w:r w:rsidRPr="00D36414">
        <w:rPr>
          <w:rFonts w:cstheme="minorHAnsi"/>
          <w:i/>
          <w:iCs/>
        </w:rPr>
        <w:t>Global Biogeochemical Cycles</w:t>
      </w:r>
      <w:r w:rsidRPr="00D36414">
        <w:rPr>
          <w:rFonts w:cstheme="minorHAnsi"/>
        </w:rPr>
        <w:t xml:space="preserve">, </w:t>
      </w:r>
      <w:r w:rsidRPr="00D36414">
        <w:rPr>
          <w:rFonts w:cstheme="minorHAnsi"/>
          <w:i/>
          <w:iCs/>
        </w:rPr>
        <w:t xml:space="preserve">24, </w:t>
      </w:r>
      <w:r w:rsidRPr="00D36414">
        <w:rPr>
          <w:rFonts w:cstheme="minorHAnsi"/>
          <w:iCs/>
        </w:rPr>
        <w:t>GB0A08</w:t>
      </w:r>
      <w:r w:rsidRPr="00D36414">
        <w:rPr>
          <w:rFonts w:cstheme="minorHAnsi"/>
        </w:rPr>
        <w:t xml:space="preserve">. </w:t>
      </w:r>
      <w:hyperlink r:id="rId3312" w:history="1">
        <w:r w:rsidRPr="00D36414">
          <w:rPr>
            <w:rStyle w:val="Hyperlink"/>
            <w:rFonts w:cstheme="minorHAnsi"/>
          </w:rPr>
          <w:t>http://doi.org/10.1029/2009GB003587</w:t>
        </w:r>
      </w:hyperlink>
    </w:p>
    <w:p w14:paraId="447C8DC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hanin, V. N., Komarov, A. S., Mikhailov, A. V., &amp; Bykhovets, S. S. (2011). Modelling carbon and nitrogen dynamics in forest ecosystems of central Russia under different climate change scenarios and </w:t>
      </w:r>
      <w:r w:rsidRPr="00D36414">
        <w:rPr>
          <w:rFonts w:cstheme="minorHAnsi"/>
        </w:rPr>
        <w:lastRenderedPageBreak/>
        <w:t xml:space="preserve">forest management regimes. </w:t>
      </w:r>
      <w:r w:rsidRPr="00D36414">
        <w:rPr>
          <w:rFonts w:cstheme="minorHAnsi"/>
          <w:i/>
          <w:iCs/>
        </w:rPr>
        <w:t>Ecological Modelling</w:t>
      </w:r>
      <w:r w:rsidRPr="00D36414">
        <w:rPr>
          <w:rFonts w:cstheme="minorHAnsi"/>
        </w:rPr>
        <w:t xml:space="preserve">, </w:t>
      </w:r>
      <w:r w:rsidRPr="00D36414">
        <w:rPr>
          <w:rFonts w:cstheme="minorHAnsi"/>
          <w:i/>
          <w:iCs/>
        </w:rPr>
        <w:t>222</w:t>
      </w:r>
      <w:r w:rsidRPr="00D36414">
        <w:rPr>
          <w:rFonts w:cstheme="minorHAnsi"/>
        </w:rPr>
        <w:t xml:space="preserve">(14), 2262–2275. </w:t>
      </w:r>
      <w:hyperlink r:id="rId3313" w:history="1">
        <w:r w:rsidRPr="00D36414">
          <w:rPr>
            <w:rStyle w:val="Hyperlink"/>
            <w:rFonts w:cstheme="minorHAnsi"/>
          </w:rPr>
          <w:t>http://doi.org/10.1016/j.ecolmodel.2010.11.009</w:t>
        </w:r>
      </w:hyperlink>
    </w:p>
    <w:p w14:paraId="795848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heate, W. R., Partidário, M. R. do, Byron, H., Bina, O., &amp; Dagg, S. (2008). Sustainability assessment of future scenarios: Methodology and application to mountain areas of Europe. </w:t>
      </w:r>
      <w:r w:rsidRPr="00D36414">
        <w:rPr>
          <w:rFonts w:cstheme="minorHAnsi"/>
          <w:i/>
          <w:iCs/>
        </w:rPr>
        <w:t>Environmental Management</w:t>
      </w:r>
      <w:r w:rsidRPr="00D36414">
        <w:rPr>
          <w:rFonts w:cstheme="minorHAnsi"/>
        </w:rPr>
        <w:t xml:space="preserve">, </w:t>
      </w:r>
      <w:r w:rsidRPr="00D36414">
        <w:rPr>
          <w:rFonts w:cstheme="minorHAnsi"/>
          <w:i/>
          <w:iCs/>
        </w:rPr>
        <w:t>41</w:t>
      </w:r>
      <w:r w:rsidRPr="00D36414">
        <w:rPr>
          <w:rFonts w:cstheme="minorHAnsi"/>
        </w:rPr>
        <w:t xml:space="preserve">(2), 282–299. </w:t>
      </w:r>
      <w:hyperlink r:id="rId3314" w:history="1">
        <w:r w:rsidRPr="00D36414">
          <w:rPr>
            <w:rStyle w:val="Hyperlink"/>
            <w:rFonts w:cstheme="minorHAnsi"/>
          </w:rPr>
          <w:t>http://doi.org/10.1007/s00267-007-9051-9</w:t>
        </w:r>
      </w:hyperlink>
    </w:p>
    <w:p w14:paraId="4AD6300E"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pangenberg, J. H., Bondeau, A., Carter, T. R., Fronzek, S., Jaeger, J., Jylhä, K., Kühn, I., Omann, I., Paul, A., Reginster, I., Rounsevell, M. D. A., Schweiger, O., Stocker, A., Sykes, M. T., &amp; Settele, J. (2012). Scenarios for investigating risks to biodiversity.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5–18. </w:t>
      </w:r>
      <w:hyperlink r:id="rId3315" w:history="1">
        <w:r w:rsidRPr="008A5415">
          <w:rPr>
            <w:rStyle w:val="Hyperlink"/>
            <w:rFonts w:cstheme="minorHAnsi"/>
          </w:rPr>
          <w:t>http://doi.org/10.1111/j.1466-8238.2010.00620.x</w:t>
        </w:r>
      </w:hyperlink>
    </w:p>
    <w:p w14:paraId="15FE6207"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Stehfest, E., Bouwman, L., Van Vuuren, D. P., Den Elzen, M. G. J., Eickhout, B., &amp; Kabat, P. (2009). </w:t>
      </w:r>
      <w:r w:rsidRPr="00D36414">
        <w:rPr>
          <w:rFonts w:cstheme="minorHAnsi"/>
        </w:rPr>
        <w:t xml:space="preserve">Climate benefits of changing diet. </w:t>
      </w:r>
      <w:r w:rsidRPr="00D36414">
        <w:rPr>
          <w:rFonts w:cstheme="minorHAnsi"/>
          <w:i/>
          <w:iCs/>
        </w:rPr>
        <w:t>Climatic Change</w:t>
      </w:r>
      <w:r w:rsidRPr="00D36414">
        <w:rPr>
          <w:rFonts w:cstheme="minorHAnsi"/>
        </w:rPr>
        <w:t xml:space="preserve">, </w:t>
      </w:r>
      <w:r w:rsidRPr="00D36414">
        <w:rPr>
          <w:rFonts w:cstheme="minorHAnsi"/>
          <w:i/>
          <w:iCs/>
        </w:rPr>
        <w:t>95</w:t>
      </w:r>
      <w:r w:rsidRPr="00D36414">
        <w:rPr>
          <w:rFonts w:cstheme="minorHAnsi"/>
        </w:rPr>
        <w:t xml:space="preserve">(1–2), 83–102. </w:t>
      </w:r>
      <w:hyperlink r:id="rId3316" w:history="1">
        <w:r w:rsidRPr="00D36414">
          <w:rPr>
            <w:rStyle w:val="Hyperlink"/>
            <w:rFonts w:cstheme="minorHAnsi"/>
          </w:rPr>
          <w:t>http://doi.org/10.1007/s10584-008-9534-6</w:t>
        </w:r>
      </w:hyperlink>
    </w:p>
    <w:p w14:paraId="5B03715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eidl, J., Schuler, J., Schubert, U., Dietrich, O., &amp; Zander, P. (2015). Expansion of an existing water management model for the analysis of opportunities and impacts of agricultural irrigation under climate change conditions. </w:t>
      </w:r>
      <w:r w:rsidRPr="00D36414">
        <w:rPr>
          <w:rFonts w:cstheme="minorHAnsi"/>
          <w:i/>
          <w:iCs/>
        </w:rPr>
        <w:t>Water</w:t>
      </w:r>
      <w:r w:rsidRPr="00D36414">
        <w:rPr>
          <w:rFonts w:cstheme="minorHAnsi"/>
        </w:rPr>
        <w:t xml:space="preserve">, </w:t>
      </w:r>
      <w:r w:rsidRPr="00D36414">
        <w:rPr>
          <w:rFonts w:cstheme="minorHAnsi"/>
          <w:i/>
          <w:iCs/>
        </w:rPr>
        <w:t>7</w:t>
      </w:r>
      <w:r w:rsidRPr="00D36414">
        <w:rPr>
          <w:rFonts w:cstheme="minorHAnsi"/>
        </w:rPr>
        <w:t xml:space="preserve">(11), 6351–6377. </w:t>
      </w:r>
      <w:hyperlink r:id="rId3317" w:history="1">
        <w:r w:rsidRPr="00D36414">
          <w:rPr>
            <w:rStyle w:val="Hyperlink"/>
            <w:rFonts w:cstheme="minorHAnsi"/>
          </w:rPr>
          <w:t>http://doi.org/10.3390/w7116351</w:t>
        </w:r>
      </w:hyperlink>
    </w:p>
    <w:p w14:paraId="2E1F3B45"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ocker, A., Großmann, A., Hinterberger, F., &amp; Wolter, M. I. (2014). A low growth path in Austria: Potential causes, consequences and policy options. </w:t>
      </w:r>
      <w:r w:rsidRPr="008A5415">
        <w:rPr>
          <w:rFonts w:cstheme="minorHAnsi"/>
          <w:i/>
          <w:iCs/>
        </w:rPr>
        <w:t>Empirica</w:t>
      </w:r>
      <w:r w:rsidRPr="008A5415">
        <w:rPr>
          <w:rFonts w:cstheme="minorHAnsi"/>
        </w:rPr>
        <w:t xml:space="preserve">, </w:t>
      </w:r>
      <w:r w:rsidRPr="008A5415">
        <w:rPr>
          <w:rFonts w:cstheme="minorHAnsi"/>
          <w:i/>
          <w:iCs/>
        </w:rPr>
        <w:t>41</w:t>
      </w:r>
      <w:r w:rsidRPr="008A5415">
        <w:rPr>
          <w:rFonts w:cstheme="minorHAnsi"/>
        </w:rPr>
        <w:t xml:space="preserve">(3), 445–465. </w:t>
      </w:r>
      <w:hyperlink r:id="rId3318" w:history="1">
        <w:r w:rsidRPr="008A5415">
          <w:rPr>
            <w:rStyle w:val="Hyperlink"/>
            <w:rFonts w:cstheme="minorHAnsi"/>
          </w:rPr>
          <w:t>http://doi.org/10.1007/s10663-014-9267-x</w:t>
        </w:r>
      </w:hyperlink>
    </w:p>
    <w:p w14:paraId="7F318FCB"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Stocker, A., Omann, I., &amp; Jäger, J. (2012). </w:t>
      </w:r>
      <w:r w:rsidRPr="00D36414">
        <w:rPr>
          <w:rFonts w:cstheme="minorHAnsi"/>
        </w:rPr>
        <w:t xml:space="preserve">The socio-economic modelling of the ALARM scenarios with GINFORS: Results and analysis for selected European countries. </w:t>
      </w:r>
      <w:r w:rsidRPr="00D36414">
        <w:rPr>
          <w:rFonts w:cstheme="minorHAnsi"/>
          <w:i/>
          <w:iCs/>
        </w:rPr>
        <w:t>Global Ecology and Biogeography</w:t>
      </w:r>
      <w:r w:rsidRPr="00D36414">
        <w:rPr>
          <w:rFonts w:cstheme="minorHAnsi"/>
        </w:rPr>
        <w:t xml:space="preserve">, </w:t>
      </w:r>
      <w:r w:rsidRPr="00D36414">
        <w:rPr>
          <w:rFonts w:cstheme="minorHAnsi"/>
          <w:i/>
          <w:iCs/>
        </w:rPr>
        <w:t>21</w:t>
      </w:r>
      <w:r w:rsidRPr="00D36414">
        <w:rPr>
          <w:rFonts w:cstheme="minorHAnsi"/>
        </w:rPr>
        <w:t xml:space="preserve">(1), 36–49. </w:t>
      </w:r>
      <w:hyperlink r:id="rId3319" w:history="1">
        <w:r w:rsidRPr="00D36414">
          <w:rPr>
            <w:rStyle w:val="Hyperlink"/>
            <w:rFonts w:cstheme="minorHAnsi"/>
          </w:rPr>
          <w:t>http://doi.org/10.1111/j.1466-8238.2010.00639.x</w:t>
        </w:r>
      </w:hyperlink>
    </w:p>
    <w:p w14:paraId="2B6654C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rokal, M. P., Kroeze, C., Kopilevych, V. A., &amp; Voytenko, L. V. (2014). Reducing future nutrient inputs to the Black Sea. </w:t>
      </w:r>
      <w:r w:rsidRPr="00D36414">
        <w:rPr>
          <w:rFonts w:cstheme="minorHAnsi"/>
          <w:i/>
          <w:iCs/>
        </w:rPr>
        <w:t>Science of the Total Environment</w:t>
      </w:r>
      <w:r w:rsidRPr="00D36414">
        <w:rPr>
          <w:rFonts w:cstheme="minorHAnsi"/>
        </w:rPr>
        <w:t xml:space="preserve">, </w:t>
      </w:r>
      <w:r w:rsidRPr="00D36414">
        <w:rPr>
          <w:rFonts w:cstheme="minorHAnsi"/>
          <w:i/>
          <w:iCs/>
        </w:rPr>
        <w:t>466</w:t>
      </w:r>
      <w:r w:rsidRPr="00D36414">
        <w:rPr>
          <w:rFonts w:cstheme="minorHAnsi"/>
        </w:rPr>
        <w:t>–</w:t>
      </w:r>
      <w:r w:rsidRPr="00D36414">
        <w:rPr>
          <w:rFonts w:cstheme="minorHAnsi"/>
          <w:i/>
          <w:iCs/>
        </w:rPr>
        <w:t>467</w:t>
      </w:r>
      <w:r w:rsidRPr="00D36414">
        <w:rPr>
          <w:rFonts w:cstheme="minorHAnsi"/>
        </w:rPr>
        <w:t xml:space="preserve">, 253–264. </w:t>
      </w:r>
      <w:hyperlink r:id="rId3320" w:history="1">
        <w:r w:rsidRPr="00D36414">
          <w:rPr>
            <w:rStyle w:val="Hyperlink"/>
            <w:rFonts w:cstheme="minorHAnsi"/>
          </w:rPr>
          <w:t>http://doi.org/10.1016/j.scitotenv.2013.07.004</w:t>
        </w:r>
      </w:hyperlink>
    </w:p>
    <w:p w14:paraId="0FCE739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ylvén, M., &amp; Widstrand, S. (2013). </w:t>
      </w:r>
      <w:r w:rsidRPr="00D36414">
        <w:rPr>
          <w:rFonts w:cstheme="minorHAnsi"/>
          <w:i/>
          <w:iCs/>
        </w:rPr>
        <w:t xml:space="preserve">A vision for wilder Europe. </w:t>
      </w:r>
      <w:r w:rsidRPr="00D36414">
        <w:rPr>
          <w:rFonts w:cstheme="minorHAnsi"/>
          <w:i/>
        </w:rPr>
        <w:t>Wild 10</w:t>
      </w:r>
      <w:r w:rsidRPr="00D36414">
        <w:rPr>
          <w:rFonts w:cstheme="minorHAnsi"/>
        </w:rPr>
        <w:t xml:space="preserve">. Retrieved from </w:t>
      </w:r>
      <w:hyperlink r:id="rId3321" w:history="1">
        <w:r w:rsidRPr="00D36414">
          <w:rPr>
            <w:rStyle w:val="Hyperlink"/>
            <w:rFonts w:cstheme="minorHAnsi"/>
          </w:rPr>
          <w:t>http://www.wildlandresearch.org/media/uploads/WILD10-Vision-Wilder-Europe-2015-ver-2-FINAL.pdf</w:t>
        </w:r>
      </w:hyperlink>
    </w:p>
    <w:p w14:paraId="7E361F67"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Teixidó-Figueras, J., &amp; Duro, J. A. (2014). </w:t>
      </w:r>
      <w:r w:rsidRPr="00D36414">
        <w:rPr>
          <w:rFonts w:cstheme="minorHAnsi"/>
        </w:rPr>
        <w:t xml:space="preserve">Spatial polarization of the ecological footprint distribution. </w:t>
      </w:r>
      <w:r w:rsidRPr="00D36414">
        <w:rPr>
          <w:rFonts w:cstheme="minorHAnsi"/>
          <w:i/>
          <w:iCs/>
        </w:rPr>
        <w:t>Ecological Economics</w:t>
      </w:r>
      <w:r w:rsidRPr="00D36414">
        <w:rPr>
          <w:rFonts w:cstheme="minorHAnsi"/>
        </w:rPr>
        <w:t xml:space="preserve">, </w:t>
      </w:r>
      <w:r w:rsidRPr="00D36414">
        <w:rPr>
          <w:rFonts w:cstheme="minorHAnsi"/>
          <w:i/>
          <w:iCs/>
        </w:rPr>
        <w:t>104</w:t>
      </w:r>
      <w:r w:rsidRPr="00D36414">
        <w:rPr>
          <w:rFonts w:cstheme="minorHAnsi"/>
        </w:rPr>
        <w:t xml:space="preserve">, 93–106. </w:t>
      </w:r>
      <w:hyperlink r:id="rId3322" w:history="1">
        <w:r w:rsidRPr="00D36414">
          <w:rPr>
            <w:rStyle w:val="Hyperlink"/>
            <w:rFonts w:cstheme="minorHAnsi"/>
          </w:rPr>
          <w:t>http://doi.org/10.1016/j.ecolecon.2014.04.022</w:t>
        </w:r>
      </w:hyperlink>
    </w:p>
    <w:p w14:paraId="7D5FBCA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haler, S., Zessner, M., Weigl, M., Rechberger, H., Schilling, K., &amp; Kroiss, H. (2015). Possible implications of dietary changes on nutrient fluxes, environment and land use in Austria. </w:t>
      </w:r>
      <w:r w:rsidRPr="00D36414">
        <w:rPr>
          <w:rFonts w:cstheme="minorHAnsi"/>
          <w:i/>
          <w:iCs/>
        </w:rPr>
        <w:t>Agricultural Systems</w:t>
      </w:r>
      <w:r w:rsidRPr="00D36414">
        <w:rPr>
          <w:rFonts w:cstheme="minorHAnsi"/>
        </w:rPr>
        <w:t xml:space="preserve">, </w:t>
      </w:r>
      <w:r w:rsidRPr="00D36414">
        <w:rPr>
          <w:rFonts w:cstheme="minorHAnsi"/>
          <w:i/>
          <w:iCs/>
        </w:rPr>
        <w:t>136</w:t>
      </w:r>
      <w:r w:rsidRPr="00D36414">
        <w:rPr>
          <w:rFonts w:cstheme="minorHAnsi"/>
        </w:rPr>
        <w:t xml:space="preserve">, 14–29. </w:t>
      </w:r>
      <w:hyperlink r:id="rId3323" w:history="1">
        <w:r w:rsidRPr="00D36414">
          <w:rPr>
            <w:rStyle w:val="Hyperlink"/>
            <w:rFonts w:cstheme="minorHAnsi"/>
          </w:rPr>
          <w:t>http://doi.org/10.1016/j.agsy.2015.01.006</w:t>
        </w:r>
      </w:hyperlink>
    </w:p>
    <w:p w14:paraId="5CD57E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he Forest-based Sector. (2013). </w:t>
      </w:r>
      <w:r w:rsidRPr="00D36414">
        <w:rPr>
          <w:rFonts w:cstheme="minorHAnsi"/>
          <w:i/>
          <w:iCs/>
        </w:rPr>
        <w:t>Horizons – Vision 2030 for the European Forest-based Sector</w:t>
      </w:r>
      <w:r w:rsidRPr="00D36414">
        <w:rPr>
          <w:rFonts w:cstheme="minorHAnsi"/>
        </w:rPr>
        <w:t xml:space="preserve">. Retrieved from </w:t>
      </w:r>
      <w:hyperlink r:id="rId3324" w:history="1">
        <w:r w:rsidRPr="00D36414">
          <w:rPr>
            <w:rStyle w:val="Hyperlink"/>
            <w:rFonts w:cstheme="minorHAnsi"/>
          </w:rPr>
          <w:t>http://www.cepi.org/system/files/public/documents/publications/forest/2013/FTP_Vision_final_Feb_2013.pdf</w:t>
        </w:r>
      </w:hyperlink>
    </w:p>
    <w:p w14:paraId="05567C0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he Sami Parliament. (2009). </w:t>
      </w:r>
      <w:r w:rsidRPr="00D36414">
        <w:rPr>
          <w:rFonts w:cstheme="minorHAnsi"/>
          <w:i/>
          <w:iCs/>
        </w:rPr>
        <w:t>The Sami Parliament’s living environment program</w:t>
      </w:r>
      <w:r w:rsidRPr="00D36414">
        <w:rPr>
          <w:rFonts w:cstheme="minorHAnsi"/>
        </w:rPr>
        <w:t xml:space="preserve">. Sametinget [The Sami Parliament]. Retrieved from </w:t>
      </w:r>
      <w:hyperlink r:id="rId3325" w:history="1">
        <w:r w:rsidRPr="00D36414">
          <w:rPr>
            <w:rStyle w:val="Hyperlink"/>
            <w:rFonts w:cstheme="minorHAnsi"/>
          </w:rPr>
          <w:t>https://www.sametinget.se/9008</w:t>
        </w:r>
      </w:hyperlink>
    </w:p>
    <w:p w14:paraId="61E035A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hrän, D., &amp; Bezama, A., (2017): The knowledge-based bioeconomy and its impact in our working field. </w:t>
      </w:r>
      <w:r w:rsidRPr="00D36414">
        <w:rPr>
          <w:rFonts w:cstheme="minorHAnsi"/>
          <w:i/>
          <w:lang w:val="de-DE"/>
        </w:rPr>
        <w:t>Waste Management &amp; Research, 35</w:t>
      </w:r>
      <w:r w:rsidRPr="00D36414">
        <w:rPr>
          <w:rFonts w:cstheme="minorHAnsi"/>
          <w:lang w:val="de-DE"/>
        </w:rPr>
        <w:t xml:space="preserve">(7), 689 - 690. </w:t>
      </w:r>
      <w:hyperlink r:id="rId3326" w:history="1">
        <w:r w:rsidRPr="00D36414">
          <w:rPr>
            <w:rStyle w:val="Hyperlink"/>
            <w:rFonts w:cstheme="minorHAnsi"/>
          </w:rPr>
          <w:t>http://doi.org/10.1177/0734242X17719605</w:t>
        </w:r>
      </w:hyperlink>
    </w:p>
    <w:p w14:paraId="7176910B" w14:textId="30E925BC"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ight, M., Timms, P., Banister, D., Bowmaker, J., Copas, J., Day, A., Drinkwater, D., Givoni, M., Gühnemann, A., Lawler, M., Macmillen, J., Miles, A., Moore, N., Newton, R., Ngoduy, D., </w:t>
      </w:r>
      <w:r w:rsidRPr="00D36414">
        <w:rPr>
          <w:rFonts w:cstheme="minorHAnsi"/>
        </w:rPr>
        <w:lastRenderedPageBreak/>
        <w:t xml:space="preserve">Ormerod, M., O’Sullivan, M., &amp; Watling, D. (2011). Visions for a walking and cycling focused urban transport system. </w:t>
      </w:r>
      <w:r w:rsidRPr="00D36414">
        <w:rPr>
          <w:rFonts w:cstheme="minorHAnsi"/>
          <w:i/>
          <w:iCs/>
        </w:rPr>
        <w:t>Journal of Transport Geography</w:t>
      </w:r>
      <w:r w:rsidRPr="00D36414">
        <w:rPr>
          <w:rFonts w:cstheme="minorHAnsi"/>
        </w:rPr>
        <w:t xml:space="preserve">, </w:t>
      </w:r>
      <w:r w:rsidRPr="00D36414">
        <w:rPr>
          <w:rFonts w:cstheme="minorHAnsi"/>
          <w:i/>
          <w:iCs/>
        </w:rPr>
        <w:t>19</w:t>
      </w:r>
      <w:r w:rsidRPr="00D36414">
        <w:rPr>
          <w:rFonts w:cstheme="minorHAnsi"/>
        </w:rPr>
        <w:t xml:space="preserve">(6), 1580–1589. </w:t>
      </w:r>
      <w:hyperlink r:id="rId3327" w:history="1">
        <w:r w:rsidRPr="00D36414">
          <w:rPr>
            <w:rStyle w:val="Hyperlink"/>
            <w:rFonts w:cstheme="minorHAnsi"/>
          </w:rPr>
          <w:t>http://doi.org/10.1016/j.jtrangeo.2011.03.011</w:t>
        </w:r>
      </w:hyperlink>
    </w:p>
    <w:p w14:paraId="6CA743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iteux, N., Henle, K., Mihoub, J. B., Regos, A., Geijzendorffer, I. R., Cramer, W., Verburg, P. H., &amp; Brotons, L. (2016). Biodiversity scenarios neglect future land-use changes. </w:t>
      </w:r>
      <w:r w:rsidRPr="00D36414">
        <w:rPr>
          <w:rFonts w:cstheme="minorHAnsi"/>
          <w:i/>
          <w:iCs/>
        </w:rPr>
        <w:t>Global Change Biology</w:t>
      </w:r>
      <w:r w:rsidRPr="00D36414">
        <w:rPr>
          <w:rFonts w:cstheme="minorHAnsi"/>
        </w:rPr>
        <w:t xml:space="preserve">, </w:t>
      </w:r>
      <w:r w:rsidRPr="00D36414">
        <w:rPr>
          <w:rFonts w:cstheme="minorHAnsi"/>
          <w:i/>
          <w:iCs/>
        </w:rPr>
        <w:t>22</w:t>
      </w:r>
      <w:r w:rsidRPr="00D36414">
        <w:rPr>
          <w:rFonts w:cstheme="minorHAnsi"/>
        </w:rPr>
        <w:t xml:space="preserve">(7), 2505–2515. </w:t>
      </w:r>
      <w:hyperlink r:id="rId3328" w:history="1">
        <w:r w:rsidRPr="00D36414">
          <w:rPr>
            <w:rStyle w:val="Hyperlink"/>
            <w:rFonts w:cstheme="minorHAnsi"/>
          </w:rPr>
          <w:t>http://doi.org/10.1111/gcb.13272</w:t>
        </w:r>
      </w:hyperlink>
    </w:p>
    <w:p w14:paraId="67CB58E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2). Scenarios and sustainability transformation. In </w:t>
      </w:r>
      <w:r w:rsidRPr="00D36414">
        <w:rPr>
          <w:rFonts w:cstheme="minorHAnsi"/>
          <w:i/>
          <w:iCs/>
        </w:rPr>
        <w:t>GEO 5 - Environment for the future we want</w:t>
      </w:r>
      <w:r w:rsidRPr="00D36414">
        <w:rPr>
          <w:rFonts w:cstheme="minorHAnsi"/>
        </w:rPr>
        <w:t xml:space="preserve">. Retrieved from </w:t>
      </w:r>
      <w:hyperlink r:id="rId3329" w:history="1">
        <w:r w:rsidRPr="00D36414">
          <w:rPr>
            <w:rStyle w:val="Hyperlink"/>
            <w:rFonts w:cstheme="minorHAnsi"/>
          </w:rPr>
          <w:t>http://web.unep.org/geo/</w:t>
        </w:r>
      </w:hyperlink>
    </w:p>
    <w:p w14:paraId="7F1E2C0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5). </w:t>
      </w:r>
      <w:r w:rsidRPr="00D36414">
        <w:rPr>
          <w:rFonts w:cstheme="minorHAnsi"/>
          <w:i/>
          <w:iCs/>
        </w:rPr>
        <w:t>Policy coherence of the Sustainable Development Goals: A natural resource perspective</w:t>
      </w:r>
      <w:r w:rsidRPr="00D36414">
        <w:rPr>
          <w:rFonts w:cstheme="minorHAnsi"/>
        </w:rPr>
        <w:t>.</w:t>
      </w:r>
    </w:p>
    <w:p w14:paraId="438BAC0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SCO. (2015). </w:t>
      </w:r>
      <w:r w:rsidRPr="00D36414">
        <w:rPr>
          <w:rFonts w:cstheme="minorHAnsi"/>
          <w:i/>
          <w:iCs/>
        </w:rPr>
        <w:t>Water for a sustainable world.</w:t>
      </w:r>
    </w:p>
    <w:p w14:paraId="605499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thes, S., Sattler, C., Sahrbacher, A., Hutar, V., Amon, G., Perret, E., Rapey, H., Podmaniczky, L., Ciancaglini, A., Wasilewski, J., &amp; Mogensen, L. (2009). A scenario-wise analysis of economic and environmental impacts in the MEA-scope case study regions. </w:t>
      </w:r>
      <w:r w:rsidRPr="00D36414">
        <w:rPr>
          <w:rFonts w:cstheme="minorHAnsi"/>
          <w:i/>
          <w:iCs/>
        </w:rPr>
        <w:t>Rural Landscapes and Agricultural Policies in Europe</w:t>
      </w:r>
      <w:r w:rsidRPr="00D36414">
        <w:rPr>
          <w:rFonts w:cstheme="minorHAnsi"/>
        </w:rPr>
        <w:t xml:space="preserve">, 123–142. </w:t>
      </w:r>
      <w:hyperlink r:id="rId3330" w:history="1">
        <w:r w:rsidRPr="00D36414">
          <w:rPr>
            <w:rStyle w:val="Hyperlink"/>
            <w:rFonts w:cstheme="minorHAnsi"/>
          </w:rPr>
          <w:t>http://doi.org/10.1007/978-3-540-79470-7_7</w:t>
        </w:r>
      </w:hyperlink>
    </w:p>
    <w:p w14:paraId="288582D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den Hurk, B., Hirschi, M., Schaer, C., Lenderink, G., van Meijgaard, E., van Ulden, A., Rockel, B., Hagemann, S., Graham, P., Kjellstrom, P., &amp; Jones, R. (2005). Soil control on runoff response to climate change in regional climate model simulations. </w:t>
      </w:r>
      <w:r w:rsidRPr="00D36414">
        <w:rPr>
          <w:rFonts w:cstheme="minorHAnsi"/>
          <w:i/>
          <w:iCs/>
        </w:rPr>
        <w:t>Journal of Climate</w:t>
      </w:r>
      <w:r w:rsidRPr="00D36414">
        <w:rPr>
          <w:rFonts w:cstheme="minorHAnsi"/>
        </w:rPr>
        <w:t xml:space="preserve">, </w:t>
      </w:r>
      <w:r w:rsidRPr="00D36414">
        <w:rPr>
          <w:rFonts w:cstheme="minorHAnsi"/>
          <w:i/>
          <w:iCs/>
        </w:rPr>
        <w:t>18</w:t>
      </w:r>
      <w:r w:rsidRPr="00D36414">
        <w:rPr>
          <w:rFonts w:cstheme="minorHAnsi"/>
        </w:rPr>
        <w:t xml:space="preserve">, 3536–3551. </w:t>
      </w:r>
      <w:hyperlink r:id="rId3331" w:history="1">
        <w:r w:rsidRPr="00D36414">
          <w:rPr>
            <w:rStyle w:val="Hyperlink"/>
            <w:rFonts w:cstheme="minorHAnsi"/>
          </w:rPr>
          <w:t>http://doi.org/10.1175/JCLI3471.1</w:t>
        </w:r>
      </w:hyperlink>
    </w:p>
    <w:p w14:paraId="24F8E84B" w14:textId="77777777" w:rsidR="008A5415" w:rsidRPr="008A5415"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van Egmond, N. D., &amp; de Vries, H. J. M. (2011). Sustainability: The search for the integral worldview. </w:t>
      </w:r>
      <w:r w:rsidRPr="008A5415">
        <w:rPr>
          <w:rFonts w:cstheme="minorHAnsi"/>
          <w:i/>
          <w:iCs/>
          <w:lang w:val="es-ES"/>
        </w:rPr>
        <w:t>Futures</w:t>
      </w:r>
      <w:r w:rsidRPr="008A5415">
        <w:rPr>
          <w:rFonts w:cstheme="minorHAnsi"/>
          <w:lang w:val="es-ES"/>
        </w:rPr>
        <w:t xml:space="preserve">, </w:t>
      </w:r>
      <w:r w:rsidRPr="008A5415">
        <w:rPr>
          <w:rFonts w:cstheme="minorHAnsi"/>
          <w:i/>
          <w:iCs/>
          <w:lang w:val="es-ES"/>
        </w:rPr>
        <w:t>43</w:t>
      </w:r>
      <w:r w:rsidRPr="008A5415">
        <w:rPr>
          <w:rFonts w:cstheme="minorHAnsi"/>
          <w:lang w:val="es-ES"/>
        </w:rPr>
        <w:t xml:space="preserve">(8), 853–867. </w:t>
      </w:r>
      <w:hyperlink r:id="rId3332" w:history="1">
        <w:r w:rsidRPr="008A5415">
          <w:rPr>
            <w:rStyle w:val="Hyperlink"/>
            <w:rFonts w:cstheme="minorHAnsi"/>
            <w:lang w:val="es-ES"/>
          </w:rPr>
          <w:t>http://doi.org/10.1016/j.futures.2011.05.027</w:t>
        </w:r>
      </w:hyperlink>
    </w:p>
    <w:p w14:paraId="7BF44096"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lang w:val="es-ES"/>
        </w:rPr>
        <w:t xml:space="preserve">van Meijl, H., van Rheenen, T., Tabeau, A., &amp; Eickhout, B. (2006). </w:t>
      </w:r>
      <w:r w:rsidRPr="00D36414">
        <w:rPr>
          <w:rFonts w:cstheme="minorHAnsi"/>
        </w:rPr>
        <w:t xml:space="preserve">The impact of different policy environments on agricultural land use in Europe. </w:t>
      </w:r>
      <w:r w:rsidRPr="00D36414">
        <w:rPr>
          <w:rFonts w:cstheme="minorHAnsi"/>
          <w:i/>
          <w:iCs/>
        </w:rPr>
        <w:t>Agriculture, Ecosystems and Environment</w:t>
      </w:r>
      <w:r w:rsidRPr="00D36414">
        <w:rPr>
          <w:rFonts w:cstheme="minorHAnsi"/>
        </w:rPr>
        <w:t xml:space="preserve">, </w:t>
      </w:r>
      <w:r w:rsidRPr="00D36414">
        <w:rPr>
          <w:rFonts w:cstheme="minorHAnsi"/>
          <w:i/>
          <w:iCs/>
        </w:rPr>
        <w:t>114</w:t>
      </w:r>
      <w:r w:rsidRPr="00D36414">
        <w:rPr>
          <w:rFonts w:cstheme="minorHAnsi"/>
        </w:rPr>
        <w:t xml:space="preserve">(1), 21–38. </w:t>
      </w:r>
      <w:hyperlink r:id="rId3333" w:history="1">
        <w:r w:rsidRPr="00D36414">
          <w:rPr>
            <w:rStyle w:val="Hyperlink"/>
            <w:rFonts w:cstheme="minorHAnsi"/>
          </w:rPr>
          <w:t>http://doi.org/10.1016/j.agee.2005.11.006</w:t>
        </w:r>
      </w:hyperlink>
    </w:p>
    <w:p w14:paraId="645EB54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Slobbe, E., Werners, S. E., Riquelme-Solar, M., Bölscher, T., &amp; van Vliet, M. T. H. (2016). The future of the Rhine: Stranded ships and no more salmon? </w:t>
      </w:r>
      <w:r w:rsidRPr="00D36414">
        <w:rPr>
          <w:rFonts w:cstheme="minorHAnsi"/>
          <w:i/>
          <w:iCs/>
        </w:rPr>
        <w:t>Regional Environmental Change</w:t>
      </w:r>
      <w:r w:rsidRPr="00D36414">
        <w:rPr>
          <w:rFonts w:cstheme="minorHAnsi"/>
        </w:rPr>
        <w:t xml:space="preserve">, </w:t>
      </w:r>
      <w:r w:rsidRPr="00D36414">
        <w:rPr>
          <w:rFonts w:cstheme="minorHAnsi"/>
          <w:i/>
          <w:iCs/>
        </w:rPr>
        <w:t>16</w:t>
      </w:r>
      <w:r w:rsidRPr="00D36414">
        <w:rPr>
          <w:rFonts w:cstheme="minorHAnsi"/>
        </w:rPr>
        <w:t xml:space="preserve">(1), 31–41. </w:t>
      </w:r>
      <w:hyperlink r:id="rId3334" w:history="1">
        <w:r w:rsidRPr="00D36414">
          <w:rPr>
            <w:rStyle w:val="Hyperlink"/>
            <w:rFonts w:cstheme="minorHAnsi"/>
          </w:rPr>
          <w:t>http://doi.org/10.1007/s10113-014-0683-z</w:t>
        </w:r>
      </w:hyperlink>
    </w:p>
    <w:p w14:paraId="205E19B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Vliet, M., &amp; Kok, K. (2015). Combining backcasting and exploratory scenarios to develop robust water strategies in face of uncertain futures. </w:t>
      </w:r>
      <w:r w:rsidRPr="00D36414">
        <w:rPr>
          <w:rFonts w:cstheme="minorHAnsi"/>
          <w:i/>
          <w:iCs/>
        </w:rPr>
        <w:t>Mitigation and Adaptation Strategies for Global Change</w:t>
      </w:r>
      <w:r w:rsidRPr="00D36414">
        <w:rPr>
          <w:rFonts w:cstheme="minorHAnsi"/>
        </w:rPr>
        <w:t xml:space="preserve">, </w:t>
      </w:r>
      <w:r w:rsidRPr="00D36414">
        <w:rPr>
          <w:rFonts w:cstheme="minorHAnsi"/>
          <w:i/>
          <w:iCs/>
        </w:rPr>
        <w:t>20</w:t>
      </w:r>
      <w:r w:rsidRPr="00D36414">
        <w:rPr>
          <w:rFonts w:cstheme="minorHAnsi"/>
        </w:rPr>
        <w:t xml:space="preserve">(1), 43–74. </w:t>
      </w:r>
      <w:hyperlink r:id="rId3335" w:history="1">
        <w:r w:rsidRPr="00D36414">
          <w:rPr>
            <w:rStyle w:val="Hyperlink"/>
            <w:rFonts w:cstheme="minorHAnsi"/>
          </w:rPr>
          <w:t>http://doi.org/10.1007/s11027-013-9479-6</w:t>
        </w:r>
      </w:hyperlink>
    </w:p>
    <w:p w14:paraId="550DA460"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van Vuuren, D. P., Kok, M., Girod, B., Lucas, P. L., &amp; de Vries, B. (2012). </w:t>
      </w:r>
      <w:r w:rsidRPr="00D36414">
        <w:rPr>
          <w:rFonts w:cstheme="minorHAnsi"/>
        </w:rPr>
        <w:t xml:space="preserve">Scenarios in global environmental assessments: Key characteristics and lessons for future use. </w:t>
      </w:r>
      <w:r w:rsidRPr="00D36414">
        <w:rPr>
          <w:rFonts w:cstheme="minorHAnsi"/>
          <w:i/>
          <w:iCs/>
        </w:rPr>
        <w:t>Global Environmental Change</w:t>
      </w:r>
      <w:r w:rsidRPr="00D36414">
        <w:rPr>
          <w:rFonts w:cstheme="minorHAnsi"/>
        </w:rPr>
        <w:t xml:space="preserve">, </w:t>
      </w:r>
      <w:r w:rsidRPr="00D36414">
        <w:rPr>
          <w:rFonts w:cstheme="minorHAnsi"/>
          <w:i/>
          <w:iCs/>
        </w:rPr>
        <w:t>22</w:t>
      </w:r>
      <w:r w:rsidRPr="00D36414">
        <w:rPr>
          <w:rFonts w:cstheme="minorHAnsi"/>
        </w:rPr>
        <w:t xml:space="preserve">(4), 884–895. </w:t>
      </w:r>
      <w:hyperlink r:id="rId3336" w:history="1">
        <w:r w:rsidRPr="00D36414">
          <w:rPr>
            <w:rStyle w:val="Hyperlink"/>
            <w:rFonts w:cstheme="minorHAnsi"/>
          </w:rPr>
          <w:t>http://doi.org/10.1016/j.gloenvcha.2012.06.001</w:t>
        </w:r>
      </w:hyperlink>
    </w:p>
    <w:p w14:paraId="0767CC5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Wijnen, J., Ivens, W. P. M. F., Kroeze, C., &amp; Löhr, A. J. (2015). Coastal eutrophication in Europe caused by production of energy crops. </w:t>
      </w:r>
      <w:r w:rsidRPr="00D36414">
        <w:rPr>
          <w:rFonts w:cstheme="minorHAnsi"/>
          <w:i/>
          <w:iCs/>
        </w:rPr>
        <w:t>Science of the Total Environment</w:t>
      </w:r>
      <w:r w:rsidRPr="00D36414">
        <w:rPr>
          <w:rFonts w:cstheme="minorHAnsi"/>
        </w:rPr>
        <w:t xml:space="preserve">, </w:t>
      </w:r>
      <w:r w:rsidRPr="00D36414">
        <w:rPr>
          <w:rFonts w:cstheme="minorHAnsi"/>
          <w:i/>
          <w:iCs/>
        </w:rPr>
        <w:t>511</w:t>
      </w:r>
      <w:r w:rsidRPr="00D36414">
        <w:rPr>
          <w:rFonts w:cstheme="minorHAnsi"/>
        </w:rPr>
        <w:t xml:space="preserve">, 101–111. </w:t>
      </w:r>
      <w:hyperlink r:id="rId3337" w:history="1">
        <w:r w:rsidRPr="00D36414">
          <w:rPr>
            <w:rStyle w:val="Hyperlink"/>
            <w:rFonts w:cstheme="minorHAnsi"/>
          </w:rPr>
          <w:t>http://doi.org/10.1016/j.scitotenv.2014.12.032</w:t>
        </w:r>
      </w:hyperlink>
    </w:p>
    <w:p w14:paraId="341815A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Zeijts, H., Prins, A. G., Dammers, E., Vonk, M., Bouwma, I., Farjon, H., &amp; Pouwels, R. (2017). </w:t>
      </w:r>
      <w:r w:rsidRPr="00D36414">
        <w:rPr>
          <w:rFonts w:cstheme="minorHAnsi"/>
          <w:i/>
          <w:iCs/>
        </w:rPr>
        <w:t>European nature in the plural. Finding common ground for a next policy agenda</w:t>
      </w:r>
      <w:r w:rsidRPr="00D36414">
        <w:rPr>
          <w:rFonts w:cstheme="minorHAnsi"/>
        </w:rPr>
        <w:t>. The Hague, The Netherlands: Netherlands Environmental Assessment Agency.</w:t>
      </w:r>
    </w:p>
    <w:p w14:paraId="1B0389E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ham, D., Mekonnen, M. M., &amp; Hoekstra, A. Y. (2013). The water footprint of the EU for different diets. </w:t>
      </w:r>
      <w:r w:rsidRPr="00D36414">
        <w:rPr>
          <w:rFonts w:cstheme="minorHAnsi"/>
          <w:i/>
          <w:iCs/>
        </w:rPr>
        <w:t>Ecological Indicators</w:t>
      </w:r>
      <w:r w:rsidRPr="00D36414">
        <w:rPr>
          <w:rFonts w:cstheme="minorHAnsi"/>
        </w:rPr>
        <w:t xml:space="preserve">, </w:t>
      </w:r>
      <w:r w:rsidRPr="00D36414">
        <w:rPr>
          <w:rFonts w:cstheme="minorHAnsi"/>
          <w:i/>
          <w:iCs/>
        </w:rPr>
        <w:t>32</w:t>
      </w:r>
      <w:r w:rsidRPr="00D36414">
        <w:rPr>
          <w:rFonts w:cstheme="minorHAnsi"/>
        </w:rPr>
        <w:t xml:space="preserve">, 1–8. </w:t>
      </w:r>
      <w:hyperlink r:id="rId3338" w:history="1">
        <w:r w:rsidRPr="00D36414">
          <w:rPr>
            <w:rStyle w:val="Hyperlink"/>
            <w:rFonts w:cstheme="minorHAnsi"/>
          </w:rPr>
          <w:t>http://doi.org/10.1016/j.ecolind.2013.02.020</w:t>
        </w:r>
      </w:hyperlink>
    </w:p>
    <w:p w14:paraId="71CE1B6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boom, J., Alkemade, R., Klijn, J., Metzger, M. J., &amp; Reijnen, R. (2007). Combining biodiversity modeling with political and economic development scenarios for 25 EU countries. </w:t>
      </w:r>
      <w:r w:rsidRPr="00D36414">
        <w:rPr>
          <w:rFonts w:cstheme="minorHAnsi"/>
          <w:i/>
          <w:iCs/>
        </w:rPr>
        <w:t xml:space="preserve">Ecological </w:t>
      </w:r>
      <w:r w:rsidRPr="00D36414">
        <w:rPr>
          <w:rFonts w:cstheme="minorHAnsi"/>
          <w:i/>
          <w:iCs/>
        </w:rPr>
        <w:lastRenderedPageBreak/>
        <w:t>Economics</w:t>
      </w:r>
      <w:r w:rsidRPr="00D36414">
        <w:rPr>
          <w:rFonts w:cstheme="minorHAnsi"/>
        </w:rPr>
        <w:t xml:space="preserve">, </w:t>
      </w:r>
      <w:r w:rsidRPr="00D36414">
        <w:rPr>
          <w:rFonts w:cstheme="minorHAnsi"/>
          <w:i/>
          <w:iCs/>
        </w:rPr>
        <w:t>62</w:t>
      </w:r>
      <w:r w:rsidRPr="00D36414">
        <w:rPr>
          <w:rFonts w:cstheme="minorHAnsi"/>
        </w:rPr>
        <w:t xml:space="preserve">(2), 267–276. </w:t>
      </w:r>
      <w:hyperlink r:id="rId3339" w:history="1">
        <w:r w:rsidRPr="00D36414">
          <w:rPr>
            <w:rStyle w:val="Hyperlink"/>
            <w:rFonts w:cstheme="minorHAnsi"/>
          </w:rPr>
          <w:t>http://doi.org/10.1016/j.ecolecon.2006.04.009</w:t>
        </w:r>
      </w:hyperlink>
    </w:p>
    <w:p w14:paraId="0AFE89B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burg, P. H., Eickhout, B., &amp; van Meijl, H. (2008). A multi-scale, multi-model approach for analyzing the future dynamics of European land use. </w:t>
      </w:r>
      <w:r w:rsidRPr="00D36414">
        <w:rPr>
          <w:rFonts w:cstheme="minorHAnsi"/>
          <w:i/>
          <w:iCs/>
        </w:rPr>
        <w:t>The Annals of Regional Science</w:t>
      </w:r>
      <w:r w:rsidRPr="00D36414">
        <w:rPr>
          <w:rFonts w:cstheme="minorHAnsi"/>
        </w:rPr>
        <w:t xml:space="preserve">, </w:t>
      </w:r>
      <w:r w:rsidRPr="00D36414">
        <w:rPr>
          <w:rFonts w:cstheme="minorHAnsi"/>
          <w:i/>
          <w:iCs/>
        </w:rPr>
        <w:t>42</w:t>
      </w:r>
      <w:r w:rsidRPr="00D36414">
        <w:rPr>
          <w:rFonts w:cstheme="minorHAnsi"/>
        </w:rPr>
        <w:t xml:space="preserve">(1), 57–77. </w:t>
      </w:r>
      <w:hyperlink r:id="rId3340" w:history="1">
        <w:r w:rsidRPr="00D36414">
          <w:rPr>
            <w:rStyle w:val="Hyperlink"/>
            <w:rFonts w:cstheme="minorHAnsi"/>
          </w:rPr>
          <w:t>http://doi.org/10.1016/10.1007/s00168-007-0136-4</w:t>
        </w:r>
      </w:hyperlink>
    </w:p>
    <w:p w14:paraId="61F569E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burg, P. H., van Berkel, D. B., van Doorn, A. M., van Eupen, M., &amp; van den Heiligenberg, H. A. R. M. (2010). Trajectories of land use change in Europe: A model-based exploration of rural futures. </w:t>
      </w:r>
      <w:r w:rsidRPr="00D36414">
        <w:rPr>
          <w:rFonts w:cstheme="minorHAnsi"/>
          <w:i/>
          <w:iCs/>
        </w:rPr>
        <w:t>Landscape Ecology</w:t>
      </w:r>
      <w:r w:rsidRPr="00D36414">
        <w:rPr>
          <w:rFonts w:cstheme="minorHAnsi"/>
        </w:rPr>
        <w:t xml:space="preserve">, </w:t>
      </w:r>
      <w:r w:rsidRPr="00D36414">
        <w:rPr>
          <w:rFonts w:cstheme="minorHAnsi"/>
          <w:i/>
          <w:iCs/>
        </w:rPr>
        <w:t>25</w:t>
      </w:r>
      <w:r w:rsidRPr="00D36414">
        <w:rPr>
          <w:rFonts w:cstheme="minorHAnsi"/>
        </w:rPr>
        <w:t xml:space="preserve">(2), 217–232. </w:t>
      </w:r>
      <w:hyperlink r:id="rId3341" w:history="1">
        <w:r w:rsidRPr="00D36414">
          <w:rPr>
            <w:rStyle w:val="Hyperlink"/>
            <w:rFonts w:cstheme="minorHAnsi"/>
          </w:rPr>
          <w:t>http://doi.org/10.1007/s10980-009-9347-7</w:t>
        </w:r>
      </w:hyperlink>
    </w:p>
    <w:p w14:paraId="1EED710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kerk, P. J., Lindner, M., Pérez-Soba, M., Paterson, J. S., Helming, J., Verburg, P. H., Kuemmerle, T., Lotze-Campen, H., Moiseyev, A., Müller, D., Popp, A., Schulp, C. J. E., Stürck, J., Tabeau, A., Wolfslehner, B., &amp; van der Zanden, E. H. (2016). Identifying pathways to visions of future land use in Europe. </w:t>
      </w:r>
      <w:r w:rsidRPr="00D36414">
        <w:rPr>
          <w:rFonts w:cstheme="minorHAnsi"/>
          <w:i/>
          <w:iCs/>
        </w:rPr>
        <w:t>Regional Environmental Change, 18</w:t>
      </w:r>
      <w:r w:rsidRPr="00D36414">
        <w:rPr>
          <w:rFonts w:cstheme="minorHAnsi"/>
          <w:iCs/>
        </w:rPr>
        <w:t>(3), 817-830</w:t>
      </w:r>
      <w:r w:rsidRPr="00D36414">
        <w:rPr>
          <w:rFonts w:cstheme="minorHAnsi"/>
        </w:rPr>
        <w:t xml:space="preserve">. </w:t>
      </w:r>
      <w:hyperlink r:id="rId3342" w:history="1">
        <w:r w:rsidRPr="00D36414">
          <w:rPr>
            <w:rStyle w:val="Hyperlink"/>
            <w:rFonts w:cstheme="minorHAnsi"/>
          </w:rPr>
          <w:t>http://doi.org/10.1007/s10113-016-1055-7</w:t>
        </w:r>
      </w:hyperlink>
    </w:p>
    <w:p w14:paraId="161601C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kerk, P. J., Mavsar, R., Giergiczny, M., Lindner, M., Edwards, D., &amp; Schelhaas, M. J. (2014). Assessing impacts of intensified biomass production and biodiversity protection on ecosystem services provided by European forests. </w:t>
      </w:r>
      <w:r w:rsidRPr="00D36414">
        <w:rPr>
          <w:rFonts w:cstheme="minorHAnsi"/>
          <w:i/>
          <w:iCs/>
        </w:rPr>
        <w:t>Ecosystem Services</w:t>
      </w:r>
      <w:r w:rsidRPr="00D36414">
        <w:rPr>
          <w:rFonts w:cstheme="minorHAnsi"/>
        </w:rPr>
        <w:t xml:space="preserve">, </w:t>
      </w:r>
      <w:r w:rsidRPr="00D36414">
        <w:rPr>
          <w:rFonts w:cstheme="minorHAnsi"/>
          <w:i/>
          <w:iCs/>
        </w:rPr>
        <w:t>9</w:t>
      </w:r>
      <w:r w:rsidRPr="00D36414">
        <w:rPr>
          <w:rFonts w:cstheme="minorHAnsi"/>
        </w:rPr>
        <w:t xml:space="preserve">, 155–165. </w:t>
      </w:r>
      <w:hyperlink r:id="rId3343" w:history="1">
        <w:r w:rsidRPr="00D36414">
          <w:rPr>
            <w:rStyle w:val="Hyperlink"/>
            <w:rFonts w:cstheme="minorHAnsi"/>
          </w:rPr>
          <w:t>http://doi.org/10.1016/j.ecoser.2014.06.004</w:t>
        </w:r>
      </w:hyperlink>
    </w:p>
    <w:p w14:paraId="654EAF7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ideira, N., Schneider, F., Sekulova, F., &amp; Kallis, G. (2014). Improving understanding on degrowth pathways: An exploratory study using collaborative causal models. </w:t>
      </w:r>
      <w:r w:rsidRPr="00D36414">
        <w:rPr>
          <w:rFonts w:cstheme="minorHAnsi"/>
          <w:i/>
          <w:iCs/>
        </w:rPr>
        <w:t>Futures</w:t>
      </w:r>
      <w:r w:rsidRPr="00D36414">
        <w:rPr>
          <w:rFonts w:cstheme="minorHAnsi"/>
        </w:rPr>
        <w:t xml:space="preserve">, </w:t>
      </w:r>
      <w:r w:rsidRPr="00D36414">
        <w:rPr>
          <w:rFonts w:cstheme="minorHAnsi"/>
          <w:i/>
          <w:iCs/>
        </w:rPr>
        <w:t>55</w:t>
      </w:r>
      <w:r w:rsidRPr="00D36414">
        <w:rPr>
          <w:rFonts w:cstheme="minorHAnsi"/>
        </w:rPr>
        <w:t xml:space="preserve">, 58–77. </w:t>
      </w:r>
      <w:hyperlink r:id="rId3344" w:history="1">
        <w:r w:rsidRPr="00D36414">
          <w:rPr>
            <w:rStyle w:val="Hyperlink"/>
            <w:rFonts w:cstheme="minorHAnsi"/>
          </w:rPr>
          <w:t>http://doi.org/10.1016/j.futures.2013.11.001</w:t>
        </w:r>
      </w:hyperlink>
    </w:p>
    <w:p w14:paraId="16AD69D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ogiatzakis, I. N., Stirpe, M. T., Rickebusch, S., Metzger, M. J., Xu, G., Rounsevell, M. D. A., Bommarco, R., &amp; Potts, S. G. (2015). Rapid assessment of historic, current and future habitat quality for biodiversity around UK Natura 2000 sites. </w:t>
      </w:r>
      <w:r w:rsidRPr="00D36414">
        <w:rPr>
          <w:rFonts w:cstheme="minorHAnsi"/>
          <w:i/>
          <w:iCs/>
        </w:rPr>
        <w:t>Environmental Conservation</w:t>
      </w:r>
      <w:r w:rsidRPr="00D36414">
        <w:rPr>
          <w:rFonts w:cstheme="minorHAnsi"/>
        </w:rPr>
        <w:t xml:space="preserve">, </w:t>
      </w:r>
      <w:r w:rsidRPr="00D36414">
        <w:rPr>
          <w:rFonts w:cstheme="minorHAnsi"/>
          <w:i/>
          <w:iCs/>
        </w:rPr>
        <w:t>42</w:t>
      </w:r>
      <w:r w:rsidRPr="00D36414">
        <w:rPr>
          <w:rFonts w:cstheme="minorHAnsi"/>
        </w:rPr>
        <w:t xml:space="preserve">, 31–40. </w:t>
      </w:r>
      <w:hyperlink r:id="rId3345" w:history="1">
        <w:r w:rsidRPr="00D36414">
          <w:rPr>
            <w:rStyle w:val="Hyperlink"/>
            <w:rFonts w:cstheme="minorHAnsi"/>
          </w:rPr>
          <w:t>http://doi.org/10.1017/S0376892914000137</w:t>
        </w:r>
      </w:hyperlink>
    </w:p>
    <w:p w14:paraId="15C1B37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atkins, E., ten Brink, P., Schweitzer, J. P., Rogissart, L., &amp; Nesbit, M. (2016). Policy mixes to achieve absolute decoupling: An ex ante assessment. </w:t>
      </w:r>
      <w:r w:rsidRPr="00D36414">
        <w:rPr>
          <w:rFonts w:cstheme="minorHAnsi"/>
          <w:i/>
          <w:iCs/>
        </w:rPr>
        <w:t>Sustainability</w:t>
      </w:r>
      <w:r w:rsidRPr="00D36414">
        <w:rPr>
          <w:rFonts w:cstheme="minorHAnsi"/>
        </w:rPr>
        <w:t xml:space="preserve">, </w:t>
      </w:r>
      <w:r w:rsidRPr="00D36414">
        <w:rPr>
          <w:rFonts w:cstheme="minorHAnsi"/>
          <w:i/>
          <w:iCs/>
        </w:rPr>
        <w:t>8</w:t>
      </w:r>
      <w:r w:rsidRPr="00D36414">
        <w:rPr>
          <w:rFonts w:cstheme="minorHAnsi"/>
        </w:rPr>
        <w:t xml:space="preserve">(6), 528. </w:t>
      </w:r>
      <w:hyperlink r:id="rId3346" w:history="1">
        <w:r w:rsidRPr="00D36414">
          <w:rPr>
            <w:rStyle w:val="Hyperlink"/>
            <w:rFonts w:cstheme="minorHAnsi"/>
          </w:rPr>
          <w:t>http://doi.org/10.3390/su8060528</w:t>
        </w:r>
      </w:hyperlink>
    </w:p>
    <w:p w14:paraId="430DF68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EF. (2010). </w:t>
      </w:r>
      <w:r w:rsidRPr="00D36414">
        <w:rPr>
          <w:rFonts w:cstheme="minorHAnsi"/>
          <w:i/>
          <w:iCs/>
        </w:rPr>
        <w:t>Realizing a new vision for agriculture: A roadmap for stakeholders</w:t>
      </w:r>
      <w:r w:rsidRPr="00D36414">
        <w:rPr>
          <w:rFonts w:cstheme="minorHAnsi"/>
        </w:rPr>
        <w:t xml:space="preserve">. Retrieved from </w:t>
      </w:r>
      <w:hyperlink r:id="rId3347" w:history="1">
        <w:r w:rsidRPr="00D36414">
          <w:rPr>
            <w:rStyle w:val="Hyperlink"/>
            <w:rFonts w:cstheme="minorHAnsi"/>
          </w:rPr>
          <w:t>http://www.weforum.org/projects/new-vision-agriculture</w:t>
        </w:r>
      </w:hyperlink>
    </w:p>
    <w:p w14:paraId="09B86CC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esthoek, H. J., Van Den Berg, M., &amp; Bakkes, J. A. (2006). Scenario development to explore the future of Europe’s rural areas. </w:t>
      </w:r>
      <w:r w:rsidRPr="00D36414">
        <w:rPr>
          <w:rFonts w:cstheme="minorHAnsi"/>
          <w:i/>
          <w:iCs/>
        </w:rPr>
        <w:t>Agriculture, Ecosystems and Environment</w:t>
      </w:r>
      <w:r w:rsidRPr="00D36414">
        <w:rPr>
          <w:rFonts w:cstheme="minorHAnsi"/>
        </w:rPr>
        <w:t xml:space="preserve">, </w:t>
      </w:r>
      <w:r w:rsidRPr="00D36414">
        <w:rPr>
          <w:rFonts w:cstheme="minorHAnsi"/>
          <w:i/>
          <w:iCs/>
        </w:rPr>
        <w:t>114</w:t>
      </w:r>
      <w:r w:rsidRPr="00D36414">
        <w:rPr>
          <w:rFonts w:cstheme="minorHAnsi"/>
        </w:rPr>
        <w:t xml:space="preserve">(1), 7–20. </w:t>
      </w:r>
      <w:hyperlink r:id="rId3348" w:history="1">
        <w:r w:rsidRPr="00D36414">
          <w:rPr>
            <w:rStyle w:val="Hyperlink"/>
            <w:rFonts w:cstheme="minorHAnsi"/>
          </w:rPr>
          <w:t>http://doi.org/10.1016/j.agee.2005.11.005</w:t>
        </w:r>
      </w:hyperlink>
    </w:p>
    <w:p w14:paraId="03318A7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mmer, F., Audsley, E., Malsy, M., Savin, C., Dunford, R., Harrison, P. A., Schaldach, R., &amp; Flörke, M. (2015). Modelling the effects of cross-sectoral water allocation schemes in Europe. </w:t>
      </w:r>
      <w:r w:rsidRPr="00D36414">
        <w:rPr>
          <w:rFonts w:cstheme="minorHAnsi"/>
          <w:i/>
          <w:iCs/>
        </w:rPr>
        <w:t>Climatic Change</w:t>
      </w:r>
      <w:r w:rsidRPr="00D36414">
        <w:rPr>
          <w:rFonts w:cstheme="minorHAnsi"/>
        </w:rPr>
        <w:t xml:space="preserve">, </w:t>
      </w:r>
      <w:r w:rsidRPr="00D36414">
        <w:rPr>
          <w:rFonts w:cstheme="minorHAnsi"/>
          <w:i/>
          <w:iCs/>
        </w:rPr>
        <w:t>128</w:t>
      </w:r>
      <w:r w:rsidRPr="00D36414">
        <w:rPr>
          <w:rFonts w:cstheme="minorHAnsi"/>
        </w:rPr>
        <w:t xml:space="preserve">(3–4), 229–244. </w:t>
      </w:r>
      <w:hyperlink r:id="rId3349" w:history="1">
        <w:r w:rsidRPr="00D36414">
          <w:rPr>
            <w:rStyle w:val="Hyperlink"/>
            <w:rFonts w:cstheme="minorHAnsi"/>
          </w:rPr>
          <w:t>http://doi.org/10.1007/s10584-014-1161-9</w:t>
        </w:r>
      </w:hyperlink>
    </w:p>
    <w:p w14:paraId="1E9A13A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rsenius, S., Azar, C., &amp; Berndes, G. (2010). How much land is needed for global food production under scenarios of dietary changes and livestock productivity increases in 2030? </w:t>
      </w:r>
      <w:r w:rsidRPr="00D36414">
        <w:rPr>
          <w:rFonts w:cstheme="minorHAnsi"/>
          <w:i/>
          <w:iCs/>
        </w:rPr>
        <w:t>Agricultural Systems</w:t>
      </w:r>
      <w:r w:rsidRPr="00D36414">
        <w:rPr>
          <w:rFonts w:cstheme="minorHAnsi"/>
        </w:rPr>
        <w:t xml:space="preserve">, </w:t>
      </w:r>
      <w:r w:rsidRPr="00D36414">
        <w:rPr>
          <w:rFonts w:cstheme="minorHAnsi"/>
          <w:i/>
          <w:iCs/>
        </w:rPr>
        <w:t>103</w:t>
      </w:r>
      <w:r w:rsidRPr="00D36414">
        <w:rPr>
          <w:rFonts w:cstheme="minorHAnsi"/>
        </w:rPr>
        <w:t xml:space="preserve">(9), 621–638. </w:t>
      </w:r>
      <w:hyperlink r:id="rId3350" w:history="1">
        <w:r w:rsidRPr="00D36414">
          <w:rPr>
            <w:rStyle w:val="Hyperlink"/>
            <w:rFonts w:cstheme="minorHAnsi"/>
          </w:rPr>
          <w:t>http://doi.org/10.1016/j.agsy.2010.07.005</w:t>
        </w:r>
      </w:hyperlink>
    </w:p>
    <w:p w14:paraId="17F1DE3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se, R. M., Fazey, I., Stafford Smith, M., Park, S. E., Eakin, H. C., Archer Van Garderen, E. R. M., &amp; Campbell, B. (2014). Reconceptualising adaptation to climate change as part of pathways of change and response. </w:t>
      </w:r>
      <w:r w:rsidRPr="00D36414">
        <w:rPr>
          <w:rFonts w:cstheme="minorHAnsi"/>
          <w:i/>
          <w:iCs/>
        </w:rPr>
        <w:t>Global Environmental Change</w:t>
      </w:r>
      <w:r w:rsidRPr="00D36414">
        <w:rPr>
          <w:rFonts w:cstheme="minorHAnsi"/>
        </w:rPr>
        <w:t xml:space="preserve">, </w:t>
      </w:r>
      <w:r w:rsidRPr="00D36414">
        <w:rPr>
          <w:rFonts w:cstheme="minorHAnsi"/>
          <w:i/>
          <w:iCs/>
        </w:rPr>
        <w:t>28</w:t>
      </w:r>
      <w:r w:rsidRPr="00D36414">
        <w:rPr>
          <w:rFonts w:cstheme="minorHAnsi"/>
        </w:rPr>
        <w:t xml:space="preserve">, 325–336. </w:t>
      </w:r>
      <w:hyperlink r:id="rId3351" w:history="1">
        <w:r w:rsidRPr="00D36414">
          <w:rPr>
            <w:rStyle w:val="Hyperlink"/>
            <w:rFonts w:cstheme="minorHAnsi"/>
          </w:rPr>
          <w:t>http://doi.org/10.1016/j.gloenvcha.2013.12.002</w:t>
        </w:r>
      </w:hyperlink>
    </w:p>
    <w:p w14:paraId="34E7CD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WF. (2016). </w:t>
      </w:r>
      <w:r w:rsidRPr="00D36414">
        <w:rPr>
          <w:rFonts w:cstheme="minorHAnsi"/>
          <w:i/>
          <w:iCs/>
        </w:rPr>
        <w:t>Living Planet Report 2016. Risk and resilience in a new era</w:t>
      </w:r>
      <w:r w:rsidRPr="00D36414">
        <w:rPr>
          <w:rFonts w:cstheme="minorHAnsi"/>
        </w:rPr>
        <w:t xml:space="preserve">. Gland, Switzerland: WWF. </w:t>
      </w:r>
    </w:p>
    <w:p w14:paraId="3BCF5D82" w14:textId="43FF0172"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lastRenderedPageBreak/>
        <w:t xml:space="preserve">WWF/Ecofys/OMA. (2011). </w:t>
      </w:r>
      <w:r w:rsidRPr="00D36414">
        <w:rPr>
          <w:rFonts w:cstheme="minorHAnsi"/>
          <w:i/>
          <w:iCs/>
        </w:rPr>
        <w:t>The Energy Report. 100% Renewable Energy by 2050.</w:t>
      </w:r>
      <w:r w:rsidRPr="00D36414">
        <w:rPr>
          <w:rFonts w:cstheme="minorHAnsi"/>
        </w:rPr>
        <w:t xml:space="preserve"> Retrieved from </w:t>
      </w:r>
      <w:hyperlink r:id="rId3352" w:history="1">
        <w:r w:rsidRPr="00D36414">
          <w:rPr>
            <w:rStyle w:val="Hyperlink"/>
            <w:rFonts w:cstheme="minorHAnsi"/>
          </w:rPr>
          <w:t>https://www.ecofys.com/files/files/ecofys-wwf-2011-the-energy-report.pdf</w:t>
        </w:r>
      </w:hyperlink>
      <w:r w:rsidRPr="00D36414">
        <w:rPr>
          <w:rFonts w:cstheme="minorHAnsi"/>
        </w:rPr>
        <w:t xml:space="preserve"> </w:t>
      </w:r>
    </w:p>
    <w:p w14:paraId="1D431F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Zamolodchikov, D., Grabovskiy, V., &amp; Kurts, V. [</w:t>
      </w:r>
      <w:r w:rsidRPr="00D36414">
        <w:rPr>
          <w:rFonts w:cstheme="minorHAnsi"/>
          <w:lang w:val="de-DE"/>
        </w:rPr>
        <w:t>Замолодчиков</w:t>
      </w:r>
      <w:r w:rsidRPr="00D36414">
        <w:rPr>
          <w:rFonts w:cstheme="minorHAnsi"/>
        </w:rPr>
        <w:t xml:space="preserve">, </w:t>
      </w:r>
      <w:r w:rsidRPr="00D36414">
        <w:rPr>
          <w:rFonts w:cstheme="minorHAnsi"/>
          <w:lang w:val="de-DE"/>
        </w:rPr>
        <w:t>Д</w:t>
      </w:r>
      <w:r w:rsidRPr="00D36414">
        <w:rPr>
          <w:rFonts w:cstheme="minorHAnsi"/>
        </w:rPr>
        <w:t xml:space="preserve">., </w:t>
      </w:r>
      <w:r w:rsidRPr="00D36414">
        <w:rPr>
          <w:rFonts w:cstheme="minorHAnsi"/>
          <w:lang w:val="de-DE"/>
        </w:rPr>
        <w:t>Грабовский</w:t>
      </w:r>
      <w:r w:rsidRPr="00D36414">
        <w:rPr>
          <w:rFonts w:cstheme="minorHAnsi"/>
        </w:rPr>
        <w:t xml:space="preserve">, B., &amp; Куртс, B.]. (2014). Управление балансом углерода лесов России: прошлое, настоящее и будущее [Managing </w:t>
      </w:r>
      <w:r w:rsidRPr="00D36414">
        <w:rPr>
          <w:rFonts w:cstheme="minorHAnsi"/>
          <w:bCs/>
        </w:rPr>
        <w:t>carbon balance</w:t>
      </w:r>
      <w:r w:rsidRPr="00D36414">
        <w:rPr>
          <w:rFonts w:cstheme="minorHAnsi"/>
        </w:rPr>
        <w:t xml:space="preserve"> in the forests of Russia: past, present and future].</w:t>
      </w:r>
      <w:r w:rsidRPr="00D36414">
        <w:rPr>
          <w:rFonts w:cstheme="minorHAnsi"/>
          <w:i/>
          <w:iCs/>
        </w:rPr>
        <w:t xml:space="preserve"> Устойчивое Лесопользование [Sustainable Forest Management]</w:t>
      </w:r>
      <w:r w:rsidRPr="00D36414">
        <w:rPr>
          <w:rFonts w:cstheme="minorHAnsi"/>
        </w:rPr>
        <w:t xml:space="preserve">, </w:t>
      </w:r>
      <w:r w:rsidRPr="00D36414">
        <w:rPr>
          <w:rFonts w:cstheme="minorHAnsi"/>
          <w:i/>
          <w:iCs/>
        </w:rPr>
        <w:t>2</w:t>
      </w:r>
      <w:r w:rsidRPr="00D36414">
        <w:rPr>
          <w:rFonts w:cstheme="minorHAnsi"/>
        </w:rPr>
        <w:t xml:space="preserve">(39), 23–31. </w:t>
      </w:r>
    </w:p>
    <w:p w14:paraId="15DD215A" w14:textId="332A40BF" w:rsidR="008A5415" w:rsidRPr="00367322" w:rsidRDefault="008A5415" w:rsidP="008A5415">
      <w:pPr>
        <w:widowControl w:val="0"/>
        <w:autoSpaceDE w:val="0"/>
        <w:autoSpaceDN w:val="0"/>
        <w:adjustRightInd w:val="0"/>
        <w:spacing w:line="240" w:lineRule="auto"/>
        <w:ind w:left="480" w:hanging="480"/>
        <w:rPr>
          <w:rFonts w:ascii="Calibri" w:hAnsi="Calibri"/>
        </w:rPr>
      </w:pPr>
      <w:r w:rsidRPr="00D36414">
        <w:rPr>
          <w:rFonts w:cstheme="minorHAnsi"/>
        </w:rPr>
        <w:t xml:space="preserve">Zurek, M. B. (2006). GECAFS Working Paper 1: A short review of global scenarios for food systems analysis. In </w:t>
      </w:r>
      <w:r w:rsidRPr="00D36414">
        <w:rPr>
          <w:rFonts w:cstheme="minorHAnsi"/>
          <w:bCs/>
          <w:i/>
          <w:iCs/>
          <w:lang w:val="pt-PT"/>
        </w:rPr>
        <w:t>Tenth GECAFS Executive Committee Meeting</w:t>
      </w:r>
      <w:r w:rsidRPr="00D36414">
        <w:rPr>
          <w:rFonts w:cstheme="minorHAnsi"/>
        </w:rPr>
        <w:t>.</w:t>
      </w:r>
    </w:p>
    <w:p w14:paraId="3F7F0752" w14:textId="31835DE0" w:rsidR="00AE389F" w:rsidRPr="00367322" w:rsidRDefault="00AE389F" w:rsidP="00AE389F">
      <w:pPr>
        <w:widowControl w:val="0"/>
        <w:autoSpaceDE w:val="0"/>
        <w:autoSpaceDN w:val="0"/>
        <w:adjustRightInd w:val="0"/>
        <w:spacing w:line="240" w:lineRule="auto"/>
        <w:ind w:left="480" w:hanging="480"/>
        <w:rPr>
          <w:rFonts w:ascii="Calibri" w:hAnsi="Calibri"/>
        </w:rPr>
      </w:pPr>
    </w:p>
    <w:p w14:paraId="39F2266E" w14:textId="52DE65FA" w:rsidR="00E97DE0" w:rsidRDefault="00AE389F" w:rsidP="00AE389F">
      <w:pPr>
        <w:widowControl w:val="0"/>
        <w:autoSpaceDE w:val="0"/>
        <w:autoSpaceDN w:val="0"/>
        <w:adjustRightInd w:val="0"/>
        <w:spacing w:line="240" w:lineRule="auto"/>
        <w:ind w:left="480" w:hanging="480"/>
        <w:rPr>
          <w:lang w:val="en-US"/>
        </w:rPr>
        <w:sectPr w:rsidR="00E97DE0" w:rsidSect="001F79DE">
          <w:headerReference w:type="even" r:id="rId3353"/>
          <w:headerReference w:type="default" r:id="rId3354"/>
          <w:footerReference w:type="default" r:id="rId3355"/>
          <w:headerReference w:type="first" r:id="rId3356"/>
          <w:pgSz w:w="11906" w:h="16838"/>
          <w:pgMar w:top="1418" w:right="1418" w:bottom="1418" w:left="1418" w:header="709" w:footer="709" w:gutter="0"/>
          <w:cols w:space="708"/>
          <w:docGrid w:linePitch="360"/>
        </w:sectPr>
      </w:pPr>
      <w:r w:rsidRPr="00F55611">
        <w:rPr>
          <w:lang w:val="en-US"/>
        </w:rPr>
        <w:fldChar w:fldCharType="end"/>
      </w:r>
      <w:bookmarkEnd w:id="1546"/>
    </w:p>
    <w:p w14:paraId="7EC96C73" w14:textId="77777777" w:rsidR="00E97DE0" w:rsidRPr="00F02A52" w:rsidRDefault="00E97DE0" w:rsidP="0054279D">
      <w:pPr>
        <w:pStyle w:val="Heading1"/>
        <w:rPr>
          <w:lang w:val="en-US"/>
        </w:rPr>
      </w:pPr>
      <w:bookmarkStart w:id="1730" w:name="_Toc450554940"/>
      <w:bookmarkStart w:id="1731" w:name="_Toc476941829"/>
      <w:bookmarkStart w:id="1732" w:name="_Toc502909627"/>
      <w:bookmarkStart w:id="1733" w:name="_Toc504380739"/>
      <w:bookmarkStart w:id="1734" w:name="_Toc519504777"/>
      <w:bookmarkStart w:id="1735" w:name="_Toc519514599"/>
      <w:bookmarkStart w:id="1736" w:name="ach6"/>
      <w:r w:rsidRPr="00F02A52">
        <w:rPr>
          <w:lang w:val="en-US"/>
        </w:rPr>
        <w:lastRenderedPageBreak/>
        <w:t xml:space="preserve">Chapter 6: </w:t>
      </w:r>
      <w:bookmarkEnd w:id="1730"/>
      <w:r w:rsidRPr="00F02A52">
        <w:rPr>
          <w:lang w:val="en-US"/>
        </w:rPr>
        <w:t>Options for governance and decision</w:t>
      </w:r>
      <w:r>
        <w:rPr>
          <w:lang w:val="en-US"/>
        </w:rPr>
        <w:t>-</w:t>
      </w:r>
      <w:r w:rsidRPr="00F02A52">
        <w:rPr>
          <w:lang w:val="en-US"/>
        </w:rPr>
        <w:t>making across scales and sectors</w:t>
      </w:r>
      <w:bookmarkEnd w:id="1731"/>
      <w:bookmarkEnd w:id="1732"/>
      <w:bookmarkEnd w:id="1733"/>
      <w:bookmarkEnd w:id="1734"/>
      <w:bookmarkEnd w:id="1735"/>
    </w:p>
    <w:p w14:paraId="1052835F" w14:textId="77777777" w:rsidR="00E97DE0" w:rsidRPr="00F02A52" w:rsidRDefault="00E97DE0" w:rsidP="00E97DE0">
      <w:pPr>
        <w:rPr>
          <w:lang w:val="en-US"/>
        </w:rPr>
      </w:pPr>
    </w:p>
    <w:p w14:paraId="48869646" w14:textId="77777777" w:rsidR="00E97DE0" w:rsidRPr="00F02A52" w:rsidRDefault="00E97DE0" w:rsidP="00E97DE0">
      <w:pPr>
        <w:rPr>
          <w:lang w:val="en-US"/>
        </w:rPr>
      </w:pPr>
    </w:p>
    <w:p w14:paraId="6E3FCF32" w14:textId="189B4B33" w:rsidR="00E97DE0" w:rsidRPr="00F02A52" w:rsidRDefault="00E97DE0" w:rsidP="00E97DE0">
      <w:pPr>
        <w:rPr>
          <w:lang w:val="en-US"/>
        </w:rPr>
      </w:pPr>
      <w:r w:rsidRPr="00F02A52">
        <w:rPr>
          <w:b/>
          <w:lang w:val="en-US"/>
        </w:rPr>
        <w:t>Coordinating Lead Authors</w:t>
      </w:r>
      <w:r w:rsidR="0016503A">
        <w:rPr>
          <w:b/>
          <w:lang w:val="en-US"/>
        </w:rPr>
        <w:t>:</w:t>
      </w:r>
      <w:r w:rsidRPr="00F02A52">
        <w:rPr>
          <w:lang w:val="en-US"/>
        </w:rPr>
        <w:t xml:space="preserve"> </w:t>
      </w:r>
    </w:p>
    <w:p w14:paraId="20FCB437" w14:textId="77777777" w:rsidR="00E97DE0" w:rsidRPr="00F02A52" w:rsidRDefault="00E97DE0" w:rsidP="00E97DE0">
      <w:pPr>
        <w:rPr>
          <w:lang w:val="en-US"/>
        </w:rPr>
      </w:pPr>
      <w:r w:rsidRPr="00F02A52">
        <w:rPr>
          <w:lang w:val="en-US"/>
        </w:rPr>
        <w:t>Irene Ring (Germany), Camilla Sandström (Sweden)</w:t>
      </w:r>
    </w:p>
    <w:p w14:paraId="199A6FFC" w14:textId="77777777" w:rsidR="00E97DE0" w:rsidRPr="00F02A52" w:rsidRDefault="00E97DE0" w:rsidP="00E97DE0">
      <w:pPr>
        <w:rPr>
          <w:lang w:val="en-US"/>
        </w:rPr>
      </w:pPr>
    </w:p>
    <w:p w14:paraId="54C6CD65" w14:textId="5A9E0F36" w:rsidR="00E97DE0" w:rsidRPr="00F02A52" w:rsidRDefault="00E97DE0" w:rsidP="00E97DE0">
      <w:pPr>
        <w:rPr>
          <w:lang w:val="en-US"/>
        </w:rPr>
      </w:pPr>
      <w:r w:rsidRPr="00F02A52">
        <w:rPr>
          <w:b/>
          <w:lang w:val="en-US"/>
        </w:rPr>
        <w:t>Lead Authors</w:t>
      </w:r>
      <w:r w:rsidR="0016503A">
        <w:rPr>
          <w:b/>
          <w:lang w:val="en-US"/>
        </w:rPr>
        <w:t>:</w:t>
      </w:r>
    </w:p>
    <w:p w14:paraId="69C27408" w14:textId="3D909262" w:rsidR="00E97DE0" w:rsidRPr="00F02A52" w:rsidRDefault="00E97DE0" w:rsidP="00E97DE0">
      <w:pPr>
        <w:rPr>
          <w:lang w:val="en-US"/>
        </w:rPr>
      </w:pPr>
      <w:r w:rsidRPr="00F02A52">
        <w:rPr>
          <w:lang w:val="en-US"/>
        </w:rPr>
        <w:t>Sevil Acar (Turkey), Malkhaz Adeishvili (Georgia), Christian Albert (Germany), Christina Allard (Sweden), Yaakov Anker (Israel), Raphaël Arlettaz (Switzerland), Györgyi Bela (Hungary), Ben ten Brink (The Netherlands), Anke Fischer (</w:t>
      </w:r>
      <w:r w:rsidR="003C668D">
        <w:rPr>
          <w:lang w:val="en-US"/>
        </w:rPr>
        <w:t>Germany/</w:t>
      </w:r>
      <w:r w:rsidRPr="00F02A52">
        <w:rPr>
          <w:lang w:val="en-US"/>
        </w:rPr>
        <w:t>United Kingdom of Great Britain and Northern Ireland), Christine Fürst (Germany), Bella Galil (Israel), Stephen Hynes (Ireland), Ulan Kasymov (Kyrgyzstan), Cristina Marta-Pedroso (Portugal), Ana Mendes (Portugal), Ulf Molau (Sweden), Roland Olschewski (</w:t>
      </w:r>
      <w:r w:rsidR="000B463F">
        <w:rPr>
          <w:lang w:val="en-US"/>
        </w:rPr>
        <w:t>Germany/</w:t>
      </w:r>
      <w:r w:rsidRPr="00F02A52">
        <w:rPr>
          <w:lang w:val="en-US"/>
        </w:rPr>
        <w:t>Switzerland), Jan Pergl (Czech Republic), Riccardo Simoncini (Italy)</w:t>
      </w:r>
    </w:p>
    <w:p w14:paraId="63EA36AA" w14:textId="77777777" w:rsidR="00E97DE0" w:rsidRPr="00F02A52" w:rsidRDefault="00E97DE0" w:rsidP="00E97DE0">
      <w:pPr>
        <w:rPr>
          <w:lang w:val="en-US"/>
        </w:rPr>
      </w:pPr>
    </w:p>
    <w:p w14:paraId="2B3FF6D8" w14:textId="2C55F722" w:rsidR="00E97DE0" w:rsidRPr="00F02A52" w:rsidRDefault="00E97DE0" w:rsidP="00E97DE0">
      <w:pPr>
        <w:rPr>
          <w:lang w:val="en-US"/>
        </w:rPr>
      </w:pPr>
      <w:r w:rsidRPr="00F02A52">
        <w:rPr>
          <w:b/>
          <w:lang w:val="en-US"/>
        </w:rPr>
        <w:t>Fellow</w:t>
      </w:r>
      <w:r w:rsidR="0016503A">
        <w:rPr>
          <w:b/>
          <w:lang w:val="en-US"/>
        </w:rPr>
        <w:t>:</w:t>
      </w:r>
    </w:p>
    <w:p w14:paraId="4FED8333" w14:textId="77777777" w:rsidR="00E97DE0" w:rsidRPr="00F02A52" w:rsidRDefault="00E97DE0" w:rsidP="00E97DE0">
      <w:pPr>
        <w:rPr>
          <w:lang w:val="en-US"/>
        </w:rPr>
      </w:pPr>
      <w:r w:rsidRPr="00F02A52">
        <w:rPr>
          <w:lang w:val="en-US"/>
        </w:rPr>
        <w:t>Luca Coscieme (Italy/Ireland)</w:t>
      </w:r>
    </w:p>
    <w:p w14:paraId="65CF2759" w14:textId="77777777" w:rsidR="00E97DE0" w:rsidRPr="00F02A52" w:rsidRDefault="00E97DE0" w:rsidP="00E97DE0">
      <w:pPr>
        <w:rPr>
          <w:lang w:val="en-US"/>
        </w:rPr>
      </w:pPr>
    </w:p>
    <w:p w14:paraId="572569C8" w14:textId="06CF01A7" w:rsidR="00E97DE0" w:rsidRPr="00F02A52" w:rsidRDefault="00E97DE0" w:rsidP="00E97DE0">
      <w:pPr>
        <w:rPr>
          <w:lang w:val="en-US"/>
        </w:rPr>
      </w:pPr>
      <w:r w:rsidRPr="00F02A52">
        <w:rPr>
          <w:b/>
          <w:lang w:val="en-US"/>
        </w:rPr>
        <w:t>Contributing Authors</w:t>
      </w:r>
      <w:r w:rsidR="0016503A">
        <w:rPr>
          <w:b/>
          <w:lang w:val="en-US"/>
        </w:rPr>
        <w:t>:</w:t>
      </w:r>
    </w:p>
    <w:p w14:paraId="5157FF70" w14:textId="77777777" w:rsidR="00E97DE0" w:rsidRPr="00F02A52" w:rsidRDefault="00E97DE0" w:rsidP="00E97DE0">
      <w:pPr>
        <w:rPr>
          <w:lang w:val="en-US"/>
        </w:rPr>
      </w:pPr>
      <w:r w:rsidRPr="00F02A52">
        <w:rPr>
          <w:lang w:val="en-US"/>
        </w:rPr>
        <w:t>Çiğdem Adem (Turkey), Kirsty Blackstock (United Kingdom of Great Britain and Northern Ireland), Jennifer Hauck (Germany), Johanna Johansson (Sweden), Caroline Lasson (Germany), Natalya Minchenko (Belarus), Elsa Reimerson (Sweden), Martin Schläpfer (Switzerland), Eugene A. Simonov (Russian Federation), Mark Snethlage (The Netherlands/Switzerland), Johanna Söderasp (Sweden)</w:t>
      </w:r>
    </w:p>
    <w:p w14:paraId="37EF471A" w14:textId="77777777" w:rsidR="00E97DE0" w:rsidRPr="00F02A52" w:rsidRDefault="00E97DE0" w:rsidP="00E97DE0">
      <w:pPr>
        <w:rPr>
          <w:lang w:val="en-US"/>
        </w:rPr>
      </w:pPr>
    </w:p>
    <w:p w14:paraId="71877AFF" w14:textId="42D80B1E" w:rsidR="00E97DE0" w:rsidRPr="00F02A52" w:rsidRDefault="00E97DE0" w:rsidP="00E97DE0">
      <w:pPr>
        <w:rPr>
          <w:b/>
          <w:lang w:val="en-US"/>
        </w:rPr>
      </w:pPr>
      <w:r w:rsidRPr="00F02A52">
        <w:rPr>
          <w:b/>
          <w:lang w:val="en-US"/>
        </w:rPr>
        <w:t>Review Editors</w:t>
      </w:r>
      <w:r w:rsidR="0016503A">
        <w:rPr>
          <w:b/>
          <w:lang w:val="en-US"/>
        </w:rPr>
        <w:t>:</w:t>
      </w:r>
    </w:p>
    <w:p w14:paraId="75867E92" w14:textId="07C222A9" w:rsidR="00E97DE0" w:rsidRPr="00F02A52" w:rsidRDefault="00E97DE0" w:rsidP="00E97DE0">
      <w:pPr>
        <w:rPr>
          <w:lang w:val="en-US"/>
        </w:rPr>
      </w:pPr>
      <w:r w:rsidRPr="00F02A52">
        <w:rPr>
          <w:lang w:val="en-US"/>
        </w:rPr>
        <w:t>Susan Baker (Ireland/</w:t>
      </w:r>
      <w:r w:rsidR="0019685D" w:rsidRPr="0019685D">
        <w:rPr>
          <w:lang w:val="en-US"/>
        </w:rPr>
        <w:t xml:space="preserve"> </w:t>
      </w:r>
      <w:r w:rsidR="0019685D" w:rsidRPr="00F02A52">
        <w:rPr>
          <w:lang w:val="en-US"/>
        </w:rPr>
        <w:t>United Kingdom of Great Britain and Northern Ireland</w:t>
      </w:r>
      <w:r w:rsidR="0019685D" w:rsidRPr="00F02A52" w:rsidDel="0019685D">
        <w:rPr>
          <w:lang w:val="en-US"/>
        </w:rPr>
        <w:t xml:space="preserve"> </w:t>
      </w:r>
      <w:r w:rsidRPr="00F02A52">
        <w:rPr>
          <w:lang w:val="en-US"/>
        </w:rPr>
        <w:t>), Piotr Matczak (Poland), Eeva Primmer (Finland)</w:t>
      </w:r>
    </w:p>
    <w:p w14:paraId="43B2A3A5" w14:textId="77777777" w:rsidR="00E97DE0" w:rsidRPr="00F02A52" w:rsidRDefault="00E97DE0" w:rsidP="00E97DE0">
      <w:pPr>
        <w:rPr>
          <w:lang w:val="en-US"/>
        </w:rPr>
      </w:pPr>
    </w:p>
    <w:p w14:paraId="3415DFD0" w14:textId="53DB8C4A" w:rsidR="0016503A" w:rsidRDefault="0016503A" w:rsidP="00E97DE0">
      <w:pPr>
        <w:rPr>
          <w:b/>
          <w:lang w:val="en-US"/>
        </w:rPr>
      </w:pPr>
      <w:r w:rsidRPr="00151152">
        <w:rPr>
          <w:b/>
          <w:lang w:val="en-US"/>
        </w:rPr>
        <w:t>This chapter should be cited as:</w:t>
      </w:r>
    </w:p>
    <w:p w14:paraId="28A1C7A1" w14:textId="5724FD00" w:rsidR="00E908E1" w:rsidRPr="00151152" w:rsidRDefault="00E908E1" w:rsidP="00E97DE0">
      <w:pPr>
        <w:rPr>
          <w:b/>
          <w:lang w:val="en-US"/>
        </w:rPr>
      </w:pPr>
      <w:r>
        <w:rPr>
          <w:rFonts w:eastAsia="Times New Roman"/>
        </w:rPr>
        <w:t xml:space="preserve">Ring, I., </w:t>
      </w:r>
      <w:r w:rsidRPr="00F02A52">
        <w:rPr>
          <w:lang w:val="en-US"/>
        </w:rPr>
        <w:t>Sandström</w:t>
      </w:r>
      <w:r>
        <w:rPr>
          <w:lang w:val="en-US"/>
        </w:rPr>
        <w:t xml:space="preserve">, C., Acar, S., </w:t>
      </w:r>
      <w:r w:rsidRPr="00F02A52">
        <w:rPr>
          <w:lang w:val="en-US"/>
        </w:rPr>
        <w:t>Adeishvili</w:t>
      </w:r>
      <w:r>
        <w:rPr>
          <w:lang w:val="en-US"/>
        </w:rPr>
        <w:t xml:space="preserve">, M., Albert, C., Allard, C., Anker, Y., Arlettaz, R., Bela, G., ten Brink, B., </w:t>
      </w:r>
      <w:r w:rsidRPr="00F02A52">
        <w:rPr>
          <w:lang w:val="en-US"/>
        </w:rPr>
        <w:t>Coscieme</w:t>
      </w:r>
      <w:r>
        <w:rPr>
          <w:lang w:val="en-US"/>
        </w:rPr>
        <w:t xml:space="preserve">, L., Fischer, A., </w:t>
      </w:r>
      <w:r w:rsidRPr="00F02A52">
        <w:rPr>
          <w:lang w:val="en-US"/>
        </w:rPr>
        <w:t>Fürst</w:t>
      </w:r>
      <w:r>
        <w:rPr>
          <w:lang w:val="en-US"/>
        </w:rPr>
        <w:t xml:space="preserve">, C., Galil, B., Hynes, S., Kasymov, U., Marta-Pedroso, C., Mendes, A., Molau, U., </w:t>
      </w:r>
      <w:r w:rsidRPr="00F02A52">
        <w:rPr>
          <w:lang w:val="en-US"/>
        </w:rPr>
        <w:t>Olschewski</w:t>
      </w:r>
      <w:r>
        <w:rPr>
          <w:lang w:val="en-US"/>
        </w:rPr>
        <w:t>, R., Pergl, J. and Simoncini, R.</w:t>
      </w:r>
      <w:r w:rsidRPr="002F5720">
        <w:rPr>
          <w:rFonts w:eastAsia="Times New Roman"/>
        </w:rPr>
        <w:t xml:space="preserve"> Chapter </w:t>
      </w:r>
      <w:r>
        <w:rPr>
          <w:rFonts w:eastAsia="Times New Roman"/>
        </w:rPr>
        <w:t>6</w:t>
      </w:r>
      <w:r w:rsidRPr="002F5720">
        <w:rPr>
          <w:rFonts w:eastAsia="Times New Roman"/>
        </w:rPr>
        <w:t xml:space="preserve">: </w:t>
      </w:r>
      <w:r>
        <w:rPr>
          <w:rFonts w:eastAsia="Times New Roman"/>
        </w:rPr>
        <w:t>Options for governance and decision-making across scales and sectors</w:t>
      </w:r>
      <w:r w:rsidRPr="002F5720">
        <w:rPr>
          <w:rFonts w:eastAsia="Times New Roman"/>
        </w:rPr>
        <w:t>. In IPBES (2018): The IPBES regional assessment report on biodiversity and ecosystem services for Europe and Central Asia. Rounsevell, M., Fischer, M., Torre-Marin Rando, A. and Mader, A. (eds.). Secretariat of the Intergovernmental Science-Policy Platform on Biodiversity and Ecosystem services, Bonn, Germany, pp. xx-xx.</w:t>
      </w:r>
    </w:p>
    <w:p w14:paraId="373CCD7B" w14:textId="48D525BF" w:rsidR="00E97DE0" w:rsidRPr="00F02A52" w:rsidRDefault="00E97DE0" w:rsidP="00E97DE0">
      <w:pPr>
        <w:rPr>
          <w:lang w:val="en-US"/>
        </w:rPr>
      </w:pPr>
      <w:r w:rsidRPr="00F02A52">
        <w:rPr>
          <w:lang w:val="en-US"/>
        </w:rPr>
        <w:br w:type="page"/>
      </w:r>
    </w:p>
    <w:p w14:paraId="2D2F2395" w14:textId="77777777" w:rsidR="00E80BE7" w:rsidRPr="00E80BE7" w:rsidRDefault="00E80BE7" w:rsidP="00E80BE7">
      <w:pPr>
        <w:rPr>
          <w:b/>
          <w:sz w:val="28"/>
          <w:szCs w:val="28"/>
        </w:rPr>
      </w:pPr>
      <w:bookmarkStart w:id="1737" w:name="_Toc502909628"/>
      <w:bookmarkStart w:id="1738" w:name="_Toc450554941"/>
      <w:bookmarkStart w:id="1739" w:name="_Toc476941830"/>
      <w:r w:rsidRPr="00E80BE7">
        <w:rPr>
          <w:b/>
          <w:sz w:val="28"/>
          <w:szCs w:val="28"/>
        </w:rPr>
        <w:lastRenderedPageBreak/>
        <w:t>Table of contents</w:t>
      </w:r>
    </w:p>
    <w:p w14:paraId="7F7F6CC1" w14:textId="154E0965" w:rsidR="00ED7AAA" w:rsidRDefault="00E80BE7">
      <w:pPr>
        <w:pStyle w:val="TOC1"/>
        <w:tabs>
          <w:tab w:val="left" w:pos="440"/>
          <w:tab w:val="right" w:leader="dot" w:pos="9060"/>
        </w:tabs>
        <w:rPr>
          <w:rFonts w:eastAsiaTheme="minorEastAsia"/>
          <w:lang w:eastAsia="en-GB"/>
        </w:rPr>
      </w:pPr>
      <w:r>
        <w:fldChar w:fldCharType="begin"/>
      </w:r>
      <w:r>
        <w:instrText xml:space="preserve"> TOC \b ach6 \* MERGEFORMAT </w:instrText>
      </w:r>
      <w:r>
        <w:fldChar w:fldCharType="separate"/>
      </w:r>
      <w:r w:rsidR="00ED7AAA" w:rsidRPr="00995E18">
        <w:rPr>
          <w:lang w:val="en-US"/>
        </w:rPr>
        <w:t>6</w:t>
      </w:r>
      <w:r w:rsidR="00ED7AAA">
        <w:rPr>
          <w:rFonts w:eastAsiaTheme="minorEastAsia"/>
          <w:lang w:eastAsia="en-GB"/>
        </w:rPr>
        <w:tab/>
      </w:r>
      <w:r w:rsidR="00ED7AAA" w:rsidRPr="00995E18">
        <w:rPr>
          <w:lang w:val="en-US"/>
        </w:rPr>
        <w:t>Chapter 6: Options for governance and decision-making across scales and sectors</w:t>
      </w:r>
      <w:r w:rsidR="00ED7AAA">
        <w:tab/>
      </w:r>
      <w:r w:rsidR="00ED7AAA">
        <w:fldChar w:fldCharType="begin"/>
      </w:r>
      <w:r w:rsidR="00ED7AAA">
        <w:instrText xml:space="preserve"> PAGEREF _Toc519504777 \h </w:instrText>
      </w:r>
      <w:r w:rsidR="00ED7AAA">
        <w:fldChar w:fldCharType="separate"/>
      </w:r>
      <w:r w:rsidR="00B40E12">
        <w:t>927</w:t>
      </w:r>
      <w:r w:rsidR="00ED7AAA">
        <w:fldChar w:fldCharType="end"/>
      </w:r>
    </w:p>
    <w:p w14:paraId="567C3401" w14:textId="269B72BD" w:rsidR="00ED7AAA" w:rsidRDefault="00ED7AAA">
      <w:pPr>
        <w:pStyle w:val="TOC2"/>
        <w:tabs>
          <w:tab w:val="right" w:leader="dot" w:pos="9060"/>
        </w:tabs>
        <w:rPr>
          <w:rFonts w:eastAsiaTheme="minorEastAsia"/>
          <w:lang w:eastAsia="en-GB"/>
        </w:rPr>
      </w:pPr>
      <w:r>
        <w:rPr>
          <w:lang w:bidi="en-US"/>
        </w:rPr>
        <w:t>Executive summary</w:t>
      </w:r>
      <w:r>
        <w:tab/>
      </w:r>
      <w:r>
        <w:fldChar w:fldCharType="begin"/>
      </w:r>
      <w:r>
        <w:instrText xml:space="preserve"> PAGEREF _Toc519504778 \h </w:instrText>
      </w:r>
      <w:r>
        <w:fldChar w:fldCharType="separate"/>
      </w:r>
      <w:r w:rsidR="00B40E12">
        <w:t>931</w:t>
      </w:r>
      <w:r>
        <w:fldChar w:fldCharType="end"/>
      </w:r>
    </w:p>
    <w:p w14:paraId="75E3E8FF" w14:textId="35918CA8" w:rsidR="00ED7AAA" w:rsidRDefault="00ED7AAA">
      <w:pPr>
        <w:pStyle w:val="TOC2"/>
        <w:tabs>
          <w:tab w:val="left" w:pos="720"/>
          <w:tab w:val="right" w:leader="dot" w:pos="9060"/>
        </w:tabs>
        <w:rPr>
          <w:rFonts w:eastAsiaTheme="minorEastAsia"/>
          <w:lang w:eastAsia="en-GB"/>
        </w:rPr>
      </w:pPr>
      <w:r>
        <w:rPr>
          <w:lang w:bidi="en-US"/>
        </w:rPr>
        <w:t>6.1</w:t>
      </w:r>
      <w:r>
        <w:rPr>
          <w:rFonts w:eastAsiaTheme="minorEastAsia"/>
          <w:lang w:eastAsia="en-GB"/>
        </w:rPr>
        <w:tab/>
      </w:r>
      <w:r>
        <w:rPr>
          <w:lang w:bidi="en-US"/>
        </w:rPr>
        <w:t>Introduction</w:t>
      </w:r>
      <w:r>
        <w:tab/>
      </w:r>
      <w:r>
        <w:fldChar w:fldCharType="begin"/>
      </w:r>
      <w:r>
        <w:instrText xml:space="preserve"> PAGEREF _Toc519504779 \h </w:instrText>
      </w:r>
      <w:r>
        <w:fldChar w:fldCharType="separate"/>
      </w:r>
      <w:r w:rsidR="00B40E12">
        <w:t>936</w:t>
      </w:r>
      <w:r>
        <w:fldChar w:fldCharType="end"/>
      </w:r>
    </w:p>
    <w:p w14:paraId="436E6849" w14:textId="14A21565" w:rsidR="00ED7AAA" w:rsidRDefault="00ED7AAA">
      <w:pPr>
        <w:pStyle w:val="TOC2"/>
        <w:tabs>
          <w:tab w:val="left" w:pos="720"/>
          <w:tab w:val="right" w:leader="dot" w:pos="9060"/>
        </w:tabs>
        <w:rPr>
          <w:rFonts w:eastAsiaTheme="minorEastAsia"/>
          <w:lang w:eastAsia="en-GB"/>
        </w:rPr>
      </w:pPr>
      <w:r>
        <w:rPr>
          <w:lang w:bidi="en-US"/>
        </w:rPr>
        <w:t>6.2</w:t>
      </w:r>
      <w:r>
        <w:rPr>
          <w:rFonts w:eastAsiaTheme="minorEastAsia"/>
          <w:lang w:eastAsia="en-GB"/>
        </w:rPr>
        <w:tab/>
      </w:r>
      <w:r>
        <w:rPr>
          <w:lang w:bidi="en-US"/>
        </w:rPr>
        <w:t>Framing institutions and policy options for biodiversity and ecosystem governance</w:t>
      </w:r>
      <w:r>
        <w:tab/>
      </w:r>
      <w:r>
        <w:fldChar w:fldCharType="begin"/>
      </w:r>
      <w:r>
        <w:instrText xml:space="preserve"> PAGEREF _Toc519504780 \h </w:instrText>
      </w:r>
      <w:r>
        <w:fldChar w:fldCharType="separate"/>
      </w:r>
      <w:r w:rsidR="00B40E12">
        <w:t>937</w:t>
      </w:r>
      <w:r>
        <w:fldChar w:fldCharType="end"/>
      </w:r>
    </w:p>
    <w:p w14:paraId="7DA396DA" w14:textId="1D3903FC" w:rsidR="00ED7AAA" w:rsidRDefault="00ED7AAA">
      <w:pPr>
        <w:pStyle w:val="TOC2"/>
        <w:tabs>
          <w:tab w:val="left" w:pos="720"/>
          <w:tab w:val="right" w:leader="dot" w:pos="9060"/>
        </w:tabs>
        <w:rPr>
          <w:rFonts w:eastAsiaTheme="minorEastAsia"/>
          <w:lang w:eastAsia="en-GB"/>
        </w:rPr>
      </w:pPr>
      <w:r>
        <w:rPr>
          <w:lang w:bidi="en-US"/>
        </w:rPr>
        <w:t>6.3</w:t>
      </w:r>
      <w:r>
        <w:rPr>
          <w:rFonts w:eastAsiaTheme="minorEastAsia"/>
          <w:lang w:eastAsia="en-GB"/>
        </w:rPr>
        <w:tab/>
      </w:r>
      <w:r>
        <w:rPr>
          <w:lang w:bidi="en-US"/>
        </w:rPr>
        <w:t>International, regional and transboundary environmental governance</w:t>
      </w:r>
      <w:r>
        <w:tab/>
      </w:r>
      <w:r>
        <w:fldChar w:fldCharType="begin"/>
      </w:r>
      <w:r>
        <w:instrText xml:space="preserve"> PAGEREF _Toc519504781 \h </w:instrText>
      </w:r>
      <w:r>
        <w:fldChar w:fldCharType="separate"/>
      </w:r>
      <w:r w:rsidR="00B40E12">
        <w:t>944</w:t>
      </w:r>
      <w:r>
        <w:fldChar w:fldCharType="end"/>
      </w:r>
    </w:p>
    <w:p w14:paraId="07DF1D57" w14:textId="44235E85" w:rsidR="00ED7AAA" w:rsidRDefault="00ED7AAA">
      <w:pPr>
        <w:pStyle w:val="TOC3"/>
        <w:tabs>
          <w:tab w:val="left" w:pos="1200"/>
          <w:tab w:val="right" w:leader="dot" w:pos="9060"/>
        </w:tabs>
        <w:rPr>
          <w:rFonts w:eastAsiaTheme="minorEastAsia"/>
          <w:lang w:eastAsia="en-GB"/>
        </w:rPr>
      </w:pPr>
      <w:r w:rsidRPr="00995E18">
        <w:rPr>
          <w:lang w:val="en-US"/>
        </w:rPr>
        <w:t>6.3.1</w:t>
      </w:r>
      <w:r>
        <w:rPr>
          <w:rFonts w:eastAsiaTheme="minorEastAsia"/>
          <w:lang w:eastAsia="en-GB"/>
        </w:rPr>
        <w:tab/>
      </w:r>
      <w:r w:rsidRPr="00995E18">
        <w:rPr>
          <w:lang w:val="en-US"/>
        </w:rPr>
        <w:t>Intergovernmental and non-governmental organizations</w:t>
      </w:r>
      <w:r>
        <w:tab/>
      </w:r>
      <w:r>
        <w:fldChar w:fldCharType="begin"/>
      </w:r>
      <w:r>
        <w:instrText xml:space="preserve"> PAGEREF _Toc519504782 \h </w:instrText>
      </w:r>
      <w:r>
        <w:fldChar w:fldCharType="separate"/>
      </w:r>
      <w:r w:rsidR="00B40E12">
        <w:t>944</w:t>
      </w:r>
      <w:r>
        <w:fldChar w:fldCharType="end"/>
      </w:r>
    </w:p>
    <w:p w14:paraId="157534B3" w14:textId="0FF35BEF" w:rsidR="00ED7AAA" w:rsidRDefault="00ED7AAA">
      <w:pPr>
        <w:pStyle w:val="TOC4"/>
        <w:tabs>
          <w:tab w:val="left" w:pos="1680"/>
          <w:tab w:val="right" w:leader="dot" w:pos="9060"/>
        </w:tabs>
        <w:rPr>
          <w:noProof/>
          <w:sz w:val="22"/>
          <w:szCs w:val="22"/>
          <w:lang w:val="en-GB" w:eastAsia="en-GB"/>
        </w:rPr>
      </w:pPr>
      <w:r>
        <w:rPr>
          <w:noProof/>
        </w:rPr>
        <w:t>6.3.1.1</w:t>
      </w:r>
      <w:r>
        <w:rPr>
          <w:noProof/>
          <w:sz w:val="22"/>
          <w:szCs w:val="22"/>
          <w:lang w:val="en-GB" w:eastAsia="en-GB"/>
        </w:rPr>
        <w:tab/>
      </w:r>
      <w:r>
        <w:rPr>
          <w:noProof/>
        </w:rPr>
        <w:t>Intergovernmental organizations</w:t>
      </w:r>
      <w:r>
        <w:rPr>
          <w:noProof/>
        </w:rPr>
        <w:tab/>
      </w:r>
      <w:r>
        <w:rPr>
          <w:noProof/>
        </w:rPr>
        <w:fldChar w:fldCharType="begin"/>
      </w:r>
      <w:r>
        <w:rPr>
          <w:noProof/>
        </w:rPr>
        <w:instrText xml:space="preserve"> PAGEREF _Toc519504783 \h </w:instrText>
      </w:r>
      <w:r>
        <w:rPr>
          <w:noProof/>
        </w:rPr>
      </w:r>
      <w:r>
        <w:rPr>
          <w:noProof/>
        </w:rPr>
        <w:fldChar w:fldCharType="separate"/>
      </w:r>
      <w:r w:rsidR="00B40E12">
        <w:rPr>
          <w:noProof/>
        </w:rPr>
        <w:t>944</w:t>
      </w:r>
      <w:r>
        <w:rPr>
          <w:noProof/>
        </w:rPr>
        <w:fldChar w:fldCharType="end"/>
      </w:r>
    </w:p>
    <w:p w14:paraId="4C73834E" w14:textId="44C58051" w:rsidR="00ED7AAA" w:rsidRDefault="00ED7AAA">
      <w:pPr>
        <w:pStyle w:val="TOC4"/>
        <w:tabs>
          <w:tab w:val="left" w:pos="1680"/>
          <w:tab w:val="right" w:leader="dot" w:pos="9060"/>
        </w:tabs>
        <w:rPr>
          <w:noProof/>
          <w:sz w:val="22"/>
          <w:szCs w:val="22"/>
          <w:lang w:val="en-GB" w:eastAsia="en-GB"/>
        </w:rPr>
      </w:pPr>
      <w:r>
        <w:rPr>
          <w:noProof/>
        </w:rPr>
        <w:t>6.3.1.2</w:t>
      </w:r>
      <w:r>
        <w:rPr>
          <w:noProof/>
          <w:sz w:val="22"/>
          <w:szCs w:val="22"/>
          <w:lang w:val="en-GB" w:eastAsia="en-GB"/>
        </w:rPr>
        <w:tab/>
      </w:r>
      <w:r>
        <w:rPr>
          <w:noProof/>
        </w:rPr>
        <w:t>International non-governmental organizations and hybrid organizations</w:t>
      </w:r>
      <w:r>
        <w:rPr>
          <w:noProof/>
        </w:rPr>
        <w:tab/>
      </w:r>
      <w:r>
        <w:rPr>
          <w:noProof/>
        </w:rPr>
        <w:fldChar w:fldCharType="begin"/>
      </w:r>
      <w:r>
        <w:rPr>
          <w:noProof/>
        </w:rPr>
        <w:instrText xml:space="preserve"> PAGEREF _Toc519504784 \h </w:instrText>
      </w:r>
      <w:r>
        <w:rPr>
          <w:noProof/>
        </w:rPr>
      </w:r>
      <w:r>
        <w:rPr>
          <w:noProof/>
        </w:rPr>
        <w:fldChar w:fldCharType="separate"/>
      </w:r>
      <w:r w:rsidR="00B40E12">
        <w:rPr>
          <w:noProof/>
        </w:rPr>
        <w:t>945</w:t>
      </w:r>
      <w:r>
        <w:rPr>
          <w:noProof/>
        </w:rPr>
        <w:fldChar w:fldCharType="end"/>
      </w:r>
    </w:p>
    <w:p w14:paraId="06811DBB" w14:textId="779AE7C0" w:rsidR="00ED7AAA" w:rsidRDefault="00ED7AAA">
      <w:pPr>
        <w:pStyle w:val="TOC3"/>
        <w:tabs>
          <w:tab w:val="left" w:pos="1200"/>
          <w:tab w:val="right" w:leader="dot" w:pos="9060"/>
        </w:tabs>
        <w:rPr>
          <w:rFonts w:eastAsiaTheme="minorEastAsia"/>
          <w:lang w:eastAsia="en-GB"/>
        </w:rPr>
      </w:pPr>
      <w:r w:rsidRPr="00995E18">
        <w:rPr>
          <w:lang w:val="en-US"/>
        </w:rPr>
        <w:t>6.3.2</w:t>
      </w:r>
      <w:r>
        <w:rPr>
          <w:rFonts w:eastAsiaTheme="minorEastAsia"/>
          <w:lang w:eastAsia="en-GB"/>
        </w:rPr>
        <w:tab/>
      </w:r>
      <w:r w:rsidRPr="00995E18">
        <w:rPr>
          <w:lang w:val="en-US"/>
        </w:rPr>
        <w:t>Responses to global environmental challenges</w:t>
      </w:r>
      <w:r>
        <w:tab/>
      </w:r>
      <w:r>
        <w:fldChar w:fldCharType="begin"/>
      </w:r>
      <w:r>
        <w:instrText xml:space="preserve"> PAGEREF _Toc519504785 \h </w:instrText>
      </w:r>
      <w:r>
        <w:fldChar w:fldCharType="separate"/>
      </w:r>
      <w:r w:rsidR="00B40E12">
        <w:t>947</w:t>
      </w:r>
      <w:r>
        <w:fldChar w:fldCharType="end"/>
      </w:r>
    </w:p>
    <w:p w14:paraId="225E52F8" w14:textId="4AA993AE" w:rsidR="00ED7AAA" w:rsidRDefault="00ED7AAA">
      <w:pPr>
        <w:pStyle w:val="TOC4"/>
        <w:tabs>
          <w:tab w:val="left" w:pos="1680"/>
          <w:tab w:val="right" w:leader="dot" w:pos="9060"/>
        </w:tabs>
        <w:rPr>
          <w:noProof/>
          <w:sz w:val="22"/>
          <w:szCs w:val="22"/>
          <w:lang w:val="en-GB" w:eastAsia="en-GB"/>
        </w:rPr>
      </w:pPr>
      <w:r>
        <w:rPr>
          <w:noProof/>
        </w:rPr>
        <w:t>6.3.2.1</w:t>
      </w:r>
      <w:r>
        <w:rPr>
          <w:noProof/>
          <w:sz w:val="22"/>
          <w:szCs w:val="22"/>
          <w:lang w:val="en-GB" w:eastAsia="en-GB"/>
        </w:rPr>
        <w:tab/>
      </w:r>
      <w:r>
        <w:rPr>
          <w:noProof/>
        </w:rPr>
        <w:t>Global binding instruments</w:t>
      </w:r>
      <w:r>
        <w:rPr>
          <w:noProof/>
        </w:rPr>
        <w:tab/>
      </w:r>
      <w:r>
        <w:rPr>
          <w:noProof/>
        </w:rPr>
        <w:fldChar w:fldCharType="begin"/>
      </w:r>
      <w:r>
        <w:rPr>
          <w:noProof/>
        </w:rPr>
        <w:instrText xml:space="preserve"> PAGEREF _Toc519504786 \h </w:instrText>
      </w:r>
      <w:r>
        <w:rPr>
          <w:noProof/>
        </w:rPr>
      </w:r>
      <w:r>
        <w:rPr>
          <w:noProof/>
        </w:rPr>
        <w:fldChar w:fldCharType="separate"/>
      </w:r>
      <w:r w:rsidR="00B40E12">
        <w:rPr>
          <w:noProof/>
        </w:rPr>
        <w:t>948</w:t>
      </w:r>
      <w:r>
        <w:rPr>
          <w:noProof/>
        </w:rPr>
        <w:fldChar w:fldCharType="end"/>
      </w:r>
    </w:p>
    <w:p w14:paraId="17A1CB3D" w14:textId="3E73983B" w:rsidR="00ED7AAA" w:rsidRDefault="00ED7AAA">
      <w:pPr>
        <w:pStyle w:val="TOC4"/>
        <w:tabs>
          <w:tab w:val="left" w:pos="1680"/>
          <w:tab w:val="right" w:leader="dot" w:pos="9060"/>
        </w:tabs>
        <w:rPr>
          <w:noProof/>
          <w:sz w:val="22"/>
          <w:szCs w:val="22"/>
          <w:lang w:val="en-GB" w:eastAsia="en-GB"/>
        </w:rPr>
      </w:pPr>
      <w:r>
        <w:rPr>
          <w:noProof/>
        </w:rPr>
        <w:t>6.3.2.2</w:t>
      </w:r>
      <w:r>
        <w:rPr>
          <w:noProof/>
          <w:sz w:val="22"/>
          <w:szCs w:val="22"/>
          <w:lang w:val="en-GB" w:eastAsia="en-GB"/>
        </w:rPr>
        <w:tab/>
      </w:r>
      <w:r>
        <w:rPr>
          <w:noProof/>
        </w:rPr>
        <w:t>Regional binding instruments</w:t>
      </w:r>
      <w:r>
        <w:rPr>
          <w:noProof/>
        </w:rPr>
        <w:tab/>
      </w:r>
      <w:r>
        <w:rPr>
          <w:noProof/>
        </w:rPr>
        <w:fldChar w:fldCharType="begin"/>
      </w:r>
      <w:r>
        <w:rPr>
          <w:noProof/>
        </w:rPr>
        <w:instrText xml:space="preserve"> PAGEREF _Toc519504787 \h </w:instrText>
      </w:r>
      <w:r>
        <w:rPr>
          <w:noProof/>
        </w:rPr>
      </w:r>
      <w:r>
        <w:rPr>
          <w:noProof/>
        </w:rPr>
        <w:fldChar w:fldCharType="separate"/>
      </w:r>
      <w:r w:rsidR="00B40E12">
        <w:rPr>
          <w:noProof/>
        </w:rPr>
        <w:t>949</w:t>
      </w:r>
      <w:r>
        <w:rPr>
          <w:noProof/>
        </w:rPr>
        <w:fldChar w:fldCharType="end"/>
      </w:r>
    </w:p>
    <w:p w14:paraId="34FEA027" w14:textId="6FB23133" w:rsidR="00ED7AAA" w:rsidRDefault="00ED7AAA">
      <w:pPr>
        <w:pStyle w:val="TOC4"/>
        <w:tabs>
          <w:tab w:val="left" w:pos="1680"/>
          <w:tab w:val="right" w:leader="dot" w:pos="9060"/>
        </w:tabs>
        <w:rPr>
          <w:noProof/>
          <w:sz w:val="22"/>
          <w:szCs w:val="22"/>
          <w:lang w:val="en-GB" w:eastAsia="en-GB"/>
        </w:rPr>
      </w:pPr>
      <w:r>
        <w:rPr>
          <w:noProof/>
        </w:rPr>
        <w:t>6.3.2.3</w:t>
      </w:r>
      <w:r>
        <w:rPr>
          <w:noProof/>
          <w:sz w:val="22"/>
          <w:szCs w:val="22"/>
          <w:lang w:val="en-GB" w:eastAsia="en-GB"/>
        </w:rPr>
        <w:tab/>
      </w:r>
      <w:r>
        <w:rPr>
          <w:noProof/>
        </w:rPr>
        <w:t>The European Union and European Union environmental law</w:t>
      </w:r>
      <w:r>
        <w:rPr>
          <w:noProof/>
        </w:rPr>
        <w:tab/>
      </w:r>
      <w:r>
        <w:rPr>
          <w:noProof/>
        </w:rPr>
        <w:fldChar w:fldCharType="begin"/>
      </w:r>
      <w:r>
        <w:rPr>
          <w:noProof/>
        </w:rPr>
        <w:instrText xml:space="preserve"> PAGEREF _Toc519504788 \h </w:instrText>
      </w:r>
      <w:r>
        <w:rPr>
          <w:noProof/>
        </w:rPr>
      </w:r>
      <w:r>
        <w:rPr>
          <w:noProof/>
        </w:rPr>
        <w:fldChar w:fldCharType="separate"/>
      </w:r>
      <w:r w:rsidR="00B40E12">
        <w:rPr>
          <w:noProof/>
        </w:rPr>
        <w:t>950</w:t>
      </w:r>
      <w:r>
        <w:rPr>
          <w:noProof/>
        </w:rPr>
        <w:fldChar w:fldCharType="end"/>
      </w:r>
    </w:p>
    <w:p w14:paraId="2752CC77" w14:textId="4D41DC4A" w:rsidR="00ED7AAA" w:rsidRDefault="00ED7AAA">
      <w:pPr>
        <w:pStyle w:val="TOC4"/>
        <w:tabs>
          <w:tab w:val="left" w:pos="1680"/>
          <w:tab w:val="right" w:leader="dot" w:pos="9060"/>
        </w:tabs>
        <w:rPr>
          <w:noProof/>
          <w:sz w:val="22"/>
          <w:szCs w:val="22"/>
          <w:lang w:val="en-GB" w:eastAsia="en-GB"/>
        </w:rPr>
      </w:pPr>
      <w:r>
        <w:rPr>
          <w:noProof/>
        </w:rPr>
        <w:t>6.3.2.4</w:t>
      </w:r>
      <w:r>
        <w:rPr>
          <w:noProof/>
          <w:sz w:val="22"/>
          <w:szCs w:val="22"/>
          <w:lang w:val="en-GB" w:eastAsia="en-GB"/>
        </w:rPr>
        <w:tab/>
      </w:r>
      <w:r>
        <w:rPr>
          <w:noProof/>
        </w:rPr>
        <w:t>Soft law instruments and capacity building</w:t>
      </w:r>
      <w:r>
        <w:rPr>
          <w:noProof/>
        </w:rPr>
        <w:tab/>
      </w:r>
      <w:r>
        <w:rPr>
          <w:noProof/>
        </w:rPr>
        <w:fldChar w:fldCharType="begin"/>
      </w:r>
      <w:r>
        <w:rPr>
          <w:noProof/>
        </w:rPr>
        <w:instrText xml:space="preserve"> PAGEREF _Toc519504789 \h </w:instrText>
      </w:r>
      <w:r>
        <w:rPr>
          <w:noProof/>
        </w:rPr>
      </w:r>
      <w:r>
        <w:rPr>
          <w:noProof/>
        </w:rPr>
        <w:fldChar w:fldCharType="separate"/>
      </w:r>
      <w:r w:rsidR="00B40E12">
        <w:rPr>
          <w:noProof/>
        </w:rPr>
        <w:t>952</w:t>
      </w:r>
      <w:r>
        <w:rPr>
          <w:noProof/>
        </w:rPr>
        <w:fldChar w:fldCharType="end"/>
      </w:r>
    </w:p>
    <w:p w14:paraId="2E7AB1F8" w14:textId="6EB03EF3" w:rsidR="00ED7AAA" w:rsidRDefault="00ED7AAA">
      <w:pPr>
        <w:pStyle w:val="TOC4"/>
        <w:tabs>
          <w:tab w:val="left" w:pos="1680"/>
          <w:tab w:val="right" w:leader="dot" w:pos="9060"/>
        </w:tabs>
        <w:rPr>
          <w:noProof/>
          <w:sz w:val="22"/>
          <w:szCs w:val="22"/>
          <w:lang w:val="en-GB" w:eastAsia="en-GB"/>
        </w:rPr>
      </w:pPr>
      <w:r>
        <w:rPr>
          <w:noProof/>
        </w:rPr>
        <w:t>6.3.2.5</w:t>
      </w:r>
      <w:r>
        <w:rPr>
          <w:noProof/>
          <w:sz w:val="22"/>
          <w:szCs w:val="22"/>
          <w:lang w:val="en-GB" w:eastAsia="en-GB"/>
        </w:rPr>
        <w:tab/>
      </w:r>
      <w:r>
        <w:rPr>
          <w:noProof/>
        </w:rPr>
        <w:t>Environmental rights approaches</w:t>
      </w:r>
      <w:r>
        <w:rPr>
          <w:noProof/>
        </w:rPr>
        <w:tab/>
      </w:r>
      <w:r>
        <w:rPr>
          <w:noProof/>
        </w:rPr>
        <w:fldChar w:fldCharType="begin"/>
      </w:r>
      <w:r>
        <w:rPr>
          <w:noProof/>
        </w:rPr>
        <w:instrText xml:space="preserve"> PAGEREF _Toc519504790 \h </w:instrText>
      </w:r>
      <w:r>
        <w:rPr>
          <w:noProof/>
        </w:rPr>
      </w:r>
      <w:r>
        <w:rPr>
          <w:noProof/>
        </w:rPr>
        <w:fldChar w:fldCharType="separate"/>
      </w:r>
      <w:r w:rsidR="00B40E12">
        <w:rPr>
          <w:noProof/>
        </w:rPr>
        <w:t>953</w:t>
      </w:r>
      <w:r>
        <w:rPr>
          <w:noProof/>
        </w:rPr>
        <w:fldChar w:fldCharType="end"/>
      </w:r>
    </w:p>
    <w:p w14:paraId="340A4E89" w14:textId="1AA1E8AC" w:rsidR="00ED7AAA" w:rsidRDefault="00ED7AAA">
      <w:pPr>
        <w:pStyle w:val="TOC4"/>
        <w:tabs>
          <w:tab w:val="left" w:pos="1680"/>
          <w:tab w:val="right" w:leader="dot" w:pos="9060"/>
        </w:tabs>
        <w:rPr>
          <w:noProof/>
          <w:sz w:val="22"/>
          <w:szCs w:val="22"/>
          <w:lang w:val="en-GB" w:eastAsia="en-GB"/>
        </w:rPr>
      </w:pPr>
      <w:r>
        <w:rPr>
          <w:noProof/>
        </w:rPr>
        <w:t>6.3.2.6</w:t>
      </w:r>
      <w:r>
        <w:rPr>
          <w:noProof/>
          <w:sz w:val="22"/>
          <w:szCs w:val="22"/>
          <w:lang w:val="en-GB" w:eastAsia="en-GB"/>
        </w:rPr>
        <w:tab/>
      </w:r>
      <w:r>
        <w:rPr>
          <w:noProof/>
        </w:rPr>
        <w:t>International standards on indigenous peoples and local communities</w:t>
      </w:r>
      <w:r>
        <w:rPr>
          <w:noProof/>
        </w:rPr>
        <w:tab/>
      </w:r>
      <w:r>
        <w:rPr>
          <w:noProof/>
        </w:rPr>
        <w:fldChar w:fldCharType="begin"/>
      </w:r>
      <w:r>
        <w:rPr>
          <w:noProof/>
        </w:rPr>
        <w:instrText xml:space="preserve"> PAGEREF _Toc519504791 \h </w:instrText>
      </w:r>
      <w:r>
        <w:rPr>
          <w:noProof/>
        </w:rPr>
      </w:r>
      <w:r>
        <w:rPr>
          <w:noProof/>
        </w:rPr>
        <w:fldChar w:fldCharType="separate"/>
      </w:r>
      <w:r w:rsidR="00B40E12">
        <w:rPr>
          <w:noProof/>
        </w:rPr>
        <w:t>954</w:t>
      </w:r>
      <w:r>
        <w:rPr>
          <w:noProof/>
        </w:rPr>
        <w:fldChar w:fldCharType="end"/>
      </w:r>
    </w:p>
    <w:p w14:paraId="0A73B6A3" w14:textId="3BB61BEE" w:rsidR="00ED7AAA" w:rsidRDefault="00ED7AAA">
      <w:pPr>
        <w:pStyle w:val="TOC4"/>
        <w:tabs>
          <w:tab w:val="left" w:pos="1680"/>
          <w:tab w:val="right" w:leader="dot" w:pos="9060"/>
        </w:tabs>
        <w:rPr>
          <w:noProof/>
          <w:sz w:val="22"/>
          <w:szCs w:val="22"/>
          <w:lang w:val="en-GB" w:eastAsia="en-GB"/>
        </w:rPr>
      </w:pPr>
      <w:r>
        <w:rPr>
          <w:noProof/>
        </w:rPr>
        <w:t>6.3.2.7</w:t>
      </w:r>
      <w:r>
        <w:rPr>
          <w:noProof/>
          <w:sz w:val="22"/>
          <w:szCs w:val="22"/>
          <w:lang w:val="en-GB" w:eastAsia="en-GB"/>
        </w:rPr>
        <w:tab/>
      </w:r>
      <w:r>
        <w:rPr>
          <w:noProof/>
        </w:rPr>
        <w:t>Information-based instruments building on private and business initiatives</w:t>
      </w:r>
      <w:r>
        <w:rPr>
          <w:noProof/>
        </w:rPr>
        <w:tab/>
      </w:r>
      <w:r>
        <w:rPr>
          <w:noProof/>
        </w:rPr>
        <w:fldChar w:fldCharType="begin"/>
      </w:r>
      <w:r>
        <w:rPr>
          <w:noProof/>
        </w:rPr>
        <w:instrText xml:space="preserve"> PAGEREF _Toc519504792 \h </w:instrText>
      </w:r>
      <w:r>
        <w:rPr>
          <w:noProof/>
        </w:rPr>
      </w:r>
      <w:r>
        <w:rPr>
          <w:noProof/>
        </w:rPr>
        <w:fldChar w:fldCharType="separate"/>
      </w:r>
      <w:r w:rsidR="00B40E12">
        <w:rPr>
          <w:noProof/>
        </w:rPr>
        <w:t>955</w:t>
      </w:r>
      <w:r>
        <w:rPr>
          <w:noProof/>
        </w:rPr>
        <w:fldChar w:fldCharType="end"/>
      </w:r>
    </w:p>
    <w:p w14:paraId="14324F07" w14:textId="2862C0D6" w:rsidR="00ED7AAA" w:rsidRDefault="00ED7AAA">
      <w:pPr>
        <w:pStyle w:val="TOC3"/>
        <w:tabs>
          <w:tab w:val="left" w:pos="1200"/>
          <w:tab w:val="right" w:leader="dot" w:pos="9060"/>
        </w:tabs>
        <w:rPr>
          <w:rFonts w:eastAsiaTheme="minorEastAsia"/>
          <w:lang w:eastAsia="en-GB"/>
        </w:rPr>
      </w:pPr>
      <w:r w:rsidRPr="00995E18">
        <w:rPr>
          <w:lang w:val="en-US"/>
        </w:rPr>
        <w:t>6.3.3</w:t>
      </w:r>
      <w:r>
        <w:rPr>
          <w:rFonts w:eastAsiaTheme="minorEastAsia"/>
          <w:lang w:eastAsia="en-GB"/>
        </w:rPr>
        <w:tab/>
      </w:r>
      <w:r w:rsidRPr="00995E18">
        <w:rPr>
          <w:lang w:val="en-US"/>
        </w:rPr>
        <w:t>Responses to transboundary environmental challenges</w:t>
      </w:r>
      <w:r>
        <w:tab/>
      </w:r>
      <w:r>
        <w:fldChar w:fldCharType="begin"/>
      </w:r>
      <w:r>
        <w:instrText xml:space="preserve"> PAGEREF _Toc519504793 \h </w:instrText>
      </w:r>
      <w:r>
        <w:fldChar w:fldCharType="separate"/>
      </w:r>
      <w:r w:rsidR="00B40E12">
        <w:t>956</w:t>
      </w:r>
      <w:r>
        <w:fldChar w:fldCharType="end"/>
      </w:r>
    </w:p>
    <w:p w14:paraId="690E81C7" w14:textId="7FA866F0" w:rsidR="00ED7AAA" w:rsidRDefault="00ED7AAA">
      <w:pPr>
        <w:pStyle w:val="TOC4"/>
        <w:tabs>
          <w:tab w:val="left" w:pos="1680"/>
          <w:tab w:val="right" w:leader="dot" w:pos="9060"/>
        </w:tabs>
        <w:rPr>
          <w:noProof/>
          <w:sz w:val="22"/>
          <w:szCs w:val="22"/>
          <w:lang w:val="en-GB" w:eastAsia="en-GB"/>
        </w:rPr>
      </w:pPr>
      <w:r>
        <w:rPr>
          <w:noProof/>
        </w:rPr>
        <w:t>6.3.3.1</w:t>
      </w:r>
      <w:r>
        <w:rPr>
          <w:noProof/>
          <w:sz w:val="22"/>
          <w:szCs w:val="22"/>
          <w:lang w:val="en-GB" w:eastAsia="en-GB"/>
        </w:rPr>
        <w:tab/>
      </w:r>
      <w:r>
        <w:rPr>
          <w:noProof/>
        </w:rPr>
        <w:t>Groundwater and freshwater degradation and restoration</w:t>
      </w:r>
      <w:r>
        <w:rPr>
          <w:noProof/>
        </w:rPr>
        <w:tab/>
      </w:r>
      <w:r>
        <w:rPr>
          <w:noProof/>
        </w:rPr>
        <w:fldChar w:fldCharType="begin"/>
      </w:r>
      <w:r>
        <w:rPr>
          <w:noProof/>
        </w:rPr>
        <w:instrText xml:space="preserve"> PAGEREF _Toc519504794 \h </w:instrText>
      </w:r>
      <w:r>
        <w:rPr>
          <w:noProof/>
        </w:rPr>
      </w:r>
      <w:r>
        <w:rPr>
          <w:noProof/>
        </w:rPr>
        <w:fldChar w:fldCharType="separate"/>
      </w:r>
      <w:r w:rsidR="00B40E12">
        <w:rPr>
          <w:noProof/>
        </w:rPr>
        <w:t>956</w:t>
      </w:r>
      <w:r>
        <w:rPr>
          <w:noProof/>
        </w:rPr>
        <w:fldChar w:fldCharType="end"/>
      </w:r>
    </w:p>
    <w:p w14:paraId="6C959F02" w14:textId="6B1B07CB" w:rsidR="00ED7AAA" w:rsidRDefault="00ED7AAA">
      <w:pPr>
        <w:pStyle w:val="TOC5"/>
        <w:tabs>
          <w:tab w:val="left" w:pos="1920"/>
          <w:tab w:val="right" w:leader="dot" w:pos="9060"/>
        </w:tabs>
        <w:rPr>
          <w:noProof/>
          <w:sz w:val="22"/>
          <w:szCs w:val="22"/>
          <w:lang w:val="en-GB" w:eastAsia="en-GB"/>
        </w:rPr>
      </w:pPr>
      <w:r>
        <w:rPr>
          <w:noProof/>
          <w:lang w:bidi="en-US"/>
        </w:rPr>
        <w:t>6.3.3.1.1</w:t>
      </w:r>
      <w:r>
        <w:rPr>
          <w:noProof/>
          <w:sz w:val="22"/>
          <w:szCs w:val="22"/>
          <w:lang w:val="en-GB" w:eastAsia="en-GB"/>
        </w:rPr>
        <w:tab/>
      </w:r>
      <w:r>
        <w:rPr>
          <w:noProof/>
          <w:lang w:bidi="en-US"/>
        </w:rPr>
        <w:t>Binding legal instruments</w:t>
      </w:r>
      <w:r>
        <w:rPr>
          <w:noProof/>
        </w:rPr>
        <w:tab/>
      </w:r>
      <w:r>
        <w:rPr>
          <w:noProof/>
        </w:rPr>
        <w:fldChar w:fldCharType="begin"/>
      </w:r>
      <w:r>
        <w:rPr>
          <w:noProof/>
        </w:rPr>
        <w:instrText xml:space="preserve"> PAGEREF _Toc519504795 \h </w:instrText>
      </w:r>
      <w:r>
        <w:rPr>
          <w:noProof/>
        </w:rPr>
      </w:r>
      <w:r>
        <w:rPr>
          <w:noProof/>
        </w:rPr>
        <w:fldChar w:fldCharType="separate"/>
      </w:r>
      <w:r w:rsidR="00B40E12">
        <w:rPr>
          <w:noProof/>
        </w:rPr>
        <w:t>957</w:t>
      </w:r>
      <w:r>
        <w:rPr>
          <w:noProof/>
        </w:rPr>
        <w:fldChar w:fldCharType="end"/>
      </w:r>
    </w:p>
    <w:p w14:paraId="43020943" w14:textId="304B24E4" w:rsidR="00ED7AAA" w:rsidRDefault="00ED7AAA">
      <w:pPr>
        <w:pStyle w:val="TOC5"/>
        <w:tabs>
          <w:tab w:val="left" w:pos="1920"/>
          <w:tab w:val="right" w:leader="dot" w:pos="9060"/>
        </w:tabs>
        <w:rPr>
          <w:noProof/>
          <w:sz w:val="22"/>
          <w:szCs w:val="22"/>
          <w:lang w:val="en-GB" w:eastAsia="en-GB"/>
        </w:rPr>
      </w:pPr>
      <w:r>
        <w:rPr>
          <w:noProof/>
          <w:lang w:bidi="en-US"/>
        </w:rPr>
        <w:t>6.3.3.1.2</w:t>
      </w:r>
      <w:r>
        <w:rPr>
          <w:noProof/>
          <w:sz w:val="22"/>
          <w:szCs w:val="22"/>
          <w:lang w:val="en-GB" w:eastAsia="en-GB"/>
        </w:rPr>
        <w:tab/>
      </w:r>
      <w:r>
        <w:rPr>
          <w:noProof/>
          <w:lang w:bidi="en-US"/>
        </w:rPr>
        <w:t>Environmental rights approaches</w:t>
      </w:r>
      <w:r>
        <w:rPr>
          <w:noProof/>
        </w:rPr>
        <w:tab/>
      </w:r>
      <w:r>
        <w:rPr>
          <w:noProof/>
        </w:rPr>
        <w:fldChar w:fldCharType="begin"/>
      </w:r>
      <w:r>
        <w:rPr>
          <w:noProof/>
        </w:rPr>
        <w:instrText xml:space="preserve"> PAGEREF _Toc519504796 \h </w:instrText>
      </w:r>
      <w:r>
        <w:rPr>
          <w:noProof/>
        </w:rPr>
      </w:r>
      <w:r>
        <w:rPr>
          <w:noProof/>
        </w:rPr>
        <w:fldChar w:fldCharType="separate"/>
      </w:r>
      <w:r w:rsidR="00B40E12">
        <w:rPr>
          <w:noProof/>
        </w:rPr>
        <w:t>958</w:t>
      </w:r>
      <w:r>
        <w:rPr>
          <w:noProof/>
        </w:rPr>
        <w:fldChar w:fldCharType="end"/>
      </w:r>
    </w:p>
    <w:p w14:paraId="402A1ACB" w14:textId="31C2FF35" w:rsidR="00ED7AAA" w:rsidRDefault="00ED7AAA">
      <w:pPr>
        <w:pStyle w:val="TOC5"/>
        <w:tabs>
          <w:tab w:val="left" w:pos="1920"/>
          <w:tab w:val="right" w:leader="dot" w:pos="9060"/>
        </w:tabs>
        <w:rPr>
          <w:noProof/>
          <w:sz w:val="22"/>
          <w:szCs w:val="22"/>
          <w:lang w:val="en-GB" w:eastAsia="en-GB"/>
        </w:rPr>
      </w:pPr>
      <w:r>
        <w:rPr>
          <w:noProof/>
          <w:lang w:bidi="en-US"/>
        </w:rPr>
        <w:t>6.3.3.1.3</w:t>
      </w:r>
      <w:r>
        <w:rPr>
          <w:noProof/>
          <w:sz w:val="22"/>
          <w:szCs w:val="22"/>
          <w:lang w:val="en-GB" w:eastAsia="en-GB"/>
        </w:rPr>
        <w:tab/>
      </w:r>
      <w:r>
        <w:rPr>
          <w:noProof/>
          <w:lang w:bidi="en-US"/>
        </w:rPr>
        <w:t>Soft law instruments and capacity building</w:t>
      </w:r>
      <w:r>
        <w:rPr>
          <w:noProof/>
        </w:rPr>
        <w:tab/>
      </w:r>
      <w:r>
        <w:rPr>
          <w:noProof/>
        </w:rPr>
        <w:fldChar w:fldCharType="begin"/>
      </w:r>
      <w:r>
        <w:rPr>
          <w:noProof/>
        </w:rPr>
        <w:instrText xml:space="preserve"> PAGEREF _Toc519504797 \h </w:instrText>
      </w:r>
      <w:r>
        <w:rPr>
          <w:noProof/>
        </w:rPr>
      </w:r>
      <w:r>
        <w:rPr>
          <w:noProof/>
        </w:rPr>
        <w:fldChar w:fldCharType="separate"/>
      </w:r>
      <w:r w:rsidR="00B40E12">
        <w:rPr>
          <w:noProof/>
        </w:rPr>
        <w:t>958</w:t>
      </w:r>
      <w:r>
        <w:rPr>
          <w:noProof/>
        </w:rPr>
        <w:fldChar w:fldCharType="end"/>
      </w:r>
    </w:p>
    <w:p w14:paraId="2A52B437" w14:textId="4D65EB32" w:rsidR="00ED7AAA" w:rsidRDefault="00ED7AAA">
      <w:pPr>
        <w:pStyle w:val="TOC5"/>
        <w:tabs>
          <w:tab w:val="left" w:pos="1920"/>
          <w:tab w:val="right" w:leader="dot" w:pos="9060"/>
        </w:tabs>
        <w:rPr>
          <w:noProof/>
          <w:sz w:val="22"/>
          <w:szCs w:val="22"/>
          <w:lang w:val="en-GB" w:eastAsia="en-GB"/>
        </w:rPr>
      </w:pPr>
      <w:r>
        <w:rPr>
          <w:noProof/>
          <w:lang w:bidi="en-US"/>
        </w:rPr>
        <w:t>6.3.3.1.4</w:t>
      </w:r>
      <w:r>
        <w:rPr>
          <w:noProof/>
          <w:sz w:val="22"/>
          <w:szCs w:val="22"/>
          <w:lang w:val="en-GB" w:eastAsia="en-GB"/>
        </w:rPr>
        <w:tab/>
      </w:r>
      <w:r>
        <w:rPr>
          <w:noProof/>
          <w:lang w:bidi="en-US"/>
        </w:rPr>
        <w:t>Intergovernmental organizations, programmes and projects</w:t>
      </w:r>
      <w:r>
        <w:rPr>
          <w:noProof/>
        </w:rPr>
        <w:tab/>
      </w:r>
      <w:r>
        <w:rPr>
          <w:noProof/>
        </w:rPr>
        <w:fldChar w:fldCharType="begin"/>
      </w:r>
      <w:r>
        <w:rPr>
          <w:noProof/>
        </w:rPr>
        <w:instrText xml:space="preserve"> PAGEREF _Toc519504798 \h </w:instrText>
      </w:r>
      <w:r>
        <w:rPr>
          <w:noProof/>
        </w:rPr>
      </w:r>
      <w:r>
        <w:rPr>
          <w:noProof/>
        </w:rPr>
        <w:fldChar w:fldCharType="separate"/>
      </w:r>
      <w:r w:rsidR="00B40E12">
        <w:rPr>
          <w:noProof/>
        </w:rPr>
        <w:t>959</w:t>
      </w:r>
      <w:r>
        <w:rPr>
          <w:noProof/>
        </w:rPr>
        <w:fldChar w:fldCharType="end"/>
      </w:r>
    </w:p>
    <w:p w14:paraId="41D86CFC" w14:textId="52276EF4" w:rsidR="00ED7AAA" w:rsidRDefault="00ED7AAA">
      <w:pPr>
        <w:pStyle w:val="TOC5"/>
        <w:tabs>
          <w:tab w:val="left" w:pos="1920"/>
          <w:tab w:val="right" w:leader="dot" w:pos="9060"/>
        </w:tabs>
        <w:rPr>
          <w:noProof/>
          <w:sz w:val="22"/>
          <w:szCs w:val="22"/>
          <w:lang w:val="en-GB" w:eastAsia="en-GB"/>
        </w:rPr>
      </w:pPr>
      <w:r>
        <w:rPr>
          <w:noProof/>
          <w:lang w:bidi="en-US"/>
        </w:rPr>
        <w:t>6.3.3.1.5</w:t>
      </w:r>
      <w:r>
        <w:rPr>
          <w:noProof/>
          <w:sz w:val="22"/>
          <w:szCs w:val="22"/>
          <w:lang w:val="en-GB" w:eastAsia="en-GB"/>
        </w:rPr>
        <w:tab/>
      </w:r>
      <w:r>
        <w:rPr>
          <w:noProof/>
          <w:lang w:bidi="en-US"/>
        </w:rPr>
        <w:t>Private and business initiatives</w:t>
      </w:r>
      <w:r>
        <w:rPr>
          <w:noProof/>
        </w:rPr>
        <w:tab/>
      </w:r>
      <w:r>
        <w:rPr>
          <w:noProof/>
        </w:rPr>
        <w:fldChar w:fldCharType="begin"/>
      </w:r>
      <w:r>
        <w:rPr>
          <w:noProof/>
        </w:rPr>
        <w:instrText xml:space="preserve"> PAGEREF _Toc519504799 \h </w:instrText>
      </w:r>
      <w:r>
        <w:rPr>
          <w:noProof/>
        </w:rPr>
      </w:r>
      <w:r>
        <w:rPr>
          <w:noProof/>
        </w:rPr>
        <w:fldChar w:fldCharType="separate"/>
      </w:r>
      <w:r w:rsidR="00B40E12">
        <w:rPr>
          <w:noProof/>
        </w:rPr>
        <w:t>959</w:t>
      </w:r>
      <w:r>
        <w:rPr>
          <w:noProof/>
        </w:rPr>
        <w:fldChar w:fldCharType="end"/>
      </w:r>
    </w:p>
    <w:p w14:paraId="26D9D292" w14:textId="0113FF32" w:rsidR="00ED7AAA" w:rsidRDefault="00ED7AAA">
      <w:pPr>
        <w:pStyle w:val="TOC4"/>
        <w:tabs>
          <w:tab w:val="left" w:pos="1680"/>
          <w:tab w:val="right" w:leader="dot" w:pos="9060"/>
        </w:tabs>
        <w:rPr>
          <w:noProof/>
          <w:sz w:val="22"/>
          <w:szCs w:val="22"/>
          <w:lang w:val="en-GB" w:eastAsia="en-GB"/>
        </w:rPr>
      </w:pPr>
      <w:r>
        <w:rPr>
          <w:noProof/>
        </w:rPr>
        <w:t>6.3.3.2</w:t>
      </w:r>
      <w:r>
        <w:rPr>
          <w:noProof/>
          <w:sz w:val="22"/>
          <w:szCs w:val="22"/>
          <w:lang w:val="en-GB" w:eastAsia="en-GB"/>
        </w:rPr>
        <w:tab/>
      </w:r>
      <w:r>
        <w:rPr>
          <w:noProof/>
        </w:rPr>
        <w:t>Marine and coastal systems</w:t>
      </w:r>
      <w:r>
        <w:rPr>
          <w:noProof/>
        </w:rPr>
        <w:tab/>
      </w:r>
      <w:r>
        <w:rPr>
          <w:noProof/>
        </w:rPr>
        <w:fldChar w:fldCharType="begin"/>
      </w:r>
      <w:r>
        <w:rPr>
          <w:noProof/>
        </w:rPr>
        <w:instrText xml:space="preserve"> PAGEREF _Toc519504800 \h </w:instrText>
      </w:r>
      <w:r>
        <w:rPr>
          <w:noProof/>
        </w:rPr>
      </w:r>
      <w:r>
        <w:rPr>
          <w:noProof/>
        </w:rPr>
        <w:fldChar w:fldCharType="separate"/>
      </w:r>
      <w:r w:rsidR="00B40E12">
        <w:rPr>
          <w:noProof/>
        </w:rPr>
        <w:t>960</w:t>
      </w:r>
      <w:r>
        <w:rPr>
          <w:noProof/>
        </w:rPr>
        <w:fldChar w:fldCharType="end"/>
      </w:r>
    </w:p>
    <w:p w14:paraId="0D6FE869" w14:textId="4DD707D4" w:rsidR="00ED7AAA" w:rsidRDefault="00ED7AAA">
      <w:pPr>
        <w:pStyle w:val="TOC5"/>
        <w:tabs>
          <w:tab w:val="left" w:pos="1920"/>
          <w:tab w:val="right" w:leader="dot" w:pos="9060"/>
        </w:tabs>
        <w:rPr>
          <w:noProof/>
          <w:sz w:val="22"/>
          <w:szCs w:val="22"/>
          <w:lang w:val="en-GB" w:eastAsia="en-GB"/>
        </w:rPr>
      </w:pPr>
      <w:r>
        <w:rPr>
          <w:noProof/>
          <w:lang w:bidi="en-US"/>
        </w:rPr>
        <w:t>6.3.3.2.1</w:t>
      </w:r>
      <w:r>
        <w:rPr>
          <w:noProof/>
          <w:sz w:val="22"/>
          <w:szCs w:val="22"/>
          <w:lang w:val="en-GB" w:eastAsia="en-GB"/>
        </w:rPr>
        <w:tab/>
      </w:r>
      <w:r>
        <w:rPr>
          <w:noProof/>
          <w:lang w:bidi="en-US"/>
        </w:rPr>
        <w:t>Binding legal instruments</w:t>
      </w:r>
      <w:r>
        <w:rPr>
          <w:noProof/>
        </w:rPr>
        <w:tab/>
      </w:r>
      <w:r>
        <w:rPr>
          <w:noProof/>
        </w:rPr>
        <w:fldChar w:fldCharType="begin"/>
      </w:r>
      <w:r>
        <w:rPr>
          <w:noProof/>
        </w:rPr>
        <w:instrText xml:space="preserve"> PAGEREF _Toc519504801 \h </w:instrText>
      </w:r>
      <w:r>
        <w:rPr>
          <w:noProof/>
        </w:rPr>
      </w:r>
      <w:r>
        <w:rPr>
          <w:noProof/>
        </w:rPr>
        <w:fldChar w:fldCharType="separate"/>
      </w:r>
      <w:r w:rsidR="00B40E12">
        <w:rPr>
          <w:noProof/>
        </w:rPr>
        <w:t>960</w:t>
      </w:r>
      <w:r>
        <w:rPr>
          <w:noProof/>
        </w:rPr>
        <w:fldChar w:fldCharType="end"/>
      </w:r>
    </w:p>
    <w:p w14:paraId="1933AE8F" w14:textId="317780FD" w:rsidR="00ED7AAA" w:rsidRDefault="00ED7AAA">
      <w:pPr>
        <w:pStyle w:val="TOC5"/>
        <w:tabs>
          <w:tab w:val="left" w:pos="1920"/>
          <w:tab w:val="right" w:leader="dot" w:pos="9060"/>
        </w:tabs>
        <w:rPr>
          <w:noProof/>
          <w:sz w:val="22"/>
          <w:szCs w:val="22"/>
          <w:lang w:val="en-GB" w:eastAsia="en-GB"/>
        </w:rPr>
      </w:pPr>
      <w:r>
        <w:rPr>
          <w:noProof/>
          <w:lang w:bidi="en-US"/>
        </w:rPr>
        <w:t>6.3.3.2.2</w:t>
      </w:r>
      <w:r>
        <w:rPr>
          <w:noProof/>
          <w:sz w:val="22"/>
          <w:szCs w:val="22"/>
          <w:lang w:val="en-GB" w:eastAsia="en-GB"/>
        </w:rPr>
        <w:tab/>
      </w:r>
      <w:r>
        <w:rPr>
          <w:noProof/>
          <w:lang w:bidi="en-US"/>
        </w:rPr>
        <w:t>Soft law instruments and capacity building</w:t>
      </w:r>
      <w:r>
        <w:rPr>
          <w:noProof/>
        </w:rPr>
        <w:tab/>
      </w:r>
      <w:r>
        <w:rPr>
          <w:noProof/>
        </w:rPr>
        <w:fldChar w:fldCharType="begin"/>
      </w:r>
      <w:r>
        <w:rPr>
          <w:noProof/>
        </w:rPr>
        <w:instrText xml:space="preserve"> PAGEREF _Toc519504802 \h </w:instrText>
      </w:r>
      <w:r>
        <w:rPr>
          <w:noProof/>
        </w:rPr>
      </w:r>
      <w:r>
        <w:rPr>
          <w:noProof/>
        </w:rPr>
        <w:fldChar w:fldCharType="separate"/>
      </w:r>
      <w:r w:rsidR="00B40E12">
        <w:rPr>
          <w:noProof/>
        </w:rPr>
        <w:t>961</w:t>
      </w:r>
      <w:r>
        <w:rPr>
          <w:noProof/>
        </w:rPr>
        <w:fldChar w:fldCharType="end"/>
      </w:r>
    </w:p>
    <w:p w14:paraId="6EBC5014" w14:textId="15B7B03C" w:rsidR="00ED7AAA" w:rsidRDefault="00ED7AAA">
      <w:pPr>
        <w:pStyle w:val="TOC5"/>
        <w:tabs>
          <w:tab w:val="left" w:pos="1920"/>
          <w:tab w:val="right" w:leader="dot" w:pos="9060"/>
        </w:tabs>
        <w:rPr>
          <w:noProof/>
          <w:sz w:val="22"/>
          <w:szCs w:val="22"/>
          <w:lang w:val="en-GB" w:eastAsia="en-GB"/>
        </w:rPr>
      </w:pPr>
      <w:r>
        <w:rPr>
          <w:noProof/>
          <w:lang w:bidi="en-US"/>
        </w:rPr>
        <w:t>6.3.3.2.3</w:t>
      </w:r>
      <w:r>
        <w:rPr>
          <w:noProof/>
          <w:sz w:val="22"/>
          <w:szCs w:val="22"/>
          <w:lang w:val="en-GB" w:eastAsia="en-GB"/>
        </w:rPr>
        <w:tab/>
      </w:r>
      <w:r>
        <w:rPr>
          <w:noProof/>
          <w:lang w:bidi="en-US"/>
        </w:rPr>
        <w:t>Private and business initiatives</w:t>
      </w:r>
      <w:r>
        <w:rPr>
          <w:noProof/>
        </w:rPr>
        <w:tab/>
      </w:r>
      <w:r>
        <w:rPr>
          <w:noProof/>
        </w:rPr>
        <w:fldChar w:fldCharType="begin"/>
      </w:r>
      <w:r>
        <w:rPr>
          <w:noProof/>
        </w:rPr>
        <w:instrText xml:space="preserve"> PAGEREF _Toc519504803 \h </w:instrText>
      </w:r>
      <w:r>
        <w:rPr>
          <w:noProof/>
        </w:rPr>
      </w:r>
      <w:r>
        <w:rPr>
          <w:noProof/>
        </w:rPr>
        <w:fldChar w:fldCharType="separate"/>
      </w:r>
      <w:r w:rsidR="00B40E12">
        <w:rPr>
          <w:noProof/>
        </w:rPr>
        <w:t>962</w:t>
      </w:r>
      <w:r>
        <w:rPr>
          <w:noProof/>
        </w:rPr>
        <w:fldChar w:fldCharType="end"/>
      </w:r>
    </w:p>
    <w:p w14:paraId="49590EF1" w14:textId="273C2B83" w:rsidR="00ED7AAA" w:rsidRDefault="00ED7AAA">
      <w:pPr>
        <w:pStyle w:val="TOC5"/>
        <w:tabs>
          <w:tab w:val="left" w:pos="1920"/>
          <w:tab w:val="right" w:leader="dot" w:pos="9060"/>
        </w:tabs>
        <w:rPr>
          <w:noProof/>
          <w:sz w:val="22"/>
          <w:szCs w:val="22"/>
          <w:lang w:val="en-GB" w:eastAsia="en-GB"/>
        </w:rPr>
      </w:pPr>
      <w:r>
        <w:rPr>
          <w:noProof/>
          <w:lang w:bidi="en-US"/>
        </w:rPr>
        <w:t>6.3.3.2.4</w:t>
      </w:r>
      <w:r>
        <w:rPr>
          <w:noProof/>
          <w:sz w:val="22"/>
          <w:szCs w:val="22"/>
          <w:lang w:val="en-GB" w:eastAsia="en-GB"/>
        </w:rPr>
        <w:tab/>
      </w:r>
      <w:r>
        <w:rPr>
          <w:noProof/>
          <w:lang w:bidi="en-US"/>
        </w:rPr>
        <w:t>Assessment of transboundary challenges in marine and coastal areas</w:t>
      </w:r>
      <w:r>
        <w:rPr>
          <w:noProof/>
        </w:rPr>
        <w:tab/>
      </w:r>
      <w:r>
        <w:rPr>
          <w:noProof/>
        </w:rPr>
        <w:fldChar w:fldCharType="begin"/>
      </w:r>
      <w:r>
        <w:rPr>
          <w:noProof/>
        </w:rPr>
        <w:instrText xml:space="preserve"> PAGEREF _Toc519504804 \h </w:instrText>
      </w:r>
      <w:r>
        <w:rPr>
          <w:noProof/>
        </w:rPr>
      </w:r>
      <w:r>
        <w:rPr>
          <w:noProof/>
        </w:rPr>
        <w:fldChar w:fldCharType="separate"/>
      </w:r>
      <w:r w:rsidR="00B40E12">
        <w:rPr>
          <w:noProof/>
        </w:rPr>
        <w:t>962</w:t>
      </w:r>
      <w:r>
        <w:rPr>
          <w:noProof/>
        </w:rPr>
        <w:fldChar w:fldCharType="end"/>
      </w:r>
    </w:p>
    <w:p w14:paraId="789F212B" w14:textId="16B00511" w:rsidR="00ED7AAA" w:rsidRDefault="00ED7AAA">
      <w:pPr>
        <w:pStyle w:val="TOC4"/>
        <w:tabs>
          <w:tab w:val="left" w:pos="1680"/>
          <w:tab w:val="right" w:leader="dot" w:pos="9060"/>
        </w:tabs>
        <w:rPr>
          <w:noProof/>
          <w:sz w:val="22"/>
          <w:szCs w:val="22"/>
          <w:lang w:val="en-GB" w:eastAsia="en-GB"/>
        </w:rPr>
      </w:pPr>
      <w:r>
        <w:rPr>
          <w:noProof/>
        </w:rPr>
        <w:t>6.3.3.3</w:t>
      </w:r>
      <w:r>
        <w:rPr>
          <w:noProof/>
          <w:sz w:val="22"/>
          <w:szCs w:val="22"/>
          <w:lang w:val="en-GB" w:eastAsia="en-GB"/>
        </w:rPr>
        <w:tab/>
      </w:r>
      <w:r>
        <w:rPr>
          <w:noProof/>
        </w:rPr>
        <w:t>Invasive alien species</w:t>
      </w:r>
      <w:r>
        <w:rPr>
          <w:noProof/>
        </w:rPr>
        <w:tab/>
      </w:r>
      <w:r>
        <w:rPr>
          <w:noProof/>
        </w:rPr>
        <w:fldChar w:fldCharType="begin"/>
      </w:r>
      <w:r>
        <w:rPr>
          <w:noProof/>
        </w:rPr>
        <w:instrText xml:space="preserve"> PAGEREF _Toc519504805 \h </w:instrText>
      </w:r>
      <w:r>
        <w:rPr>
          <w:noProof/>
        </w:rPr>
      </w:r>
      <w:r>
        <w:rPr>
          <w:noProof/>
        </w:rPr>
        <w:fldChar w:fldCharType="separate"/>
      </w:r>
      <w:r w:rsidR="00B40E12">
        <w:rPr>
          <w:noProof/>
        </w:rPr>
        <w:t>963</w:t>
      </w:r>
      <w:r>
        <w:rPr>
          <w:noProof/>
        </w:rPr>
        <w:fldChar w:fldCharType="end"/>
      </w:r>
    </w:p>
    <w:p w14:paraId="0BC864DD" w14:textId="34CE873C" w:rsidR="00ED7AAA" w:rsidRDefault="00ED7AAA">
      <w:pPr>
        <w:pStyle w:val="TOC5"/>
        <w:tabs>
          <w:tab w:val="left" w:pos="1920"/>
          <w:tab w:val="right" w:leader="dot" w:pos="9060"/>
        </w:tabs>
        <w:rPr>
          <w:noProof/>
          <w:sz w:val="22"/>
          <w:szCs w:val="22"/>
          <w:lang w:val="en-GB" w:eastAsia="en-GB"/>
        </w:rPr>
      </w:pPr>
      <w:r>
        <w:rPr>
          <w:noProof/>
          <w:lang w:bidi="en-US"/>
        </w:rPr>
        <w:t>6.3.3.3.1</w:t>
      </w:r>
      <w:r>
        <w:rPr>
          <w:noProof/>
          <w:sz w:val="22"/>
          <w:szCs w:val="22"/>
          <w:lang w:val="en-GB" w:eastAsia="en-GB"/>
        </w:rPr>
        <w:tab/>
      </w:r>
      <w:r>
        <w:rPr>
          <w:noProof/>
          <w:lang w:bidi="en-US"/>
        </w:rPr>
        <w:t>Binding legal instruments</w:t>
      </w:r>
      <w:r>
        <w:rPr>
          <w:noProof/>
        </w:rPr>
        <w:tab/>
      </w:r>
      <w:r>
        <w:rPr>
          <w:noProof/>
        </w:rPr>
        <w:fldChar w:fldCharType="begin"/>
      </w:r>
      <w:r>
        <w:rPr>
          <w:noProof/>
        </w:rPr>
        <w:instrText xml:space="preserve"> PAGEREF _Toc519504806 \h </w:instrText>
      </w:r>
      <w:r>
        <w:rPr>
          <w:noProof/>
        </w:rPr>
      </w:r>
      <w:r>
        <w:rPr>
          <w:noProof/>
        </w:rPr>
        <w:fldChar w:fldCharType="separate"/>
      </w:r>
      <w:r w:rsidR="00B40E12">
        <w:rPr>
          <w:noProof/>
        </w:rPr>
        <w:t>964</w:t>
      </w:r>
      <w:r>
        <w:rPr>
          <w:noProof/>
        </w:rPr>
        <w:fldChar w:fldCharType="end"/>
      </w:r>
    </w:p>
    <w:p w14:paraId="21D217AD" w14:textId="55E5FA83" w:rsidR="00ED7AAA" w:rsidRDefault="00ED7AAA">
      <w:pPr>
        <w:pStyle w:val="TOC5"/>
        <w:tabs>
          <w:tab w:val="left" w:pos="1920"/>
          <w:tab w:val="right" w:leader="dot" w:pos="9060"/>
        </w:tabs>
        <w:rPr>
          <w:noProof/>
          <w:sz w:val="22"/>
          <w:szCs w:val="22"/>
          <w:lang w:val="en-GB" w:eastAsia="en-GB"/>
        </w:rPr>
      </w:pPr>
      <w:r>
        <w:rPr>
          <w:noProof/>
          <w:lang w:bidi="en-US"/>
        </w:rPr>
        <w:t>6.3.3.3.2</w:t>
      </w:r>
      <w:r>
        <w:rPr>
          <w:noProof/>
          <w:sz w:val="22"/>
          <w:szCs w:val="22"/>
          <w:lang w:val="en-GB" w:eastAsia="en-GB"/>
        </w:rPr>
        <w:tab/>
      </w:r>
      <w:r>
        <w:rPr>
          <w:noProof/>
          <w:lang w:bidi="en-US"/>
        </w:rPr>
        <w:t>Soft law instruments and capacity building</w:t>
      </w:r>
      <w:r>
        <w:rPr>
          <w:noProof/>
        </w:rPr>
        <w:tab/>
      </w:r>
      <w:r>
        <w:rPr>
          <w:noProof/>
        </w:rPr>
        <w:fldChar w:fldCharType="begin"/>
      </w:r>
      <w:r>
        <w:rPr>
          <w:noProof/>
        </w:rPr>
        <w:instrText xml:space="preserve"> PAGEREF _Toc519504807 \h </w:instrText>
      </w:r>
      <w:r>
        <w:rPr>
          <w:noProof/>
        </w:rPr>
      </w:r>
      <w:r>
        <w:rPr>
          <w:noProof/>
        </w:rPr>
        <w:fldChar w:fldCharType="separate"/>
      </w:r>
      <w:r w:rsidR="00B40E12">
        <w:rPr>
          <w:noProof/>
        </w:rPr>
        <w:t>964</w:t>
      </w:r>
      <w:r>
        <w:rPr>
          <w:noProof/>
        </w:rPr>
        <w:fldChar w:fldCharType="end"/>
      </w:r>
    </w:p>
    <w:p w14:paraId="13E313D4" w14:textId="08DC4BCF" w:rsidR="00ED7AAA" w:rsidRDefault="00ED7AAA">
      <w:pPr>
        <w:pStyle w:val="TOC5"/>
        <w:tabs>
          <w:tab w:val="left" w:pos="1920"/>
          <w:tab w:val="right" w:leader="dot" w:pos="9060"/>
        </w:tabs>
        <w:rPr>
          <w:noProof/>
          <w:sz w:val="22"/>
          <w:szCs w:val="22"/>
          <w:lang w:val="en-GB" w:eastAsia="en-GB"/>
        </w:rPr>
      </w:pPr>
      <w:r>
        <w:rPr>
          <w:noProof/>
          <w:lang w:bidi="en-US"/>
        </w:rPr>
        <w:t>6.3.3.3.3</w:t>
      </w:r>
      <w:r>
        <w:rPr>
          <w:noProof/>
          <w:sz w:val="22"/>
          <w:szCs w:val="22"/>
          <w:lang w:val="en-GB" w:eastAsia="en-GB"/>
        </w:rPr>
        <w:tab/>
      </w:r>
      <w:r>
        <w:rPr>
          <w:noProof/>
          <w:lang w:bidi="en-US"/>
        </w:rPr>
        <w:t>Assessment of challenges related to invasive alien species</w:t>
      </w:r>
      <w:r>
        <w:rPr>
          <w:noProof/>
        </w:rPr>
        <w:tab/>
      </w:r>
      <w:r>
        <w:rPr>
          <w:noProof/>
        </w:rPr>
        <w:fldChar w:fldCharType="begin"/>
      </w:r>
      <w:r>
        <w:rPr>
          <w:noProof/>
        </w:rPr>
        <w:instrText xml:space="preserve"> PAGEREF _Toc519504808 \h </w:instrText>
      </w:r>
      <w:r>
        <w:rPr>
          <w:noProof/>
        </w:rPr>
      </w:r>
      <w:r>
        <w:rPr>
          <w:noProof/>
        </w:rPr>
        <w:fldChar w:fldCharType="separate"/>
      </w:r>
      <w:r w:rsidR="00B40E12">
        <w:rPr>
          <w:noProof/>
        </w:rPr>
        <w:t>965</w:t>
      </w:r>
      <w:r>
        <w:rPr>
          <w:noProof/>
        </w:rPr>
        <w:fldChar w:fldCharType="end"/>
      </w:r>
    </w:p>
    <w:p w14:paraId="097C668A" w14:textId="0657E662" w:rsidR="00ED7AAA" w:rsidRDefault="00ED7AAA">
      <w:pPr>
        <w:pStyle w:val="TOC2"/>
        <w:tabs>
          <w:tab w:val="left" w:pos="720"/>
          <w:tab w:val="right" w:leader="dot" w:pos="9060"/>
        </w:tabs>
        <w:rPr>
          <w:rFonts w:eastAsiaTheme="minorEastAsia"/>
          <w:lang w:eastAsia="en-GB"/>
        </w:rPr>
      </w:pPr>
      <w:r>
        <w:rPr>
          <w:lang w:bidi="en-US"/>
        </w:rPr>
        <w:t>6.4</w:t>
      </w:r>
      <w:r>
        <w:rPr>
          <w:rFonts w:eastAsiaTheme="minorEastAsia"/>
          <w:lang w:eastAsia="en-GB"/>
        </w:rPr>
        <w:tab/>
      </w:r>
      <w:r>
        <w:rPr>
          <w:lang w:bidi="en-US"/>
        </w:rPr>
        <w:t>Environmental and conservation policies in Europe and Central Asia</w:t>
      </w:r>
      <w:r>
        <w:tab/>
      </w:r>
      <w:r>
        <w:fldChar w:fldCharType="begin"/>
      </w:r>
      <w:r>
        <w:instrText xml:space="preserve"> PAGEREF _Toc519504809 \h </w:instrText>
      </w:r>
      <w:r>
        <w:fldChar w:fldCharType="separate"/>
      </w:r>
      <w:r w:rsidR="00B40E12">
        <w:t>966</w:t>
      </w:r>
      <w:r>
        <w:fldChar w:fldCharType="end"/>
      </w:r>
    </w:p>
    <w:p w14:paraId="04766A4B" w14:textId="7F0A97FC" w:rsidR="00ED7AAA" w:rsidRDefault="00ED7AAA">
      <w:pPr>
        <w:pStyle w:val="TOC3"/>
        <w:tabs>
          <w:tab w:val="left" w:pos="1200"/>
          <w:tab w:val="right" w:leader="dot" w:pos="9060"/>
        </w:tabs>
        <w:rPr>
          <w:rFonts w:eastAsiaTheme="minorEastAsia"/>
          <w:lang w:eastAsia="en-GB"/>
        </w:rPr>
      </w:pPr>
      <w:r w:rsidRPr="00995E18">
        <w:rPr>
          <w:lang w:val="en-US"/>
        </w:rPr>
        <w:t>6.4.1</w:t>
      </w:r>
      <w:r>
        <w:rPr>
          <w:rFonts w:eastAsiaTheme="minorEastAsia"/>
          <w:lang w:eastAsia="en-GB"/>
        </w:rPr>
        <w:tab/>
      </w:r>
      <w:r w:rsidRPr="00995E18">
        <w:rPr>
          <w:lang w:val="en-US"/>
        </w:rPr>
        <w:t>Policies for biodiversity and nature conservation</w:t>
      </w:r>
      <w:r>
        <w:tab/>
      </w:r>
      <w:r>
        <w:fldChar w:fldCharType="begin"/>
      </w:r>
      <w:r>
        <w:instrText xml:space="preserve"> PAGEREF _Toc519504810 \h </w:instrText>
      </w:r>
      <w:r>
        <w:fldChar w:fldCharType="separate"/>
      </w:r>
      <w:r w:rsidR="00B40E12">
        <w:t>966</w:t>
      </w:r>
      <w:r>
        <w:fldChar w:fldCharType="end"/>
      </w:r>
    </w:p>
    <w:p w14:paraId="4DD86E86" w14:textId="3F9CFA65" w:rsidR="00ED7AAA" w:rsidRDefault="00ED7AAA">
      <w:pPr>
        <w:pStyle w:val="TOC4"/>
        <w:tabs>
          <w:tab w:val="left" w:pos="1680"/>
          <w:tab w:val="right" w:leader="dot" w:pos="9060"/>
        </w:tabs>
        <w:rPr>
          <w:noProof/>
          <w:sz w:val="22"/>
          <w:szCs w:val="22"/>
          <w:lang w:val="en-GB" w:eastAsia="en-GB"/>
        </w:rPr>
      </w:pPr>
      <w:r>
        <w:rPr>
          <w:noProof/>
        </w:rPr>
        <w:t>6.4.1.1</w:t>
      </w:r>
      <w:r>
        <w:rPr>
          <w:noProof/>
          <w:sz w:val="22"/>
          <w:szCs w:val="22"/>
          <w:lang w:val="en-GB" w:eastAsia="en-GB"/>
        </w:rPr>
        <w:tab/>
      </w:r>
      <w:r>
        <w:rPr>
          <w:noProof/>
        </w:rPr>
        <w:t>Policy objectives</w:t>
      </w:r>
      <w:r>
        <w:rPr>
          <w:noProof/>
        </w:rPr>
        <w:tab/>
      </w:r>
      <w:r>
        <w:rPr>
          <w:noProof/>
        </w:rPr>
        <w:fldChar w:fldCharType="begin"/>
      </w:r>
      <w:r>
        <w:rPr>
          <w:noProof/>
        </w:rPr>
        <w:instrText xml:space="preserve"> PAGEREF _Toc519504811 \h </w:instrText>
      </w:r>
      <w:r>
        <w:rPr>
          <w:noProof/>
        </w:rPr>
      </w:r>
      <w:r>
        <w:rPr>
          <w:noProof/>
        </w:rPr>
        <w:fldChar w:fldCharType="separate"/>
      </w:r>
      <w:r w:rsidR="00B40E12">
        <w:rPr>
          <w:noProof/>
        </w:rPr>
        <w:t>966</w:t>
      </w:r>
      <w:r>
        <w:rPr>
          <w:noProof/>
        </w:rPr>
        <w:fldChar w:fldCharType="end"/>
      </w:r>
    </w:p>
    <w:p w14:paraId="0314FC20" w14:textId="762D441B" w:rsidR="00ED7AAA" w:rsidRDefault="00ED7AAA">
      <w:pPr>
        <w:pStyle w:val="TOC4"/>
        <w:tabs>
          <w:tab w:val="left" w:pos="1680"/>
          <w:tab w:val="right" w:leader="dot" w:pos="9060"/>
        </w:tabs>
        <w:rPr>
          <w:noProof/>
          <w:sz w:val="22"/>
          <w:szCs w:val="22"/>
          <w:lang w:val="en-GB" w:eastAsia="en-GB"/>
        </w:rPr>
      </w:pPr>
      <w:r>
        <w:rPr>
          <w:noProof/>
        </w:rPr>
        <w:t>6.4.1.2</w:t>
      </w:r>
      <w:r>
        <w:rPr>
          <w:noProof/>
          <w:sz w:val="22"/>
          <w:szCs w:val="22"/>
          <w:lang w:val="en-GB" w:eastAsia="en-GB"/>
        </w:rPr>
        <w:tab/>
      </w:r>
      <w:r>
        <w:rPr>
          <w:noProof/>
        </w:rPr>
        <w:t>Governance modes and policy instruments</w:t>
      </w:r>
      <w:r>
        <w:rPr>
          <w:noProof/>
        </w:rPr>
        <w:tab/>
      </w:r>
      <w:r>
        <w:rPr>
          <w:noProof/>
        </w:rPr>
        <w:fldChar w:fldCharType="begin"/>
      </w:r>
      <w:r>
        <w:rPr>
          <w:noProof/>
        </w:rPr>
        <w:instrText xml:space="preserve"> PAGEREF _Toc519504812 \h </w:instrText>
      </w:r>
      <w:r>
        <w:rPr>
          <w:noProof/>
        </w:rPr>
      </w:r>
      <w:r>
        <w:rPr>
          <w:noProof/>
        </w:rPr>
        <w:fldChar w:fldCharType="separate"/>
      </w:r>
      <w:r w:rsidR="00B40E12">
        <w:rPr>
          <w:noProof/>
        </w:rPr>
        <w:t>968</w:t>
      </w:r>
      <w:r>
        <w:rPr>
          <w:noProof/>
        </w:rPr>
        <w:fldChar w:fldCharType="end"/>
      </w:r>
    </w:p>
    <w:p w14:paraId="57190B40" w14:textId="658C09E0" w:rsidR="00ED7AAA" w:rsidRDefault="00ED7AAA">
      <w:pPr>
        <w:pStyle w:val="TOC4"/>
        <w:tabs>
          <w:tab w:val="left" w:pos="1680"/>
          <w:tab w:val="right" w:leader="dot" w:pos="9060"/>
        </w:tabs>
        <w:rPr>
          <w:noProof/>
          <w:sz w:val="22"/>
          <w:szCs w:val="22"/>
          <w:lang w:val="en-GB" w:eastAsia="en-GB"/>
        </w:rPr>
      </w:pPr>
      <w:r>
        <w:rPr>
          <w:noProof/>
          <w:lang w:eastAsia="ja-JP"/>
        </w:rPr>
        <w:t>6.4.1.3</w:t>
      </w:r>
      <w:r>
        <w:rPr>
          <w:noProof/>
          <w:sz w:val="22"/>
          <w:szCs w:val="22"/>
          <w:lang w:val="en-GB" w:eastAsia="en-GB"/>
        </w:rPr>
        <w:tab/>
      </w:r>
      <w:r>
        <w:rPr>
          <w:noProof/>
          <w:lang w:eastAsia="ja-JP"/>
        </w:rPr>
        <w:t>Constraints and opportunities</w:t>
      </w:r>
      <w:r>
        <w:rPr>
          <w:noProof/>
        </w:rPr>
        <w:tab/>
      </w:r>
      <w:r>
        <w:rPr>
          <w:noProof/>
        </w:rPr>
        <w:fldChar w:fldCharType="begin"/>
      </w:r>
      <w:r>
        <w:rPr>
          <w:noProof/>
        </w:rPr>
        <w:instrText xml:space="preserve"> PAGEREF _Toc519504813 \h </w:instrText>
      </w:r>
      <w:r>
        <w:rPr>
          <w:noProof/>
        </w:rPr>
      </w:r>
      <w:r>
        <w:rPr>
          <w:noProof/>
        </w:rPr>
        <w:fldChar w:fldCharType="separate"/>
      </w:r>
      <w:r w:rsidR="00B40E12">
        <w:rPr>
          <w:noProof/>
        </w:rPr>
        <w:t>975</w:t>
      </w:r>
      <w:r>
        <w:rPr>
          <w:noProof/>
        </w:rPr>
        <w:fldChar w:fldCharType="end"/>
      </w:r>
    </w:p>
    <w:p w14:paraId="76D175DC" w14:textId="38206977" w:rsidR="00ED7AAA" w:rsidRDefault="00ED7AAA">
      <w:pPr>
        <w:pStyle w:val="TOC4"/>
        <w:tabs>
          <w:tab w:val="left" w:pos="1680"/>
          <w:tab w:val="right" w:leader="dot" w:pos="9060"/>
        </w:tabs>
        <w:rPr>
          <w:noProof/>
          <w:sz w:val="22"/>
          <w:szCs w:val="22"/>
          <w:lang w:val="en-GB" w:eastAsia="en-GB"/>
        </w:rPr>
      </w:pPr>
      <w:r>
        <w:rPr>
          <w:noProof/>
        </w:rPr>
        <w:lastRenderedPageBreak/>
        <w:t>6.4.1.4</w:t>
      </w:r>
      <w:r>
        <w:rPr>
          <w:noProof/>
          <w:sz w:val="22"/>
          <w:szCs w:val="22"/>
          <w:lang w:val="en-GB" w:eastAsia="en-GB"/>
        </w:rPr>
        <w:tab/>
      </w:r>
      <w:r>
        <w:rPr>
          <w:noProof/>
        </w:rPr>
        <w:t>Summary</w:t>
      </w:r>
      <w:r>
        <w:rPr>
          <w:noProof/>
        </w:rPr>
        <w:tab/>
      </w:r>
      <w:r>
        <w:rPr>
          <w:noProof/>
        </w:rPr>
        <w:fldChar w:fldCharType="begin"/>
      </w:r>
      <w:r>
        <w:rPr>
          <w:noProof/>
        </w:rPr>
        <w:instrText xml:space="preserve"> PAGEREF _Toc519504814 \h </w:instrText>
      </w:r>
      <w:r>
        <w:rPr>
          <w:noProof/>
        </w:rPr>
      </w:r>
      <w:r>
        <w:rPr>
          <w:noProof/>
        </w:rPr>
        <w:fldChar w:fldCharType="separate"/>
      </w:r>
      <w:r w:rsidR="00B40E12">
        <w:rPr>
          <w:noProof/>
        </w:rPr>
        <w:t>979</w:t>
      </w:r>
      <w:r>
        <w:rPr>
          <w:noProof/>
        </w:rPr>
        <w:fldChar w:fldCharType="end"/>
      </w:r>
    </w:p>
    <w:p w14:paraId="5CA36112" w14:textId="5906E9A2" w:rsidR="00ED7AAA" w:rsidRDefault="00ED7AAA">
      <w:pPr>
        <w:pStyle w:val="TOC3"/>
        <w:tabs>
          <w:tab w:val="left" w:pos="1200"/>
          <w:tab w:val="right" w:leader="dot" w:pos="9060"/>
        </w:tabs>
        <w:rPr>
          <w:rFonts w:eastAsiaTheme="minorEastAsia"/>
          <w:lang w:eastAsia="en-GB"/>
        </w:rPr>
      </w:pPr>
      <w:r w:rsidRPr="00995E18">
        <w:rPr>
          <w:lang w:val="en-US"/>
        </w:rPr>
        <w:t>6.4.2</w:t>
      </w:r>
      <w:r>
        <w:rPr>
          <w:rFonts w:eastAsiaTheme="minorEastAsia"/>
          <w:lang w:eastAsia="en-GB"/>
        </w:rPr>
        <w:tab/>
      </w:r>
      <w:r w:rsidRPr="00995E18">
        <w:rPr>
          <w:lang w:val="en-US"/>
        </w:rPr>
        <w:t>Environmental governance for biodiversity and nature’s contributions to people: synergies and trade-offs</w:t>
      </w:r>
      <w:r>
        <w:tab/>
      </w:r>
      <w:r>
        <w:fldChar w:fldCharType="begin"/>
      </w:r>
      <w:r>
        <w:instrText xml:space="preserve"> PAGEREF _Toc519504815 \h </w:instrText>
      </w:r>
      <w:r>
        <w:fldChar w:fldCharType="separate"/>
      </w:r>
      <w:r w:rsidR="00B40E12">
        <w:t>980</w:t>
      </w:r>
      <w:r>
        <w:fldChar w:fldCharType="end"/>
      </w:r>
    </w:p>
    <w:p w14:paraId="02CFDBF7" w14:textId="52CFFDB8" w:rsidR="00ED7AAA" w:rsidRDefault="00ED7AAA">
      <w:pPr>
        <w:pStyle w:val="TOC4"/>
        <w:tabs>
          <w:tab w:val="left" w:pos="1680"/>
          <w:tab w:val="right" w:leader="dot" w:pos="9060"/>
        </w:tabs>
        <w:rPr>
          <w:noProof/>
          <w:sz w:val="22"/>
          <w:szCs w:val="22"/>
          <w:lang w:val="en-GB" w:eastAsia="en-GB"/>
        </w:rPr>
      </w:pPr>
      <w:r>
        <w:rPr>
          <w:noProof/>
        </w:rPr>
        <w:t>6.4.2.1</w:t>
      </w:r>
      <w:r>
        <w:rPr>
          <w:noProof/>
          <w:sz w:val="22"/>
          <w:szCs w:val="22"/>
          <w:lang w:val="en-GB" w:eastAsia="en-GB"/>
        </w:rPr>
        <w:tab/>
      </w:r>
      <w:r>
        <w:rPr>
          <w:noProof/>
        </w:rPr>
        <w:t>Key environmental policies</w:t>
      </w:r>
      <w:r>
        <w:rPr>
          <w:noProof/>
        </w:rPr>
        <w:tab/>
      </w:r>
      <w:r>
        <w:rPr>
          <w:noProof/>
        </w:rPr>
        <w:fldChar w:fldCharType="begin"/>
      </w:r>
      <w:r>
        <w:rPr>
          <w:noProof/>
        </w:rPr>
        <w:instrText xml:space="preserve"> PAGEREF _Toc519504816 \h </w:instrText>
      </w:r>
      <w:r>
        <w:rPr>
          <w:noProof/>
        </w:rPr>
      </w:r>
      <w:r>
        <w:rPr>
          <w:noProof/>
        </w:rPr>
        <w:fldChar w:fldCharType="separate"/>
      </w:r>
      <w:r w:rsidR="00B40E12">
        <w:rPr>
          <w:noProof/>
        </w:rPr>
        <w:t>980</w:t>
      </w:r>
      <w:r>
        <w:rPr>
          <w:noProof/>
        </w:rPr>
        <w:fldChar w:fldCharType="end"/>
      </w:r>
    </w:p>
    <w:p w14:paraId="7B363FD6" w14:textId="52A98191" w:rsidR="00ED7AAA" w:rsidRDefault="00ED7AAA">
      <w:pPr>
        <w:pStyle w:val="TOC4"/>
        <w:tabs>
          <w:tab w:val="left" w:pos="1680"/>
          <w:tab w:val="right" w:leader="dot" w:pos="9060"/>
        </w:tabs>
        <w:rPr>
          <w:noProof/>
          <w:sz w:val="22"/>
          <w:szCs w:val="22"/>
          <w:lang w:val="en-GB" w:eastAsia="en-GB"/>
        </w:rPr>
      </w:pPr>
      <w:r>
        <w:rPr>
          <w:noProof/>
        </w:rPr>
        <w:t>6.4.2.2</w:t>
      </w:r>
      <w:r>
        <w:rPr>
          <w:noProof/>
          <w:sz w:val="22"/>
          <w:szCs w:val="22"/>
          <w:lang w:val="en-GB" w:eastAsia="en-GB"/>
        </w:rPr>
        <w:tab/>
      </w:r>
      <w:r>
        <w:rPr>
          <w:noProof/>
        </w:rPr>
        <w:t>Governance modes and policy instruments</w:t>
      </w:r>
      <w:r>
        <w:rPr>
          <w:noProof/>
        </w:rPr>
        <w:tab/>
      </w:r>
      <w:r>
        <w:rPr>
          <w:noProof/>
        </w:rPr>
        <w:fldChar w:fldCharType="begin"/>
      </w:r>
      <w:r>
        <w:rPr>
          <w:noProof/>
        </w:rPr>
        <w:instrText xml:space="preserve"> PAGEREF _Toc519504817 \h </w:instrText>
      </w:r>
      <w:r>
        <w:rPr>
          <w:noProof/>
        </w:rPr>
      </w:r>
      <w:r>
        <w:rPr>
          <w:noProof/>
        </w:rPr>
        <w:fldChar w:fldCharType="separate"/>
      </w:r>
      <w:r w:rsidR="00B40E12">
        <w:rPr>
          <w:noProof/>
        </w:rPr>
        <w:t>982</w:t>
      </w:r>
      <w:r>
        <w:rPr>
          <w:noProof/>
        </w:rPr>
        <w:fldChar w:fldCharType="end"/>
      </w:r>
    </w:p>
    <w:p w14:paraId="6B3BDBEB" w14:textId="661502EE" w:rsidR="00ED7AAA" w:rsidRDefault="00ED7AAA">
      <w:pPr>
        <w:pStyle w:val="TOC4"/>
        <w:tabs>
          <w:tab w:val="left" w:pos="1680"/>
          <w:tab w:val="right" w:leader="dot" w:pos="9060"/>
        </w:tabs>
        <w:rPr>
          <w:noProof/>
          <w:sz w:val="22"/>
          <w:szCs w:val="22"/>
          <w:lang w:val="en-GB" w:eastAsia="en-GB"/>
        </w:rPr>
      </w:pPr>
      <w:r>
        <w:rPr>
          <w:noProof/>
        </w:rPr>
        <w:t>6.4.2.3</w:t>
      </w:r>
      <w:r>
        <w:rPr>
          <w:noProof/>
          <w:sz w:val="22"/>
          <w:szCs w:val="22"/>
          <w:lang w:val="en-GB" w:eastAsia="en-GB"/>
        </w:rPr>
        <w:tab/>
      </w:r>
      <w:r>
        <w:rPr>
          <w:noProof/>
        </w:rPr>
        <w:t>Constraints and opportunities</w:t>
      </w:r>
      <w:r>
        <w:rPr>
          <w:noProof/>
        </w:rPr>
        <w:tab/>
      </w:r>
      <w:r>
        <w:rPr>
          <w:noProof/>
        </w:rPr>
        <w:fldChar w:fldCharType="begin"/>
      </w:r>
      <w:r>
        <w:rPr>
          <w:noProof/>
        </w:rPr>
        <w:instrText xml:space="preserve"> PAGEREF _Toc519504818 \h </w:instrText>
      </w:r>
      <w:r>
        <w:rPr>
          <w:noProof/>
        </w:rPr>
      </w:r>
      <w:r>
        <w:rPr>
          <w:noProof/>
        </w:rPr>
        <w:fldChar w:fldCharType="separate"/>
      </w:r>
      <w:r w:rsidR="00B40E12">
        <w:rPr>
          <w:noProof/>
        </w:rPr>
        <w:t>984</w:t>
      </w:r>
      <w:r>
        <w:rPr>
          <w:noProof/>
        </w:rPr>
        <w:fldChar w:fldCharType="end"/>
      </w:r>
    </w:p>
    <w:p w14:paraId="7270BBC8" w14:textId="583D0B24" w:rsidR="00ED7AAA" w:rsidRDefault="00ED7AAA">
      <w:pPr>
        <w:pStyle w:val="TOC4"/>
        <w:tabs>
          <w:tab w:val="left" w:pos="1680"/>
          <w:tab w:val="right" w:leader="dot" w:pos="9060"/>
        </w:tabs>
        <w:rPr>
          <w:noProof/>
          <w:sz w:val="22"/>
          <w:szCs w:val="22"/>
          <w:lang w:val="en-GB" w:eastAsia="en-GB"/>
        </w:rPr>
      </w:pPr>
      <w:r>
        <w:rPr>
          <w:noProof/>
        </w:rPr>
        <w:t>6.4.2.4</w:t>
      </w:r>
      <w:r>
        <w:rPr>
          <w:noProof/>
          <w:sz w:val="22"/>
          <w:szCs w:val="22"/>
          <w:lang w:val="en-GB" w:eastAsia="en-GB"/>
        </w:rPr>
        <w:tab/>
      </w:r>
      <w:r>
        <w:rPr>
          <w:noProof/>
        </w:rPr>
        <w:t>Summary</w:t>
      </w:r>
      <w:r>
        <w:rPr>
          <w:noProof/>
        </w:rPr>
        <w:tab/>
      </w:r>
      <w:r>
        <w:rPr>
          <w:noProof/>
        </w:rPr>
        <w:fldChar w:fldCharType="begin"/>
      </w:r>
      <w:r>
        <w:rPr>
          <w:noProof/>
        </w:rPr>
        <w:instrText xml:space="preserve"> PAGEREF _Toc519504819 \h </w:instrText>
      </w:r>
      <w:r>
        <w:rPr>
          <w:noProof/>
        </w:rPr>
      </w:r>
      <w:r>
        <w:rPr>
          <w:noProof/>
        </w:rPr>
        <w:fldChar w:fldCharType="separate"/>
      </w:r>
      <w:r w:rsidR="00B40E12">
        <w:rPr>
          <w:noProof/>
        </w:rPr>
        <w:t>987</w:t>
      </w:r>
      <w:r>
        <w:rPr>
          <w:noProof/>
        </w:rPr>
        <w:fldChar w:fldCharType="end"/>
      </w:r>
    </w:p>
    <w:p w14:paraId="69E0D9C5" w14:textId="35C61E63" w:rsidR="00ED7AAA" w:rsidRDefault="00ED7AAA">
      <w:pPr>
        <w:pStyle w:val="TOC2"/>
        <w:tabs>
          <w:tab w:val="left" w:pos="720"/>
          <w:tab w:val="right" w:leader="dot" w:pos="9060"/>
        </w:tabs>
        <w:rPr>
          <w:rFonts w:eastAsiaTheme="minorEastAsia"/>
          <w:lang w:eastAsia="en-GB"/>
        </w:rPr>
      </w:pPr>
      <w:r>
        <w:rPr>
          <w:lang w:bidi="en-US"/>
        </w:rPr>
        <w:t>6.5</w:t>
      </w:r>
      <w:r>
        <w:rPr>
          <w:rFonts w:eastAsiaTheme="minorEastAsia"/>
          <w:lang w:eastAsia="en-GB"/>
        </w:rPr>
        <w:tab/>
      </w:r>
      <w:r>
        <w:rPr>
          <w:lang w:bidi="en-US"/>
        </w:rPr>
        <w:t>Sector policies and instruments: key constraints and opportunities</w:t>
      </w:r>
      <w:r>
        <w:tab/>
      </w:r>
      <w:r>
        <w:fldChar w:fldCharType="begin"/>
      </w:r>
      <w:r>
        <w:instrText xml:space="preserve"> PAGEREF _Toc519504820 \h </w:instrText>
      </w:r>
      <w:r>
        <w:fldChar w:fldCharType="separate"/>
      </w:r>
      <w:r w:rsidR="00B40E12">
        <w:t>988</w:t>
      </w:r>
      <w:r>
        <w:fldChar w:fldCharType="end"/>
      </w:r>
    </w:p>
    <w:p w14:paraId="720F4CFB" w14:textId="6CF3A802" w:rsidR="00ED7AAA" w:rsidRDefault="00ED7AAA">
      <w:pPr>
        <w:pStyle w:val="TOC3"/>
        <w:tabs>
          <w:tab w:val="left" w:pos="1200"/>
          <w:tab w:val="right" w:leader="dot" w:pos="9060"/>
        </w:tabs>
        <w:rPr>
          <w:rFonts w:eastAsiaTheme="minorEastAsia"/>
          <w:lang w:eastAsia="en-GB"/>
        </w:rPr>
      </w:pPr>
      <w:r w:rsidRPr="00995E18">
        <w:rPr>
          <w:lang w:val="en-US"/>
        </w:rPr>
        <w:t>6.5.1</w:t>
      </w:r>
      <w:r>
        <w:rPr>
          <w:rFonts w:eastAsiaTheme="minorEastAsia"/>
          <w:lang w:eastAsia="en-GB"/>
        </w:rPr>
        <w:tab/>
      </w:r>
      <w:r w:rsidRPr="00995E18">
        <w:rPr>
          <w:lang w:val="en-US"/>
        </w:rPr>
        <w:t>Agriculture</w:t>
      </w:r>
      <w:r>
        <w:tab/>
      </w:r>
      <w:r>
        <w:fldChar w:fldCharType="begin"/>
      </w:r>
      <w:r>
        <w:instrText xml:space="preserve"> PAGEREF _Toc519504821 \h </w:instrText>
      </w:r>
      <w:r>
        <w:fldChar w:fldCharType="separate"/>
      </w:r>
      <w:r w:rsidR="00B40E12">
        <w:t>988</w:t>
      </w:r>
      <w:r>
        <w:fldChar w:fldCharType="end"/>
      </w:r>
    </w:p>
    <w:p w14:paraId="50092109" w14:textId="2CCC956B" w:rsidR="00ED7AAA" w:rsidRDefault="00ED7AAA">
      <w:pPr>
        <w:pStyle w:val="TOC4"/>
        <w:tabs>
          <w:tab w:val="left" w:pos="1680"/>
          <w:tab w:val="right" w:leader="dot" w:pos="9060"/>
        </w:tabs>
        <w:rPr>
          <w:noProof/>
          <w:sz w:val="22"/>
          <w:szCs w:val="22"/>
          <w:lang w:val="en-GB" w:eastAsia="en-GB"/>
        </w:rPr>
      </w:pPr>
      <w:r>
        <w:rPr>
          <w:noProof/>
        </w:rPr>
        <w:t>6.5.1.1</w:t>
      </w:r>
      <w:r>
        <w:rPr>
          <w:noProof/>
          <w:sz w:val="22"/>
          <w:szCs w:val="22"/>
          <w:lang w:val="en-GB" w:eastAsia="en-GB"/>
        </w:rPr>
        <w:tab/>
      </w:r>
      <w:r>
        <w:rPr>
          <w:noProof/>
        </w:rPr>
        <w:t>Policy objectives in Western and Central Europe</w:t>
      </w:r>
      <w:r>
        <w:rPr>
          <w:noProof/>
        </w:rPr>
        <w:tab/>
      </w:r>
      <w:r>
        <w:rPr>
          <w:noProof/>
        </w:rPr>
        <w:fldChar w:fldCharType="begin"/>
      </w:r>
      <w:r>
        <w:rPr>
          <w:noProof/>
        </w:rPr>
        <w:instrText xml:space="preserve"> PAGEREF _Toc519504822 \h </w:instrText>
      </w:r>
      <w:r>
        <w:rPr>
          <w:noProof/>
        </w:rPr>
      </w:r>
      <w:r>
        <w:rPr>
          <w:noProof/>
        </w:rPr>
        <w:fldChar w:fldCharType="separate"/>
      </w:r>
      <w:r w:rsidR="00B40E12">
        <w:rPr>
          <w:noProof/>
        </w:rPr>
        <w:t>988</w:t>
      </w:r>
      <w:r>
        <w:rPr>
          <w:noProof/>
        </w:rPr>
        <w:fldChar w:fldCharType="end"/>
      </w:r>
    </w:p>
    <w:p w14:paraId="094526D2" w14:textId="1E9ADCE3" w:rsidR="00ED7AAA" w:rsidRDefault="00ED7AAA">
      <w:pPr>
        <w:pStyle w:val="TOC4"/>
        <w:tabs>
          <w:tab w:val="left" w:pos="1680"/>
          <w:tab w:val="right" w:leader="dot" w:pos="9060"/>
        </w:tabs>
        <w:rPr>
          <w:noProof/>
          <w:sz w:val="22"/>
          <w:szCs w:val="22"/>
          <w:lang w:val="en-GB" w:eastAsia="en-GB"/>
        </w:rPr>
      </w:pPr>
      <w:r>
        <w:rPr>
          <w:noProof/>
        </w:rPr>
        <w:t>6.5.1.2</w:t>
      </w:r>
      <w:r>
        <w:rPr>
          <w:noProof/>
          <w:sz w:val="22"/>
          <w:szCs w:val="22"/>
          <w:lang w:val="en-GB" w:eastAsia="en-GB"/>
        </w:rPr>
        <w:tab/>
      </w:r>
      <w:r>
        <w:rPr>
          <w:noProof/>
        </w:rPr>
        <w:t>Governance modes and policy instruments in Western and Central Europe</w:t>
      </w:r>
      <w:r>
        <w:rPr>
          <w:noProof/>
        </w:rPr>
        <w:tab/>
      </w:r>
      <w:r>
        <w:rPr>
          <w:noProof/>
        </w:rPr>
        <w:fldChar w:fldCharType="begin"/>
      </w:r>
      <w:r>
        <w:rPr>
          <w:noProof/>
        </w:rPr>
        <w:instrText xml:space="preserve"> PAGEREF _Toc519504823 \h </w:instrText>
      </w:r>
      <w:r>
        <w:rPr>
          <w:noProof/>
        </w:rPr>
      </w:r>
      <w:r>
        <w:rPr>
          <w:noProof/>
        </w:rPr>
        <w:fldChar w:fldCharType="separate"/>
      </w:r>
      <w:r w:rsidR="00B40E12">
        <w:rPr>
          <w:noProof/>
        </w:rPr>
        <w:t>989</w:t>
      </w:r>
      <w:r>
        <w:rPr>
          <w:noProof/>
        </w:rPr>
        <w:fldChar w:fldCharType="end"/>
      </w:r>
    </w:p>
    <w:p w14:paraId="3CEF03E1" w14:textId="6E58580D" w:rsidR="00ED7AAA" w:rsidRDefault="00ED7AAA">
      <w:pPr>
        <w:pStyle w:val="TOC4"/>
        <w:tabs>
          <w:tab w:val="left" w:pos="1680"/>
          <w:tab w:val="right" w:leader="dot" w:pos="9060"/>
        </w:tabs>
        <w:rPr>
          <w:noProof/>
          <w:sz w:val="22"/>
          <w:szCs w:val="22"/>
          <w:lang w:val="en-GB" w:eastAsia="en-GB"/>
        </w:rPr>
      </w:pPr>
      <w:r>
        <w:rPr>
          <w:noProof/>
        </w:rPr>
        <w:t>6.5.1.3</w:t>
      </w:r>
      <w:r>
        <w:rPr>
          <w:noProof/>
          <w:sz w:val="22"/>
          <w:szCs w:val="22"/>
          <w:lang w:val="en-GB" w:eastAsia="en-GB"/>
        </w:rPr>
        <w:tab/>
      </w:r>
      <w:r>
        <w:rPr>
          <w:noProof/>
        </w:rPr>
        <w:t>Constraints and opportunities in Western Europe and Central Europe</w:t>
      </w:r>
      <w:r>
        <w:rPr>
          <w:noProof/>
        </w:rPr>
        <w:tab/>
      </w:r>
      <w:r>
        <w:rPr>
          <w:noProof/>
        </w:rPr>
        <w:fldChar w:fldCharType="begin"/>
      </w:r>
      <w:r>
        <w:rPr>
          <w:noProof/>
        </w:rPr>
        <w:instrText xml:space="preserve"> PAGEREF _Toc519504824 \h </w:instrText>
      </w:r>
      <w:r>
        <w:rPr>
          <w:noProof/>
        </w:rPr>
      </w:r>
      <w:r>
        <w:rPr>
          <w:noProof/>
        </w:rPr>
        <w:fldChar w:fldCharType="separate"/>
      </w:r>
      <w:r w:rsidR="00B40E12">
        <w:rPr>
          <w:noProof/>
        </w:rPr>
        <w:t>992</w:t>
      </w:r>
      <w:r>
        <w:rPr>
          <w:noProof/>
        </w:rPr>
        <w:fldChar w:fldCharType="end"/>
      </w:r>
    </w:p>
    <w:p w14:paraId="3874B46B" w14:textId="29CB8FD9" w:rsidR="00ED7AAA" w:rsidRDefault="00ED7AAA">
      <w:pPr>
        <w:pStyle w:val="TOC4"/>
        <w:tabs>
          <w:tab w:val="left" w:pos="1680"/>
          <w:tab w:val="right" w:leader="dot" w:pos="9060"/>
        </w:tabs>
        <w:rPr>
          <w:noProof/>
          <w:sz w:val="22"/>
          <w:szCs w:val="22"/>
          <w:lang w:val="en-GB" w:eastAsia="en-GB"/>
        </w:rPr>
      </w:pPr>
      <w:r>
        <w:rPr>
          <w:noProof/>
        </w:rPr>
        <w:t>6.5.1.4</w:t>
      </w:r>
      <w:r>
        <w:rPr>
          <w:noProof/>
          <w:sz w:val="22"/>
          <w:szCs w:val="22"/>
          <w:lang w:val="en-GB" w:eastAsia="en-GB"/>
        </w:rPr>
        <w:tab/>
      </w:r>
      <w:r>
        <w:rPr>
          <w:noProof/>
        </w:rPr>
        <w:t>Agriculture context in Eastern Europe and Central Asia</w:t>
      </w:r>
      <w:r>
        <w:rPr>
          <w:noProof/>
        </w:rPr>
        <w:tab/>
      </w:r>
      <w:r>
        <w:rPr>
          <w:noProof/>
        </w:rPr>
        <w:fldChar w:fldCharType="begin"/>
      </w:r>
      <w:r>
        <w:rPr>
          <w:noProof/>
        </w:rPr>
        <w:instrText xml:space="preserve"> PAGEREF _Toc519504825 \h </w:instrText>
      </w:r>
      <w:r>
        <w:rPr>
          <w:noProof/>
        </w:rPr>
      </w:r>
      <w:r>
        <w:rPr>
          <w:noProof/>
        </w:rPr>
        <w:fldChar w:fldCharType="separate"/>
      </w:r>
      <w:r w:rsidR="00B40E12">
        <w:rPr>
          <w:noProof/>
        </w:rPr>
        <w:t>1000</w:t>
      </w:r>
      <w:r>
        <w:rPr>
          <w:noProof/>
        </w:rPr>
        <w:fldChar w:fldCharType="end"/>
      </w:r>
    </w:p>
    <w:p w14:paraId="703A3300" w14:textId="7C86D87F" w:rsidR="00ED7AAA" w:rsidRDefault="00ED7AAA">
      <w:pPr>
        <w:pStyle w:val="TOC4"/>
        <w:tabs>
          <w:tab w:val="left" w:pos="1680"/>
          <w:tab w:val="right" w:leader="dot" w:pos="9060"/>
        </w:tabs>
        <w:rPr>
          <w:noProof/>
          <w:sz w:val="22"/>
          <w:szCs w:val="22"/>
          <w:lang w:val="en-GB" w:eastAsia="en-GB"/>
        </w:rPr>
      </w:pPr>
      <w:r>
        <w:rPr>
          <w:noProof/>
        </w:rPr>
        <w:t>6.5.1.5</w:t>
      </w:r>
      <w:r>
        <w:rPr>
          <w:noProof/>
          <w:sz w:val="22"/>
          <w:szCs w:val="22"/>
          <w:lang w:val="en-GB" w:eastAsia="en-GB"/>
        </w:rPr>
        <w:tab/>
      </w:r>
      <w:r>
        <w:rPr>
          <w:noProof/>
        </w:rPr>
        <w:t>Transformation of environmental governance in Eastern Europe and Central Asia</w:t>
      </w:r>
      <w:r>
        <w:rPr>
          <w:noProof/>
        </w:rPr>
        <w:tab/>
      </w:r>
      <w:r>
        <w:rPr>
          <w:noProof/>
        </w:rPr>
        <w:fldChar w:fldCharType="begin"/>
      </w:r>
      <w:r>
        <w:rPr>
          <w:noProof/>
        </w:rPr>
        <w:instrText xml:space="preserve"> PAGEREF _Toc519504826 \h </w:instrText>
      </w:r>
      <w:r>
        <w:rPr>
          <w:noProof/>
        </w:rPr>
      </w:r>
      <w:r>
        <w:rPr>
          <w:noProof/>
        </w:rPr>
        <w:fldChar w:fldCharType="separate"/>
      </w:r>
      <w:r w:rsidR="00B40E12">
        <w:rPr>
          <w:noProof/>
        </w:rPr>
        <w:t>1002</w:t>
      </w:r>
      <w:r>
        <w:rPr>
          <w:noProof/>
        </w:rPr>
        <w:fldChar w:fldCharType="end"/>
      </w:r>
    </w:p>
    <w:p w14:paraId="03C387CE" w14:textId="302ADF00" w:rsidR="00ED7AAA" w:rsidRDefault="00ED7AAA">
      <w:pPr>
        <w:pStyle w:val="TOC4"/>
        <w:tabs>
          <w:tab w:val="left" w:pos="1680"/>
          <w:tab w:val="right" w:leader="dot" w:pos="9060"/>
        </w:tabs>
        <w:rPr>
          <w:noProof/>
          <w:sz w:val="22"/>
          <w:szCs w:val="22"/>
          <w:lang w:val="en-GB" w:eastAsia="en-GB"/>
        </w:rPr>
      </w:pPr>
      <w:r>
        <w:rPr>
          <w:noProof/>
        </w:rPr>
        <w:t>6.5.1.6</w:t>
      </w:r>
      <w:r>
        <w:rPr>
          <w:noProof/>
          <w:sz w:val="22"/>
          <w:szCs w:val="22"/>
          <w:lang w:val="en-GB" w:eastAsia="en-GB"/>
        </w:rPr>
        <w:tab/>
      </w:r>
      <w:r>
        <w:rPr>
          <w:noProof/>
        </w:rPr>
        <w:t>Assessment of environmental governance in Eastern Europe and Central Asia</w:t>
      </w:r>
      <w:r>
        <w:rPr>
          <w:noProof/>
        </w:rPr>
        <w:tab/>
      </w:r>
      <w:r>
        <w:rPr>
          <w:noProof/>
        </w:rPr>
        <w:fldChar w:fldCharType="begin"/>
      </w:r>
      <w:r>
        <w:rPr>
          <w:noProof/>
        </w:rPr>
        <w:instrText xml:space="preserve"> PAGEREF _Toc519504827 \h </w:instrText>
      </w:r>
      <w:r>
        <w:rPr>
          <w:noProof/>
        </w:rPr>
      </w:r>
      <w:r>
        <w:rPr>
          <w:noProof/>
        </w:rPr>
        <w:fldChar w:fldCharType="separate"/>
      </w:r>
      <w:r w:rsidR="00B40E12">
        <w:rPr>
          <w:noProof/>
        </w:rPr>
        <w:t>1003</w:t>
      </w:r>
      <w:r>
        <w:rPr>
          <w:noProof/>
        </w:rPr>
        <w:fldChar w:fldCharType="end"/>
      </w:r>
    </w:p>
    <w:p w14:paraId="7F3DA699" w14:textId="30A1D28C" w:rsidR="00ED7AAA" w:rsidRDefault="00ED7AAA">
      <w:pPr>
        <w:pStyle w:val="TOC4"/>
        <w:tabs>
          <w:tab w:val="left" w:pos="1680"/>
          <w:tab w:val="right" w:leader="dot" w:pos="9060"/>
        </w:tabs>
        <w:rPr>
          <w:noProof/>
          <w:sz w:val="22"/>
          <w:szCs w:val="22"/>
          <w:lang w:val="en-GB" w:eastAsia="en-GB"/>
        </w:rPr>
      </w:pPr>
      <w:r>
        <w:rPr>
          <w:noProof/>
        </w:rPr>
        <w:t>6.5.1.7</w:t>
      </w:r>
      <w:r>
        <w:rPr>
          <w:noProof/>
          <w:sz w:val="22"/>
          <w:szCs w:val="22"/>
          <w:lang w:val="en-GB" w:eastAsia="en-GB"/>
        </w:rPr>
        <w:tab/>
      </w:r>
      <w:r>
        <w:rPr>
          <w:noProof/>
        </w:rPr>
        <w:t>Summary</w:t>
      </w:r>
      <w:r>
        <w:rPr>
          <w:noProof/>
        </w:rPr>
        <w:tab/>
      </w:r>
      <w:r>
        <w:rPr>
          <w:noProof/>
        </w:rPr>
        <w:fldChar w:fldCharType="begin"/>
      </w:r>
      <w:r>
        <w:rPr>
          <w:noProof/>
        </w:rPr>
        <w:instrText xml:space="preserve"> PAGEREF _Toc519504828 \h </w:instrText>
      </w:r>
      <w:r>
        <w:rPr>
          <w:noProof/>
        </w:rPr>
      </w:r>
      <w:r>
        <w:rPr>
          <w:noProof/>
        </w:rPr>
        <w:fldChar w:fldCharType="separate"/>
      </w:r>
      <w:r w:rsidR="00B40E12">
        <w:rPr>
          <w:noProof/>
        </w:rPr>
        <w:t>1008</w:t>
      </w:r>
      <w:r>
        <w:rPr>
          <w:noProof/>
        </w:rPr>
        <w:fldChar w:fldCharType="end"/>
      </w:r>
    </w:p>
    <w:p w14:paraId="7B2D47B2" w14:textId="4D0238BD" w:rsidR="00ED7AAA" w:rsidRDefault="00ED7AAA">
      <w:pPr>
        <w:pStyle w:val="TOC3"/>
        <w:tabs>
          <w:tab w:val="left" w:pos="1200"/>
          <w:tab w:val="right" w:leader="dot" w:pos="9060"/>
        </w:tabs>
        <w:rPr>
          <w:rFonts w:eastAsiaTheme="minorEastAsia"/>
          <w:lang w:eastAsia="en-GB"/>
        </w:rPr>
      </w:pPr>
      <w:r w:rsidRPr="00995E18">
        <w:rPr>
          <w:lang w:val="en-US"/>
        </w:rPr>
        <w:t>6.5.2</w:t>
      </w:r>
      <w:r>
        <w:rPr>
          <w:rFonts w:eastAsiaTheme="minorEastAsia"/>
          <w:lang w:eastAsia="en-GB"/>
        </w:rPr>
        <w:tab/>
      </w:r>
      <w:r w:rsidRPr="00995E18">
        <w:rPr>
          <w:lang w:val="en-US"/>
        </w:rPr>
        <w:t>Forestry</w:t>
      </w:r>
      <w:r>
        <w:tab/>
      </w:r>
      <w:r>
        <w:fldChar w:fldCharType="begin"/>
      </w:r>
      <w:r>
        <w:instrText xml:space="preserve"> PAGEREF _Toc519504829 \h </w:instrText>
      </w:r>
      <w:r>
        <w:fldChar w:fldCharType="separate"/>
      </w:r>
      <w:r w:rsidR="00B40E12">
        <w:t>1009</w:t>
      </w:r>
      <w:r>
        <w:fldChar w:fldCharType="end"/>
      </w:r>
    </w:p>
    <w:p w14:paraId="13246B48" w14:textId="790624E9" w:rsidR="00ED7AAA" w:rsidRDefault="00ED7AAA">
      <w:pPr>
        <w:pStyle w:val="TOC4"/>
        <w:tabs>
          <w:tab w:val="left" w:pos="1680"/>
          <w:tab w:val="right" w:leader="dot" w:pos="9060"/>
        </w:tabs>
        <w:rPr>
          <w:noProof/>
          <w:sz w:val="22"/>
          <w:szCs w:val="22"/>
          <w:lang w:val="en-GB" w:eastAsia="en-GB"/>
        </w:rPr>
      </w:pPr>
      <w:r>
        <w:rPr>
          <w:noProof/>
        </w:rPr>
        <w:t>6.5.2.1</w:t>
      </w:r>
      <w:r>
        <w:rPr>
          <w:noProof/>
          <w:sz w:val="22"/>
          <w:szCs w:val="22"/>
          <w:lang w:val="en-GB" w:eastAsia="en-GB"/>
        </w:rPr>
        <w:tab/>
      </w:r>
      <w:r>
        <w:rPr>
          <w:noProof/>
        </w:rPr>
        <w:t>Policy objectives</w:t>
      </w:r>
      <w:r>
        <w:rPr>
          <w:noProof/>
        </w:rPr>
        <w:tab/>
      </w:r>
      <w:r>
        <w:rPr>
          <w:noProof/>
        </w:rPr>
        <w:fldChar w:fldCharType="begin"/>
      </w:r>
      <w:r>
        <w:rPr>
          <w:noProof/>
        </w:rPr>
        <w:instrText xml:space="preserve"> PAGEREF _Toc519504830 \h </w:instrText>
      </w:r>
      <w:r>
        <w:rPr>
          <w:noProof/>
        </w:rPr>
      </w:r>
      <w:r>
        <w:rPr>
          <w:noProof/>
        </w:rPr>
        <w:fldChar w:fldCharType="separate"/>
      </w:r>
      <w:r w:rsidR="00B40E12">
        <w:rPr>
          <w:noProof/>
        </w:rPr>
        <w:t>1009</w:t>
      </w:r>
      <w:r>
        <w:rPr>
          <w:noProof/>
        </w:rPr>
        <w:fldChar w:fldCharType="end"/>
      </w:r>
    </w:p>
    <w:p w14:paraId="7734671E" w14:textId="7EC3CA19" w:rsidR="00ED7AAA" w:rsidRDefault="00ED7AAA">
      <w:pPr>
        <w:pStyle w:val="TOC4"/>
        <w:tabs>
          <w:tab w:val="left" w:pos="1680"/>
          <w:tab w:val="right" w:leader="dot" w:pos="9060"/>
        </w:tabs>
        <w:rPr>
          <w:noProof/>
          <w:sz w:val="22"/>
          <w:szCs w:val="22"/>
          <w:lang w:val="en-GB" w:eastAsia="en-GB"/>
        </w:rPr>
      </w:pPr>
      <w:r>
        <w:rPr>
          <w:noProof/>
        </w:rPr>
        <w:t>6.5.2.2</w:t>
      </w:r>
      <w:r>
        <w:rPr>
          <w:noProof/>
          <w:sz w:val="22"/>
          <w:szCs w:val="22"/>
          <w:lang w:val="en-GB" w:eastAsia="en-GB"/>
        </w:rPr>
        <w:tab/>
      </w:r>
      <w:r>
        <w:rPr>
          <w:noProof/>
        </w:rPr>
        <w:t>Governance modes and policy instruments</w:t>
      </w:r>
      <w:r>
        <w:rPr>
          <w:noProof/>
        </w:rPr>
        <w:tab/>
      </w:r>
      <w:r>
        <w:rPr>
          <w:noProof/>
        </w:rPr>
        <w:fldChar w:fldCharType="begin"/>
      </w:r>
      <w:r>
        <w:rPr>
          <w:noProof/>
        </w:rPr>
        <w:instrText xml:space="preserve"> PAGEREF _Toc519504831 \h </w:instrText>
      </w:r>
      <w:r>
        <w:rPr>
          <w:noProof/>
        </w:rPr>
      </w:r>
      <w:r>
        <w:rPr>
          <w:noProof/>
        </w:rPr>
        <w:fldChar w:fldCharType="separate"/>
      </w:r>
      <w:r w:rsidR="00B40E12">
        <w:rPr>
          <w:noProof/>
        </w:rPr>
        <w:t>1011</w:t>
      </w:r>
      <w:r>
        <w:rPr>
          <w:noProof/>
        </w:rPr>
        <w:fldChar w:fldCharType="end"/>
      </w:r>
    </w:p>
    <w:p w14:paraId="3064F26B" w14:textId="364BC04D" w:rsidR="00ED7AAA" w:rsidRDefault="00ED7AAA">
      <w:pPr>
        <w:pStyle w:val="TOC4"/>
        <w:tabs>
          <w:tab w:val="left" w:pos="1680"/>
          <w:tab w:val="right" w:leader="dot" w:pos="9060"/>
        </w:tabs>
        <w:rPr>
          <w:noProof/>
          <w:sz w:val="22"/>
          <w:szCs w:val="22"/>
          <w:lang w:val="en-GB" w:eastAsia="en-GB"/>
        </w:rPr>
      </w:pPr>
      <w:r>
        <w:rPr>
          <w:noProof/>
        </w:rPr>
        <w:t>6.5.2.3</w:t>
      </w:r>
      <w:r>
        <w:rPr>
          <w:noProof/>
          <w:sz w:val="22"/>
          <w:szCs w:val="22"/>
          <w:lang w:val="en-GB" w:eastAsia="en-GB"/>
        </w:rPr>
        <w:tab/>
      </w:r>
      <w:r>
        <w:rPr>
          <w:noProof/>
        </w:rPr>
        <w:t>Constraints and opportunities</w:t>
      </w:r>
      <w:r>
        <w:rPr>
          <w:noProof/>
        </w:rPr>
        <w:tab/>
      </w:r>
      <w:r>
        <w:rPr>
          <w:noProof/>
        </w:rPr>
        <w:fldChar w:fldCharType="begin"/>
      </w:r>
      <w:r>
        <w:rPr>
          <w:noProof/>
        </w:rPr>
        <w:instrText xml:space="preserve"> PAGEREF _Toc519504832 \h </w:instrText>
      </w:r>
      <w:r>
        <w:rPr>
          <w:noProof/>
        </w:rPr>
      </w:r>
      <w:r>
        <w:rPr>
          <w:noProof/>
        </w:rPr>
        <w:fldChar w:fldCharType="separate"/>
      </w:r>
      <w:r w:rsidR="00B40E12">
        <w:rPr>
          <w:noProof/>
        </w:rPr>
        <w:t>1012</w:t>
      </w:r>
      <w:r>
        <w:rPr>
          <w:noProof/>
        </w:rPr>
        <w:fldChar w:fldCharType="end"/>
      </w:r>
    </w:p>
    <w:p w14:paraId="2BB4CAEA" w14:textId="601ED24B" w:rsidR="00ED7AAA" w:rsidRDefault="00ED7AAA">
      <w:pPr>
        <w:pStyle w:val="TOC4"/>
        <w:tabs>
          <w:tab w:val="left" w:pos="1680"/>
          <w:tab w:val="right" w:leader="dot" w:pos="9060"/>
        </w:tabs>
        <w:rPr>
          <w:noProof/>
          <w:sz w:val="22"/>
          <w:szCs w:val="22"/>
          <w:lang w:val="en-GB" w:eastAsia="en-GB"/>
        </w:rPr>
      </w:pPr>
      <w:r>
        <w:rPr>
          <w:noProof/>
        </w:rPr>
        <w:t>6.5.2.4</w:t>
      </w:r>
      <w:r>
        <w:rPr>
          <w:noProof/>
          <w:sz w:val="22"/>
          <w:szCs w:val="22"/>
          <w:lang w:val="en-GB" w:eastAsia="en-GB"/>
        </w:rPr>
        <w:tab/>
      </w:r>
      <w:r>
        <w:rPr>
          <w:noProof/>
        </w:rPr>
        <w:t>Summary</w:t>
      </w:r>
      <w:r>
        <w:rPr>
          <w:noProof/>
        </w:rPr>
        <w:tab/>
      </w:r>
      <w:r>
        <w:rPr>
          <w:noProof/>
        </w:rPr>
        <w:fldChar w:fldCharType="begin"/>
      </w:r>
      <w:r>
        <w:rPr>
          <w:noProof/>
        </w:rPr>
        <w:instrText xml:space="preserve"> PAGEREF _Toc519504833 \h </w:instrText>
      </w:r>
      <w:r>
        <w:rPr>
          <w:noProof/>
        </w:rPr>
      </w:r>
      <w:r>
        <w:rPr>
          <w:noProof/>
        </w:rPr>
        <w:fldChar w:fldCharType="separate"/>
      </w:r>
      <w:r w:rsidR="00B40E12">
        <w:rPr>
          <w:noProof/>
        </w:rPr>
        <w:t>1013</w:t>
      </w:r>
      <w:r>
        <w:rPr>
          <w:noProof/>
        </w:rPr>
        <w:fldChar w:fldCharType="end"/>
      </w:r>
    </w:p>
    <w:p w14:paraId="51D936E4" w14:textId="6FA221B4" w:rsidR="00ED7AAA" w:rsidRDefault="00ED7AAA">
      <w:pPr>
        <w:pStyle w:val="TOC3"/>
        <w:tabs>
          <w:tab w:val="left" w:pos="1200"/>
          <w:tab w:val="right" w:leader="dot" w:pos="9060"/>
        </w:tabs>
        <w:rPr>
          <w:rFonts w:eastAsiaTheme="minorEastAsia"/>
          <w:lang w:eastAsia="en-GB"/>
        </w:rPr>
      </w:pPr>
      <w:r w:rsidRPr="00995E18">
        <w:rPr>
          <w:lang w:val="en-US"/>
        </w:rPr>
        <w:t>6.5.3</w:t>
      </w:r>
      <w:r>
        <w:rPr>
          <w:rFonts w:eastAsiaTheme="minorEastAsia"/>
          <w:lang w:eastAsia="en-GB"/>
        </w:rPr>
        <w:tab/>
      </w:r>
      <w:r w:rsidRPr="00995E18">
        <w:rPr>
          <w:lang w:val="en-US"/>
        </w:rPr>
        <w:t>Fisheries and aquaculture</w:t>
      </w:r>
      <w:r>
        <w:tab/>
      </w:r>
      <w:r>
        <w:fldChar w:fldCharType="begin"/>
      </w:r>
      <w:r>
        <w:instrText xml:space="preserve"> PAGEREF _Toc519504834 \h </w:instrText>
      </w:r>
      <w:r>
        <w:fldChar w:fldCharType="separate"/>
      </w:r>
      <w:r w:rsidR="00B40E12">
        <w:t>1014</w:t>
      </w:r>
      <w:r>
        <w:fldChar w:fldCharType="end"/>
      </w:r>
    </w:p>
    <w:p w14:paraId="151BB866" w14:textId="5B00C850" w:rsidR="00ED7AAA" w:rsidRDefault="00ED7AAA">
      <w:pPr>
        <w:pStyle w:val="TOC4"/>
        <w:tabs>
          <w:tab w:val="left" w:pos="1680"/>
          <w:tab w:val="right" w:leader="dot" w:pos="9060"/>
        </w:tabs>
        <w:rPr>
          <w:noProof/>
          <w:sz w:val="22"/>
          <w:szCs w:val="22"/>
          <w:lang w:val="en-GB" w:eastAsia="en-GB"/>
        </w:rPr>
      </w:pPr>
      <w:r>
        <w:rPr>
          <w:noProof/>
        </w:rPr>
        <w:t>6.5.3.1</w:t>
      </w:r>
      <w:r>
        <w:rPr>
          <w:noProof/>
          <w:sz w:val="22"/>
          <w:szCs w:val="22"/>
          <w:lang w:val="en-GB" w:eastAsia="en-GB"/>
        </w:rPr>
        <w:tab/>
      </w:r>
      <w:r>
        <w:rPr>
          <w:noProof/>
        </w:rPr>
        <w:t>Policy objectives</w:t>
      </w:r>
      <w:r>
        <w:rPr>
          <w:noProof/>
        </w:rPr>
        <w:tab/>
      </w:r>
      <w:r>
        <w:rPr>
          <w:noProof/>
        </w:rPr>
        <w:fldChar w:fldCharType="begin"/>
      </w:r>
      <w:r>
        <w:rPr>
          <w:noProof/>
        </w:rPr>
        <w:instrText xml:space="preserve"> PAGEREF _Toc519504835 \h </w:instrText>
      </w:r>
      <w:r>
        <w:rPr>
          <w:noProof/>
        </w:rPr>
      </w:r>
      <w:r>
        <w:rPr>
          <w:noProof/>
        </w:rPr>
        <w:fldChar w:fldCharType="separate"/>
      </w:r>
      <w:r w:rsidR="00B40E12">
        <w:rPr>
          <w:noProof/>
        </w:rPr>
        <w:t>1014</w:t>
      </w:r>
      <w:r>
        <w:rPr>
          <w:noProof/>
        </w:rPr>
        <w:fldChar w:fldCharType="end"/>
      </w:r>
    </w:p>
    <w:p w14:paraId="637DE649" w14:textId="63D94318" w:rsidR="00ED7AAA" w:rsidRDefault="00ED7AAA">
      <w:pPr>
        <w:pStyle w:val="TOC4"/>
        <w:tabs>
          <w:tab w:val="left" w:pos="1680"/>
          <w:tab w:val="right" w:leader="dot" w:pos="9060"/>
        </w:tabs>
        <w:rPr>
          <w:noProof/>
          <w:sz w:val="22"/>
          <w:szCs w:val="22"/>
          <w:lang w:val="en-GB" w:eastAsia="en-GB"/>
        </w:rPr>
      </w:pPr>
      <w:r>
        <w:rPr>
          <w:noProof/>
        </w:rPr>
        <w:t>6.5.3.2</w:t>
      </w:r>
      <w:r>
        <w:rPr>
          <w:noProof/>
          <w:sz w:val="22"/>
          <w:szCs w:val="22"/>
          <w:lang w:val="en-GB" w:eastAsia="en-GB"/>
        </w:rPr>
        <w:tab/>
      </w:r>
      <w:r>
        <w:rPr>
          <w:noProof/>
        </w:rPr>
        <w:t>Governance modes and policy instruments</w:t>
      </w:r>
      <w:r>
        <w:rPr>
          <w:noProof/>
        </w:rPr>
        <w:tab/>
      </w:r>
      <w:r>
        <w:rPr>
          <w:noProof/>
        </w:rPr>
        <w:fldChar w:fldCharType="begin"/>
      </w:r>
      <w:r>
        <w:rPr>
          <w:noProof/>
        </w:rPr>
        <w:instrText xml:space="preserve"> PAGEREF _Toc519504836 \h </w:instrText>
      </w:r>
      <w:r>
        <w:rPr>
          <w:noProof/>
        </w:rPr>
      </w:r>
      <w:r>
        <w:rPr>
          <w:noProof/>
        </w:rPr>
        <w:fldChar w:fldCharType="separate"/>
      </w:r>
      <w:r w:rsidR="00B40E12">
        <w:rPr>
          <w:noProof/>
        </w:rPr>
        <w:t>1014</w:t>
      </w:r>
      <w:r>
        <w:rPr>
          <w:noProof/>
        </w:rPr>
        <w:fldChar w:fldCharType="end"/>
      </w:r>
    </w:p>
    <w:p w14:paraId="6FF8786D" w14:textId="2DAEFB1C" w:rsidR="00ED7AAA" w:rsidRDefault="00ED7AAA">
      <w:pPr>
        <w:pStyle w:val="TOC4"/>
        <w:tabs>
          <w:tab w:val="left" w:pos="1680"/>
          <w:tab w:val="right" w:leader="dot" w:pos="9060"/>
        </w:tabs>
        <w:rPr>
          <w:noProof/>
          <w:sz w:val="22"/>
          <w:szCs w:val="22"/>
          <w:lang w:val="en-GB" w:eastAsia="en-GB"/>
        </w:rPr>
      </w:pPr>
      <w:r>
        <w:rPr>
          <w:noProof/>
        </w:rPr>
        <w:t>6.5.3.3</w:t>
      </w:r>
      <w:r>
        <w:rPr>
          <w:noProof/>
          <w:sz w:val="22"/>
          <w:szCs w:val="22"/>
          <w:lang w:val="en-GB" w:eastAsia="en-GB"/>
        </w:rPr>
        <w:tab/>
      </w:r>
      <w:r>
        <w:rPr>
          <w:noProof/>
        </w:rPr>
        <w:t>Constraints and opportunities</w:t>
      </w:r>
      <w:r>
        <w:rPr>
          <w:noProof/>
        </w:rPr>
        <w:tab/>
      </w:r>
      <w:r>
        <w:rPr>
          <w:noProof/>
        </w:rPr>
        <w:fldChar w:fldCharType="begin"/>
      </w:r>
      <w:r>
        <w:rPr>
          <w:noProof/>
        </w:rPr>
        <w:instrText xml:space="preserve"> PAGEREF _Toc519504837 \h </w:instrText>
      </w:r>
      <w:r>
        <w:rPr>
          <w:noProof/>
        </w:rPr>
      </w:r>
      <w:r>
        <w:rPr>
          <w:noProof/>
        </w:rPr>
        <w:fldChar w:fldCharType="separate"/>
      </w:r>
      <w:r w:rsidR="00B40E12">
        <w:rPr>
          <w:noProof/>
        </w:rPr>
        <w:t>1016</w:t>
      </w:r>
      <w:r>
        <w:rPr>
          <w:noProof/>
        </w:rPr>
        <w:fldChar w:fldCharType="end"/>
      </w:r>
    </w:p>
    <w:p w14:paraId="2A30DBBE" w14:textId="47E1747B" w:rsidR="00ED7AAA" w:rsidRDefault="00ED7AAA">
      <w:pPr>
        <w:pStyle w:val="TOC4"/>
        <w:tabs>
          <w:tab w:val="left" w:pos="1680"/>
          <w:tab w:val="right" w:leader="dot" w:pos="9060"/>
        </w:tabs>
        <w:rPr>
          <w:noProof/>
          <w:sz w:val="22"/>
          <w:szCs w:val="22"/>
          <w:lang w:val="en-GB" w:eastAsia="en-GB"/>
        </w:rPr>
      </w:pPr>
      <w:r>
        <w:rPr>
          <w:noProof/>
        </w:rPr>
        <w:t>6.5.3.4</w:t>
      </w:r>
      <w:r>
        <w:rPr>
          <w:noProof/>
          <w:sz w:val="22"/>
          <w:szCs w:val="22"/>
          <w:lang w:val="en-GB" w:eastAsia="en-GB"/>
        </w:rPr>
        <w:tab/>
      </w:r>
      <w:r>
        <w:rPr>
          <w:noProof/>
        </w:rPr>
        <w:t>Summary</w:t>
      </w:r>
      <w:r>
        <w:rPr>
          <w:noProof/>
        </w:rPr>
        <w:tab/>
      </w:r>
      <w:r>
        <w:rPr>
          <w:noProof/>
        </w:rPr>
        <w:fldChar w:fldCharType="begin"/>
      </w:r>
      <w:r>
        <w:rPr>
          <w:noProof/>
        </w:rPr>
        <w:instrText xml:space="preserve"> PAGEREF _Toc519504838 \h </w:instrText>
      </w:r>
      <w:r>
        <w:rPr>
          <w:noProof/>
        </w:rPr>
      </w:r>
      <w:r>
        <w:rPr>
          <w:noProof/>
        </w:rPr>
        <w:fldChar w:fldCharType="separate"/>
      </w:r>
      <w:r w:rsidR="00B40E12">
        <w:rPr>
          <w:noProof/>
        </w:rPr>
        <w:t>1018</w:t>
      </w:r>
      <w:r>
        <w:rPr>
          <w:noProof/>
        </w:rPr>
        <w:fldChar w:fldCharType="end"/>
      </w:r>
    </w:p>
    <w:p w14:paraId="2F6AE277" w14:textId="09CA775D" w:rsidR="00ED7AAA" w:rsidRDefault="00ED7AAA">
      <w:pPr>
        <w:pStyle w:val="TOC3"/>
        <w:tabs>
          <w:tab w:val="left" w:pos="1200"/>
          <w:tab w:val="right" w:leader="dot" w:pos="9060"/>
        </w:tabs>
        <w:rPr>
          <w:rFonts w:eastAsiaTheme="minorEastAsia"/>
          <w:lang w:eastAsia="en-GB"/>
        </w:rPr>
      </w:pPr>
      <w:r w:rsidRPr="00995E18">
        <w:rPr>
          <w:lang w:val="en-US"/>
        </w:rPr>
        <w:t>6.5.4</w:t>
      </w:r>
      <w:r>
        <w:rPr>
          <w:rFonts w:eastAsiaTheme="minorEastAsia"/>
          <w:lang w:eastAsia="en-GB"/>
        </w:rPr>
        <w:tab/>
      </w:r>
      <w:r w:rsidRPr="00995E18">
        <w:rPr>
          <w:lang w:val="en-US"/>
        </w:rPr>
        <w:t>Resource extracting sectors and manufacturing</w:t>
      </w:r>
      <w:r>
        <w:tab/>
      </w:r>
      <w:r>
        <w:fldChar w:fldCharType="begin"/>
      </w:r>
      <w:r>
        <w:instrText xml:space="preserve"> PAGEREF _Toc519504839 \h </w:instrText>
      </w:r>
      <w:r>
        <w:fldChar w:fldCharType="separate"/>
      </w:r>
      <w:r w:rsidR="00B40E12">
        <w:t>1019</w:t>
      </w:r>
      <w:r>
        <w:fldChar w:fldCharType="end"/>
      </w:r>
    </w:p>
    <w:p w14:paraId="327EABEC" w14:textId="59F6AB74" w:rsidR="00ED7AAA" w:rsidRDefault="00ED7AAA">
      <w:pPr>
        <w:pStyle w:val="TOC4"/>
        <w:tabs>
          <w:tab w:val="left" w:pos="1680"/>
          <w:tab w:val="right" w:leader="dot" w:pos="9060"/>
        </w:tabs>
        <w:rPr>
          <w:noProof/>
          <w:sz w:val="22"/>
          <w:szCs w:val="22"/>
          <w:lang w:val="en-GB" w:eastAsia="en-GB"/>
        </w:rPr>
      </w:pPr>
      <w:r>
        <w:rPr>
          <w:noProof/>
        </w:rPr>
        <w:t>6.5.4.1</w:t>
      </w:r>
      <w:r>
        <w:rPr>
          <w:noProof/>
          <w:sz w:val="22"/>
          <w:szCs w:val="22"/>
          <w:lang w:val="en-GB" w:eastAsia="en-GB"/>
        </w:rPr>
        <w:tab/>
      </w:r>
      <w:r>
        <w:rPr>
          <w:noProof/>
        </w:rPr>
        <w:t>Policy objectives</w:t>
      </w:r>
      <w:r>
        <w:rPr>
          <w:noProof/>
        </w:rPr>
        <w:tab/>
      </w:r>
      <w:r>
        <w:rPr>
          <w:noProof/>
        </w:rPr>
        <w:fldChar w:fldCharType="begin"/>
      </w:r>
      <w:r>
        <w:rPr>
          <w:noProof/>
        </w:rPr>
        <w:instrText xml:space="preserve"> PAGEREF _Toc519504840 \h </w:instrText>
      </w:r>
      <w:r>
        <w:rPr>
          <w:noProof/>
        </w:rPr>
      </w:r>
      <w:r>
        <w:rPr>
          <w:noProof/>
        </w:rPr>
        <w:fldChar w:fldCharType="separate"/>
      </w:r>
      <w:r w:rsidR="00B40E12">
        <w:rPr>
          <w:noProof/>
        </w:rPr>
        <w:t>1019</w:t>
      </w:r>
      <w:r>
        <w:rPr>
          <w:noProof/>
        </w:rPr>
        <w:fldChar w:fldCharType="end"/>
      </w:r>
    </w:p>
    <w:p w14:paraId="40965B85" w14:textId="44E10C1B" w:rsidR="00ED7AAA" w:rsidRDefault="00ED7AAA">
      <w:pPr>
        <w:pStyle w:val="TOC4"/>
        <w:tabs>
          <w:tab w:val="left" w:pos="1680"/>
          <w:tab w:val="right" w:leader="dot" w:pos="9060"/>
        </w:tabs>
        <w:rPr>
          <w:noProof/>
          <w:sz w:val="22"/>
          <w:szCs w:val="22"/>
          <w:lang w:val="en-GB" w:eastAsia="en-GB"/>
        </w:rPr>
      </w:pPr>
      <w:r>
        <w:rPr>
          <w:noProof/>
        </w:rPr>
        <w:t>6.5.4.2</w:t>
      </w:r>
      <w:r>
        <w:rPr>
          <w:noProof/>
          <w:sz w:val="22"/>
          <w:szCs w:val="22"/>
          <w:lang w:val="en-GB" w:eastAsia="en-GB"/>
        </w:rPr>
        <w:tab/>
      </w:r>
      <w:r>
        <w:rPr>
          <w:noProof/>
        </w:rPr>
        <w:t>Governance modes and policy instruments</w:t>
      </w:r>
      <w:r>
        <w:rPr>
          <w:noProof/>
        </w:rPr>
        <w:tab/>
      </w:r>
      <w:r>
        <w:rPr>
          <w:noProof/>
        </w:rPr>
        <w:fldChar w:fldCharType="begin"/>
      </w:r>
      <w:r>
        <w:rPr>
          <w:noProof/>
        </w:rPr>
        <w:instrText xml:space="preserve"> PAGEREF _Toc519504841 \h </w:instrText>
      </w:r>
      <w:r>
        <w:rPr>
          <w:noProof/>
        </w:rPr>
      </w:r>
      <w:r>
        <w:rPr>
          <w:noProof/>
        </w:rPr>
        <w:fldChar w:fldCharType="separate"/>
      </w:r>
      <w:r w:rsidR="00B40E12">
        <w:rPr>
          <w:noProof/>
        </w:rPr>
        <w:t>1020</w:t>
      </w:r>
      <w:r>
        <w:rPr>
          <w:noProof/>
        </w:rPr>
        <w:fldChar w:fldCharType="end"/>
      </w:r>
    </w:p>
    <w:p w14:paraId="6341CE89" w14:textId="22C0D8DD" w:rsidR="00ED7AAA" w:rsidRDefault="00ED7AAA">
      <w:pPr>
        <w:pStyle w:val="TOC4"/>
        <w:tabs>
          <w:tab w:val="left" w:pos="1680"/>
          <w:tab w:val="right" w:leader="dot" w:pos="9060"/>
        </w:tabs>
        <w:rPr>
          <w:noProof/>
          <w:sz w:val="22"/>
          <w:szCs w:val="22"/>
          <w:lang w:val="en-GB" w:eastAsia="en-GB"/>
        </w:rPr>
      </w:pPr>
      <w:r>
        <w:rPr>
          <w:noProof/>
        </w:rPr>
        <w:t>6.5.4.3</w:t>
      </w:r>
      <w:r>
        <w:rPr>
          <w:noProof/>
          <w:sz w:val="22"/>
          <w:szCs w:val="22"/>
          <w:lang w:val="en-GB" w:eastAsia="en-GB"/>
        </w:rPr>
        <w:tab/>
      </w:r>
      <w:r>
        <w:rPr>
          <w:noProof/>
        </w:rPr>
        <w:t>Constraints and opportunities</w:t>
      </w:r>
      <w:r>
        <w:rPr>
          <w:noProof/>
        </w:rPr>
        <w:tab/>
      </w:r>
      <w:r>
        <w:rPr>
          <w:noProof/>
        </w:rPr>
        <w:fldChar w:fldCharType="begin"/>
      </w:r>
      <w:r>
        <w:rPr>
          <w:noProof/>
        </w:rPr>
        <w:instrText xml:space="preserve"> PAGEREF _Toc519504842 \h </w:instrText>
      </w:r>
      <w:r>
        <w:rPr>
          <w:noProof/>
        </w:rPr>
      </w:r>
      <w:r>
        <w:rPr>
          <w:noProof/>
        </w:rPr>
        <w:fldChar w:fldCharType="separate"/>
      </w:r>
      <w:r w:rsidR="00B40E12">
        <w:rPr>
          <w:noProof/>
        </w:rPr>
        <w:t>1024</w:t>
      </w:r>
      <w:r>
        <w:rPr>
          <w:noProof/>
        </w:rPr>
        <w:fldChar w:fldCharType="end"/>
      </w:r>
    </w:p>
    <w:p w14:paraId="6E9D5A13" w14:textId="1C45C685" w:rsidR="00ED7AAA" w:rsidRDefault="00ED7AAA">
      <w:pPr>
        <w:pStyle w:val="TOC4"/>
        <w:tabs>
          <w:tab w:val="left" w:pos="1680"/>
          <w:tab w:val="right" w:leader="dot" w:pos="9060"/>
        </w:tabs>
        <w:rPr>
          <w:noProof/>
          <w:sz w:val="22"/>
          <w:szCs w:val="22"/>
          <w:lang w:val="en-GB" w:eastAsia="en-GB"/>
        </w:rPr>
      </w:pPr>
      <w:r>
        <w:rPr>
          <w:noProof/>
        </w:rPr>
        <w:t>6.5.4.4</w:t>
      </w:r>
      <w:r>
        <w:rPr>
          <w:noProof/>
          <w:sz w:val="22"/>
          <w:szCs w:val="22"/>
          <w:lang w:val="en-GB" w:eastAsia="en-GB"/>
        </w:rPr>
        <w:tab/>
      </w:r>
      <w:r>
        <w:rPr>
          <w:noProof/>
        </w:rPr>
        <w:t>Summary</w:t>
      </w:r>
      <w:r>
        <w:rPr>
          <w:noProof/>
        </w:rPr>
        <w:tab/>
      </w:r>
      <w:r>
        <w:rPr>
          <w:noProof/>
        </w:rPr>
        <w:fldChar w:fldCharType="begin"/>
      </w:r>
      <w:r>
        <w:rPr>
          <w:noProof/>
        </w:rPr>
        <w:instrText xml:space="preserve"> PAGEREF _Toc519504843 \h </w:instrText>
      </w:r>
      <w:r>
        <w:rPr>
          <w:noProof/>
        </w:rPr>
      </w:r>
      <w:r>
        <w:rPr>
          <w:noProof/>
        </w:rPr>
        <w:fldChar w:fldCharType="separate"/>
      </w:r>
      <w:r w:rsidR="00B40E12">
        <w:rPr>
          <w:noProof/>
        </w:rPr>
        <w:t>1027</w:t>
      </w:r>
      <w:r>
        <w:rPr>
          <w:noProof/>
        </w:rPr>
        <w:fldChar w:fldCharType="end"/>
      </w:r>
    </w:p>
    <w:p w14:paraId="259571DB" w14:textId="3D8354B0" w:rsidR="00ED7AAA" w:rsidRDefault="00ED7AAA">
      <w:pPr>
        <w:pStyle w:val="TOC3"/>
        <w:tabs>
          <w:tab w:val="left" w:pos="1200"/>
          <w:tab w:val="right" w:leader="dot" w:pos="9060"/>
        </w:tabs>
        <w:rPr>
          <w:rFonts w:eastAsiaTheme="minorEastAsia"/>
          <w:lang w:eastAsia="en-GB"/>
        </w:rPr>
      </w:pPr>
      <w:r w:rsidRPr="00995E18">
        <w:rPr>
          <w:lang w:val="en-US"/>
        </w:rPr>
        <w:t>6.5.5</w:t>
      </w:r>
      <w:r>
        <w:rPr>
          <w:rFonts w:eastAsiaTheme="minorEastAsia"/>
          <w:lang w:eastAsia="en-GB"/>
        </w:rPr>
        <w:tab/>
      </w:r>
      <w:r w:rsidRPr="00995E18">
        <w:rPr>
          <w:lang w:val="en-US"/>
        </w:rPr>
        <w:t>Services sector</w:t>
      </w:r>
      <w:r>
        <w:tab/>
      </w:r>
      <w:r>
        <w:fldChar w:fldCharType="begin"/>
      </w:r>
      <w:r>
        <w:instrText xml:space="preserve"> PAGEREF _Toc519504844 \h </w:instrText>
      </w:r>
      <w:r>
        <w:fldChar w:fldCharType="separate"/>
      </w:r>
      <w:r w:rsidR="00B40E12">
        <w:t>1028</w:t>
      </w:r>
      <w:r>
        <w:fldChar w:fldCharType="end"/>
      </w:r>
    </w:p>
    <w:p w14:paraId="713DA836" w14:textId="35524BE0" w:rsidR="00ED7AAA" w:rsidRDefault="00ED7AAA">
      <w:pPr>
        <w:pStyle w:val="TOC4"/>
        <w:tabs>
          <w:tab w:val="left" w:pos="1680"/>
          <w:tab w:val="right" w:leader="dot" w:pos="9060"/>
        </w:tabs>
        <w:rPr>
          <w:noProof/>
          <w:sz w:val="22"/>
          <w:szCs w:val="22"/>
          <w:lang w:val="en-GB" w:eastAsia="en-GB"/>
        </w:rPr>
      </w:pPr>
      <w:r>
        <w:rPr>
          <w:noProof/>
        </w:rPr>
        <w:t>6.5.5.1</w:t>
      </w:r>
      <w:r>
        <w:rPr>
          <w:noProof/>
          <w:sz w:val="22"/>
          <w:szCs w:val="22"/>
          <w:lang w:val="en-GB" w:eastAsia="en-GB"/>
        </w:rPr>
        <w:tab/>
      </w:r>
      <w:r>
        <w:rPr>
          <w:noProof/>
        </w:rPr>
        <w:t>Policy objectives</w:t>
      </w:r>
      <w:r>
        <w:rPr>
          <w:noProof/>
        </w:rPr>
        <w:tab/>
      </w:r>
      <w:r>
        <w:rPr>
          <w:noProof/>
        </w:rPr>
        <w:fldChar w:fldCharType="begin"/>
      </w:r>
      <w:r>
        <w:rPr>
          <w:noProof/>
        </w:rPr>
        <w:instrText xml:space="preserve"> PAGEREF _Toc519504845 \h </w:instrText>
      </w:r>
      <w:r>
        <w:rPr>
          <w:noProof/>
        </w:rPr>
      </w:r>
      <w:r>
        <w:rPr>
          <w:noProof/>
        </w:rPr>
        <w:fldChar w:fldCharType="separate"/>
      </w:r>
      <w:r w:rsidR="00B40E12">
        <w:rPr>
          <w:noProof/>
        </w:rPr>
        <w:t>1028</w:t>
      </w:r>
      <w:r>
        <w:rPr>
          <w:noProof/>
        </w:rPr>
        <w:fldChar w:fldCharType="end"/>
      </w:r>
    </w:p>
    <w:p w14:paraId="656B0EA9" w14:textId="70E167E5" w:rsidR="00ED7AAA" w:rsidRDefault="00ED7AAA">
      <w:pPr>
        <w:pStyle w:val="TOC4"/>
        <w:tabs>
          <w:tab w:val="left" w:pos="1680"/>
          <w:tab w:val="right" w:leader="dot" w:pos="9060"/>
        </w:tabs>
        <w:rPr>
          <w:noProof/>
          <w:sz w:val="22"/>
          <w:szCs w:val="22"/>
          <w:lang w:val="en-GB" w:eastAsia="en-GB"/>
        </w:rPr>
      </w:pPr>
      <w:r>
        <w:rPr>
          <w:noProof/>
        </w:rPr>
        <w:t>6.5.5.2</w:t>
      </w:r>
      <w:r>
        <w:rPr>
          <w:noProof/>
          <w:sz w:val="22"/>
          <w:szCs w:val="22"/>
          <w:lang w:val="en-GB" w:eastAsia="en-GB"/>
        </w:rPr>
        <w:tab/>
      </w:r>
      <w:r>
        <w:rPr>
          <w:noProof/>
        </w:rPr>
        <w:t>Governance modes and policy instruments</w:t>
      </w:r>
      <w:r>
        <w:rPr>
          <w:noProof/>
        </w:rPr>
        <w:tab/>
      </w:r>
      <w:r>
        <w:rPr>
          <w:noProof/>
        </w:rPr>
        <w:fldChar w:fldCharType="begin"/>
      </w:r>
      <w:r>
        <w:rPr>
          <w:noProof/>
        </w:rPr>
        <w:instrText xml:space="preserve"> PAGEREF _Toc519504846 \h </w:instrText>
      </w:r>
      <w:r>
        <w:rPr>
          <w:noProof/>
        </w:rPr>
      </w:r>
      <w:r>
        <w:rPr>
          <w:noProof/>
        </w:rPr>
        <w:fldChar w:fldCharType="separate"/>
      </w:r>
      <w:r w:rsidR="00B40E12">
        <w:rPr>
          <w:noProof/>
        </w:rPr>
        <w:t>1030</w:t>
      </w:r>
      <w:r>
        <w:rPr>
          <w:noProof/>
        </w:rPr>
        <w:fldChar w:fldCharType="end"/>
      </w:r>
    </w:p>
    <w:p w14:paraId="571E4ABA" w14:textId="6143A3DF" w:rsidR="00ED7AAA" w:rsidRDefault="00ED7AAA">
      <w:pPr>
        <w:pStyle w:val="TOC4"/>
        <w:tabs>
          <w:tab w:val="left" w:pos="1680"/>
          <w:tab w:val="right" w:leader="dot" w:pos="9060"/>
        </w:tabs>
        <w:rPr>
          <w:noProof/>
          <w:sz w:val="22"/>
          <w:szCs w:val="22"/>
          <w:lang w:val="en-GB" w:eastAsia="en-GB"/>
        </w:rPr>
      </w:pPr>
      <w:r>
        <w:rPr>
          <w:noProof/>
        </w:rPr>
        <w:t>6.5.5.3</w:t>
      </w:r>
      <w:r>
        <w:rPr>
          <w:noProof/>
          <w:sz w:val="22"/>
          <w:szCs w:val="22"/>
          <w:lang w:val="en-GB" w:eastAsia="en-GB"/>
        </w:rPr>
        <w:tab/>
      </w:r>
      <w:r>
        <w:rPr>
          <w:noProof/>
        </w:rPr>
        <w:t>Constraints and opportunities</w:t>
      </w:r>
      <w:r>
        <w:rPr>
          <w:noProof/>
        </w:rPr>
        <w:tab/>
      </w:r>
      <w:r>
        <w:rPr>
          <w:noProof/>
        </w:rPr>
        <w:fldChar w:fldCharType="begin"/>
      </w:r>
      <w:r>
        <w:rPr>
          <w:noProof/>
        </w:rPr>
        <w:instrText xml:space="preserve"> PAGEREF _Toc519504847 \h </w:instrText>
      </w:r>
      <w:r>
        <w:rPr>
          <w:noProof/>
        </w:rPr>
      </w:r>
      <w:r>
        <w:rPr>
          <w:noProof/>
        </w:rPr>
        <w:fldChar w:fldCharType="separate"/>
      </w:r>
      <w:r w:rsidR="00B40E12">
        <w:rPr>
          <w:noProof/>
        </w:rPr>
        <w:t>1031</w:t>
      </w:r>
      <w:r>
        <w:rPr>
          <w:noProof/>
        </w:rPr>
        <w:fldChar w:fldCharType="end"/>
      </w:r>
    </w:p>
    <w:p w14:paraId="40259989" w14:textId="46FE63E8" w:rsidR="00ED7AAA" w:rsidRDefault="00ED7AAA">
      <w:pPr>
        <w:pStyle w:val="TOC4"/>
        <w:tabs>
          <w:tab w:val="left" w:pos="1680"/>
          <w:tab w:val="right" w:leader="dot" w:pos="9060"/>
        </w:tabs>
        <w:rPr>
          <w:noProof/>
          <w:sz w:val="22"/>
          <w:szCs w:val="22"/>
          <w:lang w:val="en-GB" w:eastAsia="en-GB"/>
        </w:rPr>
      </w:pPr>
      <w:r>
        <w:rPr>
          <w:noProof/>
        </w:rPr>
        <w:t>6.5.5.4</w:t>
      </w:r>
      <w:r>
        <w:rPr>
          <w:noProof/>
          <w:sz w:val="22"/>
          <w:szCs w:val="22"/>
          <w:lang w:val="en-GB" w:eastAsia="en-GB"/>
        </w:rPr>
        <w:tab/>
      </w:r>
      <w:r>
        <w:rPr>
          <w:noProof/>
        </w:rPr>
        <w:t>Summary</w:t>
      </w:r>
      <w:r>
        <w:rPr>
          <w:noProof/>
        </w:rPr>
        <w:tab/>
      </w:r>
      <w:r>
        <w:rPr>
          <w:noProof/>
        </w:rPr>
        <w:fldChar w:fldCharType="begin"/>
      </w:r>
      <w:r>
        <w:rPr>
          <w:noProof/>
        </w:rPr>
        <w:instrText xml:space="preserve"> PAGEREF _Toc519504848 \h </w:instrText>
      </w:r>
      <w:r>
        <w:rPr>
          <w:noProof/>
        </w:rPr>
      </w:r>
      <w:r>
        <w:rPr>
          <w:noProof/>
        </w:rPr>
        <w:fldChar w:fldCharType="separate"/>
      </w:r>
      <w:r w:rsidR="00B40E12">
        <w:rPr>
          <w:noProof/>
        </w:rPr>
        <w:t>1032</w:t>
      </w:r>
      <w:r>
        <w:rPr>
          <w:noProof/>
        </w:rPr>
        <w:fldChar w:fldCharType="end"/>
      </w:r>
    </w:p>
    <w:p w14:paraId="7D80000C" w14:textId="7579A561" w:rsidR="00ED7AAA" w:rsidRDefault="00ED7AAA">
      <w:pPr>
        <w:pStyle w:val="TOC2"/>
        <w:tabs>
          <w:tab w:val="left" w:pos="720"/>
          <w:tab w:val="right" w:leader="dot" w:pos="9060"/>
        </w:tabs>
        <w:rPr>
          <w:rFonts w:eastAsiaTheme="minorEastAsia"/>
          <w:lang w:eastAsia="en-GB"/>
        </w:rPr>
      </w:pPr>
      <w:r>
        <w:rPr>
          <w:lang w:bidi="en-US"/>
        </w:rPr>
        <w:t>6.6</w:t>
      </w:r>
      <w:r>
        <w:rPr>
          <w:rFonts w:eastAsiaTheme="minorEastAsia"/>
          <w:lang w:eastAsia="en-GB"/>
        </w:rPr>
        <w:tab/>
      </w:r>
      <w:r>
        <w:rPr>
          <w:lang w:bidi="en-US"/>
        </w:rPr>
        <w:t>Mainstreaming biodiversity and nature’s contributions to people</w:t>
      </w:r>
      <w:r>
        <w:tab/>
      </w:r>
      <w:r>
        <w:fldChar w:fldCharType="begin"/>
      </w:r>
      <w:r>
        <w:instrText xml:space="preserve"> PAGEREF _Toc519504849 \h </w:instrText>
      </w:r>
      <w:r>
        <w:fldChar w:fldCharType="separate"/>
      </w:r>
      <w:r w:rsidR="00B40E12">
        <w:t>1032</w:t>
      </w:r>
      <w:r>
        <w:fldChar w:fldCharType="end"/>
      </w:r>
    </w:p>
    <w:p w14:paraId="328EC00D" w14:textId="31B3C832" w:rsidR="00ED7AAA" w:rsidRDefault="00ED7AAA">
      <w:pPr>
        <w:pStyle w:val="TOC3"/>
        <w:tabs>
          <w:tab w:val="left" w:pos="1200"/>
          <w:tab w:val="right" w:leader="dot" w:pos="9060"/>
        </w:tabs>
        <w:rPr>
          <w:rFonts w:eastAsiaTheme="minorEastAsia"/>
          <w:lang w:eastAsia="en-GB"/>
        </w:rPr>
      </w:pPr>
      <w:r w:rsidRPr="00995E18">
        <w:rPr>
          <w:lang w:val="en-US"/>
        </w:rPr>
        <w:t>6.6.1</w:t>
      </w:r>
      <w:r>
        <w:rPr>
          <w:rFonts w:eastAsiaTheme="minorEastAsia"/>
          <w:lang w:eastAsia="en-GB"/>
        </w:rPr>
        <w:tab/>
      </w:r>
      <w:r w:rsidRPr="00995E18">
        <w:rPr>
          <w:lang w:val="en-US"/>
        </w:rPr>
        <w:t>Three key steps of mainstreaming</w:t>
      </w:r>
      <w:r>
        <w:tab/>
      </w:r>
      <w:r>
        <w:fldChar w:fldCharType="begin"/>
      </w:r>
      <w:r>
        <w:instrText xml:space="preserve"> PAGEREF _Toc519504850 \h </w:instrText>
      </w:r>
      <w:r>
        <w:fldChar w:fldCharType="separate"/>
      </w:r>
      <w:r w:rsidR="00B40E12">
        <w:t>1032</w:t>
      </w:r>
      <w:r>
        <w:fldChar w:fldCharType="end"/>
      </w:r>
    </w:p>
    <w:p w14:paraId="296A7795" w14:textId="6BA50253" w:rsidR="00ED7AAA" w:rsidRDefault="00ED7AAA">
      <w:pPr>
        <w:pStyle w:val="TOC3"/>
        <w:tabs>
          <w:tab w:val="left" w:pos="1200"/>
          <w:tab w:val="right" w:leader="dot" w:pos="9060"/>
        </w:tabs>
        <w:rPr>
          <w:rFonts w:eastAsiaTheme="minorEastAsia"/>
          <w:lang w:eastAsia="en-GB"/>
        </w:rPr>
      </w:pPr>
      <w:r w:rsidRPr="00995E18">
        <w:rPr>
          <w:lang w:val="en-US"/>
        </w:rPr>
        <w:t>6.6.2</w:t>
      </w:r>
      <w:r>
        <w:rPr>
          <w:rFonts w:eastAsiaTheme="minorEastAsia"/>
          <w:lang w:eastAsia="en-GB"/>
        </w:rPr>
        <w:tab/>
      </w:r>
      <w:r w:rsidRPr="00995E18">
        <w:rPr>
          <w:lang w:val="en-US"/>
        </w:rPr>
        <w:t>Synthesis of the current state of mainstreaming in different sectors</w:t>
      </w:r>
      <w:r>
        <w:tab/>
      </w:r>
      <w:r>
        <w:fldChar w:fldCharType="begin"/>
      </w:r>
      <w:r>
        <w:instrText xml:space="preserve"> PAGEREF _Toc519504851 \h </w:instrText>
      </w:r>
      <w:r>
        <w:fldChar w:fldCharType="separate"/>
      </w:r>
      <w:r w:rsidR="00B40E12">
        <w:t>1034</w:t>
      </w:r>
      <w:r>
        <w:fldChar w:fldCharType="end"/>
      </w:r>
    </w:p>
    <w:p w14:paraId="747A6631" w14:textId="09EA9178" w:rsidR="00ED7AAA" w:rsidRDefault="00ED7AAA">
      <w:pPr>
        <w:pStyle w:val="TOC3"/>
        <w:tabs>
          <w:tab w:val="left" w:pos="1200"/>
          <w:tab w:val="right" w:leader="dot" w:pos="9060"/>
        </w:tabs>
        <w:rPr>
          <w:rFonts w:eastAsiaTheme="minorEastAsia"/>
          <w:lang w:eastAsia="en-GB"/>
        </w:rPr>
      </w:pPr>
      <w:r w:rsidRPr="00995E18">
        <w:rPr>
          <w:lang w:val="en-US"/>
        </w:rPr>
        <w:t>6.6.3</w:t>
      </w:r>
      <w:r>
        <w:rPr>
          <w:rFonts w:eastAsiaTheme="minorEastAsia"/>
          <w:lang w:eastAsia="en-GB"/>
        </w:rPr>
        <w:tab/>
      </w:r>
      <w:r w:rsidRPr="00995E18">
        <w:rPr>
          <w:lang w:val="en-US"/>
        </w:rPr>
        <w:t>Raising awareness, providing information and strengthening participation</w:t>
      </w:r>
      <w:r>
        <w:tab/>
      </w:r>
      <w:r>
        <w:fldChar w:fldCharType="begin"/>
      </w:r>
      <w:r>
        <w:instrText xml:space="preserve"> PAGEREF _Toc519504852 \h </w:instrText>
      </w:r>
      <w:r>
        <w:fldChar w:fldCharType="separate"/>
      </w:r>
      <w:r w:rsidR="00B40E12">
        <w:t>1037</w:t>
      </w:r>
      <w:r>
        <w:fldChar w:fldCharType="end"/>
      </w:r>
    </w:p>
    <w:p w14:paraId="16AF688E" w14:textId="287C0F4F" w:rsidR="00ED7AAA" w:rsidRDefault="00ED7AAA">
      <w:pPr>
        <w:pStyle w:val="TOC4"/>
        <w:tabs>
          <w:tab w:val="left" w:pos="1680"/>
          <w:tab w:val="right" w:leader="dot" w:pos="9060"/>
        </w:tabs>
        <w:rPr>
          <w:noProof/>
          <w:sz w:val="22"/>
          <w:szCs w:val="22"/>
          <w:lang w:val="en-GB" w:eastAsia="en-GB"/>
        </w:rPr>
      </w:pPr>
      <w:r>
        <w:rPr>
          <w:noProof/>
        </w:rPr>
        <w:lastRenderedPageBreak/>
        <w:t>6.6.3.1</w:t>
      </w:r>
      <w:r>
        <w:rPr>
          <w:noProof/>
          <w:sz w:val="22"/>
          <w:szCs w:val="22"/>
          <w:lang w:val="en-GB" w:eastAsia="en-GB"/>
        </w:rPr>
        <w:tab/>
      </w:r>
      <w:r>
        <w:rPr>
          <w:noProof/>
        </w:rPr>
        <w:t>Accounting, monitoring, footprints</w:t>
      </w:r>
      <w:r>
        <w:rPr>
          <w:noProof/>
        </w:rPr>
        <w:tab/>
      </w:r>
      <w:r>
        <w:rPr>
          <w:noProof/>
        </w:rPr>
        <w:fldChar w:fldCharType="begin"/>
      </w:r>
      <w:r>
        <w:rPr>
          <w:noProof/>
        </w:rPr>
        <w:instrText xml:space="preserve"> PAGEREF _Toc519504853 \h </w:instrText>
      </w:r>
      <w:r>
        <w:rPr>
          <w:noProof/>
        </w:rPr>
      </w:r>
      <w:r>
        <w:rPr>
          <w:noProof/>
        </w:rPr>
        <w:fldChar w:fldCharType="separate"/>
      </w:r>
      <w:r w:rsidR="00B40E12">
        <w:rPr>
          <w:noProof/>
        </w:rPr>
        <w:t>1038</w:t>
      </w:r>
      <w:r>
        <w:rPr>
          <w:noProof/>
        </w:rPr>
        <w:fldChar w:fldCharType="end"/>
      </w:r>
    </w:p>
    <w:p w14:paraId="624AC1B6" w14:textId="2A50495F" w:rsidR="00ED7AAA" w:rsidRDefault="00ED7AAA">
      <w:pPr>
        <w:pStyle w:val="TOC4"/>
        <w:tabs>
          <w:tab w:val="left" w:pos="1680"/>
          <w:tab w:val="right" w:leader="dot" w:pos="9060"/>
        </w:tabs>
        <w:rPr>
          <w:noProof/>
          <w:sz w:val="22"/>
          <w:szCs w:val="22"/>
          <w:lang w:val="en-GB" w:eastAsia="en-GB"/>
        </w:rPr>
      </w:pPr>
      <w:r>
        <w:rPr>
          <w:noProof/>
        </w:rPr>
        <w:t>6.6.3.2</w:t>
      </w:r>
      <w:r>
        <w:rPr>
          <w:noProof/>
          <w:sz w:val="22"/>
          <w:szCs w:val="22"/>
          <w:lang w:val="en-GB" w:eastAsia="en-GB"/>
        </w:rPr>
        <w:tab/>
      </w:r>
      <w:r>
        <w:rPr>
          <w:noProof/>
        </w:rPr>
        <w:t>Sustainable consumption and production</w:t>
      </w:r>
      <w:r>
        <w:rPr>
          <w:noProof/>
        </w:rPr>
        <w:tab/>
      </w:r>
      <w:r>
        <w:rPr>
          <w:noProof/>
        </w:rPr>
        <w:fldChar w:fldCharType="begin"/>
      </w:r>
      <w:r>
        <w:rPr>
          <w:noProof/>
        </w:rPr>
        <w:instrText xml:space="preserve"> PAGEREF _Toc519504854 \h </w:instrText>
      </w:r>
      <w:r>
        <w:rPr>
          <w:noProof/>
        </w:rPr>
      </w:r>
      <w:r>
        <w:rPr>
          <w:noProof/>
        </w:rPr>
        <w:fldChar w:fldCharType="separate"/>
      </w:r>
      <w:r w:rsidR="00B40E12">
        <w:rPr>
          <w:noProof/>
        </w:rPr>
        <w:t>1040</w:t>
      </w:r>
      <w:r>
        <w:rPr>
          <w:noProof/>
        </w:rPr>
        <w:fldChar w:fldCharType="end"/>
      </w:r>
    </w:p>
    <w:p w14:paraId="68F650CF" w14:textId="6F153E03" w:rsidR="00ED7AAA" w:rsidRDefault="00ED7AAA">
      <w:pPr>
        <w:pStyle w:val="TOC4"/>
        <w:tabs>
          <w:tab w:val="left" w:pos="1680"/>
          <w:tab w:val="right" w:leader="dot" w:pos="9060"/>
        </w:tabs>
        <w:rPr>
          <w:noProof/>
          <w:sz w:val="22"/>
          <w:szCs w:val="22"/>
          <w:lang w:val="en-GB" w:eastAsia="en-GB"/>
        </w:rPr>
      </w:pPr>
      <w:r>
        <w:rPr>
          <w:noProof/>
        </w:rPr>
        <w:t>6.6.3.3</w:t>
      </w:r>
      <w:r>
        <w:rPr>
          <w:noProof/>
          <w:sz w:val="22"/>
          <w:szCs w:val="22"/>
          <w:lang w:val="en-GB" w:eastAsia="en-GB"/>
        </w:rPr>
        <w:tab/>
      </w:r>
      <w:r>
        <w:rPr>
          <w:noProof/>
        </w:rPr>
        <w:t>Communication, capacity building and public participation</w:t>
      </w:r>
      <w:r>
        <w:rPr>
          <w:noProof/>
        </w:rPr>
        <w:tab/>
      </w:r>
      <w:r>
        <w:rPr>
          <w:noProof/>
        </w:rPr>
        <w:fldChar w:fldCharType="begin"/>
      </w:r>
      <w:r>
        <w:rPr>
          <w:noProof/>
        </w:rPr>
        <w:instrText xml:space="preserve"> PAGEREF _Toc519504855 \h </w:instrText>
      </w:r>
      <w:r>
        <w:rPr>
          <w:noProof/>
        </w:rPr>
      </w:r>
      <w:r>
        <w:rPr>
          <w:noProof/>
        </w:rPr>
        <w:fldChar w:fldCharType="separate"/>
      </w:r>
      <w:r w:rsidR="00B40E12">
        <w:rPr>
          <w:noProof/>
        </w:rPr>
        <w:t>1041</w:t>
      </w:r>
      <w:r>
        <w:rPr>
          <w:noProof/>
        </w:rPr>
        <w:fldChar w:fldCharType="end"/>
      </w:r>
    </w:p>
    <w:p w14:paraId="4C871267" w14:textId="13C60359" w:rsidR="00ED7AAA" w:rsidRDefault="00ED7AAA">
      <w:pPr>
        <w:pStyle w:val="TOC3"/>
        <w:tabs>
          <w:tab w:val="left" w:pos="1200"/>
          <w:tab w:val="right" w:leader="dot" w:pos="9060"/>
        </w:tabs>
        <w:rPr>
          <w:rFonts w:eastAsiaTheme="minorEastAsia"/>
          <w:lang w:eastAsia="en-GB"/>
        </w:rPr>
      </w:pPr>
      <w:r w:rsidRPr="00995E18">
        <w:rPr>
          <w:lang w:val="en-US"/>
        </w:rPr>
        <w:t>6.6.4</w:t>
      </w:r>
      <w:r>
        <w:rPr>
          <w:rFonts w:eastAsiaTheme="minorEastAsia"/>
          <w:lang w:eastAsia="en-GB"/>
        </w:rPr>
        <w:tab/>
      </w:r>
      <w:r w:rsidRPr="00995E18">
        <w:rPr>
          <w:lang w:val="en-US"/>
        </w:rPr>
        <w:t>Defining policy objectives</w:t>
      </w:r>
      <w:r>
        <w:tab/>
      </w:r>
      <w:r>
        <w:fldChar w:fldCharType="begin"/>
      </w:r>
      <w:r>
        <w:instrText xml:space="preserve"> PAGEREF _Toc519504856 \h </w:instrText>
      </w:r>
      <w:r>
        <w:fldChar w:fldCharType="separate"/>
      </w:r>
      <w:r w:rsidR="00B40E12">
        <w:t>1043</w:t>
      </w:r>
      <w:r>
        <w:fldChar w:fldCharType="end"/>
      </w:r>
    </w:p>
    <w:p w14:paraId="74D9E743" w14:textId="452D90CB" w:rsidR="00ED7AAA" w:rsidRDefault="00ED7AAA">
      <w:pPr>
        <w:pStyle w:val="TOC4"/>
        <w:tabs>
          <w:tab w:val="left" w:pos="1680"/>
          <w:tab w:val="right" w:leader="dot" w:pos="9060"/>
        </w:tabs>
        <w:rPr>
          <w:noProof/>
          <w:sz w:val="22"/>
          <w:szCs w:val="22"/>
          <w:lang w:val="en-GB" w:eastAsia="en-GB"/>
        </w:rPr>
      </w:pPr>
      <w:r>
        <w:rPr>
          <w:noProof/>
        </w:rPr>
        <w:t>6.6.4.1</w:t>
      </w:r>
      <w:r>
        <w:rPr>
          <w:noProof/>
          <w:sz w:val="22"/>
          <w:szCs w:val="22"/>
          <w:lang w:val="en-GB" w:eastAsia="en-GB"/>
        </w:rPr>
        <w:tab/>
      </w:r>
      <w:r>
        <w:rPr>
          <w:noProof/>
        </w:rPr>
        <w:t>Policy integration</w:t>
      </w:r>
      <w:r>
        <w:rPr>
          <w:noProof/>
        </w:rPr>
        <w:tab/>
      </w:r>
      <w:r>
        <w:rPr>
          <w:noProof/>
        </w:rPr>
        <w:fldChar w:fldCharType="begin"/>
      </w:r>
      <w:r>
        <w:rPr>
          <w:noProof/>
        </w:rPr>
        <w:instrText xml:space="preserve"> PAGEREF _Toc519504857 \h </w:instrText>
      </w:r>
      <w:r>
        <w:rPr>
          <w:noProof/>
        </w:rPr>
      </w:r>
      <w:r>
        <w:rPr>
          <w:noProof/>
        </w:rPr>
        <w:fldChar w:fldCharType="separate"/>
      </w:r>
      <w:r w:rsidR="00B40E12">
        <w:rPr>
          <w:noProof/>
        </w:rPr>
        <w:t>1044</w:t>
      </w:r>
      <w:r>
        <w:rPr>
          <w:noProof/>
        </w:rPr>
        <w:fldChar w:fldCharType="end"/>
      </w:r>
    </w:p>
    <w:p w14:paraId="6689DA1E" w14:textId="49D6512C" w:rsidR="00ED7AAA" w:rsidRDefault="00ED7AAA">
      <w:pPr>
        <w:pStyle w:val="TOC4"/>
        <w:tabs>
          <w:tab w:val="left" w:pos="1680"/>
          <w:tab w:val="right" w:leader="dot" w:pos="9060"/>
        </w:tabs>
        <w:rPr>
          <w:noProof/>
          <w:sz w:val="22"/>
          <w:szCs w:val="22"/>
          <w:lang w:val="en-GB" w:eastAsia="en-GB"/>
        </w:rPr>
      </w:pPr>
      <w:r>
        <w:rPr>
          <w:noProof/>
        </w:rPr>
        <w:t>6.6.4.2</w:t>
      </w:r>
      <w:r>
        <w:rPr>
          <w:noProof/>
          <w:sz w:val="22"/>
          <w:szCs w:val="22"/>
          <w:lang w:val="en-GB" w:eastAsia="en-GB"/>
        </w:rPr>
        <w:tab/>
      </w:r>
      <w:r>
        <w:rPr>
          <w:noProof/>
        </w:rPr>
        <w:t>Integration through spatial planning</w:t>
      </w:r>
      <w:r>
        <w:rPr>
          <w:noProof/>
        </w:rPr>
        <w:tab/>
      </w:r>
      <w:r>
        <w:rPr>
          <w:noProof/>
        </w:rPr>
        <w:fldChar w:fldCharType="begin"/>
      </w:r>
      <w:r>
        <w:rPr>
          <w:noProof/>
        </w:rPr>
        <w:instrText xml:space="preserve"> PAGEREF _Toc519504858 \h </w:instrText>
      </w:r>
      <w:r>
        <w:rPr>
          <w:noProof/>
        </w:rPr>
      </w:r>
      <w:r>
        <w:rPr>
          <w:noProof/>
        </w:rPr>
        <w:fldChar w:fldCharType="separate"/>
      </w:r>
      <w:r w:rsidR="00B40E12">
        <w:rPr>
          <w:noProof/>
        </w:rPr>
        <w:t>1046</w:t>
      </w:r>
      <w:r>
        <w:rPr>
          <w:noProof/>
        </w:rPr>
        <w:fldChar w:fldCharType="end"/>
      </w:r>
    </w:p>
    <w:p w14:paraId="51819693" w14:textId="77E9AEE1" w:rsidR="00ED7AAA" w:rsidRDefault="00ED7AAA">
      <w:pPr>
        <w:pStyle w:val="TOC3"/>
        <w:tabs>
          <w:tab w:val="left" w:pos="1200"/>
          <w:tab w:val="right" w:leader="dot" w:pos="9060"/>
        </w:tabs>
        <w:rPr>
          <w:rFonts w:eastAsiaTheme="minorEastAsia"/>
          <w:lang w:eastAsia="en-GB"/>
        </w:rPr>
      </w:pPr>
      <w:r w:rsidRPr="00995E18">
        <w:rPr>
          <w:lang w:val="en-US"/>
        </w:rPr>
        <w:t>6.6.5</w:t>
      </w:r>
      <w:r>
        <w:rPr>
          <w:rFonts w:eastAsiaTheme="minorEastAsia"/>
          <w:lang w:eastAsia="en-GB"/>
        </w:rPr>
        <w:tab/>
      </w:r>
      <w:r w:rsidRPr="00995E18">
        <w:rPr>
          <w:lang w:val="en-US"/>
        </w:rPr>
        <w:t>Designing, implementing and assessing instruments and policy mixes</w:t>
      </w:r>
      <w:r>
        <w:tab/>
      </w:r>
      <w:r>
        <w:fldChar w:fldCharType="begin"/>
      </w:r>
      <w:r>
        <w:instrText xml:space="preserve"> PAGEREF _Toc519504859 \h </w:instrText>
      </w:r>
      <w:r>
        <w:fldChar w:fldCharType="separate"/>
      </w:r>
      <w:r w:rsidR="00B40E12">
        <w:t>1048</w:t>
      </w:r>
      <w:r>
        <w:fldChar w:fldCharType="end"/>
      </w:r>
    </w:p>
    <w:p w14:paraId="737A71E5" w14:textId="6599C705" w:rsidR="00ED7AAA" w:rsidRDefault="00ED7AAA">
      <w:pPr>
        <w:pStyle w:val="TOC4"/>
        <w:tabs>
          <w:tab w:val="left" w:pos="1680"/>
          <w:tab w:val="right" w:leader="dot" w:pos="9060"/>
        </w:tabs>
        <w:rPr>
          <w:noProof/>
          <w:sz w:val="22"/>
          <w:szCs w:val="22"/>
          <w:lang w:val="en-GB" w:eastAsia="en-GB"/>
        </w:rPr>
      </w:pPr>
      <w:r>
        <w:rPr>
          <w:noProof/>
        </w:rPr>
        <w:t>6.6.5.1</w:t>
      </w:r>
      <w:r>
        <w:rPr>
          <w:noProof/>
          <w:sz w:val="22"/>
          <w:szCs w:val="22"/>
          <w:lang w:val="en-GB" w:eastAsia="en-GB"/>
        </w:rPr>
        <w:tab/>
      </w:r>
      <w:r>
        <w:rPr>
          <w:noProof/>
        </w:rPr>
        <w:t>Legal and regulatory instruments</w:t>
      </w:r>
      <w:r>
        <w:rPr>
          <w:noProof/>
        </w:rPr>
        <w:tab/>
      </w:r>
      <w:r>
        <w:rPr>
          <w:noProof/>
        </w:rPr>
        <w:fldChar w:fldCharType="begin"/>
      </w:r>
      <w:r>
        <w:rPr>
          <w:noProof/>
        </w:rPr>
        <w:instrText xml:space="preserve"> PAGEREF _Toc519504860 \h </w:instrText>
      </w:r>
      <w:r>
        <w:rPr>
          <w:noProof/>
        </w:rPr>
      </w:r>
      <w:r>
        <w:rPr>
          <w:noProof/>
        </w:rPr>
        <w:fldChar w:fldCharType="separate"/>
      </w:r>
      <w:r w:rsidR="00B40E12">
        <w:rPr>
          <w:noProof/>
        </w:rPr>
        <w:t>1049</w:t>
      </w:r>
      <w:r>
        <w:rPr>
          <w:noProof/>
        </w:rPr>
        <w:fldChar w:fldCharType="end"/>
      </w:r>
    </w:p>
    <w:p w14:paraId="3B705EFE" w14:textId="3F1DBD09" w:rsidR="00ED7AAA" w:rsidRDefault="00ED7AAA">
      <w:pPr>
        <w:pStyle w:val="TOC4"/>
        <w:tabs>
          <w:tab w:val="left" w:pos="1680"/>
          <w:tab w:val="right" w:leader="dot" w:pos="9060"/>
        </w:tabs>
        <w:rPr>
          <w:noProof/>
          <w:sz w:val="22"/>
          <w:szCs w:val="22"/>
          <w:lang w:val="en-GB" w:eastAsia="en-GB"/>
        </w:rPr>
      </w:pPr>
      <w:r>
        <w:rPr>
          <w:noProof/>
        </w:rPr>
        <w:t>6.6.5.2</w:t>
      </w:r>
      <w:r>
        <w:rPr>
          <w:noProof/>
          <w:sz w:val="22"/>
          <w:szCs w:val="22"/>
          <w:lang w:val="en-GB" w:eastAsia="en-GB"/>
        </w:rPr>
        <w:tab/>
      </w:r>
      <w:r>
        <w:rPr>
          <w:noProof/>
        </w:rPr>
        <w:t>Economic and financial instruments</w:t>
      </w:r>
      <w:r>
        <w:rPr>
          <w:noProof/>
        </w:rPr>
        <w:tab/>
      </w:r>
      <w:r>
        <w:rPr>
          <w:noProof/>
        </w:rPr>
        <w:fldChar w:fldCharType="begin"/>
      </w:r>
      <w:r>
        <w:rPr>
          <w:noProof/>
        </w:rPr>
        <w:instrText xml:space="preserve"> PAGEREF _Toc519504861 \h </w:instrText>
      </w:r>
      <w:r>
        <w:rPr>
          <w:noProof/>
        </w:rPr>
      </w:r>
      <w:r>
        <w:rPr>
          <w:noProof/>
        </w:rPr>
        <w:fldChar w:fldCharType="separate"/>
      </w:r>
      <w:r w:rsidR="00B40E12">
        <w:rPr>
          <w:noProof/>
        </w:rPr>
        <w:t>1049</w:t>
      </w:r>
      <w:r>
        <w:rPr>
          <w:noProof/>
        </w:rPr>
        <w:fldChar w:fldCharType="end"/>
      </w:r>
    </w:p>
    <w:p w14:paraId="60F91967" w14:textId="0D46F708" w:rsidR="00ED7AAA" w:rsidRDefault="00ED7AAA">
      <w:pPr>
        <w:pStyle w:val="TOC4"/>
        <w:tabs>
          <w:tab w:val="left" w:pos="1680"/>
          <w:tab w:val="right" w:leader="dot" w:pos="9060"/>
        </w:tabs>
        <w:rPr>
          <w:noProof/>
          <w:sz w:val="22"/>
          <w:szCs w:val="22"/>
          <w:lang w:val="en-GB" w:eastAsia="en-GB"/>
        </w:rPr>
      </w:pPr>
      <w:r>
        <w:rPr>
          <w:noProof/>
        </w:rPr>
        <w:t>6.6.5.3</w:t>
      </w:r>
      <w:r>
        <w:rPr>
          <w:noProof/>
          <w:sz w:val="22"/>
          <w:szCs w:val="22"/>
          <w:lang w:val="en-GB" w:eastAsia="en-GB"/>
        </w:rPr>
        <w:tab/>
      </w:r>
      <w:r>
        <w:rPr>
          <w:noProof/>
        </w:rPr>
        <w:t>Social and information-based instruments</w:t>
      </w:r>
      <w:r>
        <w:rPr>
          <w:noProof/>
        </w:rPr>
        <w:tab/>
      </w:r>
      <w:r>
        <w:rPr>
          <w:noProof/>
        </w:rPr>
        <w:fldChar w:fldCharType="begin"/>
      </w:r>
      <w:r>
        <w:rPr>
          <w:noProof/>
        </w:rPr>
        <w:instrText xml:space="preserve"> PAGEREF _Toc519504862 \h </w:instrText>
      </w:r>
      <w:r>
        <w:rPr>
          <w:noProof/>
        </w:rPr>
      </w:r>
      <w:r>
        <w:rPr>
          <w:noProof/>
        </w:rPr>
        <w:fldChar w:fldCharType="separate"/>
      </w:r>
      <w:r w:rsidR="00B40E12">
        <w:rPr>
          <w:noProof/>
        </w:rPr>
        <w:t>1051</w:t>
      </w:r>
      <w:r>
        <w:rPr>
          <w:noProof/>
        </w:rPr>
        <w:fldChar w:fldCharType="end"/>
      </w:r>
    </w:p>
    <w:p w14:paraId="4F506A2C" w14:textId="1C785A95" w:rsidR="00ED7AAA" w:rsidRDefault="00ED7AAA">
      <w:pPr>
        <w:pStyle w:val="TOC4"/>
        <w:tabs>
          <w:tab w:val="left" w:pos="1680"/>
          <w:tab w:val="right" w:leader="dot" w:pos="9060"/>
        </w:tabs>
        <w:rPr>
          <w:noProof/>
          <w:sz w:val="22"/>
          <w:szCs w:val="22"/>
          <w:lang w:val="en-GB" w:eastAsia="en-GB"/>
        </w:rPr>
      </w:pPr>
      <w:r>
        <w:rPr>
          <w:noProof/>
        </w:rPr>
        <w:t>6.6.5.4</w:t>
      </w:r>
      <w:r>
        <w:rPr>
          <w:noProof/>
          <w:sz w:val="22"/>
          <w:szCs w:val="22"/>
          <w:lang w:val="en-GB" w:eastAsia="en-GB"/>
        </w:rPr>
        <w:tab/>
      </w:r>
      <w:r>
        <w:rPr>
          <w:noProof/>
        </w:rPr>
        <w:t>Rights-based instruments and customary norms</w:t>
      </w:r>
      <w:r>
        <w:rPr>
          <w:noProof/>
        </w:rPr>
        <w:tab/>
      </w:r>
      <w:r>
        <w:rPr>
          <w:noProof/>
        </w:rPr>
        <w:fldChar w:fldCharType="begin"/>
      </w:r>
      <w:r>
        <w:rPr>
          <w:noProof/>
        </w:rPr>
        <w:instrText xml:space="preserve"> PAGEREF _Toc519504863 \h </w:instrText>
      </w:r>
      <w:r>
        <w:rPr>
          <w:noProof/>
        </w:rPr>
      </w:r>
      <w:r>
        <w:rPr>
          <w:noProof/>
        </w:rPr>
        <w:fldChar w:fldCharType="separate"/>
      </w:r>
      <w:r w:rsidR="00B40E12">
        <w:rPr>
          <w:noProof/>
        </w:rPr>
        <w:t>1053</w:t>
      </w:r>
      <w:r>
        <w:rPr>
          <w:noProof/>
        </w:rPr>
        <w:fldChar w:fldCharType="end"/>
      </w:r>
    </w:p>
    <w:p w14:paraId="5B05E716" w14:textId="06D22A39" w:rsidR="00ED7AAA" w:rsidRDefault="00ED7AAA">
      <w:pPr>
        <w:pStyle w:val="TOC4"/>
        <w:tabs>
          <w:tab w:val="left" w:pos="1680"/>
          <w:tab w:val="right" w:leader="dot" w:pos="9060"/>
        </w:tabs>
        <w:rPr>
          <w:noProof/>
          <w:sz w:val="22"/>
          <w:szCs w:val="22"/>
          <w:lang w:val="en-GB" w:eastAsia="en-GB"/>
        </w:rPr>
      </w:pPr>
      <w:r>
        <w:rPr>
          <w:noProof/>
        </w:rPr>
        <w:t>6.6.5.5</w:t>
      </w:r>
      <w:r>
        <w:rPr>
          <w:noProof/>
          <w:sz w:val="22"/>
          <w:szCs w:val="22"/>
          <w:lang w:val="en-GB" w:eastAsia="en-GB"/>
        </w:rPr>
        <w:tab/>
      </w:r>
      <w:r>
        <w:rPr>
          <w:noProof/>
        </w:rPr>
        <w:t>Policy mix</w:t>
      </w:r>
      <w:r>
        <w:rPr>
          <w:noProof/>
        </w:rPr>
        <w:tab/>
      </w:r>
      <w:r>
        <w:rPr>
          <w:noProof/>
        </w:rPr>
        <w:fldChar w:fldCharType="begin"/>
      </w:r>
      <w:r>
        <w:rPr>
          <w:noProof/>
        </w:rPr>
        <w:instrText xml:space="preserve"> PAGEREF _Toc519504864 \h </w:instrText>
      </w:r>
      <w:r>
        <w:rPr>
          <w:noProof/>
        </w:rPr>
      </w:r>
      <w:r>
        <w:rPr>
          <w:noProof/>
        </w:rPr>
        <w:fldChar w:fldCharType="separate"/>
      </w:r>
      <w:r w:rsidR="00B40E12">
        <w:rPr>
          <w:noProof/>
        </w:rPr>
        <w:t>1054</w:t>
      </w:r>
      <w:r>
        <w:rPr>
          <w:noProof/>
        </w:rPr>
        <w:fldChar w:fldCharType="end"/>
      </w:r>
    </w:p>
    <w:p w14:paraId="0C7F0D50" w14:textId="737D1750" w:rsidR="00ED7AAA" w:rsidRDefault="00ED7AAA">
      <w:pPr>
        <w:pStyle w:val="TOC3"/>
        <w:tabs>
          <w:tab w:val="left" w:pos="1200"/>
          <w:tab w:val="right" w:leader="dot" w:pos="9060"/>
        </w:tabs>
        <w:rPr>
          <w:rFonts w:eastAsiaTheme="minorEastAsia"/>
          <w:lang w:eastAsia="en-GB"/>
        </w:rPr>
      </w:pPr>
      <w:r w:rsidRPr="00995E18">
        <w:rPr>
          <w:lang w:val="en-US"/>
        </w:rPr>
        <w:t>6.6.6</w:t>
      </w:r>
      <w:r>
        <w:rPr>
          <w:rFonts w:eastAsiaTheme="minorEastAsia"/>
          <w:lang w:eastAsia="en-GB"/>
        </w:rPr>
        <w:tab/>
      </w:r>
      <w:r w:rsidRPr="00995E18">
        <w:rPr>
          <w:lang w:val="en-US"/>
        </w:rPr>
        <w:t>Safeguarding biodiversity, nature’s contributions to people and good quality of life in a changing world</w:t>
      </w:r>
      <w:r>
        <w:tab/>
      </w:r>
      <w:r>
        <w:fldChar w:fldCharType="begin"/>
      </w:r>
      <w:r>
        <w:instrText xml:space="preserve"> PAGEREF _Toc519504865 \h </w:instrText>
      </w:r>
      <w:r>
        <w:fldChar w:fldCharType="separate"/>
      </w:r>
      <w:r w:rsidR="00B40E12">
        <w:t>1059</w:t>
      </w:r>
      <w:r>
        <w:fldChar w:fldCharType="end"/>
      </w:r>
    </w:p>
    <w:p w14:paraId="012E7322" w14:textId="55E89D1C" w:rsidR="00ED7AAA" w:rsidRDefault="00ED7AAA">
      <w:pPr>
        <w:pStyle w:val="TOC2"/>
        <w:tabs>
          <w:tab w:val="left" w:pos="720"/>
          <w:tab w:val="right" w:leader="dot" w:pos="9060"/>
        </w:tabs>
        <w:rPr>
          <w:rFonts w:eastAsiaTheme="minorEastAsia"/>
          <w:lang w:eastAsia="en-GB"/>
        </w:rPr>
      </w:pPr>
      <w:r>
        <w:rPr>
          <w:lang w:bidi="en-US"/>
        </w:rPr>
        <w:t>6.7</w:t>
      </w:r>
      <w:r>
        <w:rPr>
          <w:rFonts w:eastAsiaTheme="minorEastAsia"/>
          <w:lang w:eastAsia="en-GB"/>
        </w:rPr>
        <w:tab/>
      </w:r>
      <w:r>
        <w:rPr>
          <w:lang w:bidi="en-US"/>
        </w:rPr>
        <w:t>References</w:t>
      </w:r>
      <w:r>
        <w:tab/>
      </w:r>
      <w:r>
        <w:fldChar w:fldCharType="begin"/>
      </w:r>
      <w:r>
        <w:instrText xml:space="preserve"> PAGEREF _Toc519504866 \h </w:instrText>
      </w:r>
      <w:r>
        <w:fldChar w:fldCharType="separate"/>
      </w:r>
      <w:r w:rsidR="00B40E12">
        <w:t>1061</w:t>
      </w:r>
      <w:r>
        <w:fldChar w:fldCharType="end"/>
      </w:r>
    </w:p>
    <w:p w14:paraId="2ECF13D3" w14:textId="7C1CFF69" w:rsidR="00E80BE7" w:rsidRDefault="00E80BE7" w:rsidP="00E80BE7">
      <w:r>
        <w:fldChar w:fldCharType="end"/>
      </w:r>
      <w:r>
        <w:br w:type="page"/>
      </w:r>
    </w:p>
    <w:p w14:paraId="1C7E46CE" w14:textId="68195497" w:rsidR="00E97DE0" w:rsidRPr="00F02A52" w:rsidRDefault="00E97DE0" w:rsidP="00E77ADF">
      <w:pPr>
        <w:pStyle w:val="Heading2"/>
        <w:numPr>
          <w:ilvl w:val="0"/>
          <w:numId w:val="0"/>
        </w:numPr>
        <w:ind w:left="576" w:hanging="576"/>
      </w:pPr>
      <w:bookmarkStart w:id="1740" w:name="_Toc504380740"/>
      <w:bookmarkStart w:id="1741" w:name="_Toc519504778"/>
      <w:r w:rsidRPr="00F02A52">
        <w:lastRenderedPageBreak/>
        <w:t>Executive summary</w:t>
      </w:r>
      <w:bookmarkEnd w:id="1737"/>
      <w:bookmarkEnd w:id="1740"/>
      <w:bookmarkEnd w:id="1741"/>
      <w:r w:rsidRPr="00F02A52">
        <w:t xml:space="preserve"> </w:t>
      </w:r>
    </w:p>
    <w:p w14:paraId="336F0CFA" w14:textId="3037E9D2" w:rsidR="00E97DE0" w:rsidRPr="00F02A52" w:rsidRDefault="00E97DE0" w:rsidP="00E97DE0">
      <w:pPr>
        <w:rPr>
          <w:b/>
          <w:lang w:val="en-US"/>
        </w:rPr>
      </w:pPr>
      <w:r w:rsidRPr="00F02A52">
        <w:rPr>
          <w:b/>
          <w:lang w:val="en-US"/>
        </w:rPr>
        <w:t xml:space="preserve">Mainstreaming </w:t>
      </w:r>
      <w:r w:rsidR="00C73C9F">
        <w:rPr>
          <w:b/>
          <w:lang w:val="en-US"/>
        </w:rPr>
        <w:t xml:space="preserve">the conservation and sustainable use of </w:t>
      </w:r>
      <w:r w:rsidRPr="00F02A52">
        <w:rPr>
          <w:b/>
          <w:lang w:val="en-US"/>
        </w:rPr>
        <w:t xml:space="preserve">biodiversity and </w:t>
      </w:r>
      <w:r w:rsidR="00C73C9F">
        <w:rPr>
          <w:b/>
          <w:lang w:val="en-US"/>
        </w:rPr>
        <w:t xml:space="preserve">the sustained provision of </w:t>
      </w:r>
      <w:r w:rsidRPr="00F02A52">
        <w:rPr>
          <w:b/>
          <w:lang w:val="en-US"/>
        </w:rPr>
        <w:t xml:space="preserve">nature’s contributions to people into </w:t>
      </w:r>
      <w:r w:rsidR="00C73C9F">
        <w:rPr>
          <w:b/>
          <w:lang w:val="en-US"/>
        </w:rPr>
        <w:t xml:space="preserve">all sectoral </w:t>
      </w:r>
      <w:r w:rsidRPr="00F02A52">
        <w:rPr>
          <w:b/>
          <w:lang w:val="en-US"/>
        </w:rPr>
        <w:t xml:space="preserve">policies, plans, programmes, strategies and practices could be achieved </w:t>
      </w:r>
      <w:r w:rsidR="00C73C9F">
        <w:rPr>
          <w:b/>
          <w:lang w:val="en-US"/>
        </w:rPr>
        <w:t>with</w:t>
      </w:r>
      <w:r w:rsidRPr="00F02A52">
        <w:rPr>
          <w:b/>
          <w:lang w:val="en-US"/>
        </w:rPr>
        <w:t xml:space="preserve"> more proactive, focused and goal-oriented approach</w:t>
      </w:r>
      <w:r w:rsidR="00C73C9F">
        <w:rPr>
          <w:b/>
          <w:lang w:val="en-US"/>
        </w:rPr>
        <w:t>es</w:t>
      </w:r>
      <w:r w:rsidRPr="00F02A52">
        <w:rPr>
          <w:b/>
          <w:lang w:val="en-US"/>
        </w:rPr>
        <w:t xml:space="preserve"> to environmental action (</w:t>
      </w:r>
      <w:r w:rsidRPr="00F02A52">
        <w:rPr>
          <w:b/>
          <w:i/>
          <w:lang w:val="en-US"/>
        </w:rPr>
        <w:t>well established</w:t>
      </w:r>
      <w:r w:rsidRPr="00F02A52">
        <w:rPr>
          <w:b/>
          <w:lang w:val="en-US"/>
        </w:rPr>
        <w:t>) (6.1, 6.3, 6.4, 6.5, 6.6)</w:t>
      </w:r>
      <w:r w:rsidRPr="00F02A52">
        <w:rPr>
          <w:lang w:val="en-US"/>
        </w:rPr>
        <w:t xml:space="preserve">. </w:t>
      </w:r>
      <w:r w:rsidRPr="00F02A52">
        <w:rPr>
          <w:b/>
          <w:lang w:val="en-US"/>
        </w:rPr>
        <w:t xml:space="preserve">Key steps of mainstreaming include awareness raising, defining policy objectives as well as designing appropriate policy instruments and policy mixes (6.6, </w:t>
      </w:r>
      <w:r w:rsidR="00E14291">
        <w:rPr>
          <w:b/>
          <w:lang w:val="en-US"/>
        </w:rPr>
        <w:t>Table 6.11</w:t>
      </w:r>
      <w:r w:rsidRPr="00F02A52">
        <w:rPr>
          <w:b/>
          <w:lang w:val="en-US"/>
        </w:rPr>
        <w:t>)</w:t>
      </w:r>
      <w:r w:rsidRPr="00F02A52">
        <w:rPr>
          <w:lang w:val="en-US"/>
        </w:rPr>
        <w:t>. Mainstreaming of biodiversity is one of the major goals of international, regional and national biodiversity strategies through clear and measurable objectives such as the Aichi Biodiversity Targets and relevant Sustainable Development Goals (6.1, 6.3, 6.4.1). P</w:t>
      </w:r>
      <w:r w:rsidR="00C52B54">
        <w:rPr>
          <w:lang w:val="en-US"/>
        </w:rPr>
        <w:t>artial p</w:t>
      </w:r>
      <w:r w:rsidRPr="00F02A52">
        <w:rPr>
          <w:lang w:val="en-US"/>
        </w:rPr>
        <w:t>rogress has been made towards mainstreaming biodiversity</w:t>
      </w:r>
      <w:r w:rsidR="00C52B54">
        <w:rPr>
          <w:lang w:val="en-US"/>
        </w:rPr>
        <w:t>,</w:t>
      </w:r>
      <w:r w:rsidRPr="00F02A52">
        <w:rPr>
          <w:lang w:val="en-US"/>
        </w:rPr>
        <w:t xml:space="preserve"> and nature’s contributions to people </w:t>
      </w:r>
      <w:r w:rsidR="00C52B54">
        <w:rPr>
          <w:lang w:val="en-US"/>
        </w:rPr>
        <w:t xml:space="preserve">as well as tackling the underlying drivers of biodiversity loss, </w:t>
      </w:r>
      <w:r w:rsidRPr="00F02A52">
        <w:rPr>
          <w:lang w:val="en-US"/>
        </w:rPr>
        <w:t>by setting up, reviewing and updating biodiversity strategies and action plans at multiple levels. Nevertheless, substantial efforts to effectively implement existing legislation, and additional commitments to improve on the current situation, are required to halt biodiversity loss and further ecosystem degradation (6.3, 6.4.1). Mainstreaming biodiversity is essential for environmental policies (6.4.2), but even more so for economic sectors and business actors depending on, or influencing, biodiversity (6.4.1, 6.5, 6.6,</w:t>
      </w:r>
      <w:r w:rsidR="00C52B54">
        <w:rPr>
          <w:lang w:val="en-US"/>
        </w:rPr>
        <w:t xml:space="preserve"> Table 6.10,</w:t>
      </w:r>
      <w:r w:rsidRPr="00F02A52">
        <w:rPr>
          <w:lang w:val="en-US"/>
        </w:rPr>
        <w:t xml:space="preserve"> </w:t>
      </w:r>
      <w:r w:rsidR="00E14291">
        <w:rPr>
          <w:lang w:val="en-US"/>
        </w:rPr>
        <w:t>Table 6.11</w:t>
      </w:r>
      <w:r w:rsidRPr="00F02A52">
        <w:rPr>
          <w:lang w:val="en-US"/>
        </w:rPr>
        <w:t xml:space="preserve">), such as agriculture (6.5.1), forestry (6.5.2), fisheries (6.5.3), energy and mining, manufacturing (6.5.4) and services sectors (6.5.5). Opportunities to more successfully mainstream biodiversity and nature’s contributions to people, in public as well as private policy and decision-making, can be harnessed through three key steps (6.6, 6.6.1, </w:t>
      </w:r>
      <w:r w:rsidR="00E14291">
        <w:rPr>
          <w:lang w:val="en-US"/>
        </w:rPr>
        <w:t>Figure 6.13</w:t>
      </w:r>
      <w:r w:rsidRPr="00F02A52">
        <w:rPr>
          <w:lang w:val="en-US"/>
        </w:rPr>
        <w:t xml:space="preserve">, </w:t>
      </w:r>
      <w:r w:rsidR="00E14291">
        <w:rPr>
          <w:lang w:val="en-US"/>
        </w:rPr>
        <w:t>Table 6.11</w:t>
      </w:r>
      <w:r w:rsidRPr="00F02A52">
        <w:rPr>
          <w:lang w:val="en-US"/>
        </w:rPr>
        <w:t xml:space="preserve">): </w:t>
      </w:r>
      <w:r w:rsidR="00C52B54">
        <w:rPr>
          <w:lang w:val="en-US"/>
        </w:rPr>
        <w:t>first,</w:t>
      </w:r>
      <w:r w:rsidRPr="00F02A52">
        <w:rPr>
          <w:lang w:val="en-US"/>
        </w:rPr>
        <w:t xml:space="preserve"> raising awareness o</w:t>
      </w:r>
      <w:r w:rsidR="00C52B54">
        <w:rPr>
          <w:lang w:val="en-US"/>
        </w:rPr>
        <w:t>f</w:t>
      </w:r>
      <w:r w:rsidRPr="00F02A52">
        <w:rPr>
          <w:lang w:val="en-US"/>
        </w:rPr>
        <w:t xml:space="preserve"> the dependence of </w:t>
      </w:r>
      <w:r w:rsidR="00C52B54">
        <w:rPr>
          <w:lang w:val="en-US"/>
        </w:rPr>
        <w:t>good quality of life</w:t>
      </w:r>
      <w:r w:rsidRPr="00F02A52">
        <w:rPr>
          <w:lang w:val="en-US"/>
        </w:rPr>
        <w:t xml:space="preserve"> on nature, enhancing capacity-building and strengthening participation of affected actors in decision processes; </w:t>
      </w:r>
      <w:r w:rsidR="00C52B54">
        <w:rPr>
          <w:lang w:val="en-US"/>
        </w:rPr>
        <w:t>second,</w:t>
      </w:r>
      <w:r w:rsidRPr="00F02A52">
        <w:rPr>
          <w:lang w:val="en-US"/>
        </w:rPr>
        <w:t xml:space="preserve"> defining policy objectives concerning the ecological, economic and socio-cultural needs for achieving sustainable living, taking account of the diverse values of nature for different stakeholder groups; and </w:t>
      </w:r>
      <w:r w:rsidR="00C52B54">
        <w:rPr>
          <w:lang w:val="en-US"/>
        </w:rPr>
        <w:t>third,</w:t>
      </w:r>
      <w:r w:rsidRPr="00F02A52">
        <w:rPr>
          <w:lang w:val="en-US"/>
        </w:rPr>
        <w:t xml:space="preserve"> designing instruments and policy mixes to support the implementation of effective, efficient and equitable policy- and decision-making for nature and a good quality of life. </w:t>
      </w:r>
    </w:p>
    <w:p w14:paraId="4651AFE2" w14:textId="2FFAD77C" w:rsidR="00E97DE0" w:rsidRPr="00F02A52" w:rsidRDefault="00E97DE0" w:rsidP="00E97DE0">
      <w:pPr>
        <w:rPr>
          <w:lang w:val="en-US"/>
        </w:rPr>
      </w:pPr>
      <w:r w:rsidRPr="00F02A52">
        <w:rPr>
          <w:b/>
          <w:lang w:val="en-US"/>
        </w:rPr>
        <w:t xml:space="preserve">Developing integrated approaches across sectors would enable more systematic consideration of biodiversity and nature´s contribution to people </w:t>
      </w:r>
      <w:r w:rsidR="00AD5327">
        <w:rPr>
          <w:b/>
          <w:lang w:val="en-US"/>
        </w:rPr>
        <w:t>by</w:t>
      </w:r>
      <w:r w:rsidR="00AD5327" w:rsidRPr="00F02A52">
        <w:rPr>
          <w:b/>
          <w:lang w:val="en-US"/>
        </w:rPr>
        <w:t xml:space="preserve"> </w:t>
      </w:r>
      <w:r w:rsidRPr="00F02A52">
        <w:rPr>
          <w:b/>
          <w:lang w:val="en-US"/>
        </w:rPr>
        <w:t>public and private decision-makers (</w:t>
      </w:r>
      <w:r w:rsidRPr="00F02A52">
        <w:rPr>
          <w:b/>
          <w:i/>
          <w:lang w:val="en-US"/>
        </w:rPr>
        <w:t>well established</w:t>
      </w:r>
      <w:r w:rsidRPr="00F02A52">
        <w:rPr>
          <w:b/>
          <w:lang w:val="en-US"/>
        </w:rPr>
        <w:t xml:space="preserve">) (6.1, 6.2, 6.4, 6.5, 6.6, 6.6.4.1, </w:t>
      </w:r>
      <w:r w:rsidR="00E14291">
        <w:rPr>
          <w:b/>
          <w:lang w:val="en-US"/>
        </w:rPr>
        <w:t>Figure 6.2</w:t>
      </w:r>
      <w:r w:rsidRPr="00F02A52">
        <w:rPr>
          <w:b/>
          <w:lang w:val="en-US"/>
        </w:rPr>
        <w:t xml:space="preserve">). </w:t>
      </w:r>
      <w:r w:rsidR="00AD5327">
        <w:rPr>
          <w:b/>
          <w:lang w:val="en-US"/>
        </w:rPr>
        <w:t>This includes f</w:t>
      </w:r>
      <w:r w:rsidRPr="00F02A52">
        <w:rPr>
          <w:b/>
          <w:lang w:val="en-US"/>
        </w:rPr>
        <w:t xml:space="preserve">urther options to measure national welfare beyond current economic indicators, taking account of the diverse values of nature (6.6.3.1). </w:t>
      </w:r>
      <w:r w:rsidR="00026957">
        <w:rPr>
          <w:b/>
          <w:lang w:val="en-US"/>
        </w:rPr>
        <w:t>E</w:t>
      </w:r>
      <w:r w:rsidRPr="00F02A52">
        <w:rPr>
          <w:b/>
          <w:lang w:val="en-US"/>
        </w:rPr>
        <w:t xml:space="preserve">cological fiscal reforms </w:t>
      </w:r>
      <w:r w:rsidR="00026957">
        <w:rPr>
          <w:b/>
          <w:lang w:val="en-US"/>
        </w:rPr>
        <w:t xml:space="preserve">would </w:t>
      </w:r>
      <w:r w:rsidRPr="00F02A52">
        <w:rPr>
          <w:b/>
          <w:lang w:val="en-US"/>
        </w:rPr>
        <w:t>provide an integrated set of incentives to support the shift to sustainable development</w:t>
      </w:r>
      <w:r w:rsidR="00BC7D69">
        <w:rPr>
          <w:b/>
          <w:lang w:val="en-US"/>
        </w:rPr>
        <w:t xml:space="preserve"> (</w:t>
      </w:r>
      <w:r w:rsidR="00BC7D69" w:rsidRPr="00151152">
        <w:rPr>
          <w:b/>
          <w:i/>
          <w:lang w:val="en-US"/>
        </w:rPr>
        <w:t>established but incomplete</w:t>
      </w:r>
      <w:r w:rsidR="00BC7D69">
        <w:rPr>
          <w:b/>
          <w:lang w:val="en-US"/>
        </w:rPr>
        <w:t>)</w:t>
      </w:r>
      <w:r w:rsidRPr="00F02A52">
        <w:rPr>
          <w:b/>
          <w:lang w:val="en-US"/>
        </w:rPr>
        <w:t xml:space="preserve"> (6.4.1, 6.4.2</w:t>
      </w:r>
      <w:r w:rsidR="00026957">
        <w:rPr>
          <w:b/>
          <w:lang w:val="en-US"/>
        </w:rPr>
        <w:t>, 6.6.2</w:t>
      </w:r>
      <w:r w:rsidRPr="00F02A52">
        <w:rPr>
          <w:b/>
          <w:lang w:val="en-US"/>
        </w:rPr>
        <w:t xml:space="preserve">). </w:t>
      </w:r>
      <w:r w:rsidR="00026957">
        <w:rPr>
          <w:lang w:val="en-US"/>
        </w:rPr>
        <w:t>C</w:t>
      </w:r>
      <w:r w:rsidRPr="00F02A52">
        <w:rPr>
          <w:lang w:val="en-US"/>
        </w:rPr>
        <w:t xml:space="preserve">onventional sectoral approaches are insufficient to </w:t>
      </w:r>
      <w:r w:rsidR="00026957">
        <w:rPr>
          <w:lang w:val="en-US"/>
        </w:rPr>
        <w:t>tackle</w:t>
      </w:r>
      <w:r w:rsidR="00026957" w:rsidRPr="00F02A52">
        <w:rPr>
          <w:lang w:val="en-US"/>
        </w:rPr>
        <w:t xml:space="preserve"> </w:t>
      </w:r>
      <w:r w:rsidRPr="00F02A52">
        <w:rPr>
          <w:lang w:val="en-US"/>
        </w:rPr>
        <w:t xml:space="preserve">interlinked environmental, economic and </w:t>
      </w:r>
      <w:r w:rsidRPr="00BC7D69">
        <w:rPr>
          <w:lang w:val="en-US"/>
        </w:rPr>
        <w:t>social</w:t>
      </w:r>
      <w:r w:rsidRPr="00F02A52">
        <w:rPr>
          <w:lang w:val="en-US"/>
        </w:rPr>
        <w:t xml:space="preserve"> challenges. </w:t>
      </w:r>
      <w:r w:rsidR="00026957" w:rsidRPr="00F02A52">
        <w:rPr>
          <w:lang w:val="en-US"/>
        </w:rPr>
        <w:t xml:space="preserve">Actions in one sector may </w:t>
      </w:r>
      <w:r w:rsidR="00026957">
        <w:rPr>
          <w:lang w:val="en-US"/>
        </w:rPr>
        <w:t>affect</w:t>
      </w:r>
      <w:r w:rsidR="00026957" w:rsidRPr="00F02A52">
        <w:rPr>
          <w:lang w:val="en-US"/>
        </w:rPr>
        <w:t xml:space="preserve"> other sectors because policy design, </w:t>
      </w:r>
      <w:r w:rsidR="00026957">
        <w:rPr>
          <w:lang w:val="en-US"/>
        </w:rPr>
        <w:t>instrument</w:t>
      </w:r>
      <w:r w:rsidR="00026957" w:rsidRPr="00F02A52">
        <w:rPr>
          <w:lang w:val="en-US"/>
        </w:rPr>
        <w:t xml:space="preserve"> choice, or policy implementation</w:t>
      </w:r>
      <w:r w:rsidR="00026957">
        <w:rPr>
          <w:lang w:val="en-US"/>
        </w:rPr>
        <w:t xml:space="preserve"> rarely consider trade-offs</w:t>
      </w:r>
      <w:r w:rsidR="00026957" w:rsidRPr="00F02A52">
        <w:rPr>
          <w:lang w:val="en-US"/>
        </w:rPr>
        <w:t xml:space="preserve"> (6.2, 6.4.1, 6.4.2, 6.6, 6.6.4.1, 6.6.4.2, </w:t>
      </w:r>
      <w:r w:rsidR="00E0356B">
        <w:rPr>
          <w:lang w:val="en-US"/>
        </w:rPr>
        <w:t>Box 6.1</w:t>
      </w:r>
      <w:r w:rsidR="00026957" w:rsidRPr="00F02A52">
        <w:rPr>
          <w:lang w:val="en-US"/>
        </w:rPr>
        <w:t xml:space="preserve">, </w:t>
      </w:r>
      <w:r w:rsidR="00E0356B">
        <w:rPr>
          <w:lang w:val="en-US"/>
        </w:rPr>
        <w:t>Box 6.9</w:t>
      </w:r>
      <w:r w:rsidR="00026957" w:rsidRPr="00F02A52">
        <w:rPr>
          <w:lang w:val="en-US"/>
        </w:rPr>
        <w:t>).</w:t>
      </w:r>
      <w:r w:rsidRPr="00F02A52">
        <w:rPr>
          <w:lang w:val="en-US"/>
        </w:rPr>
        <w:t xml:space="preserve"> Without </w:t>
      </w:r>
      <w:r w:rsidR="00026957">
        <w:rPr>
          <w:lang w:val="en-US"/>
        </w:rPr>
        <w:t xml:space="preserve">coordination between, and </w:t>
      </w:r>
      <w:r w:rsidRPr="00F02A52">
        <w:rPr>
          <w:lang w:val="en-US"/>
        </w:rPr>
        <w:t>sustainable management practices</w:t>
      </w:r>
      <w:r w:rsidR="00026957">
        <w:rPr>
          <w:lang w:val="en-US"/>
        </w:rPr>
        <w:t xml:space="preserve"> within</w:t>
      </w:r>
      <w:r w:rsidRPr="00F02A52">
        <w:rPr>
          <w:lang w:val="en-US"/>
        </w:rPr>
        <w:t>,</w:t>
      </w:r>
      <w:r w:rsidR="00026957">
        <w:rPr>
          <w:lang w:val="en-US"/>
        </w:rPr>
        <w:t xml:space="preserve"> sectors,</w:t>
      </w:r>
      <w:r w:rsidRPr="00F02A52">
        <w:rPr>
          <w:lang w:val="en-US"/>
        </w:rPr>
        <w:t xml:space="preserve"> there is</w:t>
      </w:r>
      <w:r w:rsidR="00F56081">
        <w:rPr>
          <w:lang w:val="en-US"/>
        </w:rPr>
        <w:t xml:space="preserve"> </w:t>
      </w:r>
      <w:r w:rsidRPr="00F02A52">
        <w:rPr>
          <w:lang w:val="en-US"/>
        </w:rPr>
        <w:t>evidence that agriculture</w:t>
      </w:r>
      <w:r w:rsidR="00026957">
        <w:rPr>
          <w:lang w:val="en-US"/>
        </w:rPr>
        <w:t>,</w:t>
      </w:r>
      <w:r w:rsidRPr="00F02A52">
        <w:rPr>
          <w:lang w:val="en-US"/>
        </w:rPr>
        <w:t xml:space="preserve"> forestry</w:t>
      </w:r>
      <w:r w:rsidR="00026957">
        <w:rPr>
          <w:lang w:val="en-US"/>
        </w:rPr>
        <w:t>, fisheries, mining, energy, manufacturing and the service</w:t>
      </w:r>
      <w:r w:rsidR="000B0982">
        <w:rPr>
          <w:lang w:val="en-US"/>
        </w:rPr>
        <w:t>s</w:t>
      </w:r>
      <w:r w:rsidR="00026957">
        <w:rPr>
          <w:lang w:val="en-US"/>
        </w:rPr>
        <w:t xml:space="preserve"> sector</w:t>
      </w:r>
      <w:r w:rsidRPr="00F02A52">
        <w:rPr>
          <w:lang w:val="en-US"/>
        </w:rPr>
        <w:t xml:space="preserve"> may exert negative impacts on biodiversity</w:t>
      </w:r>
      <w:r w:rsidR="00026957">
        <w:rPr>
          <w:lang w:val="en-US"/>
        </w:rPr>
        <w:t>, on nature’s contributions to people</w:t>
      </w:r>
      <w:r w:rsidRPr="00F02A52">
        <w:rPr>
          <w:lang w:val="en-US"/>
        </w:rPr>
        <w:t xml:space="preserve"> and on the livelihoods of indigenous peoples and local communities (</w:t>
      </w:r>
      <w:r w:rsidR="00026957">
        <w:rPr>
          <w:lang w:val="en-US"/>
        </w:rPr>
        <w:t xml:space="preserve">6.4.2, </w:t>
      </w:r>
      <w:r w:rsidRPr="00F02A52">
        <w:rPr>
          <w:lang w:val="en-US"/>
        </w:rPr>
        <w:t>6.5.1</w:t>
      </w:r>
      <w:r w:rsidR="00026957">
        <w:rPr>
          <w:lang w:val="en-US"/>
        </w:rPr>
        <w:t>-</w:t>
      </w:r>
      <w:r w:rsidRPr="00F02A52">
        <w:rPr>
          <w:lang w:val="en-US"/>
        </w:rPr>
        <w:t>6.5.</w:t>
      </w:r>
      <w:r w:rsidR="00026957">
        <w:rPr>
          <w:lang w:val="en-US"/>
        </w:rPr>
        <w:t>5</w:t>
      </w:r>
      <w:r w:rsidRPr="00F02A52">
        <w:rPr>
          <w:lang w:val="en-US"/>
        </w:rPr>
        <w:t>,</w:t>
      </w:r>
      <w:r w:rsidR="00026957">
        <w:rPr>
          <w:lang w:val="en-US"/>
        </w:rPr>
        <w:t xml:space="preserve"> 6.6.4.1,</w:t>
      </w:r>
      <w:r w:rsidRPr="00F02A52">
        <w:rPr>
          <w:lang w:val="en-US"/>
        </w:rPr>
        <w:t xml:space="preserve"> </w:t>
      </w:r>
      <w:r w:rsidR="00E14291">
        <w:rPr>
          <w:lang w:val="en-US"/>
        </w:rPr>
        <w:t>Table 6.6</w:t>
      </w:r>
      <w:r w:rsidRPr="00F02A52">
        <w:rPr>
          <w:lang w:val="en-US"/>
        </w:rPr>
        <w:t xml:space="preserve">). </w:t>
      </w:r>
      <w:r w:rsidR="00026957" w:rsidRPr="006B0AFE">
        <w:t>Taking individual sectors as an example, a mismatch has been detected between the low degree of forest sector integration with other policy sectors on the one hand, and on the other its high potential to co</w:t>
      </w:r>
      <w:r w:rsidR="00026957">
        <w:t>ntribute to policy integration (6.5.2.3)</w:t>
      </w:r>
      <w:r w:rsidR="00026957" w:rsidRPr="006B0AFE">
        <w:t>.</w:t>
      </w:r>
      <w:r w:rsidR="00026957">
        <w:t xml:space="preserve"> </w:t>
      </w:r>
      <w:r w:rsidRPr="00F02A52">
        <w:rPr>
          <w:lang w:val="en-US"/>
        </w:rPr>
        <w:t xml:space="preserve">In Western Europe, multiple formal and informal institutions work against a societal transition to a low carbon economy in the </w:t>
      </w:r>
      <w:r>
        <w:rPr>
          <w:lang w:val="en-US"/>
        </w:rPr>
        <w:t>European Union</w:t>
      </w:r>
      <w:r w:rsidRPr="00F02A52">
        <w:rPr>
          <w:lang w:val="en-US"/>
        </w:rPr>
        <w:t xml:space="preserve"> (6.4.2). Similarly, in Central Asia, the combination of harmful subsidies and low energy and water prices that do not take into account the “polluter-pays” principle, and environmental standards based on outdated technology, may counteract general government priorities such as resource efficiency and promotion </w:t>
      </w:r>
      <w:r w:rsidRPr="00F02A52">
        <w:rPr>
          <w:lang w:val="en-US"/>
        </w:rPr>
        <w:lastRenderedPageBreak/>
        <w:t xml:space="preserve">of renewable energy (6.6.4). Policies only targeting supply security and growth in the manufacturing, mining and energy sectors may come at the expense of biodiversity and nature’s contributions to people, if they lack sufficient integration in wider policy agendas (6.5.4). </w:t>
      </w:r>
      <w:r w:rsidR="00026957" w:rsidRPr="006B0AFE">
        <w:t xml:space="preserve">With regard to economy-wide policy integration, </w:t>
      </w:r>
      <w:r w:rsidR="00026957">
        <w:t>r</w:t>
      </w:r>
      <w:r w:rsidRPr="00F02A52">
        <w:rPr>
          <w:lang w:val="en-US"/>
        </w:rPr>
        <w:t xml:space="preserve">eflecting the real changes in the </w:t>
      </w:r>
      <w:r w:rsidR="00026957">
        <w:rPr>
          <w:lang w:val="en-US"/>
        </w:rPr>
        <w:t xml:space="preserve">diverse </w:t>
      </w:r>
      <w:r w:rsidRPr="00F02A52">
        <w:rPr>
          <w:lang w:val="en-US"/>
        </w:rPr>
        <w:t>value</w:t>
      </w:r>
      <w:r w:rsidR="00026957">
        <w:rPr>
          <w:lang w:val="en-US"/>
        </w:rPr>
        <w:t>s</w:t>
      </w:r>
      <w:r w:rsidRPr="00F02A52">
        <w:rPr>
          <w:lang w:val="en-US"/>
        </w:rPr>
        <w:t xml:space="preserve"> of nature’s contributions to people in national income accounts is one option to provide better information and help to </w:t>
      </w:r>
      <w:r w:rsidR="00026957">
        <w:rPr>
          <w:lang w:val="en-US"/>
        </w:rPr>
        <w:t>mitigate</w:t>
      </w:r>
      <w:r w:rsidRPr="00F02A52">
        <w:rPr>
          <w:lang w:val="en-US"/>
        </w:rPr>
        <w:t xml:space="preserve"> trade-offs (6.6.3.1). Another option would be </w:t>
      </w:r>
      <w:r w:rsidR="00026957" w:rsidRPr="006B0AFE">
        <w:t>complementing national income accounts with satellite accounts containing information on the costs of ecosystem degradation.</w:t>
      </w:r>
      <w:r w:rsidR="00026957">
        <w:t xml:space="preserve"> </w:t>
      </w:r>
      <w:r w:rsidR="00026957">
        <w:rPr>
          <w:lang w:val="en-US"/>
        </w:rPr>
        <w:t>E</w:t>
      </w:r>
      <w:r w:rsidRPr="00F02A52">
        <w:rPr>
          <w:lang w:val="en-US"/>
        </w:rPr>
        <w:t xml:space="preserve">cological fiscal reform that creates an integrated set of incentives by redirecting taxation from labour to environment, including ecological indicators in intergovernmental fiscal relations and </w:t>
      </w:r>
      <w:r w:rsidR="00026957">
        <w:rPr>
          <w:lang w:val="en-US"/>
        </w:rPr>
        <w:t xml:space="preserve">by </w:t>
      </w:r>
      <w:r w:rsidRPr="00F02A52">
        <w:rPr>
          <w:lang w:val="en-US"/>
        </w:rPr>
        <w:t>greening public expenditure programmes</w:t>
      </w:r>
      <w:r w:rsidR="00026957">
        <w:rPr>
          <w:lang w:val="en-US"/>
        </w:rPr>
        <w:t>, could</w:t>
      </w:r>
      <w:r w:rsidRPr="00F02A52">
        <w:rPr>
          <w:lang w:val="en-US"/>
        </w:rPr>
        <w:t xml:space="preserve"> support the shift to sustainable development (6.4.1, 6.4.2, 6.6.2). While recognizing and promoting synergies and solutions to the extent possible through policy integration, dealing with trade-off decisions will probably remain the rule rather than the exception (6.6.4). Conflicting policy goals between different sectors may lead to conflicting roles of instruments, and thus to trade-offs between biodiversity and the delivery of nature’s contributions to people. Designing, implementing and assessing instruments in relation to their role in the overall policy mix </w:t>
      </w:r>
      <w:r w:rsidR="007D7DF6">
        <w:rPr>
          <w:lang w:val="en-US"/>
        </w:rPr>
        <w:t xml:space="preserve">would </w:t>
      </w:r>
      <w:r w:rsidRPr="00F02A52">
        <w:rPr>
          <w:lang w:val="en-US"/>
        </w:rPr>
        <w:t xml:space="preserve">help to mitigate </w:t>
      </w:r>
      <w:r w:rsidR="00026957">
        <w:rPr>
          <w:lang w:val="en-US"/>
        </w:rPr>
        <w:t>conflicting policy goals and</w:t>
      </w:r>
      <w:r w:rsidR="00026957" w:rsidRPr="00F02A52">
        <w:rPr>
          <w:lang w:val="en-US"/>
        </w:rPr>
        <w:t xml:space="preserve"> </w:t>
      </w:r>
      <w:r w:rsidRPr="00F02A52">
        <w:rPr>
          <w:lang w:val="en-US"/>
        </w:rPr>
        <w:t xml:space="preserve">trade-offs (6.2, 6.4.1, 6.5.5, 6.6.1, 6.6.2, 6.6.4.1, 6.6.5.5, </w:t>
      </w:r>
      <w:r w:rsidR="00E0356B">
        <w:rPr>
          <w:lang w:val="en-US"/>
        </w:rPr>
        <w:t>Box 6.1</w:t>
      </w:r>
      <w:r w:rsidRPr="00F02A52">
        <w:rPr>
          <w:lang w:val="en-US"/>
        </w:rPr>
        <w:t xml:space="preserve">). The use of proactive strategies, tools and methodologies to account for diverse values and criteria, and </w:t>
      </w:r>
      <w:r w:rsidR="00E02102">
        <w:rPr>
          <w:lang w:val="en-US"/>
        </w:rPr>
        <w:t xml:space="preserve">of </w:t>
      </w:r>
      <w:r w:rsidRPr="00F02A52">
        <w:rPr>
          <w:lang w:val="en-US"/>
        </w:rPr>
        <w:t xml:space="preserve">participatory processes can support trade-off analyses and facilitate policy integration (6.4.1, 6.4.2, 6.6.4, 6.6.5). </w:t>
      </w:r>
    </w:p>
    <w:p w14:paraId="46D53B81" w14:textId="37B43BB8" w:rsidR="00E97DE0" w:rsidRPr="00F02A52" w:rsidRDefault="00E97DE0" w:rsidP="00E97DE0">
      <w:pPr>
        <w:rPr>
          <w:lang w:val="en-US"/>
        </w:rPr>
      </w:pPr>
      <w:r w:rsidRPr="00F02A52">
        <w:rPr>
          <w:b/>
          <w:lang w:val="en-US"/>
        </w:rPr>
        <w:t>Legal and regulatory instruments are the backbone of policy mixes and are necessary to promote the conservation, restoration and sustainable use of biodiversity as well as fair ecosystem governance for the long-term maintenance of ecosystems and for good quality of life (</w:t>
      </w:r>
      <w:r w:rsidRPr="00F02A52">
        <w:rPr>
          <w:b/>
          <w:i/>
          <w:lang w:val="en-US"/>
        </w:rPr>
        <w:t>well established</w:t>
      </w:r>
      <w:r w:rsidRPr="00F02A52">
        <w:rPr>
          <w:b/>
          <w:lang w:val="en-US"/>
        </w:rPr>
        <w:t xml:space="preserve">) (6.2, 6.3, 6.4, 6.5, 6.6, 6.6.5.1, </w:t>
      </w:r>
      <w:r w:rsidR="00E14291">
        <w:rPr>
          <w:b/>
          <w:lang w:val="en-US"/>
        </w:rPr>
        <w:t>Table 6.5</w:t>
      </w:r>
      <w:r w:rsidRPr="00F02A52">
        <w:rPr>
          <w:b/>
          <w:lang w:val="en-US"/>
        </w:rPr>
        <w:t xml:space="preserve">, </w:t>
      </w:r>
      <w:r w:rsidR="00E14291">
        <w:rPr>
          <w:b/>
          <w:lang w:val="en-US"/>
        </w:rPr>
        <w:t>Table 6.11</w:t>
      </w:r>
      <w:r w:rsidRPr="00F02A52">
        <w:rPr>
          <w:b/>
          <w:lang w:val="en-US"/>
        </w:rPr>
        <w:t xml:space="preserve">). </w:t>
      </w:r>
      <w:r w:rsidRPr="00F02A52">
        <w:rPr>
          <w:lang w:val="en-US"/>
        </w:rPr>
        <w:t xml:space="preserve">Formal instruments such as laws, regulations, standards and planning instruments usually set the basic framework for other policy instruments to function (6.2, 6.3, 6.4.1, 6.4.2, 6.6.5, </w:t>
      </w:r>
      <w:r w:rsidR="00E14291">
        <w:rPr>
          <w:lang w:val="en-US"/>
        </w:rPr>
        <w:t>Table 6.2</w:t>
      </w:r>
      <w:r w:rsidRPr="00F02A52">
        <w:rPr>
          <w:lang w:val="en-US"/>
        </w:rPr>
        <w:t xml:space="preserve">, </w:t>
      </w:r>
      <w:r w:rsidR="00E14291">
        <w:rPr>
          <w:lang w:val="en-US"/>
        </w:rPr>
        <w:t>Table 6.6</w:t>
      </w:r>
      <w:r w:rsidRPr="00F02A52">
        <w:rPr>
          <w:lang w:val="en-US"/>
        </w:rPr>
        <w:t xml:space="preserve">, </w:t>
      </w:r>
      <w:r w:rsidR="00E14291">
        <w:rPr>
          <w:lang w:val="en-US"/>
        </w:rPr>
        <w:t>Table 6.9</w:t>
      </w:r>
      <w:r w:rsidRPr="00F02A52">
        <w:rPr>
          <w:lang w:val="en-US"/>
        </w:rPr>
        <w:t xml:space="preserve">). They work through command and control, representing binding rules for governments, businesses, land users and citizens. These formal instruments are increasingly complemented by informal instruments. Ratifying and implementing international treaties and transboundary agreements provides a strong impetus for improving national and subnational policies in all sectors (6.3). For example, effective implementation of the Natura 2000 network in the </w:t>
      </w:r>
      <w:r>
        <w:rPr>
          <w:lang w:val="en-US"/>
        </w:rPr>
        <w:t>European Union</w:t>
      </w:r>
      <w:r w:rsidRPr="00F02A52">
        <w:rPr>
          <w:lang w:val="en-US"/>
        </w:rPr>
        <w:t>, as well as the Emerald Network as its extension to non-</w:t>
      </w:r>
      <w:r>
        <w:rPr>
          <w:lang w:val="en-US"/>
        </w:rPr>
        <w:t>European Union</w:t>
      </w:r>
      <w:r w:rsidRPr="00F02A52">
        <w:rPr>
          <w:lang w:val="en-US"/>
        </w:rPr>
        <w:t xml:space="preserve"> countries and the Pan-European Ecological Network, help considerably to meet conservation objectives under international law. Marine protected areas, however, need more attention (6.4.1). For freshwater ecosystems, the </w:t>
      </w:r>
      <w:r>
        <w:rPr>
          <w:lang w:val="en-US"/>
        </w:rPr>
        <w:t>European Union</w:t>
      </w:r>
      <w:r w:rsidRPr="00F02A52">
        <w:rPr>
          <w:lang w:val="en-US"/>
        </w:rPr>
        <w:t xml:space="preserve"> Water Framework Directive is of particular importance</w:t>
      </w:r>
      <w:r w:rsidR="00BC7D69">
        <w:rPr>
          <w:lang w:val="en-US"/>
        </w:rPr>
        <w:t xml:space="preserve"> </w:t>
      </w:r>
      <w:r w:rsidR="00683391">
        <w:rPr>
          <w:lang w:val="en-US"/>
        </w:rPr>
        <w:t>for</w:t>
      </w:r>
      <w:r w:rsidRPr="00F02A52">
        <w:rPr>
          <w:lang w:val="en-US"/>
        </w:rPr>
        <w:t xml:space="preserve"> achieving a good status for surface and groundwater</w:t>
      </w:r>
      <w:r w:rsidR="00683391">
        <w:rPr>
          <w:lang w:val="en-US"/>
        </w:rPr>
        <w:t xml:space="preserve"> </w:t>
      </w:r>
      <w:r w:rsidR="00683391" w:rsidRPr="00F02A52">
        <w:rPr>
          <w:lang w:val="en-US"/>
        </w:rPr>
        <w:t>(6.3.2.3, 6.4.2, 6.5.1, 6.5.2, 6.5.3, 6.5.4, 6.6.3, 6.6.5.5)</w:t>
      </w:r>
      <w:r w:rsidR="00683391">
        <w:rPr>
          <w:lang w:val="en-US"/>
        </w:rPr>
        <w:t xml:space="preserve">, </w:t>
      </w:r>
      <w:r w:rsidR="00683391" w:rsidRPr="00683391">
        <w:rPr>
          <w:lang w:val="en-US"/>
        </w:rPr>
        <w:t>although integration and implementation of such novel governance approaches often remain incomplete, and ineffective when member States retain existing structures and procedures without transferring responsibilities and power to the river basin authorities</w:t>
      </w:r>
      <w:r w:rsidR="00683391">
        <w:rPr>
          <w:lang w:val="en-US"/>
        </w:rPr>
        <w:t xml:space="preserve"> (6.4.2)</w:t>
      </w:r>
      <w:r w:rsidR="00683391" w:rsidRPr="00683391">
        <w:rPr>
          <w:lang w:val="en-US"/>
        </w:rPr>
        <w:t>. Similar structures have been developed in non-European Union countries, such as Ukraine, which share river basins</w:t>
      </w:r>
      <w:r w:rsidR="00683391">
        <w:rPr>
          <w:lang w:val="en-US"/>
        </w:rPr>
        <w:t xml:space="preserve"> with European Union countries (6.4.2)</w:t>
      </w:r>
      <w:r w:rsidR="00683391" w:rsidRPr="00683391">
        <w:rPr>
          <w:lang w:val="en-US"/>
        </w:rPr>
        <w:t>. Targeted spatial and urban planning integrated across sectors and scales can support the conservation of biodiversity and nature’s contributions to people.</w:t>
      </w:r>
      <w:r w:rsidR="00F56081">
        <w:rPr>
          <w:lang w:val="en-US"/>
        </w:rPr>
        <w:t xml:space="preserve"> </w:t>
      </w:r>
      <w:r w:rsidRPr="00F02A52">
        <w:rPr>
          <w:lang w:val="en-US"/>
        </w:rPr>
        <w:t xml:space="preserve">Such planning helps to safeguard sensitive areas, improve the state of ecosystems, minimize current and potential future impacts, as well as </w:t>
      </w:r>
      <w:r w:rsidR="00AB5F8D">
        <w:rPr>
          <w:lang w:val="en-US"/>
        </w:rPr>
        <w:t xml:space="preserve">to </w:t>
      </w:r>
      <w:r w:rsidRPr="00F02A52">
        <w:rPr>
          <w:lang w:val="en-US"/>
        </w:rPr>
        <w:t xml:space="preserve">identify synergistic land-use options. Urban planning has particular responsibility in ensuring biodiversity conservation and the delivery of nature’s contributions to people today and in the future, and in enhancing the quality of life of an increasing number of urban dwellers (6.6.4.2). Planning informed by biodiversity and nature’s contributions to people can facilitate public participation and stewardship and provide the basis for targeted investments in nature’s contributions to people, for example by designating specific areas for </w:t>
      </w:r>
      <w:r w:rsidRPr="00F02A52">
        <w:rPr>
          <w:lang w:val="en-US"/>
        </w:rPr>
        <w:lastRenderedPageBreak/>
        <w:t xml:space="preserve">results-oriented agri-environmental measures (6.6.4.2). Although regulatory instruments are the backbone of policy mixes, one key factor constraining the effectiveness of existing environmental governance arrangements is limited enforcement due, for example, to lack of institutional capacities and financial means, or corruption (6.3.1, 6.4.1, 6.4.2). </w:t>
      </w:r>
    </w:p>
    <w:p w14:paraId="7D58ABDC" w14:textId="53E743EA" w:rsidR="00E97DE0" w:rsidRPr="00F02A52" w:rsidRDefault="00E97DE0" w:rsidP="00E97DE0">
      <w:pPr>
        <w:rPr>
          <w:lang w:val="en-US"/>
        </w:rPr>
      </w:pPr>
      <w:r w:rsidRPr="00F02A52">
        <w:rPr>
          <w:b/>
          <w:lang w:val="en-US"/>
        </w:rPr>
        <w:t xml:space="preserve">Economic and financial instruments complement regulatory and other policy instruments </w:t>
      </w:r>
      <w:r w:rsidR="00244567">
        <w:rPr>
          <w:b/>
          <w:lang w:val="en-US"/>
        </w:rPr>
        <w:t>by balancing</w:t>
      </w:r>
      <w:r w:rsidRPr="00F02A52">
        <w:rPr>
          <w:b/>
          <w:lang w:val="en-US"/>
        </w:rPr>
        <w:t xml:space="preserve"> conservation benefits and costs between actors and regions (</w:t>
      </w:r>
      <w:r w:rsidRPr="00F02A52">
        <w:rPr>
          <w:b/>
          <w:i/>
          <w:lang w:val="en-US"/>
        </w:rPr>
        <w:t>well established</w:t>
      </w:r>
      <w:r w:rsidRPr="00F02A52">
        <w:rPr>
          <w:b/>
          <w:lang w:val="en-US"/>
        </w:rPr>
        <w:t xml:space="preserve">) (6.2, 6.3, 6.4, 6.5, 6.6). </w:t>
      </w:r>
      <w:r w:rsidR="00244567" w:rsidRPr="006B0AFE">
        <w:rPr>
          <w:b/>
          <w:bCs/>
        </w:rPr>
        <w:t>Improving existing policies and developing and implementing new policies could help to avoid biodiversity loss and eco</w:t>
      </w:r>
      <w:r w:rsidR="00244567">
        <w:rPr>
          <w:b/>
          <w:bCs/>
        </w:rPr>
        <w:t>system degradation (</w:t>
      </w:r>
      <w:r w:rsidR="00244567" w:rsidRPr="00151152">
        <w:rPr>
          <w:b/>
          <w:bCs/>
          <w:i/>
        </w:rPr>
        <w:t>established but incomplete</w:t>
      </w:r>
      <w:r w:rsidR="00244567">
        <w:rPr>
          <w:b/>
          <w:bCs/>
        </w:rPr>
        <w:t>) (</w:t>
      </w:r>
      <w:r w:rsidR="00244567" w:rsidRPr="006B0AFE">
        <w:rPr>
          <w:b/>
          <w:bCs/>
        </w:rPr>
        <w:t>6.2, 6.</w:t>
      </w:r>
      <w:r w:rsidR="00244567">
        <w:rPr>
          <w:b/>
          <w:bCs/>
        </w:rPr>
        <w:t>4.1, 6.4.2, 6.5, 6.6.2, 6.6.5.2,</w:t>
      </w:r>
      <w:r w:rsidR="00244567" w:rsidRPr="006B0AFE">
        <w:rPr>
          <w:b/>
          <w:bCs/>
        </w:rPr>
        <w:t xml:space="preserve"> Table 6.5, </w:t>
      </w:r>
      <w:r w:rsidR="00244567">
        <w:rPr>
          <w:b/>
          <w:bCs/>
        </w:rPr>
        <w:t xml:space="preserve">Table </w:t>
      </w:r>
      <w:r w:rsidR="00244567" w:rsidRPr="006B0AFE">
        <w:rPr>
          <w:b/>
          <w:bCs/>
        </w:rPr>
        <w:t xml:space="preserve">6.6, </w:t>
      </w:r>
      <w:r w:rsidR="00244567">
        <w:rPr>
          <w:b/>
          <w:bCs/>
        </w:rPr>
        <w:t>Table 6.11)</w:t>
      </w:r>
      <w:r w:rsidR="00244567" w:rsidRPr="006B0AFE">
        <w:t>.</w:t>
      </w:r>
      <w:r w:rsidRPr="00F02A52">
        <w:rPr>
          <w:b/>
          <w:lang w:val="en-US"/>
        </w:rPr>
        <w:t xml:space="preserve"> </w:t>
      </w:r>
      <w:r w:rsidRPr="00F02A52">
        <w:rPr>
          <w:lang w:val="en-US"/>
        </w:rPr>
        <w:t>Economic and financial instruments include a wide range of designs and implementation approaches, both traditional and new (</w:t>
      </w:r>
      <w:r w:rsidR="00E14291">
        <w:rPr>
          <w:lang w:val="en-US"/>
        </w:rPr>
        <w:t>Table 6.2</w:t>
      </w:r>
      <w:r w:rsidRPr="00F02A52">
        <w:rPr>
          <w:lang w:val="en-US"/>
        </w:rPr>
        <w:t xml:space="preserve">). </w:t>
      </w:r>
      <w:r w:rsidR="00244567" w:rsidRPr="006B0AFE">
        <w:t>Since markets undervalue nature’s contributions to people, economic and financial instruments</w:t>
      </w:r>
      <w:r w:rsidRPr="00F02A52">
        <w:rPr>
          <w:lang w:val="en-US"/>
        </w:rPr>
        <w:t xml:space="preserve"> aim to change the behaviour of businesses, land users</w:t>
      </w:r>
      <w:r w:rsidR="00244567">
        <w:rPr>
          <w:lang w:val="en-US"/>
        </w:rPr>
        <w:t>,</w:t>
      </w:r>
      <w:r w:rsidRPr="00F02A52">
        <w:rPr>
          <w:lang w:val="en-US"/>
        </w:rPr>
        <w:t xml:space="preserve"> citizens</w:t>
      </w:r>
      <w:r w:rsidR="00244567">
        <w:rPr>
          <w:lang w:val="en-US"/>
        </w:rPr>
        <w:t xml:space="preserve"> and</w:t>
      </w:r>
      <w:r w:rsidRPr="00F02A52">
        <w:rPr>
          <w:lang w:val="en-US"/>
        </w:rPr>
        <w:t xml:space="preserve"> public</w:t>
      </w:r>
      <w:r w:rsidR="00257994">
        <w:rPr>
          <w:lang w:val="en-US"/>
        </w:rPr>
        <w:t>-sector</w:t>
      </w:r>
      <w:r w:rsidRPr="00F02A52">
        <w:rPr>
          <w:lang w:val="en-US"/>
        </w:rPr>
        <w:t xml:space="preserve"> actors, through incentives and disincentives </w:t>
      </w:r>
      <w:r w:rsidR="001D2ED2">
        <w:rPr>
          <w:lang w:val="en-US"/>
        </w:rPr>
        <w:t>to correct price signals</w:t>
      </w:r>
      <w:r w:rsidRPr="00F02A52">
        <w:rPr>
          <w:lang w:val="en-US"/>
        </w:rPr>
        <w:t xml:space="preserve">. Environmental taxes, charges and fees </w:t>
      </w:r>
      <w:r w:rsidR="001D2ED2">
        <w:rPr>
          <w:lang w:val="en-US"/>
        </w:rPr>
        <w:t>make</w:t>
      </w:r>
      <w:r w:rsidR="001D2ED2" w:rsidRPr="00F02A52">
        <w:rPr>
          <w:lang w:val="en-US"/>
        </w:rPr>
        <w:t xml:space="preserve"> </w:t>
      </w:r>
      <w:r w:rsidRPr="00F02A52">
        <w:rPr>
          <w:lang w:val="en-US"/>
        </w:rPr>
        <w:t xml:space="preserve">environmental pollution and habitat degradation more expensive, thereby making the polluter pay, whereas payments for ecosystem services or compensation payments reward conservation-friendly behaviour that </w:t>
      </w:r>
      <w:r w:rsidR="001D2ED2">
        <w:rPr>
          <w:lang w:val="en-US"/>
        </w:rPr>
        <w:t>is</w:t>
      </w:r>
      <w:r w:rsidR="001D2ED2" w:rsidRPr="00F02A52">
        <w:rPr>
          <w:lang w:val="en-US"/>
        </w:rPr>
        <w:t xml:space="preserve"> </w:t>
      </w:r>
      <w:r w:rsidRPr="00F02A52">
        <w:rPr>
          <w:lang w:val="en-US"/>
        </w:rPr>
        <w:t>otherwise not profitable or affordable (6.4.1, 6.4.2, 6.6.5.2). Reforming environmentally harmful subsidies in sectors</w:t>
      </w:r>
      <w:r w:rsidR="00257994">
        <w:rPr>
          <w:lang w:val="en-US"/>
        </w:rPr>
        <w:t xml:space="preserve"> that</w:t>
      </w:r>
      <w:r w:rsidRPr="00F02A52">
        <w:rPr>
          <w:lang w:val="en-US"/>
        </w:rPr>
        <w:t xml:space="preserve"> negatively affect ecosystems </w:t>
      </w:r>
      <w:r w:rsidR="001D2ED2" w:rsidRPr="006B0AFE">
        <w:t>(e.g., agriculture, fisheries, energy)</w:t>
      </w:r>
      <w:r w:rsidR="001D2ED2">
        <w:t xml:space="preserve"> would support more</w:t>
      </w:r>
      <w:r w:rsidRPr="00F02A52">
        <w:rPr>
          <w:lang w:val="en-US"/>
        </w:rPr>
        <w:t xml:space="preserve"> cost-effective</w:t>
      </w:r>
      <w:r w:rsidR="001D2ED2">
        <w:rPr>
          <w:lang w:val="en-US"/>
        </w:rPr>
        <w:t xml:space="preserve"> use of public funds</w:t>
      </w:r>
      <w:r w:rsidRPr="00F02A52">
        <w:rPr>
          <w:lang w:val="en-US"/>
        </w:rPr>
        <w:t xml:space="preserve"> in reaching conservation objectives. Innovative economic and financial instruments include biodiversity offsets and habitat banking, tax reliefs, ecological fiscal transfers and integrated funding for biodiversity and climate change adaptation (6.4.1, 6.4.2, 6.5.1</w:t>
      </w:r>
      <w:r w:rsidR="001D2ED2">
        <w:rPr>
          <w:lang w:val="en-US"/>
        </w:rPr>
        <w:t>-</w:t>
      </w:r>
      <w:r w:rsidRPr="00F02A52">
        <w:rPr>
          <w:lang w:val="en-US"/>
        </w:rPr>
        <w:t xml:space="preserve">6.5.5, 6.6.2, 6.6.3.2, 6.6.5.2). However, economic and financial instruments are context dependent and sometimes contested, as different actors hold different norms and values towards monetary incentives and towards using markets to achieve environmental and conservation goals (6.2, 6.4.1, 6.4.2, 6.6.2, 6.6.5.2). Economic and financial instruments </w:t>
      </w:r>
      <w:r w:rsidR="001D2ED2">
        <w:rPr>
          <w:lang w:val="en-US"/>
        </w:rPr>
        <w:t>are more effective if</w:t>
      </w:r>
      <w:r w:rsidRPr="00F02A52">
        <w:rPr>
          <w:lang w:val="en-US"/>
        </w:rPr>
        <w:t xml:space="preserve"> customized to </w:t>
      </w:r>
      <w:r w:rsidR="001D2ED2">
        <w:rPr>
          <w:lang w:val="en-US"/>
        </w:rPr>
        <w:t xml:space="preserve">relevant scales, from global to </w:t>
      </w:r>
      <w:r w:rsidRPr="00F02A52">
        <w:rPr>
          <w:lang w:val="en-US"/>
        </w:rPr>
        <w:t xml:space="preserve">national and local conditions </w:t>
      </w:r>
      <w:r w:rsidR="00C80653">
        <w:rPr>
          <w:lang w:val="en-US"/>
        </w:rPr>
        <w:t>in</w:t>
      </w:r>
      <w:r w:rsidRPr="00F02A52">
        <w:rPr>
          <w:lang w:val="en-US"/>
        </w:rPr>
        <w:t xml:space="preserve"> achieving conservation targets, while considering social impacts (6.2, 6.4, </w:t>
      </w:r>
      <w:r w:rsidR="00257994">
        <w:rPr>
          <w:lang w:val="en-US"/>
        </w:rPr>
        <w:t xml:space="preserve">6.6.2, </w:t>
      </w:r>
      <w:r w:rsidRPr="00F02A52">
        <w:rPr>
          <w:lang w:val="en-US"/>
        </w:rPr>
        <w:t>6.6.5). These instruments need, therefore, to be implemented with caution as they can have unintended social consequences and can also be detrimental to efforts to maintain and restore biodiversity and nature’s contributions to people, for example when promoting intensification of agricultural and forest land use.</w:t>
      </w:r>
    </w:p>
    <w:p w14:paraId="4DC61B9F" w14:textId="0FF598D5" w:rsidR="00E97DE0" w:rsidRPr="00F02A52" w:rsidRDefault="00E97DE0" w:rsidP="00E97DE0">
      <w:pPr>
        <w:rPr>
          <w:lang w:val="en-US"/>
        </w:rPr>
      </w:pPr>
      <w:r w:rsidRPr="00F02A52">
        <w:rPr>
          <w:b/>
          <w:lang w:val="en-US"/>
        </w:rPr>
        <w:t>Social and information-based policy instruments have attracted significant interest in many policy sectors due to their capacity to integrate environmental concerns and trigger behavioural change at the local, national and international levels, and to include consumers and producers in policy development (</w:t>
      </w:r>
      <w:r w:rsidRPr="00F02A52">
        <w:rPr>
          <w:b/>
          <w:i/>
          <w:lang w:val="en-US"/>
        </w:rPr>
        <w:t>established but incomplete</w:t>
      </w:r>
      <w:r w:rsidRPr="00F02A52">
        <w:rPr>
          <w:b/>
          <w:lang w:val="en-US"/>
        </w:rPr>
        <w:t xml:space="preserve">) (6.2, 6.3, 6.4, 6.5, 6.6.5.3, </w:t>
      </w:r>
      <w:r w:rsidR="00E14291">
        <w:rPr>
          <w:b/>
          <w:lang w:val="en-US"/>
        </w:rPr>
        <w:t>Table 6.5</w:t>
      </w:r>
      <w:r w:rsidRPr="00F02A52">
        <w:rPr>
          <w:b/>
          <w:lang w:val="en-US"/>
        </w:rPr>
        <w:t>,</w:t>
      </w:r>
      <w:r w:rsidR="00E14291">
        <w:rPr>
          <w:b/>
          <w:lang w:val="en-US"/>
        </w:rPr>
        <w:t xml:space="preserve"> Table 6.11</w:t>
      </w:r>
      <w:r w:rsidRPr="00F02A52">
        <w:rPr>
          <w:b/>
          <w:lang w:val="en-US"/>
        </w:rPr>
        <w:t xml:space="preserve">). </w:t>
      </w:r>
      <w:r w:rsidRPr="00F02A52">
        <w:rPr>
          <w:lang w:val="en-US"/>
        </w:rPr>
        <w:t xml:space="preserve">If social and information-based instruments, such as voluntary market standards or social and environmental reporting, are to operate effectively as tools for conservation of biodiversity, sustained delivery of nature’s contributions to people and poverty reduction, they have to be paired with the development of capacity-building and compliance mechanisms (6.4.2). </w:t>
      </w:r>
      <w:r w:rsidR="00C60F08">
        <w:rPr>
          <w:lang w:val="en-US"/>
        </w:rPr>
        <w:t>E</w:t>
      </w:r>
      <w:r w:rsidRPr="00F02A52">
        <w:rPr>
          <w:lang w:val="en-US"/>
        </w:rPr>
        <w:t>nhanced consumer awareness, media coverage, business commitment and sustainable government procurement</w:t>
      </w:r>
      <w:r w:rsidR="00C60F08">
        <w:rPr>
          <w:lang w:val="en-US"/>
        </w:rPr>
        <w:t xml:space="preserve"> have increased</w:t>
      </w:r>
      <w:r w:rsidRPr="00F02A52">
        <w:rPr>
          <w:lang w:val="en-US"/>
        </w:rPr>
        <w:t xml:space="preserve"> the market shares of certified products (6.6.5.3). Progress with certification is</w:t>
      </w:r>
      <w:r w:rsidR="00C60F08">
        <w:rPr>
          <w:lang w:val="en-US"/>
        </w:rPr>
        <w:t xml:space="preserve"> more</w:t>
      </w:r>
      <w:r w:rsidRPr="00F02A52">
        <w:rPr>
          <w:lang w:val="en-US"/>
        </w:rPr>
        <w:t xml:space="preserve"> advanced in countries with developed market economies and less so in countries in economic transition (</w:t>
      </w:r>
      <w:r w:rsidR="00E14291">
        <w:rPr>
          <w:lang w:val="en-US"/>
        </w:rPr>
        <w:t>Table 6.11</w:t>
      </w:r>
      <w:r w:rsidRPr="00F02A52">
        <w:rPr>
          <w:lang w:val="en-US"/>
        </w:rPr>
        <w:t xml:space="preserve">). </w:t>
      </w:r>
      <w:r w:rsidR="00C60F08">
        <w:rPr>
          <w:lang w:val="en-US"/>
        </w:rPr>
        <w:t>Owing to the lack of</w:t>
      </w:r>
      <w:r w:rsidRPr="00F02A52">
        <w:rPr>
          <w:lang w:val="en-US"/>
        </w:rPr>
        <w:t xml:space="preserve"> compliance mechanisms and clearly assigned responsibilities</w:t>
      </w:r>
      <w:r w:rsidR="00C60F08">
        <w:rPr>
          <w:lang w:val="en-US"/>
        </w:rPr>
        <w:t>,</w:t>
      </w:r>
      <w:r w:rsidR="00C60F08" w:rsidRPr="00C60F08">
        <w:rPr>
          <w:lang w:val="en-US"/>
        </w:rPr>
        <w:t xml:space="preserve"> </w:t>
      </w:r>
      <w:r w:rsidR="00C60F08" w:rsidRPr="00F02A52">
        <w:rPr>
          <w:lang w:val="en-US"/>
        </w:rPr>
        <w:t>there</w:t>
      </w:r>
      <w:r w:rsidR="00C60F08">
        <w:rPr>
          <w:lang w:val="en-US"/>
        </w:rPr>
        <w:t xml:space="preserve"> is</w:t>
      </w:r>
      <w:r w:rsidR="00C60F08" w:rsidRPr="00F02A52">
        <w:rPr>
          <w:lang w:val="en-US"/>
        </w:rPr>
        <w:t xml:space="preserve"> a trade-off between the </w:t>
      </w:r>
      <w:r w:rsidR="00C60F08">
        <w:rPr>
          <w:lang w:val="en-US"/>
        </w:rPr>
        <w:t>effectiveness</w:t>
      </w:r>
      <w:r w:rsidR="00C60F08" w:rsidRPr="00F02A52">
        <w:rPr>
          <w:lang w:val="en-US"/>
        </w:rPr>
        <w:t xml:space="preserve"> of certification schemes and their accountability and impact</w:t>
      </w:r>
      <w:r w:rsidRPr="00F02A52">
        <w:rPr>
          <w:lang w:val="en-US"/>
        </w:rPr>
        <w:t xml:space="preserve">. </w:t>
      </w:r>
      <w:r w:rsidR="00C60F08">
        <w:rPr>
          <w:lang w:val="en-US"/>
        </w:rPr>
        <w:t>E</w:t>
      </w:r>
      <w:r w:rsidRPr="00F02A52">
        <w:rPr>
          <w:lang w:val="en-US"/>
        </w:rPr>
        <w:t>fforts to change social norms through education and information-based campaigns promot</w:t>
      </w:r>
      <w:r w:rsidR="00C60F08">
        <w:rPr>
          <w:lang w:val="en-US"/>
        </w:rPr>
        <w:t>ing</w:t>
      </w:r>
      <w:r w:rsidRPr="00F02A52">
        <w:rPr>
          <w:lang w:val="en-US"/>
        </w:rPr>
        <w:t xml:space="preserve"> pro-environment behaviour</w:t>
      </w:r>
      <w:r w:rsidR="00CD6EEF">
        <w:rPr>
          <w:lang w:val="en-US"/>
        </w:rPr>
        <w:t xml:space="preserve"> have also been important</w:t>
      </w:r>
      <w:r w:rsidRPr="00F02A52">
        <w:rPr>
          <w:lang w:val="en-US"/>
        </w:rPr>
        <w:t xml:space="preserve"> (6.2, 6.4.1, 6.4.2.3, 6.5.1.2, 6.5.2</w:t>
      </w:r>
      <w:r w:rsidR="00C60F08">
        <w:rPr>
          <w:lang w:val="en-US"/>
        </w:rPr>
        <w:t>-</w:t>
      </w:r>
      <w:r w:rsidRPr="00F02A52">
        <w:rPr>
          <w:lang w:val="en-US"/>
        </w:rPr>
        <w:t>6.5.5, 6.6.5.3).</w:t>
      </w:r>
    </w:p>
    <w:p w14:paraId="441E709D" w14:textId="4E88C960" w:rsidR="00E97DE0" w:rsidRPr="00F02A52" w:rsidRDefault="00E97DE0" w:rsidP="00E97DE0">
      <w:pPr>
        <w:rPr>
          <w:lang w:val="en-US"/>
        </w:rPr>
      </w:pPr>
      <w:r w:rsidRPr="00F02A52">
        <w:rPr>
          <w:b/>
          <w:lang w:val="en-US"/>
        </w:rPr>
        <w:t>Rights-based instruments and customary norms are increasingly supported and promoted by a wide range of multilateral environmental agreements, human rights and rights of indigenous peoples and local communities (</w:t>
      </w:r>
      <w:r w:rsidRPr="00F02A52">
        <w:rPr>
          <w:b/>
          <w:i/>
          <w:lang w:val="en-US"/>
        </w:rPr>
        <w:t>established but incomplete</w:t>
      </w:r>
      <w:r w:rsidRPr="00F02A52">
        <w:rPr>
          <w:b/>
          <w:lang w:val="en-US"/>
        </w:rPr>
        <w:t xml:space="preserve">) (6.2, 6.3, 6.3.2.5, 6.3.2.6, 6.4, 6.5, 6.6, 6.6.5.4, </w:t>
      </w:r>
      <w:r w:rsidR="00E14291">
        <w:rPr>
          <w:b/>
          <w:lang w:val="en-US"/>
        </w:rPr>
        <w:t xml:space="preserve">Table </w:t>
      </w:r>
      <w:r w:rsidR="00E14291">
        <w:rPr>
          <w:b/>
          <w:lang w:val="en-US"/>
        </w:rPr>
        <w:lastRenderedPageBreak/>
        <w:t>6.11</w:t>
      </w:r>
      <w:r w:rsidRPr="00F02A52">
        <w:rPr>
          <w:b/>
          <w:lang w:val="en-US"/>
        </w:rPr>
        <w:t>).</w:t>
      </w:r>
      <w:r w:rsidRPr="00F02A52">
        <w:rPr>
          <w:lang w:val="en-US"/>
        </w:rPr>
        <w:t xml:space="preserve"> Th</w:t>
      </w:r>
      <w:r w:rsidR="000C027F">
        <w:rPr>
          <w:lang w:val="en-US"/>
        </w:rPr>
        <w:t>o</w:t>
      </w:r>
      <w:r w:rsidRPr="00F02A52">
        <w:rPr>
          <w:lang w:val="en-US"/>
        </w:rPr>
        <w:t xml:space="preserve">se instruments integrate rights, norms, standards, and principles into policy, planning, implementation and evaluation, </w:t>
      </w:r>
      <w:r w:rsidR="000C027F">
        <w:rPr>
          <w:lang w:val="en-US"/>
        </w:rPr>
        <w:t xml:space="preserve">and </w:t>
      </w:r>
      <w:r w:rsidRPr="00F02A52">
        <w:rPr>
          <w:lang w:val="en-US"/>
        </w:rPr>
        <w:t xml:space="preserve">offer ways to reconcile biodiversity conservation and human rights standards (6.2, </w:t>
      </w:r>
      <w:r w:rsidR="00E14291">
        <w:rPr>
          <w:lang w:val="en-US"/>
        </w:rPr>
        <w:t>Table 6.2</w:t>
      </w:r>
      <w:r w:rsidRPr="00F02A52">
        <w:rPr>
          <w:lang w:val="en-US"/>
        </w:rPr>
        <w:t>). While decisions by multilateral environmental agreements are implemented at the national level, the recognition of human rights, and in particular indigenous rights, in relation to conservation varies considerably between countries in Europe and Central Asia (</w:t>
      </w:r>
      <w:r w:rsidR="00E14291">
        <w:rPr>
          <w:lang w:val="en-US"/>
        </w:rPr>
        <w:t>Table 6.11</w:t>
      </w:r>
      <w:r w:rsidRPr="00F02A52">
        <w:rPr>
          <w:lang w:val="en-US"/>
        </w:rPr>
        <w:t xml:space="preserve">). Further efforts would be needed, therefore, to develop better rights-based approaches to fully integrate the fundamental principles of good governance, equalizing power relations, and facilitating capacity building. Examples of such development can be seen in the governance trend emerging within the mining sector where traditional governance modes to mining are no longer sufficient for indigenous peoples and local communities. The demand for a greater share of income and participation has opened up for mining companies to gain a “social license to operate” from local communities, to avoid conflicts (6.5.4.3). </w:t>
      </w:r>
    </w:p>
    <w:p w14:paraId="5ED3064F" w14:textId="75C914A6" w:rsidR="00E97DE0" w:rsidRPr="00F02A52" w:rsidRDefault="00E97DE0" w:rsidP="00596B39">
      <w:pPr>
        <w:rPr>
          <w:lang w:val="en-US"/>
        </w:rPr>
      </w:pPr>
      <w:r w:rsidRPr="00F02A52">
        <w:rPr>
          <w:b/>
          <w:lang w:val="en-US"/>
        </w:rPr>
        <w:t>A wide range of actors</w:t>
      </w:r>
      <w:r w:rsidR="000C027F">
        <w:rPr>
          <w:b/>
          <w:lang w:val="en-US"/>
        </w:rPr>
        <w:t xml:space="preserve"> and stakeholders</w:t>
      </w:r>
      <w:r w:rsidRPr="00F02A52">
        <w:rPr>
          <w:b/>
          <w:lang w:val="en-US"/>
        </w:rPr>
        <w:t xml:space="preserve"> is increasingly integrated into governance processes</w:t>
      </w:r>
      <w:r w:rsidR="000C027F">
        <w:rPr>
          <w:b/>
          <w:lang w:val="en-US"/>
        </w:rPr>
        <w:t>.</w:t>
      </w:r>
      <w:r w:rsidRPr="00F02A52">
        <w:rPr>
          <w:b/>
          <w:lang w:val="en-US"/>
        </w:rPr>
        <w:t xml:space="preserve"> </w:t>
      </w:r>
      <w:r w:rsidR="000C027F">
        <w:rPr>
          <w:b/>
          <w:lang w:val="en-US"/>
        </w:rPr>
        <w:t>T</w:t>
      </w:r>
      <w:r w:rsidRPr="00F02A52">
        <w:rPr>
          <w:b/>
          <w:lang w:val="en-US"/>
        </w:rPr>
        <w:t xml:space="preserve">his can have a positive </w:t>
      </w:r>
      <w:r w:rsidR="000C027F">
        <w:rPr>
          <w:b/>
          <w:lang w:val="en-US"/>
        </w:rPr>
        <w:t>effect</w:t>
      </w:r>
      <w:r w:rsidR="000C027F" w:rsidRPr="00F02A52">
        <w:rPr>
          <w:b/>
          <w:lang w:val="en-US"/>
        </w:rPr>
        <w:t xml:space="preserve"> </w:t>
      </w:r>
      <w:r w:rsidRPr="00F02A52">
        <w:rPr>
          <w:b/>
          <w:lang w:val="en-US"/>
        </w:rPr>
        <w:t xml:space="preserve">on biodiversity and nature’s contributions to people if the effectiveness, efficiency and equity implications of </w:t>
      </w:r>
      <w:r w:rsidR="000C027F">
        <w:rPr>
          <w:b/>
          <w:lang w:val="en-US"/>
        </w:rPr>
        <w:t>such integration</w:t>
      </w:r>
      <w:r w:rsidRPr="00F02A52">
        <w:rPr>
          <w:b/>
          <w:lang w:val="en-US"/>
        </w:rPr>
        <w:t xml:space="preserve"> are carefully monitored, evaluated and improved (</w:t>
      </w:r>
      <w:r w:rsidRPr="00F02A52">
        <w:rPr>
          <w:b/>
          <w:i/>
          <w:lang w:val="en-US"/>
        </w:rPr>
        <w:t>well established</w:t>
      </w:r>
      <w:r w:rsidRPr="00F02A52">
        <w:rPr>
          <w:b/>
          <w:lang w:val="en-US"/>
        </w:rPr>
        <w:t xml:space="preserve">) (6.2, 6.4, 6.5, 6.6). </w:t>
      </w:r>
      <w:r w:rsidR="002D78B6">
        <w:rPr>
          <w:lang w:val="en-US"/>
        </w:rPr>
        <w:t>T</w:t>
      </w:r>
      <w:r w:rsidR="002D78B6" w:rsidRPr="00F02A52">
        <w:rPr>
          <w:lang w:val="en-US"/>
        </w:rPr>
        <w:t xml:space="preserve">he role of multi-actor environmental governance is recognized </w:t>
      </w:r>
      <w:r w:rsidR="00F630C8">
        <w:rPr>
          <w:lang w:val="en-US"/>
        </w:rPr>
        <w:t>i</w:t>
      </w:r>
      <w:r w:rsidRPr="00F02A52">
        <w:rPr>
          <w:lang w:val="en-US"/>
        </w:rPr>
        <w:t xml:space="preserve">n Western and Central Europe, and increasingly </w:t>
      </w:r>
      <w:r w:rsidR="00596B39">
        <w:rPr>
          <w:lang w:val="en-US"/>
        </w:rPr>
        <w:t xml:space="preserve">also </w:t>
      </w:r>
      <w:r w:rsidRPr="00F02A52">
        <w:rPr>
          <w:lang w:val="en-US"/>
        </w:rPr>
        <w:t xml:space="preserve">in Eastern Europe and Central Asia. In parallel to top-down governance, decision-making concerning biodiversity and nature’s contributions to people is increasingly devolved to public-private partnerships, co-management arrangements or even private governance, involving </w:t>
      </w:r>
      <w:r w:rsidR="00596B39">
        <w:rPr>
          <w:lang w:val="en-US"/>
        </w:rPr>
        <w:t>many</w:t>
      </w:r>
      <w:r w:rsidRPr="00F02A52">
        <w:rPr>
          <w:lang w:val="en-US"/>
        </w:rPr>
        <w:t xml:space="preserve"> stakeholders</w:t>
      </w:r>
      <w:r w:rsidR="00596B39">
        <w:rPr>
          <w:lang w:val="en-US"/>
        </w:rPr>
        <w:t xml:space="preserve"> (</w:t>
      </w:r>
      <w:r w:rsidR="00596B39">
        <w:t>6.2, 6.4, 6.5, 6.6, Table</w:t>
      </w:r>
      <w:r w:rsidR="00596B39" w:rsidRPr="006B0AFE">
        <w:t xml:space="preserve"> 6.1, </w:t>
      </w:r>
      <w:r w:rsidR="00596B39">
        <w:t xml:space="preserve">Table </w:t>
      </w:r>
      <w:r w:rsidR="00596B39" w:rsidRPr="006B0AFE">
        <w:t>6.8</w:t>
      </w:r>
      <w:r w:rsidR="00596B39">
        <w:t>)</w:t>
      </w:r>
      <w:r w:rsidRPr="00F02A52">
        <w:rPr>
          <w:lang w:val="en-US"/>
        </w:rPr>
        <w:t xml:space="preserve">. </w:t>
      </w:r>
      <w:r w:rsidR="00596B39">
        <w:rPr>
          <w:lang w:val="en-US"/>
        </w:rPr>
        <w:t xml:space="preserve">Promising developments include the </w:t>
      </w:r>
      <w:r w:rsidRPr="00F02A52">
        <w:rPr>
          <w:lang w:val="en-US"/>
        </w:rPr>
        <w:t>establish</w:t>
      </w:r>
      <w:r w:rsidR="00596B39">
        <w:rPr>
          <w:lang w:val="en-US"/>
        </w:rPr>
        <w:t>ment of</w:t>
      </w:r>
      <w:r w:rsidRPr="00F02A52">
        <w:rPr>
          <w:lang w:val="en-US"/>
        </w:rPr>
        <w:t xml:space="preserve"> new protected areas, </w:t>
      </w:r>
      <w:r w:rsidR="00596B39">
        <w:rPr>
          <w:lang w:val="en-US"/>
        </w:rPr>
        <w:t>and</w:t>
      </w:r>
      <w:r w:rsidRPr="00F02A52">
        <w:rPr>
          <w:lang w:val="en-US"/>
        </w:rPr>
        <w:t xml:space="preserve"> the protection of cultural landscapes through the </w:t>
      </w:r>
      <w:r w:rsidR="00596B39" w:rsidRPr="006B0AFE">
        <w:t>United Nations Educational, Scientific and Cultural Organization (UNESCO)</w:t>
      </w:r>
      <w:r w:rsidR="00596B39">
        <w:t xml:space="preserve"> </w:t>
      </w:r>
      <w:r w:rsidRPr="00F02A52">
        <w:rPr>
          <w:lang w:val="en-US"/>
        </w:rPr>
        <w:t xml:space="preserve">World Heritage Convention, the European Landscape Convention, and the </w:t>
      </w:r>
      <w:r w:rsidR="00596B39" w:rsidRPr="006B0AFE">
        <w:t xml:space="preserve">International Union for Conservation of Nature </w:t>
      </w:r>
      <w:r w:rsidR="00596B39">
        <w:t>(</w:t>
      </w:r>
      <w:r w:rsidRPr="00F02A52">
        <w:rPr>
          <w:lang w:val="en-US"/>
        </w:rPr>
        <w:t>IUCN</w:t>
      </w:r>
      <w:r w:rsidR="00596B39">
        <w:rPr>
          <w:lang w:val="en-US"/>
        </w:rPr>
        <w:t>)</w:t>
      </w:r>
      <w:r w:rsidRPr="00F02A52">
        <w:rPr>
          <w:lang w:val="en-US"/>
        </w:rPr>
        <w:t xml:space="preserve"> protected landscape approach</w:t>
      </w:r>
      <w:r w:rsidR="00596B39">
        <w:rPr>
          <w:lang w:val="en-US"/>
        </w:rPr>
        <w:t xml:space="preserve">, </w:t>
      </w:r>
      <w:r w:rsidR="00596B39" w:rsidRPr="006B0AFE">
        <w:t>where various forms of knowledge are integrated into management</w:t>
      </w:r>
      <w:r w:rsidRPr="00F02A52">
        <w:rPr>
          <w:lang w:val="en-US"/>
        </w:rPr>
        <w:t xml:space="preserve">. These policies promote the protection, management, planning, and governance of cultural landscapes and voluntary forms of land management, such as through biosphere reserves or model forests. This development is driven by the importance of integrating various forms of knowledge, and the need to increase collective learning and adaptive management of natural resources. The evolution of governance, which includes changing responsibilities of public authorities, and how sectors are organized, varies substantially between sectors due to specific sector characteristics such as property rights, stakeholder commitments, transparency and degree of multi-functionality. </w:t>
      </w:r>
      <w:r w:rsidR="00596B39">
        <w:rPr>
          <w:lang w:val="en-US"/>
        </w:rPr>
        <w:t>A</w:t>
      </w:r>
      <w:r w:rsidRPr="00F02A52">
        <w:rPr>
          <w:lang w:val="en-US"/>
        </w:rPr>
        <w:t>ssess</w:t>
      </w:r>
      <w:r w:rsidR="00596B39">
        <w:rPr>
          <w:lang w:val="en-US"/>
        </w:rPr>
        <w:t>ing</w:t>
      </w:r>
      <w:r w:rsidRPr="00F02A52">
        <w:rPr>
          <w:lang w:val="en-US"/>
        </w:rPr>
        <w:t xml:space="preserve"> the effectiveness, efficiency and equity of promising </w:t>
      </w:r>
      <w:r w:rsidR="00596B39" w:rsidRPr="00F02A52">
        <w:rPr>
          <w:lang w:val="en-US"/>
        </w:rPr>
        <w:t>govern</w:t>
      </w:r>
      <w:r w:rsidR="00596B39">
        <w:rPr>
          <w:lang w:val="en-US"/>
        </w:rPr>
        <w:t>ance</w:t>
      </w:r>
      <w:r w:rsidR="00596B39" w:rsidRPr="00F02A52">
        <w:rPr>
          <w:lang w:val="en-US"/>
        </w:rPr>
        <w:t xml:space="preserve"> </w:t>
      </w:r>
      <w:r w:rsidRPr="00F02A52">
        <w:rPr>
          <w:lang w:val="en-US"/>
        </w:rPr>
        <w:t>arrangements and tak</w:t>
      </w:r>
      <w:r w:rsidR="00596B39">
        <w:rPr>
          <w:lang w:val="en-US"/>
        </w:rPr>
        <w:t>ing</w:t>
      </w:r>
      <w:r w:rsidRPr="00F02A52">
        <w:rPr>
          <w:lang w:val="en-US"/>
        </w:rPr>
        <w:t xml:space="preserve"> power relationships and asymmetries into consideration</w:t>
      </w:r>
      <w:r w:rsidR="00596B39">
        <w:rPr>
          <w:lang w:val="en-US"/>
        </w:rPr>
        <w:t xml:space="preserve"> require</w:t>
      </w:r>
      <w:r w:rsidRPr="00F02A52">
        <w:rPr>
          <w:lang w:val="en-US"/>
        </w:rPr>
        <w:t xml:space="preserve"> careful evaluation and monitoring (6.2, 6.4.2.2, 6.5.1.2, 6.5.1.5, 6.5.1.6, </w:t>
      </w:r>
      <w:r w:rsidRPr="00BC7D69">
        <w:rPr>
          <w:lang w:val="en-US"/>
        </w:rPr>
        <w:t>6.6.2.2</w:t>
      </w:r>
      <w:r w:rsidRPr="00F02A52">
        <w:rPr>
          <w:lang w:val="en-US"/>
        </w:rPr>
        <w:t xml:space="preserve">, </w:t>
      </w:r>
      <w:r w:rsidR="00E14291">
        <w:rPr>
          <w:lang w:val="en-US"/>
        </w:rPr>
        <w:t>Table 6.8</w:t>
      </w:r>
      <w:r w:rsidRPr="00F02A52">
        <w:rPr>
          <w:lang w:val="en-US"/>
        </w:rPr>
        <w:t xml:space="preserve">, </w:t>
      </w:r>
      <w:r w:rsidR="00E14291">
        <w:rPr>
          <w:lang w:val="en-US"/>
        </w:rPr>
        <w:t>Box 6.7</w:t>
      </w:r>
      <w:r w:rsidRPr="00F02A52">
        <w:rPr>
          <w:lang w:val="en-US"/>
        </w:rPr>
        <w:t xml:space="preserve">, </w:t>
      </w:r>
      <w:r w:rsidR="00E14291">
        <w:rPr>
          <w:lang w:val="en-US"/>
        </w:rPr>
        <w:t>Box 6.11</w:t>
      </w:r>
      <w:r w:rsidRPr="00F02A52">
        <w:rPr>
          <w:lang w:val="en-US"/>
        </w:rPr>
        <w:t>).</w:t>
      </w:r>
      <w:r w:rsidR="00596B39">
        <w:rPr>
          <w:lang w:val="en-US"/>
        </w:rPr>
        <w:t xml:space="preserve"> </w:t>
      </w:r>
      <w:r w:rsidR="00596B39" w:rsidRPr="006B0AFE">
        <w:t>This holds especially true for environmental governance in Central Europe, Eastern Europe and Central Asia with their rapid transformation processes since the early 1990s, moving from hierarchical, state-dominated processes to more coll</w:t>
      </w:r>
      <w:r w:rsidR="00596B39">
        <w:t>aborative governance processes (6.4.2,</w:t>
      </w:r>
      <w:r w:rsidR="00596B39" w:rsidRPr="006B0AFE">
        <w:t xml:space="preserve"> 6.</w:t>
      </w:r>
      <w:r w:rsidR="00596B39">
        <w:t>5.1.4)</w:t>
      </w:r>
      <w:r w:rsidR="00596B39" w:rsidRPr="006B0AFE">
        <w:t>.</w:t>
      </w:r>
    </w:p>
    <w:p w14:paraId="60A5E548" w14:textId="0274B5F2" w:rsidR="00E97DE0" w:rsidRPr="00F02A52" w:rsidRDefault="00E97DE0" w:rsidP="00E97DE0">
      <w:pPr>
        <w:rPr>
          <w:lang w:val="en-US"/>
        </w:rPr>
      </w:pPr>
      <w:r w:rsidRPr="00F02A52">
        <w:rPr>
          <w:b/>
          <w:lang w:val="en-US"/>
        </w:rPr>
        <w:t>Improving biodiversity conservation and nature’s contributions to people across administrative boundaries is limited without coordination, cohesiveness and sufficient mobilization of financial resources (</w:t>
      </w:r>
      <w:r w:rsidRPr="00F02A52">
        <w:rPr>
          <w:b/>
          <w:i/>
          <w:lang w:val="en-US"/>
        </w:rPr>
        <w:t>well established</w:t>
      </w:r>
      <w:r w:rsidRPr="00F02A52">
        <w:rPr>
          <w:b/>
          <w:lang w:val="en-US"/>
        </w:rPr>
        <w:t xml:space="preserve">) (6.3.2, 6.3.3, 6.4.1, 6.5.4, 6.6.2, 6.6.4). </w:t>
      </w:r>
      <w:r w:rsidRPr="00F02A52">
        <w:rPr>
          <w:lang w:val="en-US"/>
        </w:rPr>
        <w:t xml:space="preserve">Increasing coordination between governance scales and levels and developing cohesive strategies and policy objectives among multilateral environmental agreement with the capacity to address problems related to biodiversity and nature´s contribution to people could improve the current multilevel governance system. This also holds for the uneven distribution of benefits and costs across space, actors, and time. Coordinated, multilevel approaches are especially important when ecosystems cut across administrative jurisdictions between and within countries, and for addressing large-scale transboundary problems </w:t>
      </w:r>
      <w:r w:rsidRPr="00F02A52">
        <w:rPr>
          <w:lang w:val="en-US"/>
        </w:rPr>
        <w:lastRenderedPageBreak/>
        <w:t>such as invasive alien species (6.3, 6.6). Furthermore, a key challenge for policy success consists in sufficient mobilization of financial resources (6.3.2, 6.3.3, 6.4.1, 6.5.4, 6.6.2, 6.6.4). Lack of adequate financing is a major constraint</w:t>
      </w:r>
      <w:r w:rsidR="00AA1ED2">
        <w:rPr>
          <w:lang w:val="en-US"/>
        </w:rPr>
        <w:t xml:space="preserve"> on efforts</w:t>
      </w:r>
      <w:r w:rsidRPr="00F02A52">
        <w:rPr>
          <w:lang w:val="en-US"/>
        </w:rPr>
        <w:t xml:space="preserve"> to achieve biodiversity conservation and ecosystem restoration (6.4.1). While a number of Western and some Central European countries of the </w:t>
      </w:r>
      <w:r>
        <w:rPr>
          <w:lang w:val="en-US"/>
        </w:rPr>
        <w:t>European Union</w:t>
      </w:r>
      <w:r w:rsidRPr="00F02A52">
        <w:rPr>
          <w:lang w:val="en-US"/>
        </w:rPr>
        <w:t xml:space="preserve"> already provide substantial biodiversity-related financial development assistance to countries all over the world, there is still a need to mobilize more financial resources in Western Europe, but even more so in Central and Eastern Europe and Central Asia. Increased funding from public as well as private sources, together with innovative financing mechanisms, such as ecological fiscal transfers, would help to strengthen institutional capacities; to invest in research, training, capacity-building and education; to employ necessary staff; and to secure monitoring activities (6.3.2, 6.3.3, 6.4.1, 6.5.4, 6.6.2, 6.6.4).</w:t>
      </w:r>
    </w:p>
    <w:p w14:paraId="5759DA2A" w14:textId="77777777" w:rsidR="00E97DE0" w:rsidRPr="00F02A52" w:rsidRDefault="00E97DE0" w:rsidP="00E97DE0">
      <w:pPr>
        <w:rPr>
          <w:lang w:val="en-US"/>
        </w:rPr>
      </w:pPr>
      <w:r w:rsidRPr="00F02A52">
        <w:rPr>
          <w:b/>
          <w:lang w:val="en-US"/>
        </w:rPr>
        <w:t>There is no “one size fits all” for sustainable governance of biodiversity and nature’s contributions to people in a region as vast and ecologically, socially, politically and economically diverse as Europe and Central Asia (</w:t>
      </w:r>
      <w:r w:rsidRPr="00F02A52">
        <w:rPr>
          <w:b/>
          <w:i/>
          <w:lang w:val="en-US"/>
        </w:rPr>
        <w:t>well established</w:t>
      </w:r>
      <w:r w:rsidRPr="00F02A52">
        <w:rPr>
          <w:b/>
          <w:lang w:val="en-US"/>
        </w:rPr>
        <w:t xml:space="preserve">) (6.2, 6.3, 6.4, 6.5, 6.6). </w:t>
      </w:r>
      <w:r w:rsidRPr="00F02A52">
        <w:rPr>
          <w:lang w:val="en-US"/>
        </w:rPr>
        <w:t>There are difficulties in transferring policies across regions, nations and sectors. Governance schemes and policies that are not designed and adapted to different economic, policy and societal sectors run the risk of not achieving their purpose. However, the role of learning, between different countries within Europe and Central Asia</w:t>
      </w:r>
      <w:r w:rsidRPr="00F02A52" w:rsidDel="00167217">
        <w:rPr>
          <w:lang w:val="en-US"/>
        </w:rPr>
        <w:t xml:space="preserve"> </w:t>
      </w:r>
      <w:r w:rsidRPr="00F02A52">
        <w:rPr>
          <w:lang w:val="en-US"/>
        </w:rPr>
        <w:t>or from other world regions, should not be underestimated. On the contrary, it is important to create opportunities for accelerated development of learning and innovation processes if sustainable governance of biodiversity and nature’s contributions to people is to be achieved. Developing and improving governance systems to promote adaptive or transition management is therefore essential, if public and private actors are to achieve the overarching objective of safeguarding biodiversity, nature’s contributions to people, and good quality of life (6.6.6). Furthermore, learning and policy diffusion could be reinforced by improved coordination among international and transboundary institutions and across decision-making levels, taking due account of regional, national and subnational requirements; scientific as well as indigenous and local knowledge; and different socio-cultural contexts and related values (6.2, 6.3.1, 6.3.3, 6.4.2.2, 6.5, 6.6).</w:t>
      </w:r>
    </w:p>
    <w:p w14:paraId="2D136363" w14:textId="06E6BACD" w:rsidR="00E97DE0" w:rsidRPr="00F02A52" w:rsidRDefault="00AA1ED2" w:rsidP="00E97DE0">
      <w:pPr>
        <w:rPr>
          <w:lang w:val="en-US"/>
        </w:rPr>
      </w:pPr>
      <w:r>
        <w:rPr>
          <w:rFonts w:ascii="Calibri" w:eastAsia="Calibri" w:hAnsi="Calibri" w:cs="Times New Roman"/>
          <w:b/>
          <w:lang w:val="en-US"/>
        </w:rPr>
        <w:t>Dealing with</w:t>
      </w:r>
      <w:r w:rsidRPr="00F02A52">
        <w:rPr>
          <w:rFonts w:ascii="Calibri" w:eastAsia="Calibri" w:hAnsi="Calibri" w:cs="Times New Roman"/>
          <w:b/>
          <w:lang w:val="en-US"/>
        </w:rPr>
        <w:t xml:space="preserve"> </w:t>
      </w:r>
      <w:r w:rsidR="00E97DE0" w:rsidRPr="00F02A52">
        <w:rPr>
          <w:rFonts w:ascii="Calibri" w:eastAsia="Calibri" w:hAnsi="Calibri" w:cs="Times New Roman"/>
          <w:b/>
          <w:lang w:val="en-US"/>
        </w:rPr>
        <w:t xml:space="preserve">change is a matter of societal choice. </w:t>
      </w:r>
      <w:r>
        <w:rPr>
          <w:rFonts w:ascii="Calibri" w:eastAsia="Calibri" w:hAnsi="Calibri" w:cs="Times New Roman"/>
          <w:b/>
          <w:lang w:val="en-US"/>
        </w:rPr>
        <w:t>The way in which</w:t>
      </w:r>
      <w:r w:rsidRPr="00F02A52">
        <w:rPr>
          <w:rFonts w:ascii="Calibri" w:eastAsia="Calibri" w:hAnsi="Calibri" w:cs="Times New Roman"/>
          <w:b/>
          <w:lang w:val="en-US"/>
        </w:rPr>
        <w:t xml:space="preserve"> </w:t>
      </w:r>
      <w:r w:rsidR="00E97DE0" w:rsidRPr="00F02A52">
        <w:rPr>
          <w:rFonts w:ascii="Calibri" w:eastAsia="Calibri" w:hAnsi="Calibri" w:cs="Times New Roman"/>
          <w:b/>
          <w:lang w:val="en-US"/>
        </w:rPr>
        <w:t xml:space="preserve">we choose to organize our societies </w:t>
      </w:r>
      <w:r>
        <w:rPr>
          <w:rFonts w:ascii="Calibri" w:eastAsia="Calibri" w:hAnsi="Calibri" w:cs="Times New Roman"/>
          <w:b/>
          <w:lang w:val="en-US"/>
        </w:rPr>
        <w:t>and institutions, in</w:t>
      </w:r>
      <w:r w:rsidR="00E97DE0" w:rsidRPr="00F02A52">
        <w:rPr>
          <w:rFonts w:ascii="Calibri" w:eastAsia="Calibri" w:hAnsi="Calibri" w:cs="Times New Roman"/>
          <w:b/>
          <w:lang w:val="en-US"/>
        </w:rPr>
        <w:t xml:space="preserve"> both public and private spheres</w:t>
      </w:r>
      <w:r>
        <w:rPr>
          <w:rFonts w:ascii="Calibri" w:eastAsia="Calibri" w:hAnsi="Calibri" w:cs="Times New Roman"/>
          <w:b/>
          <w:lang w:val="en-US"/>
        </w:rPr>
        <w:t>,</w:t>
      </w:r>
      <w:r w:rsidR="00E97DE0" w:rsidRPr="00F02A52">
        <w:rPr>
          <w:rFonts w:ascii="Calibri" w:eastAsia="Calibri" w:hAnsi="Calibri" w:cs="Times New Roman"/>
          <w:b/>
          <w:lang w:val="en-US"/>
        </w:rPr>
        <w:t xml:space="preserve"> is key </w:t>
      </w:r>
      <w:r>
        <w:rPr>
          <w:rFonts w:ascii="Calibri" w:eastAsia="Calibri" w:hAnsi="Calibri" w:cs="Times New Roman"/>
          <w:b/>
          <w:lang w:val="en-US"/>
        </w:rPr>
        <w:t>to</w:t>
      </w:r>
      <w:r w:rsidRPr="00F02A52">
        <w:rPr>
          <w:rFonts w:ascii="Calibri" w:eastAsia="Calibri" w:hAnsi="Calibri" w:cs="Times New Roman"/>
          <w:b/>
          <w:lang w:val="en-US"/>
        </w:rPr>
        <w:t xml:space="preserve"> </w:t>
      </w:r>
      <w:r w:rsidR="00E97DE0" w:rsidRPr="00F02A52">
        <w:rPr>
          <w:rFonts w:ascii="Calibri" w:eastAsia="Calibri" w:hAnsi="Calibri" w:cs="Times New Roman"/>
          <w:b/>
          <w:lang w:val="en-US"/>
        </w:rPr>
        <w:t xml:space="preserve">the realization of pathways towards </w:t>
      </w:r>
      <w:r>
        <w:rPr>
          <w:rFonts w:ascii="Calibri" w:eastAsia="Calibri" w:hAnsi="Calibri" w:cs="Times New Roman"/>
          <w:b/>
          <w:lang w:val="en-US"/>
        </w:rPr>
        <w:t>the</w:t>
      </w:r>
      <w:r w:rsidRPr="00F02A52">
        <w:rPr>
          <w:rFonts w:ascii="Calibri" w:eastAsia="Calibri" w:hAnsi="Calibri" w:cs="Times New Roman"/>
          <w:b/>
          <w:lang w:val="en-US"/>
        </w:rPr>
        <w:t xml:space="preserve"> </w:t>
      </w:r>
      <w:r w:rsidR="00E97DE0" w:rsidRPr="00F02A52">
        <w:rPr>
          <w:rFonts w:ascii="Calibri" w:eastAsia="Calibri" w:hAnsi="Calibri" w:cs="Times New Roman"/>
          <w:b/>
          <w:lang w:val="en-US"/>
        </w:rPr>
        <w:t>sustainable future envisioned by a diverse range of actors in Europe and Central Asia (</w:t>
      </w:r>
      <w:r w:rsidR="00E97DE0" w:rsidRPr="00F02A52">
        <w:rPr>
          <w:rFonts w:ascii="Calibri" w:eastAsia="Calibri" w:hAnsi="Calibri" w:cs="Times New Roman"/>
          <w:b/>
          <w:i/>
          <w:lang w:val="en-US"/>
        </w:rPr>
        <w:t>well established</w:t>
      </w:r>
      <w:r w:rsidR="00E97DE0" w:rsidRPr="00F02A52">
        <w:rPr>
          <w:rFonts w:ascii="Calibri" w:eastAsia="Calibri" w:hAnsi="Calibri" w:cs="Times New Roman"/>
          <w:b/>
          <w:lang w:val="en-US"/>
        </w:rPr>
        <w:t>) (6.6.6).</w:t>
      </w:r>
      <w:r w:rsidR="00E97DE0" w:rsidRPr="00F02A52">
        <w:rPr>
          <w:rFonts w:ascii="Calibri" w:eastAsia="Calibri" w:hAnsi="Calibri" w:cs="Times New Roman"/>
          <w:lang w:val="en-US"/>
        </w:rPr>
        <w:t xml:space="preserve"> The design of promising governance options and smart institutional arrangements </w:t>
      </w:r>
      <w:r>
        <w:rPr>
          <w:rFonts w:ascii="Calibri" w:eastAsia="Calibri" w:hAnsi="Calibri" w:cs="Times New Roman"/>
          <w:lang w:val="en-US"/>
        </w:rPr>
        <w:t>supports the effective</w:t>
      </w:r>
      <w:r w:rsidR="00E97DE0" w:rsidRPr="00F02A52">
        <w:rPr>
          <w:rFonts w:ascii="Calibri" w:eastAsia="Calibri" w:hAnsi="Calibri" w:cs="Times New Roman"/>
          <w:lang w:val="en-US"/>
        </w:rPr>
        <w:t xml:space="preserve"> involvement of different actors in policy and decision-making with the aim of promoting shared responsibility for our common future. </w:t>
      </w:r>
      <w:r>
        <w:rPr>
          <w:lang w:val="en-US"/>
        </w:rPr>
        <w:t>G</w:t>
      </w:r>
      <w:r w:rsidR="00E97DE0" w:rsidRPr="00F02A52">
        <w:rPr>
          <w:lang w:val="en-US"/>
        </w:rPr>
        <w:t>overn</w:t>
      </w:r>
      <w:r>
        <w:rPr>
          <w:lang w:val="en-US"/>
        </w:rPr>
        <w:t>ing</w:t>
      </w:r>
      <w:r w:rsidR="00E97DE0" w:rsidRPr="00F02A52">
        <w:rPr>
          <w:lang w:val="en-US"/>
        </w:rPr>
        <w:t xml:space="preserve"> direct and indirect drivers in complex adaptive systems, </w:t>
      </w:r>
      <w:r>
        <w:rPr>
          <w:lang w:val="en-US"/>
        </w:rPr>
        <w:t xml:space="preserve">a process </w:t>
      </w:r>
      <w:r w:rsidR="00E97DE0" w:rsidRPr="00F02A52">
        <w:rPr>
          <w:lang w:val="en-US"/>
        </w:rPr>
        <w:t xml:space="preserve">which often includes various forms of incomplete knowledge, </w:t>
      </w:r>
      <w:r>
        <w:rPr>
          <w:lang w:val="en-US"/>
        </w:rPr>
        <w:t>would benefit from limiting</w:t>
      </w:r>
      <w:r w:rsidR="00E97DE0" w:rsidRPr="00F02A52">
        <w:rPr>
          <w:lang w:val="en-US"/>
        </w:rPr>
        <w:t xml:space="preserve"> institutional failures and promot</w:t>
      </w:r>
      <w:r>
        <w:rPr>
          <w:lang w:val="en-US"/>
        </w:rPr>
        <w:t>ing</w:t>
      </w:r>
      <w:r w:rsidR="00E97DE0" w:rsidRPr="00F02A52">
        <w:rPr>
          <w:lang w:val="en-US"/>
        </w:rPr>
        <w:t xml:space="preserve"> policy processes that stimulate adaptation and learning. Hence, policies, programmes and strategies </w:t>
      </w:r>
      <w:r>
        <w:rPr>
          <w:lang w:val="en-US"/>
        </w:rPr>
        <w:t>may be seen as</w:t>
      </w:r>
      <w:r w:rsidRPr="00F02A52">
        <w:rPr>
          <w:lang w:val="en-US"/>
        </w:rPr>
        <w:t xml:space="preserve"> </w:t>
      </w:r>
      <w:r w:rsidR="00E97DE0" w:rsidRPr="00F02A52">
        <w:rPr>
          <w:lang w:val="en-US"/>
        </w:rPr>
        <w:t xml:space="preserve">experiments that require governance and management for </w:t>
      </w:r>
      <w:r w:rsidR="00152266">
        <w:rPr>
          <w:lang w:val="en-US"/>
        </w:rPr>
        <w:t>–</w:t>
      </w:r>
      <w:r w:rsidR="00E97DE0" w:rsidRPr="00F02A52">
        <w:rPr>
          <w:lang w:val="en-US"/>
        </w:rPr>
        <w:t xml:space="preserve"> rather than against</w:t>
      </w:r>
      <w:r w:rsidR="00152266">
        <w:rPr>
          <w:lang w:val="en-US"/>
        </w:rPr>
        <w:t xml:space="preserve"> –</w:t>
      </w:r>
      <w:r w:rsidR="00E97DE0" w:rsidRPr="00F02A52">
        <w:rPr>
          <w:lang w:val="en-US"/>
        </w:rPr>
        <w:t xml:space="preserve"> change, and systematic monitoring and evaluation. This can be achieved incrementally through adaptive governance and management and the systematic improvement of policy implementation, or via transition governance and management, and the organization of evolutionary processes of societal change (6.2, 6.4.2, 6.6, 6.6.6).</w:t>
      </w:r>
    </w:p>
    <w:bookmarkEnd w:id="1738"/>
    <w:bookmarkEnd w:id="1739"/>
    <w:p w14:paraId="5BD8968B" w14:textId="77777777" w:rsidR="00E97DE0" w:rsidRPr="00F02A52" w:rsidRDefault="00E97DE0" w:rsidP="00E97DE0">
      <w:pPr>
        <w:rPr>
          <w:lang w:val="en-US"/>
        </w:rPr>
      </w:pPr>
      <w:r w:rsidRPr="00F02A52">
        <w:rPr>
          <w:lang w:val="en-US"/>
        </w:rPr>
        <w:br w:type="page"/>
      </w:r>
    </w:p>
    <w:p w14:paraId="1F143A93" w14:textId="77777777" w:rsidR="00E97DE0" w:rsidRPr="00F02A52" w:rsidRDefault="00E97DE0" w:rsidP="007A3472">
      <w:pPr>
        <w:pStyle w:val="Heading2"/>
      </w:pPr>
      <w:bookmarkStart w:id="1742" w:name="_Toc450554942"/>
      <w:bookmarkStart w:id="1743" w:name="_Toc476941831"/>
      <w:bookmarkStart w:id="1744" w:name="_Toc502909629"/>
      <w:bookmarkStart w:id="1745" w:name="_Toc504380741"/>
      <w:bookmarkStart w:id="1746" w:name="_Toc519504779"/>
      <w:bookmarkStart w:id="1747" w:name="_Toc437283872"/>
      <w:r w:rsidRPr="00F02A52">
        <w:lastRenderedPageBreak/>
        <w:t>Introduction</w:t>
      </w:r>
      <w:bookmarkEnd w:id="1742"/>
      <w:bookmarkEnd w:id="1743"/>
      <w:bookmarkEnd w:id="1744"/>
      <w:bookmarkEnd w:id="1745"/>
      <w:bookmarkEnd w:id="1746"/>
      <w:r w:rsidRPr="00F02A52">
        <w:t xml:space="preserve"> </w:t>
      </w:r>
      <w:bookmarkEnd w:id="1747"/>
    </w:p>
    <w:p w14:paraId="6617D857" w14:textId="1A595D6F" w:rsidR="00E97DE0" w:rsidRPr="00F02A52" w:rsidRDefault="00E97DE0" w:rsidP="00E97DE0">
      <w:pPr>
        <w:rPr>
          <w:lang w:val="en-US"/>
        </w:rPr>
      </w:pPr>
      <w:r w:rsidRPr="00F02A52">
        <w:rPr>
          <w:lang w:val="en-US"/>
        </w:rPr>
        <w:t xml:space="preserve">This chapter explores governance options and institutional arrangements for better consideration of biodiversity and nature’s contributions to people (NCP) in public and private decision-making in Europe and Central Asia. Biodiversity, </w:t>
      </w:r>
      <w:r>
        <w:rPr>
          <w:lang w:val="en-US"/>
        </w:rPr>
        <w:t>nature’s contributions to people,</w:t>
      </w:r>
      <w:r w:rsidRPr="00F02A52">
        <w:rPr>
          <w:lang w:val="en-US"/>
        </w:rPr>
        <w:t xml:space="preserve"> and good quality of life are relevant to a wide range of sectors and actors. Addressing the underlying causes of biodiversity loss and ecosystem degradation requires a critical assessment of primary economic sectors such as agriculture, forestry and fisheries as well as energy and mining </w:t>
      </w:r>
      <w:r w:rsidRPr="00F02A52">
        <w:rPr>
          <w:lang w:val="en-US"/>
        </w:rPr>
        <w:fldChar w:fldCharType="begin" w:fldLock="1"/>
      </w:r>
      <w:r>
        <w:rPr>
          <w:lang w:val="en-US"/>
        </w:rPr>
        <w:instrText>ADDIN CSL_CITATION { "citationItems" : [ { "id" : "ITEM-1", "itemData" : { "author" : [ { "dropping-particle" : "", "family" : "PBL", "given" : "", "non-dropping-particle" : "", "parse-names" : false, "suffix" : "" } ], "collection-title" : "CBD Technical Series No 79", "id" : "ITEM-1", "issued" : { "date-parts" : [ [ "2014" ] ] }, "number-of-pages" : "232", "publisher" : "Secretariat of the Convention on Biological Diversity", "publisher-place" : "The Hague", "title" : "How Sectors Can Contribute to Sustainable Use and Conservation of Biodiversity", "type" : "report" }, "uris" : [ "http://www.mendeley.com/documents/?uuid=ff2d493e-de3f-4b97-8b9b-a3738194fbac" ] }, { "id" : "ITEM-2", "itemData" : { "author" : [ { "dropping-particle" : "", "family" : "UNEP", "given" : "", "non-dropping-particle" : "", "parse-names" : false, "suffix" : "" } ], "id" : "ITEM-2", "issued" : { "date-parts" : [ [ "2011" ] ] }, "publisher" : "United Nations Environment Programme", "title" : "Green Economy: Pathways to Sustainable Development and Poverty Eradication", "type" : "report" }, "uris" : [ "http://www.mendeley.com/documents/?uuid=aef3c6f0-fdee-4934-b51a-1fb77c588151" ] } ], "mendeley" : { "formattedCitation" : "(PBL, 2014; UNEP, 2011a)", "plainTextFormattedCitation" : "(PBL, 2014; UNEP, 2011a)", "previouslyFormattedCitation" : "(PBL, 2014; UNEP, 2011a)" }, "properties" : {  }, "schema" : "https://github.com/citation-style-language/schema/raw/master/csl-citation.json" }</w:instrText>
      </w:r>
      <w:r w:rsidRPr="00F02A52">
        <w:rPr>
          <w:lang w:val="en-US"/>
        </w:rPr>
        <w:fldChar w:fldCharType="separate"/>
      </w:r>
      <w:r w:rsidRPr="00F02A52">
        <w:rPr>
          <w:lang w:val="en-US"/>
        </w:rPr>
        <w:t>(PBL, 2014; UNEP, 2011a)</w:t>
      </w:r>
      <w:r w:rsidRPr="00F02A52">
        <w:rPr>
          <w:lang w:val="en-US"/>
        </w:rPr>
        <w:fldChar w:fldCharType="end"/>
      </w:r>
      <w:r w:rsidRPr="00F02A52">
        <w:rPr>
          <w:lang w:val="en-US"/>
        </w:rPr>
        <w:t xml:space="preserve">. Their management practices, and the way in which these impact on nature, call for implementing existing policies more effectively and improving the current situation through additional commitments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lang w:val="en-US"/>
        </w:rPr>
        <w:fldChar w:fldCharType="separate"/>
      </w:r>
      <w:r w:rsidRPr="00F02A52">
        <w:rPr>
          <w:lang w:val="en-US"/>
        </w:rPr>
        <w:t>(UNEP &amp; UNECE, 2016)</w:t>
      </w:r>
      <w:r w:rsidRPr="00F02A52">
        <w:rPr>
          <w:lang w:val="en-US"/>
        </w:rPr>
        <w:fldChar w:fldCharType="end"/>
      </w:r>
      <w:r w:rsidRPr="00F02A52">
        <w:rPr>
          <w:lang w:val="en-US"/>
        </w:rPr>
        <w:t xml:space="preserve">. There is considerable potential for more biodiversity-friendly land-use practices, production methods and healthier consumer choices, for example through improved awareness raising, accounting tools, education and information-based instruments. This potential is also available to industries, manufacturing and the service sectors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xml:space="preserve">. However, mainstreaming biodiversity across economic sectors and different stakeholder groups requires joint efforts by public and private actors and strong public policies to enable implementation of appropriate strategies </w:t>
      </w:r>
      <w:r w:rsidRPr="00F02A52">
        <w:rPr>
          <w:lang w:val="en-US"/>
        </w:rPr>
        <w:fldChar w:fldCharType="begin" w:fldLock="1"/>
      </w:r>
      <w:r>
        <w:rPr>
          <w:lang w:val="en-US"/>
        </w:rPr>
        <w:instrText>ADDIN CSL_CITATION { "citationItems" : [ { "id" : "ITEM-1", "itemData" : { "author" : [ { "dropping-particle" : "", "family" : "PBL", "given" : "", "non-dropping-particle" : "", "parse-names" : false, "suffix" : "" } ], "collection-title" : "CBD Technical Series No 79", "id" : "ITEM-1", "issued" : { "date-parts" : [ [ "2014" ] ] }, "number-of-pages" : "232", "publisher" : "Secretariat of the Convention on Biological Diversity", "publisher-place" : "The Hague", "title" : "How Sectors Can Contribute to Sustainable Use and Conservation of Biodiversity", "type" : "report" }, "uris" : [ "http://www.mendeley.com/documents/?uuid=ff2d493e-de3f-4b97-8b9b-a3738194fbac" ] }, { "id" : "ITEM-2", "itemData" : { "abstract" : "Training Package (Version 2.1) Module 3 Mainstreaming biodiversity into national sectoral and cross-sectoral strategies, polices, plans and programs 2 NBSAP Training Package. Version 2.1. About this series This module forms part of a training package on the updating and revision of national biodiversity strategies and action plans (NBSAPs) in line with the Strategic Plan for Biodiversity 2011-2020 and the Aichi Biodiversity Targets. The package is intended for national focal points of the Convention on Biological Diversity, those responsible for updating and implementing NBSAPs and other biodiversity planners, including those responsible for other biodiversity-related conventions. They are being used in the ongoing second series of regional and sub-regional capacity building workshops on revising and updating NBSAPs. Each module is available on the CBD Secretariat's website (http://www.cbd.int/nbsap/training/). The module and its contents may be freely used for non-commercial purposes, provided the source is acknowledged. The secretariat would appreciate receiving a copy of material prepared using these modules. An earlier version of this series was prepared with funds from the GEF, through the UNEP/UNDP Biodiversity Planning Support Programme (BPSP), in collaboration with the CBD Secretariat and the United Nations University Institute of Advanced Studies. This series had been updated in the light of decisions of the tenth meeting of the Conference of the Parties using information obtained through the first series of regional and sub-regional capacity building workshops and the fourth national reports as well as comments received on the earlier versions. Comments on this series are also welcome; please direct them to secretariat@cbd.int.", "author" : [ { "dropping-particle" : "", "family" : "Secretariat of the CBD", "given" : "", "non-dropping-particle" : "", "parse-names" : false, "suffix" : "" } ], "id" : "ITEM-2", "issued" : { "date-parts" : [ [ "2011" ] ] }, "publisher" : "Secretariat of the Convention on Biological Diversity", "publisher-place" : "Montreal", "title" : "NBSAP training modules version 2.1 \u2013 Module 3. Mainstreaming biodiversity into national sectoral and cross-sectoral strategies, policies, plans and programs", "type" : "report" }, "uris" : [ "http://www.mendeley.com/documents/?uuid=f0715675-5d83-4b10-b94b-d4c5dd8f4dc1" ] }, { "id" : "ITEM-3", "itemData" : { "author" : [ { "dropping-particle" : "", "family" : "Secretariat of the CBD", "given" : "", "non-dropping-particle" : "", "parse-names" : false, "suffix" : "" } ], "id" : "ITEM-3", "issued" : { "date-parts" : [ [ "2014" ] ] }, "number-of-pages" : "155", "publisher" : "Secretariat of the Convention on Biological Diversity", "publisher-place" : "Montr\u00e9al", "title" : "Global Biodiversity Outlook 4", "type" : "report" }, "uris" : [ "http://www.mendeley.com/documents/?uuid=b435ddb9-1b6f-4cd6-83ed-78025e38baa2" ] } ], "mendeley" : { "formattedCitation" : "(PBL, 2014; Secretariat of the CBD, 2011, 2014)", "plainTextFormattedCitation" : "(PBL, 2014; Secretariat of the CBD, 2011, 2014)", "previouslyFormattedCitation" : "(PBL, 2014; Secretariat of the CBD, 2011, 2014)" }, "properties" : {  }, "schema" : "https://github.com/citation-style-language/schema/raw/master/csl-citation.json" }</w:instrText>
      </w:r>
      <w:r w:rsidRPr="00F02A52">
        <w:rPr>
          <w:lang w:val="en-US"/>
        </w:rPr>
        <w:fldChar w:fldCharType="separate"/>
      </w:r>
      <w:r w:rsidRPr="00F02A52">
        <w:rPr>
          <w:lang w:val="en-US"/>
        </w:rPr>
        <w:t>(PBL, 2014; CBD, 2011, 2014)</w:t>
      </w:r>
      <w:r w:rsidRPr="00F02A52">
        <w:rPr>
          <w:lang w:val="en-US"/>
        </w:rPr>
        <w:fldChar w:fldCharType="end"/>
      </w:r>
      <w:r w:rsidRPr="00F02A52">
        <w:rPr>
          <w:lang w:val="en-US"/>
        </w:rPr>
        <w:t xml:space="preserve">. Strengthening political support for environmental improvement is as necessary as building competent and effective environmental institutions, mobilizing finance for environmental and conservation priorities, monitoring progress and readjusting targets and integrating environmental policies into sectoral policies. This is highlighted by the regular Environmental Performance Reviews that cover the countries of Central Asia, Eastern Europe and the Balkan countries of Central Europe. Environmental governance and financing as well as integration of environmental considerations with economic sector policies are core elements of these reviews </w:t>
      </w:r>
      <w:r w:rsidRPr="00F02A52">
        <w:rPr>
          <w:lang w:val="en-US"/>
        </w:rPr>
        <w:fldChar w:fldCharType="begin" w:fldLock="1"/>
      </w:r>
      <w:r>
        <w:rPr>
          <w:lang w:val="en-US"/>
        </w:rPr>
        <w:instrText>ADDIN CSL_CITATION { "citationItems" : [ { "id" : "ITEM-1", "itemData" : { "author" : [ { "dropping-particle" : "", "family" : "UNECE", "given" : "", "non-dropping-particle" : "", "parse-names" : false, "suffix" : "" } ], "id" : "ITEM-1", "issued" : { "date-parts" : [ [ "2007" ] ] }, "publisher" : "United Nations Economic Commission for Europe, Committee on Environmental Policy", "publisher-place" : "New York and Geneva", "title" : "Critical Issues in Implementation of Environmental Policies", "type" : "report" }, "uris" : [ "http://www.mendeley.com/documents/?uuid=616894f0-0af6-4788-9379-4b4e2b000ef5" ] }, { "id" : "ITEM-2", "itemData" : { "DOI" : "10.1017/S0020818300006640", "ISBN" : "GE.02-10152 (E) 040302", "ISSN" : "0020-8183", "author" : [ { "dropping-particle" : "", "family" : "UNECE", "given" : "", "non-dropping-particle" : "", "parse-names" : false, "suffix" : "" } ], "container-title" : "ECE/CEP/2017/L.2", "id" : "ITEM-2", "issued" : { "date-parts" : [ [ "2017" ] ] }, "note" : "NULL", "number-of-pages" : "1-13", "publisher" : "United Nations Economic Commission for Europe, Committee on Environmental Policy", "title" : "Role of Environmental Performance Reviews in supporting the achievement and monitoring of Sustainable Development Goals in the pan-European region", "type" : "report" }, "uris" : [ "http://www.mendeley.com/documents/?uuid=7583cb70-8a07-4f9a-9f19-dc9b99f169c8" ] } ], "mendeley" : { "formattedCitation" : "(UNECE, 2007, 2017c)", "plainTextFormattedCitation" : "(UNECE, 2007, 2017c)", "previouslyFormattedCitation" : "(UNECE, 2007, 2017c)" }, "properties" : {  }, "schema" : "https://github.com/citation-style-language/schema/raw/master/csl-citation.json" }</w:instrText>
      </w:r>
      <w:r w:rsidRPr="00F02A52">
        <w:rPr>
          <w:lang w:val="en-US"/>
        </w:rPr>
        <w:fldChar w:fldCharType="separate"/>
      </w:r>
      <w:r w:rsidRPr="00F02A52">
        <w:rPr>
          <w:lang w:val="en-US"/>
        </w:rPr>
        <w:t>(UNECE, 2007, 2017c)</w:t>
      </w:r>
      <w:r w:rsidRPr="00F02A52">
        <w:rPr>
          <w:lang w:val="en-US"/>
        </w:rPr>
        <w:fldChar w:fldCharType="end"/>
      </w:r>
      <w:r w:rsidRPr="00F02A52">
        <w:rPr>
          <w:lang w:val="en-US"/>
        </w:rPr>
        <w:t xml:space="preserve">. </w:t>
      </w:r>
    </w:p>
    <w:p w14:paraId="3BD371A0" w14:textId="737A105D" w:rsidR="00E97DE0" w:rsidRPr="00F02A52" w:rsidRDefault="00E97DE0" w:rsidP="00E97DE0">
      <w:pPr>
        <w:rPr>
          <w:lang w:val="en-US"/>
        </w:rPr>
      </w:pPr>
      <w:r w:rsidRPr="00F02A52">
        <w:rPr>
          <w:lang w:val="en-US"/>
        </w:rPr>
        <w:t>Previous ecosystem assessments at global, regional and national levels such as the Millennium Ecosystem Assessment (M</w:t>
      </w:r>
      <w:r w:rsidR="001F2F8B">
        <w:rPr>
          <w:lang w:val="en-US"/>
        </w:rPr>
        <w:t>E</w:t>
      </w:r>
      <w:r w:rsidRPr="00F02A52">
        <w:rPr>
          <w:lang w:val="en-US"/>
        </w:rPr>
        <w:t xml:space="preserve">A) or the UK National Ecosystem Assessment (UK NEA) have shown that policy integration across sectors and scales remains a crucial task </w:t>
      </w:r>
      <w:r w:rsidRPr="00F02A52">
        <w:rPr>
          <w:lang w:val="en-US"/>
        </w:rPr>
        <w:fldChar w:fldCharType="begin" w:fldLock="1"/>
      </w:r>
      <w:r>
        <w:rPr>
          <w:lang w:val="en-US"/>
        </w:rPr>
        <w:instrText>ADDIN CSL_CITATION { "citationItems" : [ { "id" : "ITEM-1", "itemData" : { "DOI" : "10.1196/annals.1439.003", "ISBN" : "1597260401", "ISSN" : "00029513", "PMID" : "2472066", "author" : [ { "dropping-particle" : "", "family" : "MA", "given" : "", "non-dropping-particle" : "", "parse-names" : false, "suffix" : "" } ], "id" : "ITEM-1", "issued" : { "date-parts" : [ [ "2005" ] ] }, "publisher" : "World Resources Institute", "publisher-place" : "Washington, DC", "title" : "Ecosystems and Human Well-being: Biodiversity Synthesis", "type" : "report" }, "uris" : [ "http://www.mendeley.com/documents/?uuid=82ea2d0c-994d-4def-9c88-fc83ccc6349b" ] }, { "id" : "ITEM-2", "itemData" : { "abstract" : "Technical Working group assessment report", "author" : [ { "dropping-particle" : "", "family" : "MA", "given" : "", "non-dropping-particle" : "", "parse-names" : false, "suffix" : "" } ], "id" : "ITEM-2", "issued" : { "date-parts" : [ [ "2005" ] ] }, "publisher" : "Island Press", "publisher-place" : "Washington, DC", "title" : "Ecosystems and Human Well-Being: Policy Responses", "type" : "book" }, "uris" : [ "http://www.mendeley.com/documents/?uuid=efc698b5-0dc6-4e37-a563-442771b70614" ] }, { "id" : "ITEM-3", "itemData" : { "author" : [ { "dropping-particle" : "", "family" : "UK NEA", "given" : "", "non-dropping-particle" : "", "parse-names" : false, "suffix" : "" } ], "id" : "ITEM-3", "issued" : { "date-parts" : [ [ "2011" ] ] }, "note" : "NULL", "number-of-pages" : "87", "publisher" : "UNEP-WCMC", "publisher-place" : "Cambrigde", "title" : "The UK National Ecosystem Assessment: Synthesis of the Key Findings", "type" : "report" }, "uris" : [ "http://www.mendeley.com/documents/?uuid=f6ce55f7-ff2b-4b12-855d-e5b25a533bba" ] } ], "mendeley" : { "formattedCitation" : "(MA, 2005a, 2005b; UK NEA, 2011)", "plainTextFormattedCitation" : "(MA, 2005a, 2005b; UK NEA, 2011)", "previouslyFormattedCitation" : "(MA, 2005a, 2005b; UK NEA, 2011)" }, "properties" : {  }, "schema" : "https://github.com/citation-style-language/schema/raw/master/csl-citation.json" }</w:instrText>
      </w:r>
      <w:r w:rsidRPr="00F02A52">
        <w:rPr>
          <w:lang w:val="en-US"/>
        </w:rPr>
        <w:fldChar w:fldCharType="separate"/>
      </w:r>
      <w:r w:rsidRPr="00F02A52">
        <w:rPr>
          <w:lang w:val="en-US"/>
        </w:rPr>
        <w:t>(M</w:t>
      </w:r>
      <w:r w:rsidR="001F2F8B">
        <w:rPr>
          <w:lang w:val="en-US"/>
        </w:rPr>
        <w:t>E</w:t>
      </w:r>
      <w:r w:rsidRPr="00F02A52">
        <w:rPr>
          <w:lang w:val="en-US"/>
        </w:rPr>
        <w:t>A, 2005a, 2005b; UK NEA, 2011)</w:t>
      </w:r>
      <w:r w:rsidRPr="00F02A52">
        <w:rPr>
          <w:lang w:val="en-US"/>
        </w:rPr>
        <w:fldChar w:fldCharType="end"/>
      </w:r>
      <w:r w:rsidRPr="00F02A52">
        <w:rPr>
          <w:lang w:val="en-US"/>
        </w:rPr>
        <w:t>. Countries’ 5</w:t>
      </w:r>
      <w:r w:rsidRPr="00151152">
        <w:rPr>
          <w:lang w:val="en-US"/>
        </w:rPr>
        <w:t>th</w:t>
      </w:r>
      <w:r w:rsidRPr="00F02A52">
        <w:rPr>
          <w:lang w:val="en-US"/>
        </w:rPr>
        <w:t xml:space="preserve"> national reports to the </w:t>
      </w:r>
      <w:r>
        <w:rPr>
          <w:lang w:val="en-US"/>
        </w:rPr>
        <w:t>Convention on Biological Diversity</w:t>
      </w:r>
      <w:r w:rsidRPr="00F02A52">
        <w:rPr>
          <w:lang w:val="en-US"/>
        </w:rPr>
        <w:t xml:space="preserve"> </w:t>
      </w:r>
      <w:r w:rsidRPr="00F02A52">
        <w:rPr>
          <w:lang w:val="en-US"/>
        </w:rPr>
        <w:fldChar w:fldCharType="begin" w:fldLock="1"/>
      </w:r>
      <w:r>
        <w:rPr>
          <w:lang w:val="en-US"/>
        </w:rPr>
        <w:instrText>ADDIN CSL_CITATION { "citationItems" : [ { "id" : "ITEM-1", "itemData" : { "URL" : "https://www.cbd.int/reports/nr5/", "accessed" : { "date-parts" : [ [ "2016", "4", "20" ] ] }, "author" : [ { "dropping-particle" : "", "family" : "CBD", "given" : "", "non-dropping-particle" : "", "parse-names" : false, "suffix" : "" } ], "container-title" : "5th National Report Convention on Biological Diversity", "id" : "ITEM-1", "issued" : { "date-parts" : [ [ "2016" ] ] }, "note" : "NULL", "publisher" : "Convention on Biological Diversity", "title" : "Fifth National Report Convention on Biological Diversity", "type" : "webpage" }, "uris" : [ "http://www.mendeley.com/documents/?uuid=2b3e1c4a-cd43-4c7a-a01b-5d35de555dd3" ] } ], "mendeley" : { "formattedCitation" : "(CBD, 2016b)", "plainTextFormattedCitation" : "(CBD, 2016b)", "previouslyFormattedCitation" : "(CBD, 2016b)" }, "properties" : {  }, "schema" : "https://github.com/citation-style-language/schema/raw/master/csl-citation.json" }</w:instrText>
      </w:r>
      <w:r w:rsidRPr="00F02A52">
        <w:rPr>
          <w:lang w:val="en-US"/>
        </w:rPr>
        <w:fldChar w:fldCharType="separate"/>
      </w:r>
      <w:r w:rsidRPr="00F02A52">
        <w:rPr>
          <w:lang w:val="en-US"/>
        </w:rPr>
        <w:t>(CBD, 2016b)</w:t>
      </w:r>
      <w:r w:rsidRPr="00F02A52">
        <w:rPr>
          <w:lang w:val="en-US"/>
        </w:rPr>
        <w:fldChar w:fldCharType="end"/>
      </w:r>
      <w:r w:rsidRPr="00F02A52">
        <w:rPr>
          <w:lang w:val="en-US"/>
        </w:rPr>
        <w:t xml:space="preserve"> confirm that these challenges persist. As the interim assessment of </w:t>
      </w:r>
      <w:r>
        <w:rPr>
          <w:lang w:val="en-US"/>
        </w:rPr>
        <w:t>n</w:t>
      </w:r>
      <w:r w:rsidRPr="00F02A52">
        <w:rPr>
          <w:lang w:val="en-US"/>
        </w:rPr>
        <w:t xml:space="preserve">ational </w:t>
      </w:r>
      <w:r>
        <w:rPr>
          <w:lang w:val="en-US"/>
        </w:rPr>
        <w:t>b</w:t>
      </w:r>
      <w:r w:rsidRPr="00F02A52">
        <w:rPr>
          <w:lang w:val="en-US"/>
        </w:rPr>
        <w:t xml:space="preserve">iodiversity </w:t>
      </w:r>
      <w:r>
        <w:rPr>
          <w:lang w:val="en-US"/>
        </w:rPr>
        <w:t>s</w:t>
      </w:r>
      <w:r w:rsidRPr="00F02A52">
        <w:rPr>
          <w:lang w:val="en-US"/>
        </w:rPr>
        <w:t xml:space="preserve">trategies and </w:t>
      </w:r>
      <w:r>
        <w:rPr>
          <w:lang w:val="en-US"/>
        </w:rPr>
        <w:t>a</w:t>
      </w:r>
      <w:r w:rsidRPr="00F02A52">
        <w:rPr>
          <w:lang w:val="en-US"/>
        </w:rPr>
        <w:t xml:space="preserve">ction </w:t>
      </w:r>
      <w:r>
        <w:rPr>
          <w:lang w:val="en-US"/>
        </w:rPr>
        <w:t>p</w:t>
      </w:r>
      <w:r w:rsidRPr="00F02A52">
        <w:rPr>
          <w:lang w:val="en-US"/>
        </w:rPr>
        <w:t xml:space="preserve">lans (NBSAPs) </w:t>
      </w:r>
      <w:r w:rsidRPr="00F02A52">
        <w:rPr>
          <w:lang w:val="en-US"/>
        </w:rPr>
        <w:fldChar w:fldCharType="begin" w:fldLock="1"/>
      </w:r>
      <w:r>
        <w:rPr>
          <w:lang w:val="en-US"/>
        </w:rPr>
        <w:instrText>ADDIN CSL_CITATION { "citationItems" : [ { "id" : "ITEM-1", "itemData" : { "ISBN" : "9789280734", "author" : [ { "dropping-particle" : "", "family" : "Pisupati", "given" : "Balakrishna", "non-dropping-particle" : "", "parse-names" : false, "suffix" : "" }, { "dropping-particle" : "", "family" : "Prip", "given" : "Christian", "non-dropping-particle" : "", "parse-names" : false, "suffix" : "" } ], "id" : "ITEM-1", "issued" : { "date-parts" : [ [ "2015" ] ] }, "publisher" : "UNEP-WCMC and Fridtjof Nansen Institute", "publisher-place" : "Cambridge, UK and Lysaker, Norway", "title" : "Interim Assessment of Revised National Biodiversity Strategies and Action Plans (NBSAPs)", "type" : "book" }, "uris" : [ "http://www.mendeley.com/documents/?uuid=5ad7f05f-d846-4c45-a0a7-19a7d050e31b" ] } ], "mendeley" : { "formattedCitation" : "(Pisupati &amp; Prip, 2015)", "manualFormatting" : "(Pisupati &amp; Prip, 2015: 2)", "plainTextFormattedCitation" : "(Pisupati &amp; Prip, 2015)", "previouslyFormattedCitation" : "(Pisupati &amp; Prip, 2015)" }, "properties" : {  }, "schema" : "https://github.com/citation-style-language/schema/raw/master/csl-citation.json" }</w:instrText>
      </w:r>
      <w:r w:rsidRPr="00F02A52">
        <w:rPr>
          <w:lang w:val="en-US"/>
        </w:rPr>
        <w:fldChar w:fldCharType="separate"/>
      </w:r>
      <w:r w:rsidRPr="00F02A52">
        <w:rPr>
          <w:lang w:val="en-US"/>
        </w:rPr>
        <w:t>(Pisupati &amp; Prip, 2015: 2)</w:t>
      </w:r>
      <w:r w:rsidRPr="00F02A52">
        <w:rPr>
          <w:lang w:val="en-US"/>
        </w:rPr>
        <w:fldChar w:fldCharType="end"/>
      </w:r>
      <w:r w:rsidRPr="00F02A52">
        <w:rPr>
          <w:lang w:val="en-US"/>
        </w:rPr>
        <w:t xml:space="preserve"> states, there is generally a poor correlation between </w:t>
      </w:r>
      <w:r>
        <w:rPr>
          <w:lang w:val="en-US"/>
        </w:rPr>
        <w:t>these strategies and action plans</w:t>
      </w:r>
      <w:r w:rsidRPr="00F02A52">
        <w:rPr>
          <w:lang w:val="en-US"/>
        </w:rPr>
        <w:t xml:space="preserve"> and poverty alleviation, on the one hand, and strategies related to the Millennium Development Goals (MDG</w:t>
      </w:r>
      <w:r>
        <w:rPr>
          <w:lang w:val="en-US"/>
        </w:rPr>
        <w:t>s</w:t>
      </w:r>
      <w:r w:rsidRPr="00F02A52">
        <w:rPr>
          <w:lang w:val="en-US"/>
        </w:rPr>
        <w:t xml:space="preserve">), on the other, as well as between </w:t>
      </w:r>
      <w:r>
        <w:rPr>
          <w:lang w:val="en-US"/>
        </w:rPr>
        <w:t>n</w:t>
      </w:r>
      <w:r w:rsidRPr="00F02A52">
        <w:rPr>
          <w:lang w:val="en-US"/>
        </w:rPr>
        <w:t xml:space="preserve">ational </w:t>
      </w:r>
      <w:r>
        <w:rPr>
          <w:lang w:val="en-US"/>
        </w:rPr>
        <w:t>b</w:t>
      </w:r>
      <w:r w:rsidRPr="00F02A52">
        <w:rPr>
          <w:lang w:val="en-US"/>
        </w:rPr>
        <w:t xml:space="preserve">iodiversity </w:t>
      </w:r>
      <w:r>
        <w:rPr>
          <w:lang w:val="en-US"/>
        </w:rPr>
        <w:t>s</w:t>
      </w:r>
      <w:r w:rsidRPr="00F02A52">
        <w:rPr>
          <w:lang w:val="en-US"/>
        </w:rPr>
        <w:t xml:space="preserve">trategies and </w:t>
      </w:r>
      <w:r>
        <w:rPr>
          <w:lang w:val="en-US"/>
        </w:rPr>
        <w:t>a</w:t>
      </w:r>
      <w:r w:rsidRPr="00F02A52">
        <w:rPr>
          <w:lang w:val="en-US"/>
        </w:rPr>
        <w:t xml:space="preserve">ction </w:t>
      </w:r>
      <w:r>
        <w:rPr>
          <w:lang w:val="en-US"/>
        </w:rPr>
        <w:t>p</w:t>
      </w:r>
      <w:r w:rsidRPr="00F02A52">
        <w:rPr>
          <w:lang w:val="en-US"/>
        </w:rPr>
        <w:t>lans</w:t>
      </w:r>
      <w:r>
        <w:rPr>
          <w:lang w:val="en-US"/>
        </w:rPr>
        <w:t xml:space="preserve"> </w:t>
      </w:r>
      <w:r w:rsidRPr="00F02A52">
        <w:rPr>
          <w:lang w:val="en-US"/>
        </w:rPr>
        <w:t xml:space="preserve">and sectoral policies. The close link between human rights, ecosystem services and biodiversity is an important topic at the Human Rights Council, with the </w:t>
      </w:r>
      <w:r>
        <w:rPr>
          <w:lang w:val="en-US"/>
        </w:rPr>
        <w:t>United Nations</w:t>
      </w:r>
      <w:r w:rsidRPr="00F02A52">
        <w:rPr>
          <w:lang w:val="en-US"/>
        </w:rPr>
        <w:t xml:space="preserve"> Special Rapporteur on human rights and the environment calling for more action from States to respect and protect the rights especially of those who are most vulnerable to the degradation and loss of biodiversity </w:t>
      </w:r>
      <w:r w:rsidRPr="00F02A52">
        <w:rPr>
          <w:lang w:val="en-US"/>
        </w:rPr>
        <w:fldChar w:fldCharType="begin" w:fldLock="1"/>
      </w:r>
      <w:r>
        <w:rPr>
          <w:lang w:val="en-US"/>
        </w:rPr>
        <w:instrText>ADDIN CSL_CITATION { "citationItems" : [ { "id" : "ITEM-1", "itemData" : { "abstract" : "The report of the Special Rapporteur on biodiversity and human rights is now available. He will present it to the Human Rights Council at its next session, during an interactive dialogue on Tuesday, 7 March 2017. The report explains that the full enjoyment of human rights, including the rights to life, health, food and water, depends on the services provided by ecosystems, that the provision of ecosystem services depends on the health and sustainability of ecosystems, and that healthy ecosystems, in turn, depend on biodiversity. The full enjoyment of human rights thus depends on biodiversity, and the degradation and loss of biodiversity undermine the ability of human beings to enjoy their human rights. The report outlines the obligations of States to protect biodiversity in order to protect human rights, including the heightened obligations States owe to indigenous peoples and local communities that closely depend on biodiversity for their cultural and material needs.", "author" : [ { "dropping-particle" : "", "family" : "Knox", "given" : "John H.", "non-dropping-particle" : "", "parse-names" : false, "suffix" : "" } ], "container-title" : "A/HRC/34/49. Advance Edited Version", "id" : "ITEM-1", "issued" : { "date-parts" : [ [ "2017" ] ] }, "note" : "NULL", "publisher" : "Human Rights Council", "title" : "Report of the Special Rapporteur on the issue of human rights obligations relating to the enjoyment of a safe, clean, healthy and sustainable environment", "type" : "report" }, "uris" : [ "http://www.mendeley.com/documents/?uuid=5214e85f-6937-47fa-b155-33fd0a0a46ef" ] } ], "mendeley" : { "formattedCitation" : "(Knox, 2017)", "plainTextFormattedCitation" : "(Knox, 2017)", "previouslyFormattedCitation" : "(Knox, 2017)" }, "properties" : {  }, "schema" : "https://github.com/citation-style-language/schema/raw/master/csl-citation.json" }</w:instrText>
      </w:r>
      <w:r w:rsidRPr="00F02A52">
        <w:rPr>
          <w:lang w:val="en-US"/>
        </w:rPr>
        <w:fldChar w:fldCharType="separate"/>
      </w:r>
      <w:r w:rsidRPr="00F02A52">
        <w:rPr>
          <w:lang w:val="en-US"/>
        </w:rPr>
        <w:t>(</w:t>
      </w:r>
      <w:r w:rsidR="00D711C2">
        <w:rPr>
          <w:lang w:val="en-US"/>
        </w:rPr>
        <w:t>HRC</w:t>
      </w:r>
      <w:r w:rsidRPr="00F02A52">
        <w:rPr>
          <w:lang w:val="en-US"/>
        </w:rPr>
        <w:t>, 2017)</w:t>
      </w:r>
      <w:r w:rsidRPr="00F02A52">
        <w:rPr>
          <w:lang w:val="en-US"/>
        </w:rPr>
        <w:fldChar w:fldCharType="end"/>
      </w:r>
      <w:r w:rsidRPr="00F02A52">
        <w:rPr>
          <w:lang w:val="en-US"/>
        </w:rPr>
        <w:t xml:space="preserve">. However, with the recently adopted 2030 Agenda for Sustainable Development, the strengthening of human rights in relation to environmental issues has been improved as part of the 17 </w:t>
      </w:r>
      <w:r>
        <w:rPr>
          <w:lang w:val="en-US"/>
        </w:rPr>
        <w:t>S</w:t>
      </w:r>
      <w:r w:rsidRPr="00F02A52">
        <w:rPr>
          <w:lang w:val="en-US"/>
        </w:rPr>
        <w:t xml:space="preserve">ustainable </w:t>
      </w:r>
      <w:r>
        <w:rPr>
          <w:lang w:val="en-US"/>
        </w:rPr>
        <w:t>D</w:t>
      </w:r>
      <w:r w:rsidRPr="00F02A52">
        <w:rPr>
          <w:lang w:val="en-US"/>
        </w:rPr>
        <w:t xml:space="preserve">evelopment </w:t>
      </w:r>
      <w:r>
        <w:rPr>
          <w:lang w:val="en-US"/>
        </w:rPr>
        <w:t>G</w:t>
      </w:r>
      <w:r w:rsidRPr="00F02A52">
        <w:rPr>
          <w:lang w:val="en-US"/>
        </w:rPr>
        <w:t xml:space="preserve">oals (SDGs) </w:t>
      </w:r>
      <w:r w:rsidRPr="00F02A52">
        <w:rPr>
          <w:lang w:val="en-US"/>
        </w:rPr>
        <w:fldChar w:fldCharType="begin" w:fldLock="1"/>
      </w:r>
      <w:r>
        <w:rPr>
          <w:lang w:val="en-US"/>
        </w:rPr>
        <w:instrText>ADDIN CSL_CITATION { "citationItems" : [ { "id" : "ITEM-1", "itemData" : { "author" : [ { "dropping-particle" : "", "family" : "United Nations", "given" : "", "non-dropping-particle" : "", "parse-names" : false, "suffix" : "" } ], "id" : "ITEM-1", "issued" : { "date-parts" : [ [ "2015" ] ] }, "publisher" : "United Nations", "title" : "Transforming our world: the 2030 Agenda for Sustainable Development. Resolution adopted by the General Assembly on 25 September 2015", "type" : "report", "volume" : "A/RES/70/1" }, "uris" : [ "http://www.mendeley.com/documents/?uuid=138983c5-a40f-4d76-8965-2728ebeb6958" ] } ], "mendeley" : { "formattedCitation" : "(United Nations, 2015)", "plainTextFormattedCitation" : "(United Nations, 2015)", "previouslyFormattedCitation" : "(United Nations, 2015)" }, "properties" : {  }, "schema" : "https://github.com/citation-style-language/schema/raw/master/csl-citation.json" }</w:instrText>
      </w:r>
      <w:r w:rsidRPr="00F02A52">
        <w:rPr>
          <w:lang w:val="en-US"/>
        </w:rPr>
        <w:fldChar w:fldCharType="separate"/>
      </w:r>
      <w:r w:rsidRPr="00F02A52">
        <w:rPr>
          <w:lang w:val="en-US"/>
        </w:rPr>
        <w:t>(United Nations, 2015)</w:t>
      </w:r>
      <w:r w:rsidRPr="00F02A52">
        <w:rPr>
          <w:lang w:val="en-US"/>
        </w:rPr>
        <w:fldChar w:fldCharType="end"/>
      </w:r>
      <w:r w:rsidRPr="00F02A52">
        <w:rPr>
          <w:lang w:val="en-US"/>
        </w:rPr>
        <w:t xml:space="preserve">. The </w:t>
      </w:r>
      <w:r>
        <w:rPr>
          <w:lang w:val="en-US"/>
        </w:rPr>
        <w:t>Sustainable Development Goal</w:t>
      </w:r>
      <w:r w:rsidRPr="00F02A52">
        <w:rPr>
          <w:lang w:val="en-US"/>
        </w:rPr>
        <w:t xml:space="preserve">s are an integrated international policy agenda for the coming years; they are universal and apply to all countries in Europe and Central Asia. In this way, the 2030 Agenda for Sustainable Development is an overarching theme for the region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lang w:val="en-US"/>
        </w:rPr>
        <w:fldChar w:fldCharType="separate"/>
      </w:r>
      <w:r w:rsidRPr="00F02A52">
        <w:rPr>
          <w:lang w:val="en-US"/>
        </w:rPr>
        <w:t>(UNEP &amp; UNECE, 2016)</w:t>
      </w:r>
      <w:r w:rsidRPr="00F02A52">
        <w:rPr>
          <w:lang w:val="en-US"/>
        </w:rPr>
        <w:fldChar w:fldCharType="end"/>
      </w:r>
      <w:r w:rsidRPr="00F02A52">
        <w:rPr>
          <w:lang w:val="en-US"/>
        </w:rPr>
        <w:t>.</w:t>
      </w:r>
    </w:p>
    <w:p w14:paraId="39BACFCE" w14:textId="71139992" w:rsidR="00E97DE0" w:rsidRPr="00F02A52" w:rsidRDefault="00E97DE0" w:rsidP="00E97DE0">
      <w:pPr>
        <w:rPr>
          <w:lang w:val="en-US"/>
        </w:rPr>
      </w:pPr>
      <w:r w:rsidRPr="00F02A52">
        <w:rPr>
          <w:lang w:val="en-US"/>
        </w:rPr>
        <w:t>“Mainstreaming” biodiversity involves “</w:t>
      </w:r>
      <w:r w:rsidRPr="00F02A52">
        <w:rPr>
          <w:i/>
          <w:lang w:val="en-US"/>
        </w:rPr>
        <w:t>the integration of the conservation and sustainable use of biodiversity in both cross-sectoral plans such as sustainable development, poverty reduction, climate change adaptation/mitigation, trade and international cooperation, and in sector-specific plans such as agriculture, fisheries, forestry, mining, energy, tourism, transport and others. It implies changes in development models, strategies and paradigms</w:t>
      </w:r>
      <w:r w:rsidRPr="00F02A52">
        <w:rPr>
          <w:lang w:val="en-US"/>
        </w:rPr>
        <w:t xml:space="preserve">” </w:t>
      </w:r>
      <w:r w:rsidRPr="00F02A52">
        <w:rPr>
          <w:lang w:val="en-US"/>
        </w:rPr>
        <w:fldChar w:fldCharType="begin" w:fldLock="1"/>
      </w:r>
      <w:r>
        <w:rPr>
          <w:lang w:val="en-US"/>
        </w:rPr>
        <w:instrText>ADDIN CSL_CITATION { "citationItems" : [ { "id" : "ITEM-1", "itemData" : { "abstract" : "Training Package (Version 2.1) Module 3 Mainstreaming biodiversity into national sectoral and cross-sectoral strategies, polices, plans and programs 2 NBSAP Training Package. Version 2.1. About this series This module forms part of a training package on the updating and revision of national biodiversity strategies and action plans (NBSAPs) in line with the Strategic Plan for Biodiversity 2011-2020 and the Aichi Biodiversity Targets. The package is intended for national focal points of the Convention on Biological Diversity, those responsible for updating and implementing NBSAPs and other biodiversity planners, including those responsible for other biodiversity-related conventions. They are being used in the ongoing second series of regional and sub-regional capacity building workshops on revising and updating NBSAPs. Each module is available on the CBD Secretariat's website (http://www.cbd.int/nbsap/training/). The module and its contents may be freely used for non-commercial purposes, provided the source is acknowledged. The secretariat would appreciate receiving a copy of material prepared using these modules. An earlier version of this series was prepared with funds from the GEF, through the UNEP/UNDP Biodiversity Planning Support Programme (BPSP), in collaboration with the CBD Secretariat and the United Nations University Institute of Advanced Studies. This series had been updated in the light of decisions of the tenth meeting of the Conference of the Parties using information obtained through the first series of regional and sub-regional capacity building workshops and the fourth national reports as well as comments received on the earlier versions. Comments on this series are also welcome; please direct them to secretariat@cbd.int.", "author" : [ { "dropping-particle" : "", "family" : "Secretariat of the CBD", "given" : "", "non-dropping-particle" : "", "parse-names" : false, "suffix" : "" } ], "id" : "ITEM-1", "issued" : { "date-parts" : [ [ "2011" ] ] }, "publisher" : "Secretariat of the Convention on Biological Diversity", "publisher-place" : "Montreal", "title" : "NBSAP training modules version 2.1 \u2013 Module 3. Mainstreaming biodiversity into national sectoral and cross-sectoral strategies, policies, plans and programs", "type" : "report" }, "locator" : "5", "uris" : [ "http://www.mendeley.com/documents/?uuid=f0715675-5d83-4b10-b94b-d4c5dd8f4dc1" ] } ], "mendeley" : { "formattedCitation" : "(Secretariat of the CBD, 2011, p. 5)", "plainTextFormattedCitation" : "(Secretariat of the CBD, 2011, p. 5)", "previouslyFormattedCitation" : "(Secretariat of the CBD, 2011, p. 5)" }, "properties" : {  }, "schema" : "https://github.com/citation-style-language/schema/raw/master/csl-citation.json" }</w:instrText>
      </w:r>
      <w:r w:rsidRPr="00F02A52">
        <w:rPr>
          <w:lang w:val="en-US"/>
        </w:rPr>
        <w:fldChar w:fldCharType="separate"/>
      </w:r>
      <w:r w:rsidRPr="00F02A52">
        <w:rPr>
          <w:lang w:val="en-US"/>
        </w:rPr>
        <w:t>(CBD, 2011, p. 5)</w:t>
      </w:r>
      <w:r w:rsidRPr="00F02A52">
        <w:rPr>
          <w:lang w:val="en-US"/>
        </w:rPr>
        <w:fldChar w:fldCharType="end"/>
      </w:r>
      <w:r w:rsidRPr="00F02A52">
        <w:rPr>
          <w:lang w:val="en-US"/>
        </w:rPr>
        <w:t xml:space="preserve">. Mainstreaming biodiversity and </w:t>
      </w:r>
      <w:r>
        <w:rPr>
          <w:lang w:val="en-US"/>
        </w:rPr>
        <w:t xml:space="preserve">nature’s contributions to people </w:t>
      </w:r>
      <w:r w:rsidRPr="00F02A52">
        <w:rPr>
          <w:lang w:val="en-US"/>
        </w:rPr>
        <w:t xml:space="preserve">across sectors in private and public decision-making, and </w:t>
      </w:r>
      <w:r w:rsidRPr="00F02A52">
        <w:rPr>
          <w:lang w:val="en-US"/>
        </w:rPr>
        <w:lastRenderedPageBreak/>
        <w:t xml:space="preserve">simultaneously addressing challenges at various spatial and temporal scales, remains an important and continuous task. As the recently published GEO-6 assessment for the pan-European region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locator" : "8", "uris" : [ "http://www.mendeley.com/documents/?uuid=da764a29-e9f5-4064-90ee-d7b011c5be3f" ] } ], "mendeley" : { "formattedCitation" : "(UNEP &amp; UNECE, 2016, p. 8)", "plainTextFormattedCitation" : "(UNEP &amp; UNECE, 2016, p. 8)", "previouslyFormattedCitation" : "(UNEP &amp; UNECE, 2016, p. 8)" }, "properties" : {  }, "schema" : "https://github.com/citation-style-language/schema/raw/master/csl-citation.json" }</w:instrText>
      </w:r>
      <w:r w:rsidRPr="00F02A52">
        <w:rPr>
          <w:lang w:val="en-US"/>
        </w:rPr>
        <w:fldChar w:fldCharType="separate"/>
      </w:r>
      <w:r w:rsidRPr="00F02A52">
        <w:rPr>
          <w:lang w:val="en-US"/>
        </w:rPr>
        <w:t>(UNEP &amp; UNECE, 2016, p. 8)</w:t>
      </w:r>
      <w:r w:rsidRPr="00F02A52">
        <w:rPr>
          <w:lang w:val="en-US"/>
        </w:rPr>
        <w:fldChar w:fldCharType="end"/>
      </w:r>
      <w:r w:rsidRPr="00F02A52">
        <w:rPr>
          <w:lang w:val="en-US"/>
        </w:rPr>
        <w:t xml:space="preserve"> has put it: “</w:t>
      </w:r>
      <w:r w:rsidRPr="00F02A52">
        <w:rPr>
          <w:i/>
          <w:lang w:val="en-US"/>
        </w:rPr>
        <w:t>Living within planetary boundaries will require fundamental transitions in energy, food, mobility and urban systems and entails profound changes in predominant institutions, practices, technologies, policies and lifestyles. New governance coalitions involving national and subnational levels of government, businesses and citizens are urgently needed.</w:t>
      </w:r>
      <w:r w:rsidRPr="00F02A52">
        <w:rPr>
          <w:lang w:val="en-US"/>
        </w:rPr>
        <w:t xml:space="preserve">” A wide range of policy support tools and methodologies as well as different policy instruments are needed to realize these transitions </w:t>
      </w:r>
      <w:r w:rsidRPr="00F02A52">
        <w:rPr>
          <w:lang w:val="en-US"/>
        </w:rPr>
        <w:fldChar w:fldCharType="begin" w:fldLock="1"/>
      </w:r>
      <w:r>
        <w:rPr>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mendeley" : { "formattedCitation" : "(IPBES, 2016b)", "plainTextFormattedCitation" : "(IPBES, 2016b)", "previouslyFormattedCitation" : "(IPBES, 2016b)" }, "properties" : {  }, "schema" : "https://github.com/citation-style-language/schema/raw/master/csl-citation.json" }</w:instrText>
      </w:r>
      <w:r w:rsidRPr="00F02A52">
        <w:rPr>
          <w:lang w:val="en-US"/>
        </w:rPr>
        <w:fldChar w:fldCharType="separate"/>
      </w:r>
      <w:r w:rsidRPr="00F02A52">
        <w:rPr>
          <w:lang w:val="en-US"/>
        </w:rPr>
        <w:t>(IPBES, 201</w:t>
      </w:r>
      <w:r w:rsidR="00657DB4">
        <w:rPr>
          <w:lang w:val="en-US"/>
        </w:rPr>
        <w:t>5</w:t>
      </w:r>
      <w:r w:rsidRPr="00F02A52">
        <w:rPr>
          <w:lang w:val="en-US"/>
        </w:rPr>
        <w:t>b)</w:t>
      </w:r>
      <w:r w:rsidRPr="00F02A52">
        <w:rPr>
          <w:lang w:val="en-US"/>
        </w:rPr>
        <w:fldChar w:fldCharType="end"/>
      </w:r>
      <w:r w:rsidRPr="00F02A52">
        <w:rPr>
          <w:lang w:val="en-US"/>
        </w:rPr>
        <w:t xml:space="preserve">. These tools and instruments address different actors in relevant sectors. Together they form policy mixes, with each of the instruments having a specific role in the overall policy mix for biodiversity conservation and the sustained provision of </w:t>
      </w:r>
      <w:r>
        <w:rPr>
          <w:lang w:val="en-US"/>
        </w:rPr>
        <w:t xml:space="preserve">nature’s contributions to people </w:t>
      </w:r>
      <w:r w:rsidRPr="00F02A52">
        <w:rPr>
          <w:lang w:val="en-US"/>
        </w:rPr>
        <w:fldChar w:fldCharType="begin" w:fldLock="1"/>
      </w:r>
      <w:r>
        <w:rPr>
          <w:lang w:val="en-US"/>
        </w:rPr>
        <w:instrText>ADDIN CSL_CITATION { "citationItems" : [ { "id" : "ITEM-1",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1", "issued" : { "date-parts" : [ [ "2015" ] ] }, "page" : "146-155", "publisher" : "Springer-Verlag", "publisher-place" : "Berlin Heidelberg", "title" : "Policy Mixes for Biodiversity Conservation and Ecosystem Service Management", "type" : "chapter" }, "uris" : [ "http://www.mendeley.com/documents/?uuid=37e5f871-4802-49db-af1d-2e27ecb29a6e" ] } ], "mendeley" : { "formattedCitation" : "(Ring &amp; Schr\u00f6ter-Schlaack, 2015)", "plainTextFormattedCitation" : "(Ring &amp; Schr\u00f6ter-Schlaack, 2015)", "previouslyFormattedCitation" : "(Ring &amp; Schr\u00f6ter-Schlaack, 2015)" }, "properties" : {  }, "schema" : "https://github.com/citation-style-language/schema/raw/master/csl-citation.json" }</w:instrText>
      </w:r>
      <w:r w:rsidRPr="00F02A52">
        <w:rPr>
          <w:lang w:val="en-US"/>
        </w:rPr>
        <w:fldChar w:fldCharType="separate"/>
      </w:r>
      <w:r w:rsidRPr="00F02A52">
        <w:rPr>
          <w:lang w:val="en-US"/>
        </w:rPr>
        <w:t>(Ring &amp; Schröter-Schlaack, 2015)</w:t>
      </w:r>
      <w:r w:rsidRPr="00F02A52">
        <w:rPr>
          <w:lang w:val="en-US"/>
        </w:rPr>
        <w:fldChar w:fldCharType="end"/>
      </w:r>
      <w:r w:rsidRPr="00F02A52">
        <w:rPr>
          <w:lang w:val="en-US"/>
        </w:rPr>
        <w:t xml:space="preserve">. </w:t>
      </w:r>
    </w:p>
    <w:p w14:paraId="4EC2F304" w14:textId="77777777" w:rsidR="00E97DE0" w:rsidRPr="00F02A52" w:rsidRDefault="00E97DE0" w:rsidP="00E97DE0">
      <w:pPr>
        <w:rPr>
          <w:lang w:val="en-US"/>
        </w:rPr>
      </w:pPr>
      <w:r w:rsidRPr="00F02A52">
        <w:rPr>
          <w:lang w:val="en-US"/>
        </w:rPr>
        <w:t xml:space="preserve">Section 6.2 provides a framework for assessing governance options, institutional arrangements and policies in the context of the IPBES Regional Assessment for Europe and Central Asia, highlighting linkages between actors, sectors and instruments at different spatial scales. Section 6.3 provides an assessment of international, regional and transboundary environmental governance relevant to Europe and Central Asia. Sections 6.4 on biodiversity conservation and environmental policies and 6.5 on major economic sectors affecting biodiversity and </w:t>
      </w:r>
      <w:r>
        <w:rPr>
          <w:lang w:val="en-US"/>
        </w:rPr>
        <w:t>nature’s contributions to people</w:t>
      </w:r>
      <w:r w:rsidRPr="00F02A52">
        <w:rPr>
          <w:lang w:val="en-US"/>
        </w:rPr>
        <w:t xml:space="preserve">, adopt a sectoral perspective: What are the major policy objectives, predominant governance modes and instruments currently governing these sectors? What are key constraints or opportunities within these sectors regarding biodiversity and </w:t>
      </w:r>
      <w:r>
        <w:rPr>
          <w:lang w:val="en-US"/>
        </w:rPr>
        <w:t>nature’s contributions to people</w:t>
      </w:r>
      <w:r w:rsidRPr="00F02A52">
        <w:rPr>
          <w:lang w:val="en-US"/>
        </w:rPr>
        <w:t xml:space="preserve">? Which existing and novel options have been proposed in the scientific literature for better governance of biodiversity and </w:t>
      </w:r>
      <w:r>
        <w:rPr>
          <w:lang w:val="en-US"/>
        </w:rPr>
        <w:t xml:space="preserve">nature’s contributions to people </w:t>
      </w:r>
      <w:r w:rsidRPr="00F02A52">
        <w:rPr>
          <w:lang w:val="en-US"/>
        </w:rPr>
        <w:t xml:space="preserve">in these sectors and to what extent have these options and opportunities been implemented or initiated by different actors? Finally, Section 6.6 synthesizes major insights for mainstreaming and integrating biodiversity and </w:t>
      </w:r>
      <w:r>
        <w:rPr>
          <w:lang w:val="en-US"/>
        </w:rPr>
        <w:t xml:space="preserve">nature’s contributions to people </w:t>
      </w:r>
      <w:r w:rsidRPr="00F02A52">
        <w:rPr>
          <w:lang w:val="en-US"/>
        </w:rPr>
        <w:t xml:space="preserve">within and across different sectors; highlights areas for successful integration such as environmental accounting, spatial planning or progress in sustainable consumption and production; and assesses major categories of policy instruments. </w:t>
      </w:r>
    </w:p>
    <w:p w14:paraId="27F1D0D9" w14:textId="77777777" w:rsidR="00E97DE0" w:rsidRPr="00F02A52" w:rsidRDefault="00E97DE0" w:rsidP="00E97DE0">
      <w:pPr>
        <w:rPr>
          <w:lang w:val="en-US"/>
        </w:rPr>
      </w:pPr>
    </w:p>
    <w:p w14:paraId="02E5D9FF" w14:textId="77777777" w:rsidR="00E97DE0" w:rsidRPr="00F02A52" w:rsidRDefault="00E97DE0" w:rsidP="007A3472">
      <w:pPr>
        <w:pStyle w:val="Heading2"/>
      </w:pPr>
      <w:bookmarkStart w:id="1748" w:name="_Toc450554943"/>
      <w:bookmarkStart w:id="1749" w:name="_Toc476941832"/>
      <w:bookmarkStart w:id="1750" w:name="_Toc502909630"/>
      <w:bookmarkStart w:id="1751" w:name="_Toc504380742"/>
      <w:bookmarkStart w:id="1752" w:name="_Toc519504780"/>
      <w:r w:rsidRPr="00F02A52">
        <w:t>Framing institutions and policy options for biodiversity and ecosystem governance</w:t>
      </w:r>
      <w:bookmarkEnd w:id="1748"/>
      <w:bookmarkEnd w:id="1749"/>
      <w:bookmarkEnd w:id="1750"/>
      <w:bookmarkEnd w:id="1751"/>
      <w:bookmarkEnd w:id="1752"/>
    </w:p>
    <w:p w14:paraId="46E8B1DA" w14:textId="6FF00A6B" w:rsidR="00E97DE0" w:rsidRPr="00F02A52" w:rsidRDefault="00E97DE0" w:rsidP="00E97DE0">
      <w:pPr>
        <w:rPr>
          <w:rFonts w:eastAsia="Times New Roman" w:cs="Times New Roman"/>
          <w:lang w:val="en-US"/>
        </w:rPr>
      </w:pPr>
      <w:r w:rsidRPr="00F02A52">
        <w:rPr>
          <w:rFonts w:eastAsia="Times New Roman" w:cs="Times New Roman"/>
          <w:lang w:val="en-US"/>
        </w:rPr>
        <w:t xml:space="preserve">Smart governance options and institutional arrangements are essential for the conservation and sustainable use of biodiversity, long-term human well-being and sustainable developme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bstract" : "\u201cSustainable development is above all about governance; about the deliberative moves societies can take to reorient their development trajectories along more sustainable lines (p.8) in Meadowcroft, J; Langhelle, O and Rudd, A (2012) Governance, Democracy and Sustainable Development: Moving Beyond the Impasse, Edward Elgar Publishing Limited: Cheltenham.", "editor" : [ { "dropping-particle" : "", "family" : "Meadowcroft", "given" : "James", "non-dropping-particle" : "", "parse-names" : false, "suffix" : "" }, { "dropping-particle" : "", "family" : "Langhelle", "given" : "Oluf", "non-dropping-particle" : "", "parse-names" : false, "suffix" : "" }, { "dropping-particle" : "", "family" : "Ruud", "given" : "Audun", "non-dropping-particle" : "", "parse-names" : false, "suffix" : "" } ], "id" : "ITEM-1", "issued" : { "date-parts" : [ [ "2012" ] ] }, "publisher" : "Edward Elgar", "publisher-place" : "Cheltenham", "title" : "Governance, Democracy and Sustainable Development. Moving Beyond the Impasse", "type" : "book" }, "uris" : [ "http://www.mendeley.com/documents/?uuid=4230f8b5-ea30-4bc8-bdef-681ee36bc3e1" ] } ], "mendeley" : { "formattedCitation" : "(Meadowcroft, Langhelle, &amp; Ruud, 2012)", "plainTextFormattedCitation" : "(Meadowcroft, Langhelle, &amp; Ruud, 2012)", "previouslyFormattedCitation" : "(Meadowcroft, Langhelle, &amp; Ruud, 2012)"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Meadowcroft</w:t>
      </w:r>
      <w:r w:rsidR="000169AE">
        <w:rPr>
          <w:rFonts w:eastAsia="Times New Roman" w:cs="Times New Roman"/>
          <w:i/>
          <w:lang w:val="en-US"/>
        </w:rPr>
        <w:t xml:space="preserve"> et al.</w:t>
      </w:r>
      <w:r w:rsidRPr="00F02A52">
        <w:rPr>
          <w:rFonts w:eastAsia="Times New Roman" w:cs="Times New Roman"/>
          <w:lang w:val="en-US"/>
        </w:rPr>
        <w:t>, 2012)</w:t>
      </w:r>
      <w:r w:rsidRPr="00F02A52">
        <w:rPr>
          <w:rFonts w:eastAsia="Times New Roman" w:cs="Times New Roman"/>
          <w:lang w:val="en-US"/>
        </w:rPr>
        <w:fldChar w:fldCharType="end"/>
      </w:r>
      <w:r w:rsidRPr="00F02A52">
        <w:rPr>
          <w:rFonts w:eastAsia="Times New Roman" w:cs="Times New Roman"/>
          <w:lang w:val="en-US"/>
        </w:rPr>
        <w:t xml:space="preserve">. Institutions and governance and other indirect drivers affecting biodiversity and </w:t>
      </w:r>
      <w:r>
        <w:rPr>
          <w:rFonts w:eastAsia="Times New Roman" w:cs="Times New Roman"/>
          <w:lang w:val="en-US"/>
        </w:rPr>
        <w:t xml:space="preserve">nature’s contributions to people </w:t>
      </w:r>
      <w:r w:rsidRPr="00F02A52">
        <w:rPr>
          <w:rFonts w:eastAsia="Times New Roman" w:cs="Times New Roman"/>
          <w:lang w:val="en-US"/>
        </w:rPr>
        <w:t xml:space="preserve">have deliberately been placed at the centre of the IPBES conceptual framework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16/j.cosust.2014.11.002",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fe19c7eb-c0a2-4ff3-9aa5-81074228fb5d" ] } ], "mendeley" : { "formattedCitation" : "(D\u00edaz et al., 2015)", "plainTextFormattedCitation" : "(D\u00edaz et al., 2015)", "previouslyFormattedCitation" : "(D\u00edaz et al.,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Díaz </w:t>
      </w:r>
      <w:r w:rsidR="009E3418" w:rsidRPr="009E3418">
        <w:rPr>
          <w:rFonts w:eastAsia="Times New Roman" w:cs="Times New Roman"/>
          <w:i/>
          <w:lang w:val="en-US"/>
        </w:rPr>
        <w:t>et al.</w:t>
      </w:r>
      <w:r w:rsidRPr="00F02A52">
        <w:rPr>
          <w:rFonts w:eastAsia="Times New Roman" w:cs="Times New Roman"/>
          <w:lang w:val="en-US"/>
        </w:rPr>
        <w:t>, 2015)</w:t>
      </w:r>
      <w:r w:rsidRPr="00F02A52">
        <w:rPr>
          <w:rFonts w:eastAsia="Times New Roman" w:cs="Times New Roman"/>
          <w:lang w:val="en-US"/>
        </w:rPr>
        <w:fldChar w:fldCharType="end"/>
      </w:r>
      <w:r w:rsidRPr="00F02A52">
        <w:rPr>
          <w:rFonts w:eastAsia="Times New Roman" w:cs="Times New Roman"/>
          <w:lang w:val="en-US"/>
        </w:rPr>
        <w:t xml:space="preserve">, and this has been highlighted as an improvement on the Millennium Ecosystem Assessme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196/annals.1439.003", "ISBN" : "1597260401", "ISSN" : "00029513", "PMID" : "2472066", "author" : [ { "dropping-particle" : "", "family" : "MA", "given" : "", "non-dropping-particle" : "", "parse-names" : false, "suffix" : "" } ], "id" : "ITEM-1", "issued" : { "date-parts" : [ [ "2005" ] ] }, "publisher" : "World Resources Institute", "publisher-place" : "Washington, DC", "title" : "Ecosystems and Human Well-being: Biodiversity Synthesis", "type" : "report" }, "uris" : [ "http://www.mendeley.com/documents/?uuid=82ea2d0c-994d-4def-9c88-fc83ccc6349b" ] }, { "id" : "ITEM-2", "itemData" : { "ISSN" : "14629011", "abstract" : "The Intergovernmental Platform on Biodiversity and Ecosystem Services (IPBES) is an emerging expert advisory institution that aims at tackling the loss of biodiversity and the degradation of ecosystem services. Building on the experience of the Intergovernmental Panel on Climate Change and on previous biodiversity-related assessments, IPBES aspires to create a new type of science\u2013policy interface: achieving balance between developed and developing countries, and being inclusive of different disciplines and knowledge-systems. While competing framings and discourses about biodiversity are expressed in these global settings, IPBES has also adopted a single conceptual framework to support its work. Yet, this process was punctuated by many debates and the notion of \u2018ecosystem services\u2019 was contested. This paper uses Sciences and Technology Studies (STS) concepts and methods to investigate the development of the IPBES conceptual framework during the period 2012\u20132014. In particular we ask whether, and how, debates amongst participants about the nature of knowledge, the relationship between humans and nature, and about the meaning of \u2018ecosystem services\u2019 were reconciled through this process. We discuss what is achieved by the IPBES conceptual framework and whether it could prove itself a boundary object. Our findings serve to highlight the multiple ways in which the science\u2013policy interface is being imagined and to reveal some of the challenges awaiting biodiversity governance as ontological and epistemic plurality are embraced at a global scale.", "author" : [ { "dropping-particle" : "", "family" : "Borie", "given" : "Maud", "non-dropping-particle" : "", "parse-names" : false, "suffix" : "" }, { "dropping-particle" : "", "family" : "Hulme", "given" : "Mike", "non-dropping-particle" : "", "parse-names" : false, "suffix" : "" } ], "container-title" : "Environmental Science &amp; Policy", "id" : "ITEM-2", "issued" : { "date-parts" : [ [ "2015", "12" ] ] }, "page" : "487-496", "title" : "Framing global biodiversity: IPBES between mother earth and ecosystem services", "type" : "article-journal", "volume" : "54" }, "uris" : [ "http://www.mendeley.com/documents/?uuid=31cb2be7-fde0-4db5-a505-4a4c68a017c2" ] } ], "mendeley" : { "formattedCitation" : "(Borie &amp; Hulme, 2015; MA, 2005a)", "plainTextFormattedCitation" : "(Borie &amp; Hulme, 2015; MA, 2005a)", "previouslyFormattedCitation" : "(Borie &amp; Hulme, 2015; MA, 2005a)"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Borie &amp; Hulme, 2015; M</w:t>
      </w:r>
      <w:r w:rsidR="000169AE">
        <w:rPr>
          <w:rFonts w:eastAsia="Times New Roman" w:cs="Times New Roman"/>
          <w:lang w:val="en-US"/>
        </w:rPr>
        <w:t>E</w:t>
      </w:r>
      <w:r w:rsidRPr="00F02A52">
        <w:rPr>
          <w:rFonts w:eastAsia="Times New Roman" w:cs="Times New Roman"/>
          <w:lang w:val="en-US"/>
        </w:rPr>
        <w:t>A, 2005a)</w:t>
      </w:r>
      <w:r w:rsidRPr="00F02A52">
        <w:rPr>
          <w:rFonts w:eastAsia="Times New Roman" w:cs="Times New Roman"/>
          <w:lang w:val="en-US"/>
        </w:rPr>
        <w:fldChar w:fldCharType="end"/>
      </w:r>
      <w:r w:rsidRPr="00F02A52">
        <w:rPr>
          <w:rFonts w:eastAsia="Times New Roman" w:cs="Times New Roman"/>
          <w:lang w:val="en-US"/>
        </w:rPr>
        <w:t xml:space="preserve">. The way in which people and societies organize themselves and their interactions with nature at different scales indirectly drives biodiversity and ecosystem chang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16/j.cosust.2014.11.002",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6" ] ] }, "page" : "1-16", "title" : "The IPBES Conceptual Framework \u2014 connecting nature and people", "type" : "article-journal", "volume" : "14" }, "uris" : [ "http://www.mendeley.com/documents/?uuid=fe19c7eb-c0a2-4ff3-9aa5-81074228fb5d" ] } ], "mendeley" : { "formattedCitation" : "(D\u00edaz et al., 2015)", "plainTextFormattedCitation" : "(D\u00edaz et al., 2015)", "previouslyFormattedCitation" : "(D\u00edaz et al.,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Díaz </w:t>
      </w:r>
      <w:r w:rsidR="009E3418" w:rsidRPr="009E3418">
        <w:rPr>
          <w:rFonts w:eastAsia="Times New Roman" w:cs="Times New Roman"/>
          <w:i/>
          <w:lang w:val="en-US"/>
        </w:rPr>
        <w:t>et al.</w:t>
      </w:r>
      <w:r w:rsidRPr="00F02A52">
        <w:rPr>
          <w:rFonts w:eastAsia="Times New Roman" w:cs="Times New Roman"/>
          <w:lang w:val="en-US"/>
        </w:rPr>
        <w:t>, 2015)</w:t>
      </w:r>
      <w:r w:rsidRPr="00F02A52">
        <w:rPr>
          <w:rFonts w:eastAsia="Times New Roman" w:cs="Times New Roman"/>
          <w:lang w:val="en-US"/>
        </w:rPr>
        <w:fldChar w:fldCharType="end"/>
      </w:r>
      <w:r w:rsidRPr="00F02A52">
        <w:rPr>
          <w:rFonts w:eastAsia="Times New Roman" w:cs="Times New Roman"/>
          <w:lang w:val="en-US"/>
        </w:rPr>
        <w:t xml:space="preserve">. Governance and institutions thus influence all aspects of relationships between people and nature. Formal and informal institutions determine values and the ways in which responsibilities, costs and benefits of biodiversity conservation are distributed across society. Formal institutions include written constitutions, laws, policies, rights and regulations enforced by official authorities. Informal institutions are mostly unwritten social norms and rules, customs and traditions such as those related to collective action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North", "given" : "Douglass", "non-dropping-particle" : "", "parse-names" : false, "suffix" : "" } ], "id" : "ITEM-1", "issued" : { "date-parts" : [ [ "1990" ] ] }, "publisher" : "Cambridge University Press", "publisher-place" : "Cambridge", "title" : "Institutions, Institutional Change and Economic Performance", "type" : "book" }, "uris" : [ "http://www.mendeley.com/documents/?uuid=9e4db8aa-8e1c-4b76-b7d0-1e2b9d217031" ] }, { "id" : "ITEM-2", "itemData" : { "ISBN" : "0 521405998", "author" : [ { "dropping-particle" : "", "family" : "Ostrom", "given" : "Elinor", "non-dropping-particle" : "", "parse-names" : false, "suffix" : "" } ], "id" : "ITEM-2", "issued" : { "date-parts" : [ [ "1990" ] ] }, "number-of-pages" : "280", "publisher" : "Cambridge University Press", "publisher-place" : "Cambridge", "title" : "Governing the Commons: The Evolutions of Institutions for Collective Action", "type" : "book" }, "uris" : [ "http://www.mendeley.com/documents/?uuid=df78a2aa-f9cf-4d6c-a753-f20f9dd99644" ] } ], "mendeley" : { "formattedCitation" : "(North, 1990; Ostrom, 1990)", "plainTextFormattedCitation" : "(North, 1990; Ostrom, 1990)", "previouslyFormattedCitation" : "(North, 1990; Ostrom, 1990)"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North, 1990; Ostrom, 1990)</w:t>
      </w:r>
      <w:r w:rsidRPr="00F02A52">
        <w:rPr>
          <w:rFonts w:eastAsia="Times New Roman" w:cs="Times New Roman"/>
          <w:lang w:val="en-US"/>
        </w:rPr>
        <w:fldChar w:fldCharType="end"/>
      </w:r>
      <w:r w:rsidRPr="00F02A52">
        <w:rPr>
          <w:rFonts w:eastAsia="Times New Roman" w:cs="Times New Roman"/>
          <w:lang w:val="en-US"/>
        </w:rPr>
        <w:t xml:space="preserve">. </w:t>
      </w:r>
    </w:p>
    <w:p w14:paraId="67FBC419" w14:textId="1DB9949E" w:rsidR="00E97DE0" w:rsidRPr="00F02A52" w:rsidRDefault="00E97DE0" w:rsidP="00E97DE0">
      <w:pPr>
        <w:rPr>
          <w:rFonts w:eastAsia="Times New Roman" w:cs="Times New Roman"/>
          <w:lang w:val="en-US"/>
        </w:rPr>
      </w:pPr>
      <w:r w:rsidRPr="00F02A52">
        <w:rPr>
          <w:rFonts w:eastAsia="Times New Roman" w:cs="Times New Roman"/>
          <w:lang w:val="en-US"/>
        </w:rPr>
        <w:t xml:space="preserve">Biodiversity and ecosystem governance benefits from involving the full range of public and private actors, and drawing on a variety of coordination and interaction mechanisms. In contrast to public </w:t>
      </w:r>
      <w:r w:rsidRPr="00F02A52">
        <w:rPr>
          <w:rFonts w:eastAsia="Times New Roman" w:cs="Times New Roman"/>
          <w:lang w:val="en-US"/>
        </w:rPr>
        <w:lastRenderedPageBreak/>
        <w:t xml:space="preserve">policies pursued by </w:t>
      </w:r>
      <w:r w:rsidRPr="00F02A52">
        <w:rPr>
          <w:rFonts w:eastAsia="Times New Roman" w:cs="Times New Roman"/>
          <w:i/>
          <w:lang w:val="en-US"/>
        </w:rPr>
        <w:t>governments</w:t>
      </w:r>
      <w:r w:rsidRPr="00F02A52">
        <w:rPr>
          <w:rFonts w:eastAsia="Times New Roman" w:cs="Times New Roman"/>
          <w:lang w:val="en-US"/>
        </w:rPr>
        <w:t xml:space="preserve"> at various administrative levels, biodiversity and ecosystem </w:t>
      </w:r>
      <w:r w:rsidRPr="00F02A52">
        <w:rPr>
          <w:rFonts w:eastAsia="Times New Roman" w:cs="Times New Roman"/>
          <w:i/>
          <w:lang w:val="en-US"/>
        </w:rPr>
        <w:t xml:space="preserve">governance </w:t>
      </w:r>
      <w:r w:rsidRPr="00F02A52">
        <w:rPr>
          <w:rFonts w:eastAsia="Times New Roman" w:cs="Times New Roman"/>
          <w:lang w:val="en-US"/>
        </w:rPr>
        <w:t xml:space="preserve">promotes societal transformation by a number of different actors, including governments, business and civil society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BN" : "978-1-84407-525-6", "author" : [ { "dropping-particle" : "", "family" : "Ring", "given" : "Irene", "non-dropping-particle" : "", "parse-names" : false, "suffix" : "" } ], "container-title" : "Public and Private in Natural Resource Governance: a False Dichotomy?", "editor" : [ { "dropping-particle" : "", "family" : "Sikor", "given" : "Thomas", "non-dropping-particle" : "", "parse-names" : false, "suffix" : "" } ], "id" : "ITEM-1", "issued" : { "date-parts" : [ [ "2008" ] ] }, "page" : "107-126", "publisher" : "Earthscan", "publisher-place" : "London", "title" : "Biodiversity governance: Adjusting local costs and global benefits", "type" : "chapter" }, "uris" : [ "http://www.mendeley.com/documents/?uuid=d59e5b9b-1390-4d85-98eb-a02fceed1722" ] }, { "id" : "ITEM-2", "itemData" : { "ISSN" : "1756932X", "author" : [ { "dropping-particle" : "", "family" : "Paavola", "given" : "Jouni", "non-dropping-particle" : "", "parse-names" : false, "suffix" : "" }, { "dropping-particle" : "", "family" : "Gouldson", "given" : "Andrew", "non-dropping-particle" : "", "parse-names" : false, "suffix" : "" }, { "dropping-particle" : "", "family" : "Kluv\u00e1nkov\u00e1-Oravsk\u00e1", "given" : "Tatiana", "non-dropping-particle" : "", "parse-names" : false, "suffix" : "" } ], "container-title" : "Environmental Policy and Governance", "id" : "ITEM-2", "issue" : "3", "issued" : { "date-parts" : [ [ "2009", "5" ] ] }, "page" : "148-158", "title" : "Interplay of actors, scales, frameworks and regimes in the governance of biodiversity", "type" : "article-journal", "volume" : "19" }, "uris" : [ "http://www.mendeley.com/documents/?uuid=baef68b5-00b7-45d5-a3e8-b2d577220229" ] } ], "mendeley" : { "formattedCitation" : "(Paavola, Gouldson, &amp; Kluv\u00e1nkov\u00e1-Oravsk\u00e1, 2009; Ring, 2008a)", "plainTextFormattedCitation" : "(Paavola, Gouldson, &amp; Kluv\u00e1nkov\u00e1-Oravsk\u00e1, 2009; Ring, 2008a)", "previouslyFormattedCitation" : "(Paavola, Gouldson, &amp; Kluv\u00e1nkov\u00e1-Oravsk\u00e1, 2009; Ring, 2008a)"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Paavola</w:t>
      </w:r>
      <w:r w:rsidR="00032C21">
        <w:rPr>
          <w:rFonts w:eastAsia="Times New Roman" w:cs="Times New Roman"/>
          <w:i/>
          <w:lang w:val="en-US"/>
        </w:rPr>
        <w:t xml:space="preserve"> et al.</w:t>
      </w:r>
      <w:r w:rsidRPr="00F02A52">
        <w:rPr>
          <w:rFonts w:eastAsia="Times New Roman" w:cs="Times New Roman"/>
          <w:lang w:val="en-US"/>
        </w:rPr>
        <w:t>, 2009; Ring, 2008a)</w:t>
      </w:r>
      <w:r w:rsidRPr="00F02A52">
        <w:rPr>
          <w:rFonts w:eastAsia="Times New Roman" w:cs="Times New Roman"/>
          <w:lang w:val="en-US"/>
        </w:rPr>
        <w:fldChar w:fldCharType="end"/>
      </w:r>
      <w:r w:rsidRPr="00F02A52">
        <w:rPr>
          <w:rFonts w:eastAsia="Times New Roman" w:cs="Times New Roman"/>
          <w:lang w:val="en-US"/>
        </w:rPr>
        <w:t xml:space="preserve">. Governance processes occur at various spatial (local to international) and temporal scales, and affect different societal, economic and policy sector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80/1523908X.2013.769414", "ISBN" : "1523-908X", "ISSN" : "1523-908X", "abstract" : "There is a growing scientific debate regarding the suitability of certain modes of governance for promoting sustainable development (SD). However, thus far there is neither agreement on ways to meaningfully distinguish and understand governance modes nor a foundation of the aspects to be chosen for this endeavour. In order to overcome this conceptual vagueness, this paper presents a meta-framework for a sound conceptualization of governance modes. Founded on a reinterpretation of the discourse ?from government to governance?, we argue that only a multi-dimensional approach giving consideration to political processes (politics), institutional structures (polity) and policy content (policy) adequately captures the complexity of governance phenomena. We furthermore highlight possible key features for exploring these dimensions and compare three recently published frameworks for modes of governance. By offering a sound conceptual clarification of governance modes, we facilitate both their meaningful differentiation and a more systematic understanding of their inherent complexity. In so doing, we inform both theoretical and empirical research on governance for SD. We pave the way not only for making more differentiated theoretical statements on the relationship between governance modes and SD but also for empirically exploring this relationship on a profound basis.", "author" : [ { "dropping-particle" : "", "family" : "Lange", "given" : "Philipp", "non-dropping-particle" : "", "parse-names" : false, "suffix" : "" }, { "dropping-particle" : "", "family" : "Driessen", "given" : "Peter P J", "non-dropping-particle" : "", "parse-names" : false, "suffix" : "" }, { "dropping-particle" : "", "family" : "Sauer", "given" : "Alexandra", "non-dropping-particle" : "", "parse-names" : false, "suffix" : "" }, { "dropping-particle" : "", "family" : "Bornemann", "given" : "Basil", "non-dropping-particle" : "", "parse-names" : false, "suffix" : "" }, { "dropping-particle" : "", "family" : "Burger", "given" : "Paul", "non-dropping-particle" : "", "parse-names" : false, "suffix" : "" } ], "container-title" : "Journal of Environmental Policy &amp; Planning", "id" : "ITEM-1", "issue" : "3", "issued" : { "date-parts" : [ [ "2013" ] ] }, "page" : "403-425", "title" : "Governing Towards Sustainability\u2014Conceptualizing Modes of Governance", "type" : "article-journal", "volume" : "15" }, "uris" : [ "http://www.mendeley.com/documents/?uuid=1fa33b4b-7180-41a6-ac46-e079e2083e95" ] } ], "mendeley" : { "formattedCitation" : "(Lange, Driessen, Sauer, Bornemann, &amp; Burger, 2013)", "plainTextFormattedCitation" : "(Lange, Driessen, Sauer, Bornemann, &amp; Burger, 2013)", "previouslyFormattedCitation" : "(Lange, Driessen, Sauer, Bornemann, &amp; Burger, 2013)"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Lange</w:t>
      </w:r>
      <w:r w:rsidR="00032C21">
        <w:rPr>
          <w:rFonts w:eastAsia="Times New Roman" w:cs="Times New Roman"/>
          <w:i/>
          <w:lang w:val="en-US"/>
        </w:rPr>
        <w:t xml:space="preserve"> et al.</w:t>
      </w:r>
      <w:r w:rsidRPr="00F02A52">
        <w:rPr>
          <w:rFonts w:eastAsia="Times New Roman" w:cs="Times New Roman"/>
          <w:lang w:val="en-US"/>
        </w:rPr>
        <w:t>, 2013)</w:t>
      </w:r>
      <w:r w:rsidRPr="00F02A52">
        <w:rPr>
          <w:rFonts w:eastAsia="Times New Roman" w:cs="Times New Roman"/>
          <w:lang w:val="en-US"/>
        </w:rPr>
        <w:fldChar w:fldCharType="end"/>
      </w:r>
      <w:r w:rsidRPr="00F02A52">
        <w:rPr>
          <w:rFonts w:eastAsia="Times New Roman" w:cs="Times New Roman"/>
          <w:lang w:val="en-US"/>
        </w:rPr>
        <w:t>. Different modes of governance are typically viewed along a continuum between state intervention and societal autonomy (</w:t>
      </w:r>
      <w:r w:rsidR="005A3E13">
        <w:rPr>
          <w:rFonts w:eastAsia="Times New Roman" w:cs="Times New Roman"/>
          <w:b/>
          <w:lang w:val="en-US"/>
        </w:rPr>
        <w:t>Table 6.1</w:t>
      </w:r>
      <w:r w:rsidRPr="00F02A52">
        <w:rPr>
          <w:rFonts w:eastAsia="Times New Roman" w:cs="Times New Roman"/>
          <w:lang w:val="en-US"/>
        </w:rPr>
        <w:t xml:space="preserve">). </w:t>
      </w:r>
    </w:p>
    <w:p w14:paraId="409EE400" w14:textId="61E6FF9E" w:rsidR="00E97DE0" w:rsidRPr="00F02A52" w:rsidRDefault="00E97DE0" w:rsidP="000226B2">
      <w:pPr>
        <w:pStyle w:val="Caption"/>
      </w:pPr>
      <w:bookmarkStart w:id="1753" w:name="_Ref475714798"/>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1</w:t>
      </w:r>
      <w:r>
        <w:fldChar w:fldCharType="end"/>
      </w:r>
      <w:bookmarkEnd w:id="1753"/>
      <w:r w:rsidRPr="00F02A52">
        <w:t>: Governance modes, public and private actors and their interaction</w:t>
      </w:r>
      <w:r>
        <w:t>.</w:t>
      </w:r>
      <w:r w:rsidRPr="00F02A52">
        <w:t xml:space="preserve"> </w:t>
      </w:r>
      <w:r w:rsidRPr="001A6007">
        <w:t xml:space="preserve">Source: </w:t>
      </w:r>
      <w:r w:rsidR="005B4D4E">
        <w:t>A</w:t>
      </w:r>
      <w:r w:rsidRPr="001A6007">
        <w:t xml:space="preserve">dapted from </w:t>
      </w:r>
      <w:r w:rsidRPr="001A6007">
        <w:fldChar w:fldCharType="begin" w:fldLock="1"/>
      </w:r>
      <w:r w:rsidRPr="001A6007">
        <w:instrText>ADDIN CSL_CITATION { "citationItems" : [ { "id" : "ITEM-1", "itemData" : { "DOI" : "10.1002/eet.1580", "ISSN" : "1756-9338", "abstract" : "In the last decade, many authors have observed shifts from government to governance in the environmental policy domain. However, a clear conceptual framework to differentiate between modes of environmental governance is lacking and our understanding of when, how and why environmental governance changes from one mode to another is limited. In this paper we propose such a framework and we illustrate its usefulness by applying it to two environmental policy sectors in the Netherlands: urban environmental policy and policy regarding sustainable production and consumption. We show how the application of our framework leads to detailed, replicable and comparable claims about character and intensity of shifts in environmental governance. From this analysis, we conclude that character and intensity of shifts in environmental governance vary significantly. Furthermore, we show that modes of governance build on rather than completely replace one another. Finally, we point to a number of possible explanations for shifts in environmental governance, recognized in literature and in practice. We conclude with some suggestions for further research. Copyright \u00a9 2012 John Wiley &amp; Sons, Ltd and ERP Environment.", "author" : [ { "dropping-particle" : "", "family" : "Driessen", "given" : "Peter P J", "non-dropping-particle" : "", "parse-names" : false, "suffix" : "" }, { "dropping-particle" : "", "family" : "Dieperink", "given" : "Carel", "non-dropping-particle" : "", "parse-names" : false, "suffix" : "" }, { "dropping-particle" : "", "family" : "Laerhoven", "given" : "Frank", "non-dropping-particle" : "van", "parse-names" : false, "suffix" : "" }, { "dropping-particle" : "", "family" : "Runhaar", "given" : "Hens A C", "non-dropping-particle" : "", "parse-names" : false, "suffix" : "" }, { "dropping-particle" : "V", "family" : "Vermeulen", "given" : "Walter J", "non-dropping-particle" : "", "parse-names" : false, "suffix" : "" } ], "container-title" : "Environmental Policy and Governance", "id" : "ITEM-1", "issue" : "3", "issued" : { "date-parts" : [ [ "2012" ] ] }, "page" : "143-160", "publisher" : "John Wiley &amp; Sons, Ltd", "title" : "Towards a Conceptual Framework for The Study of Shifts in Modes of Environmental Governance \u2013 Experiences From The Netherlands", "type" : "article-journal", "volume" : "22" }, "uris" : [ "http://www.mendeley.com/documents/?uuid=335be3d4-6229-42bb-abcb-0f13269b9b57" ] }, { "id" : "ITEM-2", "itemData" : { "DOI" : "10.1080/1523908X.2013.769414", "ISBN" : "1523-908X", "ISSN" : "1523-908X", "abstract" : "There is a growing scientific debate regarding the suitability of certain modes of governance for promoting sustainable development (SD). However, thus far there is neither agreement on ways to meaningfully distinguish and understand governance modes nor a foundation of the aspects to be chosen for this endeavour. In order to overcome this conceptual vagueness, this paper presents a meta-framework for a sound conceptualization of governance modes. Founded on a reinterpretation of the discourse ?from government to governance?, we argue that only a multi-dimensional approach giving consideration to political processes (politics), institutional structures (polity) and policy content (policy) adequately captures the complexity of governance phenomena. We furthermore highlight possible key features for exploring these dimensions and compare three recently published frameworks for modes of governance. By offering a sound conceptual clarification of governance modes, we facilitate both their meaningful differentiation and a more systematic understanding of their inherent complexity. In so doing, we inform both theoretical and empirical research on governance for SD. We pave the way not only for making more differentiated theoretical statements on the relationship between governance modes and SD but also for empirically exploring this relationship on a profound basis.", "author" : [ { "dropping-particle" : "", "family" : "Lange", "given" : "Philipp", "non-dropping-particle" : "", "parse-names" : false, "suffix" : "" }, { "dropping-particle" : "", "family" : "Driessen", "given" : "Peter P J", "non-dropping-particle" : "", "parse-names" : false, "suffix" : "" }, { "dropping-particle" : "", "family" : "Sauer", "given" : "Alexandra", "non-dropping-particle" : "", "parse-names" : false, "suffix" : "" }, { "dropping-particle" : "", "family" : "Bornemann", "given" : "Basil", "non-dropping-particle" : "", "parse-names" : false, "suffix" : "" }, { "dropping-particle" : "", "family" : "Burger", "given" : "Paul", "non-dropping-particle" : "", "parse-names" : false, "suffix" : "" } ], "container-title" : "Journal of Environmental Policy &amp; Planning", "id" : "ITEM-2", "issue" : "3", "issued" : { "date-parts" : [ [ "2013" ] ] }, "page" : "403-425", "title" : "Governing Towards Sustainability\u2014Conceptualizing Modes of Governance", "type" : "article-journal", "volume" : "15" }, "uris" : [ "http://www.mendeley.com/documents/?uuid=1fa33b4b-7180-41a6-ac46-e079e2083e95" ] } ], "mendeley" : { "formattedCitation" : "(Driessen, Dieperink, van Laerhoven, Runhaar, &amp; Vermeulen, 2012; Lange et al., 2013)", "manualFormatting" : "Driessen et al. (2012) and Lange et al. (2013)", "plainTextFormattedCitation" : "(Driessen, Dieperink, van Laerhoven, Runhaar, &amp; Vermeulen, 2012; Lange et al., 2013)", "previouslyFormattedCitation" : "(Driessen, Dieperink, van Laerhoven, Runhaar, &amp; Vermeulen, 2012; Lange et al., 2013)" }, "properties" : {  }, "schema" : "https://github.com/citation-style-language/schema/raw/master/csl-citation.json" }</w:instrText>
      </w:r>
      <w:r w:rsidRPr="001A6007">
        <w:fldChar w:fldCharType="separate"/>
      </w:r>
      <w:r w:rsidRPr="001A6007">
        <w:t xml:space="preserve">Driessen </w:t>
      </w:r>
      <w:r w:rsidR="009E3418" w:rsidRPr="009E3418">
        <w:rPr>
          <w:i/>
        </w:rPr>
        <w:t>et al.</w:t>
      </w:r>
      <w:r w:rsidRPr="001A6007">
        <w:t xml:space="preserve"> (2012) and Lange </w:t>
      </w:r>
      <w:r w:rsidR="009E3418" w:rsidRPr="009E3418">
        <w:rPr>
          <w:i/>
        </w:rPr>
        <w:t>et al.</w:t>
      </w:r>
      <w:r w:rsidRPr="001A6007">
        <w:t xml:space="preserve"> (2013)</w:t>
      </w:r>
      <w:r w:rsidRPr="001A6007">
        <w:fldChar w:fldCharType="end"/>
      </w:r>
      <w:r>
        <w:t>.</w:t>
      </w:r>
    </w:p>
    <w:tbl>
      <w:tblPr>
        <w:tblStyle w:val="Rutntstabell4dekorfrg611"/>
        <w:tblW w:w="9123" w:type="dxa"/>
        <w:tblLayout w:type="fixed"/>
        <w:tblLook w:val="04A0" w:firstRow="1" w:lastRow="0" w:firstColumn="1" w:lastColumn="0" w:noHBand="0" w:noVBand="1"/>
      </w:tblPr>
      <w:tblGrid>
        <w:gridCol w:w="1271"/>
        <w:gridCol w:w="1898"/>
        <w:gridCol w:w="1985"/>
        <w:gridCol w:w="1984"/>
        <w:gridCol w:w="1985"/>
      </w:tblGrid>
      <w:tr w:rsidR="00E97DE0" w:rsidRPr="00F02A52" w14:paraId="1D67FB04" w14:textId="77777777" w:rsidTr="005745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2A9DA393" w14:textId="77777777" w:rsidR="00E97DE0" w:rsidRPr="00F02A52" w:rsidRDefault="00E97DE0" w:rsidP="00E97DE0">
            <w:pPr>
              <w:spacing w:after="0"/>
              <w:jc w:val="left"/>
              <w:rPr>
                <w:rFonts w:ascii="Calibri" w:hAnsi="Calibri"/>
                <w:sz w:val="20"/>
                <w:szCs w:val="20"/>
                <w:lang w:val="en-US"/>
              </w:rPr>
            </w:pPr>
          </w:p>
        </w:tc>
        <w:tc>
          <w:tcPr>
            <w:tcW w:w="1898" w:type="dxa"/>
          </w:tcPr>
          <w:p w14:paraId="7C99147E" w14:textId="77777777" w:rsidR="00E97DE0" w:rsidRPr="00F02A52" w:rsidRDefault="00E97DE0" w:rsidP="00E97DE0">
            <w:pPr>
              <w:spacing w:after="0"/>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Hierarchical governance (centralized) </w:t>
            </w:r>
          </w:p>
        </w:tc>
        <w:tc>
          <w:tcPr>
            <w:tcW w:w="1985" w:type="dxa"/>
          </w:tcPr>
          <w:p w14:paraId="17B41AAA" w14:textId="77777777" w:rsidR="00E97DE0" w:rsidRPr="00F02A52" w:rsidRDefault="00E97DE0" w:rsidP="00E97DE0">
            <w:pPr>
              <w:spacing w:after="0"/>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Decentralized governance </w:t>
            </w:r>
          </w:p>
        </w:tc>
        <w:tc>
          <w:tcPr>
            <w:tcW w:w="1984" w:type="dxa"/>
          </w:tcPr>
          <w:p w14:paraId="736FAD04" w14:textId="77777777" w:rsidR="00E97DE0" w:rsidRPr="00F02A52" w:rsidRDefault="00E97DE0" w:rsidP="00E97DE0">
            <w:pPr>
              <w:spacing w:after="0"/>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Public-private governance </w:t>
            </w:r>
          </w:p>
        </w:tc>
        <w:tc>
          <w:tcPr>
            <w:tcW w:w="1985" w:type="dxa"/>
          </w:tcPr>
          <w:p w14:paraId="1E4D7AAD" w14:textId="77777777" w:rsidR="00E97DE0" w:rsidRPr="00F02A52" w:rsidRDefault="00E97DE0" w:rsidP="00E97DE0">
            <w:pPr>
              <w:spacing w:after="0"/>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Self-governance/ Private governance </w:t>
            </w:r>
          </w:p>
        </w:tc>
      </w:tr>
      <w:tr w:rsidR="00E97DE0" w:rsidRPr="00F02A52" w14:paraId="4E633444" w14:textId="77777777" w:rsidTr="005745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39159CD3" w14:textId="77777777" w:rsidR="00E97DE0" w:rsidRPr="00F02A52" w:rsidRDefault="00E97DE0" w:rsidP="00E97DE0">
            <w:pPr>
              <w:spacing w:after="0"/>
              <w:jc w:val="left"/>
              <w:rPr>
                <w:rFonts w:ascii="Calibri" w:hAnsi="Calibri"/>
                <w:sz w:val="20"/>
                <w:szCs w:val="20"/>
                <w:lang w:val="en-US"/>
              </w:rPr>
            </w:pPr>
            <w:r w:rsidRPr="00F02A52">
              <w:rPr>
                <w:rFonts w:ascii="Calibri" w:hAnsi="Calibri"/>
                <w:sz w:val="20"/>
                <w:szCs w:val="20"/>
                <w:lang w:val="en-US"/>
              </w:rPr>
              <w:t xml:space="preserve">Actors </w:t>
            </w:r>
          </w:p>
        </w:tc>
        <w:tc>
          <w:tcPr>
            <w:tcW w:w="1898" w:type="dxa"/>
          </w:tcPr>
          <w:p w14:paraId="0D2E125D"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Mainly central governmental (or supranational) bodies</w:t>
            </w:r>
          </w:p>
        </w:tc>
        <w:tc>
          <w:tcPr>
            <w:tcW w:w="1985" w:type="dxa"/>
          </w:tcPr>
          <w:p w14:paraId="3B8326BE"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Governmental actors at lower levels (subsidiarity) </w:t>
            </w:r>
          </w:p>
        </w:tc>
        <w:tc>
          <w:tcPr>
            <w:tcW w:w="1984" w:type="dxa"/>
          </w:tcPr>
          <w:p w14:paraId="31722044"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Central government agencies; private sector – market actors (business, consumers)</w:t>
            </w:r>
          </w:p>
        </w:tc>
        <w:tc>
          <w:tcPr>
            <w:tcW w:w="1985" w:type="dxa"/>
          </w:tcPr>
          <w:p w14:paraId="024C90FF"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Mainly non-governmental: Private sector or civil society (NGO</w:t>
            </w:r>
            <w:r>
              <w:rPr>
                <w:rFonts w:ascii="Calibri" w:hAnsi="Calibri"/>
                <w:sz w:val="20"/>
                <w:szCs w:val="20"/>
                <w:lang w:val="en-US"/>
              </w:rPr>
              <w:t>s</w:t>
            </w:r>
            <w:r w:rsidRPr="00F02A52">
              <w:rPr>
                <w:rFonts w:ascii="Calibri" w:hAnsi="Calibri"/>
                <w:sz w:val="20"/>
                <w:szCs w:val="20"/>
                <w:lang w:val="en-US"/>
              </w:rPr>
              <w:t xml:space="preserve">, </w:t>
            </w:r>
            <w:r>
              <w:rPr>
                <w:rFonts w:ascii="Calibri" w:hAnsi="Calibri"/>
                <w:sz w:val="20"/>
                <w:szCs w:val="20"/>
                <w:lang w:val="en-US"/>
              </w:rPr>
              <w:t>indigenous peoples and local communities</w:t>
            </w:r>
            <w:r w:rsidRPr="00F02A52">
              <w:rPr>
                <w:rFonts w:ascii="Calibri" w:hAnsi="Calibri"/>
                <w:sz w:val="20"/>
                <w:szCs w:val="20"/>
                <w:lang w:val="en-US"/>
              </w:rPr>
              <w:t xml:space="preserve">, </w:t>
            </w:r>
            <w:r>
              <w:rPr>
                <w:rFonts w:ascii="Calibri" w:hAnsi="Calibri"/>
                <w:sz w:val="20"/>
                <w:szCs w:val="20"/>
                <w:lang w:val="en-US"/>
              </w:rPr>
              <w:t>c</w:t>
            </w:r>
            <w:r w:rsidRPr="00F02A52">
              <w:rPr>
                <w:rFonts w:ascii="Calibri" w:hAnsi="Calibri"/>
                <w:sz w:val="20"/>
                <w:szCs w:val="20"/>
                <w:lang w:val="en-US"/>
              </w:rPr>
              <w:t>itizen</w:t>
            </w:r>
            <w:r>
              <w:rPr>
                <w:rFonts w:ascii="Calibri" w:hAnsi="Calibri"/>
                <w:sz w:val="20"/>
                <w:szCs w:val="20"/>
                <w:lang w:val="en-US"/>
              </w:rPr>
              <w:t>s</w:t>
            </w:r>
            <w:r w:rsidRPr="00F02A52">
              <w:rPr>
                <w:rFonts w:ascii="Calibri" w:hAnsi="Calibri"/>
                <w:sz w:val="20"/>
                <w:szCs w:val="20"/>
                <w:lang w:val="en-US"/>
              </w:rPr>
              <w:t>)</w:t>
            </w:r>
          </w:p>
        </w:tc>
      </w:tr>
      <w:tr w:rsidR="00E97DE0" w:rsidRPr="00F02A52" w14:paraId="20A26934" w14:textId="77777777" w:rsidTr="005745F0">
        <w:trPr>
          <w:trHeight w:val="439"/>
        </w:trPr>
        <w:tc>
          <w:tcPr>
            <w:cnfStyle w:val="001000000000" w:firstRow="0" w:lastRow="0" w:firstColumn="1" w:lastColumn="0" w:oddVBand="0" w:evenVBand="0" w:oddHBand="0" w:evenHBand="0" w:firstRowFirstColumn="0" w:firstRowLastColumn="0" w:lastRowFirstColumn="0" w:lastRowLastColumn="0"/>
            <w:tcW w:w="1271" w:type="dxa"/>
          </w:tcPr>
          <w:p w14:paraId="4ED9064C" w14:textId="77777777" w:rsidR="00E97DE0" w:rsidRPr="00F02A52" w:rsidRDefault="00E97DE0" w:rsidP="00E97DE0">
            <w:pPr>
              <w:spacing w:after="0"/>
              <w:jc w:val="left"/>
              <w:rPr>
                <w:rFonts w:ascii="Calibri" w:hAnsi="Calibri"/>
                <w:sz w:val="20"/>
                <w:szCs w:val="20"/>
                <w:lang w:val="en-US"/>
              </w:rPr>
            </w:pPr>
            <w:r w:rsidRPr="00F02A52">
              <w:rPr>
                <w:rFonts w:ascii="Calibri" w:hAnsi="Calibri"/>
                <w:sz w:val="20"/>
                <w:szCs w:val="20"/>
                <w:lang w:val="en-US"/>
              </w:rPr>
              <w:t xml:space="preserve">Power </w:t>
            </w:r>
          </w:p>
        </w:tc>
        <w:tc>
          <w:tcPr>
            <w:tcW w:w="1898" w:type="dxa"/>
          </w:tcPr>
          <w:p w14:paraId="76D36A2C"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Coercion</w:t>
            </w:r>
          </w:p>
        </w:tc>
        <w:tc>
          <w:tcPr>
            <w:tcW w:w="1985" w:type="dxa"/>
          </w:tcPr>
          <w:p w14:paraId="279D0EA6"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Coercion </w:t>
            </w:r>
          </w:p>
        </w:tc>
        <w:tc>
          <w:tcPr>
            <w:tcW w:w="1984" w:type="dxa"/>
          </w:tcPr>
          <w:p w14:paraId="4F47C91A"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Competitiveness (prices); contracts; agreements</w:t>
            </w:r>
          </w:p>
        </w:tc>
        <w:tc>
          <w:tcPr>
            <w:tcW w:w="1985" w:type="dxa"/>
          </w:tcPr>
          <w:p w14:paraId="0FFAB946"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Autonomy </w:t>
            </w:r>
          </w:p>
        </w:tc>
      </w:tr>
      <w:tr w:rsidR="00E97DE0" w:rsidRPr="00F02A52" w14:paraId="479482B3" w14:textId="77777777" w:rsidTr="005745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1AAC144" w14:textId="77777777" w:rsidR="00E97DE0" w:rsidRPr="00F02A52" w:rsidRDefault="00E97DE0" w:rsidP="00E97DE0">
            <w:pPr>
              <w:spacing w:after="0"/>
              <w:jc w:val="left"/>
              <w:rPr>
                <w:rFonts w:ascii="Calibri" w:hAnsi="Calibri"/>
                <w:sz w:val="20"/>
                <w:szCs w:val="20"/>
                <w:lang w:val="en-US"/>
              </w:rPr>
            </w:pPr>
            <w:r w:rsidRPr="00F02A52">
              <w:rPr>
                <w:rFonts w:ascii="Calibri" w:hAnsi="Calibri"/>
                <w:sz w:val="20"/>
                <w:szCs w:val="20"/>
                <w:lang w:val="en-US"/>
              </w:rPr>
              <w:t xml:space="preserve">Represen-tation </w:t>
            </w:r>
          </w:p>
        </w:tc>
        <w:tc>
          <w:tcPr>
            <w:tcW w:w="1898" w:type="dxa"/>
          </w:tcPr>
          <w:p w14:paraId="5EC50B38"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Pluralist </w:t>
            </w:r>
            <w:r w:rsidRPr="00F02A52">
              <w:rPr>
                <w:rFonts w:ascii="Calibri" w:hAnsi="Calibri"/>
                <w:sz w:val="20"/>
                <w:szCs w:val="20"/>
                <w:lang w:val="en-US"/>
              </w:rPr>
              <w:br/>
              <w:t>((supra)national elections)</w:t>
            </w:r>
          </w:p>
        </w:tc>
        <w:tc>
          <w:tcPr>
            <w:tcW w:w="1985" w:type="dxa"/>
          </w:tcPr>
          <w:p w14:paraId="484C420E"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Pluralist </w:t>
            </w:r>
            <w:r w:rsidRPr="00F02A52">
              <w:rPr>
                <w:rFonts w:ascii="Calibri" w:hAnsi="Calibri"/>
                <w:sz w:val="20"/>
                <w:szCs w:val="20"/>
                <w:lang w:val="en-US"/>
              </w:rPr>
              <w:br/>
              <w:t>(local elections)</w:t>
            </w:r>
          </w:p>
        </w:tc>
        <w:tc>
          <w:tcPr>
            <w:tcW w:w="1984" w:type="dxa"/>
          </w:tcPr>
          <w:p w14:paraId="308EDD57"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Corporatist </w:t>
            </w:r>
            <w:r w:rsidRPr="00F02A52">
              <w:rPr>
                <w:rFonts w:ascii="Calibri" w:hAnsi="Calibri"/>
                <w:sz w:val="20"/>
                <w:szCs w:val="20"/>
                <w:lang w:val="en-US"/>
              </w:rPr>
              <w:br/>
              <w:t>(formalized public-private arrangements) as well as public-private partnerships</w:t>
            </w:r>
          </w:p>
        </w:tc>
        <w:tc>
          <w:tcPr>
            <w:tcW w:w="1985" w:type="dxa"/>
          </w:tcPr>
          <w:p w14:paraId="73CE2CAB" w14:textId="77777777" w:rsidR="00E97DE0" w:rsidRPr="00F02A52" w:rsidRDefault="00E97DE0" w:rsidP="00E97DE0">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Partnerships (participatory private-private governing arrangements)</w:t>
            </w:r>
          </w:p>
        </w:tc>
      </w:tr>
      <w:tr w:rsidR="00E97DE0" w:rsidRPr="00F02A52" w14:paraId="1E264A83" w14:textId="77777777" w:rsidTr="005745F0">
        <w:tc>
          <w:tcPr>
            <w:cnfStyle w:val="001000000000" w:firstRow="0" w:lastRow="0" w:firstColumn="1" w:lastColumn="0" w:oddVBand="0" w:evenVBand="0" w:oddHBand="0" w:evenHBand="0" w:firstRowFirstColumn="0" w:firstRowLastColumn="0" w:lastRowFirstColumn="0" w:lastRowLastColumn="0"/>
            <w:tcW w:w="1271" w:type="dxa"/>
          </w:tcPr>
          <w:p w14:paraId="2766DA21" w14:textId="77777777" w:rsidR="00E97DE0" w:rsidRPr="00F02A52" w:rsidRDefault="00E97DE0" w:rsidP="00E97DE0">
            <w:pPr>
              <w:spacing w:after="0"/>
              <w:jc w:val="left"/>
              <w:rPr>
                <w:rFonts w:ascii="Calibri" w:hAnsi="Calibri"/>
                <w:sz w:val="20"/>
                <w:szCs w:val="20"/>
                <w:lang w:val="en-US"/>
              </w:rPr>
            </w:pPr>
            <w:r w:rsidRPr="00F02A52">
              <w:rPr>
                <w:rFonts w:ascii="Calibri" w:hAnsi="Calibri"/>
                <w:sz w:val="20"/>
                <w:szCs w:val="20"/>
                <w:lang w:val="en-US"/>
              </w:rPr>
              <w:t>Mechanisms of social interaction</w:t>
            </w:r>
          </w:p>
        </w:tc>
        <w:tc>
          <w:tcPr>
            <w:tcW w:w="1898" w:type="dxa"/>
          </w:tcPr>
          <w:p w14:paraId="2FCAFA4F"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Top-down; command and control</w:t>
            </w:r>
          </w:p>
        </w:tc>
        <w:tc>
          <w:tcPr>
            <w:tcW w:w="1985" w:type="dxa"/>
          </w:tcPr>
          <w:p w14:paraId="18F165C5"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Sub-national governments decide autonomously within top-down determined boundaries</w:t>
            </w:r>
          </w:p>
        </w:tc>
        <w:tc>
          <w:tcPr>
            <w:tcW w:w="1984" w:type="dxa"/>
          </w:tcPr>
          <w:p w14:paraId="7FD9EB76"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Private actors decide autonomously about collaborations within top-down determined boundaries or based on negotiations</w:t>
            </w:r>
          </w:p>
        </w:tc>
        <w:tc>
          <w:tcPr>
            <w:tcW w:w="1985" w:type="dxa"/>
          </w:tcPr>
          <w:p w14:paraId="662B1735" w14:textId="77777777" w:rsidR="00E97DE0" w:rsidRPr="00F02A52" w:rsidRDefault="00E97DE0" w:rsidP="00E97DE0">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Mainly bottom up; social learning, deliberation, negotiation</w:t>
            </w:r>
          </w:p>
        </w:tc>
      </w:tr>
    </w:tbl>
    <w:p w14:paraId="3E05398A" w14:textId="77777777" w:rsidR="00E97DE0" w:rsidRPr="00F02A52" w:rsidRDefault="00E97DE0" w:rsidP="00E97DE0">
      <w:pPr>
        <w:rPr>
          <w:sz w:val="20"/>
          <w:szCs w:val="20"/>
          <w:lang w:val="en-US"/>
        </w:rPr>
      </w:pPr>
    </w:p>
    <w:p w14:paraId="697D3494" w14:textId="18A56571" w:rsidR="00E97DE0" w:rsidRPr="00F02A52" w:rsidRDefault="00E97DE0" w:rsidP="00E97DE0">
      <w:pPr>
        <w:rPr>
          <w:rFonts w:eastAsia="Times New Roman" w:cs="Times New Roman"/>
          <w:lang w:val="en-US"/>
        </w:rPr>
      </w:pPr>
      <w:r w:rsidRPr="00F02A52">
        <w:rPr>
          <w:rFonts w:eastAsia="Times New Roman" w:cs="Times New Roman"/>
          <w:lang w:val="en-US"/>
        </w:rPr>
        <w:t>At one end of the continuum, hierarchical decision</w:t>
      </w:r>
      <w:r>
        <w:rPr>
          <w:rFonts w:eastAsia="Times New Roman" w:cs="Times New Roman"/>
          <w:lang w:val="en-US"/>
        </w:rPr>
        <w:t>-</w:t>
      </w:r>
      <w:r w:rsidRPr="00F02A52">
        <w:rPr>
          <w:rFonts w:eastAsia="Times New Roman" w:cs="Times New Roman"/>
          <w:lang w:val="en-US"/>
        </w:rPr>
        <w:t>making by governments has traditionally shaped environmental and biodiversity conservation policies through standards and other regulatory measures. Decentralized governance is still top-down in its approach, yet subsidiarity allows lower governmental levels to take decisions autonomously. These publicly determined governance modes have increasingly been complemented by other approaches. These range from institutionalized public-private relations, that leave market actors more freedom to choose their actions within predetermined boundaries (e.g., incentive-based instruments such as environmental taxes or payments for environmental services), to public-private partnerships with negotiated agreements, to modes of self-governance at the other end of the continuum (e.g., by private-social partnerships). With the centre of power no longer only involving the state, but different spheres in society (</w:t>
      </w:r>
      <w:r>
        <w:rPr>
          <w:rFonts w:eastAsia="Times New Roman" w:cs="Times New Roman"/>
          <w:lang w:val="en-US"/>
        </w:rPr>
        <w:t>S</w:t>
      </w:r>
      <w:r w:rsidRPr="00F02A52">
        <w:rPr>
          <w:rFonts w:eastAsia="Times New Roman" w:cs="Times New Roman"/>
          <w:lang w:val="en-US"/>
        </w:rPr>
        <w:t xml:space="preserve">tate, market actors, and civil society), polycentric governance has become increasingly importa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02/eet.1580", "ISSN" : "1756-9338", "abstract" : "In the last decade, many authors have observed shifts from government to governance in the environmental policy domain. However, a clear conceptual framework to differentiate between modes of environmental governance is lacking and our understanding of when, how and why environmental governance changes from one mode to another is limited. In this paper we propose such a framework and we illustrate its usefulness by applying it to two environmental policy sectors in the Netherlands: urban environmental policy and policy regarding sustainable production and consumption. We show how the application of our framework leads to detailed, replicable and comparable claims about character and intensity of shifts in environmental governance. From this analysis, we conclude that character and intensity of shifts in environmental governance vary significantly. Furthermore, we show that modes of governance build on rather than completely replace one another. Finally, we point to a number of possible explanations for shifts in environmental governance, recognized in literature and in practice. We conclude with some suggestions for further research. Copyright \u00a9 2012 John Wiley &amp; Sons, Ltd and ERP Environment.", "author" : [ { "dropping-particle" : "", "family" : "Driessen", "given" : "Peter P J", "non-dropping-particle" : "", "parse-names" : false, "suffix" : "" }, { "dropping-particle" : "", "family" : "Dieperink", "given" : "Carel", "non-dropping-particle" : "", "parse-names" : false, "suffix" : "" }, { "dropping-particle" : "", "family" : "Laerhoven", "given" : "Frank", "non-dropping-particle" : "van", "parse-names" : false, "suffix" : "" }, { "dropping-particle" : "", "family" : "Runhaar", "given" : "Hens A C", "non-dropping-particle" : "", "parse-names" : false, "suffix" : "" }, { "dropping-particle" : "V", "family" : "Vermeulen", "given" : "Walter J", "non-dropping-particle" : "", "parse-names" : false, "suffix" : "" } ], "container-title" : "Environmental Policy and Governance", "id" : "ITEM-1", "issue" : "3", "issued" : { "date-parts" : [ [ "2012" ] ] }, "page" : "143-160", "publisher" : "John Wiley &amp; Sons, Ltd", "title" : "Towards a Conceptual Framework for The Study of Shifts in Modes of Environmental Governance \u2013 Experiences From The Netherlands", "type" : "article-journal", "volume" : "22" }, "uris" : [ "http://www.mendeley.com/documents/?uuid=335be3d4-6229-42bb-abcb-0f13269b9b57" ] }, { "id" : "ITEM-2", "itemData" : { "ISSN" : "22120416", "abstract" : "The spread of the ecosystem services framework has been accompanied by the promotion of market-based policy instruments for environmental governance. In this paper we clarify the rationale, policy goals and governance challenges of the ecosystem services framework. After systematizing the limitations of market-based policy tools for enhancing the provision of ecosystem services, we argue that hybrid regimes are more suitable (compared to pure markets or hierarchies) to deal with the governance challenges derived from the characteristics of ecosystem services, particularly their common good character and their intrinsic complexity. The paper pleads for an alternative conceptual underpinning of market-based instruments, in order to make them more compatible with hybrid forms of governance. We discuss the major implications of such analytical shift.", "author" : [ { "dropping-particle" : "", "family" : "Muradian", "given" : "Roldan", "non-dropping-particle" : "", "parse-names" : false, "suffix" : "" }, { "dropping-particle" : "", "family" : "Rival", "given" : "Laura", "non-dropping-particle" : "", "parse-names" : false, "suffix" : "" } ], "container-title" : "Ecosystem Services", "id" : "ITEM-2", "issue" : "1", "issued" : { "date-parts" : [ [ "2012", "7" ] ] }, "page" : "93-100", "title" : "Between markets and hierarchies: The challenge of governing ecosystem services", "type" : "article-journal", "volume" : "1" }, "uris" : [ "http://www.mendeley.com/documents/?uuid=e290ed26-bdd3-45de-858d-abaf40696172" ] }, { "id" : "ITEM-3", "itemData" : { "DOI" : "10.1016/j.ecoser.2015.05.002", "ISSN" : "22120416", "abstract" : "Biodiversity conservation policies justified with science and intrinsic value arguments have produced disappointing outcomes, and the need for conservation is now being additionally justified with the concept of ecosystem services. However, little, if any empirical attention is paid to ways in which different types of ecosystem service decisions are made, to what arguments are effective in turning policy into practice and further into conservation outcomes and, in general, to how ecosystem services are governed. To close this gap, this paper identifies the different modes of governance in policy implementation from biodiversity and environmental conservation literature and incorporates them in a conceptual model of ecosystem services commonly utilised at present, the cascade model. The resulting conceptual framework encompasses: (1) hierarchical governance; (2) scientific-technical governance; (3) adaptive collaborative governance; and; (4) governing strategic behaviour. This comprehensive framework provides a structure for empirical analysis of ecosystem services governance, which takes into account the people and organisations making decisions, and, in particular, the different arguments that are used when implementing policies. The framework will facilitate holistic ecosystem service analyses and support policies in generating conservation and sustainability impact.", "author" : [ { "dropping-particle" : "", "family" : "Primmer", "given" : "Eeva", "non-dropping-particle" : "", "parse-names" : false, "suffix" : "" }, { "dropping-particle" : "", "family" : "Jokinen", "given" : "Pekka", "non-dropping-particle" : "", "parse-names" : false, "suffix" : "" }, { "dropping-particle" : "", "family" : "Blicharska", "given" : "Malgorzata", "non-dropping-particle" : "", "parse-names" : false, "suffix" : "" }, { "dropping-particle" : "", "family" : "Barton", "given" : "David N.", "non-dropping-particle" : "", "parse-names" : false, "suffix" : "" }, { "dropping-particle" : "", "family" : "Bugter", "given" : "Rob", "non-dropping-particle" : "", "parse-names" : false, "suffix" : "" }, { "dropping-particle" : "", "family" : "Potschin", "given" : "Marion", "non-dropping-particle" : "", "parse-names" : false, "suffix" : "" } ], "container-title" : "Ecosystem Services", "id" : "ITEM-3", "issued" : { "date-parts" : [ [ "2015" ] ] }, "page" : "158-166", "publisher" : "Elsevier", "title" : "Governance of Ecosystem Services: A framework for empirical analysis", "type" : "article-journal", "volume" : "16" }, "uris" : [ "http://www.mendeley.com/documents/?uuid=f487a9f8-5999-49b7-bfd3-0f1a7b04b636" ] } ], "mendeley" : { "formattedCitation" : "(Driessen et al., 2012; Muradian &amp; Rival, 2012; Primmer et al., 2015)", "plainTextFormattedCitation" : "(Driessen et al., 2012; Muradian &amp; Rival, 2012; Primmer et al., 2015)", "previouslyFormattedCitation" : "(Driessen et al., 2012; Muradian &amp; Rival, 2012; Primmer et al.,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Driessen </w:t>
      </w:r>
      <w:r w:rsidR="009E3418" w:rsidRPr="009E3418">
        <w:rPr>
          <w:rFonts w:eastAsia="Times New Roman" w:cs="Times New Roman"/>
          <w:i/>
          <w:lang w:val="en-US"/>
        </w:rPr>
        <w:t>et al.</w:t>
      </w:r>
      <w:r w:rsidRPr="00F02A52">
        <w:rPr>
          <w:rFonts w:eastAsia="Times New Roman" w:cs="Times New Roman"/>
          <w:lang w:val="en-US"/>
        </w:rPr>
        <w:t xml:space="preserve">, 2012; Muradian &amp; Rival, 2012; Primmer </w:t>
      </w:r>
      <w:r w:rsidR="009E3418" w:rsidRPr="009E3418">
        <w:rPr>
          <w:rFonts w:eastAsia="Times New Roman" w:cs="Times New Roman"/>
          <w:i/>
          <w:lang w:val="en-US"/>
        </w:rPr>
        <w:t>et al.</w:t>
      </w:r>
      <w:r w:rsidRPr="00F02A52">
        <w:rPr>
          <w:rFonts w:eastAsia="Times New Roman" w:cs="Times New Roman"/>
          <w:lang w:val="en-US"/>
        </w:rPr>
        <w:t>, 2015)</w:t>
      </w:r>
      <w:r w:rsidRPr="00F02A52">
        <w:rPr>
          <w:rFonts w:eastAsia="Times New Roman" w:cs="Times New Roman"/>
          <w:lang w:val="en-US"/>
        </w:rPr>
        <w:fldChar w:fldCharType="end"/>
      </w:r>
      <w:r w:rsidRPr="00F02A52">
        <w:rPr>
          <w:rFonts w:eastAsia="Times New Roman" w:cs="Times New Roman"/>
          <w:lang w:val="en-US"/>
        </w:rPr>
        <w:t>, transcending the above-mentioned continuum in combining different modes of governance with various actors, from public to private.</w:t>
      </w:r>
    </w:p>
    <w:p w14:paraId="0356FC9E" w14:textId="77777777" w:rsidR="00E97DE0" w:rsidRPr="00F02A52" w:rsidRDefault="00E97DE0" w:rsidP="00E97DE0">
      <w:pPr>
        <w:rPr>
          <w:rFonts w:eastAsia="Times New Roman" w:cs="Times New Roman"/>
          <w:lang w:val="en-US"/>
        </w:rPr>
      </w:pPr>
      <w:r w:rsidRPr="00F02A52">
        <w:rPr>
          <w:rFonts w:eastAsia="Times New Roman" w:cs="Times New Roman"/>
          <w:lang w:val="en-US"/>
        </w:rPr>
        <w:lastRenderedPageBreak/>
        <w:t xml:space="preserve">The European Union (EU), for instance, combines hierarchical governance with decentralized governance and public-private partnerships. It provides a legal and institutional framework in almost all policy sectors for </w:t>
      </w:r>
      <w:r>
        <w:rPr>
          <w:rFonts w:eastAsia="Times New Roman" w:cs="Times New Roman"/>
          <w:lang w:val="en-US"/>
        </w:rPr>
        <w:t>European Union</w:t>
      </w:r>
      <w:r w:rsidRPr="00F02A52">
        <w:rPr>
          <w:rFonts w:eastAsia="Times New Roman" w:cs="Times New Roman"/>
          <w:lang w:val="en-US"/>
        </w:rPr>
        <w:t xml:space="preserve"> member </w:t>
      </w:r>
      <w:r>
        <w:rPr>
          <w:rFonts w:eastAsia="Times New Roman" w:cs="Times New Roman"/>
          <w:lang w:val="en-US"/>
        </w:rPr>
        <w:t>S</w:t>
      </w:r>
      <w:r w:rsidRPr="00F02A52">
        <w:rPr>
          <w:rFonts w:eastAsia="Times New Roman" w:cs="Times New Roman"/>
          <w:lang w:val="en-US"/>
        </w:rPr>
        <w:t xml:space="preserve">tates in Western and Central Europe. Yet, the </w:t>
      </w:r>
      <w:r>
        <w:rPr>
          <w:rFonts w:eastAsia="Times New Roman" w:cs="Times New Roman"/>
          <w:lang w:val="en-US"/>
        </w:rPr>
        <w:t>European Union</w:t>
      </w:r>
      <w:r w:rsidRPr="00F02A52">
        <w:rPr>
          <w:rFonts w:eastAsia="Times New Roman" w:cs="Times New Roman"/>
          <w:lang w:val="en-US"/>
        </w:rPr>
        <w:t xml:space="preserve">’s “subsidiarity principle” as set out in Article 5(3) of the Treaty on European Union states that the </w:t>
      </w:r>
      <w:r>
        <w:rPr>
          <w:rFonts w:eastAsia="Times New Roman" w:cs="Times New Roman"/>
          <w:lang w:val="en-US"/>
        </w:rPr>
        <w:t>European Union</w:t>
      </w:r>
      <w:r w:rsidRPr="00F02A52">
        <w:rPr>
          <w:rFonts w:eastAsia="Times New Roman" w:cs="Times New Roman"/>
          <w:lang w:val="en-US"/>
        </w:rPr>
        <w:t xml:space="preserve"> “</w:t>
      </w:r>
      <w:r w:rsidRPr="00F02A52">
        <w:rPr>
          <w:rFonts w:eastAsia="Times New Roman" w:cs="Times New Roman"/>
          <w:i/>
          <w:lang w:val="en-US"/>
        </w:rPr>
        <w:t>shall act only if and in so far as the objectives of the proposed action cannot be sufficiently achieved by the Member States, either at central level or at regional and local level, but can rather, by reason of the scale or effects of the proposed action, be better achieved at Union level</w:t>
      </w:r>
      <w:r w:rsidRPr="00F02A52">
        <w:rPr>
          <w:rFonts w:eastAsia="Times New Roman" w:cs="Times New Roman"/>
          <w:lang w:val="en-US"/>
        </w:rPr>
        <w:t xml:space="preserv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EU", "given" : "", "non-dropping-particle" : "", "parse-names" : false, "suffix" : "" } ], "container-title" : "Official Journal of the European Union", "id" : "ITEM-1", "issue" : "C202/13", "issued" : { "date-parts" : [ [ "2016" ] ] }, "note" : "NULL", "page" : "13-46", "title" : "Treaty on European Union (TEU)", "type" : "article-journal", "volume" : "59" }, "uris" : [ "http://www.mendeley.com/documents/?uuid=0036315d-7271-4407-94e1-decbba3b6264" ] } ], "mendeley" : { "formattedCitation" : "(EU, 2016b)", "plainTextFormattedCitation" : "(EU, 2016b)", "previouslyFormattedCitation" : "(EU, 2016b)"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E</w:t>
      </w:r>
      <w:r>
        <w:rPr>
          <w:rFonts w:eastAsia="Times New Roman" w:cs="Times New Roman"/>
          <w:lang w:val="en-US"/>
        </w:rPr>
        <w:t>uropean Union</w:t>
      </w:r>
      <w:r w:rsidRPr="00F02A52">
        <w:rPr>
          <w:rFonts w:eastAsia="Times New Roman" w:cs="Times New Roman"/>
          <w:lang w:val="en-US"/>
        </w:rPr>
        <w:t>, 2016b)</w:t>
      </w:r>
      <w:r w:rsidRPr="00F02A52">
        <w:rPr>
          <w:rFonts w:eastAsia="Times New Roman" w:cs="Times New Roman"/>
          <w:lang w:val="en-US"/>
        </w:rPr>
        <w:fldChar w:fldCharType="end"/>
      </w:r>
      <w:r w:rsidRPr="00F02A52">
        <w:rPr>
          <w:rFonts w:eastAsia="Times New Roman" w:cs="Times New Roman"/>
          <w:lang w:val="en-US"/>
        </w:rPr>
        <w:t xml:space="preserve">. In addition, the </w:t>
      </w:r>
      <w:r>
        <w:rPr>
          <w:rFonts w:eastAsia="Times New Roman" w:cs="Times New Roman"/>
          <w:lang w:val="en-US"/>
        </w:rPr>
        <w:t>European Union</w:t>
      </w:r>
      <w:r w:rsidRPr="00F02A52">
        <w:rPr>
          <w:rFonts w:eastAsia="Times New Roman" w:cs="Times New Roman"/>
          <w:lang w:val="en-US"/>
        </w:rPr>
        <w:t xml:space="preserve"> has developed new experimental modes of governance, such as the open method of coordination that is based on soft law mechanisms such as guidelines and indicator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URL" : "http://eur-lex.europa.eu/summary/glossary/open_method_coordination.html", "abstract" : "he open method of coordination (OMC) in the European Union may be described as a form of \u2018soft\u2019 law. It is a form of intergovernmental policy-making that does not result in binding EU legislative measures and it does not require EU countries to introduce or amend their laws. The OMC, originally created in the 1990s as part of employment policy and the Luxembourg process, was defined as an instrument of the Lisbon strategy (2000). This was a time when EU economic integration was advancing quickly but EU countries were reticent to give more powers to the European institutions. The OMC has provided a new framework for cooperation between the EU countries, whose national policies can thus be directed towards certain common objectives. Under this intergovernmental method, the EU countries are evaluated by one another (peer pressure), with the Commission's role being limited to surveillance. The European Parliament and the Court of Justice play virtually no part in the OMC process. The OMC takes place in areas which fall within the competence of EU countries, such as employment, social protection, education, youth and vocational training. The OMC is principally based on: jointly identifying and defining objectives to be achieved (adopted by the Council); jointly established measuring instruments (statistics, indicators, guidelines); benchmarking, i.e. comparison of EU countries' performance and the exchange of best practices (monitored by the Commission). See also Education Employment Social policy Vocational training Youth European cooperation: the Open Method of Coordination on the European Commission's website", "accessed" : { "date-parts" : [ [ "2017", "2", "27" ] ] }, "author" : [ { "dropping-particle" : "", "family" : "EUR-lex", "given" : "", "non-dropping-particle" : "", "parse-names" : false, "suffix" : "" } ], "container-title" : "Glossary of summaries", "id" : "ITEM-1", "issued" : { "date-parts" : [ [ "2017" ] ] }, "title" : "Open Method of Coordination", "type" : "webpage" }, "uris" : [ "http://www.mendeley.com/documents/?uuid=0c09c792-9a9b-4f0c-8c9b-832f2297b90c" ] } ], "mendeley" : { "formattedCitation" : "(EUR-lex, 2017)", "plainTextFormattedCitation" : "(EUR-lex, 2017)", "previouslyFormattedCitation" : "(EUR-lex, 2017)"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EUR-lex, 2017)</w:t>
      </w:r>
      <w:r w:rsidRPr="00F02A52">
        <w:rPr>
          <w:rFonts w:eastAsia="Times New Roman" w:cs="Times New Roman"/>
          <w:lang w:val="en-US"/>
        </w:rPr>
        <w:fldChar w:fldCharType="end"/>
      </w:r>
      <w:r w:rsidRPr="00F02A52">
        <w:rPr>
          <w:rFonts w:eastAsia="Times New Roman" w:cs="Times New Roman"/>
          <w:lang w:val="en-US"/>
        </w:rPr>
        <w:t>. The open method of coordination</w:t>
      </w:r>
      <w:r w:rsidRPr="00F02A52" w:rsidDel="00D42BE8">
        <w:rPr>
          <w:rFonts w:eastAsia="Times New Roman" w:cs="Times New Roman"/>
          <w:lang w:val="en-US"/>
        </w:rPr>
        <w:t xml:space="preserve"> </w:t>
      </w:r>
      <w:r w:rsidRPr="00F02A52">
        <w:rPr>
          <w:rFonts w:eastAsia="Times New Roman" w:cs="Times New Roman"/>
          <w:lang w:val="en-US"/>
        </w:rPr>
        <w:t>has increased the competence of the European Union to regulate areas where the traditional Community legislative processes are weak, or where new areas require coordination of member state policy.</w:t>
      </w:r>
    </w:p>
    <w:p w14:paraId="3B25EDA0" w14:textId="1A529496" w:rsidR="00E97DE0" w:rsidRPr="00F02A52" w:rsidRDefault="00E97DE0" w:rsidP="00E97DE0">
      <w:pPr>
        <w:rPr>
          <w:rFonts w:eastAsia="Times New Roman" w:cs="Times New Roman"/>
          <w:lang w:val="en-US"/>
        </w:rPr>
      </w:pPr>
      <w:r w:rsidRPr="00F02A52">
        <w:rPr>
          <w:rFonts w:eastAsia="Times New Roman" w:cs="Times New Roman"/>
          <w:lang w:val="en-US"/>
        </w:rPr>
        <w:t xml:space="preserve">For Eastern Europe and Central Asia, most of the literature still focuses on centralized approaches to governance, but the role of multi-actor governance is also increasingly recognized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2",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05, 2012a)", "plainTextFormattedCitation" : "(OECD, 2005, 2012a)", "previouslyFormattedCitation" : "(OECD, 2005, 2012a)"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OECD, 2005, 2012a)</w:t>
      </w:r>
      <w:r w:rsidRPr="00F02A52">
        <w:rPr>
          <w:rFonts w:eastAsia="Times New Roman" w:cs="Times New Roman"/>
          <w:lang w:val="en-US"/>
        </w:rPr>
        <w:fldChar w:fldCharType="end"/>
      </w:r>
      <w:r w:rsidRPr="00F02A52">
        <w:rPr>
          <w:rFonts w:eastAsia="Times New Roman" w:cs="Times New Roman"/>
          <w:lang w:val="en-US"/>
        </w:rPr>
        <w:t xml:space="preserve">. Civil society actors such as NGOs play an important role and can be influential in the design of relevant legislation and programmes over tim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doi:10.1111/1467-9388.00271", "ISSN" : "0962-8797", "author" : [ { "dropping-particle" : "", "family" : "Yamin", "given" : "Farhana", "non-dropping-particle" : "", "parse-names" : false, "suffix" : "" } ], "container-title" : "Review of European Community and International Environmental Law", "id" : "ITEM-1", "issue" : "2", "issued" : { "date-parts" : [ [ "2001", "7" ] ] }, "page" : "149-162", "title" : "NGOs and International Environmental Law: A Critical Evaluation of their Roles and Responsibilities", "type" : "article-journal", "volume" : "10" }, "uris" : [ "http://www.mendeley.com/documents/?uuid=c72c6d6d-63d2-4b22-bc31-a670a128d627" ] } ], "mendeley" : { "formattedCitation" : "(Yamin, 2001)", "plainTextFormattedCitation" : "(Yamin, 2001)", "previouslyFormattedCitation" : "(Yamin, 2001)"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Yamin, 2001)</w:t>
      </w:r>
      <w:r w:rsidRPr="00F02A52">
        <w:rPr>
          <w:rFonts w:eastAsia="Times New Roman" w:cs="Times New Roman"/>
          <w:lang w:val="en-US"/>
        </w:rPr>
        <w:fldChar w:fldCharType="end"/>
      </w:r>
      <w:r w:rsidRPr="00F02A52">
        <w:rPr>
          <w:rFonts w:eastAsia="Times New Roman" w:cs="Times New Roman"/>
          <w:lang w:val="en-US"/>
        </w:rPr>
        <w:t xml:space="preserve">. The European Platform for Biodiversity Research Strategy is an example of cooperation between researchers, policymakers and other stakeholders, a science-policy interface and forum aiming to promote knowledge for sustainability, with a focus on the conservation and sustainable use of biodiversity and ecosystem services science and policy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URL" : "http://www.epbrs.org/static/show/info", "accessed" : { "date-parts" : [ [ "2016", "12", "18" ] ] }, "author" : [ { "dropping-particle" : "", "family" : "EPBRS", "given" : "", "non-dropping-particle" : "", "parse-names" : false, "suffix" : "" } ], "container-title" : "EPBRS in a nutshell. Version 3", "id" : "ITEM-1", "issued" : { "date-parts" : [ [ "2016" ] ] }, "publisher" : "European Platform for Biodiversity Research Strategy", "title" : "European Platform Biodiversity Research Strategy in a Nutshell", "type" : "webpage" }, "uris" : [ "http://www.mendeley.com/documents/?uuid=161f287b-2412-4782-925a-e545204018be" ] } ], "mendeley" : { "formattedCitation" : "(EPBRS, 2016)", "plainTextFormattedCitation" : "(EPBRS, 2016)", "previouslyFormattedCitation" : "(EPBRS, 201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EPBRS, 2016)</w:t>
      </w:r>
      <w:r w:rsidRPr="00F02A52">
        <w:rPr>
          <w:rFonts w:eastAsia="Times New Roman" w:cs="Times New Roman"/>
          <w:lang w:val="en-US"/>
        </w:rPr>
        <w:fldChar w:fldCharType="end"/>
      </w:r>
      <w:r w:rsidRPr="00F02A52">
        <w:rPr>
          <w:rFonts w:eastAsia="Times New Roman" w:cs="Times New Roman"/>
          <w:lang w:val="en-US"/>
        </w:rPr>
        <w:t xml:space="preserve">. The BioNET network is a regional network of biodiversity-related civil society organizations in </w:t>
      </w:r>
      <w:r>
        <w:rPr>
          <w:rFonts w:eastAsia="Times New Roman" w:cs="Times New Roman"/>
          <w:lang w:val="en-US"/>
        </w:rPr>
        <w:t xml:space="preserve">the Balkan countries in </w:t>
      </w:r>
      <w:r w:rsidRPr="00F02A52">
        <w:rPr>
          <w:rFonts w:eastAsia="Times New Roman" w:cs="Times New Roman"/>
          <w:lang w:val="en-US"/>
        </w:rPr>
        <w:t xml:space="preserve">Central Europe. The network promotes democratic development and strengthening cooperation and dialogue between local authorities, national governments, civil society, private sector and international governmental and non-governmental organizations conducive to nature conservation as one key element of sustainable developme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URL" : "https://www.giz.de/expertise/downloads/giz2016-en-orf-biodiversity-bionet.pdf", "accessed" : { "date-parts" : [ [ "2017", "9", "7" ] ] }, "author" : [ { "dropping-particle" : "", "family" : "GIZ", "given" : "", "non-dropping-particle" : "", "parse-names" : false, "suffix" : "" } ], "id" : "ITEM-1", "issued" : { "date-parts" : [ [ "2016" ] ] }, "publisher" : "Deutsche Gesellschaft f\u00fcr Internationale Zusammenarbeit (GIZ) GmbH", "title" : "Open Regional Fund for South-East Europe \u2013 Biodiversity. Regional Network of Biodiversity Related Civil Society Organisations (BioNET)", "type" : "webpage" }, "uris" : [ "http://www.mendeley.com/documents/?uuid=cc3510ce-eb0a-461e-a70d-14d799febdef" ] } ], "mendeley" : { "formattedCitation" : "(GIZ, 2016)", "plainTextFormattedCitation" : "(GIZ, 2016)", "previouslyFormattedCitation" : "(GIZ, 201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GIZ, 2016)</w:t>
      </w:r>
      <w:r w:rsidRPr="00F02A52">
        <w:rPr>
          <w:rFonts w:eastAsia="Times New Roman" w:cs="Times New Roman"/>
          <w:lang w:val="en-US"/>
        </w:rPr>
        <w:fldChar w:fldCharType="end"/>
      </w:r>
      <w:r w:rsidRPr="00F02A52">
        <w:rPr>
          <w:rFonts w:eastAsia="Times New Roman" w:cs="Times New Roman"/>
          <w:lang w:val="en-US"/>
        </w:rPr>
        <w:t xml:space="preserve">. Civil society networks such as the River without Boundaries Coalition, founded by several NGOs from Russia, China, Mongolia and USA, is uniting citizens from transboundary regions in one movement to campaign for the protection of the Amur River basin, which is the largest free-flowing transboundary river system in Asia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URL" : "http://www.transrivers.org/about/", "abstract" : "NGOs, Civil society networks, Amur River Basin, Eugene Simonov", "accessed" : { "date-parts" : [ [ "2017", "2", "27" ] ] }, "author" : [ { "dropping-particle" : "", "family" : "Rivers without Boundaries Coalition", "given" : "", "non-dropping-particle" : "", "parse-names" : false, "suffix" : "" } ], "id" : "ITEM-1", "issued" : { "date-parts" : [ [ "2017" ] ] }, "title" : "Rivers without Boundaries", "type" : "webpage" }, "uris" : [ "http://www.mendeley.com/documents/?uuid=8606cf99-8b60-4ee4-834d-4b9c1018b93d" ] } ], "mendeley" : { "formattedCitation" : "(Rivers without Boundaries Coalition, 2017)", "plainTextFormattedCitation" : "(Rivers without Boundaries Coalition, 2017)", "previouslyFormattedCitation" : "(Rivers without Boundaries Coalition, 2017)"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Rivers without Boundaries Coalition, 2017)</w:t>
      </w:r>
      <w:r w:rsidRPr="00F02A52">
        <w:rPr>
          <w:rFonts w:eastAsia="Times New Roman" w:cs="Times New Roman"/>
          <w:lang w:val="en-US"/>
        </w:rPr>
        <w:fldChar w:fldCharType="end"/>
      </w:r>
      <w:r w:rsidRPr="00F02A52">
        <w:rPr>
          <w:rFonts w:eastAsia="Times New Roman" w:cs="Times New Roman"/>
          <w:lang w:val="en-US"/>
        </w:rPr>
        <w:t>.</w:t>
      </w:r>
    </w:p>
    <w:p w14:paraId="3919DDC1" w14:textId="64C5E47E" w:rsidR="00E97DE0" w:rsidRPr="00F02A52" w:rsidRDefault="00E97DE0" w:rsidP="00E97DE0">
      <w:pPr>
        <w:rPr>
          <w:rFonts w:eastAsia="Times New Roman" w:cs="Times New Roman"/>
          <w:lang w:val="en-US"/>
        </w:rPr>
      </w:pPr>
      <w:r w:rsidRPr="00F02A52">
        <w:rPr>
          <w:rFonts w:eastAsia="Times New Roman" w:cs="Times New Roman"/>
          <w:lang w:val="en-US"/>
        </w:rPr>
        <w:t>Despite improvements in governance in Europe and Central Asia, biodiversity loss and ecosystem degradation are still exacerbated by various institutional failures. These are often catalogued as: (i) law and policy failures (e.g., environmentally harmful subsidies); (ii) market failures (externalities in the use of public goods and services); (iii) organizational failure (e.g., lack of transparency and political legitimacy in decision</w:t>
      </w:r>
      <w:r>
        <w:rPr>
          <w:rFonts w:eastAsia="Times New Roman" w:cs="Times New Roman"/>
          <w:lang w:val="en-US"/>
        </w:rPr>
        <w:t>-</w:t>
      </w:r>
      <w:r w:rsidRPr="00F02A52">
        <w:rPr>
          <w:rFonts w:eastAsia="Times New Roman" w:cs="Times New Roman"/>
          <w:lang w:val="en-US"/>
        </w:rPr>
        <w:t xml:space="preserve">making, and implementation deficits); and (iv) informal institutional failures (e.g., breakdown in collective action norms such as free-riding or crowding out intrinsic motivations for biodiversity conservation due to erosion of trus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id" : "ITEM-2", "itemData" : { "author" : [ { "dropping-particle" : "", "family" : "IPBES", "given" : "", "non-dropping-particle" : "", "parse-names" : false, "suffix" : "" } ], "id" : "ITEM-2", "issued" : { "date-parts" : [ [ "2016" ] ] }, "publisher" : "Intergovernmental Science-Policy Platform on Biodiversity and Ecosystem Services", "publisher-place" : "Kuala Lumpur", "title" : "IPBES/4/INF/13: Preliminary guide regarding diverse conceptualization of multiple values of nature and its benefits, including biodiversity and ecosystem functions and services (deliverable 3 (d))", "type" : "report" }, "uris" : [ "http://www.mendeley.com/documents/?uuid=3dbca22f-b581-428a-ba0d-727b0b49ddca" ] }, { "id" : "ITEM-3", "itemData" : { "ISBN" : "0 521405998", "author" : [ { "dropping-particle" : "", "family" : "Ostrom", "given" : "Elinor", "non-dropping-particle" : "", "parse-names" : false, "suffix" : "" } ], "id" : "ITEM-3", "issued" : { "date-parts" : [ [ "1990" ] ] }, "number-of-pages" : "280", "publisher" : "Cambridge University Press", "publisher-place" : "Cambridge", "title" : "Governing the Commons: The Evolutions of Institutions for Collective Action", "type" : "book" }, "uris" : [ "http://www.mendeley.com/documents/?uuid=df78a2aa-f9cf-4d6c-a753-f20f9dd99644" ] }, { "id" : "ITEM-4", "itemData" : { "DOI" : "10.1016/j.ecolecon.2014.11.019", "ISBN" : "0921-8009", "ISSN" : "09218009", "PMID" : "25246403", "abstract" : "The paper seeks to advance our understanding of the extent to which the use of economic incentives can undermine (\"crowd out\") or reinforce (\"crowd in\") people's intrinsic motivations to engage in biodiversity and ecosystem conservation. We first synthesize and classify the psychological mechanisms behind motivation crowding effects. Then we conduct a systematic review of empirical studies that test for motivation crowding effects triggered by economic incentives to encourage nature conservation. Based on eighteen empirical studies, we identify evidence of motivation crowding out and, to a lesser extent, crowding in effects. Finally, we discuss the implications for environmental policy and research. We note that the limited comparability of results across studies, the lack of baseline information about pre-existing intrinsic motivations, and a complexity stemming from cultural and contextual heterogeneity appear to be the main challenges when it comes to establishing more conclusive evidence. We conclude that, as economic instruments for conservation are increasingly being used worldwide, it is crucial to assess existing intrinsic motivations and expected changes in people's motivational structures prior to large-scale implementation. We call for caution with economic incentives in situations involving considerable uncertainty regarding the detrimental impacts on intrinsic motivation.", "author" : [ { "dropping-particle" : "", "family" : "Rode", "given" : "Julian", "non-dropping-particle" : "", "parse-names" : false, "suffix" : "" }, { "dropping-particle" : "", "family" : "G\u00f3mez-Baggethun", "given" : "Erik", "non-dropping-particle" : "", "parse-names" : false, "suffix" : "" }, { "dropping-particle" : "", "family" : "Krause", "given" : "Torsten", "non-dropping-particle" : "", "parse-names" : false, "suffix" : "" } ], "container-title" : "Ecological Economics", "id" : "ITEM-4", "issued" : { "date-parts" : [ [ "2015" ] ] }, "page" : "270-282", "publisher" : "Elsevier B.V.", "title" : "Motivation crowding by economic incentives in conservation policy: A review of the empirical evidence", "type" : "article-journal", "volume" : "117" }, "uris" : [ "http://www.mendeley.com/documents/?uuid=7def4f73-4ae2-4a9c-8457-8e2af54e8f11" ] } ], "mendeley" : { "formattedCitation" : "(IPBES, 2016a, 2016b; Ostrom, 1990; Rode, G\u00f3mez-Baggethun, &amp; Krause, 2015)", "plainTextFormattedCitation" : "(IPBES, 2016a, 2016b; Ostrom, 1990; Rode, G\u00f3mez-Baggethun, &amp; Krause, 2015)", "previouslyFormattedCitation" : "(IPBES, 2016a, 2016b; Ostrom, 1990; Rode, G\u00f3mez-Baggethun, &amp; Krause,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IPBES, 201</w:t>
      </w:r>
      <w:r w:rsidR="00657DB4">
        <w:rPr>
          <w:rFonts w:eastAsia="Times New Roman" w:cs="Times New Roman"/>
          <w:lang w:val="en-US"/>
        </w:rPr>
        <w:t>5</w:t>
      </w:r>
      <w:r w:rsidRPr="00F02A52">
        <w:rPr>
          <w:rFonts w:eastAsia="Times New Roman" w:cs="Times New Roman"/>
          <w:lang w:val="en-US"/>
        </w:rPr>
        <w:t>a, 201</w:t>
      </w:r>
      <w:r w:rsidR="00657DB4">
        <w:rPr>
          <w:rFonts w:eastAsia="Times New Roman" w:cs="Times New Roman"/>
          <w:lang w:val="en-US"/>
        </w:rPr>
        <w:t>5</w:t>
      </w:r>
      <w:r w:rsidRPr="00F02A52">
        <w:rPr>
          <w:rFonts w:eastAsia="Times New Roman" w:cs="Times New Roman"/>
          <w:lang w:val="en-US"/>
        </w:rPr>
        <w:t>b; Ostrom, 1990; Rode</w:t>
      </w:r>
      <w:r w:rsidR="00C84B04">
        <w:rPr>
          <w:rFonts w:eastAsia="Times New Roman" w:cs="Times New Roman"/>
          <w:i/>
          <w:lang w:val="en-US"/>
        </w:rPr>
        <w:t xml:space="preserve"> et al.</w:t>
      </w:r>
      <w:r w:rsidRPr="00F02A52">
        <w:rPr>
          <w:rFonts w:eastAsia="Times New Roman" w:cs="Times New Roman"/>
          <w:lang w:val="en-US"/>
        </w:rPr>
        <w:t>, 2015)</w:t>
      </w:r>
      <w:r w:rsidRPr="00F02A52">
        <w:rPr>
          <w:rFonts w:eastAsia="Times New Roman" w:cs="Times New Roman"/>
          <w:lang w:val="en-US"/>
        </w:rPr>
        <w:fldChar w:fldCharType="end"/>
      </w:r>
      <w:r w:rsidRPr="00F02A52">
        <w:rPr>
          <w:rFonts w:eastAsia="Times New Roman" w:cs="Times New Roman"/>
          <w:lang w:val="en-US"/>
        </w:rPr>
        <w:t>. To counteract these failures, strategies are formulated and concrete policy goals are set, which aim at designing and implementing policy instruments that avoid negative impacts on biodiversity and ecosystems services or support and promote environmentally-friendly behaviour (</w:t>
      </w:r>
      <w:r w:rsidR="00E14291">
        <w:rPr>
          <w:rFonts w:eastAsia="Times New Roman" w:cs="Times New Roman"/>
          <w:b/>
          <w:lang w:val="en-US"/>
        </w:rPr>
        <w:t>Figure 6.1</w:t>
      </w:r>
      <w:r w:rsidRPr="00F02A52">
        <w:rPr>
          <w:rFonts w:eastAsia="Times New Roman" w:cs="Times New Roman"/>
          <w:lang w:val="en-US"/>
        </w:rPr>
        <w:t xml:space="preserv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mendeley" : { "formattedCitation" : "(IPBES, 2016b)", "plainTextFormattedCitation" : "(IPBES, 2016b)", "previouslyFormattedCitation" : "(IPBES, 2016b)"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IPBES, 201</w:t>
      </w:r>
      <w:r w:rsidR="00657DB4">
        <w:rPr>
          <w:rFonts w:eastAsia="Times New Roman" w:cs="Times New Roman"/>
          <w:lang w:val="en-US"/>
        </w:rPr>
        <w:t>5</w:t>
      </w:r>
      <w:r w:rsidRPr="00F02A52">
        <w:rPr>
          <w:rFonts w:eastAsia="Times New Roman" w:cs="Times New Roman"/>
          <w:lang w:val="en-US"/>
        </w:rPr>
        <w:t>b)</w:t>
      </w:r>
      <w:r w:rsidRPr="00F02A52">
        <w:rPr>
          <w:rFonts w:eastAsia="Times New Roman" w:cs="Times New Roman"/>
          <w:lang w:val="en-US"/>
        </w:rPr>
        <w:fldChar w:fldCharType="end"/>
      </w:r>
      <w:r w:rsidRPr="00F02A52">
        <w:rPr>
          <w:rFonts w:eastAsia="Times New Roman" w:cs="Times New Roman"/>
          <w:lang w:val="en-US"/>
        </w:rPr>
        <w:t xml:space="preserve">. Finally, a pool of policy support tools and methodologies is available to inform instrument design or stakeholders’ activities for better biodiversity and ecosystem governance. </w:t>
      </w:r>
    </w:p>
    <w:p w14:paraId="159928EB" w14:textId="361B7CCC" w:rsidR="00A60964" w:rsidRPr="00F02A52" w:rsidRDefault="00A60964" w:rsidP="00E97DE0">
      <w:pPr>
        <w:rPr>
          <w:b/>
          <w:szCs w:val="20"/>
          <w:lang w:val="en-US"/>
        </w:rPr>
      </w:pPr>
      <w:r>
        <w:rPr>
          <w:lang w:eastAsia="en-GB"/>
        </w:rPr>
        <w:lastRenderedPageBreak/>
        <w:drawing>
          <wp:inline distT="0" distB="0" distL="0" distR="0" wp14:anchorId="578F66B7" wp14:editId="21168238">
            <wp:extent cx="5759450" cy="4069715"/>
            <wp:effectExtent l="0" t="0" r="0" b="698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7"/>
                    <a:stretch>
                      <a:fillRect/>
                    </a:stretch>
                  </pic:blipFill>
                  <pic:spPr>
                    <a:xfrm>
                      <a:off x="0" y="0"/>
                      <a:ext cx="5759450" cy="4069715"/>
                    </a:xfrm>
                    <a:prstGeom prst="rect">
                      <a:avLst/>
                    </a:prstGeom>
                  </pic:spPr>
                </pic:pic>
              </a:graphicData>
            </a:graphic>
          </wp:inline>
        </w:drawing>
      </w:r>
    </w:p>
    <w:p w14:paraId="7AE13B42" w14:textId="75BF99C5" w:rsidR="00E97DE0" w:rsidRPr="00F02A52" w:rsidRDefault="00E97DE0" w:rsidP="00E97DE0">
      <w:pPr>
        <w:rPr>
          <w:rFonts w:eastAsia="Times New Roman" w:cs="Times New Roman"/>
          <w:lang w:val="en-US"/>
        </w:rPr>
      </w:pPr>
      <w:r w:rsidRPr="00F02A52">
        <w:rPr>
          <w:rFonts w:eastAsia="Times New Roman" w:cs="Times New Roman"/>
          <w:lang w:val="en-US"/>
        </w:rPr>
        <w:t xml:space="preserve">Biodiversity and ecosystem governance can build on a wide range of policy instruments as well as supporting tools and methodologies. In the context of IPBES, policy instruments have been placed into four main categori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prefix" : "for more detail on these categories see ", "uris" : [ "http://www.mendeley.com/documents/?uuid=d577ba7f-8a10-49f9-8da4-8841f650a3ea" ] }, { "id" : "ITEM-2", "itemData" : { "author" : [ { "dropping-particle" : "", "family" : "IPBES", "given" : "", "non-dropping-particle" : "", "parse-names" : false, "suffix" : "" } ], "id" : "ITEM-2", "issued" : { "date-parts" : [ [ "2016" ] ] }, "publisher" : "Intergovernmental Science-Policy Platform on Biodiversity and Ecosystem Services", "publisher-place" : "Kuala Lumpur", "title" : "IPBES/4/INF/13: Preliminary guide regarding diverse conceptualization of multiple values of nature and its benefits, including biodiversity and ecosystem functions and services (deliverable 3 (d))", "type" : "report" }, "uris" : [ "http://www.mendeley.com/documents/?uuid=3dbca22f-b581-428a-ba0d-727b0b49ddca" ] } ], "mendeley" : { "formattedCitation" : "(IPBES, 2016a, for more detail on these categories see 2016b)", "plainTextFormattedCitation" : "(IPBES, 2016a, for more detail on these categories see 2016b)", "previouslyFormattedCitation" : "(IPBES, 2016a, for more detail on these categories see 2016b)"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IPBES, 201</w:t>
      </w:r>
      <w:r w:rsidR="00657DB4">
        <w:rPr>
          <w:rFonts w:eastAsia="Times New Roman" w:cs="Times New Roman"/>
          <w:lang w:val="en-US"/>
        </w:rPr>
        <w:t>5</w:t>
      </w:r>
      <w:r w:rsidRPr="00F02A52">
        <w:rPr>
          <w:rFonts w:eastAsia="Times New Roman" w:cs="Times New Roman"/>
          <w:lang w:val="en-US"/>
        </w:rPr>
        <w:t xml:space="preserve">a, for more detail on these categories see </w:t>
      </w:r>
      <w:r w:rsidR="002116EA">
        <w:rPr>
          <w:rFonts w:eastAsia="Times New Roman" w:cs="Times New Roman"/>
          <w:lang w:val="en-US"/>
        </w:rPr>
        <w:t xml:space="preserve">IPBES, </w:t>
      </w:r>
      <w:r w:rsidRPr="00F02A52">
        <w:rPr>
          <w:rFonts w:eastAsia="Times New Roman" w:cs="Times New Roman"/>
          <w:lang w:val="en-US"/>
        </w:rPr>
        <w:t>201</w:t>
      </w:r>
      <w:r w:rsidR="00657DB4">
        <w:rPr>
          <w:rFonts w:eastAsia="Times New Roman" w:cs="Times New Roman"/>
          <w:lang w:val="en-US"/>
        </w:rPr>
        <w:t>5</w:t>
      </w:r>
      <w:r w:rsidRPr="00F02A52">
        <w:rPr>
          <w:rFonts w:eastAsia="Times New Roman" w:cs="Times New Roman"/>
          <w:lang w:val="en-US"/>
        </w:rPr>
        <w:t>b)</w:t>
      </w:r>
      <w:r w:rsidRPr="00F02A52">
        <w:rPr>
          <w:rFonts w:eastAsia="Times New Roman" w:cs="Times New Roman"/>
          <w:lang w:val="en-US"/>
        </w:rPr>
        <w:fldChar w:fldCharType="end"/>
      </w:r>
      <w:r w:rsidRPr="00F02A52">
        <w:rPr>
          <w:rFonts w:eastAsia="Times New Roman" w:cs="Times New Roman"/>
          <w:lang w:val="en-US"/>
        </w:rPr>
        <w:t>:</w:t>
      </w:r>
    </w:p>
    <w:p w14:paraId="2DAB5D85" w14:textId="77777777" w:rsidR="00E97DE0" w:rsidRPr="00F02A52" w:rsidRDefault="00E97DE0" w:rsidP="00E236B3">
      <w:pPr>
        <w:numPr>
          <w:ilvl w:val="0"/>
          <w:numId w:val="42"/>
        </w:numPr>
        <w:spacing w:line="276" w:lineRule="auto"/>
        <w:ind w:left="709" w:hanging="425"/>
        <w:contextualSpacing/>
        <w:rPr>
          <w:rFonts w:eastAsia="Times New Roman" w:cs="Times New Roman"/>
          <w:lang w:val="en-US"/>
        </w:rPr>
      </w:pPr>
      <w:r w:rsidRPr="00F02A52">
        <w:rPr>
          <w:rFonts w:eastAsia="Times New Roman" w:cs="Times New Roman"/>
          <w:lang w:val="en-US"/>
        </w:rPr>
        <w:t>legal and regulatory instruments;</w:t>
      </w:r>
    </w:p>
    <w:p w14:paraId="222F8B9D" w14:textId="77777777" w:rsidR="00E97DE0" w:rsidRPr="00F02A52" w:rsidRDefault="00E97DE0" w:rsidP="00E236B3">
      <w:pPr>
        <w:numPr>
          <w:ilvl w:val="0"/>
          <w:numId w:val="42"/>
        </w:numPr>
        <w:spacing w:line="276" w:lineRule="auto"/>
        <w:ind w:left="709" w:hanging="425"/>
        <w:contextualSpacing/>
        <w:rPr>
          <w:rFonts w:eastAsia="Times New Roman" w:cs="Times New Roman"/>
          <w:lang w:val="en-US"/>
        </w:rPr>
      </w:pPr>
      <w:r w:rsidRPr="00F02A52">
        <w:rPr>
          <w:rFonts w:eastAsia="Times New Roman" w:cs="Times New Roman"/>
          <w:lang w:val="en-US"/>
        </w:rPr>
        <w:t>economic and financial instruments;</w:t>
      </w:r>
    </w:p>
    <w:p w14:paraId="150BC6C7" w14:textId="77777777" w:rsidR="00E97DE0" w:rsidRPr="00F02A52" w:rsidRDefault="00E97DE0" w:rsidP="00E236B3">
      <w:pPr>
        <w:numPr>
          <w:ilvl w:val="0"/>
          <w:numId w:val="42"/>
        </w:numPr>
        <w:spacing w:line="276" w:lineRule="auto"/>
        <w:ind w:left="709" w:hanging="425"/>
        <w:contextualSpacing/>
        <w:rPr>
          <w:rFonts w:eastAsia="Times New Roman" w:cs="Times New Roman"/>
          <w:lang w:val="en-US"/>
        </w:rPr>
      </w:pPr>
      <w:r w:rsidRPr="00F02A52">
        <w:rPr>
          <w:rFonts w:eastAsia="Times New Roman" w:cs="Times New Roman"/>
          <w:lang w:val="en-US"/>
        </w:rPr>
        <w:t>social and information-based instruments; and</w:t>
      </w:r>
    </w:p>
    <w:p w14:paraId="7FD5715E" w14:textId="77777777" w:rsidR="00E97DE0" w:rsidRPr="00F02A52" w:rsidRDefault="00E97DE0" w:rsidP="00E236B3">
      <w:pPr>
        <w:numPr>
          <w:ilvl w:val="0"/>
          <w:numId w:val="42"/>
        </w:numPr>
        <w:spacing w:line="276" w:lineRule="auto"/>
        <w:ind w:left="709" w:hanging="425"/>
        <w:rPr>
          <w:rFonts w:eastAsia="Times New Roman" w:cs="Times New Roman"/>
          <w:lang w:val="en-US"/>
        </w:rPr>
      </w:pPr>
      <w:r w:rsidRPr="00F02A52">
        <w:rPr>
          <w:rFonts w:eastAsia="Times New Roman" w:cs="Times New Roman"/>
          <w:lang w:val="en-US"/>
        </w:rPr>
        <w:t>rights-based instruments and customary norms.</w:t>
      </w:r>
    </w:p>
    <w:p w14:paraId="3A6B2261" w14:textId="7997F93A" w:rsidR="00E97DE0" w:rsidRPr="00F02A52" w:rsidRDefault="00E97DE0" w:rsidP="00E97DE0">
      <w:pPr>
        <w:rPr>
          <w:rFonts w:eastAsia="Times New Roman" w:cs="Times New Roman"/>
          <w:lang w:val="en-US"/>
        </w:rPr>
      </w:pPr>
      <w:r w:rsidRPr="00F02A52">
        <w:rPr>
          <w:rFonts w:eastAsia="Times New Roman" w:cs="Times New Roman"/>
          <w:lang w:val="en-US"/>
        </w:rPr>
        <w:t xml:space="preserve">Legal and regulatory instruments, or so-called “command and control” measures have long been applied to deal with environmental degradation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16/j.envsci.2013.08.011", "author" : [ { "dropping-particle" : "", "family" : "Harring", "given" : "Niklas", "non-dropping-particle" : "", "parse-names" : false, "suffix" : "" } ], "container-title" : "Environmental Science and Policy", "id" : "ITEM-1", "issued" : { "date-parts" : [ [ "2014" ] ] }, "page" : "119-128", "title" : "Corruption, inequalities and the perceived effectiveness of economic pro-environmental policy instruments: A European cross-national study", "type" : "article-journal", "volume" : "39" }, "uris" : [ "http://www.mendeley.com/documents/?uuid=b9c0362e-f5b7-46be-9ed7-cc76f53770b6" ] } ], "mendeley" : { "formattedCitation" : "(Harring, 2014)", "plainTextFormattedCitation" : "(Harring, 2014)", "previouslyFormattedCitation" : "(Harring, 2014)"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Harring, 2014)</w:t>
      </w:r>
      <w:r w:rsidRPr="00F02A52">
        <w:rPr>
          <w:rFonts w:eastAsia="Times New Roman" w:cs="Times New Roman"/>
          <w:lang w:val="en-US"/>
        </w:rPr>
        <w:fldChar w:fldCharType="end"/>
      </w:r>
      <w:r w:rsidRPr="00F02A52">
        <w:rPr>
          <w:rFonts w:eastAsia="Times New Roman" w:cs="Times New Roman"/>
          <w:lang w:val="en-US"/>
        </w:rPr>
        <w:t xml:space="preserv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Schr\u00f6ter-Schlaack", "given" : "Christoph", "non-dropping-particle" : "", "parse-names" : false, "suffix" : "" }, { "dropping-particle" : "", "family" : "Blumentrath", "given" : "Stefan",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1", "issued" : { "date-parts" : [ [ "2011" ] ] }, "page" : "36-58", "publisher" : "Helmholtz Centre for Environmental Research \u2013 UFZ", "publisher-place" : "Leipzig", "title" : "Direct regulation for biodiversity conservation", "type" : "chapter" }, "uris" : [ "http://www.mendeley.com/documents/?uuid=c863ccee-919f-4699-b384-12ca811c062c" ] } ], "mendeley" : { "formattedCitation" : "(Schr\u00f6ter-Schlaack &amp; Blumentrath, 2011)", "plainTextFormattedCitation" : "(Schr\u00f6ter-Schlaack &amp; Blumentrath, 2011)", "previouslyFormattedCitation" : "(Schr\u00f6ter-Schlaack &amp; Blumentrath, 2011)"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Schröter-Schlaack &amp; Blumentrath </w:t>
      </w:r>
      <w:r w:rsidR="002116EA">
        <w:rPr>
          <w:rFonts w:eastAsia="Times New Roman" w:cs="Times New Roman"/>
          <w:lang w:val="en-US"/>
        </w:rPr>
        <w:t>(</w:t>
      </w:r>
      <w:r w:rsidRPr="00F02A52">
        <w:rPr>
          <w:rFonts w:eastAsia="Times New Roman" w:cs="Times New Roman"/>
          <w:lang w:val="en-US"/>
        </w:rPr>
        <w:t>2011)</w:t>
      </w:r>
      <w:r w:rsidRPr="00F02A52">
        <w:rPr>
          <w:rFonts w:eastAsia="Times New Roman" w:cs="Times New Roman"/>
          <w:lang w:val="en-US"/>
        </w:rPr>
        <w:fldChar w:fldCharType="end"/>
      </w:r>
      <w:r w:rsidRPr="00F02A52">
        <w:rPr>
          <w:rFonts w:eastAsia="Times New Roman" w:cs="Times New Roman"/>
          <w:lang w:val="en-US"/>
        </w:rPr>
        <w:t xml:space="preserve"> refer to “direct regulation” as environmental and technical standards as well as spatial planning. They provide three reasons why direct regulation is often the first choice for policymakers when faced with an environmental problem: (i) it is supposed to permit a fast and direct response; (ii) policymakers are experienced in using this type of instrument; and (iii) established legal institutions are often an important prerequisite for implementing economic and financial instruments.</w:t>
      </w:r>
    </w:p>
    <w:p w14:paraId="3B12A733" w14:textId="42B00F6C" w:rsidR="00E97DE0" w:rsidRPr="00F02A52" w:rsidRDefault="00E97DE0" w:rsidP="00E97DE0">
      <w:pPr>
        <w:rPr>
          <w:rFonts w:eastAsia="Times New Roman" w:cs="Times New Roman"/>
          <w:lang w:val="en-US"/>
        </w:rPr>
      </w:pPr>
      <w:r w:rsidRPr="00F02A52">
        <w:rPr>
          <w:rFonts w:eastAsia="Times New Roman" w:cs="Times New Roman"/>
          <w:lang w:val="en-US"/>
        </w:rPr>
        <w:t xml:space="preserve">Economic and financial instruments comprise (i) price-based mechanisms (e.g., subsidies, taxes, fees, payments, fiscal transfers), and (ii) quantity-based mechanisms (e.g., tradable permits, land-development rights, habitat banking)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Schr\u00f6ter-Schlaack", "given" : "Christoph", "non-dropping-particle" : "", "parse-names" : false, "suffix" : "" }, { "dropping-particle" : "", "family" : "Ring", "given" : "Irene",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1", "issued" : { "date-parts" : [ [ "2011" ] ] }, "page" : "175-208", "publisher" : "Helmholtz Centre for Environmental Research \u2013 UFZ", "publisher-place" : "Leipzig", "title" : "Towards a Framework for Assessing Instruments in Policy Mixes for Biodiversity and Ecosystem Governance", "type" : "chapter" }, "uris" : [ "http://www.mendeley.com/documents/?uuid=c4e3b075-8811-4feb-89aa-581c5c3cd7f2" ] } ], "mendeley" : { "formattedCitation" : "(Schr\u00f6ter-Schlaack &amp; Ring, 2011)", "plainTextFormattedCitation" : "(Schr\u00f6ter-Schlaack &amp; Ring, 2011)", "previouslyFormattedCitation" : "(Schr\u00f6ter-Schlaack &amp; Ring, 2011)"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Schröter-Schlaack &amp; Ring, 2011)</w:t>
      </w:r>
      <w:r w:rsidRPr="00F02A52">
        <w:rPr>
          <w:rFonts w:eastAsia="Times New Roman" w:cs="Times New Roman"/>
          <w:lang w:val="en-US"/>
        </w:rPr>
        <w:fldChar w:fldCharType="end"/>
      </w:r>
      <w:r w:rsidRPr="00F02A52">
        <w:rPr>
          <w:rFonts w:eastAsia="Times New Roman" w:cs="Times New Roman"/>
          <w:lang w:val="en-US"/>
        </w:rPr>
        <w:t xml:space="preserve">. They are intended to change private and public actors’ behaviour through incentives or disincentives towards desired policy objectives. Typically, they comprise a wide range of designs and implementation approaches, and are able to support manifold strategies concerning biodiversity and ecosystem services. They can be used to correct for policy and market failures, and aim at reflecting monetary costs or benefits of the conservation and use of biodiversity and ecosystem servic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mendeley" : { "formattedCitation" : "(IPBES, 2016b)", "plainTextFormattedCitation" : "(IPBES, 2016b)", "previouslyFormattedCitation" : "(IPBES, 2016b)"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IPBES, 201</w:t>
      </w:r>
      <w:r w:rsidR="00657DB4">
        <w:rPr>
          <w:rFonts w:eastAsia="Times New Roman" w:cs="Times New Roman"/>
          <w:lang w:val="en-US"/>
        </w:rPr>
        <w:t>5</w:t>
      </w:r>
      <w:r w:rsidRPr="00F02A52">
        <w:rPr>
          <w:rFonts w:eastAsia="Times New Roman" w:cs="Times New Roman"/>
          <w:lang w:val="en-US"/>
        </w:rPr>
        <w:t>b)</w:t>
      </w:r>
      <w:r w:rsidRPr="00F02A52">
        <w:rPr>
          <w:rFonts w:eastAsia="Times New Roman" w:cs="Times New Roman"/>
          <w:lang w:val="en-US"/>
        </w:rPr>
        <w:fldChar w:fldCharType="end"/>
      </w:r>
      <w:r w:rsidRPr="00F02A52">
        <w:rPr>
          <w:rFonts w:eastAsia="Times New Roman" w:cs="Times New Roman"/>
          <w:lang w:val="en-US"/>
        </w:rPr>
        <w:t xml:space="preserve">. Thus, environmental fiscal reforms are important to change relative prices in the whole economy. Furthermore, Aichi Biodiversity Target 3 highlights the importance of reducing negative impacts of harmful subsidies and increasing </w:t>
      </w:r>
      <w:r w:rsidRPr="00F02A52">
        <w:rPr>
          <w:rFonts w:eastAsia="Times New Roman" w:cs="Times New Roman"/>
          <w:lang w:val="en-US"/>
        </w:rPr>
        <w:lastRenderedPageBreak/>
        <w:t xml:space="preserve">positive incentives for conservation. However, until now substantial reforms have not taken place. Several countries in Eastern Europe and Central Asia have taken steps towards environmental fiscal reforms with mixed result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URL" : "https://www.cbd.int/financial/0020.shtml", "accessed" : { "date-parts" : [ [ "2017", "2", "14" ] ] }, "author" : [ { "dropping-particle" : "", "family" : "CBD", "given" : "", "non-dropping-particle" : "", "parse-names" : false, "suffix" : "" } ], "id" : "ITEM-1", "issued" : { "date-parts" : [ [ "2017" ] ] }, "note" : "NULL", "publisher" : "Convention on Biological Diversity", "title" : "Environmental Fiscal Reforms", "type" : "webpage" }, "uris" : [ "http://www.mendeley.com/documents/?uuid=1c3d851a-b142-358d-8d93-4bb095de1b9f" ] } ], "mendeley" : { "formattedCitation" : "(CBD, 2017a)", "plainTextFormattedCitation" : "(CBD, 2017a)", "previouslyFormattedCitation" : "(CBD, 2017a)"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CBD, 2017a)</w:t>
      </w:r>
      <w:r w:rsidRPr="00F02A52">
        <w:rPr>
          <w:rFonts w:eastAsia="Times New Roman" w:cs="Times New Roman"/>
          <w:lang w:val="en-US"/>
        </w:rPr>
        <w:fldChar w:fldCharType="end"/>
      </w:r>
      <w:r w:rsidRPr="00F02A52">
        <w:rPr>
          <w:rFonts w:eastAsia="Times New Roman" w:cs="Times New Roman"/>
          <w:lang w:val="en-US"/>
        </w:rPr>
        <w:t xml:space="preserve">. The suitability of specific fiscal instruments for individual countries depends among others on the country’s stage of development, level of resource endowment and institutional capacity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The World Bank", "given" : "", "non-dropping-particle" : "", "parse-names" : false, "suffix" : "" } ], "id" : "ITEM-1", "issued" : { "date-parts" : [ [ "2005" ] ] }, "number-of-pages" : "125", "publisher" : "The World Bank", "publisher-place" : "Washington D.C., USA", "title" : "Environmental fiscal reform - What should be done and how to achieve it", "type" : "report" }, "uris" : [ "http://www.mendeley.com/documents/?uuid=46dc749f-a4e8-360a-8e8e-0aa3bae744ac" ] } ], "mendeley" : { "formattedCitation" : "(The World Bank, 2005)", "plainTextFormattedCitation" : "(The World Bank, 2005)", "previouslyFormattedCitation" : "(The World Bank, 200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The World Bank, 2005)</w:t>
      </w:r>
      <w:r w:rsidRPr="00F02A52">
        <w:rPr>
          <w:rFonts w:eastAsia="Times New Roman" w:cs="Times New Roman"/>
          <w:lang w:val="en-US"/>
        </w:rPr>
        <w:fldChar w:fldCharType="end"/>
      </w:r>
      <w:r w:rsidRPr="00F02A52">
        <w:rPr>
          <w:rFonts w:eastAsia="Times New Roman" w:cs="Times New Roman"/>
          <w:lang w:val="en-US"/>
        </w:rPr>
        <w:t>.</w:t>
      </w:r>
    </w:p>
    <w:p w14:paraId="55A51FB3" w14:textId="2D6AE458" w:rsidR="00E97DE0" w:rsidRPr="00F02A52" w:rsidRDefault="00E97DE0" w:rsidP="00E97DE0">
      <w:pPr>
        <w:rPr>
          <w:rFonts w:eastAsia="Times New Roman" w:cs="Times New Roman"/>
          <w:lang w:val="en-US"/>
        </w:rPr>
      </w:pPr>
      <w:r w:rsidRPr="00F02A52">
        <w:rPr>
          <w:rFonts w:eastAsia="Times New Roman" w:cs="Times New Roman"/>
          <w:lang w:val="en-US"/>
        </w:rPr>
        <w:t>Social and information-based instruments consider the interdependence of ecosystems and sociocultural dynamics for successful environmental management at the local, national or regional level. They comprise: (i) information</w:t>
      </w:r>
      <w:r w:rsidR="002116EA">
        <w:rPr>
          <w:rFonts w:eastAsia="Times New Roman" w:cs="Times New Roman"/>
          <w:lang w:val="en-US"/>
        </w:rPr>
        <w:t>-</w:t>
      </w:r>
      <w:r w:rsidRPr="00F02A52">
        <w:rPr>
          <w:rFonts w:eastAsia="Times New Roman" w:cs="Times New Roman"/>
          <w:lang w:val="en-US"/>
        </w:rPr>
        <w:t xml:space="preserve">related instruments such as environmental education, eco-labelling, certification, and awareness raising; (ii) self-regulation, voluntary agreements and corporate social responsibility; (iii) participation; and (iv) enhancement of collective action of indigenous peoples, local communities, and local resource user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mendeley" : { "formattedCitation" : "(IPBES, 2016b)", "plainTextFormattedCitation" : "(IPBES, 2016b)", "previouslyFormattedCitation" : "(IPBES, 2016b)"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IPBES, 201</w:t>
      </w:r>
      <w:r w:rsidR="00657DB4">
        <w:rPr>
          <w:rFonts w:eastAsia="Times New Roman" w:cs="Times New Roman"/>
          <w:lang w:val="en-US"/>
        </w:rPr>
        <w:t>5</w:t>
      </w:r>
      <w:r w:rsidRPr="00F02A52">
        <w:rPr>
          <w:rFonts w:eastAsia="Times New Roman" w:cs="Times New Roman"/>
          <w:lang w:val="en-US"/>
        </w:rPr>
        <w:t>b)</w:t>
      </w:r>
      <w:r w:rsidRPr="00F02A52">
        <w:rPr>
          <w:rFonts w:eastAsia="Times New Roman" w:cs="Times New Roman"/>
          <w:lang w:val="en-US"/>
        </w:rPr>
        <w:fldChar w:fldCharType="end"/>
      </w:r>
      <w:r w:rsidRPr="00F02A52">
        <w:rPr>
          <w:rFonts w:eastAsia="Times New Roman" w:cs="Times New Roman"/>
          <w:lang w:val="en-US"/>
        </w:rPr>
        <w:t>.</w:t>
      </w:r>
    </w:p>
    <w:p w14:paraId="3ABDFD81" w14:textId="4E8AFC83" w:rsidR="00E97DE0" w:rsidRPr="00F02A52" w:rsidRDefault="00E97DE0" w:rsidP="00E97DE0">
      <w:pPr>
        <w:rPr>
          <w:rFonts w:eastAsia="Times New Roman" w:cs="Times New Roman"/>
          <w:lang w:val="en-US"/>
        </w:rPr>
      </w:pPr>
      <w:r w:rsidRPr="00F02A52">
        <w:rPr>
          <w:rFonts w:eastAsia="Times New Roman" w:cs="Times New Roman"/>
          <w:lang w:val="en-US"/>
        </w:rPr>
        <w:t>The rights-based approach is often defined as a way of “</w:t>
      </w:r>
      <w:r w:rsidRPr="00F02A52">
        <w:rPr>
          <w:rFonts w:eastAsia="Times New Roman" w:cs="Times New Roman"/>
          <w:i/>
          <w:lang w:val="en-US"/>
        </w:rPr>
        <w:t>integrating rights, norms, standards, and principles into policy, planning, implementation, and outcomes assessment to help ensure that conservation practice respects rights in all cases, and supports their further realization where possible</w:t>
      </w:r>
      <w:r w:rsidRPr="00F02A52">
        <w:rPr>
          <w:rFonts w:eastAsia="Times New Roman" w:cs="Times New Roman"/>
          <w:lang w:val="en-US"/>
        </w:rPr>
        <w:t xml:space="preserv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BN" : "978-979-1412-89-6", "abstract" : "The links between human rights and biodiversity and natural resource conservation are many and complex. The conservation community is being challenged to take stronger measures to respect human rights and is taking opportunities to further their realisation. Rights-based approaches (RBAs) to conservation are a promising way forward, but also raise a myriad of new challenges and questions, including what such approaches are, when and how they can be put into practice, and what their implications are for conservation.This volume gives an overview of key issues and questions in RBA. Rights and social justice related policies of major international organisations are reviewed. Case studies and position papers describe RBAs in a variety of contexts \u2013 protected areas, natural resource management, access and benefit-sharing regimes, and proposed reduced emissions from deforestation and forest degradation (REDD) mechanisms. No one blueprint for RBA emerges. However, there are common themes: supporting both procedural and substantive rights, linking rights and responsibilities, equalising power relations, providing capacity building for rights holders and duty bearers, and recognising and engaging with local leaders and local people. RBAs can support improved governance but are, in turn, shaped by the governance systems in which they operate, as well as by history, politics, socio-economics and culture. Experience and dialogue will add to a fuller understanding of the promises and challenges of RBAs to conservation. The aim of this volume is to contribute to that discussion.", "editor" : [ { "dropping-particle" : "", "family" : "Campese", "given" : "Jessica", "non-dropping-particle" : "", "parse-names" : false, "suffix" : "" }, { "dropping-particle" : "", "family" : "Sunderland", "given" : "Terry", "non-dropping-particle" : "", "parse-names" : false, "suffix" : "" }, { "dropping-particle" : "", "family" : "Greiber", "given" : "Thomas", "non-dropping-particle" : "", "parse-names" : false, "suffix" : "" }, { "dropping-particle" : "", "family" : "Oviedo", "given" : "Gonzalo", "non-dropping-particle" : "", "parse-names" : false, "suffix" : "" } ], "id" : "ITEM-1", "issued" : { "date-parts" : [ [ "2009" ] ] }, "number-of-pages" : "305", "publisher" : "CIFOR and IUCN", "publisher-place" : "Bogor, Indonesia", "title" : "Rights-based approaches: Exploring issues and opportunities for conservation", "type" : "book" }, "locator" : "8", "uris" : [ "http://www.mendeley.com/documents/?uuid=c1ea5611-f2a0-3b1d-8dcd-d5797602f7ff" ] } ], "mendeley" : { "formattedCitation" : "(Campese, Sunderland, Greiber, &amp; Oviedo, 2009, p. 8)", "plainTextFormattedCitation" : "(Campese, Sunderland, Greiber, &amp; Oviedo, 2009, p. 8)", "previouslyFormattedCitation" : "(Campese, Sunderland, Greiber, &amp; Oviedo, 2009, p. 8)"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Campese</w:t>
      </w:r>
      <w:r w:rsidR="00C84B04">
        <w:rPr>
          <w:rFonts w:eastAsia="Times New Roman" w:cs="Times New Roman"/>
          <w:i/>
          <w:lang w:val="en-US"/>
        </w:rPr>
        <w:t xml:space="preserve"> et al.</w:t>
      </w:r>
      <w:r w:rsidRPr="00F02A52">
        <w:rPr>
          <w:rFonts w:eastAsia="Times New Roman" w:cs="Times New Roman"/>
          <w:lang w:val="en-US"/>
        </w:rPr>
        <w:t>, 2009)</w:t>
      </w:r>
      <w:r w:rsidRPr="00F02A52">
        <w:rPr>
          <w:rFonts w:eastAsia="Times New Roman" w:cs="Times New Roman"/>
          <w:lang w:val="en-US"/>
        </w:rPr>
        <w:fldChar w:fldCharType="end"/>
      </w:r>
      <w:r w:rsidRPr="00F02A52">
        <w:rPr>
          <w:rFonts w:eastAsia="Times New Roman" w:cs="Times New Roman"/>
          <w:lang w:val="en-US"/>
        </w:rPr>
        <w:t>. Thus,</w:t>
      </w:r>
      <w:r w:rsidRPr="00F02A52">
        <w:rPr>
          <w:lang w:val="en-US"/>
        </w:rPr>
        <w:t xml:space="preserve"> </w:t>
      </w:r>
      <w:r w:rsidRPr="00F02A52">
        <w:rPr>
          <w:rFonts w:eastAsia="Times New Roman" w:cs="Times New Roman"/>
          <w:lang w:val="en-US"/>
        </w:rPr>
        <w:t xml:space="preserve">the rights-based approach offers a range of instruments to reconcile conflicts primarily through the improvement of governance procedures of biodiversity and ecosystem services. This includes elements that to a large extent overlap with the principles of good governance, such as participation, transparency; accountability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16/j.ecolecon.2011.04.008", "ISSN" : "09218009", "abstract" : "Along with concerns over the effectiveness of earth system governance, ways of enhancing its accountability and legitimacy are increasingly coming to the fore in both scholarly debate and political practice. Concerns over accountability and legitimacy pertain to all levels of governance, from the local to the global, and cover the spectrum of public and private governance arrangements. This conceptual article elaborates on the sources, mechanisms and reform options relating to more accountable, legitimate and democratic earth system governance. We proceed in four steps. First, we conceptualize accountability and legitimacy in earth system governance. Second, we place questions of accountability and legitimacy within the larger context of earth system transformation, which, we argue, poses special challenges to the pursuit of accountability and legitimacy. Third, drawing on the contributions to this special section, we analyze different sources and mechanisms of accountability and legitimacy and their effects on the democratic potential and effectiveness of governance. Fourth, in concluding, we outline reform options that may help alleviate persisting deficits in the democratic potential of earth system governance.", "author" : [ { "dropping-particle" : "", "family" : "Biermann", "given" : "Frank", "non-dropping-particle" : "", "parse-names" : false, "suffix" : "" }, { "dropping-particle" : "", "family" : "Gupta", "given" : "Aarti", "non-dropping-particle" : "", "parse-names" : false, "suffix" : "" } ], "container-title" : "Ecological Economics", "id" : "ITEM-1", "issue" : "11", "issued" : { "date-parts" : [ [ "2011" ] ] }, "page" : "1856-1864", "title" : "Accountability and legitimacy in earth system governance: A research framework", "type" : "article-journal", "volume" : "70" }, "uris" : [ "http://www.mendeley.com/documents/?uuid=56a0c84e-a653-4322-8da7-39f7f90b8408" ] }, { "id" : "ITEM-2", "itemData" : { "DOI" : "10.18352/ijc.276", "ISSN" : "1875-0281", "author" : [ { "dropping-particle" : "", "family" : "Ratner", "given" : "Blake D.", "non-dropping-particle" : "", "parse-names" : false, "suffix" : "" }, { "dropping-particle" : "", "family" : "Meinzen-Dick", "given" : "Ruth", "non-dropping-particle" : "", "parse-names" : false, "suffix" : "" }, { "dropping-particle" : "", "family" : "May", "given" : "Candace", "non-dropping-particle" : "", "parse-names" : false, "suffix" : "" }, { "dropping-particle" : "", "family" : "Haglund", "given" : "Eric", "non-dropping-particle" : "", "parse-names" : false, "suffix" : "" } ], "container-title" : "International Journal of the Commons", "id" : "ITEM-2", "issue" : "1", "issued" : { "date-parts" : [ [ "2013", "2", "28" ] ] }, "page" : "183-208", "title" : "Resource conflict, collective action, and resilience: an analytical framework", "type" : "article-journal", "volume" : "7" }, "uris" : [ "http://www.mendeley.com/documents/?uuid=1acbf98e-a3ed-413d-85c1-bce0c3e5ddce" ] } ], "mendeley" : { "formattedCitation" : "(Biermann &amp; Gupta, 2011; Ratner, Meinzen-Dick, May, &amp; Haglund, 2013)", "plainTextFormattedCitation" : "(Biermann &amp; Gupta, 2011; Ratner, Meinzen-Dick, May, &amp; Haglund, 2013)", "previouslyFormattedCitation" : "(Biermann &amp; Gupta, 2011; Ratner, Meinzen-Dick, May, &amp; Haglund, 2013)"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Biermann &amp; Gupta, 2011; Ratner</w:t>
      </w:r>
      <w:r w:rsidR="00C84B04">
        <w:rPr>
          <w:rFonts w:eastAsia="Times New Roman" w:cs="Times New Roman"/>
          <w:i/>
          <w:lang w:val="en-US"/>
        </w:rPr>
        <w:t xml:space="preserve"> et al.</w:t>
      </w:r>
      <w:r w:rsidRPr="00F02A52">
        <w:rPr>
          <w:rFonts w:eastAsia="Times New Roman" w:cs="Times New Roman"/>
          <w:lang w:val="en-US"/>
        </w:rPr>
        <w:t>, 2013)</w:t>
      </w:r>
      <w:r w:rsidRPr="00F02A52">
        <w:rPr>
          <w:rFonts w:eastAsia="Times New Roman" w:cs="Times New Roman"/>
          <w:lang w:val="en-US"/>
        </w:rPr>
        <w:fldChar w:fldCharType="end"/>
      </w:r>
      <w:r w:rsidRPr="00F02A52">
        <w:rPr>
          <w:rFonts w:eastAsia="Times New Roman" w:cs="Times New Roman"/>
          <w:lang w:val="en-US"/>
        </w:rPr>
        <w:t xml:space="preserve">, and empowerme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16/j.gloenvcha.2014.12.005", "abstract" : "Whilst it is increasingly recognised that socio-political contexts shape climate change adaptation decisions and actions at all scales, current modes of development typically fail to recognise or adequately challenge these contexts where they constrain capacity to adapt. To address this failing, we consider how a rights-based approach broadens understanding of adaptive capacity while directing attention towards causes of exclusion and marginalisation. Drawing on human rights principles and lessons from rights-based practice, we develop a novel analytical tool for use with communities that considers adaptive capacity through examination of equality, transparency, accountability and empowerment. We apply this to the illustrative case of aquatic agricultural systems in Timor-Leste. This approach yields a qualitative analysis that unpacks the formal and informal institutions and actors that structure opportunities and barriers to adaptive actions. The rights framing exposes the processes of marginalisation and exclusion that lead to differentiation in adaptive capacity, but at the same time helps identify concrete actions that can be taken as part of a rights-based approach to development support for adaptive capacity. The tool and empirical illustration support an emerging body of thought that adaptive capacity requires development actors to engage not only with the technical challenges of responding to climate change, but also with the social and political context that determines the distribution of costs and benefits.", "author" : [ { "dropping-particle" : "", "family" : "Ensor", "given" : "J.E.", "non-dropping-particle" : "", "parse-names" : false, "suffix" : "" }, { "dropping-particle" : "", "family" : "Park", "given" : "S.E.", "non-dropping-particle" : "", "parse-names" : false, "suffix" : "" }, { "dropping-particle" : "", "family" : "Hoddy", "given" : "E.T.", "non-dropping-particle" : "", "parse-names" : false, "suffix" : "" }, { "dropping-particle" : "", "family" : "Ratner", "given" : "B.D.", "non-dropping-particle" : "", "parse-names" : false, "suffix" : "" } ], "container-title" : "Global Environmental Change", "id" : "ITEM-1", "issued" : { "date-parts" : [ [ "2015", "3" ] ] }, "page" : "38-49", "title" : "A rights-based perspective on adaptive capacity", "type" : "article-journal", "volume" : "31" }, "uris" : [ "http://www.mendeley.com/documents/?uuid=b64d321f-88ac-336e-a909-608c5a818c58" ] } ], "mendeley" : { "formattedCitation" : "(Ensor, Park, Hoddy, &amp; Ratner, 2015)", "plainTextFormattedCitation" : "(Ensor, Park, Hoddy, &amp; Ratner, 2015)", "previouslyFormattedCitation" : "(Ensor, Park, Hoddy, &amp; Ratner,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Ensor</w:t>
      </w:r>
      <w:r w:rsidR="00C84B04">
        <w:rPr>
          <w:rFonts w:eastAsia="Times New Roman" w:cs="Times New Roman"/>
          <w:i/>
          <w:lang w:val="en-US"/>
        </w:rPr>
        <w:t xml:space="preserve"> et al.</w:t>
      </w:r>
      <w:r w:rsidRPr="00F02A52">
        <w:rPr>
          <w:rFonts w:eastAsia="Times New Roman" w:cs="Times New Roman"/>
          <w:lang w:val="en-US"/>
        </w:rPr>
        <w:t>, 2015)</w:t>
      </w:r>
      <w:r w:rsidRPr="00F02A52">
        <w:rPr>
          <w:rFonts w:eastAsia="Times New Roman" w:cs="Times New Roman"/>
          <w:lang w:val="en-US"/>
        </w:rPr>
        <w:fldChar w:fldCharType="end"/>
      </w:r>
      <w:r w:rsidRPr="00F02A52">
        <w:rPr>
          <w:rFonts w:eastAsia="Times New Roman" w:cs="Times New Roman"/>
          <w:lang w:val="en-US"/>
        </w:rPr>
        <w:t xml:space="preserve">. Rights-based instruments and </w:t>
      </w:r>
      <w:r w:rsidR="008064AF">
        <w:rPr>
          <w:rFonts w:eastAsia="Times New Roman" w:cs="Times New Roman"/>
          <w:lang w:val="en-US"/>
        </w:rPr>
        <w:t>customary</w:t>
      </w:r>
      <w:r w:rsidR="008064AF" w:rsidRPr="00F02A52">
        <w:rPr>
          <w:rFonts w:eastAsia="Times New Roman" w:cs="Times New Roman"/>
          <w:lang w:val="en-US"/>
        </w:rPr>
        <w:t xml:space="preserve"> </w:t>
      </w:r>
      <w:r w:rsidRPr="00F02A52">
        <w:rPr>
          <w:rFonts w:eastAsia="Times New Roman" w:cs="Times New Roman"/>
          <w:lang w:val="en-US"/>
        </w:rPr>
        <w:t xml:space="preserve">norms are increasingly gaining interest in the field of natural resource conservation and manageme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BN" : "978-979-1412-89-6", "abstract" : "The links between human rights and biodiversity and natural resource conservation are many and complex. The conservation community is being challenged to take stronger measures to respect human rights and is taking opportunities to further their realisation. Rights-based approaches (RBAs) to conservation are a promising way forward, but also raise a myriad of new challenges and questions, including what such approaches are, when and how they can be put into practice, and what their implications are for conservation.This volume gives an overview of key issues and questions in RBA. Rights and social justice related policies of major international organisations are reviewed. Case studies and position papers describe RBAs in a variety of contexts \u2013 protected areas, natural resource management, access and benefit-sharing regimes, and proposed reduced emissions from deforestation and forest degradation (REDD) mechanisms. No one blueprint for RBA emerges. However, there are common themes: supporting both procedural and substantive rights, linking rights and responsibilities, equalising power relations, providing capacity building for rights holders and duty bearers, and recognising and engaging with local leaders and local people. RBAs can support improved governance but are, in turn, shaped by the governance systems in which they operate, as well as by history, politics, socio-economics and culture. Experience and dialogue will add to a fuller understanding of the promises and challenges of RBAs to conservation. The aim of this volume is to contribute to that discussion.", "editor" : [ { "dropping-particle" : "", "family" : "Campese", "given" : "Jessica", "non-dropping-particle" : "", "parse-names" : false, "suffix" : "" }, { "dropping-particle" : "", "family" : "Sunderland", "given" : "Terry", "non-dropping-particle" : "", "parse-names" : false, "suffix" : "" }, { "dropping-particle" : "", "family" : "Greiber", "given" : "Thomas", "non-dropping-particle" : "", "parse-names" : false, "suffix" : "" }, { "dropping-particle" : "", "family" : "Oviedo", "given" : "Gonzalo", "non-dropping-particle" : "", "parse-names" : false, "suffix" : "" } ], "id" : "ITEM-1", "issued" : { "date-parts" : [ [ "2009" ] ] }, "number-of-pages" : "305", "publisher" : "CIFOR and IUCN", "publisher-place" : "Bogor, Indonesia", "title" : "Rights-based approaches: Exploring issues and opportunities for conservation", "type" : "book" }, "uris" : [ "http://www.mendeley.com/documents/?uuid=c1ea5611-f2a0-3b1d-8dcd-d5797602f7ff" ] }, { "id" : "ITEM-2", "itemData" : { "DOI" : "10.1007/s12142-014-0312-8", "ISSN" : "1524-8879", "author" : [ { "dropping-particle" : "", "family" : "Jodoin", "given" : "S\u00e9bastien", "non-dropping-particle" : "", "parse-names" : false, "suffix" : "" } ], "container-title" : "Human Rights Review", "id" : "ITEM-2", "issue" : "3", "issued" : { "date-parts" : [ [ "2014", "9", "22" ] ] }, "page" : "283-303", "publisher" : "Springer Netherlands", "title" : "Can Rights-Based Approaches Enhance Levels of Legitimacy and Cooperation in Conservation? A Relational Account", "type" : "article-journal", "volume" : "15" }, "uris" : [ "http://www.mendeley.com/documents/?uuid=4bfe0d11-4cb0-3293-a11e-955fdc6f7900" ] } ], "mendeley" : { "formattedCitation" : "(Campese et al., 2009; Jodoin, 2014)", "plainTextFormattedCitation" : "(Campese et al., 2009; Jodoin, 2014)", "previouslyFormattedCitation" : "(Campese et al., 2009; Jodoin, 2014)"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Campese </w:t>
      </w:r>
      <w:r w:rsidR="009E3418" w:rsidRPr="009E3418">
        <w:rPr>
          <w:rFonts w:eastAsia="Times New Roman" w:cs="Times New Roman"/>
          <w:i/>
          <w:lang w:val="en-US"/>
        </w:rPr>
        <w:t>et al.</w:t>
      </w:r>
      <w:r w:rsidRPr="00F02A52">
        <w:rPr>
          <w:rFonts w:eastAsia="Times New Roman" w:cs="Times New Roman"/>
          <w:lang w:val="en-US"/>
        </w:rPr>
        <w:t>, 2009; Jodoin, 2014)</w:t>
      </w:r>
      <w:r w:rsidRPr="00F02A52">
        <w:rPr>
          <w:rFonts w:eastAsia="Times New Roman" w:cs="Times New Roman"/>
          <w:lang w:val="en-US"/>
        </w:rPr>
        <w:fldChar w:fldCharType="end"/>
      </w:r>
      <w:r w:rsidRPr="00F02A52">
        <w:rPr>
          <w:rFonts w:eastAsia="Times New Roman" w:cs="Times New Roman"/>
          <w:lang w:val="en-US"/>
        </w:rPr>
        <w:t>. The instruments included in the rights-based approach may offer ways to reconcile conservation and human rights standards, and foster complementarity with human well</w:t>
      </w:r>
      <w:r w:rsidR="005F5A69">
        <w:rPr>
          <w:rFonts w:eastAsia="Times New Roman" w:cs="Times New Roman"/>
          <w:lang w:val="en-US"/>
        </w:rPr>
        <w:t>-</w:t>
      </w:r>
      <w:r w:rsidRPr="00F02A52">
        <w:rPr>
          <w:rFonts w:eastAsia="Times New Roman" w:cs="Times New Roman"/>
          <w:lang w:val="en-US"/>
        </w:rPr>
        <w:t xml:space="preserve">being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mendeley" : { "formattedCitation" : "(IPBES, 2016b)", "plainTextFormattedCitation" : "(IPBES, 2016b)", "previouslyFormattedCitation" : "(IPBES, 2016b)"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IPBES, 201</w:t>
      </w:r>
      <w:r w:rsidR="00657DB4">
        <w:rPr>
          <w:rFonts w:eastAsia="Times New Roman" w:cs="Times New Roman"/>
          <w:lang w:val="en-US"/>
        </w:rPr>
        <w:t>5</w:t>
      </w:r>
      <w:r w:rsidRPr="00F02A52">
        <w:rPr>
          <w:rFonts w:eastAsia="Times New Roman" w:cs="Times New Roman"/>
          <w:lang w:val="en-US"/>
        </w:rPr>
        <w:t>b)</w:t>
      </w:r>
      <w:r w:rsidRPr="00F02A52">
        <w:rPr>
          <w:rFonts w:eastAsia="Times New Roman" w:cs="Times New Roman"/>
          <w:lang w:val="en-US"/>
        </w:rPr>
        <w:fldChar w:fldCharType="end"/>
      </w:r>
      <w:r w:rsidRPr="00F02A52">
        <w:rPr>
          <w:rFonts w:eastAsia="Times New Roman" w:cs="Times New Roman"/>
          <w:lang w:val="en-US"/>
        </w:rPr>
        <w:t xml:space="preserve">. However, the practical implications of conserving biodiversity and, at the same time, protecting human rights are still rather unclear and therefore subject to much debate in particular when it comes to the rights of indigenous peopl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80/09644016.2012.737255", "author" : [ { "dropping-particle" : "", "family" : "Reimerson", "given" : "Elsa", "non-dropping-particle" : "", "parse-names" : false, "suffix" : "" } ], "container-title" : "Environmental Politics", "id" : "ITEM-1", "issue" : "6", "issued" : { "date-parts" : [ [ "2013", "11" ] ] }, "page" : "992-1009", "title" : "Between nature and culture: exploring space for indigenous agency in the Convention on Biological Diversity", "type" : "article-journal", "volume" : "22" }, "uris" : [ "http://www.mendeley.com/documents/?uuid=ff8c50e1-4109-3275-a2e8-2b8816e72781" ] } ], "mendeley" : { "formattedCitation" : "(Reimerson, 2013)", "plainTextFormattedCitation" : "(Reimerson, 2013)", "previouslyFormattedCitation" : "(Reimerson, 2013)"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Reimerson, 2013)</w:t>
      </w:r>
      <w:r w:rsidRPr="00F02A52">
        <w:rPr>
          <w:rFonts w:eastAsia="Times New Roman" w:cs="Times New Roman"/>
          <w:lang w:val="en-US"/>
        </w:rPr>
        <w:fldChar w:fldCharType="end"/>
      </w:r>
      <w:r w:rsidRPr="00F02A52">
        <w:rPr>
          <w:rFonts w:eastAsia="Times New Roman" w:cs="Times New Roman"/>
          <w:lang w:val="en-US"/>
        </w:rPr>
        <w:t>.</w:t>
      </w:r>
    </w:p>
    <w:p w14:paraId="25B311C9" w14:textId="19020C43" w:rsidR="00E97DE0" w:rsidRPr="00F02A52" w:rsidRDefault="00E97DE0" w:rsidP="00E97DE0">
      <w:pPr>
        <w:rPr>
          <w:rFonts w:eastAsia="Times New Roman" w:cs="Times New Roman"/>
          <w:lang w:val="en-US"/>
        </w:rPr>
      </w:pPr>
      <w:r w:rsidRPr="00F02A52">
        <w:rPr>
          <w:rFonts w:eastAsia="Times New Roman" w:cs="Times New Roman"/>
          <w:lang w:val="en-US"/>
        </w:rPr>
        <w:t xml:space="preserve">Examples of instruments belonging to the various instrument categories are provided in </w:t>
      </w:r>
      <w:r w:rsidR="005A3E13">
        <w:rPr>
          <w:rFonts w:eastAsia="Times New Roman" w:cs="Times New Roman"/>
          <w:b/>
          <w:lang w:val="en-US"/>
        </w:rPr>
        <w:t>Table 6.2</w:t>
      </w:r>
      <w:r w:rsidRPr="00F02A52">
        <w:rPr>
          <w:rFonts w:eastAsia="Times New Roman" w:cs="Times New Roman"/>
          <w:lang w:val="en-US"/>
        </w:rPr>
        <w:t xml:space="preserve">. It is difficult to connect value types (anthropocentric and non-anthropocentric) to specific policy instruments or governance modes. Legal and regulatory instruments can capture a wide range of values, including economic ones, for example through fines, and not all economic and financial instruments relate exclusively to monetary values derived by economic valuation methodologies. </w:t>
      </w:r>
    </w:p>
    <w:p w14:paraId="61BE1047" w14:textId="5C5E94D3" w:rsidR="00E97DE0" w:rsidRDefault="00E97DE0" w:rsidP="00E97DE0">
      <w:pPr>
        <w:rPr>
          <w:rFonts w:eastAsia="Times New Roman" w:cs="Times New Roman"/>
          <w:lang w:val="en-US"/>
        </w:rPr>
      </w:pPr>
      <w:r w:rsidRPr="00F02A52">
        <w:rPr>
          <w:rFonts w:eastAsia="Times New Roman" w:cs="Times New Roman"/>
          <w:lang w:val="en-US"/>
        </w:rPr>
        <w:t>Although the design and evaluation of policy instruments has mostly focused on individual instruments, in practice, policy instruments are used in combination, as a policy mix, which “</w:t>
      </w:r>
      <w:r w:rsidRPr="00F02A52">
        <w:rPr>
          <w:rFonts w:eastAsia="Times New Roman" w:cs="Times New Roman"/>
          <w:i/>
          <w:lang w:val="en-US"/>
        </w:rPr>
        <w:t>has evolved to influence the quantity and quality of biodiversity conservation and ecosystem service provision in public and private sectors</w:t>
      </w:r>
      <w:r w:rsidRPr="00F02A52">
        <w:rPr>
          <w:rFonts w:eastAsia="Times New Roman" w:cs="Times New Roman"/>
          <w:lang w:val="en-US"/>
        </w:rPr>
        <w:t xml:space="preserv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1", "issued" : { "date-parts" : [ [ "2015" ] ] }, "page" : "146-155", "publisher" : "Springer-Verlag", "publisher-place" : "Berlin Heidelberg", "title" : "Policy Mixes for Biodiversity Conservation and Ecosystem Service Management", "type" : "chapter" }, "uris" : [ "http://www.mendeley.com/documents/?uuid=37e5f871-4802-49db-af1d-2e27ecb29a6e" ] } ], "mendeley" : { "formattedCitation" : "(Ring &amp; Schr\u00f6ter-Schlaack, 2015)", "plainTextFormattedCitation" : "(Ring &amp; Schr\u00f6ter-Schlaack, 2015)", "previouslyFormattedCitation" : "(Ring &amp; Schr\u00f6ter-Schlaack,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Ring &amp; Schröter-Schlaack, 2015)</w:t>
      </w:r>
      <w:r w:rsidRPr="00F02A52">
        <w:rPr>
          <w:rFonts w:eastAsia="Times New Roman" w:cs="Times New Roman"/>
          <w:lang w:val="en-US"/>
        </w:rPr>
        <w:fldChar w:fldCharType="end"/>
      </w:r>
      <w:r w:rsidRPr="00F02A52">
        <w:rPr>
          <w:rFonts w:eastAsia="Times New Roman" w:cs="Times New Roman"/>
          <w:lang w:val="en-US"/>
        </w:rPr>
        <w:t xml:space="preserve">. Specific policy outcomes may, therefore, be due to individual policy instruments, but there may be cases where other instruments create synergies towards achieving objectives or cause conflicts that impede achievement of the envisaged outcomes. Possible interactions of instruments comprise co-existence (incl. complementarity, redundancy and overlap), synergies, competition and conflict, and sequential interaction (e.g. implement enabling legal and regulatory instruments before economic instruments that may require well-defined property rights) and replacement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80/09644016.2013.755839", "author" : [ { "dropping-particle" : "", "family" : "Jordan", "given" : "Andrew", "non-dropping-particle" : "", "parse-names" : false, "suffix" : "" }, { "dropping-particle" : "", "family" : "Wurzel", "given" : "R\u00fcdiger K W", "non-dropping-particle" : "", "parse-names" : false, "suffix" : "" }, { "dropping-particle" : "", "family" : "Zito", "given" : "Anthony R", "non-dropping-particle" : "", "parse-names" : false, "suffix" : "" } ], "container-title" : "Environmental Politics", "id" : "ITEM-1", "issue" : "1", "issued" : { "date-parts" : [ [ "2013" ] ] }, "page" : "155-173", "title" : "Still the century of \u2018new\u2019 environmental policy instruments? Exploring patterns of innovation and continuity", "type" : "article-journal", "volume" : "22" }, "uris" : [ "http://www.mendeley.com/documents/?uuid=b4c22479-08a1-4371-adb3-08387b746610" ] }, { "id" : "ITEM-2", "itemData" : { "DOI" : "10.1017/S0376892915000089", "author" : [ { "dropping-particle" : "", "family" : "Santos", "given" : "Rui", "non-dropping-particle" : "", "parse-names" : false, "suffix" : "" }, { "dropping-particle" : "", "family" : "Schr\u00f6ter-Schlaack", "given" : "Christoph", "non-dropping-particle" : "", "parse-names" : false, "suffix" : "" }, { "dropping-particle" : "", "family" : "Antunes", "given" : "Paula", "non-dropping-particle" : "", "parse-names" : false, "suffix" : "" }, { "dropping-particle" : "", "family" : "Ring", "given" : "Irene", "non-dropping-particle" : "", "parse-names" : false, "suffix" : "" }, { "dropping-particle" : "", "family" : "Clemente", "given" : "Pedro", "non-dropping-particle" : "", "parse-names" : false, "suffix" : "" } ], "container-title" : "Environmental Conservation", "id" : "ITEM-2", "issue" : "4", "issued" : { "date-parts" : [ [ "2015" ] ] }, "page" : "294-305", "title" : "Reviewing the role of habitat banking and tradable development rights in the conservation policy mix", "type" : "article-journal", "volume" : "42" }, "uris" : [ "http://www.mendeley.com/documents/?uuid=69c34a0d-ffca-420e-b704-7d73dd3f8bb3" ] } ], "mendeley" : { "formattedCitation" : "(Jordan, Wurzel, &amp; Zito, 2013; R. Santos, Schr\u00f6ter-Schlaack, Antunes, Ring, &amp; Clemente, 2015)", "plainTextFormattedCitation" : "(Jordan, Wurzel, &amp; Zito, 2013; R. Santos, Schr\u00f6ter-Schlaack, Antunes, Ring, &amp; Clemente, 2015)", "previouslyFormattedCitation" : "(Jordan, Wurzel, &amp; Zito, 2013; R. Santos, Schr\u00f6ter-Schlaack, Antunes, Ring, &amp; Clemente,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Jordan</w:t>
      </w:r>
      <w:r w:rsidR="00C84B04">
        <w:rPr>
          <w:rFonts w:eastAsia="Times New Roman" w:cs="Times New Roman"/>
          <w:i/>
          <w:lang w:val="en-US"/>
        </w:rPr>
        <w:t xml:space="preserve"> et al.</w:t>
      </w:r>
      <w:r w:rsidRPr="00F02A52">
        <w:rPr>
          <w:rFonts w:eastAsia="Times New Roman" w:cs="Times New Roman"/>
          <w:lang w:val="en-US"/>
        </w:rPr>
        <w:t>, 2013; Santos</w:t>
      </w:r>
      <w:r w:rsidR="00C84B04">
        <w:rPr>
          <w:rFonts w:eastAsia="Times New Roman" w:cs="Times New Roman"/>
          <w:i/>
          <w:lang w:val="en-US"/>
        </w:rPr>
        <w:t xml:space="preserve"> et al.</w:t>
      </w:r>
      <w:r w:rsidRPr="00F02A52">
        <w:rPr>
          <w:rFonts w:eastAsia="Times New Roman" w:cs="Times New Roman"/>
          <w:lang w:val="en-US"/>
        </w:rPr>
        <w:t>, 2015</w:t>
      </w:r>
      <w:r w:rsidR="00AA0743">
        <w:rPr>
          <w:rFonts w:eastAsia="Times New Roman" w:cs="Times New Roman"/>
          <w:lang w:val="en-US"/>
        </w:rPr>
        <w:t>b</w:t>
      </w:r>
      <w:r w:rsidRPr="00F02A52">
        <w:rPr>
          <w:rFonts w:eastAsia="Times New Roman" w:cs="Times New Roman"/>
          <w:lang w:val="en-US"/>
        </w:rPr>
        <w:t>)</w:t>
      </w:r>
      <w:r w:rsidRPr="00F02A52">
        <w:rPr>
          <w:rFonts w:eastAsia="Times New Roman" w:cs="Times New Roman"/>
          <w:lang w:val="en-US"/>
        </w:rPr>
        <w:fldChar w:fldCharType="end"/>
      </w:r>
      <w:r w:rsidRPr="00F02A52">
        <w:rPr>
          <w:rFonts w:eastAsia="Times New Roman" w:cs="Times New Roman"/>
          <w:lang w:val="en-US"/>
        </w:rPr>
        <w:t xml:space="preserve">. Therefore, policy mix analysis and highlighting the role of instruments in a policy mix have increasingly gained attention in research and policy practice </w:t>
      </w:r>
      <w:r w:rsidRPr="00F02A52">
        <w:rPr>
          <w:rFonts w:eastAsia="Times New Roman" w:cs="Times New Roman"/>
          <w:lang w:val="en-US"/>
        </w:rPr>
        <w:fldChar w:fldCharType="begin" w:fldLock="1"/>
      </w:r>
      <w:r>
        <w:rPr>
          <w:rFonts w:eastAsia="Times New Roman" w:cs="Times New Roman"/>
          <w:strike/>
          <w:highlight w:val="yellow"/>
          <w:lang w:val="en-US"/>
        </w:rPr>
        <w:instrText>ADDIN CSL_CITATION { "citationItems" : [ { "id" : "ITEM-1", "itemData" : { "author" : [ { "dropping-particle" : "", "family" : "Ring", "given" : "Irene", "non-dropping-particle" : "", "parse-names" : false, "suffix" : "" }, { "dropping-particle" : "", "family" : "Barton", "given" : "David N.", "non-dropping-particle" : "", "parse-names" : false, "suffix" : "" } ], "chapter-number" : "17", "container-title" : "Handbook of Ecological Economics", "editor" : [ { "dropping-particle" : "", "family" : "Mart\u00ednez-Alier", "given" : "Juan", "non-dropping-particle" : "", "parse-names" : false, "suffix" : "" }, { "dropping-particle" : "", "family" : "Muradian", "given" : "Roldan", "non-dropping-particle" : "", "parse-names" : false, "suffix" : "" } ], "id" : "ITEM-1", "issued" : { "date-parts" : [ [ "2015" ] ] }, "page" : "413-449", "publisher" : "Edward Elgar", "publisher-place" : "Cheltenham", "title" : "Economic instruments in policy mixes for biodiversity conservation and ecosystem governance", "type" : "chapter" }, "uris" : [ "http://www.mendeley.com/documents/?uuid=c545f730-144f-427c-9648-e2d026fd500c" ] }, { "id" : "ITEM-2", "itemData" : { "author" : [ { "dropping-particle" : "", "family" : "OECD", "given" : "", "non-dropping-particle" : "", "parse-names" : false, "suffix" : "" } ], "id" : "ITEM-2", "issued" : { "date-parts" : [ [ "2007" ] ] }, "publisher" : "OECD", "publisher-place" : "Paris", "title" : "Instrument mixes for environmental policy", "type" : "book" }, "uris" : [ "http://www.mendeley.com/documents/?uuid=e38b7865-c586-44e1-a29e-762b6344447a" ] }, { "id" : "ITEM-3", "itemData" : { "DOI" : "10.15779/Z38BN7K", "abstract" : "Despite decades of policy experimentation, the holy grail of efficient, effective and equitable environmental regulation has continued to elude policy-makers and regulatory theorists. In the 1990s, the less than satisfactory performance of both the government and market approaches to environmental protection has led to a critical re-examination of current regulatory strategies and to an exploration of the role of alternative policy mechanisms such as economic incentives, self-regulation, information-based strategies and \"communicative\" instruments such as education. Because each innovative alternative is individually valuable, there remains a tendency to treat the various policy instruments as alternatives rather than as complementary mechanisms; policy analysts too often embrace a single approach without regard to the virtue of others. Predictably, while economists focused on market or incentive-based approaches, lawyers emphasized regulation, and business favored self-regulation. In this article, we argue that this \"single instrument\" or \"single strategy\" approach is misguided. We note that all instruments have strengths and weaknesses, and none have the flexibility and resiliency to successfully address every environmental problem on their own. Accordingly, we argue that an optimal strategy will harness the strengths of individual mechanisms and compensate for their weaknesses through the use of additional and complementary policy instruments. That is most circumstances require a mix of instruments (informational, educational, voluntary, price-based, property right and institutional), tailored to specific policy goals. We also recognize the role of motivational instruments in changing individual attitudes toward biodiversity conservation.", "author" : [ { "dropping-particle" : "", "family" : "Gunningham", "given" : "Neil", "non-dropping-particle" : "", "parse-names" : false, "suffix" : "" }, { "dropping-particle" : "", "family" : "Young", "given" : "Mike D", "non-dropping-particle" : "", "parse-names" : false, "suffix" : "" } ], "container-title" : "Ecology Law quarterly", "id" : "ITEM-3", "issue" : "2", "issued" : { "date-parts" : [ [ "1997" ] ] }, "page" : "243-298", "title" : "Toward Optimal Environmental Policy: The Case of Biodiversity Conservation", "type" : "article-journal", "volume" : "24" }, "uris" : [ "http://www.mendeley.com/documents/?uuid=450e888d-d717-454f-a8fa-58cf24ad8a4f" ] }, { "id" : "ITEM-4", "itemData" : { "ISSN" : "09500804", "author" : [ { "dropping-particle" : "", "family" : "Lehmann", "given" : "Paul", "non-dropping-particle" : "", "parse-names" : false, "suffix" : "" } ], "container-title" : "Journal of Economic Surveys", "id" : "ITEM-4", "issue" : "1", "issued" : { "date-parts" : [ [ "2012", "2", "2" ] ] }, "page" : "71-97", "title" : "Justifying a policy mix for pollution control: a review of economic literature", "type" : "article-journal", "volume" : "26" }, "uris" : [ "http://www.mendeley.com/documents/?uuid=645fa59e-da54-43fc-9c24-21e3da151382" ] }, { "id" : "ITEM-5", "itemData" : { "abstract" : "Biodiversity conservation usually builds on strategies involving a wide range of policy instruments. Within these policy mixes, the use of economic instruments for biodiversity policies and the provision of ecosystem services gains increasing attention, not least in the context of the recent TEEB initiative on The Economics of Ecosystems and Biodiversity. However, there are still many open questions regarding the combination of several instruments in a policy mix. For example, what is the role of economic instruments vis\u2010\u00e0\u2010vis regulatory approaches in biodiversity policies? How can the various instruments be assessed in their contribution to conservation objectives, cost-effectiveness, social and distributional impacts as well as institutional requirements, when the focus is on assessing policy mixes rather than single instruments? Thus far, economic analysis of policy instruments has focused on the assessment of single instruments. The sparse literature available on policy mixes mostly deals with pollution and emissions\u2019 related policies rather than with biodiversity conservation and the provision of ecosystem services. Building on first results of the EU\u2010funded project POLICYMIX, this report outlines the challenges involved in assessing the role of economic instruments in policy mixes for biodiversity conservation and ecosystem services provision. We aim to clarify the term policy mix in this application field and provide justifications for using policy mixes instead of focusing on single instruments. Against this background, we then review important instrument categories for biodiversity conservation and the provision of forest ecosystem services. Instrument types to be covered include regulation and spatial planning, offsets, habitat banking and trading schemes, ecological fiscal transfers, payments for environmental services (PES), forest certification, and \u2013 due to its relevance for forest conservation \u2013 REDD (Reducing Emissions from Deforestation and forest Degradation) as an international PES scheme. Finally, a synthesis chapter presents our aggregated findings on assessing policy mixes as well as the role of instruments in a policy mix. We shortly summarise results as presented by the individual reviews and elaborate major characteristics of each instrument or instrument category as regards their roles in a policy mix. In practice, most single instruments do not exist alone; they are implemented in a policy mix context. Some instruments complem\u2026", "container-title" : "POLICYMIX Report, Issue No. 2/2011", "editor" : [ { "dropping-particle" : "", "family" : "Ring", "given" : "Irene", "non-dropping-particle" : "", "parse-names" : false, "suffix" : "" }, { "dropping-particle" : "", "family" : "Schr\u00f6ter-Schlaack", "given" : "Christoph", "non-dropping-particle" : "", "parse-names" : false, "suffix" : "" } ], "id" : "ITEM-5", "issued" : { "date-parts" : [ [ "2011" ] ] }, "note" : "NULL", "number-of-pages" : "119-144", "publisher" : "Helmholtz Centre for Environmental Research \u2013 UFZ", "publisher-place" : "Leipzig", "title" : "Instrument Mixes for Biodiversity Policies", "type" : "report" }, "uris" : [ "http://www.mendeley.com/documents/?uuid=23523a59-fc52-40a5-9d6e-135827927abe" ] } ], "mendeley" : { "formattedCitation" : "(Gunningham &amp; Young, 1997; P. Lehmann, 2012; OECD, 2007; Ring &amp; Barton, 2015; Ring &amp; Schr\u00f6ter-Schlaack, 2011)", "plainTextFormattedCitation" : "(Gunningham &amp; Young, 1997; P. Lehmann, 2012; OECD, 2007; Ring &amp; Barton, 2015; Ring &amp; Schr\u00f6ter-Schlaack, 2011)", "previouslyFormattedCitation" : "(Gunningham &amp; Young, 1997; P. Lehmann, 2012; OECD, 2007; Ring &amp; Barton, 2015; Ring &amp; Schr\u00f6ter-Schlaack, 2011)"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Gunningham &amp; Young, 1997; Lehmann, 2012; OECD, 2007; Ring &amp; Barton, 2015; Ring &amp; Schröter-Schlaack, 2011)</w:t>
      </w:r>
      <w:r w:rsidRPr="00F02A52">
        <w:rPr>
          <w:rFonts w:eastAsia="Times New Roman" w:cs="Times New Roman"/>
          <w:lang w:val="en-US"/>
        </w:rPr>
        <w:fldChar w:fldCharType="end"/>
      </w:r>
      <w:r w:rsidRPr="00F02A52">
        <w:rPr>
          <w:rFonts w:eastAsia="Times New Roman" w:cs="Times New Roman"/>
          <w:lang w:val="en-US"/>
        </w:rPr>
        <w:t xml:space="preserve">. </w:t>
      </w:r>
      <w:r>
        <w:rPr>
          <w:rFonts w:ascii="Calibri" w:hAnsi="Calibri" w:cs="Calibri"/>
          <w:color w:val="000000"/>
          <w:lang w:val="en-US"/>
        </w:rPr>
        <w:t xml:space="preserve">Further concepts highlighting the coordination and integration of instruments include on the one hand the spatial fit to avoid mismatches between ecological and social processes or boundaries, and on the other hand the interplay and interconnections between regim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SN" : "1708-3087", "author" : [ { "dropping-particle" : "", "family" : "Moss", "given" : "Timothy", "non-dropping-particle" : "", "parse-names" : false, "suffix" : "" } ], "container-title" : "Ecology and Society", "id" : "ITEM-1", "issue" : "3", "issued" : { "date-parts" : [ [ "2012", "7", "25" ] ] }, "language" : "en", "page" : "2", "publisher" : "The Resilience Alliance", "title" : "Spatial Fit, from Panacea to Practice: Implementing the EU Water Framework Directive", "type" : "article-journal", "volume" : "17" }, "uris" : [ "http://www.mendeley.com/documents/?uuid=1b7b4e1b-e14b-4dae-8198-0e905ef47787" ] }, { "id" : "ITEM-2", "itemData" : { "DOI" : "10.5751/ES-05022-170412", "ISBN" : "1708-3087", "ISSN" : "17083087", "abstract" : "Developing institutions to handle human\u2013environment interactions well is important. In relation to that, the theory of resource regimes, and the themes of fit, interplay, and scale\u2014as originating not least in the work of Oran Young\u2014are core. His work is very impressive. At the same time we observe two sets of issues where we think further development is needed. The first relates to the ontological underpinning of Young\u2019s conceptual framework. The second set of issues concerns the definitions of and the relationships between the concepts of fit, interplay, and scale. Regarding the former, we emphasize issues related to \"marrying\" different theories about human action. Regarding the latter, we note that while the three concepts have a lot of practical appeal, there are still some important challenges surfacing, not least when using them in empirical research. We analyze three challenges: the definitions of the concepts; their internal overlap; and finally, the way environmental regimes are defined and understood as opposed to the wider institutional context of the economy. Our paper offers some direction for how to move forward on the issues specified.", "author" : [ { "dropping-particle" : "", "family" : "Vatn", "given" : "Arild", "non-dropping-particle" : "", "parse-names" : false, "suffix" : "" }, { "dropping-particle" : "", "family" : "Vedeld", "given" : "Paul", "non-dropping-particle" : "", "parse-names" : false, "suffix" : "" } ], "container-title" : "Ecology and Society", "id" : "ITEM-2", "issue" : "4", "issued" : { "date-parts" : [ [ "2012" ] ] }, "page" : "12", "title" : "Fit, interplay, and scale: A diagnosis", "type" : "article-journal", "volume" : "17" }, "uris" : [ "http://www.mendeley.com/documents/?uuid=ed6f3d06-caf3-4a33-8f19-980f4f668ffd" ] }, { "id" : "ITEM-3", "itemData" : { "DOI" : "10.1016/j.gloenvcha.2004.04.001", "ISSN" : "09593780", "author" : [ { "dropping-particle" : "", "family" : "Kim", "given" : "Joy A.", "non-dropping-particle" : "", "parse-names" : false, "suffix" : "" } ], "container-title" : "Global Environmental Change", "id" : "ITEM-3", "issue" : "4", "issued" : { "date-parts" : [ [ "2004", "12" ] ] }, "page" : "315-324", "title" : "Regime interplay: the case of biodiversity and climate change", "type" : "article-journal", "volume" : "14" }, "uris" : [ "http://www.mendeley.com/documents/?uuid=5fe91cb3-0a65-3c29-8347-478b0934ca6d" ] } ], "mendeley" : { "formattedCitation" : "(Kim, 2004; Moss, 2012; Vatn &amp; Vedeld, 2012)", "plainTextFormattedCitation" : "(Kim, 2004; Moss, 2012; Vatn &amp; Vedeld, 2012)", "previouslyFormattedCitation" : "(Kim, 2004; Moss, 2012; Vatn &amp; Vedeld, 2012)"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Kim, 2004; Moss, 2012; Vatn &amp; Vedeld, 2012)</w:t>
      </w:r>
      <w:r w:rsidRPr="00F02A52">
        <w:rPr>
          <w:rFonts w:eastAsia="Times New Roman" w:cs="Times New Roman"/>
          <w:lang w:val="en-US"/>
        </w:rPr>
        <w:fldChar w:fldCharType="end"/>
      </w:r>
      <w:r w:rsidRPr="00F02A52">
        <w:rPr>
          <w:rFonts w:eastAsia="Times New Roman" w:cs="Times New Roman"/>
          <w:lang w:val="en-US"/>
        </w:rPr>
        <w:t>.</w:t>
      </w:r>
    </w:p>
    <w:p w14:paraId="5D65A7D8" w14:textId="77777777" w:rsidR="006204E0" w:rsidRPr="00F02A52" w:rsidRDefault="006204E0" w:rsidP="00E97DE0">
      <w:pPr>
        <w:rPr>
          <w:rFonts w:eastAsia="Times New Roman" w:cs="Times New Roman"/>
          <w:lang w:val="en-US"/>
        </w:rPr>
      </w:pPr>
    </w:p>
    <w:p w14:paraId="53835FD7" w14:textId="4E1B66C9" w:rsidR="00E97DE0" w:rsidRPr="00F02A52" w:rsidRDefault="00E97DE0" w:rsidP="000226B2">
      <w:pPr>
        <w:pStyle w:val="Caption"/>
      </w:pPr>
      <w:bookmarkStart w:id="1754" w:name="_Ref475715029"/>
      <w:bookmarkStart w:id="1755" w:name="_Ref475714976"/>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2</w:t>
      </w:r>
      <w:r>
        <w:fldChar w:fldCharType="end"/>
      </w:r>
      <w:bookmarkEnd w:id="1754"/>
      <w:r w:rsidRPr="00F02A52">
        <w:t>: Policy instrument categories</w:t>
      </w:r>
      <w:r>
        <w:t>. Source: Own representation.</w:t>
      </w:r>
      <w:r w:rsidRPr="00F02A52">
        <w:t xml:space="preserve"> </w:t>
      </w:r>
      <w:bookmarkEnd w:id="1755"/>
    </w:p>
    <w:tbl>
      <w:tblPr>
        <w:tblStyle w:val="Rutntstabell4dekorfrg61"/>
        <w:tblW w:w="9322" w:type="dxa"/>
        <w:tblLook w:val="04A0" w:firstRow="1" w:lastRow="0" w:firstColumn="1" w:lastColumn="0" w:noHBand="0" w:noVBand="1"/>
      </w:tblPr>
      <w:tblGrid>
        <w:gridCol w:w="2330"/>
        <w:gridCol w:w="2331"/>
        <w:gridCol w:w="2330"/>
        <w:gridCol w:w="2331"/>
      </w:tblGrid>
      <w:tr w:rsidR="00E97DE0" w:rsidRPr="00F02A52" w14:paraId="3A1B4E3F" w14:textId="77777777" w:rsidTr="00A609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0" w:type="dxa"/>
          </w:tcPr>
          <w:p w14:paraId="72009218" w14:textId="77777777" w:rsidR="00E97DE0" w:rsidRPr="00F02A52" w:rsidRDefault="00E97DE0" w:rsidP="00E97DE0">
            <w:pPr>
              <w:spacing w:line="259" w:lineRule="auto"/>
              <w:jc w:val="left"/>
              <w:rPr>
                <w:rFonts w:ascii="Calibri" w:hAnsi="Calibri"/>
                <w:sz w:val="20"/>
                <w:szCs w:val="20"/>
                <w:lang w:val="en-US"/>
              </w:rPr>
            </w:pPr>
            <w:r w:rsidRPr="00F02A52">
              <w:rPr>
                <w:rFonts w:ascii="Calibri" w:hAnsi="Calibri"/>
                <w:sz w:val="20"/>
                <w:szCs w:val="20"/>
                <w:lang w:val="en-US"/>
              </w:rPr>
              <w:t xml:space="preserve">Legal and regulatory instruments </w:t>
            </w:r>
          </w:p>
        </w:tc>
        <w:tc>
          <w:tcPr>
            <w:tcW w:w="2331" w:type="dxa"/>
          </w:tcPr>
          <w:p w14:paraId="1AF19E81" w14:textId="77777777" w:rsidR="00E97DE0" w:rsidRPr="00F02A52" w:rsidRDefault="00E97DE0" w:rsidP="00E97DE0">
            <w:pPr>
              <w:spacing w:line="259" w:lineRule="auto"/>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Economic and financial instruments</w:t>
            </w:r>
          </w:p>
        </w:tc>
        <w:tc>
          <w:tcPr>
            <w:tcW w:w="2330" w:type="dxa"/>
          </w:tcPr>
          <w:p w14:paraId="425A7109" w14:textId="77777777" w:rsidR="00E97DE0" w:rsidRPr="00F02A52" w:rsidRDefault="00E97DE0" w:rsidP="00E97DE0">
            <w:pPr>
              <w:spacing w:line="259" w:lineRule="auto"/>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Social and information-based instruments</w:t>
            </w:r>
          </w:p>
        </w:tc>
        <w:tc>
          <w:tcPr>
            <w:tcW w:w="2331" w:type="dxa"/>
          </w:tcPr>
          <w:p w14:paraId="22AF4CA0" w14:textId="77777777" w:rsidR="00E97DE0" w:rsidRPr="00F02A52" w:rsidRDefault="00E97DE0" w:rsidP="00E97DE0">
            <w:pPr>
              <w:spacing w:line="259" w:lineRule="auto"/>
              <w:jc w:val="left"/>
              <w:cnfStyle w:val="100000000000" w:firstRow="1" w:lastRow="0" w:firstColumn="0" w:lastColumn="0" w:oddVBand="0" w:evenVBand="0" w:oddHBand="0" w:evenHBand="0" w:firstRowFirstColumn="0" w:firstRowLastColumn="0" w:lastRowFirstColumn="0" w:lastRowLastColumn="0"/>
              <w:rPr>
                <w:rFonts w:ascii="Calibri" w:hAnsi="Calibri"/>
                <w:sz w:val="20"/>
                <w:szCs w:val="20"/>
                <w:lang w:val="en-US"/>
              </w:rPr>
            </w:pPr>
            <w:r w:rsidRPr="00F02A52">
              <w:rPr>
                <w:rFonts w:ascii="Calibri" w:hAnsi="Calibri"/>
                <w:sz w:val="20"/>
                <w:szCs w:val="20"/>
                <w:lang w:val="en-US"/>
              </w:rPr>
              <w:t xml:space="preserve">Rights-based instruments and customary norms </w:t>
            </w:r>
          </w:p>
        </w:tc>
      </w:tr>
      <w:tr w:rsidR="00E97DE0" w:rsidRPr="00F02A52" w14:paraId="29E05D79" w14:textId="77777777" w:rsidTr="00A609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0" w:type="dxa"/>
          </w:tcPr>
          <w:p w14:paraId="4495A299"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Legislation</w:t>
            </w:r>
          </w:p>
          <w:p w14:paraId="3B8BAE02"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Standards</w:t>
            </w:r>
          </w:p>
          <w:p w14:paraId="789F682D"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Environmental quality objectives</w:t>
            </w:r>
          </w:p>
          <w:p w14:paraId="166C844E"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Planning</w:t>
            </w:r>
          </w:p>
          <w:p w14:paraId="5C1C64D9"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Threshold values</w:t>
            </w:r>
          </w:p>
          <w:p w14:paraId="4855C1BB"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Liability rules</w:t>
            </w:r>
          </w:p>
          <w:p w14:paraId="1CF6082A"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Impact regulations</w:t>
            </w:r>
          </w:p>
          <w:p w14:paraId="25A3F5F2"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Long-term agreements</w:t>
            </w:r>
          </w:p>
          <w:p w14:paraId="1E1F11B8"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b w:val="0"/>
                <w:sz w:val="20"/>
                <w:lang w:val="en-US"/>
              </w:rPr>
            </w:pPr>
            <w:r w:rsidRPr="00F02A52">
              <w:rPr>
                <w:rFonts w:ascii="Calibri" w:hAnsi="Calibri"/>
                <w:b w:val="0"/>
                <w:sz w:val="20"/>
                <w:lang w:val="en-US"/>
              </w:rPr>
              <w:t>Environmental classification</w:t>
            </w:r>
          </w:p>
          <w:p w14:paraId="28F77A4A"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sz w:val="20"/>
                <w:lang w:val="en-US"/>
              </w:rPr>
            </w:pPr>
            <w:r w:rsidRPr="00F02A52">
              <w:rPr>
                <w:rFonts w:ascii="Calibri" w:hAnsi="Calibri"/>
                <w:b w:val="0"/>
                <w:sz w:val="20"/>
                <w:lang w:val="en-US"/>
              </w:rPr>
              <w:t>Technology requirements</w:t>
            </w:r>
          </w:p>
          <w:p w14:paraId="391B366F" w14:textId="77777777" w:rsidR="00E97DE0" w:rsidRPr="00F02A52" w:rsidRDefault="00E97DE0" w:rsidP="00E236B3">
            <w:pPr>
              <w:pStyle w:val="ListParagraph"/>
              <w:numPr>
                <w:ilvl w:val="0"/>
                <w:numId w:val="44"/>
              </w:numPr>
              <w:spacing w:before="40" w:after="40"/>
              <w:ind w:left="284" w:hanging="284"/>
              <w:contextualSpacing w:val="0"/>
              <w:jc w:val="left"/>
              <w:rPr>
                <w:rFonts w:ascii="Calibri" w:hAnsi="Calibri"/>
                <w:sz w:val="20"/>
                <w:lang w:val="en-US"/>
              </w:rPr>
            </w:pPr>
            <w:r w:rsidRPr="00F02A52">
              <w:rPr>
                <w:rFonts w:ascii="Calibri" w:hAnsi="Calibri"/>
                <w:b w:val="0"/>
                <w:sz w:val="20"/>
                <w:lang w:val="en-US"/>
              </w:rPr>
              <w:t>Supervision</w:t>
            </w:r>
          </w:p>
        </w:tc>
        <w:tc>
          <w:tcPr>
            <w:tcW w:w="2331" w:type="dxa"/>
          </w:tcPr>
          <w:p w14:paraId="64041A16"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Taxes</w:t>
            </w:r>
          </w:p>
          <w:p w14:paraId="0C69AF10"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Tax reliefs</w:t>
            </w:r>
          </w:p>
          <w:p w14:paraId="4D6DAFF6"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harges</w:t>
            </w:r>
          </w:p>
          <w:p w14:paraId="04043E39"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Fees</w:t>
            </w:r>
          </w:p>
          <w:p w14:paraId="31D3B99E"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Allowances</w:t>
            </w:r>
          </w:p>
          <w:p w14:paraId="2284C2FC"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Offsets</w:t>
            </w:r>
          </w:p>
          <w:p w14:paraId="5A38F631"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Emissions trading</w:t>
            </w:r>
          </w:p>
          <w:p w14:paraId="56499BED"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Habitat trading</w:t>
            </w:r>
          </w:p>
          <w:p w14:paraId="60EFC30A"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Ecological fiscal transfers</w:t>
            </w:r>
          </w:p>
          <w:p w14:paraId="691A3EB5"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Subsidies</w:t>
            </w:r>
          </w:p>
          <w:p w14:paraId="2EE48B0F"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ompensation payments</w:t>
            </w:r>
          </w:p>
          <w:p w14:paraId="10B7881B"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Payments for environmental services</w:t>
            </w:r>
          </w:p>
        </w:tc>
        <w:tc>
          <w:tcPr>
            <w:tcW w:w="2330" w:type="dxa"/>
          </w:tcPr>
          <w:p w14:paraId="6BED3C7D"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Information</w:t>
            </w:r>
          </w:p>
          <w:p w14:paraId="07366899"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Pollutant release and transfer registers</w:t>
            </w:r>
          </w:p>
          <w:p w14:paraId="4D575953"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Biodiversity registers</w:t>
            </w:r>
          </w:p>
          <w:p w14:paraId="2B0A9148" w14:textId="0C95902F"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Ecolabe</w:t>
            </w:r>
            <w:r w:rsidR="009D4807">
              <w:rPr>
                <w:rFonts w:ascii="Calibri" w:hAnsi="Calibri"/>
                <w:sz w:val="20"/>
                <w:lang w:val="en-US"/>
              </w:rPr>
              <w:t>l</w:t>
            </w:r>
            <w:r w:rsidRPr="00F02A52">
              <w:rPr>
                <w:rFonts w:ascii="Calibri" w:hAnsi="Calibri"/>
                <w:sz w:val="20"/>
                <w:lang w:val="en-US"/>
              </w:rPr>
              <w:t>ling</w:t>
            </w:r>
          </w:p>
          <w:p w14:paraId="4F743F9C"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ertification</w:t>
            </w:r>
          </w:p>
          <w:p w14:paraId="39B93650"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ounselling</w:t>
            </w:r>
          </w:p>
          <w:p w14:paraId="11657175"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Education/Training</w:t>
            </w:r>
          </w:p>
          <w:p w14:paraId="7BBE5989"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Opinion forming</w:t>
            </w:r>
          </w:p>
          <w:p w14:paraId="507DDA46"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orporate Social Responsibility</w:t>
            </w:r>
          </w:p>
          <w:p w14:paraId="072B92DD"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Self-regulation</w:t>
            </w:r>
          </w:p>
          <w:p w14:paraId="2DADDD30"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Voluntary agreements</w:t>
            </w:r>
          </w:p>
          <w:p w14:paraId="020B370F"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ooperation and consultation</w:t>
            </w:r>
          </w:p>
          <w:p w14:paraId="034BEBE8"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Networks</w:t>
            </w:r>
          </w:p>
        </w:tc>
        <w:tc>
          <w:tcPr>
            <w:tcW w:w="2331" w:type="dxa"/>
          </w:tcPr>
          <w:p w14:paraId="12A5D244"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International and national human rights instruments</w:t>
            </w:r>
          </w:p>
          <w:p w14:paraId="7E8040E7"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Strengthening of collective rights</w:t>
            </w:r>
          </w:p>
          <w:p w14:paraId="1946DE11"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Customary norms and institutions of indigenous peoples and local communities</w:t>
            </w:r>
          </w:p>
          <w:p w14:paraId="4EC1F516"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Equitable and fair management of natural resources</w:t>
            </w:r>
          </w:p>
          <w:p w14:paraId="01E42EB4" w14:textId="77777777" w:rsidR="00E97DE0" w:rsidRPr="00F02A52" w:rsidRDefault="00E97DE0" w:rsidP="00E236B3">
            <w:pPr>
              <w:pStyle w:val="ListParagraph"/>
              <w:numPr>
                <w:ilvl w:val="0"/>
                <w:numId w:val="44"/>
              </w:numPr>
              <w:spacing w:before="40" w:after="40"/>
              <w:ind w:left="284" w:hanging="284"/>
              <w:contextualSpacing w:val="0"/>
              <w:jc w:val="left"/>
              <w:cnfStyle w:val="000000100000" w:firstRow="0" w:lastRow="0" w:firstColumn="0" w:lastColumn="0" w:oddVBand="0" w:evenVBand="0" w:oddHBand="1" w:evenHBand="0" w:firstRowFirstColumn="0" w:firstRowLastColumn="0" w:lastRowFirstColumn="0" w:lastRowLastColumn="0"/>
              <w:rPr>
                <w:rFonts w:ascii="Calibri" w:hAnsi="Calibri"/>
                <w:sz w:val="20"/>
                <w:lang w:val="en-US"/>
              </w:rPr>
            </w:pPr>
            <w:r w:rsidRPr="00F02A52">
              <w:rPr>
                <w:rFonts w:ascii="Calibri" w:hAnsi="Calibri"/>
                <w:sz w:val="20"/>
                <w:lang w:val="en-US"/>
              </w:rPr>
              <w:t xml:space="preserve">Heritage sites: e.g., sacred sites, peace parks, indigenous and community-conserved areas </w:t>
            </w:r>
          </w:p>
        </w:tc>
      </w:tr>
    </w:tbl>
    <w:p w14:paraId="1F6EB9A3" w14:textId="77777777" w:rsidR="00E97DE0" w:rsidRDefault="00E97DE0" w:rsidP="00E97DE0">
      <w:pPr>
        <w:rPr>
          <w:rFonts w:eastAsia="Times New Roman" w:cs="Times New Roman"/>
          <w:lang w:val="en-US"/>
        </w:rPr>
      </w:pPr>
    </w:p>
    <w:p w14:paraId="75D4620D" w14:textId="4D851614" w:rsidR="00E97DE0" w:rsidRPr="00F02A52" w:rsidRDefault="00E97DE0" w:rsidP="00E97DE0">
      <w:pPr>
        <w:rPr>
          <w:rFonts w:eastAsia="Times New Roman" w:cs="Times New Roman"/>
          <w:lang w:val="en-US"/>
        </w:rPr>
      </w:pPr>
      <w:r w:rsidRPr="00F02A52">
        <w:rPr>
          <w:rFonts w:eastAsia="Times New Roman" w:cs="Times New Roman"/>
          <w:lang w:val="en-US"/>
        </w:rPr>
        <w:t xml:space="preserve">The different conceptualizations of the diverse values of biodiversity and </w:t>
      </w:r>
      <w:r>
        <w:rPr>
          <w:rFonts w:eastAsia="Times New Roman" w:cs="Times New Roman"/>
          <w:lang w:val="en-US"/>
        </w:rPr>
        <w:t>nature’s contributions to people</w:t>
      </w:r>
      <w:r w:rsidRPr="00F02A52">
        <w:rPr>
          <w:rFonts w:eastAsia="Times New Roman" w:cs="Times New Roman"/>
          <w:lang w:val="en-US"/>
        </w:rPr>
        <w:t xml:space="preserve"> are important for choosing the most appropriate instruments and further options in any context (see </w:t>
      </w:r>
      <w:r w:rsidRPr="007A1B0C">
        <w:rPr>
          <w:rFonts w:eastAsia="Times New Roman" w:cs="Times New Roman"/>
          <w:lang w:val="en-US"/>
        </w:rPr>
        <w:t>Chapters 2 and 3;</w:t>
      </w:r>
      <w:r w:rsidRPr="00F02A52">
        <w:rPr>
          <w:rFonts w:eastAsia="Times New Roman" w:cs="Times New Roman"/>
          <w:lang w:val="en-US"/>
        </w:rPr>
        <w:t xml:space="preserv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3: Preliminary guide regarding diverse conceptualization of multiple values of nature and its benefits, including biodiversity and ecosystem functions and services (deliverable 3 (d))", "type" : "report" }, "uris" : [ "http://www.mendeley.com/documents/?uuid=3dbca22f-b581-428a-ba0d-727b0b49ddca" ] }, { "id" : "ITEM-2", "itemData" : { "DOI" : "10.1016/j.ecolecon.2015.01.006", "ISSN" : "09218009", "abstract" : "Social valuation of ecosystem services and public policy alternatives is one of the greatest challenges facing ecological economists today. Frameworks for valuing nature increasingly include shared/social values as a distinct category of values. However, the nature of shared/social values, as well as their relationship to other values, has not yet been clearly established and empirical evidence about the importance of shared/social values for valuation of ecosystem services is lacking. To help address these theoretical and empirical limitations, this paper outlines a framework of shared/social values across five dimensions: value concept, provider, intention, scale, and elicitation process. Along these dimensions we identify seven main, non-mutually exclusive types of shared values: transcendental, cultural/societal, communal, group, deliberated and other-regarding values, and value to society. Using a case study of a recent controversial policy on forest ownership in England, we conceptualise the dynamic interplay between shared/social and individual values. The way in which social value is assessed in neoclassical economics is discussed and critiqued, followed by consideration of the relation between shared/social values and Total Economic Value, and a review of deliberative and non-monetary methods for assessing shared/social values. We conclude with a discussion of the importance of shared/social values for decision-making.", "author" : [ { "dropping-particle" : "", "family" : "Kenter", "given" : "Jasper O.", "non-dropping-particle" : "", "parse-names" : false, "suffix" : "" }, { "dropping-particle" : "", "family" : "O'Brien", "given" : "Liz", "non-dropping-particle" : "", "parse-names" : false, "suffix" : "" }, { "dropping-particle" : "", "family" : "Hockley", "given" : "Neal", "non-dropping-particle" : "", "parse-names" : false, "suffix" : "" }, { "dropping-particle" : "", "family" : "Ravenscroft", "given" : "Neil", "non-dropping-particle" : "", "parse-names" : false, "suffix" : "" }, { "dropping-particle" : "", "family" : "Fazey", "given" : "Ioan", "non-dropping-particle" : "", "parse-names" : false, "suffix" : "" }, { "dropping-particle" : "", "family" : "Irvine", "given" : "Katherine N.", "non-dropping-particle" : "", "parse-names" : false, "suffix" : "" }, { "dropping-particle" : "", "family" : "Reed", "given" : "Mark S.", "non-dropping-particle" : "", "parse-names" : false, "suffix" : "" }, { "dropping-particle" : "", "family" : "Christie", "given" : "Michael", "non-dropping-particle" : "", "parse-names" : false, "suffix" : "" }, { "dropping-particle" : "", "family" : "Brady", "given" : "Emily", "non-dropping-particle" : "", "parse-names" : false, "suffix" : "" }, { "dropping-particle" : "", "family" : "Bryce", "given" : "Rosalind", "non-dropping-particle" : "", "parse-names" : false, "suffix" : "" }, { "dropping-particle" : "", "family" : "Church", "given" : "Andrew", "non-dropping-particle" : "", "parse-names" : false, "suffix" : "" }, { "dropping-particle" : "", "family" : "Cooper", "given" : "Nigel", "non-dropping-particle" : "", "parse-names" : false, "suffix" : "" }, { "dropping-particle" : "", "family" : "Davies", "given" : "Althea", "non-dropping-particle" : "", "parse-names" : false, "suffix" : "" }, { "dropping-particle" : "", "family" : "Evely", "given" : "Anna", "non-dropping-particle" : "", "parse-names" : false, "suffix" : "" }, { "dropping-particle" : "", "family" : "Everard", "given" : "Mark", "non-dropping-particle" : "", "parse-names" : false, "suffix" : "" }, { "dropping-particle" : "", "family" : "Fish", "given" : "Robert", "non-dropping-particle" : "", "parse-names" : false, "suffix" : "" }, { "dropping-particle" : "", "family" : "Fisher", "given" : "Janet A.", "non-dropping-particle" : "", "parse-names" : false, "suffix" : "" }, { "dropping-particle" : "", "family" : "Jobstvogt", "given" : "Niels", "non-dropping-particle" : "", "parse-names" : false, "suffix" : "" }, { "dropping-particle" : "", "family" : "Molloy", "given" : "Claire", "non-dropping-particle" : "", "parse-names" : false, "suffix" : "" }, { "dropping-particle" : "", "family" : "Orchard-Webb", "given" : "Johanne", "non-dropping-particle" : "", "parse-names" : false, "suffix" : "" }, { "dropping-particle" : "", "family" : "Ranger", "given" : "Susan", "non-dropping-particle" : "", "parse-names" : false, "suffix" : "" }, { "dropping-particle" : "", "family" : "Ryan", "given" : "Mandy", "non-dropping-particle" : "", "parse-names" : false, "suffix" : "" }, { "dropping-particle" : "", "family" : "Watson", "given" : "Verity", "non-dropping-particle" : "", "parse-names" : false, "suffix" : "" }, { "dropping-particle" : "", "family" : "Williams", "given" : "Susan", "non-dropping-particle" : "", "parse-names" : false, "suffix" : "" } ], "container-title" : "Ecological Economics", "id" : "ITEM-2", "issued" : { "date-parts" : [ [ "2015", "3" ] ] }, "page" : "86-99", "title" : "What are shared and social values of ecosystems?", "type" : "article-journal", "volume" : "111" }, "uris" : [ "http://www.mendeley.com/documents/?uuid=ab95b725-18ed-4693-a09c-ff0a93d5d431" ] }, { "id" : "ITEM-3", "itemData" : { "DOI" : "10.1016/j.ecolecon.2011.11.011", "ISSN" : "09218009", "abstract" : "Ecosystem service approaches have become a prominent basis for planning and management. Cultural services and non-use values are included in all major typologies and present some of the most compelling reasons for conserving ecosystems, though many barriers exist to their explicit characterization. The values that conform least well to economic assumptions\u2014variously lumped together with/as cultural services\u2014have proven elusive in part because valuation is complicated by the properties of intangibility and incommensurability, which has in turn led to their exclusion from economic valuation. We argue that the effectiveness of the ecosystem services framework in decision-making is thwarted by (i) conflation of services, values, and benefits, and (ii) failure to appropriately treat diverse kinds of values. We address this challenge by (1) distinguishing eight dimensions of values, which have implications for appropriate valuation and decision-making; (2) demonstrating the interconnected nature of benefits and services, and so the ubiquity of intangible values; (3) discussing the implications of these propositions for ecosystem-services research; and (4) outlining briefly a research agenda to enable decision-making that is ecologically appropriate and socially just. Because many ecosystem services (co-)produce \u2018cultural\u2019 benefits, full characterization of services must address non-material values through methods from diverse social sciences.", "author" : [ { "dropping-particle" : "", "family" : "Chan", "given" : "Kai M.A.", "non-dropping-particle" : "", "parse-names" : false, "suffix" : "" }, { "dropping-particle" : "", "family" : "Satterfield", "given" : "Terre", "non-dropping-particle" : "", "parse-names" : false, "suffix" : "" }, { "dropping-particle" : "", "family" : "Goldstein", "given" : "Joshua", "non-dropping-particle" : "", "parse-names" : false, "suffix" : "" } ], "container-title" : "Ecological Economics", "id" : "ITEM-3", "issued" : { "date-parts" : [ [ "2012", "2" ] ] }, "page" : "8-18", "title" : "Rethinking ecosystem services to better address and navigate cultural values", "type" : "article-journal", "volume" : "74" }, "uris" : [ "http://www.mendeley.com/documents/?uuid=2ea80293-6a69-4fb8-9ce8-49afd9f70881" ] }, { "id" : "ITEM-4", "itemData" : { "DOI" : "10.1016/j.ecoser.2016.10.006", "ISSN" : "22120416", "abstract" : "Valuation that focuses only on individual values evades the substantial collective and intersubjective meanings, significance and value from ecosystems. Shared, plural and cultural values of ecosystems constitute a diffuse and interdisciplinary field of research, covering an area that links questions around value ontology, elicitation and aggregation with questions of participation, ethics, and social justice. Synthesising understanding from various contributions to this Special Issue of Ecosystem Services, and with a particular focus on deliberation and deliberative valuation, we discuss key findings and present 35 future research questions in eight topic areas: 1) the ontology of shared values; 2) the role of catalyst and conflict points; 3) shared values and cultural ecosystem services; 4) transcendental values; 5) the process and outcomes of deliberation; 6) deliberative monetary valuation; 7) value aggregation, meta-values and \u2018rules of the game\u2019; and 8) integrating valuation methods. The results of this Special Issue and these key questions can help develop a more extensive evidence base to mature the area and develop environmental valuation into a more pluralistic, comprehensive, robust, legitimate and effective way of safeguarding ecosystems and their services for the future.", "author" : [ { "dropping-particle" : "", "family" : "Kenter", "given" : "Jasper O.", "non-dropping-particle" : "", "parse-names" : false, "suffix" : "" }, { "dropping-particle" : "", "family" : "Bryce", "given" : "Rosalind", "non-dropping-particle" : "", "parse-names" : false, "suffix" : "" }, { "dropping-particle" : "", "family" : "Christie", "given" : "Michael", "non-dropping-particle" : "", "parse-names" : false, "suffix" : "" }, { "dropping-particle" : "", "family" : "Cooper", "given" : "Nigel", "non-dropping-particle" : "", "parse-names" : false, "suffix" : "" }, { "dropping-particle" : "", "family" : "Hockley", "given" : "Neal", "non-dropping-particle" : "", "parse-names" : false, "suffix" : "" }, { "dropping-particle" : "", "family" : "Irvine", "given" : "Katherine N.", "non-dropping-particle" : "", "parse-names" : false, "suffix" : "" }, { "dropping-particle" : "", "family" : "Fazey", "given" : "Ioan", "non-dropping-particle" : "", "parse-names" : false, "suffix" : "" }, { "dropping-particle" : "", "family" : "O\u2019Brien", "given" : "Liz", "non-dropping-particle" : "", "parse-names" : false, "suffix" : "" }, { "dropping-particle" : "", "family" : "Orchard-Webb", "given" : "Johanne", "non-dropping-particle" : "", "parse-names" : false, "suffix" : "" }, { "dropping-particle" : "", "family" : "Ravenscroft", "given" : "Neil", "non-dropping-particle" : "", "parse-names" : false, "suffix" : "" }, { "dropping-particle" : "", "family" : "Raymond", "given" : "Christopher M.", "non-dropping-particle" : "", "parse-names" : false, "suffix" : "" }, { "dropping-particle" : "", "family" : "Reed", "given" : "Mark S.", "non-dropping-particle" : "", "parse-names" : false, "suffix" : "" }, { "dropping-particle" : "", "family" : "Tett", "given" : "Paul", "non-dropping-particle" : "", "parse-names" : false, "suffix" : "" }, { "dropping-particle" : "", "family" : "Watson", "given" : "Verity", "non-dropping-particle" : "", "parse-names" : false, "suffix" : "" } ], "container-title" : "Ecosystem Services", "id" : "ITEM-4", "issued" : { "date-parts" : [ [ "2016" ] ] }, "page" : "358-371", "title" : "Shared values and deliberative valuation: Future directions", "type" : "article-journal", "volume" : "21" }, "uris" : [ "http://www.mendeley.com/documents/?uuid=8af02353-0a31-31e6-9e7d-1ece2c87ce96" ] } ], "mendeley" : { "formattedCitation" : "(Chan, Satterfield, &amp; Goldstein, 2012; IPBES, 2016a; Kenter et al., 2015, 2016)", "plainTextFormattedCitation" : "(Chan, Satterfield, &amp; Goldstein, 2012; IPBES, 2016a; Kenter et al., 2015, 2016)", "previouslyFormattedCitation" : "(Chan, Satterfield, &amp; Goldstein, 2012; IPBES, 2016a; Kenter et al., 2015, 201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Chan</w:t>
      </w:r>
      <w:r w:rsidR="00C04907">
        <w:rPr>
          <w:rFonts w:eastAsia="Times New Roman" w:cs="Times New Roman"/>
          <w:i/>
          <w:lang w:val="en-US"/>
        </w:rPr>
        <w:t xml:space="preserve"> et al.</w:t>
      </w:r>
      <w:r w:rsidR="00F02736">
        <w:rPr>
          <w:rFonts w:eastAsia="Times New Roman" w:cs="Times New Roman"/>
          <w:lang w:val="en-US"/>
        </w:rPr>
        <w:t xml:space="preserve">, </w:t>
      </w:r>
      <w:r w:rsidRPr="00F02A52">
        <w:rPr>
          <w:rFonts w:eastAsia="Times New Roman" w:cs="Times New Roman"/>
          <w:lang w:val="en-US"/>
        </w:rPr>
        <w:t>2012; IPBES</w:t>
      </w:r>
      <w:r w:rsidR="00F02736">
        <w:rPr>
          <w:rFonts w:eastAsia="Times New Roman" w:cs="Times New Roman"/>
          <w:lang w:val="en-US"/>
        </w:rPr>
        <w:t xml:space="preserve">, </w:t>
      </w:r>
      <w:r w:rsidRPr="00F02A52">
        <w:rPr>
          <w:rFonts w:eastAsia="Times New Roman" w:cs="Times New Roman"/>
          <w:lang w:val="en-US"/>
        </w:rPr>
        <w:t xml:space="preserve">2016a; Kenter </w:t>
      </w:r>
      <w:r w:rsidR="009E3418" w:rsidRPr="009E3418">
        <w:rPr>
          <w:rFonts w:eastAsia="Times New Roman" w:cs="Times New Roman"/>
          <w:i/>
          <w:lang w:val="en-US"/>
        </w:rPr>
        <w:t>et al.</w:t>
      </w:r>
      <w:r w:rsidR="00F02736">
        <w:rPr>
          <w:rFonts w:eastAsia="Times New Roman" w:cs="Times New Roman"/>
          <w:lang w:val="en-US"/>
        </w:rPr>
        <w:t xml:space="preserve">, </w:t>
      </w:r>
      <w:r w:rsidRPr="00F02A52">
        <w:rPr>
          <w:rFonts w:eastAsia="Times New Roman" w:cs="Times New Roman"/>
          <w:lang w:val="en-US"/>
        </w:rPr>
        <w:t>2015, 2016)</w:t>
      </w:r>
      <w:r w:rsidRPr="00F02A52">
        <w:rPr>
          <w:rFonts w:eastAsia="Times New Roman" w:cs="Times New Roman"/>
          <w:lang w:val="en-US"/>
        </w:rPr>
        <w:fldChar w:fldCharType="end"/>
      </w:r>
      <w:r w:rsidRPr="00F02A52">
        <w:rPr>
          <w:rFonts w:eastAsia="Times New Roman" w:cs="Times New Roman"/>
          <w:lang w:val="en-US"/>
        </w:rPr>
        <w:t xml:space="preserve">. The choice of policy instruments often implies altering the distribution of responsibilities for the conservation and use of biodiversity that goes along with changing the advantages and disadvantages for different actor groups. Different actors also hold competing norms and values that influence the type of policies they support, and this relates to the choice and design of policy instruments to achieve certain objectives. Whereas some stakeholders prefer regulatory instruments, others favour economic and financial instruments. However, any policy instrument can only be effective if the supporting formal and informal institutions are in place. Legal and regulatory instruments such as laws, regulation and plans usually set the boundaries within which economic instruments are then applied to incentivize public and private actors towards more environmentally-friendly behaviour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SN" : "09218009", "abstract" : "The aim of this paper is to clarify what is meant by \u2018markets for ecosystem services (ES)\u2019. The defining characteristic of markets is interaction through trade. Two main dimensions are identified as basis for classifying markets in ES. Firstly, we have markets with and without intermediaries. Secondly, some markets for ES are created by defined liabilities like caps on emissions while other trades come about voluntarily. Altogether six forms of markets are identified, with two being incomplete. The paper also offers an analysis of the most important existing markets for ES using the developed classification. Regarding payments for ecosystem services (PES), most are not markets, not even incomplete. This is so as most resources are raised through taxes or fees \u2014 command not trade. Moreover, most payments are best characterized as subsidies. Cap-and-trade systems like those for carbon qualify as markets, but depend crucially on the politically defined cap. Moreover, it is this cap that protects the environment. While the idea with markets in ES is to \u2018escape\u2019 command and control, it is observed that C&amp;C is essential for these markets to work.", "author" : [ { "dropping-particle" : "", "family" : "Vatn", "given" : "Arild", "non-dropping-particle" : "", "parse-names" : false, "suffix" : "" } ], "container-title" : "Ecological Economics", "id" : "ITEM-1", "issued" : { "date-parts" : [ [ "2015", "9" ] ] }, "page" : "225-233", "title" : "Markets in environmental governance. From theory to practice", "type" : "article-journal", "volume" : "117" }, "uris" : [ "http://www.mendeley.com/documents/?uuid=e337fe52-71ba-4906-945c-30e908783aec" ] } ], "mendeley" : { "formattedCitation" : "(Vatn, 2015)", "plainTextFormattedCitation" : "(Vatn, 2015)", "previouslyFormattedCitation" : "(Vatn,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Vatn, 2015)</w:t>
      </w:r>
      <w:r w:rsidRPr="00F02A52">
        <w:rPr>
          <w:rFonts w:eastAsia="Times New Roman" w:cs="Times New Roman"/>
          <w:lang w:val="en-US"/>
        </w:rPr>
        <w:fldChar w:fldCharType="end"/>
      </w:r>
      <w:r w:rsidRPr="00F02A52">
        <w:rPr>
          <w:rFonts w:eastAsia="Times New Roman" w:cs="Times New Roman"/>
          <w:lang w:val="en-US"/>
        </w:rPr>
        <w:t xml:space="preserve">. Local communities and indigenous peoples often build on traditional knowledge for land-use practices. They may have developed customary norms in relation to special places in nature, respected as sacred sites or community-conserved areas, but these may not be recognized in formal conservation policies or regulatory developments at distant national, regional and international level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Samakov", "given" : "Aibek", "non-dropping-particle" : "", "parse-names" : false, "suffix" : "" }, { "dropping-particle" : "", "family" : "Berkes", "given" : "Fikret", "non-dropping-particle" : "", "parse-names" : false, "suffix" : "" } ], "container-title" : "Asian Sacred Natural Sites, Philosophy and Practice in Protected Areas and Conservation", "editor" : [ { "dropping-particle" : "", "family" : "Verschuuren", "given" : "Bas", "non-dropping-particle" : "", "parse-names" : false, "suffix" : "" }, { "dropping-particle" : "", "family" : "Furuta", "given" : "Naoya", "non-dropping-particle" : "", "parse-names" : false, "suffix" : "" } ], "id" : "ITEM-1", "issued" : { "date-parts" : [ [ "2016" ] ] }, "page" : "208-220", "publisher" : "Routledge", "publisher-place" : "London and New York", "title" : "Ysyk-K\u00f6l Lake, the Planet\u2019s Third Eye: Sacred Sites in Ysyk-K\u00f6l Biosphere Reserve, Kyrgyzstan", "type" : "chapter" }, "uris" : [ "http://www.mendeley.com/documents/?uuid=a042a1fa-1cf0-4fdc-aea1-a6507d261eef" ] }, { "id" : "ITEM-2", "itemData" : {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 Orse \u00b4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 Orse \u00b4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2", "issue" : "13", "issued" : { "date-parts" : [ [ "2015", "8", "4" ] ] }, "page" : "3305-3327", "title" : "Do conservation and agri-environmental regulations effectively support traditional small-scale farming in East-Central European cultural landscapes?", "type" : "article-journal", "volume" : "24" }, "uris" : [ "http://www.mendeley.com/documents/?uuid=6952051f-9c5a-40ca-ba02-2cbc6251ac50" ] }, { "id" : "ITEM-3", "itemData" : { "author" : [ { "dropping-particle" : "", "family" : "Borrini-Feyerabend", "given" : "Grazia", "non-dropping-particle" : "", "parse-names" : false, "suffix" : "" }, { "dropping-particle" : "", "family" : "Kothari", "given" : "A.", "non-dropping-particle" : "", "parse-names" : false, "suffix" : "" }, { "dropping-particle" : "", "family" : "Oviedo", "given" : "G.", "non-dropping-particle" : "", "parse-names" : false, "suffix" : "" } ], "collection-title" : "Best Practice Protected Area Guidelines Series", "id" : "ITEM-3", "issue" : "11", "issued" : { "date-parts" : [ [ "2004" ] ] }, "note" : "NULL", "number" : "11", "number-of-pages" : "139", "publisher" : "World Commission on Protected Areas (WCPA), IUCN", "publisher-place" : "Gland, Switzerland and Cambridge, UK", "title" : "Indigenous and Local Communities and Protected Areas: Towards Equity and Enhanced Conservation", "type" : "report" }, "uris" : [ "http://www.mendeley.com/documents/?uuid=fd19c0f4-66f4-48c0-a4ec-97bb4ad14d22" ] } ], "mendeley" : { "formattedCitation" : "(Babai et al., 2015; Borrini-Feyerabend, Kothari, &amp; Oviedo, 2004; Samakov &amp; Berkes, 2016)", "plainTextFormattedCitation" : "(Babai et al., 2015; Borrini-Feyerabend, Kothari, &amp; Oviedo, 2004; Samakov &amp; Berkes, 2016)", "previouslyFormattedCitation" : "(Babai et al., 2015; Borrini-Feyerabend, Kothari, &amp; Oviedo, 2004; Samakov &amp; Berkes, 201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Babai </w:t>
      </w:r>
      <w:r w:rsidR="009E3418" w:rsidRPr="009E3418">
        <w:rPr>
          <w:rFonts w:eastAsia="Times New Roman" w:cs="Times New Roman"/>
          <w:i/>
          <w:lang w:val="en-US"/>
        </w:rPr>
        <w:t>et al.</w:t>
      </w:r>
      <w:r w:rsidRPr="00F02A52">
        <w:rPr>
          <w:rFonts w:eastAsia="Times New Roman" w:cs="Times New Roman"/>
          <w:lang w:val="en-US"/>
        </w:rPr>
        <w:t>, 2015; Borrini-Feyerabend</w:t>
      </w:r>
      <w:r w:rsidR="00C04907">
        <w:rPr>
          <w:rFonts w:eastAsia="Times New Roman" w:cs="Times New Roman"/>
          <w:i/>
          <w:lang w:val="en-US"/>
        </w:rPr>
        <w:t xml:space="preserve"> et al.</w:t>
      </w:r>
      <w:r w:rsidRPr="00F02A52">
        <w:rPr>
          <w:rFonts w:eastAsia="Times New Roman" w:cs="Times New Roman"/>
          <w:lang w:val="en-US"/>
        </w:rPr>
        <w:t>, 2004</w:t>
      </w:r>
      <w:r w:rsidR="00C04907">
        <w:rPr>
          <w:rFonts w:eastAsia="Times New Roman" w:cs="Times New Roman"/>
          <w:lang w:val="en-US"/>
        </w:rPr>
        <w:t>a</w:t>
      </w:r>
      <w:r w:rsidRPr="00F02A52">
        <w:rPr>
          <w:rFonts w:eastAsia="Times New Roman" w:cs="Times New Roman"/>
          <w:lang w:val="en-US"/>
        </w:rPr>
        <w:t>; Samakov &amp; Berkes, 2016)</w:t>
      </w:r>
      <w:r w:rsidRPr="00F02A52">
        <w:rPr>
          <w:rFonts w:eastAsia="Times New Roman" w:cs="Times New Roman"/>
          <w:lang w:val="en-US"/>
        </w:rPr>
        <w:fldChar w:fldCharType="end"/>
      </w:r>
      <w:r w:rsidRPr="00F02A52">
        <w:rPr>
          <w:rFonts w:eastAsia="Times New Roman" w:cs="Times New Roman"/>
          <w:lang w:val="en-US"/>
        </w:rPr>
        <w:t>. Granted concessions to business companies for the exploration and extraction of natural resources and minerals may thus, for instance, not recognize or may even violate indigenous and local people</w:t>
      </w:r>
      <w:r w:rsidR="008064AF">
        <w:rPr>
          <w:rFonts w:eastAsia="Times New Roman" w:cs="Times New Roman"/>
          <w:lang w:val="en-US"/>
        </w:rPr>
        <w:t>s</w:t>
      </w:r>
      <w:r w:rsidRPr="00F02A52">
        <w:rPr>
          <w:rFonts w:eastAsia="Times New Roman" w:cs="Times New Roman"/>
          <w:lang w:val="en-US"/>
        </w:rPr>
        <w:t xml:space="preserve">’ access to and traditional use of local resources and ecosystem servic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Bogoslovskaya", "given" : "L.S.", "non-dropping-particle" : "", "parse-names" : false, "suffix" : "" } ], "container-title" : "\u0411\u0438\u0431\u043b\u0438\u043e\u0442\u0435\u043a\u0430 \u043a\u043e\u0440\u0435\u043d\u043d\u044b\u0445 \u043d\u0430\u0440\u043e\u0434\u043e\u0432 \u0421\u0435\u0432\u0435\u0440\u0430 [Library of Indigenous Peoples of the North]", "id" : "ITEM-1", "issue" : "16", "issued" : { "date-parts" : [ [ "2015" ] ] }, "note" : "NULL", "page" : "134", "title" : "\u041a\u043e\u0440\u0435\u043d\u043d\u044b\u0435 \u043d\u0430\u0440\u043e\u0434\u044b \u0420\u043e\u0441\u0441\u0438\u0439\u0441\u043a\u043e\u0433\u043e \u0421\u0435\u0432\u0435\u0440\u0430 \u0432 \u0443\u0441\u043b\u043e\u0432\u0438\u044f\u0445 \u0433\u043b\u043e\u0431\u0430\u043b\u044c\u043d\u044b\u0445 \u043a\u043b\u0438\u043c\u0430\u0442\u0438\u0447\u0435\u0441\u043a\u0438\u0445 \u0438\u0437\u043c\u0435\u043d\u0435\u043d\u0438\u0439 \u0438 \u0432\u043e\u0437\u0434\u0435\u0439\u0441\u0442\u0432\u0438\u044f \u043f\u0440\u043e\u043c\u044b\u0448\u043b\u0435\u043d\u043d\u043e\u0433\u043e \u043e\u0441\u0432\u043e\u0435\u043d\u0438\u044f [Indigenous peoples of the Russian North in the face of Global climate change and the impact of Industrial Development]", "type" : "article-journal" }, "uris" : [ "http://www.mendeley.com/documents/?uuid=a5af21a7-3f77-449d-b313-d3efa8755e09" ] }, { "id" : "ITEM-2", "itemData" : { "abstract" : "I ndigenous peoples in the Russian North have achieved significant gains in terms of territorial rights to their traditional homelands over the past fif- teen years of post-Soviet reforms, at least on paper. At the same time, an intensified articulation with world markets, the pressures of a marketizing economy and the increased access of Russian fields to foreign inves- tors have encouraged the development of existing hy- drocarbon reserves, and the exploration of new ones. Much of the late twentieth century hydrocarbon de- velopment in Russia took place on native lands \u2013 the western Siberian oil fields on Khanty and Mansi tra- ditional territory, the northwestern gas fields on Nenets homelands. More recently, exploitation of the Sakhalin Island\u2019s oil reserves has challenged the ter- ritorial rights of the Nivkhi, Evenki and Uilta. Indig- enous peoples have received some benefits from such development but, generally, the costs outweigh these.", "author" : [ { "dropping-particle" : "", "family" : "Fondahl", "given" : "Gail", "non-dropping-particle" : "", "parse-names" : false, "suffix" : "" }, { "dropping-particle" : "", "family" : "Sirina", "given" : "Anna", "non-dropping-particle" : "", "parse-names" : false, "suffix" : "" } ], "container-title" : "Indigenous Affairs", "id" : "ITEM-2", "issue" : "2-3", "issued" : { "date-parts" : [ [ "2006" ] ] }, "page" : "58-67", "publisher" : "IWGIA - International Work Group for Indigenous Affairs", "title" : "Oil Pipeline Development and Indigenous Rights in Eastern Siberia", "type" : "article-journal" }, "uris" : [ "http://www.mendeley.com/documents/?uuid=fa83d261-b19c-47b3-9a56-ce50261c0307" ] }, { "id" : "ITEM-3", "itemData" : { "author" : [ { "dropping-particle" : "", "family" : "Stammler", "given" : "Florian", "non-dropping-particle" : "", "parse-names" : false, "suffix" : "" }, { "dropping-particle" : "", "family" : "Forbes", "given" : "Bruce C.", "non-dropping-particle" : "", "parse-names" : false, "suffix" : "" } ], "container-title" : "Indigenous Affairs", "id" : "ITEM-3", "issue" : "2-3", "issued" : { "date-parts" : [ [ "2006" ] ] }, "page" : "48-57", "publisher" : "IWGIA - International Work Group for Indigenous Affairs", "title" : "Oil and Gas Development in Western Siberia and Timan-Pechora", "type" : "article-journal", "volume" : "6" }, "uris" : [ "http://www.mendeley.com/documents/?uuid=a899e95c-140e-450d-a721-c3f36e4d7697" ] } ], "mendeley" : { "formattedCitation" : "(Bogoslovskaya, 2015; Fondahl &amp; Sirina, 2006; Stammler &amp; Forbes, 2006)", "plainTextFormattedCitation" : "(Bogoslovskaya, 2015; Fondahl &amp; Sirina, 2006; Stammler &amp; Forbes, 2006)", "previouslyFormattedCitation" : "(Bogoslovskaya, 2015; Fondahl &amp; Sirina, 2006; Stammler &amp; Forbes, 200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Bogoslovskaya, 2015; Fondahl &amp; Sirina, 2006; Stammler &amp; Forbes, 2006)</w:t>
      </w:r>
      <w:r w:rsidRPr="00F02A52">
        <w:rPr>
          <w:rFonts w:eastAsia="Times New Roman" w:cs="Times New Roman"/>
          <w:lang w:val="en-US"/>
        </w:rPr>
        <w:fldChar w:fldCharType="end"/>
      </w:r>
      <w:r w:rsidRPr="00F02A52">
        <w:rPr>
          <w:rFonts w:eastAsia="Times New Roman" w:cs="Times New Roman"/>
          <w:lang w:val="en-US"/>
        </w:rPr>
        <w:t xml:space="preserve">, as well as disregard their spiritual relationship with natur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SN" : "0032-2474", "abstract" : "Living in close relationship with the Siberian environment, for several decades the Tungus (Evenk and Even peoples) have been noticing numerous changes in climate, flora and fauna. Based on fieldwork among reindeer herders, hunters and fishermen in Yakutia, the Amur region and Kamchatka, this paper explores how climate change is perceived, and how it causes economic, social and ritual changes. It questions the modifications of the economic and religious human-environment relationships through various aspects. It analyses the indigenous perception of a link between the environment and identity and the indigenous notion of adaptation and vulnerability. It also compares their adaptive strategies that either use old techniques, or trigger mutations. In this context, the notion of reciprocity seems to be disappearing and a new notion of time-space in managing the environment is appearing. This paper analyses the religious changes, such as the creation of new rituals and millenarian narratives or the rebirth of shamanistic legends.", "author" : [ { "dropping-particle" : "", "family" : "Lavrillier", "given" : "Alexandra", "non-dropping-particle" : "", "parse-names" : false, "suffix" : "" } ], "container-title" : "Polar Record", "id" : "ITEM-1", "issue" : "3", "issued" : { "date-parts" : [ [ "2013", "5", "1" ] ] }, "language" : "English", "note" : "NULL", "page" : "260-271", "publisher" : "Cambridge University Press", "title" : "Climate change among nomadic and settled Tungus of Siberia: continuity and changes in economic and ritual relationships with the natural environment", "type" : "article-journal", "volume" : "49" }, "uris" : [ "http://www.mendeley.com/documents/?uuid=2a69076c-08d4-42c1-b065-9cb4baeaf12f" ] } ], "mendeley" : { "formattedCitation" : "(Lavrillier, 2013)", "plainTextFormattedCitation" : "(Lavrillier, 2013)", "previouslyFormattedCitation" : "(Lavrillier, 2013)"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Lavrillier, 2013)</w:t>
      </w:r>
      <w:r w:rsidRPr="00F02A52">
        <w:rPr>
          <w:rFonts w:eastAsia="Times New Roman" w:cs="Times New Roman"/>
          <w:lang w:val="en-US"/>
        </w:rPr>
        <w:fldChar w:fldCharType="end"/>
      </w:r>
      <w:r w:rsidRPr="00F02A52">
        <w:rPr>
          <w:rFonts w:eastAsia="Times New Roman" w:cs="Times New Roman"/>
          <w:lang w:val="en-US"/>
        </w:rPr>
        <w:t xml:space="preserve">. </w:t>
      </w:r>
    </w:p>
    <w:p w14:paraId="6FC283A2" w14:textId="59C092FE" w:rsidR="00E97DE0" w:rsidRPr="00F02A52" w:rsidRDefault="00E97DE0" w:rsidP="00E97DE0">
      <w:pPr>
        <w:rPr>
          <w:rFonts w:eastAsia="Times New Roman" w:cs="Times New Roman"/>
          <w:lang w:val="en-US"/>
        </w:rPr>
      </w:pPr>
      <w:r w:rsidRPr="00F02A52">
        <w:rPr>
          <w:rFonts w:eastAsia="Times New Roman" w:cs="Times New Roman"/>
          <w:lang w:val="en-US"/>
        </w:rPr>
        <w:t>Considering the mix of instruments is especially important in an ecosystem</w:t>
      </w:r>
      <w:r w:rsidR="008064AF">
        <w:rPr>
          <w:rFonts w:eastAsia="Times New Roman" w:cs="Times New Roman"/>
          <w:lang w:val="en-US"/>
        </w:rPr>
        <w:t xml:space="preserve"> </w:t>
      </w:r>
      <w:r w:rsidRPr="00F02A52">
        <w:rPr>
          <w:rFonts w:eastAsia="Times New Roman" w:cs="Times New Roman"/>
          <w:lang w:val="en-US"/>
        </w:rPr>
        <w:t xml:space="preserve">service perspective where trade-offs and synergies may occur between biodiversity and ecosystem services or among different ecosystem servic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1", "issued" : { "date-parts" : [ [ "2015" ] ] }, "page" : "146-155", "publisher" : "Springer-Verlag", "publisher-place" : "Berlin Heidelberg", "title" : "Policy Mixes for Biodiversity Conservation and Ecosystem Service Management", "type" : "chapter" }, "uris" : [ "http://www.mendeley.com/documents/?uuid=37e5f871-4802-49db-af1d-2e27ecb29a6e" ] }, { "id" : "ITEM-2", "itemData" : { "author" : [ { "dropping-particle" : "", "family" : "Elmqvist", "given" : "Thomas", "non-dropping-particle" : "", "parse-names" : false, "suffix" : "" }, { "dropping-particle" : "", "family" : "Maltby", "given" : "Edward", "non-dropping-particle" : "", "parse-names" : false, "suffix" : "" }, { "dropping-particle" : "", "family" : "Barker", "given" : "Tom", "non-dropping-particle" : "", "parse-names" : false, "suffix" : "" }, { "dropping-particle" : "", "family" : "Mortimer", "given" : "Martin", "non-dropping-particle" : "", "parse-names" : false, "suffix" : "" }, { "dropping-particle" : "", "family" : "Perrings", "given" : "Charles", "non-dropping-particle" : "", "parse-names" : false, "suffix" : "" }, { "dropping-particle" : "", "family" : "Aronson", "given" : "James", "non-dropping-particle" : "", "parse-names" : false, "suffix" : "" }, { "dropping-particle" : "", "family" : "Groot", "given" : "Rudolf", "non-dropping-particle" : "de", "parse-names" : false, "suffix" : "" }, { "dropping-particle" : "", "family" : "Fitter", "given" : "Alistair", "non-dropping-particle" : "", "parse-names" : false, "suffix" : "" }, { "dropping-particle" : "", "family" : "Mace", "given" : "Georgina M.", "non-dropping-particle" : "", "parse-names" : false, "suffix" : "" }, { "dropping-particle" : "", "family" : "Norberg", "given" : "Jon", "non-dropping-particle" : "", "parse-names" : false, "suffix" : "" }, { "dropping-particle" : "", "family" : "Sousa Pinto", "given" : "Isabel", "non-dropping-particle" : "", "parse-names" : false, "suffix" : "" }, { "dropping-particle" : "", "family" : "Ring", "given" : "Irene", "non-dropping-particle" : "", "parse-names" : false, "suffix" : "" } ], "chapter-number" : "2", "container-title" : "The Economics of Ecosystems and Biodiversity: Ecological and Economic Foundations", "editor" : [ { "dropping-particle" : "", "family" : "Kumar", "given" : "Pushpam", "non-dropping-particle" : "", "parse-names" : false, "suffix" : "" } ], "id" : "ITEM-2", "issued" : { "date-parts" : [ [ "2010" ] ] }, "page" : "41-111", "publisher" : "Earthscan", "publisher-place" : "London and Washington, DC", "title" : "Biodiversity, ecosystems and ecosystem services", "type" : "chapter" }, "uris" : [ "http://www.mendeley.com/documents/?uuid=c8ce08e2-04cf-4cbb-8aeb-86b6d55faf5b" ] } ], "mendeley" : { "formattedCitation" : "(Elmqvist et al., 2010; Ring &amp; Schr\u00f6ter-Schlaack, 2015)", "plainTextFormattedCitation" : "(Elmqvist et al., 2010; Ring &amp; Schr\u00f6ter-Schlaack, 2015)", "previouslyFormattedCitation" : "(Elmqvist et al., 2010; Ring &amp; Schr\u00f6ter-Schlaack, 201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Elmqvist </w:t>
      </w:r>
      <w:r w:rsidR="009E3418" w:rsidRPr="009E3418">
        <w:rPr>
          <w:rFonts w:eastAsia="Times New Roman" w:cs="Times New Roman"/>
          <w:i/>
          <w:lang w:val="en-US"/>
        </w:rPr>
        <w:t>et al.</w:t>
      </w:r>
      <w:r w:rsidRPr="00F02A52">
        <w:rPr>
          <w:rFonts w:eastAsia="Times New Roman" w:cs="Times New Roman"/>
          <w:lang w:val="en-US"/>
        </w:rPr>
        <w:t>, 2010; Ring &amp; Schröter-Schlaack, 2015)</w:t>
      </w:r>
      <w:r w:rsidRPr="00F02A52">
        <w:rPr>
          <w:rFonts w:eastAsia="Times New Roman" w:cs="Times New Roman"/>
          <w:lang w:val="en-US"/>
        </w:rPr>
        <w:fldChar w:fldCharType="end"/>
      </w:r>
      <w:r w:rsidRPr="00F02A52">
        <w:rPr>
          <w:rFonts w:eastAsia="Times New Roman" w:cs="Times New Roman"/>
          <w:lang w:val="en-US"/>
        </w:rPr>
        <w:t xml:space="preserve">. Policy-mix analysis is also </w:t>
      </w:r>
      <w:r w:rsidRPr="00F02A52">
        <w:rPr>
          <w:rFonts w:eastAsia="Times New Roman" w:cs="Times New Roman"/>
          <w:lang w:val="en-US"/>
        </w:rPr>
        <w:lastRenderedPageBreak/>
        <w:t xml:space="preserve">essential where policies in one sector, e.g., climate, fisheries, energy or agriculture, may jeopardize policies in another such as nature conservation. Terrestrial, freshwater, coastal and marine systems in Europe and Central Asia are exposed to manifold threats. Indirect drivers as assessed in </w:t>
      </w:r>
      <w:r w:rsidRPr="007A1B0C">
        <w:rPr>
          <w:rFonts w:eastAsia="Times New Roman" w:cs="Times New Roman"/>
          <w:lang w:val="en-US"/>
        </w:rPr>
        <w:t>Chapter 4 include institutional, economic, demographic, cultural and religious as well as scientific and technological drivers. The most important direct drivers of change are natural resource extraction, land-use change, pollution, climate change and invasive alien species (see Chapter 4). Rele</w:t>
      </w:r>
      <w:r w:rsidRPr="00F02A52">
        <w:rPr>
          <w:rFonts w:eastAsia="Times New Roman" w:cs="Times New Roman"/>
          <w:lang w:val="en-US"/>
        </w:rPr>
        <w:t xml:space="preserve">vant sectors, their governance modes, policies and instruments and the coherence between them have to be assessed at different spatial levels if the aim is to identify promising policy options and opportunities for public and private actors, to promote positive and mitigate negative impacts on biodiversity and </w:t>
      </w:r>
      <w:r>
        <w:rPr>
          <w:rFonts w:eastAsia="Times New Roman" w:cs="Times New Roman"/>
          <w:lang w:val="en-US"/>
        </w:rPr>
        <w:t>nature’s contributions to people</w:t>
      </w:r>
      <w:r w:rsidRPr="00F02A52">
        <w:rPr>
          <w:rFonts w:eastAsia="Times New Roman" w:cs="Times New Roman"/>
          <w:lang w:val="en-US"/>
        </w:rPr>
        <w:t>, and hence on good quality of life (</w:t>
      </w:r>
      <w:r w:rsidR="00E14291">
        <w:rPr>
          <w:rFonts w:eastAsia="Times New Roman" w:cs="Times New Roman"/>
          <w:b/>
          <w:lang w:val="en-US"/>
        </w:rPr>
        <w:t>Figure 6.2</w:t>
      </w:r>
      <w:r w:rsidRPr="00F02A52">
        <w:rPr>
          <w:rFonts w:eastAsia="Times New Roman" w:cs="Times New Roman"/>
          <w:lang w:val="en-US"/>
        </w:rPr>
        <w:t>).</w:t>
      </w:r>
    </w:p>
    <w:p w14:paraId="74D5FEDA" w14:textId="00218ADD" w:rsidR="00A60964" w:rsidRPr="00A60964" w:rsidRDefault="00A60964" w:rsidP="00A60964">
      <w:pPr>
        <w:rPr>
          <w:lang w:val="en-US"/>
        </w:rPr>
      </w:pPr>
      <w:r>
        <w:rPr>
          <w:lang w:eastAsia="en-GB"/>
        </w:rPr>
        <w:drawing>
          <wp:inline distT="0" distB="0" distL="0" distR="0" wp14:anchorId="21D8E06E" wp14:editId="351D23B4">
            <wp:extent cx="5759450" cy="450151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58"/>
                    <a:stretch>
                      <a:fillRect/>
                    </a:stretch>
                  </pic:blipFill>
                  <pic:spPr>
                    <a:xfrm>
                      <a:off x="0" y="0"/>
                      <a:ext cx="5759450" cy="4501515"/>
                    </a:xfrm>
                    <a:prstGeom prst="rect">
                      <a:avLst/>
                    </a:prstGeom>
                  </pic:spPr>
                </pic:pic>
              </a:graphicData>
            </a:graphic>
          </wp:inline>
        </w:drawing>
      </w:r>
    </w:p>
    <w:p w14:paraId="2CA71F87" w14:textId="495785DD" w:rsidR="00E97DE0" w:rsidRPr="00F02A52" w:rsidRDefault="00E97DE0" w:rsidP="00E97DE0">
      <w:pPr>
        <w:rPr>
          <w:rFonts w:eastAsia="Times New Roman" w:cs="Times New Roman"/>
          <w:lang w:val="en-US"/>
        </w:rPr>
      </w:pPr>
      <w:r w:rsidRPr="00F02A52">
        <w:rPr>
          <w:rFonts w:eastAsia="Times New Roman" w:cs="Times New Roman"/>
          <w:lang w:val="en-US"/>
        </w:rPr>
        <w:t xml:space="preserve">Policy instruments are often analyzed regarding their effectiveness and efficiency (including cost-effectiveness) in reaching an environmental objective. Effectiveness comprises the assessment of the outcomes achieved with respect to different policy approaches, while efficiency deals with the (economic) comparison of inputs and outputs. Further policy assessment criteria include equity, social and distributive impacts, policy coherence, administrative feasibility, relevance and institutional requirements, among other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BN" : "1891853139", "author" : [ { "dropping-particle" : "", "family" : "Sterner", "given" : "Thomas", "non-dropping-particle" : "", "parse-names" : false, "suffix" : "" } ], "id" : "ITEM-1", "issued" : { "date-parts" : [ [ "2003" ] ] }, "number-of-pages" : "504", "publisher" : "Resources for the Future", "publisher-place" : "Washhington, DC", "title" : "Policy Instruments for Environmental and Natural Resource Management", "type" : "book" }, "uris" : [ "http://www.mendeley.com/documents/?uuid=f9a2e293-fa83-46ec-9ef1-c782cd8003b8" ] }, { "id" : "ITEM-2", "itemData" : { "ISBN" : "9789264153608", "author" : [ { "dropping-particle" : "", "family" : "OECD", "given" : "", "non-dropping-particle" : "", "parse-names" : false, "suffix" : "" } ], "id" : "ITEM-2", "issued" : { "date-parts" : [ [ "1997" ] ] }, "number-of-pages" : "144", "publisher" : "OECD Publishing", "publisher-place" : "Paris", "title" : "Evaluating Economic Instruments for Environmental Policy", "type" : "book" }, "uris" : [ "http://www.mendeley.com/documents/?uuid=0d9113b6-41be-48d0-a677-ac270c0d2aa9" ] }, { "id" : "ITEM-3", "itemData" : { "author" : [ { "dropping-particle" : "", "family" : "Turner", "given" : "R Kerry", "non-dropping-particle" : "", "parse-names" : false, "suffix" : "" }, { "dropping-particle" : "", "family" : "Opschoor", "given" : "Johannes B", "non-dropping-particle" : "", "parse-names" : false, "suffix" : "" } ], "container-title" : "Economic Incentives and Environmental Policies: Principles and Practice", "editor" : [ { "dropping-particle" : "", "family" : "Opschoor", "given" : "Johannes B", "non-dropping-particle" : "", "parse-names" : false, "suffix" : "" }, { "dropping-particle" : "", "family" : "Turner", "given" : "R Kerry", "non-dropping-particle" : "", "parse-names" : false, "suffix" : "" } ], "id" : "ITEM-3", "issued" : { "date-parts" : [ [ "1994" ] ] }, "page" : "1-38", "publisher" : "Kluwer", "publisher-place" : "Dordrecht", "title" : "Environmental Economics and Environmental Policy Instruments: Introduction and Overview", "type" : "chapter" }, "uris" : [ "http://www.mendeley.com/documents/?uuid=9273f505-4834-46dd-9f0d-646834fb7fdb" ] }, { "id" : "ITEM-4", "itemData" : { "abstract" : "Biodiversity conservation usually builds on strategies involving a wide range of policy instruments. Within these policy mixes, the use of economic instruments for biodiversity policies and the provision of ecosystem services gains increasing attention, not least in the context of the recent TEEB initiative on The Economics of Ecosystems and Biodiversity. However, there are still many open questions regarding the combination of several instruments in a policy mix. For example, what is the role of economic instruments vis\u2010\u00e0\u2010vis regulatory approaches in biodiversity policies? How can the various instruments be assessed in their contribution to conservation objectives, cost-effectiveness, social and distributional impacts as well as institutional requirements, when the focus is on assessing policy mixes rather than single instruments? Thus far, economic analysis of policy instruments has focused on the assessment of single instruments. The sparse literature available on policy mixes mostly deals with pollution and emissions\u2019 related policies rather than with biodiversity conservation and the provision of ecosystem services. Building on first results of the EU\u2010funded project POLICYMIX, this report outlines the challenges involved in assessing the role of economic instruments in policy mixes for biodiversity conservation and ecosystem services provision. We aim to clarify the term policy mix in this application field and provide justifications for using policy mixes instead of focusing on single instruments. Against this background, we then review important instrument categories for biodiversity conservation and the provision of forest ecosystem services. Instrument types to be covered include regulation and spatial planning, offsets, habitat banking and trading schemes, ecological fiscal transfers, payments for environmental services (PES), forest certification, and \u2013 due to its relevance for forest conservation \u2013 REDD (Reducing Emissions from Deforestation and forest Degradation) as an international PES scheme. Finally, a synthesis chapter presents our aggregated findings on assessing policy mixes as well as the role of instruments in a policy mix. We shortly summarise results as presented by the individual reviews and elaborate major characteristics of each instrument or instrument category as regards their roles in a policy mix. In practice, most single instruments do not exist alone; they are implemented in a policy mix context. Some instruments complem\u2026", "container-title" : "POLICYMIX Report, Issue No. 2/2011", "editor" : [ { "dropping-particle" : "", "family" : "Ring", "given" : "Irene", "non-dropping-particle" : "", "parse-names" : false, "suffix" : "" }, { "dropping-particle" : "", "family" : "Schr\u00f6ter-Schlaack", "given" : "Christoph", "non-dropping-particle" : "", "parse-names" : false, "suffix" : "" } ], "id" : "ITEM-4", "issued" : { "date-parts" : [ [ "2011" ] ] }, "note" : "NULL", "number-of-pages" : "119-144", "publisher" : "Helmholtz Centre for Environmental Research \u2013 UFZ", "publisher-place" : "Leipzig", "title" : "Instrument Mixes for Biodiversity Policies", "type" : "report" }, "uris" : [ "http://www.mendeley.com/documents/?uuid=23523a59-fc52-40a5-9d6e-135827927abe" ] } ], "mendeley" : { "formattedCitation" : "(OECD, 1997; Ring &amp; Schr\u00f6ter-Schlaack, 2011; Sterner, 2003; R. K. Turner &amp; Opschoor, 1994)", "plainTextFormattedCitation" : "(OECD, 1997; Ring &amp; Schr\u00f6ter-Schlaack, 2011; Sterner, 2003; R. K. Turner &amp; Opschoor, 1994)", "previouslyFormattedCitation" : "(OECD, 1997; Ring &amp; Schr\u00f6ter-Schlaack, 2011; Sterner, 2003; R. K. Turner &amp; Opschoor, 1994)"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OECD, 1997; Ring &amp; Schröter-Schlaack, 2011; Sterner, 2003; Turner &amp; Opschoor, 1994)</w:t>
      </w:r>
      <w:r w:rsidRPr="00F02A52">
        <w:rPr>
          <w:rFonts w:eastAsia="Times New Roman" w:cs="Times New Roman"/>
          <w:lang w:val="en-US"/>
        </w:rPr>
        <w:fldChar w:fldCharType="end"/>
      </w:r>
      <w:r w:rsidRPr="00F02A52">
        <w:rPr>
          <w:rFonts w:eastAsia="Times New Roman" w:cs="Times New Roman"/>
          <w:lang w:val="en-US"/>
        </w:rPr>
        <w:t xml:space="preserve">. Equity touches upon raising social awareness and enhancing participation as well as legitimacy and transparency in the decision-making process, thereby improving the distribution of benefits and reducing social conflict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16/S0921-8009(02)00092-7", "ISSN" : "09218009", "abstract" : "Discourse-based methods involving small groups of citizens have yet to be thoroughly engaged in the practice of ecosystem valuation. This remains true despite the fact that many ecosystem goods and services\u2014such as clean air, biodiversity, and unpolluted lakes and rivers\u2014are considered to be public goods. The conventional application of ecosystem valuation relies heavily on methodologies such as contingent valuation, in which individuals are asked to express the value they attach to ecosystem goods and services in social isolation. The difference between the public nature of ecosystem services and their valuation through individual expression has thus recently led to calls for more deliberative forms of environmental valuation. Because the allocation of ecosystem services directly affects many people and raises normative questions about social equity, it is argued that carefully designed discursive methods will help ensure the achievement of social equity goals. In this paper, we examine the theoretical and normative assumptions that rest beneath the proposed turn towards discourse-based methods, and identify procedures for testing their application in the field.", "author" : [ { "dropping-particle" : "", "family" : "Wilson", "given" : "Matthew A", "non-dropping-particle" : "", "parse-names" : false, "suffix" : "" }, { "dropping-particle" : "", "family" : "Howarth", "given" : "Richard B", "non-dropping-particle" : "", "parse-names" : false, "suffix" : "" } ], "container-title" : "Ecological Economics", "id" : "ITEM-1", "issue" : "3", "issued" : { "date-parts" : [ [ "2002", "6" ] ] }, "page" : "431-443", "title" : "Discourse-based valuation of ecosystem services: establishing fair outcomes through group deliberation", "type" : "article-journal", "volume" : "41" }, "uris" : [ "http://www.mendeley.com/documents/?uuid=ce553e74-357a-4c49-8dac-71956e74d2e0" ] }, { "id" : "ITEM-2", "itemData" : { "DOI" : "10.1371/journal.pone.0038970", "ISBN" : "1932-6203", "ISSN" : "19326203", "PMID" : "22720006", "abstract" : "Ecosystem service assessments have increasingly been used to support environmental management policies, mainly based on biophysical and economic indicators. However, few studies have coped with the social-cultural dimension of ecosystem services, despite being considered a research priority. We examined how ecosystem service bundles and trade-offs emerge from diverging social preferences toward ecosystem services delivered by various types of ecosystems in Spain. We conducted 3,379 direct face-to-face questionnaires in eight different case study sites from 2007 to 2011. Overall, 90.5% of the sampled population recognized the ecosystem\u2019s capacity to deliver services. Formal studies, environmental behavior, and gender variables influenced the probability of people recognizing the ecosystem\u2019s capacity to provide services. The ecosystem services most frequently perceived by people were regulating services; of those, air purification held the greatest importance. However, statistical analysis showed that socio-cultural factors and the conservation management strategy of ecosystems (i.e., National Park, Natural Park, or a non-protected area) have an effect on social preferences toward ecosystem services. Ecosystem service trade-offs and bundles were identified by analyzing social preferences through multivariate analysis (redundancy analysis and hierarchical cluster analysis). We found a clear trade-off among provisioning services (and recreational hunting) versus regulating services and almost all cultural services. We identified three ecosystem service bundles associated with the conservation management strategy and the rural-urban gradient. We conclude that socio- cultural preferences toward ecosystem services can serve as a tool to identify relevant services for people, the factors underlying these social preferences, and emerging ecosystem service bundles and trade-offs.", "author" : [ { "dropping-particle" : "", "family" : "Martin-Lopez", "given" : "Berta", "non-dropping-particle" : "", "parse-names" : false, "suffix" : "" }, { "dropping-particle" : "", "family" : "Iniesta-Arandia", "given" : "Irene", "non-dropping-particle" : "", "parse-names" : false, "suffix" : "" }, { "dropping-particle" : "", "family" : "Garcia-Llorente", "given" : "Marina", "non-dropping-particle" : "", "parse-names" : false, "suffix" : "" }, { "dropping-particle" : "", "family" : "Palomo", "given" : "Ignacio", "non-dropping-particle" : "", "parse-names" : false, "suffix" : "" }, { "dropping-particle" : "", "family" : "Casado-Arzuaga", "given" : "Izaskun", "non-dropping-particle" : "", "parse-names" : false, "suffix" : "" }, { "dropping-particle" : "", "family" : "Amo", "given" : "David Garcia", "non-dropping-particle" : "Del", "parse-names" : false, "suffix" : "" }, { "dropping-particle" : "", "family" : "Gomez-Baggethun", "given" : "Erik", "non-dropping-particle" : "", "parse-names" : false, "suffix" : "" }, { "dropping-particle" : "", "family" : "Oteros-Rozas", "given" : "Elisa", "non-dropping-particle" : "", "parse-names" : false, "suffix" : "" }, { "dropping-particle" : "", "family" : "Palacios-Agundez", "given" : "Igone", "non-dropping-particle" : "", "parse-names" : false, "suffix" : "" }, { "dropping-particle" : "", "family" : "Willaarts", "given" : "Barbara", "non-dropping-particle" : "", "parse-names" : false, "suffix" : "" }, { "dropping-particle" : "", "family" : "Gonzalez", "given" : "Jose A.", "non-dropping-particle" : "", "parse-names" : false, "suffix" : "" }, { "dropping-particle" : "", "family" : "Santos-Martin", "given" : "Fernando", "non-dropping-particle" : "", "parse-names" : false, "suffix" : "" }, { "dropping-particle" : "", "family" : "Onaindia", "given" : "Miren", "non-dropping-particle" : "", "parse-names" : false, "suffix" : "" }, { "dropping-particle" : "", "family" : "Lopez-Santiago", "given" : "Cesar", "non-dropping-particle" : "", "parse-names" : false, "suffix" : "" }, { "dropping-particle" : "", "family" : "Montes", "given" : "Carlos", "non-dropping-particle" : "", "parse-names" : false, "suffix" : "" } ], "container-title" : "PLoS ONE", "id" : "ITEM-2", "issue" : "6", "issued" : { "date-parts" : [ [ "2012" ] ] }, "page" : "e38970", "title" : "Uncovering ecosystem service bundles through social preferences", "type" : "article-journal", "volume" : "7" }, "uris" : [ "http://www.mendeley.com/documents/?uuid=36b8a28f-390b-48de-960c-4b831f7fa01e" ] }, { "id" : "ITEM-3", "itemData" : { "DOI" : "10.1371/journal. pone.0132232", "ISSN" : "1932-6203", "abstract" : "The ecosystem services framework has enabled the broader public to acknowledge the benefits nature provides to different stakeholders. However, not all stakeholders benefit equally from these services. Rather, power relationships are a key factor influencing the access of individuals or groups to ecosystem services. In this paper, we propose an adaptation of the \"cascade\" framework for ecosystem services to integrate the analysis of ecological interactions among ecosystem services and stakeholders' interactions, reflecting power relationships that mediate ecosystem services flows. We illustrate its application using the floodplain of the River Piedra (Spain) as a case study. First, we used structural equation modelling (SEM) to model the dependence relationships among ecosystem services. Second, we performed semi-structured interviews to identify formal power relationships among stakeholders. Third, we depicted ecosystem services according to stakeholders' ability to use, manage or impair ecosystem services in order to expose how power relationships mediate access to ecosystem services. Our results revealed that the strongest power was held by those stakeholders who managed (although did not use) those keystone ecosystem properties and services that determine the provision of other services (i.e., intermediate regulating and final services). In contrast, non-empowered stakeholders were only able to access the remaining non-excludable and non-rival ecosystem services (i.e., some of the cultural services, freshwater supply, water quality, and biological control). In addition, land stewardship, access rights, and governance appeared as critical factors determining the status of ecosystem services. Finally, we stress the need to analyse the role of stakeholders and their relationships to foster equal access to ecosystem services.", "author" : [ { "dropping-particle" : "", "family" : "Felipe-Lucia", "given" : "Mar\u00eda R", "non-dropping-particle" : "", "parse-names" : false, "suffix" : "" }, { "dropping-particle" : "", "family" : "Mart\u00edn-L\u00f3pez", "given" : "Berta", "non-dropping-particle" : "", "parse-names" : false, "suffix" : "" }, { "dropping-particle" : "", "family" : "Lavorel", "given" : "Sandra", "non-dropping-particle" : "", "parse-names" : false, "suffix" : "" }, { "dropping-particle" : "", "family" : "Berraquero-D\u00edaz", "given" : "Luis", "non-dropping-particle" : "", "parse-names" : false, "suffix" : "" }, { "dropping-particle" : "", "family" : "Escalera-Reyes", "given" : "Javier", "non-dropping-particle" : "", "parse-names" : false, "suffix" : "" }, { "dropping-particle" : "", "family" : "Com\u00edn", "given" : "Francisco A", "non-dropping-particle" : "", "parse-names" : false, "suffix" : "" } ], "container-title" : "PloS one", "id" : "ITEM-3", "issue" : "7", "issued" : { "date-parts" : [ [ "2015", "1", "22" ] ] }, "page" : "e0132232", "publisher" : "Public Library of Science", "title" : "Ecosystem Services Flows: Why Stakeholders' Power Relationships Matter", "type" : "article-journal", "volume" : "10" }, "uris" : [ "http://www.mendeley.com/documents/?uuid=8db9ba60-3c4a-41af-a1c9-f5ea3f9086b4" ] }, { "id" : "ITEM-4", "itemData" : { "DOI" : "10.1787/9789264034341-en", "ISBN" : "9789264034310", "author" : [ { "dropping-particle" : "", "family" : "Bagnoli", "given" : "Philip", "non-dropping-particle" : "", "parse-names" : false, "suffix" : "" }, { "dropping-particle" : "", "family" : "Goeschl", "given" : "Timo", "non-dropping-particle" : "", "parse-names" : false, "suffix" : "" }, { "dropping-particle" : "", "family" : "Kov\u00e1cs", "given" : "Eszter", "non-dropping-particle" : "", "parse-names" : false, "suffix" : "" } ], "id" : "ITEM-4", "issued" : { "date-parts" : [ [ "2008" ] ] }, "publisher" : "OECD", "publisher-place" : "Paris", "title" : "People and Biodiversity Policies. Impacts, Issues and Strategies for Policy Action", "type" : "book" }, "uris" : [ "http://www.mendeley.com/documents/?uuid=6881f401-7ed4-4d30-973e-8ef1d278ec2d" ] }, { "id" : "ITEM-5", "itemData" : { "author" : [ { "dropping-particle" : "", "family" : "Grieg-Gran", "given" : "Maryanne", "non-dropping-particle" : "", "parse-names" : false, "suffix" : "" }, { "dropping-particle" : "", "family" : "Svarstad", "given" : "Hanne", "non-dropping-particle" : "", "parse-names" : false, "suffix" : "" }, { "dropping-particle" : "", "family" : "Porras", "given" : "Ina", "non-dropping-particle" : "", "parse-names" : false, "suffix" : "" }, { "dropping-particle" : "", "family" : "Mohammed", "given" : "Essam Yassin", "non-dropping-particle" : "", "parse-names" : false, "suffix" : "" } ], "container-title" : "POLICYMIX Technical Brief No.8", "id" : "ITEM-5", "issued" : { "date-parts" : [ [ "2013" ] ] }, "number" : "POLICYMIX Technical Brief", "publisher" : "Norwegian Institute for Nature Research (NINA)", "title" : "Best Practice Guidelines for Assessing Social Impacts and Legitimacy of Conservation Policy Instruments", "type" : "report" }, "uris" : [ "http://www.mendeley.com/documents/?uuid=6db4ea1c-a6be-4938-b808-ecc4b46c4ba6" ] }, { "id" : "ITEM-6", "itemData" : { "DOI" : "10.1016/j.envsci.2012.10.006", "ISSN" : "14629011", "author" : [ { "dropping-particle" : "", "family" : "McDermott", "given" : "Melanie", "non-dropping-particle" : "", "parse-names" : false, "suffix" : "" }, { "dropping-particle" : "", "family" : "Mahanty", "given" : "Sango", "non-dropping-particle" : "", "parse-names" : false, "suffix" : "" }, { "dropping-particle" : "", "family" : "Schreckenberg", "given" : "Kate", "non-dropping-particle" : "", "parse-names" : false, "suffix" : "" } ], "container-title" : "Environmental Science &amp; Policy", "id" : "ITEM-6", "issued" : { "date-parts" : [ [ "2013", "11" ] ] }, "page" : "416-427", "title" : "Examining equity: A multidimensional framework for assessing equity in payments for ecosystem services", "type" : "article-journal", "volume" : "33" }, "uris" : [ "http://www.mendeley.com/documents/?uuid=9e265fa0-cbf7-393f-8a09-df3639a77855" ] } ], "mendeley" : { "formattedCitation" : "(Bagnoli, Goeschl, &amp; Kov\u00e1cs, 2008; Felipe-Lucia et al., 2015; Grieg-Gran, Svarstad, Porras, &amp; Mohammed, 2013; Martin-Lopez et al., 2012; McDermott, Mahanty, &amp; Schreckenberg, 2013; Wilson &amp; Howarth, 2002)", "plainTextFormattedCitation" : "(Bagnoli, Goeschl, &amp; Kov\u00e1cs, 2008; Felipe-Lucia et al., 2015; Grieg-Gran, Svarstad, Porras, &amp; Mohammed, 2013; Martin-Lopez et al., 2012; McDermott, Mahanty, &amp; Schreckenberg, 2013; Wilson &amp; Howarth, 2002)", "previouslyFormattedCitation" : "(Bagnoli, Goeschl, &amp; Kov\u00e1cs, 2008; Felipe-Lucia et al., 2015; Grieg-Gran, Svarstad, Porras, &amp; Mohammed, 2013; Martin-Lopez et al., 2012; McDermott, Mahanty, &amp; Schreckenberg, 2013; Wilson &amp; Howarth, 2002)"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Bagnoli</w:t>
      </w:r>
      <w:r w:rsidR="00404572">
        <w:rPr>
          <w:rFonts w:eastAsia="Times New Roman" w:cs="Times New Roman"/>
          <w:i/>
          <w:lang w:val="en-US"/>
        </w:rPr>
        <w:t xml:space="preserve"> et al.</w:t>
      </w:r>
      <w:r w:rsidRPr="00F02A52">
        <w:rPr>
          <w:rFonts w:eastAsia="Times New Roman" w:cs="Times New Roman"/>
          <w:lang w:val="en-US"/>
        </w:rPr>
        <w:t xml:space="preserve">, 2008; Felipe-Lucia </w:t>
      </w:r>
      <w:r w:rsidR="009E3418" w:rsidRPr="009E3418">
        <w:rPr>
          <w:rFonts w:eastAsia="Times New Roman" w:cs="Times New Roman"/>
          <w:i/>
          <w:lang w:val="en-US"/>
        </w:rPr>
        <w:t>et al.</w:t>
      </w:r>
      <w:r w:rsidRPr="00F02A52">
        <w:rPr>
          <w:rFonts w:eastAsia="Times New Roman" w:cs="Times New Roman"/>
          <w:lang w:val="en-US"/>
        </w:rPr>
        <w:t>, 2015; Grieg-Gran</w:t>
      </w:r>
      <w:r w:rsidR="00404572">
        <w:rPr>
          <w:rFonts w:eastAsia="Times New Roman" w:cs="Times New Roman"/>
          <w:i/>
          <w:lang w:val="en-US"/>
        </w:rPr>
        <w:t xml:space="preserve"> et al.</w:t>
      </w:r>
      <w:r w:rsidRPr="00F02A52">
        <w:rPr>
          <w:rFonts w:eastAsia="Times New Roman" w:cs="Times New Roman"/>
          <w:lang w:val="en-US"/>
        </w:rPr>
        <w:t>, 2013; Mart</w:t>
      </w:r>
      <w:r w:rsidR="002656C8">
        <w:rPr>
          <w:rFonts w:eastAsia="Times New Roman" w:cs="Times New Roman"/>
          <w:lang w:val="en-US"/>
        </w:rPr>
        <w:t>í</w:t>
      </w:r>
      <w:r w:rsidRPr="00F02A52">
        <w:rPr>
          <w:rFonts w:eastAsia="Times New Roman" w:cs="Times New Roman"/>
          <w:lang w:val="en-US"/>
        </w:rPr>
        <w:t>n-L</w:t>
      </w:r>
      <w:r w:rsidR="002656C8">
        <w:rPr>
          <w:rFonts w:eastAsia="Times New Roman" w:cs="Times New Roman"/>
          <w:lang w:val="en-US"/>
        </w:rPr>
        <w:t>ó</w:t>
      </w:r>
      <w:r w:rsidRPr="00F02A52">
        <w:rPr>
          <w:rFonts w:eastAsia="Times New Roman" w:cs="Times New Roman"/>
          <w:lang w:val="en-US"/>
        </w:rPr>
        <w:t xml:space="preserve">pez </w:t>
      </w:r>
      <w:r w:rsidR="009E3418" w:rsidRPr="009E3418">
        <w:rPr>
          <w:rFonts w:eastAsia="Times New Roman" w:cs="Times New Roman"/>
          <w:i/>
          <w:lang w:val="en-US"/>
        </w:rPr>
        <w:t>et al.</w:t>
      </w:r>
      <w:r w:rsidRPr="00F02A52">
        <w:rPr>
          <w:rFonts w:eastAsia="Times New Roman" w:cs="Times New Roman"/>
          <w:lang w:val="en-US"/>
        </w:rPr>
        <w:t>, 2012; McDermott</w:t>
      </w:r>
      <w:r w:rsidR="00404572">
        <w:rPr>
          <w:rFonts w:eastAsia="Times New Roman" w:cs="Times New Roman"/>
          <w:i/>
          <w:lang w:val="en-US"/>
        </w:rPr>
        <w:t xml:space="preserve"> et al.</w:t>
      </w:r>
      <w:r w:rsidRPr="00F02A52">
        <w:rPr>
          <w:rFonts w:eastAsia="Times New Roman" w:cs="Times New Roman"/>
          <w:lang w:val="en-US"/>
        </w:rPr>
        <w:t>, 2013; Wilson &amp; Howarth, 2002)</w:t>
      </w:r>
      <w:r w:rsidRPr="00F02A52">
        <w:rPr>
          <w:rFonts w:eastAsia="Times New Roman" w:cs="Times New Roman"/>
          <w:lang w:val="en-US"/>
        </w:rPr>
        <w:fldChar w:fldCharType="end"/>
      </w:r>
      <w:r w:rsidRPr="00F02A52">
        <w:rPr>
          <w:rFonts w:eastAsia="Times New Roman" w:cs="Times New Roman"/>
          <w:lang w:val="en-US"/>
        </w:rPr>
        <w:t xml:space="preserve"> (see also </w:t>
      </w:r>
      <w:r w:rsidRPr="007A1B0C">
        <w:rPr>
          <w:rFonts w:eastAsia="Times New Roman" w:cs="Times New Roman"/>
          <w:lang w:val="en-US"/>
        </w:rPr>
        <w:t>Chapter 2, Section 2.3.4).</w:t>
      </w:r>
      <w:r w:rsidRPr="00F02A52">
        <w:rPr>
          <w:rFonts w:eastAsia="Times New Roman" w:cs="Times New Roman"/>
          <w:lang w:val="en-US"/>
        </w:rPr>
        <w:t xml:space="preserve"> However, it should be acknowledged that it is extremely difficult to assess and to draw general conclusions on the effectiveness, efficiency or equity of any given instrument category </w:t>
      </w:r>
      <w:r w:rsidRPr="00F02A52">
        <w:rPr>
          <w:rFonts w:eastAsia="Times New Roman" w:cs="Times New Roman"/>
          <w:lang w:val="en-US"/>
        </w:rPr>
        <w:lastRenderedPageBreak/>
        <w:t xml:space="preserve">or a mix of instruments as, ultimately, their success largely depends on instrument design and the coordination and integration between different policy fields. </w:t>
      </w:r>
    </w:p>
    <w:p w14:paraId="22713797" w14:textId="77777777" w:rsidR="00E97DE0" w:rsidRPr="00F02A52" w:rsidRDefault="00E97DE0" w:rsidP="00E97DE0">
      <w:pPr>
        <w:rPr>
          <w:rFonts w:eastAsia="Times New Roman" w:cs="Times New Roman"/>
          <w:lang w:val="en-US"/>
        </w:rPr>
      </w:pPr>
    </w:p>
    <w:p w14:paraId="6C6E6283" w14:textId="77777777" w:rsidR="00E97DE0" w:rsidRPr="00F02A52" w:rsidRDefault="00E97DE0" w:rsidP="007A3472">
      <w:pPr>
        <w:pStyle w:val="Heading2"/>
      </w:pPr>
      <w:bookmarkStart w:id="1756" w:name="_Toc496001172"/>
      <w:bookmarkStart w:id="1757" w:name="_Toc502909631"/>
      <w:bookmarkStart w:id="1758" w:name="_Toc504380743"/>
      <w:bookmarkStart w:id="1759" w:name="_Toc519504781"/>
      <w:bookmarkStart w:id="1760" w:name="_Toc450554974"/>
      <w:bookmarkStart w:id="1761" w:name="_Toc476941855"/>
      <w:r w:rsidRPr="00F02A52">
        <w:t>International, regional and transboundary environmental governance</w:t>
      </w:r>
      <w:bookmarkEnd w:id="1756"/>
      <w:bookmarkEnd w:id="1757"/>
      <w:bookmarkEnd w:id="1758"/>
      <w:bookmarkEnd w:id="1759"/>
    </w:p>
    <w:p w14:paraId="61C62071" w14:textId="77777777" w:rsidR="00E97DE0" w:rsidRPr="00F02A52" w:rsidRDefault="00E97DE0" w:rsidP="00147745">
      <w:pPr>
        <w:pStyle w:val="Heading3"/>
        <w:rPr>
          <w:lang w:val="en-US"/>
        </w:rPr>
      </w:pPr>
      <w:bookmarkStart w:id="1762" w:name="_Toc502909632"/>
      <w:bookmarkStart w:id="1763" w:name="_Toc504380744"/>
      <w:bookmarkStart w:id="1764" w:name="_Toc519504782"/>
      <w:r w:rsidRPr="00F02A52">
        <w:rPr>
          <w:lang w:val="en-US"/>
        </w:rPr>
        <w:t>Intergovernmental and non-governmental organizations</w:t>
      </w:r>
      <w:bookmarkEnd w:id="1762"/>
      <w:bookmarkEnd w:id="1763"/>
      <w:bookmarkEnd w:id="1764"/>
    </w:p>
    <w:p w14:paraId="08D77BC7" w14:textId="6BE19084" w:rsidR="00E97DE0" w:rsidRPr="00F02A52" w:rsidRDefault="00E97DE0" w:rsidP="00E97DE0">
      <w:pPr>
        <w:rPr>
          <w:lang w:val="en-US"/>
        </w:rPr>
      </w:pPr>
      <w:r w:rsidRPr="00F02A52">
        <w:rPr>
          <w:lang w:val="en-US"/>
        </w:rPr>
        <w:t xml:space="preserve">In Europe and Central Asia environmental governance at the international level is based on a network of intergovernmental organizations and international non-governmental organizations, </w:t>
      </w:r>
      <w:r w:rsidR="009C58A4">
        <w:rPr>
          <w:lang w:val="en-US"/>
        </w:rPr>
        <w:t>which</w:t>
      </w:r>
      <w:r w:rsidRPr="00F02A52">
        <w:rPr>
          <w:lang w:val="en-US"/>
        </w:rPr>
        <w:t xml:space="preserve"> plays an increasingly significant role </w:t>
      </w:r>
      <w:r w:rsidRPr="00F02A52">
        <w:rPr>
          <w:lang w:val="en-US"/>
        </w:rPr>
        <w:fldChar w:fldCharType="begin" w:fldLock="1"/>
      </w:r>
      <w:r>
        <w:rPr>
          <w:lang w:val="en-US"/>
        </w:rPr>
        <w:instrText>ADDIN CSL_CITATION { "citationItems" : [ { "id" : "ITEM-1", "itemData" : { "ISBN" : "0-970-7882-2-3", "author" : [ { "dropping-particle" : "", "family" : "Esty", "given" : "D. C.", "non-dropping-particle" : "", "parse-names" : false, "suffix" : "" }, { "dropping-particle" : "", "family" : "Ivanova", "given" : "M. H.", "non-dropping-particle" : "", "parse-names" : false, "suffix" : "" } ], "id" : "ITEM-1", "issued" : { "date-parts" : [ [ "2002" ] ] }, "note" : "NULL", "number-of-pages" : "255", "publisher" : "Yale School of Forestry &amp; Environmental Studies", "publisher-place" : "New Haven CT", "title" : "Global Environmental Governance: Options &amp; Opportunities", "type" : "book" }, "uris" : [ "http://www.mendeley.com/documents/?uuid=a75d1f68-3089-3ad5-9828-a381872971e3" ] } ], "mendeley" : { "formattedCitation" : "(Esty &amp; Ivanova, 2002)", "plainTextFormattedCitation" : "(Esty &amp; Ivanova, 2002)", "previouslyFormattedCitation" : "(Esty &amp; Ivanova, 2002)" }, "properties" : {  }, "schema" : "https://github.com/citation-style-language/schema/raw/master/csl-citation.json" }</w:instrText>
      </w:r>
      <w:r w:rsidRPr="00F02A52">
        <w:rPr>
          <w:lang w:val="en-US"/>
        </w:rPr>
        <w:fldChar w:fldCharType="separate"/>
      </w:r>
      <w:r w:rsidRPr="00F02A52">
        <w:rPr>
          <w:lang w:val="en-US"/>
        </w:rPr>
        <w:t>(Esty &amp; Ivanova, 2002)</w:t>
      </w:r>
      <w:r w:rsidRPr="00F02A52">
        <w:rPr>
          <w:lang w:val="en-US"/>
        </w:rPr>
        <w:fldChar w:fldCharType="end"/>
      </w:r>
      <w:r w:rsidRPr="00F02A52">
        <w:rPr>
          <w:lang w:val="en-US"/>
        </w:rPr>
        <w:t xml:space="preserve"> and </w:t>
      </w:r>
      <w:r w:rsidR="009C58A4">
        <w:rPr>
          <w:lang w:val="en-US"/>
        </w:rPr>
        <w:t xml:space="preserve">also </w:t>
      </w:r>
      <w:r w:rsidRPr="00F02A52">
        <w:rPr>
          <w:lang w:val="en-US"/>
        </w:rPr>
        <w:t>advocates for specific policies at the international as well as national and subnational level</w:t>
      </w:r>
      <w:r w:rsidR="009C58A4">
        <w:rPr>
          <w:lang w:val="en-US"/>
        </w:rPr>
        <w:t>s</w:t>
      </w:r>
      <w:r w:rsidRPr="00F02A52">
        <w:rPr>
          <w:lang w:val="en-US"/>
        </w:rPr>
        <w:t xml:space="preserve"> </w:t>
      </w:r>
      <w:r w:rsidRPr="00F02A52">
        <w:rPr>
          <w:lang w:val="en-US"/>
        </w:rPr>
        <w:fldChar w:fldCharType="begin" w:fldLock="1"/>
      </w:r>
      <w:r>
        <w:rPr>
          <w:lang w:val="en-US"/>
        </w:rPr>
        <w:instrText>ADDIN CSL_CITATION { "citationItems" : [ { "id" : "ITEM-1", "itemData" : { "ISBN" : "0-970-7882-2-3", "author" : [ { "dropping-particle" : "", "family" : "Esty", "given" : "D. C.", "non-dropping-particle" : "", "parse-names" : false, "suffix" : "" }, { "dropping-particle" : "", "family" : "Ivanova", "given" : "M. H.", "non-dropping-particle" : "", "parse-names" : false, "suffix" : "" } ], "id" : "ITEM-1", "issued" : { "date-parts" : [ [ "2002" ] ] }, "note" : "NULL", "number-of-pages" : "255", "publisher" : "Yale School of Forestry &amp; Environmental Studies", "publisher-place" : "New Haven CT", "title" : "Global Environmental Governance: Options &amp; Opportunities", "type" : "book" }, "uris" : [ "http://www.mendeley.com/documents/?uuid=a75d1f68-3089-3ad5-9828-a381872971e3" ] }, { "id" : "ITEM-2", "itemData" : { "DOI" : "10.1111/isqu.12132", "author" : [ { "dropping-particle" : "", "family" : "Eilstrup-Sangiovanni", "given" : "Mette", "non-dropping-particle" : "", "parse-names" : false, "suffix" : "" }, { "dropping-particle" : "", "family" : "Bondaroff", "given" : "Teale N. Phelps", "non-dropping-particle" : "", "parse-names" : false, "suffix" : "" } ], "container-title" : "International Studies Quarterly", "id" : "ITEM-2", "issue" : "2", "issued" : { "date-parts" : [ [ "2014", "6" ] ] }, "note" : "NULL", "page" : "348-361", "title" : "From Advocacy to Confrontation: Direct Enforcement by Environmental NGOs", "type" : "article-journal", "volume" : "58" }, "uris" : [ "http://www.mendeley.com/documents/?uuid=eb53b964-4da8-334e-998b-19c2d3dbd485" ] } ], "mendeley" : { "formattedCitation" : "(Eilstrup-Sangiovanni &amp; Bondaroff, 2014; Esty &amp; Ivanova, 2002)", "plainTextFormattedCitation" : "(Eilstrup-Sangiovanni &amp; Bondaroff, 2014; Esty &amp; Ivanova, 2002)", "previouslyFormattedCitation" : "(Eilstrup-Sangiovanni &amp; Bondaroff, 2014; Esty &amp; Ivanova, 2002)" }, "properties" : {  }, "schema" : "https://github.com/citation-style-language/schema/raw/master/csl-citation.json" }</w:instrText>
      </w:r>
      <w:r w:rsidRPr="00F02A52">
        <w:rPr>
          <w:lang w:val="en-US"/>
        </w:rPr>
        <w:fldChar w:fldCharType="separate"/>
      </w:r>
      <w:r w:rsidRPr="00F02A52">
        <w:rPr>
          <w:lang w:val="en-US"/>
        </w:rPr>
        <w:t>(Eilstrup-Sangiovanni &amp; Bondaroff, 2014; Esty &amp; Ivanova, 2002)</w:t>
      </w:r>
      <w:r w:rsidRPr="00F02A52">
        <w:rPr>
          <w:lang w:val="en-US"/>
        </w:rPr>
        <w:fldChar w:fldCharType="end"/>
      </w:r>
      <w:r w:rsidRPr="00F02A52">
        <w:rPr>
          <w:lang w:val="en-US"/>
        </w:rPr>
        <w:t xml:space="preserve">. Membership of intergovernmental organizations may comprise sovereign states or of other intergovernmental organizations with the main aim of creating a mechanism for countries to work more successfully together in, for example, the areas of biodiversity, </w:t>
      </w:r>
      <w:r>
        <w:rPr>
          <w:lang w:val="en-US"/>
        </w:rPr>
        <w:t xml:space="preserve">nature’s contributions to people, </w:t>
      </w:r>
      <w:r w:rsidRPr="00F02A52">
        <w:rPr>
          <w:lang w:val="en-US"/>
        </w:rPr>
        <w:t xml:space="preserve">and </w:t>
      </w:r>
      <w:r>
        <w:rPr>
          <w:lang w:val="en-US"/>
        </w:rPr>
        <w:t>good quality of life</w:t>
      </w:r>
      <w:r w:rsidRPr="00F02A52">
        <w:rPr>
          <w:lang w:val="en-US"/>
        </w:rPr>
        <w:t xml:space="preserve">. International non-governmental organizations are generally private, voluntary organizations, whose members are individuals or associations that come together to achieve a common purpose. </w:t>
      </w:r>
    </w:p>
    <w:p w14:paraId="4DB423E9" w14:textId="77777777" w:rsidR="00E97DE0" w:rsidRPr="00F02A52" w:rsidRDefault="00E97DE0" w:rsidP="00E97DE0">
      <w:pPr>
        <w:rPr>
          <w:lang w:val="en-US"/>
        </w:rPr>
      </w:pPr>
    </w:p>
    <w:p w14:paraId="12D27857" w14:textId="77777777" w:rsidR="00E97DE0" w:rsidRPr="00F02A52" w:rsidRDefault="00E97DE0" w:rsidP="001F0516">
      <w:pPr>
        <w:pStyle w:val="Heading4"/>
      </w:pPr>
      <w:bookmarkStart w:id="1765" w:name="_Toc519504783"/>
      <w:r w:rsidRPr="00F02A52">
        <w:t>Intergovernmental organizations</w:t>
      </w:r>
      <w:bookmarkEnd w:id="1765"/>
    </w:p>
    <w:p w14:paraId="2F5F5B27" w14:textId="77777777" w:rsidR="00E97DE0" w:rsidRPr="00F02A52" w:rsidRDefault="00E97DE0" w:rsidP="00E97DE0">
      <w:pPr>
        <w:rPr>
          <w:lang w:val="en-US"/>
        </w:rPr>
      </w:pPr>
      <w:r w:rsidRPr="00F02A52">
        <w:rPr>
          <w:lang w:val="en-US"/>
        </w:rPr>
        <w:t xml:space="preserve">Intergovernmental organizations are bodies based on a formal instrument of agreement such as a treaty or charter and possessing a permanent secretariat performing ongoing tasks </w:t>
      </w:r>
      <w:r w:rsidRPr="00F02A52">
        <w:rPr>
          <w:lang w:val="en-US"/>
        </w:rPr>
        <w:fldChar w:fldCharType="begin" w:fldLock="1"/>
      </w:r>
      <w:r>
        <w:rPr>
          <w:lang w:val="en-US"/>
        </w:rPr>
        <w:instrText>ADDIN CSL_CITATION { "citationItems" : [ { "id" : "ITEM-1", "itemData" : { "ISBN" : "1597260819", "abstract" : "The authors tell the story of how the community of nations, nongovernmental organizations, scientists, and multinational corporations have created an unprecedented set of laws and institutions intended to help solve large-scale environmental problems. Chapter I--Introduction: Toward planetary stewardship. Stewardship assignments: a thought experiment -- The real world: only one earth. Chapter II--global-scale environmental challenges. The globalization of environmental threats -- Ten major global environmental challenges -- Acid rain and regional air pollution -- Ozone depletion -- Climate disruption -- Deforestation -- Land degradation and shortages -- Marine fisheries decline -- Toxic pollutants -- Loss of biological diversity -- Excess nitrogen -- Some connections among the issues -- Underlying drivers of deterioration. Chapter III--From Stockholm to Johannesburg: first attempt at global environmental governance. The Stockholm Conference: setting out -- Stockholm to Rio: across new frontiers -- The earth summit: a peak on the journey -- Rio to Johannesburg: a zigzag trail -- The Johannesburg summit: too steep an incline -- Concluding observations. Chapter IV--Environmental accord: treaties and international environmental law. International law and collective action: the basics-- The ozone layer protection regime: the little engine that could -- Problem identification, fact finding, and agenda setting -- Negotiation, bargaining, and agreement on actions to be taken -- Formal adoption -- Implementation, monitoring, assessment, and strengthening -- Treaty regimes and the other major global environmental threats -- Will climate protection be the next success? Chapter V--Key actors, expanding roles: the United Nations, international organizations, and civil society. The United Nations system -- Development assistance and the environment -- The World Trade Organization, environment, trade, and globalization -- Civil society and governance without governments. Chapter VI--Paths to the future: a second attempt at global environmental governance?. Reformist visions: how to make the system work better -- Cooperative environment -- Capacity -- Concern -- Reformist visions: major innovations -- A world. environment organization -- Opening the system to the public -- Global issue networks -- Alternative visions: how to change the system -- Addressing the underlying drivers: beyond dealing with symptoms -- Natural capitalism: beyond blinkered capitalism -- Ecologi\u2026", "author" : [ { "dropping-particle" : "", "family" : "Speth", "given" : "James Gustave", "non-dropping-particle" : "", "parse-names" : false, "suffix" : "" }, { "dropping-particle" : "", "family" : "Haas", "given" : "Peter M.", "non-dropping-particle" : "", "parse-names" : false, "suffix" : "" } ], "id" : "ITEM-1", "issued" : { "date-parts" : [ [ "2006" ] ] }, "note" : "NULL", "number-of-pages" : "179", "publisher" : "Island Press", "publisher-place" : "Washington", "title" : "Global environmental governance", "type" : "book" }, "uris" : [ "http://www.mendeley.com/documents/?uuid=027b66e2-9a6e-3310-ae85-ca942366ec59" ] }, { "id" : "ITEM-2", "itemData" : { "ISBN" : "026205115X", "abstract" : "Annotation This systematic investigation of the interaction among international and European institutions provides both a theoretical framework for analysis and the first broad overview of this largely uncharted field of research. By offering detailed case studies and a systematic analysis of results, the book examines the effects of institutional interaction on environmental governance and explores the ways in which international and European Union policies can either reinforce or undercut one another. After a conceptual overview in which Oberthu\u0308r and Gehring identify three causal mechanisms by which institutional interaction can affect environmental governance, ten case studies apply this theoretical approach. Six cases use an international institution as their starting point and four begin with a European Union legal instrument. The international regimes examined include the widely known Convention on International Trade in Endangered Species of Wild Flora and Fauna (CITES), Convention on Biological Diversity (CBD), and World Trade Organization and United Nations Framework Convention on Climate Change (UNFCCC). The EU instruments analyzed include lesser-known directives on the protection of habitats, the deliberate release of genetically modified organisms into the environment, and air quality. The studies show that although conflict and interference among different regimes and institutions do take place, synergistic interactions are common. The findings on the importance of, and mechanisms behind, these outcomes offer valuable insights for both scholars and policymakers. Contributors:Beatrice Chaytor, Clare Coffey, Andrew Farmer, Thomas Gehring, John Lanchbery, Sebastian Oberthu\u0308r, Alice Palmer, G. Kristin Rosendal, Jon Birger Skj\u00e6rseth, Olav Schram Stokke, Ingmar von Homeyer, Jacob Werksman, J\u00f8rgen Wettestad. Conceptual foundations of institutional interaction / Sebastian Oberthu\u0308r and Thomas Gehring -- The climate change regime : interactions with ICAO, IMO, and the EU burden-sharing agreement / Sebastian Oberthu\u0308r -- The convention on biological diversity : tensions with the WTO TRIPS agreement over access to genetic resources and the sharing of benefits / G. Kristin Rosendal -- Protecting the northeast Atlantic : one problem, three institutions / Jon Birger Skj\u00e6rseth -- Institutional interplay and responsible fisheries : combating subsidies, developing precaution / Olav Schram Stokke and Clare Coffey -- The convention on international trade in \u2026", "author" : [ { "dropping-particle" : "", "family" : "Oberthu\u0308r", "given" : "Sebastian.", "non-dropping-particle" : "", "parse-names" : false, "suffix" : "" }, { "dropping-particle" : "", "family" : "Gehring", "given" : "Thomas", "non-dropping-particle" : "", "parse-names" : false, "suffix" : "" } ], "id" : "ITEM-2", "issued" : { "date-parts" : [ [ "2006" ] ] }, "note" : "NULL", "number-of-pages" : "405", "publisher" : "MIT Press", "publisher-place" : "Cambridge MA", "title" : "Institutional interaction in global environmental governance: synergy and conflict among international and EU policies", "type" : "book" }, "uris" : [ "http://www.mendeley.com/documents/?uuid=23a28770-f657-374a-969f-b31f720090f8" ] } ], "mendeley" : { "formattedCitation" : "(Oberthu\u0308r &amp; Gehring, 2006; Speth &amp; Haas, 2006)", "plainTextFormattedCitation" : "(Oberthu\u0308r &amp; Gehring, 2006; Speth &amp; Haas, 2006)", "previouslyFormattedCitation" : "(Oberthu\u0308r &amp; Gehring, 2006; Speth &amp; Haas, 2006)" }, "properties" : {  }, "schema" : "https://github.com/citation-style-language/schema/raw/master/csl-citation.json" }</w:instrText>
      </w:r>
      <w:r w:rsidRPr="00F02A52">
        <w:rPr>
          <w:lang w:val="en-US"/>
        </w:rPr>
        <w:fldChar w:fldCharType="separate"/>
      </w:r>
      <w:r w:rsidRPr="00F02A52">
        <w:rPr>
          <w:lang w:val="en-US"/>
        </w:rPr>
        <w:t>(Oberthür &amp; Gehring, 2006; Speth &amp; Haas, 2006)</w:t>
      </w:r>
      <w:r w:rsidRPr="00F02A52">
        <w:rPr>
          <w:lang w:val="en-US"/>
        </w:rPr>
        <w:fldChar w:fldCharType="end"/>
      </w:r>
      <w:r w:rsidRPr="00F02A52">
        <w:rPr>
          <w:lang w:val="en-US"/>
        </w:rPr>
        <w:t xml:space="preserve">. At the global level, intergovernmental organizations relevant to biodiversity and </w:t>
      </w:r>
      <w:r>
        <w:rPr>
          <w:lang w:val="en-US"/>
        </w:rPr>
        <w:t xml:space="preserve">nature’s contributions to people </w:t>
      </w:r>
      <w:r w:rsidRPr="00F02A52">
        <w:rPr>
          <w:lang w:val="en-US"/>
        </w:rPr>
        <w:t xml:space="preserve">include the United Nations Environment Programme (UNEP), the United Nations Development Programme (UNDP), and other specialized United Nations agencies and commissions such as the Food and Agriculture Organization of the United Nations (FAO). A variety of other international organizations plays an important role in coordinating environmental policy. The World Bank influences policy directly through its environmental strategy, and indirectly through development activities for the environment. The Global Environment Facility (GEF) sets priorities and processes for funding many environmental projects and the World Trade Organization (WTO) influences environmental policies through trade agreements. The Organisation for Economic Co-operation and Development (OECD) addresses the economic, social and governance challenges of globalization and aims to exploit its opportunities </w:t>
      </w:r>
      <w:r w:rsidRPr="00F02A52">
        <w:rPr>
          <w:lang w:val="en-US"/>
        </w:rPr>
        <w:fldChar w:fldCharType="begin" w:fldLock="1"/>
      </w:r>
      <w:r>
        <w:rPr>
          <w:lang w:val="en-US"/>
        </w:rPr>
        <w:instrText>ADDIN CSL_CITATION { "citationItems" : [ { "id" : "ITEM-1", "itemData" : { "ISBN" : "026205115X", "abstract" : "Annotation This systematic investigation of the interaction among international and European institutions provides both a theoretical framework for analysis and the first broad overview of this largely uncharted field of research. By offering detailed case studies and a systematic analysis of results, the book examines the effects of institutional interaction on environmental governance and explores the ways in which international and European Union policies can either reinforce or undercut one another. After a conceptual overview in which Oberthu\u0308r and Gehring identify three causal mechanisms by which institutional interaction can affect environmental governance, ten case studies apply this theoretical approach. Six cases use an international institution as their starting point and four begin with a European Union legal instrument. The international regimes examined include the widely known Convention on International Trade in Endangered Species of Wild Flora and Fauna (CITES), Convention on Biological Diversity (CBD), and World Trade Organization and United Nations Framework Convention on Climate Change (UNFCCC). The EU instruments analyzed include lesser-known directives on the protection of habitats, the deliberate release of genetically modified organisms into the environment, and air quality. The studies show that although conflict and interference among different regimes and institutions do take place, synergistic interactions are common. The findings on the importance of, and mechanisms behind, these outcomes offer valuable insights for both scholars and policymakers. Contributors:Beatrice Chaytor, Clare Coffey, Andrew Farmer, Thomas Gehring, John Lanchbery, Sebastian Oberthu\u0308r, Alice Palmer, G. Kristin Rosendal, Jon Birger Skj\u00e6rseth, Olav Schram Stokke, Ingmar von Homeyer, Jacob Werksman, J\u00f8rgen Wettestad. Conceptual foundations of institutional interaction / Sebastian Oberthu\u0308r and Thomas Gehring -- The climate change regime : interactions with ICAO, IMO, and the EU burden-sharing agreement / Sebastian Oberthu\u0308r -- The convention on biological diversity : tensions with the WTO TRIPS agreement over access to genetic resources and the sharing of benefits / G. Kristin Rosendal -- Protecting the northeast Atlantic : one problem, three institutions / Jon Birger Skj\u00e6rseth -- Institutional interplay and responsible fisheries : combating subsidies, developing precaution / Olav Schram Stokke and Clare Coffey -- The convention on international trade in \u2026", "author" : [ { "dropping-particle" : "", "family" : "Oberthu\u0308r", "given" : "Sebastian.", "non-dropping-particle" : "", "parse-names" : false, "suffix" : "" }, { "dropping-particle" : "", "family" : "Gehring", "given" : "Thomas", "non-dropping-particle" : "", "parse-names" : false, "suffix" : "" } ], "id" : "ITEM-1", "issued" : { "date-parts" : [ [ "2006" ] ] }, "note" : "NULL", "number-of-pages" : "405", "publisher" : "MIT Press", "publisher-place" : "Cambridge MA", "title" : "Institutional interaction in global environmental governance: synergy and conflict among international and EU policies", "type" : "book" }, "uris" : [ "http://www.mendeley.com/documents/?uuid=23a28770-f657-374a-969f-b31f720090f8" ] } ], "mendeley" : { "formattedCitation" : "(Oberthu\u0308r &amp; Gehring, 2006)", "plainTextFormattedCitation" : "(Oberthu\u0308r &amp; Gehring, 2006)", "previouslyFormattedCitation" : "(Oberthu\u0308r &amp; Gehring, 2006)" }, "properties" : {  }, "schema" : "https://github.com/citation-style-language/schema/raw/master/csl-citation.json" }</w:instrText>
      </w:r>
      <w:r w:rsidRPr="00F02A52">
        <w:rPr>
          <w:lang w:val="en-US"/>
        </w:rPr>
        <w:fldChar w:fldCharType="separate"/>
      </w:r>
      <w:r w:rsidRPr="00F02A52">
        <w:rPr>
          <w:lang w:val="en-US"/>
        </w:rPr>
        <w:t>(Oberthür &amp; Gehring, 2006)</w:t>
      </w:r>
      <w:r w:rsidRPr="00F02A52">
        <w:rPr>
          <w:lang w:val="en-US"/>
        </w:rPr>
        <w:fldChar w:fldCharType="end"/>
      </w:r>
      <w:r w:rsidRPr="00F02A52">
        <w:rPr>
          <w:lang w:val="en-US"/>
        </w:rPr>
        <w:t xml:space="preserve">. </w:t>
      </w:r>
    </w:p>
    <w:p w14:paraId="7838ADD2" w14:textId="2A735B3C" w:rsidR="00E97DE0" w:rsidRPr="00F02A52" w:rsidRDefault="00E97DE0" w:rsidP="00E97DE0">
      <w:pPr>
        <w:rPr>
          <w:lang w:val="en-US"/>
        </w:rPr>
      </w:pPr>
      <w:r w:rsidRPr="00F02A52">
        <w:rPr>
          <w:lang w:val="en-US"/>
        </w:rPr>
        <w:t>Within Europe and Central Asia specific intergovernmental organizations, such as the Council of Europe and the European Union (EU) have prominen</w:t>
      </w:r>
      <w:r w:rsidR="00D81CD9">
        <w:rPr>
          <w:lang w:val="en-US"/>
        </w:rPr>
        <w:t>t roles in environmental policy</w:t>
      </w:r>
      <w:r w:rsidRPr="00F02A52">
        <w:rPr>
          <w:lang w:val="en-US"/>
        </w:rPr>
        <w:t xml:space="preserve">making. The European Union is commonly described as an international organization </w:t>
      </w:r>
      <w:r w:rsidRPr="00F02A52">
        <w:rPr>
          <w:i/>
          <w:lang w:val="en-US"/>
        </w:rPr>
        <w:t>sui generis</w:t>
      </w:r>
      <w:r w:rsidRPr="00F02A52">
        <w:rPr>
          <w:lang w:val="en-US"/>
        </w:rPr>
        <w:t xml:space="preserve"> due to its uniqueness with regard to supranational features and strong elements of legal integration </w:t>
      </w:r>
      <w:r w:rsidRPr="00F02A52">
        <w:rPr>
          <w:lang w:val="en-US"/>
        </w:rPr>
        <w:fldChar w:fldCharType="begin" w:fldLock="1"/>
      </w:r>
      <w:r>
        <w:rPr>
          <w:lang w:val="en-US"/>
        </w:rPr>
        <w:instrText>ADDIN CSL_CITATION { "citationItems" : [ { "id" : "ITEM-1", "itemData" : { "author" : [ { "dropping-particle" : "", "family" : "T\u00f6mmel", "given" : "Ingeborg", "non-dropping-particle" : "", "parse-names" : false, "suffix" : "" } ], "container-title" : "The EU and federalism: polities and policies compared", "id" : "ITEM-1", "issued" : { "date-parts" : [ [ "2011" ] ] }, "note" : "NULL", "page" : "41-56", "publisher" : "Farnham, Routledge", "title" : "The European Union\u2013a federation sui generis?", "type" : "article-journal" }, "uris" : [ "http://www.mendeley.com/documents/?uuid=4163a9db-f19a-496e-9392-1508683be07b" ] } ], "mendeley" : { "formattedCitation" : "(T\u00f6mmel, 2011)", "plainTextFormattedCitation" : "(T\u00f6mmel, 2011)", "previouslyFormattedCitation" : "(T\u00f6mmel, 2011)" }, "properties" : {  }, "schema" : "https://github.com/citation-style-language/schema/raw/master/csl-citation.json" }</w:instrText>
      </w:r>
      <w:r w:rsidRPr="00F02A52">
        <w:rPr>
          <w:lang w:val="en-US"/>
        </w:rPr>
        <w:fldChar w:fldCharType="separate"/>
      </w:r>
      <w:r w:rsidRPr="00F02A52">
        <w:rPr>
          <w:lang w:val="en-US"/>
        </w:rPr>
        <w:t>(Tömmel, 2011)</w:t>
      </w:r>
      <w:r w:rsidRPr="00F02A52">
        <w:rPr>
          <w:lang w:val="en-US"/>
        </w:rPr>
        <w:fldChar w:fldCharType="end"/>
      </w:r>
      <w:r w:rsidRPr="00F02A52">
        <w:rPr>
          <w:lang w:val="en-US"/>
        </w:rPr>
        <w:t xml:space="preserve">. The European Union is founded on the rule of law and on the principle of conferral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3", "issued" : { "date-parts" : [ [ "2016" ] ] }, "note" : "NULL", "page" : "13-46", "title" : "Treaty on European Union (TEU)", "type" : "article-journal", "volume" : "59" }, "suffix" : ", Articles 2 and 5.2", "uris" : [ "http://www.mendeley.com/documents/?uuid=0036315d-7271-4407-94e1-decbba3b6264" ] } ], "mendeley" : { "formattedCitation" : "(EU, 2016b, Articles 2 and 5.2)", "plainTextFormattedCitation" : "(EU, 2016b, Articles 2 and 5.2)", "previouslyFormattedCitation" : "(EU, 2016b, Articles 2 and 5.2)"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b, Articles 2 and 5.2)</w:t>
      </w:r>
      <w:r w:rsidRPr="00F02A52">
        <w:rPr>
          <w:lang w:val="en-US"/>
        </w:rPr>
        <w:fldChar w:fldCharType="end"/>
      </w:r>
      <w:r w:rsidRPr="00F02A52">
        <w:rPr>
          <w:lang w:val="en-US"/>
        </w:rPr>
        <w:t xml:space="preserve">. This means that it only has the competences that have been voluntarily and democratically transferred to it from the member States in the founding Treaties. As described in </w:t>
      </w:r>
      <w:r w:rsidRPr="007A1B0C">
        <w:rPr>
          <w:lang w:val="en-US"/>
        </w:rPr>
        <w:t>Section 6.3.2.3</w:t>
      </w:r>
      <w:r w:rsidRPr="00F02A52">
        <w:rPr>
          <w:lang w:val="en-US"/>
        </w:rPr>
        <w:t xml:space="preserve"> below, the European Union has developed a significant amount of environmental legislation and policy decisions over the years, and is party to several multilateral environmental agreements. </w:t>
      </w:r>
    </w:p>
    <w:p w14:paraId="31715C82" w14:textId="77777777" w:rsidR="00E97DE0" w:rsidRPr="00F02A52" w:rsidRDefault="00E97DE0" w:rsidP="00E97DE0">
      <w:pPr>
        <w:rPr>
          <w:lang w:val="en-US"/>
        </w:rPr>
      </w:pPr>
      <w:r w:rsidRPr="00F02A52">
        <w:rPr>
          <w:lang w:val="en-US"/>
        </w:rPr>
        <w:t xml:space="preserve">In addition to these intergovernmental organizations there are also a number of organizations or treaties related to specific geographical areas within Europe and Central Asia, for example the Arctic, the Barents, the Mediterranean and the Alpine areas. In the absence of a treaty, an intergovernmental </w:t>
      </w:r>
      <w:r w:rsidRPr="00F02A52">
        <w:rPr>
          <w:lang w:val="en-US"/>
        </w:rPr>
        <w:lastRenderedPageBreak/>
        <w:t xml:space="preserve">organization does not exist in a legal sense. For example, the G8 is not an intergovernmental organization, but a group of eight nations that have annual economic and political summits. Intergovernmental organizations that are formed by treaties and thereby subject to international law are more advantageous to more informal groups since they have the ability to enter into enforceable agreements among themselves or with states </w:t>
      </w:r>
      <w:r w:rsidRPr="00F02A52">
        <w:rPr>
          <w:lang w:val="en-US"/>
        </w:rPr>
        <w:fldChar w:fldCharType="begin" w:fldLock="1"/>
      </w:r>
      <w:r>
        <w:rPr>
          <w:lang w:val="en-US"/>
        </w:rPr>
        <w:instrText>ADDIN CSL_CITATION { "citationItems" : [ { "id" : "ITEM-1", "itemData" : { "ISBN" : "1597260819", "abstract" : "The authors tell the story of how the community of nations, nongovernmental organizations, scientists, and multinational corporations have created an unprecedented set of laws and institutions intended to help solve large-scale environmental problems. Chapter I--Introduction: Toward planetary stewardship. Stewardship assignments: a thought experiment -- The real world: only one earth. Chapter II--global-scale environmental challenges. The globalization of environmental threats -- Ten major global environmental challenges -- Acid rain and regional air pollution -- Ozone depletion -- Climate disruption -- Deforestation -- Land degradation and shortages -- Marine fisheries decline -- Toxic pollutants -- Loss of biological diversity -- Excess nitrogen -- Some connections among the issues -- Underlying drivers of deterioration. Chapter III--From Stockholm to Johannesburg: first attempt at global environmental governance. The Stockholm Conference: setting out -- Stockholm to Rio: across new frontiers -- The earth summit: a peak on the journey -- Rio to Johannesburg: a zigzag trail -- The Johannesburg summit: too steep an incline -- Concluding observations. Chapter IV--Environmental accord: treaties and international environmental law. International law and collective action: the basics-- The ozone layer protection regime: the little engine that could -- Problem identification, fact finding, and agenda setting -- Negotiation, bargaining, and agreement on actions to be taken -- Formal adoption -- Implementation, monitoring, assessment, and strengthening -- Treaty regimes and the other major global environmental threats -- Will climate protection be the next success? Chapter V--Key actors, expanding roles: the United Nations, international organizations, and civil society. The United Nations system -- Development assistance and the environment -- The World Trade Organization, environment, trade, and globalization -- Civil society and governance without governments. Chapter VI--Paths to the future: a second attempt at global environmental governance?. Reformist visions: how to make the system work better -- Cooperative environment -- Capacity -- Concern -- Reformist visions: major innovations -- A world. environment organization -- Opening the system to the public -- Global issue networks -- Alternative visions: how to change the system -- Addressing the underlying drivers: beyond dealing with symptoms -- Natural capitalism: beyond blinkered capitalism -- Ecologi\u2026", "author" : [ { "dropping-particle" : "", "family" : "Speth", "given" : "James Gustave", "non-dropping-particle" : "", "parse-names" : false, "suffix" : "" }, { "dropping-particle" : "", "family" : "Haas", "given" : "Peter M.", "non-dropping-particle" : "", "parse-names" : false, "suffix" : "" } ], "id" : "ITEM-1", "issued" : { "date-parts" : [ [ "2006" ] ] }, "note" : "NULL", "number-of-pages" : "179", "publisher" : "Island Press", "publisher-place" : "Washington", "title" : "Global environmental governance", "type" : "book" }, "uris" : [ "http://www.mendeley.com/documents/?uuid=027b66e2-9a6e-3310-ae85-ca942366ec59" ] } ], "mendeley" : { "formattedCitation" : "(Speth &amp; Haas, 2006)", "plainTextFormattedCitation" : "(Speth &amp; Haas, 2006)", "previouslyFormattedCitation" : "(Speth &amp; Haas, 2006)" }, "properties" : {  }, "schema" : "https://github.com/citation-style-language/schema/raw/master/csl-citation.json" }</w:instrText>
      </w:r>
      <w:r w:rsidRPr="00F02A52">
        <w:rPr>
          <w:lang w:val="en-US"/>
        </w:rPr>
        <w:fldChar w:fldCharType="separate"/>
      </w:r>
      <w:r w:rsidRPr="00F02A52">
        <w:rPr>
          <w:lang w:val="en-US"/>
        </w:rPr>
        <w:t>(Speth &amp; Haas, 2006)</w:t>
      </w:r>
      <w:r w:rsidRPr="00F02A52">
        <w:rPr>
          <w:lang w:val="en-US"/>
        </w:rPr>
        <w:fldChar w:fldCharType="end"/>
      </w:r>
      <w:r w:rsidRPr="00F02A52">
        <w:rPr>
          <w:lang w:val="en-US"/>
        </w:rPr>
        <w:t xml:space="preserve">. However, this does not mean that one should underestimate the impact of informal groups such as the G8 on the governance of biodiversity and </w:t>
      </w:r>
      <w:r>
        <w:rPr>
          <w:lang w:val="en-US"/>
        </w:rPr>
        <w:t>nature’s contributions to people</w:t>
      </w:r>
      <w:r w:rsidRPr="00F02A52">
        <w:rPr>
          <w:lang w:val="en-US"/>
        </w:rPr>
        <w:t xml:space="preserve">, since such groups may, based purely on the collective influence of their members, be able to play a prominent role in global environmental governance </w:t>
      </w:r>
      <w:r w:rsidRPr="00F02A52">
        <w:rPr>
          <w:lang w:val="en-US"/>
        </w:rPr>
        <w:fldChar w:fldCharType="begin" w:fldLock="1"/>
      </w:r>
      <w:r>
        <w:rPr>
          <w:lang w:val="en-US"/>
        </w:rPr>
        <w:instrText>ADDIN CSL_CITATION { "citationItems" : [ { "id" : "ITEM-1", "itemData" : { "ISBN" : "1597260819", "abstract" : "The authors tell the story of how the community of nations, nongovernmental organizations, scientists, and multinational corporations have created an unprecedented set of laws and institutions intended to help solve large-scale environmental problems. Chapter I--Introduction: Toward planetary stewardship. Stewardship assignments: a thought experiment -- The real world: only one earth. Chapter II--global-scale environmental challenges. The globalization of environmental threats -- Ten major global environmental challenges -- Acid rain and regional air pollution -- Ozone depletion -- Climate disruption -- Deforestation -- Land degradation and shortages -- Marine fisheries decline -- Toxic pollutants -- Loss of biological diversity -- Excess nitrogen -- Some connections among the issues -- Underlying drivers of deterioration. Chapter III--From Stockholm to Johannesburg: first attempt at global environmental governance. The Stockholm Conference: setting out -- Stockholm to Rio: across new frontiers -- The earth summit: a peak on the journey -- Rio to Johannesburg: a zigzag trail -- The Johannesburg summit: too steep an incline -- Concluding observations. Chapter IV--Environmental accord: treaties and international environmental law. International law and collective action: the basics-- The ozone layer protection regime: the little engine that could -- Problem identification, fact finding, and agenda setting -- Negotiation, bargaining, and agreement on actions to be taken -- Formal adoption -- Implementation, monitoring, assessment, and strengthening -- Treaty regimes and the other major global environmental threats -- Will climate protection be the next success? Chapter V--Key actors, expanding roles: the United Nations, international organizations, and civil society. The United Nations system -- Development assistance and the environment -- The World Trade Organization, environment, trade, and globalization -- Civil society and governance without governments. Chapter VI--Paths to the future: a second attempt at global environmental governance?. Reformist visions: how to make the system work better -- Cooperative environment -- Capacity -- Concern -- Reformist visions: major innovations -- A world. environment organization -- Opening the system to the public -- Global issue networks -- Alternative visions: how to change the system -- Addressing the underlying drivers: beyond dealing with symptoms -- Natural capitalism: beyond blinkered capitalism -- Ecologi\u2026", "author" : [ { "dropping-particle" : "", "family" : "Speth", "given" : "James Gustave", "non-dropping-particle" : "", "parse-names" : false, "suffix" : "" }, { "dropping-particle" : "", "family" : "Haas", "given" : "Peter M.", "non-dropping-particle" : "", "parse-names" : false, "suffix" : "" } ], "id" : "ITEM-1", "issued" : { "date-parts" : [ [ "2006" ] ] }, "note" : "NULL", "number-of-pages" : "179", "publisher" : "Island Press", "publisher-place" : "Washington", "title" : "Global environmental governance", "type" : "book" }, "uris" : [ "http://www.mendeley.com/documents/?uuid=027b66e2-9a6e-3310-ae85-ca942366ec59" ] } ], "mendeley" : { "formattedCitation" : "(Speth &amp; Haas, 2006)", "plainTextFormattedCitation" : "(Speth &amp; Haas, 2006)", "previouslyFormattedCitation" : "(Speth &amp; Haas, 2006)" }, "properties" : {  }, "schema" : "https://github.com/citation-style-language/schema/raw/master/csl-citation.json" }</w:instrText>
      </w:r>
      <w:r w:rsidRPr="00F02A52">
        <w:rPr>
          <w:lang w:val="en-US"/>
        </w:rPr>
        <w:fldChar w:fldCharType="separate"/>
      </w:r>
      <w:r w:rsidRPr="00F02A52">
        <w:rPr>
          <w:lang w:val="en-US"/>
        </w:rPr>
        <w:t>(Speth &amp; Haas, 2006)</w:t>
      </w:r>
      <w:r w:rsidRPr="00F02A52">
        <w:rPr>
          <w:lang w:val="en-US"/>
        </w:rPr>
        <w:fldChar w:fldCharType="end"/>
      </w:r>
      <w:r w:rsidRPr="00F02A52">
        <w:rPr>
          <w:lang w:val="en-US"/>
        </w:rPr>
        <w:t xml:space="preserve">. </w:t>
      </w:r>
    </w:p>
    <w:p w14:paraId="64F6AD95" w14:textId="307955A7" w:rsidR="00E97DE0" w:rsidRPr="00F02A52" w:rsidRDefault="00E97DE0" w:rsidP="00E97DE0">
      <w:pPr>
        <w:rPr>
          <w:lang w:val="en-US"/>
        </w:rPr>
      </w:pPr>
      <w:r w:rsidRPr="00F02A52">
        <w:rPr>
          <w:lang w:val="en-US"/>
        </w:rPr>
        <w:t>Altho</w:t>
      </w:r>
      <w:r w:rsidRPr="00F02A52">
        <w:rPr>
          <w:rFonts w:ascii="Calibri" w:eastAsia="Calibri" w:hAnsi="Calibri" w:cs="Times New Roman"/>
          <w:lang w:val="en-US"/>
        </w:rPr>
        <w:t xml:space="preserve">ugh intergovernmental organizations have come to play a significant role due to increasing globalization and interdependence of nations, their activities and objectives often overlap, resulting in a complex network; or they may have difficulty integrating competing objectives, as in the following case of global trade and the environment. The World Trade Organization still lacks a special agreement on the environment, but most agreements formalized within its domain include environmental regulations that require member </w:t>
      </w:r>
      <w:r>
        <w:rPr>
          <w:rFonts w:ascii="Calibri" w:eastAsia="Calibri" w:hAnsi="Calibri" w:cs="Times New Roman"/>
          <w:lang w:val="en-US"/>
        </w:rPr>
        <w:t>S</w:t>
      </w:r>
      <w:r w:rsidRPr="00F02A52">
        <w:rPr>
          <w:rFonts w:ascii="Calibri" w:eastAsia="Calibri" w:hAnsi="Calibri" w:cs="Times New Roman"/>
          <w:lang w:val="en-US"/>
        </w:rPr>
        <w:t xml:space="preserve">tates to ensure that the environment is duly protected. However, it has been challenging to recognize the ecological impacts of trade, such as biodiversity losses and destruction of ecosystems; and to develop an environmental policy framework that complements trade policies </w:t>
      </w:r>
      <w:r w:rsidRPr="00F02A52">
        <w:rPr>
          <w:rFonts w:ascii="Calibri" w:eastAsia="Calibri" w:hAnsi="Calibri" w:cs="Times New Roman"/>
          <w:lang w:val="en-US"/>
        </w:rPr>
        <w:fldChar w:fldCharType="begin" w:fldLock="1"/>
      </w:r>
      <w:r>
        <w:rPr>
          <w:rFonts w:ascii="Calibri" w:eastAsia="Calibri" w:hAnsi="Calibri" w:cs="Times New Roman"/>
          <w:lang w:val="en-US"/>
        </w:rPr>
        <w:instrText>ADDIN CSL_CITATION { "citationItems" : [ { "id" : "ITEM-1", "itemData" : { "author" : [ { "dropping-particle" : "", "family" : "Santarius", "given" : "Tilman", "non-dropping-particle" : "", "parse-names" : false, "suffix" : "" }, { "dropping-particle" : "", "family" : "Dalkmann", "given" : "Holger", "non-dropping-particle" : "", "parse-names" : false, "suffix" : "" }, { "dropping-particle" : "", "family" : "Steigenberger", "given" : "Markus", "non-dropping-particle" : "", "parse-names" : false, "suffix" : "" }, { "dropping-particle" : "", "family" : "Vogelpohl", "given" : "Karin", "non-dropping-particle" : "", "parse-names" : false, "suffix" : "" } ], "container-title" : "Wuppertal Papers", "id" : "ITEM-1", "issue" : "133e", "issued" : { "date-parts" : [ [ "2004" ] ] }, "note" : "NULL", "publisher" : "Wuppertal Institute for Climate, Environment and Energy", "title" : "Balancing Trade and Environment: An Ecological Reform of the WTO as a Challenge in Sustainable Global Governance", "type" : "article-journal" }, "uris" : [ "http://www.mendeley.com/documents/?uuid=aa3b5395-41da-4314-ab4b-3a095bc78b29" ] } ], "mendeley" : { "formattedCitation" : "(Santarius, Dalkmann, Steigenberger, &amp; Vogelpohl, 2004)", "plainTextFormattedCitation" : "(Santarius, Dalkmann, Steigenberger, &amp; Vogelpohl, 2004)", "previouslyFormattedCitation" : "(Santarius, Dalkmann, Steigenberger, &amp; Vogelpohl, 2004)" }, "properties" : {  }, "schema" : "https://github.com/citation-style-language/schema/raw/master/csl-citation.json" }</w:instrText>
      </w:r>
      <w:r w:rsidRPr="00F02A52">
        <w:rPr>
          <w:rFonts w:ascii="Calibri" w:eastAsia="Calibri" w:hAnsi="Calibri" w:cs="Times New Roman"/>
          <w:lang w:val="en-US"/>
        </w:rPr>
        <w:fldChar w:fldCharType="separate"/>
      </w:r>
      <w:r w:rsidRPr="00F02A52">
        <w:rPr>
          <w:rFonts w:ascii="Calibri" w:eastAsia="Calibri" w:hAnsi="Calibri" w:cs="Times New Roman"/>
          <w:lang w:val="en-US"/>
        </w:rPr>
        <w:t>(Santarius</w:t>
      </w:r>
      <w:r w:rsidR="005C4EAD">
        <w:rPr>
          <w:rFonts w:ascii="Calibri" w:eastAsia="Calibri" w:hAnsi="Calibri" w:cs="Times New Roman"/>
          <w:i/>
          <w:lang w:val="en-US"/>
        </w:rPr>
        <w:t xml:space="preserve"> et al.</w:t>
      </w:r>
      <w:r w:rsidRPr="00F02A52">
        <w:rPr>
          <w:rFonts w:ascii="Calibri" w:eastAsia="Calibri" w:hAnsi="Calibri" w:cs="Times New Roman"/>
          <w:lang w:val="en-US"/>
        </w:rPr>
        <w:t>, 2004)</w:t>
      </w:r>
      <w:r w:rsidRPr="00F02A52">
        <w:rPr>
          <w:rFonts w:ascii="Calibri" w:eastAsia="Calibri" w:hAnsi="Calibri" w:cs="Times New Roman"/>
          <w:lang w:val="en-US"/>
        </w:rPr>
        <w:fldChar w:fldCharType="end"/>
      </w:r>
      <w:r w:rsidRPr="00F02A52">
        <w:rPr>
          <w:rFonts w:ascii="Calibri" w:eastAsia="Calibri" w:hAnsi="Calibri" w:cs="Times New Roman"/>
          <w:lang w:val="en-US"/>
        </w:rPr>
        <w:t xml:space="preserve">. </w:t>
      </w:r>
      <w:r w:rsidRPr="00F02A52">
        <w:rPr>
          <w:lang w:val="en-US"/>
        </w:rPr>
        <w:t xml:space="preserve">Another challenge lies in the policy conflicts between multilateral environmental agreements and the </w:t>
      </w:r>
      <w:r w:rsidRPr="00F02A52">
        <w:rPr>
          <w:rFonts w:ascii="Calibri" w:eastAsia="Calibri" w:hAnsi="Calibri" w:cs="Times New Roman"/>
          <w:lang w:val="en-US"/>
        </w:rPr>
        <w:t xml:space="preserve">World Trade Organization </w:t>
      </w:r>
      <w:r w:rsidRPr="00F02A52">
        <w:rPr>
          <w:lang w:val="en-US"/>
        </w:rPr>
        <w:t xml:space="preserve">trade policy. These conflicts arise because environmental agreements often aim to internalize negative external costs, i.e. to reduce environmentally harmful economic activities, while this is often ignored in free trade policies. Hence, international trade policies have significant impact on the environment and potential to trump international environmental policies when they come into conflict </w:t>
      </w:r>
      <w:r w:rsidRPr="00F02A52">
        <w:rPr>
          <w:lang w:val="en-US"/>
        </w:rPr>
        <w:fldChar w:fldCharType="begin" w:fldLock="1"/>
      </w:r>
      <w:r>
        <w:rPr>
          <w:lang w:val="en-US"/>
        </w:rPr>
        <w:instrText>ADDIN CSL_CITATION { "citationItems" : [ { "id" : "ITEM-1", "itemData" : { "author" : [ { "dropping-particle" : "", "family" : "Santarius", "given" : "Tilman", "non-dropping-particle" : "", "parse-names" : false, "suffix" : "" }, { "dropping-particle" : "", "family" : "Dalkmann", "given" : "Holger", "non-dropping-particle" : "", "parse-names" : false, "suffix" : "" }, { "dropping-particle" : "", "family" : "Steigenberger", "given" : "Markus", "non-dropping-particle" : "", "parse-names" : false, "suffix" : "" }, { "dropping-particle" : "", "family" : "Vogelpohl", "given" : "Karin", "non-dropping-particle" : "", "parse-names" : false, "suffix" : "" } ], "container-title" : "Wuppertal Papers", "id" : "ITEM-1", "issue" : "133e", "issued" : { "date-parts" : [ [ "2004" ] ] }, "note" : "NULL", "publisher" : "Wuppertal Institute for Climate, Environment and Energy", "title" : "Balancing Trade and Environment: An Ecological Reform of the WTO as a Challenge in Sustainable Global Governance", "type" : "article-journal" }, "uris" : [ "http://www.mendeley.com/documents/?uuid=aa3b5395-41da-4314-ab4b-3a095bc78b29" ] } ], "mendeley" : { "formattedCitation" : "(Santarius et al., 2004)", "plainTextFormattedCitation" : "(Santarius et al., 2004)", "previouslyFormattedCitation" : "(Santarius et al., 2004)" }, "properties" : {  }, "schema" : "https://github.com/citation-style-language/schema/raw/master/csl-citation.json" }</w:instrText>
      </w:r>
      <w:r w:rsidRPr="00F02A52">
        <w:rPr>
          <w:lang w:val="en-US"/>
        </w:rPr>
        <w:fldChar w:fldCharType="separate"/>
      </w:r>
      <w:r w:rsidRPr="00F02A52">
        <w:rPr>
          <w:lang w:val="en-US"/>
        </w:rPr>
        <w:t xml:space="preserve">(Santarius </w:t>
      </w:r>
      <w:r w:rsidR="009E3418" w:rsidRPr="009E3418">
        <w:rPr>
          <w:i/>
          <w:lang w:val="en-US"/>
        </w:rPr>
        <w:t>et al.</w:t>
      </w:r>
      <w:r w:rsidRPr="00F02A52">
        <w:rPr>
          <w:lang w:val="en-US"/>
        </w:rPr>
        <w:t>, 2004)</w:t>
      </w:r>
      <w:r w:rsidRPr="00F02A52">
        <w:rPr>
          <w:lang w:val="en-US"/>
        </w:rPr>
        <w:fldChar w:fldCharType="end"/>
      </w:r>
      <w:r w:rsidRPr="00F02A52">
        <w:rPr>
          <w:lang w:val="en-US"/>
        </w:rPr>
        <w:t xml:space="preserve">. </w:t>
      </w:r>
    </w:p>
    <w:p w14:paraId="666E1C78" w14:textId="77777777" w:rsidR="00E97DE0" w:rsidRPr="00F02A52" w:rsidRDefault="00E97DE0" w:rsidP="00E97DE0">
      <w:pPr>
        <w:rPr>
          <w:lang w:val="en-US"/>
        </w:rPr>
      </w:pPr>
      <w:r w:rsidRPr="00F02A52">
        <w:rPr>
          <w:lang w:val="en-US"/>
        </w:rPr>
        <w:t xml:space="preserve">In sum, intergovernmental organizations contribute to and develop habits of environmental cooperation, and regular interactions among nation States. While some intergovernmental organizations establish regularized processes of information gathering, analysis, and monitoring, others develop procedures to make rules, to settle disputes, and to punish those who do not comply to the rules. However, the multitude of intergovernmental organizations also gives rise to fragmented, sometimes overlapping and occasionally conflicting legal and policy mandates, which may complicate the ability of countries in Europe and Central Asia, and beyond, to achieve established goals. </w:t>
      </w:r>
    </w:p>
    <w:p w14:paraId="294724A7" w14:textId="77777777" w:rsidR="00E97DE0" w:rsidRPr="00F02A52" w:rsidRDefault="00E97DE0" w:rsidP="00E97DE0">
      <w:pPr>
        <w:rPr>
          <w:lang w:val="en-US"/>
        </w:rPr>
      </w:pPr>
    </w:p>
    <w:p w14:paraId="2955D437" w14:textId="77777777" w:rsidR="00E97DE0" w:rsidRPr="00F02A52" w:rsidRDefault="00E97DE0" w:rsidP="001F0516">
      <w:pPr>
        <w:pStyle w:val="Heading4"/>
      </w:pPr>
      <w:bookmarkStart w:id="1766" w:name="_Toc519504784"/>
      <w:r w:rsidRPr="00F02A52">
        <w:t>International non-governmental organizations and hybrid organizations</w:t>
      </w:r>
      <w:bookmarkEnd w:id="1766"/>
    </w:p>
    <w:p w14:paraId="5CBB08A3" w14:textId="0EF7B015" w:rsidR="00E97DE0" w:rsidRPr="00F02A52" w:rsidRDefault="00E97DE0" w:rsidP="00E97DE0">
      <w:pPr>
        <w:rPr>
          <w:lang w:val="en-US"/>
        </w:rPr>
      </w:pPr>
      <w:r w:rsidRPr="00F02A52">
        <w:rPr>
          <w:lang w:val="en-US"/>
        </w:rPr>
        <w:t xml:space="preserve">International non-governmental organizations are generally voluntary organizations, often politically independent, that may participate at all political levels from the global to the local. From an environmental </w:t>
      </w:r>
      <w:r>
        <w:rPr>
          <w:lang w:val="en-US"/>
        </w:rPr>
        <w:t>governance</w:t>
      </w:r>
      <w:r w:rsidRPr="00F02A52">
        <w:rPr>
          <w:lang w:val="en-US"/>
        </w:rPr>
        <w:t xml:space="preserve"> perspective, they are increasingly significant, especially in Europe</w:t>
      </w:r>
      <w:r>
        <w:rPr>
          <w:lang w:val="en-US"/>
        </w:rPr>
        <w:t xml:space="preserve"> and Central Asia</w:t>
      </w:r>
      <w:r w:rsidRPr="00F02A52">
        <w:rPr>
          <w:lang w:val="en-US"/>
        </w:rPr>
        <w:t xml:space="preserve">. They may be funded solely through private sources or rely on partial government funds. Currently there are 4,189 international non-governmental organizations and non-governmental organizations that enjoy active consultative status with the United Nations Economic and Social Council </w:t>
      </w:r>
      <w:r w:rsidRPr="00F02A52">
        <w:rPr>
          <w:lang w:val="en-US"/>
        </w:rPr>
        <w:fldChar w:fldCharType="begin" w:fldLock="1"/>
      </w:r>
      <w:r>
        <w:rPr>
          <w:lang w:val="en-US"/>
        </w:rPr>
        <w:instrText>ADDIN CSL_CITATION { "citationItems" : [ { "id" : "ITEM-1", "itemData" : { "URL" : "http://csonet.org/index.php?menu=14", "accessed" : { "date-parts" : [ [ "2017", "10", "14" ] ] }, "author" : [ { "dropping-particle" : "", "family" : "NGO Branch", "given" : "", "non-dropping-particle" : "", "parse-names" : false, "suffix" : "" } ], "id" : "ITEM-1", "issued" : { "date-parts" : [ [ "2017" ] ] }, "title" : "NGO Branch", "type" : "webpage" }, "uris" : [ "http://www.mendeley.com/documents/?uuid=6655abcd-ab08-40d3-a1ed-3a858cb0c291" ] } ], "mendeley" : { "formattedCitation" : "(NGO Branch, 2017)", "plainTextFormattedCitation" : "(NGO Branch, 2017)", "previouslyFormattedCitation" : "(NGO Branch, 2017)" }, "properties" : {  }, "schema" : "https://github.com/citation-style-language/schema/raw/master/csl-citation.json" }</w:instrText>
      </w:r>
      <w:r w:rsidRPr="00F02A52">
        <w:rPr>
          <w:lang w:val="en-US"/>
        </w:rPr>
        <w:fldChar w:fldCharType="separate"/>
      </w:r>
      <w:r w:rsidRPr="00F02A52">
        <w:rPr>
          <w:lang w:val="en-US"/>
        </w:rPr>
        <w:t>(</w:t>
      </w:r>
      <w:r w:rsidR="005C4EAD">
        <w:rPr>
          <w:lang w:val="en-US"/>
        </w:rPr>
        <w:t>UN DESA</w:t>
      </w:r>
      <w:r w:rsidRPr="00F02A52">
        <w:rPr>
          <w:lang w:val="en-US"/>
        </w:rPr>
        <w:t>, 2017)</w:t>
      </w:r>
      <w:r w:rsidRPr="00F02A52">
        <w:rPr>
          <w:lang w:val="en-US"/>
        </w:rPr>
        <w:fldChar w:fldCharType="end"/>
      </w:r>
      <w:r w:rsidRPr="00F02A52">
        <w:rPr>
          <w:lang w:val="en-US"/>
        </w:rPr>
        <w:t>.</w:t>
      </w:r>
    </w:p>
    <w:p w14:paraId="0E473A12" w14:textId="2C4CA174" w:rsidR="00E97DE0" w:rsidRPr="00F02A52" w:rsidRDefault="00E97DE0" w:rsidP="00E97DE0">
      <w:pPr>
        <w:rPr>
          <w:lang w:val="en-US"/>
        </w:rPr>
      </w:pPr>
      <w:r w:rsidRPr="00F02A52">
        <w:rPr>
          <w:lang w:val="en-US"/>
        </w:rPr>
        <w:t xml:space="preserve">As advocates for specific policies, they may offer alternative channels of political participation, and play a role in collecting, disseminating, and analyzing information; provide input into agenda-setting and policy development processes; perform operational functions; assess environmental conditions and monitor compliance with environmental agreements; and advocate environmental justice </w:t>
      </w:r>
      <w:r w:rsidRPr="00F02A52">
        <w:rPr>
          <w:lang w:val="en-US"/>
        </w:rPr>
        <w:fldChar w:fldCharType="begin" w:fldLock="1"/>
      </w:r>
      <w:r>
        <w:rPr>
          <w:lang w:val="en-US"/>
        </w:rPr>
        <w:instrText>ADDIN CSL_CITATION { "citationItems" : [ { "id" : "ITEM-1", "itemData" : { "ISBN" : "0-970-7882-2-3", "author" : [ { "dropping-particle" : "", "family" : "Esty", "given" : "D. C.", "non-dropping-particle" : "", "parse-names" : false, "suffix" : "" }, { "dropping-particle" : "", "family" : "Ivanova", "given" : "M. H.", "non-dropping-particle" : "", "parse-names" : false, "suffix" : "" } ], "id" : "ITEM-1", "issued" : { "date-parts" : [ [ "2002" ] ] }, "note" : "NULL", "number-of-pages" : "255", "publisher" : "Yale School of Forestry &amp; Environmental Studies", "publisher-place" : "New Haven CT", "title" : "Global Environmental Governance: Options &amp; Opportunities", "type" : "book" }, "uris" : [ "http://www.mendeley.com/documents/?uuid=a75d1f68-3089-3ad5-9828-a381872971e3" ] }, { "id" : "ITEM-2", "itemData" : { "DOI" : "10.1162/GLEP_a_00155", "abstract" : "Civil society is commonly assumed to have a positive effect on international cooperation. This paper sheds light on one important facet of this assumption: we examine the impact of environmental non-governmental organizations (ENGOs) on ratification behavior of countries vis-\u00e0-vis international environmental agreements (IEAs). The main argument of the paper focuses on a \u201cdemocracy-civil society paradox\u201d: although ENGOs have a positive effect on ratification of IEAs on average, this effect decreases with increasing levels of democracy. This argument is counter-intuitive and appears paradoxical because democracy is generally associated both with a more active civil society and more international cooperation. The reasons for this hypothesized effect pertain to public demand for environmental public goods provision, government incentives, and problems of collective action among ENGOs. To test the net effect of ENGOs on countries' ratification behavior, the paper uses a new dataset on ENGOs in the time-period ...", "author" : [ { "dropping-particle" : "", "family" : "Bernauer", "given" : "Thomas", "non-dropping-particle" : "", "parse-names" : false, "suffix" : "" }, { "dropping-particle" : "", "family" : "B\u00f6hmelt", "given" : "Tobias", "non-dropping-particle" : "", "parse-names" : false, "suffix" : "" }, { "dropping-particle" : "", "family" : "Koubi", "given" : "Vally", "non-dropping-particle" : "", "parse-names" : false, "suffix" : "" } ], "container-title" : "Global Environmental Politics", "id" : "ITEM-2", "issue" : "1", "issued" : { "date-parts" : [ [ "2013", "2" ] ] }, "page" : "88-107", "publisher" : "MIT Press  55 Hayward Street, Cambridge, MA 02142-1315 USA journals-info@mit.edu", "title" : "Is There a Democracy\u2013Civil Society Paradox in Global Environmental Governance?", "type" : "article-journal", "volume" : "13" }, "uris" : [ "http://www.mendeley.com/documents/?uuid=cd83dcc3-24c7-3898-9fe2-b8d84a56a217" ] }, { "id" : "ITEM-3", "itemData" : { "DOI" : "10.1111/isqu.12132", "author" : [ { "dropping-particle" : "", "family" : "Eilstrup-Sangiovanni", "given" : "Mette", "non-dropping-particle" : "", "parse-names" : false, "suffix" : "" }, { "dropping-particle" : "", "family" : "Bondaroff", "given" : "Teale N. Phelps", "non-dropping-particle" : "", "parse-names" : false, "suffix" : "" } ], "container-title" : "International Studies Quarterly", "id" : "ITEM-3", "issue" : "2", "issued" : { "date-parts" : [ [ "2014", "6" ] ] }, "note" : "NULL", "page" : "348-361", "title" : "From Advocacy to Confrontation: Direct Enforcement by Environmental NGOs", "type" : "article-journal", "volume" : "58" }, "uris" : [ "http://www.mendeley.com/documents/?uuid=eb53b964-4da8-334e-998b-19c2d3dbd485" ] } ], "mendeley" : { "formattedCitation" : "(Bernauer, B\u00f6hmelt, &amp; Koubi, 2013; Eilstrup-Sangiovanni &amp; Bondaroff, 2014; Esty &amp; Ivanova, 2002)", "plainTextFormattedCitation" : "(Bernauer, B\u00f6hmelt, &amp; Koubi, 2013; Eilstrup-Sangiovanni &amp; Bondaroff, 2014; Esty &amp; Ivanova, 2002)", "previouslyFormattedCitation" : "(Bernauer, B\u00f6hmelt, &amp; Koubi, 2013; Eilstrup-Sangiovanni &amp; Bondaroff, 2014; Esty &amp; Ivanova, 2002)" }, "properties" : {  }, "schema" : "https://github.com/citation-style-language/schema/raw/master/csl-citation.json" }</w:instrText>
      </w:r>
      <w:r w:rsidRPr="00F02A52">
        <w:rPr>
          <w:lang w:val="en-US"/>
        </w:rPr>
        <w:fldChar w:fldCharType="separate"/>
      </w:r>
      <w:r w:rsidRPr="00F02A52">
        <w:rPr>
          <w:lang w:val="en-US"/>
        </w:rPr>
        <w:t>(Bernauer</w:t>
      </w:r>
      <w:r w:rsidR="000C4599">
        <w:rPr>
          <w:i/>
          <w:lang w:val="en-US"/>
        </w:rPr>
        <w:t xml:space="preserve"> et al.</w:t>
      </w:r>
      <w:r w:rsidRPr="00F02A52">
        <w:rPr>
          <w:lang w:val="en-US"/>
        </w:rPr>
        <w:t>, 2013; Eilstrup-Sangiovanni &amp; Bondaroff, 2014; Esty &amp; Ivanova, 2002)</w:t>
      </w:r>
      <w:r w:rsidRPr="00F02A52">
        <w:rPr>
          <w:lang w:val="en-US"/>
        </w:rPr>
        <w:fldChar w:fldCharType="end"/>
      </w:r>
      <w:r w:rsidRPr="00F02A52">
        <w:rPr>
          <w:lang w:val="en-US"/>
        </w:rPr>
        <w:t xml:space="preserve">. International non-governmental organizations may also be major operators of conservation initiatives in practice at </w:t>
      </w:r>
      <w:r w:rsidRPr="00F02A52">
        <w:rPr>
          <w:lang w:val="en-US"/>
        </w:rPr>
        <w:lastRenderedPageBreak/>
        <w:t xml:space="preserve">various levels </w:t>
      </w:r>
      <w:r w:rsidRPr="00F02A52">
        <w:rPr>
          <w:lang w:val="en-US"/>
        </w:rPr>
        <w:fldChar w:fldCharType="begin" w:fldLock="1"/>
      </w:r>
      <w:r>
        <w:rPr>
          <w:lang w:val="en-US"/>
        </w:rPr>
        <w:instrText>ADDIN CSL_CITATION { "citationItems" : [ { "id" : "ITEM-1", "itemData" : { "abstract" : "Before widespread, informed collaboration can take place in conservation there must be a process of understanding the different approaches employed by different conservation organizations to conserve biodiversity. To begin this process and to help build understanding and collaboration, we provide a concep-tual map of 21 approaches currently being implemented by 13 conservation organizations. We examined each of these approaches according to (1) the nature of the conservation target\u2014the object(s) of the conserva-tion action; (2) whether the question addressed is where conservation should be done or how conservation should be done; (3) the scale (both grain and extent) of the approach; and (4) the principles that underlie the approach. These questions provide a good way of distinguishing between most of the approaches and re-veal that there is less competition between them than is assumed. We conclude that only with explicit under-standing can the conservation community and its supporters critically compare approaches and come to a consensus about a set of metrics for measuring and achieving global conservation. Clasificando los Enfoques Utilizadas en la Conservaci\u00f3n Resumen: Para que una colaboraci\u00f3n bien fundamentada pueda llevarse a cabo, debe haber un proceso de en-tendimiento de los distintos enfoques utilizadas por diferentes organizaciones de conservaci\u00f3n para preservar la biodiversidad. Para iniciar este proceso y ayudar a fomentar el conocimiento y la colaboraci\u00f3n, proveemos un mapa conceptual de 21 enfoques utilizados actualmente por 13 organizaciones conservacionistas. Examinamos cada uno de estos enfoques seg\u00fan (1) la naturaleza del objetivo de conservaci\u00f3n\u2014el (los) objetos(s) de las activ-idades de conservaci\u00f3n; (2) la naturaleza de la pregunta a contestar, ya sea \" d\u00f3nde se debe llevar a cabo la con-servaci\u00f3n \" o \" c\u00f3mo se debe llevar a cabo la conservaci\u00f3n \" ; (3) la escala (tanto a nivel de detalle como extensi\u00f3n) del enfoque; (4) los principios que constituyen el fundamento del enfoque. Estas preguntas proveen una buena manera de diferenciar la mayor\u00eda de las metodolog\u00edas y muestran que hay menos competencia entre los enfoques de lo que se cree. Concluimos que la comunidad conservacionista y sus seguidores solo podr\u00e1n comparar los di-versos enfoques de manera criteriosa si tienen un entendimiento expl\u00edcito de los mismos, y de esa manera, podr\u00e1 desarrollar, por consenso, una serie de variables para medir y lograr la conservaci\u00f3n a nivel gl\u2026", "author" : [ { "dropping-particle" : "", "family" : "Redford", "given" : "Kent H", "non-dropping-particle" : "", "parse-names" : false, "suffix" : "" }, { "dropping-particle" : "", "family" : "Coppolillo", "given" : "Peter", "non-dropping-particle" : "", "parse-names" : false, "suffix" : "" }, { "dropping-particle" : "", "family" : "Sanderson", "given" : "Eric W", "non-dropping-particle" : "", "parse-names" : false, "suffix" : "" }, { "dropping-particle" : "", "family" : "Fonseca", "given" : "Gustavo A B", "non-dropping-particle" : "Da", "parse-names" : false, "suffix" : "" }, { "dropping-particle" : "", "family" : "Dinerstein", "given" : "Eric", "non-dropping-particle" : "", "parse-names" : false, "suffix" : "" }, { "dropping-particle" : "", "family" : "Groves", "given" : "Craig", "non-dropping-particle" : "", "parse-names" : false, "suffix" : "" }, { "dropping-particle" : "", "family" : "Mace", "given" : "Georgina", "non-dropping-particle" : "", "parse-names" : false, "suffix" : "" }, { "dropping-particle" : "", "family" : "Maginnis", "given" : "Stewart", "non-dropping-particle" : "", "parse-names" : false, "suffix" : "" }, { "dropping-particle" : "", "family" : "Mittermeier", "given" : "Russell A", "non-dropping-particle" : "", "parse-names" : false, "suffix" : "" }, { "dropping-particle" : "", "family" : "Noss", "given" : "Reed", "non-dropping-particle" : "", "parse-names" : false, "suffix" : "" }, { "dropping-particle" : "", "family" : "Olson", "given" : "David", "non-dropping-particle" : "", "parse-names" : false, "suffix" : "" }, { "dropping-particle" : "", "family" : "Robinson", "given" : "John G", "non-dropping-particle" : "", "parse-names" : false, "suffix" : "" }, { "dropping-particle" : "", "family" : "Vedder", "given" : "Amy", "non-dropping-particle" : "", "parse-names" : false, "suffix" : "" }, { "dropping-particle" : "", "family" : "Wright", "given" : "Michael", "non-dropping-particle" : "", "parse-names" : false, "suffix" : "" } ], "container-title" : "Conservation Biology", "id" : "ITEM-1", "issue" : "1", "issued" : { "date-parts" : [ [ "2003" ] ] }, "note" : "NULL", "page" : "116-131", "title" : "Mapping the Conservation Landscape", "type" : "article-journal", "volume" : "17" }, "uris" : [ "http://www.mendeley.com/documents/?uuid=e92a2496-b29e-3b0f-a7bb-69ca44bfb6b4" ] } ], "mendeley" : { "formattedCitation" : "(Redford et al., 2003)", "plainTextFormattedCitation" : "(Redford et al., 2003)", "previouslyFormattedCitation" : "(Redford et al., 2003)" }, "properties" : {  }, "schema" : "https://github.com/citation-style-language/schema/raw/master/csl-citation.json" }</w:instrText>
      </w:r>
      <w:r w:rsidRPr="00F02A52">
        <w:rPr>
          <w:lang w:val="en-US"/>
        </w:rPr>
        <w:fldChar w:fldCharType="separate"/>
      </w:r>
      <w:r w:rsidRPr="00F02A52">
        <w:rPr>
          <w:lang w:val="en-US"/>
        </w:rPr>
        <w:t xml:space="preserve">(Redford </w:t>
      </w:r>
      <w:r w:rsidR="009E3418" w:rsidRPr="009E3418">
        <w:rPr>
          <w:i/>
          <w:lang w:val="en-US"/>
        </w:rPr>
        <w:t>et al.</w:t>
      </w:r>
      <w:r w:rsidRPr="00F02A52">
        <w:rPr>
          <w:lang w:val="en-US"/>
        </w:rPr>
        <w:t>, 2003)</w:t>
      </w:r>
      <w:r w:rsidRPr="00F02A52">
        <w:rPr>
          <w:lang w:val="en-US"/>
        </w:rPr>
        <w:fldChar w:fldCharType="end"/>
      </w:r>
      <w:r w:rsidRPr="00F02A52">
        <w:rPr>
          <w:lang w:val="en-US"/>
        </w:rPr>
        <w:t xml:space="preserve">. In contrast to intergovernmental organizations, international non-governmental organizations rely on soft power, i.e. information, expertise, and moral authority to attract the support of Governments and the public </w:t>
      </w:r>
      <w:r w:rsidRPr="00F02A52">
        <w:rPr>
          <w:lang w:val="en-US"/>
        </w:rPr>
        <w:fldChar w:fldCharType="begin" w:fldLock="1"/>
      </w:r>
      <w:r>
        <w:rPr>
          <w:lang w:val="en-US"/>
        </w:rPr>
        <w:instrText>ADDIN CSL_CITATION { "citationItems" : [ { "id" : "ITEM-1", "itemData" : { "author" : [ { "dropping-particle" : "", "family" : "Turner", "given" : "Edward A L", "non-dropping-particle" : "", "parse-names" : false, "suffix" : "" } ], "container-title" : "Cliodynamics", "id" : "ITEM-1", "issue" : "1", "issued" : { "date-parts" : [ [ "2010" ] ] }, "note" : "NULL", "page" : "81-91", "title" : "Why Has the Number of International Non-Governmental Organizations Exploded since 1960?", "type" : "article-journal", "volume" : "1" }, "uris" : [ "http://www.mendeley.com/documents/?uuid=397e6a26-01d1-3b7d-93cd-d663a591e7dc" ] } ], "mendeley" : { "formattedCitation" : "(E. A. L. Turner, 2010)", "plainTextFormattedCitation" : "(E. A. L. Turner, 2010)", "previouslyFormattedCitation" : "(E. A. L. Turner, 2010)" }, "properties" : {  }, "schema" : "https://github.com/citation-style-language/schema/raw/master/csl-citation.json" }</w:instrText>
      </w:r>
      <w:r w:rsidRPr="00F02A52">
        <w:rPr>
          <w:lang w:val="en-US"/>
        </w:rPr>
        <w:fldChar w:fldCharType="separate"/>
      </w:r>
      <w:r w:rsidRPr="00F02A52">
        <w:rPr>
          <w:lang w:val="en-US"/>
        </w:rPr>
        <w:t>(Turner, 2010)</w:t>
      </w:r>
      <w:r w:rsidRPr="00F02A52">
        <w:rPr>
          <w:lang w:val="en-US"/>
        </w:rPr>
        <w:fldChar w:fldCharType="end"/>
      </w:r>
      <w:r w:rsidRPr="00F02A52">
        <w:rPr>
          <w:lang w:val="en-US"/>
        </w:rPr>
        <w:t xml:space="preserve">. However, at the national level, non-governmental organizations have also occasionally taken the place of a state when the state has not been able to perform as intended in protecting the environment </w:t>
      </w:r>
      <w:r w:rsidRPr="00F02A52">
        <w:rPr>
          <w:lang w:val="en-US"/>
        </w:rPr>
        <w:fldChar w:fldCharType="begin" w:fldLock="1"/>
      </w:r>
      <w:r>
        <w:rPr>
          <w:lang w:val="en-US"/>
        </w:rPr>
        <w:instrText>ADDIN CSL_CITATION { "citationItems" : [ { "id" : "ITEM-1", "itemData" : { "abstract" : "Guidelines are the world's authoritative resource for protected area managers. Involving collaboration among specialist practitioners dedicated to supporting better implementation in the field, they distil learning and advice drawn from across IUCN. Applied in the field, they are building institutional and individual capacity to manage protected area systems effectively, equitably and sustainably, and to cope with the myriad of challenges faced in practice. They also assist national governments, protected area agencies, non-governmental organisations, communities and private sector partners to meet their commitments and goals, and especially the Convention on Biological Diversity's Programme of Work on Protected Areas. A full set of guidelines is available at: www.iucn.org/pa_guidelines Complementary resources are available at: www.cbd.int/protected/tools/ Contribute to developing capacity for a Protected Planet at: www.protectedplanet.net/ IUCN PROTECTED AREA DEFINITION, MANAGEMENT CATEGORIES AND GOVERNANCE TYPES IUCN defines a protected area as: A clearly defined geographical space, recognised, dedicated and managed, through legal or other effective means, to achieve the long-term conservation of nature with associated ecosystem services and cultural values. The definition is expanded by six management categories (one with a sub-division), summarized below. Ia Strict nature reserve: Strictly protected for biodiversity and also possibly geological/ geomorphological features, where human visitation, use and impacts are controlled and limited to ensure protection of the conservation values Ib Wilderness area: Usually large unmodified or slightly modified areas, retaining their natural character and influence, without permanent or significant human habitation, protected and managed to preserve their natural condition II National park: Large natural or near-natural areas protecting large-scale ecological processes with characteristic species and ecosystems, which also have environmentally and culturally compatible spiritual, scientific, educational, recreational and visitor opportunities III Natural monument or feature: Areas set aside to protect a specific natural monument, which can be a landform, sea mount, marine cavern, geological feature such as a cave, or a living feature such as an ancient grove IV Habitat/species management area: Areas to protect particular species or habitats, where management reflects this priority. Many will need regular, activ\u2026", "author" : [ { "dropping-particle" : "", "family" : "Borrini-Feyerabend", "given" : "Grazia", "non-dropping-particle" : "", "parse-names" : false, "suffix" : "" }, { "dropping-particle" : "", "family" : "Dudley", "given" : "Nigel", "non-dropping-particle" : "", "parse-names" : false, "suffix" : "" }, { "dropping-particle" : "", "family" : "Jaeger", "given" : "Tilman", "non-dropping-particle" : "", "parse-names" : false, "suffix" : "" }, { "dropping-particle" : "", "family" : "Lassen", "given" : "Barbara", "non-dropping-particle" : "", "parse-names" : false, "suffix" : "" }, { "dropping-particle" : "", "family" : "Broome", "given" : "Neema Pathak", "non-dropping-particle" : "", "parse-names" : false, "suffix" : "" }, { "dropping-particle" : "", "family" : "Phillips", "given" : "Adrian", "non-dropping-particle" : "", "parse-names" : false, "suffix" : "" }, { "dropping-particle" : "", "family" : "Sandwith", "given" : "Trevor", "non-dropping-particle" : "", "parse-names" : false, "suffix" : "" } ], "collection-title" : "Best Practice Protected Area Guidelines Series", "id" : "ITEM-1", "issue" : "20", "issued" : { "date-parts" : [ [ "2013" ] ] }, "note" : "NULL", "number-of-pages" : "125", "publisher" : "IUCN", "publisher-place" : "Gland, Switzerland", "title" : "Governance of Protected Areas: From understanding to action", "type" : "report" }, "uris" : [ "http://www.mendeley.com/documents/?uuid=41e4f6f2-88e3-3c92-ba7d-1286e41bd814" ] } ], "mendeley" : { "formattedCitation" : "(Borrini-Feyerabend et al., 2013)", "plainTextFormattedCitation" : "(Borrini-Feyerabend et al., 2013)", "previouslyFormattedCitation" : "(Borrini-Feyerabend et al., 2013)" }, "properties" : {  }, "schema" : "https://github.com/citation-style-language/schema/raw/master/csl-citation.json" }</w:instrText>
      </w:r>
      <w:r w:rsidRPr="00F02A52">
        <w:rPr>
          <w:lang w:val="en-US"/>
        </w:rPr>
        <w:fldChar w:fldCharType="separate"/>
      </w:r>
      <w:r w:rsidRPr="00F02A52">
        <w:rPr>
          <w:lang w:val="en-US"/>
        </w:rPr>
        <w:t xml:space="preserve">(Borrini-Feyerabend </w:t>
      </w:r>
      <w:r w:rsidR="009E3418" w:rsidRPr="009E3418">
        <w:rPr>
          <w:i/>
          <w:lang w:val="en-US"/>
        </w:rPr>
        <w:t>et al.</w:t>
      </w:r>
      <w:r w:rsidRPr="00F02A52">
        <w:rPr>
          <w:lang w:val="en-US"/>
        </w:rPr>
        <w:t>, 2013)</w:t>
      </w:r>
      <w:r w:rsidRPr="00F02A52">
        <w:rPr>
          <w:lang w:val="en-US"/>
        </w:rPr>
        <w:fldChar w:fldCharType="end"/>
      </w:r>
      <w:r w:rsidRPr="00F02A52">
        <w:rPr>
          <w:lang w:val="en-US"/>
        </w:rPr>
        <w:t xml:space="preserve">, for example in the case of political or military conflicts or corruption. </w:t>
      </w:r>
    </w:p>
    <w:p w14:paraId="5D8B8ABF" w14:textId="77777777" w:rsidR="00E97DE0" w:rsidRPr="00F02A52" w:rsidRDefault="00E97DE0" w:rsidP="00E97DE0">
      <w:pPr>
        <w:rPr>
          <w:lang w:val="en-US"/>
        </w:rPr>
      </w:pPr>
      <w:r w:rsidRPr="00F02A52">
        <w:rPr>
          <w:lang w:val="en-US"/>
        </w:rPr>
        <w:t xml:space="preserve">In general, very little is known about the degree of attention that government representatives pay to the input of non-governmental organizations in international negotiations, or which strategies are effective when employed to make an impact, such as activism, lobbyism or expert-influence. International non-governmental organizations also have to evaluate their respective strategies to make an impact in relation to the risk of being co-opted by Governments. Many non-governmental organizations address this challenge by specializing in either activist strategies (e.g., Greenpeace) or hybrid strategies with closer ties to governments, including partnerships (e.g., World Wide Fund for Nature). This attracts different groups of supporters and will also influence the funding structures ranging from public grants (e.g. European Commission and national grants), to membership contributions, donations, or crowd funding </w:t>
      </w:r>
      <w:r w:rsidRPr="00F02A52">
        <w:rPr>
          <w:lang w:val="en-US"/>
        </w:rPr>
        <w:fldChar w:fldCharType="begin" w:fldLock="1"/>
      </w:r>
      <w:r>
        <w:rPr>
          <w:lang w:val="en-US"/>
        </w:rPr>
        <w:instrText>ADDIN CSL_CITATION { "citationItems" : [ { "id" : "ITEM-1", "itemData" : { "abstract" : "Surprisingly little is known about how government representatives pay attention to the input of nongovernmental organizations in international negotiations. This article presents an analytical framework and illustrates, with findings from the climate change negotiations 2009-2012, the conditions under which government representatives pay attention to the input from transnational advocacy networks like the Climate Action Network. Demonstrations and lobbying attempts on the international level are frequently ignored, given that negotiation mandates with little leeway are agreed on beforehand. This requires a longer-term perspective toward changing government positions for the next round of negotiations following high media attention. Governments value NGO involvement because they grant legitimacy and signal public support. Successful lobbying requires policy entrepreneurial strategies, close networks, and early input on the domestic level. [ABSTRACT FROM AUTHOR]", "author" : [ { "dropping-particle" : "", "family" : "Rietig", "given" : "Katharina", "non-dropping-particle" : "", "parse-names" : false, "suffix" : "" } ], "container-title" : "Global Governance", "id" : "ITEM-1", "issue" : "2", "issued" : { "date-parts" : [ [ "2016" ] ] }, "page" : "269-288", "title" : "The Power of Strategy: Environmental NGO Influence in International Climate Negotiations", "type" : "article-journal", "volume" : "22" }, "uris" : [ "http://www.mendeley.com/documents/?uuid=92354dbe-2e40-3f0a-8432-e25b330504a1" ] } ], "mendeley" : { "formattedCitation" : "(Rietig, 2016)", "plainTextFormattedCitation" : "(Rietig, 2016)", "previouslyFormattedCitation" : "(Rietig, 2016)" }, "properties" : {  }, "schema" : "https://github.com/citation-style-language/schema/raw/master/csl-citation.json" }</w:instrText>
      </w:r>
      <w:r w:rsidRPr="00F02A52">
        <w:rPr>
          <w:lang w:val="en-US"/>
        </w:rPr>
        <w:fldChar w:fldCharType="separate"/>
      </w:r>
      <w:r w:rsidRPr="00F02A52">
        <w:rPr>
          <w:lang w:val="en-US"/>
        </w:rPr>
        <w:t>(Rietig, 2016)</w:t>
      </w:r>
      <w:r w:rsidRPr="00F02A52">
        <w:rPr>
          <w:lang w:val="en-US"/>
        </w:rPr>
        <w:fldChar w:fldCharType="end"/>
      </w:r>
      <w:r w:rsidRPr="00F02A52">
        <w:rPr>
          <w:lang w:val="en-US"/>
        </w:rPr>
        <w:t xml:space="preserve">. </w:t>
      </w:r>
    </w:p>
    <w:p w14:paraId="4D56A2CB" w14:textId="5C9C60D9" w:rsidR="00E97DE0" w:rsidRPr="00F02A52" w:rsidRDefault="00E97DE0" w:rsidP="00E97DE0">
      <w:pPr>
        <w:rPr>
          <w:lang w:val="en-US"/>
        </w:rPr>
      </w:pPr>
      <w:r w:rsidRPr="00F02A52">
        <w:rPr>
          <w:lang w:val="en-US"/>
        </w:rPr>
        <w:t xml:space="preserve">A sharp distinction is often made between intergovernmental organizations and international non-governmental organizations. In practice, however, governments do not always strictly maintain the separation. There is an increasing number of hybrid organizations involving both intergovernmental organizations and international non-governmental organizations. One of the most prominent in environmental governance is the International Union for Conservation of Nature. The International Union for Conservation of Nature has observer status at the United Nations and consultative status with the United Nations Economic and Social Council, Food and Agricultural Organization, and United Nations Educational, Scientific and Cultural Organization. The International Union for Conservation of Nature has played an important role in the management and conservation of biodiversity, globally as well as in Europe and Central Asia. Two of their instruments have played particularly important roles: the Red List of </w:t>
      </w:r>
      <w:r>
        <w:rPr>
          <w:lang w:val="en-US"/>
        </w:rPr>
        <w:t>T</w:t>
      </w:r>
      <w:r w:rsidRPr="00F02A52">
        <w:rPr>
          <w:lang w:val="en-US"/>
        </w:rPr>
        <w:t xml:space="preserve">hreatened </w:t>
      </w:r>
      <w:r>
        <w:rPr>
          <w:lang w:val="en-US"/>
        </w:rPr>
        <w:t>S</w:t>
      </w:r>
      <w:r w:rsidRPr="00F02A52">
        <w:rPr>
          <w:lang w:val="en-US"/>
        </w:rPr>
        <w:t xml:space="preserve">pecies, and the framework for governance models of protected areas. The latter has opened up for a larger variation of governance and management of protected areas also including indigenous peoples and local communities, as well as privately managed areas. Despite this development, most protected areas in Europe and Central Asia still have hierarchical modes of governance </w:t>
      </w:r>
      <w:r w:rsidRPr="00F02A52">
        <w:rPr>
          <w:lang w:val="en-US"/>
        </w:rPr>
        <w:fldChar w:fldCharType="begin" w:fldLock="1"/>
      </w:r>
      <w:r>
        <w:rPr>
          <w:lang w:val="en-US"/>
        </w:rPr>
        <w:instrText>ADDIN CSL_CITATION { "citationItems" : [ { "id" : "ITEM-1", "itemData" : { "abstract" : "Guidelines are the world's authoritative resource for protected area managers. Involving collaboration among specialist practitioners dedicated to supporting better implementation in the field, they distil learning and advice drawn from across IUCN. Applied in the field, they are building institutional and individual capacity to manage protected area systems effectively, equitably and sustainably, and to cope with the myriad of challenges faced in practice. They also assist national governments, protected area agencies, non-governmental organisations, communities and private sector partners to meet their commitments and goals, and especially the Convention on Biological Diversity's Programme of Work on Protected Areas. A full set of guidelines is available at: www.iucn.org/pa_guidelines Complementary resources are available at: www.cbd.int/protected/tools/ Contribute to developing capacity for a Protected Planet at: www.protectedplanet.net/ IUCN PROTECTED AREA DEFINITION, MANAGEMENT CATEGORIES AND GOVERNANCE TYPES IUCN defines a protected area as: A clearly defined geographical space, recognised, dedicated and managed, through legal or other effective means, to achieve the long-term conservation of nature with associated ecosystem services and cultural values. The definition is expanded by six management categories (one with a sub-division), summarized below. Ia Strict nature reserve: Strictly protected for biodiversity and also possibly geological/ geomorphological features, where human visitation, use and impacts are controlled and limited to ensure protection of the conservation values Ib Wilderness area: Usually large unmodified or slightly modified areas, retaining their natural character and influence, without permanent or significant human habitation, protected and managed to preserve their natural condition II National park: Large natural or near-natural areas protecting large-scale ecological processes with characteristic species and ecosystems, which also have environmentally and culturally compatible spiritual, scientific, educational, recreational and visitor opportunities III Natural monument or feature: Areas set aside to protect a specific natural monument, which can be a landform, sea mount, marine cavern, geological feature such as a cave, or a living feature such as an ancient grove IV Habitat/species management area: Areas to protect particular species or habitats, where management reflects this priority. Many will need regular, activ\u2026", "author" : [ { "dropping-particle" : "", "family" : "Borrini-Feyerabend", "given" : "Grazia", "non-dropping-particle" : "", "parse-names" : false, "suffix" : "" }, { "dropping-particle" : "", "family" : "Dudley", "given" : "Nigel", "non-dropping-particle" : "", "parse-names" : false, "suffix" : "" }, { "dropping-particle" : "", "family" : "Jaeger", "given" : "Tilman", "non-dropping-particle" : "", "parse-names" : false, "suffix" : "" }, { "dropping-particle" : "", "family" : "Lassen", "given" : "Barbara", "non-dropping-particle" : "", "parse-names" : false, "suffix" : "" }, { "dropping-particle" : "", "family" : "Broome", "given" : "Neema Pathak", "non-dropping-particle" : "", "parse-names" : false, "suffix" : "" }, { "dropping-particle" : "", "family" : "Phillips", "given" : "Adrian", "non-dropping-particle" : "", "parse-names" : false, "suffix" : "" }, { "dropping-particle" : "", "family" : "Sandwith", "given" : "Trevor", "non-dropping-particle" : "", "parse-names" : false, "suffix" : "" } ], "collection-title" : "Best Practice Protected Area Guidelines Series", "id" : "ITEM-1", "issue" : "20", "issued" : { "date-parts" : [ [ "2013" ] ] }, "note" : "NULL", "number-of-pages" : "125", "publisher" : "IUCN", "publisher-place" : "Gland, Switzerland", "title" : "Governance of Protected Areas: From understanding to action", "type" : "report" }, "uris" : [ "http://www.mendeley.com/documents/?uuid=41e4f6f2-88e3-3c92-ba7d-1286e41bd814" ] }, { "id" : "ITEM-2", "itemData" : { "DOI" : "10.1080/09644016.2012.737255", "author" : [ { "dropping-particle" : "", "family" : "Reimerson", "given" : "Elsa", "non-dropping-particle" : "", "parse-names" : false, "suffix" : "" } ], "container-title" : "Environmental Politics", "id" : "ITEM-2", "issue" : "6", "issued" : { "date-parts" : [ [ "2013", "11" ] ] }, "page" : "992-1009", "title" : "Between nature and culture: exploring space for indigenous agency in the Convention on Biological Diversity", "type" : "article-journal", "volume" : "22" }, "uris" : [ "http://www.mendeley.com/documents/?uuid=ff8c50e1-4109-3275-a2e8-2b8816e72781" ] }, { "id" : "ITEM-3", "itemData" : { "DOI" : "10.1080/13549839.2016.1154518", "abstract" : "This paper explores whether ambitions to open up the traditional Swedish model of top-down conservation methods to local influences are indicative of an actual transition in governance of Swedish national park policy (NPP), and examines whether such a shift entails an increase in local influence over local interests and needs. Methodologically, we analyse a combination of governance types and incorporate theoretical definitions of power and accountability. The establishment of new governance arrangements \u2013 where power is shared, interactions promoted and accountability is directed downwards \u2013 indicates that Sweden\u2019s NPP is undergoing a change in its mode of governance. This change also seems to include ceding some influence to local interests, and the possibility of combining conservation with the utilisation of certain natural resources. The results of our research also provide valuable insights into when the establishment of shared-governance arrangements are likely to succeed; in short, this seems more likely when there are established sectors sited in a robust legal framework and where strong international commitments potentially play a role. In conclusion, we contend that when seeking diversified governance arrangements it is not enough simply to take local practices and customs into consideration \u2013 they have to be strengthened. ARTICLE", "author" : [ { "dropping-particle" : "", "family" : "Holmgren", "given" : "Lina", "non-dropping-particle" : "", "parse-names" : false, "suffix" : "" }, { "dropping-particle" : "", "family" : "Sandstr\u00f6m", "given" : "Camilla", "non-dropping-particle" : "", "parse-names" : false, "suffix" : "" }, { "dropping-particle" : "", "family" : "Zachrisson", "given" : "Anna", "non-dropping-particle" : "", "parse-names" : false, "suffix" : "" } ], "container-title" : "Local Environment", "id" : "ITEM-3", "issue" : "1", "issued" : { "date-parts" : [ [ "2016" ] ] }, "page" : "22-37", "title" : "Protected area governance in Sweden: new modes of governance or business as usual?", "type" : "article-journal", "volume" : "22" }, "uris" : [ "http://www.mendeley.com/documents/?uuid=fa28da3b-9bc6-3519-a5f9-859f49754bd0" ] } ], "mendeley" : { "formattedCitation" : "(Borrini-Feyerabend et al., 2013; Holmgren, Sandstr\u00f6m, &amp; Zachrisson, 2016; Reimerson, 2013)", "plainTextFormattedCitation" : "(Borrini-Feyerabend et al., 2013; Holmgren, Sandstr\u00f6m, &amp; Zachrisson, 2016; Reimerson, 2013)", "previouslyFormattedCitation" : "(Borrini-Feyerabend et al., 2013; Holmgren, Sandstr\u00f6m, &amp; Zachrisson, 2016; Reimerson, 2013)" }, "properties" : {  }, "schema" : "https://github.com/citation-style-language/schema/raw/master/csl-citation.json" }</w:instrText>
      </w:r>
      <w:r w:rsidRPr="00F02A52">
        <w:rPr>
          <w:lang w:val="en-US"/>
        </w:rPr>
        <w:fldChar w:fldCharType="separate"/>
      </w:r>
      <w:r w:rsidRPr="00F02A52">
        <w:rPr>
          <w:lang w:val="en-US"/>
        </w:rPr>
        <w:t xml:space="preserve">(Borrini-Feyerabend </w:t>
      </w:r>
      <w:r w:rsidR="009E3418" w:rsidRPr="009E3418">
        <w:rPr>
          <w:i/>
          <w:lang w:val="en-US"/>
        </w:rPr>
        <w:t>et al.</w:t>
      </w:r>
      <w:r w:rsidRPr="00F02A52">
        <w:rPr>
          <w:lang w:val="en-US"/>
        </w:rPr>
        <w:t>, 2013; Holmgren</w:t>
      </w:r>
      <w:r w:rsidR="000C4599">
        <w:rPr>
          <w:i/>
          <w:lang w:val="en-US"/>
        </w:rPr>
        <w:t xml:space="preserve"> et al.</w:t>
      </w:r>
      <w:r w:rsidRPr="00F02A52">
        <w:rPr>
          <w:lang w:val="en-US"/>
        </w:rPr>
        <w:t>, 2016; Reimerson, 2013)</w:t>
      </w:r>
      <w:r w:rsidRPr="00F02A52">
        <w:rPr>
          <w:lang w:val="en-US"/>
        </w:rPr>
        <w:fldChar w:fldCharType="end"/>
      </w:r>
      <w:r w:rsidRPr="00F02A52">
        <w:rPr>
          <w:lang w:val="en-US"/>
        </w:rPr>
        <w:t xml:space="preserve">. </w:t>
      </w:r>
    </w:p>
    <w:p w14:paraId="0FB024AF" w14:textId="77777777" w:rsidR="00E97DE0" w:rsidRPr="00F02A52" w:rsidRDefault="00E97DE0" w:rsidP="00E97DE0">
      <w:pPr>
        <w:rPr>
          <w:lang w:val="en-US"/>
        </w:rPr>
      </w:pPr>
      <w:r w:rsidRPr="00F02A52">
        <w:rPr>
          <w:lang w:val="en-US"/>
        </w:rPr>
        <w:t xml:space="preserve">Another example where intergovernmental organizations and international non-governmental organizations come together is the “Environment for Europe” process. This process is a public-private partnership including 54 countries in Europe and Central Asia partnering with international organizations as well as regional environmental centres, non-governmental organizations and the private sector. The objective is to harmonize environmental policies and enhance the quality of the environment across Europe, but also to help countries of Eastern Europe, Central Europe and Central Asia to improve their environmental standards </w:t>
      </w:r>
      <w:r w:rsidRPr="00F02A52">
        <w:rPr>
          <w:lang w:val="en-US"/>
        </w:rPr>
        <w:fldChar w:fldCharType="begin" w:fldLock="1"/>
      </w:r>
      <w:r>
        <w:rPr>
          <w:lang w:val="en-US"/>
        </w:rPr>
        <w:instrText>ADDIN CSL_CITATION { "citationItems" : [ { "id" : "ITEM-1", "itemData" : { "URL" : "https://www.unece.org/env/efe/welcome.html", "accessed" : { "date-parts" : [ [ "2017", "10", "14" ] ] }, "author" : [ { "dropping-particle" : "", "family" : "UNECE", "given" : "", "non-dropping-particle" : "", "parse-names" : false, "suffix" : "" } ], "id" : "ITEM-1", "issued" : { "date-parts" : [ [ "2017" ] ] }, "title" : "Environment for Europe", "type" : "webpage" }, "uris" : [ "http://www.mendeley.com/documents/?uuid=299935bc-c7d2-42b8-9f85-1a3da70973a4" ] } ], "mendeley" : { "formattedCitation" : "(UNECE, 2017a)", "plainTextFormattedCitation" : "(UNECE, 2017a)", "previouslyFormattedCitation" : "(UNECE, 2017a)" }, "properties" : {  }, "schema" : "https://github.com/citation-style-language/schema/raw/master/csl-citation.json" }</w:instrText>
      </w:r>
      <w:r w:rsidRPr="00F02A52">
        <w:rPr>
          <w:lang w:val="en-US"/>
        </w:rPr>
        <w:fldChar w:fldCharType="separate"/>
      </w:r>
      <w:r w:rsidRPr="00F02A52">
        <w:rPr>
          <w:lang w:val="en-US"/>
        </w:rPr>
        <w:t>(UNECE, 2017a)</w:t>
      </w:r>
      <w:r w:rsidRPr="00F02A52">
        <w:rPr>
          <w:lang w:val="en-US"/>
        </w:rPr>
        <w:fldChar w:fldCharType="end"/>
      </w:r>
      <w:r w:rsidRPr="00F02A52">
        <w:rPr>
          <w:lang w:val="en-US"/>
        </w:rPr>
        <w:t>.</w:t>
      </w:r>
    </w:p>
    <w:p w14:paraId="737C065E" w14:textId="554ECD42" w:rsidR="00E97DE0" w:rsidRPr="00F02A52" w:rsidRDefault="00E97DE0" w:rsidP="00E97DE0">
      <w:pPr>
        <w:rPr>
          <w:lang w:val="en-US"/>
        </w:rPr>
      </w:pPr>
      <w:r w:rsidRPr="00F02A52">
        <w:rPr>
          <w:lang w:val="en-US"/>
        </w:rPr>
        <w:t xml:space="preserve">In sum, international non-governmental organizations play an important role in pushing for sustainable development at the international level, in particular in transition countries </w:t>
      </w:r>
      <w:r w:rsidRPr="00F02A52">
        <w:rPr>
          <w:lang w:val="en-US"/>
        </w:rPr>
        <w:fldChar w:fldCharType="begin" w:fldLock="1"/>
      </w:r>
      <w:r>
        <w:rPr>
          <w:lang w:val="en-US"/>
        </w:rPr>
        <w:instrText>ADDIN CSL_CITATION { "citationItems" : [ { "id" : "ITEM-1", "itemData" : { "DOI" : "10.1162/GLEP_a_00155", "abstract" : "Civil society is commonly assumed to have a positive effect on international cooperation. This paper sheds light on one important facet of this assumption: we examine the impact of environmental non-governmental organizations (ENGOs) on ratification behavior of countries vis-\u00e0-vis international environmental agreements (IEAs). The main argument of the paper focuses on a \u201cdemocracy-civil society paradox\u201d: although ENGOs have a positive effect on ratification of IEAs on average, this effect decreases with increasing levels of democracy. This argument is counter-intuitive and appears paradoxical because democracy is generally associated both with a more active civil society and more international cooperation. The reasons for this hypothesized effect pertain to public demand for environmental public goods provision, government incentives, and problems of collective action among ENGOs. To test the net effect of ENGOs on countries' ratification behavior, the paper uses a new dataset on ENGOs in the time-period ...", "author" : [ { "dropping-particle" : "", "family" : "Bernauer", "given" : "Thomas", "non-dropping-particle" : "", "parse-names" : false, "suffix" : "" }, { "dropping-particle" : "", "family" : "B\u00f6hmelt", "given" : "Tobias", "non-dropping-particle" : "", "parse-names" : false, "suffix" : "" }, { "dropping-particle" : "", "family" : "Koubi", "given" : "Vally", "non-dropping-particle" : "", "parse-names" : false, "suffix" : "" } ], "container-title" : "Global Environmental Politics", "id" : "ITEM-1", "issue" : "1", "issued" : { "date-parts" : [ [ "2013", "2" ] ] }, "page" : "88-107", "publisher" : "MIT Press  55 Hayward Street, Cambridge, MA 02142-1315 USA journals-info@mit.edu", "title" : "Is There a Democracy\u2013Civil Society Paradox in Global Environmental Governance?", "type" : "article-journal", "volume" : "13" }, "uris" : [ "http://www.mendeley.com/documents/?uuid=cd83dcc3-24c7-3898-9fe2-b8d84a56a217" ] } ], "mendeley" : { "formattedCitation" : "(Bernauer et al., 2013)", "plainTextFormattedCitation" : "(Bernauer et al., 2013)", "previouslyFormattedCitation" : "(Bernauer et al., 2013)" }, "properties" : {  }, "schema" : "https://github.com/citation-style-language/schema/raw/master/csl-citation.json" }</w:instrText>
      </w:r>
      <w:r w:rsidRPr="00F02A52">
        <w:rPr>
          <w:lang w:val="en-US"/>
        </w:rPr>
        <w:fldChar w:fldCharType="separate"/>
      </w:r>
      <w:r w:rsidRPr="00F02A52">
        <w:rPr>
          <w:lang w:val="en-US"/>
        </w:rPr>
        <w:t xml:space="preserve">(Bernauer </w:t>
      </w:r>
      <w:r w:rsidR="009E3418" w:rsidRPr="009E3418">
        <w:rPr>
          <w:i/>
          <w:lang w:val="en-US"/>
        </w:rPr>
        <w:t>et al.</w:t>
      </w:r>
      <w:r w:rsidRPr="00F02A52">
        <w:rPr>
          <w:lang w:val="en-US"/>
        </w:rPr>
        <w:t>, 2013)</w:t>
      </w:r>
      <w:r w:rsidRPr="00F02A52">
        <w:rPr>
          <w:lang w:val="en-US"/>
        </w:rPr>
        <w:fldChar w:fldCharType="end"/>
      </w:r>
      <w:r w:rsidRPr="00F02A52">
        <w:rPr>
          <w:lang w:val="en-US"/>
        </w:rPr>
        <w:t xml:space="preserve">. They are key drivers in intergovernmental negotiations on environmental governance. International non-governmental organizations also increasingly pay attention to social and environmental externalities of business activity. Multinational brands may be pressured by international non-governmental organizations challenging their labour, environmental or human rights record, for example through “naming and shaming” activities </w:t>
      </w:r>
      <w:r w:rsidRPr="00F02A52">
        <w:rPr>
          <w:lang w:val="en-US"/>
        </w:rPr>
        <w:fldChar w:fldCharType="begin" w:fldLock="1"/>
      </w:r>
      <w:r>
        <w:rPr>
          <w:lang w:val="en-US"/>
        </w:rPr>
        <w:instrText>ADDIN CSL_CITATION { "citationItems" : [ { "id" : "ITEM-1", "itemData" : { "ISSN" : "17083087", "abstract" : "Forest certification, developed in the early 1990s, is a process in which independent assessors grant use of the certification label to producers who meet certain environmental and social criteria set for their forest products. This label was quickly seen to offer a market advantage and to signal corporate social and environmental responsibility. This paper focuses on international norms pertaining to environmental and indigenous rights, as manifested in cases of Forest Stewardship Council (FSC)- and Programme for the Endorsement of Forest Certification (PEFC)-compatible certification, and how these norms have been applied domestically and perceived locally in different states. Case studies are drawn from northern Sweden, northern Finland, and three regions in northwest Russia. The studies illustrate that the choice and implementation of certification type depend considerably on national infrastructure and market characteristics and result in substantial differences in the impact that international norms have at the local level. \u00a9 2009 by the author(s).", "author" : [ { "dropping-particle" : "", "family" : "Keskitalo", "given" : "E. Carina. H.", "non-dropping-particle" : "", "parse-names" : false, "suffix" : "" }, { "dropping-particle" : "", "family" : "Sandstr\u00f6m", "given" : "Camilla", "non-dropping-particle" : "", "parse-names" : false, "suffix" : "" }, { "dropping-particle" : "", "family" : "Tysiachniouk", "given" : "Maria", "non-dropping-particle" : "", "parse-names" : false, "suffix" : "" }, { "dropping-particle" : "", "family" : "Johansson", "given" : "Johanna", "non-dropping-particle" : "", "parse-names" : false, "suffix" : "" } ], "container-title" : "Ecology and Society", "id" : "ITEM-1", "issue" : "2", "issued" : { "date-parts" : [ [ "2009" ] ] }, "note" : "NULL", "page" : "1", "title" : "Local consequences of applying international norms: Differences in the application of forest certification in northern Sweden, northern Finland, and northwest Russia", "type" : "article-journal", "volume" : "14" }, "uris" : [ "http://www.mendeley.com/documents/?uuid=45499e18-18f5-48b4-af2e-a808bbbe2cd6" ] } ], "mendeley" : { "formattedCitation" : "(Keskitalo, Sandstr\u00f6m, Tysiachniouk, &amp; Johansson, 2009)", "plainTextFormattedCitation" : "(Keskitalo, Sandstr\u00f6m, Tysiachniouk, &amp; Johansson, 2009)", "previouslyFormattedCitation" : "(Keskitalo, Sandstr\u00f6m, Tysiachniouk, &amp; Johansson, 2009)" }, "properties" : {  }, "schema" : "https://github.com/citation-style-language/schema/raw/master/csl-citation.json" }</w:instrText>
      </w:r>
      <w:r w:rsidRPr="00F02A52">
        <w:rPr>
          <w:lang w:val="en-US"/>
        </w:rPr>
        <w:fldChar w:fldCharType="separate"/>
      </w:r>
      <w:r w:rsidRPr="00F02A52">
        <w:rPr>
          <w:lang w:val="en-US"/>
        </w:rPr>
        <w:t>(Keskitalo</w:t>
      </w:r>
      <w:r w:rsidR="00800A72">
        <w:rPr>
          <w:i/>
          <w:lang w:val="en-US"/>
        </w:rPr>
        <w:t xml:space="preserve"> et al.</w:t>
      </w:r>
      <w:r w:rsidRPr="00F02A52">
        <w:rPr>
          <w:lang w:val="en-US"/>
        </w:rPr>
        <w:t>, 2009)</w:t>
      </w:r>
      <w:r w:rsidRPr="00F02A52">
        <w:rPr>
          <w:lang w:val="en-US"/>
        </w:rPr>
        <w:fldChar w:fldCharType="end"/>
      </w:r>
      <w:r w:rsidRPr="00F02A52">
        <w:rPr>
          <w:lang w:val="en-US"/>
        </w:rPr>
        <w:t xml:space="preserve">. International non-governmental organizations thus play an important role in relation to both public and private activities </w:t>
      </w:r>
      <w:r w:rsidRPr="00F02A52">
        <w:rPr>
          <w:lang w:val="en-US"/>
        </w:rPr>
        <w:lastRenderedPageBreak/>
        <w:t xml:space="preserve">related to biodiversity and </w:t>
      </w:r>
      <w:r>
        <w:rPr>
          <w:lang w:val="en-US"/>
        </w:rPr>
        <w:t>nature’s contributions to people</w:t>
      </w:r>
      <w:r w:rsidRPr="00F02A52">
        <w:rPr>
          <w:lang w:val="en-US"/>
        </w:rPr>
        <w:t xml:space="preserve">, given that they are afforded freedom to play a vital role and that they can find funding for their activities. </w:t>
      </w:r>
    </w:p>
    <w:p w14:paraId="780D3836" w14:textId="77777777" w:rsidR="00E97DE0" w:rsidRPr="00F02A52" w:rsidRDefault="00E97DE0" w:rsidP="00E97DE0">
      <w:pPr>
        <w:rPr>
          <w:lang w:val="en-US"/>
        </w:rPr>
      </w:pPr>
      <w:r w:rsidRPr="00F02A52">
        <w:rPr>
          <w:lang w:val="en-US"/>
        </w:rPr>
        <w:t xml:space="preserve">Some critics are, however, concerned that they may contribute to the fragmentation and weakening of political action. There are, for example, often competing international non-governmental organizations in the same policy field and their mutual contest for influence risks undercutting political effectiveness. Supporting and incentivizing coordination and collaboration among international non-governmental organizations is thus an important opportunity among actors at multiple levels in Europe and Central Asia in relation to the increasing influence of civil society in environmental governance at the global level </w:t>
      </w:r>
      <w:r w:rsidRPr="00F02A52">
        <w:rPr>
          <w:lang w:val="en-US"/>
        </w:rPr>
        <w:fldChar w:fldCharType="begin" w:fldLock="1"/>
      </w:r>
      <w:r>
        <w:rPr>
          <w:lang w:val="en-US"/>
        </w:rPr>
        <w:instrText>ADDIN CSL_CITATION { "citationItems" : [ { "id" : "ITEM-1", "itemData" : { "ISBN" : "0-970-7882-2-3", "author" : [ { "dropping-particle" : "", "family" : "Esty", "given" : "D. C.", "non-dropping-particle" : "", "parse-names" : false, "suffix" : "" }, { "dropping-particle" : "", "family" : "Ivanova", "given" : "M. H.", "non-dropping-particle" : "", "parse-names" : false, "suffix" : "" } ], "id" : "ITEM-1", "issued" : { "date-parts" : [ [ "2002" ] ] }, "note" : "NULL", "number-of-pages" : "255", "publisher" : "Yale School of Forestry &amp; Environmental Studies", "publisher-place" : "New Haven CT", "title" : "Global Environmental Governance: Options &amp; Opportunities", "type" : "book" }, "uris" : [ "http://www.mendeley.com/documents/?uuid=a75d1f68-3089-3ad5-9828-a381872971e3" ] } ], "mendeley" : { "formattedCitation" : "(Esty &amp; Ivanova, 2002)", "plainTextFormattedCitation" : "(Esty &amp; Ivanova, 2002)", "previouslyFormattedCitation" : "(Esty &amp; Ivanova, 2002)" }, "properties" : {  }, "schema" : "https://github.com/citation-style-language/schema/raw/master/csl-citation.json" }</w:instrText>
      </w:r>
      <w:r w:rsidRPr="00F02A52">
        <w:rPr>
          <w:lang w:val="en-US"/>
        </w:rPr>
        <w:fldChar w:fldCharType="separate"/>
      </w:r>
      <w:r w:rsidRPr="00F02A52">
        <w:rPr>
          <w:lang w:val="en-US"/>
        </w:rPr>
        <w:t>(Esty &amp; Ivanova, 2002)</w:t>
      </w:r>
      <w:r w:rsidRPr="00F02A52">
        <w:rPr>
          <w:lang w:val="en-US"/>
        </w:rPr>
        <w:fldChar w:fldCharType="end"/>
      </w:r>
      <w:r w:rsidRPr="00F02A52">
        <w:rPr>
          <w:lang w:val="en-US"/>
        </w:rPr>
        <w:t>.</w:t>
      </w:r>
    </w:p>
    <w:p w14:paraId="2E325765" w14:textId="77777777" w:rsidR="00E97DE0" w:rsidRPr="00F02A52" w:rsidRDefault="00E97DE0" w:rsidP="00E97DE0">
      <w:pPr>
        <w:rPr>
          <w:lang w:val="en-US"/>
        </w:rPr>
      </w:pPr>
    </w:p>
    <w:p w14:paraId="5C4F8732" w14:textId="77777777" w:rsidR="00E97DE0" w:rsidRPr="00F02A52" w:rsidRDefault="00E97DE0" w:rsidP="00147745">
      <w:pPr>
        <w:pStyle w:val="Heading3"/>
        <w:rPr>
          <w:lang w:val="en-US"/>
        </w:rPr>
      </w:pPr>
      <w:bookmarkStart w:id="1767" w:name="_Toc502909633"/>
      <w:bookmarkStart w:id="1768" w:name="_Toc504380745"/>
      <w:bookmarkStart w:id="1769" w:name="_Toc519504785"/>
      <w:bookmarkStart w:id="1770" w:name="_Toc476941836"/>
      <w:bookmarkStart w:id="1771" w:name="_Toc496001174"/>
      <w:r w:rsidRPr="00F02A52">
        <w:rPr>
          <w:lang w:val="en-US"/>
        </w:rPr>
        <w:t>Responses to global environmental challenges</w:t>
      </w:r>
      <w:bookmarkEnd w:id="1767"/>
      <w:bookmarkEnd w:id="1768"/>
      <w:bookmarkEnd w:id="1769"/>
      <w:r w:rsidRPr="00F02A52">
        <w:rPr>
          <w:lang w:val="en-US"/>
        </w:rPr>
        <w:t xml:space="preserve"> </w:t>
      </w:r>
      <w:bookmarkEnd w:id="1770"/>
      <w:bookmarkEnd w:id="1771"/>
    </w:p>
    <w:p w14:paraId="72026A45" w14:textId="274DA011" w:rsidR="00E97DE0" w:rsidRPr="00F02A52" w:rsidRDefault="00E97DE0" w:rsidP="00E97DE0">
      <w:pPr>
        <w:rPr>
          <w:lang w:val="en-US"/>
        </w:rPr>
      </w:pPr>
      <w:r w:rsidRPr="00F02A52">
        <w:rPr>
          <w:lang w:val="en-US"/>
        </w:rPr>
        <w:t>Since many natural resources are shared and many environmental problems have a global or transboundary nature, they can only be addressed effectively through different forms of international or r</w:t>
      </w:r>
      <w:r w:rsidRPr="00F02A52">
        <w:rPr>
          <w:color w:val="000000" w:themeColor="text1"/>
          <w:lang w:val="en-US"/>
        </w:rPr>
        <w:t xml:space="preserve">egional cooperation among States </w:t>
      </w:r>
      <w:r w:rsidRPr="00F02A52">
        <w:rPr>
          <w:color w:val="000000" w:themeColor="text1"/>
          <w:lang w:val="en-US"/>
        </w:rPr>
        <w:fldChar w:fldCharType="begin" w:fldLock="1"/>
      </w:r>
      <w:r>
        <w:rPr>
          <w:color w:val="000000" w:themeColor="text1"/>
          <w:lang w:val="en-US"/>
        </w:rPr>
        <w:instrText>ADDIN CSL_CITATION { "citationItems" : [ { "id" : "ITEM-1", "itemData" : { "ISBN" : "9780521769594", "author" : [ { "dropping-particle" : "", "family" : "Sands", "given" : "Philippe", "non-dropping-particle" : "", "parse-names" : false, "suffix" : "" }, { "dropping-particle" : "", "family" : "Peel", "given" : "Jaqueline Jacqueline", "non-dropping-particle" : "", "parse-names" : false, "suffix" : "" }, { "dropping-particle" : "", "family" : "Fabra", "given" : "Adriana", "non-dropping-particle" : "", "parse-names" : false, "suffix" : "" }, { "dropping-particle" : "", "family" : "MacKenzie", "given" : "Ruth", "non-dropping-particle" : "", "parse-names" : false, "suffix" : "" } ], "edition" : "3rd", "id" : "ITEM-1", "issued" : { "date-parts" : [ [ "2012" ] ] }, "note" : "NULL", "number-of-pages" : "994", "publisher" : "Cambridge university press", "publisher-place" : "Cambridge", "title" : "Principles of international environmental law", "type" : "book" }, "uris" : [ "http://www.mendeley.com/documents/?uuid=78cfd7ec-b12c-4840-b55b-1de913cc9252" ] } ], "mendeley" : { "formattedCitation" : "(Sands, Peel, Fabra, &amp; MacKenzie, 2012)", "plainTextFormattedCitation" : "(Sands, Peel, Fabra, &amp; MacKenzie, 2012)", "previouslyFormattedCitation" : "(Sands, Peel, Fabra, &amp; MacKenzie, 2012)"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Sands</w:t>
      </w:r>
      <w:r w:rsidR="00800A72">
        <w:rPr>
          <w:i/>
          <w:color w:val="000000" w:themeColor="text1"/>
          <w:lang w:val="en-US"/>
        </w:rPr>
        <w:t xml:space="preserve"> et al.</w:t>
      </w:r>
      <w:r w:rsidRPr="00F02A52">
        <w:rPr>
          <w:color w:val="000000" w:themeColor="text1"/>
          <w:lang w:val="en-US"/>
        </w:rPr>
        <w:t>, 2012)</w:t>
      </w:r>
      <w:r w:rsidRPr="00F02A52">
        <w:rPr>
          <w:color w:val="000000" w:themeColor="text1"/>
          <w:lang w:val="en-US"/>
        </w:rPr>
        <w:fldChar w:fldCharType="end"/>
      </w:r>
      <w:r w:rsidRPr="00F02A52">
        <w:rPr>
          <w:color w:val="000000" w:themeColor="text1"/>
          <w:lang w:val="en-US"/>
        </w:rPr>
        <w:t>. To understand and assess how the international level impacts on countries within Europe and Central Asia with respect to biodiversity and nature’s contributions to people, one needs to comprehend the strengths and weaknesses of the international system, especially of the international environmental law. In the international arena, States are the primary legal subjects and the bea</w:t>
      </w:r>
      <w:r w:rsidRPr="00F02A52">
        <w:rPr>
          <w:lang w:val="en-US"/>
        </w:rPr>
        <w:t xml:space="preserve">rers of rights and obligations </w:t>
      </w:r>
      <w:r w:rsidRPr="00F02A52">
        <w:rPr>
          <w:lang w:val="en-US"/>
        </w:rPr>
        <w:fldChar w:fldCharType="begin" w:fldLock="1"/>
      </w:r>
      <w:r>
        <w:rPr>
          <w:lang w:val="en-US"/>
        </w:rPr>
        <w:instrText>ADDIN CSL_CITATION { "citationItems" : [ { "id" : "ITEM-1", "itemData" : { "ISBN" : "0199259399", "author" : [ { "dropping-particle" : "", "family" : "Cassese", "given" : "Antonio", "non-dropping-particle" : "", "parse-names" : false, "suffix" : "" } ], "edition" : "2nd", "id" : "ITEM-1", "issued" : { "date-parts" : [ [ "2005" ] ] }, "note" : "NULL", "number-of-pages" : "558", "publisher" : "Oxford University Press", "publisher-place" : "Oxford", "title" : "International law", "type" : "book" }, "uris" : [ "http://www.mendeley.com/documents/?uuid=a0ff229f-c16f-3103-b27e-e061563cedc2" ] } ], "mendeley" : { "formattedCitation" : "(Cassese, 2005)", "plainTextFormattedCitation" : "(Cassese, 2005)", "previouslyFormattedCitation" : "(Cassese, 2005)" }, "properties" : {  }, "schema" : "https://github.com/citation-style-language/schema/raw/master/csl-citation.json" }</w:instrText>
      </w:r>
      <w:r w:rsidRPr="00F02A52">
        <w:rPr>
          <w:lang w:val="en-US"/>
        </w:rPr>
        <w:fldChar w:fldCharType="separate"/>
      </w:r>
      <w:r w:rsidRPr="00F02A52">
        <w:rPr>
          <w:lang w:val="en-US"/>
        </w:rPr>
        <w:t>(Cassese, 2005)</w:t>
      </w:r>
      <w:r w:rsidRPr="00F02A52">
        <w:rPr>
          <w:lang w:val="en-US"/>
        </w:rPr>
        <w:fldChar w:fldCharType="end"/>
      </w:r>
      <w:r w:rsidRPr="00F02A52">
        <w:rPr>
          <w:lang w:val="en-US"/>
        </w:rPr>
        <w:t xml:space="preserve">. International law, or law of nations, consists of rules for the legal relations between and among States, international organizations and non-state actors. All international cooperation is voluntary, since </w:t>
      </w:r>
      <w:r>
        <w:rPr>
          <w:lang w:val="en-US"/>
        </w:rPr>
        <w:t>all</w:t>
      </w:r>
      <w:r w:rsidRPr="00F02A52">
        <w:rPr>
          <w:lang w:val="en-US"/>
        </w:rPr>
        <w:t xml:space="preserve"> States are sovereign and equal </w:t>
      </w:r>
      <w:r w:rsidRPr="00F02A52">
        <w:rPr>
          <w:lang w:val="en-US"/>
        </w:rPr>
        <w:fldChar w:fldCharType="begin" w:fldLock="1"/>
      </w:r>
      <w:r>
        <w:rPr>
          <w:lang w:val="en-US"/>
        </w:rPr>
        <w:instrText>ADDIN CSL_CITATION { "citationItems" : [ { "id" : "ITEM-1", "itemData" : { "ISBN" : "9780521769594", "author" : [ { "dropping-particle" : "", "family" : "Sands", "given" : "Philippe", "non-dropping-particle" : "", "parse-names" : false, "suffix" : "" }, { "dropping-particle" : "", "family" : "Peel", "given" : "Jaqueline Jacqueline", "non-dropping-particle" : "", "parse-names" : false, "suffix" : "" }, { "dropping-particle" : "", "family" : "Fabra", "given" : "Adriana", "non-dropping-particle" : "", "parse-names" : false, "suffix" : "" }, { "dropping-particle" : "", "family" : "MacKenzie", "given" : "Ruth", "non-dropping-particle" : "", "parse-names" : false, "suffix" : "" } ], "edition" : "3rd", "id" : "ITEM-1", "issued" : { "date-parts" : [ [ "2012" ] ] }, "note" : "NULL", "number-of-pages" : "994", "publisher" : "Cambridge university press", "publisher-place" : "Cambridge", "title" : "Principles of international environmental law", "type" : "book" }, "uris" : [ "http://www.mendeley.com/documents/?uuid=78cfd7ec-b12c-4840-b55b-1de913cc9252" ] } ], "mendeley" : { "formattedCitation" : "(Sands et al., 2012)", "plainTextFormattedCitation" : "(Sands et al., 2012)", "previouslyFormattedCitation" : "(Sands et al., 2012)" }, "properties" : {  }, "schema" : "https://github.com/citation-style-language/schema/raw/master/csl-citation.json" }</w:instrText>
      </w:r>
      <w:r w:rsidRPr="00F02A52">
        <w:rPr>
          <w:lang w:val="en-US"/>
        </w:rPr>
        <w:fldChar w:fldCharType="separate"/>
      </w:r>
      <w:r w:rsidRPr="00F02A52">
        <w:rPr>
          <w:lang w:val="en-US"/>
        </w:rPr>
        <w:t xml:space="preserve">(Sands </w:t>
      </w:r>
      <w:r w:rsidR="009E3418" w:rsidRPr="009E3418">
        <w:rPr>
          <w:i/>
          <w:lang w:val="en-US"/>
        </w:rPr>
        <w:t>et al.</w:t>
      </w:r>
      <w:r w:rsidRPr="00F02A52">
        <w:rPr>
          <w:lang w:val="en-US"/>
        </w:rPr>
        <w:t>, 2012)</w:t>
      </w:r>
      <w:r w:rsidRPr="00F02A52">
        <w:rPr>
          <w:lang w:val="en-US"/>
        </w:rPr>
        <w:fldChar w:fldCharType="end"/>
      </w:r>
      <w:r w:rsidRPr="00F02A52">
        <w:rPr>
          <w:lang w:val="en-US"/>
        </w:rPr>
        <w:t xml:space="preserve">. However, ensuring compliance with international law is often problematic, since international agreements seldom include direct reprisals or sanctions </w:t>
      </w:r>
      <w:r w:rsidRPr="00F02A52">
        <w:rPr>
          <w:lang w:val="en-US"/>
        </w:rPr>
        <w:fldChar w:fldCharType="begin" w:fldLock="1"/>
      </w:r>
      <w:r>
        <w:rPr>
          <w:lang w:val="en-US"/>
        </w:rPr>
        <w:instrText>ADDIN CSL_CITATION { "citationItems" : [ { "id" : "ITEM-1", "itemData" : { "ISBN" : "1841139246", "author" : [ { "dropping-particle" : "", "family" : "Beyerlin", "given" : "Ulrich.", "non-dropping-particle" : "", "parse-names" : false, "suffix" : "" }, { "dropping-particle" : "", "family" : "Marauhn", "given" : "Thilo.", "non-dropping-particle" : "", "parse-names" : false, "suffix" : "" } ], "id" : "ITEM-1", "issued" : { "date-parts" : [ [ "2011" ] ] }, "note" : "NULL", "number-of-pages" : "488", "publisher" : "Hart Publishing", "publisher-place" : "Oxford", "title" : "International environmental law", "type" : "book" }, "uris" : [ "http://www.mendeley.com/documents/?uuid=8df35ea4-5431-3575-bf88-ee8561e0fcdb" ] } ], "mendeley" : { "formattedCitation" : "(Beyerlin &amp; Marauhn, 2011)", "plainTextFormattedCitation" : "(Beyerlin &amp; Marauhn, 2011)", "previouslyFormattedCitation" : "(Beyerlin &amp; Marauhn, 2011)" }, "properties" : {  }, "schema" : "https://github.com/citation-style-language/schema/raw/master/csl-citation.json" }</w:instrText>
      </w:r>
      <w:r w:rsidRPr="00F02A52">
        <w:rPr>
          <w:lang w:val="en-US"/>
        </w:rPr>
        <w:fldChar w:fldCharType="separate"/>
      </w:r>
      <w:r w:rsidRPr="00F02A52">
        <w:rPr>
          <w:lang w:val="en-US"/>
        </w:rPr>
        <w:t>(Beyerlin &amp; Marauhn, 2011)</w:t>
      </w:r>
      <w:r w:rsidRPr="00F02A52">
        <w:rPr>
          <w:lang w:val="en-US"/>
        </w:rPr>
        <w:fldChar w:fldCharType="end"/>
      </w:r>
      <w:r w:rsidRPr="00F02A52">
        <w:rPr>
          <w:lang w:val="en-US"/>
        </w:rPr>
        <w:t xml:space="preserve">. Implementation and enforcement of international law in general, and environmental law in particular, rest on States’ political standing and good will to comply </w:t>
      </w:r>
      <w:r w:rsidRPr="00F02A52">
        <w:rPr>
          <w:lang w:val="en-US"/>
        </w:rPr>
        <w:fldChar w:fldCharType="begin" w:fldLock="1"/>
      </w:r>
      <w:r>
        <w:rPr>
          <w:lang w:val="en-US"/>
        </w:rPr>
        <w:instrText>ADDIN CSL_CITATION { "citationItems" : [ { "id" : "ITEM-1", "itemData" : { "ISBN" : "9780521769594", "author" : [ { "dropping-particle" : "", "family" : "Sands", "given" : "Philippe", "non-dropping-particle" : "", "parse-names" : false, "suffix" : "" }, { "dropping-particle" : "", "family" : "Peel", "given" : "Jaqueline Jacqueline", "non-dropping-particle" : "", "parse-names" : false, "suffix" : "" }, { "dropping-particle" : "", "family" : "Fabra", "given" : "Adriana", "non-dropping-particle" : "", "parse-names" : false, "suffix" : "" }, { "dropping-particle" : "", "family" : "MacKenzie", "given" : "Ruth", "non-dropping-particle" : "", "parse-names" : false, "suffix" : "" } ], "edition" : "3rd", "id" : "ITEM-1", "issued" : { "date-parts" : [ [ "2012" ] ] }, "note" : "NULL", "number-of-pages" : "994", "publisher" : "Cambridge university press", "publisher-place" : "Cambridge", "title" : "Principles of international environmental law", "type" : "book" }, "uris" : [ "http://www.mendeley.com/documents/?uuid=78cfd7ec-b12c-4840-b55b-1de913cc9252" ] } ], "mendeley" : { "formattedCitation" : "(Sands et al., 2012)", "plainTextFormattedCitation" : "(Sands et al., 2012)", "previouslyFormattedCitation" : "(Sands et al., 2012)" }, "properties" : {  }, "schema" : "https://github.com/citation-style-language/schema/raw/master/csl-citation.json" }</w:instrText>
      </w:r>
      <w:r w:rsidRPr="00F02A52">
        <w:rPr>
          <w:lang w:val="en-US"/>
        </w:rPr>
        <w:fldChar w:fldCharType="separate"/>
      </w:r>
      <w:r w:rsidRPr="00F02A52">
        <w:rPr>
          <w:lang w:val="en-US"/>
        </w:rPr>
        <w:t xml:space="preserve">(Sands </w:t>
      </w:r>
      <w:r w:rsidR="009E3418" w:rsidRPr="009E3418">
        <w:rPr>
          <w:i/>
          <w:lang w:val="en-US"/>
        </w:rPr>
        <w:t>et al.</w:t>
      </w:r>
      <w:r w:rsidRPr="00F02A52">
        <w:rPr>
          <w:lang w:val="en-US"/>
        </w:rPr>
        <w:t>, 2012)</w:t>
      </w:r>
      <w:r w:rsidRPr="00F02A52">
        <w:rPr>
          <w:lang w:val="en-US"/>
        </w:rPr>
        <w:fldChar w:fldCharType="end"/>
      </w:r>
      <w:r w:rsidRPr="00F02A52">
        <w:rPr>
          <w:lang w:val="en-US"/>
        </w:rPr>
        <w:t>, and their ability to establish effective international cooperation. International environmental law provides a meta-framework for international relations, thereby providing rules and regulations that for example determine the legality of State actions with respect to ecosystem services that cross national boundaries. International law is thus important in providing a platform for identifying, integrating and implementing legal, scientific, and policy issues at national level relevant to the conservation and use of biodiversity</w:t>
      </w:r>
      <w:r>
        <w:rPr>
          <w:lang w:val="en-US"/>
        </w:rPr>
        <w:t>,</w:t>
      </w:r>
      <w:r w:rsidRPr="00F02A52">
        <w:rPr>
          <w:lang w:val="en-US"/>
        </w:rPr>
        <w:t xml:space="preserve"> and </w:t>
      </w:r>
      <w:r>
        <w:rPr>
          <w:lang w:val="en-US"/>
        </w:rPr>
        <w:t xml:space="preserve">nature’s contributions to people, </w:t>
      </w:r>
      <w:r w:rsidRPr="00F02A52">
        <w:rPr>
          <w:lang w:val="en-US"/>
        </w:rPr>
        <w:t>that cross political or administrative boundaries.</w:t>
      </w:r>
    </w:p>
    <w:p w14:paraId="61B3C27D" w14:textId="66F43CD0" w:rsidR="00E97DE0" w:rsidRPr="00F02A52" w:rsidRDefault="00E97DE0" w:rsidP="00E97DE0">
      <w:pPr>
        <w:rPr>
          <w:lang w:val="en-US"/>
        </w:rPr>
      </w:pPr>
      <w:r w:rsidRPr="00F02A52">
        <w:rPr>
          <w:lang w:val="en-US"/>
        </w:rPr>
        <w:t xml:space="preserve">In contrast to the four categories of policy instruments adapted from IPBES </w:t>
      </w:r>
      <w:r w:rsidRPr="00F02A52">
        <w:rPr>
          <w:lang w:val="en-US"/>
        </w:rPr>
        <w:fldChar w:fldCharType="begin" w:fldLock="1"/>
      </w:r>
      <w:r>
        <w:rPr>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id" : "ITEM-2", "itemData" : { "author" : [ { "dropping-particle" : "", "family" : "IPBES", "given" : "", "non-dropping-particle" : "", "parse-names" : false, "suffix" : "" } ], "id" : "ITEM-2", "issued" : { "date-parts" : [ [ "2016" ] ] }, "publisher" : "Intergovernmental Science-Policy Platform on Biodiversity and Ecosystem Services", "publisher-place" : "Kuala Lumpur", "title" : "IPBES/4/INF/13: Preliminary guide regarding diverse conceptualization of multiple values of nature and its benefits, including biodiversity and ecosystem functions and services (deliverable 3 (d))", "type" : "report" }, "uris" : [ "http://www.mendeley.com/documents/?uuid=3dbca22f-b581-428a-ba0d-727b0b49ddca" ] } ], "mendeley" : { "formattedCitation" : "(IPBES, 2016a, 2016b)", "plainTextFormattedCitation" : "(IPBES, 2016a, 2016b)", "previouslyFormattedCitation" : "(IPBES, 2016a, 2016b)" }, "properties" : {  }, "schema" : "https://github.com/citation-style-language/schema/raw/master/csl-citation.json" }</w:instrText>
      </w:r>
      <w:r w:rsidRPr="00F02A52">
        <w:rPr>
          <w:lang w:val="en-US"/>
        </w:rPr>
        <w:fldChar w:fldCharType="separate"/>
      </w:r>
      <w:r w:rsidRPr="00F02A52">
        <w:rPr>
          <w:lang w:val="en-US"/>
        </w:rPr>
        <w:t>(IPBES, 201</w:t>
      </w:r>
      <w:r w:rsidR="00657DB4">
        <w:rPr>
          <w:lang w:val="en-US"/>
        </w:rPr>
        <w:t>5</w:t>
      </w:r>
      <w:r w:rsidRPr="00F02A52">
        <w:rPr>
          <w:lang w:val="en-US"/>
        </w:rPr>
        <w:t>a, 201</w:t>
      </w:r>
      <w:r w:rsidR="00657DB4">
        <w:rPr>
          <w:lang w:val="en-US"/>
        </w:rPr>
        <w:t>5</w:t>
      </w:r>
      <w:r w:rsidRPr="00F02A52">
        <w:rPr>
          <w:lang w:val="en-US"/>
        </w:rPr>
        <w:t>b)</w:t>
      </w:r>
      <w:r w:rsidRPr="00F02A52">
        <w:rPr>
          <w:lang w:val="en-US"/>
        </w:rPr>
        <w:fldChar w:fldCharType="end"/>
      </w:r>
      <w:r w:rsidRPr="00F02A52">
        <w:rPr>
          <w:lang w:val="en-US"/>
        </w:rPr>
        <w:t xml:space="preserve"> and introduced in </w:t>
      </w:r>
      <w:r w:rsidRPr="007A1B0C">
        <w:rPr>
          <w:lang w:val="en-US"/>
        </w:rPr>
        <w:t>Section 6.2,</w:t>
      </w:r>
      <w:r w:rsidRPr="00F02A52">
        <w:rPr>
          <w:lang w:val="en-US"/>
        </w:rPr>
        <w:t xml:space="preserve"> international law is broadly divided into two main categories: 1) legally binding international law (hard law); and 2) non-legally binding international law (soft law). The Statute of the International Court of Justice, in its Article 38, declares that there are three main sources of binding international law: a) international treaties, conventions and protocols (binding only on the parties to the agreement); b) international custom, built on established practice and considered to be binding on all States; and c) general principles of law recognized by civilized nations </w:t>
      </w:r>
      <w:r w:rsidRPr="00F02A52">
        <w:rPr>
          <w:lang w:val="en-US"/>
        </w:rPr>
        <w:fldChar w:fldCharType="begin" w:fldLock="1"/>
      </w:r>
      <w:r>
        <w:rPr>
          <w:lang w:val="en-US"/>
        </w:rPr>
        <w:instrText>ADDIN CSL_CITATION { "citationItems" : [ { "id" : "ITEM-1", "itemData" : { "DOI" : "10.1093/he/9780199654673.001.0001", "ISBN" : "9780199654673", "author" : [ { "dropping-particle" : "", "family" : "Thirlway", "given" : "Hugh", "non-dropping-particle" : "", "parse-names" : false, "suffix" : "" } ], "chapter-number" : "4", "container-title" : "International law", "edition" : "4th", "editor" : [ { "dropping-particle" : "", "family" : "Evans", "given" : "Malcolm", "non-dropping-particle" : "", "parse-names" : false, "suffix" : "" } ], "id" : "ITEM-1", "issued" : { "date-parts" : [ [ "2003" ] ] }, "note" : "NULL", "publisher" : "Oxford University Press", "title" : "The Sources of International Law", "type" : "chapter" }, "uris" : [ "http://www.mendeley.com/documents/?uuid=84b34b88-a254-3d61-b6d0-5ad3fd066098" ] } ], "mendeley" : { "formattedCitation" : "(Thirlway, 2003)", "plainTextFormattedCitation" : "(Thirlway, 2003)", "previouslyFormattedCitation" : "(Thirlway, 2003)" }, "properties" : {  }, "schema" : "https://github.com/citation-style-language/schema/raw/master/csl-citation.json" }</w:instrText>
      </w:r>
      <w:r w:rsidRPr="00F02A52">
        <w:rPr>
          <w:lang w:val="en-US"/>
        </w:rPr>
        <w:fldChar w:fldCharType="separate"/>
      </w:r>
      <w:r w:rsidRPr="00F02A52">
        <w:rPr>
          <w:lang w:val="en-US"/>
        </w:rPr>
        <w:t>(Thirlway, 20</w:t>
      </w:r>
      <w:r w:rsidR="00800A72">
        <w:rPr>
          <w:lang w:val="en-US"/>
        </w:rPr>
        <w:t>14</w:t>
      </w:r>
      <w:r w:rsidRPr="00F02A52">
        <w:rPr>
          <w:lang w:val="en-US"/>
        </w:rPr>
        <w:t>)</w:t>
      </w:r>
      <w:r w:rsidRPr="00F02A52">
        <w:rPr>
          <w:lang w:val="en-US"/>
        </w:rPr>
        <w:fldChar w:fldCharType="end"/>
      </w:r>
      <w:r w:rsidRPr="00F02A52">
        <w:rPr>
          <w:lang w:val="en-US"/>
        </w:rPr>
        <w:t xml:space="preserve">. </w:t>
      </w:r>
    </w:p>
    <w:p w14:paraId="48392521" w14:textId="73D5E073" w:rsidR="00E97DE0" w:rsidRPr="00F02A52" w:rsidRDefault="00E97DE0" w:rsidP="00E97DE0">
      <w:pPr>
        <w:rPr>
          <w:lang w:val="en-US"/>
        </w:rPr>
      </w:pPr>
      <w:r w:rsidRPr="00F02A52">
        <w:rPr>
          <w:lang w:val="en-US"/>
        </w:rPr>
        <w:t xml:space="preserve">Today there has been an increasing use of non-binding normative instruments in the international arena </w:t>
      </w:r>
      <w:r w:rsidRPr="00F02A52">
        <w:rPr>
          <w:lang w:val="en-US"/>
        </w:rPr>
        <w:fldChar w:fldCharType="begin" w:fldLock="1"/>
      </w:r>
      <w:r>
        <w:rPr>
          <w:lang w:val="en-US"/>
        </w:rPr>
        <w:instrText>ADDIN CSL_CITATION { "citationItems" : [ { "id" : "ITEM-1", "itemData" : { "ISBN" : "9780199654673", "abstract" : "This chapter discusses relative normativity, which concerns the nature, structure, and content of the international legal system. Relative normativity involves issues of hierarchy and implicates the rules of recognition by which law is distinguished from norms that are not legally binding. The chapter considers debates on the existence, content, and impact of superior or peremptory norms that override other norms and bind all States; conflicts emerging from the expansion or \u2018fragmentation\u2019 of international law into many new subject areas; and the adoption of soft law by States and international institutions.", "author" : [ { "dropping-particle" : "", "family" : "Shelton", "given" : "Dinah", "non-dropping-particle" : "", "parse-names" : false, "suffix" : "" } ], "chapter-number" : "6", "container-title" : "International Law", "edition" : "4th", "editor" : [ { "dropping-particle" : "", "family" : "Evans", "given" : "Malcolm", "non-dropping-particle" : "", "parse-names" : false, "suffix" : "" } ], "id" : "ITEM-1", "issued" : { "date-parts" : [ [ "2014" ] ] }, "note" : "NULL", "page" : "137-165", "publisher" : "Oxford University Press", "title" : "International Law and 'Relative Normativity'", "type" : "chapter" }, "uris" : [ "http://www.mendeley.com/documents/?uuid=0c705a20-c860-3ae2-9869-3558dc57ba4d" ] } ], "mendeley" : { "formattedCitation" : "(Shelton, 2014)", "plainTextFormattedCitation" : "(Shelton, 2014)", "previouslyFormattedCitation" : "(Shelton, 2014)" }, "properties" : {  }, "schema" : "https://github.com/citation-style-language/schema/raw/master/csl-citation.json" }</w:instrText>
      </w:r>
      <w:r w:rsidRPr="00F02A52">
        <w:rPr>
          <w:lang w:val="en-US"/>
        </w:rPr>
        <w:fldChar w:fldCharType="separate"/>
      </w:r>
      <w:r w:rsidRPr="00F02A52">
        <w:rPr>
          <w:lang w:val="en-US"/>
        </w:rPr>
        <w:t>(Shelton, 2014)</w:t>
      </w:r>
      <w:r w:rsidRPr="00F02A52">
        <w:rPr>
          <w:lang w:val="en-US"/>
        </w:rPr>
        <w:fldChar w:fldCharType="end"/>
      </w:r>
      <w:r w:rsidRPr="00F02A52">
        <w:rPr>
          <w:lang w:val="en-US"/>
        </w:rPr>
        <w:t xml:space="preserve">. Such soft law instruments, international resolutions and declarations, or informal supervisory organs to international agreements, are commonly described as including hortatory, i.e. incentivizing or encouraging means, rather than legal obligations </w:t>
      </w:r>
      <w:r w:rsidRPr="00F02A52">
        <w:rPr>
          <w:lang w:val="en-US"/>
        </w:rPr>
        <w:fldChar w:fldCharType="begin" w:fldLock="1"/>
      </w:r>
      <w:r>
        <w:rPr>
          <w:lang w:val="en-US"/>
        </w:rPr>
        <w:instrText>ADDIN CSL_CITATION { "citationItems" : [ { "id" : "ITEM-1", "itemData" : { "abstract" : "Although the concept of soft law has existed for years, scholars have not reached consensus on why states use soft law or even whether \"soft law\" is a coherent ana-lytic category. In part, this confusion reflects a deep diversity in both the types of in-ternational agreements and the strategic situations that produce them. In this paper, we advance four complementary explanations for why states use soft law that de-scribe a much broader range of state behavior than has been previously explained. First, and least significantly, states may use soft law to solve straightforward coordination games in which the existence of a focal point is enough to generate compliance. Second, under what we term the loss avoidance theory, moving from soft law to hard law generates higher sanctions that both deter more violations and, because sanctions in the international system are negative sum, increase the net loss to the parties. States will choose soft law when the marginal costs in terms of the expected loss from violations exceed the marginal benefits in terms of deterred violations. Third, under the delegation theory, states choose soft law when they are un-certain about whether the rules they adopt today will be desirable tomorrow and when it is advantageous to allow a particular state or group of states to adjust expectations in the event of changed circumstances. Moving from hard law to soft law makes it easier for such states to renounce existing rules or interpretations of rules and drive the evolution of soft law rules in a way that may be more efficient than formal renegotiation. Fourth, we introduce the concept of international common law (ICL), which we define as a nonbinding gloss that international institutions, such as international tribunals, put on binding legal rules, The theory of ICL is based on the observation that, except occasionally with respect to the facts and parties to the dispute before it, the decisions of international tribunals are nonbinding interpretations of binding legal rules. States grant institutions the authority to make ICL as a way around the requirement that states must consent in order to be bound by legal rules, ICL affects all states subject to the underlying rule, regardless of whether they have consented to the creation of the ICL As such, ICL provides cooperation-minded states with the opportunity to deepen cooperation in exchange for surrendering some measure of control over legal rules. These four explanations of soft\u2026", "author" : [ { "dropping-particle" : "", "family" : "Guzman", "given" : "Andrew T", "non-dropping-particle" : "", "parse-names" : false, "suffix" : "" }, { "dropping-particle" : "", "family" : "Meyer", "given" : "Timothy L", "non-dropping-particle" : "", "parse-names" : false, "suffix" : "" } ], "container-title" : "Internaitonal Soft Law J. Legal Analysis J. Legal Analysis", "id" : "ITEM-1", "issue" : "1", "issued" : { "date-parts" : [ [ "2010" ] ] }, "note" : "NULL", "page" : "171-225", "title" : "International Soft Law", "type" : "article-journal", "volume" : "1" }, "uris" : [ "http://www.mendeley.com/documents/?uuid=a0687ee1-ca0e-3c25-b21c-ab4ac29b4820" ] } ], "mendeley" : { "formattedCitation" : "(Guzman &amp; Meyer, 2010)", "plainTextFormattedCitation" : "(Guzman &amp; Meyer, 2010)", "previouslyFormattedCitation" : "(Guzman &amp; Meyer, 2010)" }, "properties" : {  }, "schema" : "https://github.com/citation-style-language/schema/raw/master/csl-citation.json" }</w:instrText>
      </w:r>
      <w:r w:rsidRPr="00F02A52">
        <w:rPr>
          <w:lang w:val="en-US"/>
        </w:rPr>
        <w:fldChar w:fldCharType="separate"/>
      </w:r>
      <w:r w:rsidRPr="00F02A52">
        <w:rPr>
          <w:lang w:val="en-US"/>
        </w:rPr>
        <w:t>(Guzman &amp; Meyer, 2010)</w:t>
      </w:r>
      <w:r w:rsidRPr="00F02A52">
        <w:rPr>
          <w:lang w:val="en-US"/>
        </w:rPr>
        <w:fldChar w:fldCharType="end"/>
      </w:r>
      <w:r w:rsidRPr="00F02A52">
        <w:rPr>
          <w:lang w:val="en-US"/>
        </w:rPr>
        <w:t xml:space="preserve">. </w:t>
      </w:r>
      <w:r>
        <w:rPr>
          <w:lang w:val="en-US"/>
        </w:rPr>
        <w:t>N</w:t>
      </w:r>
      <w:r w:rsidRPr="00F02A52">
        <w:rPr>
          <w:lang w:val="en-US"/>
        </w:rPr>
        <w:t xml:space="preserve">ew governance mechanisms and increasing interactions between governance levels are established today at the international level </w:t>
      </w:r>
      <w:r w:rsidRPr="00F02A52">
        <w:rPr>
          <w:lang w:val="en-US"/>
        </w:rPr>
        <w:fldChar w:fldCharType="begin" w:fldLock="1"/>
      </w:r>
      <w:r>
        <w:rPr>
          <w:lang w:val="en-US"/>
        </w:rPr>
        <w:instrText>ADDIN CSL_CITATION { "citationItems" : [ { "id" : "ITEM-1", "itemData" : { "DOI" : "10.1016/j.gloenvcha.2014.04.016", "ISSN" : "09593780", "abstract" : "Voluntary sustainability standards and certification schemes are expanding in a variety of economic sectors. The relatively uncoordinated coexistence of multiple competing schemes has created a very fragmented governance system. One way to analytically approach the search for solutions to this fragmentation is grasped with the relatively new concept of meta-governance. Meta-governance as we understand it draws attention to the management of plurality with the aim to induce more coherence in the governance of an issue area. In political science, meta-governance has mainly been attributed to governmental authorities. However, over the past decade, a number of voluntary standards setters have \u2013 with or without the support of UN agencies \u2013 started to address the need for meta-governance as well. Their efforts generally entail the coming together of a number of frontrunner schemes and the organizations backing them to jointly address the challenges their self-created regulatory systems face and produce greater coherence among their efforts. This paper studies private meta-governance attempts in the fields of fair labor (JO-IN), sustainable tourism (GSTC), and organic agriculture (ITF), as well as a meta-governance initiative that aims to improve the credibility of private standards as governance mechanisms (ISEAL Alliance). Based on document analysis and interviews we analyze how these meta-governance initiatives have given shape to their aspirations, how successful their efforts have been in effecting change, and what determining factors are. From the empirical research, we distil some more general lessons and insights about the politics and practice of private meta-governance.", "author" : [ { "dropping-particle" : "", "family" : "Derkx", "given" : "Boudewijn", "non-dropping-particle" : "", "parse-names" : false, "suffix" : "" }, { "dropping-particle" : "", "family" : "Glasbergen", "given" : "Pieter", "non-dropping-particle" : "", "parse-names" : false, "suffix" : "" } ], "container-title" : "Global Environmental Change", "id" : "ITEM-1", "issued" : { "date-parts" : [ [ "2014", "7" ] ] }, "page" : "41-50", "title" : "Elaborating global private meta-governance: An inventory in the realm of voluntary sustainability standards", "type" : "article-journal", "volume" : "27" }, "uris" : [ "http://www.mendeley.com/documents/?uuid=774b6545-2aa4-49df-beaf-2a953e9de194" ] }, { "id" : "ITEM-2", "itemData" : { "DOI" : "10.4337/9781847208668", "ISBN" : "9781847208668", "abstract" : "This significant study discusses the emergence of partnerships for sustainable development as an innovative, and potentially influential, new type of governance. With contributions from leading experts in the field, the \u2018partnership paradigm\u2019 is discussed and the contributors explore the process, extent and circumstances under which partnerships can improve the legitimacy and effectiveness of governance for sustainable development.", "author" : [ { "dropping-particle" : "", "family" : "Glasbergen", "given" : "Pieter", "non-dropping-particle" : "", "parse-names" : false, "suffix" : "" }, { "dropping-particle" : "", "family" : "Biermann", "given" : "Frank", "non-dropping-particle" : "", "parse-names" : false, "suffix" : "" }, { "dropping-particle" : "", "family" : "Mol", "given" : "Arthur", "non-dropping-particle" : "", "parse-names" : false, "suffix" : "" } ], "id" : "ITEM-2", "issued" : { "date-parts" : [ [ "2007" ] ] }, "number-of-pages" : "328", "publisher" : "Edward Elgar Publishing", "title" : "Partnerships, Governance and Sustainable Development", "type" : "book" }, "uris" : [ "http://www.mendeley.com/documents/?uuid=6b337ab9-ed2e-4d62-88e5-66aad36be8f5" ] }, { "id" : "ITEM-3", "itemData" : { "DOI" : "DOI: 10.1002/sd.482", "author" : [ { "dropping-particle" : "", "family" : "Visseren-Hamakers", "given" : "Ingrid Jacoba", "non-dropping-particle" : "", "parse-names" : false, "suffix" : "" }, { "dropping-particle" : "", "family" : "Leroy", "given" : "Pieter", "non-dropping-particle" : "", "parse-names" : false, "suffix" : "" }, { "dropping-particle" : "", "family" : "Glasbergen", "given" : "Pieter", "non-dropping-particle" : "", "parse-names" : false, "suffix" : "" } ], "container-title" : "Sustainable Development", "id" : "ITEM-3", "issued" : { "date-parts" : [ [ "2012" ] ] }, "note" : "NULL", "page" : "264-275", "title" : "Conservation Partnerships and Biodiversity Governance: Fulfilling Governance Functions through Interaction", "type" : "article-journal", "volume" : "20" }, "uris" : [ "http://www.mendeley.com/documents/?uuid=61bbff44-0d21-3ca1-a5db-0ac839d6920f" ] } ], "mendeley" : { "formattedCitation" : "(Derkx &amp; Glasbergen, 2014; Glasbergen, Biermann, &amp; Mol, 2007; Visseren-Hamakers, Leroy, &amp; Glasbergen, 2012)", "plainTextFormattedCitation" : "(Derkx &amp; Glasbergen, 2014; Glasbergen, Biermann, &amp; Mol, 2007; Visseren-Hamakers, Leroy, &amp; Glasbergen, 2012)", "previouslyFormattedCitation" : "(Derkx &amp; Glasbergen, 2014; Glasbergen, Biermann, &amp; Mol, 2007; Visseren-Hamakers, Leroy, &amp; Glasbergen, 2012)" }, "properties" : {  }, "schema" : "https://github.com/citation-style-language/schema/raw/master/csl-citation.json" }</w:instrText>
      </w:r>
      <w:r w:rsidRPr="00F02A52">
        <w:rPr>
          <w:lang w:val="en-US"/>
        </w:rPr>
        <w:fldChar w:fldCharType="separate"/>
      </w:r>
      <w:r w:rsidRPr="00F02A52">
        <w:rPr>
          <w:lang w:val="en-US"/>
        </w:rPr>
        <w:t>(Derkx &amp; Glasbergen, 2014; Glasbergen</w:t>
      </w:r>
      <w:r w:rsidR="00800A72">
        <w:rPr>
          <w:i/>
          <w:lang w:val="en-US"/>
        </w:rPr>
        <w:t xml:space="preserve"> et al.</w:t>
      </w:r>
      <w:r w:rsidRPr="00F02A52">
        <w:rPr>
          <w:lang w:val="en-US"/>
        </w:rPr>
        <w:t>, 2007; Visseren-Hamakers</w:t>
      </w:r>
      <w:r w:rsidR="00800A72">
        <w:rPr>
          <w:i/>
          <w:lang w:val="en-US"/>
        </w:rPr>
        <w:t xml:space="preserve"> et al.</w:t>
      </w:r>
      <w:r w:rsidRPr="00F02A52">
        <w:rPr>
          <w:lang w:val="en-US"/>
        </w:rPr>
        <w:t>, 2012)</w:t>
      </w:r>
      <w:r w:rsidRPr="00F02A52">
        <w:rPr>
          <w:lang w:val="en-US"/>
        </w:rPr>
        <w:fldChar w:fldCharType="end"/>
      </w:r>
      <w:r w:rsidRPr="00F02A52">
        <w:rPr>
          <w:lang w:val="en-US"/>
        </w:rPr>
        <w:t>.</w:t>
      </w:r>
    </w:p>
    <w:p w14:paraId="53523628" w14:textId="77777777" w:rsidR="00E97DE0" w:rsidRPr="00F02A52" w:rsidRDefault="00E97DE0" w:rsidP="00E97DE0">
      <w:pPr>
        <w:rPr>
          <w:lang w:val="en-US"/>
        </w:rPr>
      </w:pPr>
      <w:bookmarkStart w:id="1772" w:name="_Toc487132737"/>
      <w:bookmarkEnd w:id="1772"/>
      <w:r w:rsidRPr="00F02A52">
        <w:rPr>
          <w:lang w:val="en-US"/>
        </w:rPr>
        <w:lastRenderedPageBreak/>
        <w:t xml:space="preserve">Over time, a vast number of international and regional environmental governance arrangements, containing both hard law and soft law instruments, have been developed. Globally, there are more than 1,100 formal, legally binding and multilaterally negotiated “multilateral environmental agreements”. Many of these multilateral environmental agreements are also represented in Europe and Central Asia </w:t>
      </w:r>
      <w:r w:rsidRPr="00F02A52">
        <w:rPr>
          <w:lang w:val="en-US"/>
        </w:rPr>
        <w:fldChar w:fldCharType="begin" w:fldLock="1"/>
      </w:r>
      <w:r>
        <w:rPr>
          <w:lang w:val="en-US"/>
        </w:rPr>
        <w:instrText>ADDIN CSL_CITATION { "citationItems" : [ { "id" : "ITEM-1", "itemData" : { "DOI" : "10.1111/1758-5899.12184", "ISSN" : "17585880", "author" : [ { "dropping-particle" : "", "family" : "Widerberg", "given" : "Oscar", "non-dropping-particle" : "", "parse-names" : false, "suffix" : "" }, { "dropping-particle" : "", "family" : "Pattberg", "given" : "Philipp", "non-dropping-particle" : "", "parse-names" : false, "suffix" : "" } ], "container-title" : "Global Policy", "id" : "ITEM-1", "issue" : "1", "issued" : { "date-parts" : [ [ "2015", "2" ] ] }, "page" : "45-56", "title" : "International Cooperative Initiatives in Global Climate Governance: Raising the Ambition Level or Delegitimizing the UNFCCC?", "type" : "article-journal", "volume" : "6" }, "uris" : [ "http://www.mendeley.com/documents/?uuid=d1369221-9435-4898-baf7-ac8280570496" ] } ], "mendeley" : { "formattedCitation" : "(Widerberg &amp; Pattberg, 2015)", "plainTextFormattedCitation" : "(Widerberg &amp; Pattberg, 2015)", "previouslyFormattedCitation" : "(Widerberg &amp; Pattberg, 2015)" }, "properties" : {  }, "schema" : "https://github.com/citation-style-language/schema/raw/master/csl-citation.json" }</w:instrText>
      </w:r>
      <w:r w:rsidRPr="00F02A52">
        <w:rPr>
          <w:lang w:val="en-US"/>
        </w:rPr>
        <w:fldChar w:fldCharType="separate"/>
      </w:r>
      <w:r w:rsidRPr="00F02A52">
        <w:rPr>
          <w:lang w:val="en-US"/>
        </w:rPr>
        <w:t>(Widerberg &amp; Pattberg, 2015)</w:t>
      </w:r>
      <w:r w:rsidRPr="00F02A52">
        <w:rPr>
          <w:lang w:val="en-US"/>
        </w:rPr>
        <w:fldChar w:fldCharType="end"/>
      </w:r>
      <w:r w:rsidRPr="00F02A52">
        <w:rPr>
          <w:lang w:val="en-US"/>
        </w:rPr>
        <w:t xml:space="preserve">. </w:t>
      </w:r>
    </w:p>
    <w:p w14:paraId="13F48E33" w14:textId="77777777" w:rsidR="00E97DE0" w:rsidRPr="00F02A52" w:rsidRDefault="00E97DE0" w:rsidP="00E97DE0">
      <w:pPr>
        <w:rPr>
          <w:lang w:val="en-US"/>
        </w:rPr>
      </w:pPr>
    </w:p>
    <w:p w14:paraId="2800030F" w14:textId="77777777" w:rsidR="00E97DE0" w:rsidRPr="00F02A52" w:rsidRDefault="00E97DE0" w:rsidP="001F0516">
      <w:pPr>
        <w:pStyle w:val="Heading4"/>
      </w:pPr>
      <w:bookmarkStart w:id="1773" w:name="_Toc519504786"/>
      <w:r w:rsidRPr="00F02A52">
        <w:t>Global binding instruments</w:t>
      </w:r>
      <w:bookmarkEnd w:id="1773"/>
      <w:r w:rsidRPr="00F02A52">
        <w:t xml:space="preserve"> </w:t>
      </w:r>
    </w:p>
    <w:p w14:paraId="238229B2" w14:textId="77777777" w:rsidR="00E97DE0" w:rsidRPr="00F02A52" w:rsidRDefault="00E97DE0" w:rsidP="00E97DE0">
      <w:pPr>
        <w:rPr>
          <w:lang w:val="en-US"/>
        </w:rPr>
      </w:pPr>
      <w:r w:rsidRPr="00F02A52">
        <w:rPr>
          <w:lang w:val="en-US"/>
        </w:rPr>
        <w:t xml:space="preserve">Even though measuring the effectiveness of binding international environmental law, i.e. treaty law, is difficult, the general trend seems to be toward greater compliance and better implementation among States over the past thirty years </w:t>
      </w:r>
      <w:r w:rsidRPr="00F02A52">
        <w:rPr>
          <w:lang w:val="en-US"/>
        </w:rPr>
        <w:fldChar w:fldCharType="begin" w:fldLock="1"/>
      </w:r>
      <w:r>
        <w:rPr>
          <w:lang w:val="en-US"/>
        </w:rPr>
        <w:instrText>ADDIN CSL_CITATION { "citationItems" : [ { "id" : "ITEM-1", "itemData" : { "DOI" : "10.1017/S0922156515000072", "abstract" : "This article provides a brief overview of legal realism and sketches out its implications for international law, using international environmental law as an example. Although the \u2018new\u2019 legal realism is not especially new, its anti-formalist, pragmatic perspective still offers important insights about the international legal process, and serves as a useful counterpoint to a new variety of formalism, which continues to resist the social scientific study of international law. Among its distinctive elements, legal realism views international law instrumentally, is empirical in orientation, and focuses on the processes by which international law is developed, implemented, and enforced, rather than limiting itself to international law doctrine. The fear of critics is that, by de-emphasizing the internal point of view and the concept of legal validity, legal realism deprives international law of the very features that make it a distinctive enterprise.", "author" : [ { "dropping-particle" : "", "family" : "Bodansky", "given" : "Daniel", "non-dropping-particle" : "", "parse-names" : false, "suffix" : "" } ], "container-title" : "Leiden Journal of International Law", "id" : "ITEM-1", "issue" : "02", "issued" : { "date-parts" : [ [ "2015", "6", "24" ] ] }, "note" : "NULL", "page" : "267-281", "title" : "Legal Realism and its Discontents", "type" : "article-journal", "volume" : "28" }, "uris" : [ "http://www.mendeley.com/documents/?uuid=3c151845-8835-3cd4-8c0a-87d15f55e702" ] } ], "mendeley" : { "formattedCitation" : "(Bodansky, 2015)", "plainTextFormattedCitation" : "(Bodansky, 2015)", "previouslyFormattedCitation" : "(Bodansky, 2015)" }, "properties" : {  }, "schema" : "https://github.com/citation-style-language/schema/raw/master/csl-citation.json" }</w:instrText>
      </w:r>
      <w:r w:rsidRPr="00F02A52">
        <w:rPr>
          <w:lang w:val="en-US"/>
        </w:rPr>
        <w:fldChar w:fldCharType="separate"/>
      </w:r>
      <w:r w:rsidRPr="00F02A52">
        <w:rPr>
          <w:lang w:val="en-US"/>
        </w:rPr>
        <w:t>(Bodansky, 2015)</w:t>
      </w:r>
      <w:r w:rsidRPr="00F02A52">
        <w:rPr>
          <w:lang w:val="en-US"/>
        </w:rPr>
        <w:fldChar w:fldCharType="end"/>
      </w:r>
      <w:r w:rsidRPr="00F02A52">
        <w:rPr>
          <w:lang w:val="en-US"/>
        </w:rPr>
        <w:t xml:space="preserve">. This trend has been strengthened within Europe and Central Asia, especially in Central and Eastern Europe where “open regional funds” support a transition </w:t>
      </w:r>
      <w:r w:rsidRPr="00F02A52">
        <w:rPr>
          <w:lang w:val="en-US"/>
        </w:rPr>
        <w:fldChar w:fldCharType="begin" w:fldLock="1"/>
      </w:r>
      <w:r>
        <w:rPr>
          <w:lang w:val="en-US"/>
        </w:rPr>
        <w:instrText>ADDIN CSL_CITATION { "citationItems" : [ { "id" : "ITEM-1", "itemData" : { "URL" : "https://www.giz.de/expertise/html/4702.html", "author" : [ { "dropping-particle" : "", "family" : "GIZ", "given" : "", "non-dropping-particle" : "", "parse-names" : false, "suffix" : "" } ], "id" : "ITEM-1", "issued" : { "date-parts" : [ [ "2017" ] ] }, "publisher" : "Deutsche Gesellschaft f\u00fcr Internationale Zusammenarbeit (GIZ) GmbH", "title" : "Open Regional Funds South-East Europe", "type" : "webpage" }, "uris" : [ "http://www.mendeley.com/documents/?uuid=a439e827-a642-4b0d-9ab7-fd5bd3037a79" ] } ], "mendeley" : { "formattedCitation" : "(GIZ, 2017)", "plainTextFormattedCitation" : "(GIZ, 2017)", "previouslyFormattedCitation" : "(GIZ, 2017)" }, "properties" : {  }, "schema" : "https://github.com/citation-style-language/schema/raw/master/csl-citation.json" }</w:instrText>
      </w:r>
      <w:r w:rsidRPr="00F02A52">
        <w:rPr>
          <w:lang w:val="en-US"/>
        </w:rPr>
        <w:fldChar w:fldCharType="separate"/>
      </w:r>
      <w:r w:rsidRPr="00F02A52">
        <w:rPr>
          <w:lang w:val="en-US"/>
        </w:rPr>
        <w:t>(GIZ, 2017)</w:t>
      </w:r>
      <w:r w:rsidRPr="00F02A52">
        <w:rPr>
          <w:lang w:val="en-US"/>
        </w:rPr>
        <w:fldChar w:fldCharType="end"/>
      </w:r>
      <w:r w:rsidRPr="00F02A52">
        <w:rPr>
          <w:lang w:val="en-US"/>
        </w:rPr>
        <w:t xml:space="preserve">. States that opt for accession to the European Union, such as Serbia, are encouraged to take necessary steps to achieve the highest levels of environmental protection and response to climate change </w:t>
      </w:r>
      <w:r w:rsidRPr="00F02A52">
        <w:rPr>
          <w:lang w:val="en-US"/>
        </w:rPr>
        <w:fldChar w:fldCharType="begin" w:fldLock="1"/>
      </w:r>
      <w:r>
        <w:rPr>
          <w:lang w:val="en-US"/>
        </w:rPr>
        <w:instrText>ADDIN CSL_CITATION { "citationItems" : [ { "id" : "ITEM-1", "itemData" : { "URL" : "https://rs.boell.org/en/2017/01/25/chapter-27-serbia-still-under-construction", "accessed" : { "date-parts" : [ [ "2017", "10", "14" ] ] }, "author" : [ { "dropping-particle" : "", "family" : "Heinrich-B\u00f6ll-Stiftung", "given" : "", "non-dropping-particle" : "", "parse-names" : false, "suffix" : "" } ], "id" : "ITEM-1", "issued" : { "date-parts" : [ [ "2017" ] ] }, "title" : "Chapter 27 in Serbia: Still under Construction", "type" : "webpage" }, "uris" : [ "http://www.mendeley.com/documents/?uuid=34bbf95b-ed2d-4424-b5de-dbcbf2e610e3" ] } ], "mendeley" : { "formattedCitation" : "(Heinrich-B\u00f6ll-Stiftung, 2017)", "plainTextFormattedCitation" : "(Heinrich-B\u00f6ll-Stiftung, 2017)", "previouslyFormattedCitation" : "(Heinrich-B\u00f6ll-Stiftung, 2017)" }, "properties" : {  }, "schema" : "https://github.com/citation-style-language/schema/raw/master/csl-citation.json" }</w:instrText>
      </w:r>
      <w:r w:rsidRPr="00F02A52">
        <w:rPr>
          <w:lang w:val="en-US"/>
        </w:rPr>
        <w:fldChar w:fldCharType="separate"/>
      </w:r>
      <w:r w:rsidRPr="00F02A52">
        <w:rPr>
          <w:lang w:val="en-US"/>
        </w:rPr>
        <w:t>(Heinrich-Böll-Stiftung, 2017)</w:t>
      </w:r>
      <w:r w:rsidRPr="00F02A52">
        <w:rPr>
          <w:lang w:val="en-US"/>
        </w:rPr>
        <w:fldChar w:fldCharType="end"/>
      </w:r>
      <w:r w:rsidRPr="00F02A52">
        <w:rPr>
          <w:lang w:val="en-US"/>
        </w:rPr>
        <w:t xml:space="preserve">. Potential and existing member States to the European Union need to comply with the body of European Union laws, rules and policies, including international agreements. </w:t>
      </w:r>
    </w:p>
    <w:p w14:paraId="538663EF" w14:textId="778919D2" w:rsidR="00E97DE0" w:rsidRPr="00F02A52" w:rsidRDefault="00E97DE0" w:rsidP="00E97DE0">
      <w:pPr>
        <w:rPr>
          <w:lang w:val="en-US"/>
        </w:rPr>
      </w:pPr>
      <w:r w:rsidRPr="00F02A52">
        <w:rPr>
          <w:lang w:val="en-US"/>
        </w:rPr>
        <w:t xml:space="preserve">In general, the binding character of an international agreement seems to promote compliance, not least since States take legal commitments more seriously than political ones and therefore are more careful in negotiating and accepting them </w:t>
      </w:r>
      <w:r w:rsidRPr="00F02A52">
        <w:rPr>
          <w:lang w:val="en-US"/>
        </w:rPr>
        <w:fldChar w:fldCharType="begin" w:fldLock="1"/>
      </w:r>
      <w:r>
        <w:rPr>
          <w:lang w:val="en-US"/>
        </w:rPr>
        <w:instrText>ADDIN CSL_CITATION { "citationItems" : [ { "id" : "ITEM-1", "itemData" : { "DOI" : "10.1017/S0922156515000072", "abstract" : "This article provides a brief overview of legal realism and sketches out its implications for international law, using international environmental law as an example. Although the \u2018new\u2019 legal realism is not especially new, its anti-formalist, pragmatic perspective still offers important insights about the international legal process, and serves as a useful counterpoint to a new variety of formalism, which continues to resist the social scientific study of international law. Among its distinctive elements, legal realism views international law instrumentally, is empirical in orientation, and focuses on the processes by which international law is developed, implemented, and enforced, rather than limiting itself to international law doctrine. The fear of critics is that, by de-emphasizing the internal point of view and the concept of legal validity, legal realism deprives international law of the very features that make it a distinctive enterprise.", "author" : [ { "dropping-particle" : "", "family" : "Bodansky", "given" : "Daniel", "non-dropping-particle" : "", "parse-names" : false, "suffix" : "" } ], "container-title" : "Leiden Journal of International Law", "id" : "ITEM-1", "issue" : "02", "issued" : { "date-parts" : [ [ "2015", "6", "24" ] ] }, "note" : "NULL", "page" : "267-281", "title" : "Legal Realism and its Discontents", "type" : "article-journal", "volume" : "28" }, "uris" : [ "http://www.mendeley.com/documents/?uuid=3c151845-8835-3cd4-8c0a-87d15f55e702" ] } ], "mendeley" : { "formattedCitation" : "(Bodansky, 2015)", "plainTextFormattedCitation" : "(Bodansky, 2015)", "previouslyFormattedCitation" : "(Bodansky, 2015)" }, "properties" : {  }, "schema" : "https://github.com/citation-style-language/schema/raw/master/csl-citation.json" }</w:instrText>
      </w:r>
      <w:r w:rsidRPr="00F02A52">
        <w:rPr>
          <w:lang w:val="en-US"/>
        </w:rPr>
        <w:fldChar w:fldCharType="separate"/>
      </w:r>
      <w:r w:rsidRPr="00F02A52">
        <w:rPr>
          <w:lang w:val="en-US"/>
        </w:rPr>
        <w:t>(Bodansky, 2015)</w:t>
      </w:r>
      <w:r w:rsidRPr="00F02A52">
        <w:rPr>
          <w:lang w:val="en-US"/>
        </w:rPr>
        <w:fldChar w:fldCharType="end"/>
      </w:r>
      <w:r w:rsidRPr="00F02A52">
        <w:rPr>
          <w:lang w:val="en-US"/>
        </w:rPr>
        <w:t xml:space="preserve">. However, international environmental law has been weakest when it comes to resolving major environmental challenges, such as loss of biodiversity and climate change </w:t>
      </w:r>
      <w:r w:rsidRPr="00F02A52">
        <w:rPr>
          <w:lang w:val="en-US"/>
        </w:rPr>
        <w:fldChar w:fldCharType="begin" w:fldLock="1"/>
      </w:r>
      <w:r>
        <w:rPr>
          <w:lang w:val="en-US"/>
        </w:rPr>
        <w:instrText>ADDIN CSL_CITATION { "citationItems" : [ { "id" : "ITEM-1", "itemData" : { "DOI" : "10.1017/S0922156515000072", "abstract" : "This article provides a brief overview of legal realism and sketches out its implications for international law, using international environmental law as an example. Although the \u2018new\u2019 legal realism is not especially new, its anti-formalist, pragmatic perspective still offers important insights about the international legal process, and serves as a useful counterpoint to a new variety of formalism, which continues to resist the social scientific study of international law. Among its distinctive elements, legal realism views international law instrumentally, is empirical in orientation, and focuses on the processes by which international law is developed, implemented, and enforced, rather than limiting itself to international law doctrine. The fear of critics is that, by de-emphasizing the internal point of view and the concept of legal validity, legal realism deprives international law of the very features that make it a distinctive enterprise.", "author" : [ { "dropping-particle" : "", "family" : "Bodansky", "given" : "Daniel", "non-dropping-particle" : "", "parse-names" : false, "suffix" : "" } ], "container-title" : "Leiden Journal of International Law", "id" : "ITEM-1", "issue" : "02", "issued" : { "date-parts" : [ [ "2015", "6", "24" ] ] }, "note" : "NULL", "page" : "267-281", "title" : "Legal Realism and its Discontents", "type" : "article-journal", "volume" : "28" }, "uris" : [ "http://www.mendeley.com/documents/?uuid=3c151845-8835-3cd4-8c0a-87d15f55e702" ] }, { "id" : "ITEM-2", "itemData" : { "ISBN" : "978-92-807-3414-0", "abstract" : "Global Biodiversity Outlook 4 (GBO-4)", "author" : [ { "dropping-particle" : "", "family" : "Leadley", "given" : "P W", "non-dropping-particle" : "", "parse-names" : false, "suffix" : "" }, { "dropping-particle" : "", "family" : "Krug", "given" : "C B", "non-dropping-particle" : "", "parse-names" : false, "suffix" : "" }, { "dropping-particle" : "", "family" : "Alkemade", "given" : "R", "non-dropping-particle" : "", "parse-names" : false, "suffix" : "" }, { "dropping-particle" : "", "family" : "Pereira", "given" : "H M", "non-dropping-particle" : "", "parse-names" : false, "suffix" : "" }, { "dropping-particle" : "", "family" : "Sumaila", "given" : "U R", "non-dropping-particle" : "", "parse-names" : false, "suffix" : "" }, { "dropping-particle" : "", "family" : "Walpole", "given" : "M", "non-dropping-particle" : "", "parse-names" : false, "suffix" : "" }, { "dropping-particle" : "", "family" : "Marques", "given" : "A", "non-dropping-particle" : "", "parse-names" : false, "suffix" : "" }, { "dropping-particle" : "", "family" : "Newbold", "given" : "T", "non-dropping-particle" : "", "parse-names" : false, "suffix" : "" }, { "dropping-particle" : "", "family" : "Teh", "given" : "L S L", "non-dropping-particle" : "", "parse-names" : false, "suffix" : "" }, { "dropping-particle" : "", "family" : "Kolck", "given" : "J", "non-dropping-particle" : "", "parse-names" : false, "suffix" : "" }, { "dropping-particle" : "", "family" : "Bellard", "given" : "C", "non-dropping-particle" : "", "parse-names" : false, "suffix" : "" }, { "dropping-particle" : "", "family" : "Januchowski-Hartley", "given" : "S R", "non-dropping-particle" : "", "parse-names" : false, "suffix" : "" }, { "dropping-particle" : "", "family" : "Mumby", "given" : "P J", "non-dropping-particle" : "", "parse-names" : false, "suffix" : "" } ], "id" : "ITEM-2", "issued" : { "date-parts" : [ [ "2014" ] ] }, "number-of-pages" : "500", "publisher" : "Secretariat of the Convention on Biological Diversity", "publisher-place" : "Montreal, Canada", "title" : "Progress towards the Aichi Biodiversity Targets: An Assessment of Biodiversity Trends, Policy Scenarios and Key Actions (GBO-4), Technical Series 78", "type" : "report" }, "uris" : [ "http://www.mendeley.com/documents/?uuid=73a0c739-d443-42e0-9f35-a3673549ce2d" ] } ], "mendeley" : { "formattedCitation" : "(Bodansky, 2015; Leadley et al., 2014)", "plainTextFormattedCitation" : "(Bodansky, 2015; Leadley et al., 2014)", "previouslyFormattedCitation" : "(Bodansky, 2015; Leadley et al., 2014)" }, "properties" : {  }, "schema" : "https://github.com/citation-style-language/schema/raw/master/csl-citation.json" }</w:instrText>
      </w:r>
      <w:r w:rsidRPr="00F02A52">
        <w:rPr>
          <w:lang w:val="en-US"/>
        </w:rPr>
        <w:fldChar w:fldCharType="separate"/>
      </w:r>
      <w:r w:rsidRPr="00F02A52">
        <w:rPr>
          <w:lang w:val="en-US"/>
        </w:rPr>
        <w:t xml:space="preserve">(Bodansky, 2015; Leadley </w:t>
      </w:r>
      <w:r w:rsidR="009E3418" w:rsidRPr="009E3418">
        <w:rPr>
          <w:i/>
          <w:lang w:val="en-US"/>
        </w:rPr>
        <w:t>et al.</w:t>
      </w:r>
      <w:r w:rsidRPr="00F02A52">
        <w:rPr>
          <w:lang w:val="en-US"/>
        </w:rPr>
        <w:t>, 2014)</w:t>
      </w:r>
      <w:r w:rsidRPr="00F02A52">
        <w:rPr>
          <w:lang w:val="en-US"/>
        </w:rPr>
        <w:fldChar w:fldCharType="end"/>
      </w:r>
      <w:r w:rsidRPr="00F02A52">
        <w:rPr>
          <w:lang w:val="en-US"/>
        </w:rPr>
        <w:t xml:space="preserve">. Despite good examples such as the Vienna Convention for the Protection of the Ozone Layer (and the follow-up Montreal Protocol) which, through the banning of stratospheric ozone–depleting chlorofluorocarbons (CFCs), contributed to a reduction of emissions into the atmosphere </w:t>
      </w:r>
      <w:r w:rsidRPr="00F02A52">
        <w:rPr>
          <w:lang w:val="en-US"/>
        </w:rPr>
        <w:fldChar w:fldCharType="begin" w:fldLock="1"/>
      </w:r>
      <w:r>
        <w:rPr>
          <w:lang w:val="en-US"/>
        </w:rPr>
        <w:instrText>ADDIN CSL_CITATION { "citationItems" : [ { "id" : "ITEM-1", "itemData" : { "DOI" : "10.1007/s13412-015-0224-1", "ISSN" : "2190-6483", "abstract" : "This special issue on Ozone Layer Protection and Climate Change reflects the leadership of the Association of Environmental Studies and Sciences (AESS) in drawing interdisciplinary attention to important environmental issues. The authors are scientists, diplomats, regulatory authorities, environmental activists, and scholars who are intimately involved in actions that protect the stratospheric ozone layer and climate. This issue provides new information and insightful analytic summaries of critical issues in the protection of the atmospheric environment and is also an urgent appeal to professors and students to place atmospheric protection prominently in thinking, research, teaching, and professional activities related to \u201csustainable development.\u201d The authors describe and document the bold steps taken by individual and institutional leaders involved in the Montreal Protocol to thwart catastrophic ozone layer destruction, which incidentally, albeit on a sound scientific basis, addressed climate change. Because of strong leadership, effective networking, and concepts such the \u201cprecautionary principle\u201d and \u201cstart and strengthen,\u201d the Montreal Protocol is considered to be the most successful global environmental treaty. For example, thanks to innovative approaches adopted by both industry and government, the Montreal Protocol has already replaced about 85 % of ozone-depleting greenhouse gases with low global warming potential alternatives and increased product energy efficiency. But hardwork is needed to overcome the important challenges that remain, such as the phasedown of the 15 % of alternatives that are high global warming potential hydrofluorocarbons. Scientists, government officials, scholars, and business people must push for higher standards to achieve the combined goals of reducing both ozone-depleting substances and greenhouse gases.", "author" : [ { "dropping-particle" : "", "family" : "Canan", "given" : "Penelope", "non-dropping-particle" : "", "parse-names" : false, "suffix" : "" }, { "dropping-particle" : "", "family" : "Andersen", "given" : "Stephen O.", "non-dropping-particle" : "", "parse-names" : false, "suffix" : "" }, { "dropping-particle" : "", "family" : "Reichman", "given" : "Nancy", "non-dropping-particle" : "", "parse-names" : false, "suffix" : "" }, { "dropping-particle" : "", "family" : "Gareau", "given" : "Brian", "non-dropping-particle" : "", "parse-names" : false, "suffix" : "" } ], "container-title" : "Journal of Environmental Studies and Sciences", "id" : "ITEM-1", "issue" : "2", "issued" : { "date-parts" : [ [ "2015", "6", "7" ] ] }, "page" : "111-121", "publisher" : "Springer US", "title" : "Introduction to the special issue on ozone layer protection and climate change: the extraordinary experience of building the Montreal Protocol, lessons learned, and hopes for future climate change efforts", "type" : "article-journal", "volume" : "5" }, "uris" : [ "http://www.mendeley.com/documents/?uuid=9571166c-b252-3232-863c-70ab6c340239" ] }, { "id" : "ITEM-2", "itemData" : { "DOI" : "10.1007/s13412-014-0208-6", "ISSN" : "2190-6483", "abstract" : "The Montreal Protocol on Substances that Deplete the Ozone Layer (Montreal Protocol) is widely considered to be the most successful multilateral environmental agreement (MEA) because: 1) it is working to protect the ozone layer, 2) it is the only treaty that enjoys universal membership, and 3) both developing and developed countries are committed to phasing out controlled ozone-depleting substances (ODSs) and are almost continuously in full compliance with the phase-out schedule. In addition, the abundance of ozone- depleting chlorine and bromine from manufactured chemicals is declining and is expected to continue to decline in the stratosphere to pre-Antarctic ozone hole levels by the middle of this century. The Montreal Protocol is a double success because the phase out of ODSs also protects the climate. Most ODSs are powerful greenhouse gases (GHGs), while many alternatives to ODSs are not or have lower global warming potential than the ODSs they replace. Furthermore, although the Kyoto Protocol already controls emissions of certain alter- natives to ODSs that are powerful GHGs, amendments to the Montreal Protocol are proposed to control both their produc- tion and consumption. This paper explains how the Montreal Protocol has achieved its success and raises questions of practical and academic interest as to how the Montreal M. Gonzalez Montreal Protocol Technical and Economic Assessment Panel (TEAP), Alajuela, Costa Rica K. N. Taddonio US Department of Energy, Washington, USA N. J. Sherman Institute for Governance &amp; Sustainable Development (IGSD), Washington, DC, USA N. J. Sherman (*) 355 Barracks Farm Road, Charlottesville, VA 22901, USA e-mail: nsherman@igsd.org Protocol can guard against backsliding, loopholes, illegal trade, and other actions that are threatening, making the world safe for future generations. It also explores how the Kyoto and Montreal Protocols can be made stronger and more cost- effective by taking advantage of the synergy of separate and joint actions.", "author" : [ { "dropping-particle" : "", "family" : "Gonzalez", "given" : "Marco", "non-dropping-particle" : "", "parse-names" : false, "suffix" : "" }, { "dropping-particle" : "", "family" : "Taddonio", "given" : "Kristen N.", "non-dropping-particle" : "", "parse-names" : false, "suffix" : "" }, { "dropping-particle" : "", "family" : "Sherman", "given" : "Nancy J.", "non-dropping-particle" : "", "parse-names" : false, "suffix" : "" } ], "container-title" : "Journal of Environmental Studies and Sciences", "id" : "ITEM-2", "issue" : "2", "issued" : { "date-parts" : [ [ "2015", "6", "8" ] ] }, "page" : "122-129", "title" : "The Montreal Protocol: how today\u2019s successes offer a pathway to the future", "type" : "article-journal", "volume" : "5" }, "uris" : [ "http://www.mendeley.com/documents/?uuid=514ca720-34b3-3333-873d-f6276449c2f0" ] } ], "mendeley" : { "formattedCitation" : "(Canan, Andersen, Reichman, &amp; Gareau, 2015; Gonzalez, Taddonio, &amp; Sherman, 2015)", "plainTextFormattedCitation" : "(Canan, Andersen, Reichman, &amp; Gareau, 2015; Gonzalez, Taddonio, &amp; Sherman, 2015)", "previouslyFormattedCitation" : "(Canan, Andersen, Reichman, &amp; Gareau, 2015; Gonzalez, Taddonio, &amp; Sherman, 2015)" }, "properties" : {  }, "schema" : "https://github.com/citation-style-language/schema/raw/master/csl-citation.json" }</w:instrText>
      </w:r>
      <w:r w:rsidRPr="00F02A52">
        <w:rPr>
          <w:lang w:val="en-US"/>
        </w:rPr>
        <w:fldChar w:fldCharType="separate"/>
      </w:r>
      <w:r w:rsidRPr="00F02A52">
        <w:rPr>
          <w:lang w:val="en-US"/>
        </w:rPr>
        <w:t>(Canan</w:t>
      </w:r>
      <w:r w:rsidR="00371B17">
        <w:rPr>
          <w:i/>
          <w:lang w:val="en-US"/>
        </w:rPr>
        <w:t xml:space="preserve"> et al.</w:t>
      </w:r>
      <w:r w:rsidRPr="00F02A52">
        <w:rPr>
          <w:lang w:val="en-US"/>
        </w:rPr>
        <w:t>, 2015; Gonzalez</w:t>
      </w:r>
      <w:r w:rsidR="00371B17">
        <w:rPr>
          <w:i/>
          <w:lang w:val="en-US"/>
        </w:rPr>
        <w:t xml:space="preserve"> et al.</w:t>
      </w:r>
      <w:r w:rsidRPr="00F02A52">
        <w:rPr>
          <w:lang w:val="en-US"/>
        </w:rPr>
        <w:t>, 2015)</w:t>
      </w:r>
      <w:r w:rsidRPr="00F02A52">
        <w:rPr>
          <w:lang w:val="en-US"/>
        </w:rPr>
        <w:fldChar w:fldCharType="end"/>
      </w:r>
      <w:r w:rsidRPr="00F02A52">
        <w:rPr>
          <w:lang w:val="en-US"/>
        </w:rPr>
        <w:t xml:space="preserve">, there are numerous examples in which treaties have failed to achieve their stated purpose </w:t>
      </w:r>
      <w:r w:rsidRPr="00F02A52">
        <w:rPr>
          <w:lang w:val="en-US"/>
        </w:rPr>
        <w:fldChar w:fldCharType="begin" w:fldLock="1"/>
      </w:r>
      <w:r>
        <w:rPr>
          <w:lang w:val="en-US"/>
        </w:rPr>
        <w:instrText>ADDIN CSL_CITATION { "citationItems" : [ { "id" : "ITEM-1", "itemData" : { "abstract" : "In the countdown to the 2010 global biodiversity target, this Article will explore the apparent failure of the Convention on Biological Diversity (\"CBD\") to stop biodiversity loss. The starting point will be the United Nations Environmental Programme's position that noncompliance with multilateral environmental agreements is the cause of environmental degradation. In the context of the CBD, it will argue that poor compliance is not a cause of biodiversity loss, but rather an indicator of the lack of global consensus on the critical need to protect it, resulting in a weak and ineffective agreement perceived as lacking legitimacy. Thus, a multilateral agreement is perhaps not the appropriate legal tool for stemming biodiversity loss and, in light of the ongoing crisis, alternatives must be found.", "author" : [ { "dropping-particle" : "", "family" : "Adam", "given" : "Rachelle", "non-dropping-particle" : "", "parse-names" : false, "suffix" : "" } ], "container-title" : "Colorado Journal of International Environmental Law and Policy", "id" : "ITEM-1", "issue" : "1", "issued" : { "date-parts" : [ [ "2010" ] ] }, "page" : "123-166", "title" : "Missing the 2010 Biodiversity Target: A Wake-up Call for the Convention on Biodiversity?", "type" : "article-journal", "volume" : "21" }, "uris" : [ "http://www.mendeley.com/documents/?uuid=a368d3a8-6d59-387c-b675-034c924e2343" ] }, { "id" : "ITEM-2", "itemData" : { "DOI" : "10.1093/jel/eqq032", "author" : [ { "dropping-particle" : "", "family" : "Harrop", "given" : "S. R.", "non-dropping-particle" : "", "parse-names" : false, "suffix" : "" } ], "container-title" : "Journal of Environmental Law", "id" : "ITEM-2", "issue" : "1", "issued" : { "date-parts" : [ [ "2011", "3", "1" ] ] }, "page" : "117-128", "title" : "'Living In Harmony With Nature'? Outcomes of the 2010 Nagoya Conference of the Convention on Biological Diversity", "type" : "article-journal", "volume" : "23" }, "uris" : [ "http://www.mendeley.com/documents/?uuid=db5b3dde-2e7a-3e47-a87d-856967f302e9" ] } ], "mendeley" : { "formattedCitation" : "(Adam, 2010; Harrop, 2011)", "plainTextFormattedCitation" : "(Adam, 2010; Harrop, 2011)", "previouslyFormattedCitation" : "(Adam, 2010; Harrop, 2011)" }, "properties" : {  }, "schema" : "https://github.com/citation-style-language/schema/raw/master/csl-citation.json" }</w:instrText>
      </w:r>
      <w:r w:rsidRPr="00F02A52">
        <w:rPr>
          <w:lang w:val="en-US"/>
        </w:rPr>
        <w:fldChar w:fldCharType="separate"/>
      </w:r>
      <w:r w:rsidRPr="00F02A52">
        <w:rPr>
          <w:lang w:val="en-US"/>
        </w:rPr>
        <w:t>(Adam, 2010; Harrop, 2011)</w:t>
      </w:r>
      <w:r w:rsidRPr="00F02A52">
        <w:rPr>
          <w:lang w:val="en-US"/>
        </w:rPr>
        <w:fldChar w:fldCharType="end"/>
      </w:r>
      <w:r w:rsidRPr="00F02A52">
        <w:rPr>
          <w:lang w:val="en-US"/>
        </w:rPr>
        <w:t xml:space="preserve">. </w:t>
      </w:r>
    </w:p>
    <w:p w14:paraId="65B4B298" w14:textId="54658DEC" w:rsidR="00E97DE0" w:rsidRPr="00F02A52" w:rsidRDefault="00E97DE0" w:rsidP="00E97DE0">
      <w:pPr>
        <w:rPr>
          <w:lang w:val="en-US"/>
        </w:rPr>
      </w:pPr>
      <w:r w:rsidRPr="00F02A52">
        <w:rPr>
          <w:lang w:val="en-US"/>
        </w:rPr>
        <w:t xml:space="preserve">This applies, unfortunately, not least to the issue of biodiversity conservation, despite efforts in the framework of the Convention on Biological Diversity </w:t>
      </w:r>
      <w:r w:rsidRPr="00F02A52">
        <w:rPr>
          <w:lang w:val="en-US"/>
        </w:rPr>
        <w:fldChar w:fldCharType="begin" w:fldLock="1"/>
      </w:r>
      <w:r>
        <w:rPr>
          <w:lang w:val="en-US"/>
        </w:rPr>
        <w:instrText>ADDIN CSL_CITATION { "citationItems" : [ { "id" : "ITEM-1", "itemData" : { "DOI" : "10.1017/S0922156515000072", "abstract" : "This article provides a brief overview of legal realism and sketches out its implications for international law, using international environmental law as an example. Although the \u2018new\u2019 legal realism is not especially new, its anti-formalist, pragmatic perspective still offers important insights about the international legal process, and serves as a useful counterpoint to a new variety of formalism, which continues to resist the social scientific study of international law. Among its distinctive elements, legal realism views international law instrumentally, is empirical in orientation, and focuses on the processes by which international law is developed, implemented, and enforced, rather than limiting itself to international law doctrine. The fear of critics is that, by de-emphasizing the internal point of view and the concept of legal validity, legal realism deprives international law of the very features that make it a distinctive enterprise.", "author" : [ { "dropping-particle" : "", "family" : "Bodansky", "given" : "Daniel", "non-dropping-particle" : "", "parse-names" : false, "suffix" : "" } ], "container-title" : "Leiden Journal of International Law", "id" : "ITEM-1", "issue" : "02", "issued" : { "date-parts" : [ [ "2015", "6", "24" ] ] }, "note" : "NULL", "page" : "267-281", "title" : "Legal Realism and its Discontents", "type" : "article-journal", "volume" : "28" }, "uris" : [ "http://www.mendeley.com/documents/?uuid=3c151845-8835-3cd4-8c0a-87d15f55e702" ] } ], "mendeley" : { "formattedCitation" : "(Bodansky, 2015)", "plainTextFormattedCitation" : "(Bodansky, 2015)", "previouslyFormattedCitation" : "(Bodansky, 2015)" }, "properties" : {  }, "schema" : "https://github.com/citation-style-language/schema/raw/master/csl-citation.json" }</w:instrText>
      </w:r>
      <w:r w:rsidRPr="00F02A52">
        <w:rPr>
          <w:lang w:val="en-US"/>
        </w:rPr>
        <w:fldChar w:fldCharType="separate"/>
      </w:r>
      <w:r w:rsidRPr="00F02A52">
        <w:rPr>
          <w:lang w:val="en-US"/>
        </w:rPr>
        <w:t>(Bodansky, 2015)</w:t>
      </w:r>
      <w:r w:rsidRPr="00F02A52">
        <w:rPr>
          <w:lang w:val="en-US"/>
        </w:rPr>
        <w:fldChar w:fldCharType="end"/>
      </w:r>
      <w:r w:rsidRPr="00F02A52">
        <w:rPr>
          <w:lang w:val="en-US"/>
        </w:rPr>
        <w:t xml:space="preserve">. The Aichi Biodiversity Targets, under the Strategic Plan for Biodiversity 2011-2020 that was adopted by Parties to the Convention on Biological Diversity and </w:t>
      </w:r>
      <w:r w:rsidRPr="00F02A52">
        <w:rPr>
          <w:bCs/>
          <w:lang w:val="en-US"/>
        </w:rPr>
        <w:t>recognized or supported by the governing bodies of other biodiversity-related conventions</w:t>
      </w:r>
      <w:r w:rsidRPr="00F02A52">
        <w:rPr>
          <w:lang w:val="en-US"/>
        </w:rPr>
        <w:t xml:space="preserve"> will most likely not be fulfilled in 2020 </w:t>
      </w:r>
      <w:r w:rsidRPr="00F02A52">
        <w:rPr>
          <w:lang w:val="en-US"/>
        </w:rPr>
        <w:fldChar w:fldCharType="begin" w:fldLock="1"/>
      </w:r>
      <w:r>
        <w:rPr>
          <w:lang w:val="en-US"/>
        </w:rPr>
        <w:instrText>ADDIN CSL_CITATION { "citationItems" : [ { "id" : "ITEM-1", "itemData" : { "abstract" : "In 2010, the international community, under the auspices of the Convention on Biological Diversity, agreed on 20 biodiversity-related \u201cAichi Targets\u201d to be achieved within a decade. We provide a comprehensive mid-term assessment of progress toward these global targets using 55 indicator data sets. We projected indicator trends to 2020 using an adaptive statistical framework that incorporated the specific properties of individual time series. On current trajectories, results suggest that despite accelerating policy and management responses to the biodiversity crisis, the impacts of these efforts are unlikely to be reflected in improved trends in the state of biodiversity by 2020. We highlight areas of societal endeavor requiring additional efforts to achieve the Aichi Targets, and provide a baseline against which to assess future progress.",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dropping-particle" : "", "family" : "Baumung", "given" : "Roswitha", "non-dropping-particle" : "", "parse-names" : false, "suffix" : "" }, { "dropping-particle" : "", "family" : "Bellard", "given" : "C\u00e9line", "non-dropping-particle" : "", "parse-names" : false, "suffix" : "" }, { "dropping-particle" : "", "family" : "Bouwman", "given" : "Lex", "non-dropping-particle" : "", "parse-names" : false, "suffix" : "" }, { "dropping-particle" : "", "family" : "Bowles-Newark", "given" : "Nadine J.", "non-dropping-particle" : "", "parse-names" : false, "suffix" : "" }, { "dropping-particle" : "", "family" : "Chenery", "given" : "Anna M.", "non-dropping-particle" : "", "parse-names" : false, "suffix" : "" }, { "dropping-particle" : "", "family" : "Cheung", "given" : "William W. L.", "non-dropping-particle" : "", "parse-names" : false, "suffix" : "" }, { "dropping-particle" : "", "family" : "Christensen", "given" : "Villy", "non-dropping-particle" : "", "parse-names" : false, "suffix" : "" }, { "dropping-particle" : "", "family" : "Cooper", "given" : "H. David", "non-dropping-particle" : "", "parse-names" : false, "suffix" : "" }, { "dropping-particle" : "", "family" : "Crowther", "given" : "Annabel R.", "non-dropping-particle" : "", "parse-names" : false, "suffix" : "" }, { "dropping-particle" : "", "family" : "Dixon", "given" : "Matthew J. R.", "non-dropping-particle" : "", "parse-names" : false, "suffix" : "" }, { "dropping-particle" : "", "family" : "Galli", "given" : "Alessandro", "non-dropping-particle" : "", "parse-names" : false, "suffix" : "" }, { "dropping-particle" : "", "family" : "Gaveau", "given" : "Val\u00e9rie", "non-dropping-particle" : "", "parse-names" : false, "suffix" : "" }, { "dropping-particle" : "", "family" : "Gregory", "given" : "Richard D.", "non-dropping-particle" : "", "parse-names" : false, "suffix" : "" }, { "dropping-particle" : "", "family" : "Gutierrez", "given" : "Nicolas L.", "non-dropping-particle" : "", "parse-names" : false, "suffix" : "" }, { "dropping-particle" : "", "family" : "Hirsch", "given" : "Tim L.", "non-dropping-particle" : "", "parse-names" : false, "suffix" : "" }, { "dropping-particle" : "", "family" : "H\u00f6ft", "given" : "Robert", "non-dropping-particle" : "", "parse-names" : false, "suffix" : "" }, { "dropping-particle" : "", "family" : "Januchowski-Hartley", "given" : "Stephanie R.", "non-dropping-particle" : "", "parse-names" : false, "suffix" : "" }, { "dropping-particle" : "", "family" : "Karmann", "given" : "Marion", "non-dropping-particle" : "", "parse-names" : false, "suffix" : "" }, { "dropping-particle" : "", "family" : "Krug", "given" : "Cornelia B.", "non-dropping-particle" : "", "parse-names" : false, "suffix" : "" }, { "dropping-particle" : "", "family" : "Leverington", "given" : "Fiona J.", "non-dropping-particle" : "", "parse-names" : false, "suffix" : "" }, { "dropping-particle" : "", "family" : "Loh", "given" : "Jonathan", "non-dropping-particle" : "", "parse-names" : false, "suffix" : "" }, { "dropping-particle" : "", "family" : "Lojenga", "given" : "Rik Kutsch", "non-dropping-particle" : "", "parse-names" : false, "suffix" : "" }, { "dropping-particle" : "", "family" : "Malsch", "given" : "Kelly", "non-dropping-particle" : "", "parse-names" : false, "suffix" : "" }, { "dropping-particle" : "", "family" : "Marques", "given" : "Alexandra", "non-dropping-particle" : "", "parse-names" : false, "suffix" : "" }, { "dropping-particle" : "", "family" : "Morgan", "given" : "David H. W.", "non-dropping-particle" : "", "parse-names" : false, "suffix" : "" }, { "dropping-particle" : "", "family" : "Mumby", "given" : "Peter J.", "non-dropping-particle" : "", "parse-names" : false, "suffix" : "" }, { "dropping-particle" : "", "family" : "Newbold", "given" : "Tim", "non-dropping-particle" : "", "parse-names" : false, "suffix" : "" }, { "dropping-particle" : "", "family" : "Noonan-Mooney", "given" : "Kieran", "non-dropping-particle" : "", "parse-names" : false, "suffix" : "" }, { "dropping-particle" : "", "family" : "Pagad", "given" : "Shyama N.", "non-dropping-particle" : "", "parse-names" : false, "suffix" : "" }, { "dropping-particle" : "", "family" : "Parks", "given" : "Bradley C.", "non-dropping-particle" : "", "parse-names" : false, "suffix" : "" }, { "dropping-particle" : "", "family" : "Pereira", "given" : "Henrique M.", "non-dropping-particle" : "", "parse-names" : false, "suffix" : "" }, { "dropping-particle" : "", "family" : "Robertson", "given" : "Tim", "non-dropping-particle" : "", "parse-names" : false, "suffix" : "" }, { "dropping-particle" : "", "family" : "Rondinini", "given" : "Carlo", "non-dropping-particle" : "", "parse-names" : false, "suffix" : "" }, { "dropping-particle" : "", "family" : "Santini", "given" : "Luca", "non-dropping-particle" : "", "parse-names" : false, "suffix" : "" }, { "dropping-particle" : "", "family" : "Scharlemann", "given" : "J\u00f6rn P. W.", "non-dropping-particle" : "", "parse-names" : false, "suffix" : "" }, { "dropping-particle" : "", "family" : "Schindler", "given" : "Stefan", "non-dropping-particle" : "", "parse-names" : false, "suffix" : "" }, { "dropping-particle" : "", "family" : "Sumaila", "given" : "U. Rashid", "non-dropping-particle" : "", "parse-names" : false, "suffix" : "" }, { "dropping-particle" : "", "family" : "Teh", "given" : "Louise S.L.", "non-dropping-particle" : "", "parse-names" : false, "suffix" : "" }, { "dropping-particle" : "", "family" : "Kolck", "given" : "Jennifer", "non-dropping-particle" : "van", "parse-names" : false, "suffix" : "" }, { "dropping-particle" : "", "family" : "Visconti", "given" : "Piero", "non-dropping-particle" : "", "parse-names" : false, "suffix" : "" }, { "dropping-particle" : "", "family" : "Ye", "given" : "Yimin", "non-dropping-particle" : "", "parse-names" : false, "suffix" : "" } ], "container-title" : "Science", "id" : "ITEM-1", "issue" : "6206", "issued" : { "date-parts" : [ [ "2014" ] ] }, "page" : "241-244", "title" : "A mid-term analysis of progress toward international biodiversity targets", "type" : "article-journal", "volume" : "346" }, "uris" : [ "http://www.mendeley.com/documents/?uuid=73dd5060-b744-3ca6-b881-2294c72b068e" ] }, { "id" : "ITEM-2", "itemData" : { "DOI" : "10.1002/rse2.4", "ISSN" : "2056-3485", "author" : [ { "dropping-particle" : "", "family" : "O'Connor", "given" : "Brian", "non-dropping-particle" : "", "parse-names" : false, "suffix" : "" }, { "dropping-particle" : "", "family" : "Secades", "given" : "Cristina", "non-dropping-particle" : "", "parse-names" : false, "suffix" : "" }, { "dropping-particle" : "", "family" : "Penner", "given" : "Johannes", "non-dropping-particle" : "", "parse-names" : false, "suffix" : "" }, { "dropping-particle" : "", "family" : "Sonnenschein", "given" : "Ruth", "non-dropping-particle" : "", "parse-names" : false, "suffix" : "" }, { "dropping-particle" : "", "family" : "Skidmore", "given" : "Andrew", "non-dropping-particle" : "", "parse-names" : false, "suffix" : "" }, { "dropping-particle" : "", "family" : "Burgess", "given" : "Neil D", "non-dropping-particle" : "", "parse-names" : false, "suffix" : "" }, { "dropping-particle" : "", "family" : "Hutton", "given" : "Jon M", "non-dropping-particle" : "", "parse-names" : false, "suffix" : "" } ], "container-title" : "Remote Sensing in Ecology and Conservation", "id" : "ITEM-2", "issue" : "1", "issued" : { "date-parts" : [ [ "2015", "10", "1" ] ] }, "page" : "19-28", "title" : "Earth observation as a tool for tracking progress towards the Aichi Biodiversity Targets", "type" : "article-journal", "volume" : "1" }, "uris" : [ "http://www.mendeley.com/documents/?uuid=86c0a547-754a-4406-a414-00a6a750478f" ] } ], "mendeley" : { "formattedCitation" : "(O\u2019Connor et al., 2015; Tittensor et al., 2014)", "plainTextFormattedCitation" : "(O\u2019Connor et al., 2015; Tittensor et al., 2014)", "previouslyFormattedCitation" : "(O\u2019Connor et al., 2015; Tittensor et al., 2014)" }, "properties" : {  }, "schema" : "https://github.com/citation-style-language/schema/raw/master/csl-citation.json" }</w:instrText>
      </w:r>
      <w:r w:rsidRPr="00F02A52">
        <w:rPr>
          <w:lang w:val="en-US"/>
        </w:rPr>
        <w:fldChar w:fldCharType="separate"/>
      </w:r>
      <w:r w:rsidRPr="00F02A52">
        <w:rPr>
          <w:lang w:val="en-US"/>
        </w:rPr>
        <w:t xml:space="preserve">(O’Connor </w:t>
      </w:r>
      <w:r w:rsidR="009E3418" w:rsidRPr="009E3418">
        <w:rPr>
          <w:i/>
          <w:lang w:val="en-US"/>
        </w:rPr>
        <w:t>et al.</w:t>
      </w:r>
      <w:r w:rsidRPr="00F02A52">
        <w:rPr>
          <w:lang w:val="en-US"/>
        </w:rPr>
        <w:t xml:space="preserve">, 2015; Tittensor </w:t>
      </w:r>
      <w:r w:rsidR="009E3418" w:rsidRPr="009E3418">
        <w:rPr>
          <w:i/>
          <w:lang w:val="en-US"/>
        </w:rPr>
        <w:t>et al.</w:t>
      </w:r>
      <w:r w:rsidRPr="00F02A52">
        <w:rPr>
          <w:lang w:val="en-US"/>
        </w:rPr>
        <w:t>, 2014)</w:t>
      </w:r>
      <w:r w:rsidRPr="00F02A52">
        <w:rPr>
          <w:lang w:val="en-US"/>
        </w:rPr>
        <w:fldChar w:fldCharType="end"/>
      </w:r>
      <w:r w:rsidRPr="00F02A52">
        <w:rPr>
          <w:lang w:val="en-US"/>
        </w:rPr>
        <w:t xml:space="preserve">. This is considered to be a consequence of having inadequate institutional structures and governance in place, and applies equally to Europe and Central Asia. </w:t>
      </w:r>
    </w:p>
    <w:p w14:paraId="60346B33" w14:textId="5C76D607" w:rsidR="00E97DE0" w:rsidRPr="00F02A52" w:rsidRDefault="00E97DE0" w:rsidP="00E97DE0">
      <w:pPr>
        <w:rPr>
          <w:lang w:val="en-US"/>
        </w:rPr>
      </w:pPr>
      <w:r w:rsidRPr="00F02A52">
        <w:rPr>
          <w:lang w:val="en-US"/>
        </w:rPr>
        <w:t xml:space="preserve">According to the literature several reasons for protection and conservation failures can be identified </w:t>
      </w:r>
      <w:r w:rsidRPr="00F02A52">
        <w:rPr>
          <w:lang w:val="en-US"/>
        </w:rPr>
        <w:fldChar w:fldCharType="begin" w:fldLock="1"/>
      </w:r>
      <w:r>
        <w:rPr>
          <w:lang w:val="en-US"/>
        </w:rPr>
        <w:instrText>ADDIN CSL_CITATION { "citationItems" : [ { "id" : "ITEM-1", "itemData" : { "DOI" : "10.1073/pnas.1111690108", "PMID" : "22143795", "abstract" : "International environmental regimes--especially those regimes articulated in multilateral environmental agreements--have been a subject of intense interest within the scientific community over the last three decades. However, there are substantial differences of opinion regarding the effectiveness of these governance systems or the degree to which they are successful in solving the problems leading to their creation. This article provides a critical review of the literature on this topic. It extracts and summarizes what is known about the effectiveness of environmental regimes in the form of a series of general and specific propositions. It identifies promising topics for consideration in the next phase of research in this field. Additionally, it comments on the research strategies available to pursue this line of analysis. The general conclusions are that international environmental regimes can and do make a difference, although often in conjunction with a number of other factors, and that a strategy of using a number of tools combined can help to improve understanding of the determinants of success.", "author" : [ { "dropping-particle" : "", "family" : "Young", "given" : "Oran R", "non-dropping-particle" : "", "parse-names" : false, "suffix" : "" } ], "container-title" : "Proceedings of the National Academy of Sciences of the United States of America", "id" : "ITEM-1", "issue" : "50", "issued" : { "date-parts" : [ [ "2011", "12", "13" ] ] }, "page" : "19853-60", "publisher" : "National Academy of Sciences", "title" : "Effectiveness of international environmental regimes: existing knowledge, cutting-edge themes, and research strategies", "type" : "article-journal", "volume" : "108" }, "uris" : [ "http://www.mendeley.com/documents/?uuid=5b09e0dd-2c88-3f1b-8e6c-d90755672e1a" ] } ], "mendeley" : { "formattedCitation" : "(O. R. Young, 2011)", "plainTextFormattedCitation" : "(O. R. Young, 2011)", "previouslyFormattedCitation" : "(O. R. Young, 2011)" }, "properties" : {  }, "schema" : "https://github.com/citation-style-language/schema/raw/master/csl-citation.json" }</w:instrText>
      </w:r>
      <w:r w:rsidRPr="00F02A52">
        <w:rPr>
          <w:lang w:val="en-US"/>
        </w:rPr>
        <w:fldChar w:fldCharType="separate"/>
      </w:r>
      <w:r w:rsidRPr="00F02A52">
        <w:rPr>
          <w:lang w:val="en-US"/>
        </w:rPr>
        <w:t>(Young, 2011)</w:t>
      </w:r>
      <w:r w:rsidRPr="00F02A52">
        <w:rPr>
          <w:lang w:val="en-US"/>
        </w:rPr>
        <w:fldChar w:fldCharType="end"/>
      </w:r>
      <w:r w:rsidRPr="00F02A52">
        <w:rPr>
          <w:lang w:val="en-US"/>
        </w:rPr>
        <w:t>, where overlaps and fragmentation among the treaties are problematic. In the case of biodiversity there are, for example, seven global conventions with somewhat similar aims although with different foci; the Convention on Biodiversity, the Convention on Conservation of Migratory Species, the Convention on International Trade in Endangered Species of Wild Fauna and Flora, the International Treaty on Plant Genetic Resources for Food and Agriculture, the Ramsar Convention on Wetlands, the World Heritage Convention, and the International Plant Protection Convention (</w:t>
      </w:r>
      <w:r w:rsidRPr="007518FE">
        <w:rPr>
          <w:lang w:val="en-US"/>
        </w:rPr>
        <w:t xml:space="preserve">see </w:t>
      </w:r>
      <w:r w:rsidR="00C020DB">
        <w:rPr>
          <w:lang w:val="en-US"/>
        </w:rPr>
        <w:t>supporting material</w:t>
      </w:r>
      <w:r w:rsidRPr="007518FE">
        <w:rPr>
          <w:lang w:val="en-US"/>
        </w:rPr>
        <w:t xml:space="preserve"> </w:t>
      </w:r>
      <w:hyperlink r:id="rId3359" w:history="1">
        <w:r w:rsidRPr="00CC3F10">
          <w:rPr>
            <w:rStyle w:val="Hyperlink"/>
            <w:lang w:val="en-US"/>
          </w:rPr>
          <w:t>Appendix 6.1</w:t>
        </w:r>
      </w:hyperlink>
      <w:r w:rsidRPr="007518FE">
        <w:rPr>
          <w:lang w:val="en-US"/>
        </w:rPr>
        <w:t xml:space="preserve"> Table 6.1.1).</w:t>
      </w:r>
      <w:r w:rsidRPr="00F02A52">
        <w:rPr>
          <w:lang w:val="en-US"/>
        </w:rPr>
        <w:t xml:space="preserve"> Although each of these “biodiversity-related conventions” has developed complementary approaches and operational tools, the treaty system remains fragmented and when considering various </w:t>
      </w:r>
      <w:r>
        <w:rPr>
          <w:lang w:val="en-US"/>
        </w:rPr>
        <w:t>contributions from nature to people</w:t>
      </w:r>
      <w:r w:rsidRPr="00F02A52">
        <w:rPr>
          <w:lang w:val="en-US"/>
        </w:rPr>
        <w:t xml:space="preserve">, often compartmentalized. Other examples are sustainable forest management and the protection of marine and water resources, which also are covered in separate treaties or agreements, with sometimes </w:t>
      </w:r>
      <w:r w:rsidRPr="00F02A52">
        <w:rPr>
          <w:lang w:val="en-US"/>
        </w:rPr>
        <w:lastRenderedPageBreak/>
        <w:t xml:space="preserve">complementary and sometimes competing objectives to those of the biodiversity-related conventions (e.g. sustainable use vs protection) </w:t>
      </w:r>
      <w:r w:rsidRPr="00F02A52">
        <w:rPr>
          <w:lang w:val="en-US"/>
        </w:rPr>
        <w:fldChar w:fldCharType="begin" w:fldLock="1"/>
      </w:r>
      <w:r>
        <w:rPr>
          <w:lang w:val="en-US"/>
        </w:rPr>
        <w:instrText>ADDIN CSL_CITATION { "citationItems" : [ { "id" : "ITEM-1", "itemData" : { "ISBN" : "0748-5492", "ISSN" : "07485492", "abstract" : "Despite the huge media attention environmental treaties receive, the system of making and implementing them is barely functioning. The global environmental treaty-making system\u2014the set of mechanisms by which countries fashion agreements to promote more sustainable development\u2014is not working very well. More than 400 multilateral agreements such as the Kyoto Protocol on climate change now exist, and new treaties are continually being added that address a wide range of problems, including the loss of endangered species and habitats, increasing levels of ocean dumping, the unregulated transshipment of hazardous substances, and deserti fication. Yet there is no evidence to suggest that the problems these treaties are intended to address are being corrected. There is a variety of reasons why the \" system \" isn't working and a number of ways it could be strengthened. The system is actually quite undeveloped. There are few if any rules regarding the number of countries that must sign a treaty before it can come into force. The penalties for failing to meet treaty obligations are rarely made explicit, and the extent to which countries that have not signed a treaty are legally bound by the standards that the rest of the world has adopted is still a matter of speculation. Enforcement of global environmental treaties is practically nonexistent. The administrators of treaty regimes are, as Abram and Antonia Chayes point out in their book The New Sovereignty, forced to seek \" compliance without enforcement. \" In a strange turn of events, elected political leaders can get credit domestically for signing a global agreement even if they have no intention of seeking rati fication of the agreement from their Parliament or Congress. Environmental treaty regimes are administered by a series of ad hoc secretariats, not by a single United Nations (UN) agency and depend entirely on funding donated by a handful of the countries they are supposed to be regulating. Finally, scienti fic input into the writing of each treaty and the monitoring of implementation efforts are entirely catch-as-catch-can. There are a number of ways in which the treaty-making system could be improved. Four in particular stand out: increasing the role of \" unofficials \" in treaty drafting and implementation, setting more explicit adaptive management targets, offering financial incentives for treaty compliance, and organizing regional science advisory panels to enhance the level of scienti fic advice avai\u2026", "author" : [ { "dropping-particle" : "", "family" : "Susskind", "given" : "Lawrence E.", "non-dropping-particle" : "", "parse-names" : false, "suffix" : "" } ], "container-title" : "Issues in Science and Technology", "id" : "ITEM-1", "issue" : "1", "issued" : { "date-parts" : [ [ "2008" ] ] }, "note" : "NULL", "page" : "61-69", "title" : "Strengthening the global environmental treaty system", "type" : "article-journal", "volume" : "25" }, "uris" : [ "http://www.mendeley.com/documents/?uuid=6cff5ae2-a778-346b-b9c0-25d5824a8698" ] }, { "id" : "ITEM-2", "itemData" : { "author" : [ { "dropping-particle" : "", "family" : "Susskind", "given" : "Lawrence E.", "non-dropping-particle" : "", "parse-names" : false, "suffix" : "" }, { "dropping-particle" : "", "family" : "Ali", "given" : "Saleem H.", "non-dropping-particle" : "", "parse-names" : false, "suffix" : "" } ], "edition" : "2", "id" : "ITEM-2", "issued" : { "date-parts" : [ [ "2015" ] ] }, "note" : "NULL", "number-of-pages" : "215", "publisher" : "Oxford University Press", "publisher-place" : "Oxford", "title" : "Environmental Diplomacy Negotiating more Effective Global Agreements", "type" : "book" }, "uris" : [ "http://www.mendeley.com/documents/?uuid=4fc858cc-7e65-3674-bc61-24c64f7a25ae" ] } ], "mendeley" : { "formattedCitation" : "(Susskind, 2008; Susskind &amp; Ali, 2015)", "plainTextFormattedCitation" : "(Susskind, 2008; Susskind &amp; Ali, 2015)", "previouslyFormattedCitation" : "(Susskind, 2008; Susskind &amp; Ali, 2015)" }, "properties" : {  }, "schema" : "https://github.com/citation-style-language/schema/raw/master/csl-citation.json" }</w:instrText>
      </w:r>
      <w:r w:rsidRPr="00F02A52">
        <w:rPr>
          <w:lang w:val="en-US"/>
        </w:rPr>
        <w:fldChar w:fldCharType="separate"/>
      </w:r>
      <w:r w:rsidRPr="00F02A52">
        <w:rPr>
          <w:lang w:val="en-US"/>
        </w:rPr>
        <w:t>(Susskind, 2008; Susskind &amp; Ali, 2015)</w:t>
      </w:r>
      <w:r w:rsidRPr="00F02A52">
        <w:rPr>
          <w:lang w:val="en-US"/>
        </w:rPr>
        <w:fldChar w:fldCharType="end"/>
      </w:r>
      <w:r w:rsidRPr="00F02A52">
        <w:rPr>
          <w:lang w:val="en-US"/>
        </w:rPr>
        <w:t xml:space="preserve">. </w:t>
      </w:r>
    </w:p>
    <w:p w14:paraId="560178A4" w14:textId="2802CD13" w:rsidR="00E97DE0" w:rsidRPr="00F02A52" w:rsidRDefault="00E97DE0" w:rsidP="00E97DE0">
      <w:pPr>
        <w:rPr>
          <w:lang w:val="en-US"/>
        </w:rPr>
      </w:pPr>
      <w:r w:rsidRPr="00F02A52">
        <w:rPr>
          <w:lang w:val="en-US"/>
        </w:rPr>
        <w:t xml:space="preserve">Another problem characterizing the global environmental treaty-making system is the level of ratification of treaties by States </w:t>
      </w:r>
      <w:r w:rsidRPr="00F02A52">
        <w:rPr>
          <w:lang w:val="en-US"/>
        </w:rPr>
        <w:fldChar w:fldCharType="begin" w:fldLock="1"/>
      </w:r>
      <w:r>
        <w:rPr>
          <w:lang w:val="en-US"/>
        </w:rPr>
        <w:instrText>ADDIN CSL_CITATION { "citationItems" : [ { "id" : "ITEM-1", "itemData" : { "DOI" : "10.1017/S0922156515000072", "abstract" : "This article provides a brief overview of legal realism and sketches out its implications for international law, using international environmental law as an example. Although the \u2018new\u2019 legal realism is not especially new, its anti-formalist, pragmatic perspective still offers important insights about the international legal process, and serves as a useful counterpoint to a new variety of formalism, which continues to resist the social scientific study of international law. Among its distinctive elements, legal realism views international law instrumentally, is empirical in orientation, and focuses on the processes by which international law is developed, implemented, and enforced, rather than limiting itself to international law doctrine. The fear of critics is that, by de-emphasizing the internal point of view and the concept of legal validity, legal realism deprives international law of the very features that make it a distinctive enterprise.", "author" : [ { "dropping-particle" : "", "family" : "Bodansky", "given" : "Daniel", "non-dropping-particle" : "", "parse-names" : false, "suffix" : "" } ], "container-title" : "Leiden Journal of International Law", "id" : "ITEM-1", "issue" : "02", "issued" : { "date-parts" : [ [ "2015", "6", "24" ] ] }, "note" : "NULL", "page" : "267-281", "title" : "Legal Realism and its Discontents", "type" : "article-journal", "volume" : "28" }, "uris" : [ "http://www.mendeley.com/documents/?uuid=3c151845-8835-3cd4-8c0a-87d15f55e702" ] }, { "id" : "ITEM-2", "itemData" : { "ISBN" : "9780415816533", "abstract" : "Introduction to International Environmental Law provides a concise overview of international environmental law and the relations and agreements among nations to facilitate environmental protection. Beginning by exploring the history nature and sources of international environmental law, Professor Koivurova moves on to consider the key principles as well as examining the implementation and effectiveness of international environmental law in practice. It considers how international environmental law has developed away from other branches of international law which are heavily based on state sovereignty, in order to more effectively facilitate environmental protection and concludes by posing questions about the future of the field. Taking a concise, accessible approach throughout and employing case studies drawn from a global range of examples, this book is the ideal first point of entry to the context, principles and issues of this important subject.", "author" : [ { "dropping-particle" : "", "family" : "Koivurova", "given" : "Timo", "non-dropping-particle" : "", "parse-names" : false, "suffix" : "" } ], "id" : "ITEM-2", "issued" : { "date-parts" : [ [ "2014" ] ] }, "number-of-pages" : "240", "publisher" : "Routledge", "publisher-place" : "London", "title" : "Introduction to International Environmental Law", "type" : "book" }, "uris" : [ "http://www.mendeley.com/documents/?uuid=139d8964-a47b-3aaa-a6c7-c4606560e5b5" ] } ], "mendeley" : { "formattedCitation" : "(Bodansky, 2015; Koivurova, 2014)", "plainTextFormattedCitation" : "(Bodansky, 2015; Koivurova, 2014)", "previouslyFormattedCitation" : "(Bodansky, 2015; Koivurova, 2014)" }, "properties" : {  }, "schema" : "https://github.com/citation-style-language/schema/raw/master/csl-citation.json" }</w:instrText>
      </w:r>
      <w:r w:rsidRPr="00F02A52">
        <w:rPr>
          <w:lang w:val="en-US"/>
        </w:rPr>
        <w:fldChar w:fldCharType="separate"/>
      </w:r>
      <w:r w:rsidRPr="00F02A52">
        <w:rPr>
          <w:lang w:val="en-US"/>
        </w:rPr>
        <w:t>(Bodansky, 2015; Koivurova, 2014)</w:t>
      </w:r>
      <w:r w:rsidRPr="00F02A52">
        <w:rPr>
          <w:lang w:val="en-US"/>
        </w:rPr>
        <w:fldChar w:fldCharType="end"/>
      </w:r>
      <w:r w:rsidRPr="00F02A52">
        <w:rPr>
          <w:lang w:val="en-US"/>
        </w:rPr>
        <w:t xml:space="preserve">. This is not a major problem within Europe and Central Asia, where almost all countries have ratified, for example, the seven global biodiversity-related conventions. A larger problem, however, concerns the fragmentation of the treaty system. The implementation of treaties in the domestic legal systems may be slow due to, for example, lack of political will or financial resources at the national level, or due to the lack of proper enforcement mechanisms </w:t>
      </w:r>
      <w:r w:rsidRPr="00F02A52">
        <w:rPr>
          <w:lang w:val="en-US"/>
        </w:rPr>
        <w:fldChar w:fldCharType="begin" w:fldLock="1"/>
      </w:r>
      <w:r>
        <w:rPr>
          <w:lang w:val="en-US"/>
        </w:rPr>
        <w:instrText>ADDIN CSL_CITATION { "citationItems" : [ { "id" : "ITEM-1", "itemData" : { "author" : [ { "dropping-particle" : "", "family" : "Susskind", "given" : "Lawrence E.", "non-dropping-particle" : "", "parse-names" : false, "suffix" : "" }, { "dropping-particle" : "", "family" : "Ali", "given" : "Saleem H.", "non-dropping-particle" : "", "parse-names" : false, "suffix" : "" } ], "edition" : "2", "id" : "ITEM-1", "issued" : { "date-parts" : [ [ "2015" ] ] }, "note" : "NULL", "number-of-pages" : "215", "publisher" : "Oxford University Press", "publisher-place" : "Oxford", "title" : "Environmental Diplomacy Negotiating more Effective Global Agreements", "type" : "book" }, "uris" : [ "http://www.mendeley.com/documents/?uuid=4fc858cc-7e65-3674-bc61-24c64f7a25ae" ] } ], "mendeley" : { "formattedCitation" : "(Susskind &amp; Ali, 2015)", "plainTextFormattedCitation" : "(Susskind &amp; Ali, 2015)", "previouslyFormattedCitation" : "(Susskind &amp; Ali, 2015)" }, "properties" : {  }, "schema" : "https://github.com/citation-style-language/schema/raw/master/csl-citation.json" }</w:instrText>
      </w:r>
      <w:r w:rsidRPr="00F02A52">
        <w:rPr>
          <w:lang w:val="en-US"/>
        </w:rPr>
        <w:fldChar w:fldCharType="separate"/>
      </w:r>
      <w:r w:rsidRPr="00F02A52">
        <w:rPr>
          <w:lang w:val="en-US"/>
        </w:rPr>
        <w:t>(Susskind &amp; Ali, 2015)</w:t>
      </w:r>
      <w:r w:rsidRPr="00F02A52">
        <w:rPr>
          <w:lang w:val="en-US"/>
        </w:rPr>
        <w:fldChar w:fldCharType="end"/>
      </w:r>
      <w:r w:rsidRPr="00F02A52">
        <w:rPr>
          <w:lang w:val="en-US"/>
        </w:rPr>
        <w:t xml:space="preserve">. Seventeen Sustainable Development Goals were adopted by the United Nations General Assembly as part of the “2030 Agenda for Sustainable Development” (see </w:t>
      </w:r>
      <w:r w:rsidRPr="007518FE">
        <w:rPr>
          <w:lang w:val="en-US"/>
        </w:rPr>
        <w:t>Chapter 5 Section 5.4.</w:t>
      </w:r>
      <w:r w:rsidR="006B4D2D">
        <w:rPr>
          <w:lang w:val="en-US"/>
        </w:rPr>
        <w:t>3</w:t>
      </w:r>
      <w:r w:rsidRPr="00F02A52">
        <w:rPr>
          <w:lang w:val="en-US"/>
        </w:rPr>
        <w:t>), embracing the so-called “triple bottom line” approach to human well</w:t>
      </w:r>
      <w:r w:rsidR="005F5A69">
        <w:rPr>
          <w:lang w:val="en-US"/>
        </w:rPr>
        <w:t>-</w:t>
      </w:r>
      <w:r w:rsidRPr="00F02A52">
        <w:rPr>
          <w:lang w:val="en-US"/>
        </w:rPr>
        <w:t xml:space="preserve">being (i.e. the combination of economic development, environmental sustainability, and social inclusion). Although non-binding, they have the potential to contribute to the reduction of the current fragmentation of the international law system by enabling synergistic interactions between existing legal instruments, the mainstreaming of biodiversity into the goals, and consistency between targets within goals at multiple levels </w:t>
      </w:r>
      <w:r w:rsidRPr="00F02A52">
        <w:rPr>
          <w:lang w:val="en-US"/>
        </w:rPr>
        <w:fldChar w:fldCharType="begin" w:fldLock="1"/>
      </w:r>
      <w:r>
        <w:rPr>
          <w:lang w:val="en-US"/>
        </w:rPr>
        <w:instrText>ADDIN CSL_CITATION { "citationItems" : [ { "id" : "ITEM-1", "itemData" : { "ISBN" : "026205115X", "abstract" : "Annotation This systematic investigation of the interaction among international and European institutions provides both a theoretical framework for analysis and the first broad overview of this largely uncharted field of research. By offering detailed case studies and a systematic analysis of results, the book examines the effects of institutional interaction on environmental governance and explores the ways in which international and European Union policies can either reinforce or undercut one another. After a conceptual overview in which Oberthu\u0308r and Gehring identify three causal mechanisms by which institutional interaction can affect environmental governance, ten case studies apply this theoretical approach. Six cases use an international institution as their starting point and four begin with a European Union legal instrument. The international regimes examined include the widely known Convention on International Trade in Endangered Species of Wild Flora and Fauna (CITES), Convention on Biological Diversity (CBD), and World Trade Organization and United Nations Framework Convention on Climate Change (UNFCCC). The EU instruments analyzed include lesser-known directives on the protection of habitats, the deliberate release of genetically modified organisms into the environment, and air quality. The studies show that although conflict and interference among different regimes and institutions do take place, synergistic interactions are common. The findings on the importance of, and mechanisms behind, these outcomes offer valuable insights for both scholars and policymakers. Contributors:Beatrice Chaytor, Clare Coffey, Andrew Farmer, Thomas Gehring, John Lanchbery, Sebastian Oberthu\u0308r, Alice Palmer, G. Kristin Rosendal, Jon Birger Skj\u00e6rseth, Olav Schram Stokke, Ingmar von Homeyer, Jacob Werksman, J\u00f8rgen Wettestad. Conceptual foundations of institutional interaction / Sebastian Oberthu\u0308r and Thomas Gehring -- The climate change regime : interactions with ICAO, IMO, and the EU burden-sharing agreement / Sebastian Oberthu\u0308r -- The convention on biological diversity : tensions with the WTO TRIPS agreement over access to genetic resources and the sharing of benefits / G. Kristin Rosendal -- Protecting the northeast Atlantic : one problem, three institutions / Jon Birger Skj\u00e6rseth -- Institutional interplay and responsible fisheries : combating subsidies, developing precaution / Olav Schram Stokke and Clare Coffey -- The convention on international trade in \u2026", "author" : [ { "dropping-particle" : "", "family" : "Oberthu\u0308r", "given" : "Sebastian.", "non-dropping-particle" : "", "parse-names" : false, "suffix" : "" }, { "dropping-particle" : "", "family" : "Gehring", "given" : "Thomas", "non-dropping-particle" : "", "parse-names" : false, "suffix" : "" } ], "id" : "ITEM-1", "issued" : { "date-parts" : [ [ "2006" ] ] }, "note" : "NULL", "number-of-pages" : "405", "publisher" : "MIT Press", "publisher-place" : "Cambridge MA", "title" : "Institutional interaction in global environmental governance: synergy and conflict among international and EU policies", "type" : "book" }, "uris" : [ "http://www.mendeley.com/documents/?uuid=23a28770-f657-374a-969f-b31f720090f8" ] }, { "id" : "ITEM-2", "itemData" : { "ISBN" : "978-4-88788-189-1", "author" : [ { "dropping-particle" : "", "family" : "Yoshida", "given" : "Tetsuo", "non-dropping-particle" : "", "parse-names" : false, "suffix" : "" }, { "dropping-particle" : "", "family" : "Zusman", "given" : "Eric", "non-dropping-particle" : "", "parse-names" : false, "suffix" : "" } ], "chapter-number" : "7", "container-title" : "Achieving the Sustainable Development Goals: From Agenda to Action", "editor" : [ { "dropping-particle" : "", "family" : "Institute for Global Environmental Strategies", "given" : "", "non-dropping-particle" : "", "parse-names" : false, "suffix" : "" } ], "id" : "ITEM-2", "issued" : { "date-parts" : [ [ "2015" ] ] }, "page" : "153-170", "publisher-place" : "Japan", "title" : "How the sustainable development goals can complement existing legal instruments: The case of biodiversity and forests", "type" : "chapter" }, "uris" : [ "http://www.mendeley.com/documents/?uuid=af1fef51-8401-380f-b8c6-da7b117e44c7" ] } ], "mendeley" : { "formattedCitation" : "(Oberthu\u0308r &amp; Gehring, 2006; Yoshida &amp; Zusman, 2015)", "plainTextFormattedCitation" : "(Oberthu\u0308r &amp; Gehring, 2006; Yoshida &amp; Zusman, 2015)", "previouslyFormattedCitation" : "(Oberthu\u0308r &amp; Gehring, 2006; Yoshida &amp; Zusman, 2015)" }, "properties" : {  }, "schema" : "https://github.com/citation-style-language/schema/raw/master/csl-citation.json" }</w:instrText>
      </w:r>
      <w:r w:rsidRPr="00F02A52">
        <w:rPr>
          <w:lang w:val="en-US"/>
        </w:rPr>
        <w:fldChar w:fldCharType="separate"/>
      </w:r>
      <w:r w:rsidRPr="00F02A52">
        <w:rPr>
          <w:lang w:val="en-US"/>
        </w:rPr>
        <w:t>(Oberthür &amp; Gehring, 2006; Yoshida &amp; Zusman, 2015)</w:t>
      </w:r>
      <w:r w:rsidRPr="00F02A52">
        <w:rPr>
          <w:lang w:val="en-US"/>
        </w:rPr>
        <w:fldChar w:fldCharType="end"/>
      </w:r>
      <w:r w:rsidRPr="00F02A52">
        <w:rPr>
          <w:lang w:val="en-US"/>
        </w:rPr>
        <w:t xml:space="preserve">. </w:t>
      </w:r>
    </w:p>
    <w:p w14:paraId="117E01C0" w14:textId="77777777" w:rsidR="00E97DE0" w:rsidRPr="00F02A52" w:rsidRDefault="00E97DE0" w:rsidP="00E97DE0">
      <w:pPr>
        <w:rPr>
          <w:lang w:val="en-US"/>
        </w:rPr>
      </w:pPr>
      <w:r w:rsidRPr="00F02A52">
        <w:rPr>
          <w:lang w:val="en-US"/>
        </w:rPr>
        <w:t xml:space="preserve">Binding instruments at the international level are important for Europe and Central Asia as they define many of the objectives and means to protect and conserve, for instance, biodiversity. The advantages and problems related to international cooperation, such as compliance with, and enforcement of, international environmental law, apply also to the countries of Europe and Central Asia. </w:t>
      </w:r>
    </w:p>
    <w:p w14:paraId="2A15D1E2" w14:textId="77777777" w:rsidR="00E97DE0" w:rsidRPr="00F02A52" w:rsidRDefault="00E97DE0" w:rsidP="00E97DE0">
      <w:pPr>
        <w:rPr>
          <w:lang w:val="en-US"/>
        </w:rPr>
      </w:pPr>
    </w:p>
    <w:p w14:paraId="2221883F" w14:textId="77777777" w:rsidR="00E97DE0" w:rsidRPr="00F02A52" w:rsidRDefault="00E97DE0" w:rsidP="001F0516">
      <w:pPr>
        <w:pStyle w:val="Heading4"/>
      </w:pPr>
      <w:bookmarkStart w:id="1774" w:name="_Toc519504787"/>
      <w:r w:rsidRPr="00F02A52">
        <w:t>Regional binding instruments</w:t>
      </w:r>
      <w:bookmarkEnd w:id="1774"/>
    </w:p>
    <w:p w14:paraId="7B7494C0" w14:textId="53E810A3" w:rsidR="00E97DE0" w:rsidRPr="00F02A52" w:rsidRDefault="00E97DE0" w:rsidP="00E97DE0">
      <w:pPr>
        <w:rPr>
          <w:lang w:val="en-US"/>
        </w:rPr>
      </w:pPr>
      <w:r w:rsidRPr="00F02A52">
        <w:rPr>
          <w:lang w:val="en-US"/>
        </w:rPr>
        <w:t xml:space="preserve">Regional binding instruments are, by contrast to global treaties, limited in their geographical scope to certain regions, e.g. Europe, the Nordic countries, the Mediterranean or Central Asia. Such instruments address certain shared focal areas and objectives with respect to environmental protection, and function much in the same way that global binding instruments do, forming part of international law. For relevant agreements in Europe and Central Asia see </w:t>
      </w:r>
      <w:r w:rsidR="00C020DB">
        <w:rPr>
          <w:lang w:val="en-US"/>
        </w:rPr>
        <w:t>supporting material</w:t>
      </w:r>
      <w:r w:rsidRPr="00F02A52">
        <w:rPr>
          <w:lang w:val="en-US"/>
        </w:rPr>
        <w:t xml:space="preserve"> </w:t>
      </w:r>
      <w:hyperlink r:id="rId3360" w:history="1">
        <w:r w:rsidRPr="00CC3F10">
          <w:rPr>
            <w:rStyle w:val="Hyperlink"/>
            <w:lang w:val="en-US"/>
          </w:rPr>
          <w:t>Appendix 6.1</w:t>
        </w:r>
      </w:hyperlink>
      <w:r w:rsidRPr="007518FE">
        <w:rPr>
          <w:lang w:val="en-US"/>
        </w:rPr>
        <w:t xml:space="preserve"> Table 6.1.2.</w:t>
      </w:r>
      <w:r w:rsidRPr="00F02A52">
        <w:rPr>
          <w:lang w:val="en-US"/>
        </w:rPr>
        <w:t xml:space="preserve"> See also Section </w:t>
      </w:r>
      <w:r w:rsidRPr="007518FE">
        <w:rPr>
          <w:lang w:val="en-US"/>
        </w:rPr>
        <w:t>6.3.3</w:t>
      </w:r>
      <w:r w:rsidRPr="00F02A52">
        <w:rPr>
          <w:lang w:val="en-US"/>
        </w:rPr>
        <w:t xml:space="preserve"> where regional environmental instruments are addressed by theme (transboundary challenges). A significant proportion of regional binding instruments in Europe and Central Asia stems from the </w:t>
      </w:r>
      <w:r>
        <w:rPr>
          <w:lang w:val="en-US"/>
        </w:rPr>
        <w:t>European Union</w:t>
      </w:r>
      <w:r w:rsidRPr="00F02A52">
        <w:rPr>
          <w:lang w:val="en-US"/>
        </w:rPr>
        <w:t xml:space="preserve">, see further </w:t>
      </w:r>
      <w:r w:rsidRPr="007518FE">
        <w:rPr>
          <w:lang w:val="en-US"/>
        </w:rPr>
        <w:t>Section 6.3.2.3.</w:t>
      </w:r>
      <w:r w:rsidRPr="00F02A52">
        <w:rPr>
          <w:lang w:val="en-US"/>
        </w:rPr>
        <w:t xml:space="preserve"> As an organization, the </w:t>
      </w:r>
      <w:r>
        <w:rPr>
          <w:lang w:val="en-US"/>
        </w:rPr>
        <w:t>European Union</w:t>
      </w:r>
      <w:r w:rsidRPr="00F02A52">
        <w:rPr>
          <w:lang w:val="en-US"/>
        </w:rPr>
        <w:t xml:space="preserve"> is partner to several international environmental agreements regarding the protection of the environment and biodiversity. Importantly for their enforcement, these agreements have been transformed into binding </w:t>
      </w:r>
      <w:r>
        <w:rPr>
          <w:lang w:val="en-US"/>
        </w:rPr>
        <w:t>European Union</w:t>
      </w:r>
      <w:r w:rsidRPr="00F02A52">
        <w:rPr>
          <w:lang w:val="en-US"/>
        </w:rPr>
        <w:t xml:space="preserve"> law through the adoption of regulations and directives.</w:t>
      </w:r>
    </w:p>
    <w:p w14:paraId="427B8EF9" w14:textId="189F4587" w:rsidR="00E97DE0" w:rsidRPr="00F02A52" w:rsidRDefault="00E97DE0" w:rsidP="00E97DE0">
      <w:pPr>
        <w:rPr>
          <w:lang w:val="en-US"/>
        </w:rPr>
      </w:pPr>
      <w:r w:rsidRPr="00F02A52">
        <w:rPr>
          <w:lang w:val="en-US"/>
        </w:rPr>
        <w:t xml:space="preserve">Although not formally a partner, the </w:t>
      </w:r>
      <w:r>
        <w:rPr>
          <w:lang w:val="en-US"/>
        </w:rPr>
        <w:t>European Union</w:t>
      </w:r>
      <w:r w:rsidRPr="00F02A52">
        <w:rPr>
          <w:lang w:val="en-US"/>
        </w:rPr>
        <w:t xml:space="preserve"> coordination of sustainable spatial development is anchored by the Council of Europe Landscape Convention </w:t>
      </w:r>
      <w:r w:rsidRPr="00F02A52">
        <w:rPr>
          <w:lang w:val="en-US"/>
        </w:rPr>
        <w:fldChar w:fldCharType="begin" w:fldLock="1"/>
      </w:r>
      <w:r>
        <w:rPr>
          <w:lang w:val="en-US"/>
        </w:rPr>
        <w:instrText>ADDIN CSL_CITATION { "citationItems" : [ { "id" : "ITEM-1", "itemData" : { "DOI" : "http://conventions.coe.int/Treaty/en/Treaties/Html/176.htm", "ISBN" : "No. 176", "PMID" : "16073199", "author" : [ { "dropping-particle" : "", "family" : "Council of Europe", "given" : "", "non-dropping-particle" : "", "parse-names" : false, "suffix" : "" } ], "container-title" : "European Treaties Series", "id" : "ITEM-1", "issue" : "176", "issued" : { "date-parts" : [ [ "2000" ] ] }, "note" : "NULL", "page" : "96 pp.", "title" : "European Landscape Convention", "type" : "article-journal" }, "uris" : [ "http://www.mendeley.com/documents/?uuid=02a3ab13-03b6-4c72-9b02-6d56b2f9503d" ] } ], "mendeley" : { "formattedCitation" : "(Council of Europe, 2000)", "plainTextFormattedCitation" : "(Council of Europe, 2000)", "previouslyFormattedCitation" : "(Council of Europe, 2000)" }, "properties" : {  }, "schema" : "https://github.com/citation-style-language/schema/raw/master/csl-citation.json" }</w:instrText>
      </w:r>
      <w:r w:rsidRPr="00F02A52">
        <w:rPr>
          <w:lang w:val="en-US"/>
        </w:rPr>
        <w:fldChar w:fldCharType="separate"/>
      </w:r>
      <w:r w:rsidRPr="00F02A52">
        <w:rPr>
          <w:lang w:val="en-US"/>
        </w:rPr>
        <w:t>(Council of Europe, 2000)</w:t>
      </w:r>
      <w:r w:rsidRPr="00F02A52">
        <w:rPr>
          <w:lang w:val="en-US"/>
        </w:rPr>
        <w:fldChar w:fldCharType="end"/>
      </w:r>
      <w:r w:rsidRPr="00F02A52">
        <w:rPr>
          <w:lang w:val="en-US"/>
        </w:rPr>
        <w:t xml:space="preserve"> and applied through the Committee of Ministers of the Council of Europe, and is a convention to which many states in Europe and Central Asia are party. There are several other regional agreements, for instance concerning watercourses: the Convention on the Protection and Use of Transboundary Watercourses and International Lakes from 1992, and more detailed rules on specific water courses or lakes, have been negotiated, for example for the rivers </w:t>
      </w:r>
      <w:r w:rsidR="006B4D2D">
        <w:rPr>
          <w:lang w:val="en-US"/>
        </w:rPr>
        <w:t>Rhine</w:t>
      </w:r>
      <w:r w:rsidRPr="00F02A52">
        <w:rPr>
          <w:lang w:val="en-US"/>
        </w:rPr>
        <w:t xml:space="preserve">, Elbe, Mosel and Danube as well as the water courses between Norway and </w:t>
      </w:r>
      <w:r w:rsidR="006B4D2D">
        <w:rPr>
          <w:lang w:val="en-US"/>
        </w:rPr>
        <w:t>Finland</w:t>
      </w:r>
      <w:r w:rsidR="006B4D2D" w:rsidRPr="00F02A52">
        <w:rPr>
          <w:lang w:val="en-US"/>
        </w:rPr>
        <w:t xml:space="preserve"> </w:t>
      </w:r>
      <w:r w:rsidRPr="00F02A52">
        <w:rPr>
          <w:lang w:val="en-US"/>
        </w:rPr>
        <w:t xml:space="preserve">and between Sweden and Finland. </w:t>
      </w:r>
    </w:p>
    <w:p w14:paraId="1928BECD" w14:textId="77777777" w:rsidR="00E97DE0" w:rsidRPr="00F02A52" w:rsidRDefault="00E97DE0" w:rsidP="00E97DE0">
      <w:pPr>
        <w:rPr>
          <w:lang w:val="en-US"/>
        </w:rPr>
      </w:pPr>
      <w:r w:rsidRPr="00F02A52">
        <w:rPr>
          <w:lang w:val="en-US"/>
        </w:rPr>
        <w:t xml:space="preserve">The Arctic Council, established by the Ottawa Declaration in 1996 </w:t>
      </w:r>
      <w:r w:rsidRPr="00F02A52">
        <w:rPr>
          <w:lang w:val="en-US"/>
        </w:rPr>
        <w:fldChar w:fldCharType="begin" w:fldLock="1"/>
      </w:r>
      <w:r>
        <w:rPr>
          <w:lang w:val="en-US"/>
        </w:rPr>
        <w:instrText>ADDIN CSL_CITATION { "citationItems" : [ { "id" : "ITEM-1", "itemData" : { "URL" : "https://oaarchive.arctic-council.org/handle/11374/85", "author" : [ { "dropping-particle" : "", "family" : "Arctic Council", "given" : "", "non-dropping-particle" : "", "parse-names" : false, "suffix" : "" } ], "id" : "ITEM-1", "issued" : { "date-parts" : [ [ "1996" ] ] }, "title" : "Ottawa Declaraion", "type" : "webpage" }, "uris" : [ "http://www.mendeley.com/documents/?uuid=0db7908c-03dd-409c-84e5-3935127a0630" ] } ], "mendeley" : { "formattedCitation" : "(Arctic Council, 1996)", "plainTextFormattedCitation" : "(Arctic Council, 1996)", "previouslyFormattedCitation" : "(Arctic Council, 1996)" }, "properties" : {  }, "schema" : "https://github.com/citation-style-language/schema/raw/master/csl-citation.json" }</w:instrText>
      </w:r>
      <w:r w:rsidRPr="00F02A52">
        <w:rPr>
          <w:lang w:val="en-US"/>
        </w:rPr>
        <w:fldChar w:fldCharType="separate"/>
      </w:r>
      <w:r w:rsidRPr="00F02A52">
        <w:rPr>
          <w:lang w:val="en-US"/>
        </w:rPr>
        <w:t>(Arctic Council, 1996)</w:t>
      </w:r>
      <w:r w:rsidRPr="00F02A52">
        <w:rPr>
          <w:lang w:val="en-US"/>
        </w:rPr>
        <w:fldChar w:fldCharType="end"/>
      </w:r>
      <w:r w:rsidRPr="00F02A52">
        <w:rPr>
          <w:lang w:val="en-US"/>
        </w:rPr>
        <w:t>, includes the following countries from Europe and Central Asia: Russia, Finland, Sweden, Norway, Iceland and Denmark (note that Greenland, although Danish territory</w:t>
      </w:r>
      <w:r>
        <w:rPr>
          <w:lang w:val="en-US"/>
        </w:rPr>
        <w:t>, is assessed under</w:t>
      </w:r>
      <w:r w:rsidRPr="00F02A52">
        <w:rPr>
          <w:lang w:val="en-US"/>
        </w:rPr>
        <w:t xml:space="preserve"> the </w:t>
      </w:r>
      <w:r>
        <w:rPr>
          <w:lang w:val="en-US"/>
        </w:rPr>
        <w:t xml:space="preserve">IPBES Regional </w:t>
      </w:r>
      <w:r>
        <w:rPr>
          <w:lang w:val="en-US"/>
        </w:rPr>
        <w:lastRenderedPageBreak/>
        <w:t xml:space="preserve">Assessment for the </w:t>
      </w:r>
      <w:r w:rsidRPr="00F02A52">
        <w:rPr>
          <w:lang w:val="en-US"/>
        </w:rPr>
        <w:t xml:space="preserve">Americas). It is distinguished by the six main indigenous people’s organizations in the Arctic (two of which pertain to Europe and Central Asia, the Saami Council and the Russian Association of Indigenous Peoples of the North) that have permanent representation at the Council. The first binding agreement from the Arctic Council is the Arctic Search and Rescue Agreement from 2011, encompassing an observatory function for accidental oil spills that could impact on Arctic coastal biodiversity and fisheries. On the basis of major societal and environmental changes confronting the Arctic there is a knowledge gap with respect to what types of institutions work best to improve the well-being of Arctic residents, including what roles formal and informal institutions will play in meeting future needs </w:t>
      </w:r>
      <w:r w:rsidRPr="00F02A52">
        <w:rPr>
          <w:lang w:val="en-US"/>
        </w:rPr>
        <w:fldChar w:fldCharType="begin" w:fldLock="1"/>
      </w:r>
      <w:r>
        <w:rPr>
          <w:lang w:val="en-US"/>
        </w:rPr>
        <w:instrText>ADDIN CSL_CITATION { "citationItems" : [ { "id" : "ITEM-1", "itemData" : { "editor" : [ { "dropping-particle" : "", "family" : "Larsen", "given" : "Joan Nymand", "non-dropping-particle" : "", "parse-names" : false, "suffix" : "" }, { "dropping-particle" : "", "family" : "Fondahl", "given" : "Gail", "non-dropping-particle" : "", "parse-names" : false, "suffix" : "" } ], "id" : "ITEM-1", "issued" : { "date-parts" : [ [ "2015" ] ] }, "number-of-pages" : "500", "publisher" : "Nordisk Ministerr\u00e5d", "publisher-place" : "Copenhagen", "title" : "Arctic Human Development Report: Regional Processes and Global Linkages", "type" : "report" }, "uris" : [ "http://www.mendeley.com/documents/?uuid=9974a0c8-0402-420c-a1c1-456eb59609d9" ] } ], "mendeley" : { "formattedCitation" : "(Larsen &amp; Fondahl, 2015)", "plainTextFormattedCitation" : "(Larsen &amp; Fondahl, 2015)", "previouslyFormattedCitation" : "(Larsen &amp; Fondahl, 2015)" }, "properties" : {  }, "schema" : "https://github.com/citation-style-language/schema/raw/master/csl-citation.json" }</w:instrText>
      </w:r>
      <w:r w:rsidRPr="00F02A52">
        <w:rPr>
          <w:lang w:val="en-US"/>
        </w:rPr>
        <w:fldChar w:fldCharType="separate"/>
      </w:r>
      <w:r w:rsidRPr="00F02A52">
        <w:rPr>
          <w:lang w:val="en-US"/>
        </w:rPr>
        <w:t>(Larsen &amp; Fondahl, 2015)</w:t>
      </w:r>
      <w:r w:rsidRPr="00F02A52">
        <w:rPr>
          <w:lang w:val="en-US"/>
        </w:rPr>
        <w:fldChar w:fldCharType="end"/>
      </w:r>
      <w:r w:rsidRPr="00F02A52">
        <w:rPr>
          <w:lang w:val="en-US"/>
        </w:rPr>
        <w:t xml:space="preserve">. </w:t>
      </w:r>
    </w:p>
    <w:p w14:paraId="4B2C77DE" w14:textId="77777777" w:rsidR="00E97DE0" w:rsidRPr="00F02A52" w:rsidRDefault="00E97DE0" w:rsidP="00E97DE0">
      <w:pPr>
        <w:rPr>
          <w:lang w:val="en-US"/>
        </w:rPr>
      </w:pPr>
      <w:r w:rsidRPr="00F02A52">
        <w:rPr>
          <w:lang w:val="en-US"/>
        </w:rPr>
        <w:t xml:space="preserve">Although the bulk of regional environmental agreements in Europe and Central Asia exist in Western and Central Europe, including the environmental legislation of the </w:t>
      </w:r>
      <w:r>
        <w:rPr>
          <w:lang w:val="en-US"/>
        </w:rPr>
        <w:t>European Union</w:t>
      </w:r>
      <w:r w:rsidRPr="00F02A52">
        <w:rPr>
          <w:lang w:val="en-US"/>
        </w:rPr>
        <w:t xml:space="preserve">, the same implementation and enforcement gaps are present as seen with global international treaties </w:t>
      </w:r>
      <w:r w:rsidRPr="00F02A52">
        <w:rPr>
          <w:lang w:val="en-US"/>
        </w:rPr>
        <w:fldChar w:fldCharType="begin" w:fldLock="1"/>
      </w:r>
      <w:r>
        <w:rPr>
          <w:lang w:val="en-US"/>
        </w:rPr>
        <w:instrText>ADDIN CSL_CITATION { "citationItems" : [ { "id" : "ITEM-1", "itemData" : { "author" : [ { "dropping-particle" : "", "family" : "Susskind", "given" : "Lawrence E.", "non-dropping-particle" : "", "parse-names" : false, "suffix" : "" }, { "dropping-particle" : "", "family" : "Ali", "given" : "Saleem H.", "non-dropping-particle" : "", "parse-names" : false, "suffix" : "" } ], "edition" : "2", "id" : "ITEM-1", "issued" : { "date-parts" : [ [ "2015" ] ] }, "note" : "NULL", "number-of-pages" : "215", "publisher" : "Oxford University Press", "publisher-place" : "Oxford", "title" : "Environmental Diplomacy Negotiating more Effective Global Agreements", "type" : "book" }, "uris" : [ "http://www.mendeley.com/documents/?uuid=4fc858cc-7e65-3674-bc61-24c64f7a25ae" ] } ], "mendeley" : { "formattedCitation" : "(Susskind &amp; Ali, 2015)", "plainTextFormattedCitation" : "(Susskind &amp; Ali, 2015)", "previouslyFormattedCitation" : "(Susskind &amp; Ali, 2015)" }, "properties" : {  }, "schema" : "https://github.com/citation-style-language/schema/raw/master/csl-citation.json" }</w:instrText>
      </w:r>
      <w:r w:rsidRPr="00F02A52">
        <w:rPr>
          <w:lang w:val="en-US"/>
        </w:rPr>
        <w:fldChar w:fldCharType="separate"/>
      </w:r>
      <w:r w:rsidRPr="00F02A52">
        <w:rPr>
          <w:lang w:val="en-US"/>
        </w:rPr>
        <w:t>(Susskind &amp; Ali, 2015)</w:t>
      </w:r>
      <w:r w:rsidRPr="00F02A52">
        <w:rPr>
          <w:lang w:val="en-US"/>
        </w:rPr>
        <w:fldChar w:fldCharType="end"/>
      </w:r>
      <w:r w:rsidRPr="00F02A52">
        <w:rPr>
          <w:lang w:val="en-US"/>
        </w:rPr>
        <w:t xml:space="preserve">. An exception to some extent is the </w:t>
      </w:r>
      <w:r>
        <w:rPr>
          <w:lang w:val="en-US"/>
        </w:rPr>
        <w:t>European Union</w:t>
      </w:r>
      <w:r w:rsidRPr="00F02A52">
        <w:rPr>
          <w:lang w:val="en-US"/>
        </w:rPr>
        <w:t>, which has stronger enforcement mechanisms for obliging member States to comply with legislation.</w:t>
      </w:r>
    </w:p>
    <w:p w14:paraId="03FF5EBD" w14:textId="77777777" w:rsidR="00E97DE0" w:rsidRPr="00F02A52" w:rsidRDefault="00E97DE0" w:rsidP="00E97DE0">
      <w:pPr>
        <w:rPr>
          <w:lang w:val="en-US"/>
        </w:rPr>
      </w:pPr>
    </w:p>
    <w:p w14:paraId="76E21907" w14:textId="77777777" w:rsidR="00E97DE0" w:rsidRPr="00F02A52" w:rsidRDefault="00E97DE0" w:rsidP="001F0516">
      <w:pPr>
        <w:pStyle w:val="Heading4"/>
      </w:pPr>
      <w:bookmarkStart w:id="1775" w:name="_Toc519504788"/>
      <w:r>
        <w:t>The European Union</w:t>
      </w:r>
      <w:r w:rsidRPr="00F02A52">
        <w:t xml:space="preserve"> and </w:t>
      </w:r>
      <w:r>
        <w:t>European Union</w:t>
      </w:r>
      <w:r w:rsidRPr="00F02A52">
        <w:t xml:space="preserve"> environmental law</w:t>
      </w:r>
      <w:bookmarkEnd w:id="1775"/>
    </w:p>
    <w:p w14:paraId="5AE70D5D" w14:textId="5865C446" w:rsidR="00E97DE0" w:rsidRPr="00F02A52" w:rsidRDefault="00E97DE0" w:rsidP="00E97DE0">
      <w:pPr>
        <w:rPr>
          <w:lang w:val="en-US"/>
        </w:rPr>
      </w:pPr>
      <w:r>
        <w:rPr>
          <w:lang w:val="en-US"/>
        </w:rPr>
        <w:t>European Union</w:t>
      </w:r>
      <w:r w:rsidRPr="00F02A52">
        <w:rPr>
          <w:lang w:val="en-US"/>
        </w:rPr>
        <w:t xml:space="preserve"> law for the governance of biodiversity and nature’s contributions to people is immensely important and is a role model for non-</w:t>
      </w:r>
      <w:r>
        <w:rPr>
          <w:lang w:val="en-US"/>
        </w:rPr>
        <w:t>European Union</w:t>
      </w:r>
      <w:r w:rsidRPr="00F02A52">
        <w:rPr>
          <w:lang w:val="en-US"/>
        </w:rPr>
        <w:t xml:space="preserve"> countries in Europe and Central Asia. Hence, it is discussed in detail here. The key </w:t>
      </w:r>
      <w:r>
        <w:rPr>
          <w:lang w:val="en-US"/>
        </w:rPr>
        <w:t>European Union</w:t>
      </w:r>
      <w:r w:rsidRPr="00F02A52">
        <w:rPr>
          <w:lang w:val="en-US"/>
        </w:rPr>
        <w:t xml:space="preserve"> institutions are the European Commission, the European Council, the Council of the </w:t>
      </w:r>
      <w:r>
        <w:rPr>
          <w:lang w:val="en-US"/>
        </w:rPr>
        <w:t>European Union</w:t>
      </w:r>
      <w:r w:rsidRPr="00F02A52">
        <w:rPr>
          <w:lang w:val="en-US"/>
        </w:rPr>
        <w:t xml:space="preserve"> (the Council), the European Parliament, and the </w:t>
      </w:r>
      <w:r w:rsidR="00E63CFF" w:rsidRPr="00F02A52">
        <w:rPr>
          <w:lang w:val="en-US"/>
        </w:rPr>
        <w:t xml:space="preserve">Court of Justice </w:t>
      </w:r>
      <w:r w:rsidR="00E63CFF">
        <w:rPr>
          <w:lang w:val="en-US"/>
        </w:rPr>
        <w:t xml:space="preserve">of the </w:t>
      </w:r>
      <w:r w:rsidRPr="00F02A52">
        <w:rPr>
          <w:lang w:val="en-US"/>
        </w:rPr>
        <w:t xml:space="preserve">European </w:t>
      </w:r>
      <w:r w:rsidR="00E63CFF">
        <w:rPr>
          <w:lang w:val="en-US"/>
        </w:rPr>
        <w:t xml:space="preserve">Union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s 14-19", "uris" : [ "http://www.mendeley.com/documents/?uuid=042806d8-a95f-43ee-82ab-8686a8c25802" ] } ], "mendeley" : { "formattedCitation" : "(EU, 2016c, Articles 14-19)", "plainTextFormattedCitation" : "(EU, 2016c, Articles 14-19)", "previouslyFormattedCitation" : "(EU, 2016c, Articles 14-19)"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c, Articles 14-19)</w:t>
      </w:r>
      <w:r w:rsidRPr="00F02A52">
        <w:rPr>
          <w:lang w:val="en-US"/>
        </w:rPr>
        <w:fldChar w:fldCharType="end"/>
      </w:r>
      <w:r w:rsidRPr="00F02A52">
        <w:rPr>
          <w:lang w:val="en-US"/>
        </w:rPr>
        <w:t xml:space="preserve">. The </w:t>
      </w:r>
      <w:r>
        <w:rPr>
          <w:lang w:val="en-US"/>
        </w:rPr>
        <w:t>European Union</w:t>
      </w:r>
      <w:r w:rsidRPr="00F02A52">
        <w:rPr>
          <w:lang w:val="en-US"/>
        </w:rPr>
        <w:t xml:space="preserve"> f</w:t>
      </w:r>
      <w:r w:rsidR="00BF7025">
        <w:rPr>
          <w:lang w:val="en-US"/>
        </w:rPr>
        <w:t>o</w:t>
      </w:r>
      <w:r w:rsidRPr="00F02A52">
        <w:rPr>
          <w:lang w:val="en-US"/>
        </w:rPr>
        <w:t xml:space="preserve">unding treaties are the primary source of law, regulating the policy areas where the </w:t>
      </w:r>
      <w:r>
        <w:rPr>
          <w:lang w:val="en-US"/>
        </w:rPr>
        <w:t>European Union</w:t>
      </w:r>
      <w:r w:rsidRPr="00F02A52">
        <w:rPr>
          <w:lang w:val="en-US"/>
        </w:rPr>
        <w:t xml:space="preserve"> can adopt secondary legislation (i.e. regulations and directives). </w:t>
      </w:r>
    </w:p>
    <w:p w14:paraId="6CF8914F" w14:textId="1ED2653D" w:rsidR="00E97DE0" w:rsidRPr="00F02A52" w:rsidRDefault="00E97DE0" w:rsidP="00E97DE0">
      <w:pPr>
        <w:rPr>
          <w:lang w:val="en-US"/>
        </w:rPr>
      </w:pPr>
      <w:r w:rsidRPr="00F02A52">
        <w:rPr>
          <w:lang w:val="en-US"/>
        </w:rPr>
        <w:t xml:space="preserve">Implementation and enforcement are key factors for the effective application of </w:t>
      </w:r>
      <w:r>
        <w:rPr>
          <w:lang w:val="en-US"/>
        </w:rPr>
        <w:t>European Union</w:t>
      </w:r>
      <w:r w:rsidRPr="00F02A52">
        <w:rPr>
          <w:lang w:val="en-US"/>
        </w:rPr>
        <w:t xml:space="preserve"> environmental law and policy </w:t>
      </w:r>
      <w:r w:rsidRPr="00F02A52">
        <w:rPr>
          <w:lang w:val="en-US"/>
        </w:rPr>
        <w:fldChar w:fldCharType="begin" w:fldLock="1"/>
      </w:r>
      <w:r>
        <w:rPr>
          <w:lang w:val="en-US"/>
        </w:rPr>
        <w:instrText>ADDIN CSL_CITATION { "citationItems" : [ { "id" : "ITEM-1", "itemData" : { "DOI" : "10.2779/57220", "ISBN" : "&lt;null&gt;", "abstract" : "European Parliament; Council of the European Union", "author" : [ { "dropping-particle" : "", "family" : "EU", "given" : "", "non-dropping-particle" : "", "parse-names" : false, "suffix" : "" } ], "container-title" : "Official Journal of the European Union", "id" : "ITEM-1", "issued" : { "date-parts" : [ [ "2013" ] ] }, "note" : "NULL", "page" : "171-200", "title" : "Decision No 1386/2013/EU of the European Parliament and of the Council of 20 November 2013 on a General Union Environment Action Programme to 2020 'Living well, within the limits of our planet'", "type" : "article-journal", "volume" : "L 354/171" }, "uris" : [ "http://www.mendeley.com/documents/?uuid=6bb7f18d-a45e-4a6d-98a4-9a89d92664ee" ] } ], "mendeley" : { "formattedCitation" : "(EU, 2013a)", "plainTextFormattedCitation" : "(EU, 2013a)", "previouslyFormattedCitation" : "(EU, 2013a)"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3a)</w:t>
      </w:r>
      <w:r w:rsidRPr="00F02A52">
        <w:rPr>
          <w:lang w:val="en-US"/>
        </w:rPr>
        <w:fldChar w:fldCharType="end"/>
      </w:r>
      <w:r w:rsidRPr="00F02A52">
        <w:rPr>
          <w:lang w:val="en-US"/>
        </w:rPr>
        <w:t xml:space="preserve">. While implementation lies foremost with the member States, the responsibility for enforcement is shared between the member States and the European Commission. While the member States are primarily responsible for providing adequate and appropriate sanctions for environmental offences, the European Commission ensures that </w:t>
      </w:r>
      <w:r>
        <w:rPr>
          <w:lang w:val="en-US"/>
        </w:rPr>
        <w:t>European Union</w:t>
      </w:r>
      <w:r w:rsidRPr="00F02A52">
        <w:rPr>
          <w:lang w:val="en-US"/>
        </w:rPr>
        <w:t xml:space="preserve"> law is sufficiently implemented and applied throughout the member States. For this purpose, the European Commission may bring legal action against a member State before the </w:t>
      </w:r>
      <w:r w:rsidR="00E63CFF" w:rsidRPr="00F02A52">
        <w:rPr>
          <w:lang w:val="en-US"/>
        </w:rPr>
        <w:t xml:space="preserve">Court of Justice </w:t>
      </w:r>
      <w:r w:rsidR="00E63CFF">
        <w:rPr>
          <w:lang w:val="en-US"/>
        </w:rPr>
        <w:t xml:space="preserve">of the </w:t>
      </w:r>
      <w:r w:rsidR="00E63CFF" w:rsidRPr="00F02A52">
        <w:rPr>
          <w:lang w:val="en-US"/>
        </w:rPr>
        <w:t xml:space="preserve">European </w:t>
      </w:r>
      <w:r w:rsidR="00E63CFF">
        <w:rPr>
          <w:lang w:val="en-US"/>
        </w:rPr>
        <w:t>Union</w:t>
      </w:r>
      <w:r w:rsidRPr="00F02A52">
        <w:rPr>
          <w:lang w:val="en-US"/>
        </w:rPr>
        <w:t xml:space="preserve">, where the member State risks being condemned for infringement of the obligations under the treaties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 260", "uris" : [ "http://www.mendeley.com/documents/?uuid=042806d8-a95f-43ee-82ab-8686a8c25802" ] } ], "mendeley" : { "formattedCitation" : "(EU, 2016c, Article 260)", "manualFormatting" : "(European Union, 2016b, Articles 258 and 260)", "plainTextFormattedCitation" : "(EU, 2016c, Article 260)", "previouslyFormattedCitation" : "(EU, 2016c, Article 260)" }, "properties" : {  }, "schema" : "https://github.com/citation-style-language/schema/raw/master/csl-citation.json" }</w:instrText>
      </w:r>
      <w:r w:rsidRPr="00F02A52">
        <w:rPr>
          <w:lang w:val="en-US"/>
        </w:rPr>
        <w:fldChar w:fldCharType="separate"/>
      </w:r>
      <w:r w:rsidRPr="00F02A52">
        <w:rPr>
          <w:lang w:val="en-US"/>
        </w:rPr>
        <w:t>(European Union, 2016b, Articles 258 and 260)</w:t>
      </w:r>
      <w:r w:rsidRPr="00F02A52">
        <w:rPr>
          <w:lang w:val="en-US"/>
        </w:rPr>
        <w:fldChar w:fldCharType="end"/>
      </w:r>
      <w:r w:rsidRPr="00F02A52">
        <w:rPr>
          <w:lang w:val="en-US"/>
        </w:rPr>
        <w:t xml:space="preserve">. The </w:t>
      </w:r>
      <w:r w:rsidR="00E63CFF" w:rsidRPr="00F02A52">
        <w:rPr>
          <w:lang w:val="en-US"/>
        </w:rPr>
        <w:t xml:space="preserve">Court of Justice </w:t>
      </w:r>
      <w:r w:rsidR="00E63CFF">
        <w:rPr>
          <w:lang w:val="en-US"/>
        </w:rPr>
        <w:t xml:space="preserve">of the </w:t>
      </w:r>
      <w:r w:rsidR="00E63CFF" w:rsidRPr="00F02A52">
        <w:rPr>
          <w:lang w:val="en-US"/>
        </w:rPr>
        <w:t xml:space="preserve">European </w:t>
      </w:r>
      <w:r w:rsidR="00E63CFF">
        <w:rPr>
          <w:lang w:val="en-US"/>
        </w:rPr>
        <w:t>Union</w:t>
      </w:r>
      <w:r w:rsidRPr="00F02A52">
        <w:rPr>
          <w:lang w:val="en-US"/>
        </w:rPr>
        <w:t xml:space="preserve"> therefore forms an essential part of the enforcement of the </w:t>
      </w:r>
      <w:r>
        <w:rPr>
          <w:lang w:val="en-US"/>
        </w:rPr>
        <w:t>European Union</w:t>
      </w:r>
      <w:r w:rsidRPr="00F02A52">
        <w:rPr>
          <w:lang w:val="en-US"/>
        </w:rPr>
        <w:t xml:space="preserve"> legislation. There is also an informal </w:t>
      </w:r>
      <w:r>
        <w:rPr>
          <w:lang w:val="en-US"/>
        </w:rPr>
        <w:t>European Union</w:t>
      </w:r>
      <w:r w:rsidRPr="00F02A52">
        <w:rPr>
          <w:lang w:val="en-US"/>
        </w:rPr>
        <w:t xml:space="preserve"> network created especially to improve enforcement, called Implementation and Enforcement of Environmental Law. </w:t>
      </w:r>
    </w:p>
    <w:p w14:paraId="16EB6C74" w14:textId="77777777" w:rsidR="00E97DE0" w:rsidRPr="00F02A52" w:rsidRDefault="00E97DE0" w:rsidP="00E97DE0">
      <w:pPr>
        <w:rPr>
          <w:lang w:val="en-US"/>
        </w:rPr>
      </w:pPr>
      <w:r>
        <w:rPr>
          <w:lang w:val="en-US"/>
        </w:rPr>
        <w:t>European Union</w:t>
      </w:r>
      <w:r w:rsidRPr="00F02A52">
        <w:rPr>
          <w:lang w:val="en-US"/>
        </w:rPr>
        <w:t xml:space="preserve"> environment policy under the treaties rests on the principle of integrating environmental concerns into other policy areas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 11", "uris" : [ "http://www.mendeley.com/documents/?uuid=042806d8-a95f-43ee-82ab-8686a8c25802" ] } ], "mendeley" : { "formattedCitation" : "(EU, 2016c, Article 11)", "plainTextFormattedCitation" : "(EU, 2016c, Article 11)", "previouslyFormattedCitation" : "(EU, 2016c, Article 11)"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c, Article 11)</w:t>
      </w:r>
      <w:r w:rsidRPr="00F02A52">
        <w:rPr>
          <w:lang w:val="en-US"/>
        </w:rPr>
        <w:fldChar w:fldCharType="end"/>
      </w:r>
      <w:r w:rsidRPr="00F02A52">
        <w:rPr>
          <w:lang w:val="en-US"/>
        </w:rPr>
        <w:t xml:space="preserve">, a high level of environmental protection, the polluter pays principle, and on the principles of precaution, prevention and rectifying pollution at source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 191-193", "uris" : [ "http://www.mendeley.com/documents/?uuid=042806d8-a95f-43ee-82ab-8686a8c25802" ] } ], "mendeley" : { "formattedCitation" : "(EU, 2016c, Article 191-193)", "plainTextFormattedCitation" : "(EU, 2016c, Article 191-193)", "previouslyFormattedCitation" : "(EU, 2016c, Article 191-193)"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c, Article 191-193)</w:t>
      </w:r>
      <w:r w:rsidRPr="00F02A52">
        <w:rPr>
          <w:lang w:val="en-US"/>
        </w:rPr>
        <w:fldChar w:fldCharType="end"/>
      </w:r>
      <w:r w:rsidRPr="00F02A52">
        <w:rPr>
          <w:lang w:val="en-US"/>
        </w:rPr>
        <w:t xml:space="preserve">. In addition, the following environmental objectives guide Union action on the environment: </w:t>
      </w:r>
    </w:p>
    <w:p w14:paraId="60AC4F38" w14:textId="77777777" w:rsidR="00E97DE0" w:rsidRPr="00F02A52" w:rsidRDefault="00E97DE0" w:rsidP="00E236B3">
      <w:pPr>
        <w:pStyle w:val="ListParagraph"/>
        <w:numPr>
          <w:ilvl w:val="0"/>
          <w:numId w:val="45"/>
        </w:numPr>
        <w:spacing w:after="120" w:line="276" w:lineRule="auto"/>
        <w:ind w:left="709" w:hanging="425"/>
        <w:rPr>
          <w:lang w:val="en-US"/>
        </w:rPr>
      </w:pPr>
      <w:r w:rsidRPr="00F02A52">
        <w:rPr>
          <w:lang w:val="en-US"/>
        </w:rPr>
        <w:t>to preserve, to protect and to improve environmental quality;</w:t>
      </w:r>
    </w:p>
    <w:p w14:paraId="4D67F035" w14:textId="77777777" w:rsidR="00E97DE0" w:rsidRPr="00F02A52" w:rsidRDefault="00E97DE0" w:rsidP="00E236B3">
      <w:pPr>
        <w:pStyle w:val="ListParagraph"/>
        <w:numPr>
          <w:ilvl w:val="0"/>
          <w:numId w:val="45"/>
        </w:numPr>
        <w:spacing w:after="120" w:line="276" w:lineRule="auto"/>
        <w:ind w:left="709" w:hanging="425"/>
        <w:rPr>
          <w:lang w:val="en-US"/>
        </w:rPr>
      </w:pPr>
      <w:r w:rsidRPr="00F02A52">
        <w:rPr>
          <w:lang w:val="en-US"/>
        </w:rPr>
        <w:t>to protect human health;</w:t>
      </w:r>
    </w:p>
    <w:p w14:paraId="27770B6E" w14:textId="77777777" w:rsidR="00E97DE0" w:rsidRPr="00F02A52" w:rsidRDefault="00E97DE0" w:rsidP="00E236B3">
      <w:pPr>
        <w:pStyle w:val="ListParagraph"/>
        <w:numPr>
          <w:ilvl w:val="0"/>
          <w:numId w:val="45"/>
        </w:numPr>
        <w:spacing w:after="120" w:line="276" w:lineRule="auto"/>
        <w:ind w:left="709" w:hanging="425"/>
        <w:rPr>
          <w:lang w:val="en-US"/>
        </w:rPr>
      </w:pPr>
      <w:r w:rsidRPr="00F02A52">
        <w:rPr>
          <w:lang w:val="en-US"/>
        </w:rPr>
        <w:t>to utilize natural resources prudently and rationally; and</w:t>
      </w:r>
    </w:p>
    <w:p w14:paraId="1CFE3D33" w14:textId="77777777" w:rsidR="00E97DE0" w:rsidRPr="00F02A52" w:rsidRDefault="00E97DE0" w:rsidP="00E236B3">
      <w:pPr>
        <w:pStyle w:val="ListParagraph"/>
        <w:numPr>
          <w:ilvl w:val="0"/>
          <w:numId w:val="45"/>
        </w:numPr>
        <w:spacing w:after="120" w:line="276" w:lineRule="auto"/>
        <w:ind w:left="709" w:hanging="425"/>
        <w:rPr>
          <w:lang w:val="en-US"/>
        </w:rPr>
      </w:pPr>
      <w:r w:rsidRPr="00F02A52">
        <w:rPr>
          <w:lang w:val="en-US"/>
        </w:rPr>
        <w:lastRenderedPageBreak/>
        <w:t xml:space="preserve">to promote measures at international level to deal with regional or worldwide environmental problems, and in particular combating climate change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 191.1", "uris" : [ "http://www.mendeley.com/documents/?uuid=042806d8-a95f-43ee-82ab-8686a8c25802" ] } ], "mendeley" : { "formattedCitation" : "(EU, 2016c, Article 191.1)", "plainTextFormattedCitation" : "(EU, 2016c, Article 191.1)", "previouslyFormattedCitation" : "(EU, 2016c, Article 191.1)" }, "properties" : {  }, "schema" : "https://github.com/citation-style-language/schema/raw/master/csl-citation.json" }</w:instrText>
      </w:r>
      <w:r w:rsidRPr="00F02A52">
        <w:rPr>
          <w:lang w:val="en-US"/>
        </w:rPr>
        <w:fldChar w:fldCharType="separate"/>
      </w:r>
      <w:r w:rsidRPr="00F02A52">
        <w:rPr>
          <w:noProof/>
          <w:lang w:val="en-US"/>
        </w:rPr>
        <w:t>(E</w:t>
      </w:r>
      <w:r>
        <w:rPr>
          <w:noProof/>
          <w:lang w:val="en-US"/>
        </w:rPr>
        <w:t>uropean Union</w:t>
      </w:r>
      <w:r w:rsidRPr="00F02A52">
        <w:rPr>
          <w:noProof/>
          <w:lang w:val="en-US"/>
        </w:rPr>
        <w:t>, 2016c, Article 191.1)</w:t>
      </w:r>
      <w:r w:rsidRPr="00F02A52">
        <w:rPr>
          <w:lang w:val="en-US"/>
        </w:rPr>
        <w:fldChar w:fldCharType="end"/>
      </w:r>
      <w:r w:rsidRPr="00F02A52">
        <w:rPr>
          <w:lang w:val="en-US"/>
        </w:rPr>
        <w:t xml:space="preserve">. </w:t>
      </w:r>
    </w:p>
    <w:p w14:paraId="607E96E1" w14:textId="748B7A49" w:rsidR="00E97DE0" w:rsidRPr="00F02A52" w:rsidRDefault="00E97DE0" w:rsidP="00E97DE0">
      <w:pPr>
        <w:rPr>
          <w:lang w:val="en-US"/>
        </w:rPr>
      </w:pPr>
      <w:r w:rsidRPr="00F02A52">
        <w:rPr>
          <w:lang w:val="en-US"/>
        </w:rPr>
        <w:t xml:space="preserve">Together, the objectives and principles of the treaties lay the foundation for more substantial environmental law and policy within the Union </w:t>
      </w:r>
      <w:r w:rsidRPr="00F02A52">
        <w:rPr>
          <w:lang w:val="en-US"/>
        </w:rPr>
        <w:fldChar w:fldCharType="begin" w:fldLock="1"/>
      </w:r>
      <w:r>
        <w:rPr>
          <w:lang w:val="en-US"/>
        </w:rPr>
        <w:instrText>ADDIN CSL_CITATION { "citationItems" : [ { "id" : "ITEM-1", "itemData" : { "author" : [ { "dropping-particle" : "", "family" : "Kr\u00e4mer", "given" : "Ludwig", "non-dropping-particle" : "", "parse-names" : false, "suffix" : "" } ], "edition" : "7th", "id" : "ITEM-1", "issued" : { "date-parts" : [ [ "2011" ] ] }, "note" : "NULL", "number-of-pages" : "465", "publisher" : "Sweet &amp; Maxwell ", "publisher-place" : "London ", "title" : "EU environmental law", "type" : "book" }, "uris" : [ "http://www.mendeley.com/documents/?uuid=2ee0b3f1-285c-375b-8861-bca91a496cbb" ] } ], "mendeley" : { "formattedCitation" : "(Kr\u00e4mer, 2011)", "plainTextFormattedCitation" : "(Kr\u00e4mer, 2011)", "previouslyFormattedCitation" : "(Kr\u00e4mer, 2011)" }, "properties" : {  }, "schema" : "https://github.com/citation-style-language/schema/raw/master/csl-citation.json" }</w:instrText>
      </w:r>
      <w:r w:rsidRPr="00F02A52">
        <w:rPr>
          <w:lang w:val="en-US"/>
        </w:rPr>
        <w:fldChar w:fldCharType="separate"/>
      </w:r>
      <w:r w:rsidRPr="00F02A52">
        <w:rPr>
          <w:lang w:val="en-US"/>
        </w:rPr>
        <w:t>(Krämer, 2011)</w:t>
      </w:r>
      <w:r w:rsidRPr="00F02A52">
        <w:rPr>
          <w:lang w:val="en-US"/>
        </w:rPr>
        <w:fldChar w:fldCharType="end"/>
      </w:r>
      <w:r w:rsidRPr="00F02A52">
        <w:rPr>
          <w:lang w:val="en-US"/>
        </w:rPr>
        <w:t xml:space="preserve">. In the environmental field, the treaties authorize </w:t>
      </w:r>
      <w:r>
        <w:rPr>
          <w:lang w:val="en-US"/>
        </w:rPr>
        <w:t>European Union</w:t>
      </w:r>
      <w:r w:rsidRPr="00F02A52">
        <w:rPr>
          <w:lang w:val="en-US"/>
        </w:rPr>
        <w:t xml:space="preserve"> institutions to act in all sectors of </w:t>
      </w:r>
      <w:r>
        <w:rPr>
          <w:lang w:val="en-US"/>
        </w:rPr>
        <w:t>European Union</w:t>
      </w:r>
      <w:r w:rsidRPr="00F02A52">
        <w:rPr>
          <w:lang w:val="en-US"/>
        </w:rPr>
        <w:t xml:space="preserve"> environmental policy (see </w:t>
      </w:r>
      <w:r w:rsidR="005A3E13">
        <w:rPr>
          <w:b/>
          <w:lang w:val="en-US"/>
        </w:rPr>
        <w:t>Table 6.3</w:t>
      </w:r>
      <w:r w:rsidRPr="00F02A52">
        <w:rPr>
          <w:lang w:val="en-US"/>
        </w:rPr>
        <w:t xml:space="preserve">), i.e. climate change; protection of air, water and biodiversity; waste management; and sustainable consumption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s 191-193", "uris" : [ "http://www.mendeley.com/documents/?uuid=042806d8-a95f-43ee-82ab-8686a8c25802" ] }, { "id" : "ITEM-2", "itemData" : { "author" : [ { "dropping-particle" : "", "family" : "Kr\u00e4mer", "given" : "Ludwig", "non-dropping-particle" : "", "parse-names" : false, "suffix" : "" } ], "edition" : "7th", "id" : "ITEM-2", "issued" : { "date-parts" : [ [ "2011" ] ] }, "note" : "NULL", "number-of-pages" : "465", "publisher" : "Sweet &amp; Maxwell ", "publisher-place" : "London ", "title" : "EU environmental law", "type" : "book" }, "uris" : [ "http://www.mendeley.com/documents/?uuid=2ee0b3f1-285c-375b-8861-bca91a496cbb" ] } ], "mendeley" : { "formattedCitation" : "(EU, 2016c, Articles 191-193; Kr\u00e4mer, 2011)", "plainTextFormattedCitation" : "(EU, 2016c, Articles 191-193; Kr\u00e4mer, 2011)", "previouslyFormattedCitation" : "(EU, 2016c, Articles 191-193; Kr\u00e4mer, 2011)"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c, Articles 191-193; Krämer, 2011)</w:t>
      </w:r>
      <w:r w:rsidRPr="00F02A52">
        <w:rPr>
          <w:lang w:val="en-US"/>
        </w:rPr>
        <w:fldChar w:fldCharType="end"/>
      </w:r>
      <w:r w:rsidRPr="00F02A52">
        <w:rPr>
          <w:lang w:val="en-US"/>
        </w:rPr>
        <w:t xml:space="preserve">. Policy decisions, such as multiannual environment action programmes or policy decisions covering a specific sector of </w:t>
      </w:r>
      <w:r>
        <w:rPr>
          <w:lang w:val="en-US"/>
        </w:rPr>
        <w:t>European Union</w:t>
      </w:r>
      <w:r w:rsidRPr="00F02A52">
        <w:rPr>
          <w:lang w:val="en-US"/>
        </w:rPr>
        <w:t xml:space="preserve"> environment policy (e.g. the 2020 Biodiversity Strategy), provide priority objectives and strategic guidance for more concrete environmental actions in the forthcoming years </w:t>
      </w:r>
      <w:r w:rsidRPr="00F02A52">
        <w:rPr>
          <w:lang w:val="en-US"/>
        </w:rPr>
        <w:fldChar w:fldCharType="begin" w:fldLock="1"/>
      </w:r>
      <w:r>
        <w:rPr>
          <w:lang w:val="en-US"/>
        </w:rPr>
        <w:instrText>ADDIN CSL_CITATION { "citationItems" : [ { "id" : "ITEM-1", "itemData" : { "ISBN" : "9089521054", "abstract" : "This leading monograph on European Environmental Law is now completely updated and revised. Taking into account new case law of the European Courts, recent environmental directives and regulations and the new provisions of the Lisbon Treaty. This book provides an in-depth analysis of important legal issues of European environmental law. What are the legal grounds for EU environmental policy and on what principles are directives and regulations based upon? To what extent precludes EU environmental regulation more stringent national environmental standards? What are the requirements the Court of Justice has imposed on the Member States implementing environmental directives? How and to what extent can European environmental law be relied upon and challenged before national courts and the European Courts? How do the Treaty rules on the internal market and undistorted competition interfere with national environmental policy? Answers to these and other questions can be found in this book. The book discusses all major environmental directives and regulations, integrating important judgments of the Court of Justice on their interpretation. Furthermore, national case law on the application of European environmental law is also being taken into account.", "author" : [ { "dropping-particle" : "", "family" : "Jans", "given" : "Jan H", "non-dropping-particle" : "", "parse-names" : false, "suffix" : "" }, { "dropping-particle" : "", "family" : "Vedder", "given" : "Hans H B", "non-dropping-particle" : "", "parse-names" : false, "suffix" : "" } ], "edition" : "4th", "id" : "ITEM-1", "issued" : { "date-parts" : [ [ "2012" ] ] }, "note" : "NULL", "publisher" : "Europa law publishing", "publisher-place" : "Gr\u00f6ningen", "title" : "European Environmental Law: After Lisbon", "type" : "book" }, "uris" : [ "http://www.mendeley.com/documents/?uuid=64273bad-fa5b-4226-a32c-edb63250c585" ] } ], "mendeley" : { "formattedCitation" : "(Jans &amp; Vedder, 2012)", "plainTextFormattedCitation" : "(Jans &amp; Vedder, 2012)", "previouslyFormattedCitation" : "(Jans &amp; Vedder, 2012)" }, "properties" : {  }, "schema" : "https://github.com/citation-style-language/schema/raw/master/csl-citation.json" }</w:instrText>
      </w:r>
      <w:r w:rsidRPr="00F02A52">
        <w:rPr>
          <w:lang w:val="en-US"/>
        </w:rPr>
        <w:fldChar w:fldCharType="separate"/>
      </w:r>
      <w:r w:rsidRPr="00F02A52">
        <w:rPr>
          <w:lang w:val="en-US"/>
        </w:rPr>
        <w:t>(Jans &amp; Vedder, 2012)</w:t>
      </w:r>
      <w:r w:rsidRPr="00F02A52">
        <w:rPr>
          <w:lang w:val="en-US"/>
        </w:rPr>
        <w:fldChar w:fldCharType="end"/>
      </w:r>
      <w:r w:rsidRPr="00F02A52">
        <w:rPr>
          <w:lang w:val="en-US"/>
        </w:rPr>
        <w:t xml:space="preserve">. The </w:t>
      </w:r>
      <w:r>
        <w:rPr>
          <w:lang w:val="en-US"/>
        </w:rPr>
        <w:t>European Union</w:t>
      </w:r>
      <w:r w:rsidRPr="00F02A52">
        <w:rPr>
          <w:lang w:val="en-US"/>
        </w:rPr>
        <w:t xml:space="preserve"> has developed several horizontal strategies for the conservation of biodiversity and restoration of ecosystems over the years, the latest being the 2020 Biodiversity Strategy from 2011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COM(2011) 244 final", "id" : "ITEM-1",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uris" : [ "http://www.mendeley.com/documents/?uuid=7f7855c9-ef5e-41ab-a40c-467eee5017fa" ] } ], "mendeley" : { "formattedCitation" : "(European Commission, 2011a)", "plainTextFormattedCitation" : "(European Commission, 2011a)", "previouslyFormattedCitation" : "(European Commission, 2011a)" }, "properties" : {  }, "schema" : "https://github.com/citation-style-language/schema/raw/master/csl-citation.json" }</w:instrText>
      </w:r>
      <w:r w:rsidRPr="00F02A52">
        <w:rPr>
          <w:lang w:val="en-US"/>
        </w:rPr>
        <w:fldChar w:fldCharType="separate"/>
      </w:r>
      <w:r w:rsidRPr="00F02A52">
        <w:rPr>
          <w:lang w:val="en-US"/>
        </w:rPr>
        <w:t>(European Commission, 2011a)</w:t>
      </w:r>
      <w:r w:rsidRPr="00F02A52">
        <w:rPr>
          <w:lang w:val="en-US"/>
        </w:rPr>
        <w:fldChar w:fldCharType="end"/>
      </w:r>
      <w:r w:rsidRPr="00F02A52">
        <w:rPr>
          <w:lang w:val="en-US"/>
        </w:rPr>
        <w:t xml:space="preserve">. Protection, conservation and enhancement of natural capital within the </w:t>
      </w:r>
      <w:r>
        <w:rPr>
          <w:lang w:val="en-US"/>
        </w:rPr>
        <w:t>European Union</w:t>
      </w:r>
      <w:r w:rsidRPr="00F02A52">
        <w:rPr>
          <w:lang w:val="en-US"/>
        </w:rPr>
        <w:t xml:space="preserve"> is also one of the priority objectives in the 7</w:t>
      </w:r>
      <w:r w:rsidRPr="00503C3C">
        <w:rPr>
          <w:lang w:val="en-US"/>
        </w:rPr>
        <w:t>th</w:t>
      </w:r>
      <w:r w:rsidRPr="00F02A52">
        <w:rPr>
          <w:lang w:val="en-US"/>
        </w:rPr>
        <w:t xml:space="preserve"> and latest European Action Programme entitled “living well, within the limits of our planet” </w:t>
      </w:r>
      <w:r w:rsidRPr="00F02A52">
        <w:rPr>
          <w:lang w:val="en-US"/>
        </w:rPr>
        <w:fldChar w:fldCharType="begin" w:fldLock="1"/>
      </w:r>
      <w:r>
        <w:rPr>
          <w:lang w:val="en-US"/>
        </w:rPr>
        <w:instrText>ADDIN CSL_CITATION { "citationItems" : [ { "id" : "ITEM-1", "itemData" : { "DOI" : "10.2779/57220", "ISBN" : "&lt;null&gt;", "abstract" : "European Parliament; Council of the European Union", "author" : [ { "dropping-particle" : "", "family" : "EU", "given" : "", "non-dropping-particle" : "", "parse-names" : false, "suffix" : "" } ], "container-title" : "Official Journal of the European Union", "id" : "ITEM-1", "issued" : { "date-parts" : [ [ "2013" ] ] }, "note" : "NULL", "page" : "171-200", "title" : "Decision No 1386/2013/EU of the European Parliament and of the Council of 20 November 2013 on a General Union Environment Action Programme to 2020 'Living well, within the limits of our planet'", "type" : "article-journal", "volume" : "L 354/171" }, "uris" : [ "http://www.mendeley.com/documents/?uuid=6bb7f18d-a45e-4a6d-98a4-9a89d92664ee" ] } ], "mendeley" : { "formattedCitation" : "(EU, 2013a)", "plainTextFormattedCitation" : "(EU, 2013a)", "previouslyFormattedCitation" : "(EU, 2013a)"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3a)</w:t>
      </w:r>
      <w:r w:rsidRPr="00F02A52">
        <w:rPr>
          <w:lang w:val="en-US"/>
        </w:rPr>
        <w:fldChar w:fldCharType="end"/>
      </w:r>
      <w:r w:rsidRPr="00F02A52">
        <w:rPr>
          <w:lang w:val="en-US"/>
        </w:rPr>
        <w:t xml:space="preserve">. </w:t>
      </w:r>
    </w:p>
    <w:p w14:paraId="736F2F45" w14:textId="77777777" w:rsidR="00E97DE0" w:rsidRPr="00F02A52" w:rsidRDefault="00E97DE0" w:rsidP="00E97DE0">
      <w:pPr>
        <w:rPr>
          <w:lang w:val="en-US"/>
        </w:rPr>
      </w:pPr>
      <w:r w:rsidRPr="00F02A52">
        <w:rPr>
          <w:lang w:val="en-US"/>
        </w:rPr>
        <w:t xml:space="preserve">Binding environmental actions take the form primarily of regulations, and of directives, which create specific legal obligations for </w:t>
      </w:r>
      <w:r>
        <w:rPr>
          <w:lang w:val="en-US"/>
        </w:rPr>
        <w:t>European Union</w:t>
      </w:r>
      <w:r w:rsidRPr="00F02A52">
        <w:rPr>
          <w:lang w:val="en-US"/>
        </w:rPr>
        <w:t xml:space="preserve"> member States. The aim of regulations is to totally harmonize member States’ legislation in a certain field, to promote integration and the proper function of the internal market </w:t>
      </w:r>
      <w:r w:rsidRPr="00F02A52">
        <w:rPr>
          <w:lang w:val="en-US"/>
        </w:rPr>
        <w:fldChar w:fldCharType="begin" w:fldLock="1"/>
      </w:r>
      <w:r>
        <w:rPr>
          <w:lang w:val="en-US"/>
        </w:rPr>
        <w:instrText>ADDIN CSL_CITATION { "citationItems" : [ { "id" : "ITEM-1", "itemData" : { "ISBN" : "9089521054", "abstract" : "This leading monograph on European Environmental Law is now completely updated and revised. Taking into account new case law of the European Courts, recent environmental directives and regulations and the new provisions of the Lisbon Treaty. This book provides an in-depth analysis of important legal issues of European environmental law. What are the legal grounds for EU environmental policy and on what principles are directives and regulations based upon? To what extent precludes EU environmental regulation more stringent national environmental standards? What are the requirements the Court of Justice has imposed on the Member States implementing environmental directives? How and to what extent can European environmental law be relied upon and challenged before national courts and the European Courts? How do the Treaty rules on the internal market and undistorted competition interfere with national environmental policy? Answers to these and other questions can be found in this book. The book discusses all major environmental directives and regulations, integrating important judgments of the Court of Justice on their interpretation. Furthermore, national case law on the application of European environmental law is also being taken into account.", "author" : [ { "dropping-particle" : "", "family" : "Jans", "given" : "Jan H", "non-dropping-particle" : "", "parse-names" : false, "suffix" : "" }, { "dropping-particle" : "", "family" : "Vedder", "given" : "Hans H B", "non-dropping-particle" : "", "parse-names" : false, "suffix" : "" } ], "edition" : "4th", "id" : "ITEM-1", "issued" : { "date-parts" : [ [ "2012" ] ] }, "note" : "NULL", "publisher" : "Europa law publishing", "publisher-place" : "Gr\u00f6ningen", "title" : "European Environmental Law: After Lisbon", "type" : "book" }, "uris" : [ "http://www.mendeley.com/documents/?uuid=64273bad-fa5b-4226-a32c-edb63250c585" ] } ], "mendeley" : { "formattedCitation" : "(Jans &amp; Vedder, 2012)", "plainTextFormattedCitation" : "(Jans &amp; Vedder, 2012)", "previouslyFormattedCitation" : "(Jans &amp; Vedder, 2012)" }, "properties" : {  }, "schema" : "https://github.com/citation-style-language/schema/raw/master/csl-citation.json" }</w:instrText>
      </w:r>
      <w:r w:rsidRPr="00F02A52">
        <w:rPr>
          <w:lang w:val="en-US"/>
        </w:rPr>
        <w:fldChar w:fldCharType="separate"/>
      </w:r>
      <w:r w:rsidRPr="00F02A52">
        <w:rPr>
          <w:lang w:val="en-US"/>
        </w:rPr>
        <w:t>(Jans &amp; Vedder, 2012)</w:t>
      </w:r>
      <w:r w:rsidRPr="00F02A52">
        <w:rPr>
          <w:lang w:val="en-US"/>
        </w:rPr>
        <w:fldChar w:fldCharType="end"/>
      </w:r>
      <w:r w:rsidRPr="00F02A52">
        <w:rPr>
          <w:lang w:val="en-US"/>
        </w:rPr>
        <w:t xml:space="preserve">. A directive is, instead, legally binding in terms of results to be achieved within a prescribed time, but leaves the form and method for implementation to the member States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 288", "uris" : [ "http://www.mendeley.com/documents/?uuid=042806d8-a95f-43ee-82ab-8686a8c25802" ] } ], "mendeley" : { "formattedCitation" : "(EU, 2016c, Article 288)", "plainTextFormattedCitation" : "(EU, 2016c, Article 288)", "previouslyFormattedCitation" : "(EU, 2016c, Article 288)"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c, Article 288)</w:t>
      </w:r>
      <w:r w:rsidRPr="00F02A52">
        <w:rPr>
          <w:lang w:val="en-US"/>
        </w:rPr>
        <w:fldChar w:fldCharType="end"/>
      </w:r>
      <w:r w:rsidRPr="00F02A52">
        <w:rPr>
          <w:lang w:val="en-US"/>
        </w:rPr>
        <w:t xml:space="preserve">. The member States are expected to loyally implement, interpret and apply </w:t>
      </w:r>
      <w:r>
        <w:rPr>
          <w:lang w:val="en-US"/>
        </w:rPr>
        <w:t>European Union</w:t>
      </w:r>
      <w:r w:rsidRPr="00F02A52">
        <w:rPr>
          <w:lang w:val="en-US"/>
        </w:rPr>
        <w:t xml:space="preserve"> law under the principle of sincere cooperation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3", "issued" : { "date-parts" : [ [ "2016" ] ] }, "note" : "NULL", "page" : "13-46", "title" : "Treaty on European Union (TEU)", "type" : "article-journal", "volume" : "59" }, "suffix" : ", Article 4.3", "uris" : [ "http://www.mendeley.com/documents/?uuid=0036315d-7271-4407-94e1-decbba3b6264" ] } ], "mendeley" : { "formattedCitation" : "(EU, 2016b, Article 4.3)", "plainTextFormattedCitation" : "(EU, 2016b, Article 4.3)", "previouslyFormattedCitation" : "(EU, 2016b, Article 4.3)"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b, Article 4.3)</w:t>
      </w:r>
      <w:r w:rsidRPr="00F02A52">
        <w:rPr>
          <w:lang w:val="en-US"/>
        </w:rPr>
        <w:fldChar w:fldCharType="end"/>
      </w:r>
      <w:r w:rsidRPr="00F02A52">
        <w:rPr>
          <w:lang w:val="en-US"/>
        </w:rPr>
        <w:t xml:space="preserve">. The principles of subsidiarity and proportionality applied to the environmental field mean that Union action normally is justified for environmental matters that have transboundary effects, and that framework directives leaving implementation responsibilities to the member States are preferred over detailed, harmonizing regulations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suffix" : ", Article 5", "uris" : [ "http://www.mendeley.com/documents/?uuid=042806d8-a95f-43ee-82ab-8686a8c25802" ] }, { "id" : "ITEM-2", "itemData" : { "ISBN" : "9089521054", "abstract" : "This leading monograph on European Environmental Law is now completely updated and revised. Taking into account new case law of the European Courts, recent environmental directives and regulations and the new provisions of the Lisbon Treaty. This book provides an in-depth analysis of important legal issues of European environmental law. What are the legal grounds for EU environmental policy and on what principles are directives and regulations based upon? To what extent precludes EU environmental regulation more stringent national environmental standards? What are the requirements the Court of Justice has imposed on the Member States implementing environmental directives? How and to what extent can European environmental law be relied upon and challenged before national courts and the European Courts? How do the Treaty rules on the internal market and undistorted competition interfere with national environmental policy? Answers to these and other questions can be found in this book. The book discusses all major environmental directives and regulations, integrating important judgments of the Court of Justice on their interpretation. Furthermore, national case law on the application of European environmental law is also being taken into account.", "author" : [ { "dropping-particle" : "", "family" : "Jans", "given" : "Jan H", "non-dropping-particle" : "", "parse-names" : false, "suffix" : "" }, { "dropping-particle" : "", "family" : "Vedder", "given" : "Hans H B", "non-dropping-particle" : "", "parse-names" : false, "suffix" : "" } ], "edition" : "4th", "id" : "ITEM-2", "issued" : { "date-parts" : [ [ "2012" ] ] }, "note" : "NULL", "publisher" : "Europa law publishing", "publisher-place" : "Gr\u00f6ningen", "title" : "European Environmental Law: After Lisbon", "type" : "book" }, "uris" : [ "http://www.mendeley.com/documents/?uuid=64273bad-fa5b-4226-a32c-edb63250c585" ] }, { "id" : "ITEM-3", "itemData" : { "author" : [ { "dropping-particle" : "", "family" : "EU", "given" : "", "non-dropping-particle" : "", "parse-names" : false, "suffix" : "" } ], "container-title" : "Official Journal of the European Union", "id" : "ITEM-3", "issue" : "C202/13", "issued" : { "date-parts" : [ [ "2016" ] ] }, "note" : "NULL", "page" : "13-46", "title" : "Treaty on European Union (TEU)", "type" : "article-journal", "volume" : "59" }, "suffix" : ", Article 193", "uris" : [ "http://www.mendeley.com/documents/?uuid=0036315d-7271-4407-94e1-decbba3b6264" ] } ], "mendeley" : { "formattedCitation" : "(EU, 2016b, Article 193, 2016c, Article 5; Jans &amp; Vedder, 2012)", "plainTextFormattedCitation" : "(EU, 2016b, Article 193, 2016c, Article 5; Jans &amp; Vedder, 2012)", "previouslyFormattedCitation" : "(EU, 2016b, Article 193, 2016c, Article 5; Jans &amp; Vedder, 2012)"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16b, Article 193, 2016c, Article 5; Jans &amp; Vedder, 2012)</w:t>
      </w:r>
      <w:r w:rsidRPr="00F02A52">
        <w:rPr>
          <w:lang w:val="en-US"/>
        </w:rPr>
        <w:fldChar w:fldCharType="end"/>
      </w:r>
      <w:r w:rsidRPr="00F02A52">
        <w:rPr>
          <w:lang w:val="en-US"/>
        </w:rPr>
        <w:t xml:space="preserve">. </w:t>
      </w:r>
    </w:p>
    <w:p w14:paraId="0B755BBC" w14:textId="72B14DD6" w:rsidR="00E97DE0" w:rsidRPr="00F02A52" w:rsidRDefault="00E97DE0" w:rsidP="00E97DE0">
      <w:pPr>
        <w:rPr>
          <w:lang w:val="en-US"/>
        </w:rPr>
      </w:pPr>
      <w:r w:rsidRPr="00F02A52">
        <w:rPr>
          <w:lang w:val="en-US"/>
        </w:rPr>
        <w:t xml:space="preserve">Despite many institutional initiatives and strong enforcement mechanisms, also within the </w:t>
      </w:r>
      <w:r>
        <w:rPr>
          <w:lang w:val="en-US"/>
        </w:rPr>
        <w:t>European Union</w:t>
      </w:r>
      <w:r w:rsidRPr="00F02A52">
        <w:rPr>
          <w:lang w:val="en-US"/>
        </w:rPr>
        <w:t>, poor implementation remains a fact even if compliance may vary across different policy areas as well as within and between member States</w:t>
      </w:r>
      <w:r w:rsidRPr="00F02A52">
        <w:rPr>
          <w:lang w:val="en-US"/>
        </w:rPr>
        <w:fldChar w:fldCharType="begin" w:fldLock="1"/>
      </w:r>
      <w:r>
        <w:rPr>
          <w:lang w:val="en-US"/>
        </w:rPr>
        <w:instrText>ADDIN CSL_CITATION { "citationItems" : [ { "id" : "ITEM-1", "itemData" : { "DOI" : "10.1111/j.1468-5965.2007.00777.x", "author" : [ { "dropping-particle" : "", "family" : "Falkner", "given" : "Gerda", "non-dropping-particle" : "", "parse-names" : false, "suffix" : "" }, { "dropping-particle" : "", "family" : "Treib", "given" : "Oliver", "non-dropping-particle" : "", "parse-names" : false, "suffix" : "" } ], "container-title" : "JCMS: Journal of Common Market Studies", "id" : "ITEM-1", "issue" : "2", "issued" : { "date-parts" : [ [ "2008", "3", "1" ] ] }, "page" : "293-313", "publisher" : "Blackwell Publishing Ltd", "title" : "Three Worlds of Compliance or Four? The EU-15 Compared to New Member States", "type" : "article-journal", "volume" : "46" }, "uris" : [ "http://www.mendeley.com/documents/?uuid=3cd363ba-1464-38fe-817e-026ac9bd0421" ] }, { "id" : "ITEM-2", "itemData" : { "author" : [ { "dropping-particle" : "", "family" : "Nicolaides", "given" : "Phedon", "non-dropping-particle" : "", "parse-names" : false, "suffix" : "" }, { "dropping-particle" : "", "family" : "Oberg", "given" : "Helen", "non-dropping-particle" : "", "parse-names" : false, "suffix" : "" } ], "container-title" : "EIPAScope", "id" : "ITEM-2", "issued" : { "date-parts" : [ [ "2006" ] ] }, "page" : "12-18", "title" : "The Compliance Problem in the European Union", "type" : "article-journal", "volume" : "1" }, "uris" : [ "http://www.mendeley.com/documents/?uuid=431f84ac-db85-3c42-9450-3af9d8f7620a" ] }, { "id" : "ITEM-3", "itemData" : { "DOI" : "10.1068/c170069", "abstract" : "Implementation lies at the \u2018sharp end\u2019 of the European Union (EU) environmental policy process. The success of the EU's policies must ultimately be judged by the impact they have on the ground, but despite many institutional initiatives, poor implementation remains a fact of life in Europe. In this paper the author investigates why the issue of poor implementation was neglected during the first decade of EU environmental policy, outlines the responsibilities and interests of the main actors involved in putting policies into effect, and discusses possible solutions to the well-publicised \u2018gap\u2019 between policy goals and outcomes. Implementation deficits will be difficult to eradicate completely because they serve to maintain the delicate \u2018balance\u2019 between governmental and supranational elements in the EU.", "author" : [ { "dropping-particle" : "", "family" : "Jordan", "given" : "Andrew", "non-dropping-particle" : "", "parse-names" : false, "suffix" : "" } ], "container-title" : "Environment and Planning C: Government and Policy", "id" : "ITEM-3", "issue" : "1", "issued" : { "date-parts" : [ [ "1999", "2" ] ] }, "page" : "69-90", "publisher" : "SAGE PublicationsSage UK: London, England", "title" : "The Implementation of EU Environmental Policy; A Policy Problem without a Political Solution?", "type" : "article-journal", "volume" : "17" }, "uris" : [ "http://www.mendeley.com/documents/?uuid=11d91d26-e0eb-4a03-8ed9-064b59dd0a95" ] } ], "mendeley" : { "formattedCitation" : "(Falkner &amp; Treib, 2008; Jordan, 1999; Nicolaides &amp; Oberg, 2006)", "manualFormatting" : " (Falkner &amp; Treib, 2008; A Jordan, 1999; Nicolaides &amp; Oberg, 2005)", "plainTextFormattedCitation" : "(Falkner &amp; Treib, 2008; Jordan, 1999; Nicolaides &amp; Oberg, 2006)", "previouslyFormattedCitation" : "(Falkner &amp; Treib, 2008; Jordan, 1999; Nicolaides &amp; Oberg, 2006)" }, "properties" : {  }, "schema" : "https://github.com/citation-style-language/schema/raw/master/csl-citation.json" }</w:instrText>
      </w:r>
      <w:r w:rsidRPr="00F02A52">
        <w:rPr>
          <w:lang w:val="en-US"/>
        </w:rPr>
        <w:fldChar w:fldCharType="separate"/>
      </w:r>
      <w:r w:rsidRPr="00F02A52">
        <w:rPr>
          <w:lang w:val="en-US"/>
        </w:rPr>
        <w:t xml:space="preserve"> (Falkner &amp; Treib, 2008; Jordan, 1999; Nicolaides &amp; Oberg, 200</w:t>
      </w:r>
      <w:r w:rsidR="0081720E">
        <w:rPr>
          <w:lang w:val="en-US"/>
        </w:rPr>
        <w:t>6</w:t>
      </w:r>
      <w:r w:rsidRPr="00F02A52">
        <w:rPr>
          <w:lang w:val="en-US"/>
        </w:rPr>
        <w:t>)</w:t>
      </w:r>
      <w:r w:rsidRPr="00F02A52">
        <w:rPr>
          <w:lang w:val="en-US"/>
        </w:rPr>
        <w:fldChar w:fldCharType="end"/>
      </w:r>
      <w:r w:rsidRPr="00F02A52">
        <w:rPr>
          <w:lang w:val="en-US"/>
        </w:rPr>
        <w:t xml:space="preserve">. The </w:t>
      </w:r>
      <w:r w:rsidR="00E63CFF" w:rsidRPr="00F02A52">
        <w:rPr>
          <w:lang w:val="en-US"/>
        </w:rPr>
        <w:t xml:space="preserve">Court of Justice </w:t>
      </w:r>
      <w:r w:rsidR="00E63CFF">
        <w:rPr>
          <w:lang w:val="en-US"/>
        </w:rPr>
        <w:t xml:space="preserve">of the </w:t>
      </w:r>
      <w:r w:rsidR="00E63CFF" w:rsidRPr="00F02A52">
        <w:rPr>
          <w:lang w:val="en-US"/>
        </w:rPr>
        <w:t xml:space="preserve">European </w:t>
      </w:r>
      <w:r w:rsidR="00E63CFF">
        <w:rPr>
          <w:lang w:val="en-US"/>
        </w:rPr>
        <w:t>Union</w:t>
      </w:r>
      <w:r w:rsidRPr="00F02A52" w:rsidDel="00FD39A6">
        <w:rPr>
          <w:lang w:val="en-US"/>
        </w:rPr>
        <w:t xml:space="preserve"> </w:t>
      </w:r>
      <w:r w:rsidRPr="00F02A52">
        <w:rPr>
          <w:lang w:val="en-US"/>
        </w:rPr>
        <w:t xml:space="preserve">has also, on numerous occasions, disallowed member State’s attempts to transpose a directive into national law for reasons of being too unclear and vague </w:t>
      </w:r>
      <w:r w:rsidRPr="00F02A52">
        <w:rPr>
          <w:lang w:val="en-US"/>
        </w:rPr>
        <w:fldChar w:fldCharType="begin" w:fldLock="1"/>
      </w:r>
      <w:r>
        <w:rPr>
          <w:lang w:val="en-US"/>
        </w:rPr>
        <w:instrText>ADDIN CSL_CITATION { "citationItems" : [ { "id" : "ITEM-1", "itemData" : { "author" : [ { "dropping-particle" : "", "family" : "Kr\u00e4mer", "given" : "Ludwig", "non-dropping-particle" : "", "parse-names" : false, "suffix" : "" } ], "edition" : "7th", "id" : "ITEM-1", "issued" : { "date-parts" : [ [ "2011" ] ] }, "note" : "NULL", "number-of-pages" : "465", "publisher" : "Sweet &amp; Maxwell ", "publisher-place" : "London ", "title" : "EU environmental law", "type" : "book" }, "uris" : [ "http://www.mendeley.com/documents/?uuid=2ee0b3f1-285c-375b-8861-bca91a496cbb" ] } ], "mendeley" : { "formattedCitation" : "(Kr\u00e4mer, 2011)", "plainTextFormattedCitation" : "(Kr\u00e4mer, 2011)", "previouslyFormattedCitation" : "(Kr\u00e4mer, 2011)" }, "properties" : {  }, "schema" : "https://github.com/citation-style-language/schema/raw/master/csl-citation.json" }</w:instrText>
      </w:r>
      <w:r w:rsidRPr="00F02A52">
        <w:rPr>
          <w:lang w:val="en-US"/>
        </w:rPr>
        <w:fldChar w:fldCharType="separate"/>
      </w:r>
      <w:r w:rsidRPr="00F02A52">
        <w:rPr>
          <w:lang w:val="en-US"/>
        </w:rPr>
        <w:t>(Krämer, 2011)</w:t>
      </w:r>
      <w:r w:rsidRPr="00F02A52">
        <w:rPr>
          <w:lang w:val="en-US"/>
        </w:rPr>
        <w:fldChar w:fldCharType="end"/>
      </w:r>
      <w:r w:rsidRPr="00F02A52">
        <w:rPr>
          <w:lang w:val="en-US"/>
        </w:rPr>
        <w:t xml:space="preserve">. </w:t>
      </w:r>
    </w:p>
    <w:p w14:paraId="304D03E7" w14:textId="07834715" w:rsidR="00E97DE0" w:rsidRPr="00F02A52" w:rsidRDefault="00E97DE0" w:rsidP="000226B2">
      <w:pPr>
        <w:pStyle w:val="Caption"/>
      </w:pPr>
      <w:bookmarkStart w:id="1776" w:name="_Ref496462000"/>
      <w:bookmarkStart w:id="1777" w:name="_Ref476689159"/>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3</w:t>
      </w:r>
      <w:r>
        <w:fldChar w:fldCharType="end"/>
      </w:r>
      <w:bookmarkEnd w:id="1776"/>
      <w:r w:rsidRPr="00F02A52">
        <w:t xml:space="preserve">: Key </w:t>
      </w:r>
      <w:r>
        <w:t>European Union</w:t>
      </w:r>
      <w:r w:rsidRPr="00F02A52">
        <w:t xml:space="preserve"> strategies and related directives</w:t>
      </w:r>
      <w:r>
        <w:t>. Source:</w:t>
      </w:r>
      <w:r w:rsidRPr="00F02A52">
        <w:t xml:space="preserve"> </w:t>
      </w:r>
      <w:r w:rsidRPr="00F02A52">
        <w:fldChar w:fldCharType="begin" w:fldLock="1"/>
      </w:r>
      <w:r>
        <w:instrText>ADDIN CSL_CITATION { "citationItems" : [ { "id" : "ITEM-1", "itemData" : { "author" : [ { "dropping-particle" : "", "family" : "EEA", "given" : "", "non-dropping-particle" : "", "parse-names" : false, "suffix" : "" } ], "id" : "ITEM-1", "issued" : { "date-parts" : [ [ "2015" ] ] }, "publisher-place" : "Copenhagen", "title" : "The European environment \u2014 state and outlook 2015. 3. Protecting, conserving and enhancing natural capital", "type" : "report" }, "uris" : [ "http://www.mendeley.com/documents/?uuid=d53c9370-e495-304b-b11e-67dde5f3c09d" ] } ], "mendeley" : { "formattedCitation" : "(EEA, 2015e)", "plainTextFormattedCitation" : "(EEA, 2015e)", "previouslyFormattedCitation" : "(EEA, 2015e)" }, "properties" : {  }, "schema" : "https://github.com/citation-style-language/schema/raw/master/csl-citation.json" }</w:instrText>
      </w:r>
      <w:r w:rsidRPr="00F02A52">
        <w:fldChar w:fldCharType="separate"/>
      </w:r>
      <w:r w:rsidRPr="00F02A52">
        <w:t xml:space="preserve">EEA </w:t>
      </w:r>
      <w:r w:rsidR="005B4D4E">
        <w:t>(</w:t>
      </w:r>
      <w:r w:rsidRPr="00F02A52">
        <w:t>2015e)</w:t>
      </w:r>
      <w:r w:rsidRPr="00F02A52">
        <w:fldChar w:fldCharType="end"/>
      </w:r>
      <w:bookmarkEnd w:id="1777"/>
      <w:r w:rsidR="005B4D4E">
        <w:t>.</w:t>
      </w:r>
    </w:p>
    <w:tbl>
      <w:tblPr>
        <w:tblStyle w:val="TableGrid"/>
        <w:tblW w:w="9067" w:type="dxa"/>
        <w:tblLook w:val="04A0" w:firstRow="1" w:lastRow="0" w:firstColumn="1" w:lastColumn="0" w:noHBand="0" w:noVBand="1"/>
      </w:tblPr>
      <w:tblGrid>
        <w:gridCol w:w="1278"/>
        <w:gridCol w:w="4104"/>
        <w:gridCol w:w="3685"/>
      </w:tblGrid>
      <w:tr w:rsidR="00E97DE0" w:rsidRPr="00F02A52" w14:paraId="1C222668" w14:textId="77777777" w:rsidTr="00E97DE0">
        <w:tc>
          <w:tcPr>
            <w:tcW w:w="0" w:type="auto"/>
          </w:tcPr>
          <w:p w14:paraId="159B8F22" w14:textId="77777777" w:rsidR="00E97DE0" w:rsidRPr="00F02A52" w:rsidRDefault="00E97DE0" w:rsidP="00ED5945">
            <w:pPr>
              <w:spacing w:after="0"/>
              <w:ind w:left="22" w:hanging="22"/>
              <w:rPr>
                <w:b/>
                <w:lang w:val="en-US"/>
              </w:rPr>
            </w:pPr>
            <w:r w:rsidRPr="00F02A52">
              <w:rPr>
                <w:b/>
                <w:lang w:val="en-US"/>
              </w:rPr>
              <w:t>Topic</w:t>
            </w:r>
          </w:p>
        </w:tc>
        <w:tc>
          <w:tcPr>
            <w:tcW w:w="4104" w:type="dxa"/>
          </w:tcPr>
          <w:p w14:paraId="0BCED981" w14:textId="77777777" w:rsidR="00E97DE0" w:rsidRPr="00F02A52" w:rsidRDefault="00E97DE0" w:rsidP="00ED5945">
            <w:pPr>
              <w:spacing w:after="0"/>
              <w:ind w:left="0" w:firstLine="0"/>
              <w:jc w:val="left"/>
              <w:rPr>
                <w:b/>
                <w:lang w:val="en-US"/>
              </w:rPr>
            </w:pPr>
            <w:r w:rsidRPr="00F02A52">
              <w:rPr>
                <w:b/>
                <w:lang w:val="en-US"/>
              </w:rPr>
              <w:t>Overarching strategies</w:t>
            </w:r>
          </w:p>
        </w:tc>
        <w:tc>
          <w:tcPr>
            <w:tcW w:w="3685" w:type="dxa"/>
          </w:tcPr>
          <w:p w14:paraId="197AEEA6" w14:textId="77777777" w:rsidR="00E97DE0" w:rsidRPr="00F02A52" w:rsidRDefault="00E97DE0" w:rsidP="00ED5945">
            <w:pPr>
              <w:spacing w:after="0"/>
              <w:ind w:left="0" w:firstLine="0"/>
              <w:jc w:val="left"/>
              <w:rPr>
                <w:b/>
                <w:lang w:val="en-US"/>
              </w:rPr>
            </w:pPr>
            <w:r w:rsidRPr="00F02A52">
              <w:rPr>
                <w:b/>
                <w:lang w:val="en-US"/>
              </w:rPr>
              <w:t>Related directives</w:t>
            </w:r>
          </w:p>
        </w:tc>
      </w:tr>
      <w:tr w:rsidR="00E97DE0" w:rsidRPr="00F02A52" w14:paraId="30F737C8" w14:textId="77777777" w:rsidTr="00E97DE0">
        <w:tc>
          <w:tcPr>
            <w:tcW w:w="0" w:type="auto"/>
          </w:tcPr>
          <w:p w14:paraId="65281DEC" w14:textId="77777777" w:rsidR="00E97DE0" w:rsidRPr="00F02A52" w:rsidRDefault="00E97DE0" w:rsidP="00ED5945">
            <w:pPr>
              <w:spacing w:after="0"/>
              <w:ind w:left="22" w:hanging="22"/>
              <w:rPr>
                <w:sz w:val="20"/>
                <w:szCs w:val="20"/>
                <w:lang w:val="en-US"/>
              </w:rPr>
            </w:pPr>
            <w:r w:rsidRPr="00F02A52">
              <w:rPr>
                <w:sz w:val="20"/>
                <w:szCs w:val="20"/>
                <w:lang w:val="en-US"/>
              </w:rPr>
              <w:t xml:space="preserve">Biodiversity </w:t>
            </w:r>
          </w:p>
        </w:tc>
        <w:tc>
          <w:tcPr>
            <w:tcW w:w="4104" w:type="dxa"/>
          </w:tcPr>
          <w:p w14:paraId="4F10E523" w14:textId="77777777" w:rsidR="00E97DE0" w:rsidRPr="00F02A52" w:rsidRDefault="00E97DE0" w:rsidP="00ED5945">
            <w:pPr>
              <w:spacing w:after="0"/>
              <w:ind w:left="0" w:firstLine="0"/>
              <w:jc w:val="left"/>
              <w:rPr>
                <w:sz w:val="20"/>
                <w:szCs w:val="20"/>
                <w:lang w:val="en-US"/>
              </w:rPr>
            </w:pPr>
            <w:r w:rsidRPr="00F02A52">
              <w:rPr>
                <w:sz w:val="20"/>
                <w:szCs w:val="20"/>
                <w:lang w:val="en-US"/>
              </w:rPr>
              <w:t>Biodiversity Strategy to 2020</w:t>
            </w:r>
          </w:p>
        </w:tc>
        <w:tc>
          <w:tcPr>
            <w:tcW w:w="3685" w:type="dxa"/>
          </w:tcPr>
          <w:p w14:paraId="563359F6" w14:textId="77777777" w:rsidR="00E97DE0" w:rsidRPr="00F02A52" w:rsidRDefault="00E97DE0" w:rsidP="00ED5945">
            <w:pPr>
              <w:spacing w:after="0"/>
              <w:ind w:left="0" w:firstLine="0"/>
              <w:jc w:val="left"/>
              <w:rPr>
                <w:sz w:val="20"/>
                <w:szCs w:val="20"/>
                <w:lang w:val="en-US"/>
              </w:rPr>
            </w:pPr>
            <w:r w:rsidRPr="00F02A52">
              <w:rPr>
                <w:sz w:val="20"/>
                <w:szCs w:val="20"/>
                <w:lang w:val="en-US"/>
              </w:rPr>
              <w:t>Birds Directive</w:t>
            </w:r>
          </w:p>
          <w:p w14:paraId="0B0F21F0" w14:textId="77777777" w:rsidR="00E97DE0" w:rsidRPr="00F02A52" w:rsidRDefault="00E97DE0" w:rsidP="00ED5945">
            <w:pPr>
              <w:spacing w:after="0"/>
              <w:ind w:left="0" w:firstLine="0"/>
              <w:jc w:val="left"/>
              <w:rPr>
                <w:sz w:val="20"/>
                <w:szCs w:val="20"/>
                <w:lang w:val="en-US"/>
              </w:rPr>
            </w:pPr>
            <w:r w:rsidRPr="00F02A52">
              <w:rPr>
                <w:sz w:val="20"/>
                <w:szCs w:val="20"/>
                <w:lang w:val="en-US"/>
              </w:rPr>
              <w:t>Habitats Directive</w:t>
            </w:r>
          </w:p>
          <w:p w14:paraId="5E95B96B" w14:textId="77777777" w:rsidR="00E97DE0" w:rsidRPr="00F02A52" w:rsidRDefault="00E97DE0" w:rsidP="00ED5945">
            <w:pPr>
              <w:spacing w:after="0"/>
              <w:ind w:left="0" w:firstLine="0"/>
              <w:jc w:val="left"/>
              <w:rPr>
                <w:sz w:val="20"/>
                <w:szCs w:val="20"/>
                <w:lang w:val="en-US"/>
              </w:rPr>
            </w:pPr>
            <w:r w:rsidRPr="00F02A52">
              <w:rPr>
                <w:sz w:val="20"/>
                <w:szCs w:val="20"/>
                <w:lang w:val="en-US"/>
              </w:rPr>
              <w:t>Invasive Alien Species Regulation</w:t>
            </w:r>
          </w:p>
        </w:tc>
      </w:tr>
      <w:tr w:rsidR="00E97DE0" w:rsidRPr="00F02A52" w14:paraId="7B40F636" w14:textId="77777777" w:rsidTr="00E97DE0">
        <w:tc>
          <w:tcPr>
            <w:tcW w:w="0" w:type="auto"/>
          </w:tcPr>
          <w:p w14:paraId="1723BB71" w14:textId="77777777" w:rsidR="00E97DE0" w:rsidRPr="00F02A52" w:rsidRDefault="00E97DE0" w:rsidP="00ED5945">
            <w:pPr>
              <w:spacing w:after="0"/>
              <w:ind w:left="22" w:hanging="22"/>
              <w:rPr>
                <w:sz w:val="20"/>
                <w:szCs w:val="20"/>
                <w:lang w:val="en-US"/>
              </w:rPr>
            </w:pPr>
            <w:r w:rsidRPr="00F02A52">
              <w:rPr>
                <w:sz w:val="20"/>
                <w:szCs w:val="20"/>
                <w:lang w:val="en-US"/>
              </w:rPr>
              <w:t>Land and soil</w:t>
            </w:r>
          </w:p>
        </w:tc>
        <w:tc>
          <w:tcPr>
            <w:tcW w:w="4104" w:type="dxa"/>
          </w:tcPr>
          <w:p w14:paraId="50DA91FA" w14:textId="77777777" w:rsidR="00E97DE0" w:rsidRPr="00F02A52" w:rsidRDefault="00E97DE0" w:rsidP="00ED5945">
            <w:pPr>
              <w:spacing w:after="0"/>
              <w:ind w:left="0" w:firstLine="0"/>
              <w:jc w:val="left"/>
              <w:rPr>
                <w:sz w:val="20"/>
                <w:szCs w:val="20"/>
                <w:lang w:val="en-US"/>
              </w:rPr>
            </w:pPr>
            <w:r w:rsidRPr="00F02A52">
              <w:rPr>
                <w:sz w:val="20"/>
                <w:szCs w:val="20"/>
                <w:lang w:val="en-US"/>
              </w:rPr>
              <w:t>Thematic Strategy on Soil Roadmap to a Resource-Efficient Europe</w:t>
            </w:r>
          </w:p>
        </w:tc>
        <w:tc>
          <w:tcPr>
            <w:tcW w:w="3685" w:type="dxa"/>
          </w:tcPr>
          <w:p w14:paraId="6C1EF8F0" w14:textId="77777777" w:rsidR="00E97DE0" w:rsidRPr="00F02A52" w:rsidRDefault="00E97DE0" w:rsidP="00ED5945">
            <w:pPr>
              <w:spacing w:after="0"/>
              <w:ind w:left="0" w:firstLine="0"/>
              <w:jc w:val="left"/>
              <w:rPr>
                <w:sz w:val="20"/>
                <w:szCs w:val="20"/>
                <w:lang w:val="en-US"/>
              </w:rPr>
            </w:pPr>
          </w:p>
        </w:tc>
      </w:tr>
      <w:tr w:rsidR="00E97DE0" w:rsidRPr="00F02A52" w14:paraId="142546EF" w14:textId="77777777" w:rsidTr="00E97DE0">
        <w:tc>
          <w:tcPr>
            <w:tcW w:w="0" w:type="auto"/>
          </w:tcPr>
          <w:p w14:paraId="06326C88" w14:textId="77777777" w:rsidR="00E97DE0" w:rsidRPr="00F02A52" w:rsidRDefault="00E97DE0" w:rsidP="00ED5945">
            <w:pPr>
              <w:spacing w:after="0"/>
              <w:ind w:left="22" w:hanging="22"/>
              <w:rPr>
                <w:sz w:val="20"/>
                <w:szCs w:val="20"/>
                <w:lang w:val="en-US"/>
              </w:rPr>
            </w:pPr>
            <w:r w:rsidRPr="00F02A52">
              <w:rPr>
                <w:sz w:val="20"/>
                <w:szCs w:val="20"/>
                <w:lang w:val="en-US"/>
              </w:rPr>
              <w:t>Water</w:t>
            </w:r>
          </w:p>
        </w:tc>
        <w:tc>
          <w:tcPr>
            <w:tcW w:w="4104" w:type="dxa"/>
          </w:tcPr>
          <w:p w14:paraId="577A5B12" w14:textId="77777777" w:rsidR="00E97DE0" w:rsidRPr="00F02A52" w:rsidRDefault="00E97DE0" w:rsidP="00ED5945">
            <w:pPr>
              <w:spacing w:after="0"/>
              <w:ind w:left="0" w:firstLine="0"/>
              <w:jc w:val="left"/>
              <w:rPr>
                <w:sz w:val="20"/>
                <w:szCs w:val="20"/>
                <w:lang w:val="en-US"/>
              </w:rPr>
            </w:pPr>
            <w:r w:rsidRPr="00F02A52">
              <w:rPr>
                <w:sz w:val="20"/>
                <w:szCs w:val="20"/>
                <w:lang w:val="en-US"/>
              </w:rPr>
              <w:t>Blueprint to Safeguard Europe's Water Resources</w:t>
            </w:r>
          </w:p>
        </w:tc>
        <w:tc>
          <w:tcPr>
            <w:tcW w:w="3685" w:type="dxa"/>
          </w:tcPr>
          <w:p w14:paraId="0C04AE30" w14:textId="77777777" w:rsidR="00E97DE0" w:rsidRPr="00F02A52" w:rsidRDefault="00E97DE0" w:rsidP="00ED5945">
            <w:pPr>
              <w:spacing w:after="0"/>
              <w:ind w:left="0" w:firstLine="0"/>
              <w:jc w:val="left"/>
              <w:rPr>
                <w:sz w:val="20"/>
                <w:szCs w:val="20"/>
                <w:lang w:val="en-US"/>
              </w:rPr>
            </w:pPr>
            <w:r w:rsidRPr="00F02A52">
              <w:rPr>
                <w:sz w:val="20"/>
                <w:szCs w:val="20"/>
                <w:lang w:val="en-US"/>
              </w:rPr>
              <w:t>Water Framework Directive</w:t>
            </w:r>
          </w:p>
          <w:p w14:paraId="2A9B2973" w14:textId="77777777" w:rsidR="00E97DE0" w:rsidRPr="00F02A52" w:rsidRDefault="00E97DE0" w:rsidP="00ED5945">
            <w:pPr>
              <w:spacing w:after="0"/>
              <w:ind w:left="0" w:firstLine="0"/>
              <w:jc w:val="left"/>
              <w:rPr>
                <w:sz w:val="20"/>
                <w:szCs w:val="20"/>
                <w:lang w:val="en-US"/>
              </w:rPr>
            </w:pPr>
            <w:r w:rsidRPr="00F02A52">
              <w:rPr>
                <w:sz w:val="20"/>
                <w:szCs w:val="20"/>
                <w:lang w:val="en-US"/>
              </w:rPr>
              <w:t xml:space="preserve">Flood Risk Directive </w:t>
            </w:r>
          </w:p>
          <w:p w14:paraId="1D91FB98" w14:textId="77777777" w:rsidR="00E97DE0" w:rsidRPr="00F02A52" w:rsidRDefault="00E97DE0" w:rsidP="00ED5945">
            <w:pPr>
              <w:spacing w:after="0"/>
              <w:ind w:left="0" w:firstLine="0"/>
              <w:jc w:val="left"/>
              <w:rPr>
                <w:sz w:val="20"/>
                <w:szCs w:val="20"/>
                <w:lang w:val="en-US"/>
              </w:rPr>
            </w:pPr>
            <w:r w:rsidRPr="00F02A52">
              <w:rPr>
                <w:sz w:val="20"/>
                <w:szCs w:val="20"/>
                <w:lang w:val="en-US"/>
              </w:rPr>
              <w:t>Urban Waste Water Treatment Directive</w:t>
            </w:r>
          </w:p>
          <w:p w14:paraId="046DAF65" w14:textId="77777777" w:rsidR="00E97DE0" w:rsidRPr="00F02A52" w:rsidRDefault="00E97DE0" w:rsidP="00ED5945">
            <w:pPr>
              <w:spacing w:after="0"/>
              <w:ind w:left="0" w:firstLine="0"/>
              <w:jc w:val="left"/>
              <w:rPr>
                <w:sz w:val="20"/>
                <w:szCs w:val="20"/>
                <w:lang w:val="en-US"/>
              </w:rPr>
            </w:pPr>
            <w:r w:rsidRPr="00F02A52">
              <w:rPr>
                <w:sz w:val="20"/>
                <w:szCs w:val="20"/>
                <w:lang w:val="en-US"/>
              </w:rPr>
              <w:t>Priority Substances Directive</w:t>
            </w:r>
          </w:p>
          <w:p w14:paraId="7EEE5981" w14:textId="77777777" w:rsidR="00E97DE0" w:rsidRPr="00F02A52" w:rsidRDefault="00E97DE0" w:rsidP="00ED5945">
            <w:pPr>
              <w:spacing w:after="0"/>
              <w:ind w:left="0" w:firstLine="0"/>
              <w:jc w:val="left"/>
              <w:rPr>
                <w:sz w:val="20"/>
                <w:szCs w:val="20"/>
                <w:lang w:val="en-US"/>
              </w:rPr>
            </w:pPr>
            <w:r w:rsidRPr="00F02A52">
              <w:rPr>
                <w:sz w:val="20"/>
                <w:szCs w:val="20"/>
                <w:lang w:val="en-US"/>
              </w:rPr>
              <w:t>Drinking Water Directive</w:t>
            </w:r>
          </w:p>
          <w:p w14:paraId="18ECA353" w14:textId="77777777" w:rsidR="00E97DE0" w:rsidRPr="00F02A52" w:rsidRDefault="00E97DE0" w:rsidP="00ED5945">
            <w:pPr>
              <w:spacing w:after="0"/>
              <w:ind w:left="0" w:firstLine="0"/>
              <w:jc w:val="left"/>
              <w:rPr>
                <w:sz w:val="20"/>
                <w:szCs w:val="20"/>
                <w:lang w:val="en-US"/>
              </w:rPr>
            </w:pPr>
            <w:r w:rsidRPr="00F02A52">
              <w:rPr>
                <w:sz w:val="20"/>
                <w:szCs w:val="20"/>
                <w:lang w:val="en-US"/>
              </w:rPr>
              <w:t>Groundwater Directive</w:t>
            </w:r>
          </w:p>
          <w:p w14:paraId="49426B90" w14:textId="77777777" w:rsidR="00E97DE0" w:rsidRPr="00F02A52" w:rsidRDefault="00E97DE0" w:rsidP="00ED5945">
            <w:pPr>
              <w:spacing w:after="0"/>
              <w:ind w:left="0" w:firstLine="0"/>
              <w:jc w:val="left"/>
              <w:rPr>
                <w:sz w:val="20"/>
                <w:szCs w:val="20"/>
                <w:lang w:val="en-US"/>
              </w:rPr>
            </w:pPr>
            <w:r w:rsidRPr="00F02A52">
              <w:rPr>
                <w:sz w:val="20"/>
                <w:szCs w:val="20"/>
                <w:lang w:val="en-US"/>
              </w:rPr>
              <w:lastRenderedPageBreak/>
              <w:t>Nitrates Directive</w:t>
            </w:r>
          </w:p>
        </w:tc>
      </w:tr>
      <w:tr w:rsidR="00E97DE0" w:rsidRPr="00F02A52" w14:paraId="237428A9" w14:textId="77777777" w:rsidTr="00E97DE0">
        <w:tc>
          <w:tcPr>
            <w:tcW w:w="0" w:type="auto"/>
          </w:tcPr>
          <w:p w14:paraId="751F0D92" w14:textId="77777777" w:rsidR="00E97DE0" w:rsidRPr="00F02A52" w:rsidRDefault="00E97DE0" w:rsidP="00ED5945">
            <w:pPr>
              <w:spacing w:after="0"/>
              <w:ind w:left="22" w:hanging="22"/>
              <w:rPr>
                <w:sz w:val="20"/>
                <w:szCs w:val="20"/>
                <w:lang w:val="en-US"/>
              </w:rPr>
            </w:pPr>
            <w:r w:rsidRPr="00F02A52">
              <w:rPr>
                <w:sz w:val="20"/>
                <w:szCs w:val="20"/>
                <w:lang w:val="en-US"/>
              </w:rPr>
              <w:lastRenderedPageBreak/>
              <w:t>Marine</w:t>
            </w:r>
          </w:p>
        </w:tc>
        <w:tc>
          <w:tcPr>
            <w:tcW w:w="4104" w:type="dxa"/>
          </w:tcPr>
          <w:p w14:paraId="43589692" w14:textId="77777777" w:rsidR="00E97DE0" w:rsidRPr="00F02A52" w:rsidRDefault="00E97DE0" w:rsidP="00ED5945">
            <w:pPr>
              <w:spacing w:after="0"/>
              <w:ind w:left="0" w:firstLine="0"/>
              <w:jc w:val="left"/>
              <w:rPr>
                <w:sz w:val="20"/>
                <w:szCs w:val="20"/>
                <w:lang w:val="en-US"/>
              </w:rPr>
            </w:pPr>
            <w:r w:rsidRPr="00F02A52">
              <w:rPr>
                <w:sz w:val="20"/>
                <w:szCs w:val="20"/>
                <w:lang w:val="en-US"/>
              </w:rPr>
              <w:t>Integrated Maritime Policy including the Common Fisheries Policy and Blue Growth Strategy</w:t>
            </w:r>
          </w:p>
        </w:tc>
        <w:tc>
          <w:tcPr>
            <w:tcW w:w="3685" w:type="dxa"/>
          </w:tcPr>
          <w:p w14:paraId="389534AF" w14:textId="77777777" w:rsidR="00E97DE0" w:rsidRPr="00F02A52" w:rsidRDefault="00E97DE0" w:rsidP="00ED5945">
            <w:pPr>
              <w:spacing w:after="0"/>
              <w:ind w:left="0" w:firstLine="0"/>
              <w:jc w:val="left"/>
              <w:rPr>
                <w:sz w:val="20"/>
                <w:szCs w:val="20"/>
                <w:lang w:val="en-US"/>
              </w:rPr>
            </w:pPr>
            <w:r w:rsidRPr="00F02A52">
              <w:rPr>
                <w:sz w:val="20"/>
                <w:szCs w:val="20"/>
                <w:lang w:val="en-US"/>
              </w:rPr>
              <w:t>Marine Strategy Framework Directive</w:t>
            </w:r>
          </w:p>
          <w:p w14:paraId="4F12E8A7" w14:textId="77777777" w:rsidR="00E97DE0" w:rsidRPr="00F02A52" w:rsidRDefault="00E97DE0" w:rsidP="00ED5945">
            <w:pPr>
              <w:spacing w:after="0"/>
              <w:ind w:left="0" w:firstLine="0"/>
              <w:jc w:val="left"/>
              <w:rPr>
                <w:sz w:val="20"/>
                <w:szCs w:val="20"/>
                <w:lang w:val="en-US"/>
              </w:rPr>
            </w:pPr>
            <w:r w:rsidRPr="00F02A52">
              <w:rPr>
                <w:sz w:val="20"/>
                <w:szCs w:val="20"/>
                <w:lang w:val="en-US"/>
              </w:rPr>
              <w:t>Maritime Spatial Planning Directive</w:t>
            </w:r>
          </w:p>
        </w:tc>
      </w:tr>
      <w:tr w:rsidR="00E97DE0" w:rsidRPr="00F02A52" w14:paraId="18CD732C" w14:textId="77777777" w:rsidTr="00E97DE0">
        <w:tc>
          <w:tcPr>
            <w:tcW w:w="0" w:type="auto"/>
          </w:tcPr>
          <w:p w14:paraId="3A4894A4" w14:textId="77777777" w:rsidR="00E97DE0" w:rsidRPr="00F02A52" w:rsidRDefault="00E97DE0" w:rsidP="00ED5945">
            <w:pPr>
              <w:spacing w:after="0"/>
              <w:ind w:left="22" w:hanging="22"/>
              <w:rPr>
                <w:sz w:val="20"/>
                <w:szCs w:val="20"/>
                <w:lang w:val="en-US"/>
              </w:rPr>
            </w:pPr>
            <w:r w:rsidRPr="00F02A52">
              <w:rPr>
                <w:sz w:val="20"/>
                <w:szCs w:val="20"/>
                <w:lang w:val="en-US"/>
              </w:rPr>
              <w:t>Air</w:t>
            </w:r>
          </w:p>
        </w:tc>
        <w:tc>
          <w:tcPr>
            <w:tcW w:w="4104" w:type="dxa"/>
          </w:tcPr>
          <w:p w14:paraId="0D7B28BB" w14:textId="77777777" w:rsidR="00E97DE0" w:rsidRPr="00F02A52" w:rsidRDefault="00E97DE0" w:rsidP="00ED5945">
            <w:pPr>
              <w:spacing w:after="0"/>
              <w:ind w:left="0" w:firstLine="0"/>
              <w:jc w:val="left"/>
              <w:rPr>
                <w:sz w:val="20"/>
                <w:szCs w:val="20"/>
                <w:lang w:val="en-US"/>
              </w:rPr>
            </w:pPr>
            <w:r w:rsidRPr="00F02A52">
              <w:rPr>
                <w:sz w:val="20"/>
                <w:szCs w:val="20"/>
                <w:lang w:val="en-US"/>
              </w:rPr>
              <w:t>Thematic Strategy on air pollution</w:t>
            </w:r>
          </w:p>
        </w:tc>
        <w:tc>
          <w:tcPr>
            <w:tcW w:w="3685" w:type="dxa"/>
          </w:tcPr>
          <w:p w14:paraId="48D6368B" w14:textId="77777777" w:rsidR="00E97DE0" w:rsidRPr="00F02A52" w:rsidRDefault="00E97DE0" w:rsidP="00ED5945">
            <w:pPr>
              <w:spacing w:after="0"/>
              <w:ind w:left="0" w:firstLine="0"/>
              <w:jc w:val="left"/>
              <w:rPr>
                <w:sz w:val="20"/>
                <w:szCs w:val="20"/>
                <w:lang w:val="en-US"/>
              </w:rPr>
            </w:pPr>
            <w:r w:rsidRPr="00F02A52">
              <w:rPr>
                <w:sz w:val="20"/>
                <w:szCs w:val="20"/>
                <w:lang w:val="en-US"/>
              </w:rPr>
              <w:t>Ambient Air Quality Directive</w:t>
            </w:r>
          </w:p>
          <w:p w14:paraId="5CF75D91" w14:textId="77777777" w:rsidR="00E97DE0" w:rsidRPr="00F02A52" w:rsidRDefault="00E97DE0" w:rsidP="00ED5945">
            <w:pPr>
              <w:spacing w:after="0"/>
              <w:ind w:left="0" w:firstLine="0"/>
              <w:jc w:val="left"/>
              <w:rPr>
                <w:sz w:val="20"/>
                <w:szCs w:val="20"/>
                <w:lang w:val="en-US"/>
              </w:rPr>
            </w:pPr>
            <w:r w:rsidRPr="00F02A52">
              <w:rPr>
                <w:sz w:val="20"/>
                <w:szCs w:val="20"/>
                <w:lang w:val="en-US"/>
              </w:rPr>
              <w:t>National Emission Ceilings Directive</w:t>
            </w:r>
          </w:p>
        </w:tc>
      </w:tr>
      <w:tr w:rsidR="00E97DE0" w:rsidRPr="00F02A52" w14:paraId="6556CC29" w14:textId="77777777" w:rsidTr="00E97DE0">
        <w:tc>
          <w:tcPr>
            <w:tcW w:w="0" w:type="auto"/>
          </w:tcPr>
          <w:p w14:paraId="1CC81D41" w14:textId="77777777" w:rsidR="00E97DE0" w:rsidRPr="00F02A52" w:rsidRDefault="00E97DE0" w:rsidP="00ED5945">
            <w:pPr>
              <w:spacing w:after="0"/>
              <w:ind w:left="22" w:hanging="22"/>
              <w:rPr>
                <w:sz w:val="20"/>
                <w:szCs w:val="20"/>
                <w:lang w:val="en-US"/>
              </w:rPr>
            </w:pPr>
            <w:r w:rsidRPr="00F02A52">
              <w:rPr>
                <w:sz w:val="20"/>
                <w:szCs w:val="20"/>
                <w:lang w:val="en-US"/>
              </w:rPr>
              <w:t>Climate</w:t>
            </w:r>
          </w:p>
        </w:tc>
        <w:tc>
          <w:tcPr>
            <w:tcW w:w="4104" w:type="dxa"/>
          </w:tcPr>
          <w:p w14:paraId="4416F7EB" w14:textId="7C4F5C13" w:rsidR="00E97DE0" w:rsidRPr="00F02A52" w:rsidRDefault="00E97DE0" w:rsidP="00ED5945">
            <w:pPr>
              <w:spacing w:after="0"/>
              <w:ind w:left="0" w:firstLine="0"/>
              <w:jc w:val="left"/>
              <w:rPr>
                <w:sz w:val="20"/>
                <w:szCs w:val="20"/>
                <w:lang w:val="en-US"/>
              </w:rPr>
            </w:pPr>
            <w:r>
              <w:rPr>
                <w:sz w:val="20"/>
                <w:szCs w:val="20"/>
                <w:lang w:val="en-US"/>
              </w:rPr>
              <w:t>European Union</w:t>
            </w:r>
            <w:r w:rsidRPr="00F02A52">
              <w:rPr>
                <w:sz w:val="20"/>
                <w:szCs w:val="20"/>
                <w:lang w:val="en-US"/>
              </w:rPr>
              <w:t xml:space="preserve"> Strategy on </w:t>
            </w:r>
            <w:r>
              <w:rPr>
                <w:sz w:val="20"/>
                <w:szCs w:val="20"/>
                <w:lang w:val="en-US"/>
              </w:rPr>
              <w:t>A</w:t>
            </w:r>
            <w:r w:rsidRPr="00F02A52">
              <w:rPr>
                <w:sz w:val="20"/>
                <w:szCs w:val="20"/>
                <w:lang w:val="en-US"/>
              </w:rPr>
              <w:t>dapt</w:t>
            </w:r>
            <w:r w:rsidR="00BF7025">
              <w:rPr>
                <w:sz w:val="20"/>
                <w:szCs w:val="20"/>
                <w:lang w:val="en-US"/>
              </w:rPr>
              <w:t>at</w:t>
            </w:r>
            <w:r w:rsidRPr="00F02A52">
              <w:rPr>
                <w:sz w:val="20"/>
                <w:szCs w:val="20"/>
                <w:lang w:val="en-US"/>
              </w:rPr>
              <w:t xml:space="preserve">ion to </w:t>
            </w:r>
            <w:r>
              <w:rPr>
                <w:sz w:val="20"/>
                <w:szCs w:val="20"/>
                <w:lang w:val="en-US"/>
              </w:rPr>
              <w:t>C</w:t>
            </w:r>
            <w:r w:rsidRPr="00F02A52">
              <w:rPr>
                <w:sz w:val="20"/>
                <w:szCs w:val="20"/>
                <w:lang w:val="en-US"/>
              </w:rPr>
              <w:t xml:space="preserve">limate </w:t>
            </w:r>
            <w:r>
              <w:rPr>
                <w:sz w:val="20"/>
                <w:szCs w:val="20"/>
                <w:lang w:val="en-US"/>
              </w:rPr>
              <w:t>C</w:t>
            </w:r>
            <w:r w:rsidRPr="00F02A52">
              <w:rPr>
                <w:sz w:val="20"/>
                <w:szCs w:val="20"/>
                <w:lang w:val="en-US"/>
              </w:rPr>
              <w:t>hange</w:t>
            </w:r>
          </w:p>
          <w:p w14:paraId="4031B9C7" w14:textId="77777777" w:rsidR="00E97DE0" w:rsidRPr="00F02A52" w:rsidRDefault="00E97DE0" w:rsidP="00ED5945">
            <w:pPr>
              <w:spacing w:after="0"/>
              <w:ind w:left="0" w:firstLine="0"/>
              <w:jc w:val="left"/>
              <w:rPr>
                <w:sz w:val="20"/>
                <w:szCs w:val="20"/>
                <w:lang w:val="en-US"/>
              </w:rPr>
            </w:pPr>
            <w:r w:rsidRPr="00F02A52">
              <w:rPr>
                <w:sz w:val="20"/>
                <w:szCs w:val="20"/>
                <w:lang w:val="en-US"/>
              </w:rPr>
              <w:t>2020 Climate and energy package</w:t>
            </w:r>
          </w:p>
        </w:tc>
        <w:tc>
          <w:tcPr>
            <w:tcW w:w="3685" w:type="dxa"/>
          </w:tcPr>
          <w:p w14:paraId="4EB0E51A" w14:textId="77777777" w:rsidR="00E97DE0" w:rsidRPr="00F02A52" w:rsidRDefault="00E97DE0" w:rsidP="00ED5945">
            <w:pPr>
              <w:spacing w:after="0"/>
              <w:ind w:left="0" w:firstLine="0"/>
              <w:jc w:val="left"/>
              <w:rPr>
                <w:sz w:val="20"/>
                <w:szCs w:val="20"/>
                <w:lang w:val="en-US"/>
              </w:rPr>
            </w:pPr>
            <w:r w:rsidRPr="00F02A52">
              <w:rPr>
                <w:sz w:val="20"/>
                <w:szCs w:val="20"/>
                <w:lang w:val="en-US"/>
              </w:rPr>
              <w:t>Renewable Energy Directive</w:t>
            </w:r>
          </w:p>
          <w:p w14:paraId="7352002B" w14:textId="77777777" w:rsidR="00E97DE0" w:rsidRPr="00F02A52" w:rsidRDefault="00E97DE0" w:rsidP="00ED5945">
            <w:pPr>
              <w:spacing w:after="0"/>
              <w:ind w:left="0" w:firstLine="0"/>
              <w:jc w:val="left"/>
              <w:rPr>
                <w:sz w:val="20"/>
                <w:szCs w:val="20"/>
                <w:lang w:val="en-US"/>
              </w:rPr>
            </w:pPr>
            <w:r w:rsidRPr="00F02A52">
              <w:rPr>
                <w:sz w:val="20"/>
                <w:szCs w:val="20"/>
                <w:lang w:val="en-US"/>
              </w:rPr>
              <w:t>Biomass Directive</w:t>
            </w:r>
          </w:p>
          <w:p w14:paraId="2BDD56C7" w14:textId="77777777" w:rsidR="00E97DE0" w:rsidRPr="00F02A52" w:rsidRDefault="00E97DE0" w:rsidP="00ED5945">
            <w:pPr>
              <w:spacing w:after="0"/>
              <w:ind w:left="0" w:firstLine="0"/>
              <w:jc w:val="left"/>
              <w:rPr>
                <w:sz w:val="20"/>
                <w:szCs w:val="20"/>
                <w:lang w:val="en-US"/>
              </w:rPr>
            </w:pPr>
            <w:r w:rsidRPr="00F02A52">
              <w:rPr>
                <w:sz w:val="20"/>
                <w:szCs w:val="20"/>
                <w:lang w:val="en-US"/>
              </w:rPr>
              <w:t>Energy Efficiency Directive</w:t>
            </w:r>
          </w:p>
        </w:tc>
      </w:tr>
    </w:tbl>
    <w:p w14:paraId="4DE31FC1" w14:textId="77777777" w:rsidR="00E97DE0" w:rsidRPr="00F02A52" w:rsidRDefault="00E97DE0" w:rsidP="00E97DE0">
      <w:pPr>
        <w:rPr>
          <w:lang w:val="en-US"/>
        </w:rPr>
      </w:pPr>
    </w:p>
    <w:p w14:paraId="1D46074E" w14:textId="77777777" w:rsidR="00E97DE0" w:rsidRPr="00F02A52" w:rsidRDefault="00E97DE0" w:rsidP="001F0516">
      <w:pPr>
        <w:pStyle w:val="Heading4"/>
      </w:pPr>
      <w:bookmarkStart w:id="1778" w:name="_Toc519504789"/>
      <w:r w:rsidRPr="00F02A52">
        <w:t>Soft law instruments and capacity building</w:t>
      </w:r>
      <w:bookmarkEnd w:id="1778"/>
    </w:p>
    <w:p w14:paraId="22930D29" w14:textId="77777777" w:rsidR="00E97DE0" w:rsidRPr="00F02A52" w:rsidRDefault="00E97DE0" w:rsidP="00E97DE0">
      <w:pPr>
        <w:rPr>
          <w:lang w:val="en-US"/>
        </w:rPr>
      </w:pPr>
      <w:r w:rsidRPr="00F02A52">
        <w:rPr>
          <w:lang w:val="en-US"/>
        </w:rPr>
        <w:t xml:space="preserve">As indicated above (see 6.3.2), there is an increasing use of non-binding normative instruments instead of, or as a complement to, legally binding international law. Soft law instruments, such as charters, resolutions, declarations or recommendations or guidelines by the world community, have thus come to play an important role in the growth of international norms in environmental protection. The impact of non-binding soft law instruments should not be underestimated since they can be effective by working indirectly, through persuasion and not coercion. Soft law often develops into a binding treaty or by being recognized as customary law </w:t>
      </w:r>
      <w:r w:rsidRPr="00F02A52">
        <w:rPr>
          <w:lang w:val="en-US"/>
        </w:rPr>
        <w:fldChar w:fldCharType="begin" w:fldLock="1"/>
      </w:r>
      <w:r>
        <w:rPr>
          <w:lang w:val="en-US"/>
        </w:rPr>
        <w:instrText>ADDIN CSL_CITATION { "citationItems" : [ { "id" : "ITEM-1", "itemData" : { "author" : [ { "dropping-particle" : "", "family" : "Ahmed", "given" : "Arif", "non-dropping-particle" : "", "parse-names" : false, "suffix" : "" }, { "dropping-particle" : "", "family" : "Mustofa", "given" : "Md Jahid", "non-dropping-particle" : "", "parse-names" : false, "suffix" : "" } ], "container-title" : "Global Journal of Politics and Law Research", "id" : "ITEM-1", "issue" : "2", "issued" : { "date-parts" : [ [ "2016" ] ] }, "note" : "NULL", "page" : "1-18", "title" : "Role of Soft Law in Environmental Protection: An Overview", "type" : "article-journal", "volume" : "4" }, "uris" : [ "http://www.mendeley.com/documents/?uuid=5229518b-8f71-3c6d-8a9b-60098f665766" ] } ], "mendeley" : { "formattedCitation" : "(Ahmed &amp; Mustofa, 2016)", "plainTextFormattedCitation" : "(Ahmed &amp; Mustofa, 2016)", "previouslyFormattedCitation" : "(Ahmed &amp; Mustofa, 2016)" }, "properties" : {  }, "schema" : "https://github.com/citation-style-language/schema/raw/master/csl-citation.json" }</w:instrText>
      </w:r>
      <w:r w:rsidRPr="00F02A52">
        <w:rPr>
          <w:lang w:val="en-US"/>
        </w:rPr>
        <w:fldChar w:fldCharType="separate"/>
      </w:r>
      <w:r w:rsidRPr="00F02A52">
        <w:rPr>
          <w:lang w:val="en-US"/>
        </w:rPr>
        <w:t>(Ahmed &amp; Mustofa, 2016)</w:t>
      </w:r>
      <w:r w:rsidRPr="00F02A52">
        <w:rPr>
          <w:lang w:val="en-US"/>
        </w:rPr>
        <w:fldChar w:fldCharType="end"/>
      </w:r>
      <w:r w:rsidRPr="00F02A52">
        <w:rPr>
          <w:lang w:val="en-US"/>
        </w:rPr>
        <w:t xml:space="preserve">. </w:t>
      </w:r>
    </w:p>
    <w:p w14:paraId="7E6C9EDB" w14:textId="11E0FFD0" w:rsidR="00E97DE0" w:rsidRPr="00F02A52" w:rsidRDefault="00E97DE0" w:rsidP="00E97DE0">
      <w:pPr>
        <w:rPr>
          <w:lang w:val="en-US"/>
        </w:rPr>
      </w:pPr>
      <w:r w:rsidRPr="00F02A52">
        <w:rPr>
          <w:lang w:val="en-US"/>
        </w:rPr>
        <w:t xml:space="preserve">Instead of creating rules and obligations that must be strictly followed, soft law creates goals and aspirations that States can strive to achieve. If a State fails to achieve the environmental objectives encompassed in a soft law document there is no recourse available or enforcement mechanism to force compliance. Despite these weaknesses there are certain advantages compared to hard law. While creating binding rules is often time-consuming and tends to undermine national sovereignty, soft law instruments provide alternative means to establish relationships and partnerships. These include more flexible solutions, which allows states to tailor their commitment to their particular situation and find compromises which can be more easily adapted to national contexts and under scenarios of uncertainty </w:t>
      </w:r>
      <w:r w:rsidRPr="00F02A52">
        <w:rPr>
          <w:lang w:val="en-US"/>
        </w:rPr>
        <w:fldChar w:fldCharType="begin" w:fldLock="1"/>
      </w:r>
      <w:r>
        <w:rPr>
          <w:lang w:val="en-US"/>
        </w:rPr>
        <w:instrText>ADDIN CSL_CITATION { "citationItems" : [ { "id" : "ITEM-1", "itemData" : { "DOI" : "10.1162/002081800551280", "abstract" : "We examine why international actors\u2014including states, firms, and activists\u2014seek different types of legalized arrangements to solve political and substantive problems. We show how particular forms of legalization provide superior institutional solutions in different circumstances. We begin by examining the baseline advantages of \u201chard\u201d legalization (that is, precise, legally binding obligations with appropriate third-party delegation). We emphasize, however, that actors often prefer softer forms of legalization (that is, various combinations of reduced precision, less stringent obligation, and weaker delegation). Soft legalization has a number of significant advantages, including that it is easier to achieve, provides strategies for dealing with uncertainty, infringes less on sovereignty, and facilitates compromise among differentiated actors. Although our approach is largely interest-based, we explicitly incorporate the normative elements that are central in law and in recent international relations theorizing. We also consider the important role of nonstate actors who, along with states, are central participants in contemporary international legalization. We illustrate the advantages of various forms of international legal arrangements with examples drawn from articles in this special issue and elsewhere.", "author" : [ { "dropping-particle" : "", "family" : "Abbott", "given" : "Kenneth W.", "non-dropping-particle" : "", "parse-names" : false, "suffix" : "" }, { "dropping-particle" : "", "family" : "Snidal", "given" : "Duncan", "non-dropping-particle" : "", "parse-names" : false, "suffix" : "" } ], "container-title" : "International Organization", "id" : "ITEM-1", "issue" : "3", "issued" : { "date-parts" : [ [ "2000", "6", "1" ] ] }, "page" : "421-456", "publisher" : "Cambridge University Press", "title" : "Hard and Soft Law in International Governance", "type" : "article-journal", "volume" : "54" }, "uris" : [ "http://www.mendeley.com/documents/?uuid=a038ca6e-e340-3ea6-8f93-e92ddd777e8e" ] }, { "id" : "ITEM-2", "itemData" : { "abstract" : "Although the concept of soft law has existed for years, scholars have not reached consensus on why states use soft law or even whether \"soft law\" is a coherent ana-lytic category. In part, this confusion reflects a deep diversity in both the types of in-ternational agreements and the strategic situations that produce them. In this paper, we advance four complementary explanations for why states use soft law that de-scribe a much broader range of state behavior than has been previously explained. First, and least significantly, states may use soft law to solve straightforward coordination games in which the existence of a focal point is enough to generate compliance. Second, under what we term the loss avoidance theory, moving from soft law to hard law generates higher sanctions that both deter more violations and, because sanctions in the international system are negative sum, increase the net loss to the parties. States will choose soft law when the marginal costs in terms of the expected loss from violations exceed the marginal benefits in terms of deterred violations. Third, under the delegation theory, states choose soft law when they are un-certain about whether the rules they adopt today will be desirable tomorrow and when it is advantageous to allow a particular state or group of states to adjust expectations in the event of changed circumstances. Moving from hard law to soft law makes it easier for such states to renounce existing rules or interpretations of rules and drive the evolution of soft law rules in a way that may be more efficient than formal renegotiation. Fourth, we introduce the concept of international common law (ICL), which we define as a nonbinding gloss that international institutions, such as international tribunals, put on binding legal rules, The theory of ICL is based on the observation that, except occasionally with respect to the facts and parties to the dispute before it, the decisions of international tribunals are nonbinding interpretations of binding legal rules. States grant institutions the authority to make ICL as a way around the requirement that states must consent in order to be bound by legal rules, ICL affects all states subject to the underlying rule, regardless of whether they have consented to the creation of the ICL As such, ICL provides cooperation-minded states with the opportunity to deepen cooperation in exchange for surrendering some measure of control over legal rules. These four explanations of soft\u2026", "author" : [ { "dropping-particle" : "", "family" : "Guzman", "given" : "Andrew T", "non-dropping-particle" : "", "parse-names" : false, "suffix" : "" }, { "dropping-particle" : "", "family" : "Meyer", "given" : "Timothy L", "non-dropping-particle" : "", "parse-names" : false, "suffix" : "" } ], "container-title" : "Internaitonal Soft Law J. Legal Analysis J. Legal Analysis", "id" : "ITEM-2", "issue" : "1", "issued" : { "date-parts" : [ [ "2010" ] ] }, "note" : "NULL", "page" : "171-225", "title" : "International Soft Law", "type" : "article-journal", "volume" : "1" }, "uris" : [ "http://www.mendeley.com/documents/?uuid=a0687ee1-ca0e-3c25-b21c-ab4ac29b4820" ] } ], "mendeley" : { "formattedCitation" : "(Abbott &amp; Snidal, 2000; Guzman &amp; Meyer, 2010)", "plainTextFormattedCitation" : "(Abbott &amp; Snidal, 2000; Guzman &amp; Meyer, 2010)", "previouslyFormattedCitation" : "(Abbott &amp; Snidal, 2000; Guzman &amp; Meyer, 2010)" }, "properties" : {  }, "schema" : "https://github.com/citation-style-language/schema/raw/master/csl-citation.json" }</w:instrText>
      </w:r>
      <w:r w:rsidRPr="00F02A52">
        <w:rPr>
          <w:lang w:val="en-US"/>
        </w:rPr>
        <w:fldChar w:fldCharType="separate"/>
      </w:r>
      <w:r w:rsidRPr="00F02A52">
        <w:rPr>
          <w:lang w:val="en-US"/>
        </w:rPr>
        <w:t>(Abbott &amp; Snidal, 2000; Guzman &amp; Meyer, 2010)</w:t>
      </w:r>
      <w:r w:rsidRPr="00F02A52">
        <w:rPr>
          <w:lang w:val="en-US"/>
        </w:rPr>
        <w:fldChar w:fldCharType="end"/>
      </w:r>
      <w:r w:rsidR="003D705A">
        <w:rPr>
          <w:lang w:val="en-US"/>
        </w:rPr>
        <w:t>.</w:t>
      </w:r>
      <w:r w:rsidRPr="00F02A52">
        <w:rPr>
          <w:lang w:val="en-US"/>
        </w:rPr>
        <w:t xml:space="preserve"> </w:t>
      </w:r>
    </w:p>
    <w:p w14:paraId="281723E8" w14:textId="75332D42" w:rsidR="00E97DE0" w:rsidRPr="00F02A52" w:rsidRDefault="00E97DE0" w:rsidP="00E97DE0">
      <w:pPr>
        <w:rPr>
          <w:lang w:val="en-US"/>
        </w:rPr>
      </w:pPr>
      <w:r w:rsidRPr="00F02A52">
        <w:rPr>
          <w:lang w:val="en-US"/>
        </w:rPr>
        <w:t xml:space="preserve">Soft law is, however, dependent on effective monitoring schemes for the fulfilment of the aim of adoption of such instruments, as well as improved financial incentives </w:t>
      </w:r>
      <w:r w:rsidRPr="00F02A52">
        <w:rPr>
          <w:lang w:val="en-US"/>
        </w:rPr>
        <w:fldChar w:fldCharType="begin" w:fldLock="1"/>
      </w:r>
      <w:r>
        <w:rPr>
          <w:lang w:val="en-US"/>
        </w:rPr>
        <w:instrText>ADDIN CSL_CITATION { "citationItems" : [ { "id" : "ITEM-1", "itemData" : { "author" : [ { "dropping-particle" : "", "family" : "Ahmed", "given" : "Arif", "non-dropping-particle" : "", "parse-names" : false, "suffix" : "" }, { "dropping-particle" : "", "family" : "Mustofa", "given" : "Md Jahid", "non-dropping-particle" : "", "parse-names" : false, "suffix" : "" } ], "container-title" : "Global Journal of Politics and Law Research", "id" : "ITEM-1", "issue" : "2", "issued" : { "date-parts" : [ [ "2016" ] ] }, "note" : "NULL", "page" : "1-18", "title" : "Role of Soft Law in Environmental Protection: An Overview", "type" : "article-journal", "volume" : "4" }, "uris" : [ "http://www.mendeley.com/documents/?uuid=5229518b-8f71-3c6d-8a9b-60098f665766" ] } ], "mendeley" : { "formattedCitation" : "(Ahmed &amp; Mustofa, 2016)", "plainTextFormattedCitation" : "(Ahmed &amp; Mustofa, 2016)", "previouslyFormattedCitation" : "(Ahmed &amp; Mustofa, 2016)" }, "properties" : {  }, "schema" : "https://github.com/citation-style-language/schema/raw/master/csl-citation.json" }</w:instrText>
      </w:r>
      <w:r w:rsidRPr="00F02A52">
        <w:rPr>
          <w:lang w:val="en-US"/>
        </w:rPr>
        <w:fldChar w:fldCharType="separate"/>
      </w:r>
      <w:r w:rsidRPr="00F02A52">
        <w:rPr>
          <w:lang w:val="en-US"/>
        </w:rPr>
        <w:t>(Ahmed &amp; Mustofa, 2016)</w:t>
      </w:r>
      <w:r w:rsidRPr="00F02A52">
        <w:rPr>
          <w:lang w:val="en-US"/>
        </w:rPr>
        <w:fldChar w:fldCharType="end"/>
      </w:r>
      <w:r w:rsidRPr="00F02A52">
        <w:rPr>
          <w:lang w:val="en-US"/>
        </w:rPr>
        <w:t>. There is an urgent need to develop financing opportunities and mechanism</w:t>
      </w:r>
      <w:r w:rsidR="00BF7025">
        <w:rPr>
          <w:lang w:val="en-US"/>
        </w:rPr>
        <w:t>s</w:t>
      </w:r>
      <w:r w:rsidRPr="00F02A52">
        <w:rPr>
          <w:lang w:val="en-US"/>
        </w:rPr>
        <w:t xml:space="preserve"> for capacity building to support the implementation of soft as well as hard law. Currently general mechanisms such as voluntary contributions fund United Nations agencies, while multilateral development banks such as the Global Environment Facility provide more specific funding. Capacity building can also come in the form of programmes such as the Environmental Performance Review programme that assists countries in the improvement of their environmental management and performance </w:t>
      </w:r>
      <w:r w:rsidRPr="00F02A52">
        <w:rPr>
          <w:lang w:val="en-US"/>
        </w:rPr>
        <w:fldChar w:fldCharType="begin" w:fldLock="1"/>
      </w:r>
      <w:r>
        <w:rPr>
          <w:lang w:val="en-US"/>
        </w:rPr>
        <w:instrText>ADDIN CSL_CITATION { "citationItems" : [ { "id" : "ITEM-1", "itemData" : { "URL" : "https://www.unece.org/fileadmin/DAM/operact/documents/GEF_TrustFund.pdf", "abstract" : "About the GEF Trust Fund The GEF Trust Fund is one of the three funds administered by the Global Environment Facility. The Global Environment Facility was established in October 1991 as a pilot program in the World Bank to assist in the protection of the global environment and to promote environmental sustainable development. The GEF would provide new and additional grants and concessional funding to cover the \"incremental\" or additional costs associated with transforming a project with national benefits into one with global environmental benefits. The UNDP, UNEP and World Bank were the three initial implementing partners. In 1994, the GEF was restructured and moved out of the World Bank system to become a permanent, separate institution. Since 1994, the World Bank has served as the Trustee of the GEF Trust Fund and has provided administrative services. Initially, the GEF was selected to serve as financial mechanism for the following international conventions: the UN Convention on Biological Diversity (1992) and the UN Framework Convention on Climate Change (1992). Later, it also became the financial mechanism for the Stockholm Convention on Persistent Organic Pollutants (2001) and the United Nations Convention to Combat Desertification (2003). Replenishment of the Trust Fund takes place every four years based on donor pledges that are funded over a four-year period. The Trust Fund has so far received a total of $10,885 billion from its 39 donors. The GEF funds a broad array of project types that vary depending on the scale of GEF resources, the project needs and the issue addressed.", "accessed" : { "date-parts" : [ [ "2017", "10", "14" ] ] }, "author" : [ { "dropping-particle" : "", "family" : "UNECE", "given" : "", "non-dropping-particle" : "", "parse-names" : false, "suffix" : "" } ], "id" : "ITEM-1", "issued" : { "date-parts" : [ [ "2017" ] ] }, "title" : "The Global Environment Facility (GEF) Trust Fund", "type" : "webpage" }, "prefix" : "e.g. by way of the Global Environment Facility Trust Fund;", "uris" : [ "http://www.mendeley.com/documents/?uuid=0bcb1744-0d50-3471-8615-16d6883de5ce" ] } ], "mendeley" : { "formattedCitation" : "(e.g. by way of the Global Environment Facility Trust Fund; UNECE, 2017d)", "plainTextFormattedCitation" : "(e.g. by way of the Global Environment Facility Trust Fund; UNECE, 2017d)", "previouslyFormattedCitation" : "(e.g. by way of the Global Environment Facility Trust Fund; UNECE, 2017d)" }, "properties" : {  }, "schema" : "https://github.com/citation-style-language/schema/raw/master/csl-citation.json" }</w:instrText>
      </w:r>
      <w:r w:rsidRPr="00F02A52">
        <w:rPr>
          <w:lang w:val="en-US"/>
        </w:rPr>
        <w:fldChar w:fldCharType="separate"/>
      </w:r>
      <w:r w:rsidRPr="00F02A52">
        <w:rPr>
          <w:lang w:val="en-US"/>
        </w:rPr>
        <w:t>(e.g. by way of the Global Environment Facility Trust Fund; UNECE, 2017d)</w:t>
      </w:r>
      <w:r w:rsidRPr="00F02A52">
        <w:rPr>
          <w:lang w:val="en-US"/>
        </w:rPr>
        <w:fldChar w:fldCharType="end"/>
      </w:r>
      <w:r w:rsidRPr="00F02A52">
        <w:rPr>
          <w:lang w:val="en-US"/>
        </w:rPr>
        <w:t>. Within the Arctic region the Arctic Council initiates assessments through its six permanent working groups, all of which are more or less relevant for biodiversity and ecosystem services, such as the Sustainable Development Working Group, the Arctic Monitoring and Assessment Programme and Conservation of Arctic Fauna and Flora. These assessments provide a better understanding of major issues related to sustainable human development in the Arctic, and identify priorities and develop policies and plans to address them. All in all, various forms of capacity building are necessary to enhance the compliance of environmental law at regional and national level, also in Europe and Central Asia.</w:t>
      </w:r>
    </w:p>
    <w:p w14:paraId="1AC947EF" w14:textId="77777777" w:rsidR="00E97DE0" w:rsidRPr="00F02A52" w:rsidRDefault="00E97DE0" w:rsidP="00E97DE0">
      <w:pPr>
        <w:rPr>
          <w:lang w:val="en-US"/>
        </w:rPr>
      </w:pPr>
    </w:p>
    <w:p w14:paraId="36D96EB2" w14:textId="77777777" w:rsidR="00E97DE0" w:rsidRPr="00F02A52" w:rsidRDefault="00E97DE0" w:rsidP="001F0516">
      <w:pPr>
        <w:pStyle w:val="Heading4"/>
      </w:pPr>
      <w:bookmarkStart w:id="1779" w:name="_Toc519504790"/>
      <w:r w:rsidRPr="00F02A52">
        <w:lastRenderedPageBreak/>
        <w:t>Environmental rights approaches</w:t>
      </w:r>
      <w:bookmarkEnd w:id="1779"/>
    </w:p>
    <w:p w14:paraId="4E787875" w14:textId="77777777" w:rsidR="00E97DE0" w:rsidRPr="00F02A52" w:rsidRDefault="00E97DE0" w:rsidP="00E97DE0">
      <w:pPr>
        <w:rPr>
          <w:lang w:val="en-US"/>
        </w:rPr>
      </w:pPr>
      <w:r w:rsidRPr="00F02A52">
        <w:rPr>
          <w:lang w:val="en-US"/>
        </w:rPr>
        <w:t xml:space="preserve">Globally and regionally the link between environmental protection and human rights has been increasingly emphasized over recent decades </w:t>
      </w:r>
      <w:r w:rsidRPr="00F02A52">
        <w:rPr>
          <w:lang w:val="en-US"/>
        </w:rPr>
        <w:fldChar w:fldCharType="begin" w:fldLock="1"/>
      </w:r>
      <w:r>
        <w:rPr>
          <w:lang w:val="en-US"/>
        </w:rPr>
        <w:instrText>ADDIN CSL_CITATION { "citationItems" : [ { "id" : "ITEM-1", "itemData" : { "author" : [ { "dropping-particle" : "", "family" : "Boyle", "given" : "Alan", "non-dropping-particle" : "", "parse-names" : false, "suffix" : "" }, { "dropping-particle" : "", "family" : "Anderson", "given" : "M R", "non-dropping-particle" : "", "parse-names" : false, "suffix" : "" } ], "id" : "ITEM-1", "issued" : { "date-parts" : [ [ "1996" ] ] }, "number-of-pages" : "313", "publisher" : "Clarendon", "publisher-place" : "Oxford", "title" : "Human rights approaches to environmental protection", "type" : "book" }, "uris" : [ "http://www.mendeley.com/documents/?uuid=fcd9f8c6-bf34-4d41-bcc6-89ca24ade9a8" ] }, { "id" : "ITEM-2", "itemData" : { "ISBN" : "0816529345", "author" : [ { "dropping-particle" : "", "family" : "Picolotti", "given" : "Romina", "non-dropping-particle" : "", "parse-names" : false, "suffix" : "" }, { "dropping-particle" : "", "family" : "Taillant", "given" : "Jorge Daniel", "non-dropping-particle" : "", "parse-names" : false, "suffix" : "" } ], "id" : "ITEM-2", "issued" : { "date-parts" : [ [ "2003" ] ] }, "number-of-pages" : "264", "publisher" : "University of Arizona Press", "publisher-place" : "Tuscon", "title" : "Linking human rights and the environment", "type" : "book" }, "uris" : [ "http://www.mendeley.com/documents/?uuid=034b4aff-75b7-4ca1-84d5-f4f1999f0010" ] }, { "id" : "ITEM-3", "itemData" : { "ISBN" : "1139498525", "author" : [ { "dropping-particle" : "", "family" : "Anton", "given" : "Donald K", "non-dropping-particle" : "", "parse-names" : false, "suffix" : "" }, { "dropping-particle" : "", "family" : "Shelton", "given" : "Dinah L", "non-dropping-particle" : "", "parse-names" : false, "suffix" : "" } ], "id" : "ITEM-3", "issued" : { "date-parts" : [ [ "2011" ] ] }, "number-of-pages" : "986", "publisher" : "Cambridge University Press", "publisher-place" : "New-York", "title" : "Environmental protection and human rights", "type" : "book" }, "uris" : [ "http://www.mendeley.com/documents/?uuid=db319634-f80b-4dd6-8953-cc308b2d890f" ] } ], "mendeley" : { "formattedCitation" : "(Anton &amp; Shelton, 2011; Boyle &amp; Anderson, 1996; Picolotti &amp; Taillant, 2003)", "plainTextFormattedCitation" : "(Anton &amp; Shelton, 2011; Boyle &amp; Anderson, 1996; Picolotti &amp; Taillant, 2003)", "previouslyFormattedCitation" : "(Anton &amp; Shelton, 2011; Boyle &amp; Anderson, 1996; Picolotti &amp; Taillant, 2003)" }, "properties" : {  }, "schema" : "https://github.com/citation-style-language/schema/raw/master/csl-citation.json" }</w:instrText>
      </w:r>
      <w:r w:rsidRPr="00F02A52">
        <w:rPr>
          <w:lang w:val="en-US"/>
        </w:rPr>
        <w:fldChar w:fldCharType="separate"/>
      </w:r>
      <w:r w:rsidRPr="00F02A52">
        <w:rPr>
          <w:lang w:val="en-US"/>
        </w:rPr>
        <w:t>(Anton &amp; Shelton, 2011; Boyle &amp; Anderson, 1996; Picolotti &amp; Taillant, 2003)</w:t>
      </w:r>
      <w:r w:rsidRPr="00F02A52">
        <w:rPr>
          <w:lang w:val="en-US"/>
        </w:rPr>
        <w:fldChar w:fldCharType="end"/>
      </w:r>
      <w:r w:rsidRPr="00F02A52">
        <w:rPr>
          <w:lang w:val="en-US"/>
        </w:rPr>
        <w:t xml:space="preserve">. When it comes to human rights approaches to protecting human health or the environment, a distinction is commonly made between substantive environmental rights (a right to a healthy environment) and environmental rights, which are procedural in nature </w:t>
      </w:r>
      <w:r w:rsidRPr="00F02A52">
        <w:rPr>
          <w:lang w:val="en-US"/>
        </w:rPr>
        <w:fldChar w:fldCharType="begin" w:fldLock="1"/>
      </w:r>
      <w:r>
        <w:rPr>
          <w:lang w:val="en-US"/>
        </w:rPr>
        <w:instrText>ADDIN CSL_CITATION { "citationItems" : [ { "id" : "ITEM-1", "itemData" : { "author" : [ { "dropping-particle" : "", "family" : "Anderson", "given" : "M R", "non-dropping-particle" : "", "parse-names" : false, "suffix" : "" } ], "container-title" : "Human rights approaches to environmental protection", "editor" : [ { "dropping-particle" : "", "family" : "Boyle", "given" : "", "non-dropping-particle" : "", "parse-names" : false, "suffix" : "" }, { "dropping-particle" : "", "family" : "Anderson", "given" : "", "non-dropping-particle" : "", "parse-names" : false, "suffix" : "" } ], "id" : "ITEM-1", "issued" : { "date-parts" : [ [ "1996" ] ] }, "page" : "1-23", "publisher" : "Clarendon", "publisher-place" : "Oxford", "title" : "Human rights approaches to environmental protection: An overview", "type" : "chapter" }, "uris" : [ "http://www.mendeley.com/documents/?uuid=e1667735-13ca-4118-9d31-c40ba2e8a35a" ] } ], "mendeley" : { "formattedCitation" : "(Anderson, 1996)", "plainTextFormattedCitation" : "(Anderson, 1996)", "previouslyFormattedCitation" : "(Anderson, 1996)" }, "properties" : {  }, "schema" : "https://github.com/citation-style-language/schema/raw/master/csl-citation.json" }</w:instrText>
      </w:r>
      <w:r w:rsidRPr="00F02A52">
        <w:rPr>
          <w:lang w:val="en-US"/>
        </w:rPr>
        <w:fldChar w:fldCharType="separate"/>
      </w:r>
      <w:r w:rsidRPr="00F02A52">
        <w:rPr>
          <w:lang w:val="en-US"/>
        </w:rPr>
        <w:t>(Anderson, 1996)</w:t>
      </w:r>
      <w:r w:rsidRPr="00F02A52">
        <w:rPr>
          <w:lang w:val="en-US"/>
        </w:rPr>
        <w:fldChar w:fldCharType="end"/>
      </w:r>
      <w:r w:rsidRPr="00F02A52">
        <w:rPr>
          <w:lang w:val="en-US"/>
        </w:rPr>
        <w:t xml:space="preserve">. The most prominent example of the latter is the Aarhus Convention from 1998: Convention on Access to Information, Public Participation in Decision-making and Access to Justice in Environmental Matters. Within Europe and Central Asia, the European Court of Human Rights in Strasbourg has in particular been developing the link between human rights and environmental performance under the Convention for the Protection of Human Rights and Fundamental Freedoms from 1950. A number of court cases, above all linking poor environmental performance by state authorities to human well-being and health aspects, have taken place over recent years with the Lopez Ostra case in 1994 as a starting point </w:t>
      </w:r>
      <w:r w:rsidRPr="00F02A52">
        <w:rPr>
          <w:lang w:val="en-US"/>
        </w:rPr>
        <w:fldChar w:fldCharType="begin" w:fldLock="1"/>
      </w:r>
      <w:r>
        <w:rPr>
          <w:lang w:val="en-US"/>
        </w:rPr>
        <w:instrText>ADDIN CSL_CITATION { "citationItems" : [ { "id" : "ITEM-1", "itemData" : { "author" : [ { "dropping-particle" : "", "family" : "Turgut", "given" : "N\u00fckhet Y\u0131lmaz", "non-dropping-particle" : "", "parse-names" : false, "suffix" : "" } ], "container-title" : "Ankara Law Review", "id" : "ITEM-1", "issue" : "1", "issued" : { "date-parts" : [ [ "2007" ] ] }, "page" : "1-24", "title" : "The European Court of Human Rights and the right to the environment", "type" : "article-journal", "volume" : "5" }, "uris" : [ "http://www.mendeley.com/documents/?uuid=9a4c9b6e-db54-40da-a49e-1788e1422675" ] }, { "id" : "ITEM-2", "itemData" : { "ISBN" : "9780199654673", "abstract" : "This chapter discusses relative normativity, which concerns the nature, structure, and content of the international legal system. Relative normativity involves issues of hierarchy and implicates the rules of recognition by which law is distinguished from norms that are not legally binding. The chapter considers debates on the existence, content, and impact of superior or peremptory norms that override other norms and bind all States; conflicts emerging from the expansion or \u2018fragmentation\u2019 of international law into many new subject areas; and the adoption of soft law by States and international institutions.", "author" : [ { "dropping-particle" : "", "family" : "Shelton", "given" : "Dinah", "non-dropping-particle" : "", "parse-names" : false, "suffix" : "" } ], "chapter-number" : "6", "container-title" : "International Law", "edition" : "4th", "editor" : [ { "dropping-particle" : "", "family" : "Evans", "given" : "Malcolm", "non-dropping-particle" : "", "parse-names" : false, "suffix" : "" } ], "id" : "ITEM-2", "issued" : { "date-parts" : [ [ "2014" ] ] }, "note" : "NULL", "page" : "137-165", "publisher" : "Oxford University Press", "title" : "International Law and 'Relative Normativity'", "type" : "chapter" }, "uris" : [ "http://www.mendeley.com/documents/?uuid=0c705a20-c860-3ae2-9869-3558dc57ba4d" ] } ], "mendeley" : { "formattedCitation" : "(Shelton, 2014; Turgut, 2007)", "plainTextFormattedCitation" : "(Shelton, 2014; Turgut, 2007)", "previouslyFormattedCitation" : "(Shelton, 2014; Turgut, 2007)" }, "properties" : {  }, "schema" : "https://github.com/citation-style-language/schema/raw/master/csl-citation.json" }</w:instrText>
      </w:r>
      <w:r w:rsidRPr="00F02A52">
        <w:rPr>
          <w:lang w:val="en-US"/>
        </w:rPr>
        <w:fldChar w:fldCharType="separate"/>
      </w:r>
      <w:r w:rsidRPr="00F02A52">
        <w:rPr>
          <w:lang w:val="en-US"/>
        </w:rPr>
        <w:t>(Shelton, 2014; Turgut, 2007)</w:t>
      </w:r>
      <w:r w:rsidRPr="00F02A52">
        <w:rPr>
          <w:lang w:val="en-US"/>
        </w:rPr>
        <w:fldChar w:fldCharType="end"/>
      </w:r>
      <w:r w:rsidRPr="00F02A52">
        <w:rPr>
          <w:lang w:val="en-US"/>
        </w:rPr>
        <w:t>. Hence, the relevant instruments are global and regional human rights conventions with their protocols, which emphasize basic rights such as the right to health, property, equality, and respect for private and family life as well as binding multilateral environmental agreements. The latter often include participatory and benefit-sharing mechanisms, indicating participation in environmental decision</w:t>
      </w:r>
      <w:r>
        <w:rPr>
          <w:lang w:val="en-US"/>
        </w:rPr>
        <w:t>-</w:t>
      </w:r>
      <w:r w:rsidRPr="00F02A52">
        <w:rPr>
          <w:lang w:val="en-US"/>
        </w:rPr>
        <w:t xml:space="preserve">making as more or less a moral imperative (e.g., the Aarhus Convention, Convention on Biological Diversity, the Forest principles). Such environmental rights have thus become important policy instruments to legitimize both the procedures and outcome of environmental policy processes </w:t>
      </w:r>
      <w:r w:rsidRPr="00F02A52">
        <w:rPr>
          <w:lang w:val="en-US"/>
        </w:rPr>
        <w:fldChar w:fldCharType="begin" w:fldLock="1"/>
      </w:r>
      <w:r>
        <w:rPr>
          <w:lang w:val="en-US"/>
        </w:rPr>
        <w:instrText>ADDIN CSL_CITATION { "citationItems" : [ { "id" : "ITEM-1", "itemData" : { "abstract" : "Forests provide us with important ecosystem services, such as climate regulation and the protection of soil and water resourc- es. Still, it has proven difficult to protect the world\u2019s forests through intergovernmental agreements. As an alternative to such agreements, forest certification schemes were introduced in the 1990s to establish principles for responsible forestry. The frontrunner scheme, the Forest Stewardship Council (FSC), has received significant scholarly attention since it grants equal in- fluence to environmental, economic and social interests, while excluding public agencies. This decision-making structure has made scholars argue that the FSC constitutes a legitimate and effective private governance arrangement. However, in Sweden, a country often described as a role mod- el in forest certification, the FSC has received critique for failing to obtain legitimate processes and results, and recently three of five environmental groups have chosen to exit the Swedish FSC organization. This thesis therefore provides a critical as- sessment of the legitimacy and the results of forest certification in Sweden. It identifies a number of factors, which today chal- lenge the legitimacy of forest certification, and shows that the environmental impacts of forest certification remain uncertain. Department", "author" : [ { "dropping-particle" : "", "family" : "Johansson", "given" : "Johanna", "non-dropping-particle" : "", "parse-names" : false, "suffix" : "" } ], "id" : "ITEM-1", "issued" : { "date-parts" : [ [ "2013" ] ] }, "number-of-pages" : "81", "publisher" : "Department of Political Science, Ume\u00e5 University", "title" : "Constructing and contesting the legitimacy of private forest governance: The case of forest certification in Sweden", "type" : "thesis" }, "uris" : [ "http://www.mendeley.com/documents/?uuid=d74e521f-9cc0-3343-8fae-10b7b6061ac5" ] } ], "mendeley" : { "formattedCitation" : "(Johansson, 2013)", "plainTextFormattedCitation" : "(Johansson, 2013)", "previouslyFormattedCitation" : "(Johansson, 2013)" }, "properties" : {  }, "schema" : "https://github.com/citation-style-language/schema/raw/master/csl-citation.json" }</w:instrText>
      </w:r>
      <w:r w:rsidRPr="00F02A52">
        <w:rPr>
          <w:lang w:val="en-US"/>
        </w:rPr>
        <w:fldChar w:fldCharType="separate"/>
      </w:r>
      <w:r w:rsidRPr="00F02A52">
        <w:rPr>
          <w:lang w:val="en-US"/>
        </w:rPr>
        <w:t>(Johansson, 2013)</w:t>
      </w:r>
      <w:r w:rsidRPr="00F02A52">
        <w:rPr>
          <w:lang w:val="en-US"/>
        </w:rPr>
        <w:fldChar w:fldCharType="end"/>
      </w:r>
      <w:r w:rsidRPr="00F02A52">
        <w:rPr>
          <w:lang w:val="en-US"/>
        </w:rPr>
        <w:t xml:space="preserve">. </w:t>
      </w:r>
    </w:p>
    <w:p w14:paraId="7EB1F984" w14:textId="528F0509" w:rsidR="00E97DE0" w:rsidRPr="00F02A52" w:rsidRDefault="00E97DE0" w:rsidP="00E97DE0">
      <w:pPr>
        <w:rPr>
          <w:lang w:val="en-US"/>
        </w:rPr>
      </w:pPr>
      <w:r w:rsidRPr="00F02A52">
        <w:rPr>
          <w:lang w:val="en-US"/>
        </w:rPr>
        <w:t xml:space="preserve">In assessing the effectiveness of the human rights approach to environmental protection, it has been suggested that the approach is individualistic and anthropocentric, steeped in Western philosophy and does not adequately address the intrinsic value of the environment and ecosystems </w:t>
      </w:r>
      <w:r w:rsidRPr="00F02A52">
        <w:rPr>
          <w:lang w:val="en-US"/>
        </w:rPr>
        <w:fldChar w:fldCharType="begin" w:fldLock="1"/>
      </w:r>
      <w:r>
        <w:rPr>
          <w:lang w:val="en-US"/>
        </w:rPr>
        <w:instrText>ADDIN CSL_CITATION { "citationItems" : [ { "id" : "ITEM-1", "itemData" : { "author" : [ { "dropping-particle" : "", "family" : "Grear", "given" : "Anna", "non-dropping-particle" : "", "parse-names" : false, "suffix" : "" } ], "container-title" : "Journal of Human Rights and the Environment", "id" : "ITEM-1", "issue" : "1", "issued" : { "date-parts" : [ [ "2011" ] ] }, "page" : "23-44", "title" : "The vulnerable living order: human rights and the environment in a critical and philosophical perspective", "type" : "article-journal", "volume" : "2" }, "uris" : [ "http://www.mendeley.com/documents/?uuid=14e4767b-3df6-3205-a967-7ddb95cd2744" ] }, { "id" : "ITEM-2", "itemData" : { "DOI" : "10.4337/jhre.2010.01.01", "author" : [ { "dropping-particle" : "", "family" : "Gearty", "given" : "Conor", "non-dropping-particle" : "", "parse-names" : false, "suffix" : "" } ], "container-title" : "Journal of Human Rights and the Environment", "id" : "ITEM-2", "issue" : "1", "issued" : { "date-parts" : [ [ "2010", "3", "1" ] ] }, "page" : "7-22", "publisher" : "Edward Elgar Publishing Ltd", "title" : "Do human rights help or hinder environmental protection?", "type" : "article-journal", "volume" : "1" }, "uris" : [ "http://www.mendeley.com/documents/?uuid=d765566e-b213-378d-9866-f3c6ce536358" ] } ], "mendeley" : { "formattedCitation" : "(Gearty, 2010; Grear, 2011)", "plainTextFormattedCitation" : "(Gearty, 2010; Grear, 2011)", "previouslyFormattedCitation" : "(Gearty, 2010; Grear, 2011)" }, "properties" : {  }, "schema" : "https://github.com/citation-style-language/schema/raw/master/csl-citation.json" }</w:instrText>
      </w:r>
      <w:r w:rsidRPr="00F02A52">
        <w:rPr>
          <w:lang w:val="en-US"/>
        </w:rPr>
        <w:fldChar w:fldCharType="separate"/>
      </w:r>
      <w:r w:rsidRPr="00F02A52">
        <w:rPr>
          <w:lang w:val="en-US"/>
        </w:rPr>
        <w:t>(Gearty, 2010; Grear, 2011)</w:t>
      </w:r>
      <w:r w:rsidRPr="00F02A52">
        <w:rPr>
          <w:lang w:val="en-US"/>
        </w:rPr>
        <w:fldChar w:fldCharType="end"/>
      </w:r>
      <w:r w:rsidRPr="00F02A52">
        <w:rPr>
          <w:lang w:val="en-US"/>
        </w:rPr>
        <w:t xml:space="preserve">. The concept of participation and its practice has also been subject to significant critique </w:t>
      </w:r>
      <w:r w:rsidRPr="00F02A52">
        <w:rPr>
          <w:lang w:val="en-US"/>
        </w:rPr>
        <w:fldChar w:fldCharType="begin" w:fldLock="1"/>
      </w:r>
      <w:r>
        <w:rPr>
          <w:lang w:val="en-US"/>
        </w:rPr>
        <w:instrText>ADDIN CSL_CITATION { "citationItems" : [ { "id" : "ITEM-1", "itemData" : { "DOI" : "10.1111/j.1540-6210.2012.02544.x", "ISSN" : "00333352", "author" : [ { "dropping-particle" : "", "family" : "Nabatchi", "given" : "Tina", "non-dropping-particle" : "", "parse-names" : false, "suffix" : "" } ], "container-title" : "Public Administration Review", "id" : "ITEM-1", "issue" : "5", "issued" : { "date-parts" : [ [ "2012", "9" ] ] }, "page" : "699-708", "title" : "Putting the \u201cPublic\u201d Back in Public Values Research: Designing Participation to Identify and Respond to Values", "type" : "article-journal", "volume" : "72" }, "uris" : [ "http://www.mendeley.com/documents/?uuid=8a7df784-b100-437c-ab28-daa539a3364d" ] }, { "id" : "ITEM-2", "itemData" : { "DOI" : "10.1002/crq.21142", "ISSN" : "15365581", "author" : [ { "dropping-particle" : "", "family" : "Nabatchi", "given" : "Tina", "non-dropping-particle" : "", "parse-names" : false, "suffix" : "" }, { "dropping-particle" : "", "family" : "Ertinger", "given" : "Emma", "non-dropping-particle" : "", "parse-names" : false, "suffix" : "" }, { "dropping-particle" : "", "family" : "Leighninger", "given" : "Matt", "non-dropping-particle" : "", "parse-names" : false, "suffix" : "" } ], "container-title" : "Conflict Resolution Quarterly", "id" : "ITEM-2", "issue" : "S1", "issued" : { "date-parts" : [ [ "2015", "12" ] ] }, "page" : "35-44", "publisher" : "Wiley Periodicals, Inc.", "title" : "The Future of Public Participation: Better Design, Better Laws, Better Systems", "type" : "article-journal", "volume" : "33" }, "uris" : [ "http://www.mendeley.com/documents/?uuid=efd02130-7f74-4d57-8006-85b80eed312a" ] }, { "id" : "ITEM-3", "itemData" : { "DOI" : "10.1002/9781119154815", "ISBN" : "9781119154815", "editor" : [ { "dropping-particle" : "", "family" : "Nabatchi", "given" : "Tina", "non-dropping-particle" : "", "parse-names" : false, "suffix" : "" }, { "dropping-particle" : "", "family" : "Leighninger", "given" : "Matt", "non-dropping-particle" : "", "parse-names" : false, "suffix" : "" } ], "id" : "ITEM-3", "issued" : { "date-parts" : [ [ "2015", "5", "14" ] ] }, "publisher" : "John Wiley &amp; Sons, Inc.", "publisher-place" : "Hoboken, NJ, USA", "title" : "Public Participation for 21st Century Democracy", "type" : "book" }, "uris" : [ "http://www.mendeley.com/documents/?uuid=87e6eee6-7ba4-4f3a-9a07-b41c57c63788" ] } ], "mendeley" : { "formattedCitation" : "(Nabatchi, 2012; Nabatchi, Ertinger, &amp; Leighninger, 2015; Nabatchi &amp; Leighninger, 2015)", "plainTextFormattedCitation" : "(Nabatchi, 2012; Nabatchi, Ertinger, &amp; Leighninger, 2015; Nabatchi &amp; Leighninger, 2015)", "previouslyFormattedCitation" : "(Nabatchi, 2012; Nabatchi, Ertinger, &amp; Leighninger, 2015; Nabatchi &amp; Leighninger, 2015)" }, "properties" : {  }, "schema" : "https://github.com/citation-style-language/schema/raw/master/csl-citation.json" }</w:instrText>
      </w:r>
      <w:r w:rsidRPr="00F02A52">
        <w:rPr>
          <w:lang w:val="en-US"/>
        </w:rPr>
        <w:fldChar w:fldCharType="separate"/>
      </w:r>
      <w:r w:rsidRPr="00F02A52">
        <w:rPr>
          <w:lang w:val="en-US"/>
        </w:rPr>
        <w:t>(Nabatchi, 2012; Nabatchi</w:t>
      </w:r>
      <w:r w:rsidR="00F614CA">
        <w:rPr>
          <w:i/>
          <w:lang w:val="en-US"/>
        </w:rPr>
        <w:t xml:space="preserve"> et al.</w:t>
      </w:r>
      <w:r w:rsidRPr="00F02A52">
        <w:rPr>
          <w:lang w:val="en-US"/>
        </w:rPr>
        <w:t>, 2015; Nabatchi &amp; Leighninger, 2015)</w:t>
      </w:r>
      <w:r w:rsidRPr="00F02A52">
        <w:rPr>
          <w:lang w:val="en-US"/>
        </w:rPr>
        <w:fldChar w:fldCharType="end"/>
      </w:r>
      <w:r w:rsidRPr="00F02A52">
        <w:rPr>
          <w:lang w:val="en-US"/>
        </w:rPr>
        <w:t xml:space="preserve">; participation is often applied with the intent to increase efficiency or support governmental reform and implementation and not as a component of environmental rights </w:t>
      </w:r>
      <w:r w:rsidRPr="00F02A52">
        <w:rPr>
          <w:lang w:val="en-US"/>
        </w:rPr>
        <w:fldChar w:fldCharType="begin" w:fldLock="1"/>
      </w:r>
      <w:r>
        <w:rPr>
          <w:lang w:val="en-US"/>
        </w:rPr>
        <w:instrText>ADDIN CSL_CITATION { "citationItems" : [ { "id" : "ITEM-1", "itemData" : { "DOI" : "10.1080/15239081003719219", "ISBN" : "1523-908X", "ISSN" : "1523-908X", "abstract" : "Neither Norway nor Sweden has fulfilled international commitments to the principles of direct public involvement in nature conservation, which involve (we believe) the state adopting an \u2018enabling\u2019 role, mobilizing governance resources to support decentralized decision-making while retaining powers to intervene when necess- ary to defend important minority interests or support international objectives. We analyse four attempts to establish nature conservation areas with substantial levels of direct public involvement in the two countries and argue that in each case, flaws in the setting of the areas\u2019 boundaries, the framework for participation and conflict resolution mechanisms have undermined public involvement. Hence, there is a need to design more effective, enabling rules to encourage local actor involvement in nature conservation and resolve any political issues that arise as a consequence of such involvement, before the international commitments can be fulfilled", "author" : [ { "dropping-particle" : "", "family" : "Hovik", "given" : "Sissel", "non-dropping-particle" : "", "parse-names" : false, "suffix" : "" }, { "dropping-particle" : "", "family" : "Sandstr\u00f6m", "given" : "Camilla", "non-dropping-particle" : "", "parse-names" : false, "suffix" : "" }, { "dropping-particle" : "", "family" : "Zachrisson", "given" : "Anna", "non-dropping-particle" : "", "parse-names" : false, "suffix" : "" } ], "container-title" : "Journal of Environmental Policy &amp; Planning", "id" : "ITEM-1", "issue" : "2", "issued" : { "date-parts" : [ [ "2010" ] ] }, "page" : "159-177", "title" : "Management of Protected Areas in Norway and Sweden: Challenges in Combining Central Governance and Local Participation", "type" : "article-journal", "volume" : "12" }, "uris" : [ "http://www.mendeley.com/documents/?uuid=9956c186-20f9-4139-916b-25cd0711522c" ] }, { "id" : "ITEM-2", "itemData" : { "DOI" : "10.1080/09644016.2012.737255", "author" : [ { "dropping-particle" : "", "family" : "Reimerson", "given" : "Elsa", "non-dropping-particle" : "", "parse-names" : false, "suffix" : "" } ], "container-title" : "Environmental Politics", "id" : "ITEM-2", "issue" : "6", "issued" : { "date-parts" : [ [ "2013", "11" ] ] }, "page" : "992-1009", "title" : "Between nature and culture: exploring space for indigenous agency in the Convention on Biological Diversity", "type" : "article-journal", "volume" : "22" }, "uris" : [ "http://www.mendeley.com/documents/?uuid=ff8c50e1-4109-3275-a2e8-2b8816e72781" ] } ], "mendeley" : { "formattedCitation" : "(Hovik, Sandstr\u00f6m, &amp; Zachrisson, 2010; Reimerson, 2013)", "plainTextFormattedCitation" : "(Hovik, Sandstr\u00f6m, &amp; Zachrisson, 2010; Reimerson, 2013)", "previouslyFormattedCitation" : "(Hovik, Sandstr\u00f6m, &amp; Zachrisson, 2010; Reimerson, 2013)" }, "properties" : {  }, "schema" : "https://github.com/citation-style-language/schema/raw/master/csl-citation.json" }</w:instrText>
      </w:r>
      <w:r w:rsidRPr="00F02A52">
        <w:rPr>
          <w:lang w:val="en-US"/>
        </w:rPr>
        <w:fldChar w:fldCharType="separate"/>
      </w:r>
      <w:r w:rsidRPr="00F02A52">
        <w:rPr>
          <w:lang w:val="en-US"/>
        </w:rPr>
        <w:t>(Hovik</w:t>
      </w:r>
      <w:r w:rsidR="00F614CA">
        <w:rPr>
          <w:i/>
          <w:lang w:val="en-US"/>
        </w:rPr>
        <w:t xml:space="preserve"> et al.</w:t>
      </w:r>
      <w:r w:rsidRPr="00F02A52">
        <w:rPr>
          <w:lang w:val="en-US"/>
        </w:rPr>
        <w:t>, 2010; Reimerson, 2013)</w:t>
      </w:r>
      <w:r w:rsidRPr="00F02A52">
        <w:rPr>
          <w:lang w:val="en-US"/>
        </w:rPr>
        <w:fldChar w:fldCharType="end"/>
      </w:r>
      <w:r w:rsidRPr="00F02A52">
        <w:rPr>
          <w:lang w:val="en-US"/>
        </w:rPr>
        <w:t xml:space="preserve">. Ever since the link between human rights and environmental protection was recognized in the 1972 Stockholm Declaration, three main options to further the interaction between human rights and environmental policies have been discussed. The first option would, based on human rights laws, include for example a right to a clean environment. The second option would be to leverage environmental laws, for better protection of human rights. The third option would be to fuse environmental law and human rights </w:t>
      </w:r>
      <w:r w:rsidRPr="00F02A52">
        <w:rPr>
          <w:lang w:val="en-US"/>
        </w:rPr>
        <w:fldChar w:fldCharType="begin" w:fldLock="1"/>
      </w:r>
      <w:r>
        <w:rPr>
          <w:lang w:val="en-US"/>
        </w:rPr>
        <w:instrText>ADDIN CSL_CITATION { "citationItems" : [ { "id" : "ITEM-1", "itemData" : { "author" : [ { "dropping-particle" : "", "family" : "UNEP", "given" : "", "non-dropping-particle" : "", "parse-names" : false, "suffix" : "" } ], "id" : "ITEM-1", "issued" : { "date-parts" : [ [ "2012" ] ] }, "publisher" : "United Nations Environment Programme", "title" : "Human Rights and the Environment Rio+20: Joint Report OHCHR and UNEP", "type" : "report" }, "uris" : [ "http://www.mendeley.com/documents/?uuid=703bdb5e-1173-3a85-9f77-801e0a88f453" ] } ], "mendeley" : { "formattedCitation" : "(UNEP, 2012)", "plainTextFormattedCitation" : "(UNEP, 2012)", "previouslyFormattedCitation" : "(UNEP, 2012)" }, "properties" : {  }, "schema" : "https://github.com/citation-style-language/schema/raw/master/csl-citation.json" }</w:instrText>
      </w:r>
      <w:r w:rsidRPr="00F02A52">
        <w:rPr>
          <w:lang w:val="en-US"/>
        </w:rPr>
        <w:fldChar w:fldCharType="separate"/>
      </w:r>
      <w:r w:rsidRPr="00F02A52">
        <w:rPr>
          <w:lang w:val="en-US"/>
        </w:rPr>
        <w:t>(UNEP, 2012)</w:t>
      </w:r>
      <w:r w:rsidRPr="00F02A52">
        <w:rPr>
          <w:lang w:val="en-US"/>
        </w:rPr>
        <w:fldChar w:fldCharType="end"/>
      </w:r>
      <w:r w:rsidRPr="00F02A52">
        <w:rPr>
          <w:lang w:val="en-US"/>
        </w:rPr>
        <w:t xml:space="preserve">. The recently adopted Sustainable Development Goals seem to be moving in this third direction and the implications are currently being debated among social science scholars </w:t>
      </w:r>
      <w:r w:rsidRPr="00F02A52">
        <w:rPr>
          <w:lang w:val="en-US"/>
        </w:rPr>
        <w:fldChar w:fldCharType="begin" w:fldLock="1"/>
      </w:r>
      <w:r>
        <w:rPr>
          <w:lang w:val="en-US"/>
        </w:rPr>
        <w:instrText>ADDIN CSL_CITATION { "citationItems" : [ { "id" : "ITEM-1", "itemData" : { "DOI" : "10.15171/ijhpm.2016.29", "PMID" : "27285518", "abstract" : "Our commentary on Forman et al paper explores their thesis that right to health language can frame global health policy responses. We examined human rights discourse in the outcome documents from three 2015 United Nations (UN) summits and found rights-related terms are used in all three. However, a deeper examination of the discourse finds the documents do not convey the obligations and entitlements of human rights and international human rights law. The documents contain little that can be used to empower the participation of those already left behind and to hold States and the private sector to account for their human rights duties. This is especially worrying in a neoliberal era.", "author" : [ { "dropping-particle" : "", "family" : "Williams", "given" : "Carmel", "non-dropping-particle" : "", "parse-names" : false, "suffix" : "" }, { "dropping-particle" : "", "family" : "Blaiklock", "given" : "Alison", "non-dropping-particle" : "", "parse-names" : false, "suffix" : "" } ], "container-title" : "International journal of health policy and management", "id" : "ITEM-1", "issue" : "6", "issued" : { "date-parts" : [ [ "2016", "3", "5" ] ] }, "page" : "387-90", "publisher" : "Kerman University of Medical Sciences", "title" : "Human Rights Discourse in the Sustainable Development Agenda Avoids Obligations and Entitlements Comment on \"Rights Language in the Sustainable Development Agenda: Has Right to Health Discourse and Norms Shaped Health Goals?\".", "type" : "article-journal", "volume" : "5" }, "uris" : [ "http://www.mendeley.com/documents/?uuid=ec617bf0-df18-303f-bffc-4d91de356f2c" ] } ], "mendeley" : { "formattedCitation" : "(C. Williams &amp; Blaiklock, 2016)", "plainTextFormattedCitation" : "(C. Williams &amp; Blaiklock, 2016)", "previouslyFormattedCitation" : "(C. Williams &amp; Blaiklock, 2016)" }, "properties" : {  }, "schema" : "https://github.com/citation-style-language/schema/raw/master/csl-citation.json" }</w:instrText>
      </w:r>
      <w:r w:rsidRPr="00F02A52">
        <w:rPr>
          <w:lang w:val="en-US"/>
        </w:rPr>
        <w:fldChar w:fldCharType="separate"/>
      </w:r>
      <w:r w:rsidRPr="00F02A52">
        <w:rPr>
          <w:lang w:val="en-US"/>
        </w:rPr>
        <w:t>(Williams &amp; Blaiklock, 2016)</w:t>
      </w:r>
      <w:r w:rsidRPr="00F02A52">
        <w:rPr>
          <w:lang w:val="en-US"/>
        </w:rPr>
        <w:fldChar w:fldCharType="end"/>
      </w:r>
      <w:r w:rsidRPr="00F02A52">
        <w:rPr>
          <w:lang w:val="en-US"/>
        </w:rPr>
        <w:t>.</w:t>
      </w:r>
    </w:p>
    <w:p w14:paraId="0CBE3511" w14:textId="49D22BDC" w:rsidR="00E97DE0" w:rsidRPr="00F02A52" w:rsidRDefault="00E97DE0" w:rsidP="00E97DE0">
      <w:pPr>
        <w:rPr>
          <w:lang w:val="en-US"/>
        </w:rPr>
      </w:pPr>
      <w:r w:rsidRPr="00F02A52">
        <w:rPr>
          <w:lang w:val="en-US"/>
        </w:rPr>
        <w:t xml:space="preserve">In sum, these human rights approaches provide an alternative means to environmental and health protection for individuals where domestic environmental regulation fails to take biodiversity and </w:t>
      </w:r>
      <w:r>
        <w:rPr>
          <w:lang w:val="en-US"/>
        </w:rPr>
        <w:t xml:space="preserve">nature’s contributions to people, </w:t>
      </w:r>
      <w:r w:rsidRPr="00F02A52">
        <w:rPr>
          <w:lang w:val="en-US"/>
        </w:rPr>
        <w:t>as well as good quality of life</w:t>
      </w:r>
      <w:r>
        <w:rPr>
          <w:lang w:val="en-US"/>
        </w:rPr>
        <w:t>,</w:t>
      </w:r>
      <w:r w:rsidRPr="00F02A52">
        <w:rPr>
          <w:lang w:val="en-US"/>
        </w:rPr>
        <w:t xml:space="preserve"> into consideration. This is also relevant in Europe and Central Asia, where the European Court of Human Rights in Strasbourg has substantiated such approaches through case law. Moreover, this rights-based approach, with its focus on participation and power relations and rights claimed by citizens, has the potential to contribute to social action among indigenous peoples and local communities. The approach centres around principles such as equality, environmental justice and the identification of how, why and to what extent certain individuals or groups may be marginalized in formal and informal processes and actions </w:t>
      </w:r>
      <w:r w:rsidRPr="00F02A52">
        <w:rPr>
          <w:lang w:val="en-US"/>
        </w:rPr>
        <w:fldChar w:fldCharType="begin" w:fldLock="1"/>
      </w:r>
      <w:r>
        <w:rPr>
          <w:lang w:val="en-US"/>
        </w:rPr>
        <w:instrText>ADDIN CSL_CITATION { "citationItems" : [ { "id" : "ITEM-1", "itemData" : { "DOI" : "10.4337/jhre.2016.02.01", "author" : [ { "dropping-particle" : "", "family" : "Dehm", "given" : "Julia", "non-dropping-particle" : "", "parse-names" : false, "suffix" : "" } ], "container-title" : "Journal of Human Rights and the Environment", "id" : "ITEM-1", "issue" : "2", "issued" : { "date-parts" : [ [ "2016", "9", "1" ] ] }, "page" : "170-217", "publisher" : "Edward Elgar Publishing Ltd", "title" : "Indigenous peoples and REDD+ safeguards: rights as resistance or as disciplinary inclusion in the green economy?", "type" : "article-journal", "volume" : "7" }, "uris" : [ "http://www.mendeley.com/documents/?uuid=d27775a0-3197-3b6c-b638-6a05aea0253b" ] } ], "mendeley" : { "formattedCitation" : "(Dehm, 2016)", "plainTextFormattedCitation" : "(Dehm, 2016)", "previouslyFormattedCitation" : "(Dehm, 2016)" }, "properties" : {  }, "schema" : "https://github.com/citation-style-language/schema/raw/master/csl-citation.json" }</w:instrText>
      </w:r>
      <w:r w:rsidRPr="00F02A52">
        <w:rPr>
          <w:lang w:val="en-US"/>
        </w:rPr>
        <w:fldChar w:fldCharType="separate"/>
      </w:r>
      <w:r w:rsidRPr="00F02A52">
        <w:rPr>
          <w:lang w:val="en-US"/>
        </w:rPr>
        <w:t>(Dehm, 2016)</w:t>
      </w:r>
      <w:r w:rsidRPr="00F02A52">
        <w:rPr>
          <w:lang w:val="en-US"/>
        </w:rPr>
        <w:fldChar w:fldCharType="end"/>
      </w:r>
      <w:r w:rsidRPr="00F02A52">
        <w:rPr>
          <w:lang w:val="en-US"/>
        </w:rPr>
        <w:t xml:space="preserve">. The literature does, however, emphasize the complex trade-offs that exist between human well-being and biodiversity conservation goals </w:t>
      </w:r>
      <w:r w:rsidRPr="00F02A52">
        <w:rPr>
          <w:lang w:val="en-US"/>
        </w:rPr>
        <w:fldChar w:fldCharType="begin" w:fldLock="1"/>
      </w:r>
      <w:r>
        <w:rPr>
          <w:lang w:val="en-US"/>
        </w:rPr>
        <w:instrText>ADDIN CSL_CITATION { "citationItems" : [ { "id" : "ITEM-1", "itemData" : { "DOI" : "10.1016/j.biocon.2010.04.038",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u2019Connor", "given" : "Sheila", "non-dropping-particle" : "", "parse-names" : false, "suffix" : "" } ], "container-title" : "Biological Conservation", "id" : "ITEM-1", "issue" : "3", "issued" : { "date-parts" : [ [ "2011", "3" ] ] }, "page" : "966-972", "publisher" : "Elsevier BV", "title" : "Hard choices: Making trade-offs between biodiversity conservation and human well-being", "type" : "article-journal", "volume" : "144" }, "uris" : [ "http://www.mendeley.com/documents/?uuid=2b6ae9f4-b099-3cc7-baea-4e13284b5de4" ] } ], "mendeley" : { "formattedCitation" : "(McShane et al., 2011)", "plainTextFormattedCitation" : "(McShane et al., 2011)", "previouslyFormattedCitation" : "(McShane et al., 2011)" }, "properties" : {  }, "schema" : "https://github.com/citation-style-language/schema/raw/master/csl-citation.json" }</w:instrText>
      </w:r>
      <w:r w:rsidRPr="00F02A52">
        <w:rPr>
          <w:lang w:val="en-US"/>
        </w:rPr>
        <w:fldChar w:fldCharType="separate"/>
      </w:r>
      <w:r w:rsidRPr="00F02A52">
        <w:rPr>
          <w:lang w:val="en-US"/>
        </w:rPr>
        <w:t xml:space="preserve">(McShane </w:t>
      </w:r>
      <w:r w:rsidR="009E3418" w:rsidRPr="009E3418">
        <w:rPr>
          <w:i/>
          <w:lang w:val="en-US"/>
        </w:rPr>
        <w:t>et al.</w:t>
      </w:r>
      <w:r w:rsidRPr="00F02A52">
        <w:rPr>
          <w:lang w:val="en-US"/>
        </w:rPr>
        <w:t>, 2011)</w:t>
      </w:r>
      <w:r w:rsidRPr="00F02A52">
        <w:rPr>
          <w:lang w:val="en-US"/>
        </w:rPr>
        <w:fldChar w:fldCharType="end"/>
      </w:r>
      <w:r w:rsidRPr="00F02A52">
        <w:rPr>
          <w:lang w:val="en-US"/>
        </w:rPr>
        <w:t xml:space="preserve">. </w:t>
      </w:r>
    </w:p>
    <w:p w14:paraId="7806873E" w14:textId="77777777" w:rsidR="00E97DE0" w:rsidRPr="00F02A52" w:rsidRDefault="00E97DE0" w:rsidP="00E97DE0">
      <w:pPr>
        <w:rPr>
          <w:lang w:val="en-US"/>
        </w:rPr>
      </w:pPr>
    </w:p>
    <w:p w14:paraId="2D7F4CF6" w14:textId="77777777" w:rsidR="00E97DE0" w:rsidRPr="00F02A52" w:rsidRDefault="00E97DE0" w:rsidP="001F0516">
      <w:pPr>
        <w:pStyle w:val="Heading4"/>
      </w:pPr>
      <w:bookmarkStart w:id="1780" w:name="_Toc519504791"/>
      <w:r w:rsidRPr="00F02A52">
        <w:t>International standards on indigenous peoples and local communities</w:t>
      </w:r>
      <w:bookmarkEnd w:id="1780"/>
    </w:p>
    <w:p w14:paraId="07B84187" w14:textId="77777777" w:rsidR="00E97DE0" w:rsidRPr="00F02A52" w:rsidRDefault="00E97DE0" w:rsidP="00E97DE0">
      <w:pPr>
        <w:rPr>
          <w:lang w:val="en-US"/>
        </w:rPr>
      </w:pPr>
      <w:r w:rsidRPr="00F02A52">
        <w:rPr>
          <w:lang w:val="en-US"/>
        </w:rPr>
        <w:t xml:space="preserve">Over the last two to three decades the rights of indigenous peoples have been increasingly acknowledged and strengthened within the international legal system </w:t>
      </w:r>
      <w:r w:rsidRPr="00F02A52">
        <w:rPr>
          <w:lang w:val="en-US"/>
        </w:rPr>
        <w:fldChar w:fldCharType="begin" w:fldLock="1"/>
      </w:r>
      <w:r>
        <w:rPr>
          <w:lang w:val="en-US"/>
        </w:rPr>
        <w:instrText>ADDIN CSL_CITATION { "citationItems" : [ { "id" : "ITEM-1", "itemData" : { "ISBN" : "0191083968", "author" : [ { "dropping-particle" : "", "family" : "\u00c5hr\u00e9n", "given" : "Mattias", "non-dropping-particle" : "", "parse-names" : false, "suffix" : "" } ], "id" : "ITEM-1", "issued" : { "date-parts" : [ [ "2016" ] ] }, "number-of-pages" : "264", "publisher" : "Oxford University Press", "publisher-place" : "Oxford", "title" : "Indigenous Peoples' Status in the International Legal System", "type" : "book" }, "uris" : [ "http://www.mendeley.com/documents/?uuid=b9e3f38d-fcfc-42b3-aef9-b6576bcd8e2b" ] }, { "id" : "ITEM-2", "itemData" : { "abstract" : "Indigenous rights have been a prominent issue in the international arena in the past decade. Although the major development in this area has been the adoption of the United Nations Declaration on the Rights of Indigenous Peoples in 2007, other developments should not be underestimated: the establishment of ongoing mechanisms in the United Nations, specifically on the situation and concerns of indigenous peoples; the interpretation of general standards in a manner favourable to indigenous claims by international bodies; and the development of strong regional standards on indigenous rights are some of the most important. In all these developments, the transnational indigenous movement has been instrumental. Without overlooking differences and at times tensions between indigenous groups on claims and tactics, their common strategies have borne significant results.", "author" : [ { "dropping-particle" : "", "family" : "Xanthaki", "given" : "Alexandra", "non-dropping-particle" : "", "parse-names" : false, "suffix" : "" } ], "container-title" : "Melbourne Journal of International Law", "id" : "ITEM-2", "issue" : "1", "issued" : { "date-parts" : [ [ "2009" ] ] }, "page" : "27-37", "title" : "Indegenous rights in international law over the last 10 years and future developments", "type" : "article-journal", "volume" : "10" }, "uris" : [ "http://www.mendeley.com/documents/?uuid=ec76dfb4-3432-3730-ad57-ac1bcad72dc9" ] }, { "id" : "ITEM-3", "itemData" : { "ISBN" : "019517349X", "author" : [ { "dropping-particle" : "", "family" : "Anaya", "given" : "S. James", "non-dropping-particle" : "", "parse-names" : false, "suffix" : "" } ], "edition" : "2", "id" : "ITEM-3", "issued" : { "date-parts" : [ [ "2004" ] ] }, "number-of-pages" : "396", "publisher" : "Oxford University Press, USA", "publisher-place" : "New York", "title" : "Indigenous peoples in international law", "type" : "book" }, "uris" : [ "http://www.mendeley.com/documents/?uuid=f55bfe14-7668-4055-8a87-862d83a70cc7" ] } ], "mendeley" : { "formattedCitation" : "(\u00c5hr\u00e9n, 2016; Anaya, 2004; Xanthaki, 2009)", "plainTextFormattedCitation" : "(\u00c5hr\u00e9n, 2016; Anaya, 2004; Xanthaki, 2009)", "previouslyFormattedCitation" : "(\u00c5hr\u00e9n, 2016; Anaya, 2004; Xanthaki, 2009)" }, "properties" : {  }, "schema" : "https://github.com/citation-style-language/schema/raw/master/csl-citation.json" }</w:instrText>
      </w:r>
      <w:r w:rsidRPr="00F02A52">
        <w:rPr>
          <w:lang w:val="en-US"/>
        </w:rPr>
        <w:fldChar w:fldCharType="separate"/>
      </w:r>
      <w:r w:rsidRPr="00F02A52">
        <w:rPr>
          <w:lang w:val="en-US"/>
        </w:rPr>
        <w:t>(Åhrén, 2016; Anaya, 2004; Xanthaki, 2009)</w:t>
      </w:r>
      <w:r w:rsidRPr="00F02A52">
        <w:rPr>
          <w:lang w:val="en-US"/>
        </w:rPr>
        <w:fldChar w:fldCharType="end"/>
      </w:r>
      <w:r w:rsidRPr="00F02A52">
        <w:rPr>
          <w:lang w:val="en-US"/>
        </w:rPr>
        <w:t xml:space="preserve">, a prominent example being the adoption of the </w:t>
      </w:r>
      <w:r>
        <w:rPr>
          <w:lang w:val="en-US"/>
        </w:rPr>
        <w:t>United Nations</w:t>
      </w:r>
      <w:r w:rsidRPr="00F02A52">
        <w:rPr>
          <w:lang w:val="en-US"/>
        </w:rPr>
        <w:t xml:space="preserve"> Declaration on the Rights of Indigenous Peoples (UNDRIP) in 2007. Indigenous peoples’ international status has also rapidly evolved from being viewed as objects of protection towards acceptance as self-governing nations who wish to preserve their culture and ways of life </w:t>
      </w:r>
      <w:r w:rsidRPr="00F02A52">
        <w:rPr>
          <w:lang w:val="en-US"/>
        </w:rPr>
        <w:fldChar w:fldCharType="begin" w:fldLock="1"/>
      </w:r>
      <w:r>
        <w:rPr>
          <w:lang w:val="en-US"/>
        </w:rPr>
        <w:instrText>ADDIN CSL_CITATION { "citationItems" : [ { "id" : "ITEM-1", "itemData" : { "ISBN" : "978-1-4724-2541-6", "author" : [ { "dropping-particle" : "", "family" : "Hein\u00e4m\u00e4ki", "given" : "Leena", "non-dropping-particle" : "", "parse-names" : false, "suffix" : "" } ], "container-title" : "Indigenous rights in Scandinavia: autonomous Sami law", "editor" : [ { "dropping-particle" : "", "family" : "Allard", "given" : "Christina", "non-dropping-particle" : "", "parse-names" : false, "suffix" : "" }, { "dropping-particle" : "", "family" : "Skogvang", "given" : "S F", "non-dropping-particle" : "", "parse-names" : false, "suffix" : "" } ], "id" : "ITEM-1", "issued" : { "date-parts" : [ [ "2015" ] ] }, "page" : "189-204", "publisher" : "Ashgate", "publisher-place" : "Farnham", "title" : "The rapidly evolving international status of indigenous peoples: an example of the Sami people in Finland", "type" : "chapter" }, "uris" : [ "http://www.mendeley.com/documents/?uuid=8b2bacee-c010-4777-a5df-62966b84945b" ] } ], "mendeley" : { "formattedCitation" : "(Hein\u00e4m\u00e4ki, 2015)", "plainTextFormattedCitation" : "(Hein\u00e4m\u00e4ki, 2015)", "previouslyFormattedCitation" : "(Hein\u00e4m\u00e4ki, 2015)" }, "properties" : {  }, "schema" : "https://github.com/citation-style-language/schema/raw/master/csl-citation.json" }</w:instrText>
      </w:r>
      <w:r w:rsidRPr="00F02A52">
        <w:rPr>
          <w:lang w:val="en-US"/>
        </w:rPr>
        <w:fldChar w:fldCharType="separate"/>
      </w:r>
      <w:r w:rsidRPr="00F02A52">
        <w:rPr>
          <w:lang w:val="en-US"/>
        </w:rPr>
        <w:t>(Heinämäki, 2015)</w:t>
      </w:r>
      <w:r w:rsidRPr="00F02A52">
        <w:rPr>
          <w:lang w:val="en-US"/>
        </w:rPr>
        <w:fldChar w:fldCharType="end"/>
      </w:r>
      <w:r w:rsidRPr="00F02A52">
        <w:rPr>
          <w:lang w:val="en-US"/>
        </w:rPr>
        <w:t>. Hence, indigenous rights to self-determination, equality, non-discrimination, health and cultural matters are recognized internationally as well as in domestic legal systems – also within Europe and Central Asia.</w:t>
      </w:r>
      <w:r w:rsidRPr="00F02A52">
        <w:rPr>
          <w:color w:val="8496B0" w:themeColor="text2" w:themeTint="99"/>
          <w:lang w:val="en-US"/>
        </w:rPr>
        <w:t xml:space="preserve"> </w:t>
      </w:r>
    </w:p>
    <w:p w14:paraId="42B68872" w14:textId="4E561883" w:rsidR="00E97DE0" w:rsidRPr="00F02A52" w:rsidRDefault="00E97DE0" w:rsidP="00E97DE0">
      <w:pPr>
        <w:rPr>
          <w:lang w:val="en-US"/>
        </w:rPr>
      </w:pPr>
      <w:r w:rsidRPr="00F02A52">
        <w:rPr>
          <w:lang w:val="en-US"/>
        </w:rPr>
        <w:t xml:space="preserve">In </w:t>
      </w:r>
      <w:r w:rsidR="00BF7025">
        <w:rPr>
          <w:lang w:val="en-US"/>
        </w:rPr>
        <w:t xml:space="preserve">northern </w:t>
      </w:r>
      <w:r w:rsidRPr="00F02A52">
        <w:rPr>
          <w:lang w:val="en-US"/>
        </w:rPr>
        <w:t>Europe</w:t>
      </w:r>
      <w:r>
        <w:rPr>
          <w:lang w:val="en-US"/>
        </w:rPr>
        <w:t>,</w:t>
      </w:r>
      <w:r w:rsidRPr="00F02A52">
        <w:rPr>
          <w:lang w:val="en-US"/>
        </w:rPr>
        <w:t xml:space="preserve"> the Nordic Sámi are organized transnationally via the Sámi Council, while across Central Asia there are numerous indigenous communities and the Russian Association of Indigenous Peoples of the North is a key organization in</w:t>
      </w:r>
      <w:r w:rsidR="00BF7025">
        <w:rPr>
          <w:lang w:val="en-US"/>
        </w:rPr>
        <w:t xml:space="preserve"> the North, Siberia and Far East in Russia</w:t>
      </w:r>
      <w:r w:rsidRPr="00F02A52">
        <w:rPr>
          <w:lang w:val="en-US"/>
        </w:rPr>
        <w:t xml:space="preserve">. Across Europe and Central Asia indigenous peoples and local communities represent a plethora of languages and livelihood practices. Within the Arctic there are trends of increased indigenous empowerment and improved local political and economic autonomy </w:t>
      </w:r>
      <w:r w:rsidRPr="00F02A52">
        <w:rPr>
          <w:lang w:val="en-US"/>
        </w:rPr>
        <w:fldChar w:fldCharType="begin" w:fldLock="1"/>
      </w:r>
      <w:r>
        <w:rPr>
          <w:lang w:val="en-US"/>
        </w:rPr>
        <w:instrText>ADDIN CSL_CITATION { "citationItems" : [ { "id" : "ITEM-1", "itemData" : { "editor" : [ { "dropping-particle" : "", "family" : "Larsen", "given" : "Joan Nymand", "non-dropping-particle" : "", "parse-names" : false, "suffix" : "" }, { "dropping-particle" : "", "family" : "Fondahl", "given" : "Gail", "non-dropping-particle" : "", "parse-names" : false, "suffix" : "" } ], "id" : "ITEM-1", "issued" : { "date-parts" : [ [ "2015" ] ] }, "number-of-pages" : "500", "publisher" : "Nordisk Ministerr\u00e5d", "publisher-place" : "Copenhagen", "title" : "Arctic Human Development Report: Regional Processes and Global Linkages", "type" : "report" }, "uris" : [ "http://www.mendeley.com/documents/?uuid=9974a0c8-0402-420c-a1c1-456eb59609d9" ] } ], "mendeley" : { "formattedCitation" : "(Larsen &amp; Fondahl, 2015)", "plainTextFormattedCitation" : "(Larsen &amp; Fondahl, 2015)", "previouslyFormattedCitation" : "(Larsen &amp; Fondahl, 2015)" }, "properties" : {  }, "schema" : "https://github.com/citation-style-language/schema/raw/master/csl-citation.json" }</w:instrText>
      </w:r>
      <w:r w:rsidRPr="00F02A52">
        <w:rPr>
          <w:lang w:val="en-US"/>
        </w:rPr>
        <w:fldChar w:fldCharType="separate"/>
      </w:r>
      <w:r w:rsidRPr="00F02A52">
        <w:rPr>
          <w:lang w:val="en-US"/>
        </w:rPr>
        <w:t>(Larsen &amp; Fondahl, 2015)</w:t>
      </w:r>
      <w:r w:rsidRPr="00F02A52">
        <w:rPr>
          <w:lang w:val="en-US"/>
        </w:rPr>
        <w:fldChar w:fldCharType="end"/>
      </w:r>
      <w:r w:rsidRPr="00F02A52">
        <w:rPr>
          <w:lang w:val="en-US"/>
        </w:rPr>
        <w:t xml:space="preserve">. For the involvement of indigenous peoples’ organizations in the Arctic of Europe and Central Asia, see Arctic Council </w:t>
      </w:r>
      <w:r w:rsidRPr="00870F2B">
        <w:rPr>
          <w:lang w:val="en-US"/>
        </w:rPr>
        <w:t>under Section 6.3.2.2.</w:t>
      </w:r>
    </w:p>
    <w:p w14:paraId="6F9D644A" w14:textId="77777777" w:rsidR="00E97DE0" w:rsidRPr="00F02A52" w:rsidRDefault="00E97DE0" w:rsidP="00E97DE0">
      <w:pPr>
        <w:rPr>
          <w:lang w:val="en-US"/>
        </w:rPr>
      </w:pPr>
      <w:r w:rsidRPr="00F02A52">
        <w:rPr>
          <w:lang w:val="en-US"/>
        </w:rPr>
        <w:t xml:space="preserve">A specific contentious issue, in particular with respect to resource developments within indigenous traditional areas, are the land rights of indigenous peoples, including their possession over lands and traditionally used natural resources </w:t>
      </w:r>
      <w:r w:rsidRPr="00F02A52">
        <w:rPr>
          <w:lang w:val="en-US"/>
        </w:rPr>
        <w:fldChar w:fldCharType="begin" w:fldLock="1"/>
      </w:r>
      <w:r>
        <w:rPr>
          <w:lang w:val="en-US"/>
        </w:rPr>
        <w:instrText>ADDIN CSL_CITATION { "citationItems" : [ { "id" : "ITEM-1", "itemData" : { "author" : [ { "dropping-particle" : "", "family" : "Gilbert", "given" : "J\u00e9r\u00e9mie", "non-dropping-particle" : "", "parse-names" : false, "suffix" : "" } ], "edition" : "2", "id" : "ITEM-1", "issued" : { "date-parts" : [ [ "2016" ] ] }, "number-of-pages" : "327", "publisher" : "Transnational Publishers imprint", "publisher-place" : "Ardsley, NY", "title" : "Indigenous Peoples' Land Rights under International Law: From Victims to Actors", "type" : "book" }, "uris" : [ "http://www.mendeley.com/documents/?uuid=bb893d94-8d33-496a-b044-f2bb09fff975" ] }, { "id" : "ITEM-2", "itemData" : { "author" : [ { "dropping-particle" : "", "family" : "Allard", "given" : "Christina", "non-dropping-particle" : "", "parse-names" : false, "suffix" : "" } ], "chapter-number" : "5", "container-title" : "Indigenous rights in Scandinavia: autonomous Sami law", "editor" : [ { "dropping-particle" : "", "family" : "Allard", "given" : "Christina", "non-dropping-particle" : "", "parse-names" : false, "suffix" : "" }, { "dropping-particle" : "", "family" : "Skogvang", "given" : "S. Funderud", "non-dropping-particle" : "", "parse-names" : false, "suffix" : "" } ], "id" : "ITEM-2", "issued" : { "date-parts" : [ [ "2015" ] ] }, "page" : "49-64", "publisher" : "Ashgate", "publisher-place" : "Farnham", "title" : "Some characteristic features of Scandinavian law and their influence on Sami matters", "type" : "chapter" }, "uris" : [ "http://www.mendeley.com/documents/?uuid=2f703a86-ed87-4719-b496-13b0415ad402" ] }, { "id" : "ITEM-3", "itemData" : { "ISBN" : "1782250719", "editor" : [ { "dropping-particle" : "", "family" : "Bankes", "given" : "Nigel", "non-dropping-particle" : "", "parse-names" : false, "suffix" : "" }, { "dropping-particle" : "", "family" : "Koivurova", "given" : "Timo", "non-dropping-particle" : "", "parse-names" : false, "suffix" : "" } ], "id" : "ITEM-3", "issued" : { "date-parts" : [ [ "2013" ] ] }, "number-of-pages" : "417", "publisher" : "Hart Publishing", "publisher-place" : "Oxford", "title" : "The Proposed Nordic Saami Convention: National and International Dimensions of Indigenous Property Rights", "type" : "book" }, "uris" : [ "http://www.mendeley.com/documents/?uuid=bea90da4-0554-4b14-8e72-e3887f0ffebd" ] } ], "mendeley" : { "formattedCitation" : "(Allard, 2015; Bankes &amp; Koivurova, 2013; Gilbert, 2016)", "plainTextFormattedCitation" : "(Allard, 2015; Bankes &amp; Koivurova, 2013; Gilbert, 2016)", "previouslyFormattedCitation" : "(Allard, 2015; Bankes &amp; Koivurova, 2013; Gilbert, 2016)" }, "properties" : {  }, "schema" : "https://github.com/citation-style-language/schema/raw/master/csl-citation.json" }</w:instrText>
      </w:r>
      <w:r w:rsidRPr="00F02A52">
        <w:rPr>
          <w:lang w:val="en-US"/>
        </w:rPr>
        <w:fldChar w:fldCharType="separate"/>
      </w:r>
      <w:r w:rsidRPr="00F02A52">
        <w:rPr>
          <w:lang w:val="en-US"/>
        </w:rPr>
        <w:t>(Allard, 2015; Bankes &amp; Koivurova, 2013; Gilbert, 2016)</w:t>
      </w:r>
      <w:r w:rsidRPr="00F02A52">
        <w:rPr>
          <w:lang w:val="en-US"/>
        </w:rPr>
        <w:fldChar w:fldCharType="end"/>
      </w:r>
      <w:r w:rsidRPr="00F02A52">
        <w:rPr>
          <w:lang w:val="en-US"/>
        </w:rPr>
        <w:t xml:space="preserve">. The right to be consulted or the “free prior and informed consent” of indigenous communities (UNDRIP, Articles 19, 28, 32) are instrumental when developments impact on biodiversity, </w:t>
      </w:r>
      <w:r>
        <w:rPr>
          <w:lang w:val="en-US"/>
        </w:rPr>
        <w:t xml:space="preserve">nature’s contributions to people, </w:t>
      </w:r>
      <w:r w:rsidRPr="00F02A52">
        <w:rPr>
          <w:lang w:val="en-US"/>
        </w:rPr>
        <w:t xml:space="preserve">and good quality of life in traditional territories. The “free prior and informed consent” is a tool used to mitigate harmful effects on a specific community and its livelihood, including uneven power structures. Such tools rest on a notion that indigenous peoples are self-governing powers </w:t>
      </w:r>
      <w:r w:rsidRPr="00F02A52">
        <w:rPr>
          <w:i/>
          <w:lang w:val="en-US"/>
        </w:rPr>
        <w:t>vis-a-vis</w:t>
      </w:r>
      <w:r w:rsidRPr="00F02A52">
        <w:rPr>
          <w:lang w:val="en-US"/>
        </w:rPr>
        <w:t xml:space="preserve"> the State, i.e. based on a “nation-to-nation” approach, which is not expected for minorities within international law </w:t>
      </w:r>
      <w:r w:rsidRPr="00F02A52">
        <w:rPr>
          <w:lang w:val="en-US"/>
        </w:rPr>
        <w:fldChar w:fldCharType="begin" w:fldLock="1"/>
      </w:r>
      <w:r>
        <w:rPr>
          <w:lang w:val="en-US"/>
        </w:rPr>
        <w:instrText>ADDIN CSL_CITATION { "citationItems" : [ { "id" : "ITEM-1", "itemData" : { "author" : [ { "dropping-particle" : "", "family" : "Newman", "given" : "Dwight G.", "non-dropping-particle" : "", "parse-names" : false, "suffix" : "" } ], "id" : "ITEM-1", "issued" : { "date-parts" : [ [ "2014" ] ] }, "number-of-pages" : "191", "publisher" : "Purich", "publisher-place" : "Saskatoon", "title" : "Revisiting the Duty to Consult Aboriginal Peoples", "type" : "book" }, "uris" : [ "http://www.mendeley.com/documents/?uuid=292a72b9-92e3-42f2-9731-6626512661ec" ] }, { "id" : "ITEM-2", "itemData" : { "ISBN" : "019517349X", "author" : [ { "dropping-particle" : "", "family" : "Anaya", "given" : "S. James", "non-dropping-particle" : "", "parse-names" : false, "suffix" : "" } ], "edition" : "2", "id" : "ITEM-2", "issued" : { "date-parts" : [ [ "2004" ] ] }, "number-of-pages" : "396", "publisher" : "Oxford University Press, USA", "publisher-place" : "New York", "title" : "Indigenous peoples in international law", "type" : "book" }, "uris" : [ "http://www.mendeley.com/documents/?uuid=f55bfe14-7668-4055-8a87-862d83a70cc7" ] } ], "mendeley" : { "formattedCitation" : "(Anaya, 2004; Newman, 2014)", "plainTextFormattedCitation" : "(Anaya, 2004; Newman, 2014)", "previouslyFormattedCitation" : "(Anaya, 2004; Newman, 2014)" }, "properties" : {  }, "schema" : "https://github.com/citation-style-language/schema/raw/master/csl-citation.json" }</w:instrText>
      </w:r>
      <w:r w:rsidRPr="00F02A52">
        <w:rPr>
          <w:lang w:val="en-US"/>
        </w:rPr>
        <w:fldChar w:fldCharType="separate"/>
      </w:r>
      <w:r w:rsidRPr="00F02A52">
        <w:rPr>
          <w:lang w:val="en-US"/>
        </w:rPr>
        <w:t>(Anaya, 2004; Newman, 2014)</w:t>
      </w:r>
      <w:r w:rsidRPr="00F02A52">
        <w:rPr>
          <w:lang w:val="en-US"/>
        </w:rPr>
        <w:fldChar w:fldCharType="end"/>
      </w:r>
      <w:r w:rsidRPr="00F02A52">
        <w:rPr>
          <w:lang w:val="en-US"/>
        </w:rPr>
        <w:t xml:space="preserve">. As a result, partnerships with indigenous groups have created co-management regimes of certain protected areas, such as the United Nations Educational, Scientific and Cultural Organization’s World Heritage site Laponia in northern Sweden </w:t>
      </w:r>
      <w:r w:rsidRPr="00F02A52">
        <w:rPr>
          <w:lang w:val="en-US"/>
        </w:rPr>
        <w:fldChar w:fldCharType="begin" w:fldLock="1"/>
      </w:r>
      <w:r>
        <w:rPr>
          <w:lang w:val="en-US"/>
        </w:rPr>
        <w:instrText>ADDIN CSL_CITATION { "citationItems" : [ { "id" : "ITEM-1", "itemData" : { "DOI" : "10.1080/13549839.2015.1032230", "author" : [ { "dropping-particle" : "", "family" : "Reimerson", "given" : "Elsa", "non-dropping-particle" : "", "parse-names" : false, "suffix" : "" } ], "container-title" : "Local Environment", "id" : "ITEM-1", "issue" : "7", "issued" : { "date-parts" : [ [ "2015", "7", "2" ] ] }, "page" : "808-826", "title" : "Sami space for agency in the management of the Laponia World Heritage site", "type" : "article-journal", "volume" : "21" }, "uris" : [ "http://www.mendeley.com/documents/?uuid=36d8d9e7-d9d5-31b8-956e-ca37b90600e6" ] } ], "mendeley" : { "formattedCitation" : "(Reimerson, 2015)", "plainTextFormattedCitation" : "(Reimerson, 2015)", "previouslyFormattedCitation" : "(Reimerson, 2015)" }, "properties" : {  }, "schema" : "https://github.com/citation-style-language/schema/raw/master/csl-citation.json" }</w:instrText>
      </w:r>
      <w:r w:rsidRPr="00F02A52">
        <w:rPr>
          <w:lang w:val="en-US"/>
        </w:rPr>
        <w:fldChar w:fldCharType="separate"/>
      </w:r>
      <w:r w:rsidRPr="00F02A52">
        <w:rPr>
          <w:lang w:val="en-US"/>
        </w:rPr>
        <w:t>(Reimerson, 2015)</w:t>
      </w:r>
      <w:r w:rsidRPr="00F02A52">
        <w:rPr>
          <w:lang w:val="en-US"/>
        </w:rPr>
        <w:fldChar w:fldCharType="end"/>
      </w:r>
      <w:r w:rsidRPr="00F02A52">
        <w:rPr>
          <w:lang w:val="en-US"/>
        </w:rPr>
        <w:t>.</w:t>
      </w:r>
    </w:p>
    <w:p w14:paraId="041D53C9" w14:textId="1FBC3700" w:rsidR="00E97DE0" w:rsidRPr="00F02A52" w:rsidRDefault="00E97DE0" w:rsidP="00E97DE0">
      <w:pPr>
        <w:rPr>
          <w:lang w:val="en-US"/>
        </w:rPr>
      </w:pPr>
      <w:r w:rsidRPr="00F02A52">
        <w:rPr>
          <w:lang w:val="en-US"/>
        </w:rPr>
        <w:t xml:space="preserve">The traditional ecological knowledge of indigenous peoples and local communities is increasingly being recognized in the area of conservation and sustainable use of natural resources </w:t>
      </w:r>
      <w:r w:rsidRPr="00F02A52">
        <w:rPr>
          <w:lang w:val="en-US"/>
        </w:rPr>
        <w:fldChar w:fldCharType="begin" w:fldLock="1"/>
      </w:r>
      <w:r>
        <w:rPr>
          <w:lang w:val="en-US"/>
        </w:rPr>
        <w:instrText>ADDIN CSL_CITATION { "citationItems" : [ { "id" : "ITEM-1", "itemData" : { "DOI" : "http://dx.doi.org/10.1016/j.rser.2013.08.041", "author" : [ { "dropping-particle" : "", "family" : "Hernandez", "given" : "R.R.", "non-dropping-particle" : "", "parse-names" : false, "suffix" : "" }, { "dropping-particle" : "", "family" : "Easter", "given" : "S.B.", "non-dropping-particle" : "", "parse-names" : false, "suffix" : "" }, { "dropping-particle" : "", "family" : "Murphy-Mariscal", "given" : "M.L.", "non-dropping-particle" : "", "parse-names" : false, "suffix" : "" }, { "dropping-particle" : "", "family" : "Maestre", "given" : "F.T.", "non-dropping-particle" : "", "parse-names" : false, "suffix" : "" }, { "dropping-particle" : "", "family" : "M. Tavassoli", "given" : "", "non-dropping-particle" : "", "parse-names" : false, "suffix" : "" }, { "dropping-particle" : "", "family" : "Allen", "given" : "E.B.", "non-dropping-particle" : "", "parse-names" : false, "suffix" : "" }, { "dropping-particle" : "", "family" : "Barrows", "given" : "C.W.", "non-dropping-particle" : "", "parse-names" : false, "suffix" : "" }, { "dropping-particle" : "", "family" : "Belnap", "given" : "J.", "non-dropping-particle" : "", "parse-names" : false, "suffix" : "" }, { "dropping-particle" : "", "family" : "Ochoa-Hueso", "given" : "R.", "non-dropping-particle" : "", "parse-names" : false, "suffix" : "" }, { "dropping-particle" : "", "family" : "Ravi", "given" : "S.", "non-dropping-particle" : "", "parse-names" : false, "suffix" : "" }, { "dropping-particle" : "", "family" : "Allen", "given" : "M.F.", "non-dropping-particle" : "", "parse-names" : false, "suffix" : "" } ], "container-title" : "Renewable and Sustainable Energy Reviews", "id" : "ITEM-1", "issued" : { "date-parts" : [ [ "2014" ] ] }, "page" : "766\u2013779", "title" : "Environmental impacts of utility-scale solar energy", "type" : "article-journal", "volume" : "29" }, "uris" : [ "http://www.mendeley.com/documents/?uuid=a3bf4eb1-2c0c-3a6d-aa40-90ce5867b049" ] } ], "mendeley" : { "formattedCitation" : "(Hernandez et al., 2014)", "plainTextFormattedCitation" : "(Hernandez et al., 2014)", "previouslyFormattedCitation" : "(Hernandez et al., 2014)" }, "properties" : {  }, "schema" : "https://github.com/citation-style-language/schema/raw/master/csl-citation.json" }</w:instrText>
      </w:r>
      <w:r w:rsidRPr="00F02A52">
        <w:rPr>
          <w:lang w:val="en-US"/>
        </w:rPr>
        <w:fldChar w:fldCharType="separate"/>
      </w:r>
      <w:r w:rsidRPr="00F02A52">
        <w:rPr>
          <w:lang w:val="en-US"/>
        </w:rPr>
        <w:t xml:space="preserve">(Hernandez </w:t>
      </w:r>
      <w:r w:rsidR="009E3418" w:rsidRPr="009E3418">
        <w:rPr>
          <w:i/>
          <w:lang w:val="en-US"/>
        </w:rPr>
        <w:t>et al.</w:t>
      </w:r>
      <w:r w:rsidRPr="00F02A52">
        <w:rPr>
          <w:lang w:val="en-US"/>
        </w:rPr>
        <w:t>, 2014)</w:t>
      </w:r>
      <w:r w:rsidRPr="00F02A52">
        <w:rPr>
          <w:lang w:val="en-US"/>
        </w:rPr>
        <w:fldChar w:fldCharType="end"/>
      </w:r>
      <w:r w:rsidRPr="00F02A52">
        <w:rPr>
          <w:lang w:val="en-US"/>
        </w:rPr>
        <w:t xml:space="preserve">. Hence, international standards for environmental governance are focusing on decentralization and local influence, promoting public participation, and stressing the important role of indigenous peoples and local communities in natural resource and conservation governance and management </w:t>
      </w:r>
      <w:r w:rsidRPr="00F02A52">
        <w:rPr>
          <w:lang w:val="en-US"/>
        </w:rPr>
        <w:fldChar w:fldCharType="begin" w:fldLock="1"/>
      </w:r>
      <w:r>
        <w:rPr>
          <w:lang w:val="en-US"/>
        </w:rPr>
        <w:instrText>ADDIN CSL_CITATION { "citationItems" : [ { "id" : "ITEM-1", "itemData" : { "DOI" : "10.1080/21513732.2014.938122", "ISBN" : "2151-3732", "author" : [ { "dropping-particle" : "", "family" : "Fauchald", "given" : "Ole Kristian", "non-dropping-particle" : "", "parse-names" : false, "suffix" : "" }, { "dropping-particle" : "", "family" : "Gulbrandsen", "given" : "Lars H", "non-dropping-particle" : "", "parse-names" : false, "suffix" : "" }, { "dropping-particle" : "", "family" : "Zachrisson", "given" : "Anna", "non-dropping-particle" : "", "parse-names" : false, "suffix" : "" } ], "container-title" : "International Journal of Biodiversity Science, Ecosystem Services &amp; Management", "id" : "ITEM-1", "issue" : "3", "issued" : { "date-parts" : [ [ "2014" ] ] }, "note" : "NULL", "page" : "240-252", "publisher" : "Taylor &amp; Francis", "title" : "Internationalization of protected areas in Norway and Sweden: examining pathways of influence in similar countries", "title-short" : "Internationalization of protected areas", "type" : "article-journal", "volume" : "10" }, "uris" : [ "http://www.mendeley.com/documents/?uuid=c8f3a055-da9a-4d06-ba1c-098679c6b751" ] }, { "id" : "ITEM-2", "itemData" : { "DOI" : "doi:10.1163/187197309X401406", "author" : [ { "dropping-particle" : "", "family" : "Hein\u00e4m\u00e4ki", "given" : "Leena", "non-dropping-particle" : "", "parse-names" : false, "suffix" : "" } ], "container-title" : "International Community Law Review", "id" : "ITEM-2", "issue" : "1", "issued" : { "date-parts" : [ [ "2009" ] ] }, "note" : "NULL", "page" : "3-68", "title" : "Protecting the Rights of Indigenous Peoples \u2013 Promoting the Sustainability of the Global Environment?", "title-short" : "Protecting the Rights of Indigenous Peoples", "type" : "article-journal", "volume" : "11" }, "uris" : [ "http://www.mendeley.com/documents/?uuid=0aef1283-b5f7-4d13-822c-905608722c51" ] }, { "id" : "ITEM-3", "itemData" : { "DOI" : "10.1146/annurev.energy.31.042605.135621", "ISBN" : "1543-5938\r978-0-8243-2331-8", "author" : [ { "dropping-particle" : "", "family" : "Lemos", "given" : "Maria Carmen", "non-dropping-particle" : "", "parse-names" : false, "suffix" : "" }, { "dropping-particle" : "", "family" : "Agrawal", "given" : "Arun", "non-dropping-particle" : "", "parse-names" : false, "suffix" : "" } ], "container-title" : "Annual Review of Environment and Resources", "id" : "ITEM-3", "issued" : { "date-parts" : [ [ "2006" ] ] }, "language" : "English", "note" : "NULL", "page" : "297-325", "publisher" : "Annual Reviews", "publisher-place" : "Palo Alto", "title" : "Environmental governance", "type" : "article-journal", "volume" : "31" }, "uris" : [ "http://www.mendeley.com/documents/?uuid=be9f3bcc-e94e-4678-849b-266476dfba18" ] }, { "id" : "ITEM-4", "itemData" : { "DOI" : "10.1111/ips.12023", "ISBN" : "1749-5687", "author" : [ { "dropping-particle" : "", "family" : "Lindroth", "given" : "Marjo", "non-dropping-particle" : "", "parse-names" : false, "suffix" : "" }, { "dropping-particle" : "", "family" : "Sinevaara-Niskanen", "given" : "Heidi", "non-dropping-particle" : "", "parse-names" : false, "suffix" : "" } ], "container-title" : "International Political Sociology", "id" : "ITEM-4", "issue" : "3", "issued" : { "date-parts" : [ [ "2013" ] ] }, "note" : "NULL", "page" : "275-293", "title" : "At the Crossroads of Autonomy and Essentialism: Indigenous Peoples in International Environmental Politics", "type" : "article-journal", "volume" : "7" }, "uris" : [ "http://www.mendeley.com/documents/?uuid=19744e75-fb89-41e5-96f1-6bd92f3421d0" ] }, { "id" : "ITEM-5", "itemData" : { "DOI" : "http://dx.doi.org/10.1016/j.biocon.2008.07.014", "ISBN" : "0006-3207", "author" : [ { "dropping-particle" : "", "family" : "Reed", "given" : "Mark S", "non-dropping-particle" : "", "parse-names" : false, "suffix" : "" } ], "container-title" : "Biological Conservation", "id" : "ITEM-5", "issue" : "10", "issued" : { "date-parts" : [ [ "2008" ] ] }, "note" : "NULL", "page" : "2417-2431", "title" : "Stakeholder participation for environmental management: A literature review", "type" : "article-journal", "volume" : "141" }, "uris" : [ "http://www.mendeley.com/documents/?uuid=d8834816-b172-49d0-8eb9-589512567ded" ] } ], "mendeley" : { "formattedCitation" : "(Fauchald, Gulbrandsen, &amp; Zachrisson, 2014; Hein\u00e4m\u00e4ki, 2009; Lemos &amp; Agrawal, 2006; Lindroth &amp; Sinevaara-Niskanen, 2013; Reed, 2008)", "plainTextFormattedCitation" : "(Fauchald, Gulbrandsen, &amp; Zachrisson, 2014; Hein\u00e4m\u00e4ki, 2009; Lemos &amp; Agrawal, 2006; Lindroth &amp; Sinevaara-Niskanen, 2013; Reed, 2008)", "previouslyFormattedCitation" : "(Fauchald, Gulbrandsen, &amp; Zachrisson, 2014; Hein\u00e4m\u00e4ki, 2009; Lemos &amp; Agrawal, 2006; Lindroth &amp; Sinevaara-Niskanen, 2013; Reed, 2008)" }, "properties" : {  }, "schema" : "https://github.com/citation-style-language/schema/raw/master/csl-citation.json" }</w:instrText>
      </w:r>
      <w:r w:rsidRPr="00F02A52">
        <w:rPr>
          <w:lang w:val="en-US"/>
        </w:rPr>
        <w:fldChar w:fldCharType="separate"/>
      </w:r>
      <w:r w:rsidRPr="00F02A52">
        <w:rPr>
          <w:lang w:val="en-US"/>
        </w:rPr>
        <w:t>(Fauchald</w:t>
      </w:r>
      <w:r w:rsidR="00A75AF2">
        <w:rPr>
          <w:i/>
          <w:lang w:val="en-US"/>
        </w:rPr>
        <w:t xml:space="preserve"> et al.</w:t>
      </w:r>
      <w:r w:rsidRPr="00F02A52">
        <w:rPr>
          <w:lang w:val="en-US"/>
        </w:rPr>
        <w:t>, 2014; Heinämäki, 2009; Lemos &amp; Agrawal, 2006; Lindroth &amp; Sinevaara-Niskanen, 2013; Reed, 2008)</w:t>
      </w:r>
      <w:r w:rsidRPr="00F02A52">
        <w:rPr>
          <w:lang w:val="en-US"/>
        </w:rPr>
        <w:fldChar w:fldCharType="end"/>
      </w:r>
      <w:r w:rsidRPr="00F02A52">
        <w:rPr>
          <w:lang w:val="en-US"/>
        </w:rPr>
        <w:t>. The Convention on Biological Diversity and its ecosystem approach, and the “new paradigm” established under the auspices of the International Union for Conservation of Nature, are of particular importance in this development. Article 8(j)</w:t>
      </w:r>
      <w:r>
        <w:rPr>
          <w:lang w:val="en-US"/>
        </w:rPr>
        <w:t xml:space="preserve"> of the Convention,</w:t>
      </w:r>
      <w:r w:rsidRPr="00F02A52">
        <w:rPr>
          <w:lang w:val="en-US"/>
        </w:rPr>
        <w:t xml:space="preserve"> and its related provisions</w:t>
      </w:r>
      <w:r>
        <w:rPr>
          <w:lang w:val="en-US"/>
        </w:rPr>
        <w:t>,</w:t>
      </w:r>
      <w:r w:rsidRPr="00F02A52">
        <w:rPr>
          <w:lang w:val="en-US"/>
        </w:rPr>
        <w:t xml:space="preserve"> stress the importance of including indigenous peoples and local communities in nature conservation efforts. </w:t>
      </w:r>
    </w:p>
    <w:p w14:paraId="742404E2" w14:textId="6FC3642C" w:rsidR="00E97DE0" w:rsidRPr="00F02A52" w:rsidRDefault="00E97DE0" w:rsidP="00E97DE0">
      <w:pPr>
        <w:rPr>
          <w:lang w:val="en-US"/>
        </w:rPr>
      </w:pPr>
      <w:r w:rsidRPr="00F02A52">
        <w:rPr>
          <w:lang w:val="en-US"/>
        </w:rPr>
        <w:t xml:space="preserve">International and non-governmental organizations, not least the Convention on Biological Diversity and the International Union for Conservation of Nature, have been fundamental to indigenous claims </w:t>
      </w:r>
      <w:r w:rsidRPr="00F02A52">
        <w:rPr>
          <w:lang w:val="en-US"/>
        </w:rPr>
        <w:fldChar w:fldCharType="begin" w:fldLock="1"/>
      </w:r>
      <w:r>
        <w:rPr>
          <w:lang w:val="en-US"/>
        </w:rPr>
        <w:instrText>ADDIN CSL_CITATION { "citationItems" : [ { "id" : "ITEM-1", "itemData" : { "DOI" : "10.1111/j.1523-1739.2004.01834.x", "ISBN" : "1523-1739", "author" : [ { "dropping-particle" : "", "family" : "Brosius", "given" : "J Peter", "non-dropping-particle" : "", "parse-names" : false, "suffix" : "" } ], "container-title" : "Conservation Biology", "id" : "ITEM-1", "issue" : "3", "issued" : { "date-parts" : [ [ "2004" ] ] }, "note" : "NULL", "page" : "609-612", "publisher" : "Blackwell Publishing Inc", "title" : "Indigenous Peoples and Protected Areas at the World Parks Congress", "type" : "article-journal", "volume" : "18" }, "uris" : [ "http://www.mendeley.com/documents/?uuid=fc8e2997-e911-48c6-8a79-b680120806ed" ] }, { "id" : "ITEM-2", "itemData" : { "author" : [ { "dropping-particle" : "", "family" : "Fourmile", "given" : "Henrietta", "non-dropping-particle" : "", "parse-names" : false, "suffix" : "" } ], "container-title" : "Global ethics and environment", "editor" : [ { "dropping-particle" : "", "family" : "Low", "given" : "Nicholas", "non-dropping-particle" : "", "parse-names" : false, "suffix" : "" } ], "id" : "ITEM-2", "issued" : { "date-parts" : [ [ "1999" ] ] }, "note" : "NULL", "publisher" : "Routledge", "publisher-place" : "London", "title" : "Indigenous peoples, the conservation of traditional ecological knowledge, and global governance", "title-short" : "Indigenous peoples", "type" : "chapter" }, "uris" : [ "http://www.mendeley.com/documents/?uuid=7daee92b-c889-447c-b964-88e24f0cd88f" ] }, { "id" : "ITEM-3", "itemData" : { "DOI" : "10.1080/00139157.1996.9930990", "ISBN" : "0013-9157", "author" : [ { "dropping-particle" : "", "family" : "Posey", "given" : "Darrell A", "non-dropping-particle" : "", "parse-names" : false, "suffix" : "" } ], "container-title" : "Environment: Science and Policy for Sustainable Development", "id" : "ITEM-3", "issue" : "8", "issued" : { "date-parts" : [ [ "1996" ] ] }, "note" : "NULL", "page" : "6-45", "publisher" : "Routledge", "title" : "Protecting Indigenous Peoples' Rights to Biodiversity", "type" : "article-journal", "volume" : "38" }, "uris" : [ "http://www.mendeley.com/documents/?uuid=17d5c746-762c-4f27-bbd0-c31e1934f381" ] }, { "id" : "ITEM-4", "itemData" : { "DOI" : "10.1111/1467-9388.00256", "ISBN" : "1467-9388", "author" : [ { "dropping-particle" : "", "family" : "Richardson", "given" : "Benjamin J", "non-dropping-particle" : "", "parse-names" : false, "suffix" : "" } ], "container-title" : "Review of European Community &amp; International Environmental Law", "id" : "ITEM-4", "issue" : "1", "issued" : { "date-parts" : [ [ "2001" ] ] }, "note" : "NULL", "page" : "1-12", "publisher" : "Blackwell Publishers Ltd", "title" : "Indigenous Peoples, International Law and Sustainability", "type" : "article-journal", "volume" : "10" }, "uris" : [ "http://www.mendeley.com/documents/?uuid=4354421c-6aa0-4b2c-9703-5c675e721c4b" ] }, { "id" : "ITEM-5", "itemData" : { "ISBN" : "1567-9764", "author" : [ { "dropping-particle" : "", "family" : "Schroeder", "given" : "Heike", "non-dropping-particle" : "", "parse-names" : false, "suffix" : "" } ], "container-title" : "International Environmental Agreements: Politics, Law and Economics", "id" : "ITEM-5", "issue" : "4", "issued" : { "date-parts" : [ [ "2010" ] ] }, "note" : "NULL", "page" : "317-332", "title" : "Agency in international climate negotiations: the case of indigenous peoples and avoided deforestation", "title-short" : "Agency in international climate negotiations", "type" : "article-journal", "volume" : "10" }, "uris" : [ "http://www.mendeley.com/documents/?uuid=2d13c892-4e72-44d7-9cd8-3b57dc3ed92c" ] } ], "mendeley" : { "formattedCitation" : "(Brosius, 2004; Fourmile, 1999; Posey, 1996; Richardson, 2001; H. Schroeder, 2010)", "plainTextFormattedCitation" : "(Brosius, 2004; Fourmile, 1999; Posey, 1996; Richardson, 2001; H. Schroeder, 2010)", "previouslyFormattedCitation" : "(Brosius, 2004; Fourmile, 1999; Posey, 1996; Richardson, 2001; H. Schroeder, 2010)" }, "properties" : {  }, "schema" : "https://github.com/citation-style-language/schema/raw/master/csl-citation.json" }</w:instrText>
      </w:r>
      <w:r w:rsidRPr="00F02A52">
        <w:rPr>
          <w:lang w:val="en-US"/>
        </w:rPr>
        <w:fldChar w:fldCharType="separate"/>
      </w:r>
      <w:r w:rsidRPr="00F02A52">
        <w:rPr>
          <w:lang w:val="en-US"/>
        </w:rPr>
        <w:t>(Brosius, 2004; Fourmile, 1999; Posey, 1996; Richardson, 2001; Schroeder, 2010)</w:t>
      </w:r>
      <w:r w:rsidRPr="00F02A52">
        <w:rPr>
          <w:lang w:val="en-US"/>
        </w:rPr>
        <w:fldChar w:fldCharType="end"/>
      </w:r>
      <w:r w:rsidRPr="00F02A52">
        <w:rPr>
          <w:lang w:val="en-US"/>
        </w:rPr>
        <w:t xml:space="preserve">. The changing </w:t>
      </w:r>
      <w:r w:rsidRPr="00F02A52">
        <w:rPr>
          <w:lang w:val="en-US"/>
        </w:rPr>
        <w:lastRenderedPageBreak/>
        <w:t xml:space="preserve">approaches towards indigenous peoples in international frameworks for natural resource and conservation governance are largely a result of those efforts. The outcomes of the International Union for Conservation of Nature’s World Parks Congresses in 2003 and 2014 were a result of the broad mobilization of indigenous peoples demanding that protected areas recognize their rights, responsibilities, and contributions to conservation </w:t>
      </w:r>
      <w:r w:rsidRPr="00F02A52">
        <w:rPr>
          <w:lang w:val="en-US"/>
        </w:rPr>
        <w:fldChar w:fldCharType="begin" w:fldLock="1"/>
      </w:r>
      <w:r>
        <w:rPr>
          <w:lang w:val="en-US"/>
        </w:rPr>
        <w:instrText>ADDIN CSL_CITATION { "citationItems" : [ { "id" : "ITEM-1", "itemData" : { "DOI" : "10.1111/j.1523-1739.2004.01834.x", "ISBN" : "1523-1739", "author" : [ { "dropping-particle" : "", "family" : "Brosius", "given" : "J Peter", "non-dropping-particle" : "", "parse-names" : false, "suffix" : "" } ], "container-title" : "Conservation Biology", "id" : "ITEM-1", "issue" : "3", "issued" : { "date-parts" : [ [ "2004" ] ] }, "note" : "NULL", "page" : "609-612", "publisher" : "Blackwell Publishing Inc", "title" : "Indigenous Peoples and Protected Areas at the World Parks Congress", "type" : "article-journal", "volume" : "18" }, "uris" : [ "http://www.mendeley.com/documents/?uuid=fc8e2997-e911-48c6-8a79-b680120806ed" ] }, { "id" : "ITEM-2", "itemData" : { "ISBN" : "0816598606", "author" : [ { "dropping-particle" : "", "family" : "Stevens", "given" : "Stan", "non-dropping-particle" : "", "parse-names" : false, "suffix" : "" } ], "chapter-number" : "2", "container-title" : "Indigenous peoples, national parks, and protected areas: A new paradigm linking conservation, culture, and rights", "editor" : [ { "dropping-particle" : "", "family" : "Stevens", "given" : "Stan", "non-dropping-particle" : "", "parse-names" : false, "suffix" : "" } ], "id" : "ITEM-2", "issued" : { "date-parts" : [ [ "2014" ] ] }, "note" : "NULL", "page" : "47-83", "publisher" : "University of Arizona Press", "publisher-place" : "Tucson", "title" : "A new protected area paradigm", "type" : "chapter" }, "uris" : [ "http://www.mendeley.com/documents/?uuid=e154048e-9c5d-48b5-903e-234076647505" ] } ], "mendeley" : { "formattedCitation" : "(Brosius, 2004; Stevens, 2014)", "plainTextFormattedCitation" : "(Brosius, 2004; Stevens, 2014)", "previouslyFormattedCitation" : "(Brosius, 2004; Stevens, 2014)" }, "properties" : {  }, "schema" : "https://github.com/citation-style-language/schema/raw/master/csl-citation.json" }</w:instrText>
      </w:r>
      <w:r w:rsidRPr="00F02A52">
        <w:rPr>
          <w:lang w:val="en-US"/>
        </w:rPr>
        <w:fldChar w:fldCharType="separate"/>
      </w:r>
      <w:r w:rsidRPr="00F02A52">
        <w:rPr>
          <w:lang w:val="en-US"/>
        </w:rPr>
        <w:t>(Brosius, 2004; Stevens, 2014)</w:t>
      </w:r>
      <w:r w:rsidRPr="00F02A52">
        <w:rPr>
          <w:lang w:val="en-US"/>
        </w:rPr>
        <w:fldChar w:fldCharType="end"/>
      </w:r>
      <w:r w:rsidRPr="00F02A52">
        <w:rPr>
          <w:lang w:val="en-US"/>
        </w:rPr>
        <w:t xml:space="preserve">. </w:t>
      </w:r>
    </w:p>
    <w:p w14:paraId="24DC3B27" w14:textId="0FD9F277" w:rsidR="00E97DE0" w:rsidRPr="00F02A52" w:rsidRDefault="00E97DE0" w:rsidP="00E97DE0">
      <w:pPr>
        <w:rPr>
          <w:lang w:val="en-US"/>
        </w:rPr>
      </w:pPr>
      <w:r w:rsidRPr="00F02A52">
        <w:rPr>
          <w:lang w:val="en-US"/>
        </w:rPr>
        <w:t xml:space="preserve">Indigenous peoples’ organizations, however, continue to criticize international authorities for failing to fulfil their targets and obligations to indigenous peoples </w:t>
      </w:r>
      <w:r w:rsidRPr="00F02A52">
        <w:rPr>
          <w:lang w:val="en-US"/>
        </w:rPr>
        <w:fldChar w:fldCharType="begin" w:fldLock="1"/>
      </w:r>
      <w:r>
        <w:rPr>
          <w:lang w:val="en-US"/>
        </w:rPr>
        <w:instrText>ADDIN CSL_CITATION { "citationItems" : [ { "id" : "ITEM-1", "itemData" : { "author" : [ { "dropping-particle" : "", "family" : "Forest Peoples Programme", "given" : "", "non-dropping-particle" : "", "parse-names" : false, "suffix" : "" } ], "id" : "ITEM-1", "issued" : { "date-parts" : [ [ "2008" ] ] }, "note" : "NULL", "publisher" : "Forest Peoples Programme,", "publisher-place" : "Moreton-in-Marsh", "title" : "Inaction to recognise Indigenous peoples' rights is frustrating conservation goals", "type" : "article" }, "uris" : [ "http://www.mendeley.com/documents/?uuid=dfac6b17-5744-4ebd-b799-e55318fdd72e" ] }, { "id" : "ITEM-2", "itemData" : { "author" : [ { "dropping-particle" : "", "family" : "Forest Peoples Programme", "given" : "", "non-dropping-particle" : "", "parse-names" : false, "suffix" : "" } ], "chapter-number" : "2", "id" : "ITEM-2", "issued" : { "date-parts" : [ [ "2011" ] ] }, "note" : "NULL", "title" : "Sharing power - the end of 'fortress' conservation?", "type" : "article" }, "uris" : [ "http://www.mendeley.com/documents/?uuid=7961ae39-ba24-4b4d-b056-c2029f29920e" ] }, { "id" : "ITEM-3", "itemData" : { "URL" : "http://www.tebtebba.org/index.php/all-resources/category/34-indigenous-peoples-declaration-statements-and-interventions?download=200:iifb-opening-statement-cop-8", "author" : [ { "dropping-particle" : "", "family" : "IIFB", "given" : "", "non-dropping-particle" : "", "parse-names" : false, "suffix" : "" } ], "id" : "ITEM-3", "issue" : "9 April", "issued" : { "date-parts" : [ [ "2006" ] ] }, "note" : "NULL", "title" : "COP 8 - Opening Statement", "type" : "webpage", "volume" : "2015" }, "uris" : [ "http://www.mendeley.com/documents/?uuid=d626c539-fa2e-4b1a-8ece-02383abf33a4" ] }, { "id" : "ITEM-4", "itemData" : { "URL" : "http://kaahapono.com/IIFB/COP9/Final_IIFB_opening_eng.pdf", "author" : [ { "dropping-particle" : "", "family" : "IIFB", "given" : "", "non-dropping-particle" : "", "parse-names" : false, "suffix" : "" } ], "id" : "ITEM-4", "issue" : "24 February", "issued" : { "date-parts" : [ [ "2008" ] ] }, "note" : "NULL", "title" : "COP 9 - Opening Statement", "type" : "webpage", "volume" : "2015" }, "uris" : [ "http://www.mendeley.com/documents/?uuid=97b9ecb6-a3cc-4c06-b162-faf4d19ae2ce" ] }, { "id" : "ITEM-5", "itemData" : { "URL" : "http://iifb.indigenousportal.com/wp-content/uploads/2010/10/Final_IIFB_OpeningStatement_longversion_eng.pdf", "author" : [ { "dropping-particle" : "", "family" : "IIFB", "given" : "", "non-dropping-particle" : "", "parse-names" : false, "suffix" : "" } ], "id" : "ITEM-5", "issue" : "24 February", "issued" : { "date-parts" : [ [ "2010" ] ] }, "note" : "NULL", "title" : "COP 10 - Opening Statement", "type" : "webpage", "volume" : "2015" }, "uris" : [ "http://www.mendeley.com/documents/?uuid=1f475737-5b89-4d65-8fab-dde7d913fbdb" ] }, { "id" : "ITEM-6", "itemData" : { "URL" : "http://www.forestpeoples.org/sites/fpp/files/news/2012/10/IIFB-COP11-OpeningStatement-FINAL.pdf", "author" : [ { "dropping-particle" : "", "family" : "IIFB", "given" : "", "non-dropping-particle" : "", "parse-names" : false, "suffix" : "" } ], "id" : "ITEM-6", "issue" : "24 February", "issued" : { "date-parts" : [ [ "2012" ] ] }, "note" : "NULL", "title" : "COP 11 - Opening statement", "type" : "webpage", "volume" : "2015" }, "uris" : [ "http://www.mendeley.com/documents/?uuid=89110e6d-c712-4f92-abd8-20f18ace3410" ] }, { "id" : "ITEM-7", "itemData" : { "URL" : "http://www.cbdalliance.org/en/images/ECO_Files/COP12/ECO-50-2.pdf", "author" : [ { "dropping-particle" : "", "family" : "IIFB", "given" : "", "non-dropping-particle" : "", "parse-names" : false, "suffix" : "" } ], "id" : "ITEM-7", "issue" : "9 April", "issued" : { "date-parts" : [ [ "2014" ] ] }, "note" : "NULL", "title" : "COP 12 - Opening Statement", "type" : "webpage", "volume" : "2015" }, "uris" : [ "http://www.mendeley.com/documents/?uuid=0968af83-fc62-433c-966b-d608665c28a8" ] } ], "mendeley" : { "formattedCitation" : "(Forest Peoples Programme, 2008, 2011, IIFB, 2006, 2008, 2010, 2012, 2014)", "plainTextFormattedCitation" : "(Forest Peoples Programme, 2008, 2011, IIFB, 2006, 2008, 2010, 2012, 2014)", "previouslyFormattedCitation" : "(Forest Peoples Programme, 2008, 2011, IIFB, 2006, 2008, 2010, 2012, 2014)" }, "properties" : {  }, "schema" : "https://github.com/citation-style-language/schema/raw/master/csl-citation.json" }</w:instrText>
      </w:r>
      <w:r w:rsidRPr="00F02A52">
        <w:rPr>
          <w:lang w:val="en-US"/>
        </w:rPr>
        <w:fldChar w:fldCharType="separate"/>
      </w:r>
      <w:r w:rsidRPr="00F02A52">
        <w:rPr>
          <w:lang w:val="en-US"/>
        </w:rPr>
        <w:t>(Forest Peoples Programme, 2008, 2011, IIFB, 2006, 2008, 2010, 2012, 2014)</w:t>
      </w:r>
      <w:r w:rsidRPr="00F02A52">
        <w:rPr>
          <w:lang w:val="en-US"/>
        </w:rPr>
        <w:fldChar w:fldCharType="end"/>
      </w:r>
      <w:r w:rsidRPr="00F02A52">
        <w:rPr>
          <w:lang w:val="en-US"/>
        </w:rPr>
        <w:t xml:space="preserve">. Traditional power structures and conservation ideals are still present in protected area policy and practice </w:t>
      </w:r>
      <w:r w:rsidRPr="00F02A52">
        <w:rPr>
          <w:lang w:val="en-US"/>
        </w:rPr>
        <w:fldChar w:fldCharType="begin" w:fldLock="1"/>
      </w:r>
      <w:r>
        <w:rPr>
          <w:lang w:val="en-US"/>
        </w:rPr>
        <w:instrText>ADDIN CSL_CITATION { "citationItems" : [ { "id" : "ITEM-1", "itemData" : { "ISBN" : "0803-9410", "author" : [ { "dropping-particle" : "", "family" : "Benjaminsen", "given" : "Tor A", "non-dropping-particle" : "", "parse-names" : false, "suffix" : "" }, { "dropping-particle" : "", "family" : "Svarstad", "given" : "Hanne", "non-dropping-particle" : "", "parse-names" : false, "suffix" : "" } ], "container-title" : "Forum for Development Studies", "id" : "ITEM-1", "issue" : "3", "issued" : { "date-parts" : [ [ "2010" ] ] }, "note" : "NULL", "page" : "385-408", "title" : "The Death of an Elephant: Conservation Discourses Versus Practices in Africa", "type" : "article-journal", "volume" : "37" }, "uris" : [ "http://www.mendeley.com/documents/?uuid=7c3ff670-c4c5-4a03-8f2a-af3a3c76849d" ] }, { "id" : "ITEM-2", "itemData" : { "ISBN" : "0816530912", "author" : [ { "dropping-particle" : "", "family" : "Sandlos", "given" : "John", "non-dropping-particle" : "", "parse-names" : false, "suffix" : "" } ], "container-title" : "Indigenous Peoples, National Parks, and Protected Areas: A New Paradigm Linking Conservation, Culture, and Rights", "editor" : [ { "dropping-particle" : "", "family" : "Stevens", "given" : "Stan", "non-dropping-particle" : "", "parse-names" : false, "suffix" : "" } ], "id" : "ITEM-2", "issued" : { "date-parts" : [ [ "2014" ] ] }, "note" : "NULL", "page" : "133-149", "publisher" : "University of Arizona Press", "publisher-place" : "Tucson", "title" : "National Parks in the Canadian North: Comanagement or Colonialism Revisited?", "type" : "chapter" }, "uris" : [ "http://www.mendeley.com/documents/?uuid=9fb596b2-cfc4-4f45-ade3-20baac691765" ] }, { "id" : "ITEM-3", "itemData" : { "DOI" : "10.1080/089419202317174002", "ISBN" : "0894-1920", "author" : [ { "dropping-particle" : "", "family" : "Wilshusen", "given" : "Peter R", "non-dropping-particle" : "", "parse-names" : false, "suffix" : "" }, { "dropping-particle" : "", "family" : "Brechin", "given" : "Steven R", "non-dropping-particle" : "", "parse-names" : false, "suffix" : "" }, { "dropping-particle" : "", "family" : "Fortwangler", "given" : "Crystal L", "non-dropping-particle" : "", "parse-names" : false, "suffix" : "" }, { "dropping-particle" : "", "family" : "West", "given" : "Patrick C", "non-dropping-particle" : "", "parse-names" : false, "suffix" : "" } ], "container-title" : "Society and Natural Resources", "id" : "ITEM-3", "issue" : "1", "issued" : { "date-parts" : [ [ "2002" ] ] }, "note" : "NULL", "page" : "17-40", "publisher" : "Routledge", "title" : "Reinventing a Square Wheel: Critique of a Resurgent \"Protection Paradigm\" in International Biodiversity Conservation", "type" : "article-journal", "volume" : "15" }, "uris" : [ "http://www.mendeley.com/documents/?uuid=35081357-ec52-4809-9c1f-c87764064b5e" ] } ], "mendeley" : { "formattedCitation" : "(Benjaminsen &amp; Svarstad, 2010; Sandlos, 2014; Wilshusen, Brechin, Fortwangler, &amp; West, 2002)", "plainTextFormattedCitation" : "(Benjaminsen &amp; Svarstad, 2010; Sandlos, 2014; Wilshusen, Brechin, Fortwangler, &amp; West, 2002)", "previouslyFormattedCitation" : "(Benjaminsen &amp; Svarstad, 2010; Sandlos, 2014; Wilshusen, Brechin, Fortwangler, &amp; West, 2002)" }, "properties" : {  }, "schema" : "https://github.com/citation-style-language/schema/raw/master/csl-citation.json" }</w:instrText>
      </w:r>
      <w:r w:rsidRPr="00F02A52">
        <w:rPr>
          <w:lang w:val="en-US"/>
        </w:rPr>
        <w:fldChar w:fldCharType="separate"/>
      </w:r>
      <w:r w:rsidRPr="00F02A52">
        <w:rPr>
          <w:lang w:val="en-US"/>
        </w:rPr>
        <w:t>(Benjaminsen &amp; Svarstad, 2010; Sandlos, 2014; Wilshusen</w:t>
      </w:r>
      <w:r w:rsidR="00DD3BA3">
        <w:rPr>
          <w:i/>
          <w:lang w:val="en-US"/>
        </w:rPr>
        <w:t xml:space="preserve"> et al.</w:t>
      </w:r>
      <w:r w:rsidRPr="00F02A52">
        <w:rPr>
          <w:lang w:val="en-US"/>
        </w:rPr>
        <w:t>, 2002)</w:t>
      </w:r>
      <w:r w:rsidRPr="00F02A52">
        <w:rPr>
          <w:lang w:val="en-US"/>
        </w:rPr>
        <w:fldChar w:fldCharType="end"/>
      </w:r>
      <w:r w:rsidRPr="00F02A52">
        <w:rPr>
          <w:lang w:val="en-US"/>
        </w:rPr>
        <w:t xml:space="preserve">, and national and local implementation of international standards often proves challenging </w:t>
      </w:r>
      <w:r w:rsidRPr="00F02A52">
        <w:rPr>
          <w:lang w:val="en-US"/>
        </w:rPr>
        <w:fldChar w:fldCharType="begin" w:fldLock="1"/>
      </w:r>
      <w:r>
        <w:rPr>
          <w:lang w:val="en-US"/>
        </w:rPr>
        <w:instrText>ADDIN CSL_CITATION { "citationItems" : [ { "id" : "ITEM-1", "itemData" : { "author" : [ { "dropping-particle" : "", "family" : "Koivurova", "given" : "Timo", "non-dropping-particle" : "", "parse-names" : false, "suffix" : "" }, { "dropping-particle" : "", "family" : "Hein\u00e4m\u00e4ki", "given" : "Leena", "non-dropping-particle" : "", "parse-names" : false, "suffix" : "" } ], "container-title" : "Polar Record", "id" : "ITEM-1", "issue" : "221", "issued" : { "date-parts" : [ [ "2006" ] ] }, "note" : "NULL", "page" : "101-109", "title" : "The Participation of Indigenous Peoples in International Norm-Making in the Arctic", "title-short" : "Participation of Indigenous Peoples", "type" : "article-journal", "volume" : "42" }, "uris" : [ "http://www.mendeley.com/documents/?uuid=e471dec6-1472-4ef2-9759-2768df8d251a" ] }, { "id" : "ITEM-2", "itemData" : { "ISBN" : "0803-9410", "author" : [ { "dropping-particle" : "", "family" : "Benjaminsen", "given" : "Tor A", "non-dropping-particle" : "", "parse-names" : false, "suffix" : "" }, { "dropping-particle" : "", "family" : "Svarstad", "given" : "Hanne", "non-dropping-particle" : "", "parse-names" : false, "suffix" : "" } ], "container-title" : "Forum for Development Studies", "id" : "ITEM-2", "issue" : "3", "issued" : { "date-parts" : [ [ "2010" ] ] }, "note" : "NULL", "page" : "385-408", "title" : "The Death of an Elephant: Conservation Discourses Versus Practices in Africa", "type" : "article-journal", "volume" : "37" }, "uris" : [ "http://www.mendeley.com/documents/?uuid=7c3ff670-c4c5-4a03-8f2a-af3a3c76849d" ] }, { "id" : "ITEM-3", "itemData" : { "DOI" : "10.1177/0739456x03022004003", "author" : [ { "dropping-particle" : "", "family" : "Lane", "given" : "Marcus B", "non-dropping-particle" : "", "parse-names" : false, "suffix" : "" } ], "container-title" : "Journal of Planning Education and Research", "id" : "ITEM-3", "issue" : "4", "issued" : { "date-parts" : [ [ "2003" ] ] }, "note" : "NULL", "page" : "360-373", "title" : "Participation, Decentralization, and Civil Society: Indigenous Rights and Democracy in Environmental Planning", "type" : "article-journal", "volume" : "22" }, "uris" : [ "http://www.mendeley.com/documents/?uuid=7dd81c8a-90e0-42a4-a27c-c20ba8d18eca" ] }, { "id" : "ITEM-4", "itemData" : { "DOI" : "10.1080/15239080500338671", "ISBN" : "1523-908X", "author" : [ { "dropping-particle" : "", "family" : "Lane", "given" : "Marcus B", "non-dropping-particle" : "", "parse-names" : false, "suffix" : "" }, { "dropping-particle" : "", "family" : "Corbett", "given" : "Tony", "non-dropping-particle" : "", "parse-names" : false, "suffix" : "" } ], "container-title" : "Journal of Environmental Policy &amp; Planning", "id" : "ITEM-4", "issue" : "2", "issued" : { "date-parts" : [ [ "2005" ] ] }, "note" : "NULL", "page" : "141-159", "publisher" : "Routledge", "title" : "The tyranny of localism: Indigenous participation in community-based environmental management", "title-short" : "Tyranny of localism", "type" : "article-journal", "volume" : "7" }, "uris" : [ "http://www.mendeley.com/documents/?uuid=f77c9b37-f350-412a-b16c-4cd207ed73fb" ] }, { "id" : "ITEM-5", "itemData" : { "DOI" : "10.1007/s10745-014-9673-5", "ISBN" : "0300-7839", "author" : [ { "dropping-particle" : "", "family" : "Minter", "given" : "Tessa", "non-dropping-particle" : "", "parse-names" : false, "suffix" : "" }, { "dropping-particle" : "", "family" : "Ploeg", "given" : "Jan", "non-dropping-particle" : "van der", "parse-names" : false, "suffix" : "" }, { "dropping-particle" : "", "family" : "Pedrablanca", "given" : "Maria", "non-dropping-particle" : "", "parse-names" : false, "suffix" : "" }, { "dropping-particle" : "", "family" : "Sunderland", "given" : "Terry", "non-dropping-particle" : "", "parse-names" : false, "suffix" : "" }, { "dropping-particle" : "", "family" : "Persoon", "given" : "GerardA", "non-dropping-particle" : "", "parse-names" : false, "suffix" : "" } ], "container-title" : "Human Ecology", "id" : "ITEM-5", "issue" : "5", "issued" : { "date-parts" : [ [ "2014" ] ] }, "language" : "English", "note" : "NULL", "page" : "769-778", "publisher" : "Springer US", "title" : "Limits to Indigenous Participation: The Agta and the Northern Sierra Madre Natural Park, the Philippines", "type" : "article-journal", "volume" : "42" }, "uris" : [ "http://www.mendeley.com/documents/?uuid=1654d70f-e692-4258-b3d5-79bbd801d062" ] }, { "id" : "ITEM-6", "itemData" : { "DOI" : "10.3197/096327112X13400390125894", "author" : [ { "dropping-particle" : "", "family" : "Paulson", "given" : "Nels", "non-dropping-particle" : "", "parse-names" : false, "suffix" : "" }, { "dropping-particle" : "", "family" : "Laudati", "given" : "Ann", "non-dropping-particle" : "", "parse-names" : false, "suffix" : "" }, { "dropping-particle" : "", "family" : "Doolittle", "given" : "Amity", "non-dropping-particle" : "", "parse-names" : false, "suffix" : "" }, { "dropping-particle" : "", "family" : "Welsh-Devine", "given" : "Meredith", "non-dropping-particle" : "", "parse-names" : false, "suffix" : "" }, { "dropping-particle" : "", "family" : "Pena", "given" : "Pablo", "non-dropping-particle" : "", "parse-names" : false, "suffix" : "" } ], "container-title" : "Environmental Values", "id" : "ITEM-6", "issue" : "3", "issued" : { "date-parts" : [ [ "2012" ] ] }, "note" : "NULL", "page" : "255-276", "title" : "Indigenous Peoples' Participation in Global Conservation: Looking Beyond Headdresses and Face Paint", "type" : "article-journal", "volume" : "21" }, "uris" : [ "http://www.mendeley.com/documents/?uuid=b6e745d2-8cc9-4550-9089-819abdaadb35" ] }, { "id" : "ITEM-7", "itemData" : { "ISBN" : "1567-9764", "author" : [ { "dropping-particle" : "", "family" : "Schroeder", "given" : "Heike", "non-dropping-particle" : "", "parse-names" : false, "suffix" : "" } ], "container-title" : "International Environmental Agreements: Politics, Law and Economics", "id" : "ITEM-7", "issue" : "4", "issued" : { "date-parts" : [ [ "2010" ] ] }, "note" : "NULL", "page" : "317-332", "title" : "Agency in international climate negotiations: the case of indigenous peoples and avoided deforestation", "title-short" : "Agency in international climate negotiations", "type" : "article-journal", "volume" : "10" }, "uris" : [ "http://www.mendeley.com/documents/?uuid=2d13c892-4e72-44d7-9cd8-3b57dc3ed92c" ] } ], "mendeley" : { "formattedCitation" : "(Benjaminsen &amp; Svarstad, 2010; Koivurova &amp; Hein\u00e4m\u00e4ki, 2006; Lane, 2003; Lane &amp; Corbett, 2005; Minter, van der Ploeg, Pedrablanca, Sunderland, &amp; Persoon, 2014; Paulson, Laudati, Doolittle, Welsh-Devine, &amp; Pena, 2012; H. Schroeder, 2010)", "plainTextFormattedCitation" : "(Benjaminsen &amp; Svarstad, 2010; Koivurova &amp; Hein\u00e4m\u00e4ki, 2006; Lane, 2003; Lane &amp; Corbett, 2005; Minter, van der Ploeg, Pedrablanca, Sunderland, &amp; Persoon, 2014; Paulson, Laudati, Doolittle, Welsh-Devine, &amp; Pena, 2012; H. Schroeder, 2010)", "previouslyFormattedCitation" : "(Benjaminsen &amp; Svarstad, 2010; Koivurova &amp; Hein\u00e4m\u00e4ki, 2006; Lane, 2003; Lane &amp; Corbett, 2005; Minter, van der Ploeg, Pedrablanca, Sunderland, &amp; Persoon, 2014; Paulson, Laudati, Doolittle, Welsh-Devine, &amp; Pena, 2012; H. Schroeder, 2010)" }, "properties" : {  }, "schema" : "https://github.com/citation-style-language/schema/raw/master/csl-citation.json" }</w:instrText>
      </w:r>
      <w:r w:rsidRPr="00F02A52">
        <w:rPr>
          <w:lang w:val="en-US"/>
        </w:rPr>
        <w:fldChar w:fldCharType="separate"/>
      </w:r>
      <w:r w:rsidRPr="00F02A52">
        <w:rPr>
          <w:lang w:val="en-US"/>
        </w:rPr>
        <w:t>(Benjaminsen &amp; Svarstad, 2010; Koivurova &amp; Heinämäki, 2006; Lane, 2003; Lane &amp; Corbett, 2005; Minter</w:t>
      </w:r>
      <w:r w:rsidR="00DD3BA3">
        <w:rPr>
          <w:i/>
          <w:lang w:val="en-US"/>
        </w:rPr>
        <w:t xml:space="preserve"> et al.</w:t>
      </w:r>
      <w:r w:rsidRPr="00F02A52">
        <w:rPr>
          <w:lang w:val="en-US"/>
        </w:rPr>
        <w:t>, 2014; Paulson</w:t>
      </w:r>
      <w:r w:rsidR="00DD3BA3">
        <w:rPr>
          <w:i/>
          <w:lang w:val="en-US"/>
        </w:rPr>
        <w:t xml:space="preserve"> et al.</w:t>
      </w:r>
      <w:r w:rsidRPr="00F02A52">
        <w:rPr>
          <w:lang w:val="en-US"/>
        </w:rPr>
        <w:t>, 2012; Schroeder, 2010)</w:t>
      </w:r>
      <w:r w:rsidRPr="00F02A52">
        <w:rPr>
          <w:lang w:val="en-US"/>
        </w:rPr>
        <w:fldChar w:fldCharType="end"/>
      </w:r>
      <w:r w:rsidRPr="00F02A52">
        <w:rPr>
          <w:lang w:val="en-US"/>
        </w:rPr>
        <w:t xml:space="preserve">. Furthermore, indigenous peoples are largely left outside the development of treaty texts and the implementation of the treaties and, when included, they are often considered only holders of traditional knowledge. This risks reproducing discourses or ideas prioritizing conservation objectives over indigenous rights and reducing the ways indigenous peoples may influence the decision-making within the context of international treaties </w:t>
      </w:r>
      <w:r w:rsidRPr="00F02A52">
        <w:rPr>
          <w:lang w:val="en-US"/>
        </w:rPr>
        <w:fldChar w:fldCharType="begin" w:fldLock="1"/>
      </w:r>
      <w:r>
        <w:rPr>
          <w:lang w:val="en-US"/>
        </w:rPr>
        <w:instrText>ADDIN CSL_CITATION { "citationItems" : [ { "id" : "ITEM-1", "itemData" : { "DOI" : "10.1111/j.1467-7660.1995.tb00560.x", "ISSN" : "0012155X", "author" : [ { "dropping-particle" : "", "family" : "Agrawal", "given" : "Arun", "non-dropping-particle" : "", "parse-names" : false, "suffix" : "" } ], "container-title" : "Development and Change", "id" : "ITEM-1", "issue" : "3", "issued" : { "date-parts" : [ [ "1995", "7" ] ] }, "page" : "413-439", "publisher" : "Blackwell Publishing Ltd", "title" : "Dismantling the Divide Between Indigenous and Scientific Knowledge", "type" : "article-journal", "volume" : "26" }, "uris" : [ "http://www.mendeley.com/documents/?uuid=47419acb-02ec-47d3-9b5c-fd86fa0caf0d" ] }, { "id" : "ITEM-2", "itemData" : { "DOI" : "10.1890/1051-0761(2000)010[1251:ROTEKA]2.0.CO;2", "ISSN" : "1051-0761", "author" : [ { "dropping-particle" : "", "family" : "Berkes", "given" : "Fikret", "non-dropping-particle" : "", "parse-names" : false, "suffix" : "" }, { "dropping-particle" : "", "family" : "Colding", "given" : "Johan", "non-dropping-particle" : "", "parse-names" : false, "suffix" : "" }, { "dropping-particle" : "", "family" : "Folke", "given" : "Carl", "non-dropping-particle" : "", "parse-names" : false, "suffix" : "" } ], "container-title" : "Ecological Applications", "id" : "ITEM-2", "issue" : "5", "issued" : { "date-parts" : [ [ "2000", "10" ] ] }, "page" : "1251-1262", "publisher" : "Ecological Society of America", "title" : "Rediscovery of Traditional Ecological Knowledge as Adaptive Management", "type" : "article-journal", "volume" : "10" }, "uris" : [ "http://www.mendeley.com/documents/?uuid=69d4d986-3345-4658-9d90-94f3eecc78b9" ] }, { "id" : "ITEM-3", "itemData" : { "DOI" : "10.1080/03014220909510568", "abstract" : "Paradox of traditional knowledge We start with a paradox. Many of the applications of traditional ecological knowledge (in-digenous knowledge; matauranga M\u0101ori) are in the context of global environmental change. Traditional knowledge has been used to help understand such issues as climate change, and in this case, the conservation of t\u012bt\u012b (Puffinus griseus or sooty shearwater), a species with a long migration route from New Zealand to the North Pacific and back. What could traditional knowledge possibly have to say about the sustainability of t\u012bt\u012b populations, knowing that traditional knowledge does not (directly) track overall population numbers, migration routes, mortality at different life stages, fledgling success, and the various population parameters that biologists study to assess the status of a population? For that matter, what could traditional knowledge possibly have to say about climate change, given that indigenous elders have not previously experienced climate change, and that the changes being observed now are beyond the range of experience of traditional groups? I make two main points. The first is that traditional knowledge as process, rather than as content, is perhaps what we should be examining. This point indirectly emerges from the series of t\u012bt\u012b articles (Moller et al. 2009a,b,c) but is not discussed explicitly. Second, scholars have wasted (in my view) too much time and effort on a science versus traditional knowledge debate; we should reframe it instead as a science and traditional knowledge dialogue and partnership. This is a message that emerges strongly from Moller et al. (2009a,b,c) but here I extend the argument to discuss co-production of knowledge. Finally, I comment on the findings of the t\u012bt\u012b project in terms of benefits of using complementary knowledge for problem solving. To support my arguments, I use material from a series of studies by our research team in Canada, summarised here as a set of questions and findings/lessons (Table 1). Is traditional knowledge static? Learning and indigenous ways of knowing Over the years, many scientists have been sceptical of indigenous knowledge. As Moller et al. (2009b: 244) put it, some commentators in New Zealand consider that \"TEK is an inad-equate knowledge system to guide sustainable harvesting. This is partly because they consider it dated and unable to adapt quickly to rapid global ecological change.\" Climate change is an appropriate example with which to examine this asser\u2026", "author" : [ { "dropping-particle" : "", "family" : "Berkes", "given" : "Fikret", "non-dropping-particle" : "", "parse-names" : false, "suffix" : "" } ], "container-title" : "Journal of the Royal Society of New Zealand", "id" : "ITEM-3", "issue" : "4", "issued" : { "date-parts" : [ [ "2009" ] ] }, "page" : "151-156", "title" : "Indigenous ways of knowing and the study of environmental change", "type" : "article-journal", "volume" : "39" }, "uris" : [ "http://www.mendeley.com/documents/?uuid=6447d0df-e4df-484a-aff3-38ddf25bfcff" ] }, { "id" : "ITEM-4", "itemData" : { "DOI" : "10.1080/09644016.2012.737255", "author" : [ { "dropping-particle" : "", "family" : "Reimerson", "given" : "Elsa", "non-dropping-particle" : "", "parse-names" : false, "suffix" : "" } ], "container-title" : "Environmental Politics", "id" : "ITEM-4", "issue" : "6", "issued" : { "date-parts" : [ [ "2013", "11" ] ] }, "page" : "992-1009", "title" : "Between nature and culture: exploring space for indigenous agency in the Convention on Biological Diversity", "type" : "article-journal", "volume" : "22" }, "uris" : [ "http://www.mendeley.com/documents/?uuid=ff8c50e1-4109-3275-a2e8-2b8816e72781" ] }, { "id" : "ITEM-5", "itemData" : { "DOI" : "10.1080/1088937X.2014.953620", "ISSN" : "1088-937X", "abstract" : "In Norway, recent policy reforms for indigenous reindeer husbandry incorporate traditional social organizational units into the governance regime, and are intended to induce greater internal autonomy through self-regulation. Implementation of the reforms have, however, proved challenging, both in terms of achieving policy goals and for incorporating internal autonomy. This article explores how reindeer herders' traditional knowledge and social organization are incorporated into policy implementation through legislative, economic, institutional, and informational means, focusing on western Finnmark, where implementation challenges have been most pronounced. By drawing upon an analysis of policy documents in combination with semi-structured interviews, this paper highlights barriers to knowledge integration induced by the design of supportive policy instruments of information and institution building, where traditional know-ledge is de-prioritized in relation to scientific knowledge and notions of rationality and practicality. As such, this study draws attention to the importance of considering the design of supportive policy instruments from a traditional knowledge perspective, and in particular, to asymmetrical power relations between ways of knowing.", "author" : [ { "dropping-particle" : "", "family" : "Turi", "given" : "Ellen Inga", "non-dropping-particle" : "", "parse-names" : false, "suffix" : "" }, { "dropping-particle" : "", "family" : "Keskitalo", "given" : "E. Carina H.", "non-dropping-particle" : "", "parse-names" : false, "suffix" : "" } ], "container-title" : "Polar Geography", "id" : "ITEM-5", "issue" : "3", "issued" : { "date-parts" : [ [ "2014", "7", "3" ] ] }, "note" : "NULL", "page" : "234-251", "title" : "Governing reindeer husbandry in western Finnmark: barriers for incorporating traditional knowledge in local-level policy implementation", "type" : "article-journal", "volume" : "37" }, "uris" : [ "http://www.mendeley.com/documents/?uuid=144b367a-12c9-49c5-b669-f19cd13f882b" ] } ], "mendeley" : { "formattedCitation" : "(Agrawal, 1995; Berkes, 2009; Berkes, Colding, &amp; Folke, 2000; Reimerson, 2013; Turi &amp; Keskitalo, 2014)", "plainTextFormattedCitation" : "(Agrawal, 1995; Berkes, 2009; Berkes, Colding, &amp; Folke, 2000; Reimerson, 2013; Turi &amp; Keskitalo, 2014)", "previouslyFormattedCitation" : "(Agrawal, 1995; Berkes, 2009; Berkes, Colding, &amp; Folke, 2000; Reimerson, 2013; Turi &amp; Keskitalo, 2014)" }, "properties" : {  }, "schema" : "https://github.com/citation-style-language/schema/raw/master/csl-citation.json" }</w:instrText>
      </w:r>
      <w:r w:rsidRPr="00F02A52">
        <w:rPr>
          <w:lang w:val="en-US"/>
        </w:rPr>
        <w:fldChar w:fldCharType="separate"/>
      </w:r>
      <w:r w:rsidRPr="00F02A52">
        <w:rPr>
          <w:lang w:val="en-US"/>
        </w:rPr>
        <w:t>(Agrawal, 1995; Berkes, 2009; Berkes</w:t>
      </w:r>
      <w:r w:rsidR="00DD3BA3">
        <w:rPr>
          <w:i/>
          <w:lang w:val="en-US"/>
        </w:rPr>
        <w:t xml:space="preserve"> et al.</w:t>
      </w:r>
      <w:r w:rsidRPr="00F02A52">
        <w:rPr>
          <w:lang w:val="en-US"/>
        </w:rPr>
        <w:t>, 2000; Reimerson, 2013; Turi &amp; Keskitalo, 2014)</w:t>
      </w:r>
      <w:r w:rsidRPr="00F02A52">
        <w:rPr>
          <w:lang w:val="en-US"/>
        </w:rPr>
        <w:fldChar w:fldCharType="end"/>
      </w:r>
      <w:r w:rsidRPr="00F02A52">
        <w:rPr>
          <w:lang w:val="en-US"/>
        </w:rPr>
        <w:t>. This is also important for Europe and Central Asia with its different indigenous peoples and local communities and their varying historical legacies.</w:t>
      </w:r>
    </w:p>
    <w:p w14:paraId="2FD6141F" w14:textId="77777777" w:rsidR="00E97DE0" w:rsidRPr="00F02A52" w:rsidRDefault="00E97DE0" w:rsidP="00E97DE0">
      <w:pPr>
        <w:rPr>
          <w:lang w:val="en-US"/>
        </w:rPr>
      </w:pPr>
    </w:p>
    <w:p w14:paraId="42CEB1A5" w14:textId="77777777" w:rsidR="00E97DE0" w:rsidRPr="00F02A52" w:rsidRDefault="00E97DE0" w:rsidP="001F0516">
      <w:pPr>
        <w:pStyle w:val="Heading4"/>
      </w:pPr>
      <w:bookmarkStart w:id="1781" w:name="_Toc519504792"/>
      <w:r w:rsidRPr="00F02A52">
        <w:t>Information-based instruments building on private and business initiatives</w:t>
      </w:r>
      <w:bookmarkEnd w:id="1781"/>
    </w:p>
    <w:p w14:paraId="0E81CC41" w14:textId="2717D74B" w:rsidR="00E97DE0" w:rsidRPr="00F02A52" w:rsidRDefault="00E97DE0" w:rsidP="00E97DE0">
      <w:pPr>
        <w:rPr>
          <w:lang w:val="en-US"/>
        </w:rPr>
      </w:pPr>
      <w:r w:rsidRPr="00F02A52">
        <w:rPr>
          <w:lang w:val="en-US"/>
        </w:rPr>
        <w:t xml:space="preserve">There is increasing recognition of the need to enhance the use of economic instruments, such as market-based incentives, to complement traditional regulatory policy instruments at the international as well as national level. This is justified in assuming that such instruments are more efficient than traditional regulatory instruments, in particular when it comes to the implementation of multilateral environmental agreements. However, with the exception of payments for ecosystem services schemes, the adoption of economic instruments has mainly been advocated in developed countries, while their uptake in developing countries and countries in transition has been limited. This can partly be explained by the lack of capacity, in these countries, to design and implement economic instruments due, for example, to unclear property rights </w:t>
      </w:r>
      <w:r w:rsidRPr="00F02A52">
        <w:rPr>
          <w:lang w:val="en-US"/>
        </w:rPr>
        <w:fldChar w:fldCharType="begin" w:fldLock="1"/>
      </w:r>
      <w:r>
        <w:rPr>
          <w:lang w:val="en-US"/>
        </w:rPr>
        <w:instrText>ADDIN CSL_CITATION { "citationItems" : [ { "id" : "ITEM-1", "itemData" : { "DOI" : "10.1016/j.forpol.2011.05.006", "ISSN" : "13899341", "abstract" : "The originality of the REDD proposal is its incentives-based mechanism designed to reward the governments of developing countries for their performance in reducing deforestation as measured against a baseline. This mechanism is founded on the hypothesis that developing countries \u2018pay\u2019 an opportunity cost to conserve their forests and would prefer other choices and convert their wooden lands to other uses. The basic idea is, therefore, to pay rents to these countries to compensate for the anticipated foregone revenues. The reference to the theory of incentives (in its principal\u2013agent version) is implicit but clear. In this REDD-related framework, the Government is taken as any economic agent who behaves rationally i.e. taking decisions after comparing the relative prices associated to various alternatives, then deciding to take action and implementing effective measures to tackle deforestation and shift the nation-wide development path. Such an approach ignores the political economy of the state, especially when dealing with \u201cfragile\u201d or even \u201cfailing\u201d states facing severe but chronicle institutional crises, which are often ruled by \u201cgovernments with private agendas\u201d fuelling corruption. Two assumptions underlying the REDD proposal are particularly critical: (i) the idea that the government of such a state is in a position to make a decision to shift its development pathway on the basis of a cost\u2013benefit analysis that anticipates financial rewards, and (ii) the idea that, once such a decision has been made, the \u201cfragile\u201d state is capable, thanks to the financial rewards, to implement and enforce the appropriate policies and measures which could translate into deforestation reduction. The first sections of the article discuss the pertinence of applying such a REDD version of the theory of incentives to Governments, and particularly to Governments in fragile states, with respect to the historical patterns and the practical way those states work. The last sections discuss the possibility of alternative architecture for REDD, focusing on policies and measures targeting the drivers of deforestation, and investments for intensifying agriculture, reforming land tenure and enhancing the functioning of the judicial system. We will show why incentive mechanisms should be used at another scale, for the benefits of local economic agents (companies, rural households, communities, etc.), and how a scaling down is likely to alleviate some of the constraints faced by in\u2026", "author" : [ { "dropping-particle" : "", "family" : "Karsenty", "given" : "Alain", "non-dropping-particle" : "", "parse-names" : false, "suffix" : "" }, { "dropping-particle" : "", "family" : "Ongolo", "given" : "Symphorien", "non-dropping-particle" : "", "parse-names" : false, "suffix" : "" } ], "container-title" : "Forest Policy and Economics", "id" : "ITEM-1", "issued" : { "date-parts" : [ [ "2012" ] ] }, "page" : "38-45", "title" : "Can \u201cfragile states\u201d decide to reduce their deforestation? The inappropriate use of the theory of incentives with respect to the REDD mechanism", "type" : "article-journal", "volume" : "18" }, "uris" : [ "http://www.mendeley.com/documents/?uuid=4658da8a-bb97-47a2-9178-0fcbe76b3a7b" ] } ], "mendeley" : { "formattedCitation" : "(Karsenty &amp; Ongolo, 2012)", "plainTextFormattedCitation" : "(Karsenty &amp; Ongolo, 2012)", "previouslyFormattedCitation" : "(Karsenty &amp; Ongolo, 2012)" }, "properties" : {  }, "schema" : "https://github.com/citation-style-language/schema/raw/master/csl-citation.json" }</w:instrText>
      </w:r>
      <w:r w:rsidRPr="00F02A52">
        <w:rPr>
          <w:lang w:val="en-US"/>
        </w:rPr>
        <w:fldChar w:fldCharType="separate"/>
      </w:r>
      <w:r w:rsidRPr="00F02A52">
        <w:rPr>
          <w:lang w:val="en-US"/>
        </w:rPr>
        <w:t>(Karsenty &amp; Ongolo, 2012)</w:t>
      </w:r>
      <w:r w:rsidRPr="00F02A52">
        <w:rPr>
          <w:lang w:val="en-US"/>
        </w:rPr>
        <w:fldChar w:fldCharType="end"/>
      </w:r>
      <w:r w:rsidRPr="00F02A52">
        <w:rPr>
          <w:lang w:val="en-US"/>
        </w:rPr>
        <w:t xml:space="preserve">. Yet, the increasing uptake of economic instruments in the global environmental arena has opened up for various forms of sustainability standards, such as certification schemes, voluntary corporate initiatives, public-private partnerships, and transparency-based reporting schemes </w:t>
      </w:r>
      <w:r w:rsidRPr="00F02A52">
        <w:rPr>
          <w:lang w:val="en-US"/>
        </w:rPr>
        <w:fldChar w:fldCharType="begin" w:fldLock="1"/>
      </w:r>
      <w:r>
        <w:rPr>
          <w:lang w:val="en-US"/>
        </w:rPr>
        <w:instrText>ADDIN CSL_CITATION { "citationItems" : [ { "id" : "ITEM-1", "itemData" : { "DOI" : "10.1111/1468-0491.00199", "ISSN" : "0952-1895", "abstract" : "The central role of impact assessment instruments globally in policy integration initiatives has been cemented in recent years. Associated with this trend, but also reflecting political emphasis on greater accountability in certain policy sectors and a renewed focus on economic competitiveness in Western countries, demand has increased for evidence that these instruments are effective (however defined). Resurgent interest in evaluation has not, however, been accompanied by the conceptual developments required to redress longstanding theoretical problems associated with such activities. In order to sharpen effectiveness evaluation theory for impact assessment instruments this article critically examines the neglected issue of their political constitution. Analytical examples are used to concretely explore the nature and significance of the politicisation of impact assessment. It is argued that raising awareness about the political character of impact assessment instruments, in itself, is a vital step in advancing effectiveness evaluation theory. Broader theoretical lessons on the framing of evaluation research are also drawn from the political analysis. We conclude that, at least within the contemporary research context, learning derived from analysing the meaning and implications of plural interpretations of effectiveness represents the most constructive strategy for advancing impact assessment and policy integration theory.", "author" : [ { "dropping-particle" : "", "family" : "Cashore", "given" : "Benjamin W.", "non-dropping-particle" : "", "parse-names" : false, "suffix" : "" } ], "container-title" : "Governance", "id" : "ITEM-1", "issue" : "4", "issued" : { "date-parts" : [ [ "2002", "10" ] ] }, "note" : "NULL", "page" : "503-529", "title" : "Legitimacy and the Privatization of Environmental Governance: How Non-State Market-Driven (NSMD) Governance Systems Gain Rule-Making Authority", "type" : "article-journal", "volume" : "15" }, "uris" : [ "http://www.mendeley.com/documents/?uuid=749670a2-b1de-37e3-8d2c-166795e4cc24" ] }, { "id" : "ITEM-2", "itemData" : { "DOI" : "10.1016/j.gloenvcha.2014.04.016", "ISSN" : "09593780", "abstract" : "Voluntary sustainability standards and certification schemes are expanding in a variety of economic sectors. The relatively uncoordinated coexistence of multiple competing schemes has created a very fragmented governance system. One way to analytically approach the search for solutions to this fragmentation is grasped with the relatively new concept of meta-governance. Meta-governance as we understand it draws attention to the management of plurality with the aim to induce more coherence in the governance of an issue area. In political science, meta-governance has mainly been attributed to governmental authorities. However, over the past decade, a number of voluntary standards setters have \u2013 with or without the support of UN agencies \u2013 started to address the need for meta-governance as well. Their efforts generally entail the coming together of a number of frontrunner schemes and the organizations backing them to jointly address the challenges their self-created regulatory systems face and produce greater coherence among their efforts. This paper studies private meta-governance attempts in the fields of fair labor (JO-IN), sustainable tourism (GSTC), and organic agriculture (ITF), as well as a meta-governance initiative that aims to improve the credibility of private standards as governance mechanisms (ISEAL Alliance). Based on document analysis and interviews we analyze how these meta-governance initiatives have given shape to their aspirations, how successful their efforts have been in effecting change, and what determining factors are. From the empirical research, we distil some more general lessons and insights about the politics and practice of private meta-governance.", "author" : [ { "dropping-particle" : "", "family" : "Derkx", "given" : "Boudewijn", "non-dropping-particle" : "", "parse-names" : false, "suffix" : "" }, { "dropping-particle" : "", "family" : "Glasbergen", "given" : "Pieter", "non-dropping-particle" : "", "parse-names" : false, "suffix" : "" } ], "container-title" : "Global Environmental Change", "id" : "ITEM-2", "issued" : { "date-parts" : [ [ "2014", "7" ] ] }, "page" : "41-50", "title" : "Elaborating global private meta-governance: An inventory in the realm of voluntary sustainability standards", "type" : "article-journal", "volume" : "27" }, "uris" : [ "http://www.mendeley.com/documents/?uuid=774b6545-2aa4-49df-beaf-2a953e9de194" ] }, { "id" : "ITEM-3", "itemData" : { "DOI" : "10.4337/9781847208668", "ISBN" : "9781847208668", "abstract" : "This significant study discusses the emergence of partnerships for sustainable development as an innovative, and potentially influential, new type of governance. With contributions from leading experts in the field, the \u2018partnership paradigm\u2019 is discussed and the contributors explore the process, extent and circumstances under which partnerships can improve the legitimacy and effectiveness of governance for sustainable development.", "author" : [ { "dropping-particle" : "", "family" : "Glasbergen", "given" : "Pieter", "non-dropping-particle" : "", "parse-names" : false, "suffix" : "" }, { "dropping-particle" : "", "family" : "Biermann", "given" : "Frank", "non-dropping-particle" : "", "parse-names" : false, "suffix" : "" }, { "dropping-particle" : "", "family" : "Mol", "given" : "Arthur", "non-dropping-particle" : "", "parse-names" : false, "suffix" : "" } ], "id" : "ITEM-3", "issued" : { "date-parts" : [ [ "2007" ] ] }, "number-of-pages" : "328", "publisher" : "Edward Elgar Publishing", "title" : "Partnerships, Governance and Sustainable Development", "type" : "book" }, "uris" : [ "http://www.mendeley.com/documents/?uuid=6b337ab9-ed2e-4d62-88e5-66aad36be8f5" ] }, { "id" : "ITEM-4", "itemData" : { "DOI" : "10.1111/rego.12005", "abstract" : "Research has recognized that states enable or constrain private governance initiatives, but we still know too little about the interactions between private and public authority in the governance of various social and environmental problems. This article examines how states have responded to the emergence of forest and fisheries certification programs, and how state responses have influenced the subsequent development of these programs. It is argued that historical and structural differences in the management of forest and fisheries have resulted in divergent state responses to certification programs, but that both trajectories of interaction have led to a strengthening of the non-state program. The article draws upon these cases to inductively identify types of interaction between state policies and non-state certification programs, the causal mechanisms that shed light on interaction dynamics, and the conditions under which state involve- ment is likely to result in either strengthening or weakening of non-state programs. Keywords:", "author" : [ { "dropping-particle" : "", "family" : "Gulbrandsen", "given" : "Lars H", "non-dropping-particle" : "", "parse-names" : false, "suffix" : "" } ], "container-title" : "Regulation and Governance", "id" : "ITEM-4", "issued" : { "date-parts" : [ [ "2014" ] ] }, "page" : "74-92", "title" : "Dynamic governance interactions: Evolutionary effects of state responses to non-state certification programs", "type" : "article-journal", "volume" : "8" }, "uris" : [ "http://www.mendeley.com/documents/?uuid=01e11c5b-a551-4e88-8276-00d7835d6393" ] }, { "id" : "ITEM-5", "itemData" : { "DOI" : "10.1080/13549839.2013.792050", "ISSN" : "1354-9839", "author" : [ { "dropping-particle" : "", "family" : "Johansson", "given" : "Johanna", "non-dropping-particle" : "", "parse-names" : false, "suffix" : "" } ], "container-title" : "Local Environment", "id" : "ITEM-5", "issue" : "7", "issued" : { "date-parts" : [ [ "2014", "8", "9" ] ] }, "page" : "803-819", "title" : "Towards democratic and effective forest governance? The discursive legitimation of forest certification in northern Sweden", "type" : "article-journal", "volume" : "19" }, "uris" : [ "http://www.mendeley.com/documents/?uuid=66bbce3e-d286-37fb-8077-03e84cc87666" ] } ], "mendeley" : { "formattedCitation" : "(Cashore, 2002; Derkx &amp; Glasbergen, 2014; Glasbergen et al., 2007; Gulbrandsen, 2014; Johansson, 2014)", "plainTextFormattedCitation" : "(Cashore, 2002; Derkx &amp; Glasbergen, 2014; Glasbergen et al., 2007; Gulbrandsen, 2014; Johansson, 2014)", "previouslyFormattedCitation" : "(Cashore, 2002; Derkx &amp; Glasbergen, 2014; Glasbergen et al., 2007; Gulbrandsen, 2014; Johansson, 2014)" }, "properties" : {  }, "schema" : "https://github.com/citation-style-language/schema/raw/master/csl-citation.json" }</w:instrText>
      </w:r>
      <w:r w:rsidRPr="00F02A52">
        <w:rPr>
          <w:lang w:val="en-US"/>
        </w:rPr>
        <w:fldChar w:fldCharType="separate"/>
      </w:r>
      <w:r w:rsidRPr="00F02A52">
        <w:rPr>
          <w:lang w:val="en-US"/>
        </w:rPr>
        <w:t xml:space="preserve">(Cashore, 2002; Derkx &amp; Glasbergen, 2014; Glasbergen </w:t>
      </w:r>
      <w:r w:rsidR="009E3418" w:rsidRPr="009E3418">
        <w:rPr>
          <w:i/>
          <w:lang w:val="en-US"/>
        </w:rPr>
        <w:t>et al.</w:t>
      </w:r>
      <w:r w:rsidRPr="00F02A52">
        <w:rPr>
          <w:lang w:val="en-US"/>
        </w:rPr>
        <w:t>, 2007; Gulbrandsen, 2014; Johansson, 2014)</w:t>
      </w:r>
      <w:r w:rsidRPr="00F02A52">
        <w:rPr>
          <w:lang w:val="en-US"/>
        </w:rPr>
        <w:fldChar w:fldCharType="end"/>
      </w:r>
      <w:r w:rsidRPr="00F02A52">
        <w:rPr>
          <w:lang w:val="en-US"/>
        </w:rPr>
        <w:t xml:space="preserve">. </w:t>
      </w:r>
    </w:p>
    <w:p w14:paraId="24858DC4" w14:textId="4AFD0E5C" w:rsidR="00E97DE0" w:rsidRPr="00F02A52" w:rsidRDefault="00E97DE0" w:rsidP="00E97DE0">
      <w:pPr>
        <w:rPr>
          <w:lang w:val="en-US"/>
        </w:rPr>
      </w:pPr>
      <w:r w:rsidRPr="00F02A52">
        <w:rPr>
          <w:lang w:val="en-US"/>
        </w:rPr>
        <w:t>In particular, voluntary and market-based certification schemes have emerged as innovative and dynamic institutions for non-State governance. Various certification schemes have been proposed and the</w:t>
      </w:r>
      <w:r w:rsidR="00BF7025">
        <w:rPr>
          <w:lang w:val="en-US"/>
        </w:rPr>
        <w:t>ir</w:t>
      </w:r>
      <w:r w:rsidRPr="00F02A52">
        <w:rPr>
          <w:lang w:val="en-US"/>
        </w:rPr>
        <w:t xml:space="preserve"> number ha</w:t>
      </w:r>
      <w:r w:rsidR="00BF7025">
        <w:rPr>
          <w:lang w:val="en-US"/>
        </w:rPr>
        <w:t>s</w:t>
      </w:r>
      <w:r w:rsidRPr="00F02A52">
        <w:rPr>
          <w:lang w:val="en-US"/>
        </w:rPr>
        <w:t xml:space="preserve"> grown rapidly over the last two decades. This has been largely in response to public failures to halt deforestation, depleting fish stocks </w:t>
      </w:r>
      <w:r w:rsidRPr="00F02A52">
        <w:rPr>
          <w:lang w:val="en-US"/>
        </w:rPr>
        <w:fldChar w:fldCharType="begin" w:fldLock="1"/>
      </w:r>
      <w:r>
        <w:rPr>
          <w:lang w:val="en-US"/>
        </w:rPr>
        <w:instrText>ADDIN CSL_CITATION { "citationItems" : [ { "id" : "ITEM-1", "itemData" : { "ISBN" : "9781849806756", "author" : [ { "dropping-particle" : "", "family" : "Gulbrandsen", "given" : "Lars H.", "non-dropping-particle" : "", "parse-names" : false, "suffix" : "" } ], "id" : "ITEM-1", "issued" : { "date-parts" : [ [ "2010" ] ] }, "note" : "NULL", "number-of-pages" : "213", "publisher" : "Edward Elgar", "publisher-place" : "Cheltenham UK", "title" : "Transnational environmental governance: the emergence and effects of the certification of forests and fisheries", "type" : "book" }, "uris" : [ "http://www.mendeley.com/documents/?uuid=929ef16a-6af3-3a67-9911-94057e25f631" ] } ], "mendeley" : { "formattedCitation" : "(Gulbrandsen, 2010)", "plainTextFormattedCitation" : "(Gulbrandsen, 2010)", "previouslyFormattedCitation" : "(Gulbrandsen, 2010)" }, "properties" : {  }, "schema" : "https://github.com/citation-style-language/schema/raw/master/csl-citation.json" }</w:instrText>
      </w:r>
      <w:r w:rsidRPr="00F02A52">
        <w:rPr>
          <w:lang w:val="en-US"/>
        </w:rPr>
        <w:fldChar w:fldCharType="separate"/>
      </w:r>
      <w:r w:rsidRPr="00F02A52">
        <w:rPr>
          <w:lang w:val="en-US"/>
        </w:rPr>
        <w:t>(Gulbrandsen, 2010)</w:t>
      </w:r>
      <w:r w:rsidRPr="00F02A52">
        <w:rPr>
          <w:lang w:val="en-US"/>
        </w:rPr>
        <w:fldChar w:fldCharType="end"/>
      </w:r>
      <w:r w:rsidRPr="00F02A52">
        <w:rPr>
          <w:lang w:val="en-US"/>
        </w:rPr>
        <w:t xml:space="preserve">, and unsustainable production and consumption of a variety of commodities </w:t>
      </w:r>
      <w:r w:rsidRPr="00F02A52">
        <w:rPr>
          <w:lang w:val="en-US"/>
        </w:rPr>
        <w:fldChar w:fldCharType="begin" w:fldLock="1"/>
      </w:r>
      <w:r>
        <w:rPr>
          <w:lang w:val="en-US"/>
        </w:rPr>
        <w:instrText>ADDIN CSL_CITATION { "citationItems" : [ { "id" : "ITEM-1", "itemData" : { "DOI" : "10.1146/annurev.environ.33.013007.103754", "ISSN" : "1543-5938", "author" : [ { "dropping-particle" : "", "family" : "Auld", "given" : "Graeme", "non-dropping-particle" : "", "parse-names" : false, "suffix" : "" }, { "dropping-particle" : "", "family" : "Gulbrandsen", "given" : "Lars H.", "non-dropping-particle" : "", "parse-names" : false, "suffix" : "" }, { "dropping-particle" : "", "family" : "McDermott", "given" : "Constance L.", "non-dropping-particle" : "", "parse-names" : false, "suffix" : "" } ], "container-title" : "Annual Review of Environment and Resources", "id" : "ITEM-1", "issue" : "1", "issued" : { "date-parts" : [ [ "2008", "11" ] ] }, "page" : "187-211", "title" : "Certification Schemes and the Impacts on Forests and Forestry", "type" : "article-journal", "volume" : "33" }, "uris" : [ "http://www.mendeley.com/documents/?uuid=069db91e-784a-46f3-9c0e-afc04c8f9fa8" ] } ], "mendeley" : { "formattedCitation" : "(Auld, Gulbrandsen, &amp; McDermott, 2008)", "plainTextFormattedCitation" : "(Auld, Gulbrandsen, &amp; McDermott, 2008)", "previouslyFormattedCitation" : "(Auld, Gulbrandsen, &amp; McDermott, 2008)" }, "properties" : {  }, "schema" : "https://github.com/citation-style-language/schema/raw/master/csl-citation.json" }</w:instrText>
      </w:r>
      <w:r w:rsidRPr="00F02A52">
        <w:rPr>
          <w:lang w:val="en-US"/>
        </w:rPr>
        <w:fldChar w:fldCharType="separate"/>
      </w:r>
      <w:r w:rsidRPr="00F02A52">
        <w:rPr>
          <w:lang w:val="en-US"/>
        </w:rPr>
        <w:t>(Auld</w:t>
      </w:r>
      <w:r w:rsidR="00827C8D">
        <w:rPr>
          <w:i/>
          <w:lang w:val="en-US"/>
        </w:rPr>
        <w:t xml:space="preserve"> et al.</w:t>
      </w:r>
      <w:r w:rsidRPr="00F02A52">
        <w:rPr>
          <w:lang w:val="en-US"/>
        </w:rPr>
        <w:t>, 2008)</w:t>
      </w:r>
      <w:r w:rsidRPr="00F02A52">
        <w:rPr>
          <w:lang w:val="en-US"/>
        </w:rPr>
        <w:fldChar w:fldCharType="end"/>
      </w:r>
      <w:r w:rsidRPr="00F02A52">
        <w:rPr>
          <w:lang w:val="en-US"/>
        </w:rPr>
        <w:t xml:space="preserve">, and certification has become an institutionalized governance approach to sustainable development </w:t>
      </w:r>
      <w:r w:rsidRPr="00F02A52">
        <w:rPr>
          <w:lang w:val="en-US"/>
        </w:rPr>
        <w:fldChar w:fldCharType="begin" w:fldLock="1"/>
      </w:r>
      <w:r>
        <w:rPr>
          <w:lang w:val="en-US"/>
        </w:rPr>
        <w:instrText>ADDIN CSL_CITATION { "citationItems" : [ { "id" : "ITEM-1", "itemData" : { "DOI" : "DOI: 10.1002/sd.482", "author" : [ { "dropping-particle" : "", "family" : "Visseren-Hamakers", "given" : "Ingrid Jacoba", "non-dropping-particle" : "", "parse-names" : false, "suffix" : "" }, { "dropping-particle" : "", "family" : "Leroy", "given" : "Pieter", "non-dropping-particle" : "", "parse-names" : false, "suffix" : "" }, { "dropping-particle" : "", "family" : "Glasbergen", "given" : "Pieter", "non-dropping-particle" : "", "parse-names" : false, "suffix" : "" } ], "container-title" : "Sustainable Development", "id" : "ITEM-1", "issued" : { "date-parts" : [ [ "2012" ] ] }, "note" : "NULL", "page" : "264-275", "title" : "Conservation Partnerships and Biodiversity Governance: Fulfilling Governance Functions through Interaction", "type" : "article-journal", "volume" : "20" }, "uris" : [ "http://www.mendeley.com/documents/?uuid=61bbff44-0d21-3ca1-a5db-0ac839d6920f" ] } ], "mendeley" : { "formattedCitation" : "(Visseren-Hamakers et al., 2012)", "plainTextFormattedCitation" : "(Visseren-Hamakers et al., 2012)", "previouslyFormattedCitation" : "(Visseren-Hamakers et al., 2012)" }, "properties" : {  }, "schema" : "https://github.com/citation-style-language/schema/raw/master/csl-citation.json" }</w:instrText>
      </w:r>
      <w:r w:rsidRPr="00F02A52">
        <w:rPr>
          <w:lang w:val="en-US"/>
        </w:rPr>
        <w:fldChar w:fldCharType="separate"/>
      </w:r>
      <w:r w:rsidRPr="00F02A52">
        <w:rPr>
          <w:lang w:val="en-US"/>
        </w:rPr>
        <w:t xml:space="preserve">(Visseren-Hamakers </w:t>
      </w:r>
      <w:r w:rsidR="009E3418" w:rsidRPr="009E3418">
        <w:rPr>
          <w:i/>
          <w:lang w:val="en-US"/>
        </w:rPr>
        <w:t>et al.</w:t>
      </w:r>
      <w:r w:rsidRPr="00F02A52">
        <w:rPr>
          <w:lang w:val="en-US"/>
        </w:rPr>
        <w:t>, 2012)</w:t>
      </w:r>
      <w:r w:rsidRPr="00F02A52">
        <w:rPr>
          <w:lang w:val="en-US"/>
        </w:rPr>
        <w:fldChar w:fldCharType="end"/>
      </w:r>
      <w:r w:rsidRPr="00F02A52">
        <w:rPr>
          <w:lang w:val="en-US"/>
        </w:rPr>
        <w:t xml:space="preserve">. Today, consumers encounter organic or fair-trade labels on a variety of products, implying improved environmental conditions or more equitable market transactions </w:t>
      </w:r>
      <w:r w:rsidRPr="00F02A52">
        <w:rPr>
          <w:lang w:val="en-US"/>
        </w:rPr>
        <w:fldChar w:fldCharType="begin" w:fldLock="1"/>
      </w:r>
      <w:r>
        <w:rPr>
          <w:lang w:val="en-US"/>
        </w:rPr>
        <w:instrText>ADDIN CSL_CITATION { "citationItems" : [ { "id" : "ITEM-1", "itemData" : { "ISBN" : "9780300190533", "abstract" : "Consumers now encounter organic or fair-trade labels on a variety of products, implying such desirable benefits as improved environmental conditions or more equitable market transactions. But what do we know about the origins and development of the organizations behind these labels? Why have some flourished while others faltered? And why are some sectors rich with labeling organizations while others have very few? This book compares the rise and evolution of certification programs in the coffee, fishery, and forest industries to arrive at a model that reveals how market and political conditions, as well as the characteristics of program founders, shape the early character of the governance rules and certification standards that programs adopt.", "author" : [ { "dropping-particle" : "", "family" : "Auld", "given" : "Graeme", "non-dropping-particle" : "", "parse-names" : false, "suffix" : "" } ], "id" : "ITEM-1", "issued" : { "date-parts" : [ [ "2014" ] ] }, "number-of-pages" : "352", "publisher" : "Yale University Press", "publisher-place" : "London", "title" : "Constructing Private Governance. The rise and Evolution of Forest, Coffee, and Fisheries Certification", "type" : "book" }, "uris" : [ "http://www.mendeley.com/documents/?uuid=3fdb587a-3245-4d9e-aca4-b616aa2eb71c" ] } ], "mendeley" : { "formattedCitation" : "(Auld, 2014)", "plainTextFormattedCitation" : "(Auld, 2014)", "previouslyFormattedCitation" : "(Auld, 2014)" }, "properties" : {  }, "schema" : "https://github.com/citation-style-language/schema/raw/master/csl-citation.json" }</w:instrText>
      </w:r>
      <w:r w:rsidRPr="00F02A52">
        <w:rPr>
          <w:lang w:val="en-US"/>
        </w:rPr>
        <w:fldChar w:fldCharType="separate"/>
      </w:r>
      <w:r w:rsidRPr="00F02A52">
        <w:rPr>
          <w:lang w:val="en-US"/>
        </w:rPr>
        <w:t>(Auld, 2014)</w:t>
      </w:r>
      <w:r w:rsidRPr="00F02A52">
        <w:rPr>
          <w:lang w:val="en-US"/>
        </w:rPr>
        <w:fldChar w:fldCharType="end"/>
      </w:r>
      <w:r w:rsidRPr="00F02A52">
        <w:rPr>
          <w:lang w:val="en-US"/>
        </w:rPr>
        <w:t xml:space="preserve">. </w:t>
      </w:r>
    </w:p>
    <w:p w14:paraId="329C5BDD" w14:textId="33C09099" w:rsidR="00E97DE0" w:rsidRPr="00F02A52" w:rsidRDefault="00E97DE0" w:rsidP="00E97DE0">
      <w:pPr>
        <w:rPr>
          <w:lang w:val="en-US"/>
        </w:rPr>
      </w:pPr>
      <w:r w:rsidRPr="00F02A52">
        <w:rPr>
          <w:lang w:val="en-US"/>
        </w:rPr>
        <w:t xml:space="preserve">Although such initiatives have been driven by private institutions, evidence suggests that the regulatory system and the political and administrative culture have influenced their adoption in different countries. This implies that the legal, socio-economic and political contexts may facilitate or </w:t>
      </w:r>
      <w:r w:rsidRPr="00F02A52">
        <w:rPr>
          <w:lang w:val="en-US"/>
        </w:rPr>
        <w:lastRenderedPageBreak/>
        <w:t xml:space="preserve">hinder successful implementation in different sectors. For successful implementation, well-functioning legal systems and property rights must work, especially since private instruments are supposed to supplement, not replace, domestic legislation and enforcement </w:t>
      </w:r>
      <w:r w:rsidRPr="00F02A52">
        <w:rPr>
          <w:lang w:val="en-US"/>
        </w:rPr>
        <w:fldChar w:fldCharType="begin" w:fldLock="1"/>
      </w:r>
      <w:r>
        <w:rPr>
          <w:lang w:val="en-US"/>
        </w:rPr>
        <w:instrText>ADDIN CSL_CITATION { "citationItems" : [ { "id" : "ITEM-1", "itemData" : { "ISBN" : "9781849806756", "author" : [ { "dropping-particle" : "", "family" : "Gulbrandsen", "given" : "Lars H.", "non-dropping-particle" : "", "parse-names" : false, "suffix" : "" } ], "id" : "ITEM-1", "issued" : { "date-parts" : [ [ "2010" ] ] }, "note" : "NULL", "number-of-pages" : "213", "publisher" : "Edward Elgar", "publisher-place" : "Cheltenham UK", "title" : "Transnational environmental governance: the emergence and effects of the certification of forests and fisheries", "type" : "book" }, "uris" : [ "http://www.mendeley.com/documents/?uuid=929ef16a-6af3-3a67-9911-94057e25f631" ] } ], "mendeley" : { "formattedCitation" : "(Gulbrandsen, 2010)", "plainTextFormattedCitation" : "(Gulbrandsen, 2010)", "previouslyFormattedCitation" : "(Gulbrandsen, 2010)" }, "properties" : {  }, "schema" : "https://github.com/citation-style-language/schema/raw/master/csl-citation.json" }</w:instrText>
      </w:r>
      <w:r w:rsidRPr="00F02A52">
        <w:rPr>
          <w:lang w:val="en-US"/>
        </w:rPr>
        <w:fldChar w:fldCharType="separate"/>
      </w:r>
      <w:r w:rsidRPr="00F02A52">
        <w:rPr>
          <w:lang w:val="en-US"/>
        </w:rPr>
        <w:t>(Gulbrandsen, 2010)</w:t>
      </w:r>
      <w:r w:rsidRPr="00F02A52">
        <w:rPr>
          <w:lang w:val="en-US"/>
        </w:rPr>
        <w:fldChar w:fldCharType="end"/>
      </w:r>
      <w:r w:rsidRPr="00F02A52">
        <w:rPr>
          <w:lang w:val="en-US"/>
        </w:rPr>
        <w:t xml:space="preserve">. Consequently, private instruments may not enhance the overall protection of natural resources in regions where government institutions are weak. At the same time, other aspects are also important here, such as the size and structure of the industry in the specific country, ownership of the resource (private vs public), and export dependence </w:t>
      </w:r>
      <w:r w:rsidRPr="00F02A52">
        <w:rPr>
          <w:lang w:val="en-US"/>
        </w:rPr>
        <w:fldChar w:fldCharType="begin" w:fldLock="1"/>
      </w:r>
      <w:r>
        <w:rPr>
          <w:lang w:val="en-US"/>
        </w:rPr>
        <w:instrText>ADDIN CSL_CITATION { "citationItems" : [ { "id" : "ITEM-1", "itemData" : { "author" : [ { "dropping-particle" : "", "family" : "Cashore", "given" : "Benjamin W.",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ote" : "NULL", "number-of-pages" : "327", "publisher" : "Yale University Press", "publisher-place" : "New Haven", "title" : "Governing through markets forest certification and the emergence of non-state authority", "type" : "book" }, "uris" : [ "http://www.mendeley.com/documents/?uuid=c1cee5e1-f6ce-397a-a65a-fe575867888d" ] } ], "mendeley" : { "formattedCitation" : "(Cashore, Auld, &amp; Newsom, 2004)", "plainTextFormattedCitation" : "(Cashore, Auld, &amp; Newsom, 2004)", "previouslyFormattedCitation" : "(Cashore, Auld, &amp; Newsom, 2004)" }, "properties" : {  }, "schema" : "https://github.com/citation-style-language/schema/raw/master/csl-citation.json" }</w:instrText>
      </w:r>
      <w:r w:rsidRPr="00F02A52">
        <w:rPr>
          <w:lang w:val="en-US"/>
        </w:rPr>
        <w:fldChar w:fldCharType="separate"/>
      </w:r>
      <w:r w:rsidRPr="00F02A52">
        <w:rPr>
          <w:lang w:val="en-US"/>
        </w:rPr>
        <w:t>(Cashore</w:t>
      </w:r>
      <w:r w:rsidR="00827C8D">
        <w:rPr>
          <w:i/>
          <w:lang w:val="en-US"/>
        </w:rPr>
        <w:t xml:space="preserve"> et al.</w:t>
      </w:r>
      <w:r w:rsidRPr="00F02A52">
        <w:rPr>
          <w:lang w:val="en-US"/>
        </w:rPr>
        <w:t>, 2004)</w:t>
      </w:r>
      <w:r w:rsidRPr="00F02A52">
        <w:rPr>
          <w:lang w:val="en-US"/>
        </w:rPr>
        <w:fldChar w:fldCharType="end"/>
      </w:r>
      <w:r w:rsidRPr="00F02A52">
        <w:rPr>
          <w:lang w:val="en-US"/>
        </w:rPr>
        <w:t xml:space="preserve">. </w:t>
      </w:r>
    </w:p>
    <w:p w14:paraId="337D07F3" w14:textId="48C72BD7" w:rsidR="00E97DE0" w:rsidRPr="00F02A52" w:rsidRDefault="00E97DE0" w:rsidP="00E97DE0">
      <w:pPr>
        <w:rPr>
          <w:lang w:val="en-US"/>
        </w:rPr>
      </w:pPr>
      <w:r w:rsidRPr="00F02A52">
        <w:rPr>
          <w:lang w:val="en-US"/>
        </w:rPr>
        <w:t xml:space="preserve">Analyses of previous research on various private social and information-based instruments confirm this picture, but show a relatively uneven distribution of uptake and effectiveness in different sectors </w:t>
      </w:r>
      <w:r w:rsidRPr="00F02A52">
        <w:rPr>
          <w:lang w:val="en-US"/>
        </w:rPr>
        <w:fldChar w:fldCharType="begin" w:fldLock="1"/>
      </w:r>
      <w:r>
        <w:rPr>
          <w:lang w:val="en-US"/>
        </w:rPr>
        <w:instrText>ADDIN CSL_CITATION { "citationItems" : [ { "id" : "ITEM-1", "itemData" : { "ISBN" : "9780300190533", "abstract" : "Consumers now encounter organic or fair-trade labels on a variety of products, implying such desirable benefits as improved environmental conditions or more equitable market transactions. But what do we know about the origins and development of the organizations behind these labels? Why have some flourished while others faltered? And why are some sectors rich with labeling organizations while others have very few? This book compares the rise and evolution of certification programs in the coffee, fishery, and forest industries to arrive at a model that reveals how market and political conditions, as well as the characteristics of program founders, shape the early character of the governance rules and certification standards that programs adopt.", "author" : [ { "dropping-particle" : "", "family" : "Auld", "given" : "Graeme", "non-dropping-particle" : "", "parse-names" : false, "suffix" : "" } ], "id" : "ITEM-1", "issued" : { "date-parts" : [ [ "2014" ] ] }, "number-of-pages" : "352", "publisher" : "Yale University Press", "publisher-place" : "London", "title" : "Constructing Private Governance. The rise and Evolution of Forest, Coffee, and Fisheries Certification", "type" : "book" }, "uris" : [ "http://www.mendeley.com/documents/?uuid=3fdb587a-3245-4d9e-aca4-b616aa2eb71c" ] }, { "id" : "ITEM-2", "itemData" : { "ISBN" : "9781849806756", "author" : [ { "dropping-particle" : "", "family" : "Gulbrandsen", "given" : "Lars H.", "non-dropping-particle" : "", "parse-names" : false, "suffix" : "" } ], "id" : "ITEM-2", "issued" : { "date-parts" : [ [ "2010" ] ] }, "note" : "NULL", "number-of-pages" : "213", "publisher" : "Edward Elgar", "publisher-place" : "Cheltenham UK", "title" : "Transnational environmental governance: the emergence and effects of the certification of forests and fisheries", "type" : "book" }, "uris" : [ "http://www.mendeley.com/documents/?uuid=929ef16a-6af3-3a67-9911-94057e25f631" ] }, { "id" : "ITEM-3", "itemData" : { "DOI" : "10.1016/j.gloenvcha.2016.06.007", "ISSN" : "09593780", "author" : [ { "dropping-particle" : "", "family" : "Pirker", "given" : "Johannes", "non-dropping-particle" : "", "parse-names" : false, "suffix" : "" }, { "dropping-particle" : "", "family" : "Mosnier", "given" : "Aline", "non-dropping-particle" : "", "parse-names" : false, "suffix" : "" }, { "dropping-particle" : "", "family" : "Kraxner", "given" : "Florian", "non-dropping-particle" : "", "parse-names" : false, "suffix" : "" }, { "dropping-particle" : "", "family" : "Havl\u00edk", "given" : "Petr", "non-dropping-particle" : "", "parse-names" : false, "suffix" : "" }, { "dropping-particle" : "", "family" : "Obersteiner", "given" : "Michael", "non-dropping-particle" : "", "parse-names" : false, "suffix" : "" } ], "container-title" : "Global Environmental Change", "id" : "ITEM-3", "issued" : { "date-parts" : [ [ "2016", "9" ] ] }, "note" : "NULL", "page" : "73-81", "title" : "What are the limits to oil palm expansion?", "type" : "article-journal", "volume" : "40" }, "uris" : [ "http://www.mendeley.com/documents/?uuid=56a3af07-73e0-35fe-ab8a-0b8fe87de48a" ] }, { "id" : "ITEM-4", "itemData" : { "DOI" : "10.1016/j.cosust.2015.05.008", "abstract" : "The issue of regime complexity in global environmental governance is widely recognized. The academic debate on regime fragmentation has itself however been rather fragmented, with discussions circling around different concepts, including interorganizational relations, polycentric governance, integrated management, landscape governance, environmental policy integration, coordination, mainstreaming, coherence, policy mixes, governance architectures and systems, regime complexes, institutional interaction, metagovernance and the nexus approach. Moreover, the topic of relationships between different policies is also discussed among practitioners, where the call for synergies is increasingly heard. This article brings together these discussions under the common heading of integrative environmental governance (IEG). The article provides a literature review, and argues for an IEG perspective in which the relationships between governance instruments take center stage.", "author" : [ { "dropping-particle" : "", "family" : "Visseren-Hamakers", "given" : "Ingrid Jacoba", "non-dropping-particle" : "", "parse-names" : false, "suffix" : "" }, { "dropping-particle" : "", "family" : "Brondizio", "given" : "Eduardo S", "non-dropping-particle" : "", "parse-names" : false, "suffix" : "" }, { "dropping-particle" : "", "family" : "Leemans", "given" : "Rik", "non-dropping-particle" : "", "parse-names" : false, "suffix" : "" }, { "dropping-particle" : "", "family" : "Solecki", "given" : "William D", "non-dropping-particle" : "", "parse-names" : false, "suffix" : "" } ], "container-title" : "Current Opinion in Environmental Sustainability", "id" : "ITEM-4", "issued" : { "date-parts" : [ [ "2015" ] ] }, "note" : "NULL", "page" : "136-143", "title" : "Integrative environmental governance: enhancing governance in the era of synergies", "type" : "article-journal", "volume" : "14" }, "uris" : [ "http://www.mendeley.com/documents/?uuid=480cefba-1bcb-3593-a567-eb6a8498aef3" ] } ], "mendeley" : { "formattedCitation" : "(Auld, 2014; Gulbrandsen, 2010; Pirker, Mosnier, Kraxner, Havl\u00edk, &amp; Obersteiner, 2016; Visseren-Hamakers, Brondizio, Leemans, &amp; Solecki, 2015)", "plainTextFormattedCitation" : "(Auld, 2014; Gulbrandsen, 2010; Pirker, Mosnier, Kraxner, Havl\u00edk, &amp; Obersteiner, 2016; Visseren-Hamakers, Brondizio, Leemans, &amp; Solecki, 2015)", "previouslyFormattedCitation" : "(Auld, 2014; Gulbrandsen, 2010; Pirker, Mosnier, Kraxner, Havl\u00edk, &amp; Obersteiner, 2016; Visseren-Hamakers, Brondizio, Leemans, &amp; Solecki, 2015)" }, "properties" : {  }, "schema" : "https://github.com/citation-style-language/schema/raw/master/csl-citation.json" }</w:instrText>
      </w:r>
      <w:r w:rsidRPr="00F02A52">
        <w:rPr>
          <w:lang w:val="en-US"/>
        </w:rPr>
        <w:fldChar w:fldCharType="separate"/>
      </w:r>
      <w:r w:rsidRPr="00F02A52">
        <w:rPr>
          <w:lang w:val="en-US"/>
        </w:rPr>
        <w:t>(Auld, 2014; Gulbrandsen, 2010; Pirker</w:t>
      </w:r>
      <w:r w:rsidR="00827C8D">
        <w:rPr>
          <w:i/>
          <w:lang w:val="en-US"/>
        </w:rPr>
        <w:t xml:space="preserve"> et al.</w:t>
      </w:r>
      <w:r w:rsidRPr="00F02A52">
        <w:rPr>
          <w:lang w:val="en-US"/>
        </w:rPr>
        <w:t>, 2016; Visseren-Hamakers</w:t>
      </w:r>
      <w:r w:rsidR="00827C8D">
        <w:rPr>
          <w:i/>
          <w:lang w:val="en-US"/>
        </w:rPr>
        <w:t xml:space="preserve"> et al.</w:t>
      </w:r>
      <w:r w:rsidRPr="00F02A52">
        <w:rPr>
          <w:lang w:val="en-US"/>
        </w:rPr>
        <w:t>, 2015)</w:t>
      </w:r>
      <w:r w:rsidRPr="00F02A52">
        <w:rPr>
          <w:lang w:val="en-US"/>
        </w:rPr>
        <w:fldChar w:fldCharType="end"/>
      </w:r>
      <w:r w:rsidRPr="00F02A52">
        <w:rPr>
          <w:lang w:val="en-US"/>
        </w:rPr>
        <w:t xml:space="preserve">, and considerable variability among the social and distributive impacts of these instruments </w:t>
      </w:r>
      <w:r w:rsidRPr="00F02A52">
        <w:rPr>
          <w:lang w:val="en-US"/>
        </w:rPr>
        <w:fldChar w:fldCharType="begin" w:fldLock="1"/>
      </w:r>
      <w:r>
        <w:rPr>
          <w:lang w:val="en-US"/>
        </w:rPr>
        <w:instrText>ADDIN CSL_CITATION { "citationItems" : [ { "id" : "ITEM-1", "itemData" : { "DOI" : "10.1016/j.ecolecon.2011.04.008", "ISSN" : "09218009", "abstract" : "Along with concerns over the effectiveness of earth system governance, ways of enhancing its accountability and legitimacy are increasingly coming to the fore in both scholarly debate and political practice. Concerns over accountability and legitimacy pertain to all levels of governance, from the local to the global, and cover the spectrum of public and private governance arrangements. This conceptual article elaborates on the sources, mechanisms and reform options relating to more accountable, legitimate and democratic earth system governance. We proceed in four steps. First, we conceptualize accountability and legitimacy in earth system governance. Second, we place questions of accountability and legitimacy within the larger context of earth system transformation, which, we argue, poses special challenges to the pursuit of accountability and legitimacy. Third, drawing on the contributions to this special section, we analyze different sources and mechanisms of accountability and legitimacy and their effects on the democratic potential and effectiveness of governance. Fourth, in concluding, we outline reform options that may help alleviate persisting deficits in the democratic potential of earth system governance.", "author" : [ { "dropping-particle" : "", "family" : "Biermann", "given" : "Frank", "non-dropping-particle" : "", "parse-names" : false, "suffix" : "" }, { "dropping-particle" : "", "family" : "Gupta", "given" : "Aarti", "non-dropping-particle" : "", "parse-names" : false, "suffix" : "" } ], "container-title" : "Ecological Economics", "id" : "ITEM-1", "issue" : "11", "issued" : { "date-parts" : [ [ "2011" ] ] }, "page" : "1856-1864", "title" : "Accountability and legitimacy in earth system governance: A research framework", "type" : "article-journal", "volume" : "70" }, "uris" : [ "http://www.mendeley.com/documents/?uuid=56a0c84e-a653-4322-8da7-39f7f90b8408" ] }, { "id" : "ITEM-2", "itemData" : { "abstract" : "Over the past decades a new model for governing agricultural commodity chains emerged in response to severe sustainability challenges: so-called Roundtables. This paper aims to better understand the process of creating legitimacy in these Roundtables. The legitimization processes of two cases are analyzed: the Roundtable on Sustainable Palm Oil and the Roundtable on Responsible Soy. From this analysis explanations for the specific development of such a process are derived. The first level of explanation is actor-based and addresses the factors trust and collaborative advantage. The second level refers to institutional factors that provide opportunities and constraints for legitimate interactions to develop, such as the structure of the commodity chain, the type of lead firms in it and the role of governmental policies. The analysis reveals several characteristics of possible legitimization problems and their implications for the application of this governance model.", "author" : [ { "dropping-particle" : "", "family" : "Schouten", "given" : "Greetje", "non-dropping-particle" : "", "parse-names" : false, "suffix" : "" }, { "dropping-particle" : "", "family" : "Glasbergen", "given" : "Pieter", "non-dropping-particle" : "", "parse-names" : false, "suffix" : "" } ], "container-title" : "International Food and Agribusiness Management Review", "id" : "ITEM-2", "issue" : "Special Issue B", "issued" : { "date-parts" : [ [ "2012" ] ] }, "note" : "NULL", "page" : "63-88", "title" : "Private Multi-stakeholder Governance in the Agricultural Market Place: An Analysis of Legitimization Processes of the Roundtables on Sustainable Palm Oil and Responsible Soy", "type" : "article-journal", "volume" : "15" }, "uris" : [ "http://www.mendeley.com/documents/?uuid=3f0ea894-83d7-3fbf-a943-27a4ac28e160" ] } ], "mendeley" : { "formattedCitation" : "(Biermann &amp; Gupta, 2011; Schouten &amp; Glasbergen, 2012)", "plainTextFormattedCitation" : "(Biermann &amp; Gupta, 2011; Schouten &amp; Glasbergen, 2012)", "previouslyFormattedCitation" : "(Biermann &amp; Gupta, 2011; Schouten &amp; Glasbergen, 2012)" }, "properties" : {  }, "schema" : "https://github.com/citation-style-language/schema/raw/master/csl-citation.json" }</w:instrText>
      </w:r>
      <w:r w:rsidRPr="00F02A52">
        <w:rPr>
          <w:lang w:val="en-US"/>
        </w:rPr>
        <w:fldChar w:fldCharType="separate"/>
      </w:r>
      <w:r w:rsidRPr="00F02A52">
        <w:rPr>
          <w:lang w:val="en-US"/>
        </w:rPr>
        <w:t>(Biermann &amp; Gupta, 2011; Schouten &amp; Glasbergen, 2012)</w:t>
      </w:r>
      <w:r w:rsidRPr="00F02A52">
        <w:rPr>
          <w:lang w:val="en-US"/>
        </w:rPr>
        <w:fldChar w:fldCharType="end"/>
      </w:r>
      <w:r w:rsidRPr="00F02A52">
        <w:rPr>
          <w:lang w:val="en-US"/>
        </w:rPr>
        <w:t xml:space="preserve">. For instance, certification schemes are important private alternatives, not least for the formulation of forest policies to halt deforestation, and such initiatives have received significant scholarly attention. One of the most well-known examples, the stakeholder-driven Forest Stewardship Council – attentive also to indigenous rights – has to date certified </w:t>
      </w:r>
      <w:r w:rsidRPr="00F02A52">
        <w:rPr>
          <w:rFonts w:cs="DejaVuSans"/>
          <w:lang w:val="en-US"/>
        </w:rPr>
        <w:t>48.2% of total FSC-certified area (94,389,400 ha)</w:t>
      </w:r>
      <w:r w:rsidRPr="00F02A52">
        <w:rPr>
          <w:rFonts w:ascii="DejaVuSans" w:hAnsi="DejaVuSans" w:cs="DejaVuSans"/>
          <w:sz w:val="14"/>
          <w:szCs w:val="14"/>
          <w:lang w:val="en-US"/>
        </w:rPr>
        <w:t xml:space="preserve"> </w:t>
      </w:r>
      <w:r w:rsidRPr="00F02A52">
        <w:rPr>
          <w:lang w:val="en-US"/>
        </w:rPr>
        <w:t xml:space="preserve">in Europe and Central Asia </w:t>
      </w:r>
      <w:r w:rsidRPr="00F02A52">
        <w:rPr>
          <w:lang w:val="en-US"/>
        </w:rPr>
        <w:fldChar w:fldCharType="begin" w:fldLock="1"/>
      </w:r>
      <w:r>
        <w:rPr>
          <w:lang w:val="en-US"/>
        </w:rPr>
        <w:instrText>ADDIN CSL_CITATION { "citationItems" : [ { "id" : "ITEM-1", "itemData" : { "author" : [ { "dropping-particle" : "", "family" : "FSC", "given" : "", "non-dropping-particle" : "", "parse-names" : false, "suffix" : "" } ], "id" : "ITEM-1", "issued" : { "date-parts" : [ [ "2017" ] ] }, "note" : "NULL", "publisher-place" : "Bonn Germany", "title" : "Forest Stewardship Council: Facts and Figures", "type" : "report" }, "uris" : [ "http://www.mendeley.com/documents/?uuid=526583db-53af-4670-b5de-048d61e5f10a" ] } ], "mendeley" : { "formattedCitation" : "(FSC, 2017)", "plainTextFormattedCitation" : "(FSC, 2017)", "previouslyFormattedCitation" : "(FSC, 2017)" }, "properties" : {  }, "schema" : "https://github.com/citation-style-language/schema/raw/master/csl-citation.json" }</w:instrText>
      </w:r>
      <w:r w:rsidRPr="00F02A52">
        <w:rPr>
          <w:lang w:val="en-US"/>
        </w:rPr>
        <w:fldChar w:fldCharType="separate"/>
      </w:r>
      <w:r w:rsidRPr="00F02A52">
        <w:rPr>
          <w:lang w:val="en-US"/>
        </w:rPr>
        <w:t>(FSC, 2017)</w:t>
      </w:r>
      <w:r w:rsidRPr="00F02A52">
        <w:rPr>
          <w:lang w:val="en-US"/>
        </w:rPr>
        <w:fldChar w:fldCharType="end"/>
      </w:r>
      <w:r w:rsidRPr="00F02A52">
        <w:rPr>
          <w:lang w:val="en-US"/>
        </w:rPr>
        <w:t xml:space="preserve">. Despite the considerable academic attention they have received, the sustainability impacts of forest certification standards, in terms of tangible change on-the-ground, is largely unknown </w:t>
      </w:r>
      <w:r w:rsidRPr="00F02A52">
        <w:rPr>
          <w:lang w:val="en-US"/>
        </w:rPr>
        <w:fldChar w:fldCharType="begin" w:fldLock="1"/>
      </w:r>
      <w:r>
        <w:rPr>
          <w:lang w:val="en-US"/>
        </w:rPr>
        <w:instrText>ADDIN CSL_CITATION { "citationItems" : [ { "id" : "ITEM-1", "itemData" : { "abstract" : "Forests provide us with important ecosystem services, such as climate regulation and the protection of soil and water resourc- es. Still, it has proven difficult to protect the world\u2019s forests through intergovernmental agreements. As an alternative to such agreements, forest certification schemes were introduced in the 1990s to establish principles for responsible forestry. The frontrunner scheme, the Forest Stewardship Council (FSC), has received significant scholarly attention since it grants equal in- fluence to environmental, economic and social interests, while excluding public agencies. This decision-making structure has made scholars argue that the FSC constitutes a legitimate and effective private governance arrangement. However, in Sweden, a country often described as a role mod- el in forest certification, the FSC has received critique for failing to obtain legitimate processes and results, and recently three of five environmental groups have chosen to exit the Swedish FSC organization. This thesis therefore provides a critical as- sessment of the legitimacy and the results of forest certification in Sweden. It identifies a number of factors, which today chal- lenge the legitimacy of forest certification, and shows that the environmental impacts of forest certification remain uncertain. Department", "author" : [ { "dropping-particle" : "", "family" : "Johansson", "given" : "Johanna", "non-dropping-particle" : "", "parse-names" : false, "suffix" : "" } ], "id" : "ITEM-1", "issued" : { "date-parts" : [ [ "2013" ] ] }, "number-of-pages" : "81", "publisher" : "Department of Political Science, Ume\u00e5 University", "title" : "Constructing and contesting the legitimacy of private forest governance: The case of forest certification in Sweden", "type" : "thesis" }, "uris" : [ "http://www.mendeley.com/documents/?uuid=d74e521f-9cc0-3343-8fae-10b7b6061ac5" ] }, { "id" : "ITEM-2", "itemData" : { "author" : [ { "dropping-particle" : "", "family" : "Visseren-Hamakers", "given" : "Ingrid Jacoba", "non-dropping-particle" : "", "parse-names" : false, "suffix" : "" }, { "dropping-particle" : "", "family" : "Pattberg", "given" : "Philipp", "non-dropping-particle" : "", "parse-names" : false, "suffix" : "" } ], "container-title" : "GAIA - Ecological Perspectives for Science and Society", "id" : "ITEM-2", "issue" : "1", "issued" : { "date-parts" : [ [ "2013" ] ] }, "note" : "NULL", "page" : "25-28", "publisher" : "Oekom verlag", "title" : "We Can\u2019t See the Forest for the Trees: The Environmental Impact of Global Forest Certification Is Unknown", "type" : "article-journal", "volume" : "22" }, "uris" : [ "http://www.mendeley.com/documents/?uuid=6007caa5-d61a-384d-874d-fea5613f7d07" ] }, { "id" : "ITEM-3", "itemData" : { "DOI" : "10.1016/j.cosust.2015.05.008", "abstract" : "The issue of regime complexity in global environmental governance is widely recognized. The academic debate on regime fragmentation has itself however been rather fragmented, with discussions circling around different concepts, including interorganizational relations, polycentric governance, integrated management, landscape governance, environmental policy integration, coordination, mainstreaming, coherence, policy mixes, governance architectures and systems, regime complexes, institutional interaction, metagovernance and the nexus approach. Moreover, the topic of relationships between different policies is also discussed among practitioners, where the call for synergies is increasingly heard. This article brings together these discussions under the common heading of integrative environmental governance (IEG). The article provides a literature review, and argues for an IEG perspective in which the relationships between governance instruments take center stage.", "author" : [ { "dropping-particle" : "", "family" : "Visseren-Hamakers", "given" : "Ingrid Jacoba", "non-dropping-particle" : "", "parse-names" : false, "suffix" : "" }, { "dropping-particle" : "", "family" : "Brondizio", "given" : "Eduardo S", "non-dropping-particle" : "", "parse-names" : false, "suffix" : "" }, { "dropping-particle" : "", "family" : "Leemans", "given" : "Rik", "non-dropping-particle" : "", "parse-names" : false, "suffix" : "" }, { "dropping-particle" : "", "family" : "Solecki", "given" : "William D", "non-dropping-particle" : "", "parse-names" : false, "suffix" : "" } ], "container-title" : "Current Opinion in Environmental Sustainability", "id" : "ITEM-3", "issued" : { "date-parts" : [ [ "2015" ] ] }, "note" : "NULL", "page" : "136-143", "title" : "Integrative environmental governance: enhancing governance in the era of synergies", "type" : "article-journal", "volume" : "14" }, "uris" : [ "http://www.mendeley.com/documents/?uuid=480cefba-1bcb-3593-a567-eb6a8498aef3" ] } ], "mendeley" : { "formattedCitation" : "(Johansson, 2013; Visseren-Hamakers et al., 2015; Visseren-Hamakers &amp; Pattberg, 2013)", "plainTextFormattedCitation" : "(Johansson, 2013; Visseren-Hamakers et al., 2015; Visseren-Hamakers &amp; Pattberg, 2013)", "previouslyFormattedCitation" : "(Johansson, 2013; Visseren-Hamakers et al., 2015; Visseren-Hamakers &amp; Pattberg, 2013)" }, "properties" : {  }, "schema" : "https://github.com/citation-style-language/schema/raw/master/csl-citation.json" }</w:instrText>
      </w:r>
      <w:r w:rsidRPr="00F02A52">
        <w:rPr>
          <w:lang w:val="en-US"/>
        </w:rPr>
        <w:fldChar w:fldCharType="separate"/>
      </w:r>
      <w:r w:rsidRPr="00F02A52">
        <w:rPr>
          <w:lang w:val="en-US"/>
        </w:rPr>
        <w:t xml:space="preserve">(Johansson, 2013; Visseren-Hamakers </w:t>
      </w:r>
      <w:r w:rsidR="009E3418" w:rsidRPr="009E3418">
        <w:rPr>
          <w:i/>
          <w:lang w:val="en-US"/>
        </w:rPr>
        <w:t>et al.</w:t>
      </w:r>
      <w:r w:rsidRPr="00F02A52">
        <w:rPr>
          <w:lang w:val="en-US"/>
        </w:rPr>
        <w:t>, 2015; Visseren-Hamakers &amp; Pattberg, 2013)</w:t>
      </w:r>
      <w:r w:rsidRPr="00F02A52">
        <w:rPr>
          <w:lang w:val="en-US"/>
        </w:rPr>
        <w:fldChar w:fldCharType="end"/>
      </w:r>
      <w:r w:rsidRPr="00F02A52">
        <w:rPr>
          <w:lang w:val="en-US"/>
        </w:rPr>
        <w:t>.</w:t>
      </w:r>
    </w:p>
    <w:p w14:paraId="5EA6C6DF" w14:textId="77777777" w:rsidR="00E97DE0" w:rsidRPr="00F02A52" w:rsidRDefault="00E97DE0" w:rsidP="00E97DE0">
      <w:pPr>
        <w:rPr>
          <w:lang w:val="en-US"/>
        </w:rPr>
      </w:pPr>
    </w:p>
    <w:p w14:paraId="3F2851CC" w14:textId="77777777" w:rsidR="00E97DE0" w:rsidRPr="00F02A52" w:rsidRDefault="00E97DE0" w:rsidP="00147745">
      <w:pPr>
        <w:pStyle w:val="Heading3"/>
        <w:rPr>
          <w:lang w:val="en-US"/>
        </w:rPr>
      </w:pPr>
      <w:bookmarkStart w:id="1782" w:name="_Toc502909634"/>
      <w:bookmarkStart w:id="1783" w:name="_Toc504380746"/>
      <w:bookmarkStart w:id="1784" w:name="_Toc519504793"/>
      <w:r w:rsidRPr="00F02A52">
        <w:rPr>
          <w:lang w:val="en-US"/>
        </w:rPr>
        <w:t>Responses to transboundary environmental challenges</w:t>
      </w:r>
      <w:bookmarkEnd w:id="1782"/>
      <w:bookmarkEnd w:id="1783"/>
      <w:bookmarkEnd w:id="1784"/>
      <w:r w:rsidRPr="00F02A52">
        <w:rPr>
          <w:lang w:val="en-US"/>
        </w:rPr>
        <w:t xml:space="preserve"> </w:t>
      </w:r>
    </w:p>
    <w:p w14:paraId="08D6D176" w14:textId="0AADBC25" w:rsidR="00E97DE0" w:rsidRPr="00F02A52" w:rsidRDefault="00E97DE0" w:rsidP="00E97DE0">
      <w:pPr>
        <w:rPr>
          <w:lang w:val="en-US"/>
        </w:rPr>
      </w:pPr>
      <w:r w:rsidRPr="00F02A52">
        <w:rPr>
          <w:lang w:val="en-US"/>
        </w:rPr>
        <w:t xml:space="preserve">This section examines challenges related to the governance of ecosystems and the implementation of ecosystem-based management approaches across country boundaries and provides examples of regional cooperation. The focus is on broad ecosystem types and issues: groundwater and freshwater degradation and restoration, marine and coastal ecosystems, and invasive species. Each issue is examined under the headings, where relevant, of binding legal instruments, environmental rights approaches, soft law instruments and capacity building, and intergovernmental organizations. For responses to transboundary environmental challenges related to land degradation, we refer to the global IPBES Assessment on Land Degradation and Restoration, in particular Chapters 6 and 8 and the recently published reports of the Economics of Land Degradation Initiative </w:t>
      </w:r>
      <w:r>
        <w:fldChar w:fldCharType="begin" w:fldLock="1"/>
      </w:r>
      <w:r>
        <w:instrText>ADDIN CSL_CITATION { "citationItems" : [ { "id" : "ITEM-1", "itemData" : { "ISBN" : "9789280860610", "author" : [ { "dropping-particle" : "", "family" : "ELD Initiative", "given" : "", "non-dropping-particle" : "", "parse-names" : false, "suffix" : "" } ], "id" : "ITEM-1", "issued" : { "date-parts" : [ [ "2015" ] ] }, "number-of-pages" : "172", "publisher-place" : "Bonn, Germany", "title" : "The Value of Land: Prosperous lands and positive rewards through sustainable land management", "type" : "report" }, "uris" : [ "http://www.mendeley.com/documents/?uuid=8f58a3f7-3695-4ca5-823a-fc0c0cfd85df" ] }, { "id" : "ITEM-2", "itemData" : { "ISBN" : "9789280860634", "author" : [ { "dropping-particle" : "", "family" : "ELD Initiative", "given" : "", "non-dropping-particle" : "", "parse-names" : false, "suffix" : "" } ], "id" : "ITEM-2", "issued" : { "date-parts" : [ [ "2015" ] ] }, "title" : "Report for policy and decision makers: Reaping economic and environmental benefits from sustainable land management", "type" : "report" }, "uris" : [ "http://www.mendeley.com/documents/?uuid=80fd4d77-58e2-4db9-8708-7c2db6fce7a0" ] } ], "mendeley" : { "formattedCitation" : "(ELD Initiative, 2015a, 2015c)", "plainTextFormattedCitation" : "(ELD Initiative, 2015a, 2015c)", "previouslyFormattedCitation" : "(ELD Initiative, 2015a, 2015c)" }, "properties" : {  }, "schema" : "https://github.com/citation-style-language/schema/raw/master/csl-citation.json" }</w:instrText>
      </w:r>
      <w:r>
        <w:fldChar w:fldCharType="separate"/>
      </w:r>
      <w:r w:rsidRPr="00223CD3">
        <w:t>(ELD Initiative, 2015a, 2015</w:t>
      </w:r>
      <w:r>
        <w:t>b</w:t>
      </w:r>
      <w:r w:rsidRPr="00223CD3">
        <w:t>)</w:t>
      </w:r>
      <w:r>
        <w:fldChar w:fldCharType="end"/>
      </w:r>
      <w:r w:rsidRPr="00F02A52">
        <w:rPr>
          <w:lang w:val="en-US"/>
        </w:rPr>
        <w:t>. One regional report of the latter initiative has been dedicated to a synthesis of national studies in Central Asia</w:t>
      </w:r>
      <w:r>
        <w:rPr>
          <w:lang w:val="en-US"/>
        </w:rPr>
        <w:t xml:space="preserve"> </w:t>
      </w:r>
      <w:r>
        <w:rPr>
          <w:lang w:val="en-US"/>
        </w:rPr>
        <w:fldChar w:fldCharType="begin" w:fldLock="1"/>
      </w:r>
      <w:r>
        <w:rPr>
          <w:lang w:val="en-US"/>
        </w:rPr>
        <w:instrText>ADDIN CSL_CITATION { "citationItems" : [ { "id" : "ITEM-1", "itemData" : { "ISBN" : "9789280860719", "author" : [ { "dropping-particle" : "", "family" : "Quill\u00e9rou", "given" : "Emmanuelle", "non-dropping-particle" : "", "parse-names" : false, "suffix" : "" }, { "dropping-particle" : "", "family" : "Thomas", "given" : "Richard J.", "non-dropping-particle" : "", "parse-names" : false, "suffix" : "" }, { "dropping-particle" : "", "family" : "Guchgeldiyev", "given" : "Oleg", "non-dropping-particle" : "", "parse-names" : false, "suffix" : "" }, { "dropping-particle" : "", "family" : "Ettling", "given" : "Stefanie", "non-dropping-particle" : "", "parse-names" : false, "suffix" : "" }, { "dropping-particle" : "", "family" : "Etter", "given" : "Hannes", "non-dropping-particle" : "", "parse-names" : false, "suffix" : "" }, { "dropping-particle" : "", "family" : "Stewart", "given" : "Naomi", "non-dropping-particle" : "", "parse-names" : false, "suffix" : "" } ], "id" : "ITEM-1", "issued" : { "date-parts" : [ [ "2016" ] ] }, "note" : "NULL", "publisher-place" : "Amman, Jordan", "title" : "Economics of Land Degradation (ELD) Initiative: Broadening options for improved economic sustainability in Central Asia. Synthesis report. Report for the ELD Initiative from the Dryland Systems Program of CGIAR c/o ICARDA", "type" : "report" }, "uris" : [ "http://www.mendeley.com/documents/?uuid=048f7cec-96e9-4077-9572-569615c50c3a" ] } ], "mendeley" : { "formattedCitation" : "(Quill\u00e9rou et al., 2016)", "plainTextFormattedCitation" : "(Quill\u00e9rou et al., 2016)", "previouslyFormattedCitation" : "(Quill\u00e9rou et al., 2016)" }, "properties" : {  }, "schema" : "https://github.com/citation-style-language/schema/raw/master/csl-citation.json" }</w:instrText>
      </w:r>
      <w:r>
        <w:rPr>
          <w:lang w:val="en-US"/>
        </w:rPr>
        <w:fldChar w:fldCharType="separate"/>
      </w:r>
      <w:r w:rsidRPr="00223CD3">
        <w:rPr>
          <w:lang w:val="en-US"/>
        </w:rPr>
        <w:t xml:space="preserve">(Quillérou </w:t>
      </w:r>
      <w:r w:rsidR="009E3418" w:rsidRPr="009E3418">
        <w:rPr>
          <w:i/>
          <w:lang w:val="en-US"/>
        </w:rPr>
        <w:t>et al.</w:t>
      </w:r>
      <w:r w:rsidRPr="00223CD3">
        <w:rPr>
          <w:lang w:val="en-US"/>
        </w:rPr>
        <w:t>, 2016)</w:t>
      </w:r>
      <w:r>
        <w:rPr>
          <w:lang w:val="en-US"/>
        </w:rPr>
        <w:fldChar w:fldCharType="end"/>
      </w:r>
      <w:r w:rsidRPr="00F02A52">
        <w:rPr>
          <w:lang w:val="en-US"/>
        </w:rPr>
        <w:t>.</w:t>
      </w:r>
    </w:p>
    <w:p w14:paraId="342E40E2" w14:textId="77777777" w:rsidR="00E97DE0" w:rsidRPr="00F02A52" w:rsidRDefault="00E97DE0" w:rsidP="00E97DE0">
      <w:pPr>
        <w:rPr>
          <w:lang w:val="en-US"/>
        </w:rPr>
      </w:pPr>
    </w:p>
    <w:p w14:paraId="6D7BED99" w14:textId="77777777" w:rsidR="00E97DE0" w:rsidRPr="00F02A52" w:rsidRDefault="00E97DE0" w:rsidP="001F0516">
      <w:pPr>
        <w:pStyle w:val="Heading4"/>
      </w:pPr>
      <w:bookmarkStart w:id="1785" w:name="_Toc519504794"/>
      <w:r w:rsidRPr="00F02A52">
        <w:t>Groundwater and freshwater degradation and restoration</w:t>
      </w:r>
      <w:bookmarkEnd w:id="1785"/>
    </w:p>
    <w:p w14:paraId="4656FC12" w14:textId="29843974" w:rsidR="00E97DE0" w:rsidRPr="00F02A52" w:rsidRDefault="00E97DE0" w:rsidP="00E97DE0">
      <w:pPr>
        <w:rPr>
          <w:szCs w:val="20"/>
          <w:lang w:val="en-US"/>
        </w:rPr>
      </w:pPr>
      <w:r w:rsidRPr="00F02A52">
        <w:rPr>
          <w:szCs w:val="20"/>
          <w:lang w:val="en-US"/>
        </w:rPr>
        <w:t xml:space="preserve">Groundwater and freshwater degradation processes are not constrained by national boundaries and are affected by cross-boundary policies and activities. This obligates cooperation and coordination in matters of natural resource management. Nevertheless, such collaborations are not very common </w:t>
      </w:r>
      <w:r w:rsidRPr="00F02A52">
        <w:rPr>
          <w:szCs w:val="20"/>
          <w:lang w:val="en-US"/>
        </w:rPr>
        <w:fldChar w:fldCharType="begin" w:fldLock="1"/>
      </w:r>
      <w:r>
        <w:rPr>
          <w:szCs w:val="20"/>
          <w:lang w:val="en-US"/>
        </w:rPr>
        <w:instrText>ADDIN CSL_CITATION { "citationItems" : [ { "id" : "ITEM-1", "itemData" : { "DOI" : "10.1016/S0169-2046(02)00103-2", "ISBN" : "0169-2046", "ISSN" : "01692046", "abstract" : "Sustainability in agricultural landscapes means that the use and management of ecological potential does not reduce its capacity to meet society's future environmental, social and economic needs. Using this description of sustainability, Australian agricultural systems are far from sustainable at present. Removal of vast areas of native vegetation and the introduction of inappropriate agricultural systems have resulted in extensive loss of native biota, loss of productive agricultural land and decline in rural society. These degrading trends will continue to worsen unless Australian society intervenes on a broad scale. For example, to stop water tables from rising with attendant salination of soil, it has been estimated that over 30 billion perennial trees and shrubs will need to be planted. How does a society generate the will and ability to tackle environmental problems at this scale when its community and institutional boundaries do not reflect ecological reality? This paper discusses these issues and concludes with a 10-point plan to guide development of an approach to sustainable landscapes. ?? 2002 Elsevier Science B.V. All rights reserved.", "author" : [ { "dropping-particle" : "", "family" : "Saunders", "given" : "Denis", "non-dropping-particle" : "", "parse-names" : false, "suffix" : "" }, { "dropping-particle" : "V.", "family" : "Briggs", "given" : "Sue", "non-dropping-particle" : "", "parse-names" : false, "suffix" : "" } ], "container-title" : "Landscape and Urban Planning", "id" : "ITEM-1", "issue" : "2-4", "issued" : { "date-parts" : [ [ "2002" ] ] }, "page" : "71-82", "title" : "Nature grows in straight lines - Or does she? What are the consequences of the mismatch between human-imposed linear boundaries and ecosystem boundaries? An Australian example", "type" : "article-journal", "volume" : "61" }, "uris" : [ "http://www.mendeley.com/documents/?uuid=c9ee6187-bc84-422a-997c-92e6bacbdcc7" ] } ], "mendeley" : { "formattedCitation" : "(Saunders &amp; Briggs, 2002)", "plainTextFormattedCitation" : "(Saunders &amp; Briggs, 2002)", "previouslyFormattedCitation" : "(Saunders &amp; Briggs, 2002)" }, "properties" : {  }, "schema" : "https://github.com/citation-style-language/schema/raw/master/csl-citation.json" }</w:instrText>
      </w:r>
      <w:r w:rsidRPr="00F02A52">
        <w:rPr>
          <w:szCs w:val="20"/>
          <w:lang w:val="en-US"/>
        </w:rPr>
        <w:fldChar w:fldCharType="separate"/>
      </w:r>
      <w:r w:rsidRPr="00F02A52">
        <w:rPr>
          <w:szCs w:val="20"/>
          <w:lang w:val="en-US"/>
        </w:rPr>
        <w:t>(Saunders &amp; Briggs, 2002)</w:t>
      </w:r>
      <w:r w:rsidRPr="00F02A52">
        <w:rPr>
          <w:szCs w:val="20"/>
          <w:lang w:val="en-US"/>
        </w:rPr>
        <w:fldChar w:fldCharType="end"/>
      </w:r>
      <w:r w:rsidRPr="00F02A52">
        <w:rPr>
          <w:szCs w:val="20"/>
          <w:lang w:val="en-US"/>
        </w:rPr>
        <w:t>. The capacity of freshwater systems for nutrient cycling and nutrient removal is particularly valuable in Europe because of the heavy pressure placed on water by human populations (</w:t>
      </w:r>
      <w:r w:rsidRPr="00870F2B">
        <w:rPr>
          <w:szCs w:val="20"/>
          <w:lang w:val="en-US"/>
        </w:rPr>
        <w:t>Chapter 2</w:t>
      </w:r>
      <w:r w:rsidR="00444013">
        <w:rPr>
          <w:szCs w:val="20"/>
          <w:lang w:val="en-US"/>
        </w:rPr>
        <w:t>,</w:t>
      </w:r>
      <w:r w:rsidRPr="00870F2B">
        <w:rPr>
          <w:szCs w:val="20"/>
          <w:lang w:val="en-US"/>
        </w:rPr>
        <w:t xml:space="preserve"> Section 2.2.1.7).</w:t>
      </w:r>
      <w:r w:rsidRPr="00F02A52">
        <w:rPr>
          <w:szCs w:val="20"/>
          <w:lang w:val="en-US"/>
        </w:rPr>
        <w:t xml:space="preserve"> At present, surface and groundwater availability is expected to decrease in many countries due to changing precipitation patterns and higher evapotranspiration (</w:t>
      </w:r>
      <w:r w:rsidRPr="00870F2B">
        <w:rPr>
          <w:szCs w:val="20"/>
          <w:lang w:val="en-US"/>
        </w:rPr>
        <w:t>Chapter 5</w:t>
      </w:r>
      <w:r w:rsidR="006255F3">
        <w:rPr>
          <w:szCs w:val="20"/>
          <w:lang w:val="en-US"/>
        </w:rPr>
        <w:t>,</w:t>
      </w:r>
      <w:r w:rsidRPr="00870F2B">
        <w:rPr>
          <w:szCs w:val="20"/>
          <w:lang w:val="en-US"/>
        </w:rPr>
        <w:t xml:space="preserve"> Section 5.2.3.2).</w:t>
      </w:r>
      <w:r w:rsidRPr="00F02A52">
        <w:rPr>
          <w:szCs w:val="20"/>
          <w:lang w:val="en-US"/>
        </w:rPr>
        <w:t xml:space="preserve"> This trend will endanger habitats that depend on surface water dynamics, whereas those dependent on groundwater dynamics and water balance would be more buffered against hydrological stress (</w:t>
      </w:r>
      <w:r w:rsidRPr="00FA06A1">
        <w:rPr>
          <w:szCs w:val="20"/>
          <w:lang w:val="en-US"/>
        </w:rPr>
        <w:t>Chapter 5</w:t>
      </w:r>
      <w:r w:rsidR="006255F3">
        <w:rPr>
          <w:szCs w:val="20"/>
          <w:lang w:val="en-US"/>
        </w:rPr>
        <w:t>,</w:t>
      </w:r>
      <w:r w:rsidRPr="00FA06A1">
        <w:rPr>
          <w:szCs w:val="20"/>
          <w:lang w:val="en-US"/>
        </w:rPr>
        <w:t xml:space="preserve"> Section 5.6.1).</w:t>
      </w:r>
      <w:r w:rsidRPr="00F02A52">
        <w:rPr>
          <w:szCs w:val="20"/>
          <w:lang w:val="en-US"/>
        </w:rPr>
        <w:t xml:space="preserve"> </w:t>
      </w:r>
    </w:p>
    <w:p w14:paraId="12111130" w14:textId="77777777" w:rsidR="00E97DE0" w:rsidRPr="00F02A52" w:rsidRDefault="00E97DE0" w:rsidP="00E97DE0">
      <w:pPr>
        <w:rPr>
          <w:szCs w:val="20"/>
          <w:lang w:val="en-US"/>
        </w:rPr>
      </w:pPr>
    </w:p>
    <w:p w14:paraId="33CD1F54" w14:textId="77777777" w:rsidR="00E97DE0" w:rsidRPr="00F02A52" w:rsidRDefault="00E97DE0" w:rsidP="00E97DE0">
      <w:pPr>
        <w:pStyle w:val="Heading5"/>
        <w:ind w:left="1009" w:hanging="1009"/>
      </w:pPr>
      <w:bookmarkStart w:id="1786" w:name="_Toc519504795"/>
      <w:r w:rsidRPr="00F02A52">
        <w:t>Binding legal instruments</w:t>
      </w:r>
      <w:bookmarkEnd w:id="1786"/>
    </w:p>
    <w:p w14:paraId="5F379887" w14:textId="47964F48" w:rsidR="00E97DE0" w:rsidRPr="00F02A52" w:rsidRDefault="00E97DE0" w:rsidP="00E97DE0">
      <w:pPr>
        <w:rPr>
          <w:lang w:val="en-US"/>
        </w:rPr>
      </w:pPr>
      <w:r w:rsidRPr="00F02A52">
        <w:rPr>
          <w:lang w:val="en-US"/>
        </w:rPr>
        <w:t xml:space="preserve">Challenges with regard to water resources in Europe and Central Asia call for integrative transboundary cooperation. In Central and Western Europe such efforts mainly rely on implementation of a number of policies and practices, including water pricing, efficient use of water, action against illegal water abstraction, measures to promote restoration and sustainable development </w:t>
      </w:r>
      <w:r w:rsidRPr="00F02A52">
        <w:rPr>
          <w:lang w:val="en-US"/>
        </w:rPr>
        <w:fldChar w:fldCharType="begin" w:fldLock="1"/>
      </w:r>
      <w:r>
        <w:rPr>
          <w:lang w:val="en-US"/>
        </w:rPr>
        <w:instrText>ADDIN CSL_CITATION { "citationItems" : [ { "id" : "ITEM-1", "itemData" : { "author" : [ { "dropping-particle" : "", "family" : "EEA", "given" : "", "non-dropping-particle" : "", "parse-names" : false, "suffix" : "" } ], "id" : "ITEM-1", "issued" : { "date-parts" : [ [ "2000" ] ] }, "number-of-pages" : "60", "publisher" : "European Environment Agency", "publisher-place" : "Copenhagen", "title" : "Annual report 1999", "type" : "report" }, "uris" : [ "http://www.mendeley.com/documents/?uuid=bef193ce-7bbe-4880-8730-61a4aa7724ac" ] }, { "id" : "ITEM-2", "itemData" : { "ISBN" : "9789292131012", "author" : [ { "dropping-particle" : "", "family" : "EEA", "given" : "", "non-dropping-particle" : "", "parse-names" : false, "suffix" : "" } ], "id" : "ITEM-2", "issued" : { "date-parts" : [ [ "2010" ] ] }, "number-of-pages" : "92", "publisher" : "European Environment Agency", "publisher-place" : "Copenhagen", "title" : "Annual report 2009 and Environmental statement 2010", "type" : "report" }, "uris" : [ "http://www.mendeley.com/documents/?uuid=93cb1545-1a7f-4c22-b14f-58d69d0cfc5c" ] } ], "mendeley" : { "formattedCitation" : "(EEA, 2000, 2010)", "plainTextFormattedCitation" : "(EEA, 2000, 2010)", "previouslyFormattedCitation" : "(EEA, 2000, 2010)" }, "properties" : {  }, "schema" : "https://github.com/citation-style-language/schema/raw/master/csl-citation.json" }</w:instrText>
      </w:r>
      <w:r w:rsidRPr="00F02A52">
        <w:rPr>
          <w:lang w:val="en-US"/>
        </w:rPr>
        <w:fldChar w:fldCharType="separate"/>
      </w:r>
      <w:r w:rsidRPr="00F02A52">
        <w:rPr>
          <w:lang w:val="en-US"/>
        </w:rPr>
        <w:t>(EEA, 2000, 2010)</w:t>
      </w:r>
      <w:r w:rsidRPr="00F02A52">
        <w:rPr>
          <w:lang w:val="en-US"/>
        </w:rPr>
        <w:fldChar w:fldCharType="end"/>
      </w:r>
      <w:r w:rsidRPr="00F02A52">
        <w:rPr>
          <w:lang w:val="en-US"/>
        </w:rPr>
        <w:t>. While in Central Asia, efforts rely merely on the principle of sustainability applied conjunctly by local governments and the coordinating support of international regulatory program</w:t>
      </w:r>
      <w:r w:rsidR="00041CA6">
        <w:rPr>
          <w:lang w:val="en-US"/>
        </w:rPr>
        <w:t>me</w:t>
      </w:r>
      <w:r w:rsidRPr="00F02A52">
        <w:rPr>
          <w:lang w:val="en-US"/>
        </w:rPr>
        <w:t xml:space="preserve">s </w:t>
      </w:r>
      <w:r w:rsidRPr="00F02A52">
        <w:rPr>
          <w:lang w:val="en-US"/>
        </w:rPr>
        <w:fldChar w:fldCharType="begin" w:fldLock="1"/>
      </w:r>
      <w:r>
        <w:rPr>
          <w:lang w:val="en-US"/>
        </w:rPr>
        <w:instrText>ADDIN CSL_CITATION { "citationItems" : [ { "id" : "ITEM-1", "itemData" : { "ISBN" : "9185321990", "author" : [ { "dropping-particle" : "", "family" : "GWP", "given" : "", "non-dropping-particle" : "", "parse-names" : false, "suffix" : "" } ], "id" : "ITEM-1", "issued" : { "date-parts" : [ [ "2014" ] ] }, "number-of-pages" : "60", "publisher" : "Global Water Partnership", "publisher-place" : "Stockholm", "title" : "Integrated water resources management in Central Asia: The challenges of managing large transboundary rivers", "type" : "report" }, "uris" : [ "http://www.mendeley.com/documents/?uuid=3c448bb9-2f71-45f5-891b-7acda5095c08" ] }, { "id" : "ITEM-2", "itemData" : { "URL" : "https://www.giz.de/en/downloads/giz2013-en-transboundary-water-management-central-asia.pdf", "author" : [ { "dropping-particle" : "", "family" : "GIZ", "given" : "", "non-dropping-particle" : "", "parse-names" : false, "suffix" : "" } ], "id" : "ITEM-2", "issued" : { "date-parts" : [ [ "2013" ] ] }, "page" : "3", "publisher" : "GIZ", "title" : "A Source of Peace - Transboundary Water Management in Central Asia. Factsheet", "type" : "webpage" }, "uris" : [ "http://www.mendeley.com/documents/?uuid=893b4aff-c050-4a03-8282-d560c5d59c99" ] } ], "mendeley" : { "formattedCitation" : "(GIZ, 2013; GWP, 2014)", "plainTextFormattedCitation" : "(GIZ, 2013; GWP, 2014)", "previouslyFormattedCitation" : "(GIZ, 2013; GWP, 2014)" }, "properties" : {  }, "schema" : "https://github.com/citation-style-language/schema/raw/master/csl-citation.json" }</w:instrText>
      </w:r>
      <w:r w:rsidRPr="00F02A52">
        <w:rPr>
          <w:lang w:val="en-US"/>
        </w:rPr>
        <w:fldChar w:fldCharType="separate"/>
      </w:r>
      <w:r w:rsidRPr="00F02A52">
        <w:rPr>
          <w:lang w:val="en-US"/>
        </w:rPr>
        <w:t>(GIZ, 2013; GWP, 2014)</w:t>
      </w:r>
      <w:r w:rsidRPr="00F02A52">
        <w:rPr>
          <w:lang w:val="en-US"/>
        </w:rPr>
        <w:fldChar w:fldCharType="end"/>
      </w:r>
      <w:r w:rsidRPr="00F02A52">
        <w:rPr>
          <w:lang w:val="en-US"/>
        </w:rPr>
        <w:t xml:space="preserve">. However, constrained public human and financial resources dramatically limit the implementation of multilateral environmental agreements, which is thus heavily dependent on external cooperation and support </w:t>
      </w:r>
      <w:r w:rsidRPr="00F02A52">
        <w:rPr>
          <w:lang w:val="en-US"/>
        </w:rPr>
        <w:fldChar w:fldCharType="begin" w:fldLock="1"/>
      </w:r>
      <w:r>
        <w:rPr>
          <w:lang w:val="en-US"/>
        </w:rPr>
        <w:instrText>ADDIN CSL_CITATION { "citationItems" : [ { "id" : "ITEM-1", "itemData" : { "ISBN" : "978-92-1-117060-3", "author" : [ { "dropping-particle" : "", "family" : "UNECE", "given" : "", "non-dropping-particle" : "", "parse-names" : false, "suffix" : "" } ], "container-title" : "Series No. 33", "id" : "ITEM-1", "issued" : { "date-parts" : [ [ "2012" ] ] }, "number-of-pages" : "250", "publisher" : "United Nations Economic Commission for Europe", "publisher-place" : "New York and Geneva", "title" : "Environmental Performance Reviews, Tajikistan: Second Review", "type" : "report" }, "prefix" : "e.g. ERP Tajikistan,", "uris" : [ "http://www.mendeley.com/documents/?uuid=2326297a-5cce-4a73-9267-2a77656013f1" ] } ], "mendeley" : { "formattedCitation" : "(e.g. ERP Tajikistan, UNECE, 2012)", "plainTextFormattedCitation" : "(e.g. ERP Tajikistan, UNECE, 2012)", "previouslyFormattedCitation" : "(e.g. ERP Tajikistan, UNECE, 2012)" }, "properties" : {  }, "schema" : "https://github.com/citation-style-language/schema/raw/master/csl-citation.json" }</w:instrText>
      </w:r>
      <w:r w:rsidRPr="00F02A52">
        <w:rPr>
          <w:lang w:val="en-US"/>
        </w:rPr>
        <w:fldChar w:fldCharType="separate"/>
      </w:r>
      <w:r w:rsidRPr="00F02A52">
        <w:rPr>
          <w:lang w:val="en-US"/>
        </w:rPr>
        <w:t>(e.g. ERP Tajikistan, UNECE, 2012)</w:t>
      </w:r>
      <w:r w:rsidRPr="00F02A52">
        <w:rPr>
          <w:lang w:val="en-US"/>
        </w:rPr>
        <w:fldChar w:fldCharType="end"/>
      </w:r>
      <w:r w:rsidRPr="00F02A52">
        <w:rPr>
          <w:lang w:val="en-US"/>
        </w:rPr>
        <w:t>.</w:t>
      </w:r>
    </w:p>
    <w:p w14:paraId="72E36A07" w14:textId="70C22BAD" w:rsidR="00E97DE0" w:rsidRPr="00F02A52" w:rsidRDefault="00E97DE0" w:rsidP="00E97DE0">
      <w:pPr>
        <w:rPr>
          <w:lang w:val="en-US"/>
        </w:rPr>
      </w:pPr>
      <w:r w:rsidRPr="00F02A52">
        <w:rPr>
          <w:lang w:val="en-US"/>
        </w:rPr>
        <w:t xml:space="preserve">Nonetheless, in Central Asia the World Heritage Convention (and possibly Ramsar Convention) has been used to prevent transboundary impacts (e.g. impacts from hydropower planned in Mongolia on Lake Baikal in Russia </w:t>
      </w:r>
      <w:r w:rsidRPr="00F02A52">
        <w:rPr>
          <w:lang w:val="en-US"/>
        </w:rPr>
        <w:fldChar w:fldCharType="begin" w:fldLock="1"/>
      </w:r>
      <w:r>
        <w:rPr>
          <w:lang w:val="en-US"/>
        </w:rPr>
        <w:instrText>ADDIN CSL_CITATION { "citationItems" : [ { "id" : "ITEM-1", "itemData" : { "URL" : "http://whc.unesco.org/en/list/754/documents/", "accessed" : { "date-parts" : [ [ "2017", "3", "10" ] ] }, "author" : [ { "dropping-particle" : "", "family" : "UNESCO", "given" : "", "non-dropping-particle" : "", "parse-names" : false, "suffix" : "" } ], "id" : "ITEM-1", "issued" : { "date-parts" : [ [ "2017" ] ] }, "note" : "NULL", "title" : "World Heritage List: Lake Baikal", "type" : "webpage" }, "uris" : [ "http://www.mendeley.com/documents/?uuid=a076f246-19f1-4c87-b235-204d0eff84ed" ] } ], "mendeley" : { "formattedCitation" : "(UNESCO, 2017)", "plainTextFormattedCitation" : "(UNESCO, 2017)", "previouslyFormattedCitation" : "(UNESCO, 2017)" }, "properties" : {  }, "schema" : "https://github.com/citation-style-language/schema/raw/master/csl-citation.json" }</w:instrText>
      </w:r>
      <w:r w:rsidRPr="00F02A52">
        <w:rPr>
          <w:lang w:val="en-US"/>
        </w:rPr>
        <w:fldChar w:fldCharType="separate"/>
      </w:r>
      <w:r w:rsidRPr="00F02A52">
        <w:rPr>
          <w:lang w:val="en-US"/>
        </w:rPr>
        <w:t>(UNESCO, 2017)</w:t>
      </w:r>
      <w:r w:rsidRPr="00F02A52">
        <w:rPr>
          <w:lang w:val="en-US"/>
        </w:rPr>
        <w:fldChar w:fldCharType="end"/>
      </w:r>
      <w:r w:rsidRPr="00F02A52">
        <w:rPr>
          <w:lang w:val="en-US"/>
        </w:rPr>
        <w:t>. Both conventions include special provisions guiding parties on how to prevent damage to designated sites in other countries</w:t>
      </w:r>
      <w:r w:rsidRPr="00F02A52">
        <w:rPr>
          <w:rFonts w:eastAsia="Times New Roman" w:cs="Arial"/>
          <w:i/>
          <w:color w:val="000000"/>
          <w:lang w:val="en-US"/>
        </w:rPr>
        <w:t xml:space="preserve"> </w:t>
      </w:r>
      <w:r w:rsidRPr="00F02A52">
        <w:rPr>
          <w:rFonts w:eastAsia="Times New Roman" w:cs="Arial"/>
          <w:color w:val="000000"/>
          <w:lang w:val="en-US"/>
        </w:rPr>
        <w:fldChar w:fldCharType="begin" w:fldLock="1"/>
      </w:r>
      <w:r>
        <w:rPr>
          <w:rFonts w:eastAsia="Times New Roman" w:cs="Arial"/>
          <w:color w:val="000000"/>
          <w:lang w:val="en-US"/>
        </w:rPr>
        <w:instrText>ADDIN CSL_CITATION { "citationItems" : [ { "id" : "ITEM-1", "itemData" : { "author" : [ { "dropping-particle" : "", "family" : "World Heritage Committee", "given" : "", "non-dropping-particle" : "", "parse-names" : false, "suffix" : "" } ], "container-title" : "Decision: 40 COM 7", "id" : "ITEM-1", "issued" : { "date-parts" : [ [ "2016" ] ] }, "note" : "NULL", "publisher" : "UNESCO", "title" : "State of Conservation of World Heritage Properties", "type" : "report" }, "uris" : [ "http://www.mendeley.com/documents/?uuid=a90c13ab-355d-4c2e-a423-0dfb23bca602" ] } ], "mendeley" : { "formattedCitation" : "(World Heritage Committee, 2016)", "plainTextFormattedCitation" : "(World Heritage Committee, 2016)", "previouslyFormattedCitation" : "(World Heritage Committee, 2016)" }, "properties" : {  }, "schema" : "https://github.com/citation-style-language/schema/raw/master/csl-citation.json" }</w:instrText>
      </w:r>
      <w:r w:rsidRPr="00F02A52">
        <w:rPr>
          <w:rFonts w:eastAsia="Times New Roman" w:cs="Arial"/>
          <w:color w:val="000000"/>
          <w:lang w:val="en-US"/>
        </w:rPr>
        <w:fldChar w:fldCharType="separate"/>
      </w:r>
      <w:r w:rsidRPr="00F02A52">
        <w:rPr>
          <w:rFonts w:eastAsia="Times New Roman" w:cs="Arial"/>
          <w:color w:val="000000"/>
          <w:lang w:val="en-US"/>
        </w:rPr>
        <w:t>(</w:t>
      </w:r>
      <w:r w:rsidR="001A07ED">
        <w:rPr>
          <w:rFonts w:eastAsia="Times New Roman" w:cs="Arial"/>
          <w:color w:val="000000"/>
          <w:lang w:val="en-US"/>
        </w:rPr>
        <w:t>UNESCO</w:t>
      </w:r>
      <w:r w:rsidRPr="00F02A52">
        <w:rPr>
          <w:rFonts w:eastAsia="Times New Roman" w:cs="Arial"/>
          <w:color w:val="000000"/>
          <w:lang w:val="en-US"/>
        </w:rPr>
        <w:t>, 2016)</w:t>
      </w:r>
      <w:r w:rsidRPr="00F02A52">
        <w:rPr>
          <w:rFonts w:eastAsia="Times New Roman" w:cs="Arial"/>
          <w:color w:val="000000"/>
          <w:lang w:val="en-US"/>
        </w:rPr>
        <w:fldChar w:fldCharType="end"/>
      </w:r>
      <w:r w:rsidRPr="00F02A52">
        <w:rPr>
          <w:rFonts w:eastAsia="Times New Roman" w:cs="Arial"/>
          <w:color w:val="000000"/>
          <w:lang w:val="en-US"/>
        </w:rPr>
        <w:t xml:space="preserve">. </w:t>
      </w:r>
      <w:r w:rsidRPr="00F02A52">
        <w:rPr>
          <w:szCs w:val="20"/>
          <w:lang w:val="en-US"/>
        </w:rPr>
        <w:t>Southern Caucasus countries have also signed conventions on watershed management, and while a report from the Global Water Partnership</w:t>
      </w:r>
      <w:r w:rsidRPr="00F02A52">
        <w:rPr>
          <w:lang w:val="en-US"/>
        </w:rPr>
        <w:t xml:space="preserve"> noted that a </w:t>
      </w:r>
      <w:r w:rsidRPr="00F02A52">
        <w:rPr>
          <w:szCs w:val="20"/>
          <w:lang w:val="en-US"/>
        </w:rPr>
        <w:t>focus on integrated water resource management</w:t>
      </w:r>
      <w:r w:rsidRPr="00F02A52">
        <w:rPr>
          <w:lang w:val="en-US"/>
        </w:rPr>
        <w:t xml:space="preserve"> </w:t>
      </w:r>
      <w:r w:rsidRPr="00F02A52">
        <w:rPr>
          <w:szCs w:val="20"/>
          <w:lang w:val="en-US"/>
        </w:rPr>
        <w:t xml:space="preserve">is not generally applied in the Caucasus, the water sectors in many of the countries are undergoing reform and new legislative water codes have been developed </w:t>
      </w:r>
      <w:r w:rsidRPr="00F02A52">
        <w:rPr>
          <w:szCs w:val="20"/>
          <w:lang w:val="en-US"/>
        </w:rPr>
        <w:fldChar w:fldCharType="begin" w:fldLock="1"/>
      </w:r>
      <w:r>
        <w:rPr>
          <w:szCs w:val="20"/>
          <w:lang w:val="en-US"/>
        </w:rPr>
        <w:instrText>ADDIN CSL_CITATION { "citationItems" : [ { "id" : "ITEM-1", "itemData" : { "ISBN" : "9185321990", "author" : [ { "dropping-particle" : "", "family" : "GWP", "given" : "", "non-dropping-particle" : "", "parse-names" : false, "suffix" : "" } ], "id" : "ITEM-1", "issued" : { "date-parts" : [ [ "2014" ] ] }, "number-of-pages" : "60", "publisher" : "Global Water Partnership", "publisher-place" : "Stockholm", "title" : "Integrated water resources management in Central Asia: The challenges of managing large transboundary rivers", "type" : "report" }, "uris" : [ "http://www.mendeley.com/documents/?uuid=3c448bb9-2f71-45f5-891b-7acda5095c08" ] } ], "mendeley" : { "formattedCitation" : "(GWP, 2014)", "plainTextFormattedCitation" : "(GWP, 2014)", "previouslyFormattedCitation" : "(GWP, 2014)" }, "properties" : {  }, "schema" : "https://github.com/citation-style-language/schema/raw/master/csl-citation.json" }</w:instrText>
      </w:r>
      <w:r w:rsidRPr="00F02A52">
        <w:rPr>
          <w:szCs w:val="20"/>
          <w:lang w:val="en-US"/>
        </w:rPr>
        <w:fldChar w:fldCharType="separate"/>
      </w:r>
      <w:r w:rsidRPr="00F02A52">
        <w:rPr>
          <w:szCs w:val="20"/>
          <w:lang w:val="en-US"/>
        </w:rPr>
        <w:t>(GWP, 2014)</w:t>
      </w:r>
      <w:r w:rsidRPr="00F02A52">
        <w:rPr>
          <w:szCs w:val="20"/>
          <w:lang w:val="en-US"/>
        </w:rPr>
        <w:fldChar w:fldCharType="end"/>
      </w:r>
      <w:r w:rsidR="00DA0414">
        <w:rPr>
          <w:szCs w:val="20"/>
          <w:lang w:val="en-US"/>
        </w:rPr>
        <w:t>.</w:t>
      </w:r>
    </w:p>
    <w:p w14:paraId="19677978" w14:textId="593AF279" w:rsidR="00E97DE0" w:rsidRPr="00F02A52" w:rsidRDefault="00E97DE0" w:rsidP="00E97DE0">
      <w:pPr>
        <w:rPr>
          <w:lang w:val="en-US"/>
        </w:rPr>
      </w:pPr>
      <w:r w:rsidRPr="00F02A52">
        <w:rPr>
          <w:lang w:val="en-US"/>
        </w:rPr>
        <w:t>The importance of joint management of transboundary rivers and lakes to address water resource shortage and deterioration has long been recognized by governments. One of the oldest examples of an intergovernmental agreement to manage joint water bodies is the Albufeira Convention that dates from the 18</w:t>
      </w:r>
      <w:r w:rsidRPr="00503C3C">
        <w:rPr>
          <w:lang w:val="en-US"/>
        </w:rPr>
        <w:t>th</w:t>
      </w:r>
      <w:r w:rsidRPr="00F02A52">
        <w:rPr>
          <w:lang w:val="en-US"/>
        </w:rPr>
        <w:t xml:space="preserve"> century. Nonetheless, it was not until 1992 that joint international governance mechanisms in United Nations Educational, Scientific and Cultural Organization regions were established, leading to the establishment of the Convention on the Protection and Use of Transboundary Watercourses and International Lakes (also known as the Water Convention), which protects and ensures the quantity, quality and sustainable use of transboundary water resources through facilitated cooperation. Conservation and restoration of freshwater ecosystems is a specific obligation under this convention, which requires parties to take “all appropriate measures” to this end, including the establishment of water-quality objectives and criteria, and the development of concerted action program</w:t>
      </w:r>
      <w:r w:rsidR="00041CA6">
        <w:rPr>
          <w:lang w:val="en-US"/>
        </w:rPr>
        <w:t>me</w:t>
      </w:r>
      <w:r w:rsidRPr="00F02A52">
        <w:rPr>
          <w:lang w:val="en-US"/>
        </w:rPr>
        <w:t xml:space="preserve">s for the reduction of pollution. This convention has currently 42 signatories from Europe and Central Asia, but Kyrgyzstan, Tajikistan, Kazakhstan, Georgia and Turkey have not yet ratified it, due mostly to historical conflict issues </w:t>
      </w:r>
      <w:r w:rsidRPr="00F02A52">
        <w:rPr>
          <w:lang w:val="en-US"/>
        </w:rPr>
        <w:fldChar w:fldCharType="begin" w:fldLock="1"/>
      </w:r>
      <w:r>
        <w:rPr>
          <w:lang w:val="en-US"/>
        </w:rPr>
        <w:instrText>ADDIN CSL_CITATION { "citationItems" : [ { "id" : "ITEM-1", "itemData" : { "author" : [ { "dropping-particle" : "", "family" : "UNECE", "given" : "", "non-dropping-particle" : "", "parse-names" : false, "suffix" : "" } ], "id" : "ITEM-1", "issued" : { "date-parts" : [ [ "2011" ] ] }, "number-of-pages" : "152", "publisher" : "United Nations Economic Commission for Europe", "publisher-place" : "Geneva", "title" : "Strengthening water management and transboundary water cooperation in Central Asia: the role of UNECE environmental conventions", "type" : "report" }, "uris" : [ "http://www.mendeley.com/documents/?uuid=5528215a-b1d1-4f13-9c2a-685aaeae2460" ] } ], "mendeley" : { "formattedCitation" : "(UNECE, 2011)", "plainTextFormattedCitation" : "(UNECE, 2011)", "previouslyFormattedCitation" : "(UNECE, 2011)" }, "properties" : {  }, "schema" : "https://github.com/citation-style-language/schema/raw/master/csl-citation.json" }</w:instrText>
      </w:r>
      <w:r w:rsidRPr="00F02A52">
        <w:rPr>
          <w:lang w:val="en-US"/>
        </w:rPr>
        <w:fldChar w:fldCharType="separate"/>
      </w:r>
      <w:r w:rsidRPr="00F02A52">
        <w:rPr>
          <w:lang w:val="en-US"/>
        </w:rPr>
        <w:t>(UNECE, 2011)</w:t>
      </w:r>
      <w:r w:rsidRPr="00F02A52">
        <w:rPr>
          <w:lang w:val="en-US"/>
        </w:rPr>
        <w:fldChar w:fldCharType="end"/>
      </w:r>
      <w:r w:rsidRPr="00F02A52">
        <w:rPr>
          <w:lang w:val="en-US"/>
        </w:rPr>
        <w:t>. Despite the fact that the status of these waters is now improving, transboundary water resources remain “</w:t>
      </w:r>
      <w:r w:rsidRPr="00F02A52">
        <w:rPr>
          <w:i/>
          <w:lang w:val="en-US"/>
        </w:rPr>
        <w:t>under great stress as a result of poor management practices, pollution, overexploitation, unsustainable production and consumption patterns, hydromorphological pressures, inadequate investment in infrastructure and low efficiency in water use”</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UNECE", "given" : "", "non-dropping-particle" : "", "parse-names" : false, "suffix" : "" } ], "id" : "ITEM-1", "issued" : { "date-parts" : [ [ "2011" ] ] }, "number-of-pages" : "152", "publisher" : "United Nations Economic Commission for Europe", "publisher-place" : "Geneva", "title" : "Strengthening water management and transboundary water cooperation in Central Asia: the role of UNECE environmental conventions", "type" : "report" }, "uris" : [ "http://www.mendeley.com/documents/?uuid=5528215a-b1d1-4f13-9c2a-685aaeae2460" ] } ], "mendeley" : { "formattedCitation" : "(UNECE, 2011)", "plainTextFormattedCitation" : "(UNECE, 2011)", "previouslyFormattedCitation" : "(UNECE, 2011)" }, "properties" : {  }, "schema" : "https://github.com/citation-style-language/schema/raw/master/csl-citation.json" }</w:instrText>
      </w:r>
      <w:r w:rsidRPr="00F02A52">
        <w:rPr>
          <w:lang w:val="en-US"/>
        </w:rPr>
        <w:fldChar w:fldCharType="separate"/>
      </w:r>
      <w:r w:rsidRPr="00F02A52">
        <w:rPr>
          <w:lang w:val="en-US"/>
        </w:rPr>
        <w:t>(UNECE, 2011)</w:t>
      </w:r>
      <w:r w:rsidRPr="00F02A52">
        <w:rPr>
          <w:lang w:val="en-US"/>
        </w:rPr>
        <w:fldChar w:fldCharType="end"/>
      </w:r>
      <w:r w:rsidRPr="00F02A52">
        <w:rPr>
          <w:lang w:val="en-US"/>
        </w:rPr>
        <w:t>.</w:t>
      </w:r>
    </w:p>
    <w:p w14:paraId="31ABABDD" w14:textId="77777777" w:rsidR="00E97DE0" w:rsidRPr="00F02A52" w:rsidRDefault="00E97DE0" w:rsidP="00E97DE0">
      <w:pPr>
        <w:rPr>
          <w:lang w:val="en-US"/>
        </w:rPr>
      </w:pPr>
      <w:r w:rsidRPr="00F02A52">
        <w:rPr>
          <w:lang w:val="en-US"/>
        </w:rPr>
        <w:t xml:space="preserve">The </w:t>
      </w:r>
      <w:r>
        <w:rPr>
          <w:lang w:val="en-US"/>
        </w:rPr>
        <w:t>European Union</w:t>
      </w:r>
      <w:r w:rsidRPr="00F02A52">
        <w:rPr>
          <w:lang w:val="en-US"/>
        </w:rPr>
        <w:t xml:space="preserve"> Water Framework Directive </w:t>
      </w:r>
      <w:r w:rsidRPr="00F02A52">
        <w:rPr>
          <w:lang w:val="en-US"/>
        </w:rPr>
        <w:fldChar w:fldCharType="begin" w:fldLock="1"/>
      </w:r>
      <w:r>
        <w:rPr>
          <w:lang w:val="en-US"/>
        </w:rPr>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ropean Community", "given" : "", "non-dropping-particle" : "", "parse-names" : false, "suffix" : "" } ], "container-title" : "Official Journal of the European Communities", "id" : "ITEM-1", "issued" : { "date-parts" : [ [ "2000" ] ] }, "page" : "1-72", "title" : "Directive 2000/60/EC of the European Parliament and of the Council of 23 October 2000 establishing a framework for Community action in the field of water policy", "type" : "article-journal", "volume" : "L327/1" }, "prefix" : "Directive 2000/60/EC;", "uris" : [ "http://www.mendeley.com/documents/?uuid=d46e387a-a186-4926-93b9-205ef6cc09ac" ] } ], "mendeley" : { "formattedCitation" : "(Directive 2000/60/EC; European Community, 2000)", "plainTextFormattedCitation" : "(Directive 2000/60/EC; European Community, 2000)", "previouslyFormattedCitation" : "(Directive 2000/60/EC; European Community, 2000)" }, "properties" : {  }, "schema" : "https://github.com/citation-style-language/schema/raw/master/csl-citation.json" }</w:instrText>
      </w:r>
      <w:r w:rsidRPr="00F02A52">
        <w:rPr>
          <w:lang w:val="en-US"/>
        </w:rPr>
        <w:fldChar w:fldCharType="separate"/>
      </w:r>
      <w:r w:rsidRPr="00F02A52">
        <w:rPr>
          <w:lang w:val="en-US"/>
        </w:rPr>
        <w:t>(Directive 2000/60/EC; European Community, 2000)</w:t>
      </w:r>
      <w:r w:rsidRPr="00F02A52">
        <w:rPr>
          <w:lang w:val="en-US"/>
        </w:rPr>
        <w:fldChar w:fldCharType="end"/>
      </w:r>
      <w:r w:rsidRPr="00F02A52">
        <w:rPr>
          <w:lang w:val="en-US"/>
        </w:rPr>
        <w:t xml:space="preserve"> was established to contribute to the implementation of community obligations under international conventions on water protection and management, notably the 1992 Water Convention. The river basin approach and the focus on ecology and sustainable use of water are the core innovative aspects of this directive. A similar focus is also to be seen in the Floods Directive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d" : { "date-parts" : [ [ "2007" ] ] }, "page" : "27-34", "title" : "Directive 2007/60/EC of the European Parliament and the Council of 23 October 2007 on the assessment and management of flood risks", "type" : "article-journal", "volume" : "L 288/27" }, "prefix" : "2007/60/EC;", "uris" : [ "http://www.mendeley.com/documents/?uuid=6d5ca99e-fb78-49c3-94a9-db1626aed565" ] } ], "mendeley" : { "formattedCitation" : "(2007/60/EC; EU, 2007b)", "plainTextFormattedCitation" : "(2007/60/EC; EU, 2007b)", "previouslyFormattedCitation" : "(2007/60/EC; EU, 2007b)" }, "properties" : {  }, "schema" : "https://github.com/citation-style-language/schema/raw/master/csl-citation.json" }</w:instrText>
      </w:r>
      <w:r w:rsidRPr="00F02A52">
        <w:rPr>
          <w:lang w:val="en-US"/>
        </w:rPr>
        <w:fldChar w:fldCharType="separate"/>
      </w:r>
      <w:r w:rsidRPr="00223CD3">
        <w:rPr>
          <w:lang w:val="en-US"/>
        </w:rPr>
        <w:t xml:space="preserve">(2007/60/EC; </w:t>
      </w:r>
      <w:r w:rsidRPr="00F02A52">
        <w:rPr>
          <w:lang w:val="en-US"/>
        </w:rPr>
        <w:t>E</w:t>
      </w:r>
      <w:r>
        <w:rPr>
          <w:lang w:val="en-US"/>
        </w:rPr>
        <w:t>uropean Union</w:t>
      </w:r>
      <w:r w:rsidRPr="00223CD3">
        <w:rPr>
          <w:lang w:val="en-US"/>
        </w:rPr>
        <w:t>, 2007b)</w:t>
      </w:r>
      <w:r w:rsidRPr="00F02A52">
        <w:rPr>
          <w:lang w:val="en-US"/>
        </w:rPr>
        <w:fldChar w:fldCharType="end"/>
      </w:r>
      <w:r w:rsidRPr="00F02A52">
        <w:rPr>
          <w:lang w:val="en-US"/>
        </w:rPr>
        <w:t xml:space="preserve">. </w:t>
      </w:r>
    </w:p>
    <w:p w14:paraId="21ED0AC3" w14:textId="77777777" w:rsidR="00E97DE0" w:rsidRPr="00F02A52" w:rsidRDefault="00E97DE0" w:rsidP="00E97DE0">
      <w:pPr>
        <w:rPr>
          <w:lang w:val="en-US"/>
        </w:rPr>
      </w:pPr>
      <w:r w:rsidRPr="00F02A52">
        <w:rPr>
          <w:lang w:val="en-US"/>
        </w:rPr>
        <w:t xml:space="preserve">The basin approach is applied for the protection of groundwater in about 600 transboundary aquifers, against pollution and deterioration, under Directive 2006/118/EC </w:t>
      </w:r>
      <w:r w:rsidRPr="00F02A52">
        <w:rPr>
          <w:lang w:val="en-US"/>
        </w:rPr>
        <w:fldChar w:fldCharType="begin" w:fldLock="1"/>
      </w:r>
      <w:r>
        <w:rPr>
          <w:lang w:val="en-US"/>
        </w:rPr>
        <w:instrText>ADDIN CSL_CITATION { "citationItems" : [ { "id" : "ITEM-1", "itemData" : { "DOI" : "http://eur-lex.europa.eu/legal-content/EN/TXT/?uri=CELEX:32006L0118", "ISBN" : "9789279122552", "ISSN" : "0144-557X", "abstract" : "on the protection of groundwater against pollution and deterioration THE EUROPEAN PARLIAMENT AND THE COUNCIL OF THE EUROPEAN UNION, Having regard to the Treaty establishing the European Commu-nity, and in particular Article 175(1) thereof, Having regard to the proposal from the Commission, Having regard to the Opinion of the European Economic and Social Committee (1), Having regard to the Opinion of the Committee of the Regions (2), Acting in accordance with the procedure laid down in Article 251 of the Treaty (3), in the light of the joint text approved by the Conciliation Committee on 28 November 2006, Whereas: (1) Groundwater is a valuable natural resource and as such should be protected from deterioration and chemical pollution. This is particularly important for groundwater-dependent ecosystems and for the use of groundwater in water supply for human consumption. (2) Groundwater is the most sensitive and the largest body of freshwater in the European Union and, in particular, also a main source of public drinking water supplies in many regions. (3) Groundwater in bodies of water used for the abstraction of drinking water or intended for such future use must be protected in such a way that deterioration in the quality of such bodies of water is avoided in order to reduce the level of purification treatment required in the production of drinking water, in accordance with Article 7(2) and (3) of Directive 2000/60/EC of the European Parliament and of the Council of 23 October 2000 establishing a framework for Community action in the field of water policy (4). (4) Decision No 1600/2002/EC of the European Parliament and of the Council of 22 July 2002 laying down the Sixth Community Environment Action Programme (5) includes the objective to achieve water quality levels that do not give rise to significant impacts on, and risks to, human health and the environment. (5) In order to protect the environment as a whole, and human health in particular, detrimental concentrations of harmful pollutants in groundwater must be avoided, prevented or reduced (6) Directive 2000/60/EC sets out general provisions for the protection and conservation of groundwater. As provided for in Article 17 of that Directive, measures to prevent and control groundwater pollution should be adopted, includ-ing criteria for assessing good groundwater chemical status and criteria for the identification of significant and sustained upward trends and for the definition of starting points f\u2026", "author" : [ { "dropping-particle" : "", "family" : "European Union", "given" : "", "non-dropping-particle" : "", "parse-names" : false, "suffix" : "" } ], "container-title" : "Official Journal of the European Union", "id" : "ITEM-1", "issued" : { "date-parts" : [ [ "2006" ] ] }, "page" : "19-31", "title" : "Directive 2006/118/EC of the European Parliament and of the council of 12 December 2006 on the protection of groundwater against pollution and deterioration", "type" : "article-journal", "volume" : "L372/19" }, "uris" : [ "http://www.mendeley.com/documents/?uuid=a23a308d-f137-4cb6-a405-c150c08cb3f9", "http://www.mendeley.com/documents/?uuid=64305c99-0373-471c-8fb8-36b2055dff5c" ] } ], "mendeley" : { "formattedCitation" : "(European Union, 2006)", "plainTextFormattedCitation" : "(European Union, 2006)", "previouslyFormattedCitation" : "(European Union, 2006)" }, "properties" : {  }, "schema" : "https://github.com/citation-style-language/schema/raw/master/csl-citation.json" }</w:instrText>
      </w:r>
      <w:r w:rsidRPr="00F02A52">
        <w:rPr>
          <w:lang w:val="en-US"/>
        </w:rPr>
        <w:fldChar w:fldCharType="separate"/>
      </w:r>
      <w:r w:rsidRPr="00F02A52">
        <w:rPr>
          <w:lang w:val="en-US"/>
        </w:rPr>
        <w:t>(European Union, 2006)</w:t>
      </w:r>
      <w:r w:rsidRPr="00F02A52">
        <w:rPr>
          <w:lang w:val="en-US"/>
        </w:rPr>
        <w:fldChar w:fldCharType="end"/>
      </w:r>
      <w:r w:rsidRPr="00F02A52">
        <w:rPr>
          <w:lang w:val="en-US"/>
        </w:rPr>
        <w:t xml:space="preserve">. This </w:t>
      </w:r>
      <w:r w:rsidRPr="00F02A52">
        <w:rPr>
          <w:lang w:val="en-US"/>
        </w:rPr>
        <w:lastRenderedPageBreak/>
        <w:t xml:space="preserve">Directive establishes specific criteria for the assessment of good groundwater chemical status and criteria for the identification and reversal of significant and sustained upward trends and for the definition of starting points for trend reversals. This directive also complements the provisions preventing or limiting inputs of pollutants into groundwater already contained in the </w:t>
      </w:r>
      <w:r>
        <w:rPr>
          <w:lang w:val="en-US"/>
        </w:rPr>
        <w:t>European Union</w:t>
      </w:r>
      <w:r w:rsidRPr="00F02A52">
        <w:rPr>
          <w:lang w:val="en-US"/>
        </w:rPr>
        <w:t xml:space="preserve"> Water Framework Directive, and aims to prevent the deterioration of the status of all bodies of groundwater.</w:t>
      </w:r>
    </w:p>
    <w:p w14:paraId="1DC2ADA3" w14:textId="26329510" w:rsidR="00E97DE0" w:rsidRPr="00F02A52" w:rsidRDefault="00E97DE0" w:rsidP="00E97DE0">
      <w:pPr>
        <w:rPr>
          <w:lang w:val="en-US"/>
        </w:rPr>
      </w:pPr>
      <w:r w:rsidRPr="00F02A52">
        <w:rPr>
          <w:lang w:val="en-US"/>
        </w:rPr>
        <w:t xml:space="preserve">The </w:t>
      </w:r>
      <w:r>
        <w:rPr>
          <w:lang w:val="en-US"/>
        </w:rPr>
        <w:t>European Union</w:t>
      </w:r>
      <w:r w:rsidRPr="00F02A52">
        <w:rPr>
          <w:lang w:val="en-US"/>
        </w:rPr>
        <w:t xml:space="preserve"> Water Framework Directive, Article 3.4, stipulates a general obligation for the member States to cooperate. However, it does not prescribe any concrete instruments to shape this cooperation, nor does it provide exemptions in case of not achieving the results by a member State because of certain acts or omissions of another member </w:t>
      </w:r>
      <w:r w:rsidR="00DA0414">
        <w:rPr>
          <w:lang w:val="en-US"/>
        </w:rPr>
        <w:t>S</w:t>
      </w:r>
      <w:r w:rsidRPr="00F02A52">
        <w:rPr>
          <w:lang w:val="en-US"/>
        </w:rPr>
        <w:t xml:space="preserve">tate </w:t>
      </w:r>
      <w:r w:rsidRPr="00F02A52">
        <w:rPr>
          <w:lang w:val="en-US"/>
        </w:rPr>
        <w:fldChar w:fldCharType="begin" w:fldLock="1"/>
      </w:r>
      <w:r>
        <w:rPr>
          <w:lang w:val="en-US"/>
        </w:rPr>
        <w:instrText>ADDIN CSL_CITATION { "citationItems" : [ { "id" : "ITEM-1", "itemData" : { "DOI" : "10.1007/s12027-009-0145-0", "ISSN" : "16123093", "abstract" : "With the introduction of theWater Framework Directive in 2001, EC wa- ter law adopted both a governance approach and a river basin approach. These new approaches are characterised by a high level of proceduralisation and by dividing the EU territory into river basins. These characteristics emphasise the need for trans- boundary cooperation in water management, both on the international and the re- gional level. Although there is a long tradition of transboundary cooperation on the international level, this level has its difficulties and limits, which urges the need for regional transboundary cooperation in river basin management. There are several in- struments available to shape cooperation at the regional level, but there is still little experience in cooperation between water management authorities at that level. Af- ter describing current transitions in EC water law, we explore some instruments and their possibilities for transboundary cooperation on both levels, with a slight tendency toward the regional level.", "author" : [ { "dropping-particle" : "", "family" : "Gilissen", "given" : "H.K.", "non-dropping-particle" : "", "parse-names" : false, "suffix" : "" }, { "dropping-particle" : "", "family" : "Kempen", "given" : "J.J.H.", "non-dropping-particle" : "van", "parse-names" : false, "suffix" : "" }, { "dropping-particle" : "", "family" : "Rijswick", "given" : "H.F.M.W.", "non-dropping-particle" : "van", "parse-names" : false, "suffix" : "" } ], "container-title" : "ERA Forum", "id" : "ITEM-1", "issue" : "1", "issued" : { "date-parts" : [ [ "2010" ] ] }, "page" : "129-157", "title" : "The need for international and regional transboundary cooperation in European river basin management as a result of new approaches in EC water law", "type" : "article-journal", "volume" : "11" }, "uris" : [ "http://www.mendeley.com/documents/?uuid=2750038f-bb4e-4928-a9b4-c4603dfe7c29" ] } ], "mendeley" : { "formattedCitation" : "(Gilissen, van Kempen, &amp; van Rijswick, 2010)", "manualFormatting" : "(Gilissen et al., 2010)", "plainTextFormattedCitation" : "(Gilissen, van Kempen, &amp; van Rijswick, 2010)", "previouslyFormattedCitation" : "(Gilissen, van Kempen, &amp; van Rijswick, 2010)" }, "properties" : {  }, "schema" : "https://github.com/citation-style-language/schema/raw/master/csl-citation.json" }</w:instrText>
      </w:r>
      <w:r w:rsidRPr="00F02A52">
        <w:rPr>
          <w:lang w:val="en-US"/>
        </w:rPr>
        <w:fldChar w:fldCharType="separate"/>
      </w:r>
      <w:r w:rsidRPr="00F02A52">
        <w:rPr>
          <w:lang w:val="en-US"/>
        </w:rPr>
        <w:t xml:space="preserve">(Gilissen </w:t>
      </w:r>
      <w:r w:rsidR="009E3418" w:rsidRPr="009E3418">
        <w:rPr>
          <w:i/>
          <w:lang w:val="en-US"/>
        </w:rPr>
        <w:t>et al.</w:t>
      </w:r>
      <w:r w:rsidRPr="00F02A52">
        <w:rPr>
          <w:lang w:val="en-US"/>
        </w:rPr>
        <w:t>, 2010)</w:t>
      </w:r>
      <w:r w:rsidRPr="00F02A52">
        <w:rPr>
          <w:lang w:val="en-US"/>
        </w:rPr>
        <w:fldChar w:fldCharType="end"/>
      </w:r>
      <w:r w:rsidRPr="00F02A52">
        <w:rPr>
          <w:lang w:val="en-US"/>
        </w:rPr>
        <w:t xml:space="preserve">. This often leads to problems between member States that have different systems and governmental responsibilities for water management. </w:t>
      </w:r>
    </w:p>
    <w:p w14:paraId="508C150A" w14:textId="77777777" w:rsidR="00E97DE0" w:rsidRPr="00F02A52" w:rsidRDefault="00E97DE0" w:rsidP="00E97DE0">
      <w:pPr>
        <w:rPr>
          <w:lang w:val="en-US"/>
        </w:rPr>
      </w:pPr>
    </w:p>
    <w:p w14:paraId="290FFDC5" w14:textId="77777777" w:rsidR="00E97DE0" w:rsidRPr="00F02A52" w:rsidRDefault="00E97DE0" w:rsidP="00E97DE0">
      <w:pPr>
        <w:pStyle w:val="Heading5"/>
        <w:ind w:left="1009" w:hanging="1009"/>
      </w:pPr>
      <w:bookmarkStart w:id="1787" w:name="_Toc519504796"/>
      <w:r w:rsidRPr="00F02A52">
        <w:t>Environmental rights approaches</w:t>
      </w:r>
      <w:bookmarkEnd w:id="1787"/>
    </w:p>
    <w:p w14:paraId="65873FF0" w14:textId="563DD95D" w:rsidR="00E97DE0" w:rsidRPr="00F02A52" w:rsidRDefault="00E97DE0" w:rsidP="00E97DE0">
      <w:pPr>
        <w:rPr>
          <w:szCs w:val="20"/>
          <w:lang w:val="en-US"/>
        </w:rPr>
      </w:pPr>
      <w:r w:rsidRPr="00F02A52">
        <w:rPr>
          <w:szCs w:val="20"/>
          <w:lang w:val="en-US"/>
        </w:rPr>
        <w:t xml:space="preserve">The right to drinkable freshwater was first suggested as a binding law in the World Summit on Sustainable Development in Johannesburg in 2002 and was also a target in the Millennium Development Goals </w:t>
      </w:r>
      <w:r w:rsidRPr="00F02A52">
        <w:rPr>
          <w:szCs w:val="20"/>
          <w:lang w:val="en-US"/>
        </w:rPr>
        <w:fldChar w:fldCharType="begin" w:fldLock="1"/>
      </w:r>
      <w:r>
        <w:rPr>
          <w:szCs w:val="20"/>
          <w:lang w:val="en-US"/>
        </w:rPr>
        <w:instrText>ADDIN CSL_CITATION { "citationItems" : [ { "id" : "ITEM-1", "itemData" : { "DOI" : "10.1016/j.rser.2007.05.001", "ISBN" : "1364-0321", "ISSN" : "10406190", "PMID" : "5042646", "abstract" : "Globally, buildings are responsible for approximately 40% of the total world annual energy consumption. Most of this energy is for the provision of lighting, heating, cooling, and air conditioning. Increasing awareness of the environmental impact of CO2 and NO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Indoor environmental quality is the perceived condition of comfort that building occupants experience due to the physical and psychological conditions to which they are exposed by their surroundings. The main physical parameters affecting IEQ are air speed, temperature, relative humidity and quality.???Energy efficiency is related to the provision of \u2026", "author" : [ { "dropping-particle" : "", "family" : "Scanlon", "given" : "John", "non-dropping-particle" : "", "parse-names" : false, "suffix" : "" }, { "dropping-particle" : "", "family" : "Cassar", "given" : "Angela", "non-dropping-particle" : "", "parse-names" : false, "suffix" : "" }, { "dropping-particle" : "", "family" : "Nemes", "given" : "Neomi", "non-dropping-particle" : "", "parse-names" : false, "suffix" : "" } ], "container-title" : "IUCN environmental policy and law paper", "id" : "ITEM-1", "issued" : { "date-parts" : [ [ "2004" ] ] }, "number-of-pages" : "60", "publisher" : "IUCN", "publisher-place" : "Gland, Switzerland and Cambridge, UK", "title" : "Water as a Human Right?", "type" : "report", "volume" : "51" }, "uris" : [ "http://www.mendeley.com/documents/?uuid=79051e62-11e9-4c86-9b29-78c81a919d6b" ] } ], "mendeley" : { "formattedCitation" : "(Scanlon, Cassar, &amp; Nemes, 2004)", "plainTextFormattedCitation" : "(Scanlon, Cassar, &amp; Nemes, 2004)", "previouslyFormattedCitation" : "(Scanlon, Cassar, &amp; Nemes, 2004)" }, "properties" : {  }, "schema" : "https://github.com/citation-style-language/schema/raw/master/csl-citation.json" }</w:instrText>
      </w:r>
      <w:r w:rsidRPr="00F02A52">
        <w:rPr>
          <w:szCs w:val="20"/>
          <w:lang w:val="en-US"/>
        </w:rPr>
        <w:fldChar w:fldCharType="separate"/>
      </w:r>
      <w:r w:rsidRPr="00F02A52">
        <w:rPr>
          <w:szCs w:val="20"/>
          <w:lang w:val="en-US"/>
        </w:rPr>
        <w:t>(Scanlon</w:t>
      </w:r>
      <w:r w:rsidR="0034349F">
        <w:rPr>
          <w:i/>
          <w:szCs w:val="20"/>
          <w:lang w:val="en-US"/>
        </w:rPr>
        <w:t xml:space="preserve"> et al.</w:t>
      </w:r>
      <w:r w:rsidRPr="00F02A52">
        <w:rPr>
          <w:szCs w:val="20"/>
          <w:lang w:val="en-US"/>
        </w:rPr>
        <w:t>, 2004)</w:t>
      </w:r>
      <w:r w:rsidRPr="00F02A52">
        <w:rPr>
          <w:szCs w:val="20"/>
          <w:lang w:val="en-US"/>
        </w:rPr>
        <w:fldChar w:fldCharType="end"/>
      </w:r>
      <w:r w:rsidRPr="00F02A52">
        <w:rPr>
          <w:szCs w:val="20"/>
          <w:lang w:val="en-US"/>
        </w:rPr>
        <w:t xml:space="preserve"> and now the Sustainable Development Goals. The environmental rights to terrestrial systems are mainly allocated to indigenous communities as defined by the </w:t>
      </w:r>
      <w:r>
        <w:rPr>
          <w:szCs w:val="20"/>
          <w:lang w:val="en-US"/>
        </w:rPr>
        <w:t>United Nations</w:t>
      </w:r>
      <w:r w:rsidRPr="00F02A52">
        <w:rPr>
          <w:szCs w:val="20"/>
          <w:lang w:val="en-US"/>
        </w:rPr>
        <w:t xml:space="preserve"> Human Rights Office as “</w:t>
      </w:r>
      <w:r w:rsidRPr="00F02A52">
        <w:rPr>
          <w:lang w:val="en-US"/>
        </w:rPr>
        <w:t xml:space="preserve">rights to their lands, territories and resources” </w:t>
      </w:r>
      <w:r w:rsidRPr="00F02A52">
        <w:rPr>
          <w:lang w:val="en-US"/>
        </w:rPr>
        <w:fldChar w:fldCharType="begin" w:fldLock="1"/>
      </w:r>
      <w:r>
        <w:rPr>
          <w:lang w:val="en-US"/>
        </w:rPr>
        <w:instrText>ADDIN CSL_CITATION { "citationItems" : [ { "id" : "ITEM-1", "itemData" : { "ISSN" : "1014-5567", "abstract" : "This Fact Sheet provides a reader-friendly overview of the United Nations human rights system and the rights of indigenous peoples. It is designed to give readers: \u2022 A summary of indigenous peoples\u2019 rights; \u2022 An overview of the international human rights bodies and mecha- nisms in relation to indigenous peoples; \u2022 A description of the activities of the Office of the United Nations High Commissioner for Human Rights (OHCHR) related to indigenous peo- ples; \u2022 A brief summary of relevant regional human rights systems as they engage with indigenous peoples and protect their human rights; and \u2022 A summary of some United Nations agencies, beyond the human rights framework, engaged in indigenous peoples' issues.", "author" : [ { "dropping-particle" : "", "family" : "UNOHCHR", "given" : "", "non-dropping-particle" : "", "parse-names" : false, "suffix" : "" } ], "id" : "ITEM-1", "issue" : "9", "issued" : { "date-parts" : [ [ "2013" ] ] }, "number-of-pages" : "44", "publisher" : "United Nations Human Rights Office of the high Commision", "publisher-place" : "New York and Geneva", "title" : "Indigenous Peoples and the United Nations Human Rights System, Fact Sheet No. 9/Rev. 2", "type" : "report" }, "uris" : [ "http://www.mendeley.com/documents/?uuid=5f1254e2-06e8-4e8e-92df-7707fc2240fb" ] } ], "mendeley" : { "formattedCitation" : "(UNOHCHR, 2013)", "plainTextFormattedCitation" : "(UNOHCHR, 2013)", "previouslyFormattedCitation" : "(UNOHCHR, 2013)" }, "properties" : {  }, "schema" : "https://github.com/citation-style-language/schema/raw/master/csl-citation.json" }</w:instrText>
      </w:r>
      <w:r w:rsidRPr="00F02A52">
        <w:rPr>
          <w:lang w:val="en-US"/>
        </w:rPr>
        <w:fldChar w:fldCharType="separate"/>
      </w:r>
      <w:r w:rsidRPr="00F02A52">
        <w:rPr>
          <w:lang w:val="en-US"/>
        </w:rPr>
        <w:t>(UNOHCHR, 2013)</w:t>
      </w:r>
      <w:r w:rsidRPr="00F02A52">
        <w:rPr>
          <w:lang w:val="en-US"/>
        </w:rPr>
        <w:fldChar w:fldCharType="end"/>
      </w:r>
      <w:r w:rsidRPr="00F02A52">
        <w:rPr>
          <w:lang w:val="en-US"/>
        </w:rPr>
        <w:t xml:space="preserve">. Under this perspective the natural habitat of indigenous </w:t>
      </w:r>
      <w:r w:rsidRPr="00F02A52">
        <w:rPr>
          <w:szCs w:val="20"/>
          <w:lang w:val="en-US"/>
        </w:rPr>
        <w:t xml:space="preserve">people should also be preserved, except when the indigenous community is overexploiting their natural habitat </w:t>
      </w:r>
      <w:r w:rsidRPr="00F02A52">
        <w:rPr>
          <w:szCs w:val="20"/>
          <w:lang w:val="en-US"/>
        </w:rPr>
        <w:fldChar w:fldCharType="begin" w:fldLock="1"/>
      </w:r>
      <w:r>
        <w:rPr>
          <w:szCs w:val="20"/>
          <w:lang w:val="en-US"/>
        </w:rPr>
        <w:instrText>ADDIN CSL_CITATION { "citationItems" : [ { "id" : "ITEM-1", "itemData" : { "author" : [ { "dropping-particle" : "", "family" : "Roberts", "given" : "Sean", "non-dropping-particle" : "", "parse-names" : false, "suffix" : "" } ], "container-title" : "Cultural Survival Quarterly Magazine", "id" : "ITEM-1", "issue" : "1", "issued" : { "date-parts" : [ [ "1992" ] ] }, "note" : "NULL", "title" : "A Land Divided: The disappearance of an artificial border in Central Asia is plausible for the first time in 70 years", "type" : "article-journal", "volume" : "16" }, "uris" : [ "http://www.mendeley.com/documents/?uuid=0a560721-39e1-4cee-9c91-76b1a5269483" ] }, { "id" : "ITEM-2", "itemData" : { "author" : [ { "dropping-particle" : "", "family" : "Kaapcke", "given" : "Gretchen", "non-dropping-particle" : "", "parse-names" : false, "suffix" : "" } ], "container-title" : "Cultural Survival Quarterly Magazine", "id" : "ITEM-2", "issue" : "2", "issued" : { "date-parts" : [ [ "1994" ] ] }, "note" : "NULL", "title" : "Indigenous Identity Transition in Russia: An international legal perspective", "type" : "article-journal", "volume" : "18" }, "uris" : [ "http://www.mendeley.com/documents/?uuid=7bd42b28-5dd9-4c06-805c-1220caf8b96e" ] }, { "id" : "ITEM-3", "itemData" : { "author" : [ { "dropping-particle" : "", "family" : "Mustonen", "given" : "Tero", "non-dropping-particle" : "", "parse-names" : false, "suffix" : "" }, { "dropping-particle" : "", "family" : "Shadrin", "given" : "Viatcheslav", "non-dropping-particle" : "", "parse-names" : false, "suffix" : "" }, { "dropping-particle" : "", "family" : "Mustonen", "given" : "Kaisu", "non-dropping-particle" : "", "parse-names" : false, "suffix" : "" }, { "dropping-particle" : "", "family" : "Vasiliev", "given" : "Vladimir", "non-dropping-particle" : "", "parse-names" : false, "suffix" : "" } ], "container-title" : "Mimeo, University of Essex", "id" : "ITEM-3", "issue" : "1", "issued" : { "date-parts" : [ [ "2011" ] ] }, "page" : "1-14", "title" : "\u2018Songs of the Kolyma Tundra\u2019 \u2013 Co-Production and Perpetuation of Knowledge Concerning Ecology and Weather in the Indigenous Communities of Nizhnikolyma, Republic of Sakha (Yakutia), Russian Federation", "type" : "article-journal" }, "uris" : [ "http://www.mendeley.com/documents/?uuid=5148b5b9-a4ef-4877-b947-8ad1e345af51" ] } ], "mendeley" : { "formattedCitation" : "(Kaapcke, 1994; Mustonen, Shadrin, Mustonen, &amp; Vasiliev, 2011; Roberts, 1992)", "plainTextFormattedCitation" : "(Kaapcke, 1994; Mustonen, Shadrin, Mustonen, &amp; Vasiliev, 2011; Roberts, 1992)", "previouslyFormattedCitation" : "(Kaapcke, 1994; Mustonen, Shadrin, Mustonen, &amp; Vasiliev, 2011; Roberts, 1992)" }, "properties" : {  }, "schema" : "https://github.com/citation-style-language/schema/raw/master/csl-citation.json" }</w:instrText>
      </w:r>
      <w:r w:rsidRPr="00F02A52">
        <w:rPr>
          <w:szCs w:val="20"/>
          <w:lang w:val="en-US"/>
        </w:rPr>
        <w:fldChar w:fldCharType="separate"/>
      </w:r>
      <w:r w:rsidRPr="00F02A52">
        <w:rPr>
          <w:szCs w:val="20"/>
          <w:lang w:val="en-US"/>
        </w:rPr>
        <w:t>(Kaapcke, 1994; Mustonen</w:t>
      </w:r>
      <w:r w:rsidR="0034349F">
        <w:rPr>
          <w:i/>
          <w:szCs w:val="20"/>
          <w:lang w:val="en-US"/>
        </w:rPr>
        <w:t xml:space="preserve"> et al.</w:t>
      </w:r>
      <w:r w:rsidRPr="00F02A52">
        <w:rPr>
          <w:szCs w:val="20"/>
          <w:lang w:val="en-US"/>
        </w:rPr>
        <w:t>, 2011; Roberts, 1992)</w:t>
      </w:r>
      <w:r w:rsidRPr="00F02A52">
        <w:rPr>
          <w:szCs w:val="20"/>
          <w:lang w:val="en-US"/>
        </w:rPr>
        <w:fldChar w:fldCharType="end"/>
      </w:r>
      <w:r w:rsidRPr="00F02A52">
        <w:rPr>
          <w:szCs w:val="20"/>
          <w:lang w:val="en-US"/>
        </w:rPr>
        <w:t xml:space="preserve">. </w:t>
      </w:r>
    </w:p>
    <w:p w14:paraId="10ACBE12" w14:textId="77777777" w:rsidR="00E97DE0" w:rsidRPr="00F02A52" w:rsidRDefault="00E97DE0" w:rsidP="00E97DE0">
      <w:pPr>
        <w:rPr>
          <w:lang w:val="en-US"/>
        </w:rPr>
      </w:pPr>
      <w:r w:rsidRPr="00F02A52">
        <w:rPr>
          <w:lang w:val="en-US"/>
        </w:rPr>
        <w:t xml:space="preserve">Rights of indigenous peoples and local communities to subsistence use of lands and natural resources, including subsistence fisheries, have been widely recognized in resource management systems of the northern parts of the Europe and Central Asia region. Presently, however, these rights are being reduced due to, for example, progressive resource privatization and increased population pressure </w:t>
      </w:r>
      <w:r w:rsidRPr="00F02A52">
        <w:rPr>
          <w:lang w:val="en-US"/>
        </w:rPr>
        <w:fldChar w:fldCharType="begin" w:fldLock="1"/>
      </w:r>
      <w:r>
        <w:rPr>
          <w:lang w:val="en-US"/>
        </w:rPr>
        <w:instrText>ADDIN CSL_CITATION { "citationItems" : [ { "id" : "ITEM-1", "itemData" : { "author" : [ { "dropping-particle" : "", "family" : "Simonov", "given" : "Eugene A.", "non-dropping-particle" : "", "parse-names" : false, "suffix" : "" }, { "dropping-particle" : "", "family" : "Simonova", "given" : "Svetlana", "non-dropping-particle" : "", "parse-names" : false, "suffix" : "" } ], "container-title" : "\u0432 \u0441\u0431\u043e\u0440\u043d\u0438\u043a\u0435 \u0413\u0435\u043e\u0433\u0440\u0430\u0444\u0438\u0447\u0435\u0441\u043a\u0438\u0435 \u043e\u0441\u043d\u043e\u0432\u044b \u0444\u043e\u0440\u043c\u0438\u0440\u043e\u0432\u0430\u043d\u0438\u044f \u044d\u043a\u043e\u043b\u043e\u0433\u0438\u0447\u0435\u0441\u043a\u0438\u0445 \u0441\u0435\u0442\u0435\u0439 \u0432 #1. 1.\u0421\u0435\u0432\u0435\u0440\u043d\u043e\u0439 \u0415\u0432\u0440\u0430\u0437\u0438\u0438 [Geographic Basis for Ecological Network Formation in North Eurasia]", "id" : "ITEM-1", "issue" : "November", "issued" : { "date-parts" : [ [ "2016" ] ] }, "page" : "87-94", "publisher" : "\u0418\u043d\u0441\u0442\u0438\u0442\u0443\u0442 \u0433\u0435\u043e\u0433\u0440\u0430\u0444\u0438\u0438 \u0420\u0410\u041d", "publisher-place" : "Tver, Russia", "title" : "\u041d\u043e\u0432\u043e\u0435 \u0432 \u043f\u0440\u0438\u0440\u043e\u0434\u043e\u043e\u0445\u0440\u0430\u043d\u043d\u043e\u043c \u043f\u043b\u0430\u043d\u0438\u0440\u043e\u0432\u0430\u043d\u0438\u0438 \u041a\u041d\u0420: \u044d\u043a\u043e-\u0444\u0443\u043d\u043a\u0446\u0438\u043e\u043d\u0430\u043b\u044c\u043d\u043e\u0435 \u0437\u043e\u043d\u0438\u0440\u043e\u0432\u0430\u043d\u0438\u0435 [New Environmental Planning in China: Eco-functional Zoning]", "type" : "article-journal", "volume" : "6" }, "uris" : [ "http://www.mendeley.com/documents/?uuid=1103e653-6523-4270-96a2-883a25f5bd5d" ] } ], "mendeley" : { "formattedCitation" : "(Simonov &amp; Simonova, 2016)", "plainTextFormattedCitation" : "(Simonov &amp; Simonova, 2016)", "previouslyFormattedCitation" : "(Simonov &amp; Simonova, 2016)" }, "properties" : {  }, "schema" : "https://github.com/citation-style-language/schema/raw/master/csl-citation.json" }</w:instrText>
      </w:r>
      <w:r w:rsidRPr="00F02A52">
        <w:rPr>
          <w:lang w:val="en-US"/>
        </w:rPr>
        <w:fldChar w:fldCharType="separate"/>
      </w:r>
      <w:r w:rsidRPr="00F02A52">
        <w:rPr>
          <w:lang w:val="en-US"/>
        </w:rPr>
        <w:t>(Simonov &amp; Simonova, 2016)</w:t>
      </w:r>
      <w:r w:rsidRPr="00F02A52">
        <w:rPr>
          <w:lang w:val="en-US"/>
        </w:rPr>
        <w:fldChar w:fldCharType="end"/>
      </w:r>
      <w:r w:rsidRPr="00F02A52">
        <w:rPr>
          <w:lang w:val="en-US"/>
        </w:rPr>
        <w:t xml:space="preserve">. </w:t>
      </w:r>
    </w:p>
    <w:p w14:paraId="4E0470E2" w14:textId="77777777" w:rsidR="00E97DE0" w:rsidRPr="00F02A52" w:rsidRDefault="00E97DE0" w:rsidP="00E97DE0">
      <w:pPr>
        <w:rPr>
          <w:lang w:val="en-US"/>
        </w:rPr>
      </w:pPr>
    </w:p>
    <w:p w14:paraId="1B6B7EB9" w14:textId="77777777" w:rsidR="00E97DE0" w:rsidRPr="00F02A52" w:rsidRDefault="00E97DE0" w:rsidP="00E97DE0">
      <w:pPr>
        <w:pStyle w:val="Heading5"/>
        <w:ind w:left="1009" w:hanging="1009"/>
      </w:pPr>
      <w:bookmarkStart w:id="1788" w:name="_Toc519504797"/>
      <w:r w:rsidRPr="00F02A52">
        <w:t>Soft law instruments and capacity building</w:t>
      </w:r>
      <w:bookmarkEnd w:id="1788"/>
    </w:p>
    <w:p w14:paraId="05E932E9" w14:textId="03BF50C3" w:rsidR="00E97DE0" w:rsidRPr="00F02A52" w:rsidRDefault="00E97DE0" w:rsidP="00E97DE0">
      <w:pPr>
        <w:rPr>
          <w:lang w:val="en-US"/>
        </w:rPr>
      </w:pPr>
      <w:r w:rsidRPr="00F02A52">
        <w:rPr>
          <w:lang w:val="en-US"/>
        </w:rPr>
        <w:t xml:space="preserve">Although scientific research on transboundary preservation issues is fairly comprehensive, the actual implementation of management recommendations is commonly hindered by the absence of funding mechanisms. In addition, the definition of freshwater and its restoration are subjects of debate, even among researchers and organizations, with consequent implications for the development of common policy options </w:t>
      </w:r>
      <w:r w:rsidRPr="00F02A52">
        <w:rPr>
          <w:lang w:val="en-US"/>
        </w:rPr>
        <w:fldChar w:fldCharType="begin" w:fldLock="1"/>
      </w:r>
      <w:r>
        <w:rPr>
          <w:lang w:val="en-US"/>
        </w:rPr>
        <w:instrText>ADDIN CSL_CITATION { "citationItems" : [ { "id" : "ITEM-1", "itemData" : { "abstract" : "McDonald T, Gann GD, Jonson J, and Dixon KW (2016) Society for Ecological Restoration, Washington, D.C.)", "author" : [ { "dropping-particle" : "", "family" : "McDonald", "given" : "Tein", "non-dropping-particle" : "", "parse-names" : false, "suffix" : "" }, { "dropping-particle" : "", "family" : "Gann", "given" : "George D.", "non-dropping-particle" : "", "parse-names" : false, "suffix" : "" }, { "dropping-particle" : "", "family" : "Jonson", "given" : "Justin", "non-dropping-particle" : "", "parse-names" : false, "suffix" : "" }, { "dropping-particle" : "", "family" : "Dixon", "given" : "Kingsley W", "non-dropping-particle" : "", "parse-names" : false, "suffix" : "" } ], "id" : "ITEM-1", "issued" : { "date-parts" : [ [ "2016" ] ] }, "note" : "NULL", "publisher" : "Society for Ecological Restoration", "publisher-place" : "Washington D.C.", "title" : "International standards for the practice of ecological restoration \u2013 including principles and key concepts", "type" : "report" }, "uris" : [ "http://www.mendeley.com/documents/?uuid=2760ef9c-f5c3-4ca6-ad89-65badc040868" ] } ], "mendeley" : { "formattedCitation" : "(McDonald, Gann, Jonson, &amp; Dixon, 2016)", "plainTextFormattedCitation" : "(McDonald, Gann, Jonson, &amp; Dixon, 2016)", "previouslyFormattedCitation" : "(McDonald, Gann, Jonson, &amp; Dixon, 2016)" }, "properties" : {  }, "schema" : "https://github.com/citation-style-language/schema/raw/master/csl-citation.json" }</w:instrText>
      </w:r>
      <w:r w:rsidRPr="00F02A52">
        <w:rPr>
          <w:lang w:val="en-US"/>
        </w:rPr>
        <w:fldChar w:fldCharType="separate"/>
      </w:r>
      <w:r w:rsidRPr="00F02A52">
        <w:rPr>
          <w:lang w:val="en-US"/>
        </w:rPr>
        <w:t>(McDonald</w:t>
      </w:r>
      <w:r w:rsidR="0034349F">
        <w:rPr>
          <w:i/>
          <w:lang w:val="en-US"/>
        </w:rPr>
        <w:t xml:space="preserve"> et al.</w:t>
      </w:r>
      <w:r w:rsidRPr="00F02A52">
        <w:rPr>
          <w:lang w:val="en-US"/>
        </w:rPr>
        <w:t>, 2016)</w:t>
      </w:r>
      <w:r w:rsidRPr="00F02A52">
        <w:rPr>
          <w:lang w:val="en-US"/>
        </w:rPr>
        <w:fldChar w:fldCharType="end"/>
      </w:r>
      <w:r w:rsidRPr="00F02A52">
        <w:rPr>
          <w:lang w:val="en-US"/>
        </w:rPr>
        <w:t>.</w:t>
      </w:r>
    </w:p>
    <w:p w14:paraId="5E52D4DB" w14:textId="77777777" w:rsidR="00E97DE0" w:rsidRPr="00F02A52" w:rsidRDefault="00E97DE0" w:rsidP="00E97DE0">
      <w:pPr>
        <w:rPr>
          <w:rFonts w:eastAsia="MyriadPro-Light"/>
          <w:szCs w:val="20"/>
          <w:lang w:val="en-US"/>
        </w:rPr>
      </w:pPr>
      <w:r w:rsidRPr="00F02A52">
        <w:rPr>
          <w:rFonts w:eastAsia="MyriadPro-Light"/>
          <w:szCs w:val="20"/>
          <w:lang w:val="en-US"/>
        </w:rPr>
        <w:t xml:space="preserve">The Central Asia subregion has a well-established, although limited, legal framework for inter-State cooperation in the management and use of transboundary water. From a legal point of view, it includes both binding instruments and numerous semi-formal arrangements and documents that are merely recommendations, i.e. soft-law instruments. Regional agreements of a general nature are in place, as well as several bilateral agreements on practical issues relating to specific watercourses or areas of interaction. However, the river-basin approach is not reflected in the existing agreements. The legal framework does not properly establish the hierarchy and mechanisms for the coordination and collaboration of the existing institutions, does not clearly delineate their competence and does not pay sufficient attention to reporting procedures, decision-making processes, implementation and enforcement </w:t>
      </w:r>
      <w:r w:rsidRPr="00F02A52">
        <w:rPr>
          <w:rFonts w:eastAsia="MyriadPro-Light"/>
          <w:szCs w:val="20"/>
          <w:lang w:val="en-US"/>
        </w:rPr>
        <w:fldChar w:fldCharType="begin" w:fldLock="1"/>
      </w:r>
      <w:r>
        <w:rPr>
          <w:rFonts w:eastAsia="MyriadPro-Light"/>
          <w:szCs w:val="20"/>
          <w:lang w:val="en-US"/>
        </w:rPr>
        <w:instrText>ADDIN CSL_CITATION { "citationItems" : [ { "id" : "ITEM-1", "itemData" : { "author" : [ { "dropping-particle" : "", "family" : "UNECE", "given" : "", "non-dropping-particle" : "", "parse-names" : false, "suffix" : "" } ], "id" : "ITEM-1", "issued" : { "date-parts" : [ [ "2011" ] ] }, "number-of-pages" : "152", "publisher" : "United Nations Economic Commission for Europe", "publisher-place" : "Geneva", "title" : "Strengthening water management and transboundary water cooperation in Central Asia: the role of UNECE environmental conventions", "type" : "report" }, "uris" : [ "http://www.mendeley.com/documents/?uuid=5528215a-b1d1-4f13-9c2a-685aaeae2460" ] } ], "mendeley" : { "formattedCitation" : "(UNECE, 2011)", "plainTextFormattedCitation" : "(UNECE, 2011)", "previouslyFormattedCitation" : "(UNECE, 2011)" }, "properties" : {  }, "schema" : "https://github.com/citation-style-language/schema/raw/master/csl-citation.json" }</w:instrText>
      </w:r>
      <w:r w:rsidRPr="00F02A52">
        <w:rPr>
          <w:rFonts w:eastAsia="MyriadPro-Light"/>
          <w:szCs w:val="20"/>
          <w:lang w:val="en-US"/>
        </w:rPr>
        <w:fldChar w:fldCharType="separate"/>
      </w:r>
      <w:r w:rsidRPr="00F02A52">
        <w:rPr>
          <w:rFonts w:eastAsia="MyriadPro-Light"/>
          <w:szCs w:val="20"/>
          <w:lang w:val="en-US"/>
        </w:rPr>
        <w:t>(UNECE, 2011)</w:t>
      </w:r>
      <w:r w:rsidRPr="00F02A52">
        <w:rPr>
          <w:rFonts w:eastAsia="MyriadPro-Light"/>
          <w:szCs w:val="20"/>
          <w:lang w:val="en-US"/>
        </w:rPr>
        <w:fldChar w:fldCharType="end"/>
      </w:r>
      <w:r w:rsidRPr="00F02A52">
        <w:rPr>
          <w:rFonts w:eastAsia="MyriadPro-Light"/>
          <w:szCs w:val="20"/>
          <w:lang w:val="en-US"/>
        </w:rPr>
        <w:t xml:space="preserve">. A testing time for existing mechanisms came in 2016 when Kyrgyzstan </w:t>
      </w:r>
      <w:r w:rsidRPr="00F02A52">
        <w:rPr>
          <w:rFonts w:eastAsia="MyriadPro-Light"/>
          <w:szCs w:val="20"/>
          <w:lang w:val="en-US"/>
        </w:rPr>
        <w:lastRenderedPageBreak/>
        <w:t xml:space="preserve">suspended its participation in the </w:t>
      </w:r>
      <w:r w:rsidRPr="00F02A52">
        <w:rPr>
          <w:lang w:val="en-US"/>
        </w:rPr>
        <w:t>International Commission for Sustainable Development</w:t>
      </w:r>
      <w:r w:rsidRPr="00F02A52">
        <w:rPr>
          <w:rFonts w:eastAsia="MyriadPro-Light"/>
          <w:szCs w:val="20"/>
          <w:lang w:val="en-US"/>
        </w:rPr>
        <w:t>, as Tajikistan started to build a major hydropower dam (Rogun HPP) without consent of downstream countries. This signifies that existing arrangements are subject to amendment</w:t>
      </w:r>
      <w:r w:rsidRPr="00F02A52" w:rsidDel="00F070D2">
        <w:rPr>
          <w:rFonts w:eastAsia="MyriadPro-Light"/>
          <w:szCs w:val="20"/>
          <w:lang w:val="en-US"/>
        </w:rPr>
        <w:t xml:space="preserve"> </w:t>
      </w:r>
      <w:r w:rsidRPr="00F02A52">
        <w:rPr>
          <w:rFonts w:eastAsia="MyriadPro-Light"/>
          <w:szCs w:val="20"/>
          <w:lang w:val="en-US"/>
        </w:rPr>
        <w:t>and that some of the transboundary water management regimes may deteriorate due to divergent interests of parties.</w:t>
      </w:r>
    </w:p>
    <w:p w14:paraId="2ABCC8F3" w14:textId="35C0CEEB" w:rsidR="00E97DE0" w:rsidRPr="00F02A52" w:rsidRDefault="00E97DE0" w:rsidP="00E97DE0">
      <w:pPr>
        <w:rPr>
          <w:lang w:val="en-US"/>
        </w:rPr>
      </w:pPr>
      <w:r w:rsidRPr="00F02A52">
        <w:rPr>
          <w:rFonts w:eastAsia="MyriadPro-Light"/>
          <w:szCs w:val="20"/>
          <w:lang w:val="en-US"/>
        </w:rPr>
        <w:t>Transnational cooperation on ecosystem-related topics is important for defining problems, obtaining information, and pursuing joint solutions. Examples include the p</w:t>
      </w:r>
      <w:r w:rsidRPr="00F02A52">
        <w:rPr>
          <w:bCs/>
          <w:iCs/>
          <w:szCs w:val="20"/>
          <w:lang w:val="en-US"/>
        </w:rPr>
        <w:t xml:space="preserve">revention of water pollution in Russia-Mongolia and Russia-China relations </w:t>
      </w:r>
      <w:r w:rsidRPr="001536E7">
        <w:rPr>
          <w:bCs/>
          <w:iCs/>
          <w:szCs w:val="20"/>
          <w:lang w:val="en-US"/>
        </w:rPr>
        <w:t xml:space="preserve">(see </w:t>
      </w:r>
      <w:r w:rsidR="00C020DB">
        <w:rPr>
          <w:lang w:val="en-US"/>
        </w:rPr>
        <w:t>supporting material</w:t>
      </w:r>
      <w:r w:rsidRPr="001536E7">
        <w:rPr>
          <w:bCs/>
          <w:iCs/>
          <w:szCs w:val="20"/>
          <w:lang w:val="en-US"/>
        </w:rPr>
        <w:t xml:space="preserve"> </w:t>
      </w:r>
      <w:hyperlink r:id="rId3361" w:history="1">
        <w:r w:rsidRPr="00117758">
          <w:rPr>
            <w:rStyle w:val="Hyperlink"/>
            <w:bCs/>
            <w:iCs/>
            <w:szCs w:val="20"/>
            <w:lang w:val="en-US"/>
          </w:rPr>
          <w:t>Appendix 6.2</w:t>
        </w:r>
      </w:hyperlink>
      <w:r w:rsidRPr="001536E7">
        <w:rPr>
          <w:bCs/>
          <w:iCs/>
          <w:szCs w:val="20"/>
          <w:lang w:val="en-US"/>
        </w:rPr>
        <w:t xml:space="preserve"> Table 6.2.1) in</w:t>
      </w:r>
      <w:r w:rsidRPr="00F02A52">
        <w:rPr>
          <w:bCs/>
          <w:iCs/>
          <w:szCs w:val="20"/>
          <w:lang w:val="en-US"/>
        </w:rPr>
        <w:t xml:space="preserve"> the context of the Amur River basin.</w:t>
      </w:r>
      <w:r w:rsidRPr="00F02A52">
        <w:rPr>
          <w:lang w:val="en-US"/>
        </w:rPr>
        <w:t xml:space="preserve"> However, despite Amur’s importance for biodiversity, fisheries and food production, wetlands conservation or climate change adaptation, international treaties that have been signed to date have not been able to provide a solid basis for a holistic river basin management. It has been argued that the health of river ecosystems is yet to become a real practical priority in bilateral water management agreements and management efforts in Central Asia </w:t>
      </w:r>
      <w:r w:rsidRPr="00F02A52">
        <w:rPr>
          <w:lang w:val="en-US"/>
        </w:rPr>
        <w:fldChar w:fldCharType="begin" w:fldLock="1"/>
      </w:r>
      <w:r>
        <w:rPr>
          <w:lang w:val="en-US"/>
        </w:rPr>
        <w:instrText>ADDIN CSL_CITATION { "citationItems" : [ { "id" : "ITEM-1", "itemData" : { "DOI" : "10.1080/07900627.2017.1344122", "ISBN" : "0790-0627", "ISSN" : "13600648", "author" : [ { "dropping-particle" : "", "family" : "Simonov", "given" : "Eugene A.", "non-dropping-particle" : "", "parse-names" : false, "suffix" : "" }, { "dropping-particle" : "", "family" : "Egidarev", "given" : "Eugene", "non-dropping-particle" : "", "parse-names" : false, "suffix" : "" } ], "container-title" : "International Journal of Water Resources Development", "id" : "ITEM-1", "issued" : { "date-parts" : [ [ "2017" ] ] }, "page" : "1-21", "title" : "Intergovernmental cooperation on the Amur River basin management in the twenty-first century", "type" : "article-journal" }, "uris" : [ "http://www.mendeley.com/documents/?uuid=091e50c0-404e-4c55-9068-f6df1351823b" ] } ], "mendeley" : { "formattedCitation" : "(Simonov &amp; Egidarev, 2017)", "plainTextFormattedCitation" : "(Simonov &amp; Egidarev, 2017)", "previouslyFormattedCitation" : "(Simonov &amp; Egidarev, 2017)" }, "properties" : {  }, "schema" : "https://github.com/citation-style-language/schema/raw/master/csl-citation.json" }</w:instrText>
      </w:r>
      <w:r w:rsidRPr="00F02A52">
        <w:rPr>
          <w:lang w:val="en-US"/>
        </w:rPr>
        <w:fldChar w:fldCharType="separate"/>
      </w:r>
      <w:r w:rsidRPr="00F02A52">
        <w:rPr>
          <w:lang w:val="en-US"/>
        </w:rPr>
        <w:t>(Simonov &amp; Egidarev, 2017)</w:t>
      </w:r>
      <w:r w:rsidRPr="00F02A52">
        <w:rPr>
          <w:lang w:val="en-US"/>
        </w:rPr>
        <w:fldChar w:fldCharType="end"/>
      </w:r>
      <w:r w:rsidRPr="00F02A52">
        <w:rPr>
          <w:lang w:val="en-US"/>
        </w:rPr>
        <w:t>.</w:t>
      </w:r>
    </w:p>
    <w:p w14:paraId="2775E1A1" w14:textId="77777777" w:rsidR="00E97DE0" w:rsidRPr="00F02A52" w:rsidRDefault="00E97DE0" w:rsidP="00E97DE0">
      <w:pPr>
        <w:rPr>
          <w:bCs/>
          <w:iCs/>
          <w:szCs w:val="20"/>
          <w:lang w:val="en-US"/>
        </w:rPr>
      </w:pPr>
    </w:p>
    <w:p w14:paraId="705D9EAC" w14:textId="134B0506" w:rsidR="00E97DE0" w:rsidRPr="00F02A52" w:rsidRDefault="00E97DE0" w:rsidP="00E97DE0">
      <w:pPr>
        <w:pStyle w:val="Heading5"/>
        <w:ind w:left="1009" w:hanging="1009"/>
      </w:pPr>
      <w:bookmarkStart w:id="1789" w:name="_Toc519504798"/>
      <w:r w:rsidRPr="00F02A52">
        <w:t>Intergovernmental organizations, program</w:t>
      </w:r>
      <w:r w:rsidR="00041CA6">
        <w:t>me</w:t>
      </w:r>
      <w:r w:rsidRPr="00F02A52">
        <w:t>s and projects</w:t>
      </w:r>
      <w:bookmarkEnd w:id="1789"/>
    </w:p>
    <w:p w14:paraId="529D2DBC" w14:textId="77777777" w:rsidR="00E97DE0" w:rsidRPr="00F02A52" w:rsidRDefault="00E97DE0" w:rsidP="00E97DE0">
      <w:pPr>
        <w:rPr>
          <w:szCs w:val="20"/>
          <w:lang w:val="en-US"/>
        </w:rPr>
      </w:pPr>
      <w:r w:rsidRPr="00F02A52">
        <w:rPr>
          <w:szCs w:val="20"/>
          <w:lang w:val="en-US"/>
        </w:rPr>
        <w:t xml:space="preserve">An example of project facilitation across intergovernmental organizations is the World Bank and its Global Environment Facility, which promotes the Central Asia Transboundary Biodiversity Project, between Kyrgyz Republic, Kazakhstan and Uzbekistan. The United Nations Economic Commission for Europe is also engaged in transboundary regions preservation, within its </w:t>
      </w:r>
      <w:r>
        <w:rPr>
          <w:szCs w:val="20"/>
          <w:lang w:val="en-US"/>
        </w:rPr>
        <w:t>r</w:t>
      </w:r>
      <w:r w:rsidRPr="00F02A52">
        <w:rPr>
          <w:szCs w:val="20"/>
          <w:lang w:val="en-US"/>
        </w:rPr>
        <w:t xml:space="preserve">egional dialogue and cooperation on land and water resources in Central Asia; aimed in particular at the Alazabi/Ganyykh basin and the Syr Darya (Aral Sea) Basin </w:t>
      </w:r>
      <w:r w:rsidRPr="00F02A52">
        <w:rPr>
          <w:szCs w:val="20"/>
          <w:lang w:val="en-US"/>
        </w:rPr>
        <w:fldChar w:fldCharType="begin" w:fldLock="1"/>
      </w:r>
      <w:r>
        <w:rPr>
          <w:szCs w:val="20"/>
          <w:lang w:val="en-US"/>
        </w:rPr>
        <w:instrText>ADDIN CSL_CITATION { "citationItems" : [ { "id" : "ITEM-1", "itemData" : { "author" : [ { "dropping-particle" : "", "family" : "UNECE", "given" : "", "non-dropping-particle" : "", "parse-names" : false, "suffix" : "" } ], "id" : "ITEM-1", "issued" : { "date-parts" : [ [ "2015" ] ] }, "number-of-pages" : "121", "publisher" : "United Nations Economic Commission for Europe", "publisher-place" : "Geneva", "title" : "Reconciling resource uses in transboundary basins: assessment of the water-food-energy-ecosystems nexus", "type" : "report" }, "uris" : [ "http://www.mendeley.com/documents/?uuid=6d4745b2-b17b-41f6-8761-80becb957d10" ] } ], "mendeley" : { "formattedCitation" : "(UNECE, 2015c)", "plainTextFormattedCitation" : "(UNECE, 2015c)", "previouslyFormattedCitation" : "(UNECE, 2015c)" }, "properties" : {  }, "schema" : "https://github.com/citation-style-language/schema/raw/master/csl-citation.json" }</w:instrText>
      </w:r>
      <w:r w:rsidRPr="00F02A52">
        <w:rPr>
          <w:szCs w:val="20"/>
          <w:lang w:val="en-US"/>
        </w:rPr>
        <w:fldChar w:fldCharType="separate"/>
      </w:r>
      <w:r w:rsidRPr="00F02A52">
        <w:rPr>
          <w:szCs w:val="20"/>
          <w:lang w:val="en-US"/>
        </w:rPr>
        <w:t>(UNECE, 2015c)</w:t>
      </w:r>
      <w:r w:rsidRPr="00F02A52">
        <w:rPr>
          <w:szCs w:val="20"/>
          <w:lang w:val="en-US"/>
        </w:rPr>
        <w:fldChar w:fldCharType="end"/>
      </w:r>
      <w:r w:rsidRPr="00F02A52">
        <w:rPr>
          <w:szCs w:val="20"/>
          <w:lang w:val="en-US"/>
        </w:rPr>
        <w:t xml:space="preserve">. A similar programme for the Isfra river basin is being coordinated by the Deutsche Gesellschaft für Internationale Zusammenarbeit (GIZ) GmbH, which is synchronizing bilateral transboundary preservation operation between the Kyrgyz Republic and Tajikistan with the financial support of the </w:t>
      </w:r>
      <w:r>
        <w:rPr>
          <w:szCs w:val="20"/>
          <w:lang w:val="en-US"/>
        </w:rPr>
        <w:t>European Union</w:t>
      </w:r>
      <w:r w:rsidRPr="00F02A52">
        <w:rPr>
          <w:szCs w:val="20"/>
          <w:lang w:val="en-US"/>
        </w:rPr>
        <w:t xml:space="preserve"> </w:t>
      </w:r>
      <w:r w:rsidRPr="00F02A52">
        <w:rPr>
          <w:szCs w:val="20"/>
          <w:lang w:val="en-US"/>
        </w:rPr>
        <w:fldChar w:fldCharType="begin" w:fldLock="1"/>
      </w:r>
      <w:r>
        <w:rPr>
          <w:szCs w:val="20"/>
          <w:lang w:val="en-US"/>
        </w:rPr>
        <w:instrText>ADDIN CSL_CITATION { "citationItems" : [ { "id" : "ITEM-1", "itemData" : { "URL" : "https://www.giz.de/en/downloads/giz2013-en-transboundary-water-management-central-asia.pdf", "author" : [ { "dropping-particle" : "", "family" : "GIZ", "given" : "", "non-dropping-particle" : "", "parse-names" : false, "suffix" : "" } ], "id" : "ITEM-1", "issued" : { "date-parts" : [ [ "2013" ] ] }, "page" : "3", "publisher" : "GIZ", "title" : "A Source of Peace - Transboundary Water Management in Central Asia. Factsheet", "type" : "webpage" }, "uris" : [ "http://www.mendeley.com/documents/?uuid=893b4aff-c050-4a03-8282-d560c5d59c99" ] } ], "mendeley" : { "formattedCitation" : "(GIZ, 2013)", "plainTextFormattedCitation" : "(GIZ, 2013)", "previouslyFormattedCitation" : "(GIZ, 2013)" }, "properties" : {  }, "schema" : "https://github.com/citation-style-language/schema/raw/master/csl-citation.json" }</w:instrText>
      </w:r>
      <w:r w:rsidRPr="00F02A52">
        <w:rPr>
          <w:szCs w:val="20"/>
          <w:lang w:val="en-US"/>
        </w:rPr>
        <w:fldChar w:fldCharType="separate"/>
      </w:r>
      <w:r w:rsidRPr="00F02A52">
        <w:rPr>
          <w:szCs w:val="20"/>
          <w:lang w:val="en-US"/>
        </w:rPr>
        <w:t>(GIZ, 2013)</w:t>
      </w:r>
      <w:r w:rsidRPr="00F02A52">
        <w:rPr>
          <w:szCs w:val="20"/>
          <w:lang w:val="en-US"/>
        </w:rPr>
        <w:fldChar w:fldCharType="end"/>
      </w:r>
      <w:r w:rsidRPr="00F02A52">
        <w:rPr>
          <w:szCs w:val="20"/>
          <w:lang w:val="en-US"/>
        </w:rPr>
        <w:t xml:space="preserve">. </w:t>
      </w:r>
    </w:p>
    <w:p w14:paraId="72F06BDF" w14:textId="77777777" w:rsidR="00E97DE0" w:rsidRPr="00F02A52" w:rsidRDefault="00E97DE0" w:rsidP="00E97DE0">
      <w:pPr>
        <w:rPr>
          <w:szCs w:val="20"/>
          <w:lang w:val="en-US"/>
        </w:rPr>
      </w:pPr>
    </w:p>
    <w:p w14:paraId="0C673D68" w14:textId="61AC0478" w:rsidR="00E97DE0" w:rsidRPr="00F02A52" w:rsidRDefault="00E97DE0" w:rsidP="00E97DE0">
      <w:pPr>
        <w:pStyle w:val="Heading5"/>
        <w:ind w:left="1009" w:hanging="1009"/>
      </w:pPr>
      <w:bookmarkStart w:id="1790" w:name="_Toc519504799"/>
      <w:r w:rsidRPr="00F02A52">
        <w:t>Private</w:t>
      </w:r>
      <w:r w:rsidR="00DA0414">
        <w:t xml:space="preserve"> and </w:t>
      </w:r>
      <w:r w:rsidRPr="00F02A52">
        <w:t>business initiatives</w:t>
      </w:r>
      <w:bookmarkEnd w:id="1790"/>
    </w:p>
    <w:p w14:paraId="6FAB67C4" w14:textId="2446880E" w:rsidR="00E97DE0" w:rsidRPr="00F02A52" w:rsidRDefault="00E97DE0" w:rsidP="00E97DE0">
      <w:pPr>
        <w:rPr>
          <w:lang w:val="en-US"/>
        </w:rPr>
      </w:pPr>
      <w:r w:rsidRPr="00F02A52">
        <w:rPr>
          <w:lang w:val="en-US"/>
        </w:rPr>
        <w:t xml:space="preserve">A recent report of the Economics of Land Degradation initiative highlighted that the returns from sustainable land management are realized through the use of robust economic valuation methodologies </w:t>
      </w:r>
      <w:r w:rsidRPr="00F02A52">
        <w:rPr>
          <w:lang w:val="en-US"/>
        </w:rPr>
        <w:fldChar w:fldCharType="begin" w:fldLock="1"/>
      </w:r>
      <w:r>
        <w:rPr>
          <w:lang w:val="en-US"/>
        </w:rPr>
        <w:instrText>ADDIN CSL_CITATION { "citationItems" : [ { "id" : "ITEM-1", "itemData" : { "ISBN" : "9789280860610", "author" : [ { "dropping-particle" : "", "family" : "ELD Initiative", "given" : "", "non-dropping-particle" : "", "parse-names" : false, "suffix" : "" } ], "id" : "ITEM-1", "issued" : { "date-parts" : [ [ "2015" ] ] }, "number-of-pages" : "172", "publisher-place" : "Bonn, Germany", "title" : "The value of land: Prosperous lands and positive rewards through sustainable land management", "type" : "report" }, "uris" : [ "http://www.mendeley.com/documents/?uuid=657e038d-e531-4f85-b935-130cb47f5859" ] } ], "mendeley" : { "formattedCitation" : "(ELD Initiative, 2015b)", "plainTextFormattedCitation" : "(ELD Initiative, 2015b)", "previouslyFormattedCitation" : "(ELD Initiative, 2015b)" }, "properties" : {  }, "schema" : "https://github.com/citation-style-language/schema/raw/master/csl-citation.json" }</w:instrText>
      </w:r>
      <w:r w:rsidRPr="00F02A52">
        <w:rPr>
          <w:lang w:val="en-US"/>
        </w:rPr>
        <w:fldChar w:fldCharType="separate"/>
      </w:r>
      <w:r w:rsidRPr="00223CD3">
        <w:rPr>
          <w:lang w:val="en-US"/>
        </w:rPr>
        <w:t>(ELD Initiative, 2015b)</w:t>
      </w:r>
      <w:r w:rsidRPr="00F02A52">
        <w:rPr>
          <w:lang w:val="en-US"/>
        </w:rPr>
        <w:fldChar w:fldCharType="end"/>
      </w:r>
      <w:r w:rsidRPr="00F02A52">
        <w:rPr>
          <w:lang w:val="en-US"/>
        </w:rPr>
        <w:t xml:space="preserve">. Those returns are provoking the private sector to promote economic growth, food security and sustainable livelihoods and to reduce conflict over natural resources. The scope of institutions set up at the river basin often includes groundwater management, in particular where aquifer boundaries do not follow the boundaries of the river basin. Where groundwater does not follow a particular river basin, a water framework plan is assigned with integrated valuation to the nearest or most appropriate river basin. Less frequently, a mechanism is set up specifically at the aquifer level concerning potential trade-offs and power relations </w:t>
      </w:r>
      <w:r w:rsidRPr="00F02A52">
        <w:rPr>
          <w:lang w:val="en-US"/>
        </w:rPr>
        <w:fldChar w:fldCharType="begin" w:fldLock="1"/>
      </w:r>
      <w:r>
        <w:rPr>
          <w:lang w:val="en-US"/>
        </w:rPr>
        <w:instrText>ADDIN CSL_CITATION { "citationItems" : [ { "id" : "ITEM-1", "itemData" : { "DOI" : "10.3390/w8080347", "ISSN" : "20734441", "abstract" : "Legal frameworks play a crucial role for effective groundwater governance. They flank and support water policy and provide users and the administration with rights and obligations to use, manage, and protect vital resources in order to achieve the overall goal of equitable and sustainable water use. This paper discusses key challenges that have to be addressed in water law to manage and protect groundwater effectively. It will provide an overview of established practice in groundwater legislation and discuss recent trends and developments in light of current challenges. It focuses on permit-based systems of administrative water rights but will to a limited extent also deal with customary, community-based, and informal arrangements. It will show that increasingly domestic groundwater legislation is strengthened and ranked on a par with surface water regimes, ideally by dealing with all water resources in an integrated manner.", "author" : [ { "dropping-particle" : "", "family" : "Mechlem", "given" : "Kerstin", "non-dropping-particle" : "", "parse-names" : false, "suffix" : "" } ], "container-title" : "Water", "id" : "ITEM-1", "issue" : "8", "issued" : { "date-parts" : [ [ "2016" ] ] }, "page" : "347", "title" : "Groundwater governance: The role of legal frameworks at the local and national level-established practice and emerging trends", "type" : "article-journal", "volume" : "8" }, "uris" : [ "http://www.mendeley.com/documents/?uuid=aad15fc0-153a-4db8-a98c-b9f74ce102ff" ] } ], "mendeley" : { "formattedCitation" : "(Mechlem, 2016)", "plainTextFormattedCitation" : "(Mechlem, 2016)", "previouslyFormattedCitation" : "(Mechlem, 2016)" }, "properties" : {  }, "schema" : "https://github.com/citation-style-language/schema/raw/master/csl-citation.json" }</w:instrText>
      </w:r>
      <w:r w:rsidRPr="00F02A52">
        <w:rPr>
          <w:lang w:val="en-US"/>
        </w:rPr>
        <w:fldChar w:fldCharType="separate"/>
      </w:r>
      <w:r w:rsidRPr="00F02A52">
        <w:rPr>
          <w:lang w:val="en-US"/>
        </w:rPr>
        <w:t>(Mechlem, 2016)</w:t>
      </w:r>
      <w:r w:rsidRPr="00F02A52">
        <w:rPr>
          <w:lang w:val="en-US"/>
        </w:rPr>
        <w:fldChar w:fldCharType="end"/>
      </w:r>
      <w:r w:rsidRPr="00F02A52">
        <w:rPr>
          <w:lang w:val="en-US"/>
        </w:rPr>
        <w:t>.</w:t>
      </w:r>
    </w:p>
    <w:p w14:paraId="1DB8B1C2" w14:textId="14584BD2" w:rsidR="00E97DE0" w:rsidRPr="00F02A52" w:rsidRDefault="00E97DE0" w:rsidP="00E97DE0">
      <w:pPr>
        <w:rPr>
          <w:rtl/>
          <w:lang w:val="en-US"/>
        </w:rPr>
      </w:pPr>
      <w:r w:rsidRPr="00F02A52">
        <w:rPr>
          <w:lang w:val="en-US"/>
        </w:rPr>
        <w:t xml:space="preserve">Transboundary associations of non-governmental organizations’ activists and experts identify and draw attention to transboundary ecosystem degradation problems and policy solutions are illustrated by the recent report on integrated flood management options prepared by several non-governmental organizations and expert bodies for the transboundary Amur River Basin published by the World Wide Fund for Nature </w:t>
      </w:r>
      <w:r w:rsidRPr="00F02A52">
        <w:rPr>
          <w:lang w:val="en-US"/>
        </w:rPr>
        <w:fldChar w:fldCharType="begin" w:fldLock="1"/>
      </w:r>
      <w:r>
        <w:rPr>
          <w:lang w:val="en-US"/>
        </w:rPr>
        <w:instrText>ADDIN CSL_CITATION { "citationItems" : [ { "id" : "ITEM-1", "itemData" : { "abstract" : "Short english summary of a full book in Russian published by WWF", "author" : [ { "dropping-particle" : "", "family" : "Simonov", "given" : "Eugene A.", "non-dropping-particle" : "", "parse-names" : false, "suffix" : "" }, { "dropping-particle" : "", "family" : "Nikitina", "given" : "Oxana", "non-dropping-particle" : "", "parse-names" : false, "suffix" : "" }, { "dropping-particle" : "", "family" : "Osipov", "given" : "Peter", "non-dropping-particle" : "", "parse-names" : false, "suffix" : "" }, { "dropping-particle" : "", "family" : "Egidarev", "given" : "Evgeny G.", "non-dropping-particle" : "", "parse-names" : false, "suffix" : "" }, { "dropping-particle" : "", "family" : "Shalikovsky", "given" : "Andrey", "non-dropping-particle" : "", "parse-names" : false, "suffix" : "" } ], "container-title" : "Report summary and conclusions", "id" : "ITEM-1", "issued" : { "date-parts" : [ [ "2016" ] ] }, "note" : "NULL", "number-of-pages" : "26", "publisher" : "\u0412\u0441\u0435\u043c\u0438\u0440\u043d\u044b\u0439 \u0444\u043e\u043d\u0434 \u0434\u0438\u043a\u043e\u0439 \u043f\u0440\u0438\u0440\u043e\u0434\u044b (WWF)", "publisher-place" : "Moscow, Chita, Vladivostok (Russia) and Dalian (China)", "title" : "We and the Amur Floods: Lessons (Un) Learned?", "type" : "report" }, "uris" : [ "http://www.mendeley.com/documents/?uuid=979f4c89-1bfd-478c-bd58-9a6da659d6d1" ] }, { "id" : "ITEM-2", "itemData" : { "DOI" : "10.17513/np.196", "ISBN" : "978-5-906599-27-8", "abstract" : "whole book in Russian", "author" : [ { "dropping-particle" : "", "family" : "Simonov", "given" : "Eugene A.", "non-dropping-particle" : "", "parse-names" : false, "suffix" : "" }, { "dropping-particle" : "", "family" : "Nikitina", "given" : "Oxana", "non-dropping-particle" : "", "parse-names" : false, "suffix" : "" }, { "dropping-particle" : "", "family" : "Osipov", "given" : "Peter", "non-dropping-particle" : "", "parse-names" : false, "suffix" : "" }, { "dropping-particle" : "", "family" : "Egidarev", "given" : "Evgeny G.", "non-dropping-particle" : "", "parse-names" : false, "suffix" : "" }, { "dropping-particle" : "", "family" : "Shalikovsky", "given" : "Andrey", "non-dropping-particle" : "", "parse-names" : false, "suffix" : "" } ], "id" : "ITEM-2", "issued" : { "date-parts" : [ [ "2016" ] ] }, "note" : "NULL", "number-of-pages" : "216", "publisher" : "\u0412\u0441\u0435\u043c\u0438\u0440\u043d\u044b\u0439 \u0444\u043e\u043d\u0434 \u0434\u0438\u043a\u043e\u0439 \u043f\u0440\u0438\u0440\u043e\u0434\u044b (WWF)", "publisher-place" : "Moscow, Chita, Vladivostok and Dalian", "title" : "\u041c\u044b \u0438 \u0430\u043c\u0443\u0440\u0441\u043a\u0438\u0435 \u043d\u0430\u0432\u043e\u0434\u043d\u0435\u043d\u0438\u044f: \u043d\u0435\u0432\u044b\u0443\u0447\u0435\u043d\u043d\u044b\u0439 \u0443\u0440\u043e\u043a? \u041f\u043e\u043f\u044b\u0442\u043a\u0430 \u043a\u043e\u043c\u043f\u043b\u0435\u043a\u0441\u043d\u043e\u0433\u043e \u043e\u0441\u043c\u044b\u0441\u043b\u0435\u043d\u0438\u044f \u043f\u0440\u043e\u0431\u043b\u0435\u043c\u044b \u0438 \u0432\u0430\u0440\u0438\u0430\u043d\u0442\u043e\u0432 \u0435\u0435 \u0440\u0435\u0448\u0435\u043d\u0438\u044f [We and the Amur Floods: Lessons (Un) Learned? An attempt to comprehensively comprehend the problem and its solutions]", "type" : "report" }, "uris" : [ "http://www.mendeley.com/documents/?uuid=3e03602a-49dc-4b95-82d5-4d82576e04df" ] } ], "mendeley" : { "formattedCitation" : "(Simonov, Nikitina, Osipov, Egidarev, &amp; Shalikovsky, 2016a, 2016b)", "plainTextFormattedCitation" : "(Simonov, Nikitina, Osipov, Egidarev, &amp; Shalikovsky, 2016a, 2016b)", "previouslyFormattedCitation" : "(Simonov, Nikitina, Osipov, Egidarev, &amp; Shalikovsky, 2016a, 2016b)" }, "properties" : {  }, "schema" : "https://github.com/citation-style-language/schema/raw/master/csl-citation.json" }</w:instrText>
      </w:r>
      <w:r w:rsidRPr="00F02A52">
        <w:rPr>
          <w:lang w:val="en-US"/>
        </w:rPr>
        <w:fldChar w:fldCharType="separate"/>
      </w:r>
      <w:r w:rsidRPr="00F02A52">
        <w:rPr>
          <w:lang w:val="en-US"/>
        </w:rPr>
        <w:t>(Simonov</w:t>
      </w:r>
      <w:r w:rsidR="0034349F">
        <w:rPr>
          <w:i/>
          <w:lang w:val="en-US"/>
        </w:rPr>
        <w:t xml:space="preserve"> et al.</w:t>
      </w:r>
      <w:r w:rsidRPr="00F02A52">
        <w:rPr>
          <w:lang w:val="en-US"/>
        </w:rPr>
        <w:t>, 2016a, 2016b)</w:t>
      </w:r>
      <w:r w:rsidRPr="00F02A52">
        <w:rPr>
          <w:lang w:val="en-US"/>
        </w:rPr>
        <w:fldChar w:fldCharType="end"/>
      </w:r>
      <w:r w:rsidRPr="00F02A52">
        <w:rPr>
          <w:lang w:val="en-US"/>
        </w:rPr>
        <w:t>.</w:t>
      </w:r>
    </w:p>
    <w:p w14:paraId="51881427" w14:textId="0FFC749D" w:rsidR="00E97DE0" w:rsidRPr="00F02A52" w:rsidRDefault="00E97DE0" w:rsidP="00E97DE0">
      <w:pPr>
        <w:rPr>
          <w:lang w:val="en-US"/>
        </w:rPr>
      </w:pPr>
      <w:r w:rsidRPr="00F02A52">
        <w:rPr>
          <w:lang w:val="en-US"/>
        </w:rPr>
        <w:t xml:space="preserve">There is a widely recognized gap in existing regulations on spatial planning of industrial activities, especially in a transboundary context. Often industrial facilities (such as hydropower plants, cement plants or coal mines) are placed at inappropriate locations where they cause huge damage to </w:t>
      </w:r>
      <w:r w:rsidRPr="00F02A52">
        <w:rPr>
          <w:lang w:val="en-US"/>
        </w:rPr>
        <w:lastRenderedPageBreak/>
        <w:t>biodiversity and ecosystem services. Strategic assessments of sectoral development schemes and program</w:t>
      </w:r>
      <w:r w:rsidR="00041CA6">
        <w:rPr>
          <w:lang w:val="en-US"/>
        </w:rPr>
        <w:t>me</w:t>
      </w:r>
      <w:r w:rsidRPr="00F02A52">
        <w:rPr>
          <w:lang w:val="en-US"/>
        </w:rPr>
        <w:t xml:space="preserve">s are often employed to direct development away from sensitive areas. A good example of this is the strategic assessment of basin-wide hydropower impacts performed jointly by companies and non-governmental organizations for the Amur River Basin </w:t>
      </w:r>
      <w:r w:rsidRPr="00067DDC">
        <w:rPr>
          <w:lang w:val="en-US"/>
        </w:rPr>
        <w:fldChar w:fldCharType="begin" w:fldLock="1"/>
      </w:r>
      <w:r w:rsidRPr="00067DDC">
        <w:rPr>
          <w:lang w:val="en-US"/>
        </w:rPr>
        <w:instrText>ADDIN CSL_CITATION { "citationItems" : [ { "id" : "ITEM-1", "itemData" : { "abstract" : "The report contains the results of a joint research project conducted by WWF-Russia and En+ Group. The research aimed to study the possible impact of hydropower facilities on the ecosystem and socio-economic development of the Amur basin.", "editor" : [ { "dropping-particle" : "", "family" : "Simonov", "given" : "Eugene A.", "non-dropping-particle" : "", "parse-names" : false, "suffix" : "" }, { "dropping-particle" : "", "family" : "Menshikov", "given" : "D", "non-dropping-particle" : "", "parse-names" : false, "suffix" : "" }, { "dropping-particle" : "", "family" : "Egidarev", "given" : "Evgeny G.", "non-dropping-particle" : "", "parse-names" : false, "suffix" : "" }, { "dropping-particle" : "", "family" : "Nikitina", "given" : "Oxana", "non-dropping-particle" : "", "parse-names" : false, "suffix" : "" } ], "id" : "ITEM-1", "issued" : { "date-parts" : [ [ "2015" ] ] }, "language" : "In Russian", "note" : "NULL", "number-of-pages" : "279", "publisher" : "WWF-Russia, Evrosibenergo, En+Group", "publisher-place" : "Moscow", "title" : "\u041a\u043e\u043c\u043f\u043b\u0435\u043a\u0441\u043d\u0430\u044f \u044d\u043a\u043e\u043b\u043e\u0433\u043e-\u044d\u043a\u043e\u043d\u043e\u043c\u0438\u0447\u0435\u0441\u043a\u0430\u044f \u043e\u0446\u0435\u043d\u043a\u0430 \u0440\u0430\u0437\u0432\u0438\u0442\u0438\u044f \u0433\u0438\u0434\u0440\u043e\u044d\u043d\u0435\u0440\u0433\u0435\u0442\u0438\u043a\u0438 \u0431\u0430\u0441\u0441\u0435\u0439\u043d\u0430 \u0440\u0435\u043a\u0438 \u0410\u043c\u0443\u0440 [Comprehensive environmental and socio-economic assessment of hydropower development in the Amur River basin]", "type" : "book" }, "suffix" : ", see also section 6.5.4", "uris" : [ "http://www.mendeley.com/documents/?uuid=2f444f97-a8ca-4ca9-acd8-f892bbb94114" ] } ], "mendeley" : { "formattedCitation" : "(Simonov, Menshikov, Egidarev, &amp; Nikitina, 2015, see also section 6.5.4)", "manualFormatting" : "(Simonov, Menshikov, Egidarev, &amp; Nikitina, 2015, see also Section 6.5.4)", "plainTextFormattedCitation" : "(Simonov, Menshikov, Egidarev, &amp; Nikitina, 2015, see also section 6.5.4)", "previouslyFormattedCitation" : "(Simonov, Menshikov, Egidarev, &amp; Nikitina, 2015, see also section 6.5.4)" }, "properties" : {  }, "schema" : "https://github.com/citation-style-language/schema/raw/master/csl-citation.json" }</w:instrText>
      </w:r>
      <w:r w:rsidRPr="00067DDC">
        <w:rPr>
          <w:lang w:val="en-US"/>
        </w:rPr>
        <w:fldChar w:fldCharType="separate"/>
      </w:r>
      <w:r w:rsidRPr="00067DDC">
        <w:rPr>
          <w:lang w:val="en-US"/>
        </w:rPr>
        <w:t>(Simonov</w:t>
      </w:r>
      <w:r w:rsidR="009409A3">
        <w:rPr>
          <w:i/>
          <w:lang w:val="en-US"/>
        </w:rPr>
        <w:t xml:space="preserve"> et al.</w:t>
      </w:r>
      <w:r w:rsidRPr="00067DDC">
        <w:rPr>
          <w:lang w:val="en-US"/>
        </w:rPr>
        <w:t>, 2015, see also Section 6.5.4)</w:t>
      </w:r>
      <w:r w:rsidRPr="00067DDC">
        <w:rPr>
          <w:lang w:val="en-US"/>
        </w:rPr>
        <w:fldChar w:fldCharType="end"/>
      </w:r>
      <w:r w:rsidRPr="00067DDC">
        <w:rPr>
          <w:lang w:val="en-US"/>
        </w:rPr>
        <w:t>.</w:t>
      </w:r>
    </w:p>
    <w:p w14:paraId="6C79EA3E" w14:textId="77777777" w:rsidR="00E97DE0" w:rsidRPr="00F02A52" w:rsidRDefault="00E97DE0" w:rsidP="00E97DE0">
      <w:pPr>
        <w:rPr>
          <w:lang w:val="en-US"/>
        </w:rPr>
      </w:pPr>
    </w:p>
    <w:p w14:paraId="1C1C30B5" w14:textId="77777777" w:rsidR="00E97DE0" w:rsidRPr="00F02A52" w:rsidRDefault="00E97DE0" w:rsidP="001F0516">
      <w:pPr>
        <w:pStyle w:val="Heading4"/>
      </w:pPr>
      <w:bookmarkStart w:id="1791" w:name="_Toc519504800"/>
      <w:r w:rsidRPr="00F02A52">
        <w:t>Marine and coastal systems</w:t>
      </w:r>
      <w:bookmarkEnd w:id="1791"/>
    </w:p>
    <w:p w14:paraId="00853DB0" w14:textId="77777777" w:rsidR="00E97DE0" w:rsidRPr="00F02A52" w:rsidRDefault="00E97DE0" w:rsidP="00E97DE0">
      <w:pPr>
        <w:spacing w:before="120"/>
        <w:rPr>
          <w:lang w:val="en-US"/>
        </w:rPr>
      </w:pPr>
      <w:r w:rsidRPr="00F02A52">
        <w:rPr>
          <w:lang w:val="en-US"/>
        </w:rPr>
        <w:t xml:space="preserve">Transboundary issues are particularly relevant for marine and coastal ecosystems where processes can impact huge areas that do not adhere to any clear political or administrative boundaries. An essential feature of ecosystem-based management is that account is taken of aggregate pressures and impacts rather than just analyzing individual pressures and impacts in isolation. This also implies conducting the analysis across an entire ecosystem’s range rather than just for parts of it (i.e. instead of within member State political boundaries). As pointed out by the European Environment Agency </w:t>
      </w:r>
      <w:r w:rsidRPr="00F02A52">
        <w:rPr>
          <w:lang w:val="en-US"/>
        </w:rPr>
        <w:fldChar w:fldCharType="begin" w:fldLock="1"/>
      </w:r>
      <w:r>
        <w:rPr>
          <w:lang w:val="en-US"/>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lang w:val="en-US"/>
        </w:rPr>
        <w:fldChar w:fldCharType="separate"/>
      </w:r>
      <w:r w:rsidRPr="00F02A52">
        <w:rPr>
          <w:lang w:val="en-US"/>
        </w:rPr>
        <w:t>(EEA, 2015d)</w:t>
      </w:r>
      <w:r w:rsidRPr="00F02A52">
        <w:rPr>
          <w:lang w:val="en-US"/>
        </w:rPr>
        <w:fldChar w:fldCharType="end"/>
      </w:r>
      <w:r w:rsidRPr="00F02A52">
        <w:rPr>
          <w:lang w:val="en-US"/>
        </w:rPr>
        <w:t xml:space="preserve">, it is a significant challenge to properly account for cumulative pressures and impacts across such large areas, especially because not accounting for these cumulative pressures and impacts poses tremendous risks to adequately assessing ecosystem health and safeguarding key ecosystem services. </w:t>
      </w:r>
    </w:p>
    <w:p w14:paraId="129C49AE" w14:textId="513432D5" w:rsidR="00E97DE0" w:rsidRPr="00F02A52" w:rsidRDefault="00E97DE0" w:rsidP="00E97DE0">
      <w:pPr>
        <w:rPr>
          <w:lang w:val="en-US"/>
        </w:rPr>
      </w:pPr>
      <w:r w:rsidRPr="00F02A52">
        <w:rPr>
          <w:lang w:val="en-US"/>
        </w:rPr>
        <w:t xml:space="preserve">This fact is recognized by the existence of a number of </w:t>
      </w:r>
      <w:r w:rsidR="000E3DD5">
        <w:rPr>
          <w:lang w:val="en-US"/>
        </w:rPr>
        <w:t>R</w:t>
      </w:r>
      <w:r w:rsidRPr="00F02A52">
        <w:rPr>
          <w:lang w:val="en-US"/>
        </w:rPr>
        <w:t xml:space="preserve">egional </w:t>
      </w:r>
      <w:r w:rsidR="000E3DD5">
        <w:rPr>
          <w:lang w:val="en-US"/>
        </w:rPr>
        <w:t>S</w:t>
      </w:r>
      <w:r w:rsidRPr="00F02A52">
        <w:rPr>
          <w:lang w:val="en-US"/>
        </w:rPr>
        <w:t xml:space="preserve">ea </w:t>
      </w:r>
      <w:r w:rsidR="000E3DD5">
        <w:rPr>
          <w:lang w:val="en-US"/>
        </w:rPr>
        <w:t>C</w:t>
      </w:r>
      <w:r w:rsidRPr="00F02A52">
        <w:rPr>
          <w:lang w:val="en-US"/>
        </w:rPr>
        <w:t>onventions and international organizations that monitor the status of the marine environment and the level of pressures from different sectors or sources, on regional marine and coastal ecosystems. The following section outlines the major instruments and approaches employed to facilitate cross-border protection of marine ecosystems and the transboundary challenges that need to be overcome in order to facilitate more effective governance and protection.</w:t>
      </w:r>
    </w:p>
    <w:p w14:paraId="10C3494B" w14:textId="77777777" w:rsidR="00E97DE0" w:rsidRPr="00F02A52" w:rsidRDefault="00E97DE0" w:rsidP="00E97DE0">
      <w:pPr>
        <w:rPr>
          <w:lang w:val="en-US"/>
        </w:rPr>
      </w:pPr>
    </w:p>
    <w:p w14:paraId="2EDF8040" w14:textId="77777777" w:rsidR="00E97DE0" w:rsidRPr="00F02A52" w:rsidRDefault="00E97DE0" w:rsidP="00E97DE0">
      <w:pPr>
        <w:pStyle w:val="Heading5"/>
        <w:ind w:left="1009" w:hanging="1009"/>
      </w:pPr>
      <w:bookmarkStart w:id="1792" w:name="_Toc519504801"/>
      <w:r w:rsidRPr="00F02A52">
        <w:t>Binding legal instruments</w:t>
      </w:r>
      <w:bookmarkEnd w:id="1792"/>
    </w:p>
    <w:p w14:paraId="4F47E9B5" w14:textId="77777777" w:rsidR="00E97DE0" w:rsidRPr="00F02A52" w:rsidRDefault="00E97DE0" w:rsidP="00E97DE0">
      <w:pPr>
        <w:rPr>
          <w:lang w:val="en-US"/>
        </w:rPr>
      </w:pPr>
      <w:r w:rsidRPr="00F02A52">
        <w:rPr>
          <w:lang w:val="en-US"/>
        </w:rPr>
        <w:t xml:space="preserve">The key binding legal instrument in the </w:t>
      </w:r>
      <w:r>
        <w:rPr>
          <w:lang w:val="en-US"/>
        </w:rPr>
        <w:t>European Union</w:t>
      </w:r>
      <w:r w:rsidRPr="00F02A52">
        <w:rPr>
          <w:lang w:val="en-US"/>
        </w:rPr>
        <w:t xml:space="preserve"> aimed at formalizing an ecosystem-based approach to marine environmental management is the </w:t>
      </w:r>
      <w:r>
        <w:rPr>
          <w:lang w:val="en-US"/>
        </w:rPr>
        <w:t>European Union</w:t>
      </w:r>
      <w:r w:rsidRPr="00F02A52">
        <w:rPr>
          <w:lang w:val="en-US"/>
        </w:rPr>
        <w:t xml:space="preserve"> Marine Strategy Framework Directive. It is important from a transboundary perspective as it specifically requires regional and transboundary cooperation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d" : { "date-parts" : [ [ "2008" ] ] }, "page" : "19-40", "title" : "Directive 2008/56/EC of the European Parliament and of the Council of 17 June 2008 establishing a framework for community action in the field of marine environmental policy (Marine Strategy Framework Directive)", "type" : "article-journal", "volume" : "L 164/19" }, "suffix" : ", Article 5.2", "uris" : [ "http://www.mendeley.com/documents/?uuid=e599264a-53a9-432e-8877-7812a17b175c" ] } ], "mendeley" : { "formattedCitation" : "(EU, 2008, Article 5.2)", "plainTextFormattedCitation" : "(EU, 2008, Article 5.2)", "previouslyFormattedCitation" : "(EU, 2008, Article 5.2)"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08, Article 5.2)</w:t>
      </w:r>
      <w:r w:rsidRPr="00F02A52">
        <w:rPr>
          <w:lang w:val="en-US"/>
        </w:rPr>
        <w:fldChar w:fldCharType="end"/>
      </w:r>
      <w:r w:rsidRPr="00F02A52">
        <w:rPr>
          <w:lang w:val="en-US"/>
        </w:rPr>
        <w:t>. Article 10 also specifically refers to the Regional Sea Conventions: “</w:t>
      </w:r>
      <w:r w:rsidRPr="00F02A52">
        <w:rPr>
          <w:i/>
          <w:lang w:val="en-US"/>
        </w:rPr>
        <w:t>Member States shall take into account the continuing application of relevant existing environmental targets laid down at national, community or international level in respect of the same waters, ensuring that these targets are mutually compatible and that relevant transboundary impacts and transboundary features are also taken into account, to the extent possible</w:t>
      </w:r>
      <w:r w:rsidRPr="00F02A52">
        <w:rPr>
          <w:lang w:val="en-US"/>
        </w:rPr>
        <w:t xml:space="preserve">”. In addition to the </w:t>
      </w:r>
      <w:r>
        <w:rPr>
          <w:lang w:val="en-US"/>
        </w:rPr>
        <w:t>European Union</w:t>
      </w:r>
      <w:r w:rsidRPr="00F02A52">
        <w:rPr>
          <w:lang w:val="en-US"/>
        </w:rPr>
        <w:t xml:space="preserve"> Marine Strategy Framework Directive, the </w:t>
      </w:r>
      <w:r>
        <w:rPr>
          <w:lang w:val="en-US"/>
        </w:rPr>
        <w:t>European Union</w:t>
      </w:r>
      <w:r w:rsidRPr="00F02A52">
        <w:rPr>
          <w:lang w:val="en-US"/>
        </w:rPr>
        <w:t>’s Maritime Policy Action Plan recognizes that efforts to coordinate current sectoral policies require integrated and cross-cutting actions that operate across national boundaries. The action plan recognizes the fact that an integrated maritime policy requires a governance framework that applies the integrated approach at every level, as well as horizontally and with the use of cross-cutting policy tools.</w:t>
      </w:r>
    </w:p>
    <w:p w14:paraId="14DDADC5" w14:textId="001E30D0" w:rsidR="00E97DE0" w:rsidRPr="00F02A52" w:rsidRDefault="00E97DE0" w:rsidP="00E97DE0">
      <w:pPr>
        <w:rPr>
          <w:lang w:val="en-US"/>
        </w:rPr>
      </w:pPr>
      <w:r w:rsidRPr="00F02A52">
        <w:rPr>
          <w:lang w:val="en-US"/>
        </w:rPr>
        <w:t xml:space="preserve">There are a number of key conventions aimed at fostering transboundary marine protection in Europe and Central Asia </w:t>
      </w:r>
      <w:r w:rsidRPr="00067DDC">
        <w:rPr>
          <w:lang w:val="en-US"/>
        </w:rPr>
        <w:t xml:space="preserve">(see </w:t>
      </w:r>
      <w:r w:rsidR="00C020DB">
        <w:rPr>
          <w:lang w:val="en-US"/>
        </w:rPr>
        <w:t>supporting material</w:t>
      </w:r>
      <w:r w:rsidRPr="00067DDC">
        <w:rPr>
          <w:lang w:val="en-US"/>
        </w:rPr>
        <w:t xml:space="preserve"> </w:t>
      </w:r>
      <w:hyperlink r:id="rId3362" w:history="1">
        <w:r w:rsidRPr="00117758">
          <w:rPr>
            <w:rStyle w:val="Hyperlink"/>
            <w:lang w:val="en-US"/>
          </w:rPr>
          <w:t>Appendix 6.2</w:t>
        </w:r>
      </w:hyperlink>
      <w:r w:rsidRPr="00067DDC">
        <w:rPr>
          <w:lang w:val="en-US"/>
        </w:rPr>
        <w:t xml:space="preserve"> Table 6.2.2). The</w:t>
      </w:r>
      <w:r w:rsidRPr="00F02A52">
        <w:rPr>
          <w:lang w:val="en-US"/>
        </w:rPr>
        <w:t xml:space="preserve"> </w:t>
      </w:r>
      <w:r w:rsidR="000E3DD5">
        <w:rPr>
          <w:lang w:val="en-US"/>
        </w:rPr>
        <w:t>R</w:t>
      </w:r>
      <w:r w:rsidRPr="00F02A52">
        <w:rPr>
          <w:lang w:val="en-US"/>
        </w:rPr>
        <w:t xml:space="preserve">egional </w:t>
      </w:r>
      <w:r w:rsidR="000E3DD5">
        <w:rPr>
          <w:lang w:val="en-US"/>
        </w:rPr>
        <w:t>S</w:t>
      </w:r>
      <w:r w:rsidRPr="00F02A52">
        <w:rPr>
          <w:lang w:val="en-US"/>
        </w:rPr>
        <w:t xml:space="preserve">ea </w:t>
      </w:r>
      <w:r w:rsidR="000E3DD5">
        <w:rPr>
          <w:lang w:val="en-US"/>
        </w:rPr>
        <w:t>C</w:t>
      </w:r>
      <w:r w:rsidRPr="00F02A52">
        <w:rPr>
          <w:lang w:val="en-US"/>
        </w:rPr>
        <w:t xml:space="preserve">onventions have demonstrated that it is possible to develop an integrated ecosystem assessment on a regional scale. The Baltic Marine Environment Protection Commission </w:t>
      </w:r>
      <w:r w:rsidRPr="00F02A52">
        <w:rPr>
          <w:lang w:val="en-US"/>
        </w:rPr>
        <w:fldChar w:fldCharType="begin" w:fldLock="1"/>
      </w:r>
      <w:r>
        <w:rPr>
          <w:lang w:val="en-US"/>
        </w:rPr>
        <w:instrText>ADDIN CSL_CITATION { "citationItems" : [ { "id" : "ITEM-1", "itemData" : { "author" : [ { "dropping-particle" : "", "family" : "HELCOM", "given" : "", "non-dropping-particle" : "", "parse-names" : false, "suffix" : "" } ], "container-title" : "Balt. Sea Environ. Proc.", "editor" : [ { "dropping-particle" : "", "family" : "Andersen", "given" : "Jesper H.", "non-dropping-particle" : "", "parse-names" : false, "suffix" : "" }, { "dropping-particle" : "", "family" : "Korpinen", "given" : "Samuli", "non-dropping-particle" : "", "parse-names" : false, "suffix" : "" }, { "dropping-particle" : "", "family" : "Laamanen", "given" : "Maria", "non-dropping-particle" : "", "parse-names" : false, "suffix" : "" }, { "dropping-particle" : "", "family" : "Wolpers", "given" : "Ulrike", "non-dropping-particle" : "", "parse-names" : false, "suffix" : "" } ], "id" : "ITEM-1", "issue" : "122", "issued" : { "date-parts" : [ [ "2010" ] ] }, "publisher" : "Helsinki Commission", "publisher-place" : "Helsinki, Finland", "title" : "Ecosystem Health of the Baltic Sea 2003\u20132007: HELCOM Initial Holistic Assessment.", "type" : "paper-conference" }, "uris" : [ "http://www.mendeley.com/documents/?uuid=27638a27-7b89-4626-9b9d-8785697b7660" ] } ], "mendeley" : { "formattedCitation" : "(HELCOM, 2010)", "plainTextFormattedCitation" : "(HELCOM, 2010)", "previouslyFormattedCitation" : "(HELCOM, 2010)" }, "properties" : {  }, "schema" : "https://github.com/citation-style-language/schema/raw/master/csl-citation.json" }</w:instrText>
      </w:r>
      <w:r w:rsidRPr="00F02A52">
        <w:rPr>
          <w:lang w:val="en-US"/>
        </w:rPr>
        <w:fldChar w:fldCharType="separate"/>
      </w:r>
      <w:r w:rsidRPr="00F02A52">
        <w:rPr>
          <w:lang w:val="en-US"/>
        </w:rPr>
        <w:t>(HELCOM, 2010)</w:t>
      </w:r>
      <w:r w:rsidRPr="00F02A52">
        <w:rPr>
          <w:lang w:val="en-US"/>
        </w:rPr>
        <w:fldChar w:fldCharType="end"/>
      </w:r>
      <w:r w:rsidRPr="00F02A52">
        <w:rPr>
          <w:lang w:val="en-US"/>
        </w:rPr>
        <w:t xml:space="preserve">, for example achieved this under the Helsinki Convention by harmonizing and combining maps of ecosystem features with maps of pressures resulting from human activities in a combined spatial analysis that crosses national </w:t>
      </w:r>
      <w:r w:rsidRPr="00F02A52">
        <w:rPr>
          <w:lang w:val="en-US"/>
        </w:rPr>
        <w:lastRenderedPageBreak/>
        <w:t>jurisdictions. This allowed for a spatial description of the relative impacts of human activities across the Baltic Sea (</w:t>
      </w:r>
      <w:r w:rsidR="00E14291">
        <w:rPr>
          <w:b/>
          <w:lang w:val="en-US"/>
        </w:rPr>
        <w:t>Figure 6.3</w:t>
      </w:r>
      <w:r w:rsidRPr="00F02A52">
        <w:rPr>
          <w:lang w:val="en-US"/>
        </w:rPr>
        <w:t xml:space="preserve">). </w:t>
      </w:r>
    </w:p>
    <w:p w14:paraId="0BFB23D6" w14:textId="44DC59F9" w:rsidR="00E66E6A" w:rsidRPr="00E66E6A" w:rsidRDefault="00E66E6A" w:rsidP="00E66E6A">
      <w:pPr>
        <w:rPr>
          <w:lang w:val="en-US"/>
        </w:rPr>
      </w:pPr>
      <w:r>
        <w:rPr>
          <w:lang w:eastAsia="en-GB"/>
        </w:rPr>
        <w:drawing>
          <wp:inline distT="0" distB="0" distL="0" distR="0" wp14:anchorId="54749027" wp14:editId="758519C4">
            <wp:extent cx="5759450" cy="379095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63"/>
                    <a:stretch>
                      <a:fillRect/>
                    </a:stretch>
                  </pic:blipFill>
                  <pic:spPr>
                    <a:xfrm>
                      <a:off x="0" y="0"/>
                      <a:ext cx="5759450" cy="3790950"/>
                    </a:xfrm>
                    <a:prstGeom prst="rect">
                      <a:avLst/>
                    </a:prstGeom>
                  </pic:spPr>
                </pic:pic>
              </a:graphicData>
            </a:graphic>
          </wp:inline>
        </w:drawing>
      </w:r>
    </w:p>
    <w:p w14:paraId="5E6A50AF" w14:textId="052738F0" w:rsidR="00E97DE0" w:rsidRPr="00F02A52" w:rsidRDefault="00E97DE0" w:rsidP="00E97DE0">
      <w:pPr>
        <w:rPr>
          <w:lang w:val="en-US"/>
        </w:rPr>
      </w:pPr>
      <w:r w:rsidRPr="00F02A52">
        <w:rPr>
          <w:lang w:val="en-US"/>
        </w:rPr>
        <w:t xml:space="preserve">The Regional Sea Conventions have been seen to be successful in </w:t>
      </w:r>
      <w:r w:rsidRPr="00F02A52">
        <w:rPr>
          <w:rFonts w:eastAsia="Times New Roman" w:cs="Times New Roman"/>
          <w:color w:val="000000"/>
          <w:lang w:val="en-US" w:eastAsia="en-IE"/>
        </w:rPr>
        <w:t xml:space="preserve">the joint management and conservation of large marine areas, </w:t>
      </w:r>
      <w:r w:rsidRPr="00F02A52">
        <w:rPr>
          <w:lang w:val="en-US"/>
        </w:rPr>
        <w:t>but an early report by the United Nations Environmental Programme on their success did warn that “</w:t>
      </w:r>
      <w:r w:rsidRPr="00F02A52">
        <w:rPr>
          <w:i/>
          <w:lang w:val="en-US"/>
        </w:rPr>
        <w:t>In many regions the level of expertise and facilities available for the actual implementation and conduct of the agreed action plans is limited</w:t>
      </w:r>
      <w:r w:rsidRPr="00F02A52">
        <w:rPr>
          <w:lang w:val="en-US"/>
        </w:rPr>
        <w:t xml:space="preserve">” </w:t>
      </w:r>
      <w:r w:rsidRPr="00F02A52">
        <w:rPr>
          <w:lang w:val="en-US"/>
        </w:rPr>
        <w:fldChar w:fldCharType="begin" w:fldLock="1"/>
      </w:r>
      <w:r>
        <w:rPr>
          <w:lang w:val="en-US"/>
        </w:rPr>
        <w:instrText>ADDIN CSL_CITATION { "citationItems" : [ { "id" : "ITEM-1", "itemData" : { "abstract" : "Nations General Assembly decided t o e s t a b l i s h the United Nations Environment Programme (UNEP) t o \"serve as a f o c a l p o i n t f o r environmental a c t i o n and co-ordination w i t h i n the United Nations system\" (General Assembly r e s o l u t i o n (XXVII) o f 15 December 1972). The organizations o f the United Nations system were i n v i t e d \" t o adopt the measures t h a t may be required t o undertake concerted and co-ordinated programmes w i t h regard t o i n t e r n a t i o n a l environmental problems\", and the \"intergovernmental and non-governmental organizations t h a t have an i n t e r e s t i n the f i e l d o f the environmentn were a l s o i n v i t e d \" t o l e n d t h e i r f u l l support and c o l l a b o r a t i o n t o the United Nations w i t h a view t o achieving the l a r g e s t possible degree o f co-operation and co-ordination\". Subsequently, t h e Governing Council o f UNEP chose \"Oceansn as one o f the p r i o r i t y areas i n which i t would focus e f f o r t s t o f u l f i l i t s c a t a l y t i c and co-ordinating r o l e . The Regional Seas Programme was i n i t i a t e d by UNEP i n 1974. Since then the Governing Council o f UNEP has repeatedly endorsed a r e g i o n a l approach t o the c o n t r o l of marine p o l l u t i o n and the management o f marine and coastal resources and has requested the development o f r e g i o n a l a c t i o n plans. I / The Regional Seas Programme a t present includes t e n region-and has over", "author" : [ { "dropping-particle" : "", "family" : "UNEP", "given" : "", "non-dropping-particle" : "", "parse-names" : false, "suffix" : "" } ], "id" : "ITEM-1", "issue" : "UNEP(05)/S3/no.1", "issued" : { "date-parts" : [ [ "1982" ] ] }, "number-of-pages" : "69", "title" : "Achievements and planned development of UNEP's Regional Seas Programme and comparable programmes sponsored by other bodies", "type" : "report" }, "uris" : [ "http://www.mendeley.com/documents/?uuid=dd9393a2-ef51-39da-b647-fd83c9a78344" ] } ], "mendeley" : { "formattedCitation" : "(UNEP, 1982)", "plainTextFormattedCitation" : "(UNEP, 1982)", "previouslyFormattedCitation" : "(UNEP, 1982)" }, "properties" : {  }, "schema" : "https://github.com/citation-style-language/schema/raw/master/csl-citation.json" }</w:instrText>
      </w:r>
      <w:r w:rsidRPr="00F02A52">
        <w:rPr>
          <w:lang w:val="en-US"/>
        </w:rPr>
        <w:fldChar w:fldCharType="separate"/>
      </w:r>
      <w:r w:rsidRPr="00F02A52">
        <w:rPr>
          <w:lang w:val="en-US"/>
        </w:rPr>
        <w:t>(UNEP, 1982)</w:t>
      </w:r>
      <w:r w:rsidRPr="00F02A52">
        <w:rPr>
          <w:lang w:val="en-US"/>
        </w:rPr>
        <w:fldChar w:fldCharType="end"/>
      </w:r>
      <w:r w:rsidRPr="00F02A52">
        <w:rPr>
          <w:lang w:val="en-US"/>
        </w:rPr>
        <w:t xml:space="preserve">. More recently Mackelworth </w:t>
      </w:r>
      <w:r w:rsidRPr="00F02A52">
        <w:rPr>
          <w:lang w:val="en-US"/>
        </w:rPr>
        <w:fldChar w:fldCharType="begin" w:fldLock="1"/>
      </w:r>
      <w:r>
        <w:rPr>
          <w:lang w:val="en-US"/>
        </w:rPr>
        <w:instrText>ADDIN CSL_CITATION { "citationItems" : [ { "id" : "ITEM-1", "itemData" : { "ISBN" : "9781138851139", "abstract" : "The marine environment does not naturally respect arbitrary international boundaries. The establishment and management of transboundary marine protected areas therefore presents major governance challenges. This book analyses a series of marine transboundary conservation initiatives embedded in varying contextual situations to examine the underlying reasons for their success or failure. Utilising an adapted 'pathways of influence' framework, it provides insights into the development of marine transboundary conservation initiatives looking at the effectiveness of international rules, international norms and discourse, market forces and direct access to policy making. Examples come from a wide range of jurisdictions, including territorial seas, continental shelves, exclusive economic zones and areas beyond national jurisdiction. Case studies include initiatives in the Coral Triangle, West Africa, Central America, the Wadden Sea, the Red Sea and the Mediterranean Sea. In addition the authors assess the potential for developing wider international cooperation as a result of relationships forged though involvement within these marine transboundary conservation initiatives.", "author" : [ { "dropping-particle" : "", "family" : "MacKelworth", "given" : "Peter", "non-dropping-particle" : "", "parse-names" : false, "suffix" : "" } ], "id" : "ITEM-1", "issued" : { "date-parts" : [ [ "2016" ] ] }, "number-of-pages" : "326", "publisher" : "Routledge", "publisher-place" : "London", "title" : "Marine Transboundary Conservation and Protected Areas", "type" : "book" }, "suppress-author" : 1, "uris" : [ "http://www.mendeley.com/documents/?uuid=4dbea45d-b3c1-4593-8faf-5c15c0aa2600" ] } ], "mendeley" : { "formattedCitation" : "(2016)", "plainTextFormattedCitation" : "(2016)", "previouslyFormattedCitation" : "(2016)" }, "properties" : {  }, "schema" : "https://github.com/citation-style-language/schema/raw/master/csl-citation.json" }</w:instrText>
      </w:r>
      <w:r w:rsidRPr="00F02A52">
        <w:rPr>
          <w:lang w:val="en-US"/>
        </w:rPr>
        <w:fldChar w:fldCharType="separate"/>
      </w:r>
      <w:r w:rsidRPr="00F02A52">
        <w:rPr>
          <w:lang w:val="en-US"/>
        </w:rPr>
        <w:t>(2016)</w:t>
      </w:r>
      <w:r w:rsidRPr="00F02A52">
        <w:rPr>
          <w:lang w:val="en-US"/>
        </w:rPr>
        <w:fldChar w:fldCharType="end"/>
      </w:r>
      <w:r w:rsidRPr="00F02A52">
        <w:rPr>
          <w:lang w:val="en-US"/>
        </w:rPr>
        <w:t xml:space="preserve"> notes that while </w:t>
      </w:r>
      <w:r w:rsidRPr="00F02A52">
        <w:rPr>
          <w:rFonts w:cs="AGaramondPro-Regular"/>
          <w:lang w:val="en-US"/>
        </w:rPr>
        <w:t>modern conservation principles are explicitly incorporated or implicitly applied under the relevant regional instruments, they still require further operationalization and consistent application by all organizations and countries involved.</w:t>
      </w:r>
      <w:r w:rsidRPr="00F02A52">
        <w:rPr>
          <w:lang w:val="en-US"/>
        </w:rPr>
        <w:t xml:space="preserve"> Rochette and Chabason </w:t>
      </w:r>
      <w:r w:rsidRPr="00F02A52">
        <w:rPr>
          <w:lang w:val="en-US"/>
        </w:rPr>
        <w:fldChar w:fldCharType="begin" w:fldLock="1"/>
      </w:r>
      <w:r>
        <w:rPr>
          <w:lang w:val="en-US"/>
        </w:rPr>
        <w:instrText>ADDIN CSL_CITATION { "citationItems" : [ { "id" : "ITEM-1", "itemData" : { "author" : [ { "dropping-particle" : "", "family" : "Rochette", "given" : "Julien", "non-dropping-particle" : "", "parse-names" : false, "suffix" : "" }, { "dropping-particle" : "", "family" : "Chabason", "given" : "Lucien", "non-dropping-particle" : "", "parse-names" : false, "suffix" : "" } ], "container-title" : "Oceans. The New Frontier", "editor" : [ { "dropping-particle" : "", "family" : "Jacquet", "given" : "Pierre", "non-dropping-particle" : "", "parse-names" : false, "suffix" : "" }, { "dropping-particle" : "", "family" : "Pachauri", "given" : "Rajendra K.", "non-dropping-particle" : "", "parse-names" : false, "suffix" : "" }, { "dropping-particle" : "", "family" : "Tubiana", "given" : "Laurence", "non-dropping-particle" : "", "parse-names" : false, "suffix" : "" } ], "id" : "ITEM-1", "issued" : { "date-parts" : [ [ "2011" ] ] }, "note" : "NULL", "page" : "111-121", "publisher" : "TERI Press", "publisher-place" : "Dehli", "title" : "A regional approach to marine environmental protection: the \"regional seas\" experience", "type" : "chapter" }, "suppress-author" : 1, "uris" : [ "http://www.mendeley.com/documents/?uuid=434da6db-860f-4e9a-bd25-f3e167e323e6" ] } ], "mendeley" : { "formattedCitation" : "(2011)", "plainTextFormattedCitation" : "(2011)", "previouslyFormattedCitation" : "(2011)" }, "properties" : {  }, "schema" : "https://github.com/citation-style-language/schema/raw/master/csl-citation.json" }</w:instrText>
      </w:r>
      <w:r w:rsidRPr="00F02A52">
        <w:rPr>
          <w:lang w:val="en-US"/>
        </w:rPr>
        <w:fldChar w:fldCharType="separate"/>
      </w:r>
      <w:r w:rsidRPr="00F02A52">
        <w:rPr>
          <w:lang w:val="en-US"/>
        </w:rPr>
        <w:t>(2011)</w:t>
      </w:r>
      <w:r w:rsidRPr="00F02A52">
        <w:rPr>
          <w:lang w:val="en-US"/>
        </w:rPr>
        <w:fldChar w:fldCharType="end"/>
      </w:r>
      <w:r w:rsidRPr="00F02A52">
        <w:rPr>
          <w:lang w:val="en-US"/>
        </w:rPr>
        <w:t xml:space="preserve"> also highlighted the differences in regional arrangements and fragmented international governance in limiting the success of the conventions. An assessment of management effectiveness by Van Lavieren and Klaus </w:t>
      </w:r>
      <w:r w:rsidRPr="00F02A52">
        <w:rPr>
          <w:lang w:val="en-US"/>
        </w:rPr>
        <w:fldChar w:fldCharType="begin" w:fldLock="1"/>
      </w:r>
      <w:r>
        <w:rPr>
          <w:lang w:val="en-US"/>
        </w:rPr>
        <w:instrText>ADDIN CSL_CITATION { "citationItems" : [ { "id" : "ITEM-1", "itemData" : { "DOI" : "10.1016/J.MARPOLBUL.2012.09.004", "abstract" : "Convention on Biodiversity (CBD) targets aim to encourage the establishment of an effective global network of MPAs covering 10% of coastal and marine ecoregions by 2020. This paper presents findings from the first ever regional assessment of MPA management effectiveness in the ROPME (Regional Organisation for the Protection of the Marine Environment) Sea Area (RSA). The RSA, extends from the Gulf to the Arabian Sea coast of Oman, and is bordered by 8 member states, including some of the world\u2019s richest and fastest growing global economies. There are 173 MPAs covering 7.8% of the RSA (36,182.03 km2). Progress towards CBD MPA targets is lower as: (i) stated area coverages often include a terrestrial component; (ii) only 37% are legally \u2018Designated\u2019 (5.4% RSA), while 73% remain \u2018Proposed\u2019 (2.4% RSA) and; (iii) assessment of management effectiveness revealed variable levels of performance (11% to 58%, with an average of 34%). Underlying causes for low performance are discussed and recommendations are offered to help RSA member states meet CBD MPA targets by 2020.", "author" : [ { "dropping-particle" : "", "family" : "Lavieren", "given" : "Hanneke", "non-dropping-particle" : "Van", "parse-names" : false, "suffix" : "" }, { "dropping-particle" : "", "family" : "Klaus", "given" : "Rebecca", "non-dropping-particle" : "", "parse-names" : false, "suffix" : "" } ], "container-title" : "Marine Pollution Bulletin", "id" : "ITEM-1", "issue" : "2", "issued" : { "date-parts" : [ [ "2013", "7", "30" ] ] }, "page" : "389-405", "publisher" : "Pergamon", "title" : "An effective regional Marine Protected Area network for the ROPME Sea Area: Unrealistic vision or realistic possibility?", "type" : "article-journal", "volume" : "72" }, "suppress-author" : 1, "uris" : [ "http://www.mendeley.com/documents/?uuid=79c69810-6571-3773-97ee-be2a8a994706" ] } ], "mendeley" : { "formattedCitation" : "(2013)", "plainTextFormattedCitation" : "(2013)", "previouslyFormattedCitation" : "(2013)" }, "properties" : {  }, "schema" : "https://github.com/citation-style-language/schema/raw/master/csl-citation.json" }</w:instrText>
      </w:r>
      <w:r w:rsidRPr="00F02A52">
        <w:rPr>
          <w:lang w:val="en-US"/>
        </w:rPr>
        <w:fldChar w:fldCharType="separate"/>
      </w:r>
      <w:r w:rsidRPr="00F02A52">
        <w:rPr>
          <w:lang w:val="en-US"/>
        </w:rPr>
        <w:t>(2013)</w:t>
      </w:r>
      <w:r w:rsidRPr="00F02A52">
        <w:rPr>
          <w:lang w:val="en-US"/>
        </w:rPr>
        <w:fldChar w:fldCharType="end"/>
      </w:r>
      <w:r w:rsidRPr="00F02A52">
        <w:rPr>
          <w:lang w:val="en-US"/>
        </w:rPr>
        <w:t xml:space="preserve"> revealed variable levels of performance across the members and the authors recommended the adoption of the Regional Protocol on Biological Diversity and Specially Protected Areas. </w:t>
      </w:r>
    </w:p>
    <w:p w14:paraId="2FA624EA" w14:textId="77777777" w:rsidR="00E97DE0" w:rsidRPr="00F02A52" w:rsidRDefault="00E97DE0" w:rsidP="00E97DE0">
      <w:pPr>
        <w:rPr>
          <w:lang w:val="en-US"/>
        </w:rPr>
      </w:pPr>
    </w:p>
    <w:p w14:paraId="13E2E899" w14:textId="77777777" w:rsidR="00E97DE0" w:rsidRPr="00F02A52" w:rsidRDefault="00E97DE0" w:rsidP="00E97DE0">
      <w:pPr>
        <w:pStyle w:val="Heading5"/>
        <w:ind w:left="1009" w:hanging="1009"/>
      </w:pPr>
      <w:bookmarkStart w:id="1793" w:name="_Toc519504802"/>
      <w:r w:rsidRPr="00F02A52">
        <w:t>Soft law instruments and capacity building</w:t>
      </w:r>
      <w:bookmarkEnd w:id="1793"/>
    </w:p>
    <w:p w14:paraId="0301E2EB" w14:textId="77777777" w:rsidR="00E97DE0" w:rsidRPr="00F02A52" w:rsidRDefault="00E97DE0" w:rsidP="00E97DE0">
      <w:pPr>
        <w:rPr>
          <w:lang w:val="en-US"/>
        </w:rPr>
      </w:pPr>
      <w:r w:rsidRPr="00F02A52">
        <w:rPr>
          <w:rFonts w:ascii="Calibri" w:eastAsia="Times New Roman" w:hAnsi="Calibri" w:cs="Times New Roman"/>
          <w:color w:val="000000"/>
          <w:lang w:val="en-US" w:eastAsia="en-IE"/>
        </w:rPr>
        <w:t>Softer forms of international cooperation for the joint management and conservation of the seas include the Trilateral Wadden Sea Cooperation. Since 1978, the Netherlands, Germany and Denmark have cooperated to protect the Wadden Sea as an ecosystem. The guiding principle of the Trilateral Wadden Sea Cooperation is to “</w:t>
      </w:r>
      <w:r w:rsidRPr="00F02A52">
        <w:rPr>
          <w:rFonts w:ascii="Calibri" w:eastAsia="Times New Roman" w:hAnsi="Calibri" w:cs="Times New Roman"/>
          <w:i/>
          <w:color w:val="000000"/>
          <w:lang w:val="en-US" w:eastAsia="en-IE"/>
        </w:rPr>
        <w:t>achieve, as far as possible, a natural and sustainable ecosystem in which natural processes proceed in an undisturbed way</w:t>
      </w:r>
      <w:r w:rsidRPr="00F02A52">
        <w:rPr>
          <w:rFonts w:ascii="Calibri" w:eastAsia="Times New Roman" w:hAnsi="Calibri" w:cs="Times New Roman"/>
          <w:color w:val="000000"/>
          <w:lang w:val="en-US" w:eastAsia="en-IE"/>
        </w:rPr>
        <w:t xml:space="preserve">”. The Cooperation is based on the “Joint Declaration on the Protection of the Wadden Sea”, which was first signed in 1982 and then updated in 2010. The Joint Declaration is a declaration of intent, including objectives and areas of cooperation, as well as institutional and financial arrangements. For over 30 years, the Cooperation has united partners from politics, nature conservation, science and administration, along with local stakeholders, who </w:t>
      </w:r>
      <w:r w:rsidRPr="00F02A52">
        <w:rPr>
          <w:rFonts w:ascii="Calibri" w:eastAsia="Times New Roman" w:hAnsi="Calibri" w:cs="Times New Roman"/>
          <w:color w:val="000000"/>
          <w:lang w:val="en-US" w:eastAsia="en-IE"/>
        </w:rPr>
        <w:lastRenderedPageBreak/>
        <w:t xml:space="preserve">together represent an enormous store of knowledge and experience. It is a unique example of effective transboundary ecosystem-based collaboration to jointly conserve a World Heritage site </w:t>
      </w:r>
      <w:r w:rsidRPr="00F02A52">
        <w:rPr>
          <w:rFonts w:ascii="Calibri" w:eastAsia="Times New Roman" w:hAnsi="Calibri" w:cs="Times New Roman"/>
          <w:color w:val="000000"/>
          <w:lang w:val="en-US" w:eastAsia="en-IE"/>
        </w:rPr>
        <w:fldChar w:fldCharType="begin" w:fldLock="1"/>
      </w:r>
      <w:r>
        <w:rPr>
          <w:rFonts w:ascii="Calibri" w:eastAsia="Times New Roman" w:hAnsi="Calibri" w:cs="Times New Roman"/>
          <w:color w:val="000000"/>
          <w:lang w:val="en-US" w:eastAsia="en-IE"/>
        </w:rPr>
        <w:instrText>ADDIN CSL_CITATION { "citationItems" : [ { "id" : "ITEM-1", "itemData" : { "URL" : "http://www.waddensea-secretariat.org/", "accessed" : { "date-parts" : [ [ "2017", "3", "10" ] ] }, "author" : [ { "dropping-particle" : "", "family" : "Common Wadden Sea Secretariat", "given" : "", "non-dropping-particle" : "", "parse-names" : false, "suffix" : "" } ], "id" : "ITEM-1", "issued" : { "date-parts" : [ [ "2017" ] ] }, "note" : "NULL", "title" : "The Trilateral Cooperation on the Protection of the Wadden Sea", "type" : "webpage" }, "uris" : [ "http://www.mendeley.com/documents/?uuid=e2fbc62c-ae8c-4d88-bc17-143d83194ad9" ] } ], "mendeley" : { "formattedCitation" : "(Common Wadden Sea Secretariat, 2017)", "plainTextFormattedCitation" : "(Common Wadden Sea Secretariat, 2017)", "previouslyFormattedCitation" : "(Common Wadden Sea Secretariat, 2017)" }, "properties" : {  }, "schema" : "https://github.com/citation-style-language/schema/raw/master/csl-citation.json" }</w:instrText>
      </w:r>
      <w:r w:rsidRPr="00F02A52">
        <w:rPr>
          <w:rFonts w:ascii="Calibri" w:eastAsia="Times New Roman" w:hAnsi="Calibri" w:cs="Times New Roman"/>
          <w:color w:val="000000"/>
          <w:lang w:val="en-US" w:eastAsia="en-IE"/>
        </w:rPr>
        <w:fldChar w:fldCharType="separate"/>
      </w:r>
      <w:r w:rsidRPr="00F02A52">
        <w:rPr>
          <w:rFonts w:ascii="Calibri" w:eastAsia="Times New Roman" w:hAnsi="Calibri" w:cs="Times New Roman"/>
          <w:color w:val="000000"/>
          <w:lang w:val="en-US" w:eastAsia="en-IE"/>
        </w:rPr>
        <w:t>(Common Wadden Sea Secretariat, 2017)</w:t>
      </w:r>
      <w:r w:rsidRPr="00F02A52">
        <w:rPr>
          <w:rFonts w:ascii="Calibri" w:eastAsia="Times New Roman" w:hAnsi="Calibri" w:cs="Times New Roman"/>
          <w:color w:val="000000"/>
          <w:lang w:val="en-US" w:eastAsia="en-IE"/>
        </w:rPr>
        <w:fldChar w:fldCharType="end"/>
      </w:r>
      <w:r w:rsidRPr="00F02A52">
        <w:rPr>
          <w:rFonts w:ascii="Calibri" w:eastAsia="Times New Roman" w:hAnsi="Calibri" w:cs="Times New Roman"/>
          <w:color w:val="000000"/>
          <w:lang w:val="en-US" w:eastAsia="en-IE"/>
        </w:rPr>
        <w:t>.</w:t>
      </w:r>
    </w:p>
    <w:p w14:paraId="7A6B00B9" w14:textId="77777777" w:rsidR="00E97DE0" w:rsidRPr="00F02A52" w:rsidRDefault="00E97DE0" w:rsidP="00E97DE0">
      <w:pPr>
        <w:rPr>
          <w:lang w:val="en-US"/>
        </w:rPr>
      </w:pPr>
      <w:r w:rsidRPr="00F02A52">
        <w:rPr>
          <w:shd w:val="clear" w:color="auto" w:fill="FFFFFF"/>
          <w:lang w:val="en-US"/>
        </w:rPr>
        <w:t>T</w:t>
      </w:r>
      <w:r w:rsidRPr="00F02A52">
        <w:rPr>
          <w:lang w:val="en-US"/>
        </w:rPr>
        <w:t xml:space="preserve">hrough its European Neighbourhood Policy, the </w:t>
      </w:r>
      <w:r>
        <w:rPr>
          <w:lang w:val="en-US"/>
        </w:rPr>
        <w:t>European Union</w:t>
      </w:r>
      <w:r w:rsidRPr="00F02A52">
        <w:rPr>
          <w:lang w:val="en-US"/>
        </w:rPr>
        <w:t xml:space="preserve"> works with its southern and eastern neighbours to achieve the closest possible political association and the greatest possible degree of economic integration. The European Neighbourhood Policy is a key part of the </w:t>
      </w:r>
      <w:r>
        <w:rPr>
          <w:lang w:val="en-US"/>
        </w:rPr>
        <w:t>European Union</w:t>
      </w:r>
      <w:r w:rsidRPr="00F02A52">
        <w:rPr>
          <w:lang w:val="en-US"/>
        </w:rPr>
        <w:t xml:space="preserve">'s foreign policy. Partner countries have agreed on a European Neighbourhood Policy action plan or an Association Agenda with the </w:t>
      </w:r>
      <w:r>
        <w:rPr>
          <w:lang w:val="en-US"/>
        </w:rPr>
        <w:t>European Union</w:t>
      </w:r>
      <w:r w:rsidRPr="00F02A52">
        <w:rPr>
          <w:lang w:val="en-US"/>
        </w:rPr>
        <w:t xml:space="preserve"> demonstrating their commitment to, amongst other issues, environmental protection and sustainable development.</w:t>
      </w:r>
      <w:r w:rsidRPr="00F02A52">
        <w:rPr>
          <w:rStyle w:val="apple-converted-space"/>
          <w:color w:val="333333"/>
          <w:lang w:val="en-US"/>
        </w:rPr>
        <w:t xml:space="preserve"> In particular, this intergovernmental policy seeks to </w:t>
      </w:r>
      <w:r w:rsidRPr="00F02A52">
        <w:rPr>
          <w:rFonts w:eastAsia="Times New Roman"/>
          <w:lang w:val="en-US" w:eastAsia="en-IE"/>
        </w:rPr>
        <w:t xml:space="preserve">strengthen marine environment protection across borders with the </w:t>
      </w:r>
      <w:r>
        <w:rPr>
          <w:rFonts w:eastAsia="Times New Roman"/>
          <w:lang w:val="en-US" w:eastAsia="en-IE"/>
        </w:rPr>
        <w:t>European Union</w:t>
      </w:r>
      <w:r w:rsidRPr="00F02A52">
        <w:rPr>
          <w:rFonts w:eastAsia="Times New Roman"/>
          <w:lang w:val="en-US" w:eastAsia="en-IE"/>
        </w:rPr>
        <w:t xml:space="preserve"> by “</w:t>
      </w:r>
      <w:r w:rsidRPr="00F02A52">
        <w:rPr>
          <w:rFonts w:eastAsia="Times New Roman"/>
          <w:i/>
          <w:lang w:val="en-US" w:eastAsia="en-IE"/>
        </w:rPr>
        <w:t xml:space="preserve">better </w:t>
      </w:r>
      <w:r w:rsidRPr="00F02A52">
        <w:rPr>
          <w:rFonts w:eastAsia="Times New Roman"/>
          <w:bCs/>
          <w:i/>
          <w:lang w:val="en-US" w:eastAsia="en-IE"/>
        </w:rPr>
        <w:t xml:space="preserve">preserving shared natural resources </w:t>
      </w:r>
      <w:r w:rsidRPr="00F02A52">
        <w:rPr>
          <w:rFonts w:eastAsia="Times New Roman"/>
          <w:i/>
          <w:lang w:val="en-US" w:eastAsia="en-IE"/>
        </w:rPr>
        <w:t>and improving conditions for fisheries</w:t>
      </w:r>
      <w:r w:rsidRPr="00F02A52">
        <w:rPr>
          <w:rFonts w:eastAsia="Times New Roman"/>
          <w:lang w:val="en-US" w:eastAsia="en-IE"/>
        </w:rPr>
        <w:t xml:space="preserve">” and by ensuring </w:t>
      </w:r>
      <w:r w:rsidRPr="00F02A52">
        <w:rPr>
          <w:shd w:val="clear" w:color="auto" w:fill="FFFFFF"/>
          <w:lang w:val="en-US"/>
        </w:rPr>
        <w:t>“</w:t>
      </w:r>
      <w:r w:rsidRPr="00F02A52">
        <w:rPr>
          <w:i/>
          <w:shd w:val="clear" w:color="auto" w:fill="FFFFFF"/>
          <w:lang w:val="en-US"/>
        </w:rPr>
        <w:t>the</w:t>
      </w:r>
      <w:r w:rsidRPr="00F02A52">
        <w:rPr>
          <w:rStyle w:val="apple-converted-space"/>
          <w:bCs/>
          <w:i/>
          <w:color w:val="333333"/>
          <w:shd w:val="clear" w:color="auto" w:fill="FFFFFF"/>
          <w:lang w:val="en-US"/>
        </w:rPr>
        <w:t xml:space="preserve"> </w:t>
      </w:r>
      <w:r w:rsidRPr="00F02A52">
        <w:rPr>
          <w:rStyle w:val="Strong"/>
          <w:b w:val="0"/>
          <w:i/>
          <w:color w:val="333333"/>
          <w:shd w:val="clear" w:color="auto" w:fill="FFFFFF"/>
          <w:lang w:val="en-US"/>
        </w:rPr>
        <w:t>protection of shared seas and river basins</w:t>
      </w:r>
      <w:r w:rsidRPr="00F02A52">
        <w:rPr>
          <w:rStyle w:val="Strong"/>
          <w:b w:val="0"/>
          <w:color w:val="333333"/>
          <w:shd w:val="clear" w:color="auto" w:fill="FFFFFF"/>
          <w:lang w:val="en-US"/>
        </w:rPr>
        <w:t>”</w:t>
      </w:r>
      <w:r w:rsidRPr="00F02A52">
        <w:rPr>
          <w:shd w:val="clear" w:color="auto" w:fill="FFFFFF"/>
          <w:lang w:val="en-US"/>
        </w:rPr>
        <w:t xml:space="preserve">. </w:t>
      </w:r>
      <w:r w:rsidRPr="00F02A52">
        <w:rPr>
          <w:lang w:val="en-US"/>
        </w:rPr>
        <w:t xml:space="preserve">The European Neighbourhood Policy is a jointly owned initiative and its implementation requires action on both sides, by the neighbouring state and by the </w:t>
      </w:r>
      <w:r>
        <w:rPr>
          <w:lang w:val="en-US"/>
        </w:rPr>
        <w:t>European Union</w:t>
      </w:r>
      <w:r w:rsidRPr="00F02A52">
        <w:rPr>
          <w:lang w:val="en-US"/>
        </w:rPr>
        <w:t xml:space="preserve">. There are currently 16 neighbouring states involved including, Jordan, Israel, Georgia, Armenia and Azerbaijan </w:t>
      </w:r>
      <w:r w:rsidRPr="00F02A52">
        <w:rPr>
          <w:lang w:val="en-US"/>
        </w:rPr>
        <w:fldChar w:fldCharType="begin" w:fldLock="1"/>
      </w:r>
      <w:r>
        <w:rPr>
          <w:lang w:val="en-US"/>
        </w:rPr>
        <w:instrText>ADDIN CSL_CITATION { "citationItems" : [ { "id" : "ITEM-1", "itemData" : { "DOI" : "10.1111/tesg.12207", "ISSN" : "0040747X", "author" : [ { "dropping-particle" : "", "family" : "Wesselink", "given" : "Edzard", "non-dropping-particle" : "", "parse-names" : false, "suffix" : "" }, { "dropping-particle" : "", "family" : "Boschma", "given" : "Ron", "non-dropping-particle" : "", "parse-names" : false, "suffix" : "" } ], "container-title" : "Tijdschrift voor economische en sociale geografie", "id" : "ITEM-1", "issue" : "1", "issued" : { "date-parts" : [ [ "2017", "2", "1" ] ] }, "page" : "4-20", "title" : "European Neighbourhood Policy: History, Structure, and Implemented Policy Measures", "type" : "article-journal", "volume" : "108" }, "uris" : [ "http://www.mendeley.com/documents/?uuid=acfcb218-21be-3283-8cbe-85dde5df4bed" ] } ], "mendeley" : { "formattedCitation" : "(Wesselink &amp; Boschma, 2017)", "plainTextFormattedCitation" : "(Wesselink &amp; Boschma, 2017)", "previouslyFormattedCitation" : "(Wesselink &amp; Boschma, 2017)" }, "properties" : {  }, "schema" : "https://github.com/citation-style-language/schema/raw/master/csl-citation.json" }</w:instrText>
      </w:r>
      <w:r w:rsidRPr="00F02A52">
        <w:rPr>
          <w:lang w:val="en-US"/>
        </w:rPr>
        <w:fldChar w:fldCharType="separate"/>
      </w:r>
      <w:r w:rsidRPr="00F02A52">
        <w:rPr>
          <w:lang w:val="en-US"/>
        </w:rPr>
        <w:t>(Wesselink &amp; Boschma, 2017)</w:t>
      </w:r>
      <w:r w:rsidRPr="00F02A52">
        <w:rPr>
          <w:lang w:val="en-US"/>
        </w:rPr>
        <w:fldChar w:fldCharType="end"/>
      </w:r>
      <w:r w:rsidRPr="00F02A52">
        <w:rPr>
          <w:lang w:val="en-US"/>
        </w:rPr>
        <w:t>.</w:t>
      </w:r>
    </w:p>
    <w:p w14:paraId="7607B19E" w14:textId="77777777" w:rsidR="00E97DE0" w:rsidRPr="00F02A52" w:rsidRDefault="00E97DE0" w:rsidP="00E97DE0">
      <w:pPr>
        <w:rPr>
          <w:lang w:val="en-US"/>
        </w:rPr>
      </w:pPr>
    </w:p>
    <w:p w14:paraId="2035E746" w14:textId="77777777" w:rsidR="00E97DE0" w:rsidRPr="00F02A52" w:rsidRDefault="00E97DE0" w:rsidP="00E97DE0">
      <w:pPr>
        <w:pStyle w:val="Heading5"/>
        <w:ind w:left="1009" w:hanging="1009"/>
      </w:pPr>
      <w:bookmarkStart w:id="1794" w:name="_Toc519504803"/>
      <w:r w:rsidRPr="00F02A52">
        <w:t>Private and business initiatives</w:t>
      </w:r>
      <w:bookmarkEnd w:id="1794"/>
    </w:p>
    <w:p w14:paraId="4EF6190F" w14:textId="46B1A196" w:rsidR="00E97DE0" w:rsidRPr="00F02A52" w:rsidRDefault="00E97DE0" w:rsidP="00E97DE0">
      <w:pPr>
        <w:rPr>
          <w:lang w:val="en-US"/>
        </w:rPr>
      </w:pPr>
      <w:r w:rsidRPr="00F02A52">
        <w:rPr>
          <w:lang w:val="en-US"/>
        </w:rPr>
        <w:t xml:space="preserve">The use of ecolabels and certificates of sustainability may be an effective means of promoting more sustainable practices in shared marine waters for wild-captured fisheries, but also for the aquaculture industry. Companies may also employ instruments other than eco-labels such as green procurement </w:t>
      </w:r>
      <w:r w:rsidRPr="00F02A52">
        <w:rPr>
          <w:lang w:val="en-US"/>
        </w:rPr>
        <w:fldChar w:fldCharType="begin" w:fldLock="1"/>
      </w:r>
      <w:r>
        <w:rPr>
          <w:lang w:val="en-US"/>
        </w:rPr>
        <w:instrText>ADDIN CSL_CITATION { "citationItems" : [ { "id" : "ITEM-1", "itemData" : { "DOI" : "10.1016/j.eiar.2016.03.003", "ISBN" : "0195-9255", "ISSN" : "01959255", "abstract" : "An abundance of approaches, strategies, and instruments - in short: tools - have been developed that intend to stimulate or facilitate the integration of a variety of environmental objectives into development planning, national or regional sectoral policies, international agreements, business strategies, etc. These tools include legally mandatory procedures, such as Environmental Impact Assessment and Strategic Environmental Assessment; more voluntary tools such as environmental indicators developed by scientists and planning tools; green budgeting, etc. A relatively underexplored question is what integration tool fits what particular purposes and contexts, in short: \"what works where?\". This paper intends to contribute to answering this question, by first providing conceptual clarity about what integration entails, by suggesting and illustrating a classification of integration tools, and finally by summarising some of the lessons learned about how and why integration tools are (not) used and with what outcomes, particularly in terms of promoting the integration of environmental objectives.", "author" : [ { "dropping-particle" : "", "family" : "Runhaar", "given" : "Hens", "non-dropping-particle" : "", "parse-names" : false, "suffix" : "" } ], "container-title" : "Environmental Impact Assessment Review", "id" : "ITEM-1", "issued" : { "date-parts" : [ [ "2016" ] ] }, "page" : "1-9", "publisher" : "Elsevier Inc.", "title" : "Tools for integrating environmental objectives into policy and practice: What works where?", "type" : "article-journal", "volume" : "59" }, "uris" : [ "http://www.mendeley.com/documents/?uuid=648f7034-faa5-4238-988f-f278791c21de" ] } ], "mendeley" : { "formattedCitation" : "(Runhaar, 2016)", "plainTextFormattedCitation" : "(Runhaar, 2016)", "previouslyFormattedCitation" : "(Runhaar, 2016)" }, "properties" : {  }, "schema" : "https://github.com/citation-style-language/schema/raw/master/csl-citation.json" }</w:instrText>
      </w:r>
      <w:r w:rsidRPr="00F02A52">
        <w:rPr>
          <w:lang w:val="en-US"/>
        </w:rPr>
        <w:fldChar w:fldCharType="separate"/>
      </w:r>
      <w:r w:rsidRPr="00F02A52">
        <w:rPr>
          <w:lang w:val="en-US"/>
        </w:rPr>
        <w:t>(Runhaar, 2016)</w:t>
      </w:r>
      <w:r w:rsidRPr="00F02A52">
        <w:rPr>
          <w:lang w:val="en-US"/>
        </w:rPr>
        <w:fldChar w:fldCharType="end"/>
      </w:r>
      <w:r w:rsidRPr="00F02A52">
        <w:rPr>
          <w:lang w:val="en-US"/>
        </w:rPr>
        <w:t xml:space="preserve">. According to estimates, there are over 400 existing ecolabels marking consumer products worldwide </w:t>
      </w:r>
      <w:r w:rsidRPr="00F02A52">
        <w:rPr>
          <w:lang w:val="en-US"/>
        </w:rPr>
        <w:fldChar w:fldCharType="begin" w:fldLock="1"/>
      </w:r>
      <w:r>
        <w:rPr>
          <w:lang w:val="en-US"/>
        </w:rPr>
        <w:instrText>ADDIN CSL_CITATION { "citationItems" : [ { "id" : "ITEM-1", "itemData" : { "author" : [ { "dropping-particle" : "", "family" : "Golden", "given" : "Jay S.", "non-dropping-particle" : "", "parse-names" : false, "suffix" : "" }, { "dropping-particle" : "", "family" : "Vermeer", "given" : "Dan", "non-dropping-particle" : "", "parse-names" : false, "suffix" : "" }, { "dropping-particle" : "", "family" : "Clemen", "given" : "Bob", "non-dropping-particle" : "", "parse-names" : false, "suffix" : "" }, { "dropping-particle" : "", "family" : "Michalko", "given" : "Alexandra", "non-dropping-particle" : "", "parse-names" : false, "suffix" : "" }, { "dropping-particle" : "", "family" : "Nguyen", "given" : "Davie", "non-dropping-particle" : "", "parse-names" : false, "suffix" : "" }, { "dropping-particle" : "", "family" : "Noyes", "given" : "Catherine", "non-dropping-particle" : "", "parse-names" : false, "suffix" : "" }, { "dropping-particle" : "", "family" : "Akelia", "given" : "Anita", "non-dropping-particle" : "", "parse-names" : false, "suffix" : "" }, { "dropping-particle" : "", "family" : "Bunting", "given" : "Julia", "non-dropping-particle" : "", "parse-names" : false, "suffix" : "" } ], "id" : "ITEM-1", "issued" : { "date-parts" : [ [ "2010" ] ] }, "number-of-pages" : "89", "publisher-place" : "Durham NC", "title" : "An Overview of Ecolabels and Sustainability Certifications in the Global Marketplace", "type" : "report" }, "uris" : [ "http://www.mendeley.com/documents/?uuid=d7260b4a-3430-3f6d-81f4-3da16705b258" ] } ], "mendeley" : { "formattedCitation" : "(Golden et al., 2010)", "plainTextFormattedCitation" : "(Golden et al., 2010)", "previouslyFormattedCitation" : "(Golden et al., 2010)" }, "properties" : {  }, "schema" : "https://github.com/citation-style-language/schema/raw/master/csl-citation.json" }</w:instrText>
      </w:r>
      <w:r w:rsidRPr="00F02A52">
        <w:rPr>
          <w:lang w:val="en-US"/>
        </w:rPr>
        <w:fldChar w:fldCharType="separate"/>
      </w:r>
      <w:r w:rsidRPr="00F02A52">
        <w:rPr>
          <w:lang w:val="en-US"/>
        </w:rPr>
        <w:t>(Golden, 2010)</w:t>
      </w:r>
      <w:r w:rsidRPr="00F02A52">
        <w:rPr>
          <w:lang w:val="en-US"/>
        </w:rPr>
        <w:fldChar w:fldCharType="end"/>
      </w:r>
      <w:r w:rsidRPr="00F02A52">
        <w:rPr>
          <w:lang w:val="en-US"/>
        </w:rPr>
        <w:t xml:space="preserve">. The marine-based ecolabels tend to certify sustainability of caught or farmed marine seafood. For example, Unilever and the World Wide Fund for Nature joined forces in 1997 to create the Marine Stewardship Council. The Council is a non-profit organization that has developed a global environmental standard for sustainable fishing. Some of the standards measured by the Marine Stewardship Council (MSC) include the maintenance of sustainable fish populations and the minimization of environmental impacts. At present, 286 certified fisheries can be found in 36 countries, accounting for 10% of all global catch (92 still in assessment) and there are 37,121 sites with chain-of-custody certification which assures consumers and seafood-buyers that MSC-labelled seafood comes from a certified sustainable fishery </w:t>
      </w:r>
      <w:r w:rsidRPr="00F02A52">
        <w:rPr>
          <w:lang w:val="en-US"/>
        </w:rPr>
        <w:fldChar w:fldCharType="begin" w:fldLock="1"/>
      </w:r>
      <w:r>
        <w:rPr>
          <w:lang w:val="en-US"/>
        </w:rPr>
        <w:instrText>ADDIN CSL_CITATION { "citationItems" : [ { "id" : "ITEM-1", "itemData" : { "author" : [ { "dropping-particle" : "", "family" : "Marine Stewardship Council", "given" : "", "non-dropping-particle" : "", "parse-names" : false, "suffix" : "" } ], "id" : "ITEM-1", "issued" : { "date-parts" : [ [ "2016" ] ] }, "note" : "NULL", "number-of-pages" : "46", "title" : "From sustainable fishers to seafood lovers Annual report 2015-2016", "type" : "report" }, "uris" : [ "http://www.mendeley.com/documents/?uuid=4e6e13e4-01f4-3889-a838-389bf41f79bd" ] } ], "mendeley" : { "formattedCitation" : "(Marine Stewardship Council, 2016)", "plainTextFormattedCitation" : "(Marine Stewardship Council, 2016)", "previouslyFormattedCitation" : "(Marine Stewardship Council, 2016)" }, "properties" : {  }, "schema" : "https://github.com/citation-style-language/schema/raw/master/csl-citation.json" }</w:instrText>
      </w:r>
      <w:r w:rsidRPr="00F02A52">
        <w:rPr>
          <w:lang w:val="en-US"/>
        </w:rPr>
        <w:fldChar w:fldCharType="separate"/>
      </w:r>
      <w:r w:rsidRPr="00F02A52">
        <w:rPr>
          <w:lang w:val="en-US"/>
        </w:rPr>
        <w:t>(Marine Stewardship Council, 2016)</w:t>
      </w:r>
      <w:r w:rsidRPr="00F02A52">
        <w:rPr>
          <w:lang w:val="en-US"/>
        </w:rPr>
        <w:fldChar w:fldCharType="end"/>
      </w:r>
      <w:r w:rsidRPr="00F02A52">
        <w:rPr>
          <w:lang w:val="en-US"/>
        </w:rPr>
        <w:t xml:space="preserve">. Although overfishing and depletion of global fish stocks continue, there are indications that, in Marine Stewardship Council-certified fisheries, some improvements are being made in fisheries management and practices </w:t>
      </w:r>
      <w:r w:rsidRPr="00F02A52">
        <w:rPr>
          <w:lang w:val="en-US"/>
        </w:rPr>
        <w:fldChar w:fldCharType="begin" w:fldLock="1"/>
      </w:r>
      <w:r>
        <w:rPr>
          <w:lang w:val="en-US"/>
        </w:rPr>
        <w:instrText>ADDIN CSL_CITATION { "citationItems" : [ { "id" : "ITEM-1", "itemData" : { "DOI" : "10.1093/icesjms/fst091", "author" : [ { "dropping-particle" : "", "family" : "Agnew", "given" : "D. J.", "non-dropping-particle" : "", "parse-names" : false, "suffix" : "" }, { "dropping-particle" : "", "family" : "Gutierrez", "given" : "N. L.", "non-dropping-particle" : "", "parse-names" : false, "suffix" : "" }, { "dropping-particle" : "", "family" : "Stern-Pirlot", "given" : "A.", "non-dropping-particle" : "", "parse-names" : false, "suffix" : "" }, { "dropping-particle" : "", "family" : "Hoggarth", "given" : "D. D.", "non-dropping-particle" : "", "parse-names" : false, "suffix" : "" } ], "container-title" : "ICES Journal of Marine Science", "id" : "ITEM-1", "issue" : "2", "issued" : { "date-parts" : [ [ "2014", "1", "1" ] ] }, "page" : "216-225", "publisher" : "Oxford University Press", "title" : "The MSC experience: developing an operational certification standard and a market incentive to improve fishery sustainability", "type" : "article-journal", "volume" : "71" }, "uris" : [ "http://www.mendeley.com/documents/?uuid=8014adc3-5a35-3d02-854d-ff2e61434df1" ] }, { "id" : "ITEM-2", "itemData" : { "ISBN" : "9781849806756", "author" : [ { "dropping-particle" : "", "family" : "Gulbrandsen", "given" : "Lars H.", "non-dropping-particle" : "", "parse-names" : false, "suffix" : "" } ], "id" : "ITEM-2", "issued" : { "date-parts" : [ [ "2010" ] ] }, "note" : "NULL", "number-of-pages" : "213", "publisher" : "Edward Elgar", "publisher-place" : "Cheltenham UK", "title" : "Transnational environmental governance: the emergence and effects of the certification of forests and fisheries", "type" : "book" }, "uris" : [ "http://www.mendeley.com/documents/?uuid=929ef16a-6af3-3a67-9911-94057e25f631" ] } ], "mendeley" : { "formattedCitation" : "(Agnew, Gutierrez, Stern-Pirlot, &amp; Hoggarth, 2014; Gulbrandsen, 2010)", "plainTextFormattedCitation" : "(Agnew, Gutierrez, Stern-Pirlot, &amp; Hoggarth, 2014; Gulbrandsen, 2010)", "previouslyFormattedCitation" : "(Agnew, Gutierrez, Stern-Pirlot, &amp; Hoggarth, 2014; Gulbrandsen, 2010)" }, "properties" : {  }, "schema" : "https://github.com/citation-style-language/schema/raw/master/csl-citation.json" }</w:instrText>
      </w:r>
      <w:r w:rsidRPr="00F02A52">
        <w:rPr>
          <w:lang w:val="en-US"/>
        </w:rPr>
        <w:fldChar w:fldCharType="separate"/>
      </w:r>
      <w:r w:rsidRPr="00F02A52">
        <w:rPr>
          <w:lang w:val="en-US"/>
        </w:rPr>
        <w:t>(Agnew</w:t>
      </w:r>
      <w:r w:rsidR="009409A3">
        <w:rPr>
          <w:i/>
          <w:lang w:val="en-US"/>
        </w:rPr>
        <w:t xml:space="preserve"> et al.</w:t>
      </w:r>
      <w:r w:rsidRPr="00F02A52">
        <w:rPr>
          <w:lang w:val="en-US"/>
        </w:rPr>
        <w:t>, 2014; Gulbrandsen, 2010)</w:t>
      </w:r>
      <w:r w:rsidRPr="00F02A52">
        <w:rPr>
          <w:lang w:val="en-US"/>
        </w:rPr>
        <w:fldChar w:fldCharType="end"/>
      </w:r>
      <w:r w:rsidRPr="00F02A52">
        <w:rPr>
          <w:lang w:val="en-US"/>
        </w:rPr>
        <w:t xml:space="preserve">. </w:t>
      </w:r>
    </w:p>
    <w:p w14:paraId="522C29DE" w14:textId="77777777" w:rsidR="00E97DE0" w:rsidRPr="00F02A52" w:rsidRDefault="00E97DE0" w:rsidP="00E97DE0">
      <w:pPr>
        <w:rPr>
          <w:lang w:val="en-US"/>
        </w:rPr>
      </w:pPr>
    </w:p>
    <w:p w14:paraId="034F0630" w14:textId="77777777" w:rsidR="00E97DE0" w:rsidRPr="00F02A52" w:rsidRDefault="00E97DE0" w:rsidP="00E97DE0">
      <w:pPr>
        <w:pStyle w:val="Heading5"/>
        <w:ind w:left="1009" w:hanging="1009"/>
      </w:pPr>
      <w:bookmarkStart w:id="1795" w:name="_Toc519504804"/>
      <w:r w:rsidRPr="00F02A52">
        <w:t>Assessment of transboundary challenges in marine and coastal areas</w:t>
      </w:r>
      <w:bookmarkEnd w:id="1795"/>
    </w:p>
    <w:p w14:paraId="09AD1F6E" w14:textId="3EB45A95" w:rsidR="00E97DE0" w:rsidRPr="00F02A52" w:rsidRDefault="00E97DE0" w:rsidP="00E97DE0">
      <w:pPr>
        <w:rPr>
          <w:lang w:val="en-US"/>
        </w:rPr>
      </w:pPr>
      <w:r w:rsidRPr="00F02A52">
        <w:rPr>
          <w:lang w:val="en-US"/>
        </w:rPr>
        <w:t xml:space="preserve">Hanley and co-authors </w:t>
      </w:r>
      <w:r w:rsidRPr="00F02A52">
        <w:rPr>
          <w:lang w:val="en-US"/>
        </w:rPr>
        <w:fldChar w:fldCharType="begin" w:fldLock="1"/>
      </w:r>
      <w:r>
        <w:rPr>
          <w:lang w:val="en-US"/>
        </w:rPr>
        <w:instrText>ADDIN CSL_CITATION { "citationItems" : [ { "id" : "ITEM-1", "itemData" : { "DOI" : "10.15351/2373-8456.1014", "abstract" : "In this paper, we consider whether the current \u201cstate of the art\u201d of environmental valuation is suitable for producing policy-relevant estimates of the benefits or costs of changes in marine and coastal ecosystems. We review recent changes in European legislation which has meant an increasing demand for economic valuation from the policy and regulatory community. The next section considers, at a more conceptual level, whether the economic \u201ctoolbox\u201d and scientific evidence is up to the task of meeting the demand for more evidence-based policy. Finally, three case studies are used to explore the nature of the valuation task and review what is currently known. These case studies are of salt-marsh restoration, marine renewable energy investments, and deep sea conservation.", "author" : [ { "dropping-particle" : "", "family" : "Hanley", "given" : "Nick", "non-dropping-particle" : "", "parse-names" : false, "suffix" : "" }, { "dropping-particle" : "", "family" : "Hynes", "given" : "Stephen", "non-dropping-particle" : "", "parse-names" : false, "suffix" : "" }, { "dropping-particle" : "", "family" : "Jobstvogt", "given" : "Niels", "non-dropping-particle" : "", "parse-names" : false, "suffix" : "" }, { "dropping-particle" : "", "family" : "Paterson", "given" : "David M", "non-dropping-particle" : "", "parse-names" : false, "suffix" : "" } ], "container-title" : "Journal of Ocean and Coastal Economics", "id" : "ITEM-1", "issued" : { "date-parts" : [ [ "2015" ] ] }, "page" : "1-38", "title" : "Economic valuation of marine and coastal ecosystems: Is it currently fit for purpose?", "type" : "article-journal", "volume" : "2" }, "uris" : [ "http://www.mendeley.com/documents/?uuid=0037f944-4868-4f65-b568-84ba01420ace" ] } ], "mendeley" : { "formattedCitation" : "(Hanley, Hynes, Jobstvogt, &amp; Paterson, 2015)", "plainTextFormattedCitation" : "(Hanley, Hynes, Jobstvogt, &amp; Paterson, 2015)", "previouslyFormattedCitation" : "(Hanley, Hynes, Jobstvogt, &amp; Paterson, 2015)" }, "properties" : {  }, "schema" : "https://github.com/citation-style-language/schema/raw/master/csl-citation.json" }</w:instrText>
      </w:r>
      <w:r w:rsidRPr="00F02A52">
        <w:rPr>
          <w:lang w:val="en-US"/>
        </w:rPr>
        <w:fldChar w:fldCharType="separate"/>
      </w:r>
      <w:r w:rsidRPr="00F02A52">
        <w:rPr>
          <w:lang w:val="en-US"/>
        </w:rPr>
        <w:t>(2015)</w:t>
      </w:r>
      <w:r w:rsidRPr="00F02A52">
        <w:rPr>
          <w:lang w:val="en-US"/>
        </w:rPr>
        <w:fldChar w:fldCharType="end"/>
      </w:r>
      <w:r w:rsidRPr="00F02A52">
        <w:rPr>
          <w:lang w:val="en-US"/>
        </w:rPr>
        <w:t xml:space="preserve"> point out that the integration of economic and biophysical ecosystem service valuation into marine policy formation remains challenging due to the fact that these ecosystems tend to be large, and often overlap multiple political jurisdictions. The authors also point to the fact that, even in the </w:t>
      </w:r>
      <w:r>
        <w:rPr>
          <w:lang w:val="en-US"/>
        </w:rPr>
        <w:t>European Union</w:t>
      </w:r>
      <w:r w:rsidRPr="00F02A52">
        <w:rPr>
          <w:lang w:val="en-US"/>
        </w:rPr>
        <w:t xml:space="preserve">, where an integrated institutional framework exists for the governance of regional seas in the form of the Marine Strategy Framework Directive, member States have not yet been able to collaborate in an effective manner at the regional seas level when carrying out the assessment work that is a requirement of the Directive. Elsewhere Oinonen and co-authors </w:t>
      </w:r>
      <w:r w:rsidRPr="00F02A52">
        <w:rPr>
          <w:lang w:val="en-US"/>
        </w:rPr>
        <w:fldChar w:fldCharType="begin" w:fldLock="1"/>
      </w:r>
      <w:r>
        <w:rPr>
          <w:lang w:val="en-US"/>
        </w:rPr>
        <w:instrText>ADDIN CSL_CITATION { "citationItems" : [ { "id" : "ITEM-1", "itemData" : { "DOI" : "http://dx.doi.org/10.15351/2373-8456.1038", "author" : [ { "dropping-particle" : "", "family" : "Oinonen", "given" : "Soile", "non-dropping-particle" : "", "parse-names" : false, "suffix" : "" }, { "dropping-particle" : "", "family" : "B\u00f6rger", "given" : "Tobias", "non-dropping-particle" : "", "parse-names" : false, "suffix" : "" }, { "dropping-particle" : "", "family" : "Hynes", "given" : "Stephen", "non-dropping-particle" : "", "parse-names" : false, "suffix" : "" }, { "dropping-particle" : "", "family" : "Buchs", "given" : "Ann Katrin", "non-dropping-particle" : "", "parse-names" : false, "suffix" : "" }, { "dropping-particle" : "", "family" : "Heiskanen", "given" : "Anna-Stiina", "non-dropping-particle" : "", "parse-names" : false, "suffix" : "" }, { "dropping-particle" : "", "family" : "Hyyti\u00e4inen", "given" : "Kari", "non-dropping-particle" : "", "parse-names" : false, "suffix" : "" }, { "dropping-particle" : "", "family" : "Luisetti", "given" : "Tiziana", "non-dropping-particle" : "", "parse-names" : false, "suffix" : "" }, { "dropping-particle" : "", "family" : "Veeren", "given" : "Rob", "non-dropping-particle" : "van der", "parse-names" : false, "suffix" : "" } ], "container-title" : "Journal of Ocean and Coastal Economics", "id" : "ITEM-1", "issue" : "11", "issued" : { "date-parts" : [ [ "2016" ] ] }, "page" : "e1601367", "title" : "The Role of Economics in Ecosystem Based Management: The Case of the EU Marine Strategy Framework Directive; First Lessons Learnt and Way Forward", "type" : "article-journal", "volume" : "2" }, "uris" : [ "http://www.mendeley.com/documents/?uuid=2ee52eb0-6844-4e3b-b7b8-6e8c9d1c2c9c" ] } ], "mendeley" : { "formattedCitation" : "(Oinonen et al., 2016)", "plainTextFormattedCitation" : "(Oinonen et al., 2016)", "previouslyFormattedCitation" : "(Oinonen et al., 2016)" }, "properties" : {  }, "schema" : "https://github.com/citation-style-language/schema/raw/master/csl-citation.json" }</w:instrText>
      </w:r>
      <w:r w:rsidRPr="00F02A52">
        <w:rPr>
          <w:lang w:val="en-US"/>
        </w:rPr>
        <w:fldChar w:fldCharType="separate"/>
      </w:r>
      <w:r w:rsidRPr="00F02A52">
        <w:rPr>
          <w:lang w:val="en-US"/>
        </w:rPr>
        <w:t>(2016)</w:t>
      </w:r>
      <w:r w:rsidRPr="00F02A52">
        <w:rPr>
          <w:lang w:val="en-US"/>
        </w:rPr>
        <w:fldChar w:fldCharType="end"/>
      </w:r>
      <w:r w:rsidRPr="00F02A52">
        <w:rPr>
          <w:lang w:val="en-US"/>
        </w:rPr>
        <w:t xml:space="preserve"> point out that several of the descriptors of “good environmental status” under the Marine Strategy Framework Directive are already regulated by existing legislation and recommend that economic analysis for the implementation of the Marine Strategy Framework Directive should </w:t>
      </w:r>
      <w:r w:rsidRPr="00F02A52">
        <w:rPr>
          <w:lang w:val="en-US"/>
        </w:rPr>
        <w:lastRenderedPageBreak/>
        <w:t>place particular emphasis on those descriptors that are not covered by any other piece of legislation, such as underwater noise and marine litter.</w:t>
      </w:r>
    </w:p>
    <w:p w14:paraId="519B7715" w14:textId="77777777" w:rsidR="00E97DE0" w:rsidRPr="00F02A52" w:rsidRDefault="00E97DE0" w:rsidP="00E97DE0">
      <w:pPr>
        <w:rPr>
          <w:lang w:val="en-US"/>
        </w:rPr>
      </w:pPr>
      <w:r w:rsidRPr="00F02A52">
        <w:rPr>
          <w:lang w:val="en-US"/>
        </w:rPr>
        <w:t>The political commitment to cooperative management by the Governments of countries bordering regional seas is a fundamental requirement for success of any agreements aimed at the implementation of environmental protection measures. This regional cooperation translates into the meaningful exchange of information across countries. Many marine ecosystems and the environmental pressures and impacts acting upon them are transboundary in nature. Therefore, the information and databases needed to identify these pressures must cover all of the ecosystems in question rather than the parts of it that lie within a country’s border.</w:t>
      </w:r>
    </w:p>
    <w:p w14:paraId="54345355" w14:textId="00363BD1" w:rsidR="00E97DE0" w:rsidRPr="00F02A52" w:rsidRDefault="00E97DE0" w:rsidP="00E97DE0">
      <w:pPr>
        <w:rPr>
          <w:lang w:val="en-US"/>
        </w:rPr>
      </w:pPr>
      <w:r w:rsidRPr="00F02A52">
        <w:rPr>
          <w:lang w:val="en-US"/>
        </w:rPr>
        <w:t xml:space="preserve">It is also recognized that the effective management of marine ecosystems requires the use of cost-benefit analysis and cost-effectiveness analysis to ensure the sustainable use of marine resources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d" : { "date-parts" : [ [ "2008" ] ] }, "page" : "19-40", "title" : "Directive 2008/56/EC of the European Parliament and of the Council of 17 June 2008 establishing a framework for community action in the field of marine environmental policy (Marine Strategy Framework Directive)", "type" : "article-journal", "volume" : "L 164/19" }, "suffix" : ", Article 8", "uris" : [ "http://www.mendeley.com/documents/?uuid=e599264a-53a9-432e-8877-7812a17b175c" ] } ], "mendeley" : { "formattedCitation" : "(EU, 2008, Article 8)", "plainTextFormattedCitation" : "(EU, 2008, Article 8)", "previouslyFormattedCitation" : "(EU, 2008, Article 8)"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08, Article 8)</w:t>
      </w:r>
      <w:r w:rsidRPr="00F02A52">
        <w:rPr>
          <w:lang w:val="en-US"/>
        </w:rPr>
        <w:fldChar w:fldCharType="end"/>
      </w:r>
      <w:r w:rsidRPr="00F02A52">
        <w:rPr>
          <w:lang w:val="en-US"/>
        </w:rPr>
        <w:t xml:space="preserve">. These economic tools can also help to identify cost-effective approaches and abatement options to protect or restore the provision of marine ecosystem services. It has been pointed out elsewhere </w:t>
      </w:r>
      <w:r w:rsidRPr="00F02A52">
        <w:rPr>
          <w:lang w:val="en-US"/>
        </w:rPr>
        <w:fldChar w:fldCharType="begin" w:fldLock="1"/>
      </w:r>
      <w:r>
        <w:rPr>
          <w:lang w:val="en-US"/>
        </w:rPr>
        <w:instrText>ADDIN CSL_CITATION { "citationItems" : [ { "id" : "ITEM-1", "itemData" : { "DOI" : "http://dx.doi.org/10.15351/2373-8456.1038", "author" : [ { "dropping-particle" : "", "family" : "Oinonen", "given" : "Soile", "non-dropping-particle" : "", "parse-names" : false, "suffix" : "" }, { "dropping-particle" : "", "family" : "B\u00f6rger", "given" : "Tobias", "non-dropping-particle" : "", "parse-names" : false, "suffix" : "" }, { "dropping-particle" : "", "family" : "Hynes", "given" : "Stephen", "non-dropping-particle" : "", "parse-names" : false, "suffix" : "" }, { "dropping-particle" : "", "family" : "Buchs", "given" : "Ann Katrin", "non-dropping-particle" : "", "parse-names" : false, "suffix" : "" }, { "dropping-particle" : "", "family" : "Heiskanen", "given" : "Anna-Stiina", "non-dropping-particle" : "", "parse-names" : false, "suffix" : "" }, { "dropping-particle" : "", "family" : "Hyyti\u00e4inen", "given" : "Kari", "non-dropping-particle" : "", "parse-names" : false, "suffix" : "" }, { "dropping-particle" : "", "family" : "Luisetti", "given" : "Tiziana", "non-dropping-particle" : "", "parse-names" : false, "suffix" : "" }, { "dropping-particle" : "", "family" : "Veeren", "given" : "Rob", "non-dropping-particle" : "van der", "parse-names" : false, "suffix" : "" } ], "container-title" : "Journal of Ocean and Coastal Economics", "id" : "ITEM-1", "issue" : "11", "issued" : { "date-parts" : [ [ "2016" ] ] }, "page" : "e1601367", "title" : "The Role of Economics in Ecosystem Based Management: The Case of the EU Marine Strategy Framework Directive; First Lessons Learnt and Way Forward", "type" : "article-journal", "volume" : "2" }, "uris" : [ "http://www.mendeley.com/documents/?uuid=2ee52eb0-6844-4e3b-b7b8-6e8c9d1c2c9c" ] } ], "mendeley" : { "formattedCitation" : "(Oinonen et al., 2016)", "plainTextFormattedCitation" : "(Oinonen et al., 2016)", "previouslyFormattedCitation" : "(Oinonen et al., 2016)" }, "properties" : {  }, "schema" : "https://github.com/citation-style-language/schema/raw/master/csl-citation.json" }</w:instrText>
      </w:r>
      <w:r w:rsidRPr="00F02A52">
        <w:rPr>
          <w:lang w:val="en-US"/>
        </w:rPr>
        <w:fldChar w:fldCharType="separate"/>
      </w:r>
      <w:r w:rsidRPr="00F02A52">
        <w:rPr>
          <w:lang w:val="en-US"/>
        </w:rPr>
        <w:t xml:space="preserve">(Oinonen </w:t>
      </w:r>
      <w:r w:rsidR="009E3418" w:rsidRPr="009E3418">
        <w:rPr>
          <w:i/>
          <w:lang w:val="en-US"/>
        </w:rPr>
        <w:t>et al.</w:t>
      </w:r>
      <w:r w:rsidRPr="00F02A52">
        <w:rPr>
          <w:lang w:val="en-US"/>
        </w:rPr>
        <w:t>, 2016)</w:t>
      </w:r>
      <w:r w:rsidRPr="00F02A52">
        <w:rPr>
          <w:lang w:val="en-US"/>
        </w:rPr>
        <w:fldChar w:fldCharType="end"/>
      </w:r>
      <w:r w:rsidRPr="00F02A52">
        <w:rPr>
          <w:lang w:val="en-US"/>
        </w:rPr>
        <w:t>, however, that if cost</w:t>
      </w:r>
      <w:r w:rsidR="00EE5528">
        <w:rPr>
          <w:lang w:val="en-US"/>
        </w:rPr>
        <w:t>-</w:t>
      </w:r>
      <w:r w:rsidRPr="00F02A52">
        <w:rPr>
          <w:lang w:val="en-US"/>
        </w:rPr>
        <w:t>effectiveness analysis were to be carried out at the regional seas level, more cost</w:t>
      </w:r>
      <w:r w:rsidR="00EE5528">
        <w:rPr>
          <w:lang w:val="en-US"/>
        </w:rPr>
        <w:t>-</w:t>
      </w:r>
      <w:r w:rsidRPr="00F02A52">
        <w:rPr>
          <w:lang w:val="en-US"/>
        </w:rPr>
        <w:t>effective abatement alternatives may present themselves that might not be obvious at the individual member State level. This could result in more cost-effective alternatives being chosen to achieve the environmental goals.</w:t>
      </w:r>
    </w:p>
    <w:p w14:paraId="766DD851" w14:textId="77777777" w:rsidR="00E97DE0" w:rsidRPr="00F02A52" w:rsidRDefault="00E97DE0" w:rsidP="00E97DE0">
      <w:pPr>
        <w:rPr>
          <w:lang w:val="en-US"/>
        </w:rPr>
      </w:pPr>
      <w:r w:rsidRPr="00F02A52">
        <w:rPr>
          <w:lang w:val="en-US"/>
        </w:rPr>
        <w:t>It is worth noting that a report</w:t>
      </w:r>
      <w:r>
        <w:rPr>
          <w:lang w:val="en-US"/>
        </w:rPr>
        <w:t xml:space="preserve"> by the United Nations Development Programme</w:t>
      </w:r>
      <w:r w:rsidRPr="00F02A52">
        <w:rPr>
          <w:lang w:val="en-US"/>
        </w:rPr>
        <w:t xml:space="preserve"> </w:t>
      </w:r>
      <w:r w:rsidRPr="00F02A52">
        <w:rPr>
          <w:lang w:val="en-US"/>
        </w:rPr>
        <w:fldChar w:fldCharType="begin" w:fldLock="1"/>
      </w:r>
      <w:r>
        <w:rPr>
          <w:lang w:val="en-US"/>
        </w:rPr>
        <w:instrText>ADDIN CSL_CITATION { "citationItems" : [ { "id" : "ITEM-1", "itemData" : { "ISBN" : "9789211263985", "author" : [ { "dropping-particle" : "", "family" : "UNDP", "given" : "", "non-dropping-particle" : "", "parse-names" : false, "suffix" : "" } ], "id" : "ITEM-1", "issued" : { "date-parts" : [ [ "2015" ] ] }, "number-of-pages" : "1-7", "publisher" : "United Nations Development Programme", "publisher-place" : "New York", "title" : "Human Development Report 2015. Work for Human Development", "type" : "book" }, "uris" : [ "http://www.mendeley.com/documents/?uuid=30c6eca1-d80f-4642-93c9-18f401962451" ] } ], "mendeley" : { "formattedCitation" : "(UNDP, 2015)", "plainTextFormattedCitation" : "(UNDP, 2015)", "previouslyFormattedCitation" : "(UNDP, 2015)" }, "properties" : {  }, "schema" : "https://github.com/citation-style-language/schema/raw/master/csl-citation.json" }</w:instrText>
      </w:r>
      <w:r w:rsidRPr="00F02A52">
        <w:rPr>
          <w:lang w:val="en-US"/>
        </w:rPr>
        <w:fldChar w:fldCharType="separate"/>
      </w:r>
      <w:r w:rsidRPr="00F02A52">
        <w:rPr>
          <w:lang w:val="en-US"/>
        </w:rPr>
        <w:t>(UNDP, 2015)</w:t>
      </w:r>
      <w:r w:rsidRPr="00F02A52">
        <w:rPr>
          <w:lang w:val="en-US"/>
        </w:rPr>
        <w:fldChar w:fldCharType="end"/>
      </w:r>
      <w:r w:rsidRPr="00F02A52">
        <w:rPr>
          <w:lang w:val="en-US"/>
        </w:rPr>
        <w:t xml:space="preserve"> points out that starting regional cooperation initiatives in geographical areas with little experience of an inter-State cooperation requires a discussion of possible institutional models of the future interstate regional cooperation to be developed. It gives the example of the Aral Sea Basin where many regional cooperation organizations operate with rules and procedures that are a mix of the approaches from the former Soviet centralized system and are partly based on the principles of the cooperation between the independent States. Ultimately, the success of any transboundary conservation instrument will depend on the effective collaborate of the bordering parties.</w:t>
      </w:r>
    </w:p>
    <w:p w14:paraId="6F107F9A" w14:textId="77777777" w:rsidR="00E97DE0" w:rsidRPr="00F02A52" w:rsidRDefault="00E97DE0" w:rsidP="00E97DE0">
      <w:pPr>
        <w:rPr>
          <w:lang w:val="en-US"/>
        </w:rPr>
      </w:pPr>
    </w:p>
    <w:p w14:paraId="66FC319A" w14:textId="77777777" w:rsidR="00E97DE0" w:rsidRPr="00F02A52" w:rsidRDefault="00E97DE0" w:rsidP="001F0516">
      <w:pPr>
        <w:pStyle w:val="Heading4"/>
      </w:pPr>
      <w:bookmarkStart w:id="1796" w:name="_Toc519504805"/>
      <w:r w:rsidRPr="00F02A52">
        <w:t>Invasive alien species</w:t>
      </w:r>
      <w:bookmarkEnd w:id="1796"/>
    </w:p>
    <w:p w14:paraId="7407C81E" w14:textId="77777777" w:rsidR="00E97DE0" w:rsidRPr="00F02A52" w:rsidRDefault="00E97DE0" w:rsidP="00E97DE0">
      <w:pPr>
        <w:rPr>
          <w:rFonts w:cstheme="minorHAnsi"/>
          <w:lang w:val="en-US"/>
        </w:rPr>
      </w:pPr>
      <w:r w:rsidRPr="00F02A52">
        <w:rPr>
          <w:lang w:val="en-US"/>
        </w:rPr>
        <w:t xml:space="preserve">Invasive alien species are a major concern within Europe and Central Asia. However, their control is complex and, in many cases, difficult to handle with legal instruments. This situation is reflected in a vague text on invasive alien species from the thirteenth meeting of the Conference of the Parties to the Convention on Biological Diversity in Cancún, Mexico </w:t>
      </w:r>
      <w:r w:rsidRPr="00F02A52">
        <w:rPr>
          <w:lang w:val="en-US"/>
        </w:rPr>
        <w:fldChar w:fldCharType="begin" w:fldLock="1"/>
      </w:r>
      <w:r>
        <w:rPr>
          <w:lang w:val="en-US"/>
        </w:rPr>
        <w:instrText>ADDIN CSL_CITATION { "citationItems" : [ { "id" : "ITEM-1", "itemData" : { "abstract" : "We, the ministers and other heads of delegation, having met on the occasion of the United Nations Biodiversity Conference, Cancun, Mexico, 2016, 1 on 2 and 3 December 2016, Declare that: 1. It is essential to live in harmony with nature, recognized by some cultures as Mother Earth, as a fundamental condition for the well-being of all life, which depends on the conservation and sustainable use of biodiversity, and the ecosystem services it underpins. 2. Biodiversity offers solutions to the pressing development and societal challenges that the world community is currently facing. 3. We are most concerned by the negative impacts on biodiversity caused by degradation and fragmentation of ecosystems, unsustainable land use changes, overexploitation of natural resources, illegal harvesting and trade of species, introduction of invasive alien species, pollution of air, soil, inland waters and oceans, climate change and desertification. 4. It is necessary to change human development patterns, behaviours, and activities to respect nature. 5. The 2030 Agenda for Sustainable Development and its Sustainable Development Goals, which strongly reflect biodiversity, provide new opportunities to address development challenges in a transformative manner and with a perspective that integrates environmental, economic and social dimensions. 6. Implementation of the United Nations Framework Convention on Climate Change, and the Paris Agreement, adopted at the twenty-first session of its Conference of the Parties, which notes the importance of ensuring the integrity of all ecosystems and the protection of biodiversity when taking action to address climate change, as well as of the Marrakech Action Proclamation adopted in November 2016 at the twenty-second session, can and should also contribute to the implementation of the objectives of the Convention on Biological Diversity, and vice versa. 7. We need to make additional efforts to ensure the effective implementation of the Convention on Biological Diversity, the Strategic Plan for Biodiversity 2011-2020 and its Aichi Biodiversity Targets, and, as applicable, the Cartagena and Nagoya Protocols, and facilitate closer 1 Thirteenth meeting of the Conference of the Parties to the Convention on Biological Diversity, eighth meeting of the Conference of the Parties serving as the meeting of the Parties to the Cartagena Protocol on Biosafety and second meeting of the Conference of the Parties serving as the meeting of the Parties to \u2026", "author" : [ { "dropping-particle" : "", "family" : "CBD", "given" : "", "non-dropping-particle" : "", "parse-names" : false, "suffix" : "" } ], "id" : "ITEM-1", "issue" : "COP/13/24", "issued" : { "date-parts" : [ [ "2016" ] ] }, "number-of-pages" : "6", "title" : "Cancun Decleration on Manistreaming the Conservation and Sustainable Use of Biodiversity for Well-being", "type" : "report" }, "uris" : [ "http://www.mendeley.com/documents/?uuid=4df0fdfe-3842-3914-a686-0943632f5269" ] } ], "mendeley" : { "formattedCitation" : "(CBD, 2016a)", "plainTextFormattedCitation" : "(CBD, 2016a)", "previouslyFormattedCitation" : "(CBD, 2016a)" }, "properties" : {  }, "schema" : "https://github.com/citation-style-language/schema/raw/master/csl-citation.json" }</w:instrText>
      </w:r>
      <w:r w:rsidRPr="00F02A52">
        <w:rPr>
          <w:lang w:val="en-US"/>
        </w:rPr>
        <w:fldChar w:fldCharType="separate"/>
      </w:r>
      <w:r w:rsidRPr="00F02A52">
        <w:rPr>
          <w:lang w:val="en-US"/>
        </w:rPr>
        <w:t>(CBD, 2016a)</w:t>
      </w:r>
      <w:r w:rsidRPr="00F02A52">
        <w:rPr>
          <w:lang w:val="en-US"/>
        </w:rPr>
        <w:fldChar w:fldCharType="end"/>
      </w:r>
      <w:r w:rsidRPr="00F02A52">
        <w:rPr>
          <w:lang w:val="en-US"/>
        </w:rPr>
        <w:t xml:space="preserve">. Achieving Aichi Biodiversity Target 9 on </w:t>
      </w:r>
      <w:r>
        <w:rPr>
          <w:lang w:val="en-US"/>
        </w:rPr>
        <w:t xml:space="preserve">preventing and controlling </w:t>
      </w:r>
      <w:r w:rsidRPr="00F02A52">
        <w:rPr>
          <w:lang w:val="en-US"/>
        </w:rPr>
        <w:t xml:space="preserve">invasive alien species is likely to be a considerable challenge. </w:t>
      </w:r>
    </w:p>
    <w:p w14:paraId="69952BAB" w14:textId="7539EA4B" w:rsidR="00E97DE0" w:rsidRPr="00F02A52" w:rsidRDefault="00E97DE0" w:rsidP="00E97DE0">
      <w:pPr>
        <w:rPr>
          <w:lang w:val="en-US"/>
        </w:rPr>
      </w:pPr>
      <w:r w:rsidRPr="00F02A52">
        <w:rPr>
          <w:lang w:val="en-US"/>
        </w:rPr>
        <w:t xml:space="preserve">Trade and transport are important factors affecting the introduction and spread of invasive alien species </w:t>
      </w:r>
      <w:r w:rsidRPr="00F02A52">
        <w:rPr>
          <w:lang w:val="en-US"/>
        </w:rPr>
        <w:fldChar w:fldCharType="begin" w:fldLock="1"/>
      </w:r>
      <w:r>
        <w:rPr>
          <w:lang w:val="en-US"/>
        </w:rPr>
        <w:instrText>ADDIN CSL_CITATION { "citationItems" : [ { "id" : "ITEM-1", "itemData" : { "DOI" : "10.1111/j.1365-2664.2008.01600.x", "ISBN" : "0021-8901", "ISSN" : "00218901", "abstract" : "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 "author" : [ { "dropping-particle" : "", "family" : "Hulme", "given" : "Philip E.", "non-dropping-particle" : "", "parse-names" : false, "suffix" : "" } ], "container-title" : "Journal of Applied Ecology", "id" : "ITEM-1", "issue" : "1", "issued" : { "date-parts" : [ [ "2009" ] ] }, "page" : "10-18", "title" : "Trade, transport and trouble: Managing invasive species pathways in an era of globalization", "type" : "article-journal", "volume" : "46" }, "uris" : [ "http://www.mendeley.com/documents/?uuid=840c0f53-ca0e-40a3-946e-692d262fd25c" ] }, { "id" : "ITEM-2", "itemData" : { "DOI" : "10.1111/j.1365-2486.2011.02636.x", "ISBN" : "1365-2486", "PMID" : "915", "abstract" :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 "author" : [ { "dropping-particle" : "", "family" : "Py\u0161ek", "given" : "Petr", "non-dropping-particle" : "", "parse-names" : false, "suffix" : "" }, { "dropping-particle" : "", "family" : "Jaro\u0161ik", "given" : "Vojtech", "non-dropping-particle" : "", "parse-names" : false, "suffix" : "" }, { "dropping-particle" : "", "family" : "Hulme", "given" : "Philip E.", "non-dropping-particle" : "", "parse-names" : false, "suffix" : "" }, { "dropping-particle" : "", "family" : "Pergl", "given" : "Jan", "non-dropping-particle" : "", "parse-names" : false, "suffix" : "" }, { "dropping-particle" : "", "family" : "Hejda", "given" : "Martin", "non-dropping-particle" : "", "parse-names" : false, "suffix" : "" }, { "dropping-particle" : "", "family" : "Schaffner", "given" : "Urs", "non-dropping-particle" : "", "parse-names" : false, "suffix" : "" }, { "dropping-particle" : "", "family" : "Vila", "given" : "Montserrat", "non-dropping-particle" : "", "parse-names" : false, "suffix" : "" } ], "container-title" : "Global Change Biology", "id" : "ITEM-2", "issue" : "5", "issued" : { "date-parts" : [ [ "2012" ] ] }, "page" : "1725-1737", "title" : "A global assessment of invasive plant impacts on resident species, communities and ecosystems: The interaction of impact measures, invading species' traits and environment", "type" : "article-journal", "volume" : "18" }, "uris" : [ "http://www.mendeley.com/documents/?uuid=0040867a-07d4-4ebd-9b01-9e6c285c98bb" ] } ], "mendeley" : { "formattedCitation" : "(Hulme, 2009; Py\u0161ek et al., 2012)", "plainTextFormattedCitation" : "(Hulme, 2009; Py\u0161ek et al., 2012)", "previouslyFormattedCitation" : "(Hulme, 2009; Py\u0161ek et al., 2012)" }, "properties" : {  }, "schema" : "https://github.com/citation-style-language/schema/raw/master/csl-citation.json" }</w:instrText>
      </w:r>
      <w:r w:rsidRPr="00F02A52">
        <w:rPr>
          <w:lang w:val="en-US"/>
        </w:rPr>
        <w:fldChar w:fldCharType="separate"/>
      </w:r>
      <w:r w:rsidRPr="00F02A52">
        <w:rPr>
          <w:lang w:val="en-US"/>
        </w:rPr>
        <w:t xml:space="preserve">(Hulme, 2009; Pyšek </w:t>
      </w:r>
      <w:r w:rsidR="009E3418" w:rsidRPr="009E3418">
        <w:rPr>
          <w:i/>
          <w:lang w:val="en-US"/>
        </w:rPr>
        <w:t>et al.</w:t>
      </w:r>
      <w:r w:rsidRPr="00F02A52">
        <w:rPr>
          <w:lang w:val="en-US"/>
        </w:rPr>
        <w:t>, 2012)</w:t>
      </w:r>
      <w:r w:rsidRPr="00F02A52">
        <w:rPr>
          <w:lang w:val="en-US"/>
        </w:rPr>
        <w:fldChar w:fldCharType="end"/>
      </w:r>
      <w:r w:rsidRPr="00F02A52">
        <w:rPr>
          <w:lang w:val="en-US"/>
        </w:rPr>
        <w:t xml:space="preserve">, with the amount of exchanged commodities expanding more than 30-fold since 1950 </w:t>
      </w:r>
      <w:r w:rsidRPr="00F02A52">
        <w:rPr>
          <w:lang w:val="en-US"/>
        </w:rPr>
        <w:fldChar w:fldCharType="begin" w:fldLock="1"/>
      </w:r>
      <w:r>
        <w:rPr>
          <w:lang w:val="en-US"/>
        </w:rPr>
        <w:instrText>ADDIN CSL_CITATION { "citationItems" : [ { "id" : "ITEM-1", "itemData" : { "abstract" : "world trade report 2013 44 A comprehensive and fruitful analysis of the shaping factors of international trade and their implications for trade policy cannot be performed without having a clear idea of the evolution of trade patterns over time. This part of the Report analyses past, present and future trends in international trade and economic activity. It begins with a historical analysis of trade developments from pre-industrial times to the present, focusing on the key role that technology and institutions have played in the past. It then identifies and explains important trends in international trade that have emerged over the last 30 years. In doing so, the section describes who the main players are in international trade (in terms of countries or companies), what countries trade and with whom, and how the nature of trade has changed over time. Finally, it provides some illustrative simulations of possible future trade scenarios. B. Trends in international trade II \u2013 Factors shapIng the Future oF world trade", "author" : [ { "dropping-particle" : "", "family" : "WTO", "given" : "", "non-dropping-particle" : "", "parse-names" : false, "suffix" : "" } ], "id" : "ITEM-1", "issued" : { "date-parts" : [ [ "2013" ] ] }, "page" : "44-103", "publisher" : "World Trade Organization", "title" : "World Trade Report 2013 - Factors shaping the future of world trade: B. Trends in international trade", "type" : "chapter" }, "uris" : [ "http://www.mendeley.com/documents/?uuid=1d8e331b-be20-3662-ac58-5f9a0039c72d" ] } ], "mendeley" : { "formattedCitation" : "(WTO, 2013)", "plainTextFormattedCitation" : "(WTO, 2013)", "previouslyFormattedCitation" : "(WTO, 2013)" }, "properties" : {  }, "schema" : "https://github.com/citation-style-language/schema/raw/master/csl-citation.json" }</w:instrText>
      </w:r>
      <w:r w:rsidRPr="00F02A52">
        <w:rPr>
          <w:lang w:val="en-US"/>
        </w:rPr>
        <w:fldChar w:fldCharType="separate"/>
      </w:r>
      <w:r w:rsidRPr="00F02A52">
        <w:rPr>
          <w:lang w:val="en-US"/>
        </w:rPr>
        <w:t>(WTO, 2013)</w:t>
      </w:r>
      <w:r w:rsidRPr="00F02A52">
        <w:rPr>
          <w:lang w:val="en-US"/>
        </w:rPr>
        <w:fldChar w:fldCharType="end"/>
      </w:r>
      <w:r w:rsidRPr="00F02A52">
        <w:rPr>
          <w:lang w:val="en-US"/>
        </w:rPr>
        <w:t>.</w:t>
      </w:r>
      <w:r w:rsidRPr="00F02A52">
        <w:rPr>
          <w:color w:val="FF0000"/>
          <w:lang w:val="en-US"/>
        </w:rPr>
        <w:t xml:space="preserve"> </w:t>
      </w:r>
      <w:r w:rsidRPr="00F02A52">
        <w:rPr>
          <w:lang w:val="en-US"/>
        </w:rPr>
        <w:t xml:space="preserve">In addition to the direct effects of trade on the spread of invasive alien species, new transport corridors and enlarging of existing ones supports an upsurge of introductions. The Suez Canal recently underwent a major enlargement </w:t>
      </w:r>
      <w:r w:rsidRPr="00F02A52">
        <w:rPr>
          <w:lang w:val="en-US"/>
        </w:rPr>
        <w:fldChar w:fldCharType="begin" w:fldLock="1"/>
      </w:r>
      <w:r>
        <w:rPr>
          <w:lang w:val="en-US"/>
        </w:rPr>
        <w:instrText>ADDIN CSL_CITATION { "citationItems" : [ { "id" : "ITEM-1", "itemData" : { "URL" : "http://www.suezcanal.gov.eg/sc.aspx?show=69", "accessed" : { "date-parts" : [ [ "2015", "11", "4" ] ] }, "author" : [ { "dropping-particle" : "", "family" : "Suez Canal Authority", "given" : "", "non-dropping-particle" : "", "parse-names" : false, "suffix" : "" } ], "id" : "ITEM-1", "issued" : { "date-parts" : [ [ "2016" ] ] }, "title" : "New Suez Canal", "type" : "webpage" }, "uris" : [ "http://www.mendeley.com/documents/?uuid=78f5be94-add8-4b8d-b822-8646aad7398e" ] } ], "mendeley" : { "formattedCitation" : "(Suez Canal Authority, 2016)", "plainTextFormattedCitation" : "(Suez Canal Authority, 2016)", "previouslyFormattedCitation" : "(Suez Canal Authority, 2016)" }, "properties" : {  }, "schema" : "https://github.com/citation-style-language/schema/raw/master/csl-citation.json" }</w:instrText>
      </w:r>
      <w:r w:rsidRPr="00F02A52">
        <w:rPr>
          <w:lang w:val="en-US"/>
        </w:rPr>
        <w:fldChar w:fldCharType="separate"/>
      </w:r>
      <w:r w:rsidRPr="00F02A52">
        <w:rPr>
          <w:lang w:val="en-US"/>
        </w:rPr>
        <w:t>(Suez Canal Authority, 2016)</w:t>
      </w:r>
      <w:r w:rsidRPr="00F02A52">
        <w:rPr>
          <w:lang w:val="en-US"/>
        </w:rPr>
        <w:fldChar w:fldCharType="end"/>
      </w:r>
      <w:r w:rsidRPr="00F02A52">
        <w:rPr>
          <w:lang w:val="en-US"/>
        </w:rPr>
        <w:t xml:space="preserve">, and the expansion of the Panama Canal was intended to double its capacity and transit vessels three times as big as possible in 2015. </w:t>
      </w:r>
      <w:r>
        <w:rPr>
          <w:lang w:val="en-US"/>
        </w:rPr>
        <w:t>A</w:t>
      </w:r>
      <w:r w:rsidRPr="00F02A52">
        <w:rPr>
          <w:lang w:val="en-US"/>
        </w:rPr>
        <w:t xml:space="preserve"> third canal </w:t>
      </w:r>
      <w:r>
        <w:rPr>
          <w:lang w:val="en-US"/>
        </w:rPr>
        <w:t xml:space="preserve">may also be built, </w:t>
      </w:r>
      <w:r w:rsidRPr="00F02A52">
        <w:rPr>
          <w:lang w:val="en-US"/>
        </w:rPr>
        <w:t>across Nicaragua. While global trade and shipping are vital to society, existing international environmental agreements also recognize the urgent need for sustainable practices that minimize the unwanted impacts and long-term consequences of bio-invasions – these are essentially transboundary issues.</w:t>
      </w:r>
    </w:p>
    <w:p w14:paraId="1AB93A3B" w14:textId="77777777" w:rsidR="00E97DE0" w:rsidRPr="00F02A52" w:rsidRDefault="00E97DE0" w:rsidP="00E97DE0">
      <w:pPr>
        <w:rPr>
          <w:lang w:val="en-US"/>
        </w:rPr>
      </w:pPr>
    </w:p>
    <w:p w14:paraId="4EFBAD9E" w14:textId="77777777" w:rsidR="00E97DE0" w:rsidRPr="00F02A52" w:rsidRDefault="00E97DE0" w:rsidP="00E97DE0">
      <w:pPr>
        <w:pStyle w:val="Heading5"/>
        <w:ind w:left="1009" w:hanging="1009"/>
      </w:pPr>
      <w:bookmarkStart w:id="1797" w:name="_Toc519504806"/>
      <w:r w:rsidRPr="00F02A52">
        <w:lastRenderedPageBreak/>
        <w:t>Binding legal instruments</w:t>
      </w:r>
      <w:bookmarkEnd w:id="1797"/>
    </w:p>
    <w:p w14:paraId="28406B7A" w14:textId="017DDF07" w:rsidR="00E97DE0" w:rsidRPr="00F02A52" w:rsidRDefault="00E97DE0" w:rsidP="00E97DE0">
      <w:pPr>
        <w:rPr>
          <w:lang w:val="en-US"/>
        </w:rPr>
      </w:pPr>
      <w:r w:rsidRPr="00F02A52">
        <w:rPr>
          <w:lang w:val="en-US"/>
        </w:rPr>
        <w:t xml:space="preserve">The need to tackle biological invasions, to develop a common policy and to establish an early warning system, has been recognized at </w:t>
      </w:r>
      <w:r>
        <w:rPr>
          <w:lang w:val="en-US"/>
        </w:rPr>
        <w:t>European Union</w:t>
      </w:r>
      <w:r w:rsidRPr="00F02A52">
        <w:rPr>
          <w:lang w:val="en-US"/>
        </w:rPr>
        <w:t xml:space="preserve"> level, for example by the European Commission (i.e. Communication “Towards an EU Strategy on Invasive Species”</w:t>
      </w:r>
      <w:r w:rsidR="00F02736">
        <w:rPr>
          <w:lang w:val="en-US"/>
        </w:rPr>
        <w:t xml:space="preserve"> -</w:t>
      </w:r>
      <w:r w:rsidRPr="00F02A52">
        <w:rPr>
          <w:lang w:val="en-US"/>
        </w:rPr>
        <w:t xml:space="preserve"> </w:t>
      </w:r>
      <w:r w:rsidRPr="00F02A52">
        <w:rPr>
          <w:lang w:val="en-US"/>
        </w:rPr>
        <w:fldChar w:fldCharType="begin" w:fldLock="1"/>
      </w:r>
      <w:r>
        <w:rPr>
          <w:lang w:val="en-US"/>
        </w:rPr>
        <w:instrText>ADDIN CSL_CITATION { "citationItems" : [ { "id" : "ITEM-1", "itemData" : { "DOI" : "10.1007/s13398-014-0173-7.2", "ISBN" : "9780874216561", "PMID" : "15991970",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European Commission", "given" : "", "non-dropping-particle" : "", "parse-names" : false, "suffix" : "" } ], "container-title" : "COM(2008) 789 final", "id" : "ITEM-1", "issued" : { "date-parts" : [ [ "2008" ] ] }, "number-of-pages" : "11", "publisher-place" : "Brussels", "title" : "Towards an EU Strategy on Invasive Species", "type" : "report" }, "uris" : [ "http://www.mendeley.com/documents/?uuid=acec8f97-9fc4-447a-9f64-a21fdf455b04" ] } ], "mendeley" : { "formattedCitation" : "(European Commission, 2008)", "plainTextFormattedCitation" : "(European Commission, 2008)", "previouslyFormattedCitation" : "(European Commission, 2008)" }, "properties" : {  }, "schema" : "https://github.com/citation-style-language/schema/raw/master/csl-citation.json" }</w:instrText>
      </w:r>
      <w:r w:rsidRPr="00F02A52">
        <w:rPr>
          <w:lang w:val="en-US"/>
        </w:rPr>
        <w:fldChar w:fldCharType="separate"/>
      </w:r>
      <w:r w:rsidRPr="00F02A52">
        <w:rPr>
          <w:lang w:val="en-US"/>
        </w:rPr>
        <w:t>European Commission, 2008)</w:t>
      </w:r>
      <w:r w:rsidRPr="00F02A52">
        <w:rPr>
          <w:lang w:val="en-US"/>
        </w:rPr>
        <w:fldChar w:fldCharType="end"/>
      </w:r>
      <w:r w:rsidRPr="00F02A52">
        <w:rPr>
          <w:lang w:val="en-US"/>
        </w:rPr>
        <w:t xml:space="preserve"> and EU Biodiversity Strategy to 2020. Other instruments recognizing the spread of invasive alien species are listed in </w:t>
      </w:r>
      <w:r w:rsidR="005A3E13">
        <w:rPr>
          <w:b/>
          <w:lang w:val="en-US"/>
        </w:rPr>
        <w:t>Table 6.4</w:t>
      </w:r>
      <w:r w:rsidRPr="00F02A52">
        <w:rPr>
          <w:lang w:val="en-US"/>
        </w:rPr>
        <w:t xml:space="preserve">. </w:t>
      </w:r>
    </w:p>
    <w:p w14:paraId="4A68026F" w14:textId="3BAAA50C" w:rsidR="00E97DE0" w:rsidRPr="00F02A52" w:rsidRDefault="00E97DE0" w:rsidP="000226B2">
      <w:pPr>
        <w:pStyle w:val="Caption"/>
      </w:pPr>
      <w:bookmarkStart w:id="1798" w:name="_Ref496461854"/>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4</w:t>
      </w:r>
      <w:r>
        <w:fldChar w:fldCharType="end"/>
      </w:r>
      <w:bookmarkEnd w:id="1798"/>
      <w:r w:rsidRPr="00F02A52">
        <w:t>: Instruments for addressing invasive alien species</w:t>
      </w:r>
      <w:r>
        <w:t>. Source: Own representation.</w:t>
      </w:r>
    </w:p>
    <w:tbl>
      <w:tblPr>
        <w:tblW w:w="9308" w:type="dxa"/>
        <w:tblInd w:w="-5" w:type="dxa"/>
        <w:tblLayout w:type="fixed"/>
        <w:tblLook w:val="04A0" w:firstRow="1" w:lastRow="0" w:firstColumn="1" w:lastColumn="0" w:noHBand="0" w:noVBand="1"/>
      </w:tblPr>
      <w:tblGrid>
        <w:gridCol w:w="1483"/>
        <w:gridCol w:w="1494"/>
        <w:gridCol w:w="1200"/>
        <w:gridCol w:w="5131"/>
      </w:tblGrid>
      <w:tr w:rsidR="00E97DE0" w:rsidRPr="00F02A52" w14:paraId="22279560" w14:textId="77777777" w:rsidTr="00E97DE0">
        <w:trPr>
          <w:trHeight w:val="450"/>
        </w:trPr>
        <w:tc>
          <w:tcPr>
            <w:tcW w:w="14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32315F" w14:textId="77777777" w:rsidR="00E97DE0" w:rsidRPr="00F02A52" w:rsidRDefault="00E97DE0" w:rsidP="00E97DE0">
            <w:pPr>
              <w:spacing w:after="0" w:line="240" w:lineRule="auto"/>
              <w:jc w:val="left"/>
              <w:rPr>
                <w:rFonts w:ascii="Calibri" w:eastAsia="Times New Roman" w:hAnsi="Calibri" w:cs="Times New Roman"/>
                <w:b/>
                <w:bCs/>
                <w:color w:val="000000"/>
                <w:sz w:val="18"/>
                <w:szCs w:val="18"/>
                <w:lang w:val="en-US" w:eastAsia="en-IE"/>
              </w:rPr>
            </w:pPr>
            <w:r w:rsidRPr="00F02A52">
              <w:rPr>
                <w:rFonts w:ascii="Calibri" w:eastAsia="Times New Roman" w:hAnsi="Calibri" w:cs="Times New Roman"/>
                <w:b/>
                <w:bCs/>
                <w:color w:val="000000"/>
                <w:sz w:val="18"/>
                <w:szCs w:val="18"/>
                <w:lang w:val="en-US" w:eastAsia="en-IE"/>
              </w:rPr>
              <w:t>Policy area</w:t>
            </w:r>
          </w:p>
        </w:tc>
        <w:tc>
          <w:tcPr>
            <w:tcW w:w="1494" w:type="dxa"/>
            <w:tcBorders>
              <w:top w:val="single" w:sz="4" w:space="0" w:color="auto"/>
              <w:left w:val="nil"/>
              <w:bottom w:val="single" w:sz="4" w:space="0" w:color="auto"/>
              <w:right w:val="single" w:sz="4" w:space="0" w:color="auto"/>
            </w:tcBorders>
            <w:shd w:val="clear" w:color="auto" w:fill="auto"/>
            <w:vAlign w:val="center"/>
            <w:hideMark/>
          </w:tcPr>
          <w:p w14:paraId="079CC336" w14:textId="77777777" w:rsidR="00E97DE0" w:rsidRPr="00F02A52" w:rsidRDefault="00E97DE0" w:rsidP="00E97DE0">
            <w:pPr>
              <w:spacing w:after="0" w:line="240" w:lineRule="auto"/>
              <w:jc w:val="left"/>
              <w:rPr>
                <w:rFonts w:ascii="Calibri" w:eastAsia="Times New Roman" w:hAnsi="Calibri" w:cs="Times New Roman"/>
                <w:b/>
                <w:bCs/>
                <w:color w:val="000000"/>
                <w:sz w:val="18"/>
                <w:szCs w:val="18"/>
                <w:lang w:val="en-US" w:eastAsia="en-IE"/>
              </w:rPr>
            </w:pPr>
            <w:r w:rsidRPr="00F02A52">
              <w:rPr>
                <w:rFonts w:ascii="Calibri" w:eastAsia="Times New Roman" w:hAnsi="Calibri" w:cs="Times New Roman"/>
                <w:b/>
                <w:bCs/>
                <w:color w:val="000000"/>
                <w:sz w:val="18"/>
                <w:szCs w:val="18"/>
                <w:lang w:val="en-US" w:eastAsia="en-IE"/>
              </w:rPr>
              <w:t>Instrument Title</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23F99CDA" w14:textId="77777777" w:rsidR="00E97DE0" w:rsidRPr="00F02A52" w:rsidRDefault="00E97DE0" w:rsidP="00E97DE0">
            <w:pPr>
              <w:spacing w:after="0" w:line="240" w:lineRule="auto"/>
              <w:jc w:val="left"/>
              <w:rPr>
                <w:rFonts w:ascii="Calibri" w:eastAsia="Times New Roman" w:hAnsi="Calibri" w:cs="Times New Roman"/>
                <w:b/>
                <w:bCs/>
                <w:color w:val="000000"/>
                <w:sz w:val="18"/>
                <w:szCs w:val="18"/>
                <w:lang w:val="en-US" w:eastAsia="en-IE"/>
              </w:rPr>
            </w:pPr>
            <w:r w:rsidRPr="00F02A52">
              <w:rPr>
                <w:rFonts w:ascii="Calibri" w:eastAsia="Times New Roman" w:hAnsi="Calibri" w:cs="Times New Roman"/>
                <w:b/>
                <w:bCs/>
                <w:color w:val="000000"/>
                <w:sz w:val="18"/>
                <w:szCs w:val="18"/>
                <w:lang w:val="en-US" w:eastAsia="en-IE"/>
              </w:rPr>
              <w:t>Responsible Institut</w:t>
            </w:r>
            <w:r>
              <w:rPr>
                <w:rFonts w:ascii="Calibri" w:eastAsia="Times New Roman" w:hAnsi="Calibri" w:cs="Times New Roman"/>
                <w:b/>
                <w:bCs/>
                <w:color w:val="000000"/>
                <w:sz w:val="18"/>
                <w:szCs w:val="18"/>
                <w:lang w:val="en-US" w:eastAsia="en-IE"/>
              </w:rPr>
              <w:t>ion</w:t>
            </w:r>
          </w:p>
        </w:tc>
        <w:tc>
          <w:tcPr>
            <w:tcW w:w="5131" w:type="dxa"/>
            <w:tcBorders>
              <w:top w:val="single" w:sz="4" w:space="0" w:color="auto"/>
              <w:left w:val="nil"/>
              <w:bottom w:val="single" w:sz="4" w:space="0" w:color="auto"/>
              <w:right w:val="single" w:sz="4" w:space="0" w:color="auto"/>
            </w:tcBorders>
            <w:shd w:val="clear" w:color="auto" w:fill="auto"/>
            <w:vAlign w:val="center"/>
            <w:hideMark/>
          </w:tcPr>
          <w:p w14:paraId="3A030D72" w14:textId="77777777" w:rsidR="00E97DE0" w:rsidRPr="00F02A52" w:rsidRDefault="00E97DE0" w:rsidP="00E97DE0">
            <w:pPr>
              <w:spacing w:after="0" w:line="240" w:lineRule="auto"/>
              <w:rPr>
                <w:rFonts w:ascii="Calibri" w:eastAsia="Times New Roman" w:hAnsi="Calibri" w:cs="Times New Roman"/>
                <w:b/>
                <w:bCs/>
                <w:color w:val="000000"/>
                <w:sz w:val="18"/>
                <w:szCs w:val="18"/>
                <w:lang w:val="en-US" w:eastAsia="en-IE"/>
              </w:rPr>
            </w:pPr>
            <w:r w:rsidRPr="00F02A52">
              <w:rPr>
                <w:rFonts w:ascii="Calibri" w:eastAsia="Times New Roman" w:hAnsi="Calibri" w:cs="Times New Roman"/>
                <w:b/>
                <w:bCs/>
                <w:color w:val="000000"/>
                <w:sz w:val="18"/>
                <w:szCs w:val="18"/>
                <w:lang w:val="en-US" w:eastAsia="en-IE"/>
              </w:rPr>
              <w:t>Description</w:t>
            </w:r>
          </w:p>
        </w:tc>
      </w:tr>
      <w:tr w:rsidR="00E97DE0" w:rsidRPr="00F02A52" w14:paraId="342698D5" w14:textId="77777777" w:rsidTr="00E97DE0">
        <w:trPr>
          <w:trHeight w:val="900"/>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639A37E0"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Union</w:t>
            </w:r>
          </w:p>
        </w:tc>
        <w:tc>
          <w:tcPr>
            <w:tcW w:w="1494" w:type="dxa"/>
            <w:tcBorders>
              <w:top w:val="nil"/>
              <w:left w:val="nil"/>
              <w:bottom w:val="single" w:sz="4" w:space="0" w:color="auto"/>
              <w:right w:val="single" w:sz="4" w:space="0" w:color="auto"/>
            </w:tcBorders>
            <w:shd w:val="clear" w:color="auto" w:fill="auto"/>
            <w:vAlign w:val="center"/>
            <w:hideMark/>
          </w:tcPr>
          <w:p w14:paraId="2E5E6877"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The Habitats Directive</w:t>
            </w:r>
          </w:p>
        </w:tc>
        <w:tc>
          <w:tcPr>
            <w:tcW w:w="1200" w:type="dxa"/>
            <w:tcBorders>
              <w:top w:val="nil"/>
              <w:left w:val="nil"/>
              <w:bottom w:val="single" w:sz="4" w:space="0" w:color="auto"/>
              <w:right w:val="single" w:sz="4" w:space="0" w:color="auto"/>
            </w:tcBorders>
            <w:shd w:val="clear" w:color="auto" w:fill="auto"/>
            <w:vAlign w:val="center"/>
            <w:hideMark/>
          </w:tcPr>
          <w:p w14:paraId="76DA59C5"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Commission</w:t>
            </w:r>
          </w:p>
        </w:tc>
        <w:tc>
          <w:tcPr>
            <w:tcW w:w="5131" w:type="dxa"/>
            <w:tcBorders>
              <w:top w:val="nil"/>
              <w:left w:val="nil"/>
              <w:bottom w:val="single" w:sz="4" w:space="0" w:color="auto"/>
              <w:right w:val="single" w:sz="4" w:space="0" w:color="auto"/>
            </w:tcBorders>
            <w:shd w:val="clear" w:color="auto" w:fill="auto"/>
            <w:vAlign w:val="center"/>
            <w:hideMark/>
          </w:tcPr>
          <w:p w14:paraId="31B2D1C7" w14:textId="77777777"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Directive 92/43/EEC lists over 1,000 animal and plant species, as well as 200 habitat types under protection. Its sole mention of non-native species pertains to provision for supplementary measures to govern their possible introduction.</w:t>
            </w:r>
          </w:p>
        </w:tc>
      </w:tr>
      <w:tr w:rsidR="00E97DE0" w:rsidRPr="00F02A52" w14:paraId="130FA5DC" w14:textId="77777777" w:rsidTr="00E97DE0">
        <w:trPr>
          <w:trHeight w:val="450"/>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47C1FF8A"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Mediterranean Sea</w:t>
            </w:r>
          </w:p>
        </w:tc>
        <w:tc>
          <w:tcPr>
            <w:tcW w:w="1494" w:type="dxa"/>
            <w:tcBorders>
              <w:top w:val="nil"/>
              <w:left w:val="nil"/>
              <w:bottom w:val="single" w:sz="4" w:space="0" w:color="auto"/>
              <w:right w:val="single" w:sz="4" w:space="0" w:color="auto"/>
            </w:tcBorders>
            <w:shd w:val="clear" w:color="auto" w:fill="auto"/>
            <w:vAlign w:val="center"/>
            <w:hideMark/>
          </w:tcPr>
          <w:p w14:paraId="78753B01"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Barcelona Convention</w:t>
            </w:r>
          </w:p>
        </w:tc>
        <w:tc>
          <w:tcPr>
            <w:tcW w:w="1200" w:type="dxa"/>
            <w:tcBorders>
              <w:top w:val="nil"/>
              <w:left w:val="nil"/>
              <w:bottom w:val="single" w:sz="4" w:space="0" w:color="auto"/>
              <w:right w:val="single" w:sz="4" w:space="0" w:color="auto"/>
            </w:tcBorders>
            <w:shd w:val="clear" w:color="auto" w:fill="auto"/>
            <w:vAlign w:val="center"/>
            <w:hideMark/>
          </w:tcPr>
          <w:p w14:paraId="44658874"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United Nations</w:t>
            </w:r>
          </w:p>
        </w:tc>
        <w:tc>
          <w:tcPr>
            <w:tcW w:w="5131" w:type="dxa"/>
            <w:tcBorders>
              <w:top w:val="nil"/>
              <w:left w:val="nil"/>
              <w:bottom w:val="single" w:sz="4" w:space="0" w:color="auto"/>
              <w:right w:val="single" w:sz="4" w:space="0" w:color="auto"/>
            </w:tcBorders>
            <w:shd w:val="clear" w:color="auto" w:fill="auto"/>
            <w:vAlign w:val="center"/>
            <w:hideMark/>
          </w:tcPr>
          <w:p w14:paraId="0630A3FC" w14:textId="3A8C5D62"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Adopted in 1976, amended in 1995 and came into force on 9 July 2004. An Action Plan concerning species introductions and invasive species in the Mediterranean Sea was adopted in 2003</w:t>
            </w:r>
            <w:r w:rsidR="00EE5528">
              <w:rPr>
                <w:rFonts w:ascii="Calibri" w:eastAsia="Times New Roman" w:hAnsi="Calibri" w:cs="Times New Roman"/>
                <w:color w:val="000000"/>
                <w:sz w:val="18"/>
                <w:szCs w:val="18"/>
                <w:lang w:val="en-US" w:eastAsia="en-IE"/>
              </w:rPr>
              <w:t xml:space="preserve"> </w:t>
            </w:r>
            <w:r w:rsidR="00095298">
              <w:rPr>
                <w:rFonts w:ascii="Calibri" w:eastAsia="Times New Roman" w:hAnsi="Calibri" w:cs="Times New Roman"/>
                <w:color w:val="000000"/>
                <w:sz w:val="18"/>
                <w:szCs w:val="18"/>
                <w:lang w:val="en-US" w:eastAsia="en-IE"/>
              </w:rPr>
              <w:fldChar w:fldCharType="begin" w:fldLock="1"/>
            </w:r>
            <w:r w:rsidR="00095298">
              <w:rPr>
                <w:rFonts w:ascii="Calibri" w:eastAsia="Times New Roman" w:hAnsi="Calibri" w:cs="Times New Roman"/>
                <w:color w:val="000000"/>
                <w:sz w:val="18"/>
                <w:szCs w:val="18"/>
                <w:lang w:val="en-US" w:eastAsia="en-IE"/>
              </w:rPr>
              <w:instrText>ADDIN CSL_CITATION { "citationItems" : [ { "id" : "ITEM-1", "itemData" : { "URL" : "http://web.unep.org/regionalseas/", "id" : "ITEM-1", "issued" : { "date-parts" : [ [ "0" ] ] }, "title" : "UN Environment Regional Seas", "type" : "webpage" }, "uris" : [ "http://www.mendeley.com/documents/?uuid=59db3071-2640-4580-83e6-3c43152bdc3e" ] } ], "mendeley" : { "formattedCitation" : "(\u201cUN Environment Regional Seas,\u201d n.d.)", "plainTextFormattedCitation" : "(\u201cUN Environment Regional Seas,\u201d n.d.)", "previouslyFormattedCitation" : "(\u201cUN Environment Regional Seas,\u201d n.d.)" }, "properties" : {  }, "schema" : "https://github.com/citation-style-language/schema/raw/master/csl-citation.json" }</w:instrText>
            </w:r>
            <w:r w:rsidR="00095298">
              <w:rPr>
                <w:rFonts w:ascii="Calibri" w:eastAsia="Times New Roman" w:hAnsi="Calibri" w:cs="Times New Roman"/>
                <w:color w:val="000000"/>
                <w:sz w:val="18"/>
                <w:szCs w:val="18"/>
                <w:lang w:val="en-US" w:eastAsia="en-IE"/>
              </w:rPr>
              <w:fldChar w:fldCharType="separate"/>
            </w:r>
            <w:r w:rsidR="00095298" w:rsidRPr="0022446F">
              <w:rPr>
                <w:rFonts w:ascii="Calibri" w:eastAsia="Times New Roman" w:hAnsi="Calibri" w:cs="Times New Roman"/>
                <w:color w:val="000000"/>
                <w:sz w:val="18"/>
                <w:szCs w:val="18"/>
                <w:lang w:val="en-US" w:eastAsia="en-IE"/>
              </w:rPr>
              <w:t>(</w:t>
            </w:r>
            <w:r w:rsidR="00095298">
              <w:rPr>
                <w:rFonts w:ascii="Calibri" w:eastAsia="Times New Roman" w:hAnsi="Calibri" w:cs="Times New Roman"/>
                <w:color w:val="000000"/>
                <w:sz w:val="18"/>
                <w:szCs w:val="18"/>
                <w:lang w:val="en-US" w:eastAsia="en-IE"/>
              </w:rPr>
              <w:t>UNEP,</w:t>
            </w:r>
            <w:r w:rsidR="00095298" w:rsidRPr="0022446F">
              <w:rPr>
                <w:rFonts w:ascii="Calibri" w:eastAsia="Times New Roman" w:hAnsi="Calibri" w:cs="Times New Roman"/>
                <w:color w:val="000000"/>
                <w:sz w:val="18"/>
                <w:szCs w:val="18"/>
                <w:lang w:val="en-US" w:eastAsia="en-IE"/>
              </w:rPr>
              <w:t xml:space="preserve"> n.d.)</w:t>
            </w:r>
            <w:r w:rsidR="00095298">
              <w:rPr>
                <w:rFonts w:ascii="Calibri" w:eastAsia="Times New Roman" w:hAnsi="Calibri" w:cs="Times New Roman"/>
                <w:color w:val="000000"/>
                <w:sz w:val="18"/>
                <w:szCs w:val="18"/>
                <w:lang w:val="en-US" w:eastAsia="en-IE"/>
              </w:rPr>
              <w:fldChar w:fldCharType="end"/>
            </w:r>
            <w:r w:rsidR="00EE5528">
              <w:rPr>
                <w:rFonts w:ascii="Calibri" w:eastAsia="Times New Roman" w:hAnsi="Calibri" w:cs="Times New Roman"/>
                <w:color w:val="000000"/>
                <w:sz w:val="18"/>
                <w:szCs w:val="18"/>
                <w:lang w:val="en-US" w:eastAsia="en-IE"/>
              </w:rPr>
              <w:t>, and again in 2016 (UNEP, 2016</w:t>
            </w:r>
            <w:r w:rsidR="00115C5A">
              <w:rPr>
                <w:rFonts w:ascii="Calibri" w:eastAsia="Times New Roman" w:hAnsi="Calibri" w:cs="Times New Roman"/>
                <w:color w:val="000000"/>
                <w:sz w:val="18"/>
                <w:szCs w:val="18"/>
                <w:lang w:val="en-US" w:eastAsia="en-IE"/>
              </w:rPr>
              <w:t>b</w:t>
            </w:r>
            <w:r w:rsidR="00EE5528">
              <w:rPr>
                <w:rFonts w:ascii="Calibri" w:eastAsia="Times New Roman" w:hAnsi="Calibri" w:cs="Times New Roman"/>
                <w:color w:val="000000"/>
                <w:sz w:val="18"/>
                <w:szCs w:val="18"/>
                <w:lang w:val="en-US" w:eastAsia="en-IE"/>
              </w:rPr>
              <w:t>)</w:t>
            </w:r>
            <w:r w:rsidRPr="00F02A52">
              <w:rPr>
                <w:rFonts w:ascii="Calibri" w:eastAsia="Times New Roman" w:hAnsi="Calibri" w:cs="Times New Roman"/>
                <w:color w:val="000000"/>
                <w:sz w:val="18"/>
                <w:szCs w:val="18"/>
                <w:lang w:val="en-US" w:eastAsia="en-IE"/>
              </w:rPr>
              <w:t>.</w:t>
            </w:r>
          </w:p>
        </w:tc>
      </w:tr>
      <w:tr w:rsidR="00E97DE0" w:rsidRPr="00F02A52" w14:paraId="0135FBC3" w14:textId="77777777" w:rsidTr="00E97DE0">
        <w:trPr>
          <w:trHeight w:val="1051"/>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5A5A9BF2"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 xml:space="preserve">Western, Central and Eastern </w:t>
            </w:r>
            <w:r w:rsidRPr="00F02A52">
              <w:rPr>
                <w:rFonts w:ascii="Calibri" w:eastAsia="Times New Roman" w:hAnsi="Calibri" w:cs="Times New Roman"/>
                <w:color w:val="000000"/>
                <w:sz w:val="18"/>
                <w:szCs w:val="18"/>
                <w:lang w:val="en-US" w:eastAsia="en-IE"/>
              </w:rPr>
              <w:t>Europe</w:t>
            </w:r>
          </w:p>
        </w:tc>
        <w:tc>
          <w:tcPr>
            <w:tcW w:w="1494" w:type="dxa"/>
            <w:tcBorders>
              <w:top w:val="nil"/>
              <w:left w:val="nil"/>
              <w:bottom w:val="single" w:sz="4" w:space="0" w:color="auto"/>
              <w:right w:val="single" w:sz="4" w:space="0" w:color="auto"/>
            </w:tcBorders>
            <w:shd w:val="clear" w:color="auto" w:fill="auto"/>
            <w:vAlign w:val="center"/>
            <w:hideMark/>
          </w:tcPr>
          <w:p w14:paraId="611D8780" w14:textId="77777777" w:rsidR="00E97DE0" w:rsidRPr="00F02A52" w:rsidRDefault="00E97DE0" w:rsidP="00E97DE0">
            <w:pPr>
              <w:spacing w:after="0" w:line="240" w:lineRule="auto"/>
              <w:jc w:val="left"/>
              <w:rPr>
                <w:rFonts w:ascii="Calibri" w:eastAsia="Times New Roman" w:hAnsi="Calibri" w:cs="Times New Roman"/>
                <w:bCs/>
                <w:color w:val="000000"/>
                <w:sz w:val="18"/>
                <w:szCs w:val="18"/>
                <w:lang w:val="en-US" w:eastAsia="en-IE"/>
              </w:rPr>
            </w:pPr>
            <w:r w:rsidRPr="00F02A52">
              <w:rPr>
                <w:rFonts w:ascii="Calibri" w:eastAsia="Times New Roman" w:hAnsi="Calibri" w:cs="Times New Roman"/>
                <w:color w:val="000000"/>
                <w:sz w:val="18"/>
                <w:szCs w:val="18"/>
                <w:lang w:val="en-US" w:eastAsia="en-IE"/>
              </w:rPr>
              <w:t>Bern Convention</w:t>
            </w:r>
          </w:p>
        </w:tc>
        <w:tc>
          <w:tcPr>
            <w:tcW w:w="1200" w:type="dxa"/>
            <w:tcBorders>
              <w:top w:val="nil"/>
              <w:left w:val="nil"/>
              <w:bottom w:val="single" w:sz="4" w:space="0" w:color="auto"/>
              <w:right w:val="single" w:sz="4" w:space="0" w:color="auto"/>
            </w:tcBorders>
            <w:shd w:val="clear" w:color="auto" w:fill="auto"/>
            <w:vAlign w:val="center"/>
            <w:hideMark/>
          </w:tcPr>
          <w:p w14:paraId="44E42B9E"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Council of Europe</w:t>
            </w:r>
          </w:p>
        </w:tc>
        <w:tc>
          <w:tcPr>
            <w:tcW w:w="5131" w:type="dxa"/>
            <w:tcBorders>
              <w:top w:val="nil"/>
              <w:left w:val="nil"/>
              <w:bottom w:val="single" w:sz="4" w:space="0" w:color="auto"/>
              <w:right w:val="single" w:sz="4" w:space="0" w:color="auto"/>
            </w:tcBorders>
            <w:shd w:val="clear" w:color="auto" w:fill="auto"/>
            <w:vAlign w:val="center"/>
            <w:hideMark/>
          </w:tcPr>
          <w:p w14:paraId="006A1861" w14:textId="77777777"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The Standing Committee of the Bern Convention recommended in 2003 that Contracting Parties implement national strategies on invasive alien species and co-operate in the prevention, mitigation and eradication of invasive alien species, where feasible and practical.</w:t>
            </w:r>
          </w:p>
        </w:tc>
      </w:tr>
      <w:tr w:rsidR="00E97DE0" w:rsidRPr="00F02A52" w14:paraId="78C70241" w14:textId="77777777" w:rsidTr="00E97DE0">
        <w:trPr>
          <w:trHeight w:val="900"/>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0F081600"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Union</w:t>
            </w:r>
            <w:r w:rsidRPr="00F02A52">
              <w:rPr>
                <w:rFonts w:ascii="Calibri" w:eastAsia="Times New Roman" w:hAnsi="Calibri" w:cs="Times New Roman"/>
                <w:color w:val="000000"/>
                <w:sz w:val="18"/>
                <w:szCs w:val="18"/>
                <w:lang w:val="en-US" w:eastAsia="en-IE"/>
              </w:rPr>
              <w:t xml:space="preserve"> </w:t>
            </w:r>
          </w:p>
        </w:tc>
        <w:tc>
          <w:tcPr>
            <w:tcW w:w="1494" w:type="dxa"/>
            <w:tcBorders>
              <w:top w:val="nil"/>
              <w:left w:val="nil"/>
              <w:bottom w:val="single" w:sz="4" w:space="0" w:color="auto"/>
              <w:right w:val="single" w:sz="4" w:space="0" w:color="auto"/>
            </w:tcBorders>
            <w:shd w:val="clear" w:color="auto" w:fill="auto"/>
            <w:vAlign w:val="center"/>
            <w:hideMark/>
          </w:tcPr>
          <w:p w14:paraId="4440B8C7"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Union</w:t>
            </w:r>
            <w:r w:rsidRPr="00F02A52">
              <w:rPr>
                <w:rFonts w:ascii="Calibri" w:eastAsia="Times New Roman" w:hAnsi="Calibri" w:cs="Times New Roman"/>
                <w:color w:val="000000"/>
                <w:sz w:val="18"/>
                <w:szCs w:val="18"/>
                <w:lang w:val="en-US" w:eastAsia="en-IE"/>
              </w:rPr>
              <w:t xml:space="preserve"> Regulation 1143/2014 on Invasive Alien Species</w:t>
            </w:r>
          </w:p>
        </w:tc>
        <w:tc>
          <w:tcPr>
            <w:tcW w:w="1200" w:type="dxa"/>
            <w:tcBorders>
              <w:top w:val="nil"/>
              <w:left w:val="nil"/>
              <w:bottom w:val="single" w:sz="4" w:space="0" w:color="auto"/>
              <w:right w:val="single" w:sz="4" w:space="0" w:color="auto"/>
            </w:tcBorders>
            <w:shd w:val="clear" w:color="auto" w:fill="auto"/>
            <w:vAlign w:val="center"/>
            <w:hideMark/>
          </w:tcPr>
          <w:p w14:paraId="01FD9362" w14:textId="77777777" w:rsidR="00E97DE0" w:rsidRPr="00F02A52" w:rsidRDefault="00E97DE0" w:rsidP="00E97DE0">
            <w:pPr>
              <w:spacing w:after="0" w:line="240" w:lineRule="auto"/>
              <w:jc w:val="left"/>
              <w:rPr>
                <w:rFonts w:ascii="Calibri" w:eastAsia="Times New Roman" w:hAnsi="Calibri" w:cs="Times New Roman"/>
                <w:bCs/>
                <w:color w:val="000000"/>
                <w:sz w:val="18"/>
                <w:szCs w:val="18"/>
                <w:lang w:val="en-US" w:eastAsia="en-IE"/>
              </w:rPr>
            </w:pPr>
            <w:r>
              <w:rPr>
                <w:rFonts w:ascii="Calibri" w:eastAsia="Times New Roman" w:hAnsi="Calibri" w:cs="Times New Roman"/>
                <w:color w:val="000000"/>
                <w:sz w:val="18"/>
                <w:szCs w:val="18"/>
                <w:lang w:val="en-US" w:eastAsia="en-IE"/>
              </w:rPr>
              <w:t>European Commission</w:t>
            </w:r>
          </w:p>
        </w:tc>
        <w:tc>
          <w:tcPr>
            <w:tcW w:w="5131" w:type="dxa"/>
            <w:tcBorders>
              <w:top w:val="nil"/>
              <w:left w:val="nil"/>
              <w:bottom w:val="single" w:sz="4" w:space="0" w:color="auto"/>
              <w:right w:val="single" w:sz="4" w:space="0" w:color="auto"/>
            </w:tcBorders>
            <w:shd w:val="clear" w:color="auto" w:fill="auto"/>
            <w:vAlign w:val="center"/>
            <w:hideMark/>
          </w:tcPr>
          <w:p w14:paraId="780BD3BD" w14:textId="35E742DB"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 xml:space="preserve">Entered into force January 1st 2015. It is an important instrument setting out the provisions and responsibilities concerning invasive alien species of Union, regional and </w:t>
            </w:r>
            <w:r w:rsidR="00EE5528">
              <w:rPr>
                <w:rFonts w:ascii="Calibri" w:eastAsia="Times New Roman" w:hAnsi="Calibri" w:cs="Times New Roman"/>
                <w:color w:val="000000"/>
                <w:sz w:val="18"/>
                <w:szCs w:val="18"/>
                <w:lang w:val="en-US" w:eastAsia="en-IE"/>
              </w:rPr>
              <w:t>m</w:t>
            </w:r>
            <w:r w:rsidRPr="00F02A52">
              <w:rPr>
                <w:rFonts w:ascii="Calibri" w:eastAsia="Times New Roman" w:hAnsi="Calibri" w:cs="Times New Roman"/>
                <w:color w:val="000000"/>
                <w:sz w:val="18"/>
                <w:szCs w:val="18"/>
                <w:lang w:val="en-US" w:eastAsia="en-IE"/>
              </w:rPr>
              <w:t>ember State concern</w:t>
            </w:r>
            <w:r w:rsidR="00EE5528">
              <w:rPr>
                <w:rFonts w:ascii="Calibri" w:eastAsia="Times New Roman" w:hAnsi="Calibri" w:cs="Times New Roman"/>
                <w:color w:val="000000"/>
                <w:sz w:val="18"/>
                <w:szCs w:val="18"/>
                <w:lang w:val="en-US" w:eastAsia="en-IE"/>
              </w:rPr>
              <w:t>.</w:t>
            </w:r>
          </w:p>
        </w:tc>
      </w:tr>
      <w:tr w:rsidR="00E97DE0" w:rsidRPr="00F02A52" w14:paraId="61316E9B" w14:textId="77777777" w:rsidTr="00E97DE0">
        <w:trPr>
          <w:trHeight w:val="675"/>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05AE6D7B"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Mediterranean</w:t>
            </w:r>
          </w:p>
        </w:tc>
        <w:tc>
          <w:tcPr>
            <w:tcW w:w="1494" w:type="dxa"/>
            <w:tcBorders>
              <w:top w:val="nil"/>
              <w:left w:val="nil"/>
              <w:bottom w:val="single" w:sz="4" w:space="0" w:color="auto"/>
              <w:right w:val="single" w:sz="4" w:space="0" w:color="auto"/>
            </w:tcBorders>
            <w:shd w:val="clear" w:color="auto" w:fill="auto"/>
            <w:vAlign w:val="center"/>
            <w:hideMark/>
          </w:tcPr>
          <w:p w14:paraId="0FAAB086"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The Barcelona Convention</w:t>
            </w:r>
          </w:p>
        </w:tc>
        <w:tc>
          <w:tcPr>
            <w:tcW w:w="1200" w:type="dxa"/>
            <w:tcBorders>
              <w:top w:val="nil"/>
              <w:left w:val="nil"/>
              <w:bottom w:val="single" w:sz="4" w:space="0" w:color="auto"/>
              <w:right w:val="single" w:sz="4" w:space="0" w:color="auto"/>
            </w:tcBorders>
            <w:shd w:val="clear" w:color="auto" w:fill="auto"/>
            <w:vAlign w:val="center"/>
            <w:hideMark/>
          </w:tcPr>
          <w:p w14:paraId="2242B7EF"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Commission</w:t>
            </w:r>
          </w:p>
        </w:tc>
        <w:tc>
          <w:tcPr>
            <w:tcW w:w="5131" w:type="dxa"/>
            <w:tcBorders>
              <w:top w:val="nil"/>
              <w:left w:val="nil"/>
              <w:bottom w:val="single" w:sz="4" w:space="0" w:color="auto"/>
              <w:right w:val="single" w:sz="4" w:space="0" w:color="auto"/>
            </w:tcBorders>
            <w:shd w:val="clear" w:color="auto" w:fill="auto"/>
            <w:vAlign w:val="center"/>
            <w:hideMark/>
          </w:tcPr>
          <w:p w14:paraId="74970897" w14:textId="77777777"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The convention provides seven protocols to address specific aspects of Mediterranean environmental conservation including marine biological diversity and pollution from exploration and exploitation offshore.</w:t>
            </w:r>
          </w:p>
        </w:tc>
      </w:tr>
      <w:tr w:rsidR="00E97DE0" w:rsidRPr="00F02A52" w14:paraId="685048A7" w14:textId="77777777" w:rsidTr="00E97DE0">
        <w:trPr>
          <w:trHeight w:val="900"/>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406D23EC" w14:textId="77777777" w:rsidR="00E97DE0" w:rsidRPr="00F02A52" w:rsidRDefault="00E97DE0" w:rsidP="00E97DE0">
            <w:pPr>
              <w:spacing w:after="0" w:line="240" w:lineRule="auto"/>
              <w:jc w:val="left"/>
              <w:rPr>
                <w:rFonts w:ascii="Calibri" w:eastAsia="Times New Roman" w:hAnsi="Calibri" w:cs="Times New Roman"/>
                <w:bCs/>
                <w:color w:val="000000"/>
                <w:sz w:val="18"/>
                <w:szCs w:val="18"/>
                <w:lang w:val="en-US" w:eastAsia="en-IE"/>
              </w:rPr>
            </w:pPr>
            <w:r w:rsidRPr="00F02A52">
              <w:rPr>
                <w:rFonts w:ascii="Calibri" w:eastAsia="Times New Roman" w:hAnsi="Calibri" w:cs="Times New Roman"/>
                <w:bCs/>
                <w:color w:val="000000"/>
                <w:sz w:val="18"/>
                <w:szCs w:val="18"/>
                <w:lang w:val="en-US" w:eastAsia="en-IE"/>
              </w:rPr>
              <w:t>European seas</w:t>
            </w:r>
            <w:r w:rsidRPr="00F02A52">
              <w:rPr>
                <w:rFonts w:ascii="Calibri" w:eastAsia="Times New Roman" w:hAnsi="Calibri" w:cs="Times New Roman"/>
                <w:color w:val="000000"/>
                <w:sz w:val="18"/>
                <w:szCs w:val="18"/>
                <w:lang w:val="en-US" w:eastAsia="en-IE"/>
              </w:rPr>
              <w:t xml:space="preserve"> </w:t>
            </w:r>
          </w:p>
        </w:tc>
        <w:tc>
          <w:tcPr>
            <w:tcW w:w="1494" w:type="dxa"/>
            <w:tcBorders>
              <w:top w:val="nil"/>
              <w:left w:val="nil"/>
              <w:bottom w:val="single" w:sz="4" w:space="0" w:color="auto"/>
              <w:right w:val="single" w:sz="4" w:space="0" w:color="auto"/>
            </w:tcBorders>
            <w:shd w:val="clear" w:color="auto" w:fill="auto"/>
            <w:vAlign w:val="center"/>
            <w:hideMark/>
          </w:tcPr>
          <w:p w14:paraId="3607F8FD"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Union</w:t>
            </w:r>
            <w:r w:rsidRPr="00F02A52">
              <w:rPr>
                <w:rFonts w:ascii="Calibri" w:eastAsia="Times New Roman" w:hAnsi="Calibri" w:cs="Times New Roman"/>
                <w:color w:val="000000"/>
                <w:sz w:val="18"/>
                <w:szCs w:val="18"/>
                <w:lang w:val="en-US" w:eastAsia="en-IE"/>
              </w:rPr>
              <w:t xml:space="preserve"> Marine Strategy Framework Directive </w:t>
            </w:r>
          </w:p>
        </w:tc>
        <w:tc>
          <w:tcPr>
            <w:tcW w:w="1200" w:type="dxa"/>
            <w:tcBorders>
              <w:top w:val="nil"/>
              <w:left w:val="nil"/>
              <w:bottom w:val="single" w:sz="4" w:space="0" w:color="auto"/>
              <w:right w:val="single" w:sz="4" w:space="0" w:color="auto"/>
            </w:tcBorders>
            <w:shd w:val="clear" w:color="auto" w:fill="auto"/>
            <w:vAlign w:val="center"/>
            <w:hideMark/>
          </w:tcPr>
          <w:p w14:paraId="6AE7DD18"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European Commission</w:t>
            </w:r>
          </w:p>
        </w:tc>
        <w:tc>
          <w:tcPr>
            <w:tcW w:w="5131" w:type="dxa"/>
            <w:tcBorders>
              <w:top w:val="nil"/>
              <w:left w:val="nil"/>
              <w:bottom w:val="single" w:sz="4" w:space="0" w:color="auto"/>
              <w:right w:val="single" w:sz="4" w:space="0" w:color="auto"/>
            </w:tcBorders>
            <w:shd w:val="clear" w:color="auto" w:fill="auto"/>
            <w:vAlign w:val="center"/>
            <w:hideMark/>
          </w:tcPr>
          <w:p w14:paraId="5C19E418" w14:textId="07AB8DFA"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Acknowledges the critical role of vectors in biological invasions and consider</w:t>
            </w:r>
            <w:r w:rsidR="00923AA6">
              <w:rPr>
                <w:rFonts w:ascii="Calibri" w:eastAsia="Times New Roman" w:hAnsi="Calibri" w:cs="Times New Roman"/>
                <w:color w:val="000000"/>
                <w:sz w:val="18"/>
                <w:szCs w:val="18"/>
                <w:lang w:val="en-US" w:eastAsia="en-IE"/>
              </w:rPr>
              <w:t>s</w:t>
            </w:r>
            <w:r w:rsidRPr="00F02A52">
              <w:rPr>
                <w:rFonts w:ascii="Calibri" w:eastAsia="Times New Roman" w:hAnsi="Calibri" w:cs="Times New Roman"/>
                <w:color w:val="000000"/>
                <w:sz w:val="18"/>
                <w:szCs w:val="18"/>
                <w:lang w:val="en-US" w:eastAsia="en-IE"/>
              </w:rPr>
              <w:t xml:space="preserve"> it crucial to manage the pathways. </w:t>
            </w:r>
          </w:p>
        </w:tc>
      </w:tr>
      <w:tr w:rsidR="00E97DE0" w:rsidRPr="00F02A52" w14:paraId="0126150E" w14:textId="77777777" w:rsidTr="00E97DE0">
        <w:trPr>
          <w:trHeight w:val="1350"/>
        </w:trPr>
        <w:tc>
          <w:tcPr>
            <w:tcW w:w="1483" w:type="dxa"/>
            <w:tcBorders>
              <w:top w:val="nil"/>
              <w:left w:val="single" w:sz="4" w:space="0" w:color="auto"/>
              <w:bottom w:val="single" w:sz="4" w:space="0" w:color="auto"/>
              <w:right w:val="single" w:sz="4" w:space="0" w:color="auto"/>
            </w:tcBorders>
            <w:shd w:val="clear" w:color="auto" w:fill="auto"/>
            <w:vAlign w:val="center"/>
            <w:hideMark/>
          </w:tcPr>
          <w:p w14:paraId="6B0029FF" w14:textId="77777777" w:rsidR="00E97DE0" w:rsidRPr="00F02A52" w:rsidRDefault="00E97DE0" w:rsidP="00E97DE0">
            <w:pPr>
              <w:spacing w:after="0" w:line="240" w:lineRule="auto"/>
              <w:jc w:val="left"/>
              <w:rPr>
                <w:rFonts w:ascii="Calibri" w:eastAsia="Times New Roman" w:hAnsi="Calibri" w:cs="Times New Roman"/>
                <w:bCs/>
                <w:color w:val="000000"/>
                <w:sz w:val="18"/>
                <w:szCs w:val="18"/>
                <w:lang w:val="en-US" w:eastAsia="en-IE"/>
              </w:rPr>
            </w:pPr>
            <w:r w:rsidRPr="00F02A52">
              <w:rPr>
                <w:rFonts w:ascii="Calibri" w:eastAsia="Times New Roman" w:hAnsi="Calibri" w:cs="Times New Roman"/>
                <w:bCs/>
                <w:color w:val="000000"/>
                <w:sz w:val="18"/>
                <w:szCs w:val="18"/>
                <w:lang w:val="en-US" w:eastAsia="en-IE"/>
              </w:rPr>
              <w:t>Caspian Sea</w:t>
            </w:r>
            <w:r w:rsidRPr="00F02A52">
              <w:rPr>
                <w:rFonts w:ascii="Calibri" w:eastAsia="Times New Roman" w:hAnsi="Calibri" w:cs="Times New Roman"/>
                <w:color w:val="000000"/>
                <w:sz w:val="18"/>
                <w:szCs w:val="18"/>
                <w:lang w:val="en-US" w:eastAsia="en-IE"/>
              </w:rPr>
              <w:t xml:space="preserve"> </w:t>
            </w:r>
          </w:p>
        </w:tc>
        <w:tc>
          <w:tcPr>
            <w:tcW w:w="1494" w:type="dxa"/>
            <w:tcBorders>
              <w:top w:val="nil"/>
              <w:left w:val="nil"/>
              <w:bottom w:val="single" w:sz="4" w:space="0" w:color="auto"/>
              <w:right w:val="single" w:sz="4" w:space="0" w:color="auto"/>
            </w:tcBorders>
            <w:shd w:val="clear" w:color="auto" w:fill="auto"/>
            <w:vAlign w:val="center"/>
            <w:hideMark/>
          </w:tcPr>
          <w:p w14:paraId="00581B18"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Ballast Water Management Convention</w:t>
            </w:r>
          </w:p>
        </w:tc>
        <w:tc>
          <w:tcPr>
            <w:tcW w:w="1200" w:type="dxa"/>
            <w:tcBorders>
              <w:top w:val="nil"/>
              <w:left w:val="nil"/>
              <w:bottom w:val="single" w:sz="4" w:space="0" w:color="auto"/>
              <w:right w:val="single" w:sz="4" w:space="0" w:color="auto"/>
            </w:tcBorders>
            <w:shd w:val="clear" w:color="auto" w:fill="auto"/>
            <w:vAlign w:val="center"/>
            <w:hideMark/>
          </w:tcPr>
          <w:p w14:paraId="4F141A25" w14:textId="77777777" w:rsidR="00E97DE0" w:rsidRPr="00F02A52" w:rsidRDefault="00E97DE0" w:rsidP="00E97DE0">
            <w:pPr>
              <w:spacing w:after="0" w:line="240" w:lineRule="auto"/>
              <w:jc w:val="left"/>
              <w:rPr>
                <w:rFonts w:ascii="Calibri" w:eastAsia="Times New Roman" w:hAnsi="Calibri" w:cs="Times New Roman"/>
                <w:color w:val="000000"/>
                <w:sz w:val="18"/>
                <w:szCs w:val="18"/>
                <w:lang w:val="en-US" w:eastAsia="en-IE"/>
              </w:rPr>
            </w:pPr>
            <w:r>
              <w:rPr>
                <w:rFonts w:ascii="Calibri" w:eastAsia="Times New Roman" w:hAnsi="Calibri" w:cs="Times New Roman"/>
                <w:color w:val="000000"/>
                <w:sz w:val="18"/>
                <w:szCs w:val="18"/>
                <w:lang w:val="en-US" w:eastAsia="en-IE"/>
              </w:rPr>
              <w:t>International Maritime Organization</w:t>
            </w:r>
          </w:p>
        </w:tc>
        <w:tc>
          <w:tcPr>
            <w:tcW w:w="5131" w:type="dxa"/>
            <w:tcBorders>
              <w:top w:val="nil"/>
              <w:left w:val="nil"/>
              <w:bottom w:val="single" w:sz="4" w:space="0" w:color="auto"/>
              <w:right w:val="single" w:sz="4" w:space="0" w:color="auto"/>
            </w:tcBorders>
            <w:shd w:val="clear" w:color="auto" w:fill="auto"/>
            <w:vAlign w:val="center"/>
            <w:hideMark/>
          </w:tcPr>
          <w:p w14:paraId="513BE0A6" w14:textId="77777777" w:rsidR="00E97DE0" w:rsidRPr="00F02A52" w:rsidRDefault="00E97DE0" w:rsidP="00E97DE0">
            <w:pPr>
              <w:spacing w:after="0" w:line="240" w:lineRule="auto"/>
              <w:rPr>
                <w:rFonts w:ascii="Calibri" w:eastAsia="Times New Roman" w:hAnsi="Calibri" w:cs="Times New Roman"/>
                <w:color w:val="000000"/>
                <w:sz w:val="18"/>
                <w:szCs w:val="18"/>
                <w:lang w:val="en-US" w:eastAsia="en-IE"/>
              </w:rPr>
            </w:pPr>
            <w:r w:rsidRPr="00F02A52">
              <w:rPr>
                <w:rFonts w:ascii="Calibri" w:eastAsia="Times New Roman" w:hAnsi="Calibri" w:cs="Times New Roman"/>
                <w:color w:val="000000"/>
                <w:sz w:val="18"/>
                <w:szCs w:val="18"/>
                <w:lang w:val="en-US" w:eastAsia="en-IE"/>
              </w:rPr>
              <w:t>Under the Convention’s terms, ships will be required to manage their ballast water to remove, render harmless, or avoid the uptake or discharge of aquatic organisms and pathogens within ballast water and sediments. However, IMO’s guidelines for the control and management of ships' biofouling, is voluntary.</w:t>
            </w:r>
          </w:p>
        </w:tc>
      </w:tr>
    </w:tbl>
    <w:p w14:paraId="2D0257E9" w14:textId="77777777" w:rsidR="00E97DE0" w:rsidRDefault="00E97DE0" w:rsidP="00E97DE0">
      <w:pPr>
        <w:rPr>
          <w:lang w:val="en-US"/>
        </w:rPr>
      </w:pPr>
    </w:p>
    <w:p w14:paraId="4DF3445C" w14:textId="2F7FEC01" w:rsidR="00E97DE0" w:rsidRPr="00F02A52" w:rsidRDefault="00E97DE0" w:rsidP="00E97DE0">
      <w:pPr>
        <w:rPr>
          <w:lang w:val="en-US"/>
        </w:rPr>
      </w:pPr>
      <w:r w:rsidRPr="00F02A52">
        <w:rPr>
          <w:lang w:val="en-US"/>
        </w:rPr>
        <w:t xml:space="preserve">Many countries in Europe and Central Asia have only scattered legislative or advisory tools (e.g. codes of conducts; </w:t>
      </w:r>
      <w:r w:rsidRPr="00F02A52">
        <w:rPr>
          <w:lang w:val="en-US"/>
        </w:rPr>
        <w:fldChar w:fldCharType="begin" w:fldLock="1"/>
      </w:r>
      <w:r>
        <w:rPr>
          <w:lang w:val="en-US"/>
        </w:rPr>
        <w:instrText>ADDIN CSL_CITATION { "citationItems" : [ { "id" : "ITEM-1", "itemData" : { "author" : [ { "dropping-particle" : "", "family" : "Caffrey", "given" : "JM", "non-dropping-particle" : "", "parse-names" : false, "suffix" : "" }, { "dropping-particle" : "", "family" : "Baars", "given" : "JR", "non-dropping-particle" : "", "parse-names" : false, "suffix" : "" }, { "dropping-particle" : "", "family" : "Barbour", "given" : "JH", "non-dropping-particle" : "", "parse-names" : false, "suffix" : "" }, { "dropping-particle" : "", "family" : "Boets", "given" : "P", "non-dropping-particle" : "", "parse-names" : false, "suffix" : "" }, { "dropping-particle" : "", "family" : "Boon", "given" : "P", "non-dropping-particle" : "", "parse-names" : false, "suffix" : "" }, { "dropping-particle" : "", "family" : "Davenport", "given" : "K", "non-dropping-particle" : "", "parse-names" : false, "suffix" : "" }, { "dropping-particle" : "", "family" : "Dick", "given" : "J T.A", "non-dropping-particle" : "", "parse-names" : false, "suffix" : "" }, { "dropping-particle" : "", "family" : "Early", "given" : "J", "non-dropping-particle" : "", "parse-names" : false, "suffix" : "" }, { "dropping-particle" : "", "family" : "Edsman", "given" : "L", "non-dropping-particle" : "", "parse-names" : false, "suffix" : "" }, { "dropping-particle" : "", "family" : "Gallagher", "given" : "C", "non-dropping-particle" : "", "parse-names" : false, "suffix" : "" }, { "dropping-particle" : "", "family" : "Gross", "given" : "J", "non-dropping-particle" : "", "parse-names" : false, "suffix" : "" }, { "dropping-particle" : "", "family" : "Heinimaa", "given" : "P", "non-dropping-particle" : "", "parse-names" : false, "suffix" : "" }, { "dropping-particle" : "", "family" : "Horrill", "given" : "C", "non-dropping-particle" : "", "parse-names" : false, "suffix" : "" }, { "dropping-particle" : "", "family" : "Hudin", "given" : "S", "non-dropping-particle" : "", "parse-names" : false, "suffix" : "" }, { "dropping-particle" : "", "family" : "Hulme", "given" : "PE", "non-dropping-particle" : "", "parse-names" : false, "suffix" : "" }, { "dropping-particle" : "", "family" : "Hynes", "given" : "S", "non-dropping-particle" : "", "parse-names" : false, "suffix" : "" }, { "dropping-particle" : "", "family" : "MacIsaac", "given" : "HJ", "non-dropping-particle" : "", "parse-names" : false, "suffix" : "" }, { "dropping-particle" : "", "family" : "McLoone", "given" : "P", "non-dropping-particle" : "", "parse-names" : false, "suffix" : "" }, { "dropping-particle" : "", "family" : "Millane", "given" : "M", "non-dropping-particle" : "", "parse-names" : false, "suffix" : "" }, { "dropping-particle" : "", "family" : "Moen", "given" : "TL", "non-dropping-particle" : "", "parse-names" : false, "suffix" : "" }, { "dropping-particle" : "", "family" : "Moore", "given" : "N", "non-dropping-particle" : "", "parse-names" : false, "suffix" : "" }, { "dropping-particle" : "", "family" : "Newman", "given" : "J", "non-dropping-particle" : "", "parse-names" : false, "suffix" : "" }, { "dropping-particle" : "", "family" : "O'Conchuir", "given" : "R", "non-dropping-particle" : "", "parse-names" : false, "suffix" : "" }, { "dropping-particle" : "", "family" : "O'Farrell", "given" : "M", "non-dropping-particle" : "", "parse-names" : false, "suffix" : "" }, { "dropping-particle" : "", "family" : "O'Flynn", "given" : "C", "non-dropping-particle" : "", "parse-names" : false, "suffix" : "" }, { "dropping-particle" : "", "family" : "Oidtmann", "given" : "B", "non-dropping-particle" : "", "parse-names" : false, "suffix" : "" }, { "dropping-particle" : "", "family" : "Renals", "given" : "T", "non-dropping-particle" : "", "parse-names" : false, "suffix" : "" }, { "dropping-particle" : "", "family" : "Ricciardi", "given" : "A", "non-dropping-particle" : "", "parse-names" : false, "suffix" : "" }, { "dropping-particle" : "", "family" : "Roy", "given" : "H", "non-dropping-particle" : "", "parse-names" : false, "suffix" : "" }, { "dropping-particle" : "", "family" : "Shaw", "given" : "van R", "non-dropping-particle" : "", "parse-names" : false, "suffix" : "" }, { "dropping-particle" : "", "family" : "Valkenburg", "given" : "J L.C.H", "non-dropping-particle" : "van", "parse-names" : false, "suffix" : "" }, { "dropping-particle" : "", "family" : "Weyl", "given" : "O", "non-dropping-particle" : "", "parse-names" : false, "suffix" : "" }, { "dropping-particle" : "", "family" : "Willams", "given" : "F", "non-dropping-particle" : "", "parse-names" : false, "suffix" : "" }, { "dropping-particle" : "", "family" : "Lucy", "given" : "FE", "non-dropping-particle" : "", "parse-names" : false, "suffix" : "" } ], "container-title" : "Management of Biological Invasions", "id" : "ITEM-1", "issue" : "1", "issued" : { "date-parts" : [ [ "2014" ] ] }, "page" : "1-20", "title" : "Tackling invasive alien species in Europe: the top 20 issues", "type" : "article-journal", "volume" : "5" }, "uris" : [ "http://www.mendeley.com/documents/?uuid=e1156251-5759-4b67-9968-f8c882ba8573" ] }, { "id" : "ITEM-2", "itemData" : { "DOI" : "10.1111/epp.12111", "ISSN" : "13652338", "abstract" : "Voluntary approaches have been recently used in the horticultural sector to deal with the introduction and spread of invasive alien plants. In Belgium, the first Code of conduct has been developed within the frame of the AlterIAS project, a LIFE+ \"Information &amp; Communication\" project aiming at raising the awareness of horticulture professionals and gardeners on the invasive plants issue. The Belgian Code was prepared in consultation with representatives from the ornamental sector, public authorities and the scientific community. The Code was promoted throughout the country with a specific communication campaign entitled \"Plant different\". Thanks to communication efforts, a positive dynamic of involvement was observed over time. Surveys were performed to assess the changes of attitudes and the perception of the Code by the target audience of the project. Positive results were achieved for horticulture professionals. However, the Code will require more time to be widely adopted by the ornamental sector in Belgium. \u00a9 2014 OEPP/EPPO.", "author" : [ { "dropping-particle" : "", "family" : "Halford", "given" : "M.", "non-dropping-particle" : "", "parse-names" : false, "suffix" : "" }, { "dropping-particle" : "", "family" : "Heemers", "given" : "L.", "non-dropping-particle" : "", "parse-names" : false, "suffix" : "" }, { "dropping-particle" : "", "family" : "Wesemael", "given" : "D.", "non-dropping-particle" : "van", "parse-names" : false, "suffix" : "" }, { "dropping-particle" : "", "family" : "Mathys", "given" : "C.", "non-dropping-particle" : "", "parse-names" : false, "suffix" : "" }, { "dropping-particle" : "", "family" : "Wallens", "given" : "S.", "non-dropping-particle" : "", "parse-names" : false, "suffix" : "" }, { "dropping-particle" : "", "family" : "Branquart", "given" : "E.", "non-dropping-particle" : "", "parse-names" : false, "suffix" : "" }, { "dropping-particle" : "", "family" : "Vanderhoeven", "given" : "S.", "non-dropping-particle" : "", "parse-names" : false, "suffix" : "" }, { "dropping-particle" : "", "family" : "Monty", "given" : "A.", "non-dropping-particle" : "", "parse-names" : false, "suffix" : "" }, { "dropping-particle" : "", "family" : "Mahy", "given" : "G.", "non-dropping-particle" : "", "parse-names" : false, "suffix" : "" } ], "container-title" : "EPPO Bulletin", "id" : "ITEM-2", "issue" : "2", "issued" : { "date-parts" : [ [ "2014" ] ] }, "page" : "212-222", "title" : "The voluntary Code of conduct on invasive alien plants in Belgium: Results and lessons learned from the AlterIAS LIFE+ project", "type" : "article-journal", "volume" : "44" }, "uris" : [ "http://www.mendeley.com/documents/?uuid=00852766-3765-4d28-b4ae-ff861164bdae" ] }, { "id" : "ITEM-3", "itemData" : { "abstract" : "Many of the plants used in agriculture, horticulture and forestry in Europe are not native to the continent. A small percentage of these plants, introduced on purpose, escape the framework of cultivation, become naturalised and invade natural, semi-natural or artifi cial ecosystems. Others are introduced accidentally and may also end up in nature. These invasive alien plants may have signifi cant ecological and economic consequences or become harmful to human health. This code of conduct, a result of the collaboration between the Council of Europe and the European and Mediterranean Plant Protection Organization, is aimed at increasing co-operation among all the actors involved in horticulture, in both the public and private sectors, for the prevention of new invasions of alien plants in Europe.", "author" : [ { "dropping-particle" : "", "family" : "Heywood", "given" : "V.H.", "non-dropping-particle" : "", "parse-names" : false, "suffix" : "" }, { "dropping-particle" : "", "family" : "Brunel", "given" : "S.", "non-dropping-particle" : "", "parse-names" : false, "suffix" : "" } ], "container-title" : "Nature and Environment", "id" : "ITEM-3", "issued" : { "date-parts" : [ [ "2011" ] ] }, "publisher" : "Council of Europe Publishing", "publisher-place" : "Strasbourg", "title" : "Code of Conduct on Horticulture and Invasive Alien Plants", "type" : "report", "volume" : "162" }, "uris" : [ "http://www.mendeley.com/documents/?uuid=26ec9695-c95b-4d94-a736-475f40cfc69b" ] } ], "mendeley" : { "formattedCitation" : "(Caffrey et al., 2014; Halford et al., 2014; Heywood &amp; Brunel, 2011)", "plainTextFormattedCitation" : "(Caffrey et al., 2014; Halford et al., 2014; Heywood &amp; Brunel, 2011)", "previouslyFormattedCitation" : "(Caffrey et al., 2014; Halford et al., 2014; Heywood &amp; Brunel, 2011)" }, "properties" : {  }, "schema" : "https://github.com/citation-style-language/schema/raw/master/csl-citation.json" }</w:instrText>
      </w:r>
      <w:r w:rsidRPr="00F02A52">
        <w:rPr>
          <w:lang w:val="en-US"/>
        </w:rPr>
        <w:fldChar w:fldCharType="separate"/>
      </w:r>
      <w:r w:rsidRPr="00F02A52">
        <w:rPr>
          <w:lang w:val="en-US"/>
        </w:rPr>
        <w:t xml:space="preserve">Caffrey </w:t>
      </w:r>
      <w:r w:rsidR="009E3418" w:rsidRPr="009E3418">
        <w:rPr>
          <w:i/>
          <w:lang w:val="en-US"/>
        </w:rPr>
        <w:t>et al.</w:t>
      </w:r>
      <w:r w:rsidRPr="00F02A52">
        <w:rPr>
          <w:lang w:val="en-US"/>
        </w:rPr>
        <w:t xml:space="preserve">, 2014; Halford </w:t>
      </w:r>
      <w:r w:rsidR="009E3418" w:rsidRPr="009E3418">
        <w:rPr>
          <w:i/>
          <w:lang w:val="en-US"/>
        </w:rPr>
        <w:t>et al.</w:t>
      </w:r>
      <w:r w:rsidRPr="00F02A52">
        <w:rPr>
          <w:lang w:val="en-US"/>
        </w:rPr>
        <w:t>, 2014; Heywood &amp; Brunel, 2011)</w:t>
      </w:r>
      <w:r w:rsidRPr="00F02A52">
        <w:rPr>
          <w:lang w:val="en-US"/>
        </w:rPr>
        <w:fldChar w:fldCharType="end"/>
      </w:r>
      <w:r w:rsidRPr="00F02A52">
        <w:rPr>
          <w:lang w:val="en-US"/>
        </w:rPr>
        <w:t xml:space="preserve">. The United Kingdom is the exception with its </w:t>
      </w:r>
      <w:r>
        <w:rPr>
          <w:lang w:val="en-US"/>
        </w:rPr>
        <w:t>i</w:t>
      </w:r>
      <w:r w:rsidRPr="00F02A52">
        <w:rPr>
          <w:lang w:val="en-US"/>
        </w:rPr>
        <w:t xml:space="preserve">nvasive </w:t>
      </w:r>
      <w:r>
        <w:rPr>
          <w:lang w:val="en-US"/>
        </w:rPr>
        <w:t>n</w:t>
      </w:r>
      <w:r w:rsidRPr="00F02A52">
        <w:rPr>
          <w:lang w:val="en-US"/>
        </w:rPr>
        <w:t xml:space="preserve">on-native </w:t>
      </w:r>
      <w:r>
        <w:rPr>
          <w:lang w:val="en-US"/>
        </w:rPr>
        <w:t>s</w:t>
      </w:r>
      <w:r w:rsidRPr="00F02A52">
        <w:rPr>
          <w:lang w:val="en-US"/>
        </w:rPr>
        <w:t xml:space="preserve">pecies </w:t>
      </w:r>
      <w:r>
        <w:rPr>
          <w:lang w:val="en-US"/>
        </w:rPr>
        <w:t>s</w:t>
      </w:r>
      <w:r w:rsidRPr="00F02A52">
        <w:rPr>
          <w:lang w:val="en-US"/>
        </w:rPr>
        <w:t xml:space="preserve">trategy and dedicated secretariat. </w:t>
      </w:r>
    </w:p>
    <w:p w14:paraId="0892640A" w14:textId="77777777" w:rsidR="00E97DE0" w:rsidRPr="00F02A52" w:rsidRDefault="00E97DE0" w:rsidP="00E97DE0">
      <w:pPr>
        <w:rPr>
          <w:lang w:val="en-US"/>
        </w:rPr>
      </w:pPr>
    </w:p>
    <w:p w14:paraId="731490EC" w14:textId="77777777" w:rsidR="00E97DE0" w:rsidRPr="00F02A52" w:rsidRDefault="00E97DE0" w:rsidP="00E97DE0">
      <w:pPr>
        <w:pStyle w:val="Heading5"/>
        <w:ind w:left="1009" w:hanging="1009"/>
      </w:pPr>
      <w:bookmarkStart w:id="1799" w:name="_Toc519504807"/>
      <w:r w:rsidRPr="00F02A52">
        <w:t>Soft law instruments and capacity building</w:t>
      </w:r>
      <w:bookmarkEnd w:id="1799"/>
    </w:p>
    <w:p w14:paraId="77089DE6" w14:textId="77777777" w:rsidR="00E97DE0" w:rsidRPr="00F02A52" w:rsidRDefault="00E97DE0" w:rsidP="00E97DE0">
      <w:pPr>
        <w:rPr>
          <w:lang w:val="en-US"/>
        </w:rPr>
      </w:pPr>
      <w:r w:rsidRPr="00F02A52">
        <w:rPr>
          <w:lang w:val="en-US"/>
        </w:rPr>
        <w:t xml:space="preserve">Several bodies serve in an advisory capacity concerning monitoring, research and management of alien species across national boundaries at both global and regional levels. These include the European Environment Agency and the European Invasive Species Specialist Group of the International Union for Conservation of Nature. At the international level, there is a long-lasting cooperation in the field of phytosanitary, veterinary and pest management regulatory principles through the European Plant </w:t>
      </w:r>
      <w:r w:rsidRPr="00F02A52">
        <w:rPr>
          <w:lang w:val="en-US"/>
        </w:rPr>
        <w:lastRenderedPageBreak/>
        <w:t xml:space="preserve">Protection Organization, European Food Safety Authority and the United Kingdom Department for Environment, Food and Rural Affairs. Similarly, these agricultural branches have efficient domestic regulations based on a long history leading to effective monitoring and management of pests. </w:t>
      </w:r>
    </w:p>
    <w:p w14:paraId="209E7D9D" w14:textId="77777777" w:rsidR="00E97DE0" w:rsidRPr="00F02A52" w:rsidRDefault="00E97DE0" w:rsidP="00E97DE0">
      <w:pPr>
        <w:rPr>
          <w:lang w:val="en-US"/>
        </w:rPr>
      </w:pPr>
      <w:r w:rsidRPr="00F02A52">
        <w:rPr>
          <w:lang w:val="en-US"/>
        </w:rPr>
        <w:t xml:space="preserve">Present national and regional inventories of alien species are heterogeneous in terms of their spatial, temporal and taxonomic coverage as well as their accuracy. At continental level notable datasets include </w:t>
      </w:r>
      <w:r w:rsidRPr="00F02A52">
        <w:rPr>
          <w:rStyle w:val="st"/>
          <w:lang w:val="en-US"/>
        </w:rPr>
        <w:t xml:space="preserve">the European Network on Invasive Alien Species </w:t>
      </w:r>
      <w:r w:rsidRPr="00F02A52">
        <w:rPr>
          <w:rStyle w:val="st"/>
          <w:lang w:val="en-US"/>
        </w:rPr>
        <w:fldChar w:fldCharType="begin" w:fldLock="1"/>
      </w:r>
      <w:r>
        <w:rPr>
          <w:rStyle w:val="st"/>
          <w:lang w:val="en-US"/>
        </w:rPr>
        <w:instrText>ADDIN CSL_CITATION { "citationItems" : [ { "id" : "ITEM-1", "itemData" : { "URL" : "https://www.nobanis.org/", "accessed" : { "date-parts" : [ [ "2017", "10", "14" ] ] }, "author" : [ { "dropping-particle" : "", "family" : "NOBANIS", "given" : "", "non-dropping-particle" : "", "parse-names" : false, "suffix" : "" } ], "id" : "ITEM-1", "issued" : { "date-parts" : [ [ "2017" ] ] }, "title" : "NOBANIS - European Network on Invasive Species", "type" : "webpage" }, "uris" : [ "http://www.mendeley.com/documents/?uuid=7fd6eb72-42b8-3977-87cb-8b67b45f0977" ] } ], "mendeley" : { "formattedCitation" : "(NOBANIS, 2017)", "plainTextFormattedCitation" : "(NOBANIS, 2017)", "previouslyFormattedCitation" : "(NOBANIS, 2017)" }, "properties" : {  }, "schema" : "https://github.com/citation-style-language/schema/raw/master/csl-citation.json" }</w:instrText>
      </w:r>
      <w:r w:rsidRPr="00F02A52">
        <w:rPr>
          <w:rStyle w:val="st"/>
          <w:lang w:val="en-US"/>
        </w:rPr>
        <w:fldChar w:fldCharType="separate"/>
      </w:r>
      <w:r w:rsidRPr="00F02A52">
        <w:rPr>
          <w:rStyle w:val="st"/>
          <w:lang w:val="en-US"/>
        </w:rPr>
        <w:t>(NOBANIS, 2017)</w:t>
      </w:r>
      <w:r w:rsidRPr="00F02A52">
        <w:rPr>
          <w:rStyle w:val="st"/>
          <w:lang w:val="en-US"/>
        </w:rPr>
        <w:fldChar w:fldCharType="end"/>
      </w:r>
      <w:r w:rsidRPr="00F02A52">
        <w:rPr>
          <w:lang w:val="en-US"/>
        </w:rPr>
        <w:t xml:space="preserve"> or </w:t>
      </w:r>
      <w:r w:rsidRPr="00503C3C">
        <w:rPr>
          <w:rStyle w:val="Emphasis"/>
          <w:i w:val="0"/>
          <w:lang w:val="en-US"/>
        </w:rPr>
        <w:t>Delivering Alien Invasive Species Inventories for Europe</w:t>
      </w:r>
      <w:r w:rsidRPr="00F02A52">
        <w:rPr>
          <w:lang w:val="en-US"/>
        </w:rPr>
        <w:t xml:space="preserve"> </w:t>
      </w:r>
      <w:r w:rsidRPr="00F02A52">
        <w:rPr>
          <w:lang w:val="en-US"/>
        </w:rPr>
        <w:fldChar w:fldCharType="begin" w:fldLock="1"/>
      </w:r>
      <w:r>
        <w:rPr>
          <w:lang w:val="en-US"/>
        </w:rPr>
        <w:instrText>ADDIN CSL_CITATION { "citationItems" : [ { "id" : "ITEM-1", "itemData" : { "URL" : "http://www.europe-aliens.org/", "accessed" : { "date-parts" : [ [ "2017", "10", "14" ] ] }, "author" : [ { "dropping-particle" : "", "family" : "DAISIE", "given" : "", "non-dropping-particle" : "", "parse-names" : false, "suffix" : "" } ], "id" : "ITEM-1", "issued" : { "date-parts" : [ [ "2017" ] ] }, "title" : "DAISIE", "type" : "webpage" }, "uris" : [ "http://www.mendeley.com/documents/?uuid=bde9021b-24dc-3256-aac8-6f900d7727bc" ] } ], "mendeley" : { "formattedCitation" : "(DAISIE, 2017)", "plainTextFormattedCitation" : "(DAISIE, 2017)", "previouslyFormattedCitation" : "(DAISIE, 2017)" }, "properties" : {  }, "schema" : "https://github.com/citation-style-language/schema/raw/master/csl-citation.json" }</w:instrText>
      </w:r>
      <w:r w:rsidRPr="00F02A52">
        <w:rPr>
          <w:lang w:val="en-US"/>
        </w:rPr>
        <w:fldChar w:fldCharType="separate"/>
      </w:r>
      <w:r w:rsidRPr="00F02A52">
        <w:rPr>
          <w:lang w:val="en-US"/>
        </w:rPr>
        <w:t>(DAISIE, 2017)</w:t>
      </w:r>
      <w:r w:rsidRPr="00F02A52">
        <w:rPr>
          <w:lang w:val="en-US"/>
        </w:rPr>
        <w:fldChar w:fldCharType="end"/>
      </w:r>
      <w:r w:rsidRPr="00F02A52">
        <w:rPr>
          <w:lang w:val="en-US"/>
        </w:rPr>
        <w:t>.</w:t>
      </w:r>
      <w:r w:rsidRPr="00F02A52">
        <w:rPr>
          <w:color w:val="FF0000"/>
          <w:lang w:val="en-US"/>
        </w:rPr>
        <w:t xml:space="preserve"> </w:t>
      </w:r>
      <w:r w:rsidRPr="00F02A52">
        <w:rPr>
          <w:lang w:val="en-US"/>
        </w:rPr>
        <w:t xml:space="preserve">The new </w:t>
      </w:r>
      <w:r>
        <w:rPr>
          <w:lang w:val="en-US"/>
        </w:rPr>
        <w:t>European Union</w:t>
      </w:r>
      <w:r w:rsidRPr="00F02A52">
        <w:rPr>
          <w:lang w:val="en-US"/>
        </w:rPr>
        <w:t xml:space="preserve"> invasive alien species regulation calls for a centralized information system collating the existing information on alien species in the Union and allowing access to information on the presence of species, their spread, ecology, invasion history and all other information available. This was partly achieved by Delivering Alien Invasive Species </w:t>
      </w:r>
      <w:r w:rsidRPr="00503C3C">
        <w:rPr>
          <w:rStyle w:val="Emphasis"/>
          <w:i w:val="0"/>
          <w:lang w:val="en-US"/>
        </w:rPr>
        <w:t>Inventories for</w:t>
      </w:r>
      <w:r w:rsidRPr="00F02A52">
        <w:rPr>
          <w:lang w:val="en-US"/>
        </w:rPr>
        <w:t xml:space="preserve"> Europe, which initiated the collection of data from adjacent non-member States and less developed countries. Recently, a data aggregating portal linking some existing national and continental sources was constructed through The European Alien Species Information Network </w:t>
      </w:r>
      <w:r w:rsidRPr="00F02A52">
        <w:rPr>
          <w:lang w:val="en-US"/>
        </w:rPr>
        <w:fldChar w:fldCharType="begin" w:fldLock="1"/>
      </w:r>
      <w:r>
        <w:rPr>
          <w:lang w:val="en-US"/>
        </w:rPr>
        <w:instrText>ADDIN CSL_CITATION { "citationItems" : [ { "id" : "ITEM-1", "itemData" : { "URL" : "https://easin.jrc.ec.europa.eu/", "accessed" : { "date-parts" : [ [ "2017", "10", "14" ] ] }, "author" : [ { "dropping-particle" : "", "family" : "EASIN", "given" : "", "non-dropping-particle" : "", "parse-names" : false, "suffix" : "" } ], "id" : "ITEM-1", "issued" : { "date-parts" : [ [ "2017" ] ] }, "title" : "European Alien Species Information Network (EASIN)- European Commission", "type" : "webpage" }, "uris" : [ "http://www.mendeley.com/documents/?uuid=5345260f-9081-3722-a4a4-33b8ab6905a1" ] } ], "mendeley" : { "formattedCitation" : "(EASIN, 2017)", "plainTextFormattedCitation" : "(EASIN, 2017)", "previouslyFormattedCitation" : "(EASIN, 2017)" }, "properties" : {  }, "schema" : "https://github.com/citation-style-language/schema/raw/master/csl-citation.json" }</w:instrText>
      </w:r>
      <w:r w:rsidRPr="00F02A52">
        <w:rPr>
          <w:lang w:val="en-US"/>
        </w:rPr>
        <w:fldChar w:fldCharType="separate"/>
      </w:r>
      <w:r w:rsidRPr="00F02A52">
        <w:rPr>
          <w:lang w:val="en-US"/>
        </w:rPr>
        <w:t>(EASIN, 2017)</w:t>
      </w:r>
      <w:r w:rsidRPr="00F02A52">
        <w:rPr>
          <w:lang w:val="en-US"/>
        </w:rPr>
        <w:fldChar w:fldCharType="end"/>
      </w:r>
      <w:r w:rsidRPr="00F02A52">
        <w:rPr>
          <w:lang w:val="en-US"/>
        </w:rPr>
        <w:t xml:space="preserve">. </w:t>
      </w:r>
    </w:p>
    <w:p w14:paraId="7B45A9A7" w14:textId="77777777" w:rsidR="00E97DE0" w:rsidRPr="00F02A52" w:rsidRDefault="00E97DE0" w:rsidP="00E97DE0">
      <w:pPr>
        <w:rPr>
          <w:lang w:val="en-US"/>
        </w:rPr>
      </w:pPr>
      <w:r w:rsidRPr="00F02A52">
        <w:rPr>
          <w:lang w:val="en-US"/>
        </w:rPr>
        <w:t xml:space="preserve">The recent meeting of the Contracting Parties to the Convention for the Protection of the Marine Environment and the Coastal Region of the Mediterranean and its Protocols (Barcelona Convention) adopted an action plan and monitoring and assessment programme that ostensibly deals with non-indigenous and invasive species </w:t>
      </w:r>
      <w:r w:rsidRPr="00F02A52">
        <w:rPr>
          <w:lang w:val="en-US"/>
        </w:rPr>
        <w:fldChar w:fldCharType="begin" w:fldLock="1"/>
      </w:r>
      <w:r>
        <w:rPr>
          <w:lang w:val="en-US"/>
        </w:rPr>
        <w:instrText>ADDIN CSL_CITATION { "citationItems" : [ { "id" : "ITEM-1", "itemData" : { "abstract" : "Recalling that, at the Rio+20 Summit, Heads of State and Government reaffirmed that promoting sustainable consumption and production (SCP) patterns was an overarching objective of, and essential requirement for, sustainable development and that, accordingly they strengthened their commitment to accelerate the shift towards SCP patterns with the adoption of the 10-Year Framework of Programmes on Sustainable Consumption and Production Patterns; Recalling Article 4 of the Barcelona Convention, the MSSD, and Decision IG.21/10 of COP 18 (Istanbul, Turkey, December 2013) which mandated the Secretariat to prepare a Mediterranean SCP Action Plan and a Roadmap for its implementation; Recalling that at the UfM Ministerial Meeting on Environment and Climate Change (Athens, May 2014), Ministers expressed support for the development by UNEP/MAP of a Regional SCP Action Plan and Roadmap; Fully aware that the SCP tools are called for, inter alia, in articles 5.4 and 9(c) of the LBS Protocol; Article 5.2 of the Hazardous Wastes Protocol; and Article 9 of the IZCM Protocol; Adopts the Action Plan on Sustainable Consumption and Production in the Mediterranean (herein after referred to as \" Action Plan \") contained in the Annex to this Decision including the corresponding Roadmap for implementation, as a substantive contribution to the implementation of the 2030 Agenda for Sustainable Development; Strongly encourages the Contracting Parties to mainstream SCP in national and local development policies, according to national laws in order to implement the Action Plan at the national and local levels, ensuring enabling conditions, policy coherence and promotion of synergies among national stakeholders and understanding the need to support member countries in the implementation through capacity building and technology transfer; Requests the Coordinating Unit and the MAP components, to ensure the coordinated delivery of regional actions in support of the countries' efforts, including through technical assistance, capacity building and transfer of know-how and technology programme, upon request and subject to availability of funds;", "author" : [ { "dropping-particle" : "", "family" : "UNEP", "given" : "", "non-dropping-particle" : "", "parse-names" : false, "suffix" : "" } ], "id" : "ITEM-1", "issue" : "Draft Decision IG.22/5", "issued" : { "date-parts" : [ [ "2016" ] ] }, "number-of-pages" : "69", "title" : "Regional Action Plan on Sustainable Consumption and Production in the Mediterranean", "type" : "report" }, "uris" : [ "http://www.mendeley.com/documents/?uuid=a69a6039-a9e4-3fb5-b091-a7034810cc0b" ] }, { "id" : "ITEM-2", "itemData" : { "author" : [ { "dropping-particle" : "", "family" : "UNEP", "given" : "", "non-dropping-particle" : "", "parse-names" : false, "suffix" : "" } ], "id" : "ITEM-2", "issue" : "Decision IG.22/15", "issued" : { "date-parts" : [ [ "2016" ] ] }, "number-of-pages" : "629-644", "title" : "Compliance Mechanisms and Procedures, Membership and Working Programme of the Compliance Committee for the Biennium 2016-2017", "type" : "report" }, "uris" : [ "http://www.mendeley.com/documents/?uuid=add7fade-7db0-3938-a7db-d863adb76516" ] } ], "mendeley" : { "formattedCitation" : "(UNEP, 2016a, 2016b)", "plainTextFormattedCitation" : "(UNEP, 2016a, 2016b)", "previouslyFormattedCitation" : "(UNEP, 2016a, 2016b)" }, "properties" : {  }, "schema" : "https://github.com/citation-style-language/schema/raw/master/csl-citation.json" }</w:instrText>
      </w:r>
      <w:r w:rsidRPr="00F02A52">
        <w:rPr>
          <w:lang w:val="en-US"/>
        </w:rPr>
        <w:fldChar w:fldCharType="separate"/>
      </w:r>
      <w:r w:rsidRPr="00F02A52">
        <w:rPr>
          <w:lang w:val="en-US"/>
        </w:rPr>
        <w:t>(UNEP, 2016a, 2016b)</w:t>
      </w:r>
      <w:r w:rsidRPr="00F02A52">
        <w:rPr>
          <w:lang w:val="en-US"/>
        </w:rPr>
        <w:fldChar w:fldCharType="end"/>
      </w:r>
      <w:r w:rsidRPr="00F02A52">
        <w:rPr>
          <w:lang w:val="en-US"/>
        </w:rPr>
        <w:t>. Though replete with expressions of concern for the Mediterranean marine environment, neither document deals with the most significant pathway and the majority of the invasive alien species.</w:t>
      </w:r>
    </w:p>
    <w:p w14:paraId="3A8A5FA8" w14:textId="089D19A9" w:rsidR="00E97DE0" w:rsidRPr="00F02A52" w:rsidRDefault="00E97DE0" w:rsidP="00E97DE0">
      <w:pPr>
        <w:rPr>
          <w:lang w:val="en-US"/>
        </w:rPr>
      </w:pPr>
      <w:r w:rsidRPr="00F02A52">
        <w:rPr>
          <w:lang w:val="en-US"/>
        </w:rPr>
        <w:t xml:space="preserve">The spread of invasive alien species along trade routes such as the “new silk road” which, if successful, may soon triple or quadruple trade in Europe and Central Asia, is expected to lead to accelerating biological invasions </w:t>
      </w:r>
      <w:r w:rsidRPr="00F02A52">
        <w:rPr>
          <w:lang w:val="en-US"/>
        </w:rPr>
        <w:fldChar w:fldCharType="begin" w:fldLock="1"/>
      </w:r>
      <w:r>
        <w:rPr>
          <w:lang w:val="en-US"/>
        </w:rPr>
        <w:instrText>ADDIN CSL_CITATION { "citationItems" : [ { "id" : "ITEM-1", "itemData" : { "DOI" : "10.1641/B580407", "ISBN" : "0006-3568", "ISSN" : "0006-3568", "abstract" : "China has undergone enormous economic growth in the last 25 years, largely as a result of greatly increased international trade. This burgeoning trade has triggered environmental threats from an expanding list of biological invaders: nonnative species previously unknown in China (e.g., the American vegetable leaf miner, the fall webworm) have arrived and are already causing damage to China\u2019s environment and economy. Huge construction projects, such as the Three Gorges Dam and the recently completed rail link to Tibet, could further spread invasive species to once- isolated portions of the country. The environmental risks from this onslaught are immense: China is one of the world\u2019s hotspots of biodiversity with about 30,000 native species of vascular plants and at least 2340 species of native terrestrial vertebrates. Fostering governmental and public awareness in China of the costs of invasive species and the multiple benefits of their prevention and control will be key to countering this menace.", "author" : [ { "dropping-particle" : "", "family" : "Ding", "given" : "Jianqing", "non-dropping-particle" : "", "parse-names" : false, "suffix" : "" }, { "dropping-particle" : "", "family" : "Mack", "given" : "Richard N.", "non-dropping-particle" : "", "parse-names" : false, "suffix" : "" }, { "dropping-particle" : "", "family" : "Lu", "given" : "Ping", "non-dropping-particle" : "", "parse-names" : false, "suffix" : "" }, { "dropping-particle" : "", "family" : "Ren", "given" : "Mingxun", "non-dropping-particle" : "", "parse-names" : false, "suffix" : "" }, { "dropping-particle" : "", "family" : "Huang", "given" : "Hongwen", "non-dropping-particle" : "", "parse-names" : false, "suffix" : "" } ], "container-title" : "BioScience", "id" : "ITEM-1", "issue" : "4", "issued" : { "date-parts" : [ [ "2008" ] ] }, "page" : "317-324", "title" : "China's Booming Economy Is Sparking and Accelerating Biological Invasions", "type" : "article-journal", "volume" : "58" }, "uris" : [ "http://www.mendeley.com/documents/?uuid=48cf8fae-d396-49cd-aa90-193bfea0b51b" ] }, { "id" : "ITEM-2", "itemData" : { "DOI" : "10.7717/peerj.1545", "ISSN" : "2167-8359", "PMID" : "26793423", "abstract" : "Biological invasion is one of the most threatening factors for biodiversity conservation. Lacking information on alien species in certain regions of the world hampers a balanced understanding of invasion processes and efficient data exchange among stakeholders. Current knowledge gaps are in need of urgent concern. We therefore conducted a review on alien animals in Xinjiang, an unknown region of invasion ecology. Xinjiang lies in the heartland of the Asian continent, covering an area of 1,664,900 km 2 . In the past 64 years, 128 alien animal species were recorded in this region, 39% of which became invasive and led to loss of native biodiversity. Most of these species were introduced through diversification of local agriculture and aquaculture. This process was aggravated by improving transportation and flourishing trade. Multiple linear regression models and correlation analysis were run for explaining influence of environmental and anthropogenic factors on status of alien animals: economically developed areas with abundant water resource, oases in particular, were prone to be hotspots of alien animal species in this arid and semi-arid region. This study also revealed that taxonomically biased and lagged research were critical problems that impeded studies on biological invasions in Xinjiang, and proposed feasible solutions.", "author" : [ { "dropping-particle" : "", "family" : "Zhang", "given" : "Lyubing", "non-dropping-particle" : "", "parse-names" : false, "suffix" : "" }, { "dropping-particle" : "", "family" : "Jiang", "given" : "Zhigang", "non-dropping-particle" : "", "parse-names" : false, "suffix" : "" } ], "container-title" : "PeerJ", "id" : "ITEM-2", "issued" : { "date-parts" : [ [ "2016" ] ] }, "page" : "e1545", "title" : "Unveiling the status of alien animals in the arid zone of Asia", "type" : "article-journal", "volume" : "4" }, "uris" : [ "http://www.mendeley.com/documents/?uuid=51224615-d4b4-4d29-be0d-50c4899d02db" ] } ], "mendeley" : { "formattedCitation" : "(Ding, Mack, Lu, Ren, &amp; Huang, 2008; Zhang &amp; Jiang, 2016)", "plainTextFormattedCitation" : "(Ding, Mack, Lu, Ren, &amp; Huang, 2008; Zhang &amp; Jiang, 2016)", "previouslyFormattedCitation" : "(Ding, Mack, Lu, Ren, &amp; Huang, 2008; Zhang &amp; Jiang, 2016)" }, "properties" : {  }, "schema" : "https://github.com/citation-style-language/schema/raw/master/csl-citation.json" }</w:instrText>
      </w:r>
      <w:r w:rsidRPr="00F02A52">
        <w:rPr>
          <w:lang w:val="en-US"/>
        </w:rPr>
        <w:fldChar w:fldCharType="separate"/>
      </w:r>
      <w:r w:rsidRPr="00F02A52">
        <w:rPr>
          <w:lang w:val="en-US"/>
        </w:rPr>
        <w:t>(Ding</w:t>
      </w:r>
      <w:r w:rsidR="00115C5A">
        <w:rPr>
          <w:i/>
          <w:lang w:val="en-US"/>
        </w:rPr>
        <w:t xml:space="preserve"> et al.</w:t>
      </w:r>
      <w:r w:rsidRPr="00F02A52">
        <w:rPr>
          <w:lang w:val="en-US"/>
        </w:rPr>
        <w:t>, 2008; Zhang &amp; Jiang, 2016)</w:t>
      </w:r>
      <w:r w:rsidRPr="00F02A52">
        <w:rPr>
          <w:lang w:val="en-US"/>
        </w:rPr>
        <w:fldChar w:fldCharType="end"/>
      </w:r>
      <w:r w:rsidRPr="00F02A52">
        <w:rPr>
          <w:lang w:val="en-US"/>
        </w:rPr>
        <w:t>. Responding to these developments, the China Ministry of Environment already started research on possible ways to control the spread of invasive or exotic species in the region in 2015. Given that great numbers of marine and terrestrial invasive species may come to Europe and Central Asia from East Asia this is considered a timely effort that may need focused international cooperation in the realm of the Shanghai Cooperation Organization, China-</w:t>
      </w:r>
      <w:r>
        <w:rPr>
          <w:lang w:val="en-US"/>
        </w:rPr>
        <w:t>European Union</w:t>
      </w:r>
      <w:r w:rsidRPr="00F02A52">
        <w:rPr>
          <w:lang w:val="en-US"/>
        </w:rPr>
        <w:t xml:space="preserve"> cooperation and other multilateral platforms.</w:t>
      </w:r>
    </w:p>
    <w:p w14:paraId="698490C3" w14:textId="77777777" w:rsidR="00E97DE0" w:rsidRPr="00F02A52" w:rsidRDefault="00E97DE0" w:rsidP="00E97DE0">
      <w:pPr>
        <w:rPr>
          <w:lang w:val="en-US"/>
        </w:rPr>
      </w:pPr>
    </w:p>
    <w:p w14:paraId="1DB275CA" w14:textId="1271CC24" w:rsidR="00E97DE0" w:rsidRPr="00F02A52" w:rsidRDefault="00E97DE0" w:rsidP="00E97DE0">
      <w:pPr>
        <w:pStyle w:val="Heading5"/>
        <w:ind w:left="1009" w:hanging="1009"/>
      </w:pPr>
      <w:bookmarkStart w:id="1800" w:name="_Toc519504808"/>
      <w:r w:rsidRPr="00F02A52">
        <w:t xml:space="preserve">Assessment of challenges related to </w:t>
      </w:r>
      <w:r w:rsidR="00923AA6">
        <w:t>i</w:t>
      </w:r>
      <w:r w:rsidRPr="00F02A52">
        <w:t xml:space="preserve">nvasive </w:t>
      </w:r>
      <w:r w:rsidR="00923AA6">
        <w:t>a</w:t>
      </w:r>
      <w:r w:rsidRPr="00F02A52">
        <w:t xml:space="preserve">lien </w:t>
      </w:r>
      <w:r w:rsidR="00923AA6">
        <w:t>s</w:t>
      </w:r>
      <w:r w:rsidRPr="00F02A52">
        <w:t>pecies</w:t>
      </w:r>
      <w:bookmarkEnd w:id="1800"/>
    </w:p>
    <w:p w14:paraId="625D7DE7" w14:textId="12DBEB8A" w:rsidR="00E97DE0" w:rsidRPr="00F02A52" w:rsidRDefault="00E97DE0" w:rsidP="00E97DE0">
      <w:pPr>
        <w:rPr>
          <w:lang w:val="en-US"/>
        </w:rPr>
      </w:pPr>
      <w:r w:rsidRPr="00F02A52">
        <w:rPr>
          <w:lang w:val="en-US"/>
        </w:rPr>
        <w:t xml:space="preserve">Current legislative and management efforts have failed to address the introduction and spread of invasive alien species in terrestrial, inland aquatic and marine environments across Europe and neighbouring regions for a number of reasons </w:t>
      </w:r>
      <w:r w:rsidRPr="00F02A52">
        <w:rPr>
          <w:lang w:val="en-US"/>
        </w:rPr>
        <w:fldChar w:fldCharType="begin" w:fldLock="1"/>
      </w:r>
      <w:r>
        <w:rPr>
          <w:lang w:val="en-US"/>
        </w:rPr>
        <w:instrText>ADDIN CSL_CITATION { "citationItems" : [ { "id" : "ITEM-1", "itemData" : { "DOI" : "10.1111/j.1365-2664.2008.01600.x", "ISBN" : "0021-8901", "ISSN" : "00218901", "abstract" : "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 "author" : [ { "dropping-particle" : "", "family" : "Hulme", "given" : "Philip E.", "non-dropping-particle" : "", "parse-names" : false, "suffix" : "" } ], "container-title" : "Journal of Applied Ecology", "id" : "ITEM-1", "issue" : "1", "issued" : { "date-parts" : [ [ "2009" ] ] }, "page" : "10-18", "title" : "Trade, transport and trouble: Managing invasive species pathways in an era of globalization", "type" : "article-journal", "volume" : "46" }, "uris" : [ "http://www.mendeley.com/documents/?uuid=840c0f53-ca0e-40a3-946e-692d262fd25c" ] }, { "id" : "ITEM-2", "itemData" : { "DOI" : "10.1007/s10530-014-0817-8", "ISSN" : "13873547", "abstract" : "Europe has adopted innovative legislation on invasive species that could signal a step-change in the global response to biological invasion threats. The discussion that took place within EU institutions\u2014EU Parliament, European Commission, and the Member States\u2014permitted significant improvement on the initial proposal presented by the European Commission, including removing the initial 50 species cap, explicitly allowing national authorities to take stringent measures on invasive species of national concern, and encouraging coordinated approaches to invasive species in boundary areas. An independent \u2018\u2018Scientific Forum\u2019\u2019 to inform implementation has been introduced, and the EU Regulation will permit only limited licensing for specific activities using invasive alien species. However, the real strength of the legislation will largely depend on the decisions of a committee of representatives of the Member States, with the risk that the real enforcement will be limited by political and economic, rather than scientific, considerations. In this regard it will be crucial to set up a framework of roles and responsibilities among the different bodies that ensure transparent and objective decision processes. Also, it will be essential that adequate resources be secured for implementing the provisions of the legislation. Finally, the regulatory approach introduced by the Regulation will have only a limited impact unless European citizens raise their awareness of this threat and adopt more responsible behaviours", "author" : [ { "dropping-particle" : "", "family" : "Genovesi", "given" : "Piero", "non-dropping-particle" : "", "parse-names" : false, "suffix" : "" }, { "dropping-particle" : "", "family" : "Carboneras", "given" : "Carles", "non-dropping-particle" : "", "parse-names" : false, "suffix" : "" }, { "dropping-particle" : "", "family" : "Vila", "given" : "Montserrat", "non-dropping-particle" : "", "parse-names" : false, "suffix" : "" }, { "dropping-particle" : "", "family" : "Walton", "given" : "Paul", "non-dropping-particle" : "", "parse-names" : false, "suffix" : "" } ], "container-title" : "Biological Invasions", "id" : "ITEM-2", "issued" : { "date-parts" : [ [ "2015" ] ] }, "page" : "1307-1311", "title" : "EU adopts innovative legislation on invasive species: a step towards a global response to biological invasions?", "type" : "article-journal", "volume" : "17" }, "uris" : [ "http://www.mendeley.com/documents/?uuid=c16e4dd6-d3f2-4062-85fb-a67f4de53a0e" ] }, { "id" : "ITEM-3", "itemData" : { "DOI" : "10.1016/j.ecss.2015.12.021", "abstract" : "At 726 the number of recorded multicellular non indigenous species (NIS) in the Mediterranean Sea is far higher than in other European Seas. Of these, 614 have established populations in the sea. 384 are considered Erythraean NIS, the balance are mostly ship and culture-introductions. In order to effectively implement EU Regulation on the prevention and management of the introduction and spread of invasive NIS and the Marine Strategy Framework Directive in the Mediterranean Sea it is crucial that this priority pathway is appropriately managed. Three potential impediments e incomplete and inaccurate data; unknown impacts; policy mismatch e hinder implementation. Current geographical, taxonomical and impact data gaps will be reduced only by instituting harmonized standards and methodologies for monitoring NIS populations in all countries bordering the Mediterranean Sea, prioritizing bridgehead sites and dispersal hubs. The option of implementing European environmental policies concerning marine NIS in member states alone may seem expedient, but piecemeal protection is futile. Since only 9 of the 23 states bordering the Mediterranean are EU member states, the crucial element for an effective strategy for slowing the influx of NIS is policy coordination with the Regional Sea Convention (Barcelona Convention) to ensure consistency in legal rules, standards and institutional structures to address all major vectors/pathways. \u00a9", "author" : [ { "dropping-particle" : "", "family" : "Galil", "given" : "Bella S.", "non-dropping-particle" : "", "parse-names" : false, "suffix" : "" }, { "dropping-particle" : "", "family" : "Marchini", "given" : "Agnese", "non-dropping-particle" : "", "parse-names" : false, "suffix" : "" }, { "dropping-particle" : "", "family" : "Occhipinti-Ambrogi", "given" : "Anna", "non-dropping-particle" : "", "parse-names" : false, "suffix" : "" } ], "container-title" : "Estuarine, Coastal and Shelf Science", "id" : "ITEM-3", "issued" : { "date-parts" : [ [ "2016" ] ] }, "publisher" : "Elsevier Ltd", "title" : "East is east and West is west? Management of marine bioinvasions in the Mediterranean Sea", "type" : "article-journal", "volume" : "In Press" }, "uris" : [ "http://www.mendeley.com/documents/?uuid=b868f8d9-2aff-4a39-9b3a-fd89e4ecdc55" ] }, { "id" : "ITEM-4", "itemData" : { "DOI" : "10.1007/s10530-015-0939-7", "ISBN" : "1053001509", "ISSN" : "15731464", "abstract" : "Legislation on biological invasions has been evolving in recent decades. The use of lists of harmful alien organisms (LHAO) is becoming a widespread policy practice in many countries. LHAO aims to prevent the introduction of undesirable organisms at the pre-border level, regulate their use within the country and deter their spread. However, a systematic review and comparison of the current legislations is lacking. It remains unknown whether there are gaps or weaknesses that may compromise and effective strategy against biological invasions. In this study, a total of 77 LHAO from Australia, Japan, New Zealand, Spain, South Africa, Switzerland, the United Kingdom and the United States of America were evaluated and compared in terms of the taxonomic criteria of inclusion, the impacts of concern and the activities regulated. The number of LHAO has increased exponentially since 1924. Countries widely varied in the number of lists. Within a country, LHAO are scattered across different regulations that consider different impacts and regulate activities from introduction to management. The number of taxa ranged between 0.15 and 55.4 taxa km(-2) in the USA and New Zealand, respectively. These lists totaled 21,029 records of 18,149 different taxa, showing a prevalence of taxa listed as species (rather than genera of higher ranks). Primary attention is paid to the kingdoms Animalia and Plantae. Taxa affecting livelihood/uses were more prevalent than those related to biodiversity and human health impacts. The most common regulations concern trade and tenure followed by use. This study reveals the need for more comprehensive (intersectoral) regulations on invasive alien species within countries as well as the development of homogeneous regulations adapted to the globalized world.", "author" : [ { "dropping-particle" : "", "family" : "Garc\u00eda-de-Lomas", "given" : "Juan", "non-dropping-particle" : "", "parse-names" : false, "suffix" : "" }, { "dropping-particle" : "", "family" : "Vil\u00e0", "given" : "Montserrat", "non-dropping-particle" : "", "parse-names" : false, "suffix" : "" } ], "container-title" : "Biological Invasions", "id" : "ITEM-4", "issue" : "11", "issued" : { "date-parts" : [ [ "2015" ] ] }, "page" : "3081-3091", "title" : "Lists of harmful alien organisms: Are the national regulations adapted to the global world?", "type" : "article-journal", "volume" : "17" }, "uris" : [ "http://www.mendeley.com/documents/?uuid=65890ebc-fb1a-494e-b2f2-d638809d19cb" ] } ], "mendeley" : { "formattedCitation" : "(Galil, Marchini, &amp; Occhipinti-Ambrogi, 2016; Garc\u00eda-de-Lomas &amp; Vil\u00e0, 2015; Genovesi, Carboneras, Vila, &amp; Walton, 2015; Hulme, 2009)", "plainTextFormattedCitation" : "(Galil, Marchini, &amp; Occhipinti-Ambrogi, 2016; Garc\u00eda-de-Lomas &amp; Vil\u00e0, 2015; Genovesi, Carboneras, Vila, &amp; Walton, 2015; Hulme, 2009)", "previouslyFormattedCitation" : "(Galil, Marchini, &amp; Occhipinti-Ambrogi, 2016; Garc\u00eda-de-Lomas &amp; Vil\u00e0, 2015; Genovesi, Carboneras, Vila, &amp; Walton, 2015; Hulme, 2009)" }, "properties" : {  }, "schema" : "https://github.com/citation-style-language/schema/raw/master/csl-citation.json" }</w:instrText>
      </w:r>
      <w:r w:rsidRPr="00F02A52">
        <w:rPr>
          <w:lang w:val="en-US"/>
        </w:rPr>
        <w:fldChar w:fldCharType="separate"/>
      </w:r>
      <w:r w:rsidRPr="00F02A52">
        <w:rPr>
          <w:lang w:val="en-US"/>
        </w:rPr>
        <w:t>(Galil</w:t>
      </w:r>
      <w:r w:rsidR="00115C5A">
        <w:rPr>
          <w:i/>
          <w:lang w:val="en-US"/>
        </w:rPr>
        <w:t xml:space="preserve"> et al.</w:t>
      </w:r>
      <w:r w:rsidRPr="00F02A52">
        <w:rPr>
          <w:lang w:val="en-US"/>
        </w:rPr>
        <w:t>, 201</w:t>
      </w:r>
      <w:r w:rsidR="00115C5A">
        <w:rPr>
          <w:lang w:val="en-US"/>
        </w:rPr>
        <w:t>8</w:t>
      </w:r>
      <w:r w:rsidRPr="00F02A52">
        <w:rPr>
          <w:lang w:val="en-US"/>
        </w:rPr>
        <w:t>; García-de-Lomas &amp; Vilà, 2015; Genovesi</w:t>
      </w:r>
      <w:r w:rsidR="00115C5A">
        <w:rPr>
          <w:i/>
          <w:lang w:val="en-US"/>
        </w:rPr>
        <w:t xml:space="preserve"> et al.</w:t>
      </w:r>
      <w:r w:rsidRPr="00F02A52">
        <w:rPr>
          <w:lang w:val="en-US"/>
        </w:rPr>
        <w:t>, 2015; Hulme, 2009)</w:t>
      </w:r>
      <w:r w:rsidRPr="00F02A52">
        <w:rPr>
          <w:lang w:val="en-US"/>
        </w:rPr>
        <w:fldChar w:fldCharType="end"/>
      </w:r>
      <w:r w:rsidRPr="00F02A52">
        <w:rPr>
          <w:lang w:val="en-US"/>
        </w:rPr>
        <w:t xml:space="preserve">: </w:t>
      </w:r>
    </w:p>
    <w:p w14:paraId="37B3F79C" w14:textId="341A5435" w:rsidR="00E97DE0" w:rsidRPr="002E0AF7" w:rsidRDefault="00E97DE0" w:rsidP="00E236B3">
      <w:pPr>
        <w:pStyle w:val="ListParagraph"/>
        <w:numPr>
          <w:ilvl w:val="0"/>
          <w:numId w:val="50"/>
        </w:numPr>
        <w:rPr>
          <w:lang w:val="en-US"/>
        </w:rPr>
      </w:pPr>
      <w:r w:rsidRPr="002E0AF7">
        <w:rPr>
          <w:lang w:val="en-US"/>
        </w:rPr>
        <w:t xml:space="preserve">The European Union invasive alien species regulation should focus on preventive actions concerning vectors and pathways of introductions, in addition to control and mitigation measures of significantly-impacting invasive alien species already present. </w:t>
      </w:r>
    </w:p>
    <w:p w14:paraId="0E2EFCB5" w14:textId="711D3CCF" w:rsidR="00E97DE0" w:rsidRPr="002E0AF7" w:rsidRDefault="00E97DE0" w:rsidP="00E236B3">
      <w:pPr>
        <w:pStyle w:val="ListParagraph"/>
        <w:numPr>
          <w:ilvl w:val="0"/>
          <w:numId w:val="50"/>
        </w:numPr>
        <w:rPr>
          <w:lang w:val="en-US"/>
        </w:rPr>
      </w:pPr>
      <w:r w:rsidRPr="002E0AF7">
        <w:rPr>
          <w:lang w:val="en-US"/>
        </w:rPr>
        <w:t xml:space="preserve">International cooperation is insufficient. </w:t>
      </w:r>
    </w:p>
    <w:p w14:paraId="3BA167D9" w14:textId="09B2BCF3" w:rsidR="00E97DE0" w:rsidRPr="002E0AF7" w:rsidRDefault="00E97DE0" w:rsidP="00E236B3">
      <w:pPr>
        <w:pStyle w:val="ListParagraph"/>
        <w:numPr>
          <w:ilvl w:val="0"/>
          <w:numId w:val="50"/>
        </w:numPr>
        <w:rPr>
          <w:lang w:val="en-US"/>
        </w:rPr>
      </w:pPr>
      <w:r w:rsidRPr="002E0AF7">
        <w:rPr>
          <w:lang w:val="en-US"/>
        </w:rPr>
        <w:t xml:space="preserve">Transboundary impacts of man-made corridors of introduction are neglected. </w:t>
      </w:r>
    </w:p>
    <w:p w14:paraId="3A19BD3C" w14:textId="1D9BD556" w:rsidR="00E97DE0" w:rsidRPr="002E0AF7" w:rsidRDefault="00E97DE0" w:rsidP="00E236B3">
      <w:pPr>
        <w:pStyle w:val="ListParagraph"/>
        <w:numPr>
          <w:ilvl w:val="0"/>
          <w:numId w:val="50"/>
        </w:numPr>
        <w:rPr>
          <w:lang w:val="en-US"/>
        </w:rPr>
      </w:pPr>
      <w:r w:rsidRPr="002E0AF7">
        <w:rPr>
          <w:lang w:val="en-US"/>
        </w:rPr>
        <w:t>Transfer of best</w:t>
      </w:r>
      <w:r w:rsidR="00C24C8E">
        <w:rPr>
          <w:lang w:val="en-US"/>
        </w:rPr>
        <w:t>-</w:t>
      </w:r>
      <w:r w:rsidRPr="002E0AF7">
        <w:rPr>
          <w:lang w:val="en-US"/>
        </w:rPr>
        <w:t>practice management in dealing with invasive alien species lacks support (e.g. use of chemical treatment).</w:t>
      </w:r>
    </w:p>
    <w:p w14:paraId="087D72A1" w14:textId="7E541709" w:rsidR="00E97DE0" w:rsidRPr="002E0AF7" w:rsidRDefault="00E97DE0" w:rsidP="00E236B3">
      <w:pPr>
        <w:pStyle w:val="ListParagraph"/>
        <w:numPr>
          <w:ilvl w:val="0"/>
          <w:numId w:val="50"/>
        </w:numPr>
        <w:rPr>
          <w:lang w:val="en-US"/>
        </w:rPr>
      </w:pPr>
      <w:r w:rsidRPr="002E0AF7">
        <w:rPr>
          <w:lang w:val="en-US"/>
        </w:rPr>
        <w:t xml:space="preserve">Border control is limited. </w:t>
      </w:r>
    </w:p>
    <w:p w14:paraId="4FA33712" w14:textId="7B04A974" w:rsidR="00E97DE0" w:rsidRDefault="00E97DE0" w:rsidP="00E236B3">
      <w:pPr>
        <w:pStyle w:val="ListParagraph"/>
        <w:numPr>
          <w:ilvl w:val="0"/>
          <w:numId w:val="50"/>
        </w:numPr>
        <w:rPr>
          <w:lang w:val="en-US"/>
        </w:rPr>
      </w:pPr>
      <w:r w:rsidRPr="002E0AF7">
        <w:rPr>
          <w:lang w:val="en-US"/>
        </w:rPr>
        <w:t>Timely information exchange of invasive alien species distribution and their impacts is lacking.</w:t>
      </w:r>
    </w:p>
    <w:p w14:paraId="1F5C69A3" w14:textId="77777777" w:rsidR="00C24C8E" w:rsidRPr="002E0AF7" w:rsidRDefault="00C24C8E" w:rsidP="002E0AF7">
      <w:pPr>
        <w:pStyle w:val="ListParagraph"/>
        <w:ind w:left="360"/>
        <w:rPr>
          <w:lang w:val="en-US"/>
        </w:rPr>
      </w:pPr>
    </w:p>
    <w:p w14:paraId="43848A4D" w14:textId="55AF4992" w:rsidR="00E97DE0" w:rsidRPr="00F02A52" w:rsidRDefault="00E97DE0" w:rsidP="00E97DE0">
      <w:pPr>
        <w:rPr>
          <w:lang w:val="en-US"/>
        </w:rPr>
      </w:pPr>
      <w:r w:rsidRPr="00F02A52">
        <w:rPr>
          <w:lang w:val="en-US"/>
        </w:rPr>
        <w:t xml:space="preserve">Mediterranean countries have not taken sufficient measures to address biosecurity hazards relating to movement of stock, feed, and equipment that may result in the introduction of marine invasive </w:t>
      </w:r>
      <w:r w:rsidRPr="00F02A52">
        <w:rPr>
          <w:lang w:val="en-US"/>
        </w:rPr>
        <w:lastRenderedPageBreak/>
        <w:t xml:space="preserve">alien species </w:t>
      </w:r>
      <w:r w:rsidRPr="00F02A52">
        <w:rPr>
          <w:lang w:val="en-US"/>
        </w:rPr>
        <w:fldChar w:fldCharType="begin" w:fldLock="1"/>
      </w:r>
      <w:r>
        <w:rPr>
          <w:lang w:val="en-US"/>
        </w:rPr>
        <w:instrText>ADDIN CSL_CITATION { "citationItems" : [ { "id" : "ITEM-1", "itemData" : { "URL" : "http://www.ciesm.org/online/monographs/Lisboa.html", "accessed" : { "date-parts" : [ [ "2017", "9", "9" ] ] }, "author" : [ { "dropping-particle" : "", "family" : "CIESM", "given" : "", "non-dropping-particle" : "", "parse-names" : false, "suffix" : "" } ], "id" : "ITEM-1", "issued" : { "date-parts" : [ [ "2007" ] ] }, "page" : "118", "title" : "CIESM Workshop Monographs, n\u00b032", "type" : "webpage" }, "uris" : [ "http://www.mendeley.com/documents/?uuid=b051916b-9099-32e1-ad0b-0e2d7476c061" ] }, { "id" : "ITEM-2", "itemData" : { "DOI" : "10.1017/S1755267215000081", "ISSN" : "1755-2672", "author" : [ { "dropping-particle" : "", "family" : "Golani", "given" : "Daniel", "non-dropping-particle" : "", "parse-names" : false, "suffix" : "" }, { "dropping-particle" : "", "family" : "Sonin", "given" : "Oren", "non-dropping-particle" : "", "parse-names" : false, "suffix" : "" }, { "dropping-particle" : "", "family" : "Rubinstein", "given" : "Guy", "non-dropping-particle" : "", "parse-names" : false, "suffix" : "" } ], "container-title" : "Marine Biodiversity Records", "id" : "ITEM-2", "issued" : { "date-parts" : [ [ "2015", "3", "19" ] ] }, "page" : "e39", "title" : "Records of Paralichthys lethostigma and Sciaenops ocellatus in the Mediterranean and Channa micropeltes in Lake Kinneret (Sea of Galilee), Israel", "type" : "article-journal", "volume" : "8" }, "uris" : [ "http://www.mendeley.com/documents/?uuid=4c734c13-4dfa-351d-8205-732e2c2e7d3c" ] }, { "id" : "ITEM-3", "itemData" : { "author" : [ { "dropping-particle" : "", "family" : "Marchini", "given" : "A", "non-dropping-particle" : "", "parse-names" : false, "suffix" : "" }, { "dropping-particle" : "", "family" : "Ferrario. J", "given" : "", "non-dropping-particle" : "", "parse-names" : false, "suffix" : "" }, { "dropping-particle" : "", "family" : "Occhipinti-Ambrogi", "given" : "A. T", "non-dropping-particle" : "", "parse-names" : false, "suffix" : "" } ], "container-title" : "Rapp Comm Int Expl Mer M\u00e9dit 41:430", "id" : "ITEM-3", "issued" : { "date-parts" : [ [ "2016" ] ] }, "title" : "The relative importance of aquaculture and shipping as vectors of introduction of marine alien species: the case of Olbia (Sardinia)", "type" : "paper-conference" }, "uris" : [ "http://www.mendeley.com/documents/?uuid=df6766b2-f680-4e34-a56c-0caf80ffa8e4" ] } ], "mendeley" : { "formattedCitation" : "(CIESM, 2007; Golani, Sonin, &amp; Rubinstein, 2015; Marchini, Ferrario. J, &amp; Occhipinti-Ambrogi, 2016)", "plainTextFormattedCitation" : "(CIESM, 2007; Golani, Sonin, &amp; Rubinstein, 2015; Marchini, Ferrario. J, &amp; Occhipinti-Ambrogi, 2016)", "previouslyFormattedCitation" : "(CIESM, 2007; Golani, Sonin, &amp; Rubinstein, 2015; Marchini, Ferrario. J, &amp; Occhipinti-Ambrogi, 2016)" }, "properties" : {  }, "schema" : "https://github.com/citation-style-language/schema/raw/master/csl-citation.json" }</w:instrText>
      </w:r>
      <w:r w:rsidRPr="00F02A52">
        <w:rPr>
          <w:lang w:val="en-US"/>
        </w:rPr>
        <w:fldChar w:fldCharType="separate"/>
      </w:r>
      <w:r w:rsidRPr="00F02A52">
        <w:rPr>
          <w:lang w:val="en-US"/>
        </w:rPr>
        <w:t>(CIESM, 2007; Golani</w:t>
      </w:r>
      <w:r w:rsidR="00AA152F">
        <w:rPr>
          <w:i/>
          <w:lang w:val="en-US"/>
        </w:rPr>
        <w:t xml:space="preserve"> et al.</w:t>
      </w:r>
      <w:r w:rsidRPr="00F02A52">
        <w:rPr>
          <w:lang w:val="en-US"/>
        </w:rPr>
        <w:t>, 2015; Marchini</w:t>
      </w:r>
      <w:r w:rsidR="00AA152F">
        <w:rPr>
          <w:i/>
          <w:lang w:val="en-US"/>
        </w:rPr>
        <w:t xml:space="preserve"> et al.</w:t>
      </w:r>
      <w:r w:rsidRPr="00F02A52">
        <w:rPr>
          <w:lang w:val="en-US"/>
        </w:rPr>
        <w:t>, 2016)</w:t>
      </w:r>
      <w:r w:rsidRPr="00F02A52">
        <w:rPr>
          <w:lang w:val="en-US"/>
        </w:rPr>
        <w:fldChar w:fldCharType="end"/>
      </w:r>
      <w:r w:rsidRPr="00F02A52">
        <w:rPr>
          <w:lang w:val="en-US"/>
        </w:rPr>
        <w:t xml:space="preserve"> or illegal introductions. The appearance of five non-indigenous prawn species in the Mediterranean, all of commercial interest and newly recorded in the past decade, suggest intentional introduction, particularly as these species have been found in the vicinity of fish and shellfish farms. The </w:t>
      </w:r>
      <w:r>
        <w:rPr>
          <w:lang w:val="en-US"/>
        </w:rPr>
        <w:t>European Union</w:t>
      </w:r>
      <w:r w:rsidRPr="00F02A52">
        <w:rPr>
          <w:lang w:val="en-US"/>
        </w:rPr>
        <w:t xml:space="preserve"> established a legal framework to limit the environmental risks related to the introduction and translocation of non-native species in aquaculture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d" : { "date-parts" : [ [ "2007" ] ] }, "title" : "Council Regulation (EC) No 708/2007 of 11 June 2007 concerning use of alien and locally absent species in aquaculture", "type" : "article-journal", "volume" : "L 168/1" }, "uris" : [ "http://www.mendeley.com/documents/?uuid=75bebd8c-6178-3073-a71d-e1a7a9b3e711" ] } ], "mendeley" : { "formattedCitation" : "(EU, 2007a)", "plainTextFormattedCitation" : "(EU, 2007a)", "previouslyFormattedCitation" : "(EU, 2007a)" }, "properties" : {  }, "schema" : "https://github.com/citation-style-language/schema/raw/master/csl-citation.json" }</w:instrText>
      </w:r>
      <w:r w:rsidRPr="00F02A52">
        <w:rPr>
          <w:lang w:val="en-US"/>
        </w:rPr>
        <w:fldChar w:fldCharType="separate"/>
      </w:r>
      <w:r w:rsidRPr="00223CD3">
        <w:rPr>
          <w:lang w:val="en-US"/>
        </w:rPr>
        <w:t>(</w:t>
      </w:r>
      <w:r w:rsidRPr="00F02A52">
        <w:rPr>
          <w:lang w:val="en-US"/>
        </w:rPr>
        <w:t>E</w:t>
      </w:r>
      <w:r>
        <w:rPr>
          <w:lang w:val="en-US"/>
        </w:rPr>
        <w:t>uropean Union</w:t>
      </w:r>
      <w:r w:rsidRPr="00223CD3">
        <w:rPr>
          <w:lang w:val="en-US"/>
        </w:rPr>
        <w:t>, 2007a)</w:t>
      </w:r>
      <w:r w:rsidRPr="00F02A52">
        <w:rPr>
          <w:lang w:val="en-US"/>
        </w:rPr>
        <w:fldChar w:fldCharType="end"/>
      </w:r>
      <w:r w:rsidRPr="00F02A52">
        <w:rPr>
          <w:lang w:val="en-US"/>
        </w:rPr>
        <w:t xml:space="preserve"> but, as it pertains only to member States, and is unevenly regulated even in those countries, illegal introductions and intra-national translocation of shellfish stocks (and their associated biota) continue to contribute to the introduction and spread of marine invasive alien species in the Mediterranean Sea </w:t>
      </w:r>
      <w:r w:rsidRPr="00F02A52">
        <w:rPr>
          <w:lang w:val="en-US"/>
        </w:rPr>
        <w:fldChar w:fldCharType="begin" w:fldLock="1"/>
      </w:r>
      <w:r>
        <w:rPr>
          <w:lang w:val="en-US"/>
        </w:rPr>
        <w:instrText>ADDIN CSL_CITATION { "citationItems" : [ { "id" : "ITEM-1", "itemData" : { "author" : [ { "dropping-particle" : "", "family" : "Bakir", "given" : "K", "non-dropping-particle" : "", "parse-names" : false, "suffix" : "" }, { "dropping-particle" : "", "family" : "Aydin", "given" : "I", "non-dropping-particle" : "", "parse-names" : false, "suffix" : "" } ], "container-title" : "Acta Adriat", "id" : "ITEM-1", "issue" : "2", "issued" : { "date-parts" : [ [ "2016" ] ] }, "page" : "273\u2013279", "title" : "New localities in the Aegean Sea for alien shrimps Penaeus aztecus (Ives, 1891) and Metapenaeus affinis (H. Milne Edwards, 1837)", "type" : "article-journal", "volume" : "57" }, "uris" : [ "http://www.mendeley.com/documents/?uuid=c3d3ae71-26cc-4299-bce3-e8eb3c092e54" ] } ], "mendeley" : { "formattedCitation" : "(Bakir &amp; Aydin, 2016)", "plainTextFormattedCitation" : "(Bakir &amp; Aydin, 2016)", "previouslyFormattedCitation" : "(Bakir &amp; Aydin, 2016)" }, "properties" : {  }, "schema" : "https://github.com/citation-style-language/schema/raw/master/csl-citation.json" }</w:instrText>
      </w:r>
      <w:r w:rsidRPr="00F02A52">
        <w:rPr>
          <w:lang w:val="en-US"/>
        </w:rPr>
        <w:fldChar w:fldCharType="separate"/>
      </w:r>
      <w:r w:rsidRPr="00F02A52">
        <w:rPr>
          <w:lang w:val="en-US"/>
        </w:rPr>
        <w:t>(Bakir &amp; Aydin, 2016)</w:t>
      </w:r>
      <w:r w:rsidRPr="00F02A52">
        <w:rPr>
          <w:lang w:val="en-US"/>
        </w:rPr>
        <w:fldChar w:fldCharType="end"/>
      </w:r>
      <w:r w:rsidRPr="00F02A52">
        <w:rPr>
          <w:lang w:val="en-US"/>
        </w:rPr>
        <w:t xml:space="preserve">. </w:t>
      </w:r>
    </w:p>
    <w:p w14:paraId="4EBA80DE" w14:textId="77777777" w:rsidR="00E97DE0" w:rsidRPr="00F02A52" w:rsidRDefault="00E97DE0" w:rsidP="00E97DE0">
      <w:pPr>
        <w:rPr>
          <w:lang w:val="en-US"/>
        </w:rPr>
      </w:pPr>
    </w:p>
    <w:p w14:paraId="63EE96C5" w14:textId="77777777" w:rsidR="00E97DE0" w:rsidRPr="00F02A52" w:rsidRDefault="00E97DE0" w:rsidP="007A3472">
      <w:pPr>
        <w:pStyle w:val="Heading2"/>
      </w:pPr>
      <w:bookmarkStart w:id="1801" w:name="_Toc502909635"/>
      <w:bookmarkStart w:id="1802" w:name="_Toc504380747"/>
      <w:bookmarkStart w:id="1803" w:name="_Toc519504809"/>
      <w:r w:rsidRPr="00F02A52">
        <w:t>Environmental and conservation policies in Europe and Central Asia</w:t>
      </w:r>
      <w:bookmarkEnd w:id="1801"/>
      <w:bookmarkEnd w:id="1802"/>
      <w:bookmarkEnd w:id="1803"/>
    </w:p>
    <w:p w14:paraId="531AE067" w14:textId="77777777" w:rsidR="00E97DE0" w:rsidRPr="00F02A52" w:rsidRDefault="00E97DE0" w:rsidP="00147745">
      <w:pPr>
        <w:pStyle w:val="Heading3"/>
        <w:rPr>
          <w:lang w:val="en-US"/>
        </w:rPr>
      </w:pPr>
      <w:bookmarkStart w:id="1804" w:name="_Toc502909636"/>
      <w:bookmarkStart w:id="1805" w:name="_Toc504380748"/>
      <w:bookmarkStart w:id="1806" w:name="_Toc519504810"/>
      <w:r w:rsidRPr="00F02A52">
        <w:rPr>
          <w:lang w:val="en-US"/>
        </w:rPr>
        <w:t>Policies for biodiversity and nature conservation</w:t>
      </w:r>
      <w:bookmarkEnd w:id="1804"/>
      <w:bookmarkEnd w:id="1805"/>
      <w:bookmarkEnd w:id="1806"/>
    </w:p>
    <w:p w14:paraId="491FAB48" w14:textId="77777777" w:rsidR="00E97DE0" w:rsidRPr="00F02A52" w:rsidRDefault="00E97DE0" w:rsidP="001F0516">
      <w:pPr>
        <w:pStyle w:val="Heading4"/>
      </w:pPr>
      <w:bookmarkStart w:id="1807" w:name="_Toc519504811"/>
      <w:r w:rsidRPr="00F02A52">
        <w:t>Policy objectives</w:t>
      </w:r>
      <w:bookmarkEnd w:id="1807"/>
    </w:p>
    <w:p w14:paraId="5EFAB728" w14:textId="58F59006" w:rsidR="00E97DE0" w:rsidRPr="00F02A52" w:rsidRDefault="00E97DE0" w:rsidP="00E97DE0">
      <w:pPr>
        <w:rPr>
          <w:lang w:val="en-US"/>
        </w:rPr>
      </w:pPr>
      <w:r w:rsidRPr="00F02A52">
        <w:rPr>
          <w:lang w:val="en-US"/>
        </w:rPr>
        <w:t xml:space="preserve">Nature conservation and biodiversity policy objectives usually relate to the following four major areas: i) the conservation of nature and biodiversity; ii) the sustainable use of biological resources; iii) the fair and equitable sharing of the benefits from the use of genetic resources; and iv) the restoration of degraded ecosystems. Although these objectives are at first sight policy objectives of the conservation sector only, mainstreaming the conservation and sustainable use of biodiversity into national sectoral and cross-sectoral strategies, policies, plans and programmes is a priority of both international and </w:t>
      </w:r>
      <w:r>
        <w:rPr>
          <w:lang w:val="en-US"/>
        </w:rPr>
        <w:t>European Union</w:t>
      </w:r>
      <w:r w:rsidRPr="00F02A52">
        <w:rPr>
          <w:lang w:val="en-US"/>
        </w:rPr>
        <w:t xml:space="preserve"> biodiversity strategies </w:t>
      </w:r>
      <w:r w:rsidRPr="00F02A52">
        <w:rPr>
          <w:lang w:val="en-US"/>
        </w:rPr>
        <w:fldChar w:fldCharType="begin" w:fldLock="1"/>
      </w:r>
      <w:r>
        <w:rPr>
          <w:lang w:val="en-US"/>
        </w:rPr>
        <w:instrText>ADDIN CSL_CITATION { "citationItems" : [ { "id" : "ITEM-1", "itemData" : { "abstract" : "Training Package (Version 2.1) Module 3 Mainstreaming biodiversity into national sectoral and cross-sectoral strategies, polices, plans and programs 2 NBSAP Training Package. Version 2.1. About this series This module forms part of a training package on the updating and revision of national biodiversity strategies and action plans (NBSAPs) in line with the Strategic Plan for Biodiversity 2011-2020 and the Aichi Biodiversity Targets. The package is intended for national focal points of the Convention on Biological Diversity, those responsible for updating and implementing NBSAPs and other biodiversity planners, including those responsible for other biodiversity-related conventions. They are being used in the ongoing second series of regional and sub-regional capacity building workshops on revising and updating NBSAPs. Each module is available on the CBD Secretariat's website (http://www.cbd.int/nbsap/training/). The module and its contents may be freely used for non-commercial purposes, provided the source is acknowledged. The secretariat would appreciate receiving a copy of material prepared using these modules. An earlier version of this series was prepared with funds from the GEF, through the UNEP/UNDP Biodiversity Planning Support Programme (BPSP), in collaboration with the CBD Secretariat and the United Nations University Institute of Advanced Studies. This series had been updated in the light of decisions of the tenth meeting of the Conference of the Parties using information obtained through the first series of regional and sub-regional capacity building workshops and the fourth national reports as well as comments received on the earlier versions. Comments on this series are also welcome; please direct them to secretariat@cbd.int.", "author" : [ { "dropping-particle" : "", "family" : "Secretariat of the CBD", "given" : "", "non-dropping-particle" : "", "parse-names" : false, "suffix" : "" } ], "id" : "ITEM-1", "issued" : { "date-parts" : [ [ "2011" ] ] }, "publisher" : "Secretariat of the Convention on Biological Diversity", "publisher-place" : "Montreal", "title" : "NBSAP training modules version 2.1 \u2013 Module 3. Mainstreaming biodiversity into national sectoral and cross-sectoral strategies, policies, plans and programs", "type" : "report" }, "uris" : [ "http://www.mendeley.com/documents/?uuid=f0715675-5d83-4b10-b94b-d4c5dd8f4dc1" ] }, { "id" : "ITEM-2", "itemData" : { "author" : [ { "dropping-particle" : "", "family" : "European Commission", "given" : "", "non-dropping-particle" : "", "parse-names" : false, "suffix" : "" } ], "container-title" : "COM(2011) 244 final", "id" : "ITEM-2",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uris" : [ "http://www.mendeley.com/documents/?uuid=7f7855c9-ef5e-41ab-a40c-467eee5017fa" ] } ], "mendeley" : { "formattedCitation" : "(European Commission, 2011a; Secretariat of the CBD, 2011)", "plainTextFormattedCitation" : "(European Commission, 2011a; Secretariat of the CBD, 2011)", "previouslyFormattedCitation" : "(European Commission, 2011a; Secretariat of the CBD, 2011)" }, "properties" : {  }, "schema" : "https://github.com/citation-style-language/schema/raw/master/csl-citation.json" }</w:instrText>
      </w:r>
      <w:r w:rsidRPr="00F02A52">
        <w:rPr>
          <w:lang w:val="en-US"/>
        </w:rPr>
        <w:fldChar w:fldCharType="separate"/>
      </w:r>
      <w:r w:rsidRPr="00F02A52">
        <w:rPr>
          <w:lang w:val="en-US"/>
        </w:rPr>
        <w:t>(European Commission, 2011a; CBD, 2011)</w:t>
      </w:r>
      <w:r w:rsidRPr="00F02A52">
        <w:rPr>
          <w:lang w:val="en-US"/>
        </w:rPr>
        <w:fldChar w:fldCharType="end"/>
      </w:r>
      <w:r w:rsidRPr="00F02A52">
        <w:rPr>
          <w:lang w:val="en-US"/>
        </w:rPr>
        <w:t xml:space="preserve">. This section will address the first and, to some extent, the third objective, while sustainable use will be dealt with in </w:t>
      </w:r>
      <w:r w:rsidRPr="000B1FDB">
        <w:rPr>
          <w:lang w:val="en-US"/>
        </w:rPr>
        <w:t>Section 6.5,</w:t>
      </w:r>
      <w:r w:rsidRPr="00F02A52">
        <w:rPr>
          <w:lang w:val="en-US"/>
        </w:rPr>
        <w:t xml:space="preserve"> especially agriculture, forestry and fisheries. The fourth objective, ecosystem restoration, is becoming ever more important due to unabated land-use intensification and land degradation in many parts of Europe and Central Asia (</w:t>
      </w:r>
      <w:r w:rsidRPr="000B1FDB">
        <w:rPr>
          <w:lang w:val="en-US"/>
        </w:rPr>
        <w:t>see Chapter 4, Section 4.5).</w:t>
      </w:r>
      <w:r w:rsidRPr="00F02A52">
        <w:rPr>
          <w:lang w:val="en-US"/>
        </w:rPr>
        <w:t xml:space="preserve"> As this topic is comprehensively assessed in the IPBES Land Degradation and Restoration Assessment (see Chapters 6 and 8 for response options), it is only shortly addressed here </w:t>
      </w:r>
      <w:r w:rsidRPr="00F02A52">
        <w:rPr>
          <w:lang w:val="en-US"/>
        </w:rPr>
        <w:fldChar w:fldCharType="begin" w:fldLock="1"/>
      </w:r>
      <w:r>
        <w:rPr>
          <w:lang w:val="en-US"/>
        </w:rPr>
        <w:instrText>ADDIN CSL_CITATION { "citationItems" : [ { "id" : "ITEM-1", "itemData" : { "ISBN" : "9789280860719", "author" : [ { "dropping-particle" : "", "family" : "Quill\u00e9rou", "given" : "Emmanuelle", "non-dropping-particle" : "", "parse-names" : false, "suffix" : "" }, { "dropping-particle" : "", "family" : "Thomas", "given" : "Richard J.", "non-dropping-particle" : "", "parse-names" : false, "suffix" : "" }, { "dropping-particle" : "", "family" : "Guchgeldiyev", "given" : "Oleg", "non-dropping-particle" : "", "parse-names" : false, "suffix" : "" }, { "dropping-particle" : "", "family" : "Ettling", "given" : "Stefanie", "non-dropping-particle" : "", "parse-names" : false, "suffix" : "" }, { "dropping-particle" : "", "family" : "Etter", "given" : "Hannes", "non-dropping-particle" : "", "parse-names" : false, "suffix" : "" }, { "dropping-particle" : "", "family" : "Stewart", "given" : "Naomi", "non-dropping-particle" : "", "parse-names" : false, "suffix" : "" } ], "id" : "ITEM-1", "issued" : { "date-parts" : [ [ "2016" ] ] }, "note" : "NULL", "publisher-place" : "Amman, Jordan", "title" : "Economics of Land Degradation (ELD) Initiative: Broadening options for improved economic sustainability in Central Asia. Synthesis report. Report for the ELD Initiative from the Dryland Systems Program of CGIAR c/o ICARDA", "type" : "report" }, "prefix" : "see also", "suffix" : ", for a synthesis on the economics of  land degradation for Central Asian countries", "uris" : [ "http://www.mendeley.com/documents/?uuid=048f7cec-96e9-4077-9572-569615c50c3a" ] } ], "mendeley" : { "formattedCitation" : "(see also Quill\u00e9rou et al., 2016, for a synthesis on the economics of\u00a0 land degradation for Central Asian countries)", "plainTextFormattedCitation" : "(see also Quill\u00e9rou et al., 2016, for a synthesis on the economics of\u00a0 land degradation for Central Asian countries)", "previouslyFormattedCitation" : "(see also Quill\u00e9rou et al., 2016, for a synthesis on the economics of\u00a0 land degradation for Central Asian countries)" }, "properties" : {  }, "schema" : "https://github.com/citation-style-language/schema/raw/master/csl-citation.json" }</w:instrText>
      </w:r>
      <w:r w:rsidRPr="00F02A52">
        <w:rPr>
          <w:lang w:val="en-US"/>
        </w:rPr>
        <w:fldChar w:fldCharType="separate"/>
      </w:r>
      <w:r w:rsidRPr="00F02A52">
        <w:rPr>
          <w:lang w:val="en-US"/>
        </w:rPr>
        <w:t xml:space="preserve">(see also Quillérou </w:t>
      </w:r>
      <w:r w:rsidR="009E3418" w:rsidRPr="009E3418">
        <w:rPr>
          <w:i/>
          <w:lang w:val="en-US"/>
        </w:rPr>
        <w:t>et al.</w:t>
      </w:r>
      <w:r w:rsidRPr="00F02A52">
        <w:rPr>
          <w:lang w:val="en-US"/>
        </w:rPr>
        <w:t>, 2016, for a synthesis on the economics of land degradation for Central Asian countries)</w:t>
      </w:r>
      <w:r w:rsidRPr="00F02A52">
        <w:rPr>
          <w:lang w:val="en-US"/>
        </w:rPr>
        <w:fldChar w:fldCharType="end"/>
      </w:r>
      <w:r w:rsidRPr="00F02A52">
        <w:rPr>
          <w:lang w:val="en-US"/>
        </w:rPr>
        <w:t xml:space="preserve">. </w:t>
      </w:r>
    </w:p>
    <w:p w14:paraId="535156BE" w14:textId="478BC3BC" w:rsidR="00E97DE0" w:rsidRPr="00F02A52" w:rsidRDefault="00E97DE0" w:rsidP="00E97DE0">
      <w:pPr>
        <w:rPr>
          <w:color w:val="000000" w:themeColor="text1"/>
          <w:lang w:val="en-US"/>
        </w:rPr>
      </w:pPr>
      <w:r w:rsidRPr="00F02A52">
        <w:rPr>
          <w:lang w:val="en-US"/>
        </w:rPr>
        <w:t xml:space="preserve">In Europe and Central Asia, nature and biodiversity conservation activities are embedded in a complex network of international and regional objectives and targets. At the international level, several biodiversity-related conventions and strategies promote the implementation of the Convention on Biological Diversity </w:t>
      </w:r>
      <w:r w:rsidRPr="00F02A52">
        <w:rPr>
          <w:lang w:val="en-US"/>
        </w:rPr>
        <w:fldChar w:fldCharType="begin" w:fldLock="1"/>
      </w:r>
      <w:r>
        <w:rPr>
          <w:lang w:val="en-US"/>
        </w:rPr>
        <w:instrText>ADDIN CSL_CITATION { "citationItems" : [ { "id" : "ITEM-1", "itemData" : { "abstract" : "In decision X/2, the tenth meeting of the Conference of the Parties, held from 18 to 29 October 2010, in Nagoya, Aichi Prefecture, Japan, adopted a revised and updated Strategic Plan for Biodiversity, including the Aichi Biodiversity Targets, for the 2011-2020 period. This Plan provides an overarching framework on biodiversity, not only for the biodiversity-related conventions, but for the entire United Nations system and all other partners engaged in biodiversity management and policy development.", "author" : [ { "dropping-particle" : "", "family" : "CBD", "given" : "", "non-dropping-particle" : "", "parse-names" : false, "suffix" : "" } ], "container-title" : "COP 10", "id" : "ITEM-1", "issued" : { "date-parts" : [ [ "2010" ] ] }, "note" : "From Duplicate 2 (The Strategic Plan for Biodiversity 2011-2020 and the Aichi Biodiversity Targets - CBD)\n\nNULL", "publisher" : "Convention on Biological Diversity", "publisher-place" : "Nagoya, Japan", "title" : "Decision X/2: The Strategic Plan for Biodiversity 2011-2020 and the Aichi Biodiversity Targets", "type" : "report" }, "uris" : [ "http://www.mendeley.com/documents/?uuid=80c6a376-fc9c-40e8-84b8-5469e3008506" ] } ], "mendeley" : { "formattedCitation" : "(CBD, 2010)", "plainTextFormattedCitation" : "(CBD, 2010)", "previouslyFormattedCitation" : "(CBD, 2010)" }, "properties" : {  }, "schema" : "https://github.com/citation-style-language/schema/raw/master/csl-citation.json" }</w:instrText>
      </w:r>
      <w:r w:rsidRPr="00F02A52">
        <w:rPr>
          <w:lang w:val="en-US"/>
        </w:rPr>
        <w:fldChar w:fldCharType="separate"/>
      </w:r>
      <w:r w:rsidRPr="00F02A52">
        <w:rPr>
          <w:lang w:val="en-US"/>
        </w:rPr>
        <w:t>(CBD, 2010)</w:t>
      </w:r>
      <w:r w:rsidRPr="00F02A52">
        <w:rPr>
          <w:lang w:val="en-US"/>
        </w:rPr>
        <w:fldChar w:fldCharType="end"/>
      </w:r>
      <w:r w:rsidRPr="00F02A52">
        <w:rPr>
          <w:lang w:val="en-US"/>
        </w:rPr>
        <w:t xml:space="preserve">, such as the Ramsar Convention, the Convention on International Trade in Endangered Species of Wild Fauna and Flora or the Convention on the Conservation of Migratory Species of Wild Animals (see </w:t>
      </w:r>
      <w:r w:rsidRPr="0037231B">
        <w:rPr>
          <w:lang w:val="en-US"/>
        </w:rPr>
        <w:t xml:space="preserve">Section 6.3 and </w:t>
      </w:r>
      <w:r w:rsidR="00C020DB">
        <w:rPr>
          <w:lang w:val="en-US"/>
        </w:rPr>
        <w:t>supporting material</w:t>
      </w:r>
      <w:r w:rsidRPr="0037231B">
        <w:rPr>
          <w:lang w:val="en-US"/>
        </w:rPr>
        <w:t xml:space="preserve"> </w:t>
      </w:r>
      <w:hyperlink r:id="rId3364" w:history="1">
        <w:r w:rsidRPr="00CC3F10">
          <w:rPr>
            <w:rStyle w:val="Hyperlink"/>
            <w:lang w:val="en-US"/>
          </w:rPr>
          <w:t>Appendix 6.1</w:t>
        </w:r>
      </w:hyperlink>
      <w:r w:rsidRPr="0037231B">
        <w:rPr>
          <w:lang w:val="en-US"/>
        </w:rPr>
        <w:t>, Table 6.1.1 on Multilateral Environmental Agreements).</w:t>
      </w:r>
      <w:r w:rsidRPr="00F02A52">
        <w:rPr>
          <w:lang w:val="en-US"/>
        </w:rPr>
        <w:t xml:space="preserve"> The United Nations Strategic Plan for Biodiversity (2011 – 2020) includes the 20 Aichi Biodiversity Targets to promote the implementation of the Convention on Biodiversity. These targets cover the protection of biodiversity from anthropogenic pressures, the distribution of benefits from biodiversity and ecosystem services and the enhancement of implementation through participation, knowledge management and capacity-building. In Europe and Central Asia an increasing number of countries have become Parties to the Nagoya Protocol on Access to Genetic Resources and the Fair and Equitable Sharing of Benefits Arising from their Utilization, which is addressed in Aichi Biodiversity Target 16. By 2014, </w:t>
      </w:r>
      <w:r w:rsidR="00C85C34">
        <w:rPr>
          <w:lang w:val="en-US"/>
        </w:rPr>
        <w:t>when the Nagoya Protocol entered into force,</w:t>
      </w:r>
      <w:r w:rsidRPr="00F02A52">
        <w:rPr>
          <w:lang w:val="en-US"/>
        </w:rPr>
        <w:t xml:space="preserve"> eight </w:t>
      </w:r>
      <w:r w:rsidR="00C85C34">
        <w:rPr>
          <w:lang w:val="en-US"/>
        </w:rPr>
        <w:t>parties to the Protocol (15%)</w:t>
      </w:r>
      <w:r w:rsidRPr="00F02A52">
        <w:rPr>
          <w:lang w:val="en-US"/>
        </w:rPr>
        <w:t xml:space="preserve"> </w:t>
      </w:r>
      <w:r>
        <w:rPr>
          <w:lang w:val="en-US"/>
        </w:rPr>
        <w:t xml:space="preserve">in Europe and Central Asia </w:t>
      </w:r>
      <w:r w:rsidR="00C85C34">
        <w:rPr>
          <w:lang w:val="en-US"/>
        </w:rPr>
        <w:t>had ratified</w:t>
      </w:r>
      <w:r w:rsidRPr="00F02A52">
        <w:rPr>
          <w:lang w:val="en-US"/>
        </w:rPr>
        <w:t xml:space="preserve"> the Protocol, while by 2017, </w:t>
      </w:r>
      <w:r w:rsidR="009750CC">
        <w:rPr>
          <w:lang w:val="en-US"/>
        </w:rPr>
        <w:t>the number had grown to</w:t>
      </w:r>
      <w:r w:rsidR="009750CC" w:rsidRPr="00F02A52">
        <w:rPr>
          <w:lang w:val="en-US"/>
        </w:rPr>
        <w:t xml:space="preserve"> </w:t>
      </w:r>
      <w:r w:rsidRPr="00F02A52">
        <w:rPr>
          <w:lang w:val="en-US"/>
        </w:rPr>
        <w:t>25 (46%)</w:t>
      </w:r>
      <w:r w:rsidR="009750CC">
        <w:rPr>
          <w:lang w:val="en-US"/>
        </w:rPr>
        <w:t>, including the European Union</w:t>
      </w:r>
      <w:r w:rsidRPr="00F02A52">
        <w:rPr>
          <w:lang w:val="en-US"/>
        </w:rPr>
        <w:t xml:space="preserve"> </w:t>
      </w:r>
      <w:r w:rsidRPr="00F02A52">
        <w:rPr>
          <w:lang w:val="en-US"/>
        </w:rPr>
        <w:fldChar w:fldCharType="begin" w:fldLock="1"/>
      </w:r>
      <w:r>
        <w:rPr>
          <w:lang w:val="en-US"/>
        </w:rPr>
        <w:instrText>ADDIN CSL_CITATION { "citationItems" : [ { "id" : "ITEM-1", "itemData" : { "URL" : "https://www.cbd.int/abs/nagoya-protocol/signatories/default.shtml", "accessed" : { "date-parts" : [ [ "2017", "10", "6" ] ] }, "author" : [ { "dropping-particle" : "", "family" : "CBD", "given" : "", "non-dropping-particle" : "", "parse-names" : false, "suffix" : "" } ], "id" : "ITEM-1", "issued" : { "date-parts" : [ [ "2017" ] ] }, "publisher" : "Convention on Biological Diversity", "title" : "Parties to the Nagoya Protocol", "type" : "webpage" }, "uris" : [ "http://www.mendeley.com/documents/?uuid=78be628e-fb3f-4658-b0f1-06b4d4e29fbe" ] } ], "mendeley" : { "formattedCitation" : "(CBD, 2017b)", "plainTextFormattedCitation" : "(CBD, 2017b)", "previouslyFormattedCitation" : "(CBD, 2017b)" }, "properties" : {  }, "schema" : "https://github.com/citation-style-language/schema/raw/master/csl-citation.json" }</w:instrText>
      </w:r>
      <w:r w:rsidRPr="00F02A52">
        <w:rPr>
          <w:lang w:val="en-US"/>
        </w:rPr>
        <w:fldChar w:fldCharType="separate"/>
      </w:r>
      <w:r w:rsidRPr="00F02A52">
        <w:rPr>
          <w:lang w:val="en-US"/>
        </w:rPr>
        <w:t>(CBD, 2017b)</w:t>
      </w:r>
      <w:r w:rsidRPr="00F02A52">
        <w:rPr>
          <w:lang w:val="en-US"/>
        </w:rPr>
        <w:fldChar w:fldCharType="end"/>
      </w:r>
      <w:r w:rsidRPr="00F02A52">
        <w:rPr>
          <w:lang w:val="en-US"/>
        </w:rPr>
        <w:t xml:space="preserve">. Through national biodiversity strategies and action plans (NBSAPs), the Aichi Biodiversity Targets have been </w:t>
      </w:r>
      <w:r w:rsidRPr="00F02A52">
        <w:rPr>
          <w:color w:val="000000" w:themeColor="text1"/>
          <w:lang w:val="en-US"/>
        </w:rPr>
        <w:t xml:space="preserve">translated </w:t>
      </w:r>
      <w:r w:rsidRPr="00F02A52">
        <w:rPr>
          <w:color w:val="000000" w:themeColor="text1"/>
          <w:lang w:val="en-US"/>
        </w:rPr>
        <w:lastRenderedPageBreak/>
        <w:t>into national-level targets in all except 13 countries in Europe and Central Asia (</w:t>
      </w:r>
      <w:hyperlink r:id="rId3365" w:history="1">
        <w:r w:rsidRPr="00413D85">
          <w:rPr>
            <w:rStyle w:val="Hyperlink"/>
            <w:lang w:val="en-US"/>
          </w:rPr>
          <w:t>https://www.cbd.int/nbsap/</w:t>
        </w:r>
      </w:hyperlink>
      <w:r w:rsidRPr="00EE2F72">
        <w:rPr>
          <w:rStyle w:val="HTMLCite"/>
          <w:i w:val="0"/>
          <w:color w:val="000000" w:themeColor="text1"/>
          <w:lang w:val="en-US"/>
        </w:rPr>
        <w:t>)</w:t>
      </w:r>
      <w:r w:rsidRPr="00F02A52">
        <w:rPr>
          <w:rStyle w:val="HTMLCite"/>
          <w:color w:val="000000" w:themeColor="text1"/>
          <w:lang w:val="en-US"/>
        </w:rPr>
        <w:t xml:space="preserve"> </w:t>
      </w:r>
      <w:r w:rsidRPr="00F02A52">
        <w:rPr>
          <w:color w:val="000000" w:themeColor="text1"/>
          <w:lang w:val="en-US"/>
        </w:rPr>
        <w:t xml:space="preserve">(see also </w:t>
      </w:r>
      <w:r w:rsidRPr="0037231B">
        <w:rPr>
          <w:color w:val="000000" w:themeColor="text1"/>
          <w:lang w:val="en-US"/>
        </w:rPr>
        <w:t>Chapter 3),</w:t>
      </w:r>
      <w:r w:rsidRPr="00F02A52">
        <w:rPr>
          <w:color w:val="000000" w:themeColor="text1"/>
          <w:lang w:val="en-US"/>
        </w:rPr>
        <w:t xml:space="preserve"> with varying weights assigned to different aspects of the targets </w:t>
      </w:r>
      <w:r w:rsidRPr="00F02A52">
        <w:rPr>
          <w:color w:val="000000" w:themeColor="text1"/>
          <w:lang w:val="en-US"/>
        </w:rPr>
        <w:fldChar w:fldCharType="begin" w:fldLock="1"/>
      </w:r>
      <w:r>
        <w:rPr>
          <w:color w:val="000000" w:themeColor="text1"/>
          <w:lang w:val="en-US"/>
        </w:rPr>
        <w:instrText>ADDIN CSL_CITATION { "citationItems" : [ { "id" : "ITEM-1", "itemData" : { "ISBN" : "9789280734", "author" : [ { "dropping-particle" : "", "family" : "Pisupati", "given" : "Balakrishna", "non-dropping-particle" : "", "parse-names" : false, "suffix" : "" }, { "dropping-particle" : "", "family" : "Prip", "given" : "Christian", "non-dropping-particle" : "", "parse-names" : false, "suffix" : "" } ], "id" : "ITEM-1", "issued" : { "date-parts" : [ [ "2015" ] ] }, "publisher" : "UNEP-WCMC and Fridtjof Nansen Institute", "publisher-place" : "Cambridge, UK and Lysaker, Norway", "title" : "Interim Assessment of Revised National Biodiversity Strategies and Action Plans (NBSAPs)", "type" : "book" }, "uris" : [ "http://www.mendeley.com/documents/?uuid=5ad7f05f-d846-4c45-a0a7-19a7d050e31b" ] } ], "mendeley" : { "formattedCitation" : "(Pisupati &amp; Prip, 2015)", "plainTextFormattedCitation" : "(Pisupati &amp; Prip, 2015)", "previouslyFormattedCitation" : "(Pisupati &amp; Prip, 2015)"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Pisupati &amp; Prip, 2015)</w:t>
      </w:r>
      <w:r w:rsidRPr="00F02A52">
        <w:rPr>
          <w:color w:val="000000" w:themeColor="text1"/>
          <w:lang w:val="en-US"/>
        </w:rPr>
        <w:fldChar w:fldCharType="end"/>
      </w:r>
      <w:r w:rsidRPr="00F02A52">
        <w:rPr>
          <w:color w:val="000000" w:themeColor="text1"/>
          <w:lang w:val="en-US"/>
        </w:rPr>
        <w:t xml:space="preserve">. Hence, there are good reasons to assume that action will be developed in most of the countries that have completed their post-2010 national biodiversity strategies and action plans and thereby fulfilled one important part of Aichi Biodiversity Target 17. In Western and Eastern Europe, almost all countries have submitted a plan, whereas in Central Asia and Central Europe, a number of countries has not yet submitted </w:t>
      </w:r>
      <w:r w:rsidRPr="00F02A52">
        <w:rPr>
          <w:color w:val="000000" w:themeColor="text1"/>
          <w:lang w:val="en-US"/>
        </w:rPr>
        <w:fldChar w:fldCharType="begin" w:fldLock="1"/>
      </w:r>
      <w:r>
        <w:rPr>
          <w:color w:val="000000" w:themeColor="text1"/>
          <w:lang w:val="en-US"/>
        </w:rPr>
        <w:instrText>ADDIN CSL_CITATION { "citationItems" : [ { "id" : "ITEM-1", "itemData" : { "URL" : "https://www.cbd.int/reports/search/", "accessed" : { "date-parts" : [ [ "2016", "4", "30" ] ] }, "author" : [ { "dropping-particle" : "", "family" : "CBD", "given" : "", "non-dropping-particle" : "", "parse-names" : false, "suffix" : "" } ], "id" : "ITEM-1", "issued" : { "date-parts" : [ [ "2016" ] ] }, "publisher" : "Convention on Biological Diversity", "title" : "National Reports and NBSAPs", "type" : "webpage" }, "uris" : [ "http://www.mendeley.com/documents/?uuid=a0d9aef1-2287-462a-ae03-6c902c15fda8" ] } ], "mendeley" : { "formattedCitation" : "(CBD, 2016c)", "plainTextFormattedCitation" : "(CBD, 2016c)", "previouslyFormattedCitation" : "(CBD, 2016c)" }, "properties" : {  }, "schema" : "https://github.com/citation-style-language/schema/raw/master/csl-citation.json" }</w:instrText>
      </w:r>
      <w:r w:rsidRPr="00F02A52">
        <w:rPr>
          <w:color w:val="000000" w:themeColor="text1"/>
          <w:lang w:val="en-US"/>
        </w:rPr>
        <w:fldChar w:fldCharType="separate"/>
      </w:r>
      <w:r w:rsidRPr="00223CD3">
        <w:rPr>
          <w:color w:val="000000" w:themeColor="text1"/>
          <w:lang w:val="en-US"/>
        </w:rPr>
        <w:t>(CBD, 2016c)</w:t>
      </w:r>
      <w:r w:rsidRPr="00F02A52">
        <w:rPr>
          <w:color w:val="000000" w:themeColor="text1"/>
          <w:lang w:val="en-US"/>
        </w:rPr>
        <w:fldChar w:fldCharType="end"/>
      </w:r>
      <w:r w:rsidRPr="00F02A52">
        <w:rPr>
          <w:color w:val="000000" w:themeColor="text1"/>
          <w:lang w:val="en-US"/>
        </w:rPr>
        <w:t xml:space="preserve">. However, the fact that a national biodiversity strategy and action plan has been submitted does not necessarily mean that intended measures, such as the mainstreaming of biodiversity and </w:t>
      </w:r>
      <w:r>
        <w:rPr>
          <w:lang w:val="en-US"/>
        </w:rPr>
        <w:t>nature’s contributions to people</w:t>
      </w:r>
      <w:r w:rsidRPr="00F02A52">
        <w:rPr>
          <w:color w:val="000000" w:themeColor="text1"/>
          <w:lang w:val="en-US"/>
        </w:rPr>
        <w:t xml:space="preserve">, will be effectively implemented. On the contrary, our assessment of the various policy sectors shows that there are still a number of opportunities to increase the pace of implementation and thereby improve the conservation and sustainable use of biodiversity (see synthesis </w:t>
      </w:r>
      <w:r w:rsidR="005A3E13">
        <w:rPr>
          <w:b/>
          <w:color w:val="000000" w:themeColor="text1"/>
          <w:lang w:val="en-US"/>
        </w:rPr>
        <w:t>Table 6.11</w:t>
      </w:r>
      <w:r w:rsidRPr="00F02A52">
        <w:rPr>
          <w:color w:val="000000" w:themeColor="text1"/>
          <w:lang w:val="en-US"/>
        </w:rPr>
        <w:t>).</w:t>
      </w:r>
    </w:p>
    <w:p w14:paraId="72798F5C" w14:textId="77777777" w:rsidR="00E97DE0" w:rsidRPr="00F02A52" w:rsidRDefault="00E97DE0" w:rsidP="00E97DE0">
      <w:pPr>
        <w:rPr>
          <w:lang w:val="en-US"/>
        </w:rPr>
      </w:pPr>
      <w:r w:rsidRPr="00F02A52">
        <w:rPr>
          <w:lang w:val="en-US"/>
        </w:rPr>
        <w:t xml:space="preserve">In 2015, the 193 </w:t>
      </w:r>
      <w:r>
        <w:rPr>
          <w:lang w:val="en-US"/>
        </w:rPr>
        <w:t>m</w:t>
      </w:r>
      <w:r w:rsidRPr="00F02A52">
        <w:rPr>
          <w:lang w:val="en-US"/>
        </w:rPr>
        <w:t>ember States of the United Nations adopted the 2030 Agenda for Sustainable Development and its 17 Sustainable Development Goals (</w:t>
      </w:r>
      <w:r>
        <w:rPr>
          <w:lang w:val="en-US"/>
        </w:rPr>
        <w:t>Sustainable Development Goal</w:t>
      </w:r>
      <w:r w:rsidRPr="00F02A52">
        <w:rPr>
          <w:lang w:val="en-US"/>
        </w:rPr>
        <w:t xml:space="preserve">s) that were agreed to replace the Millennium Development Goals </w:t>
      </w:r>
      <w:r w:rsidRPr="00F02A52">
        <w:rPr>
          <w:lang w:val="en-US"/>
        </w:rPr>
        <w:fldChar w:fldCharType="begin" w:fldLock="1"/>
      </w:r>
      <w:r>
        <w:rPr>
          <w:lang w:val="en-US"/>
        </w:rPr>
        <w:instrText>ADDIN CSL_CITATION { "citationItems" : [ { "id" : "ITEM-1", "itemData" : { "author" : [ { "dropping-particle" : "", "family" : "United Nations", "given" : "", "non-dropping-particle" : "", "parse-names" : false, "suffix" : "" } ], "id" : "ITEM-1", "issued" : { "date-parts" : [ [ "2015" ] ] }, "publisher" : "United Nations", "title" : "Transforming our world: the 2030 Agenda for Sustainable Development. Resolution adopted by the General Assembly on 25 September 2015", "type" : "report", "volume" : "A/RES/70/1" }, "uris" : [ "http://www.mendeley.com/documents/?uuid=138983c5-a40f-4d76-8965-2728ebeb6958" ] } ], "mendeley" : { "formattedCitation" : "(United Nations, 2015)", "plainTextFormattedCitation" : "(United Nations, 2015)", "previouslyFormattedCitation" : "(United Nations, 2015)" }, "properties" : {  }, "schema" : "https://github.com/citation-style-language/schema/raw/master/csl-citation.json" }</w:instrText>
      </w:r>
      <w:r w:rsidRPr="00F02A52">
        <w:rPr>
          <w:lang w:val="en-US"/>
        </w:rPr>
        <w:fldChar w:fldCharType="separate"/>
      </w:r>
      <w:r w:rsidRPr="00F02A52">
        <w:rPr>
          <w:lang w:val="en-US"/>
        </w:rPr>
        <w:t>(United Nations, 2015)</w:t>
      </w:r>
      <w:r w:rsidRPr="00F02A52">
        <w:rPr>
          <w:lang w:val="en-US"/>
        </w:rPr>
        <w:fldChar w:fldCharType="end"/>
      </w:r>
      <w:r w:rsidRPr="00F02A52">
        <w:rPr>
          <w:lang w:val="en-US"/>
        </w:rPr>
        <w:t xml:space="preserve">. Of these, </w:t>
      </w:r>
      <w:r>
        <w:rPr>
          <w:lang w:val="en-US"/>
        </w:rPr>
        <w:t>G</w:t>
      </w:r>
      <w:r w:rsidRPr="00F02A52">
        <w:rPr>
          <w:lang w:val="en-US"/>
        </w:rPr>
        <w:t xml:space="preserve">oal 14 (Conserve and sustainably use the oceans, seas and marine resources) and </w:t>
      </w:r>
      <w:r>
        <w:rPr>
          <w:lang w:val="en-US"/>
        </w:rPr>
        <w:t>G</w:t>
      </w:r>
      <w:r w:rsidRPr="00F02A52">
        <w:rPr>
          <w:lang w:val="en-US"/>
        </w:rPr>
        <w:t xml:space="preserve">oal 15 (Protect, restore and promote sustainable use of terrestrial ecosystems, sustainably manage forests, combat desertification, and halt and reverse land degradation and halt biodiversity loss) are of particular relevance for nature conservation. </w:t>
      </w:r>
    </w:p>
    <w:p w14:paraId="3C7DC28B" w14:textId="5806568F" w:rsidR="00E97DE0" w:rsidRPr="00F02A52" w:rsidRDefault="00E97DE0" w:rsidP="00E97DE0">
      <w:pPr>
        <w:widowControl w:val="0"/>
        <w:autoSpaceDE w:val="0"/>
        <w:autoSpaceDN w:val="0"/>
        <w:adjustRightInd w:val="0"/>
        <w:rPr>
          <w:rFonts w:cs="Times New Roman"/>
          <w:lang w:val="en-US"/>
        </w:rPr>
      </w:pPr>
      <w:r w:rsidRPr="00F02A52">
        <w:rPr>
          <w:rFonts w:cs="Times New Roman"/>
          <w:lang w:val="en-US"/>
        </w:rPr>
        <w:t xml:space="preserve">For Europe and Central Asia, </w:t>
      </w:r>
      <w:r w:rsidRPr="00F02A52">
        <w:rPr>
          <w:color w:val="000000" w:themeColor="text1"/>
          <w:lang w:val="en-US"/>
        </w:rPr>
        <w:t xml:space="preserve">the </w:t>
      </w:r>
      <w:r w:rsidRPr="00F02A52">
        <w:rPr>
          <w:rStyle w:val="st"/>
          <w:lang w:val="en-US"/>
        </w:rPr>
        <w:t xml:space="preserve">Pan-European Biological and Landscape Diversity Strategy (PEBLDS) was conceived as an instrument to support the implementation of the </w:t>
      </w:r>
      <w:r>
        <w:rPr>
          <w:rStyle w:val="st"/>
          <w:lang w:val="en-US"/>
        </w:rPr>
        <w:t>Convention on Biological Diversity</w:t>
      </w:r>
      <w:r w:rsidRPr="00F02A52">
        <w:rPr>
          <w:rStyle w:val="st"/>
          <w:lang w:val="en-US"/>
        </w:rPr>
        <w:t>. It was endorsed in 1995 by the Ministers of Environment in the region</w:t>
      </w:r>
      <w:r>
        <w:rPr>
          <w:rStyle w:val="st"/>
          <w:lang w:val="en-US"/>
        </w:rPr>
        <w:t xml:space="preserve"> covered by the United Nations Economic Commission for Europe</w:t>
      </w:r>
      <w:r w:rsidRPr="00F02A52">
        <w:rPr>
          <w:rStyle w:val="st"/>
          <w:lang w:val="en-US"/>
        </w:rPr>
        <w:t xml:space="preserve"> and thus, reache</w:t>
      </w:r>
      <w:r w:rsidR="009750CC">
        <w:rPr>
          <w:rStyle w:val="st"/>
          <w:lang w:val="en-US"/>
        </w:rPr>
        <w:t>d</w:t>
      </w:r>
      <w:r w:rsidRPr="00F02A52">
        <w:rPr>
          <w:rStyle w:val="st"/>
          <w:lang w:val="en-US"/>
        </w:rPr>
        <w:t xml:space="preserve"> well beyond the </w:t>
      </w:r>
      <w:r>
        <w:rPr>
          <w:rStyle w:val="st"/>
          <w:lang w:val="en-US"/>
        </w:rPr>
        <w:t>European Union</w:t>
      </w:r>
      <w:r w:rsidRPr="00F02A52">
        <w:rPr>
          <w:rStyle w:val="st"/>
          <w:lang w:val="en-US"/>
        </w:rPr>
        <w:t xml:space="preserve"> at the time</w:t>
      </w:r>
      <w:r w:rsidRPr="00F02A52">
        <w:rPr>
          <w:rStyle w:val="FootnoteReference"/>
          <w:lang w:val="en-US"/>
        </w:rPr>
        <w:footnoteReference w:id="37"/>
      </w:r>
      <w:r w:rsidRPr="00F02A52">
        <w:rPr>
          <w:rStyle w:val="st"/>
          <w:lang w:val="en-US"/>
        </w:rPr>
        <w:t xml:space="preserve">. Its aim was </w:t>
      </w:r>
      <w:r w:rsidRPr="00F02A52">
        <w:rPr>
          <w:rFonts w:cs="Times New Roman"/>
          <w:lang w:val="en-US"/>
        </w:rPr>
        <w:t xml:space="preserve">to support implementation of the Convention on Biological Diversity and to serve as a coordinating and unifying framework for strengthening and building on existing initiatives </w:t>
      </w:r>
      <w:r w:rsidRPr="00F02A52">
        <w:rPr>
          <w:rFonts w:cs="Times New Roman"/>
          <w:lang w:val="en-US"/>
        </w:rPr>
        <w:fldChar w:fldCharType="begin" w:fldLock="1"/>
      </w:r>
      <w:r>
        <w:rPr>
          <w:rFonts w:cs="Times New Roman"/>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rFonts w:cs="Times New Roman"/>
          <w:lang w:val="en-US"/>
        </w:rPr>
        <w:fldChar w:fldCharType="separate"/>
      </w:r>
      <w:r w:rsidRPr="00F02A52">
        <w:rPr>
          <w:rFonts w:cs="Times New Roman"/>
          <w:lang w:val="en-US"/>
        </w:rPr>
        <w:t>(UNEP &amp; UNECE, 2016)</w:t>
      </w:r>
      <w:r w:rsidRPr="00F02A52">
        <w:rPr>
          <w:rFonts w:cs="Times New Roman"/>
          <w:lang w:val="en-US"/>
        </w:rPr>
        <w:fldChar w:fldCharType="end"/>
      </w:r>
      <w:r w:rsidRPr="00F02A52">
        <w:rPr>
          <w:rFonts w:cs="Times New Roman"/>
          <w:lang w:val="en-US"/>
        </w:rPr>
        <w:t xml:space="preserve">. In Eastern Europe, the Caucasus and Central Asia, the strategy and related activities were successful in facilitating capacity building for the implementation of the Convention on Biological Diversity and in enhancing NGO involvement. The strategy was terminated in 2011. Prip </w:t>
      </w:r>
      <w:r w:rsidRPr="00F02A52">
        <w:rPr>
          <w:rFonts w:cs="Times New Roman"/>
          <w:lang w:val="en-US"/>
        </w:rPr>
        <w:fldChar w:fldCharType="begin" w:fldLock="1"/>
      </w:r>
      <w:r>
        <w:rPr>
          <w:rFonts w:cs="Times New Roman"/>
          <w:lang w:val="en-US"/>
        </w:rPr>
        <w:instrText>ADDIN CSL_CITATION { "citationItems" : [ { "id" : "ITEM-1", "itemData" : { "author" : [ { "dropping-particle" : "", "family" : "Prip", "given" : "Christian", "non-dropping-particle" : "", "parse-names" : false, "suffix" : "" } ], "id" : "ITEM-1", "issue" : "November", "issued" : { "date-parts" : [ [ "2013" ] ] }, "number-of-pages" : "70", "publisher" : "United Nations Environment Programme", "title" : "Terminal Evaluation of the UNEP project Supporting the Implementation of the Pan-European Biological and Landscape Diversity Strategy (PEBLDS )", "type" : "report" }, "locator" : "5", "suppress-author" : 1, "uris" : [ "http://www.mendeley.com/documents/?uuid=4b0847bd-2834-4015-b85b-4cac49d37035" ] } ], "mendeley" : { "formattedCitation" : "(2013, p. 5)", "plainTextFormattedCitation" : "(2013, p. 5)", "previouslyFormattedCitation" : "(2013, p. 5)" }, "properties" : {  }, "schema" : "https://github.com/citation-style-language/schema/raw/master/csl-citation.json" }</w:instrText>
      </w:r>
      <w:r w:rsidRPr="00F02A52">
        <w:rPr>
          <w:rFonts w:cs="Times New Roman"/>
          <w:lang w:val="en-US"/>
        </w:rPr>
        <w:fldChar w:fldCharType="separate"/>
      </w:r>
      <w:r w:rsidRPr="00F02A52">
        <w:rPr>
          <w:rFonts w:cs="Times New Roman"/>
          <w:lang w:val="en-US"/>
        </w:rPr>
        <w:t>(2013, p. 5)</w:t>
      </w:r>
      <w:r w:rsidRPr="00F02A52">
        <w:rPr>
          <w:rFonts w:cs="Times New Roman"/>
          <w:lang w:val="en-US"/>
        </w:rPr>
        <w:fldChar w:fldCharType="end"/>
      </w:r>
      <w:r w:rsidRPr="00F02A52">
        <w:rPr>
          <w:rFonts w:cs="Times New Roman"/>
          <w:lang w:val="en-US"/>
        </w:rPr>
        <w:t xml:space="preserve"> has drawn a key lesson from this process – “</w:t>
      </w:r>
      <w:r w:rsidRPr="00F02A52">
        <w:rPr>
          <w:rFonts w:cs="Times New Roman"/>
          <w:i/>
          <w:lang w:val="en-US"/>
        </w:rPr>
        <w:t>that policy on its own does not deliver action unless supported by allocation of resources</w:t>
      </w:r>
      <w:r w:rsidRPr="00F02A52">
        <w:rPr>
          <w:rFonts w:cs="Times New Roman"/>
          <w:lang w:val="en-US"/>
        </w:rPr>
        <w:t xml:space="preserve">”. The lack of a financial mechanism with adequate, stable and predictable funding was deemed a major obstacle to the strategy’s implementation. Another lesson was that full support from the </w:t>
      </w:r>
      <w:r>
        <w:rPr>
          <w:rFonts w:cs="Times New Roman"/>
          <w:lang w:val="en-US"/>
        </w:rPr>
        <w:t>European Union</w:t>
      </w:r>
      <w:r w:rsidRPr="00F02A52">
        <w:rPr>
          <w:rFonts w:cs="Times New Roman"/>
          <w:lang w:val="en-US"/>
        </w:rPr>
        <w:t xml:space="preserve"> and its member </w:t>
      </w:r>
      <w:r>
        <w:rPr>
          <w:rFonts w:cs="Times New Roman"/>
          <w:lang w:val="en-US"/>
        </w:rPr>
        <w:t>S</w:t>
      </w:r>
      <w:r w:rsidRPr="00F02A52">
        <w:rPr>
          <w:rFonts w:cs="Times New Roman"/>
          <w:lang w:val="en-US"/>
        </w:rPr>
        <w:t xml:space="preserve">tates was lacking, especially after the enlargement of the </w:t>
      </w:r>
      <w:r>
        <w:rPr>
          <w:rFonts w:cs="Times New Roman"/>
          <w:lang w:val="en-US"/>
        </w:rPr>
        <w:t>European Union</w:t>
      </w:r>
      <w:r w:rsidRPr="00F02A52">
        <w:rPr>
          <w:rFonts w:cs="Times New Roman"/>
          <w:lang w:val="en-US"/>
        </w:rPr>
        <w:t xml:space="preserve">. In 2011, a new strategy, the Pan-European 2020 Strategy for Biodiversity </w:t>
      </w:r>
      <w:r w:rsidRPr="00F02A52">
        <w:rPr>
          <w:rFonts w:cs="Times New Roman"/>
          <w:lang w:val="en-US"/>
        </w:rPr>
        <w:fldChar w:fldCharType="begin" w:fldLock="1"/>
      </w:r>
      <w:r>
        <w:rPr>
          <w:rFonts w:cs="Times New Roman"/>
          <w:lang w:val="en-US"/>
        </w:rPr>
        <w:instrText>ADDIN CSL_CITATION { "citationItems" : [ { "id" : "ITEM-1", "itemData" : { "author" : [ { "dropping-particle" : "", "family" : "UNEP", "given" : "", "non-dropping-particle" : "", "parse-names" : false, "suffix" : "" } ], "id" : "ITEM-1", "issued" : { "date-parts" : [ [ "2011" ] ] }, "number-of-pages" : "1-28", "publisher" : "United Nations Environment Programme", "title" : "Pan-European 2020 Strategy For Biodiversity", "type" : "report" }, "uris" : [ "http://www.mendeley.com/documents/?uuid=b0f927a2-4360-42a0-b884-8dc19cb8de02" ] } ], "mendeley" : { "formattedCitation" : "(UNEP, 2011b)", "plainTextFormattedCitation" : "(UNEP, 2011b)", "previouslyFormattedCitation" : "(UNEP, 2011b)" }, "properties" : {  }, "schema" : "https://github.com/citation-style-language/schema/raw/master/csl-citation.json" }</w:instrText>
      </w:r>
      <w:r w:rsidRPr="00F02A52">
        <w:rPr>
          <w:rFonts w:cs="Times New Roman"/>
          <w:lang w:val="en-US"/>
        </w:rPr>
        <w:fldChar w:fldCharType="separate"/>
      </w:r>
      <w:r w:rsidRPr="00F02A52">
        <w:rPr>
          <w:rFonts w:cs="Times New Roman"/>
          <w:lang w:val="en-US"/>
        </w:rPr>
        <w:t>(UNEP, 2011b)</w:t>
      </w:r>
      <w:r w:rsidRPr="00F02A52">
        <w:rPr>
          <w:rFonts w:cs="Times New Roman"/>
          <w:lang w:val="en-US"/>
        </w:rPr>
        <w:fldChar w:fldCharType="end"/>
      </w:r>
      <w:r w:rsidRPr="00F02A52">
        <w:rPr>
          <w:rFonts w:cs="Times New Roman"/>
          <w:lang w:val="en-US"/>
        </w:rPr>
        <w:t>, was developed as the successor to PEBLDS. This new strategy refocuses efforts to prevent further loss of biodiversity in the pan-European region, in line with the Strategic Plan for Biodiversity 2011-2020 and its Aichi Biodiversity Targets.</w:t>
      </w:r>
    </w:p>
    <w:p w14:paraId="3F9D2DBB" w14:textId="1E255FEE" w:rsidR="00E97DE0" w:rsidRPr="00F02A52" w:rsidRDefault="00E97DE0" w:rsidP="00E97DE0">
      <w:pPr>
        <w:widowControl w:val="0"/>
        <w:autoSpaceDE w:val="0"/>
        <w:autoSpaceDN w:val="0"/>
        <w:adjustRightInd w:val="0"/>
        <w:rPr>
          <w:rFonts w:cs="Times New Roman"/>
          <w:lang w:val="en-US"/>
        </w:rPr>
      </w:pPr>
      <w:r w:rsidRPr="00F02A52">
        <w:rPr>
          <w:rStyle w:val="st"/>
          <w:lang w:val="en-US"/>
        </w:rPr>
        <w:t>T</w:t>
      </w:r>
      <w:r w:rsidRPr="00F02A52">
        <w:rPr>
          <w:rFonts w:cs="Times New Roman"/>
          <w:lang w:val="en-US"/>
        </w:rPr>
        <w:t xml:space="preserve">he </w:t>
      </w:r>
      <w:r>
        <w:rPr>
          <w:rFonts w:cs="Times New Roman"/>
          <w:lang w:val="en-US"/>
        </w:rPr>
        <w:t>“</w:t>
      </w:r>
      <w:r w:rsidRPr="00F02A52">
        <w:rPr>
          <w:rFonts w:cs="Times New Roman"/>
          <w:lang w:val="en-US"/>
        </w:rPr>
        <w:t>EU Biodiversity Strategy to 2020</w:t>
      </w:r>
      <w:r>
        <w:rPr>
          <w:rFonts w:cs="Times New Roman"/>
          <w:lang w:val="en-US"/>
        </w:rPr>
        <w:t>”</w:t>
      </w:r>
      <w:r w:rsidRPr="00F02A52">
        <w:rPr>
          <w:rFonts w:cs="Times New Roman"/>
          <w:lang w:val="en-US"/>
        </w:rPr>
        <w:t xml:space="preserve"> </w:t>
      </w:r>
      <w:r w:rsidRPr="00F02A52">
        <w:rPr>
          <w:rFonts w:cs="Times New Roman"/>
          <w:lang w:val="en-US"/>
        </w:rPr>
        <w:fldChar w:fldCharType="begin" w:fldLock="1"/>
      </w:r>
      <w:r>
        <w:rPr>
          <w:rFonts w:cs="Times New Roman"/>
          <w:lang w:val="en-US"/>
        </w:rPr>
        <w:instrText>ADDIN CSL_CITATION { "citationItems" : [ { "id" : "ITEM-1", "itemData" : { "author" : [ { "dropping-particle" : "", "family" : "European Commission", "given" : "", "non-dropping-particle" : "", "parse-names" : false, "suffix" : "" } ], "container-title" : "COM(2011) 244 final", "id" : "ITEM-1",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suffix" : ", an expansion of the EU Biodiversity Action Plan of 2006", "uris" : [ "http://www.mendeley.com/documents/?uuid=7f7855c9-ef5e-41ab-a40c-467eee5017fa" ] } ], "mendeley" : { "formattedCitation" : "(European Commission, 2011a, an expansion of the EU Biodiversity Action Plan of 2006)", "plainTextFormattedCitation" : "(European Commission, 2011a, an expansion of the EU Biodiversity Action Plan of 2006)", "previouslyFormattedCitation" : "(European Commission, 2011a, an expansion of the EU Biodiversity Action Plan of 2006)" }, "properties" : {  }, "schema" : "https://github.com/citation-style-language/schema/raw/master/csl-citation.json" }</w:instrText>
      </w:r>
      <w:r w:rsidRPr="00F02A52">
        <w:rPr>
          <w:rFonts w:cs="Times New Roman"/>
          <w:lang w:val="en-US"/>
        </w:rPr>
        <w:fldChar w:fldCharType="separate"/>
      </w:r>
      <w:r w:rsidRPr="00F02A52">
        <w:rPr>
          <w:rFonts w:cs="Times New Roman"/>
          <w:lang w:val="en-US"/>
        </w:rPr>
        <w:t>(European Commission, 2011a, an expansion of the EU Biodiversity Action Plan of 2006)</w:t>
      </w:r>
      <w:r w:rsidRPr="00F02A52">
        <w:rPr>
          <w:rFonts w:cs="Times New Roman"/>
          <w:lang w:val="en-US"/>
        </w:rPr>
        <w:fldChar w:fldCharType="end"/>
      </w:r>
      <w:r w:rsidRPr="00F02A52">
        <w:rPr>
          <w:rFonts w:cs="Times New Roman"/>
          <w:lang w:val="en-US"/>
        </w:rPr>
        <w:t xml:space="preserve"> has been instrumental in creating momentum for better integrating aspects of biodiversity and ecosystem services into the European legislation. It works as an umbrella for existing, more specific policies. The strategy consists of six complementary targets whose implementation should contribute to mitigating the main drivers of biodiversity loss in the </w:t>
      </w:r>
      <w:r>
        <w:rPr>
          <w:rFonts w:cs="Times New Roman"/>
          <w:lang w:val="en-US"/>
        </w:rPr>
        <w:t>European Union</w:t>
      </w:r>
      <w:r w:rsidRPr="00F02A52">
        <w:rPr>
          <w:rFonts w:cs="Times New Roman"/>
          <w:lang w:val="en-US"/>
        </w:rPr>
        <w:t xml:space="preserve">. The achievement of these targets relies principally on better uptake of existing </w:t>
      </w:r>
      <w:r>
        <w:rPr>
          <w:rFonts w:cs="Times New Roman"/>
          <w:lang w:val="en-US"/>
        </w:rPr>
        <w:t>European Union</w:t>
      </w:r>
      <w:r w:rsidRPr="00F02A52">
        <w:rPr>
          <w:rFonts w:cs="Times New Roman"/>
          <w:lang w:val="en-US"/>
        </w:rPr>
        <w:t xml:space="preserve"> legislation, notably through a better anchoring of biodiversity objectives in key sectoral policies. </w:t>
      </w:r>
      <w:r w:rsidRPr="00F02A52">
        <w:rPr>
          <w:rFonts w:cs="Times New Roman"/>
          <w:lang w:val="en-US"/>
        </w:rPr>
        <w:lastRenderedPageBreak/>
        <w:t xml:space="preserve">Specifically, the six targets focus on: 1) the full implementation of the </w:t>
      </w:r>
      <w:r>
        <w:rPr>
          <w:rFonts w:cs="Times New Roman"/>
          <w:lang w:val="en-US"/>
        </w:rPr>
        <w:t>European Union</w:t>
      </w:r>
      <w:r w:rsidRPr="00F02A52">
        <w:rPr>
          <w:rFonts w:cs="Times New Roman"/>
          <w:lang w:val="en-US"/>
        </w:rPr>
        <w:t xml:space="preserve"> nature legislation, in particular the Bird and Habitats Directive (improvements of the Natura 2000 network); 2) better protection and restoration of biodiversity and ecosystem services, notably via a greater reliance on green infrastructure development; 3) more sustainable farmland and forestry management, as the agriculture and forestry sectors combined cover almost 72% of the land in the </w:t>
      </w:r>
      <w:r>
        <w:rPr>
          <w:rFonts w:cs="Times New Roman"/>
          <w:lang w:val="en-US"/>
        </w:rPr>
        <w:t>European Union</w:t>
      </w:r>
      <w:r w:rsidRPr="00F02A52">
        <w:rPr>
          <w:rFonts w:cs="Times New Roman"/>
          <w:lang w:val="en-US"/>
        </w:rPr>
        <w:t xml:space="preserve"> (ameliorations in the </w:t>
      </w:r>
      <w:r w:rsidR="009750CC">
        <w:rPr>
          <w:rFonts w:cs="Times New Roman"/>
          <w:lang w:val="en-US"/>
        </w:rPr>
        <w:t>C</w:t>
      </w:r>
      <w:r w:rsidRPr="00F02A52">
        <w:rPr>
          <w:rFonts w:cs="Times New Roman"/>
          <w:lang w:val="en-US"/>
        </w:rPr>
        <w:t xml:space="preserve">ommon </w:t>
      </w:r>
      <w:r w:rsidR="009750CC">
        <w:rPr>
          <w:rFonts w:cs="Times New Roman"/>
          <w:lang w:val="en-US"/>
        </w:rPr>
        <w:t>A</w:t>
      </w:r>
      <w:r w:rsidRPr="00F02A52">
        <w:rPr>
          <w:rFonts w:cs="Times New Roman"/>
          <w:lang w:val="en-US"/>
        </w:rPr>
        <w:t xml:space="preserve">gricultural </w:t>
      </w:r>
      <w:r w:rsidR="009750CC">
        <w:rPr>
          <w:rFonts w:cs="Times New Roman"/>
          <w:lang w:val="en-US"/>
        </w:rPr>
        <w:t>P</w:t>
      </w:r>
      <w:r w:rsidRPr="00F02A52">
        <w:rPr>
          <w:rFonts w:cs="Times New Roman"/>
          <w:lang w:val="en-US"/>
        </w:rPr>
        <w:t xml:space="preserve">olicy); 4) sustainable management of fish stocks and fisheries (75% of </w:t>
      </w:r>
      <w:r>
        <w:rPr>
          <w:rFonts w:cs="Times New Roman"/>
          <w:lang w:val="en-US"/>
        </w:rPr>
        <w:t>European Union</w:t>
      </w:r>
      <w:r w:rsidRPr="00F02A52">
        <w:rPr>
          <w:rFonts w:cs="Times New Roman"/>
          <w:lang w:val="en-US"/>
        </w:rPr>
        <w:t xml:space="preserve"> fisheries are overexploited) through a coherent ecosystem approach and reducing bycatch; 5) a tighter control of invasive alien species; and 6) all this in an effort to avert the global biodiversity crisis, notably through a reduction in negative drivers. Each target is accompanied by an ambitious action plan, while indicators for monitoring (since 2010) are provided to ensure the effectiveness of future implementation towards the 2020 biodiversity targets.</w:t>
      </w:r>
    </w:p>
    <w:p w14:paraId="0BF0339B" w14:textId="2E2872AF" w:rsidR="00E97DE0" w:rsidRPr="00F02A52" w:rsidRDefault="00E97DE0" w:rsidP="00E97DE0">
      <w:pPr>
        <w:rPr>
          <w:rFonts w:cs="Times New Roman"/>
          <w:lang w:val="en-US"/>
        </w:rPr>
      </w:pPr>
      <w:r w:rsidRPr="00F02A52">
        <w:rPr>
          <w:color w:val="000000" w:themeColor="text1"/>
          <w:lang w:val="en-US"/>
        </w:rPr>
        <w:t xml:space="preserve">Although there has been progress in the implementation of the strategy, it seems unlikely that most of its objectives and targets will be met within the allotted timeframe </w:t>
      </w:r>
      <w:r w:rsidRPr="00F02A52">
        <w:rPr>
          <w:color w:val="000000" w:themeColor="text1"/>
          <w:lang w:val="en-US"/>
        </w:rPr>
        <w:fldChar w:fldCharType="begin" w:fldLock="1"/>
      </w:r>
      <w:r>
        <w:rPr>
          <w:color w:val="000000" w:themeColor="text1"/>
          <w:lang w:val="en-US"/>
        </w:rPr>
        <w:instrText>ADDIN CSL_CITATION { "citationItems" : [ { "id" : "ITEM-1", "itemData" : { "author" : [ { "dropping-particle" : "", "family" : "UNEP &amp; CBD", "given" : "", "non-dropping-particle" : "", "parse-names" : false, "suffix" : "" } ], "container-title" : "UNEP/CBD/COP/13/8/Rev.1", "id" : "ITEM-1", "issue" : "November", "issued" : { "date-parts" : [ [ "2016" ] ] }, "number-of-pages" : "1-13", "publisher" : "Convention on Biological Diversity", "publisher-place" : "Cancun", "title" : "Updated Report on Progress in the Implementation of the Convention and the Strategic Plan for Biodiversity 2011-2020 and Towards the Achievement of the Aichi Biodiversity Targets", "type" : "report" }, "suffix" : "; Chapter 3", "uris" : [ "http://www.mendeley.com/documents/?uuid=380f56cf-e267-4661-ab85-8556286d9cc0" ] }, { "id" : "ITEM-2", "itemData" : { "abstract" : "In 2010, the international community, under the auspices of the Convention on Biological Diversity, agreed on 20 biodiversity-related \u201cAichi Targets\u201d to be achieved within a decade. We provide a comprehensive mid-term assessment of progress toward these global targets using 55 indicator data sets. We projected indicator trends to 2020 using an adaptive statistical framework that incorporated the specific properties of individual time series. On current trajectories, results suggest that despite accelerating policy and management responses to the biodiversity crisis, the impacts of these efforts are unlikely to be reflected in improved trends in the state of biodiversity by 2020. We highlight areas of societal endeavor requiring additional efforts to achieve the Aichi Targets, and provide a baseline against which to assess future progress.",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dropping-particle" : "", "family" : "Baumung", "given" : "Roswitha", "non-dropping-particle" : "", "parse-names" : false, "suffix" : "" }, { "dropping-particle" : "", "family" : "Bellard", "given" : "C\u00e9line", "non-dropping-particle" : "", "parse-names" : false, "suffix" : "" }, { "dropping-particle" : "", "family" : "Bouwman", "given" : "Lex", "non-dropping-particle" : "", "parse-names" : false, "suffix" : "" }, { "dropping-particle" : "", "family" : "Bowles-Newark", "given" : "Nadine J.", "non-dropping-particle" : "", "parse-names" : false, "suffix" : "" }, { "dropping-particle" : "", "family" : "Chenery", "given" : "Anna M.", "non-dropping-particle" : "", "parse-names" : false, "suffix" : "" }, { "dropping-particle" : "", "family" : "Cheung", "given" : "William W. L.", "non-dropping-particle" : "", "parse-names" : false, "suffix" : "" }, { "dropping-particle" : "", "family" : "Christensen", "given" : "Villy", "non-dropping-particle" : "", "parse-names" : false, "suffix" : "" }, { "dropping-particle" : "", "family" : "Cooper", "given" : "H. David", "non-dropping-particle" : "", "parse-names" : false, "suffix" : "" }, { "dropping-particle" : "", "family" : "Crowther", "given" : "Annabel R.", "non-dropping-particle" : "", "parse-names" : false, "suffix" : "" }, { "dropping-particle" : "", "family" : "Dixon", "given" : "Matthew J. R.", "non-dropping-particle" : "", "parse-names" : false, "suffix" : "" }, { "dropping-particle" : "", "family" : "Galli", "given" : "Alessandro", "non-dropping-particle" : "", "parse-names" : false, "suffix" : "" }, { "dropping-particle" : "", "family" : "Gaveau", "given" : "Val\u00e9rie", "non-dropping-particle" : "", "parse-names" : false, "suffix" : "" }, { "dropping-particle" : "", "family" : "Gregory", "given" : "Richard D.", "non-dropping-particle" : "", "parse-names" : false, "suffix" : "" }, { "dropping-particle" : "", "family" : "Gutierrez", "given" : "Nicolas L.", "non-dropping-particle" : "", "parse-names" : false, "suffix" : "" }, { "dropping-particle" : "", "family" : "Hirsch", "given" : "Tim L.", "non-dropping-particle" : "", "parse-names" : false, "suffix" : "" }, { "dropping-particle" : "", "family" : "H\u00f6ft", "given" : "Robert", "non-dropping-particle" : "", "parse-names" : false, "suffix" : "" }, { "dropping-particle" : "", "family" : "Januchowski-Hartley", "given" : "Stephanie R.", "non-dropping-particle" : "", "parse-names" : false, "suffix" : "" }, { "dropping-particle" : "", "family" : "Karmann", "given" : "Marion", "non-dropping-particle" : "", "parse-names" : false, "suffix" : "" }, { "dropping-particle" : "", "family" : "Krug", "given" : "Cornelia B.", "non-dropping-particle" : "", "parse-names" : false, "suffix" : "" }, { "dropping-particle" : "", "family" : "Leverington", "given" : "Fiona J.", "non-dropping-particle" : "", "parse-names" : false, "suffix" : "" }, { "dropping-particle" : "", "family" : "Loh", "given" : "Jonathan", "non-dropping-particle" : "", "parse-names" : false, "suffix" : "" }, { "dropping-particle" : "", "family" : "Lojenga", "given" : "Rik Kutsch", "non-dropping-particle" : "", "parse-names" : false, "suffix" : "" }, { "dropping-particle" : "", "family" : "Malsch", "given" : "Kelly", "non-dropping-particle" : "", "parse-names" : false, "suffix" : "" }, { "dropping-particle" : "", "family" : "Marques", "given" : "Alexandra", "non-dropping-particle" : "", "parse-names" : false, "suffix" : "" }, { "dropping-particle" : "", "family" : "Morgan", "given" : "David H. W.", "non-dropping-particle" : "", "parse-names" : false, "suffix" : "" }, { "dropping-particle" : "", "family" : "Mumby", "given" : "Peter J.", "non-dropping-particle" : "", "parse-names" : false, "suffix" : "" }, { "dropping-particle" : "", "family" : "Newbold", "given" : "Tim", "non-dropping-particle" : "", "parse-names" : false, "suffix" : "" }, { "dropping-particle" : "", "family" : "Noonan-Mooney", "given" : "Kieran", "non-dropping-particle" : "", "parse-names" : false, "suffix" : "" }, { "dropping-particle" : "", "family" : "Pagad", "given" : "Shyama N.", "non-dropping-particle" : "", "parse-names" : false, "suffix" : "" }, { "dropping-particle" : "", "family" : "Parks", "given" : "Bradley C.", "non-dropping-particle" : "", "parse-names" : false, "suffix" : "" }, { "dropping-particle" : "", "family" : "Pereira", "given" : "Henrique M.", "non-dropping-particle" : "", "parse-names" : false, "suffix" : "" }, { "dropping-particle" : "", "family" : "Robertson", "given" : "Tim", "non-dropping-particle" : "", "parse-names" : false, "suffix" : "" }, { "dropping-particle" : "", "family" : "Rondinini", "given" : "Carlo", "non-dropping-particle" : "", "parse-names" : false, "suffix" : "" }, { "dropping-particle" : "", "family" : "Santini", "given" : "Luca", "non-dropping-particle" : "", "parse-names" : false, "suffix" : "" }, { "dropping-particle" : "", "family" : "Scharlemann", "given" : "J\u00f6rn P. W.", "non-dropping-particle" : "", "parse-names" : false, "suffix" : "" }, { "dropping-particle" : "", "family" : "Schindler", "given" : "Stefan", "non-dropping-particle" : "", "parse-names" : false, "suffix" : "" }, { "dropping-particle" : "", "family" : "Sumaila", "given" : "U. Rashid", "non-dropping-particle" : "", "parse-names" : false, "suffix" : "" }, { "dropping-particle" : "", "family" : "Teh", "given" : "Louise S.L.", "non-dropping-particle" : "", "parse-names" : false, "suffix" : "" }, { "dropping-particle" : "", "family" : "Kolck", "given" : "Jennifer", "non-dropping-particle" : "van", "parse-names" : false, "suffix" : "" }, { "dropping-particle" : "", "family" : "Visconti", "given" : "Piero", "non-dropping-particle" : "", "parse-names" : false, "suffix" : "" }, { "dropping-particle" : "", "family" : "Ye", "given" : "Yimin", "non-dropping-particle" : "", "parse-names" : false, "suffix" : "" } ], "container-title" : "Science", "id" : "ITEM-2", "issue" : "6206", "issued" : { "date-parts" : [ [ "2014" ] ] }, "page" : "241-244", "title" : "A mid-term analysis of progress toward international biodiversity targets", "type" : "article-journal", "volume" : "346" }, "uris" : [ "http://www.mendeley.com/documents/?uuid=73dd5060-b744-3ca6-b881-2294c72b068e" ] }, { "id" : "ITEM-3", "itemData" : { "DOI" : "10.2800/603862", "author" : [ { "dropping-particle" : "", "family" : "EEA", "given" : "", "non-dropping-particle" : "", "parse-names" : false, "suffix" : "" } ], "container-title" : "EEA Technical Report No. 2/2015", "id" : "ITEM-3",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id" : "ITEM-4", "itemData" : { "author" : [ { "dropping-particle" : "", "family" : "European Commission", "given" : "", "non-dropping-particle" : "", "parse-names" : false, "suffix" : "" } ], "container-title" : "Report from the Commission to the European Parliament and the Council. COM(2015) 478 final", "id" : "ITEM-4", "issued" : { "date-parts" : [ [ "2015" ] ] }, "number-of-pages" : "19", "publisher-place" : "Brussels", "title" : "The Mid-Term Review of the EU Biodiversity Strategy to 2020", "type" : "report" }, "uris" : [ "http://www.mendeley.com/documents/?uuid=e165bad6-e668-33ee-97e6-62c5e994c49d" ] } ], "mendeley" : { "formattedCitation" : "(EEA, 2015c; European Commission, 2015b; Tittensor et al., 2014; UNEP &amp; CBD, 2016; Chapter 3)", "plainTextFormattedCitation" : "(EEA, 2015c; European Commission, 2015b; Tittensor et al., 2014; UNEP &amp; CBD, 2016; Chapter 3)", "previouslyFormattedCitation" : "(EEA, 2015c; European Commission, 2015b; Tittensor et al., 2014; UNEP &amp; CBD, 2016; Chapter 3)" }, "properties" : {  }, "schema" : "https://github.com/citation-style-language/schema/raw/master/csl-citation.json" }</w:instrText>
      </w:r>
      <w:r w:rsidRPr="00F02A52">
        <w:rPr>
          <w:color w:val="000000" w:themeColor="text1"/>
          <w:lang w:val="en-US"/>
        </w:rPr>
        <w:fldChar w:fldCharType="separate"/>
      </w:r>
      <w:r w:rsidRPr="00223CD3">
        <w:rPr>
          <w:color w:val="000000" w:themeColor="text1"/>
          <w:lang w:val="en-US"/>
        </w:rPr>
        <w:t xml:space="preserve">(EEA, 2015c; European Commission, 2015b; Tittensor </w:t>
      </w:r>
      <w:r w:rsidR="009E3418" w:rsidRPr="009E3418">
        <w:rPr>
          <w:i/>
          <w:color w:val="000000" w:themeColor="text1"/>
          <w:lang w:val="en-US"/>
        </w:rPr>
        <w:t>et al.</w:t>
      </w:r>
      <w:r w:rsidRPr="00223CD3">
        <w:rPr>
          <w:color w:val="000000" w:themeColor="text1"/>
          <w:lang w:val="en-US"/>
        </w:rPr>
        <w:t>, 2014; CBD, 2016</w:t>
      </w:r>
      <w:r w:rsidR="001F5D43">
        <w:rPr>
          <w:color w:val="000000" w:themeColor="text1"/>
          <w:lang w:val="en-US"/>
        </w:rPr>
        <w:t>d</w:t>
      </w:r>
      <w:r w:rsidRPr="00223CD3">
        <w:rPr>
          <w:color w:val="000000" w:themeColor="text1"/>
          <w:lang w:val="en-US"/>
        </w:rPr>
        <w:t>; Chapter 3)</w:t>
      </w:r>
      <w:r w:rsidRPr="00F02A52">
        <w:rPr>
          <w:color w:val="000000" w:themeColor="text1"/>
          <w:lang w:val="en-US"/>
        </w:rPr>
        <w:fldChar w:fldCharType="end"/>
      </w:r>
      <w:r w:rsidRPr="00F02A52">
        <w:rPr>
          <w:color w:val="000000" w:themeColor="text1"/>
          <w:lang w:val="en-US"/>
        </w:rPr>
        <w:t xml:space="preserve">. </w:t>
      </w:r>
      <w:r w:rsidRPr="00F02A52">
        <w:rPr>
          <w:rFonts w:cs="Times New Roman"/>
          <w:lang w:val="en-US"/>
        </w:rPr>
        <w:t xml:space="preserve">In the </w:t>
      </w:r>
      <w:r>
        <w:rPr>
          <w:rFonts w:cs="Times New Roman"/>
          <w:lang w:val="en-US"/>
        </w:rPr>
        <w:t>European Union</w:t>
      </w:r>
      <w:r w:rsidRPr="00F02A52">
        <w:rPr>
          <w:rFonts w:cs="Times New Roman"/>
          <w:lang w:val="en-US"/>
        </w:rPr>
        <w:t>, the mid-term review of the EU Biodiversity Strategy concluded that, despite progress in most fields and areas, biodiversity loss and ecosystem services degradation continues unabatedly, which casts serious doubts on the</w:t>
      </w:r>
      <w:r w:rsidRPr="00F02A52">
        <w:rPr>
          <w:rFonts w:cs="Times New Roman"/>
          <w:i/>
          <w:lang w:val="en-US"/>
        </w:rPr>
        <w:t xml:space="preserve"> </w:t>
      </w:r>
      <w:r w:rsidRPr="00F02A52">
        <w:rPr>
          <w:rFonts w:cs="Times New Roman"/>
          <w:lang w:val="en-US"/>
        </w:rPr>
        <w:t>“</w:t>
      </w:r>
      <w:r w:rsidRPr="00F02A52">
        <w:rPr>
          <w:rFonts w:cs="Times New Roman"/>
          <w:i/>
          <w:lang w:val="en-US"/>
        </w:rPr>
        <w:t>capacity of biodiversity to meet human needs in the future</w:t>
      </w:r>
      <w:r w:rsidRPr="00F02A52">
        <w:rPr>
          <w:rFonts w:cs="Times New Roman"/>
          <w:lang w:val="en-US"/>
        </w:rPr>
        <w:t xml:space="preserve">” </w:t>
      </w:r>
      <w:r w:rsidRPr="00F02A52">
        <w:rPr>
          <w:rFonts w:cs="Times New Roman"/>
          <w:lang w:val="en-US"/>
        </w:rPr>
        <w:fldChar w:fldCharType="begin" w:fldLock="1"/>
      </w:r>
      <w:r>
        <w:rPr>
          <w:rFonts w:cs="Times New Roman"/>
          <w:lang w:val="en-US"/>
        </w:rPr>
        <w:instrText>ADDIN CSL_CITATION { "citationItems" : [ { "id" : "ITEM-1", "itemData" : { "author" : [ { "dropping-particle" : "", "family" : "European Commission", "given" : "", "non-dropping-particle" : "", "parse-names" : false, "suffix" : "" } ], "container-title" : "Report from the Commission to the European Parliament and the Council. COM(2015) 478 final", "id" : "ITEM-1", "issued" : { "date-parts" : [ [ "2015" ] ] }, "number-of-pages" : "19", "publisher-place" : "Brussels", "title" : "The Mid-Term Review of the EU Biodiversity Strategy to 2020", "type" : "report" }, "locator" : "4 and 19", "uris" : [ "http://www.mendeley.com/documents/?uuid=e165bad6-e668-33ee-97e6-62c5e994c49d" ] } ], "mendeley" : { "formattedCitation" : "(European Commission, 2015b, p. 4 and 19)", "plainTextFormattedCitation" : "(European Commission, 2015b, p. 4 and 19)", "previouslyFormattedCitation" : "(European Commission, 2015b, p. 4 and 19)" }, "properties" : {  }, "schema" : "https://github.com/citation-style-language/schema/raw/master/csl-citation.json" }</w:instrText>
      </w:r>
      <w:r w:rsidRPr="00F02A52">
        <w:rPr>
          <w:rFonts w:cs="Times New Roman"/>
          <w:lang w:val="en-US"/>
        </w:rPr>
        <w:fldChar w:fldCharType="separate"/>
      </w:r>
      <w:r w:rsidRPr="00223CD3">
        <w:rPr>
          <w:rFonts w:cs="Times New Roman"/>
          <w:lang w:val="en-US"/>
        </w:rPr>
        <w:t>(European Commission, 2015b, p. 4 and 19)</w:t>
      </w:r>
      <w:r w:rsidRPr="00F02A52">
        <w:rPr>
          <w:rFonts w:cs="Times New Roman"/>
          <w:lang w:val="en-US"/>
        </w:rPr>
        <w:fldChar w:fldCharType="end"/>
      </w:r>
      <w:r w:rsidRPr="00F02A52">
        <w:rPr>
          <w:rFonts w:cs="Times New Roman"/>
          <w:lang w:val="en-US"/>
        </w:rPr>
        <w:t xml:space="preserve">. The remainder of this section is an assessment of the reasons for this failure, highlighting opportunities for improvements. </w:t>
      </w:r>
    </w:p>
    <w:p w14:paraId="18F87E87" w14:textId="77777777" w:rsidR="00E97DE0" w:rsidRPr="00F02A52" w:rsidRDefault="00E97DE0" w:rsidP="00E97DE0">
      <w:pPr>
        <w:rPr>
          <w:color w:val="000000" w:themeColor="text1"/>
          <w:lang w:val="en-US"/>
        </w:rPr>
      </w:pPr>
    </w:p>
    <w:p w14:paraId="101AC3E2" w14:textId="77777777" w:rsidR="00E97DE0" w:rsidRPr="00F02A52" w:rsidRDefault="00E97DE0" w:rsidP="001F0516">
      <w:pPr>
        <w:pStyle w:val="Heading4"/>
      </w:pPr>
      <w:bookmarkStart w:id="1808" w:name="_Toc519504812"/>
      <w:r w:rsidRPr="00F02A52">
        <w:t>Governance modes and policy instruments</w:t>
      </w:r>
      <w:bookmarkEnd w:id="1808"/>
    </w:p>
    <w:p w14:paraId="6DD96979" w14:textId="2E427DE1" w:rsidR="00E97DE0" w:rsidRPr="00F02A52" w:rsidRDefault="00E97DE0" w:rsidP="00E97DE0">
      <w:pPr>
        <w:rPr>
          <w:lang w:val="en-US"/>
        </w:rPr>
      </w:pPr>
      <w:r w:rsidRPr="00F02A52">
        <w:rPr>
          <w:lang w:val="en-US"/>
        </w:rPr>
        <w:t xml:space="preserve">While top-down, hierarchical governance is still the dominant mode of governance in the conservation sector, international conventions such as the Convention on Biological Diversity, the Aarhus Convention and the 2030 Agenda for Sustainable Development, call for alternative modes of governance to include effective collaboration among different public and private actors and stakeholders to solve environmental problems (see </w:t>
      </w:r>
      <w:r w:rsidR="00E14291">
        <w:rPr>
          <w:b/>
          <w:lang w:val="en-US"/>
        </w:rPr>
        <w:t>Figure 6.2</w:t>
      </w:r>
      <w:r w:rsidRPr="00F02A52">
        <w:rPr>
          <w:lang w:val="en-US"/>
        </w:rPr>
        <w:t xml:space="preserve">). Greater public engagement through consultation, negotiation, and cooperation in policy design, and in the governance and management of biodiversity, is assumed to be linked with increased effectiveness, sharing of knowledge and understanding and legitimacy of biodiversity conservation and restoration policies </w:t>
      </w:r>
      <w:r w:rsidRPr="00F02A52">
        <w:rPr>
          <w:lang w:val="en-US"/>
        </w:rPr>
        <w:fldChar w:fldCharType="begin" w:fldLock="1"/>
      </w:r>
      <w:r>
        <w:rPr>
          <w:lang w:val="en-US"/>
        </w:rPr>
        <w:instrText>ADDIN CSL_CITATION { "citationItems" : [ { "id" : "ITEM-1", "itemData" : { "DOI" : "10.1093/jopart/mum032", "ISBN" : "1053-1858", "ISSN" : "10531858", "PMID" : "43211255", "abstract" : "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u201csmall wins\u201d that deepen trust, commitment, and shared understanding. The article concludes with a discussion of the implications of our contingency model for practitioners and for future research on collaborative governance.", "author" : [ { "dropping-particle" : "", "family" : "Ansell", "given" : "Chris", "non-dropping-particle" : "", "parse-names" : false, "suffix" : "" }, { "dropping-particle" : "", "family" : "Gash", "given" : "Alison", "non-dropping-particle" : "", "parse-names" : false, "suffix" : "" } ], "container-title" : "Journal of Public Administration Research and Theory", "id" : "ITEM-1", "issue" : "4", "issued" : { "date-parts" : [ [ "2008" ] ] }, "page" : "543-571", "title" : "Collaborative governance in theory and practice", "type" : "article-journal", "volume" : "18" }, "uris" : [ "http://www.mendeley.com/documents/?uuid=1b30f775-b0f3-46d0-a475-1574fa47d331" ] }, { "id" : "ITEM-2", "itemData" : { "DOI" : "10.1016/j.gloenvcha.2009.05.002", "ISSN" : "09593780", "abstract" : "Resent research has identified the existence of social networks as a common and important denominator in cases where different stakeholders have come together to effectively deal with natural resource problems and dilemmas. It has even been shown that social networks can be more important than the existence of formal institutions for effective enforcement and compliance with environmental regulations. However, all social networks are not created equal. On the contrary, the structural pattern of relations (i.e. the topology) of a social network can have significant impact on how actors actually behave. This clearly has implications for actors\u2019 abilities to manage environmental challenges. This review aims to add more precision to initial insights and pending hypotheses about the positive impacts of social networks on governance processes and outcomes, by reviewing and synthesizing empirically based literature explicitly studying structural characteristics of social networks in natural resource governance settings. It is shown that significant differences in governance processes and outcomes can be expected among networks experiencing structural differences in terms of density of relations, degree of cohesiveness, subgroup interconnectivity, and degree of network centralization. Furthermore, the review shows that none of these structural characteristics present a monotonically increasing positive effect on processes of importance for resource governance, and that favoring one characteristic likely occurs at the expense of another. Thus, assessing the most favorable level and mix of different network characteristics, where most of the positive governance effects are obtained while undesired effects are minimized, presents a key research and governance challenge.", "author" : [ { "dropping-particle" : "", "family" : "Bodin", "given" : "\u00d6rjan", "non-dropping-particle" : "", "parse-names" : false, "suffix" : "" }, { "dropping-particle" : "", "family" : "Crona", "given" : "Beatrice I.", "non-dropping-particle" : "", "parse-names" : false, "suffix" : "" } ], "container-title" : "Global Environmental Change", "id" : "ITEM-2", "issue" : "3", "issued" : { "date-parts" : [ [ "2009", "8" ] ] }, "page" : "366-374", "title" : "The role of social networks in natural resource governance: What relational patterns make a difference?", "type" : "article-journal", "volume" : "19" }, "uris" : [ "http://www.mendeley.com/documents/?uuid=8e267ffe-8f6d-39af-b22c-364a139ea9bc" ] }, { "id" : "ITEM-3", "itemData" : { "DOI" : "10.1111/conl.12240", "abstract" : "Human reactions to conservation interventions can trigger unintended feedbacks resulting in poor conservation outcomes. Understanding unintended feedbacks is a necessary first step toward the diagnosis and solution of environmental problems, but existing anecdotal evidence cannot support decisionmaking. Using conservation examples, we present a conceptual framework and typology of unintended feedbacks based on a socialecological systems (SES) approach. Three types of causal mechanisms for unintended feedbacks are distinguished: (1) flow unintended feedbacks when preexisting feedbacks are enhanced or dampened; (2) deletion unintended feedbacks; and (3) addition unintended feedbacks when interventions, respectively, remove or add actors or links to the SES structure. Application of this typology can improve conservation outcomes by enabling the inclusion of complex relationships into planning and evaluation. We show how widely used tools for conservation planning could produce misleading recommendations, and discuss future work to mitigate the effect of unintended feedbacks in conservation practice. There is an urgent need to collect evidence in a structured way in order to understand the mechanisms by which human decisionmaking feeds through to conservation outcomes at different scales, thereby minimizing negative unintended feedbacks. The framework presented in this article can support the development of this evidencebase. Actions lead to reactions", "author" : [ { "dropping-particle" : "", "family" : "Larrosa", "given" : "Cecilia", "non-dropping-particle" : "", "parse-names" : false, "suffix" : "" }, { "dropping-particle" : "", "family" : "Carrasco", "given" : "Luis R", "non-dropping-particle" : "", "parse-names" : false, "suffix" : "" }, { "dropping-particle" : "", "family" : "Milner-Gulland", "given" : "E. J.", "non-dropping-particle" : "", "parse-names" : false, "suffix" : "" } ], "container-title" : "Conservation Letters", "id" : "ITEM-3", "issue" : "5", "issued" : { "date-parts" : [ [ "2016" ] ] }, "page" : "316-326", "title" : "Unintended Feedbacks: Challenges and Opportunities for Improving Conservation Effectiveness", "type" : "article-journal", "volume" : "9" }, "uris" : [ "http://www.mendeley.com/documents/?uuid=6da44a78-3abc-3c8f-b8bb-7bb883f564ff" ] }, { "id" : "ITEM-4", "itemData" : { "DOI" : "10.1111/cobi.12257", "abstract" : "The consideration of information on social values in conjunction with biological data is critical for achieving both socially acceptable and scientifically defensible conservation planning outcomes. However, the influence of social values on spatial conservation priorities has received limited attention and is poorly understood. We present an approach that incorporates quantitative data on social values for conservation and social preferences for development into spatial conservation planning. We undertook a public participation GIS survey to spatially represent social values and development preferences and used species distribution models for 7 threatened fauna species to represent biological values. These spatially explicit data were simultaneously included in the conservation planning software Zonation to examine how conservation priorities changed with the inclusion of social data. Integrating spatially explicit information about social values and development preferences with biological data produced prioritizations that differed spatially from the solution based on only biological data. However, the integrated solutions protected a similar proportion of the species' distributions, indicating that Zonation effectively combined the biological and social data to produce socially feasible conservation solutions of approximately equivalent biological value. We were able to identify areas of the landscape where synergies and conflicts between different value sets are likely to occur. Identification of these synergies and conflicts will allow decision makers to target communication strategies to specific areas and ensure effective community engagement and positive conservation outcomes. Integraci\u00f3n de Valores Biol\u00f3gicos y Sociales al Priorizar Sitios para la Conservaci\u00f3n de la Biodiversidad Resumen: La consideraci\u00f3n de informaci\u00f3n sobre los valores sociales en conjunto con datos biol\u00f3gicos es cr\u00edtica para obtener resultados de planeaci\u00f3n de la conservaci\u00f3n aceptables social y cient\u00edficamente. Sin embargo, la influencia de los valores sociales sobre las prioridades de la conservaci\u00f3n espacial ha recibido atenci\u00f3n limitada y se entiende muy poco. Presentamos un m\u00e9todo que incorpora datos cuantitativos de los valores sociales para la conservaci\u00f3n y las preferencias sociales para el desarrollo en la planeaci\u00f3n espacial de la conservaci\u00f3n. Realizamos una encuesta SIG de participaci\u00f3n p\u00fablica para representar espacialmente los valores sociales y las preferencia\u2026", "author" : [ { "dropping-particle" : "", "family" : "Whitehead", "given" : "Amy L", "non-dropping-particle" : "", "parse-names" : false, "suffix" : "" }, { "dropping-particle" : "", "family" : "Kujala", "given" : "Heini", "non-dropping-particle" : "", "parse-names" : false, "suffix" : "" }, { "dropping-particle" : "", "family" : "Ives", "given" : "Christopher D", "non-dropping-particle" : "", "parse-names" : false, "suffix" : "" }, { "dropping-particle" : "", "family" : "Gordon", "given" : "Ascelin", "non-dropping-particle" : "", "parse-names" : false, "suffix" : "" }, { "dropping-particle" : "", "family" : "Lentini", "given" : "Pia E", "non-dropping-particle" : "", "parse-names" : false, "suffix" : "" }, { "dropping-particle" : "", "family" : "Wintle", "given" : "Brendan A", "non-dropping-particle" : "", "parse-names" : false, "suffix" : "" }, { "dropping-particle" : "", "family" : "Nicholson", "given" : "Emily", "non-dropping-particle" : "", "parse-names" : false, "suffix" : "" }, { "dropping-particle" : "", "family" : "Raymond", "given" : "Christopher M", "non-dropping-particle" : "", "parse-names" : false, "suffix" : "" } ], "container-title" : "Conservation Biology", "id" : "ITEM-4", "issue" : "4", "issued" : { "date-parts" : [ [ "2014" ] ] }, "page" : "992-1003", "title" : "Integrating Biological and Social Values When Prioritizing Places for Biodiversity Conservation", "type" : "article-journal", "volume" : "28" }, "uris" : [ "http://www.mendeley.com/documents/?uuid=9fe8872f-a981-320c-9c74-3e482eeb107a" ] }, { "id" : "ITEM-5", "itemData" : { "DOI" : "10.1111/conl.12211", "abstract" : "Wildlife conservation is losing ground in the U.S. for many reasons. The net effect is declines in species and habitat. To address this trend, the wildlife conservation institution (i.e., all customs, practices, organizations and agencies, policies, and laws with respect to wildlife) must adapt to contemporary social\u2013 ecological conditions. Adaptation could be supported by clear guidelines reflecting contemporary expectations for wildlife governance. We combine elements of public trust thinking and good governance to produce a broad set of wildlife governance principles. These principles represent guidance for ecologically and socially responsible wildlife conservation. They address persistent, systemic problems and, if adopted, will bring the institution into line with modern expectations for governance of public natural resources. Implementation will require changes in values, objectives, and processes of the wildlife conservation institution. These changes may be difficult, but promise improved wildlife conservation outcomes and increased support for conservation. We introduce challenges and opportunities associated with the principles, and encourage dialogue about them among scientists, practitioners, and other leaders in U.S. wildlife conservation. The principles alone will not change the course of conservation for the better, but may be necessary for such change to occur.", "author" : [ { "dropping-particle" : "", "family" : "Decker", "given" : "Daniel", "non-dropping-particle" : "", "parse-names" : false, "suffix" : "" }, { "dropping-particle" : "", "family" : "Smith", "given" : "Christian", "non-dropping-particle" : "", "parse-names" : false, "suffix" : "" }, { "dropping-particle" : "", "family" : "Forstchen", "given" : "Ann", "non-dropping-particle" : "", "parse-names" : false, "suffix" : "" }, { "dropping-particle" : "", "family" : "Hare", "given" : "Darragh", "non-dropping-particle" : "", "parse-names" : false, "suffix" : "" }, { "dropping-particle" : "", "family" : "Pomeranz", "given" : "Emily", "non-dropping-particle" : "", "parse-names" : false, "suffix" : "" }, { "dropping-particle" : "", "family" : "Doyle-Capitman", "given" : "Catherine", "non-dropping-particle" : "", "parse-names" : false, "suffix" : "" }, { "dropping-particle" : "", "family" : "Schuler", "given" : "Krysten", "non-dropping-particle" : "", "parse-names" : false, "suffix" : "" }, { "dropping-particle" : "", "family" : "Organ", "given" : "John", "non-dropping-particle" : "", "parse-names" : false, "suffix" : "" } ], "container-title" : "Conservation Letters", "id" : "ITEM-5", "issue" : "4", "issued" : { "date-parts" : [ [ "2016" ] ] }, "page" : "290-295", "title" : "Governance Principles for Wildlife Conservation in the 21st Century", "type" : "article-journal", "volume" : "9" }, "uris" : [ "http://www.mendeley.com/documents/?uuid=9ca30bc5-b61b-3770-9a84-e9037c68e46b" ] }, { "id" : "ITEM-6", "itemData" : { "DOI" : "10.1002/eet.1672", "abstract" : "The novel articulations between the state, markets and civil society arising from the shift to networked environmental governance highlight the importance of creating equal participation opportunities. Relevant questions froman environmental justice perspective are not only who participates, but also with whom, in what, why and how. In this paper, we explore public par- ticipation in biodiversity governance that has emerged after the initial designation of a Natura 2000 network in Finland, Greece, Poland and the UK by focusing on distributive and proce- dural justice.Our analysis, based on focus groups and document analysis, shows that newpar- ticipatory arrangements have taken the modes of project-based, market, interest group and e-governance. These arrangements have been marked by problems in power and knowledge sharing, and in the distribution of conservation costs and benefits, reflecting serious deficits regarding environmental justice. Calls for public participation and wider stakeholder engage- ment in conservation across Europe should be followed by an acknowledgment of the diversity of perspectives, conflicting interests and social positions and their integration into biodiversity governance. Copyright\u00a92015", "author" : [ { "dropping-particle" : "", "family" : "Paloniemi", "given" : "Riikka", "non-dropping-particle" : "", "parse-names" : false, "suffix" : "" }, { "dropping-particle" : "", "family" : "Apostolopoulou", "given" : "Evangelia", "non-dropping-particle" : "", "parse-names" : false, "suffix" : "" }, { "dropping-particle" : "", "family" : "Cent", "given" : "Joanna", "non-dropping-particle" : "", "parse-names" : false, "suffix" : "" }, { "dropping-particle" : "", "family" : "Bormpoudakis", "given" : "Dimitrios", "non-dropping-particle" : "", "parse-names" : false, "suffix" : "" }, { "dropping-particle" : "", "family" : "Scott", "given" : "Anna", "non-dropping-particle" : "", "parse-names" : false, "suffix" : "" }, { "dropping-particle" : "", "family" : "Grodzi", "given" : "Malgorzata", "non-dropping-particle" : "", "parse-names" : false, "suffix" : "" }, { "dropping-particle" : "", "family" : "Tzanopoulos", "given" : "Joseph", "non-dropping-particle" : "", "parse-names" : false, "suffix" : "" }, { "dropping-particle" : "", "family" : "Koivulehto", "given" : "Miska", "non-dropping-particle" : "", "parse-names" : false, "suffix" : "" }, { "dropping-particle" : "", "family" : "Pietrzyk-kaszy", "given" : "Agata", "non-dropping-particle" : "", "parse-names" : false, "suffix" : "" }, { "dropping-particle" : "", "family" : "Pantis", "given" : "John D", "non-dropping-particle" : "", "parse-names" : false, "suffix" : "" } ], "container-title" : "Environmental Policy and Governance", "id" : "ITEM-6", "issued" : { "date-parts" : [ [ "2015" ] ] }, "page" : "330-342", "title" : "Public Participation and Environmental Justice in Biodiversity Governance in Finland, Greece, Poland and the UK", "type" : "article-journal", "volume" : "25" }, "uris" : [ "http://www.mendeley.com/documents/?uuid=dba1b236-54d2-4d77-93c0-0cddf7a1d5e8" ] }, { "id" : "ITEM-7", "itemData" : { "DOI" : "10.1016/j.landusepol.2015.01.025", "ISBN" : "0264-8377", "ISSN" : "02648377", "abstract" : "In the field of ecological restoration, many authors call for more stakeholder participation in the process of restoration. In their opinion, when a restoration project is planned, the range of points of view and the knowledge of local stakeholders need to be taken into account to limit the risk of failure. Although effective stakeholder involvement is often cited as a factor of success, in practice, it is far from systematic. To understand the ways in which the stakeholders actually participate in projects and their opinion of the projects, we analysed three restoration projects. We interviewed the people who would be affected by the projects in the French Pyrenean Mountains: inhabitants, livestock farmers, and other users of the territory, site managers, locally elected officials, experts, and development agents. Our results revealed that how interviewees viewed the outcome and the success of a restoration project depended on their own activity, which also influenced the way they viewed and defined the territory concerned by restoration. Two different perceptions of ecological restoration objectives and approaches coexist in the Pyrenees. The first is highly technical and the aim is simply to restore the original plant cover. In this case, the 'territory' is limited to the area to be restored and its immediate surroundings. The second perception of restoration takes into account both past and other possible land uses and consequently concerns a larger territory and the users of the site to be restored. If the participation of local actors in the restoration process is desired, we recommend a comprehensive land management approach to ecological restoration, as this approach is more likely to arouse the interest of the stakeholders.", "author" : [ { "dropping-particle" : "", "family" : "Couix", "given" : "Nathalie", "non-dropping-particle" : "", "parse-names" : false, "suffix" : "" }, { "dropping-particle" : "", "family" : "Gonzalo-Turpin", "given" : "H\u00e9lo\u00efse", "non-dropping-particle" : "", "parse-names" : false, "suffix" : "" } ], "container-title" : "Land Use Policy", "id" : "ITEM-7", "issued" : { "date-parts" : [ [ "2015" ] ] }, "page" : "155-162", "publisher" : "Elsevier Ltd", "title" : "Towards a land management approach to ecological restoration to encourage stakeholder participation", "type" : "article-journal", "volume" : "46" }, "uris" : [ "http://www.mendeley.com/documents/?uuid=f1bb1034-19ac-48d2-9f19-10fe2d27f9a5" ] } ], "mendeley" : { "formattedCitation" : "(Ansell &amp; Gash, 2008; Bodin &amp; Crona, 2009; Couix &amp; Gonzalo-Turpin, 2015; Decker et al., 2016; Larrosa, Carrasco, &amp; Milner-Gulland, 2016; Paloniemi et al., 2015; Whitehead et al., 2014)", "plainTextFormattedCitation" : "(Ansell &amp; Gash, 2008; Bodin &amp; Crona, 2009; Couix &amp; Gonzalo-Turpin, 2015; Decker et al., 2016; Larrosa, Carrasco, &amp; Milner-Gulland, 2016; Paloniemi et al., 2015; Whitehead et al., 2014)", "previouslyFormattedCitation" : "(Ansell &amp; Gash, 2008; Bodin &amp; Crona, 2009; Couix &amp; Gonzalo-Turpin, 2015; Decker et al., 2016; Larrosa, Carrasco, &amp; Milner-Gulland, 2016; Paloniemi et al., 2015; Whitehead et al., 2014)" }, "properties" : {  }, "schema" : "https://github.com/citation-style-language/schema/raw/master/csl-citation.json" }</w:instrText>
      </w:r>
      <w:r w:rsidRPr="00F02A52">
        <w:rPr>
          <w:lang w:val="en-US"/>
        </w:rPr>
        <w:fldChar w:fldCharType="separate"/>
      </w:r>
      <w:r w:rsidRPr="00F02A52">
        <w:rPr>
          <w:lang w:val="en-US"/>
        </w:rPr>
        <w:t xml:space="preserve">(Ansell &amp; Gash, 2008; Bodin &amp; Crona, 2009; Couix &amp; Gonzalo-Turpin, 2015; Decker </w:t>
      </w:r>
      <w:r w:rsidR="009E3418" w:rsidRPr="009E3418">
        <w:rPr>
          <w:i/>
          <w:lang w:val="en-US"/>
        </w:rPr>
        <w:t>et al.</w:t>
      </w:r>
      <w:r w:rsidRPr="00F02A52">
        <w:rPr>
          <w:lang w:val="en-US"/>
        </w:rPr>
        <w:t>, 2016; Larrosa</w:t>
      </w:r>
      <w:r w:rsidR="009947F6">
        <w:rPr>
          <w:i/>
          <w:lang w:val="en-US"/>
        </w:rPr>
        <w:t xml:space="preserve"> et al.</w:t>
      </w:r>
      <w:r w:rsidRPr="00F02A52">
        <w:rPr>
          <w:lang w:val="en-US"/>
        </w:rPr>
        <w:t xml:space="preserve">, 2016; Paloniemi </w:t>
      </w:r>
      <w:r w:rsidR="009E3418" w:rsidRPr="009E3418">
        <w:rPr>
          <w:i/>
          <w:lang w:val="en-US"/>
        </w:rPr>
        <w:t>et al.</w:t>
      </w:r>
      <w:r w:rsidRPr="00F02A52">
        <w:rPr>
          <w:lang w:val="en-US"/>
        </w:rPr>
        <w:t xml:space="preserve">, 2015; Whitehead </w:t>
      </w:r>
      <w:r w:rsidR="009E3418" w:rsidRPr="009E3418">
        <w:rPr>
          <w:i/>
          <w:lang w:val="en-US"/>
        </w:rPr>
        <w:t>et al.</w:t>
      </w:r>
      <w:r w:rsidRPr="00F02A52">
        <w:rPr>
          <w:lang w:val="en-US"/>
        </w:rPr>
        <w:t>, 2014)</w:t>
      </w:r>
      <w:r w:rsidRPr="00F02A52">
        <w:rPr>
          <w:lang w:val="en-US"/>
        </w:rPr>
        <w:fldChar w:fldCharType="end"/>
      </w:r>
      <w:r w:rsidRPr="00F02A52">
        <w:rPr>
          <w:lang w:val="en-US"/>
        </w:rPr>
        <w:t xml:space="preserve">. As a response to this call, </w:t>
      </w:r>
      <w:r>
        <w:rPr>
          <w:lang w:val="en-US"/>
        </w:rPr>
        <w:t>European Union</w:t>
      </w:r>
      <w:r w:rsidRPr="00F02A52">
        <w:rPr>
          <w:lang w:val="en-US"/>
        </w:rPr>
        <w:t xml:space="preserve"> member </w:t>
      </w:r>
      <w:r>
        <w:rPr>
          <w:lang w:val="en-US"/>
        </w:rPr>
        <w:t>S</w:t>
      </w:r>
      <w:r w:rsidRPr="00F02A52">
        <w:rPr>
          <w:lang w:val="en-US"/>
        </w:rPr>
        <w:t xml:space="preserve">tates and, increasingly, also countries in Eastern Europe and Central Asia </w:t>
      </w:r>
      <w:r w:rsidRPr="00F02A52">
        <w:rPr>
          <w:lang w:val="en-US"/>
        </w:rPr>
        <w:fldChar w:fldCharType="begin" w:fldLock="1"/>
      </w:r>
      <w:r>
        <w:rPr>
          <w:lang w:val="en-US"/>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DOI" : "10.1002/eet.508", "ISSN" : "1756932X", "author" : [ { "dropping-particle" : "", "family" : "Kluv\u00e1nkov\u00e1-Oravsk\u00e1", "given" : "Tatiana", "non-dropping-particle" : "", "parse-names" : false, "suffix" : "" }, { "dropping-particle" : "", "family" : "Chobotov\u00e1", "given" : "Veronika", "non-dropping-particle" : "", "parse-names" : false, "suffix" : "" }, { "dropping-particle" : "", "family" : "Banaszak", "given" : "Ilona", "non-dropping-particle" : "", "parse-names" : false, "suffix" : "" }, { "dropping-particle" : "", "family" : "Slavikova", "given" : "Lenka", "non-dropping-particle" : "", "parse-names" : false, "suffix" : "" }, { "dropping-particle" : "", "family" : "Trifunovova", "given" : "Sonja", "non-dropping-particle" : "", "parse-names" : false, "suffix" : "" } ], "container-title" : "Environmental Policy and Governance", "id" : "ITEM-2", "issue" : "3", "issued" : { "date-parts" : [ [ "2009", "5" ] ] }, "page" : "186-196", "title" : "From government to governance for biodiversity: the perspective of central and Eastern European transition countries", "type" : "article-journal", "volume" : "19" }, "uris" : [ "http://www.mendeley.com/documents/?uuid=ea83c095-ff58-3945-8fb7-6e0017979488" ] } ], "mendeley" : { "formattedCitation" : "(Kluv\u00e1nkov\u00e1-Oravsk\u00e1, Chobotov\u00e1, Banaszak, Slavikova, &amp; Trifunovova, 2009; OECD, 2005)", "plainTextFormattedCitation" : "(Kluv\u00e1nkov\u00e1-Oravsk\u00e1, Chobotov\u00e1, Banaszak, Slavikova, &amp; Trifunovova, 2009; OECD, 2005)", "previouslyFormattedCitation" : "(Kluv\u00e1nkov\u00e1-Oravsk\u00e1, Chobotov\u00e1, Banaszak, Slavikova, &amp; Trifunovova, 2009; OECD, 2005)" }, "properties" : {  }, "schema" : "https://github.com/citation-style-language/schema/raw/master/csl-citation.json" }</w:instrText>
      </w:r>
      <w:r w:rsidRPr="00F02A52">
        <w:rPr>
          <w:lang w:val="en-US"/>
        </w:rPr>
        <w:fldChar w:fldCharType="separate"/>
      </w:r>
      <w:r w:rsidRPr="00F02A52">
        <w:rPr>
          <w:lang w:val="en-US"/>
        </w:rPr>
        <w:t>(Kluvánková-Oravská</w:t>
      </w:r>
      <w:r w:rsidR="009947F6">
        <w:rPr>
          <w:i/>
          <w:lang w:val="en-US"/>
        </w:rPr>
        <w:t xml:space="preserve"> et al.</w:t>
      </w:r>
      <w:r w:rsidRPr="00F02A52">
        <w:rPr>
          <w:lang w:val="en-US"/>
        </w:rPr>
        <w:t>, 2009; OECD, 2005)</w:t>
      </w:r>
      <w:r w:rsidRPr="00F02A52">
        <w:rPr>
          <w:lang w:val="en-US"/>
        </w:rPr>
        <w:fldChar w:fldCharType="end"/>
      </w:r>
      <w:r w:rsidRPr="00F02A52">
        <w:rPr>
          <w:lang w:val="en-US"/>
        </w:rPr>
        <w:t xml:space="preserve">, tend to highlight the importance of decentralization or public-private governance in conservation policies and strategies. Such governance modes may contribute toward better taking account of the needs of local governments, communities, citizens and local knowledge holders when designing and implementing conservation policies and actions </w:t>
      </w:r>
      <w:r w:rsidRPr="00F02A52">
        <w:rPr>
          <w:lang w:val="en-US"/>
        </w:rPr>
        <w:fldChar w:fldCharType="begin" w:fldLock="1"/>
      </w:r>
      <w:r>
        <w:rPr>
          <w:lang w:val="en-US"/>
        </w:rPr>
        <w:instrText>ADDIN CSL_CITATION { "citationItems" : [ { "id" : "ITEM-1", "itemData" : { "DOI" : "10.1002/eet.1690", "ISSN" : "1756932X", "author" : [ { "dropping-particle" : "", "family" : "Yang", "given" : "Anastasia L.", "non-dropping-particle" : "", "parse-names" : false, "suffix" : "" }, { "dropping-particle" : "", "family" : "Rounsevell", "given" : "Mark D. A.", "non-dropping-particle" : "", "parse-names" : false, "suffix" : "" }, { "dropping-particle" : "", "family" : "Haggett", "given" : "Claire", "non-dropping-particle" : "", "parse-names" : false, "suffix" : "" } ], "container-title" : "Environmental Policy and Governance", "id" : "ITEM-1", "issue" : "6", "issued" : { "date-parts" : [ [ "2015", "11" ] ] }, "page" : "399-411", "title" : "Multilevel Governance, Decentralization and Environmental Prioritization: How is it working in rural development policy in Scotland?", "type" : "article-journal", "volume" : "25" }, "uris" : [ "http://www.mendeley.com/documents/?uuid=9cc84f10-a483-3e4d-973e-386aec8c1182" ] } ], "mendeley" : { "formattedCitation" : "(Yang, Rounsevell, &amp; Haggett, 2015)", "plainTextFormattedCitation" : "(Yang, Rounsevell, &amp; Haggett, 2015)", "previouslyFormattedCitation" : "(Yang, Rounsevell, &amp; Haggett, 2015)" }, "properties" : {  }, "schema" : "https://github.com/citation-style-language/schema/raw/master/csl-citation.json" }</w:instrText>
      </w:r>
      <w:r w:rsidRPr="00F02A52">
        <w:rPr>
          <w:lang w:val="en-US"/>
        </w:rPr>
        <w:fldChar w:fldCharType="separate"/>
      </w:r>
      <w:r w:rsidRPr="00F02A52">
        <w:rPr>
          <w:lang w:val="en-US"/>
        </w:rPr>
        <w:t>(Yang</w:t>
      </w:r>
      <w:r w:rsidR="009947F6">
        <w:rPr>
          <w:i/>
          <w:lang w:val="en-US"/>
        </w:rPr>
        <w:t xml:space="preserve"> et al.</w:t>
      </w:r>
      <w:r w:rsidRPr="00F02A52">
        <w:rPr>
          <w:lang w:val="en-US"/>
        </w:rPr>
        <w:t>, 2015)</w:t>
      </w:r>
      <w:r w:rsidRPr="00F02A52">
        <w:rPr>
          <w:lang w:val="en-US"/>
        </w:rPr>
        <w:fldChar w:fldCharType="end"/>
      </w:r>
      <w:r w:rsidRPr="00F02A52">
        <w:rPr>
          <w:lang w:val="en-US"/>
        </w:rPr>
        <w:t>.</w:t>
      </w:r>
    </w:p>
    <w:p w14:paraId="48B045E3" w14:textId="29BDB05C" w:rsidR="00E97DE0" w:rsidRPr="00F02A52" w:rsidRDefault="00E97DE0" w:rsidP="00E97DE0">
      <w:pPr>
        <w:rPr>
          <w:lang w:val="en-US"/>
        </w:rPr>
      </w:pPr>
      <w:r w:rsidRPr="00F02A52">
        <w:rPr>
          <w:b/>
          <w:lang w:val="en-US"/>
        </w:rPr>
        <w:t>New modes of governance</w:t>
      </w:r>
      <w:r w:rsidRPr="00F02A52">
        <w:rPr>
          <w:lang w:val="en-US"/>
        </w:rPr>
        <w:t xml:space="preserve"> have been applied, for example, in the governance of national parks and other protected areas </w:t>
      </w:r>
      <w:r w:rsidRPr="00F02A52">
        <w:rPr>
          <w:lang w:val="en-US"/>
        </w:rPr>
        <w:fldChar w:fldCharType="begin" w:fldLock="1"/>
      </w:r>
      <w:r>
        <w:rPr>
          <w:lang w:val="en-US"/>
        </w:rPr>
        <w:instrText>ADDIN CSL_CITATION { "citationItems" : [ { "id" : "ITEM-1", "itemData" : { "DOI" : "10.1080/13549839.2016.1154518", "abstract" : "This paper explores whether ambitions to open up the traditional Swedish model of top-down conservation methods to local influences are indicative of an actual transition in governance of Swedish national park policy (NPP), and examines whether such a shift entails an increase in local influence over local interests and needs. Methodologically, we analyse a combination of governance types and incorporate theoretical definitions of power and accountability. The establishment of new governance arrangements \u2013 where power is shared, interactions promoted and accountability is directed downwards \u2013 indicates that Sweden\u2019s NPP is undergoing a change in its mode of governance. This change also seems to include ceding some influence to local interests, and the possibility of combining conservation with the utilisation of certain natural resources. The results of our research also provide valuable insights into when the establishment of shared-governance arrangements are likely to succeed; in short, this seems more likely when there are established sectors sited in a robust legal framework and where strong international commitments potentially play a role. In conclusion, we contend that when seeking diversified governance arrangements it is not enough simply to take local practices and customs into consideration \u2013 they have to be strengthened. ARTICLE", "author" : [ { "dropping-particle" : "", "family" : "Holmgren", "given" : "Lina", "non-dropping-particle" : "", "parse-names" : false, "suffix" : "" }, { "dropping-particle" : "", "family" : "Sandstr\u00f6m", "given" : "Camilla", "non-dropping-particle" : "", "parse-names" : false, "suffix" : "" }, { "dropping-particle" : "", "family" : "Zachrisson", "given" : "Anna", "non-dropping-particle" : "", "parse-names" : false, "suffix" : "" } ], "container-title" : "Local Environment", "id" : "ITEM-1", "issue" : "1", "issued" : { "date-parts" : [ [ "2016" ] ] }, "page" : "22-37", "title" : "Protected area governance in Sweden: new modes of governance or business as usual?", "type" : "article-journal", "volume" : "22" }, "uris" : [ "http://www.mendeley.com/documents/?uuid=fa28da3b-9bc6-3519-a5f9-859f49754bd0" ] }, { "id" : "ITEM-2", "itemData" : { "DOI" : "10.1002/eet.508", "ISSN" : "1756932X", "author" : [ { "dropping-particle" : "", "family" : "Kluv\u00e1nkov\u00e1-Oravsk\u00e1", "given" : "Tatiana", "non-dropping-particle" : "", "parse-names" : false, "suffix" : "" }, { "dropping-particle" : "", "family" : "Chobotov\u00e1", "given" : "Veronika", "non-dropping-particle" : "", "parse-names" : false, "suffix" : "" }, { "dropping-particle" : "", "family" : "Banaszak", "given" : "Ilona", "non-dropping-particle" : "", "parse-names" : false, "suffix" : "" }, { "dropping-particle" : "", "family" : "Slavikova", "given" : "Lenka", "non-dropping-particle" : "", "parse-names" : false, "suffix" : "" }, { "dropping-particle" : "", "family" : "Trifunovova", "given" : "Sonja", "non-dropping-particle" : "", "parse-names" : false, "suffix" : "" } ], "container-title" : "Environmental Policy and Governance", "id" : "ITEM-2", "issue" : "3", "issued" : { "date-parts" : [ [ "2009", "5" ] ] }, "page" : "186-196", "title" : "From government to governance for biodiversity: the perspective of central and Eastern European transition countries", "type" : "article-journal", "volume" : "19" }, "uris" : [ "http://www.mendeley.com/documents/?uuid=ea83c095-ff58-3945-8fb7-6e0017979488" ] }, { "id" : "ITEM-3", "itemData" : { "DOI" : "10.1080/13549839.2015.1032230", "author" : [ { "dropping-particle" : "", "family" : "Reimerson", "given" : "Elsa", "non-dropping-particle" : "", "parse-names" : false, "suffix" : "" } ], "container-title" : "Local Environment", "id" : "ITEM-3", "issue" : "7", "issued" : { "date-parts" : [ [ "2015", "7", "2" ] ] }, "page" : "808-826", "title" : "Sami space for agency in the management of the Laponia World Heritage site", "type" : "article-journal", "volume" : "21" }, "uris" : [ "http://www.mendeley.com/documents/?uuid=36d8d9e7-d9d5-31b8-956e-ca37b90600e6" ] }, { "id" : "ITEM-4", "itemData" : { "abstract" : "The national parks in the Carpathian Mountains along the Polish and Slovak border represent encompassing policy agendas that strive to balance biodiversity conservation and social welfare tasks. These countries have, during the last 25 years, undergone rapid transformation from socialist regimes to liberal democracies, and this transformation has affected the political, social and economic spheres. The accession to the European Union (EU) introduced demands for further changes, such as closer integration of conservation and socioeconomic development and inclusive, transparent and accountable decision-making that are based on participatory mechanisms. Therefore, modern policy processes do not follow the previous hierarchical model but rather have a diffused character, including actors from both the vertical and horizontal policy axes. This thesis explores key challenges and opportunities for nature conservation policy and practice at the local level in a context of post-socialist legacies and Europeanization. Multi-level governance, Europeanization, and post-socialist studies are used as theoretical vehicles for the analysis of four transboundary national parks: Pieninsky national parks (NP) in both Poland and Slovakia and Bieszczady NP [Poland] and Poloniny NP [Slovakia]. The results of this study show that the early designation of the studied parks as protected areas prevented their exploitation and enabled preservation of important landscapes, which currently are highly valued at the European level. These nature conservation regimes have created tangible restrictions on the possible economic uses of these areas. However, rural development alternatives depend on a broader set of local, national and global factors such as the structure of the local economy and employment, the prioritization of nature conservation in national policies, investors\u2019 interest, and increasing urbanization. Europeanization provided opportunities for local actors to benefit from additional funding made available for nature conservation and rural development. At the same time, demands for participatory decision-making posed significant procedural and conceptual challenges to achieving transparent, inclusive and accountable governance. The prevalence of informal practices in local policy-making and the lack of trust in state authorities pose further challenges to formal participatory processes. The opportunities of local actors to reach out across levels to express their interest\u2026", "author" : [ { "dropping-particle" : "", "family" : "Yakusheva", "given" : "Natalya", "non-dropping-particle" : "", "parse-names" : false, "suffix" : "" } ], "id" : "ITEM-4", "issued" : { "date-parts" : [ [ "2017" ] ] }, "number-of-pages" : "301", "publisher" : "S\u00f6dert\u00f6rn University", "title" : "Parks, Policies and People", "type" : "thesis" }, "uris" : [ "http://www.mendeley.com/documents/?uuid=d83ea0dd-0e5b-39d7-855b-563e7cdde944" ] } ], "mendeley" : { "formattedCitation" : "(Holmgren et al., 2016; Kluv\u00e1nkov\u00e1-Oravsk\u00e1 et al., 2009; Reimerson, 2015; Yakusheva, 2017)", "plainTextFormattedCitation" : "(Holmgren et al., 2016; Kluv\u00e1nkov\u00e1-Oravsk\u00e1 et al., 2009; Reimerson, 2015; Yakusheva, 2017)", "previouslyFormattedCitation" : "(Holmgren et al., 2016; Kluv\u00e1nkov\u00e1-Oravsk\u00e1 et al., 2009; Reimerson, 2015; Yakusheva, 2017)" }, "properties" : {  }, "schema" : "https://github.com/citation-style-language/schema/raw/master/csl-citation.json" }</w:instrText>
      </w:r>
      <w:r w:rsidRPr="00F02A52">
        <w:rPr>
          <w:lang w:val="en-US"/>
        </w:rPr>
        <w:fldChar w:fldCharType="separate"/>
      </w:r>
      <w:r w:rsidRPr="00F02A52">
        <w:rPr>
          <w:lang w:val="en-US"/>
        </w:rPr>
        <w:t xml:space="preserve">(Holmgren </w:t>
      </w:r>
      <w:r w:rsidR="009E3418" w:rsidRPr="009E3418">
        <w:rPr>
          <w:i/>
          <w:lang w:val="en-US"/>
        </w:rPr>
        <w:t>et al.</w:t>
      </w:r>
      <w:r w:rsidRPr="00F02A52">
        <w:rPr>
          <w:lang w:val="en-US"/>
        </w:rPr>
        <w:t xml:space="preserve">, 2016; Kluvánková-Oravská </w:t>
      </w:r>
      <w:r w:rsidR="009E3418" w:rsidRPr="009E3418">
        <w:rPr>
          <w:i/>
          <w:lang w:val="en-US"/>
        </w:rPr>
        <w:t>et al.</w:t>
      </w:r>
      <w:r w:rsidRPr="00F02A52">
        <w:rPr>
          <w:lang w:val="en-US"/>
        </w:rPr>
        <w:t>, 2009; Reimerson, 2015; Yakusheva, 2017)</w:t>
      </w:r>
      <w:r w:rsidRPr="00F02A52">
        <w:rPr>
          <w:lang w:val="en-US"/>
        </w:rPr>
        <w:fldChar w:fldCharType="end"/>
      </w:r>
      <w:r w:rsidRPr="00F02A52">
        <w:rPr>
          <w:lang w:val="en-US"/>
        </w:rPr>
        <w:t xml:space="preserve"> and in the governance and management of large carnivores and other species. In Western Europe, the legislative and budgetary responsibilities of protected area governance are often vested at subnational levels with important roles for subnational authorities. For example, decentralization processes in France led to closer involvement of local authorities in the management of protected areas, and gave subnational authorities the power to create nature reserves </w:t>
      </w:r>
      <w:r w:rsidRPr="00F02A52">
        <w:rPr>
          <w:lang w:val="en-US"/>
        </w:rPr>
        <w:fldChar w:fldCharType="begin" w:fldLock="1"/>
      </w:r>
      <w:r>
        <w:rPr>
          <w:lang w:val="en-US"/>
        </w:rPr>
        <w:instrText>ADDIN CSL_CITATION { "citationItems" : [ { "id" : "ITEM-1", "itemData" : { "author" : [ { "dropping-particle" : "", "family" : "IUCN France", "given" : "", "non-dropping-particle" : "", "parse-names" : false, "suffix" : "" } ], "id" : "ITEM-1", "issued" : { "date-parts" : [ [ "2013" ] ] }, "number-of-pages" : "44", "publisher-place" : "Paris", "title" : "Protected Areas in France: a diversity of tools for the conservation of biodiversity", "type" : "report" }, "uris" : [ "http://www.mendeley.com/documents/?uuid=8315a371-62b8-3258-a681-37272243fbc0" ] } ], "mendeley" : { "formattedCitation" : "(IUCN France, 2013)", "plainTextFormattedCitation" : "(IUCN France, 2013)", "previouslyFormattedCitation" : "(IUCN France, 2013)" }, "properties" : {  }, "schema" : "https://github.com/citation-style-language/schema/raw/master/csl-citation.json" }</w:instrText>
      </w:r>
      <w:r w:rsidRPr="00F02A52">
        <w:rPr>
          <w:lang w:val="en-US"/>
        </w:rPr>
        <w:fldChar w:fldCharType="separate"/>
      </w:r>
      <w:r w:rsidRPr="00F02A52">
        <w:rPr>
          <w:lang w:val="en-US"/>
        </w:rPr>
        <w:t>(IUCN France, 2013)</w:t>
      </w:r>
      <w:r w:rsidRPr="00F02A52">
        <w:rPr>
          <w:lang w:val="en-US"/>
        </w:rPr>
        <w:fldChar w:fldCharType="end"/>
      </w:r>
      <w:r w:rsidRPr="00F02A52">
        <w:rPr>
          <w:lang w:val="en-US"/>
        </w:rPr>
        <w:t xml:space="preserve">. This development was further strengthened, giving local authorities a greater role in the governance of national parks, accompanied by changes in intergovernmental fiscal transfers that provided local authorities with more financial resources </w:t>
      </w:r>
      <w:r w:rsidRPr="00F02A52">
        <w:rPr>
          <w:lang w:val="en-US"/>
        </w:rPr>
        <w:fldChar w:fldCharType="begin" w:fldLock="1"/>
      </w:r>
      <w:r>
        <w:rPr>
          <w:lang w:val="en-US"/>
        </w:rPr>
        <w:instrText>ADDIN CSL_CITATION { "citationItems" : [ { "id" : "ITEM-1", "itemData" : { "DOI" : "10.5751/ES-05716-190109", "ISBN" : "0571619010", "ISSN" : "17083087", "abstract" : "Biodiversity payments have become an increasingly proposed tool to promote conservation measures. An unexplored issue concerns the potential role of fiscal transfers between the state and infra-national authorities potentially as direct financial incentives for biodiversity conservation. We explore how protected areas can be taken into account in a redistributive fiscal transfer system between the state and local authorities, i.e., municipalities. Different simulations were made in the Mediterranean region of southern France, a major biodiversity hotspot subject to increasing threats. We examined two methods for fiscal transfer: first, a &amp;#8220;per hectare&amp;#8221; method, based on the surface of the protected area within the boundaries of the municipality and second a &amp;#8220;population equivalent&amp;#8221; method, in which we convert the surface of protected areas into relative numbers of inhabitants. Our results show that consideration of the population of the municipality in addition to its protected areas&amp;#8217; surface can provide a strong incentive to encourage municipalities to designate protected areas. However, this will require increased public funding to buffer financial losses incurred by large municipalities that have a low proportion of their territory within protected areas. We discuss the social feasibility of this tool for green infrastructure implementation and future protected area designation.", "author" : [ { "dropping-particle" : "", "family" : "Borie", "given" : "Maud", "non-dropping-particle" : "", "parse-names" : false, "suffix" : "" }, { "dropping-particle" : "", "family" : "Mathevet", "given" : "Rapha\u00ebl", "non-dropping-particle" : "", "parse-names" : false, "suffix" : "" }, { "dropping-particle" : "", "family" : "Letourneau", "given" : "Aur\u00e9lien", "non-dropping-particle" : "", "parse-names" : false, "suffix" : "" }, { "dropping-particle" : "", "family" : "Ring", "given" : "Irene", "non-dropping-particle" : "", "parse-names" : false, "suffix" : "" }, { "dropping-particle" : "", "family" : "Thompson", "given" : "John D.", "non-dropping-particle" : "", "parse-names" : false, "suffix" : "" }, { "dropping-particle" : "", "family" : "Marty", "given" : "Pascal", "non-dropping-particle" : "", "parse-names" : false, "suffix" : "" } ], "container-title" : "Ecology and Society", "id" : "ITEM-1", "issue" : "1", "issued" : { "date-parts" : [ [ "2014" ] ] }, "page" : "9", "title" : "Exploring the Contribution of Fiscal Transfers to Protected Area Policy", "type" : "article-journal", "volume" : "19" }, "uris" : [ "http://www.mendeley.com/documents/?uuid=5e27240b-0487-4a18-b252-199f871ee95c" ] } ], "mendeley" : { "formattedCitation" : "(Borie et al., 2014)", "plainTextFormattedCitation" : "(Borie et al., 2014)", "previouslyFormattedCitation" : "(Borie et al., 2014)" }, "properties" : {  }, "schema" : "https://github.com/citation-style-language/schema/raw/master/csl-citation.json" }</w:instrText>
      </w:r>
      <w:r w:rsidRPr="00F02A52">
        <w:rPr>
          <w:lang w:val="en-US"/>
        </w:rPr>
        <w:fldChar w:fldCharType="separate"/>
      </w:r>
      <w:r w:rsidRPr="00F02A52">
        <w:rPr>
          <w:lang w:val="en-US"/>
        </w:rPr>
        <w:t xml:space="preserve">(Borie </w:t>
      </w:r>
      <w:r w:rsidR="009E3418" w:rsidRPr="009E3418">
        <w:rPr>
          <w:i/>
          <w:lang w:val="en-US"/>
        </w:rPr>
        <w:t>et al.</w:t>
      </w:r>
      <w:r w:rsidRPr="00F02A52">
        <w:rPr>
          <w:lang w:val="en-US"/>
        </w:rPr>
        <w:t>, 2014)</w:t>
      </w:r>
      <w:r w:rsidRPr="00F02A52">
        <w:rPr>
          <w:lang w:val="en-US"/>
        </w:rPr>
        <w:fldChar w:fldCharType="end"/>
      </w:r>
      <w:r w:rsidRPr="00F02A52">
        <w:rPr>
          <w:lang w:val="en-US"/>
        </w:rPr>
        <w:t xml:space="preserve">. In Central and Eastern </w:t>
      </w:r>
      <w:r w:rsidRPr="00F02A52">
        <w:rPr>
          <w:lang w:val="en-US"/>
        </w:rPr>
        <w:lastRenderedPageBreak/>
        <w:t xml:space="preserve">European countries, there is a shift from spatially isolated protected areas with top-down regulations towards more connected bottom-up approaches </w:t>
      </w:r>
      <w:r w:rsidRPr="00F02A52">
        <w:rPr>
          <w:lang w:val="en-US"/>
        </w:rPr>
        <w:fldChar w:fldCharType="begin" w:fldLock="1"/>
      </w:r>
      <w:r>
        <w:rPr>
          <w:lang w:val="en-US"/>
        </w:rPr>
        <w:instrText>ADDIN CSL_CITATION { "citationItems" : [ { "id" : "ITEM-1", "itemData" : { "DOI" : "10.1002/eet.508", "ISSN" : "1756932X", "author" : [ { "dropping-particle" : "", "family" : "Kluv\u00e1nkov\u00e1-Oravsk\u00e1", "given" : "Tatiana", "non-dropping-particle" : "", "parse-names" : false, "suffix" : "" }, { "dropping-particle" : "", "family" : "Chobotov\u00e1", "given" : "Veronika", "non-dropping-particle" : "", "parse-names" : false, "suffix" : "" }, { "dropping-particle" : "", "family" : "Banaszak", "given" : "Ilona", "non-dropping-particle" : "", "parse-names" : false, "suffix" : "" }, { "dropping-particle" : "", "family" : "Slavikova", "given" : "Lenka", "non-dropping-particle" : "", "parse-names" : false, "suffix" : "" }, { "dropping-particle" : "", "family" : "Trifunovova", "given" : "Sonja", "non-dropping-particle" : "", "parse-names" : false, "suffix" : "" } ], "container-title" : "Environmental Policy and Governance", "id" : "ITEM-1", "issue" : "3", "issued" : { "date-parts" : [ [ "2009", "5" ] ] }, "page" : "186-196", "title" : "From government to governance for biodiversity: the perspective of central and Eastern European transition countries", "type" : "article-journal", "volume" : "19" }, "uris" : [ "http://www.mendeley.com/documents/?uuid=ea83c095-ff58-3945-8fb7-6e0017979488" ] }, { "id" : "ITEM-2", "itemData" : { "abstract" : "The national parks in the Carpathian Mountains along the Polish and Slovak border represent encompassing policy agendas that strive to balance biodiversity conservation and social welfare tasks. These countries have, during the last 25 years, undergone rapid transformation from socialist regimes to liberal democracies, and this transformation has affected the political, social and economic spheres. The accession to the European Union (EU) introduced demands for further changes, such as closer integration of conservation and socioeconomic development and inclusive, transparent and accountable decision-making that are based on participatory mechanisms. Therefore, modern policy processes do not follow the previous hierarchical model but rather have a diffused character, including actors from both the vertical and horizontal policy axes. This thesis explores key challenges and opportunities for nature conservation policy and practice at the local level in a context of post-socialist legacies and Europeanization. Multi-level governance, Europeanization, and post-socialist studies are used as theoretical vehicles for the analysis of four transboundary national parks: Pieninsky national parks (NP) in both Poland and Slovakia and Bieszczady NP [Poland] and Poloniny NP [Slovakia]. The results of this study show that the early designation of the studied parks as protected areas prevented their exploitation and enabled preservation of important landscapes, which currently are highly valued at the European level. These nature conservation regimes have created tangible restrictions on the possible economic uses of these areas. However, rural development alternatives depend on a broader set of local, national and global factors such as the structure of the local economy and employment, the prioritization of nature conservation in national policies, investors\u2019 interest, and increasing urbanization. Europeanization provided opportunities for local actors to benefit from additional funding made available for nature conservation and rural development. At the same time, demands for participatory decision-making posed significant procedural and conceptual challenges to achieving transparent, inclusive and accountable governance. The prevalence of informal practices in local policy-making and the lack of trust in state authorities pose further challenges to formal participatory processes. The opportunities of local actors to reach out across levels to express their interest\u2026", "author" : [ { "dropping-particle" : "", "family" : "Yakusheva", "given" : "Natalya", "non-dropping-particle" : "", "parse-names" : false, "suffix" : "" } ], "id" : "ITEM-2", "issued" : { "date-parts" : [ [ "2017" ] ] }, "number-of-pages" : "301", "publisher" : "S\u00f6dert\u00f6rn University", "title" : "Parks, Policies and People", "type" : "thesis" }, "uris" : [ "http://www.mendeley.com/documents/?uuid=d83ea0dd-0e5b-39d7-855b-563e7cdde944" ] } ], "mendeley" : { "formattedCitation" : "(Kluv\u00e1nkov\u00e1-Oravsk\u00e1 et al., 2009; Yakusheva, 2017)", "plainTextFormattedCitation" : "(Kluv\u00e1nkov\u00e1-Oravsk\u00e1 et al., 2009; Yakusheva, 2017)", "previouslyFormattedCitation" : "(Kluv\u00e1nkov\u00e1-Oravsk\u00e1 et al., 2009; Yakusheva, 2017)" }, "properties" : {  }, "schema" : "https://github.com/citation-style-language/schema/raw/master/csl-citation.json" }</w:instrText>
      </w:r>
      <w:r w:rsidRPr="00F02A52">
        <w:rPr>
          <w:lang w:val="en-US"/>
        </w:rPr>
        <w:fldChar w:fldCharType="separate"/>
      </w:r>
      <w:r w:rsidRPr="00F02A52">
        <w:rPr>
          <w:lang w:val="en-US"/>
        </w:rPr>
        <w:t xml:space="preserve">(Kluvánková-Oravská </w:t>
      </w:r>
      <w:r w:rsidR="009E3418" w:rsidRPr="009E3418">
        <w:rPr>
          <w:i/>
          <w:lang w:val="en-US"/>
        </w:rPr>
        <w:t>et al.</w:t>
      </w:r>
      <w:r w:rsidRPr="00F02A52">
        <w:rPr>
          <w:lang w:val="en-US"/>
        </w:rPr>
        <w:t>, 2009; Yakusheva, 2017)</w:t>
      </w:r>
      <w:r w:rsidRPr="00F02A52">
        <w:rPr>
          <w:lang w:val="en-US"/>
        </w:rPr>
        <w:fldChar w:fldCharType="end"/>
      </w:r>
      <w:r w:rsidRPr="00F02A52">
        <w:rPr>
          <w:lang w:val="en-US"/>
        </w:rPr>
        <w:t xml:space="preserve">. In Central Asia, the institutional mechanisms for biodiversity conservation were developed during the Soviet era and, over the last decades, the management of protected areas has been strengthened, partly due to financial support from international donors. Moreover, protected area coverage has expanded and protection regimes have been widened by introducing categories of protection </w:t>
      </w:r>
      <w:r>
        <w:rPr>
          <w:lang w:val="en-US"/>
        </w:rPr>
        <w:t xml:space="preserve">stipulated by the International Union for Conservation of Nature (IUCN) </w:t>
      </w:r>
      <w:r w:rsidRPr="00F02A52">
        <w:rPr>
          <w:lang w:val="en-US"/>
        </w:rPr>
        <w:fldChar w:fldCharType="begin" w:fldLock="1"/>
      </w:r>
      <w:r>
        <w:rPr>
          <w:lang w:val="en-US"/>
        </w:rPr>
        <w:instrText>ADDIN CSL_CITATION { "citationItems" : [ { "id" : "ITEM-1", "itemData" : { "abstract" : "The national parks in the Carpathian Mountains along the Polish and Slovak border represent encompassing policy agendas that strive to balance biodiversity conservation and social welfare tasks. These countries have, during the last 25 years, undergone rapid transformation from socialist regimes to liberal democracies, and this transformation has affected the political, social and economic spheres. The accession to the European Union (EU) introduced demands for further changes, such as closer integration of conservation and socioeconomic development and inclusive, transparent and accountable decision-making that are based on participatory mechanisms. Therefore, modern policy processes do not follow the previous hierarchical model but rather have a diffused character, including actors from both the vertical and horizontal policy axes. This thesis explores key challenges and opportunities for nature conservation policy and practice at the local level in a context of post-socialist legacies and Europeanization. Multi-level governance, Europeanization, and post-socialist studies are used as theoretical vehicles for the analysis of four transboundary national parks: Pieninsky national parks (NP) in both Poland and Slovakia and Bieszczady NP [Poland] and Poloniny NP [Slovakia]. The results of this study show that the early designation of the studied parks as protected areas prevented their exploitation and enabled preservation of important landscapes, which currently are highly valued at the European level. These nature conservation regimes have created tangible restrictions on the possible economic uses of these areas. However, rural development alternatives depend on a broader set of local, national and global factors such as the structure of the local economy and employment, the prioritization of nature conservation in national policies, investors\u2019 interest, and increasing urbanization. Europeanization provided opportunities for local actors to benefit from additional funding made available for nature conservation and rural development. At the same time, demands for participatory decision-making posed significant procedural and conceptual challenges to achieving transparent, inclusive and accountable governance. The prevalence of informal practices in local policy-making and the lack of trust in state authorities pose further challenges to formal participatory processes. The opportunities of local actors to reach out across levels to express their interest\u2026", "author" : [ { "dropping-particle" : "", "family" : "Yakusheva", "given" : "Natalya", "non-dropping-particle" : "", "parse-names" : false, "suffix" : "" } ], "id" : "ITEM-1", "issued" : { "date-parts" : [ [ "2017" ] ] }, "number-of-pages" : "301", "publisher" : "S\u00f6dert\u00f6rn University", "title" : "Parks, Policies and People", "type" : "thesis" }, "uris" : [ "http://www.mendeley.com/documents/?uuid=d83ea0dd-0e5b-39d7-855b-563e7cdde944" ] } ], "mendeley" : { "formattedCitation" : "(Yakusheva, 2017)", "plainTextFormattedCitation" : "(Yakusheva, 2017)", "previouslyFormattedCitation" : "(Yakusheva, 2017)" }, "properties" : {  }, "schema" : "https://github.com/citation-style-language/schema/raw/master/csl-citation.json" }</w:instrText>
      </w:r>
      <w:r w:rsidRPr="00F02A52">
        <w:rPr>
          <w:lang w:val="en-US"/>
        </w:rPr>
        <w:fldChar w:fldCharType="separate"/>
      </w:r>
      <w:r w:rsidRPr="00F02A52">
        <w:rPr>
          <w:lang w:val="en-US"/>
        </w:rPr>
        <w:t>(Yakusheva, 2017)</w:t>
      </w:r>
      <w:r w:rsidRPr="00F02A52">
        <w:rPr>
          <w:lang w:val="en-US"/>
        </w:rPr>
        <w:fldChar w:fldCharType="end"/>
      </w:r>
      <w:r w:rsidRPr="00F02A52">
        <w:rPr>
          <w:lang w:val="en-US"/>
        </w:rPr>
        <w:t>.</w:t>
      </w:r>
    </w:p>
    <w:p w14:paraId="2D75E3EB" w14:textId="2C137274" w:rsidR="00E97DE0" w:rsidRPr="00F02A52" w:rsidRDefault="00E97DE0" w:rsidP="00E97DE0">
      <w:pPr>
        <w:rPr>
          <w:lang w:val="en-US"/>
        </w:rPr>
      </w:pPr>
      <w:r w:rsidRPr="00F02A52">
        <w:rPr>
          <w:lang w:val="en-US"/>
        </w:rPr>
        <w:t xml:space="preserve">With large carnivores recolonizing many European countries </w:t>
      </w:r>
      <w:r w:rsidRPr="00F02A52">
        <w:rPr>
          <w:lang w:val="en-US"/>
        </w:rPr>
        <w:fldChar w:fldCharType="begin" w:fldLock="1"/>
      </w:r>
      <w:r>
        <w:rPr>
          <w:lang w:val="en-US"/>
        </w:rPr>
        <w:instrText>ADDIN CSL_CITATION { "citationItems" : [ { "id" : "ITEM-1", "itemData" : { "DOI" : "10.1126/science.1257553", "ISBN" : "0036-8075, 1095-9203", "ISSN" : "0036-8075, 1095-9203", "PMID" : "25525247", "abstract" : "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nSuccess for Europe's large carnivores?\\nDespite pessimistic forecasts, Europe's large carnivores are making a comeback. Chapron et al. report that sustainable populations of brown bear, Eurasian lynx, gray wolf, and wolverine persist in one-third of mainland Europe. Moreover, many individuals and populations are surviving and increasing outside protected areas set aside for wildlife conservation. Coexistence alongside humans has become possible, argue the authors, because of improved public opinion and protective legislation.\\nScience, this issue p. 1517", "author" : [ { "dropping-particle" : "", "family" : "Chapron", "given" : "Guillaume", "non-dropping-particle" : "", "parse-names" : false, "suffix" : "" }, { "dropping-particle" : "", "family" : "Kaczensky", "given" : "Petra", "non-dropping-particle" : "", "parse-names" : false, "suffix" : "" }, { "dropping-particle" : "", "family" : "Linnell", "given" : "John D. C.", "non-dropping-particle" : "", "parse-names" : false, "suffix" : "" }, { "dropping-particle" : "von", "family" : "Arx", "given" : "Manuela", "non-dropping-particle" : "", "parse-names" : false, "suffix" : "" }, { "dropping-particle" : "", "family" : "Huber", "given" : "Djuro", "non-dropping-particle" : "", "parse-names" : false, "suffix" : "" }, { "dropping-particle" : "", "family" : "Andr\u00e9n", "given" : "Henrik", "non-dropping-particle" : "", "parse-names" : false, "suffix" : "" }, { "dropping-particle" : "", "family" : "L\u00f3pez-Bao", "given" : "Jos\u00e9 Vicente", "non-dropping-particle" : "", "parse-names" : false, "suffix" : "" }, { "dropping-particle" : "", "family" : "Adamec", "given" : "Michal", "non-dropping-particle" : "", "parse-names" : false, "suffix" : "" }, { "dropping-particle" : "", "family" : "\u00c1lvares", "given" : "Francisco", "non-dropping-particle" : "", "parse-names" : false, "suffix" : "" }, { "dropping-particle" : "", "family" : "Anders", "given" : "Ole", "non-dropping-particle" : "", "parse-names" : false, "suffix" : "" }, { "dropping-particle" : "", "family" : "Bal\u010diauskas", "given" : "Linas", "non-dropping-particle" : "", "parse-names" : false, "suffix" : "" }, { "dropping-particle" : "", "family" : "Balys", "given" : "Vaidas", "non-dropping-particle" : "", "parse-names" : false, "suffix" : "" }, { "dropping-particle" : "", "family" : "Bed\u0151", "given" : "P\u00e9ter", "non-dropping-particle" : "", "parse-names" : false, "suffix" : "" }, { "dropping-particle" : "", "family" : "Bego", "given" : "Ferdinand", "non-dropping-particle" : "", "parse-names" : false, "suffix" : "" }, { "dropping-particle" : "", "family" : "Blanco", "given" : "Juan Carlos", "non-dropping-particle" : "", "parse-names" : false, "suffix" : "" }, { "dropping-particle" : "", "family" : "Breitenmoser", "given" : "Urs", "non-dropping-particle" : "", "parse-names" : false, "suffix" : "" }, { "dropping-particle" : "", "family" : "Br\u00f8seth", "given" : "Henrik", "non-dropping-particle" : "", "parse-names" : false, "suffix" : "" }, { "dropping-particle" : "", "family" : "Bufka", "given" : "Lud\u011bk", "non-dropping-particle" : "", "parse-names" : false, "suffix" : "" }, { "dropping-particle" : "", "family" : "Bunikyte", "given" : "Raimonda", "non-dropping-particle" : "", "parse-names" : false, "suffix" : "" }, { "dropping-particle" : "", "family" : "Ciucci", "given" : "Paolo", "non-dropping-particle" : "", "parse-names" : false, "suffix" : "" }, { "dropping-particle" : "", "family" : "Dutsov", "given" : "Alexander", "non-dropping-particle" : "", "parse-names" : false, "suffix" : "" }, { "dropping-particle" : "", "family" : "Engleder", "given" : "Thomas", "non-dropping-particle" : "", "parse-names" : false, "suffix" : "" }, { "dropping-particle" : "", "family" : "Fuxj\u00e4ger", "given" : "Christian", "non-dropping-particle" : "", "parse-names" : false, "suffix" : "" }, { "dropping-particle" : "", "family" : "Groff", "given" : "Claudio", "non-dropping-particle" : "", "parse-names" : false, "suffix" : "" }, { "dropping-particle" : "", "family" : "Holmala", "given" : "Katja", "non-dropping-particle" : "", "parse-names" : false, "suffix" : "" }, { "dropping-particle" : "", "family" : "Hoxha", "given" : "Bledi", "non-dropping-particle" : "", "parse-names" : false, "suffix" : "" }, { "dropping-particle" : "", "family" : "Iliopoulos", "given" : "Yorgos", "non-dropping-particle" : "", "parse-names" : false, "suffix" : "" }, { "dropping-particle" : "", "family" : "Ionescu", "given" : "Ovidiu", "non-dropping-particle" : "", "parse-names" : false, "suffix" : "" }, { "dropping-particle" : "", "family" : "Jeremi\u0107", "given" : "Jasna", "non-dropping-particle" : "", "parse-names" : false, "suffix" : "" }, { "dropping-particle" : "", "family" : "Jerina", "given" : "Klemen", "non-dropping-particle" : "", "parse-names" : false, "suffix" : "" }, { "dropping-particle" : "", "family" : "Kluth", "given" : "Gesa", "non-dropping-particle" : "", "parse-names" : false, "suffix" : "" }, { "dropping-particle" : "", "family" : "Knauer", "given" : "Felix", "non-dropping-particle" : "", "parse-names" : false, "suffix" : "" }, { "dropping-particle" : "", "family" : "Kojola", "given" : "Ilpo", "non-dropping-particle" : "", "parse-names" : false, "suffix" : "" }, { "dropping-particle" : "", "family" : "Kos", "given" : "Ivan", "non-dropping-particle" : "", "parse-names" : false, "suffix" : "" }, { "dropping-particle" : "", "family" : "Krofel", "given" : "Miha", "non-dropping-particle" : "", "parse-names" : false, "suffix" : "" }, { "dropping-particle" : "", "family" : "Kubala", "given" : "Jakub", "non-dropping-particle" : "", "parse-names" : false, "suffix" : "" }, { "dropping-particle" : "", "family" : "Kunovac", "given" : "Sa\u0161a", "non-dropping-particle" : "", "parse-names" : false, "suffix" : "" }, { "dropping-particle" : "", "family" : "Kusak", "given" : "Josip", "non-dropping-particle" : "", "parse-names" : false, "suffix" : "" }, { "dropping-particle" : "", "family" : "Kutal", "given" : "Miroslav", "non-dropping-particle" : "", "parse-names" : false, "suffix" : "" }, { "dropping-particle" : "", "family" : "Liberg", "given" : "Olof", "non-dropping-particle" : "", "parse-names" : false, "suffix" : "" }, { "dropping-particle" : "", "family" : "Maji\u0107", "given" : "Aleksandra", "non-dropping-particle" : "", "parse-names" : false, "suffix" : "" }, { "dropping-particle" : "", "family" : "M\u00e4nnil", "given" : "Peep", "non-dropping-particle" : "", "parse-names" : false, "suffix" : "" }, { "dropping-particle" : "", "family" : "Manz", "given" : "Ralph", "non-dropping-particle" : "", "parse-names" : false, "suffix" : "" }, { "dropping-particle" : "", "family" : "Marboutin", "given" : "Eric", "non-dropping-particle" : "", "parse-names" : false, "suffix" : "" }, { "dropping-particle" : "", "family" : "Marucco", "given" : "Francesca", "non-dropping-particle" : "", "parse-names" : false, "suffix" : "" }, { "dropping-particle" : "", "family" : "Melovski", "given" : "Dime", "non-dropping-particle" : "", "parse-names" : false, "suffix" : "" }, { "dropping-particle" : "", "family" : "Mersini", "given" : "Kujtim", "non-dropping-particle" : "", "parse-names" : false, "suffix" : "" }, { "dropping-particle" : "", "family" : "Mertzanis", "given" : "Yorgos", "non-dropping-particle" : "", "parse-names" : false, "suffix" : "" }, { "dropping-particle" : "", "family" : "Mys\u0142ajek", "given" : "Robert W.", "non-dropping-particle" : "", "parse-names" : false, "suffix" : "" }, { "dropping-particle" : "", "family" : "Nowak", "given" : "Sabina", "non-dropping-particle" : "", "parse-names" : false, "suffix" : "" }, { "dropping-particle" : "", "family" : "Odden", "given" : "John", "non-dropping-particle" : "", "parse-names" : false, "suffix" : "" }, { "dropping-particle" : "", "family" : "Ozolins", "given" : "Janis", "non-dropping-particle" : "", "parse-names" : false, "suffix" : "" }, { "dropping-particle" : "", "family" : "Palomero", "given" : "Guillermo", "non-dropping-particle" : "", "parse-names" : false, "suffix" : "" }, { "dropping-particle" : "", "family" : "Paunovi\u0107", "given" : "Milan", "non-dropping-particle" : "", "parse-names" : false, "suffix" : "" }, { "dropping-particle" : "", "family" : "Persson", "given" : "Jens", "non-dropping-particle" : "", "parse-names" : false, "suffix" : "" }, { "dropping-particle" : "", "family" : "Poto\u010dnik", "given" : "Hubert", "non-dropping-particle" : "", "parse-names" : false, "suffix" : "" }, { "dropping-particle" : "", "family" : "Quenette", "given" : "Pierre-Yves", "non-dropping-particle" : "", "parse-names" : false, "suffix" : "" }, { "dropping-particle" : "", "family" : "Rauer", "given" : "Georg", "non-dropping-particle" : "", "parse-names" : false, "suffix" : "" }, { "dropping-particle" : "", "family" : "Reinhardt", "given" : "Ilka", "non-dropping-particle" : "", "parse-names" : false, "suffix" : "" }, { "dropping-particle" : "", "family" : "Rigg", "given" : "Robin", "non-dropping-particle" : "", "parse-names" : false, "suffix" : "" }, { "dropping-particle" : "", "family" : "Ryser", "given" : "Andreas", "non-dropping-particle" : "", "parse-names" : false, "suffix" : "" }, { "dropping-particle" : "", "family" : "Salvatori", "given" : "Valeria", "non-dropping-particle" : "", "parse-names" : false, "suffix" : "" }, { "dropping-particle" : "", "family" : "Skrbin\u0161ek", "given" : "Toma\u017e", "non-dropping-particle" : "", "parse-names" : false, "suffix" : "" }, { "dropping-particle" : "", "family" : "Stojanov", "given" : "Aleksandar", "non-dropping-particle" : "", "parse-names" : false, "suffix" : "" }, { "dropping-particle" : "", "family" : "Swenson", "given" : "Jon E.", "non-dropping-particle" : "", "parse-names" : false, "suffix" : "" }, { "dropping-particle" : "", "family" : "Szemethy", "given" : "L\u00e1szl\u00f3", "non-dropping-particle" : "", "parse-names" : false, "suffix" : "" }, { "dropping-particle" : "", "family" : "Traj\u00e7e", "given" : "Aleksand\u00ebr", "non-dropping-particle" : "", "parse-names" : false, "suffix" : "" }, { "dropping-particle" : "", "family" : "Tsingarska-Sedefcheva", "given" : "Elena", "non-dropping-particle" : "", "parse-names" : false, "suffix" : "" }, { "dropping-particle" : "", "family" : "V\u00e1\u0148a", "given" : "Martin", "non-dropping-particle" : "", "parse-names" : false, "suffix" : "" }, { "dropping-particle" : "", "family" : "Veeroja", "given" : "Rauno", "non-dropping-particle" : "", "parse-names" : false, "suffix" : "" }, { "dropping-particle" : "", "family" : "Wabakken", "given" : "Petter", "non-dropping-particle" : "", "parse-names" : false, "suffix" : "" }, { "dropping-particle" : "", "family" : "W\u00f6lfl", "given" : "Manfred", "non-dropping-particle" : "", "parse-names" : false, "suffix" : "" }, { "dropping-particle" : "", "family" : "W\u00f6lfl", "given" : "Sybille", "non-dropping-particle" : "", "parse-names" : false, "suffix" : "" }, { "dropping-particle" : "", "family" : "Zimmermann", "given" : "Fridolin", "non-dropping-particle" : "", "parse-names" : false, "suffix" : "" }, { "dropping-particle" : "", "family" : "Zlatanova", "given" : "Diana", "non-dropping-particle" : "", "parse-names" : false, "suffix" : "" }, { "dropping-particle" : "", "family" : "Boitani", "given" : "Luigi", "non-dropping-particle" : "", "parse-names" : false, "suffix" : "" } ], "container-title" : "Science", "id" : "ITEM-1", "issue" : "6216", "issued" : { "date-parts" : [ [ "2014" ] ] }, "page" : "1517-1519", "title" : "Recovery of large carnivores in Europe\u2019s modern human-dominated landscapes", "type" : "article-journal", "volume" : "346" }, "uris" : [ "http://www.mendeley.com/documents/?uuid=a0288160-5c00-4c38-94a1-4d0968fb99bd", "http://www.mendeley.com/documents/?uuid=53bf6c3b-aaa0-445a-a6fb-2030e804eeda" ] } ], "mendeley" : { "formattedCitation" : "(Chapron et al., 2014)", "plainTextFormattedCitation" : "(Chapron et al., 2014)", "previouslyFormattedCitation" : "(Chapron et al., 2014)" }, "properties" : {  }, "schema" : "https://github.com/citation-style-language/schema/raw/master/csl-citation.json" }</w:instrText>
      </w:r>
      <w:r w:rsidRPr="00F02A52">
        <w:rPr>
          <w:lang w:val="en-US"/>
        </w:rPr>
        <w:fldChar w:fldCharType="separate"/>
      </w:r>
      <w:r w:rsidRPr="00F02A52">
        <w:rPr>
          <w:lang w:val="en-US"/>
        </w:rPr>
        <w:t xml:space="preserve">(Chapron </w:t>
      </w:r>
      <w:r w:rsidR="009E3418" w:rsidRPr="009E3418">
        <w:rPr>
          <w:i/>
          <w:lang w:val="en-US"/>
        </w:rPr>
        <w:t>et al.</w:t>
      </w:r>
      <w:r w:rsidRPr="00F02A52">
        <w:rPr>
          <w:lang w:val="en-US"/>
        </w:rPr>
        <w:t>, 2014)</w:t>
      </w:r>
      <w:r w:rsidRPr="00F02A52">
        <w:rPr>
          <w:lang w:val="en-US"/>
        </w:rPr>
        <w:fldChar w:fldCharType="end"/>
      </w:r>
      <w:r w:rsidRPr="00F02A52">
        <w:rPr>
          <w:lang w:val="en-US"/>
        </w:rPr>
        <w:t xml:space="preserve">, mitigation measures to manage human-wildlife conflicts are needed. Norway introduced regional large carnivore committees, with local politicians appointed by the Ministry of the Environment. Sweden has wildlife management delegations at a regional level with politicians and stakeholders, while Finland uses national, regional and local large carnivore management organizations including public and private actors </w:t>
      </w:r>
      <w:r w:rsidRPr="00F02A52">
        <w:rPr>
          <w:lang w:val="en-US"/>
        </w:rPr>
        <w:fldChar w:fldCharType="begin" w:fldLock="1"/>
      </w:r>
      <w:r>
        <w:rPr>
          <w:lang w:val="en-US"/>
        </w:rPr>
        <w:instrText>ADDIN CSL_CITATION { "citationItems" : [ { "id" : "ITEM-1", "itemData" : { "DOI" : "10.1080/10871200802304726", "ISSN" : "1087-1209", "abstract" : "Countries are increasingly shifting responsibility for large carnivore management from central to local government authorities. The three countries in Fennoscandia\u2014Finland, Norway, and Sweden\u2014are no exception. In all three countries new approaches to large carnivore management have emerged, including some elements of decentralization, which is intended to increase efficiency, and improve the equity, participation, and transparency of the government to the citizenry. Although the three countries are similar in terms of their biophysical and socioeconomic characteristics, they have chosen three different decentralization strategies. In Norway a representative model of decentralization has emerged, whereas the Swedish and Finnish model has a corporatist character. This comparative study of policies relating to the large carnivores in the three countries focuses on the actors, and their powers and accountability, and demonstrates that the different strategies result in no significant increase in power at the ...", "author" : [ { "dropping-particle" : "", "family" : "Sandstr\u00f6m", "given" : "Camilla", "non-dropping-particle" : "", "parse-names" : false, "suffix" : "" }, { "dropping-particle" : "", "family" : "Pellikka", "given" : "Jani", "non-dropping-particle" : "", "parse-names" : false, "suffix" : "" }, { "dropping-particle" : "", "family" : "Ratam\u00e4ki", "given" : "Outi", "non-dropping-particle" : "", "parse-names" : false, "suffix" : "" }, { "dropping-particle" : "", "family" : "Sande", "given" : "Allan", "non-dropping-particle" : "", "parse-names" : false, "suffix" : "" } ], "container-title" : "Human Dimensions of Wildlife", "id" : "ITEM-1", "issue" : "1", "issued" : { "date-parts" : [ [ "2009", "2", "9" ] ] }, "page" : "37-50", "publisher" : " Taylor &amp; Francis Group ", "title" : "Management of Large Carnivores in Fennoscandia: New Patterns of Regional Participation", "type" : "article-journal", "volume" : "14" }, "uris" : [ "http://www.mendeley.com/documents/?uuid=806c7a5b-b79a-3322-95bc-16bc80951054" ] }, { "id" : "ITEM-2", "itemData" : { "DOI" : "10.1111/brv.12326", "ISSN" : "14647931", "PMID" : "28338282", "abstract" : "Finding effective ways of conserving large carnivores is widely recognised as a priority in conservation. However, there is disagreement about the most effective way to do this, with some favouring top-down 'command and control' approaches and others favouring collaboration. Arguments for coercive top-down approaches have been presented elsewhere; here we present arguments for collaboration. In many parts of the developed world, flexibility of approach is built into the legislation, so that conservation objectives are balanced with other legitimate goals. In the developing world, limited resources, poverty and weak governance mean that collaborative approaches are likely to play a particularly important part in carnivore conservation. In general, coercive policies may lead to the deterioration of political legitimacy and potentially to non-compliance issues such as illegal killing, whereas collaborative approaches may lead to psychological ownership, enhanced trust, learning, and better social outcomes. Sustainable hunting/trapping plays a crucial part in the conservation and management of many large carnivores. There are many different models for how to conserve carnivores effectively across the world, research is now required to reduce uncertainty and examine the effectiveness of these approaches in different contexts.", "author" : [ { "dropping-particle" : "", "family" : "Redpath", "given" : "Steve M.", "non-dropping-particle" : "", "parse-names" : false, "suffix" : "" }, { "dropping-particle" : "", "family" : "Linnell", "given" : "John D. C.", "non-dropping-particle" : "", "parse-names" : false, "suffix" : "" }, { "dropping-particle" : "", "family" : "Festa-Bianchet", "given" : "Marco", "non-dropping-particle" : "", "parse-names" : false, "suffix" : "" }, { "dropping-particle" : "", "family" : "Boitani", "given" : "Luigi", "non-dropping-particle" : "", "parse-names" : false, "suffix" : "" }, { "dropping-particle" : "", "family" : "Bunnefeld", "given" : "Nils", "non-dropping-particle" : "", "parse-names" : false, "suffix" : "" }, { "dropping-particle" : "", "family" : "Dickman", "given" : "Amy", "non-dropping-particle" : "", "parse-names" : false, "suffix" : "" }, { "dropping-particle" : "", "family" : "Guti\u00e9rrez", "given" : "R. J.", "non-dropping-particle" : "", "parse-names" : false, "suffix" : "" }, { "dropping-particle" : "", "family" : "Irvine", "given" : "R. J.", "non-dropping-particle" : "", "parse-names" : false, "suffix" : "" }, { "dropping-particle" : "", "family" : "Johansson", "given" : "Maria", "non-dropping-particle" : "", "parse-names" : false, "suffix" : "" }, { "dropping-particle" : "", "family" : "Maji\u0107", "given" : "Aleksandra", "non-dropping-particle" : "", "parse-names" : false, "suffix" : "" }, { "dropping-particle" : "", "family" : "McMahon", "given" : "Barry J.", "non-dropping-particle" : "", "parse-names" : false, "suffix" : "" }, { "dropping-particle" : "", "family" : "Pooley", "given" : "Simon", "non-dropping-particle" : "", "parse-names" : false, "suffix" : "" }, { "dropping-particle" : "", "family" : "Sandstr\u00f6m", "given" : "Camilla", "non-dropping-particle" : "", "parse-names" : false, "suffix" : "" }, { "dropping-particle" : "", "family" : "Sj\u00f6lander-Lindqvist", "given" : "Annelie", "non-dropping-particle" : "", "parse-names" : false, "suffix" : "" }, { "dropping-particle" : "", "family" : "Skogen", "given" : "Ketil", "non-dropping-particle" : "", "parse-names" : false, "suffix" : "" }, { "dropping-particle" : "", "family" : "Swenson", "given" : "Jon E.", "non-dropping-particle" : "", "parse-names" : false, "suffix" : "" }, { "dropping-particle" : "", "family" : "Trouwborst", "given" : "Arie", "non-dropping-particle" : "", "parse-names" : false, "suffix" : "" }, { "dropping-particle" : "", "family" : "Young", "given" : "Juliette C.", "non-dropping-particle" : "", "parse-names" : false, "suffix" : "" }, { "dropping-particle" : "", "family" : "Milner-Gulland", "given" : "E. J.", "non-dropping-particle" : "", "parse-names" : false, "suffix" : "" } ], "container-title" : "Biological Reviews", "id" : "ITEM-2", "issue" : "4", "issued" : { "date-parts" : [ [ "2017", "11" ] ] }, "page" : "2157-2163", "title" : "Don't forget to look down - collaborative approaches to predator conservation", "type" : "article-journal", "volume" : "92" }, "uris" : [ "http://www.mendeley.com/documents/?uuid=5cdc0551-eee4-3167-9d5e-fd89ac3aa193" ] } ], "mendeley" : { "formattedCitation" : "(Redpath et al., 2017; C. Sandstr\u00f6m, Pellikka, Ratam\u00e4ki, &amp; Sande, 2009)", "plainTextFormattedCitation" : "(Redpath et al., 2017; C. Sandstr\u00f6m, Pellikka, Ratam\u00e4ki, &amp; Sande, 2009)", "previouslyFormattedCitation" : "(Redpath et al., 2017; C. Sandstr\u00f6m, Pellikka, Ratam\u00e4ki, &amp; Sande, 2009)" }, "properties" : {  }, "schema" : "https://github.com/citation-style-language/schema/raw/master/csl-citation.json" }</w:instrText>
      </w:r>
      <w:r w:rsidRPr="00F02A52">
        <w:rPr>
          <w:lang w:val="en-US"/>
        </w:rPr>
        <w:fldChar w:fldCharType="separate"/>
      </w:r>
      <w:r w:rsidRPr="00223CD3">
        <w:rPr>
          <w:lang w:val="en-US"/>
        </w:rPr>
        <w:t xml:space="preserve">(Redpath </w:t>
      </w:r>
      <w:r w:rsidR="009E3418" w:rsidRPr="009E3418">
        <w:rPr>
          <w:i/>
          <w:lang w:val="en-US"/>
        </w:rPr>
        <w:t>et al.</w:t>
      </w:r>
      <w:r w:rsidRPr="00223CD3">
        <w:rPr>
          <w:lang w:val="en-US"/>
        </w:rPr>
        <w:t>, 2017; Sandström</w:t>
      </w:r>
      <w:r w:rsidR="007F4239">
        <w:rPr>
          <w:i/>
          <w:lang w:val="en-US"/>
        </w:rPr>
        <w:t xml:space="preserve"> et al.</w:t>
      </w:r>
      <w:r w:rsidRPr="00223CD3">
        <w:rPr>
          <w:lang w:val="en-US"/>
        </w:rPr>
        <w:t>, 2009)</w:t>
      </w:r>
      <w:r w:rsidRPr="00F02A52">
        <w:rPr>
          <w:lang w:val="en-US"/>
        </w:rPr>
        <w:fldChar w:fldCharType="end"/>
      </w:r>
      <w:r w:rsidRPr="00F02A52">
        <w:rPr>
          <w:lang w:val="en-US"/>
        </w:rPr>
        <w:t xml:space="preserve">. These committees are in charge of developing and adopting management plans, determining or providing advice on population targets (including hunting quotas), and mitigating conflicts between wildlife and livestock. They are often also included in monitoring and information sharing </w:t>
      </w:r>
      <w:r w:rsidRPr="00F02A52">
        <w:rPr>
          <w:lang w:val="en-US"/>
        </w:rPr>
        <w:fldChar w:fldCharType="begin" w:fldLock="1"/>
      </w:r>
      <w:r>
        <w:rPr>
          <w:lang w:val="en-US"/>
        </w:rPr>
        <w:instrText>ADDIN CSL_CITATION { "citationItems" : [ { "id" : "ITEM-1", "itemData" : { "DOI" : "10.2981/wlb.00065", "ISSN" : "0909-6396", "abstract" : "Overseeing the continued recovery, dispersal and management of large carnivore populations while simultaneously considering human viability and welfare requires delicately balancing local concerns for rural communities' livelihood prospects and property vulnerability with international concerns for saving threatened species. In this article, we propose an integrated analytical perspective to elucidate how competing interests and power relationships influence the governance and management of contested wildlife resources. However, simply identifying these patterns is not enough. It is also imperative that the interrelationships between broader biophysical, social, political, economic, and cultural contexts and histories be explored in order to describe, analyze and better understand how and why individual and collective responses vary. In doing this, we drew from findings from a variety of social science disciplines (environmental communication, environmental psychology, human ecology, human geography, poli...", "author" : [ { "dropping-particle" : "", "family" : "Sj\u00f6lander-Lindqvist", "given" : "Annelie", "non-dropping-particle" : "", "parse-names" : false, "suffix" : "" }, { "dropping-particle" : "", "family" : "Johansson", "given" : "Maria", "non-dropping-particle" : "", "parse-names" : false, "suffix" : "" }, { "dropping-particle" : "", "family" : "Sandstr\u00f6m", "given" : "Camilla", "non-dropping-particle" : "", "parse-names" : false, "suffix" : "" } ], "container-title" : "Wildlife Biology", "id" : "ITEM-1", "issue" : "3", "issued" : { "date-parts" : [ [ "2015", "5", "11" ] ] }, "page" : "175-185", "publisher" : " Nordic Board for Wildlife Research ", "title" : "Individual and collective responses to large carnivore management: the roles of trust, representation, knowledge spheres, communication and leadership", "type" : "article-journal", "volume" : "21" }, "uris" : [ "http://www.mendeley.com/documents/?uuid=c24bc912-2879-3c35-b8e4-2e9bb38c0028" ] } ], "mendeley" : { "formattedCitation" : "(Sj\u00f6lander-Lindqvist, Johansson, &amp; Sandstr\u00f6m, 2015)", "plainTextFormattedCitation" : "(Sj\u00f6lander-Lindqvist, Johansson, &amp; Sandstr\u00f6m, 2015)", "previouslyFormattedCitation" : "(Sj\u00f6lander-Lindqvist, Johansson, &amp; Sandstr\u00f6m, 2015)" }, "properties" : {  }, "schema" : "https://github.com/citation-style-language/schema/raw/master/csl-citation.json" }</w:instrText>
      </w:r>
      <w:r w:rsidRPr="00F02A52">
        <w:rPr>
          <w:lang w:val="en-US"/>
        </w:rPr>
        <w:fldChar w:fldCharType="separate"/>
      </w:r>
      <w:r w:rsidRPr="00F02A52">
        <w:rPr>
          <w:lang w:val="en-US"/>
        </w:rPr>
        <w:t>(Sjölander-Lindqvist</w:t>
      </w:r>
      <w:r w:rsidR="007F4239">
        <w:rPr>
          <w:i/>
          <w:lang w:val="en-US"/>
        </w:rPr>
        <w:t xml:space="preserve"> et al.</w:t>
      </w:r>
      <w:r w:rsidRPr="00F02A52">
        <w:rPr>
          <w:lang w:val="en-US"/>
        </w:rPr>
        <w:t>, 2015)</w:t>
      </w:r>
      <w:r w:rsidRPr="00F02A52">
        <w:rPr>
          <w:lang w:val="en-US"/>
        </w:rPr>
        <w:fldChar w:fldCharType="end"/>
      </w:r>
      <w:r w:rsidRPr="00F02A52">
        <w:rPr>
          <w:lang w:val="en-US"/>
        </w:rPr>
        <w:t xml:space="preserve">. Human-wildlife conflicts have recently also increased due to the success of </w:t>
      </w:r>
      <w:r>
        <w:rPr>
          <w:lang w:val="en-US"/>
        </w:rPr>
        <w:t xml:space="preserve">the </w:t>
      </w:r>
      <w:r w:rsidRPr="00F02A52">
        <w:rPr>
          <w:lang w:val="en-US"/>
        </w:rPr>
        <w:t>European</w:t>
      </w:r>
      <w:r>
        <w:rPr>
          <w:lang w:val="en-US"/>
        </w:rPr>
        <w:t xml:space="preserve"> Union’s</w:t>
      </w:r>
      <w:r w:rsidRPr="00F02A52">
        <w:rPr>
          <w:lang w:val="en-US"/>
        </w:rPr>
        <w:t xml:space="preserve"> conservation policies with strictly protected species such as cormorants, otters and the Baltic seal becoming more abundant. This caused the original conflicts with fisheries and aquaculture to resurge so that reconciliation strategies were needed </w:t>
      </w:r>
      <w:r w:rsidRPr="00F02A52">
        <w:rPr>
          <w:lang w:val="en-US"/>
        </w:rPr>
        <w:fldChar w:fldCharType="begin" w:fldLock="1"/>
      </w:r>
      <w:r>
        <w:rPr>
          <w:lang w:val="en-US"/>
        </w:rPr>
        <w:instrText>ADDIN CSL_CITATION { "citationItems" : [ { "id" : "ITEM-1", "itemData" : { "DOI" : "10.1007/978-3-540-34789-7", "editor" : [ { "dropping-particle" : "", "family" : "Klenke", "given" : "Reinhard A.", "non-dropping-particle" : "", "parse-names" : false, "suffix" : "" }, { "dropping-particle" : "", "family" : "Ring", "given" : "Irene", "non-dropping-particle" : "", "parse-names" : false, "suffix" : "" }, { "dropping-particle" : "", "family" : "Kranz", "given" : "Andreas", "non-dropping-particle" : "", "parse-names" : false, "suffix" : "" }, { "dropping-particle" : "", "family" : "Jepsen", "given" : "Niels", "non-dropping-particle" : "", "parse-names" : false, "suffix" : "" }, { "dropping-particle" : "", "family" : "Rauschmayer", "given" : "Felix", "non-dropping-particle" : "", "parse-names" : false, "suffix" : "" }, { "dropping-particle" : "", "family" : "Henle", "given" : "Klaus", "non-dropping-particle" : "", "parse-names" : false, "suffix" : "" } ], "id" : "ITEM-1", "issued" : { "date-parts" : [ [ "2013" ] ] }, "number-of-pages" : "347", "publisher" : "Springer", "publisher-place" : "Berlin Heidelberg", "title" : "Human-Wildlife Conflicts in Europe - Fisheries and Fish-eating Vertebrates as a Model Case", "type" : "book" }, "uris" : [ "http://www.mendeley.com/documents/?uuid=648afe66-543f-4799-a458-dcc4bee8ced6" ] } ], "mendeley" : { "formattedCitation" : "(Klenke, Ring, Kranz, et al., 2013)", "plainTextFormattedCitation" : "(Klenke, Ring, Kranz, et al., 2013)", "previouslyFormattedCitation" : "(Klenke, Ring, Kranz, et al., 2013)" }, "properties" : {  }, "schema" : "https://github.com/citation-style-language/schema/raw/master/csl-citation.json" }</w:instrText>
      </w:r>
      <w:r w:rsidRPr="00F02A52">
        <w:rPr>
          <w:lang w:val="en-US"/>
        </w:rPr>
        <w:fldChar w:fldCharType="separate"/>
      </w:r>
      <w:r w:rsidRPr="00F02A52">
        <w:rPr>
          <w:lang w:val="en-US"/>
        </w:rPr>
        <w:t xml:space="preserve">(Klenke </w:t>
      </w:r>
      <w:r w:rsidR="009E3418" w:rsidRPr="009E3418">
        <w:rPr>
          <w:i/>
          <w:lang w:val="en-US"/>
        </w:rPr>
        <w:t>et al.</w:t>
      </w:r>
      <w:r w:rsidRPr="00F02A52">
        <w:rPr>
          <w:lang w:val="en-US"/>
        </w:rPr>
        <w:t>, 2013</w:t>
      </w:r>
      <w:r w:rsidR="007F4239">
        <w:rPr>
          <w:lang w:val="en-US"/>
        </w:rPr>
        <w:t>a</w:t>
      </w:r>
      <w:r w:rsidRPr="00F02A52">
        <w:rPr>
          <w:lang w:val="en-US"/>
        </w:rPr>
        <w:t>)</w:t>
      </w:r>
      <w:r w:rsidRPr="00F02A52">
        <w:rPr>
          <w:lang w:val="en-US"/>
        </w:rPr>
        <w:fldChar w:fldCharType="end"/>
      </w:r>
      <w:r w:rsidRPr="00F02A52">
        <w:rPr>
          <w:lang w:val="en-US"/>
        </w:rPr>
        <w:t xml:space="preserve">. Such conflicts require relevant stakeholder groups to be brought together, thus moving from hierarchical protection strategies to public-private partnerships, co-management and possibly modes of self-governance. This includes policy instruments such as damage compensation programmes and rewarding land users for biodiversity-friendly practices or monitoring activities as certain human-wildlife conflicts also raise justice concerns in terms of the distribution of their damages </w:t>
      </w:r>
      <w:r w:rsidRPr="00F02A52">
        <w:rPr>
          <w:lang w:val="en-US"/>
        </w:rPr>
        <w:fldChar w:fldCharType="begin" w:fldLock="1"/>
      </w:r>
      <w:r>
        <w:rPr>
          <w:lang w:val="en-US"/>
        </w:rPr>
        <w:instrText>ADDIN CSL_CITATION { "citationItems" : [ { "id" : "ITEM-1", "itemData" : { "DOI" : "10.1016/j.biocon.2016.08.041", "ISBN" : "0006-3207", "ISSN" : "00063207", "abstract" : "Human-wildlife conflict is increasingly being recognised as containing strong elements of social conflict. The extent to which stakeholders regard a management system as being just and fair is a key social dimension of conflict. This paper investigates the perceptions of justice regarding the carnivore conflict in Norway among sheep farmers, environmentalists and indigenous reindeer herders using Q methodology. Three significant perspectives on environmental justice were identified, which we labelled the Carnivore Advocates (containing most environmentalists), the Carnivore Sceptics (containing most of the sheep farmers and reindeer herders) and the Bureaucratic Carnivore Sceptics (containing the remaining sheep farmers and a reindeer herder). The widest disagreement was over what constitutes environmental harm and environmental goods and how the costs and benefits should be distributed, indicating that fundamental differences in values and perceptions underlie the intractability of this conflict. However, the results of this study suggest that the widespread conceptualisation of justice as strictly a matter of equitable distribution of costs and benefits is incomplete. Recognition justice, in the form of acknowledging group identity, lifestyle, knowledge and viewpoints, and seeking mutual respect for differences constituted a good in itself for all stakeholders. It cannot therefore just be viewed as a means to establish equitable distribution of goods and harms. Issues related to participatory justice were also identified, but were not attributed great importance. These results confirm the common assumption that the carnivore conflict in Norway is highly polarised. Because the two poles differ fundamentally in their value perceptions regarding carnivores and how that relates to their sense of identity, we characterise the human-wildlife conflict in Norway as a ???wicked problem??? where decisions regarding the management of carnivores is going to entail political prioritisation of one viewpoint over the other.", "author" : [ { "dropping-particle" : "", "family" : "Jacobsen", "given" : "Kim S.", "non-dropping-particle" : "", "parse-names" : false, "suffix" : "" }, { "dropping-particle" : "", "family" : "Linnell", "given" : "John D. C.", "non-dropping-particle" : "", "parse-names" : false, "suffix" : "" } ], "container-title" : "Biological Conservation", "id" : "ITEM-1", "issued" : { "date-parts" : [ [ "2016" ] ] }, "note" : "NULL", "page" : "197-206", "publisher" : "Elsevier Ltd", "title" : "Perceptions of environmental justice and the conflict surrounding large carnivore management in Norway - Implications for conflict management", "type" : "article-journal", "volume" : "203" }, "suffix" : "; see also Box 2.5", "uris" : [ "http://www.mendeley.com/documents/?uuid=97d02947-8f0f-40d8-83cc-b9d94e7b16fa" ] } ], "mendeley" : { "formattedCitation" : "(Jacobsen &amp; Linnell, 2016; see also Box 2.5)", "plainTextFormattedCitation" : "(Jacobsen &amp; Linnell, 2016; see also Box 2.5)", "previouslyFormattedCitation" : "(Jacobsen &amp; Linnell, 2016; see also Box 2.5)" }, "properties" : {  }, "schema" : "https://github.com/citation-style-language/schema/raw/master/csl-citation.json" }</w:instrText>
      </w:r>
      <w:r w:rsidRPr="00F02A52">
        <w:rPr>
          <w:lang w:val="en-US"/>
        </w:rPr>
        <w:fldChar w:fldCharType="separate"/>
      </w:r>
      <w:r w:rsidRPr="00F02A52">
        <w:rPr>
          <w:lang w:val="en-US"/>
        </w:rPr>
        <w:t xml:space="preserve">(Jacobsen &amp; Linnell, 2016; see also </w:t>
      </w:r>
      <w:r w:rsidR="009750CC">
        <w:rPr>
          <w:lang w:val="en-US"/>
        </w:rPr>
        <w:t xml:space="preserve">Chapter 2, </w:t>
      </w:r>
      <w:r w:rsidR="00C714C6">
        <w:rPr>
          <w:lang w:val="en-US"/>
        </w:rPr>
        <w:t>Box 2.5</w:t>
      </w:r>
      <w:r w:rsidRPr="00F02A52">
        <w:rPr>
          <w:lang w:val="en-US"/>
        </w:rPr>
        <w:t>)</w:t>
      </w:r>
      <w:r w:rsidRPr="00F02A52">
        <w:rPr>
          <w:lang w:val="en-US"/>
        </w:rPr>
        <w:fldChar w:fldCharType="end"/>
      </w:r>
      <w:r w:rsidRPr="00F02A52">
        <w:rPr>
          <w:lang w:val="en-US"/>
        </w:rPr>
        <w:t xml:space="preserve">. As the core of the conflict usually consists of different interests and values among different stakeholder groups, successful conflict reconciliation strategies take stakeholder perceptions seriously and build on participatory processes </w:t>
      </w:r>
      <w:r w:rsidRPr="00F02A52">
        <w:rPr>
          <w:lang w:val="en-US"/>
        </w:rPr>
        <w:fldChar w:fldCharType="begin" w:fldLock="1"/>
      </w:r>
      <w:r>
        <w:rPr>
          <w:lang w:val="en-US"/>
        </w:rPr>
        <w:instrText>ADDIN CSL_CITATION { "citationItems" : [ { "id" : "ITEM-1", "itemData" : { "DOI" : "10.1007/978-3-540-34789-7_6", "ISSN" : "18635520", "abstract" : "An overview is given about the history of a conflict-laden relationship between Eurasian otters (Lutra lutra) and humans in Saxony for more than 100 years.The development of the conflict is described in front of the background of otter persecution, population development, social and economical factors as well as legal instruments in four historical time periods with different societal conditions that framed people\u2019s thoughts and actions.The time period from 1990 up to the presence was specifically investigated as part of the FRAP project.Here we made a detailed analysis of the ecological, economic, legal, and institutional as well as social conditions and elaborate the factors that contributed to successful conflict reconciliation.", "author" : [ { "dropping-particle" : "", "family" : "Klenke", "given" : "Reinhard A.", "non-dropping-particle" : "", "parse-names" : false, "suffix" : "" }, { "dropping-particle" : "", "family" : "Ring", "given" : "Irene", "non-dropping-particle" : "", "parse-names" : false, "suffix" : "" }, { "dropping-particle" : "", "family" : "M\u00e1\u00f1ez Schwerdtner", "given" : "Kathleen", "non-dropping-particle" : "", "parse-names" : false, "suffix" : "" }, { "dropping-particle" : "", "family" : "Habighorst", "given" : "Randi", "non-dropping-particle" : "", "parse-names" : false, "suffix" : "" }, { "dropping-particle" : "", "family" : "Weiss", "given" : "Vivien", "non-dropping-particle" : "", "parse-names" : false, "suffix" : "" }, { "dropping-particle" : "", "family" : "Wittmer", "given" : "Heidi", "non-dropping-particle" : "", "parse-names" : false, "suffix" : "" }, { "dropping-particle" : "", "family" : "Gruber", "given" : "Bernd", "non-dropping-particle" : "", "parse-names" : false, "suffix" : "" }, { "dropping-particle" : "", "family" : "Lampa", "given" : "Simone", "non-dropping-particle" : "", "parse-names" : false, "suffix" : "" }, { "dropping-particle" : "", "family" : "Henle", "given" : "Klaus", "non-dropping-particle" : "", "parse-names" : false, "suffix" : "" } ], "container-title" : "Human-Wildlife Conflicts in Europe - Fisheries and Fish-eating Vertebrates as a Model Case", "editor" : [ { "dropping-particle" : "", "family" : "Klenke", "given" : "Reinhard A.", "non-dropping-particle" : "", "parse-names" : false, "suffix" : "" }, { "dropping-particle" : "", "family" : "Ring", "given" : "Irene", "non-dropping-particle" : "", "parse-names" : false, "suffix" : "" }, { "dropping-particle" : "", "family" : "Kranz", "given" : "", "non-dropping-particle" : "", "parse-names" : false, "suffix" : "" }, { "dropping-particle" : "", "family" : "Jepsen", "given" : "Niels", "non-dropping-particle" : "", "parse-names" : false, "suffix" : "" }, { "dropping-particle" : "", "family" : "Rauschmayer", "given" : "Felix", "non-dropping-particle" : "", "parse-names" : false, "suffix" : "" }, { "dropping-particle" : "", "family" : "Henle", "given" : "Klaus", "non-dropping-particle" : "", "parse-names" : false, "suffix" : "" } ], "id" : "ITEM-1", "issued" : { "date-parts" : [ [ "2013" ] ] }, "page" : "107-139", "publisher" : "Springer", "publisher-place" : "Berlin Heidelberg", "title" : "Otters in saxony: A story of successful conflict resolution", "type" : "chapter" }, "uris" : [ "http://www.mendeley.com/documents/?uuid=aba0017d-8327-489b-95d8-df45521bed30" ] }, { "id" : "ITEM-2", "itemData" : { "editor" : [ { "dropping-particle" : "", "family" : "Manfredo", "given" : "Michael J.", "non-dropping-particle" : "", "parse-names" : false, "suffix" : "" }, { "dropping-particle" : "", "family" : "Vaske", "given" : "Jerry J.", "non-dropping-particle" : "", "parse-names" : false, "suffix" : "" }, { "dropping-particle" : "", "family" : "Brown", "given" : "Perry J.", "non-dropping-particle" : "", "parse-names" : false, "suffix" : "" }, { "dropping-particle" : "", "family" : "Decker", "given" : "Daniel J.", "non-dropping-particle" : "", "parse-names" : false, "suffix" : "" }, { "dropping-particle" : "", "family" : "Duke", "given" : "Esther A.", "non-dropping-particle" : "", "parse-names" : false, "suffix" : "" } ], "id" : "ITEM-2", "issued" : { "date-parts" : [ [ "2009" ] ] }, "number-of-pages" : "350", "publisher" : "Island Press", "publisher-place" : "Washington D.C.", "title" : "Wildlife and Society. The Science of Human Dimensions", "type" : "book" }, "uris" : [ "http://www.mendeley.com/documents/?uuid=4b586c16-3622-41a4-ad13-459ac97e6c81" ] } ], "mendeley" : { "formattedCitation" : "(Klenke, Ring, M\u00e1\u00f1ez Schwerdtner, et al., 2013; Manfredo, Vaske, Brown, Decker, &amp; Duke, 2009)", "plainTextFormattedCitation" : "(Klenke, Ring, M\u00e1\u00f1ez Schwerdtner, et al., 2013; Manfredo, Vaske, Brown, Decker, &amp; Duke, 2009)", "previouslyFormattedCitation" : "(Klenke, Ring, M\u00e1\u00f1ez Schwerdtner, et al., 2013; Manfredo, Vaske, Brown, Decker, &amp; Duke, 2009)" }, "properties" : {  }, "schema" : "https://github.com/citation-style-language/schema/raw/master/csl-citation.json" }</w:instrText>
      </w:r>
      <w:r w:rsidRPr="00F02A52">
        <w:rPr>
          <w:lang w:val="en-US"/>
        </w:rPr>
        <w:fldChar w:fldCharType="separate"/>
      </w:r>
      <w:r w:rsidRPr="00F02A52">
        <w:rPr>
          <w:lang w:val="en-US"/>
        </w:rPr>
        <w:t xml:space="preserve">(Klenke </w:t>
      </w:r>
      <w:r w:rsidR="009E3418" w:rsidRPr="009E3418">
        <w:rPr>
          <w:i/>
          <w:lang w:val="en-US"/>
        </w:rPr>
        <w:t>et al.</w:t>
      </w:r>
      <w:r w:rsidRPr="00F02A52">
        <w:rPr>
          <w:lang w:val="en-US"/>
        </w:rPr>
        <w:t>, 2013</w:t>
      </w:r>
      <w:r w:rsidR="007F4239">
        <w:rPr>
          <w:lang w:val="en-US"/>
        </w:rPr>
        <w:t>b</w:t>
      </w:r>
      <w:r w:rsidRPr="00F02A52">
        <w:rPr>
          <w:lang w:val="en-US"/>
        </w:rPr>
        <w:t>; Manfredo</w:t>
      </w:r>
      <w:r w:rsidR="007F4239">
        <w:rPr>
          <w:i/>
          <w:lang w:val="en-US"/>
        </w:rPr>
        <w:t xml:space="preserve"> et al.</w:t>
      </w:r>
      <w:r w:rsidRPr="00F02A52">
        <w:rPr>
          <w:lang w:val="en-US"/>
        </w:rPr>
        <w:t>, 2009)</w:t>
      </w:r>
      <w:r w:rsidRPr="00F02A52">
        <w:rPr>
          <w:lang w:val="en-US"/>
        </w:rPr>
        <w:fldChar w:fldCharType="end"/>
      </w:r>
      <w:r w:rsidRPr="00F02A52">
        <w:rPr>
          <w:lang w:val="en-US"/>
        </w:rPr>
        <w:t xml:space="preserve">. Further empowerment of national and local stakeholders is also considered key to success in wildlife management in Central Asia. Successful conservation measures require multi-stakeholder partnership and integrated efforts, yet regional cooperation in Central Asia still faces a number of challenges </w:t>
      </w:r>
      <w:r w:rsidRPr="00F02A52">
        <w:rPr>
          <w:lang w:val="en-US"/>
        </w:rPr>
        <w:fldChar w:fldCharType="begin" w:fldLock="1"/>
      </w:r>
      <w:r>
        <w:rPr>
          <w:lang w:val="en-US"/>
        </w:rPr>
        <w:instrText>ADDIN CSL_CITATION { "citationItems" : [ { "id" : "ITEM-1", "itemData" : { "author" : [ { "dropping-particle" : "", "family" : "Michel", "given" : "Stefan", "non-dropping-particle" : "", "parse-names" : false, "suffix" : "" }, { "dropping-particle" : "", "family" : "Yakusheva", "given" : "Natalya", "non-dropping-particle" : "", "parse-names" : false, "suffix" : "" }, { "dropping-particle" : "", "family" : "Pesch", "given" : "Markus", "non-dropping-particle" : "", "parse-names" : false, "suffix" : "" }, { "dropping-particle" : "", "family" : "Baldus", "given" : "Rolf D.", "non-dropping-particle" : "", "parse-names" : false, "suffix" : "" } ], "id" : "ITEM-1", "issued" : { "date-parts" : [ [ "2015" ] ] }, "publisher" : "EU Project FLERMONECA and GIZ", "title" : "The current Situation of Wildlife Management in Central Asian Countries", "type" : "report" }, "uris" : [ "http://www.mendeley.com/documents/?uuid=26d45344-1ca5-3372-a153-79f020ff5f1d" ] } ], "mendeley" : { "formattedCitation" : "(Michel, Yakusheva, Pesch, &amp; Baldus, 2015)", "plainTextFormattedCitation" : "(Michel, Yakusheva, Pesch, &amp; Baldus, 2015)", "previouslyFormattedCitation" : "(Michel, Yakusheva, Pesch, &amp; Baldus, 2015)" }, "properties" : {  }, "schema" : "https://github.com/citation-style-language/schema/raw/master/csl-citation.json" }</w:instrText>
      </w:r>
      <w:r w:rsidRPr="00F02A52">
        <w:rPr>
          <w:lang w:val="en-US"/>
        </w:rPr>
        <w:fldChar w:fldCharType="separate"/>
      </w:r>
      <w:r w:rsidRPr="00F02A52">
        <w:rPr>
          <w:lang w:val="en-US"/>
        </w:rPr>
        <w:t>(Michel</w:t>
      </w:r>
      <w:r w:rsidR="007F4239">
        <w:rPr>
          <w:i/>
          <w:lang w:val="en-US"/>
        </w:rPr>
        <w:t xml:space="preserve"> et al.</w:t>
      </w:r>
      <w:r w:rsidRPr="00F02A52">
        <w:rPr>
          <w:lang w:val="en-US"/>
        </w:rPr>
        <w:t>, 2015)</w:t>
      </w:r>
      <w:r w:rsidRPr="00F02A52">
        <w:rPr>
          <w:lang w:val="en-US"/>
        </w:rPr>
        <w:fldChar w:fldCharType="end"/>
      </w:r>
      <w:r w:rsidRPr="00F02A52">
        <w:rPr>
          <w:lang w:val="en-US"/>
        </w:rPr>
        <w:t>. These include the economic situation, with continuous financing depending on external donors, and differing cultural perceptions and values with regard to wildlife and hunting.</w:t>
      </w:r>
    </w:p>
    <w:p w14:paraId="1EB568AB" w14:textId="77777777" w:rsidR="00E97DE0" w:rsidRPr="00F02A52" w:rsidRDefault="00E97DE0" w:rsidP="00E97DE0">
      <w:pPr>
        <w:rPr>
          <w:lang w:val="en-US"/>
        </w:rPr>
      </w:pPr>
      <w:r w:rsidRPr="00F02A52">
        <w:rPr>
          <w:lang w:val="en-US"/>
        </w:rPr>
        <w:t xml:space="preserve">Although the arguments in favour of these new modes of governance and the studies supporting these claims are many, there is also evidence that participation does not always deliver substantial benefits. Hence, caution is warranted against considering these new modes of governance as solutions for all kinds of conservation challenges. For example, there are problems related to the representation of different interests, the lack of opportunities for deliberation, the lack of mechanisms for conflict resolution, and misunderstandings of the mechanism by which decisions are made </w:t>
      </w:r>
      <w:r w:rsidRPr="00F02A52">
        <w:rPr>
          <w:lang w:val="en-US"/>
        </w:rPr>
        <w:fldChar w:fldCharType="begin" w:fldLock="1"/>
      </w:r>
      <w:r>
        <w:rPr>
          <w:lang w:val="en-US"/>
        </w:rPr>
        <w:instrText>ADDIN CSL_CITATION { "citationItems" : [ { "id" : "ITEM-1", "itemData" : { "DOI" : "10.1093/jopart/mum032", "ISBN" : "1053-1858", "ISSN" : "10531858", "PMID" : "43211255", "abstract" : "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u201csmall wins\u201d that deepen trust, commitment, and shared understanding. The article concludes with a discussion of the implications of our contingency model for practitioners and for future research on collaborative governance.", "author" : [ { "dropping-particle" : "", "family" : "Ansell", "given" : "Chris", "non-dropping-particle" : "", "parse-names" : false, "suffix" : "" }, { "dropping-particle" : "", "family" : "Gash", "given" : "Alison", "non-dropping-particle" : "", "parse-names" : false, "suffix" : "" } ], "container-title" : "Journal of Public Administration Research and Theory", "id" : "ITEM-1", "issue" : "4", "issued" : { "date-parts" : [ [ "2008" ] ] }, "page" : "543-571", "title" : "Collaborative governance in theory and practice", "type" : "article-journal", "volume" : "18" }, "uris" : [ "http://www.mendeley.com/documents/?uuid=1b30f775-b0f3-46d0-a475-1574fa47d331" ] } ], "mendeley" : { "formattedCitation" : "(Ansell &amp; Gash, 2008)", "plainTextFormattedCitation" : "(Ansell &amp; Gash, 2008)", "previouslyFormattedCitation" : "(Ansell &amp; Gash, 2008)" }, "properties" : {  }, "schema" : "https://github.com/citation-style-language/schema/raw/master/csl-citation.json" }</w:instrText>
      </w:r>
      <w:r w:rsidRPr="00F02A52">
        <w:rPr>
          <w:lang w:val="en-US"/>
        </w:rPr>
        <w:fldChar w:fldCharType="separate"/>
      </w:r>
      <w:r w:rsidRPr="00F02A52">
        <w:rPr>
          <w:lang w:val="en-US"/>
        </w:rPr>
        <w:t>(Ansell &amp; Gash, 2008)</w:t>
      </w:r>
      <w:r w:rsidRPr="00F02A52">
        <w:rPr>
          <w:lang w:val="en-US"/>
        </w:rPr>
        <w:fldChar w:fldCharType="end"/>
      </w:r>
      <w:r w:rsidRPr="00F02A52">
        <w:rPr>
          <w:lang w:val="en-US"/>
        </w:rPr>
        <w:t xml:space="preserve">. Nevertheless, in spite of these problems, studies also show the potential of participatory processes to contribute to social and organizational learning, as well as to the achievement of conservation and management outcomes </w:t>
      </w:r>
      <w:r w:rsidRPr="00F02A52">
        <w:rPr>
          <w:lang w:val="en-US"/>
        </w:rPr>
        <w:fldChar w:fldCharType="begin" w:fldLock="1"/>
      </w:r>
      <w:r>
        <w:rPr>
          <w:lang w:val="en-US"/>
        </w:rPr>
        <w:instrText>ADDIN CSL_CITATION { "citationItems" : [ { "id" : "ITEM-1", "itemData" : { "DOI" : "10.1080/15309576.2015.1031016", "ISSN" : "1530-9576", "abstract" : "Experiments in collaborative governance over the last several decades have transformed the way the public\u2019s business is getting done. Despite growing interest, empirical research on the performance of cross-boundary collaboration continues to be limited by conceptual and methodological challenges. This article extends previous research to develop a performance matrix for assessing the productivity of collaborative governance regimes (CGRs). Three performance levels (actions, outcomes, and adaptation) are addressed at three units of analysis (participant organizations, the CGR itself, and target goals), creating a performance matrix of nine critical dimensions of CGR productivity. This performance matrix is illustrated with a case study of a CGR operating on the U.S.-Mexico border.", "author" : [ { "dropping-particle" : "", "family" : "Emerson", "given" : "Kirk", "non-dropping-particle" : "", "parse-names" : false, "suffix" : "" }, { "dropping-particle" : "", "family" : "Nabatchi", "given" : "Tina", "non-dropping-particle" : "", "parse-names" : false, "suffix" : "" } ], "container-title" : "Public Performance &amp; Management Review", "id" : "ITEM-1", "issue" : "4", "issued" : { "date-parts" : [ [ "2015", "10", "2" ] ] }, "page" : "717-747", "publisher" : "Routledge", "title" : "Evaluating the Productivity of Collaborative Governance Regimes: A Performance Matrix", "type" : "article-journal", "volume" : "38" }, "uris" : [ "http://www.mendeley.com/documents/?uuid=3249ae84-fc9c-3bd0-8174-b5d41e93bbe4" ] } ], "mendeley" : { "formattedCitation" : "(Emerson &amp; Nabatchi, 2015)", "plainTextFormattedCitation" : "(Emerson &amp; Nabatchi, 2015)", "previouslyFormattedCitation" : "(Emerson &amp; Nabatchi, 2015)" }, "properties" : {  }, "schema" : "https://github.com/citation-style-language/schema/raw/master/csl-citation.json" }</w:instrText>
      </w:r>
      <w:r w:rsidRPr="00F02A52">
        <w:rPr>
          <w:lang w:val="en-US"/>
        </w:rPr>
        <w:fldChar w:fldCharType="separate"/>
      </w:r>
      <w:r w:rsidRPr="00F02A52">
        <w:rPr>
          <w:lang w:val="en-US"/>
        </w:rPr>
        <w:t>(Emerson &amp; Nabatchi, 2015)</w:t>
      </w:r>
      <w:r w:rsidRPr="00F02A52">
        <w:rPr>
          <w:lang w:val="en-US"/>
        </w:rPr>
        <w:fldChar w:fldCharType="end"/>
      </w:r>
      <w:r w:rsidRPr="00F02A52">
        <w:rPr>
          <w:lang w:val="en-US"/>
        </w:rPr>
        <w:t>.</w:t>
      </w:r>
    </w:p>
    <w:p w14:paraId="307D27BD" w14:textId="52CD8D5F" w:rsidR="00E97DE0" w:rsidRPr="00F02A52" w:rsidRDefault="00E97DE0" w:rsidP="00E97DE0">
      <w:pPr>
        <w:rPr>
          <w:lang w:val="en-US"/>
        </w:rPr>
      </w:pPr>
      <w:r w:rsidRPr="00F02A52">
        <w:rPr>
          <w:b/>
          <w:lang w:val="en-US"/>
        </w:rPr>
        <w:t xml:space="preserve">The toolbox of policy instruments </w:t>
      </w:r>
      <w:r w:rsidRPr="00F02A52">
        <w:rPr>
          <w:lang w:val="en-US"/>
        </w:rPr>
        <w:t xml:space="preserve">for biodiversity conservation, ecosystem restoration and sustaining </w:t>
      </w:r>
      <w:r>
        <w:rPr>
          <w:lang w:val="en-US"/>
        </w:rPr>
        <w:t>nature’s contributions to people,</w:t>
      </w:r>
      <w:r w:rsidRPr="00F02A52">
        <w:rPr>
          <w:lang w:val="en-US"/>
        </w:rPr>
        <w:t xml:space="preserve"> is well equipped. Due to the many challenges and complexities, real-world policies for the conservation, restoration and sustainable use of biodiversity typically apply multiple instruments at the same time. These challenges involve dealing with heterogeneity and multiple objectives, irreversibility in the face of species extinction and tipping points in ecosystems, </w:t>
      </w:r>
      <w:r w:rsidRPr="00F02A52">
        <w:rPr>
          <w:lang w:val="en-US"/>
        </w:rPr>
        <w:lastRenderedPageBreak/>
        <w:t xml:space="preserve">information gaps, diverse values, multiple market, policy and institutional failures, a wide range of drivers impacting nature, and multiple actors at different spatial scales </w:t>
      </w:r>
      <w:r w:rsidRPr="00F02A52">
        <w:rPr>
          <w:lang w:val="en-US"/>
        </w:rPr>
        <w:fldChar w:fldCharType="begin" w:fldLock="1"/>
      </w:r>
      <w:r>
        <w:rPr>
          <w:lang w:val="en-US"/>
        </w:rPr>
        <w:instrText>ADDIN CSL_CITATION { "citationItems" : [ { "id" : "ITEM-1", "itemData" : { "abstract" : "Biodiversity conservation usually builds on strategies involving a wide range of policy instruments. Within these policy mixes, the use of economic instruments for biodiversity policies and the provision of ecosystem services gains increasing attention, not least in the context of the recent TEEB initiative on The Economics of Ecosystems and Biodiversity. However, there are still many open questions regarding the combination of several instruments in a policy mix. For example, what is the role of economic instruments vis\u2010\u00e0\u2010vis regulatory approaches in biodiversity policies? How can the various instruments be assessed in their contribution to conservation objectives, cost-effectiveness, social and distributional impacts as well as institutional requirements, when the focus is on assessing policy mixes rather than single instruments? Thus far, economic analysis of policy instruments has focused on the assessment of single instruments. The sparse literature available on policy mixes mostly deals with pollution and emissions\u2019 related policies rather than with biodiversity conservation and the provision of ecosystem services. Building on first results of the EU\u2010funded project POLICYMIX, this report outlines the challenges involved in assessing the role of economic instruments in policy mixes for biodiversity conservation and ecosystem services provision. We aim to clarify the term policy mix in this application field and provide justifications for using policy mixes instead of focusing on single instruments. Against this background, we then review important instrument categories for biodiversity conservation and the provision of forest ecosystem services. Instrument types to be covered include regulation and spatial planning, offsets, habitat banking and trading schemes, ecological fiscal transfers, payments for environmental services (PES), forest certification, and \u2013 due to its relevance for forest conservation \u2013 REDD (Reducing Emissions from Deforestation and forest Degradation) as an international PES scheme. Finally, a synthesis chapter presents our aggregated findings on assessing policy mixes as well as the role of instruments in a policy mix. We shortly summarise results as presented by the individual reviews and elaborate major characteristics of each instrument or instrument category as regards their roles in a policy mix. In practice, most single instruments do not exist alone; they are implemented in a policy mix context. Some instruments complem\u2026", "container-title" : "POLICYMIX Report, Issue No. 2/2011", "editor" : [ { "dropping-particle" : "", "family" : "Ring", "given" : "Irene", "non-dropping-particle" : "", "parse-names" : false, "suffix" : "" }, { "dropping-particle" : "", "family" : "Schr\u00f6ter-Schlaack", "given" : "Christoph", "non-dropping-particle" : "", "parse-names" : false, "suffix" : "" } ], "id" : "ITEM-1", "issued" : { "date-parts" : [ [ "2011" ] ] }, "note" : "NULL", "number-of-pages" : "119-144", "publisher" : "Helmholtz Centre for Environmental Research \u2013 UFZ", "publisher-place" : "Leipzig", "title" : "Instrument Mixes for Biodiversity Policies", "type" : "report" }, "uris" : [ "http://www.mendeley.com/documents/?uuid=23523a59-fc52-40a5-9d6e-135827927abe" ] }, { "id" : "ITEM-2", "itemData" : { "DOI" : "http://dx.doi.org/10.1787/9789264173903-en", "ISBN" : "9264170596", "abstract" : "Governments need to implement appropriate policies to ensure both the private and the public goods values of biological diversity are realised. Unless the users of biological resources are given incentives to sustainably use these resources, valuable biodiversity will continue to be lost. Because of the inherent complexity of biological systems, and the range of pressures that act on them, a \"bundle\" of carefully-designed and complementary incentive measures are often necessary to provide the appropriate signals to prevent biodiversity loss. This unique Handbook draws on the experiences described in 22 case studies to develop a comprehensive step-by-step process for identifying and implementing appropriate incentive measures for biodiversity conservation, and the sustainable use of its components. It identifies the incentive measures that are most suitable for particular ecosystems, and for addressing the specific sectoral pressures in effect, describing both the advantages and the disadvantages of each incentive measure. A wide range of incentive measures are described, including both the more common economic and regulatory incentives, and also the necessary framework conditions, such as scientific and technical capacity building, education and awareness raising, and the involvement of local populations and other stakeholders.", "author" : [ { "dropping-particle" : "", "family" : "OECD", "given" : "", "non-dropping-particle" : "", "parse-names" : false, "suffix" : "" } ], "id" : "ITEM-2", "issued" : { "date-parts" : [ [ "1999" ] ] }, "number-of-pages" : "176", "publisher" : "OECD", "publisher-place" : "Paris", "title" : "Handbook of incentive measures for biodiversity. Design and Implementation", "type" : "report" }, "uris" : [ "http://www.mendeley.com/documents/?uuid=051979ea-c7fd-4265-b47d-258bce8d7710" ] }, { "id" : "ITEM-3", "itemData" : { "author" : [ { "dropping-particle" : "", "family" : "TEEB", "given" : "", "non-dropping-particle" : "", "parse-names" : false, "suffix" : "" } ], "editor" : [ { "dropping-particle" : "", "family" : "Brink", "given" : "Patrick", "non-dropping-particle" : "ten", "parse-names" : false, "suffix" : "" } ], "id" : "ITEM-3", "issued" : { "date-parts" : [ [ "2011" ] ] }, "number-of-pages" : "494", "publisher" : "Earthscan", "publisher-place" : "London, Washington, DC", "title" : "The Economics of Ecosystems and Biodiversity in National and International Policy Making", "type" : "book" }, "uris" : [ "http://www.mendeley.com/documents/?uuid=478f20af-ab9c-47be-b628-4094078b54c2" ] }, { "id" : "ITEM-4",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4", "issued" : { "date-parts" : [ [ "2015" ] ] }, "page" : "146-155", "publisher" : "Springer-Verlag", "publisher-place" : "Berlin Heidelberg", "title" : "Policy Mixes for Biodiversity Conservation and Ecosystem Service Management", "type" : "chapter" }, "uris" : [ "http://www.mendeley.com/documents/?uuid=37e5f871-4802-49db-af1d-2e27ecb29a6e" ] } ], "mendeley" : { "formattedCitation" : "(OECD, 1999; Ring &amp; Schr\u00f6ter-Schlaack, 2011, 2015; TEEB, 2011b)", "plainTextFormattedCitation" : "(OECD, 1999; Ring &amp; Schr\u00f6ter-Schlaack, 2011, 2015; TEEB, 2011b)", "previouslyFormattedCitation" : "(OECD, 1999; Ring &amp; Schr\u00f6ter-Schlaack, 2011, 2015; TEEB, 2011b)" }, "properties" : {  }, "schema" : "https://github.com/citation-style-language/schema/raw/master/csl-citation.json" }</w:instrText>
      </w:r>
      <w:r w:rsidRPr="00F02A52">
        <w:rPr>
          <w:lang w:val="en-US"/>
        </w:rPr>
        <w:fldChar w:fldCharType="separate"/>
      </w:r>
      <w:r w:rsidRPr="00F02A52">
        <w:rPr>
          <w:lang w:val="en-US"/>
        </w:rPr>
        <w:t>(OECD, 1999; Ring &amp; Schröter-Schlaack, 2011, 2015; TEEB, 2011b)</w:t>
      </w:r>
      <w:r w:rsidRPr="00F02A52">
        <w:rPr>
          <w:lang w:val="en-US"/>
        </w:rPr>
        <w:fldChar w:fldCharType="end"/>
      </w:r>
      <w:r w:rsidRPr="00F02A52">
        <w:rPr>
          <w:lang w:val="en-US"/>
        </w:rPr>
        <w:t xml:space="preserve">. A comprehensive literature review of the various instruments for biodiversity conservation and the sustained provision of ecosystem services showed that combinations of instruments can be justified for a range of motives. Based on this review, </w:t>
      </w:r>
      <w:r w:rsidR="005A3E13">
        <w:rPr>
          <w:b/>
          <w:lang w:val="en-US"/>
        </w:rPr>
        <w:t>Table 6.5</w:t>
      </w:r>
      <w:r w:rsidRPr="00F02A52">
        <w:rPr>
          <w:lang w:val="en-US"/>
        </w:rPr>
        <w:t xml:space="preserve"> presents characteristics of the major instruments reviewed as well as the main findings for the performance of the different instruments </w:t>
      </w:r>
      <w:r w:rsidRPr="00F02A52">
        <w:rPr>
          <w:lang w:val="en-US"/>
        </w:rPr>
        <w:fldChar w:fldCharType="begin" w:fldLock="1"/>
      </w:r>
      <w:r>
        <w:rPr>
          <w:lang w:val="en-US"/>
        </w:rPr>
        <w:instrText>ADDIN CSL_CITATION { "citationItems" : [ { "id" : "ITEM-1",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1", "issued" : { "date-parts" : [ [ "2015" ] ] }, "page" : "146-155", "publisher" : "Springer-Verlag", "publisher-place" : "Berlin Heidelberg", "title" : "Policy Mixes for Biodiversity Conservation and Ecosystem Service Management", "type" : "chapter" }, "uris" : [ "http://www.mendeley.com/documents/?uuid=37e5f871-4802-49db-af1d-2e27ecb29a6e" ] }, { "id" : "ITEM-2", "itemData" : { "author" : [ { "dropping-particle" : "", "family" : "Schr\u00f6ter-Schlaack", "given" : "Christoph", "non-dropping-particle" : "", "parse-names" : false, "suffix" : "" }, { "dropping-particle" : "", "family" : "Ring", "given" : "Irene",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2", "issued" : { "date-parts" : [ [ "2011" ] ] }, "page" : "175-208", "publisher" : "Helmholtz Centre for Environmental Research \u2013 UFZ", "publisher-place" : "Leipzig", "title" : "Towards a Framework for Assessing Instruments in Policy Mixes for Biodiversity and Ecosystem Governance", "type" : "chapter" }, "uris" : [ "http://www.mendeley.com/documents/?uuid=c4e3b075-8811-4feb-89aa-581c5c3cd7f2" ] }, { "id" : "ITEM-3", "itemData" : { "abstract" : "Biodiversity conservation usually builds on strategies involving a wide range of policy instruments. Within these policy mixes, the use of economic instruments for biodiversity policies and the provision of ecosystem services gains increasing attention, not least in the context of the recent TEEB initiative on The Economics of Ecosystems and Biodiversity. However, there are still many open questions regarding the combination of several instruments in a policy mix. For example, what is the role of economic instruments vis\u2010\u00e0\u2010vis regulatory approaches in biodiversity policies? How can the various instruments be assessed in their contribution to conservation objectives, cost-effectiveness, social and distributional impacts as well as institutional requirements, when the focus is on assessing policy mixes rather than single instruments? Thus far, economic analysis of policy instruments has focused on the assessment of single instruments. The sparse literature available on policy mixes mostly deals with pollution and emissions\u2019 related policies rather than with biodiversity conservation and the provision of ecosystem services. Building on first results of the EU\u2010funded project POLICYMIX, this report outlines the challenges involved in assessing the role of economic instruments in policy mixes for biodiversity conservation and ecosystem services provision. We aim to clarify the term policy mix in this application field and provide justifications for using policy mixes instead of focusing on single instruments. Against this background, we then review important instrument categories for biodiversity conservation and the provision of forest ecosystem services. Instrument types to be covered include regulation and spatial planning, offsets, habitat banking and trading schemes, ecological fiscal transfers, payments for environmental services (PES), forest certification, and \u2013 due to its relevance for forest conservation \u2013 REDD (Reducing Emissions from Deforestation and forest Degradation) as an international PES scheme. Finally, a synthesis chapter presents our aggregated findings on assessing policy mixes as well as the role of instruments in a policy mix. We shortly summarise results as presented by the individual reviews and elaborate major characteristics of each instrument or instrument category as regards their roles in a policy mix. In practice, most single instruments do not exist alone; they are implemented in a policy mix context. Some instruments complem\u2026", "container-title" : "POLICYMIX Report, Issue No. 2/2011", "editor" : [ { "dropping-particle" : "", "family" : "Ring", "given" : "Irene", "non-dropping-particle" : "", "parse-names" : false, "suffix" : "" }, { "dropping-particle" : "", "family" : "Schr\u00f6ter-Schlaack", "given" : "Christoph", "non-dropping-particle" : "", "parse-names" : false, "suffix" : "" } ], "id" : "ITEM-3", "issued" : { "date-parts" : [ [ "2011" ] ] }, "note" : "NULL", "number-of-pages" : "119-144", "publisher" : "Helmholtz Centre for Environmental Research \u2013 UFZ", "publisher-place" : "Leipzig", "title" : "Instrument Mixes for Biodiversity Policies", "type" : "report" }, "uris" : [ "http://www.mendeley.com/documents/?uuid=23523a59-fc52-40a5-9d6e-135827927abe" ] } ], "mendeley" : { "formattedCitation" : "(Ring &amp; Schr\u00f6ter-Schlaack, 2011, 2015; Schr\u00f6ter-Schlaack &amp; Ring, 2011)", "plainTextFormattedCitation" : "(Ring &amp; Schr\u00f6ter-Schlaack, 2011, 2015; Schr\u00f6ter-Schlaack &amp; Ring, 2011)", "previouslyFormattedCitation" : "(Ring &amp; Schr\u00f6ter-Schlaack, 2011, 2015; Schr\u00f6ter-Schlaack &amp; Ring, 2011)" }, "properties" : {  }, "schema" : "https://github.com/citation-style-language/schema/raw/master/csl-citation.json" }</w:instrText>
      </w:r>
      <w:r w:rsidRPr="00F02A52">
        <w:rPr>
          <w:lang w:val="en-US"/>
        </w:rPr>
        <w:fldChar w:fldCharType="separate"/>
      </w:r>
      <w:r w:rsidRPr="00F02A52">
        <w:rPr>
          <w:lang w:val="en-US"/>
        </w:rPr>
        <w:t>(Ring &amp; Schröter-Schlaack, 2011, 2015; Schröter-Schlaack &amp; Ring, 2011)</w:t>
      </w:r>
      <w:r w:rsidRPr="00F02A52">
        <w:rPr>
          <w:lang w:val="en-US"/>
        </w:rPr>
        <w:fldChar w:fldCharType="end"/>
      </w:r>
      <w:r w:rsidRPr="00F02A52">
        <w:rPr>
          <w:lang w:val="en-US"/>
        </w:rPr>
        <w:t xml:space="preserve">. Each instrument category covered (legal and regulatory, economic and financial, social and information-based instruments) has a role to play in an overall policy mix due to varying goals, actors addressed, and policy context. </w:t>
      </w:r>
    </w:p>
    <w:p w14:paraId="4C6A394D" w14:textId="75F525F1" w:rsidR="00E97DE0" w:rsidRPr="00F02A52" w:rsidRDefault="00E97DE0" w:rsidP="00E97DE0">
      <w:pPr>
        <w:rPr>
          <w:rFonts w:eastAsia="Times New Roman" w:cs="Times New Roman"/>
          <w:lang w:val="en-US"/>
        </w:rPr>
      </w:pPr>
      <w:r w:rsidRPr="00F02A52">
        <w:rPr>
          <w:b/>
          <w:lang w:val="en-US"/>
        </w:rPr>
        <w:t xml:space="preserve">Legal and regulatory instruments </w:t>
      </w:r>
      <w:r w:rsidRPr="00F02A52">
        <w:rPr>
          <w:lang w:val="en-US"/>
        </w:rPr>
        <w:t xml:space="preserve">are the backbone of policy mixes, necessary to promote the conservation, restoration and sustainable use of biodiversity. Establishment of protected areas and their networks is an essential policy response to habitat loss and fragmentation (see </w:t>
      </w:r>
      <w:r w:rsidRPr="00C548DE">
        <w:rPr>
          <w:lang w:val="en-US"/>
        </w:rPr>
        <w:t>Chapter 4, Section 4.5)</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Secretariat of the CBD", "given" : "", "non-dropping-particle" : "", "parse-names" : false, "suffix" : "" } ], "id" : "ITEM-1", "issued" : { "date-parts" : [ [ "2014" ] ] }, "number-of-pages" : "155", "publisher" : "Secretariat of the Convention on Biological Diversity", "publisher-place" : "Montr\u00e9al", "title" : "Global Biodiversity Outlook 4", "type" : "report" }, "uris" : [ "http://www.mendeley.com/documents/?uuid=b435ddb9-1b6f-4cd6-83ed-78025e38baa2" ] }, { "id" : "ITEM-2",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2",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Secretariat of the CBD, 2014; UNEP &amp; UNECE, 2016)", "plainTextFormattedCitation" : "(Secretariat of the CBD, 2014; UNEP &amp; UNECE, 2016)", "previouslyFormattedCitation" : "(Secretariat of the CBD, 2014; UNEP &amp; UNECE, 2016)" }, "properties" : {  }, "schema" : "https://github.com/citation-style-language/schema/raw/master/csl-citation.json" }</w:instrText>
      </w:r>
      <w:r w:rsidRPr="00F02A52">
        <w:rPr>
          <w:lang w:val="en-US"/>
        </w:rPr>
        <w:fldChar w:fldCharType="separate"/>
      </w:r>
      <w:r w:rsidRPr="00F02A52">
        <w:rPr>
          <w:lang w:val="en-US"/>
        </w:rPr>
        <w:t>(CBD, 2014; UNEP &amp; UNECE, 2016)</w:t>
      </w:r>
      <w:r w:rsidRPr="00F02A52">
        <w:rPr>
          <w:lang w:val="en-US"/>
        </w:rPr>
        <w:fldChar w:fldCharType="end"/>
      </w:r>
      <w:r w:rsidRPr="00F02A52">
        <w:rPr>
          <w:lang w:val="en-US"/>
        </w:rPr>
        <w:t xml:space="preserve">. This legal instrument is implemented in all </w:t>
      </w:r>
      <w:r>
        <w:rPr>
          <w:lang w:val="en-US"/>
        </w:rPr>
        <w:t>subregion</w:t>
      </w:r>
      <w:r w:rsidRPr="00F02A52">
        <w:rPr>
          <w:lang w:val="en-US"/>
        </w:rPr>
        <w:t xml:space="preserve">s of Europe and Central Asia, although with room for improvement (see corresponding column in synthesis </w:t>
      </w:r>
      <w:r w:rsidR="005A3E13">
        <w:rPr>
          <w:b/>
          <w:lang w:val="en-US"/>
        </w:rPr>
        <w:t>Table 6.11</w:t>
      </w:r>
      <w:r w:rsidRPr="00F02A52">
        <w:rPr>
          <w:lang w:val="en-US"/>
        </w:rPr>
        <w:t xml:space="preserve">). The core of the </w:t>
      </w:r>
      <w:r>
        <w:rPr>
          <w:lang w:val="en-US"/>
        </w:rPr>
        <w:t>European Union</w:t>
      </w:r>
      <w:r w:rsidRPr="00F02A52">
        <w:rPr>
          <w:lang w:val="en-US"/>
        </w:rPr>
        <w:t xml:space="preserve"> biodiversity policy is the Habitats Directive and the Birds Directive, which established the Natura 2000 network. Member States have to implement the Nature Directives through national conservation law. </w:t>
      </w:r>
      <w:r w:rsidRPr="00F02A52">
        <w:rPr>
          <w:shd w:val="clear" w:color="auto" w:fill="FFFFFF" w:themeFill="background1"/>
          <w:lang w:val="en-US"/>
        </w:rPr>
        <w:t xml:space="preserve">Although not obligatory, the European Commission strongly recommends management plans as an operational instrument outlining practical measures to achieve the conservation objectives for Natura 2000 sites </w:t>
      </w:r>
      <w:r w:rsidRPr="00F02A52">
        <w:rPr>
          <w:shd w:val="clear" w:color="auto" w:fill="FFFFFF" w:themeFill="background1"/>
          <w:lang w:val="en-US"/>
        </w:rPr>
        <w:fldChar w:fldCharType="begin" w:fldLock="1"/>
      </w:r>
      <w:r>
        <w:rPr>
          <w:shd w:val="clear" w:color="auto" w:fill="FFFFFF" w:themeFill="background1"/>
          <w:lang w:val="en-US"/>
        </w:rPr>
        <w:instrText>ADDIN CSL_CITATION { "citationItems" : [ { "id" : "ITEM-1", "itemData" : { "DOI" : "10.2800/603862", "author" : [ { "dropping-particle" : "", "family" : "EEA", "given" : "", "non-dropping-particle" : "", "parse-names" : false, "suffix" : "" } ], "container-title" : "EEA Technical Report No. 2/2015", "id" : "ITEM-1",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mendeley" : { "formattedCitation" : "(EEA, 2015c)", "plainTextFormattedCitation" : "(EEA, 2015c)", "previouslyFormattedCitation" : "(EEA, 2015c)" }, "properties" : {  }, "schema" : "https://github.com/citation-style-language/schema/raw/master/csl-citation.json" }</w:instrText>
      </w:r>
      <w:r w:rsidRPr="00F02A52">
        <w:rPr>
          <w:shd w:val="clear" w:color="auto" w:fill="FFFFFF" w:themeFill="background1"/>
          <w:lang w:val="en-US"/>
        </w:rPr>
        <w:fldChar w:fldCharType="separate"/>
      </w:r>
      <w:r w:rsidRPr="00223CD3">
        <w:rPr>
          <w:shd w:val="clear" w:color="auto" w:fill="FFFFFF" w:themeFill="background1"/>
          <w:lang w:val="en-US"/>
        </w:rPr>
        <w:t>(EEA, 2015c)</w:t>
      </w:r>
      <w:r w:rsidRPr="00F02A52">
        <w:rPr>
          <w:shd w:val="clear" w:color="auto" w:fill="FFFFFF" w:themeFill="background1"/>
          <w:lang w:val="en-US"/>
        </w:rPr>
        <w:fldChar w:fldCharType="end"/>
      </w:r>
      <w:r w:rsidRPr="00F02A52">
        <w:rPr>
          <w:shd w:val="clear" w:color="auto" w:fill="FFFFFF" w:themeFill="background1"/>
          <w:lang w:val="en-US"/>
        </w:rPr>
        <w:t xml:space="preserve">. Whether part of management plans or not, member </w:t>
      </w:r>
      <w:r>
        <w:rPr>
          <w:shd w:val="clear" w:color="auto" w:fill="FFFFFF" w:themeFill="background1"/>
          <w:lang w:val="en-US"/>
        </w:rPr>
        <w:t>S</w:t>
      </w:r>
      <w:r w:rsidRPr="00F02A52">
        <w:rPr>
          <w:shd w:val="clear" w:color="auto" w:fill="FFFFFF" w:themeFill="background1"/>
          <w:lang w:val="en-US"/>
        </w:rPr>
        <w:t xml:space="preserve">tates are required to draw up conservation measures applying to all habitats and species on the Natura 2000 sites. A recent analysis of national reports by the European Environment Agency </w:t>
      </w:r>
      <w:r w:rsidRPr="00F02A52">
        <w:rPr>
          <w:shd w:val="clear" w:color="auto" w:fill="FFFFFF" w:themeFill="background1"/>
          <w:lang w:val="en-US"/>
        </w:rPr>
        <w:fldChar w:fldCharType="begin" w:fldLock="1"/>
      </w:r>
      <w:r>
        <w:rPr>
          <w:shd w:val="clear" w:color="auto" w:fill="FFFFFF" w:themeFill="background1"/>
          <w:lang w:val="en-US"/>
        </w:rPr>
        <w:instrText>ADDIN CSL_CITATION { "citationItems" : [ { "id" : "ITEM-1", "itemData" : { "DOI" : "10.2800/603862", "author" : [ { "dropping-particle" : "", "family" : "EEA", "given" : "", "non-dropping-particle" : "", "parse-names" : false, "suffix" : "" } ], "container-title" : "EEA Technical Report No. 2/2015", "id" : "ITEM-1",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mendeley" : { "formattedCitation" : "(EEA, 2015c)", "plainTextFormattedCitation" : "(EEA, 2015c)", "previouslyFormattedCitation" : "(EEA, 2015c)" }, "properties" : {  }, "schema" : "https://github.com/citation-style-language/schema/raw/master/csl-citation.json" }</w:instrText>
      </w:r>
      <w:r w:rsidRPr="00F02A52">
        <w:rPr>
          <w:shd w:val="clear" w:color="auto" w:fill="FFFFFF" w:themeFill="background1"/>
          <w:lang w:val="en-US"/>
        </w:rPr>
        <w:fldChar w:fldCharType="separate"/>
      </w:r>
      <w:r w:rsidRPr="00223CD3">
        <w:rPr>
          <w:shd w:val="clear" w:color="auto" w:fill="FFFFFF" w:themeFill="background1"/>
          <w:lang w:val="en-US"/>
        </w:rPr>
        <w:t>(EEA, 2015c)</w:t>
      </w:r>
      <w:r w:rsidRPr="00F02A52">
        <w:rPr>
          <w:shd w:val="clear" w:color="auto" w:fill="FFFFFF" w:themeFill="background1"/>
          <w:lang w:val="en-US"/>
        </w:rPr>
        <w:fldChar w:fldCharType="end"/>
      </w:r>
      <w:r w:rsidRPr="00F02A52">
        <w:rPr>
          <w:shd w:val="clear" w:color="auto" w:fill="FFFFFF" w:themeFill="background1"/>
          <w:lang w:val="en-US"/>
        </w:rPr>
        <w:t xml:space="preserve"> showed that conservation measures related to spatial planning (e.g. establishing protected areas or sites, legal protection of habitats and species, and other spatial measures) dominate the commonly reported conservation measures. Further significant categories include measures related to wetland, freshwater and coastal habitats, agriculture and open habitats and forest habitats. As the terrestrial part of the Natura 2000 network is predominantly covered by woodland, cropland and grassland, mainstreaming biodiversity into agriculture and forestry is a key task (</w:t>
      </w:r>
      <w:r w:rsidRPr="00C548DE">
        <w:rPr>
          <w:shd w:val="clear" w:color="auto" w:fill="FFFFFF" w:themeFill="background1"/>
          <w:lang w:val="en-US"/>
        </w:rPr>
        <w:t>Sections 6.5.1 and 6.5.2</w:t>
      </w:r>
      <w:r w:rsidRPr="00F02A52">
        <w:rPr>
          <w:shd w:val="clear" w:color="auto" w:fill="FFFFFF" w:themeFill="background1"/>
          <w:lang w:val="en-US"/>
        </w:rPr>
        <w:t>).</w:t>
      </w:r>
    </w:p>
    <w:p w14:paraId="22252F4B" w14:textId="77777777" w:rsidR="00E97DE0" w:rsidRPr="00F02A52" w:rsidRDefault="00E97DE0" w:rsidP="00E97DE0">
      <w:pPr>
        <w:rPr>
          <w:lang w:val="en-US"/>
        </w:rPr>
        <w:sectPr w:rsidR="00E97DE0" w:rsidRPr="00F02A52" w:rsidSect="001F79DE">
          <w:headerReference w:type="even" r:id="rId3366"/>
          <w:headerReference w:type="default" r:id="rId3367"/>
          <w:footerReference w:type="default" r:id="rId3368"/>
          <w:headerReference w:type="first" r:id="rId3369"/>
          <w:pgSz w:w="11906" w:h="16838"/>
          <w:pgMar w:top="1418" w:right="1418" w:bottom="1418" w:left="1418" w:header="709" w:footer="709" w:gutter="0"/>
          <w:cols w:space="708"/>
          <w:docGrid w:linePitch="360"/>
        </w:sectPr>
      </w:pPr>
    </w:p>
    <w:p w14:paraId="07940E71" w14:textId="72ECC0B9" w:rsidR="00E97DE0" w:rsidRPr="00F02A52" w:rsidRDefault="00E97DE0" w:rsidP="000226B2">
      <w:pPr>
        <w:pStyle w:val="Caption"/>
      </w:pPr>
      <w:bookmarkStart w:id="1809" w:name="_Ref495943754"/>
      <w:r w:rsidRPr="00F02A52">
        <w:lastRenderedPageBreak/>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5</w:t>
      </w:r>
      <w:r>
        <w:fldChar w:fldCharType="end"/>
      </w:r>
      <w:bookmarkEnd w:id="1809"/>
      <w:r w:rsidRPr="00F02A52">
        <w:t>: Reviewing the performance of selected single instruments for biodiversity conservation</w:t>
      </w:r>
      <w:r w:rsidR="005B4D4E">
        <w:t>.</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1101"/>
        <w:gridCol w:w="2197"/>
        <w:gridCol w:w="2197"/>
        <w:gridCol w:w="2197"/>
        <w:gridCol w:w="2197"/>
        <w:gridCol w:w="2197"/>
        <w:gridCol w:w="2197"/>
      </w:tblGrid>
      <w:tr w:rsidR="00E97DE0" w:rsidRPr="00F02A52" w14:paraId="637A90DC"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shd w:val="clear" w:color="auto" w:fill="CCCCCC"/>
            <w:hideMark/>
          </w:tcPr>
          <w:p w14:paraId="55FAAF62" w14:textId="77777777" w:rsidR="00E97DE0" w:rsidRPr="00F02A52" w:rsidRDefault="00E97DE0" w:rsidP="00E97DE0">
            <w:pPr>
              <w:pStyle w:val="textpolicymix"/>
              <w:spacing w:line="240" w:lineRule="auto"/>
              <w:jc w:val="left"/>
              <w:rPr>
                <w:b/>
                <w:sz w:val="18"/>
                <w:szCs w:val="18"/>
              </w:rPr>
            </w:pPr>
            <w:r w:rsidRPr="00F02A52">
              <w:rPr>
                <w:b/>
                <w:sz w:val="18"/>
                <w:szCs w:val="18"/>
              </w:rPr>
              <w:t xml:space="preserve">Instrument </w:t>
            </w:r>
            <w:r w:rsidRPr="00F02A52">
              <w:rPr>
                <w:b/>
                <w:sz w:val="18"/>
                <w:szCs w:val="18"/>
              </w:rPr>
              <w:br/>
              <w:t>type</w:t>
            </w:r>
          </w:p>
        </w:tc>
        <w:tc>
          <w:tcPr>
            <w:tcW w:w="2197" w:type="dxa"/>
            <w:tcBorders>
              <w:top w:val="single" w:sz="4" w:space="0" w:color="auto"/>
              <w:left w:val="single" w:sz="4" w:space="0" w:color="auto"/>
              <w:bottom w:val="single" w:sz="4" w:space="0" w:color="auto"/>
              <w:right w:val="single" w:sz="4" w:space="0" w:color="auto"/>
            </w:tcBorders>
            <w:shd w:val="clear" w:color="auto" w:fill="CCCCCC"/>
            <w:hideMark/>
          </w:tcPr>
          <w:p w14:paraId="0D27347F" w14:textId="77777777" w:rsidR="00E97DE0" w:rsidRPr="00F02A52" w:rsidRDefault="00E97DE0" w:rsidP="00E97DE0">
            <w:pPr>
              <w:pStyle w:val="textpolicymix"/>
              <w:spacing w:line="240" w:lineRule="auto"/>
              <w:jc w:val="left"/>
              <w:rPr>
                <w:b/>
                <w:sz w:val="18"/>
                <w:szCs w:val="18"/>
              </w:rPr>
            </w:pPr>
            <w:r w:rsidRPr="00F02A52">
              <w:rPr>
                <w:b/>
                <w:sz w:val="18"/>
                <w:szCs w:val="18"/>
              </w:rPr>
              <w:t>Direct regulation, e.g. protected area designation</w:t>
            </w:r>
          </w:p>
        </w:tc>
        <w:tc>
          <w:tcPr>
            <w:tcW w:w="2197" w:type="dxa"/>
            <w:tcBorders>
              <w:top w:val="single" w:sz="4" w:space="0" w:color="auto"/>
              <w:left w:val="single" w:sz="4" w:space="0" w:color="auto"/>
              <w:bottom w:val="single" w:sz="4" w:space="0" w:color="auto"/>
              <w:right w:val="single" w:sz="4" w:space="0" w:color="auto"/>
            </w:tcBorders>
            <w:shd w:val="clear" w:color="auto" w:fill="CCCCCC"/>
            <w:hideMark/>
          </w:tcPr>
          <w:p w14:paraId="3415A336" w14:textId="77777777" w:rsidR="00E97DE0" w:rsidRPr="00F02A52" w:rsidRDefault="00E97DE0" w:rsidP="00E97DE0">
            <w:pPr>
              <w:pStyle w:val="textpolicymix"/>
              <w:spacing w:line="240" w:lineRule="auto"/>
              <w:jc w:val="left"/>
              <w:rPr>
                <w:b/>
                <w:sz w:val="18"/>
                <w:szCs w:val="18"/>
              </w:rPr>
            </w:pPr>
            <w:r w:rsidRPr="00F02A52">
              <w:rPr>
                <w:b/>
                <w:sz w:val="18"/>
                <w:szCs w:val="18"/>
              </w:rPr>
              <w:t>Offsets, habitat banking and permit trading</w:t>
            </w:r>
          </w:p>
        </w:tc>
        <w:tc>
          <w:tcPr>
            <w:tcW w:w="2197" w:type="dxa"/>
            <w:tcBorders>
              <w:top w:val="single" w:sz="4" w:space="0" w:color="auto"/>
              <w:left w:val="single" w:sz="4" w:space="0" w:color="auto"/>
              <w:bottom w:val="single" w:sz="4" w:space="0" w:color="auto"/>
              <w:right w:val="single" w:sz="4" w:space="0" w:color="auto"/>
            </w:tcBorders>
            <w:shd w:val="clear" w:color="auto" w:fill="CCCCCC"/>
            <w:hideMark/>
          </w:tcPr>
          <w:p w14:paraId="3D231580" w14:textId="77777777" w:rsidR="00E97DE0" w:rsidRPr="00F02A52" w:rsidRDefault="00E97DE0" w:rsidP="00E97DE0">
            <w:pPr>
              <w:pStyle w:val="textpolicymix"/>
              <w:spacing w:line="240" w:lineRule="auto"/>
              <w:jc w:val="left"/>
              <w:rPr>
                <w:b/>
                <w:sz w:val="18"/>
                <w:szCs w:val="18"/>
              </w:rPr>
            </w:pPr>
            <w:r w:rsidRPr="00F02A52">
              <w:rPr>
                <w:b/>
                <w:sz w:val="18"/>
                <w:szCs w:val="18"/>
              </w:rPr>
              <w:t>Tax reliefs</w:t>
            </w:r>
          </w:p>
        </w:tc>
        <w:tc>
          <w:tcPr>
            <w:tcW w:w="2197" w:type="dxa"/>
            <w:tcBorders>
              <w:top w:val="single" w:sz="4" w:space="0" w:color="auto"/>
              <w:left w:val="single" w:sz="4" w:space="0" w:color="auto"/>
              <w:bottom w:val="single" w:sz="4" w:space="0" w:color="auto"/>
              <w:right w:val="single" w:sz="4" w:space="0" w:color="auto"/>
            </w:tcBorders>
            <w:shd w:val="clear" w:color="auto" w:fill="CCCCCC"/>
            <w:hideMark/>
          </w:tcPr>
          <w:p w14:paraId="05FCA2E6" w14:textId="77777777" w:rsidR="00E97DE0" w:rsidRPr="00F02A52" w:rsidRDefault="00E97DE0" w:rsidP="00E97DE0">
            <w:pPr>
              <w:pStyle w:val="textpolicymix"/>
              <w:spacing w:line="240" w:lineRule="auto"/>
              <w:jc w:val="left"/>
              <w:rPr>
                <w:b/>
                <w:sz w:val="18"/>
                <w:szCs w:val="18"/>
              </w:rPr>
            </w:pPr>
            <w:r w:rsidRPr="00F02A52">
              <w:rPr>
                <w:b/>
                <w:sz w:val="18"/>
                <w:szCs w:val="18"/>
              </w:rPr>
              <w:t>Ecological fiscal transfers</w:t>
            </w:r>
          </w:p>
        </w:tc>
        <w:tc>
          <w:tcPr>
            <w:tcW w:w="2197" w:type="dxa"/>
            <w:tcBorders>
              <w:top w:val="single" w:sz="4" w:space="0" w:color="auto"/>
              <w:left w:val="single" w:sz="4" w:space="0" w:color="auto"/>
              <w:bottom w:val="single" w:sz="4" w:space="0" w:color="auto"/>
              <w:right w:val="single" w:sz="4" w:space="0" w:color="auto"/>
            </w:tcBorders>
            <w:shd w:val="clear" w:color="auto" w:fill="CCCCCC"/>
            <w:hideMark/>
          </w:tcPr>
          <w:p w14:paraId="48020B66" w14:textId="77777777" w:rsidR="00E97DE0" w:rsidRPr="00F02A52" w:rsidRDefault="00E97DE0" w:rsidP="00E97DE0">
            <w:pPr>
              <w:pStyle w:val="textpolicymix"/>
              <w:spacing w:line="240" w:lineRule="auto"/>
              <w:jc w:val="left"/>
              <w:rPr>
                <w:b/>
                <w:sz w:val="18"/>
                <w:szCs w:val="18"/>
              </w:rPr>
            </w:pPr>
            <w:r w:rsidRPr="00F02A52">
              <w:rPr>
                <w:b/>
                <w:sz w:val="18"/>
                <w:szCs w:val="18"/>
              </w:rPr>
              <w:t>Payments for ecosystem services (PES)</w:t>
            </w:r>
          </w:p>
        </w:tc>
        <w:tc>
          <w:tcPr>
            <w:tcW w:w="2197" w:type="dxa"/>
            <w:tcBorders>
              <w:top w:val="single" w:sz="4" w:space="0" w:color="auto"/>
              <w:left w:val="single" w:sz="4" w:space="0" w:color="auto"/>
              <w:bottom w:val="single" w:sz="4" w:space="0" w:color="auto"/>
              <w:right w:val="single" w:sz="4" w:space="0" w:color="auto"/>
            </w:tcBorders>
            <w:shd w:val="clear" w:color="auto" w:fill="CCCCCC"/>
            <w:hideMark/>
          </w:tcPr>
          <w:p w14:paraId="117C2A97" w14:textId="77777777" w:rsidR="00E97DE0" w:rsidRPr="00F02A52" w:rsidRDefault="00E97DE0" w:rsidP="00E97DE0">
            <w:pPr>
              <w:pStyle w:val="textpolicymix"/>
              <w:spacing w:line="240" w:lineRule="auto"/>
              <w:jc w:val="left"/>
              <w:rPr>
                <w:b/>
                <w:sz w:val="18"/>
                <w:szCs w:val="18"/>
              </w:rPr>
            </w:pPr>
            <w:r w:rsidRPr="00F02A52">
              <w:rPr>
                <w:b/>
                <w:sz w:val="18"/>
                <w:szCs w:val="18"/>
              </w:rPr>
              <w:t>Certification,</w:t>
            </w:r>
            <w:r w:rsidRPr="00F02A52">
              <w:rPr>
                <w:b/>
                <w:sz w:val="18"/>
                <w:szCs w:val="18"/>
              </w:rPr>
              <w:br/>
              <w:t>e.g. forest certification</w:t>
            </w:r>
          </w:p>
        </w:tc>
      </w:tr>
      <w:tr w:rsidR="00E97DE0" w:rsidRPr="00F02A52" w14:paraId="3DD9EBA6"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hideMark/>
          </w:tcPr>
          <w:p w14:paraId="701435FD" w14:textId="77777777" w:rsidR="00E97DE0" w:rsidRPr="00F02A52" w:rsidRDefault="00E97DE0" w:rsidP="00E97DE0">
            <w:pPr>
              <w:pStyle w:val="textpolicymix"/>
              <w:spacing w:line="240" w:lineRule="auto"/>
              <w:jc w:val="left"/>
              <w:rPr>
                <w:b/>
                <w:sz w:val="16"/>
                <w:szCs w:val="16"/>
              </w:rPr>
            </w:pPr>
            <w:r w:rsidRPr="00F02A52">
              <w:rPr>
                <w:b/>
                <w:sz w:val="16"/>
                <w:szCs w:val="16"/>
              </w:rPr>
              <w:t>Goal</w:t>
            </w:r>
          </w:p>
        </w:tc>
        <w:tc>
          <w:tcPr>
            <w:tcW w:w="2197" w:type="dxa"/>
            <w:tcBorders>
              <w:top w:val="single" w:sz="4" w:space="0" w:color="auto"/>
              <w:left w:val="single" w:sz="4" w:space="0" w:color="auto"/>
              <w:bottom w:val="single" w:sz="4" w:space="0" w:color="auto"/>
              <w:right w:val="single" w:sz="4" w:space="0" w:color="auto"/>
            </w:tcBorders>
            <w:hideMark/>
          </w:tcPr>
          <w:p w14:paraId="52682498" w14:textId="77777777" w:rsidR="00E97DE0" w:rsidRPr="00F02A52" w:rsidRDefault="00E97DE0" w:rsidP="00E97DE0">
            <w:pPr>
              <w:pStyle w:val="textpolicymix"/>
              <w:spacing w:line="240" w:lineRule="auto"/>
              <w:jc w:val="left"/>
              <w:rPr>
                <w:sz w:val="16"/>
                <w:szCs w:val="16"/>
              </w:rPr>
            </w:pPr>
            <w:r w:rsidRPr="00F02A52">
              <w:rPr>
                <w:sz w:val="16"/>
                <w:szCs w:val="16"/>
              </w:rPr>
              <w:t>Safeguard important areas for species and habitat conservation</w:t>
            </w:r>
          </w:p>
        </w:tc>
        <w:tc>
          <w:tcPr>
            <w:tcW w:w="2197" w:type="dxa"/>
            <w:tcBorders>
              <w:top w:val="single" w:sz="4" w:space="0" w:color="auto"/>
              <w:left w:val="single" w:sz="4" w:space="0" w:color="auto"/>
              <w:bottom w:val="single" w:sz="4" w:space="0" w:color="auto"/>
              <w:right w:val="single" w:sz="4" w:space="0" w:color="auto"/>
            </w:tcBorders>
            <w:hideMark/>
          </w:tcPr>
          <w:p w14:paraId="0050B476" w14:textId="77777777" w:rsidR="00E97DE0" w:rsidRPr="00F02A52" w:rsidRDefault="00E97DE0" w:rsidP="00E97DE0">
            <w:pPr>
              <w:pStyle w:val="textpolicymix"/>
              <w:spacing w:line="240" w:lineRule="auto"/>
              <w:jc w:val="left"/>
              <w:rPr>
                <w:sz w:val="16"/>
                <w:szCs w:val="16"/>
              </w:rPr>
            </w:pPr>
            <w:r w:rsidRPr="00F02A52">
              <w:rPr>
                <w:sz w:val="16"/>
                <w:szCs w:val="16"/>
              </w:rPr>
              <w:t>Account for and mitigate inevitable impacts on biodiversity and ecosystems</w:t>
            </w:r>
          </w:p>
        </w:tc>
        <w:tc>
          <w:tcPr>
            <w:tcW w:w="2197" w:type="dxa"/>
            <w:tcBorders>
              <w:top w:val="single" w:sz="4" w:space="0" w:color="auto"/>
              <w:left w:val="single" w:sz="4" w:space="0" w:color="auto"/>
              <w:bottom w:val="single" w:sz="4" w:space="0" w:color="auto"/>
              <w:right w:val="single" w:sz="4" w:space="0" w:color="auto"/>
            </w:tcBorders>
            <w:hideMark/>
          </w:tcPr>
          <w:p w14:paraId="3327D328" w14:textId="77777777" w:rsidR="00E97DE0" w:rsidRPr="00F02A52" w:rsidRDefault="00E97DE0" w:rsidP="00E97DE0">
            <w:pPr>
              <w:pStyle w:val="textpolicymix"/>
              <w:spacing w:line="240" w:lineRule="auto"/>
              <w:jc w:val="left"/>
              <w:rPr>
                <w:sz w:val="16"/>
                <w:szCs w:val="16"/>
              </w:rPr>
            </w:pPr>
            <w:r w:rsidRPr="00F02A52">
              <w:rPr>
                <w:sz w:val="16"/>
                <w:szCs w:val="16"/>
              </w:rPr>
              <w:t>Account for positive environmental externalities provided by land users</w:t>
            </w:r>
          </w:p>
        </w:tc>
        <w:tc>
          <w:tcPr>
            <w:tcW w:w="2197" w:type="dxa"/>
            <w:tcBorders>
              <w:top w:val="single" w:sz="4" w:space="0" w:color="auto"/>
              <w:left w:val="single" w:sz="4" w:space="0" w:color="auto"/>
              <w:bottom w:val="single" w:sz="4" w:space="0" w:color="auto"/>
              <w:right w:val="single" w:sz="4" w:space="0" w:color="auto"/>
            </w:tcBorders>
            <w:hideMark/>
          </w:tcPr>
          <w:p w14:paraId="19DC7988" w14:textId="77777777" w:rsidR="00E97DE0" w:rsidRPr="00F02A52" w:rsidRDefault="00E97DE0" w:rsidP="00E97DE0">
            <w:pPr>
              <w:pStyle w:val="textpolicymix"/>
              <w:spacing w:line="240" w:lineRule="auto"/>
              <w:jc w:val="left"/>
              <w:rPr>
                <w:sz w:val="16"/>
                <w:szCs w:val="16"/>
              </w:rPr>
            </w:pPr>
            <w:r w:rsidRPr="00F02A52">
              <w:rPr>
                <w:sz w:val="16"/>
                <w:szCs w:val="16"/>
              </w:rPr>
              <w:t>Compensating decentralized governments for opportunity and/or management costs as well as spillover benefits of protected areas</w:t>
            </w:r>
          </w:p>
        </w:tc>
        <w:tc>
          <w:tcPr>
            <w:tcW w:w="2197" w:type="dxa"/>
            <w:tcBorders>
              <w:top w:val="single" w:sz="4" w:space="0" w:color="auto"/>
              <w:left w:val="single" w:sz="4" w:space="0" w:color="auto"/>
              <w:bottom w:val="single" w:sz="4" w:space="0" w:color="auto"/>
              <w:right w:val="single" w:sz="4" w:space="0" w:color="auto"/>
            </w:tcBorders>
            <w:hideMark/>
          </w:tcPr>
          <w:p w14:paraId="3A2F09A8" w14:textId="77777777" w:rsidR="00E97DE0" w:rsidRPr="00F02A52" w:rsidRDefault="00E97DE0" w:rsidP="00E97DE0">
            <w:pPr>
              <w:pStyle w:val="textpolicymix"/>
              <w:spacing w:line="240" w:lineRule="auto"/>
              <w:jc w:val="left"/>
              <w:rPr>
                <w:sz w:val="16"/>
                <w:szCs w:val="16"/>
              </w:rPr>
            </w:pPr>
            <w:r w:rsidRPr="00F02A52">
              <w:rPr>
                <w:sz w:val="16"/>
                <w:szCs w:val="16"/>
              </w:rPr>
              <w:t>Incentivizing land users for biodiversity conservation and ecosystem service provision, e.g. by compensating for associated opportunity and management costs</w:t>
            </w:r>
          </w:p>
        </w:tc>
        <w:tc>
          <w:tcPr>
            <w:tcW w:w="2197" w:type="dxa"/>
            <w:tcBorders>
              <w:top w:val="single" w:sz="4" w:space="0" w:color="auto"/>
              <w:left w:val="single" w:sz="4" w:space="0" w:color="auto"/>
              <w:bottom w:val="single" w:sz="4" w:space="0" w:color="auto"/>
              <w:right w:val="single" w:sz="4" w:space="0" w:color="auto"/>
            </w:tcBorders>
            <w:hideMark/>
          </w:tcPr>
          <w:p w14:paraId="39925529" w14:textId="702D2096" w:rsidR="00E97DE0" w:rsidRPr="00F02A52" w:rsidRDefault="00E97DE0" w:rsidP="00E97DE0">
            <w:pPr>
              <w:pStyle w:val="textpolicymix"/>
              <w:spacing w:line="240" w:lineRule="auto"/>
              <w:jc w:val="left"/>
              <w:rPr>
                <w:sz w:val="16"/>
                <w:szCs w:val="16"/>
              </w:rPr>
            </w:pPr>
            <w:r w:rsidRPr="00F02A52">
              <w:rPr>
                <w:sz w:val="16"/>
                <w:szCs w:val="16"/>
              </w:rPr>
              <w:t>Promote biodiversity- and environmental</w:t>
            </w:r>
            <w:r w:rsidR="009750CC">
              <w:rPr>
                <w:sz w:val="16"/>
                <w:szCs w:val="16"/>
              </w:rPr>
              <w:t>ly</w:t>
            </w:r>
            <w:r w:rsidRPr="00F02A52">
              <w:rPr>
                <w:sz w:val="16"/>
                <w:szCs w:val="16"/>
              </w:rPr>
              <w:t>-friendly forest production in accordance with legal codes and certification requirements</w:t>
            </w:r>
          </w:p>
        </w:tc>
      </w:tr>
      <w:tr w:rsidR="00E97DE0" w:rsidRPr="00F02A52" w14:paraId="56E5D383"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hideMark/>
          </w:tcPr>
          <w:p w14:paraId="6C320C67" w14:textId="77777777" w:rsidR="00E97DE0" w:rsidRPr="00F02A52" w:rsidRDefault="00E97DE0" w:rsidP="00E97DE0">
            <w:pPr>
              <w:pStyle w:val="textpolicymix"/>
              <w:spacing w:line="240" w:lineRule="auto"/>
              <w:jc w:val="left"/>
              <w:rPr>
                <w:b/>
                <w:sz w:val="16"/>
                <w:szCs w:val="16"/>
              </w:rPr>
            </w:pPr>
            <w:r w:rsidRPr="00F02A52">
              <w:rPr>
                <w:b/>
                <w:sz w:val="16"/>
                <w:szCs w:val="16"/>
              </w:rPr>
              <w:t>Actors addressed</w:t>
            </w:r>
          </w:p>
        </w:tc>
        <w:tc>
          <w:tcPr>
            <w:tcW w:w="2197" w:type="dxa"/>
            <w:tcBorders>
              <w:top w:val="single" w:sz="4" w:space="0" w:color="auto"/>
              <w:left w:val="single" w:sz="4" w:space="0" w:color="auto"/>
              <w:bottom w:val="single" w:sz="4" w:space="0" w:color="auto"/>
              <w:right w:val="single" w:sz="4" w:space="0" w:color="auto"/>
            </w:tcBorders>
            <w:hideMark/>
          </w:tcPr>
          <w:p w14:paraId="5712C819" w14:textId="77777777" w:rsidR="00E97DE0" w:rsidRPr="00F02A52" w:rsidRDefault="00E97DE0" w:rsidP="00E97DE0">
            <w:pPr>
              <w:pStyle w:val="textpolicymix"/>
              <w:spacing w:line="240" w:lineRule="auto"/>
              <w:jc w:val="left"/>
              <w:rPr>
                <w:sz w:val="16"/>
                <w:szCs w:val="16"/>
              </w:rPr>
            </w:pPr>
            <w:r w:rsidRPr="00F02A52">
              <w:rPr>
                <w:sz w:val="16"/>
                <w:szCs w:val="16"/>
              </w:rPr>
              <w:t>Private and public actors</w:t>
            </w:r>
          </w:p>
        </w:tc>
        <w:tc>
          <w:tcPr>
            <w:tcW w:w="2197" w:type="dxa"/>
            <w:tcBorders>
              <w:top w:val="single" w:sz="4" w:space="0" w:color="auto"/>
              <w:left w:val="single" w:sz="4" w:space="0" w:color="auto"/>
              <w:bottom w:val="single" w:sz="4" w:space="0" w:color="auto"/>
              <w:right w:val="single" w:sz="4" w:space="0" w:color="auto"/>
            </w:tcBorders>
            <w:hideMark/>
          </w:tcPr>
          <w:p w14:paraId="06934A84" w14:textId="77777777" w:rsidR="00E97DE0" w:rsidRPr="00F02A52" w:rsidRDefault="00E97DE0" w:rsidP="00E97DE0">
            <w:pPr>
              <w:pStyle w:val="textpolicymix"/>
              <w:spacing w:line="240" w:lineRule="auto"/>
              <w:jc w:val="left"/>
              <w:rPr>
                <w:sz w:val="16"/>
                <w:szCs w:val="16"/>
              </w:rPr>
            </w:pPr>
            <w:r w:rsidRPr="00F02A52">
              <w:rPr>
                <w:sz w:val="16"/>
                <w:szCs w:val="16"/>
              </w:rPr>
              <w:t>Private and public actors</w:t>
            </w:r>
          </w:p>
        </w:tc>
        <w:tc>
          <w:tcPr>
            <w:tcW w:w="2197" w:type="dxa"/>
            <w:tcBorders>
              <w:top w:val="single" w:sz="4" w:space="0" w:color="auto"/>
              <w:left w:val="single" w:sz="4" w:space="0" w:color="auto"/>
              <w:bottom w:val="single" w:sz="4" w:space="0" w:color="auto"/>
              <w:right w:val="single" w:sz="4" w:space="0" w:color="auto"/>
            </w:tcBorders>
            <w:hideMark/>
          </w:tcPr>
          <w:p w14:paraId="5B9E5EDA" w14:textId="77777777" w:rsidR="00E97DE0" w:rsidRPr="00F02A52" w:rsidRDefault="00E97DE0" w:rsidP="00E97DE0">
            <w:pPr>
              <w:pStyle w:val="textpolicymix"/>
              <w:spacing w:line="240" w:lineRule="auto"/>
              <w:jc w:val="left"/>
              <w:rPr>
                <w:sz w:val="16"/>
                <w:szCs w:val="16"/>
              </w:rPr>
            </w:pPr>
            <w:r w:rsidRPr="00F02A52">
              <w:rPr>
                <w:sz w:val="16"/>
                <w:szCs w:val="16"/>
              </w:rPr>
              <w:t>Private actors</w:t>
            </w:r>
          </w:p>
        </w:tc>
        <w:tc>
          <w:tcPr>
            <w:tcW w:w="2197" w:type="dxa"/>
            <w:tcBorders>
              <w:top w:val="single" w:sz="4" w:space="0" w:color="auto"/>
              <w:left w:val="single" w:sz="4" w:space="0" w:color="auto"/>
              <w:bottom w:val="single" w:sz="4" w:space="0" w:color="auto"/>
              <w:right w:val="single" w:sz="4" w:space="0" w:color="auto"/>
            </w:tcBorders>
            <w:hideMark/>
          </w:tcPr>
          <w:p w14:paraId="65A9B42C" w14:textId="77777777" w:rsidR="00E97DE0" w:rsidRPr="00F02A52" w:rsidRDefault="00E97DE0" w:rsidP="00E97DE0">
            <w:pPr>
              <w:pStyle w:val="textpolicymix"/>
              <w:spacing w:line="240" w:lineRule="auto"/>
              <w:jc w:val="left"/>
              <w:rPr>
                <w:sz w:val="16"/>
                <w:szCs w:val="16"/>
              </w:rPr>
            </w:pPr>
            <w:r w:rsidRPr="00F02A52">
              <w:rPr>
                <w:sz w:val="16"/>
                <w:szCs w:val="16"/>
              </w:rPr>
              <w:t>Public actors</w:t>
            </w:r>
          </w:p>
        </w:tc>
        <w:tc>
          <w:tcPr>
            <w:tcW w:w="2197" w:type="dxa"/>
            <w:tcBorders>
              <w:top w:val="single" w:sz="4" w:space="0" w:color="auto"/>
              <w:left w:val="single" w:sz="4" w:space="0" w:color="auto"/>
              <w:bottom w:val="single" w:sz="4" w:space="0" w:color="auto"/>
              <w:right w:val="single" w:sz="4" w:space="0" w:color="auto"/>
            </w:tcBorders>
            <w:hideMark/>
          </w:tcPr>
          <w:p w14:paraId="3A71FA2A" w14:textId="77777777" w:rsidR="00E97DE0" w:rsidRPr="00F02A52" w:rsidRDefault="00E97DE0" w:rsidP="00E97DE0">
            <w:pPr>
              <w:pStyle w:val="textpolicymix"/>
              <w:spacing w:line="240" w:lineRule="auto"/>
              <w:jc w:val="left"/>
              <w:rPr>
                <w:sz w:val="16"/>
                <w:szCs w:val="16"/>
              </w:rPr>
            </w:pPr>
            <w:r w:rsidRPr="00F02A52">
              <w:rPr>
                <w:sz w:val="16"/>
                <w:szCs w:val="16"/>
              </w:rPr>
              <w:t>Mostly private actors/land users</w:t>
            </w:r>
          </w:p>
        </w:tc>
        <w:tc>
          <w:tcPr>
            <w:tcW w:w="2197" w:type="dxa"/>
            <w:tcBorders>
              <w:top w:val="single" w:sz="4" w:space="0" w:color="auto"/>
              <w:left w:val="single" w:sz="4" w:space="0" w:color="auto"/>
              <w:bottom w:val="single" w:sz="4" w:space="0" w:color="auto"/>
              <w:right w:val="single" w:sz="4" w:space="0" w:color="auto"/>
            </w:tcBorders>
            <w:hideMark/>
          </w:tcPr>
          <w:p w14:paraId="4196F29A" w14:textId="77777777" w:rsidR="00E97DE0" w:rsidRPr="00F02A52" w:rsidRDefault="00E97DE0" w:rsidP="00E97DE0">
            <w:pPr>
              <w:pStyle w:val="textpolicymix"/>
              <w:spacing w:line="240" w:lineRule="auto"/>
              <w:jc w:val="left"/>
              <w:rPr>
                <w:sz w:val="16"/>
                <w:szCs w:val="16"/>
              </w:rPr>
            </w:pPr>
            <w:r w:rsidRPr="00F02A52">
              <w:rPr>
                <w:sz w:val="16"/>
                <w:szCs w:val="16"/>
              </w:rPr>
              <w:t>Private actors (consumers)</w:t>
            </w:r>
          </w:p>
        </w:tc>
      </w:tr>
      <w:tr w:rsidR="00E97DE0" w:rsidRPr="00F02A52" w14:paraId="71DAE75B"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hideMark/>
          </w:tcPr>
          <w:p w14:paraId="49F03310" w14:textId="77777777" w:rsidR="00E97DE0" w:rsidRPr="00F02A52" w:rsidRDefault="00E97DE0" w:rsidP="00E97DE0">
            <w:pPr>
              <w:pStyle w:val="textpolicymix"/>
              <w:spacing w:line="240" w:lineRule="auto"/>
              <w:jc w:val="left"/>
              <w:rPr>
                <w:b/>
                <w:sz w:val="16"/>
                <w:szCs w:val="16"/>
              </w:rPr>
            </w:pPr>
            <w:r w:rsidRPr="00F02A52">
              <w:rPr>
                <w:b/>
                <w:sz w:val="16"/>
                <w:szCs w:val="16"/>
              </w:rPr>
              <w:t>Baseline and policy context</w:t>
            </w:r>
          </w:p>
        </w:tc>
        <w:tc>
          <w:tcPr>
            <w:tcW w:w="2197" w:type="dxa"/>
            <w:tcBorders>
              <w:top w:val="single" w:sz="4" w:space="0" w:color="auto"/>
              <w:left w:val="single" w:sz="4" w:space="0" w:color="auto"/>
              <w:bottom w:val="single" w:sz="4" w:space="0" w:color="auto"/>
              <w:right w:val="single" w:sz="4" w:space="0" w:color="auto"/>
            </w:tcBorders>
            <w:hideMark/>
          </w:tcPr>
          <w:p w14:paraId="1EE3CAED" w14:textId="77777777" w:rsidR="00E97DE0" w:rsidRPr="00F02A52" w:rsidRDefault="00E97DE0" w:rsidP="00E97DE0">
            <w:pPr>
              <w:pStyle w:val="textpolicymix"/>
              <w:spacing w:line="240" w:lineRule="auto"/>
              <w:jc w:val="left"/>
              <w:rPr>
                <w:sz w:val="16"/>
                <w:szCs w:val="16"/>
              </w:rPr>
            </w:pPr>
            <w:r w:rsidRPr="00F02A52">
              <w:rPr>
                <w:sz w:val="16"/>
                <w:szCs w:val="16"/>
              </w:rPr>
              <w:t>Protection provided by other primary instruments (e.g. emission / management standards) or existing protected area network, very often no protection at all</w:t>
            </w:r>
          </w:p>
        </w:tc>
        <w:tc>
          <w:tcPr>
            <w:tcW w:w="2197" w:type="dxa"/>
            <w:tcBorders>
              <w:top w:val="single" w:sz="4" w:space="0" w:color="auto"/>
              <w:left w:val="single" w:sz="4" w:space="0" w:color="auto"/>
              <w:bottom w:val="single" w:sz="4" w:space="0" w:color="auto"/>
              <w:right w:val="single" w:sz="4" w:space="0" w:color="auto"/>
            </w:tcBorders>
            <w:hideMark/>
          </w:tcPr>
          <w:p w14:paraId="23EC9EF8" w14:textId="77777777" w:rsidR="00E97DE0" w:rsidRPr="00F02A52" w:rsidRDefault="00E97DE0" w:rsidP="00E97DE0">
            <w:pPr>
              <w:pStyle w:val="textpolicymix"/>
              <w:spacing w:line="240" w:lineRule="auto"/>
              <w:jc w:val="left"/>
              <w:rPr>
                <w:sz w:val="16"/>
                <w:szCs w:val="16"/>
              </w:rPr>
            </w:pPr>
            <w:r w:rsidRPr="00F02A52">
              <w:rPr>
                <w:sz w:val="16"/>
                <w:szCs w:val="16"/>
              </w:rPr>
              <w:t>Impacts allowed by (management / emission / performance) standards</w:t>
            </w:r>
          </w:p>
        </w:tc>
        <w:tc>
          <w:tcPr>
            <w:tcW w:w="2197" w:type="dxa"/>
            <w:tcBorders>
              <w:top w:val="single" w:sz="4" w:space="0" w:color="auto"/>
              <w:left w:val="single" w:sz="4" w:space="0" w:color="auto"/>
              <w:bottom w:val="single" w:sz="4" w:space="0" w:color="auto"/>
              <w:right w:val="single" w:sz="4" w:space="0" w:color="auto"/>
            </w:tcBorders>
            <w:hideMark/>
          </w:tcPr>
          <w:p w14:paraId="479B64C3" w14:textId="77777777" w:rsidR="00E97DE0" w:rsidRPr="00F02A52" w:rsidRDefault="00E97DE0" w:rsidP="00E97DE0">
            <w:pPr>
              <w:pStyle w:val="textpolicymix"/>
              <w:spacing w:line="240" w:lineRule="auto"/>
              <w:jc w:val="left"/>
              <w:rPr>
                <w:sz w:val="16"/>
                <w:szCs w:val="16"/>
              </w:rPr>
            </w:pPr>
            <w:r w:rsidRPr="00F02A52">
              <w:rPr>
                <w:sz w:val="16"/>
                <w:szCs w:val="16"/>
              </w:rPr>
              <w:t xml:space="preserve">Tax payers’ behaviour without the tax relief (business as usual might be biodiversity friendly anyhow) </w:t>
            </w:r>
          </w:p>
        </w:tc>
        <w:tc>
          <w:tcPr>
            <w:tcW w:w="2197" w:type="dxa"/>
            <w:tcBorders>
              <w:top w:val="single" w:sz="4" w:space="0" w:color="auto"/>
              <w:left w:val="single" w:sz="4" w:space="0" w:color="auto"/>
              <w:bottom w:val="single" w:sz="4" w:space="0" w:color="auto"/>
              <w:right w:val="single" w:sz="4" w:space="0" w:color="auto"/>
            </w:tcBorders>
            <w:hideMark/>
          </w:tcPr>
          <w:p w14:paraId="2F75706C" w14:textId="77777777" w:rsidR="00E97DE0" w:rsidRPr="00F02A52" w:rsidRDefault="00E97DE0" w:rsidP="00E97DE0">
            <w:pPr>
              <w:pStyle w:val="textpolicymix"/>
              <w:spacing w:line="240" w:lineRule="auto"/>
              <w:jc w:val="left"/>
              <w:rPr>
                <w:sz w:val="16"/>
                <w:szCs w:val="16"/>
              </w:rPr>
            </w:pPr>
            <w:r w:rsidRPr="00F02A52">
              <w:rPr>
                <w:sz w:val="16"/>
                <w:szCs w:val="16"/>
              </w:rPr>
              <w:t>Protected areas coverage when instrument is introduced</w:t>
            </w:r>
          </w:p>
        </w:tc>
        <w:tc>
          <w:tcPr>
            <w:tcW w:w="2197" w:type="dxa"/>
            <w:tcBorders>
              <w:top w:val="single" w:sz="4" w:space="0" w:color="auto"/>
              <w:left w:val="single" w:sz="4" w:space="0" w:color="auto"/>
              <w:bottom w:val="single" w:sz="4" w:space="0" w:color="auto"/>
              <w:right w:val="single" w:sz="4" w:space="0" w:color="auto"/>
            </w:tcBorders>
            <w:hideMark/>
          </w:tcPr>
          <w:p w14:paraId="4766A212" w14:textId="77777777" w:rsidR="00E97DE0" w:rsidRPr="00F02A52" w:rsidRDefault="00E97DE0" w:rsidP="00E97DE0">
            <w:pPr>
              <w:pStyle w:val="textpolicymix"/>
              <w:spacing w:line="240" w:lineRule="auto"/>
              <w:jc w:val="left"/>
              <w:rPr>
                <w:sz w:val="16"/>
                <w:szCs w:val="16"/>
              </w:rPr>
            </w:pPr>
            <w:r w:rsidRPr="00F02A52">
              <w:rPr>
                <w:sz w:val="16"/>
                <w:szCs w:val="16"/>
              </w:rPr>
              <w:t>Land-use practice without incentives by payment for ecosystem services schemes (business as usual could be either static, declining or improving)</w:t>
            </w:r>
          </w:p>
        </w:tc>
        <w:tc>
          <w:tcPr>
            <w:tcW w:w="2197" w:type="dxa"/>
            <w:tcBorders>
              <w:top w:val="single" w:sz="4" w:space="0" w:color="auto"/>
              <w:left w:val="single" w:sz="4" w:space="0" w:color="auto"/>
              <w:bottom w:val="single" w:sz="4" w:space="0" w:color="auto"/>
              <w:right w:val="single" w:sz="4" w:space="0" w:color="auto"/>
            </w:tcBorders>
            <w:hideMark/>
          </w:tcPr>
          <w:p w14:paraId="47646747" w14:textId="77777777" w:rsidR="00E97DE0" w:rsidRPr="00F02A52" w:rsidRDefault="00E97DE0" w:rsidP="00E97DE0">
            <w:pPr>
              <w:pStyle w:val="textpolicymix"/>
              <w:spacing w:line="240" w:lineRule="auto"/>
              <w:jc w:val="left"/>
              <w:rPr>
                <w:sz w:val="16"/>
                <w:szCs w:val="16"/>
              </w:rPr>
            </w:pPr>
            <w:r w:rsidRPr="00F02A52">
              <w:rPr>
                <w:sz w:val="16"/>
                <w:szCs w:val="16"/>
              </w:rPr>
              <w:t>National forestry regulation, certification process most often progressive and adaptive</w:t>
            </w:r>
          </w:p>
        </w:tc>
      </w:tr>
      <w:tr w:rsidR="00E97DE0" w:rsidRPr="00F02A52" w14:paraId="60A182E1"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hideMark/>
          </w:tcPr>
          <w:p w14:paraId="75EA82B8" w14:textId="77777777" w:rsidR="00E97DE0" w:rsidRPr="00F02A52" w:rsidRDefault="00E97DE0" w:rsidP="00E97DE0">
            <w:pPr>
              <w:pStyle w:val="textpolicymix"/>
              <w:spacing w:line="240" w:lineRule="auto"/>
              <w:jc w:val="left"/>
              <w:rPr>
                <w:b/>
                <w:sz w:val="16"/>
                <w:szCs w:val="16"/>
              </w:rPr>
            </w:pPr>
            <w:r w:rsidRPr="00F02A52">
              <w:rPr>
                <w:b/>
                <w:sz w:val="16"/>
                <w:szCs w:val="16"/>
              </w:rPr>
              <w:t>Conservation effectiveness</w:t>
            </w:r>
          </w:p>
        </w:tc>
        <w:tc>
          <w:tcPr>
            <w:tcW w:w="2197" w:type="dxa"/>
            <w:tcBorders>
              <w:top w:val="single" w:sz="4" w:space="0" w:color="auto"/>
              <w:left w:val="single" w:sz="4" w:space="0" w:color="auto"/>
              <w:bottom w:val="single" w:sz="4" w:space="0" w:color="auto"/>
              <w:right w:val="single" w:sz="4" w:space="0" w:color="auto"/>
            </w:tcBorders>
            <w:hideMark/>
          </w:tcPr>
          <w:p w14:paraId="40A5C601" w14:textId="77777777" w:rsidR="00E97DE0" w:rsidRPr="00F02A52" w:rsidRDefault="00E97DE0" w:rsidP="00E97DE0">
            <w:pPr>
              <w:pStyle w:val="textpolicymix"/>
              <w:spacing w:line="240" w:lineRule="auto"/>
              <w:jc w:val="left"/>
              <w:rPr>
                <w:sz w:val="16"/>
                <w:szCs w:val="16"/>
              </w:rPr>
            </w:pPr>
            <w:r w:rsidRPr="00F02A52">
              <w:rPr>
                <w:sz w:val="16"/>
                <w:szCs w:val="16"/>
              </w:rPr>
              <w:t>High – increase in and conservation of biodiversity and ecosystem service provision; however, effectiveness may be at risk due to weak enforcement or may erode in the future due to changing environmental conditions (e.g. climate change)</w:t>
            </w:r>
          </w:p>
        </w:tc>
        <w:tc>
          <w:tcPr>
            <w:tcW w:w="2197" w:type="dxa"/>
            <w:tcBorders>
              <w:top w:val="single" w:sz="4" w:space="0" w:color="auto"/>
              <w:left w:val="single" w:sz="4" w:space="0" w:color="auto"/>
              <w:bottom w:val="single" w:sz="4" w:space="0" w:color="auto"/>
              <w:right w:val="single" w:sz="4" w:space="0" w:color="auto"/>
            </w:tcBorders>
            <w:hideMark/>
          </w:tcPr>
          <w:p w14:paraId="32A9E344" w14:textId="77777777" w:rsidR="00E97DE0" w:rsidRPr="00F02A52" w:rsidRDefault="00E97DE0" w:rsidP="00E97DE0">
            <w:pPr>
              <w:pStyle w:val="textpolicymix"/>
              <w:spacing w:line="240" w:lineRule="auto"/>
              <w:jc w:val="left"/>
              <w:rPr>
                <w:sz w:val="16"/>
                <w:szCs w:val="16"/>
              </w:rPr>
            </w:pPr>
            <w:r w:rsidRPr="00F02A52">
              <w:rPr>
                <w:sz w:val="16"/>
                <w:szCs w:val="16"/>
              </w:rPr>
              <w:t>Medium – although typically designed to allow for a “no net loss”-goal, problems arise in assuring equivalence of mitigation measures and their long-term monitoring</w:t>
            </w:r>
          </w:p>
        </w:tc>
        <w:tc>
          <w:tcPr>
            <w:tcW w:w="2197" w:type="dxa"/>
            <w:tcBorders>
              <w:top w:val="single" w:sz="4" w:space="0" w:color="auto"/>
              <w:left w:val="single" w:sz="4" w:space="0" w:color="auto"/>
              <w:bottom w:val="single" w:sz="4" w:space="0" w:color="auto"/>
              <w:right w:val="single" w:sz="4" w:space="0" w:color="auto"/>
            </w:tcBorders>
            <w:hideMark/>
          </w:tcPr>
          <w:p w14:paraId="3A806572" w14:textId="77777777" w:rsidR="00E97DE0" w:rsidRPr="00F02A52" w:rsidRDefault="00E97DE0" w:rsidP="00E97DE0">
            <w:pPr>
              <w:pStyle w:val="textpolicymix"/>
              <w:spacing w:line="240" w:lineRule="auto"/>
              <w:jc w:val="left"/>
              <w:rPr>
                <w:sz w:val="16"/>
                <w:szCs w:val="16"/>
              </w:rPr>
            </w:pPr>
            <w:r w:rsidRPr="00F02A52">
              <w:rPr>
                <w:sz w:val="16"/>
                <w:szCs w:val="16"/>
              </w:rPr>
              <w:t>Low – depending on tax burden relieved (existence of tax, actual enforcement of payments, and sufficient tax rate); non-targeted approach</w:t>
            </w:r>
          </w:p>
        </w:tc>
        <w:tc>
          <w:tcPr>
            <w:tcW w:w="2197" w:type="dxa"/>
            <w:tcBorders>
              <w:top w:val="single" w:sz="4" w:space="0" w:color="auto"/>
              <w:left w:val="single" w:sz="4" w:space="0" w:color="auto"/>
              <w:bottom w:val="single" w:sz="4" w:space="0" w:color="auto"/>
              <w:right w:val="single" w:sz="4" w:space="0" w:color="auto"/>
            </w:tcBorders>
            <w:hideMark/>
          </w:tcPr>
          <w:p w14:paraId="6AC093AA" w14:textId="77777777" w:rsidR="00E97DE0" w:rsidRPr="00F02A52" w:rsidRDefault="00E97DE0" w:rsidP="00E97DE0">
            <w:pPr>
              <w:pStyle w:val="textpolicymix"/>
              <w:spacing w:line="240" w:lineRule="auto"/>
              <w:jc w:val="left"/>
              <w:rPr>
                <w:sz w:val="16"/>
                <w:szCs w:val="16"/>
              </w:rPr>
            </w:pPr>
            <w:r w:rsidRPr="00F02A52">
              <w:rPr>
                <w:sz w:val="16"/>
                <w:szCs w:val="16"/>
              </w:rPr>
              <w:t>Medium to high – increase in quantity and quality of protected areas likely (especially when beneficiary of transfers can influence quantity and quality of protected areas)</w:t>
            </w:r>
          </w:p>
        </w:tc>
        <w:tc>
          <w:tcPr>
            <w:tcW w:w="2197" w:type="dxa"/>
            <w:tcBorders>
              <w:top w:val="single" w:sz="4" w:space="0" w:color="auto"/>
              <w:left w:val="single" w:sz="4" w:space="0" w:color="auto"/>
              <w:bottom w:val="single" w:sz="4" w:space="0" w:color="auto"/>
              <w:right w:val="single" w:sz="4" w:space="0" w:color="auto"/>
            </w:tcBorders>
            <w:hideMark/>
          </w:tcPr>
          <w:p w14:paraId="78EDC502" w14:textId="77777777" w:rsidR="00E97DE0" w:rsidRPr="00F02A52" w:rsidRDefault="00E97DE0" w:rsidP="00E97DE0">
            <w:pPr>
              <w:pStyle w:val="textpolicymix"/>
              <w:spacing w:line="240" w:lineRule="auto"/>
              <w:jc w:val="left"/>
              <w:rPr>
                <w:sz w:val="16"/>
                <w:szCs w:val="16"/>
              </w:rPr>
            </w:pPr>
            <w:r w:rsidRPr="00F02A52">
              <w:rPr>
                <w:sz w:val="16"/>
                <w:szCs w:val="16"/>
              </w:rPr>
              <w:t>Low to high – depending on instrument design regarding baseline, and additionality, leakage, permanence and participation</w:t>
            </w:r>
          </w:p>
        </w:tc>
        <w:tc>
          <w:tcPr>
            <w:tcW w:w="2197" w:type="dxa"/>
            <w:tcBorders>
              <w:top w:val="single" w:sz="4" w:space="0" w:color="auto"/>
              <w:left w:val="single" w:sz="4" w:space="0" w:color="auto"/>
              <w:bottom w:val="single" w:sz="4" w:space="0" w:color="auto"/>
              <w:right w:val="single" w:sz="4" w:space="0" w:color="auto"/>
            </w:tcBorders>
            <w:hideMark/>
          </w:tcPr>
          <w:p w14:paraId="54ABDF47" w14:textId="77777777" w:rsidR="00E97DE0" w:rsidRPr="00F02A52" w:rsidRDefault="00E97DE0" w:rsidP="00E97DE0">
            <w:pPr>
              <w:pStyle w:val="textpolicymix"/>
              <w:spacing w:line="240" w:lineRule="auto"/>
              <w:jc w:val="left"/>
              <w:rPr>
                <w:sz w:val="16"/>
                <w:szCs w:val="16"/>
              </w:rPr>
            </w:pPr>
            <w:r w:rsidRPr="00F02A52">
              <w:rPr>
                <w:sz w:val="16"/>
                <w:szCs w:val="16"/>
              </w:rPr>
              <w:t>Medium – impacts dependent on rigorousness of standard and framing conditions, such as intensity of investment, difficulties in transport and licensing, land tenure and conflicts with competing land uses</w:t>
            </w:r>
          </w:p>
        </w:tc>
      </w:tr>
      <w:tr w:rsidR="00E97DE0" w:rsidRPr="00F02A52" w14:paraId="369ED6DA"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hideMark/>
          </w:tcPr>
          <w:p w14:paraId="2F26D4A5" w14:textId="77777777" w:rsidR="00E97DE0" w:rsidRPr="00F02A52" w:rsidRDefault="00E97DE0" w:rsidP="00E97DE0">
            <w:pPr>
              <w:pStyle w:val="textpolicymix"/>
              <w:spacing w:line="240" w:lineRule="auto"/>
              <w:jc w:val="left"/>
              <w:rPr>
                <w:b/>
                <w:sz w:val="16"/>
                <w:szCs w:val="16"/>
              </w:rPr>
            </w:pPr>
            <w:r w:rsidRPr="00F02A52">
              <w:rPr>
                <w:b/>
                <w:sz w:val="16"/>
                <w:szCs w:val="16"/>
              </w:rPr>
              <w:t>Associated costs and proxies for cost-effective-ness</w:t>
            </w:r>
          </w:p>
        </w:tc>
        <w:tc>
          <w:tcPr>
            <w:tcW w:w="2197" w:type="dxa"/>
            <w:tcBorders>
              <w:top w:val="single" w:sz="4" w:space="0" w:color="auto"/>
              <w:left w:val="single" w:sz="4" w:space="0" w:color="auto"/>
              <w:bottom w:val="single" w:sz="4" w:space="0" w:color="auto"/>
              <w:right w:val="single" w:sz="4" w:space="0" w:color="auto"/>
            </w:tcBorders>
            <w:hideMark/>
          </w:tcPr>
          <w:p w14:paraId="7FB88EC9" w14:textId="77777777" w:rsidR="00E97DE0" w:rsidRPr="00F02A52" w:rsidRDefault="00E97DE0" w:rsidP="00E97DE0">
            <w:pPr>
              <w:pStyle w:val="textpolicymix"/>
              <w:spacing w:line="240" w:lineRule="auto"/>
              <w:jc w:val="left"/>
              <w:rPr>
                <w:sz w:val="16"/>
                <w:szCs w:val="16"/>
              </w:rPr>
            </w:pPr>
            <w:r w:rsidRPr="00F02A52">
              <w:rPr>
                <w:sz w:val="16"/>
                <w:szCs w:val="16"/>
              </w:rPr>
              <w:t>Medium – though protected areas very often show a positive benefit-cost-relationship, local opportunity costs can be substantial</w:t>
            </w:r>
          </w:p>
        </w:tc>
        <w:tc>
          <w:tcPr>
            <w:tcW w:w="2197" w:type="dxa"/>
            <w:tcBorders>
              <w:top w:val="single" w:sz="4" w:space="0" w:color="auto"/>
              <w:left w:val="single" w:sz="4" w:space="0" w:color="auto"/>
              <w:bottom w:val="single" w:sz="4" w:space="0" w:color="auto"/>
              <w:right w:val="single" w:sz="4" w:space="0" w:color="auto"/>
            </w:tcBorders>
            <w:hideMark/>
          </w:tcPr>
          <w:p w14:paraId="664AB4D8" w14:textId="77777777" w:rsidR="00E97DE0" w:rsidRPr="00F02A52" w:rsidRDefault="00E97DE0" w:rsidP="00E97DE0">
            <w:pPr>
              <w:pStyle w:val="textpolicymix"/>
              <w:spacing w:line="240" w:lineRule="auto"/>
              <w:jc w:val="left"/>
              <w:rPr>
                <w:sz w:val="16"/>
                <w:szCs w:val="16"/>
              </w:rPr>
            </w:pPr>
            <w:r w:rsidRPr="00F02A52">
              <w:rPr>
                <w:sz w:val="16"/>
                <w:szCs w:val="16"/>
              </w:rPr>
              <w:t>High – in particular the option to trade mitigation measures significantly reduces opportunity costs; however, some ecosystem or habitat types may be (too) costly to restore</w:t>
            </w:r>
          </w:p>
        </w:tc>
        <w:tc>
          <w:tcPr>
            <w:tcW w:w="2197" w:type="dxa"/>
            <w:tcBorders>
              <w:top w:val="single" w:sz="4" w:space="0" w:color="auto"/>
              <w:left w:val="single" w:sz="4" w:space="0" w:color="auto"/>
              <w:bottom w:val="single" w:sz="4" w:space="0" w:color="auto"/>
              <w:right w:val="single" w:sz="4" w:space="0" w:color="auto"/>
            </w:tcBorders>
            <w:hideMark/>
          </w:tcPr>
          <w:p w14:paraId="5B08BE2D" w14:textId="77777777" w:rsidR="00E97DE0" w:rsidRPr="00F02A52" w:rsidRDefault="00E97DE0" w:rsidP="00E97DE0">
            <w:pPr>
              <w:pStyle w:val="textpolicymix"/>
              <w:spacing w:line="240" w:lineRule="auto"/>
              <w:jc w:val="left"/>
              <w:rPr>
                <w:sz w:val="16"/>
                <w:szCs w:val="16"/>
              </w:rPr>
            </w:pPr>
            <w:r w:rsidRPr="00F02A52">
              <w:rPr>
                <w:sz w:val="16"/>
                <w:szCs w:val="16"/>
              </w:rPr>
              <w:t>Medium – low transaction costs as resting on existing administrative procedure; however, very often incentives provided insufficient for required change in land-use practice</w:t>
            </w:r>
          </w:p>
        </w:tc>
        <w:tc>
          <w:tcPr>
            <w:tcW w:w="2197" w:type="dxa"/>
            <w:tcBorders>
              <w:top w:val="single" w:sz="4" w:space="0" w:color="auto"/>
              <w:left w:val="single" w:sz="4" w:space="0" w:color="auto"/>
              <w:bottom w:val="single" w:sz="4" w:space="0" w:color="auto"/>
              <w:right w:val="single" w:sz="4" w:space="0" w:color="auto"/>
            </w:tcBorders>
            <w:hideMark/>
          </w:tcPr>
          <w:p w14:paraId="797499EA" w14:textId="77777777" w:rsidR="00E97DE0" w:rsidRPr="00F02A52" w:rsidRDefault="00E97DE0" w:rsidP="00E97DE0">
            <w:pPr>
              <w:pStyle w:val="textpolicymix"/>
              <w:spacing w:line="240" w:lineRule="auto"/>
              <w:jc w:val="left"/>
              <w:rPr>
                <w:sz w:val="16"/>
                <w:szCs w:val="16"/>
              </w:rPr>
            </w:pPr>
            <w:r w:rsidRPr="00F02A52">
              <w:rPr>
                <w:sz w:val="16"/>
                <w:szCs w:val="16"/>
              </w:rPr>
              <w:t>Medium – low transaction costs as it builds on existing mechanism (fiscal transfer schemes and protected areas designation)</w:t>
            </w:r>
          </w:p>
        </w:tc>
        <w:tc>
          <w:tcPr>
            <w:tcW w:w="2197" w:type="dxa"/>
            <w:tcBorders>
              <w:top w:val="single" w:sz="4" w:space="0" w:color="auto"/>
              <w:left w:val="single" w:sz="4" w:space="0" w:color="auto"/>
              <w:bottom w:val="single" w:sz="4" w:space="0" w:color="auto"/>
              <w:right w:val="single" w:sz="4" w:space="0" w:color="auto"/>
            </w:tcBorders>
            <w:hideMark/>
          </w:tcPr>
          <w:p w14:paraId="0941907C" w14:textId="77777777" w:rsidR="00E97DE0" w:rsidRPr="00F02A52" w:rsidRDefault="00E97DE0" w:rsidP="00E97DE0">
            <w:pPr>
              <w:pStyle w:val="textpolicymix"/>
              <w:spacing w:line="240" w:lineRule="auto"/>
              <w:jc w:val="left"/>
              <w:rPr>
                <w:sz w:val="16"/>
                <w:szCs w:val="16"/>
              </w:rPr>
            </w:pPr>
            <w:r w:rsidRPr="00F02A52">
              <w:rPr>
                <w:sz w:val="16"/>
                <w:szCs w:val="16"/>
              </w:rPr>
              <w:t>Medium to high – no up-front public investment for buying land, auction-based programmes limit excessive rents; however potentially high transaction costs</w:t>
            </w:r>
          </w:p>
        </w:tc>
        <w:tc>
          <w:tcPr>
            <w:tcW w:w="2197" w:type="dxa"/>
            <w:tcBorders>
              <w:top w:val="single" w:sz="4" w:space="0" w:color="auto"/>
              <w:left w:val="single" w:sz="4" w:space="0" w:color="auto"/>
              <w:bottom w:val="single" w:sz="4" w:space="0" w:color="auto"/>
              <w:right w:val="single" w:sz="4" w:space="0" w:color="auto"/>
            </w:tcBorders>
            <w:hideMark/>
          </w:tcPr>
          <w:p w14:paraId="33509CDF" w14:textId="77777777" w:rsidR="00E97DE0" w:rsidRPr="00F02A52" w:rsidRDefault="00E97DE0" w:rsidP="00E97DE0">
            <w:pPr>
              <w:pStyle w:val="textpolicymix"/>
              <w:spacing w:line="240" w:lineRule="auto"/>
              <w:jc w:val="left"/>
              <w:rPr>
                <w:sz w:val="16"/>
                <w:szCs w:val="16"/>
              </w:rPr>
            </w:pPr>
            <w:r w:rsidRPr="00F02A52">
              <w:rPr>
                <w:sz w:val="16"/>
                <w:szCs w:val="16"/>
              </w:rPr>
              <w:t>Medium – administrative costs of certification scheme may be substantial (in particular in tropical forests)</w:t>
            </w:r>
          </w:p>
        </w:tc>
      </w:tr>
      <w:tr w:rsidR="00E97DE0" w:rsidRPr="00F02A52" w14:paraId="7F16B1AD" w14:textId="77777777" w:rsidTr="00E97DE0">
        <w:trPr>
          <w:cantSplit/>
          <w:tblHeader/>
        </w:trPr>
        <w:tc>
          <w:tcPr>
            <w:tcW w:w="1101" w:type="dxa"/>
            <w:tcBorders>
              <w:top w:val="single" w:sz="4" w:space="0" w:color="auto"/>
              <w:left w:val="single" w:sz="4" w:space="0" w:color="auto"/>
              <w:bottom w:val="single" w:sz="4" w:space="0" w:color="auto"/>
              <w:right w:val="single" w:sz="4" w:space="0" w:color="auto"/>
            </w:tcBorders>
            <w:hideMark/>
          </w:tcPr>
          <w:p w14:paraId="06A539BF" w14:textId="77777777" w:rsidR="00E97DE0" w:rsidRPr="00F02A52" w:rsidRDefault="00E97DE0" w:rsidP="00E97DE0">
            <w:pPr>
              <w:pStyle w:val="textpolicymix"/>
              <w:spacing w:line="240" w:lineRule="auto"/>
              <w:jc w:val="left"/>
              <w:rPr>
                <w:b/>
                <w:sz w:val="16"/>
                <w:szCs w:val="16"/>
              </w:rPr>
            </w:pPr>
            <w:r w:rsidRPr="00F02A52">
              <w:rPr>
                <w:b/>
                <w:sz w:val="16"/>
                <w:szCs w:val="16"/>
              </w:rPr>
              <w:t>Social impacts and equity</w:t>
            </w:r>
          </w:p>
        </w:tc>
        <w:tc>
          <w:tcPr>
            <w:tcW w:w="2197" w:type="dxa"/>
            <w:tcBorders>
              <w:top w:val="single" w:sz="4" w:space="0" w:color="auto"/>
              <w:left w:val="single" w:sz="4" w:space="0" w:color="auto"/>
              <w:bottom w:val="single" w:sz="4" w:space="0" w:color="auto"/>
              <w:right w:val="single" w:sz="4" w:space="0" w:color="auto"/>
            </w:tcBorders>
            <w:hideMark/>
          </w:tcPr>
          <w:p w14:paraId="0BA511FB" w14:textId="77777777" w:rsidR="00E97DE0" w:rsidRPr="00F02A52" w:rsidRDefault="00E97DE0" w:rsidP="00E97DE0">
            <w:pPr>
              <w:pStyle w:val="textpolicymix"/>
              <w:spacing w:line="240" w:lineRule="auto"/>
              <w:jc w:val="left"/>
              <w:rPr>
                <w:sz w:val="16"/>
                <w:szCs w:val="16"/>
              </w:rPr>
            </w:pPr>
            <w:r w:rsidRPr="00F02A52">
              <w:rPr>
                <w:sz w:val="16"/>
                <w:szCs w:val="16"/>
              </w:rPr>
              <w:t xml:space="preserve">Medium – ecosystem services protected by </w:t>
            </w:r>
            <w:r>
              <w:rPr>
                <w:sz w:val="16"/>
                <w:szCs w:val="16"/>
              </w:rPr>
              <w:t>protected areas</w:t>
            </w:r>
            <w:r w:rsidRPr="00F02A52">
              <w:rPr>
                <w:sz w:val="16"/>
                <w:szCs w:val="16"/>
              </w:rPr>
              <w:t xml:space="preserve"> may benefit (local) population; however, substantial opportunity costs and risk to revoke informal rights (e.g. access/abstraction) in area designation</w:t>
            </w:r>
          </w:p>
        </w:tc>
        <w:tc>
          <w:tcPr>
            <w:tcW w:w="2197" w:type="dxa"/>
            <w:tcBorders>
              <w:top w:val="single" w:sz="4" w:space="0" w:color="auto"/>
              <w:left w:val="single" w:sz="4" w:space="0" w:color="auto"/>
              <w:bottom w:val="single" w:sz="4" w:space="0" w:color="auto"/>
              <w:right w:val="single" w:sz="4" w:space="0" w:color="auto"/>
            </w:tcBorders>
            <w:hideMark/>
          </w:tcPr>
          <w:p w14:paraId="56AF897F" w14:textId="77777777" w:rsidR="00E97DE0" w:rsidRPr="00F02A52" w:rsidRDefault="00E97DE0" w:rsidP="00E97DE0">
            <w:pPr>
              <w:pStyle w:val="textpolicymix"/>
              <w:spacing w:line="240" w:lineRule="auto"/>
              <w:jc w:val="left"/>
              <w:rPr>
                <w:sz w:val="16"/>
                <w:szCs w:val="16"/>
              </w:rPr>
            </w:pPr>
            <w:r w:rsidRPr="00F02A52">
              <w:rPr>
                <w:sz w:val="16"/>
                <w:szCs w:val="16"/>
              </w:rPr>
              <w:t xml:space="preserve">Medium – increase in education/job and income opportunities for rural landowners marketing offsets; compensation of opportunity cost of land conservation (tradable development rights) </w:t>
            </w:r>
          </w:p>
        </w:tc>
        <w:tc>
          <w:tcPr>
            <w:tcW w:w="2197" w:type="dxa"/>
            <w:tcBorders>
              <w:top w:val="single" w:sz="4" w:space="0" w:color="auto"/>
              <w:left w:val="single" w:sz="4" w:space="0" w:color="auto"/>
              <w:bottom w:val="single" w:sz="4" w:space="0" w:color="auto"/>
              <w:right w:val="single" w:sz="4" w:space="0" w:color="auto"/>
            </w:tcBorders>
            <w:hideMark/>
          </w:tcPr>
          <w:p w14:paraId="273AB9A2" w14:textId="77777777" w:rsidR="00E97DE0" w:rsidRPr="00F02A52" w:rsidRDefault="00E97DE0" w:rsidP="00E97DE0">
            <w:pPr>
              <w:pStyle w:val="textpolicymix"/>
              <w:spacing w:line="240" w:lineRule="auto"/>
              <w:jc w:val="left"/>
              <w:rPr>
                <w:sz w:val="16"/>
                <w:szCs w:val="16"/>
              </w:rPr>
            </w:pPr>
            <w:r w:rsidRPr="00F02A52">
              <w:rPr>
                <w:sz w:val="16"/>
                <w:szCs w:val="16"/>
              </w:rPr>
              <w:t>Medium – compensation for opportunity costs of environmentally friendly land-use practices; however, only applicable to tax debtors (e.g. landowners)</w:t>
            </w:r>
          </w:p>
        </w:tc>
        <w:tc>
          <w:tcPr>
            <w:tcW w:w="2197" w:type="dxa"/>
            <w:tcBorders>
              <w:top w:val="single" w:sz="4" w:space="0" w:color="auto"/>
              <w:left w:val="single" w:sz="4" w:space="0" w:color="auto"/>
              <w:bottom w:val="single" w:sz="4" w:space="0" w:color="auto"/>
              <w:right w:val="single" w:sz="4" w:space="0" w:color="auto"/>
            </w:tcBorders>
            <w:hideMark/>
          </w:tcPr>
          <w:p w14:paraId="12F0564B" w14:textId="77777777" w:rsidR="00E97DE0" w:rsidRPr="00F02A52" w:rsidRDefault="00E97DE0" w:rsidP="00E97DE0">
            <w:pPr>
              <w:pStyle w:val="textpolicymix"/>
              <w:spacing w:line="240" w:lineRule="auto"/>
              <w:jc w:val="left"/>
              <w:rPr>
                <w:sz w:val="16"/>
                <w:szCs w:val="16"/>
              </w:rPr>
            </w:pPr>
            <w:r w:rsidRPr="00F02A52">
              <w:rPr>
                <w:sz w:val="16"/>
                <w:szCs w:val="16"/>
              </w:rPr>
              <w:t xml:space="preserve">Medium – depending on entry point of </w:t>
            </w:r>
            <w:r>
              <w:rPr>
                <w:sz w:val="16"/>
                <w:szCs w:val="16"/>
              </w:rPr>
              <w:t>protected areas</w:t>
            </w:r>
            <w:r w:rsidRPr="00F02A52">
              <w:rPr>
                <w:sz w:val="16"/>
                <w:szCs w:val="16"/>
              </w:rPr>
              <w:t xml:space="preserve"> in fiscal transfer systems; fiscal transfers as such address inequalities between jurisdictions</w:t>
            </w:r>
          </w:p>
        </w:tc>
        <w:tc>
          <w:tcPr>
            <w:tcW w:w="2197" w:type="dxa"/>
            <w:tcBorders>
              <w:top w:val="single" w:sz="4" w:space="0" w:color="auto"/>
              <w:left w:val="single" w:sz="4" w:space="0" w:color="auto"/>
              <w:bottom w:val="single" w:sz="4" w:space="0" w:color="auto"/>
              <w:right w:val="single" w:sz="4" w:space="0" w:color="auto"/>
            </w:tcBorders>
            <w:hideMark/>
          </w:tcPr>
          <w:p w14:paraId="292B37F1" w14:textId="77777777" w:rsidR="00E97DE0" w:rsidRPr="00F02A52" w:rsidRDefault="00E97DE0" w:rsidP="00E97DE0">
            <w:pPr>
              <w:pStyle w:val="textpolicymix"/>
              <w:spacing w:line="240" w:lineRule="auto"/>
              <w:jc w:val="left"/>
              <w:rPr>
                <w:sz w:val="16"/>
                <w:szCs w:val="16"/>
              </w:rPr>
            </w:pPr>
            <w:r w:rsidRPr="00F02A52">
              <w:rPr>
                <w:sz w:val="16"/>
                <w:szCs w:val="16"/>
              </w:rPr>
              <w:t>Medium – support of rural livelihoods, resource management and social coordination capacities; but enrolment constrained by insecure property rights and transaction costs, mixed effect on poverty alleviation</w:t>
            </w:r>
          </w:p>
        </w:tc>
        <w:tc>
          <w:tcPr>
            <w:tcW w:w="2197" w:type="dxa"/>
            <w:tcBorders>
              <w:top w:val="single" w:sz="4" w:space="0" w:color="auto"/>
              <w:left w:val="single" w:sz="4" w:space="0" w:color="auto"/>
              <w:bottom w:val="single" w:sz="4" w:space="0" w:color="auto"/>
              <w:right w:val="single" w:sz="4" w:space="0" w:color="auto"/>
            </w:tcBorders>
            <w:hideMark/>
          </w:tcPr>
          <w:p w14:paraId="7A0DD0F8" w14:textId="77777777" w:rsidR="00E97DE0" w:rsidRPr="00F02A52" w:rsidRDefault="00E97DE0" w:rsidP="00E97DE0">
            <w:pPr>
              <w:pStyle w:val="textpolicymix"/>
              <w:spacing w:line="240" w:lineRule="auto"/>
              <w:jc w:val="left"/>
              <w:rPr>
                <w:sz w:val="16"/>
                <w:szCs w:val="16"/>
              </w:rPr>
            </w:pPr>
            <w:r w:rsidRPr="00F02A52">
              <w:rPr>
                <w:sz w:val="16"/>
                <w:szCs w:val="16"/>
              </w:rPr>
              <w:t>Low to medium – difficult to reach smaller operators due to complex procedures; communities often benefit through workforce participation and engagement in co-benefits</w:t>
            </w:r>
          </w:p>
        </w:tc>
      </w:tr>
    </w:tbl>
    <w:p w14:paraId="24AB3628" w14:textId="57D4F75E" w:rsidR="00E97DE0" w:rsidRPr="00F02A52" w:rsidRDefault="00E97DE0" w:rsidP="00E97DE0">
      <w:pPr>
        <w:rPr>
          <w:lang w:val="en-US"/>
        </w:rPr>
      </w:pPr>
      <w:r w:rsidRPr="00F02A52">
        <w:rPr>
          <w:sz w:val="18"/>
          <w:szCs w:val="18"/>
          <w:lang w:val="en-US"/>
        </w:rPr>
        <w:t xml:space="preserve">Source: Adapted from </w:t>
      </w:r>
      <w:r w:rsidRPr="00F02A52">
        <w:rPr>
          <w:sz w:val="18"/>
          <w:szCs w:val="18"/>
          <w:lang w:val="en-US"/>
        </w:rPr>
        <w:fldChar w:fldCharType="begin" w:fldLock="1"/>
      </w:r>
      <w:r>
        <w:rPr>
          <w:sz w:val="18"/>
          <w:szCs w:val="18"/>
          <w:lang w:val="en-US"/>
        </w:rPr>
        <w:instrText>ADDIN CSL_CITATION { "citationItems" : [ { "id" : "ITEM-1", "itemData" : { "author" : [ { "dropping-particle" : "", "family" : "Schr\u00f6ter-Schlaack", "given" : "Christoph", "non-dropping-particle" : "", "parse-names" : false, "suffix" : "" }, { "dropping-particle" : "", "family" : "Ring", "given" : "Irene",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1", "issued" : { "date-parts" : [ [ "2011" ] ] }, "page" : "175-208", "publisher" : "Helmholtz Centre for Environmental Research \u2013 UFZ", "publisher-place" : "Leipzig", "title" : "Towards a Framework for Assessing Instruments in Policy Mixes for Biodiversity and Ecosystem Governance", "type" : "chapter" }, "uris" : [ "http://www.mendeley.com/documents/?uuid=c4e3b075-8811-4feb-89aa-581c5c3cd7f2" ] }, { "id" : "ITEM-2",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2", "issued" : { "date-parts" : [ [ "2015" ] ] }, "page" : "146-155", "publisher" : "Springer-Verlag", "publisher-place" : "Berlin Heidelberg", "title" : "Policy Mixes for Biodiversity Conservation and Ecosystem Service Management", "type" : "chapter" }, "uris" : [ "http://www.mendeley.com/documents/?uuid=37e5f871-4802-49db-af1d-2e27ecb29a6e" ] } ], "mendeley" : { "formattedCitation" : "(Ring &amp; Schr\u00f6ter-Schlaack, 2015; Schr\u00f6ter-Schlaack &amp; Ring, 2011)", "plainTextFormattedCitation" : "(Ring &amp; Schr\u00f6ter-Schlaack, 2015; Schr\u00f6ter-Schlaack &amp; Ring, 2011)", "previouslyFormattedCitation" : "(Ring &amp; Schr\u00f6ter-Schlaack, 2015; Schr\u00f6ter-Schlaack &amp; Ring, 2011)" }, "properties" : {  }, "schema" : "https://github.com/citation-style-language/schema/raw/master/csl-citation.json" }</w:instrText>
      </w:r>
      <w:r w:rsidRPr="00F02A52">
        <w:rPr>
          <w:sz w:val="18"/>
          <w:szCs w:val="18"/>
          <w:lang w:val="en-US"/>
        </w:rPr>
        <w:fldChar w:fldCharType="separate"/>
      </w:r>
      <w:r w:rsidRPr="00F02A52">
        <w:rPr>
          <w:sz w:val="18"/>
          <w:szCs w:val="18"/>
          <w:lang w:val="en-US"/>
        </w:rPr>
        <w:t xml:space="preserve">Ring &amp; Schröter-Schlaack </w:t>
      </w:r>
      <w:r w:rsidR="00004DFB">
        <w:rPr>
          <w:sz w:val="18"/>
          <w:szCs w:val="18"/>
          <w:lang w:val="en-US"/>
        </w:rPr>
        <w:t>(</w:t>
      </w:r>
      <w:r w:rsidRPr="00F02A52">
        <w:rPr>
          <w:sz w:val="18"/>
          <w:szCs w:val="18"/>
          <w:lang w:val="en-US"/>
        </w:rPr>
        <w:t>2015</w:t>
      </w:r>
      <w:r w:rsidR="00004DFB">
        <w:rPr>
          <w:sz w:val="18"/>
          <w:szCs w:val="18"/>
          <w:lang w:val="en-US"/>
        </w:rPr>
        <w:t>)</w:t>
      </w:r>
      <w:r w:rsidRPr="00F02A52">
        <w:rPr>
          <w:sz w:val="18"/>
          <w:szCs w:val="18"/>
          <w:lang w:val="en-US"/>
        </w:rPr>
        <w:t xml:space="preserve">; Schröter-Schlaack &amp; Ring </w:t>
      </w:r>
      <w:r w:rsidR="00004DFB">
        <w:rPr>
          <w:sz w:val="18"/>
          <w:szCs w:val="18"/>
          <w:lang w:val="en-US"/>
        </w:rPr>
        <w:t>(</w:t>
      </w:r>
      <w:r w:rsidRPr="00F02A52">
        <w:rPr>
          <w:sz w:val="18"/>
          <w:szCs w:val="18"/>
          <w:lang w:val="en-US"/>
        </w:rPr>
        <w:t>2011)</w:t>
      </w:r>
      <w:r w:rsidRPr="00F02A52">
        <w:rPr>
          <w:sz w:val="18"/>
          <w:szCs w:val="18"/>
          <w:lang w:val="en-US"/>
        </w:rPr>
        <w:fldChar w:fldCharType="end"/>
      </w:r>
      <w:r w:rsidR="003D705A">
        <w:rPr>
          <w:sz w:val="18"/>
          <w:szCs w:val="18"/>
          <w:lang w:val="en-US"/>
        </w:rPr>
        <w:t>.</w:t>
      </w:r>
      <w:r w:rsidRPr="00F02A52">
        <w:rPr>
          <w:sz w:val="18"/>
          <w:szCs w:val="18"/>
          <w:lang w:val="en-US"/>
        </w:rPr>
        <w:t xml:space="preserve"> </w:t>
      </w:r>
      <w:r w:rsidR="00004DFB">
        <w:rPr>
          <w:sz w:val="18"/>
          <w:szCs w:val="18"/>
          <w:lang w:val="en-US"/>
        </w:rPr>
        <w:t>B</w:t>
      </w:r>
      <w:r w:rsidRPr="00F02A52">
        <w:rPr>
          <w:sz w:val="18"/>
          <w:szCs w:val="18"/>
          <w:lang w:val="en-US"/>
        </w:rPr>
        <w:t xml:space="preserve">ased on individual instrument reviews from </w:t>
      </w:r>
      <w:r w:rsidRPr="00F02A52">
        <w:rPr>
          <w:sz w:val="18"/>
          <w:szCs w:val="18"/>
          <w:lang w:val="en-US"/>
        </w:rPr>
        <w:fldChar w:fldCharType="begin" w:fldLock="1"/>
      </w:r>
      <w:r>
        <w:rPr>
          <w:sz w:val="18"/>
          <w:szCs w:val="18"/>
          <w:lang w:val="en-US"/>
        </w:rPr>
        <w:instrText xml:space="preserve">ADDIN CSL_CITATION { "citationItems" : [ { "id" : "ITEM-1", "itemData" : { "author" : [ { "dropping-particle" : "", "family" : "Porras", "given" : "Ina", "non-dropping-particle" : "", "parse-names" : false, "suffix" : "" }, { "dropping-particle" : "", "family" : "Chac\u00f3n-Cascante", "given" : "Adriana", "non-dropping-particle" : "", "parse-names" : false, "suffix" : "" }, { "dropping-particle" : "", "family" : "Robalino", "given" : "Juan", "non-dropping-particle" : "", "parse-names" : false, "suffix" : "" }, { "dropping-particle" : "", "family" : "Oosterhuis", "given" : "Frans", "non-dropping-particle" : "", "parse-names" : false, "suffix" : "" } ], "container-title" : "Instrument Mixes for Biodiversity Policies. POLICYMIX Report No. 2/2011", "editor" : [ { "dropping-particle" : "", "family" : "Ring", "given" : "Irene", "non-dropping-particle" : "", "parse-names" : false, "suffix" : "" }, { "dropping-particle" : "", "family" : "Schr\u00f6ter-Schlaack", "given" : "Christoph", "non-dropping-particle" : "", "parse-names" : false, "suffix" : "" } ], "id" : "ITEM-1", "issued" : { "date-parts" : [ [ "2011" ] ] }, "page" : "119-144", "publisher" : "Helmholtz Centre for Environmental Research \u2013 UFZ", "publisher-place" : "Leipzig", "title" : "PES and other Economic Beasts: Assessing PES within a Policy Mix in Conservation", "type" : "chapter" }, "uris" : [ "http://www.mendeley.com/documents/?uuid=cf08e6b5-0930-3e0f-8986-870ce5a19cec" ] }, { "id" : "ITEM-2", "itemData" : { "DOI" : "10.1017/S0376892915000089", "author" : [ { "dropping-particle" : "", "family" : "Santos", "given" : "Rui", "non-dropping-particle" : "", "parse-names" : false, "suffix" : "" }, { "dropping-particle" : "", "family" : "Schr\u00f6ter-Schlaack", "given" : "Christoph", "non-dropping-particle" : "", "parse-names" : false, "suffix" : "" }, { "dropping-particle" : "", "family" : "Antunes", "given" : "Paula", "non-dropping-particle" : "", "parse-names" : false, "suffix" : "" }, { "dropping-particle" : "", "family" : "Ring", "given" : "Irene", "non-dropping-particle" : "", "parse-names" : false, "suffix" : "" }, { "dropping-particle" : "", "family" : "Clemente", "given" : "Pedro", "non-dropping-particle" : "", "parse-names" : false, "suffix" : "" } ], "container-title" : "Environmental Conservation", "id" : "ITEM-2", "issue" : "4", "issued" : { "date-parts" : [ [ "2015" ] ] }, "page" : "294-305", "title" : "Reviewing the role of habitat banking and tradable development rights in the conservation policy mix", "type" : "article-journal", "volume" : "42" }, "uris" : [ "http://www.mendeley.com/documents/?uuid=69c34a0d-ffca-420e-b704-7d73dd3f8bb3" ] }, { "id" : "ITEM-3", "itemData" : { "author" : [ { "dropping-particle" : "", "family" : "Schr\u00f6ter-Schlaack", "given" : "Christoph", "non-dropping-particle" : "", "parse-names" : false, "suffix" : "" }, { "dropping-particle" : "", "family" : "Blumentrath", "given" : "Stefan",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3", "issued" : { "date-parts" : [ [ "2011" ] ] }, "page" : "36-58", "publisher" : "Helmholtz Centre for Environmental Research \u2013 UFZ", "publisher-place" : "Leipzig", "title" : "Direct regulation for biodiversity conservation", "type" : "chapter" }, "uris" : [ "http://www.mendeley.com/documents/?uuid=c863ccee-919f-4699-b384-12ca811c062c" ] }, { "id" : "ITEM-4", "itemData" : { "author" : [ { "dropping-particle" : "", "family" : "Ring", "given" : "Irene", "non-dropping-particle" : "", "parse-names" : false, "suffix" : "" }, { "dropping-particle" : "", "family" : "Droste", "given" : "Nils", "non-dropping-particle" : "", "parse-names" : false, "suffix" : "" }, { "dropping-particle" : "", "family" : "Santos", "given" : "Rui", "non-dropping-particle" : "", "parse-names" : false, "suffix" : "" } ], "container-title" : "Opportunities for innovative biodiversity financing in the EU: ecological fiscal transfers (EFT), tax reliefs, marketed products, and fees and charges. A compilation of cases studies developed in the context of a project for the European Commission", "editor" : [ { "dropping-particle" : "", "family" : "Kettunen", "given" : "Marianne", "non-dropping-particle" : "", "parse-names" : false, "suffix" : "" }, { "dropping-particle" : "", "family" : "Illes", "given" : "Andrea", "non-dropping-particle" : "", "parse-names" : false, "suffix" : "" } ], "id" : "ITEM-4", "issued" : { "date-parts" : [ [ "2017" ] ] }, "page" : "8-43", "publisher" : "Institute for European Policy (IEEP)", "publisher-place" : "Brussels / London", "title" : "Ecological Fiscal Transfers (EFT)", "type" : "chapter" }, "uris" : [ "http://www.mendeley.com/documents/?uuid=b830fb86-6aee-4cf9-9389-d0cdbef25189" ] }, { "id" : "ITEM-5", "itemData" : { "author" : [ { "dropping-particle" : "", "family" : "Ring", "given" : "Irene", "non-dropping-particle" : "", "parse-names" : false, "suffix" : "" }, { "dropping-particle" : "", "family" : "May", "given" : "Peter H", "non-dropping-particle" : "", "parse-names" : false, "suffix" : "" }, { "dropping-particle" : "", "family" : "Loureiro", "given" : "Wilson", "non-dropping-particle" : "", "parse-names" : false, "suffix" : "" }, { "dropping-particle" : "", "family" : "Santos", "given" : "Rui", "non-dropping-particle" : "", "parse-names" : false, "suffix" : "" }, { "dropping-particle" : "", "family" : "Antunes", "given" : "Paula", "non-dropping-particle" : "", "parse-names" : false, "suffix" : "" }, { "dropping-particle" : "", "family" : "Clemente", "given" : "Pedro", "non-dropping-particle" : "", "parse-names" : false, "suffix" : "" } ], "container-title" : "Instrument Mixes for Biodiversity Policies. POLICYMIX Report, Issue No. 2/2011", "editor" : [ { "dropping-particle" : "", "family" : "Ring", "given" : "Irene", "non-dropping-particle" : "", "parse-names" : false, "suffix" : "" }, { "dropping-particle" : "", "family" : "Schr\u00f6ter-Schlaack", "given" : "Christoph", "non-dropping-particle" : "", "parse-names" : false, "suffix" : "" } ], "id" : "ITEM-5", "issued" : { "date-parts" : [ [ "2011" ] ] }, "page" : "98-118", "publisher" : "Helmholtz Centre for Environmental Research \u2013 UFZ", "publisher-place" : "Leipzig", "title" : "Ecological fiscal transfers", "type" : "chapter" }, "uris" : [ "http://www.mendeley.com/documents/?uuid=124b964b-6f42-4724-9589-61b9cd8dd8e1" ] }, { "id" : "ITEM-6", "itemData" : { "author" : [ { "dropping-particle" : "", "family" : "Kaechele", "given" : "Karin", "non-dropping-particle" : "", "parse-names" : false, "suffix" : "" }, { "dropping-particle" : "", "family" : "May", "given" : "Peter H", "non-dropping-particle" : "", "parse-names" : false, "suffix" : "" }, { "dropping-particle" : "", "family" : "Primmer", "given" : "Eeva", "non-dropping-particle" : "", "parse-names" : false, "suffix" : "" }, { "dropping-particle" : "", "family" : "Ludwig", "given" : "Grit", "non-dropping-particle" : "", "parse-names" : false, "suffix" : "" } ], "container-title" : "Instrument Mixes for Biodiversity Policies", "editor" : [ { "dropping-particle" : "", "family" : "Ring", "given" : "Irene", "non-dropping-particle" : "", "parse-names" : false, "suffix" : "" }, { "dropping-particle" : "", "family" : "Schr\u00f6ter-Schlaack", "given" : "Christoph", "non-dropping-particle" : "", "parse-names" : false, "suffix" : "" } ], "id" : "ITEM-6", "issued" : { "date-parts" : [ [ "2011" ] ] }, "page" : "162-174", "publisher" : "Helmholtz Centre for Environmental Research - UFZ", "publisher-place" : "Leipzig", "title" : "Forest Certification: A Voluntary Instrument for Environmental Governance", "type" : "chapter" }, "uris" : [ "http://www.mendeley.com/documents/?uuid=3c86cc2d-f748-4aa6-9bef-c38ac3c3592f" ] }, { "id" : "ITEM-7", "itemData" : { "author" : [ { "dropping-particle" : "", "family" : "Oosterhuis", "given" : "Frans", "non-dropping-particle" : "", "parse-names" : false, "suffix" : "" } ], "container-title" : "Instrument Mixes for Biodiversity Policies. POLICYMIX Report, Issue No. 2/2011", "editor" : [ { "dropping-particle" : "", "family" : "Ring", "given" : "Irene", "non-dropping-particle" : "", "parse-names" : false, "suffix" : "" }, { "dropping-particle" </w:instrText>
      </w:r>
      <w:r w:rsidRPr="004F0676">
        <w:rPr>
          <w:sz w:val="18"/>
          <w:szCs w:val="18"/>
          <w:lang w:val="es-ES"/>
        </w:rPr>
        <w:instrText>: "", "family" : "Schr\u00f6ter-Schlaack", "given" : "Christoph", "non-dropping-particle" : "", "parse-names" : false, "suffix" : "" } ], "id" : "ITEM-7", "issued" : { "date-parts" : [ [ "2011" ] ] }, "page" : "89-97", "publisher" : "Helmholtz Centre for Environmental Research - UFZ", "publisher-place" : "Leipzig", "title" : "Tax Reliefs for Biodiversity Conservation", "type" : "chapter" }, "uris" : [ "http://www.mendeley.com/documents/?uuid=571f586b-9a2d-4556-99c9-ad9d784847ec" ] } ], "mendeley" : { "formattedCitation" : "(Kaechele, May, Primmer, &amp; Ludwig, 2011; Oosterhuis, 2011; Porras, Chac\u00f3n-Cascante, Robalino, &amp; Oosterhuis, 2011; Ring et al., 2011; Ring, Droste, &amp; Santos, 2017; R. Santos, Schr\u00f6ter-Schlaack, et al., 2015; Schr\u00f6ter-Schlaack &amp; Blumentrath, 2011)", "plainTextFormattedCitation" : "(Kaechele, May, Primmer, &amp; Ludwig, 2011; Oosterhuis, 2011; Porras, Chac\u00f3n-Cascante, Robalino, &amp; Oosterhuis, 2011; Ring et al., 2011; Ring, Droste, &amp; Santos, 2017; R. Santos, Schr\u00f6ter-Schlaack, et al., 2015; Schr\u00f6ter-Schlaack &amp; Blumentrath, 2011)", "previouslyFormattedCitation" : "(Kaechele, May, Primmer, &amp; Ludwig, 2011; Oosterhuis, 2011; Porras, Chac\u00f3n-Cascante, Robalino, &amp; Oosterhuis, 2011; Ring et al., 2011; Ring, Droste, &amp; Santos, 2017; R. Santos, Schr\u00f6ter-Schlaack, et al., 2015; Schr\u00f6ter-Schlaack &amp; Blumentrath, 2011)" }, "properties" : {  }, "schema" : "https://github.com/citation-style-language/schema/raw/master/csl-citation.json" }</w:instrText>
      </w:r>
      <w:r w:rsidRPr="00F02A52">
        <w:rPr>
          <w:sz w:val="18"/>
          <w:szCs w:val="18"/>
          <w:lang w:val="en-US"/>
        </w:rPr>
        <w:fldChar w:fldCharType="separate"/>
      </w:r>
      <w:r w:rsidRPr="004F0676">
        <w:rPr>
          <w:sz w:val="18"/>
          <w:szCs w:val="18"/>
          <w:lang w:val="es-ES"/>
        </w:rPr>
        <w:t>Kaechele</w:t>
      </w:r>
      <w:r w:rsidR="00004DFB" w:rsidRPr="004F0676">
        <w:rPr>
          <w:sz w:val="18"/>
          <w:szCs w:val="18"/>
          <w:lang w:val="es-ES"/>
        </w:rPr>
        <w:t xml:space="preserve"> </w:t>
      </w:r>
      <w:r w:rsidR="009E3418" w:rsidRPr="009E3418">
        <w:rPr>
          <w:i/>
          <w:sz w:val="18"/>
          <w:szCs w:val="18"/>
          <w:lang w:val="es-ES"/>
        </w:rPr>
        <w:t>et al.</w:t>
      </w:r>
      <w:r w:rsidRPr="004F0676">
        <w:rPr>
          <w:sz w:val="18"/>
          <w:szCs w:val="18"/>
          <w:lang w:val="es-ES"/>
        </w:rPr>
        <w:t xml:space="preserve"> </w:t>
      </w:r>
      <w:r w:rsidR="00004DFB" w:rsidRPr="004F0676">
        <w:rPr>
          <w:sz w:val="18"/>
          <w:szCs w:val="18"/>
          <w:lang w:val="es-ES"/>
        </w:rPr>
        <w:t>(</w:t>
      </w:r>
      <w:r w:rsidRPr="004F0676">
        <w:rPr>
          <w:sz w:val="18"/>
          <w:szCs w:val="18"/>
          <w:lang w:val="es-ES"/>
        </w:rPr>
        <w:t>2011</w:t>
      </w:r>
      <w:r w:rsidR="00004DFB" w:rsidRPr="004F0676">
        <w:rPr>
          <w:sz w:val="18"/>
          <w:szCs w:val="18"/>
          <w:lang w:val="es-ES"/>
        </w:rPr>
        <w:t>)</w:t>
      </w:r>
      <w:r w:rsidRPr="004F0676">
        <w:rPr>
          <w:sz w:val="18"/>
          <w:szCs w:val="18"/>
          <w:lang w:val="es-ES"/>
        </w:rPr>
        <w:t xml:space="preserve">; Oosterhuis </w:t>
      </w:r>
      <w:r w:rsidR="00004DFB" w:rsidRPr="004F0676">
        <w:rPr>
          <w:sz w:val="18"/>
          <w:szCs w:val="18"/>
          <w:lang w:val="es-ES"/>
        </w:rPr>
        <w:t>(</w:t>
      </w:r>
      <w:r w:rsidRPr="004F0676">
        <w:rPr>
          <w:sz w:val="18"/>
          <w:szCs w:val="18"/>
          <w:lang w:val="es-ES"/>
        </w:rPr>
        <w:t>2011</w:t>
      </w:r>
      <w:r w:rsidR="00004DFB" w:rsidRPr="004F0676">
        <w:rPr>
          <w:sz w:val="18"/>
          <w:szCs w:val="18"/>
          <w:lang w:val="es-ES"/>
        </w:rPr>
        <w:t>)</w:t>
      </w:r>
      <w:r w:rsidRPr="004F0676">
        <w:rPr>
          <w:sz w:val="18"/>
          <w:szCs w:val="18"/>
          <w:lang w:val="es-ES"/>
        </w:rPr>
        <w:t>; Porras</w:t>
      </w:r>
      <w:r w:rsidR="00004DFB" w:rsidRPr="004F0676">
        <w:rPr>
          <w:sz w:val="18"/>
          <w:szCs w:val="18"/>
          <w:lang w:val="es-ES"/>
        </w:rPr>
        <w:t xml:space="preserve"> </w:t>
      </w:r>
      <w:r w:rsidR="009E3418" w:rsidRPr="009E3418">
        <w:rPr>
          <w:i/>
          <w:sz w:val="18"/>
          <w:szCs w:val="18"/>
          <w:lang w:val="es-ES"/>
        </w:rPr>
        <w:t>et al.</w:t>
      </w:r>
      <w:r w:rsidRPr="004F0676">
        <w:rPr>
          <w:sz w:val="18"/>
          <w:szCs w:val="18"/>
          <w:lang w:val="es-ES"/>
        </w:rPr>
        <w:t xml:space="preserve"> </w:t>
      </w:r>
      <w:r w:rsidR="00004DFB" w:rsidRPr="004F0676">
        <w:rPr>
          <w:sz w:val="18"/>
          <w:szCs w:val="18"/>
          <w:lang w:val="es-ES"/>
        </w:rPr>
        <w:t>(</w:t>
      </w:r>
      <w:r w:rsidRPr="004F0676">
        <w:rPr>
          <w:sz w:val="18"/>
          <w:szCs w:val="18"/>
          <w:lang w:val="es-ES"/>
        </w:rPr>
        <w:t>2011</w:t>
      </w:r>
      <w:r w:rsidR="00004DFB" w:rsidRPr="004F0676">
        <w:rPr>
          <w:sz w:val="18"/>
          <w:szCs w:val="18"/>
          <w:lang w:val="es-ES"/>
        </w:rPr>
        <w:t>)</w:t>
      </w:r>
      <w:r w:rsidRPr="004F0676">
        <w:rPr>
          <w:sz w:val="18"/>
          <w:szCs w:val="18"/>
          <w:lang w:val="es-ES"/>
        </w:rPr>
        <w:t xml:space="preserve">; Ring </w:t>
      </w:r>
      <w:r w:rsidR="009E3418" w:rsidRPr="009E3418">
        <w:rPr>
          <w:i/>
          <w:sz w:val="18"/>
          <w:szCs w:val="18"/>
          <w:lang w:val="es-ES"/>
        </w:rPr>
        <w:t>et al.</w:t>
      </w:r>
      <w:r w:rsidRPr="004F0676">
        <w:rPr>
          <w:sz w:val="18"/>
          <w:szCs w:val="18"/>
          <w:lang w:val="es-ES"/>
        </w:rPr>
        <w:t xml:space="preserve"> </w:t>
      </w:r>
      <w:r w:rsidR="00004DFB">
        <w:rPr>
          <w:sz w:val="18"/>
          <w:szCs w:val="18"/>
          <w:lang w:val="en-US"/>
        </w:rPr>
        <w:t>(</w:t>
      </w:r>
      <w:r w:rsidRPr="00F02A52">
        <w:rPr>
          <w:sz w:val="18"/>
          <w:szCs w:val="18"/>
          <w:lang w:val="en-US"/>
        </w:rPr>
        <w:t>2011</w:t>
      </w:r>
      <w:r w:rsidR="00F260A2">
        <w:rPr>
          <w:sz w:val="18"/>
          <w:szCs w:val="18"/>
          <w:lang w:val="en-US"/>
        </w:rPr>
        <w:t>, 2017</w:t>
      </w:r>
      <w:r w:rsidR="00004DFB">
        <w:rPr>
          <w:sz w:val="18"/>
          <w:szCs w:val="18"/>
          <w:lang w:val="en-US"/>
        </w:rPr>
        <w:t>)</w:t>
      </w:r>
      <w:r w:rsidRPr="00F02A52">
        <w:rPr>
          <w:sz w:val="18"/>
          <w:szCs w:val="18"/>
          <w:lang w:val="en-US"/>
        </w:rPr>
        <w:t>; Santos</w:t>
      </w:r>
      <w:r w:rsidR="00004DFB">
        <w:rPr>
          <w:sz w:val="18"/>
          <w:szCs w:val="18"/>
          <w:lang w:val="en-US"/>
        </w:rPr>
        <w:t xml:space="preserve"> </w:t>
      </w:r>
      <w:r w:rsidR="009E3418" w:rsidRPr="009E3418">
        <w:rPr>
          <w:i/>
          <w:sz w:val="18"/>
          <w:szCs w:val="18"/>
          <w:lang w:val="en-US"/>
        </w:rPr>
        <w:t>et al.</w:t>
      </w:r>
      <w:r w:rsidRPr="00F02A52">
        <w:rPr>
          <w:sz w:val="18"/>
          <w:szCs w:val="18"/>
          <w:lang w:val="en-US"/>
        </w:rPr>
        <w:t xml:space="preserve"> </w:t>
      </w:r>
      <w:r w:rsidR="00004DFB">
        <w:rPr>
          <w:sz w:val="18"/>
          <w:szCs w:val="18"/>
          <w:lang w:val="en-US"/>
        </w:rPr>
        <w:t>(</w:t>
      </w:r>
      <w:r w:rsidRPr="00F02A52">
        <w:rPr>
          <w:sz w:val="18"/>
          <w:szCs w:val="18"/>
          <w:lang w:val="en-US"/>
        </w:rPr>
        <w:t>2015</w:t>
      </w:r>
      <w:r w:rsidR="00AA0743">
        <w:rPr>
          <w:sz w:val="18"/>
          <w:szCs w:val="18"/>
          <w:lang w:val="en-US"/>
        </w:rPr>
        <w:t>b</w:t>
      </w:r>
      <w:r w:rsidR="00004DFB">
        <w:rPr>
          <w:sz w:val="18"/>
          <w:szCs w:val="18"/>
          <w:lang w:val="en-US"/>
        </w:rPr>
        <w:t>)</w:t>
      </w:r>
      <w:r w:rsidRPr="00F02A52">
        <w:rPr>
          <w:sz w:val="18"/>
          <w:szCs w:val="18"/>
          <w:lang w:val="en-US"/>
        </w:rPr>
        <w:t xml:space="preserve">; Schröter-Schlaack &amp; Blumentrath </w:t>
      </w:r>
      <w:r w:rsidR="00004DFB">
        <w:rPr>
          <w:sz w:val="18"/>
          <w:szCs w:val="18"/>
          <w:lang w:val="en-US"/>
        </w:rPr>
        <w:t>(</w:t>
      </w:r>
      <w:r w:rsidRPr="00F02A52">
        <w:rPr>
          <w:sz w:val="18"/>
          <w:szCs w:val="18"/>
          <w:lang w:val="en-US"/>
        </w:rPr>
        <w:t>2011)</w:t>
      </w:r>
      <w:r w:rsidRPr="00F02A52">
        <w:rPr>
          <w:sz w:val="18"/>
          <w:szCs w:val="18"/>
          <w:lang w:val="en-US"/>
        </w:rPr>
        <w:fldChar w:fldCharType="end"/>
      </w:r>
      <w:r w:rsidRPr="00F02A52">
        <w:rPr>
          <w:lang w:val="en-US"/>
        </w:rPr>
        <w:t>.</w:t>
      </w:r>
    </w:p>
    <w:p w14:paraId="57495D31" w14:textId="77777777" w:rsidR="00E97DE0" w:rsidRPr="00F02A52" w:rsidRDefault="00E97DE0" w:rsidP="00E97DE0">
      <w:pPr>
        <w:rPr>
          <w:lang w:val="en-US"/>
        </w:rPr>
        <w:sectPr w:rsidR="00E97DE0" w:rsidRPr="00F02A52" w:rsidSect="001F79DE">
          <w:headerReference w:type="default" r:id="rId3370"/>
          <w:pgSz w:w="16838" w:h="11906" w:orient="landscape"/>
          <w:pgMar w:top="1417" w:right="1417" w:bottom="1417" w:left="1134" w:header="708" w:footer="708" w:gutter="0"/>
          <w:cols w:space="708"/>
          <w:docGrid w:linePitch="360"/>
        </w:sectPr>
      </w:pPr>
    </w:p>
    <w:p w14:paraId="348917A3" w14:textId="318DAA22" w:rsidR="00E97DE0" w:rsidRPr="00F02A52" w:rsidRDefault="00E97DE0" w:rsidP="00E97DE0">
      <w:pPr>
        <w:rPr>
          <w:rFonts w:eastAsia="Times New Roman" w:cs="Times New Roman"/>
          <w:lang w:val="en-US"/>
        </w:rPr>
      </w:pPr>
      <w:r w:rsidRPr="00F02A52">
        <w:rPr>
          <w:rFonts w:eastAsia="Times New Roman" w:cs="Times New Roman"/>
          <w:lang w:val="en-US"/>
        </w:rPr>
        <w:lastRenderedPageBreak/>
        <w:t xml:space="preserve">Many of the recent improvements in biodiversity conservation have been a result of effective regulation. The </w:t>
      </w:r>
      <w:r>
        <w:rPr>
          <w:rFonts w:eastAsia="Times New Roman" w:cs="Times New Roman"/>
          <w:lang w:val="en-US"/>
        </w:rPr>
        <w:t>European Union</w:t>
      </w:r>
      <w:r w:rsidRPr="00F02A52">
        <w:rPr>
          <w:rFonts w:eastAsia="Times New Roman" w:cs="Times New Roman"/>
          <w:lang w:val="en-US"/>
        </w:rPr>
        <w:t xml:space="preserve"> Nature Directives allow the </w:t>
      </w:r>
      <w:r>
        <w:rPr>
          <w:rFonts w:eastAsia="Times New Roman" w:cs="Times New Roman"/>
          <w:lang w:val="en-US"/>
        </w:rPr>
        <w:t>European Union</w:t>
      </w:r>
      <w:r w:rsidRPr="00F02A52">
        <w:rPr>
          <w:rFonts w:eastAsia="Times New Roman" w:cs="Times New Roman"/>
          <w:lang w:val="en-US"/>
        </w:rPr>
        <w:t xml:space="preserve"> to meet its objectives under international law, and, by way of the Natura 2000 network, have led to an increase in the number and quality of protected area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uthor" : [ { "dropping-particle" : "", "family" : "UK NEA", "given" : "", "non-dropping-particle" : "", "parse-names" : false, "suffix" : "" } ], "id" : "ITEM-1", "issued" : { "date-parts" : [ [ "2011" ] ] }, "note" : "NULL", "number-of-pages" : "87", "publisher" : "UNEP-WCMC", "publisher-place" : "Cambrigde", "title" : "The UK National Ecosystem Assessment: Synthesis of the Key Findings", "type" : "report" }, "locator" : "53", "uris" : [ "http://www.mendeley.com/documents/?uuid=f6ce55f7-ff2b-4b12-855d-e5b25a533bba" ] } ], "mendeley" : { "formattedCitation" : "(UK NEA, 2011, p. 53)", "plainTextFormattedCitation" : "(UK NEA, 2011, p. 53)", "previouslyFormattedCitation" : "(UK NEA, 2011, p. 53)"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UK NEA, 2011, p. 53)</w:t>
      </w:r>
      <w:r w:rsidRPr="00F02A52">
        <w:rPr>
          <w:rFonts w:eastAsia="Times New Roman" w:cs="Times New Roman"/>
          <w:lang w:val="en-US"/>
        </w:rPr>
        <w:fldChar w:fldCharType="end"/>
      </w:r>
      <w:r w:rsidRPr="00F02A52">
        <w:rPr>
          <w:rFonts w:eastAsia="Times New Roman" w:cs="Times New Roman"/>
          <w:lang w:val="en-US"/>
        </w:rPr>
        <w:t xml:space="preserve">. The Natura 2000 network is now the most extensive network of protected areas in the world, including more than 27,000 sites and covering 18% of the terrestrial area of the </w:t>
      </w:r>
      <w:r>
        <w:rPr>
          <w:rFonts w:eastAsia="Times New Roman" w:cs="Times New Roman"/>
          <w:lang w:val="en-US"/>
        </w:rPr>
        <w:t>European Union</w:t>
      </w:r>
      <w:r w:rsidRPr="00F02A52">
        <w:rPr>
          <w:rFonts w:eastAsia="Times New Roman" w:cs="Times New Roman"/>
          <w:lang w:val="en-US"/>
        </w:rPr>
        <w:t xml:space="preserve"> member </w:t>
      </w:r>
      <w:r>
        <w:rPr>
          <w:rFonts w:eastAsia="Times New Roman" w:cs="Times New Roman"/>
          <w:lang w:val="en-US"/>
        </w:rPr>
        <w:t>S</w:t>
      </w:r>
      <w:r w:rsidRPr="00F02A52">
        <w:rPr>
          <w:rFonts w:eastAsia="Times New Roman" w:cs="Times New Roman"/>
          <w:lang w:val="en-US"/>
        </w:rPr>
        <w:t xml:space="preserve">tates and 4% of </w:t>
      </w:r>
      <w:r>
        <w:rPr>
          <w:rFonts w:eastAsia="Times New Roman" w:cs="Times New Roman"/>
          <w:lang w:val="en-US"/>
        </w:rPr>
        <w:t>European Union</w:t>
      </w:r>
      <w:r w:rsidRPr="00F02A52">
        <w:rPr>
          <w:rFonts w:eastAsia="Times New Roman" w:cs="Times New Roman"/>
          <w:lang w:val="en-US"/>
        </w:rPr>
        <w:t xml:space="preserve"> marine water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2800/603862", "author" : [ { "dropping-particle" : "", "family" : "EEA", "given" : "", "non-dropping-particle" : "", "parse-names" : false, "suffix" : "" } ], "container-title" : "EEA Technical Report No. 2/2015", "id" : "ITEM-1",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mendeley" : { "formattedCitation" : "(EEA, 2015c)", "plainTextFormattedCitation" : "(EEA, 2015c)", "previouslyFormattedCitation" : "(EEA, 2015c)" }, "properties" : {  }, "schema" : "https://github.com/citation-style-language/schema/raw/master/csl-citation.json" }</w:instrText>
      </w:r>
      <w:r w:rsidRPr="00F02A52">
        <w:rPr>
          <w:rFonts w:eastAsia="Times New Roman" w:cs="Times New Roman"/>
          <w:lang w:val="en-US"/>
        </w:rPr>
        <w:fldChar w:fldCharType="separate"/>
      </w:r>
      <w:r w:rsidRPr="00223CD3">
        <w:rPr>
          <w:rFonts w:eastAsia="Times New Roman" w:cs="Times New Roman"/>
          <w:lang w:val="en-US"/>
        </w:rPr>
        <w:t>(EEA, 2015c)</w:t>
      </w:r>
      <w:r w:rsidRPr="00F02A52">
        <w:rPr>
          <w:rFonts w:eastAsia="Times New Roman" w:cs="Times New Roman"/>
          <w:lang w:val="en-US"/>
        </w:rPr>
        <w:fldChar w:fldCharType="end"/>
      </w:r>
      <w:r w:rsidRPr="00F02A52">
        <w:rPr>
          <w:rFonts w:eastAsia="Times New Roman" w:cs="Times New Roman"/>
          <w:lang w:val="en-US"/>
        </w:rPr>
        <w:t xml:space="preserve">. </w:t>
      </w:r>
      <w:r w:rsidRPr="00F02A52">
        <w:rPr>
          <w:lang w:val="en-US"/>
        </w:rPr>
        <w:t xml:space="preserve">The marine component of the Natura 2000 network is still very incomplete, particularly for offshore sites, yet with substantial designations in recent years </w:t>
      </w:r>
      <w:r w:rsidRPr="00F02A52">
        <w:rPr>
          <w:lang w:val="en-US"/>
        </w:rPr>
        <w:fldChar w:fldCharType="begin" w:fldLock="1"/>
      </w:r>
      <w:r>
        <w:rPr>
          <w:lang w:val="en-US"/>
        </w:rPr>
        <w:instrText>ADDIN CSL_CITATION { "citationItems" : [ { "id" : "ITEM-1", "itemData" : { "ISBN" : "9789292133290", "author" : [ { "dropping-particle" : "", "family" : "EEA", "given" : "", "non-dropping-particle" : "", "parse-names" : false, "suffix" : "" } ], "container-title" : "EEA Report No. 5/2012", "id" : "ITEM-1", "issued" : { "date-parts" : [ [ "2012" ] ] }, "publisher" : "European Environment Agency", "publisher-place" : "Copenhagen", "title" : "Protected areas in Europe \u2014 an overview", "type" : "report" }, "uris" : [ "http://www.mendeley.com/documents/?uuid=62b556c6-065e-477a-bfbb-e2118bedcbfc" ] }, { "id" : "ITEM-2", "itemData" : { "DOI" : "10.2800/603862", "author" : [ { "dropping-particle" : "", "family" : "EEA", "given" : "", "non-dropping-particle" : "", "parse-names" : false, "suffix" : "" } ], "container-title" : "EEA Technical Report No. 2/2015", "id" : "ITEM-2",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mendeley" : { "formattedCitation" : "(EEA, 2012a, 2015c)", "plainTextFormattedCitation" : "(EEA, 2012a, 2015c)", "previouslyFormattedCitation" : "(EEA, 2012a, 2015c)" }, "properties" : {  }, "schema" : "https://github.com/citation-style-language/schema/raw/master/csl-citation.json" }</w:instrText>
      </w:r>
      <w:r w:rsidRPr="00F02A52">
        <w:rPr>
          <w:lang w:val="en-US"/>
        </w:rPr>
        <w:fldChar w:fldCharType="separate"/>
      </w:r>
      <w:r w:rsidRPr="00223CD3">
        <w:rPr>
          <w:lang w:val="en-US"/>
        </w:rPr>
        <w:t>(EEA, 2012a, 2015c)</w:t>
      </w:r>
      <w:r w:rsidRPr="00F02A52">
        <w:rPr>
          <w:lang w:val="en-US"/>
        </w:rPr>
        <w:fldChar w:fldCharType="end"/>
      </w:r>
      <w:r w:rsidRPr="00F02A52">
        <w:rPr>
          <w:lang w:val="en-US"/>
        </w:rPr>
        <w:t xml:space="preserve">. </w:t>
      </w:r>
      <w:r w:rsidRPr="00F02A52">
        <w:rPr>
          <w:rFonts w:eastAsia="Times New Roman" w:cs="Times New Roman"/>
          <w:lang w:val="en-US"/>
        </w:rPr>
        <w:t xml:space="preserve">The Natura 2000 network forms the backbone of the </w:t>
      </w:r>
      <w:r>
        <w:rPr>
          <w:rFonts w:eastAsia="Times New Roman" w:cs="Times New Roman"/>
          <w:lang w:val="en-US"/>
        </w:rPr>
        <w:t>European Union</w:t>
      </w:r>
      <w:r w:rsidRPr="00F02A52">
        <w:rPr>
          <w:rFonts w:eastAsia="Times New Roman" w:cs="Times New Roman"/>
          <w:lang w:val="en-US"/>
        </w:rPr>
        <w:t xml:space="preserve">’s green infrastructure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abstract" : "Widespread losses of biodiversity and associated ecosystem services are continuing in the EU, with associated detrimental economic and social impacts. This is in part due to the loss and fragmentation of Europe\u2019s existing green infrastructure which (as further defined below), includes core areas of important ecosystems, land that is being sustainably managed for multiple uses, urban green areas and features that connect these elements across the landscape. These impacts are primarily the result of widespread land use change and intensification, urbanisation and other developments. To address these impacts the EU intends to develop a Green Infrastructure Strategy that will contribute to a wide range of EU economic, environmental and social objectives, including implementing the EU Biodiversity Strategy (and thereby meet CBD obligations). By catalysing the transition towards smart, sustainable and inclusive growth, it will support the implementation of Europe 2020. It can in particular be expected to make a major contribution to achieving a resource efficient, climate resilient and low carbon economy. However, to achieve significant green infrastructure benefits, significant policy changes are required across many sectors and at multiple scales of governance. This study has therefore highlighted the crucial role that an EU Green Infrastructure Strategy could play in delivering these benefits through increased policy coherence. In particular it is suggested that the EU Strategy should: 1. Increase practical understanding of the green infrastructure concept and awareness of the observed beneficial impacts of green infrastructure policy interventions with respect to biodiversity and associated ecosystem services, and their resulting economic, social and health benefits. 2. Support the new EU Biodiversity Strategy, by promoting the new restoration agenda, but also contribute to a wider range of policy objectives (eg relating to flood control, carbon storage, energy efficiency, human health) that can be delivered through an enhanced and better managed green infrastructure, many of which can be achieved more cost-effectively than relying on technology-based solutions, especially when costs are considered over the whole life cycle. 3. Provide leadership and guidance for Member States, in particular with regard to the use and adjustment of existing regulations and funding instruments in an appropriate and imaginative way. It should seize existing opportunities fo\u2026", "author" : [ { "dropping-particle" : "", "family" : "Mazza", "given" : "L", "non-dropping-particle" : "", "parse-names" : false, "suffix" : "" }, { "dropping-particle" : "", "family" : "Bennett", "given" : "G", "non-dropping-particle" : "", "parse-names" : false, "suffix" : "" }, { "dropping-particle" : "", "family" : "Nocker", "given" : "L", "non-dropping-particle" : "De", "parse-names" : false, "suffix" : "" }, { "dropping-particle" : "", "family" : "Gantioler", "given" : "S", "non-dropping-particle" : "", "parse-names" : false, "suffix" : "" }, { "dropping-particle" : "", "family" : "Losarcos", "given" : "L", "non-dropping-particle" : "", "parse-names" : false, "suffix" : "" }, { "dropping-particle" : "", "family" : "Margerison", "given" : "C", "non-dropping-particle" : "", "parse-names" : false, "suffix" : "" }, { "dropping-particle" : "", "family" : "Kaphengst", "given" : "T", "non-dropping-particle" : "", "parse-names" : false, "suffix" : "" }, { "dropping-particle" : "", "family" : "McConville", "given" : "A", "non-dropping-particle" : "", "parse-names" : false, "suffix" : "" }, { "dropping-particle" : "", "family" : "Rayment", "given" : "M", "non-dropping-particle" : "", "parse-names" : false, "suffix" : "" }, { "dropping-particle" : "", "family" : "Brink", "given" : "P", "non-dropping-particle" : "ten", "parse-names" : false, "suffix" : "" }, { "dropping-particle" : "", "family" : "Tucker", "given" : "G", "non-dropping-particle" : "", "parse-names" : false, "suffix" : "" }, { "dropping-particle" : "", "family" : "Diggelen", "given" : "R", "non-dropping-particle" : "van", "parse-names" : false, "suffix" : "" } ], "container-title" : "Final report for the European Commission, DG Environment on Contract ENV.B.2/SER/2010/0059", "id" : "ITEM-1", "issued" : { "date-parts" : [ [ "2011" ] ] }, "publisher" : "Institute for European Environmental Policy", "publisher-place" : "Brussels and London", "title" : "Green Infrastructure Implementation and Efficiency", "type" : "report" }, "uris" : [ "http://www.mendeley.com/documents/?uuid=7bcf7ab1-73a1-44ec-b651-1040f0f34cfc" ] } ], "mendeley" : { "formattedCitation" : "(Mazza et al., 2011)", "plainTextFormattedCitation" : "(Mazza et al., 2011)", "previouslyFormattedCitation" : "(Mazza et al., 2011)"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Mazza </w:t>
      </w:r>
      <w:r w:rsidR="009E3418" w:rsidRPr="009E3418">
        <w:rPr>
          <w:rFonts w:eastAsia="Times New Roman" w:cs="Times New Roman"/>
          <w:i/>
          <w:lang w:val="en-US"/>
        </w:rPr>
        <w:t>et al.</w:t>
      </w:r>
      <w:r w:rsidRPr="00F02A52">
        <w:rPr>
          <w:rFonts w:eastAsia="Times New Roman" w:cs="Times New Roman"/>
          <w:lang w:val="en-US"/>
        </w:rPr>
        <w:t>, 2011)</w:t>
      </w:r>
      <w:r w:rsidRPr="00F02A52">
        <w:rPr>
          <w:rFonts w:eastAsia="Times New Roman" w:cs="Times New Roman"/>
          <w:lang w:val="en-US"/>
        </w:rPr>
        <w:fldChar w:fldCharType="end"/>
      </w:r>
      <w:r w:rsidRPr="00F02A52">
        <w:rPr>
          <w:rFonts w:eastAsia="Times New Roman" w:cs="Times New Roman"/>
          <w:lang w:val="en-US"/>
        </w:rPr>
        <w:t>. The Emerald Network launched by the Council of Europe in 1999 is based on the same principles as Natura 2000 and represents its extension to non-</w:t>
      </w:r>
      <w:r>
        <w:rPr>
          <w:rFonts w:eastAsia="Times New Roman" w:cs="Times New Roman"/>
          <w:lang w:val="en-US"/>
        </w:rPr>
        <w:t>European Union</w:t>
      </w:r>
      <w:r w:rsidRPr="00F02A52">
        <w:rPr>
          <w:rFonts w:eastAsia="Times New Roman" w:cs="Times New Roman"/>
          <w:lang w:val="en-US"/>
        </w:rPr>
        <w:t xml:space="preserve"> countri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id" : "ITEM-2", "itemData" : { "ISBN" : "9789292133290", "author" : [ { "dropping-particle" : "", "family" : "EEA", "given" : "", "non-dropping-particle" : "", "parse-names" : false, "suffix" : "" } ], "container-title" : "EEA Report No. 5/2012", "id" : "ITEM-2", "issued" : { "date-parts" : [ [ "2012" ] ] }, "publisher" : "European Environment Agency", "publisher-place" : "Copenhagen", "title" : "Protected areas in Europe \u2014 an overview", "type" : "report" }, "uris" : [ "http://www.mendeley.com/documents/?uuid=62b556c6-065e-477a-bfbb-e2118bedcbfc" ] } ], "mendeley" : { "formattedCitation" : "(EEA, 2012a; UNEP &amp; UNECE, 2016)", "plainTextFormattedCitation" : "(EEA, 2012a; UNEP &amp; UNECE, 2016)", "previouslyFormattedCitation" : "(EEA, 2012a; UNEP &amp; UNECE, 201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EEA, 2012a; UNEP &amp; UNECE, 2016)</w:t>
      </w:r>
      <w:r w:rsidRPr="00F02A52">
        <w:rPr>
          <w:rFonts w:eastAsia="Times New Roman" w:cs="Times New Roman"/>
          <w:lang w:val="en-US"/>
        </w:rPr>
        <w:fldChar w:fldCharType="end"/>
      </w:r>
      <w:r w:rsidRPr="00F02A52">
        <w:rPr>
          <w:rFonts w:eastAsia="Times New Roman" w:cs="Times New Roman"/>
          <w:lang w:val="en-US"/>
        </w:rPr>
        <w:t xml:space="preserve">. The Pan-European Ecological Network, originally launched in the framework of the Pan-European Biological and Landscape Diversity Strategy, builds on the Natura 2000 network and the Emerald network. In addition to the latter two, the Pan-European Ecological Network aims at linking core areas physically by way of preserving and restoring corridor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007/s10980-010-9567-x", "ISBN" : "1098001095", "ISSN" : "09212973", "abstract" : "The pan European biological and landscape diversity strategy (PEBDLS) was developed under the auspices of the Council of Europe in order to achieve the effective implementation of the convention of biological diversity (CBD) at the European level. A key element of PEBLDS has been the development of the Pan European Ecological Network (PEEN) as a guiding vision for coherence in biodiversity conservation. PEEN has been developed in three subprojects: Central and Eastern Europe, completed in 2002; South-eastern Europe, completed in 2006; and Western Europe, also completed in 2006. The methodology of the development of the three maps has been broadly comparable but data availability, differences in national databases, technical developments and geographical differences caused variations in the detailed approach. One of the challenges was to find common denominators for the habitat data in Europe; this was solved differently for the subprojects. The project has resulted in three maps that together constitute the PEEN. They differ in terms of ecological coherence and the need for ecological corridors; for example, in Central and Western Europe corridors are essential to provide connectivity, while in Northern, Eastern and South-eastern Europe larger, coherent natural areas still exist. The future steps in developing PEEN should include the implementation of national ecological networks and, in particular, the pursuit of international coherence through the development of trans-European ecological corridors. The big challenge is to develop a common approach among the over 100 European-wide agencies that are responsible for biodiversity conservation.", "author" : [ { "dropping-particle" : "", "family" : "Jongman", "given" : "Rob H G", "non-dropping-particle" : "", "parse-names" : false, "suffix" : "" }, { "dropping-particle" : "", "family" : "Bouwma", "given" : "Irene M.", "non-dropping-particle" : "", "parse-names" : false, "suffix" : "" }, { "dropping-particle" : "", "family" : "Griffioen", "given" : "Arjan", "non-dropping-particle" : "", "parse-names" : false, "suffix" : "" }, { "dropping-particle" : "", "family" : "Jones-Walters", "given" : "Lawrence", "non-dropping-particle" : "", "parse-names" : false, "suffix" : "" }, { "dropping-particle" : "", "family" : "Doorn", "given" : "Anne M.", "non-dropping-particle" : "Van", "parse-names" : false, "suffix" : "" } ], "container-title" : "Landscape Ecology", "id" : "ITEM-1", "issue" : "3", "issued" : { "date-parts" : [ [ "2011" ] ] }, "page" : "311-326", "title" : "The pan European ecological network: PEEN", "type" : "article-journal", "volume" : "26" }, "uris" : [ "http://www.mendeley.com/documents/?uuid=07f68c47-7fd6-459a-9c13-617c07bcb541" ] }, { "id" : "ITEM-2",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2",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Jongman, Bouwma, Griffioen, Jones-Walters, &amp; Van Doorn, 2011; UNEP &amp; UNECE, 2016)", "plainTextFormattedCitation" : "(Jongman, Bouwma, Griffioen, Jones-Walters, &amp; Van Doorn, 2011; UNEP &amp; UNECE, 2016)", "previouslyFormattedCitation" : "(Jongman, Bouwma, Griffioen, Jones-Walters, &amp; Van Doorn, 2011; UNEP &amp; UNECE, 2016)"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Jongman</w:t>
      </w:r>
      <w:r w:rsidR="00AA0743">
        <w:rPr>
          <w:rFonts w:eastAsia="Times New Roman" w:cs="Times New Roman"/>
          <w:i/>
          <w:lang w:val="en-US"/>
        </w:rPr>
        <w:t xml:space="preserve"> et al.</w:t>
      </w:r>
      <w:r w:rsidRPr="00F02A52">
        <w:rPr>
          <w:rFonts w:eastAsia="Times New Roman" w:cs="Times New Roman"/>
          <w:lang w:val="en-US"/>
        </w:rPr>
        <w:t>, 2011; UNEP &amp; UNECE, 2016)</w:t>
      </w:r>
      <w:r w:rsidRPr="00F02A52">
        <w:rPr>
          <w:rFonts w:eastAsia="Times New Roman" w:cs="Times New Roman"/>
          <w:lang w:val="en-US"/>
        </w:rPr>
        <w:fldChar w:fldCharType="end"/>
      </w:r>
      <w:r w:rsidRPr="00F02A52">
        <w:rPr>
          <w:rFonts w:eastAsia="Times New Roman" w:cs="Times New Roman"/>
          <w:lang w:val="en-US"/>
        </w:rPr>
        <w:t xml:space="preserve">. Protected areas as a legal conservation policy instrument are widely applied in Eastern Europe and Central Asia, although problems exist with enforcing regulations and effective monitoring due to insufficient institutional capacities and human and financial resources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DOI" : "10.1007/698_2016_463", "abstract" : "Caspian biodiversity protection is mainly focused on the recovery of a few valuable commercial species such as beluga (Huso huso Linnaeus), Russian sturgeon (Acipenser gueldenstaedtii Brandt), Persian Sturgeon (Acipenser persicus Borodin), Ship Sturgeon (Acipenser nudiventris Lovetsky) and stellate sturgeon (Acipenser stellatus Pallas) and Caspian Salmon (Salmo trutta caspius Kessler) which are currently endangered. Apart from these species, biodiversity change and especially habitats destruction are poorly traced and managed in the region. The Caspian genetic biodiversity is insufficiently known and restocking programmes have hardly taken into consideration the need to protect it. The Caspian biodiversity change is both climate change and man-driven, as for the latter the most important pressures are related to overfishing, introduction of non-native species and physical loss or destruction of habitats. Meanwhile, the man-driven Caspian biodiversity change occurs fast, in the course of several years or decades. The designation of protected areas and other protection measures have not been so far sufficiently helpful to halt the increase in the number of Caspian threatened species. The Caspian region needs to develop ecosystem-based biodiversity management (EBBM). This paper summarizes major gaps in the field of Caspian biodiversity protection and conservation and gives recommendations on required improvements.", "author" : [ { "dropping-particle" : "", "family" : "Mammadov", "given" : "E.", "non-dropping-particle" : "", "parse-names" : false, "suffix" : "" }, { "dropping-particle" : "", "family" : "Timirkhanov", "given" : "S.", "non-dropping-particle" : "", "parse-names" : false, "suffix" : "" }, { "dropping-particle" : "", "family" : "Shiganova", "given" : "T.", "non-dropping-particle" : "", "parse-names" : false, "suffix" : "" }, { "dropping-particle" : "", "family" : "Katunin", "given" : "D.", "non-dropping-particle" : "", "parse-names" : false, "suffix" : "" }, { "dropping-particle" : "", "family" : "Abdoli", "given" : "A.", "non-dropping-particle" : "", "parse-names" : false, "suffix" : "" }, { "dropping-particle" : "", "family" : "Shahifar", "given" : "R.", "non-dropping-particle" : "", "parse-names" : false, "suffix" : "" }, { "dropping-particle" : "", "family" : "Kim", "given" : "Y.", "non-dropping-particle" : "", "parse-names" : false, "suffix" : "" }, { "dropping-particle" : "", "family" : "Khodorevsakaya", "given" : "R.", "non-dropping-particle" : "", "parse-names" : false, "suffix" : "" }, { "dropping-particle" : "", "family" : "Annachariyeva", "given" : "J.", "non-dropping-particle" : "", "parse-names" : false, "suffix" : "" }, { "dropping-particle" : "", "family" : "Velikova", "given" : "V.", "non-dropping-particle" : "", "parse-names" : false, "suffix" : "" } ], "chapter-number" : "Management", "container-title" : "Environment and Bioresources of the Caspian Sea Ecosystem. Hdb Env Chem", "editor" : [ { "dropping-particle" : "", "family" : "Velikova", "given" : "V.", "non-dropping-particle" : "", "parse-names" : false, "suffix" : "" } ], "id" : "ITEM-2", "issue" : "October", "issued" : { "date-parts" : [ [ "2016" ] ] }, "page" : "41-53", "publisher" : "Springer International Publishing", "title" : "Management of Caspian Biodiversity Protection and Conservation", "type" : "chapter" }, "uris" : [ "http://www.mendeley.com/documents/?uuid=9b9a3a28-3d31-44d8-84bc-e43d38f5fc81" ] } ], "mendeley" : { "formattedCitation" : "(Mammadov et al., 2016; OECD, 2005)", "plainTextFormattedCitation" : "(Mammadov et al., 2016; OECD, 2005)", "previouslyFormattedCitation" : "(Mammadov et al., 2016; OECD, 2005)"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 xml:space="preserve">(Mammadov </w:t>
      </w:r>
      <w:r w:rsidR="009E3418" w:rsidRPr="009E3418">
        <w:rPr>
          <w:rFonts w:eastAsia="Times New Roman" w:cs="Times New Roman"/>
          <w:i/>
          <w:lang w:val="en-US"/>
        </w:rPr>
        <w:t>et al.</w:t>
      </w:r>
      <w:r w:rsidRPr="00F02A52">
        <w:rPr>
          <w:rFonts w:eastAsia="Times New Roman" w:cs="Times New Roman"/>
          <w:lang w:val="en-US"/>
        </w:rPr>
        <w:t>, 2016; OECD, 2005)</w:t>
      </w:r>
      <w:r w:rsidRPr="00F02A52">
        <w:rPr>
          <w:rFonts w:eastAsia="Times New Roman" w:cs="Times New Roman"/>
          <w:lang w:val="en-US"/>
        </w:rPr>
        <w:fldChar w:fldCharType="end"/>
      </w:r>
      <w:r w:rsidRPr="00F02A52">
        <w:rPr>
          <w:rFonts w:eastAsia="Times New Roman" w:cs="Times New Roman"/>
          <w:lang w:val="en-US"/>
        </w:rPr>
        <w:t>.</w:t>
      </w:r>
    </w:p>
    <w:p w14:paraId="0A5CA534" w14:textId="6F8CCD6F" w:rsidR="00E97DE0" w:rsidRPr="00F02A52" w:rsidRDefault="00E97DE0" w:rsidP="00E97DE0">
      <w:pPr>
        <w:rPr>
          <w:lang w:val="en-US"/>
        </w:rPr>
      </w:pPr>
      <w:r w:rsidRPr="00F02A52">
        <w:rPr>
          <w:b/>
          <w:lang w:val="en-US"/>
        </w:rPr>
        <w:t>Economic and financial instruments</w:t>
      </w:r>
      <w:r w:rsidRPr="00F02A52">
        <w:rPr>
          <w:lang w:val="en-US"/>
        </w:rPr>
        <w:t xml:space="preserve"> in conservation policies penalize activities that negatively affect the environment, or they provide public and private actors with the resources needed to achieve conservation goals and to implement conservation measures. Biodiversity financing by way of public financial support programmes is an important topic in Europe and Central Asia. Apart from a few dedicated biodiversity conservation funding schemes such as the LIFE fund, the </w:t>
      </w:r>
      <w:r>
        <w:rPr>
          <w:lang w:val="en-US"/>
        </w:rPr>
        <w:t>European Union</w:t>
      </w:r>
      <w:r w:rsidRPr="00F02A52">
        <w:rPr>
          <w:lang w:val="en-US"/>
        </w:rPr>
        <w:t xml:space="preserve">’s approach to financing biodiversity and nature conservation is largely based on “integrated financing”, using a range of existing financial instruments from other sectors, such as agriculture, fisheries and regional development, as well as social and cohesion funds </w:t>
      </w:r>
      <w:r w:rsidRPr="00F02A52">
        <w:rPr>
          <w:lang w:val="en-US"/>
        </w:rPr>
        <w:fldChar w:fldCharType="begin" w:fldLock="1"/>
      </w:r>
      <w:r>
        <w:rPr>
          <w:lang w:val="en-US"/>
        </w:rPr>
        <w:instrText>ADDIN CSL_CITATION { "citationItems" : [ { "id" : "ITEM-1", "itemData" : { "author" : [ { "dropping-particle" : "", "family" : "Kettunen", "given" : "Marianne", "non-dropping-particle" : "", "parse-names" : false, "suffix" : "" }, { "dropping-particle" : "", "family" : "Illes", "given" : "Andrea", "non-dropping-particle" : "", "parse-names" : false, "suffix" : "" }, { "dropping-particle" : "", "family" : "Rayment", "given" : "Matt", "non-dropping-particle" : "", "parse-names" : false, "suffix" : "" }, { "dropping-particle" : "", "family" : "Primmer", "given" : "Eeva", "non-dropping-particle" : "", "parse-names" : false, "suffix" : "" }, { "dropping-particle" : "", "family" : "Verstraeten", "given" : "Y", "non-dropping-particle" : "", "parse-names" : false, "suffix" : "" }, { "dropping-particle" : "", "family" : "Rekola", "given" : "A", "non-dropping-particle" : "", "parse-names" : false, "suffix" : "" }, { "dropping-particle" : "", "family" : "Ring", "given" : "Irene", "non-dropping-particle" : "", "parse-names" : false, "suffix" : "" }, { "dropping-particle" : "", "family" : "Tucker", "given" : "Graham", "non-dropping-particle" : "", "parse-names" : false, "suffix" : "" }, { "dropping-particle" : "", "family" : "Baldock", "given" : "David", "non-dropping-particle" : "", "parse-names" : false, "suffix" : "" }, { "dropping-particle" : "", "family" : "Droste", "given" : "N", "non-dropping-particle" : "", "parse-names" : false, "suffix" : "" }, { "dropping-particle" : "", "family" : "Santos", "given" : "R", "non-dropping-particle" : "", "parse-names" : false, "suffix" : "" }, { "dropping-particle" : "", "family" : "Rantala", "given" : "S", "non-dropping-particle" : "", "parse-names" : false, "suffix" : "" }, { "dropping-particle" : "", "family" : "Ebrahim", "given" : "N", "non-dropping-particle" : "", "parse-names" : false, "suffix" : "" }, { "dropping-particle" : "", "family" : "Brink", "given" : "P", "non-dropping-particle" : "ten", "parse-names" : false, "suffix" : "" } ], "container-title" : "Final report for the European Commission (DG ENV) (Project ENV.B.3/ETU/2015/0014)", "id" : "ITEM-1", "issued" : { "date-parts" : [ [ "2017" ] ] }, "publisher" : "Institute for European Environmentall Policy (IEEP)", "publisher-place" : "Brussels / London", "title" : "Integration approach to EU biodiversity financing: evaluation of results and analysis of options for the future", "type" : "report" }, "uris" : [ "http://www.mendeley.com/documents/?uuid=81f38371-e31e-4588-b45e-e954257eaae7" ] } ], "mendeley" : { "formattedCitation" : "(Kettunen et al., 2017)", "plainTextFormattedCitation" : "(Kettunen et al., 2017)", "previouslyFormattedCitation" : "(Kettunen et al., 2017)" }, "properties" : {  }, "schema" : "https://github.com/citation-style-language/schema/raw/master/csl-citation.json" }</w:instrText>
      </w:r>
      <w:r w:rsidRPr="00F02A52">
        <w:rPr>
          <w:lang w:val="en-US"/>
        </w:rPr>
        <w:fldChar w:fldCharType="separate"/>
      </w:r>
      <w:r w:rsidRPr="00F02A52">
        <w:rPr>
          <w:lang w:val="en-US"/>
        </w:rPr>
        <w:t xml:space="preserve">(Kettunen </w:t>
      </w:r>
      <w:r w:rsidR="009E3418" w:rsidRPr="009E3418">
        <w:rPr>
          <w:i/>
          <w:lang w:val="en-US"/>
        </w:rPr>
        <w:t>et al.</w:t>
      </w:r>
      <w:r w:rsidRPr="00F02A52">
        <w:rPr>
          <w:lang w:val="en-US"/>
        </w:rPr>
        <w:t>, 2017)</w:t>
      </w:r>
      <w:r w:rsidRPr="00F02A52">
        <w:rPr>
          <w:lang w:val="en-US"/>
        </w:rPr>
        <w:fldChar w:fldCharType="end"/>
      </w:r>
      <w:r w:rsidRPr="00F02A52">
        <w:rPr>
          <w:lang w:val="en-US"/>
        </w:rPr>
        <w:t xml:space="preserve">. Since financial resources still fall far short of providing sufficient resources to achieve agreed biodiversity objectives </w:t>
      </w:r>
      <w:r w:rsidRPr="00F02A52">
        <w:rPr>
          <w:lang w:val="en-US"/>
        </w:rPr>
        <w:fldChar w:fldCharType="begin" w:fldLock="1"/>
      </w:r>
      <w:r>
        <w:rPr>
          <w:lang w:val="en-US"/>
        </w:rPr>
        <w:instrText>ADDIN CSL_CITATION { "citationItems" : [ { "id" : "ITEM-1", "itemData" : { "abstract" : "Tucker G., Underwood E., Farmer A., Scalera R., Dickie I., McConville A., van Vliet W. (2013a) Estimation of the financing needs to implement Target 2 of the EU Biodiversity Strategy. Report to the European Commission. Institute for European Environmental Policy, London.", "author" : [ { "dropping-particle" : "", "family" : "Tucker", "given" : "Graham", "non-dropping-particle" : "", "parse-names" : false, "suffix" : "" }, { "dropping-particle" : "", "family" : "Underwood", "given" : "E.", "non-dropping-particle" : "", "parse-names" : false, "suffix" : "" }, { "dropping-particle" : "", "family" : "Farmer", "given" : "A.", "non-dropping-particle" : "", "parse-names" : false, "suffix" : "" }, { "dropping-particle" : "", "family" : "Scalera", "given" : "R.", "non-dropping-particle" : "", "parse-names" : false, "suffix" : "" }, { "dropping-particle" : "", "family" : "Dickie", "given" : "I.", "non-dropping-particle" : "", "parse-names" : false, "suffix" : "" }, { "dropping-particle" : "", "family" : "A., McConville", "given" : "A.", "non-dropping-particle" : "", "parse-names" : false, "suffix" : "" }, { "dropping-particle" : "", "family" : "Vliet", "given" : "W.", "non-dropping-particle" : "van", "parse-names" : false, "suffix" : "" } ], "container-title" : "Report to the European Commission", "id" : "ITEM-1", "issued" : { "date-parts" : [ [ "2013" ] ] }, "publisher" : "Institute for European Environmental Policy", "publisher-place" : "London", "title" : "Estimation of the financing needs to implement Target 2 of the EU Biodiversity Strategy", "type" : "report" }, "uris" : [ "http://www.mendeley.com/documents/?uuid=968a2258-f456-4ce0-872b-c150508620f9" ] }, { "id" : "ITEM-2", "itemData" : { "abstract" : "Gantioler S., Rayment M., Bassi S., Kettunen M., McConville A., Landgrebe R., Gerdes H., ten Brink P (2010) Costs and Socio-Economic Benefits associated with the Natura 2000 Network. Final report to the European Commission, DG Environment on Contract ENV.B.2/SER/2008/0038. Institute for European Environmental Policy / GHK / Ecologic, Brussels 2010", "author" : [ { "dropping-particle" : "", "family" : "Gantioler", "given" : "Sonia", "non-dropping-particle" : "", "parse-names" : false, "suffix" : "" }, { "dropping-particle" : "", "family" : "Rayment", "given" : "Matt", "non-dropping-particle" : "", "parse-names" : false, "suffix" : "" }, { "dropping-particle" : "", "family" : "Bassi", "given" : "S.", "non-dropping-particle" : "", "parse-names" : false, "suffix" : "" }, { "dropping-particle" : "", "family" : "Kettunen", "given" : "Marianne", "non-dropping-p</w:instrText>
      </w:r>
      <w:r w:rsidRPr="004F0676">
        <w:rPr>
          <w:lang w:val="es-ES"/>
        </w:rPr>
        <w:instrText>article" : "", "parse-names" : false, "suffix" : "" }, { "dropping-particle" : "", "family" : "McConville", "given" : "A.", "non-dropping-particle" : "", "parse-names" : false, "suffix" : "" }, { "dropping-particle" : "", "family" : "Landgrebe", "given" : "R.", "non-dropping-particle" : "", "parse-names" : false, "suffix" : "" }, { "dropping-particle" : "", "family" : "H.", "given" : "Gerdes", "non-dropping-particle" : "", "parse-names" : false, "suffix" : "" }, { "dropping-particle" : "", "family" : "Brink", "given" : "Patrick", "non-dropping-particle" : "ten", "parse-names" : false, "suffix" : "" } ], "container-title" : "Final report to the European Commission, DG Environment on Contract ENV.B.2/SER/2008/0038", "id" : "ITEM-2", "issued" : { "date-parts" : [ [ "2010" ] ] }, "publisher" : "Institute for European Environmental Policy, GHK, Ecologic", "publisher-place" : "Brussels", "title" : "Costs and Socio-Economic Benefits associated with the Natura 2000 Network", "type" : "report" }, "uris" : [ "http://www.mendeley.com/documents/?uuid=26d6bdb7-1795-4620-ae70-d34c4c72d910" ] } ], "mendeley" : { "formattedCitation" : "(Gantioler et al., 2010; Tucker, Underwood, et al., 2013)", "plainTextFormattedCitation" : "(Gantioler et al., 2010; Tucker, Underwood, et al., 2013)", "previouslyFormattedCitation" : "(Gantioler et al., 2010; Tucker, Underwood, et al., 2013)" }, "properties" : {  }, "schema" : "https://github.com/citation-style-language/schema/raw/master/csl-citation.json" }</w:instrText>
      </w:r>
      <w:r w:rsidRPr="00F02A52">
        <w:rPr>
          <w:lang w:val="en-US"/>
        </w:rPr>
        <w:fldChar w:fldCharType="separate"/>
      </w:r>
      <w:r w:rsidRPr="004F0676">
        <w:rPr>
          <w:lang w:val="es-ES"/>
        </w:rPr>
        <w:t xml:space="preserve">(Gantioler </w:t>
      </w:r>
      <w:r w:rsidR="009E3418" w:rsidRPr="004F0676">
        <w:rPr>
          <w:i/>
          <w:lang w:val="es-ES"/>
        </w:rPr>
        <w:t>et al.</w:t>
      </w:r>
      <w:r w:rsidRPr="004F0676">
        <w:rPr>
          <w:lang w:val="es-ES"/>
        </w:rPr>
        <w:t>, 2010; Tucker</w:t>
      </w:r>
      <w:r w:rsidR="00941FFC" w:rsidRPr="004F0676">
        <w:rPr>
          <w:i/>
          <w:lang w:val="es-ES"/>
        </w:rPr>
        <w:t xml:space="preserve"> </w:t>
      </w:r>
      <w:r w:rsidR="009E3418" w:rsidRPr="004F0676">
        <w:rPr>
          <w:i/>
          <w:lang w:val="es-ES"/>
        </w:rPr>
        <w:t>et al.</w:t>
      </w:r>
      <w:r w:rsidRPr="004F0676">
        <w:rPr>
          <w:lang w:val="es-ES"/>
        </w:rPr>
        <w:t>, 2013</w:t>
      </w:r>
      <w:r w:rsidR="00941FFC" w:rsidRPr="004F0676">
        <w:rPr>
          <w:lang w:val="es-ES"/>
        </w:rPr>
        <w:t>b</w:t>
      </w:r>
      <w:r w:rsidRPr="004F0676">
        <w:rPr>
          <w:lang w:val="es-ES"/>
        </w:rPr>
        <w:t>)</w:t>
      </w:r>
      <w:r w:rsidRPr="00F02A52">
        <w:rPr>
          <w:lang w:val="en-US"/>
        </w:rPr>
        <w:fldChar w:fldCharType="end"/>
      </w:r>
      <w:r w:rsidRPr="004F0676">
        <w:rPr>
          <w:lang w:val="es-ES"/>
        </w:rPr>
        <w:t xml:space="preserve">, Kettunen </w:t>
      </w:r>
      <w:r w:rsidR="009E3418" w:rsidRPr="004F0676">
        <w:rPr>
          <w:i/>
          <w:lang w:val="es-ES"/>
        </w:rPr>
        <w:t>et al.</w:t>
      </w:r>
      <w:r w:rsidRPr="004F0676">
        <w:rPr>
          <w:lang w:val="es-ES"/>
        </w:rPr>
        <w:t xml:space="preserve"> </w:t>
      </w:r>
      <w:r w:rsidRPr="00F02A52">
        <w:rPr>
          <w:lang w:val="en-US"/>
        </w:rPr>
        <w:fldChar w:fldCharType="begin" w:fldLock="1"/>
      </w:r>
      <w:r w:rsidRPr="004F0676">
        <w:rPr>
          <w:lang w:val="es-ES"/>
        </w:rPr>
        <w:instrText>ADDIN CSL_CITATION { "citationItems" : [ { "id" : "ITEM-1", "itemData" : { "author" : [ { "dropping-particle" : "", "family" : "Kettunen", "given" : "Marianne", "non-dropping-particle" : "", "parse-names" : false, "suffix" : "" }, { "dropping-particle" : "", "family" : "Illes", "given" : "Andrea", "non-dropping-particle" : "", "parse-names" : false, "suffix" : "" }, { "dropping-particle" : "", "family" : "Rayment", "given" : "Matt", "non-dropping-particle" : "", "parse-names" : false, "suffix" : "" }, { "dropping-particle" : "", "family" : "Primmer", "given" : "Eeva", "non-dropping-particle" : "", "parse-names" : false, "suffix" : "" }, { "dropping-particle" : "", "family" : "Verstraeten", "given" : "Y", "non-dropping-particle" : "", "parse-names" : false, "suffix" : "" }, { "dropping-particle" : "", "family" : "Rekola", "given" : "A", "non-dropping-particle" : "", "parse-names" : false, "suffix" : "" }, { "dropping-particle" : "", "family" : "Ring", "given" : "Irene", "non-dropping-particle" : "", "parse-names" : false, "suffix" : "" }, { "dropping-particle" : "", "family" : "Tucker", "given" : "Graham", "non-dropping-particle" : "", "parse-names" : false, "suffix" : "" }, { "dropping-particle" : "", "family" : "Baldock", "given" : "David", "non-dropping-particle" : "", "parse-</w:instrText>
      </w:r>
      <w:r w:rsidRPr="001A3F26">
        <w:instrText>names" : false, "suffix" : "" }, { "dropping-particle" : "", "family" : "Droste", "given" : "N", "non-dropping-particle" : "", "parse-n</w:instrText>
      </w:r>
      <w:r w:rsidRPr="0084460A">
        <w:instrText>ames" : false, "suffix" : "" }, { "dropping-par</w:instrText>
      </w:r>
      <w:r>
        <w:rPr>
          <w:lang w:val="en-US"/>
        </w:rPr>
        <w:instrText>ticle" : "", "family" : "Santos", "given" : "R", "non-dropping-particle" : "", "parse-names" : false, "suffix" : "" }, { "dropping-particle" : "", "family" : "Rantala", "given" : "S", "non-dropping-particle" : "", "parse-names" : false, "suffix" : "" }, { "dropping-particle" : "", "family" : "Ebrahim", "given" : "N", "non-dropping-particle" : "", "parse-names" : false, "suffix" : "" }, { "dropping-particle" : "", "family" : "Brink", "given" : "P", "non-dropping-particle" : "ten", "parse-names" : false, "suffix" : "" } ], "container-title" : "Final report for the European Commission (DG ENV) (Project ENV.B.3/ETU/2015/0014)", "id" : "ITEM-1", "issued" : { "date-parts" : [ [ "2017" ] ] }, "publisher" : "Institute for European Environmentall Policy (IEEP)", "publisher-place" : "Brussels / London", "title" : "Integration approach to EU biodiversity financing: evaluation of results and analysis of options for the future", "type" : "report" }, "suppress-author" : 1, "uris" : [ "http://www.mendeley.com/documents/?uuid=81f38371-e31e-4588-b45e-e954257eaae7" ] } ], "mendeley" : { "formattedCitation" : "(2017)", "plainTextFormattedCitation" : "(2017)", "previouslyFormattedCitation" : "(2017)" }, "properties" : {  }, "schema" : "https://github.com/citation-style-language/schema/raw/master/csl-citation.json" }</w:instrText>
      </w:r>
      <w:r w:rsidRPr="00F02A52">
        <w:rPr>
          <w:lang w:val="en-US"/>
        </w:rPr>
        <w:fldChar w:fldCharType="separate"/>
      </w:r>
      <w:r w:rsidRPr="00F02A52">
        <w:rPr>
          <w:lang w:val="en-US"/>
        </w:rPr>
        <w:t>(2017)</w:t>
      </w:r>
      <w:r w:rsidRPr="00F02A52">
        <w:rPr>
          <w:lang w:val="en-US"/>
        </w:rPr>
        <w:fldChar w:fldCharType="end"/>
      </w:r>
      <w:r w:rsidRPr="00F02A52">
        <w:rPr>
          <w:lang w:val="en-US"/>
        </w:rPr>
        <w:t xml:space="preserve"> suggest a range of policy instruments as opportunities for innovative biodiversity financing in the </w:t>
      </w:r>
      <w:r>
        <w:rPr>
          <w:lang w:val="en-US"/>
        </w:rPr>
        <w:t>European Union</w:t>
      </w:r>
      <w:r w:rsidRPr="00F02A52">
        <w:rPr>
          <w:lang w:val="en-US"/>
        </w:rPr>
        <w:t xml:space="preserve">, among them ecological fiscal transfers (EFT), tax reliefs, marketed products as well as fees and charges </w:t>
      </w:r>
      <w:r w:rsidRPr="00F02A52">
        <w:rPr>
          <w:lang w:val="en-US"/>
        </w:rPr>
        <w:fldChar w:fldCharType="begin" w:fldLock="1"/>
      </w:r>
      <w:r>
        <w:rPr>
          <w:lang w:val="en-US"/>
        </w:rPr>
        <w:instrText>ADDIN CSL_CITATION { "citationItems" : [ { "id" : "ITEM-1", "itemData" : { "editor" : [ { "dropping-particle" : "", "family" : "Kettunen", "given" : "Marianne", "non-dropping-particle" : "", "parse-names" : false, "suffix" : "" }, { "dropping-particle" : "", "family" : "Illes", "given" : "Andrea", "non-dropping-particle" : "", "parse-names" : false, "suffix" : "" } ], "id" : "ITEM-1", "issued" : { "date-parts" : [ [ "2017" ] ] }, "publisher" : "Institute for European Environmental Policy (IEEP)", "publisher-place" : "Brussels / London", "title" : "Opportunities for innovative biodiversity financing in the EU : ecological fiscal transfers (EFT), tax reliefs, marketed products, and fees and charges. A com-pilation of cases studies developed in the context of a project for the European Commission (DG", "type" : "book" }, "uris" : [ "http://www.mendeley.com/documents/?uuid=abe3eded-de1b-4c38-968c-33476895e902" ] } ], "mendeley" : { "formattedCitation" : "(Kettunen &amp; Illes, 2017)", "plainTextFormattedCitation" : "(Kettunen &amp; Illes, 2017)", "previouslyFormattedCitation" : "(Kettunen &amp; Illes, 2017)" }, "properties" : {  }, "schema" : "https://github.com/citation-style-language/schema/raw/master/csl-citation.json" }</w:instrText>
      </w:r>
      <w:r w:rsidRPr="00F02A52">
        <w:rPr>
          <w:lang w:val="en-US"/>
        </w:rPr>
        <w:fldChar w:fldCharType="separate"/>
      </w:r>
      <w:r w:rsidRPr="00F02A52">
        <w:rPr>
          <w:lang w:val="en-US"/>
        </w:rPr>
        <w:t>(Kettunen &amp; Illes, 2017)</w:t>
      </w:r>
      <w:r w:rsidRPr="00F02A52">
        <w:rPr>
          <w:lang w:val="en-US"/>
        </w:rPr>
        <w:fldChar w:fldCharType="end"/>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Ring", "given" : "Irene", "non-dropping-particle" : "", "parse-names" : false, "suffix" : "" }, { "dropping-particle" : "", "family" : "Barton", "given" : "David N.", "non-dropping-particle" : "", "parse-names" : false, "suffix" : "" } ], "chapter-number" : "17", "container-title" : "Handbook of Ecological Economics", "editor" : [ { "dropping-particle" : "", "family" : "Mart\u00ednez-Alier", "given" : "Juan", "non-dropping-particle" : "", "parse-names" : false, "suffix" : "" }, { "dropping-particle" : "", "family" : "Muradian", "given" : "Roldan", "non-dropping-particle" : "", "parse-names" : false, "suffix" : "" } ], "id" : "ITEM-1", "issued" : { "date-parts" : [ [ "2015" ] ] }, "page" : "413-449", "publisher" : "Edward Elgar", "publisher-place" : "Cheltenham", "title" : "Economic instruments in policy mixes for biodiversity conservation and ecosystem governance", "type" : "chapter" }, "uris" : [ "http://www.mendeley.com/documents/?uuid=c545f730-144f-427c-9648-e2d026fd500c" ] }, { "id" : "ITEM-2", "itemData" : { "abstract" : "Biodiversity conservation usually builds on strategies involving a wide range of policy instruments. Within these policy mixes, the use of economic instruments for biodiversity policies and the provision of ecosystem services gains increasing attention, not least in the context of the recent TEEB initiative on The Economics of Ecosystems and Biodiversity. However, there are still many open questions regarding the combination of several instruments in a policy mix. For example, what is the role of economic instruments vis\u2010\u00e0\u2010vis regulatory approaches in biodiversity policies? How can the various instruments be assessed in their contribution to conservation objectives, cost-effectiveness, social and distributional impacts as well as institutional requirements, when the focus is on assessing policy mixes rather than single instruments? Thus far, economic analysis of policy instruments has focused on the assessment of single instruments. The sparse literature available on policy mixes mostly deals with pollution and emissions\u2019 related policies rather than with biodiversity conservation and the provision of ecosystem services. Building on first results of the EU\u2010funded project POLICYMIX, this report outlines the challenges involved in assessing the role of economic instruments in policy mixes for biodiversity conservation and ecosystem services provision. We aim to clarify the term policy mix in this application field and provide justifications for using policy mixes instead of focusing on single instruments. Against this background, we then review important instrument categories for biodiversity conservation and the provision of forest ecosystem services. Instrument types to be covered include regulation and spatial planning, offsets, habitat banking and trading schemes, ecological fiscal transfers, payments for environmental services (PES), forest certification, and \u2013 due to its relevance for forest conservation \u2013 REDD (Reducing Emissions from Deforestation and forest Degradation) as an international PES scheme. Finally, a synthesis chapter presents our aggregated findings on assessing policy mixes as well as the role of instruments in a policy mix. We shortly summarise results as presented by the individual reviews and elaborate major characteristics of each instrument or instrument category as regards their roles in a policy mix. In practice, most single instruments do not exist alone; they are implemented in a policy mix context. Some instruments complem\u2026", "container-title" : "POLICYMIX Report, Issue No. 2/2011", "editor" : [ { "dropping-particle" : "", "family" : "Ring", "given" : "Irene", "non-dropping-particle" : "", "parse-names" : false, "suffix" : "" }, { "dropping-particle" : "", "family" : "Schr\u00f6ter-Schlaack", "given" : "Christoph", "non-dropping-particle" : "", "parse-names" : false, "suffix" : "" } ], "id" : "ITEM-2", "issued" : { "date-parts" : [ [ "2011" ] ] }, "note" : "NULL", "number-of-pages" : "119-144", "publisher" : "Helmholtz Centre for Environmental Research \u2013 UFZ", "publisher-place" : "Leipzig", "title" : "Instrument Mixes for Biodiversity Policies", "type" : "report" }, "uris" : [ "http://www.mendeley.com/documents/?uuid=23523a59-fc52-40a5-9d6e-135827927abe" ] } ], "mendeley" : { "formattedCitation" : "(Ring &amp; Barton, 2015; Ring &amp; Schr\u00f6ter-Schlaack, 2011)", "plainTextFormattedCitation" : "(Ring &amp; Barton, 2015; Ring &amp; Schr\u00f6ter-Schlaack, 2011)", "previouslyFormattedCitation" : "(Ring &amp; Barton, 2015; Ring &amp; Schr\u00f6ter-Schlaack, 2011)" }, "properties" : {  }, "schema" : "https://github.com/citation-style-language/schema/raw/master/csl-citation.json" }</w:instrText>
      </w:r>
      <w:r w:rsidRPr="00F02A52">
        <w:rPr>
          <w:lang w:val="en-US"/>
        </w:rPr>
        <w:fldChar w:fldCharType="separate"/>
      </w:r>
      <w:r w:rsidRPr="00F02A52">
        <w:rPr>
          <w:lang w:val="en-US"/>
        </w:rPr>
        <w:t xml:space="preserve">Ring &amp; Barton </w:t>
      </w:r>
      <w:r w:rsidR="000C5DFE">
        <w:rPr>
          <w:lang w:val="en-US"/>
        </w:rPr>
        <w:t>(</w:t>
      </w:r>
      <w:r w:rsidRPr="00F02A52">
        <w:rPr>
          <w:lang w:val="en-US"/>
        </w:rPr>
        <w:t>2015</w:t>
      </w:r>
      <w:r w:rsidR="000C5DFE">
        <w:rPr>
          <w:lang w:val="en-US"/>
        </w:rPr>
        <w:t>) and</w:t>
      </w:r>
      <w:r w:rsidRPr="00F02A52">
        <w:rPr>
          <w:lang w:val="en-US"/>
        </w:rPr>
        <w:t xml:space="preserve"> Ring &amp; Schröter-Schlaack </w:t>
      </w:r>
      <w:r w:rsidR="000C5DFE">
        <w:rPr>
          <w:lang w:val="en-US"/>
        </w:rPr>
        <w:t>(</w:t>
      </w:r>
      <w:r w:rsidRPr="00F02A52">
        <w:rPr>
          <w:lang w:val="en-US"/>
        </w:rPr>
        <w:t>2011)</w:t>
      </w:r>
      <w:r w:rsidRPr="00F02A52">
        <w:rPr>
          <w:lang w:val="en-US"/>
        </w:rPr>
        <w:fldChar w:fldCharType="end"/>
      </w:r>
      <w:r w:rsidRPr="00F02A52">
        <w:rPr>
          <w:lang w:val="en-US"/>
        </w:rPr>
        <w:t xml:space="preserve"> provide a review of economic instruments in policy mixes for biodiversity conservation and the sustained provision of ecosystem services, assessing their effectiveness, associated costs and social impacts, and pointing to shortcomings and misperceptions of the relevant instruments (</w:t>
      </w:r>
      <w:r w:rsidR="005A3E13">
        <w:rPr>
          <w:b/>
          <w:lang w:val="en-US"/>
        </w:rPr>
        <w:t>Table 6.5</w:t>
      </w:r>
      <w:r w:rsidRPr="00F02A52">
        <w:rPr>
          <w:lang w:val="en-US"/>
        </w:rPr>
        <w:t xml:space="preserve">). Whereas payments for ecosystem services are commonly implemented in Western and Central Europe (although with scope for improvement, see synthesis </w:t>
      </w:r>
      <w:r w:rsidR="005A3E13">
        <w:rPr>
          <w:b/>
          <w:lang w:val="en-US"/>
        </w:rPr>
        <w:t>Table 6.11</w:t>
      </w:r>
      <w:r w:rsidRPr="00F02A52">
        <w:rPr>
          <w:lang w:val="en-US"/>
        </w:rPr>
        <w:t xml:space="preserve">), further economic instruments are only applied in a few countries, are under development or have only recently started. Portugal was the first </w:t>
      </w:r>
      <w:r>
        <w:rPr>
          <w:lang w:val="en-US"/>
        </w:rPr>
        <w:t>European Union</w:t>
      </w:r>
      <w:r w:rsidRPr="00F02A52">
        <w:rPr>
          <w:lang w:val="en-US"/>
        </w:rPr>
        <w:t xml:space="preserve"> member </w:t>
      </w:r>
      <w:r>
        <w:rPr>
          <w:lang w:val="en-US"/>
        </w:rPr>
        <w:t>S</w:t>
      </w:r>
      <w:r w:rsidRPr="00F02A52">
        <w:rPr>
          <w:lang w:val="en-US"/>
        </w:rPr>
        <w:t xml:space="preserve">tate to introduce ecological fiscal transfers, using Natura 2000 sites and other national protected areas as indicators for redistributing general tax revenues from the national level to all municipalities hosting such areas </w:t>
      </w:r>
      <w:r w:rsidRPr="00F02A52">
        <w:rPr>
          <w:lang w:val="en-US"/>
        </w:rPr>
        <w:fldChar w:fldCharType="begin" w:fldLock="1"/>
      </w:r>
      <w:r>
        <w:rPr>
          <w:lang w:val="en-US"/>
        </w:rPr>
        <w:instrText>ADDIN CSL_CITATION { "citationItems" : [ { "id" : "ITEM-1", "itemData" : { "author" : [ { "dropping-particle" : "", "family" : "Santos", "given" : "Rui", "non-dropping-particle" : "", "parse-names" : false, "suffix" : "" }, { "dropping-particle" : "", "family" : "Ring", "given" : "Irene", "non-dropping-particle" : "", "parse-names" : false, "suffix" : "" }, { "dropping-particle" : "", "family" : "Antunes", "given" : "Paula", "non-dropping-particle" : "", "parse-names" : false, "suffix" : "" }, { "dropping-particle" : "", "family" : "Clemente", "given" : "Pedro", "non-dropping-particle" : "", "parse-names" : false, "suffix" : "" } ], "container-title" : "UFZ Diskussionspapiere", "id" : "ITEM-1", "issue" : "11/2010", "issued" : { "date-parts" : [ [ "2010" ] ] }, "publisher" : "Helmholtz Centre for Environmental Research - UFZ", "publisher-place" : "Leipzig", "title" : "Fiscal transfers for biodiversity conservation: the Portuguese Local Finances Law", "type" : "article" }, "uris" : [ "http://www.mendeley.com/documents/?uuid=71ef9c26-240f-42c0-a7f7-1b70904c2d49" ] } ], "mendeley" : { "formattedCitation" : "(R. Santos, Ring, Antunes, &amp; Clemente, 2010)", "plainTextFormattedCitation" : "(R. Santos, Ring, Antunes, &amp; Clemente, 2010)", "previouslyFormattedCitation" : "(R. Santos, Ring, Antunes, &amp; Clemente, 2010)" }, "properties" : {  }, "schema" : "https://github.com/citation-style-language/schema/raw/master/csl-citation.json" }</w:instrText>
      </w:r>
      <w:r w:rsidRPr="00F02A52">
        <w:rPr>
          <w:lang w:val="en-US"/>
        </w:rPr>
        <w:fldChar w:fldCharType="separate"/>
      </w:r>
      <w:r w:rsidRPr="00F02A52">
        <w:rPr>
          <w:lang w:val="en-US"/>
        </w:rPr>
        <w:t>(Santos</w:t>
      </w:r>
      <w:r w:rsidR="00941FFC">
        <w:rPr>
          <w:i/>
          <w:lang w:val="en-US"/>
        </w:rPr>
        <w:t xml:space="preserve"> </w:t>
      </w:r>
      <w:r w:rsidR="00AA0743">
        <w:rPr>
          <w:i/>
          <w:lang w:val="en-US"/>
        </w:rPr>
        <w:t>et al.</w:t>
      </w:r>
      <w:r w:rsidRPr="00F02A52">
        <w:rPr>
          <w:lang w:val="en-US"/>
        </w:rPr>
        <w:t>, 201</w:t>
      </w:r>
      <w:r w:rsidR="00941FFC">
        <w:rPr>
          <w:lang w:val="en-US"/>
        </w:rPr>
        <w:t>2</w:t>
      </w:r>
      <w:r w:rsidRPr="00F02A52">
        <w:rPr>
          <w:lang w:val="en-US"/>
        </w:rPr>
        <w:t>)</w:t>
      </w:r>
      <w:r w:rsidRPr="00F02A52">
        <w:rPr>
          <w:lang w:val="en-US"/>
        </w:rPr>
        <w:fldChar w:fldCharType="end"/>
      </w:r>
      <w:r w:rsidRPr="00F02A52">
        <w:rPr>
          <w:lang w:val="en-US"/>
        </w:rPr>
        <w:t>. In this way, economic instruments can support the implementation of legal and regulatory instruments by providing financial resources to subnational governments responsible for managing such sites.</w:t>
      </w:r>
    </w:p>
    <w:p w14:paraId="1F3A7F54" w14:textId="77777777" w:rsidR="00E97DE0" w:rsidRPr="00F02A52" w:rsidRDefault="00E97DE0" w:rsidP="00E97DE0">
      <w:pPr>
        <w:rPr>
          <w:lang w:val="en-US"/>
        </w:rPr>
      </w:pPr>
      <w:r w:rsidRPr="00F02A52">
        <w:rPr>
          <w:lang w:val="en-US"/>
        </w:rPr>
        <w:t xml:space="preserve">There is room for considerable development of economic instruments in nature conservation and ecosystem restoration policies especially in Eastern Europe and Central Asia, where few countries apply such instruments </w:t>
      </w:r>
      <w:r w:rsidRPr="00F02A52">
        <w:rPr>
          <w:lang w:val="en-US"/>
        </w:rPr>
        <w:fldChar w:fldCharType="begin" w:fldLock="1"/>
      </w:r>
      <w:r>
        <w:rPr>
          <w:lang w:val="en-US"/>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author" : [ { "dropping-particle" : "", "family" : "Kobakhidze", "given" : "Natia", "non-dropping-particle" : "", "parse-names" : false, "suffix" : "" } ], "id" : "ITEM-2", "issued" : { "date-parts" : [ [ "2015" ] ] }, "publisher" : "Gesellschaft f\u00fcr Internationale Zusammenarbeit (GIZ), Ministry of Environmental and Natural Resource Protection of Georgia", "publisher-place" : "Tbilisi, Georgia", "title" : "Sustainable Management of Biodiversity, South Caucasus: Impact analyses on status of biodiversity in Armenia, Azerbaijan and Georgia, and at regional level (South Caucasus)", "type" : "report" }, "uris" : [ "http://www.mendeley.com/documents/?uuid=06c2b0d1-c8c9-317b-b0fb-98d2fe2a1b19" ] }, { "id" : "ITEM-3",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3",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Kobakhidze, 2015; OECD, 2005; UNEP &amp; UNECE, 2016)", "plainTextFormattedCitation" : "(Kobakhidze, 2015; OECD, 2005; UNEP &amp; UNECE, 2016)", "previouslyFormattedCitation" : "(Kobakhidze, 2015; OECD, 2005; UNEP &amp; UNECE, 2016)" }, "properties" : {  }, "schema" : "https://github.com/citation-style-language/schema/raw/master/csl-citation.json" }</w:instrText>
      </w:r>
      <w:r w:rsidRPr="00F02A52">
        <w:rPr>
          <w:lang w:val="en-US"/>
        </w:rPr>
        <w:fldChar w:fldCharType="separate"/>
      </w:r>
      <w:r w:rsidRPr="00F02A52">
        <w:rPr>
          <w:lang w:val="en-US"/>
        </w:rPr>
        <w:t>(Kobakhidze, 2015; OECD, 2005; UNEP &amp; UNECE, 2016)</w:t>
      </w:r>
      <w:r w:rsidRPr="00F02A52">
        <w:rPr>
          <w:lang w:val="en-US"/>
        </w:rPr>
        <w:fldChar w:fldCharType="end"/>
      </w:r>
      <w:r w:rsidRPr="00F02A52">
        <w:rPr>
          <w:lang w:val="en-US"/>
        </w:rPr>
        <w:t>. The current work programme of the Pan-European Biodiversity Platform includes as one of its three overarching priorities, “</w:t>
      </w:r>
      <w:r w:rsidRPr="00F02A52">
        <w:rPr>
          <w:i/>
          <w:lang w:val="en-US"/>
        </w:rPr>
        <w:t xml:space="preserve">improving the manner in which biodiversity and ecosystem services concerns and </w:t>
      </w:r>
      <w:r w:rsidRPr="00F02A52">
        <w:rPr>
          <w:i/>
          <w:lang w:val="en-US"/>
        </w:rPr>
        <w:lastRenderedPageBreak/>
        <w:t>requirements are reflected in economic and development frameworks and policies</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UNEP", "given" : "", "non-dropping-particle" : "", "parse-names" : false, "suffix" : "" } ], "id" : "ITEM-1", "issued" : { "date-parts" : [ [ "2014" ] ] }, "publisher" : "United Nations Development Programme", "title" : "Pan-European Biodiversity Platform. Work Programme 2014 - 2017", "type" : "article" }, "locator" : "7", "uris" : [ "http://www.mendeley.com/documents/?uuid=a97e0b5f-b1e2-4c84-a55a-2eb8d6681f28" ] } ], "mendeley" : { "formattedCitation" : "(UNEP, 2014b, p. 7)", "plainTextFormattedCitation" : "(UNEP, 2014b, p. 7)", "previouslyFormattedCitation" : "(UNEP, 2014b, p. 7)" }, "properties" : {  }, "schema" : "https://github.com/citation-style-language/schema/raw/master/csl-citation.json" }</w:instrText>
      </w:r>
      <w:r w:rsidRPr="00F02A52">
        <w:rPr>
          <w:lang w:val="en-US"/>
        </w:rPr>
        <w:fldChar w:fldCharType="separate"/>
      </w:r>
      <w:r w:rsidRPr="00F02A52">
        <w:rPr>
          <w:lang w:val="en-US"/>
        </w:rPr>
        <w:t>(UNEP, 2014b, p. 7)</w:t>
      </w:r>
      <w:r w:rsidRPr="00F02A52">
        <w:rPr>
          <w:lang w:val="en-US"/>
        </w:rPr>
        <w:fldChar w:fldCharType="end"/>
      </w:r>
      <w:r w:rsidRPr="00F02A52">
        <w:rPr>
          <w:lang w:val="en-US"/>
        </w:rPr>
        <w:t xml:space="preserve">. Selected activities supported under this priority include: (i) mapping and assessing ecosystems and their services; (ii) in-country and subregional studies following the approach of the international initiative on the economics of ecosystems and biodiversity (TEEB); and (iii) capacity support for the use of market-based instruments </w:t>
      </w:r>
      <w:r w:rsidRPr="00F02A52">
        <w:rPr>
          <w:lang w:val="en-US"/>
        </w:rPr>
        <w:fldChar w:fldCharType="begin" w:fldLock="1"/>
      </w:r>
      <w:r>
        <w:rPr>
          <w:lang w:val="en-US"/>
        </w:rPr>
        <w:instrText>ADDIN CSL_CITATION { "citationItems" : [ { "id" : "ITEM-1", "itemData" : { "author" : [ { "dropping-particle" : "", "family" : "UNEP", "given" : "", "non-dropping-particle" : "", "parse-names" : false, "suffix" : "" } ], "id" : "ITEM-1", "issued" : { "date-parts" : [ [ "2014" ] ] }, "publisher" : "United Nations Development Programme", "title" : "Pan-European Biodiversity Platform. Work Programme 2014 - 2017", "type" : "article" }, "uris" : [ "http://www.mendeley.com/documents/?uuid=a97e0b5f-b1e2-4c84-a55a-2eb8d6681f28" ] } ], "mendeley" : { "formattedCitation" : "(UNEP, 2014b)", "plainTextFormattedCitation" : "(UNEP, 2014b)", "previouslyFormattedCitation" : "(UNEP, 2014b)" }, "properties" : {  }, "schema" : "https://github.com/citation-style-language/schema/raw/master/csl-citation.json" }</w:instrText>
      </w:r>
      <w:r w:rsidRPr="00F02A52">
        <w:rPr>
          <w:lang w:val="en-US"/>
        </w:rPr>
        <w:fldChar w:fldCharType="separate"/>
      </w:r>
      <w:r w:rsidRPr="00F02A52">
        <w:rPr>
          <w:lang w:val="en-US"/>
        </w:rPr>
        <w:t>(UNEP, 2014b)</w:t>
      </w:r>
      <w:r w:rsidRPr="00F02A52">
        <w:rPr>
          <w:lang w:val="en-US"/>
        </w:rPr>
        <w:fldChar w:fldCharType="end"/>
      </w:r>
      <w:r w:rsidRPr="00F02A52">
        <w:rPr>
          <w:lang w:val="en-US"/>
        </w:rPr>
        <w:t>. Especially following the publications of the TEEB initiative, marked-based instruments have been gaining ground in policy strategies for conservation. In Eastern Europe and Central Asia, for example, payments for environmental services have been introduced and tested as pilot projects in some countries. However, these initiatives are supported by donors and their national ownership is low. There is no observed trend of wider application of this instrument in the region.</w:t>
      </w:r>
    </w:p>
    <w:p w14:paraId="22337F47" w14:textId="47E78F95" w:rsidR="00E97DE0" w:rsidRPr="00F02A52" w:rsidRDefault="00E97DE0" w:rsidP="00E97DE0">
      <w:pPr>
        <w:rPr>
          <w:lang w:val="en-US"/>
        </w:rPr>
      </w:pPr>
      <w:r w:rsidRPr="00F02A52">
        <w:rPr>
          <w:b/>
          <w:lang w:val="en-US"/>
        </w:rPr>
        <w:t xml:space="preserve">Social and information-based instruments </w:t>
      </w:r>
      <w:r w:rsidRPr="00F02A52">
        <w:rPr>
          <w:lang w:val="en-US"/>
        </w:rPr>
        <w:t xml:space="preserve">operate by providing additional information for policy target groups on the impacts of their activities regarding biodiversity and </w:t>
      </w:r>
      <w:r>
        <w:rPr>
          <w:lang w:val="en-US"/>
        </w:rPr>
        <w:t>nature’s contributions to people</w:t>
      </w:r>
      <w:r w:rsidRPr="00F02A52">
        <w:rPr>
          <w:lang w:val="en-US"/>
        </w:rPr>
        <w:t>. Certification acts as a bridge between market regulation and conservation governance by emphasizing specific criteria in response to consumers’ demands for sustainably produced products (</w:t>
      </w:r>
      <w:r w:rsidRPr="00C548DE">
        <w:rPr>
          <w:lang w:val="en-US"/>
        </w:rPr>
        <w:t>see Sections 6.5, 6.6.2 and 6.6.5.3 for applications</w:t>
      </w:r>
      <w:r w:rsidRPr="00F02A52">
        <w:rPr>
          <w:lang w:val="en-US"/>
        </w:rPr>
        <w:t xml:space="preserve"> in agriculture, forestry and fisheries and the role of certification as part of a policy mix; synthesis </w:t>
      </w:r>
      <w:r w:rsidR="005A3E13">
        <w:rPr>
          <w:b/>
          <w:lang w:val="en-US"/>
        </w:rPr>
        <w:t>Table 6.11</w:t>
      </w:r>
      <w:r w:rsidRPr="00F02A52">
        <w:rPr>
          <w:lang w:val="en-US"/>
        </w:rPr>
        <w:t>). Regarding science, data, indicators and monitoring, the Environmental Performance Reviews</w:t>
      </w:r>
      <w:r>
        <w:rPr>
          <w:lang w:val="en-US"/>
        </w:rPr>
        <w:t xml:space="preserve"> of the United Nations Economic Commission for Europe</w:t>
      </w:r>
      <w:r w:rsidRPr="00F02A52">
        <w:rPr>
          <w:lang w:val="en-US"/>
        </w:rPr>
        <w:t xml:space="preserve"> provide regular knowledge updates on a number of biodiversity-relevant issues, covering countries in </w:t>
      </w:r>
      <w:r>
        <w:rPr>
          <w:lang w:val="en-US"/>
        </w:rPr>
        <w:t>Central</w:t>
      </w:r>
      <w:r w:rsidRPr="00F02A52">
        <w:rPr>
          <w:lang w:val="en-US"/>
        </w:rPr>
        <w:t xml:space="preserve"> Europe, Eastern Europe (except Russian Federation) and Central Asia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id" : "ITEM-2", "itemData" : { "DOI" : "10.1017/S0020818300006640", "ISBN" : "GE.02-10152 (E) 040302", "ISSN" : "0020-8183", "author" : [ { "dropping-particle" : "", "family" : "UNECE", "given" : "", "non-dropping-particle" : "", "parse-names" : false, "suffix" : "" } ], "container-title" : "ECE/CEP/2017/L.2", "id" : "ITEM-2", "issued" : { "date-parts" : [ [ "2017" ] ] }, "note" : "NULL", "number-of-pages" : "1-13", "publisher" : "United Nations Economic Commission for Europe, Committee on Environmental Policy", "title" : "Role of Environmental Performance Reviews in supporting the achievement and monitoring of Sustainable Development Goals in the pan-European region", "type" : "report" }, "uris" : [ "http://www.mendeley.com/documents/?uuid=7583cb70-8a07-4f9a-9f19-dc9b99f169c8" ] }, { "id" : "ITEM-3", "itemData" : { "URL" : "https://www.unece.org/environmental-policy/environmental-performance-reviews/reviewed-countries.html", "accessed" : { "date-parts" : [ [ "2017", "10", "26" ] ] }, "author" : [ { "dropping-particle" : "", "family" : "UNECE", "given" : "", "non-dropping-particle" : "", "parse-names" : false, "suffix" : "" } ], "id" : "ITEM-3", "issued" : { "date-parts" : [ [ "2017" ] ] }, "title" : "Environmental Performance Reviews: reviewed countries", "type" : "webpage" }, "prefix" : "see", "suffix" : " for reviewed countries", "uris" : [ "http://www.mendeley.com/documents/?uuid=8a94ec32-eabf-4e10-a5e3-48d203f61fa7" ] } ], "mendeley" : { "formattedCitation" : "(see UNECE, 2017b for reviewed countries, 2017c; UNEP &amp; UNECE, 2016)", "plainTextFormattedCitation" : "(see UNECE, 2017b for reviewed countries, 2017c; UNEP &amp; UNECE, 2016)", "previouslyFormattedCitation" : "(see UNECE, 2017b for reviewed countries, 2017c; UNEP &amp; UNECE, 2016)" }, "properties" : {  }, "schema" : "https://github.com/citation-style-language/schema/raw/master/csl-citation.json" }</w:instrText>
      </w:r>
      <w:r w:rsidRPr="00F02A52">
        <w:rPr>
          <w:lang w:val="en-US"/>
        </w:rPr>
        <w:fldChar w:fldCharType="separate"/>
      </w:r>
      <w:r w:rsidRPr="00F02A52">
        <w:rPr>
          <w:lang w:val="en-US"/>
        </w:rPr>
        <w:t>(see UNECE, 2017b for reviewed countries, 2017c; UNEP &amp; UNECE, 2016)</w:t>
      </w:r>
      <w:r w:rsidRPr="00F02A52">
        <w:rPr>
          <w:lang w:val="en-US"/>
        </w:rPr>
        <w:fldChar w:fldCharType="end"/>
      </w:r>
      <w:r w:rsidRPr="00F02A52">
        <w:rPr>
          <w:lang w:val="en-US"/>
        </w:rPr>
        <w:t xml:space="preserve">. </w:t>
      </w:r>
    </w:p>
    <w:p w14:paraId="2CA67E64" w14:textId="27AE0C20" w:rsidR="00E97DE0" w:rsidRPr="00F02A52" w:rsidRDefault="00E97DE0" w:rsidP="00E97DE0">
      <w:pPr>
        <w:rPr>
          <w:lang w:val="en-US"/>
        </w:rPr>
      </w:pPr>
      <w:r w:rsidRPr="00F02A52">
        <w:rPr>
          <w:b/>
          <w:lang w:val="en-US"/>
        </w:rPr>
        <w:t xml:space="preserve">Rights-based instruments and customary norms </w:t>
      </w:r>
      <w:r w:rsidRPr="00F02A52">
        <w:rPr>
          <w:lang w:val="en-US"/>
        </w:rPr>
        <w:t>are especially important for indigenous and local people. Over recent decades, the rights of indigenous peoples have been increasingly acknowledged and strengthened within the international legal system (</w:t>
      </w:r>
      <w:r w:rsidRPr="00C548DE">
        <w:rPr>
          <w:lang w:val="en-US"/>
        </w:rPr>
        <w:t>Section 6.3.2.6). To some</w:t>
      </w:r>
      <w:r w:rsidRPr="00F02A52">
        <w:rPr>
          <w:lang w:val="en-US"/>
        </w:rPr>
        <w:t xml:space="preserve"> extent, this is also reflected in national-level biodiversity conservation polices in Europe and Central Asia. One example of this policy change is the management arrangement for the Laponia World Heritage site in northern Sweden where the Sami have secured significant influence over the management of the site, and label it a victory for Sami political struggle </w:t>
      </w:r>
      <w:r w:rsidRPr="00F02A52">
        <w:rPr>
          <w:lang w:val="en-US"/>
        </w:rPr>
        <w:fldChar w:fldCharType="begin" w:fldLock="1"/>
      </w:r>
      <w:r>
        <w:rPr>
          <w:lang w:val="en-US"/>
        </w:rPr>
        <w:instrText>ADDIN CSL_CITATION { "citationItems" : [ { "id" : "ITEM-1", "itemData" : { "DOI" : "10.1080/13549839.2015.1032230", "author" : [ { "dropping-particle" : "", "family" : "Reimerson", "given" : "Elsa", "non-dropping-particle" : "", "parse-names" : false, "suffix" : "" } ], "container-title" : "Local Environment", "id" : "ITEM-1", "issue" : "7", "issued" : { "date-parts" : [ [ "2015", "7", "2" ] ] }, "page" : "808-826", "title" : "Sami space for agency in the management of the Laponia World Heritage site", "type" : "article-journal", "volume" : "21" }, "uris" : [ "http://www.mendeley.com/documents/?uuid=36d8d9e7-d9d5-31b8-956e-ca37b90600e6" ] } ], "mendeley" : { "formattedCitation" : "(Reimerson, 2015)", "plainTextFormattedCitation" : "(Reimerson, 2015)", "previouslyFormattedCitation" : "(Reimerson, 2015)" }, "properties" : {  }, "schema" : "https://github.com/citation-style-language/schema/raw/master/csl-citation.json" }</w:instrText>
      </w:r>
      <w:r w:rsidRPr="00F02A52">
        <w:rPr>
          <w:lang w:val="en-US"/>
        </w:rPr>
        <w:fldChar w:fldCharType="separate"/>
      </w:r>
      <w:r w:rsidRPr="00F02A52">
        <w:rPr>
          <w:lang w:val="en-US"/>
        </w:rPr>
        <w:t>(Reimerson, 2015)</w:t>
      </w:r>
      <w:r w:rsidRPr="00F02A52">
        <w:rPr>
          <w:lang w:val="en-US"/>
        </w:rPr>
        <w:fldChar w:fldCharType="end"/>
      </w:r>
      <w:r w:rsidRPr="00F02A52">
        <w:rPr>
          <w:lang w:val="en-US"/>
        </w:rPr>
        <w:t xml:space="preserve">. There are also many marine areas where the customary laws of indigenous peoples are recognized and respected by the broader society </w:t>
      </w:r>
      <w:r w:rsidRPr="00F02A52">
        <w:rPr>
          <w:lang w:val="en-US"/>
        </w:rPr>
        <w:fldChar w:fldCharType="begin" w:fldLock="1"/>
      </w:r>
      <w:r>
        <w:rPr>
          <w:lang w:val="en-US"/>
        </w:rPr>
        <w:instrText>ADDIN CSL_CITATION { "citationItems" : [ { "id" : "ITEM-1", "itemData" : { "ISBN" : "9789292133290", "author" : [ { "dropping-particle" : "", "family" : "EEA", "given" : "", "non-dropping-particle" : "", "parse-names" : false, "suffix" : "" } ], "container-title" : "EEA Report No. 5/2012", "id" : "ITEM-1", "issued" : { "date-parts" : [ [ "2012" ] ] }, "publisher" : "European Environment Agency", "publisher-place" : "Copenhagen", "title" : "Protected areas in Europe \u2014 an overview", "type" : "report" }, "uris" : [ "http://www.mendeley.com/documents/?uuid=62b556c6-065e-477a-bfbb-e2118bedcbfc" ] } ], "mendeley" : { "formattedCitation" : "(EEA, 2012a)", "plainTextFormattedCitation" : "(EEA, 2012a)", "previouslyFormattedCitation" : "(EEA, 2012a)" }, "properties" : {  }, "schema" : "https://github.com/citation-style-language/schema/raw/master/csl-citation.json" }</w:instrText>
      </w:r>
      <w:r w:rsidRPr="00F02A52">
        <w:rPr>
          <w:lang w:val="en-US"/>
        </w:rPr>
        <w:fldChar w:fldCharType="separate"/>
      </w:r>
      <w:r w:rsidRPr="00F02A52">
        <w:rPr>
          <w:lang w:val="en-US"/>
        </w:rPr>
        <w:t>(EEA, 2012a)</w:t>
      </w:r>
      <w:r w:rsidRPr="00F02A52">
        <w:rPr>
          <w:lang w:val="en-US"/>
        </w:rPr>
        <w:fldChar w:fldCharType="end"/>
      </w:r>
      <w:r w:rsidRPr="00F02A52">
        <w:rPr>
          <w:lang w:val="en-US"/>
        </w:rPr>
        <w:t xml:space="preserve">. Indigenous and local knowledge is a rich source of local understandings and traditional management practices that can play an important role in the conservation and sustainable use of biodiversity </w:t>
      </w:r>
      <w:r w:rsidRPr="00F02A52">
        <w:rPr>
          <w:lang w:val="en-US"/>
        </w:rPr>
        <w:fldChar w:fldCharType="begin" w:fldLock="1"/>
      </w:r>
      <w:r>
        <w:rPr>
          <w:lang w:val="en-US"/>
        </w:rPr>
        <w:instrText>ADDIN CSL_CITATION { "citationItems" : [ { "id" : "ITEM-1", "itemData" : { "DOI" : "10.5751/ES-05597-180333", "ISSN" : "1708-3087", "author" : [ { "dropping-particle" : "", "family" : "Oteros-Rozas", "given" : "Elisa", "non-dropping-particle" : "", "parse-names" : false, "suffix" : "" }, { "dropping-particle" : "", "family" : "Ontillera-S\u00e1nchez", "given" : "Ricardo", "non-dropping-particle" : "", "parse-names" : false, "suffix" : "" }, { "dropping-particle" : "", "family" : "Sanosa", "given" : "Pau", "non-dropping-particle" : "", "parse-names" : false, "suffix" : "" }, { "dropping-particle" : "", "family" : "G\u00f3mez-Baggethun", "given" : "Erik", "non-dropping-particle" : "", "parse-names" : false, "suffix" : "" }, { "dropping-particle" : "", "family" : "Reyes-Garc\u00eda", "given" : "Victoria", "non-dropping-particle" : "", "parse-names" : false, "suffix" : "" }, { "dropping-particle" : "", "family" : "Gonz\u00e1lez", "given" : "Jos\u00e9 A.", "non-dropping-particle" : "", "parse-names" : false, "suffix" : "" } ], "container-title" : "Ecology and Society", "id" : "ITEM-1", "issue" : "3", "issued" : { "date-parts" : [ [ "2013" ] ] }, "page" : "33", "publisher" : "The Resilience Alliance", "title" : "Traditional ecological knowledge among transhumant pastoralists in Mediterranean Spain", "type" : "article-journal", "volume" : "18" }, "uris" : [ "http://www.mendeley.com/documents/?uuid=b858295a-ad80-48b2-b439-2d7e56136e02" ] }, { "id" : "ITEM-2", "itemData" : { "DOI" : "10.2111/REM-D-13-00082.1", "ISBN" : "1550-7424", "ISSN" : "1550-7424", "author" : [ { "dropping-particle" : "", "family" : "Moln\u00e1r", "given" : "Zsolt", "non-dropping-particle" : "", "parse-names" : false, "suffix" : "" } ], "container-title" : "Rangeland Ecology &amp; Management", "id" : "ITEM-2", "issue" : "March", "issued" : { "date-parts" : [ [ "2014" ] ] }, "page" : "107-118", "title" : "Perception and Management of Spatio-Temporal Pasture Heterogeneity by Hungarian Herders", "type" : "article-journal", "volume" : "67" }, "uris" : [ "http://www.mendeley.com/documents/?uuid=c49dda03-8222-46c5-af56-1c3a7d93aba9" ] }, { "id" : "ITEM-3", "itemData" : {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 Orse \u00b4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 Orse \u00b4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3", "issue" : "13", "issued" : { "date-parts" : [ [ "2015", "8", "4" ] ] }, "page" : "3305-3327", "title" : "Do conservation and agri-environmental regulations effectively support traditional small-scale farming in East-Central European cultural landscapes?", "type" : "article-journal", "volume" : "24" }, "uris" : [ "http://www.mendeley.com/documents/?uuid=6952051f-9c5a-40ca-ba02-2cbc6251ac50" ] }, { "id" : "ITEM-4", "itemData" : { "DOI" : "10.1079/9781780643373.0061", "author" : [ { "dropping-particle" : "", "family" : "Hartel", "given" : "Tibor", "non-dropping-particle" : "", "parse-names" : false, "suffix" : "" }, { "dropping-particle" : "", "family" : "Plieninger", "given" : "Tobias", "non-dropping-particle" : "", "parse-names" : false, "suffix" : "" }, { "dropping-particle" : "", "family" : "Varga", "given" : "Anna", "non-dropping-particle" : "", "parse-names" : false, "suffix" : "" } ], "chapter-number" : "5", "container-title" : "Europe's changing woods and forests: from wildwood to managed landscapes", "editor" : [ { "dropping-particle" : "", "family" : "Kirby", "given" : "K.J.", "non-dropping-particle" : "", "parse-names" : false, "suffix" : "" }, { "dropping-particle" : "", "family" : "Watkins", "given" : "C.", "non-dropping-particle" : "", "parse-names" : false, "suffix" : "" } ], "id" : "ITEM-4", "issued" : { "date-parts" : [ [ "2015" ] ] }, "note" : "NULL", "page" : "61-76", "publisher" : "CABI", "publisher-place" : "Wallingford", "title" : "Wood-pastures in Europe", "type" : "chapter" }, "uris" : [ "http://www.mendeley.com/documents/?uuid=39eaed9d-eb8f-4c68-bf84-74a7c7ec7cfe" ] }, { "id" : "ITEM-5", "itemData" : { "author" : [ { "dropping-particle" : "", "family" : "Varga", "given" : "Anna", "non-dropping-particle" : "", "parse-names" : false, "suffix" : "" }, { "dropping-particle" : "", "family" : "Moln\u00e1r", "given" : "Zsolt", "non-dropping-particle" : "", "parse-names" : false, "suffix" : "" } ], "container-title" : "European Wood-pastures in Transition: A Social\u2013Ecological Approach.", "editor" : [ { "dropping-particle" : "", "family" : "Hartel", "given" : "T.", "non-dropping-particle" : "", "parse-names" : false, "suffix" : "" }, { "dropping-particle" : "", "family" : "Plieninger", "given" : "T.", "non-dropping-particle" : "", "parse-names" : false, "suffix" : "" } ], "id" : "ITEM-5", "issued" : { "date-parts" : [ [ "2014" ] ] }, "page" : "185\u2013202", "publisher" : "Earthscan from Routledge", "publisher-place" : "Abingdon New York", "title" : "The role of traditional ecological knowledge in managing wood-pastures.", "type" : "chapter" }, "uris" : [ "http://www.mendeley.com/documents/?uuid=8f5fd200-a81f-4393-9a8d-77f5ee784f44" ] }, { "id" : "ITEM-6", "itemData" : { "DOI" : "10.1016/j.agee.2016.05.018", "ISSN" : "0167-8809", "author" : [ { "dropping-particle" : "", "family" : "Varga", "given" : "Anna", "non-dropping-particle" : "", "parse-names" : false, "suffix" : "" }, { "dropping-particle" : "", "family" : "Moln\u00e1r", "given" : "Zsolt", "non-dropping-particle" : "", "parse-names" : false, "suffix" : "" }, { "dropping-particle" : "", "family" : "Bir\u00f3", "given" : "M", "non-dropping-particle" : "", "parse-names" : false, "suffix" : "" }, { "dropping-particle" : "", "family" : "Demeter", "given" : "L", "non-dropping-particle" : "", "parse-names" : false, "suffix" : "" }, { "dropping-particle" : "", "family" : "Gell\u00e9ny", "given" : "K", "non-dropping-particle" : "", "parse-names" : false, "suffix" : "" }, { "dropping-particle" : "", "family" : "Mi\u00f3kovics", "given" : "E", "non-dropping-particle" : "", "parse-names" : false, "suffix" : "" }, { "dropping-particle" : "", "family" : "Moln\u00e1r", "given" : "\u00c1", "non-dropping-particle" : "", "parse-names" : false, "suffix" : "" }, { "dropping-particle" : "", "family" : "Moln\u00e1r", "given" : "K", "non-dropping-particle" : "", "parse-names" : false, "suffix" : "" }, { "dropping-particle" : "", "family" : "Ujh\u00e1zy", "given" : "N", "non-dropping-particle" : "", "parse-names" : false, "suffix" : "" }, { "dropping-particle" : "", "family" : "Ulicsni", "given" : "V", "non-dropping-particle" : "", "parse-names" : false, "suffix" : "" }, { "dropping-particle" : "", "family" : "Babai", "given" : "D\u00e1niel", "non-dropping-particle" : "", "parse-names" : false, "suffix" : "" } ], "container-title" : "Agriculture, Ecosystems and Environment", "id" : "ITEM-6", "issued" : { "date-parts" : [ [ "2016" ] ] }, "page" : "142-153", "publisher" : "Elsevier B.V.", "title" : "Changing year-round habitat use of extensively grazing cattle, sheep and pigs in East-Central Europe between 1940 and 2014: Consequences for conservation and policy", "type" : "article-journal", "volume" : "234" }, "uris" : [ "http://www.mendeley.com/documents/?uuid=173dd427-e62e-4773-a823-1ab1f32fe660" ] }, { "id" : "ITEM-7", "itemData" : { "editor" : [ { "dropping-particle" : "", "f</w:instrText>
      </w:r>
      <w:r w:rsidRPr="00C548DE">
        <w:rPr>
          <w:lang w:val="es-ES"/>
        </w:rPr>
        <w:instrText>amily" : "Rou\u00e9", "given" : "Marie", "non-dropping-particle" : "", "parse-names" : false, "suffix" : "" }, { "dropping-particle" : "", "family" : "Moln\u00e1r", "given" : "Zsolt", "non-dropping-particle" : "", "parse-names" : false, "suffix" : "" } ], "id" : "ITEM-7", "issued" : { "date-parts" : [ [ "2017" ] ] }, "note" : "NULL", "publisher" : "United Nations Educational, Scientific and Cultural Organization (UNESCO)", "publisher-place" : "Paris", "title" : "Knowing our Land and Resources: Indigenous and local knowledge of biodiversity and ecosystem services in Europe and Central Asia", "type" : "report" }, "uris" : [ "http://www.mendeley.com/documents/?uuid=a99021aa-e1a2-316c-ac70-5b66f77c5481" ] } ], "mendeley" : { "formattedCitation" : "(Babai et al., 2015; Hartel, Plieninger, &amp; Varga, 2015; Zsolt Moln\u00e1r, 2014; Oteros-Rozas et al., 2013; Rou\u00e9 &amp; Moln\u00e1r, 2017; Varga et al., 2016; Varga &amp; Moln\u00e1r, 2014)", "plainTextFormattedCitation" : "(Babai et al., 2015; Hartel, Plieninger, &amp; Varga, 2015; Zsolt Moln\u00e1r, 2014; Oteros-Rozas et al., 2013; Rou\u00e9 &amp; Moln\u00e1r, 2017; Varga et al., 2016; Varga &amp; Moln\u00e1r, 2014)", "previouslyFormattedCitation" : "(Babai et al., 2015; Hartel, Plieninger, &amp; Varga, 2015; Zsolt Moln\u00e1r, 2014; Oteros-Rozas et al., 2013; Rou\u00e9 &amp; Moln\u00e1r, 2017; Varga et al., 2016; Varga &amp; Moln\u00e1r, 2014)" }, "properties" : {  }, "schema" : "https://github.com/citation-style-language/schema/raw/master/csl-citation.json" }</w:instrText>
      </w:r>
      <w:r w:rsidRPr="00F02A52">
        <w:rPr>
          <w:lang w:val="en-US"/>
        </w:rPr>
        <w:fldChar w:fldCharType="separate"/>
      </w:r>
      <w:r w:rsidRPr="00223CD3">
        <w:rPr>
          <w:lang w:val="es-ES"/>
        </w:rPr>
        <w:t xml:space="preserve">(Babai </w:t>
      </w:r>
      <w:r w:rsidR="009E3418" w:rsidRPr="009E3418">
        <w:rPr>
          <w:i/>
          <w:lang w:val="es-ES"/>
        </w:rPr>
        <w:t>et al.</w:t>
      </w:r>
      <w:r w:rsidRPr="00223CD3">
        <w:rPr>
          <w:lang w:val="es-ES"/>
        </w:rPr>
        <w:t>, 2015; Hartel</w:t>
      </w:r>
      <w:r w:rsidR="00AE30C6">
        <w:rPr>
          <w:i/>
          <w:lang w:val="es-ES"/>
        </w:rPr>
        <w:t xml:space="preserve"> et al.</w:t>
      </w:r>
      <w:r w:rsidRPr="00223CD3">
        <w:rPr>
          <w:lang w:val="es-ES"/>
        </w:rPr>
        <w:t xml:space="preserve">, 2015; Molnár, 2014; Oteros-Rozas </w:t>
      </w:r>
      <w:r w:rsidR="009E3418" w:rsidRPr="009E3418">
        <w:rPr>
          <w:i/>
          <w:lang w:val="es-ES"/>
        </w:rPr>
        <w:t>et al.</w:t>
      </w:r>
      <w:r w:rsidRPr="00223CD3">
        <w:rPr>
          <w:lang w:val="es-ES"/>
        </w:rPr>
        <w:t xml:space="preserve">, 2013; Roué &amp; Molnár, 2017; Varga </w:t>
      </w:r>
      <w:r w:rsidR="009E3418" w:rsidRPr="009E3418">
        <w:rPr>
          <w:i/>
          <w:lang w:val="es-ES"/>
        </w:rPr>
        <w:t>et al.</w:t>
      </w:r>
      <w:r w:rsidRPr="00223CD3">
        <w:rPr>
          <w:lang w:val="es-ES"/>
        </w:rPr>
        <w:t>, 2016; Varga &amp; Molnár, 2014)</w:t>
      </w:r>
      <w:r w:rsidRPr="00F02A52">
        <w:rPr>
          <w:lang w:val="en-US"/>
        </w:rPr>
        <w:fldChar w:fldCharType="end"/>
      </w:r>
      <w:r w:rsidRPr="00C548DE">
        <w:rPr>
          <w:lang w:val="es-ES"/>
        </w:rPr>
        <w:t xml:space="preserve">. </w:t>
      </w:r>
      <w:r w:rsidRPr="00F02A52">
        <w:rPr>
          <w:lang w:val="en-US"/>
        </w:rPr>
        <w:t xml:space="preserve">Examples of such traditional management practices and extensive measures are livestock grazing in lowland grasslands; mowing by hand in montane grasslands, and; coppicing, pollarding or small-scale felling in forests. Local foresters, herders and rangers may recognize and provide explanations to structural and species compositional changes in different ecosystems and their knowledge is often passed on over many generations </w:t>
      </w:r>
      <w:r w:rsidRPr="00F02A52">
        <w:rPr>
          <w:lang w:val="en-US"/>
        </w:rPr>
        <w:fldChar w:fldCharType="begin" w:fldLock="1"/>
      </w:r>
      <w:r>
        <w:rPr>
          <w:lang w:val="en-US"/>
        </w:rPr>
        <w:instrText>ADDIN CSL_CITATION { "citationItems" : [ { "id" : "ITEM-1", "itemData" : { "DOI" : "10.1890/1051-0761(2000)010[1251:ROTEKA]2.0.CO;2", "ISSN" : "1051-0761", "author" : [ { "dropping-particle" : "", "family" : "Berkes", "given" : "Fikret", "non-dropping-particle" : "", "parse-names" : false, "suffix" : "" }, { "dropping-particle" : "", "family" : "Colding", "given" : "Johan", "non-dropping-particle" : "", "parse-names" : false, "suffix" : "" }, { "dropping-particle" : "", "family" : "Folke", "given" : "Carl", "non-dropping-particle" : "", "parse-names" : false, "suffix" : "" } ], "container-title" : "Ecological Applications", "id" : "ITEM-1", "issue" : "5", "issued" : { "date-parts" : [ [ "2000", "10" ] ] }, "page" : "1251-1262", "publisher" : "Ecological Society of America", "title" : "Rediscovery of Traditional Ecological Knowledge as Adaptive Management", "type" : "article-journal", "volume" : "10" }, "uris" : [ "http://www.mendeley.com/documents/?uuid=69d4d986-3345-4658-9d90-94f3eecc78b9" ] } ], "mendeley" : { "formattedCitation" : "(Berkes et al., 2000)", "plainTextFormattedCitation" : "(Berkes et al., 2000)", "previouslyFormattedCitation" : "(Berkes et al., 2000)" }, "properties" : {  }, "schema" : "https://github.com/citation-style-language/schema/raw/master/csl-citation.json" }</w:instrText>
      </w:r>
      <w:r w:rsidRPr="00F02A52">
        <w:rPr>
          <w:lang w:val="en-US"/>
        </w:rPr>
        <w:fldChar w:fldCharType="separate"/>
      </w:r>
      <w:r w:rsidRPr="00F02A52">
        <w:rPr>
          <w:lang w:val="en-US"/>
        </w:rPr>
        <w:t xml:space="preserve">(Berkes </w:t>
      </w:r>
      <w:r w:rsidR="009E3418" w:rsidRPr="009E3418">
        <w:rPr>
          <w:i/>
          <w:lang w:val="en-US"/>
        </w:rPr>
        <w:t>et al.</w:t>
      </w:r>
      <w:r w:rsidRPr="00F02A52">
        <w:rPr>
          <w:lang w:val="en-US"/>
        </w:rPr>
        <w:t>, 2000)</w:t>
      </w:r>
      <w:r w:rsidRPr="00F02A52">
        <w:rPr>
          <w:lang w:val="en-US"/>
        </w:rPr>
        <w:fldChar w:fldCharType="end"/>
      </w:r>
      <w:r w:rsidRPr="00F02A52">
        <w:rPr>
          <w:lang w:val="en-US"/>
        </w:rPr>
        <w:t xml:space="preserve">. </w:t>
      </w:r>
    </w:p>
    <w:p w14:paraId="0A4B93A1" w14:textId="14249AB3" w:rsidR="00E97DE0" w:rsidRDefault="00E97DE0" w:rsidP="00E97DE0">
      <w:r w:rsidRPr="00F02A52">
        <w:rPr>
          <w:b/>
          <w:lang w:val="en-US"/>
        </w:rPr>
        <w:t>The mobilization of financial resources</w:t>
      </w:r>
      <w:r w:rsidRPr="00F02A52">
        <w:rPr>
          <w:lang w:val="en-US"/>
        </w:rPr>
        <w:t xml:space="preserve"> is a continuous task, to which Aichi Biodiversity Target 20 is dedicated. Sufficient financial resources are considered crucial if biodiversity is to be conserved and the sustainable use of biodiversity and ecosystems enhanced. This holds especially true for developing countries with limited domestic funds </w:t>
      </w:r>
      <w:r w:rsidRPr="00F02A52">
        <w:rPr>
          <w:lang w:val="en-US"/>
        </w:rPr>
        <w:fldChar w:fldCharType="begin" w:fldLock="1"/>
      </w:r>
      <w:r>
        <w:rPr>
          <w:lang w:val="en-US"/>
        </w:rPr>
        <w:instrText>ADDIN CSL_CITATION { "citationItems" : [ { "id" : "ITEM-1", "itemData" : { "abstract" : "Despite increased conservation efforts, biodiversity contin- ues to decline, while international targets to conserve biodiversity remain out of reach. Mobilising financial resources for conservation investments is considered crucial to addressing the direct and indirect drivers of biodiversity loss and to setting incentives for conserving biodiversity. Aid is, and will likely continue to be, the main source of funding biodiversity conservation in developing countries. Mobilising domestic funds still presents a challenge to many developing countries although some domestic budgets for biodiversity show upward trends. Donor countries have repeatedly committed to increasing funds to support conservation measures in developing countries but the modest achievements of international conservation efforts have created doubts with regard to its effectiveness. However, research shows that aid can play a crucial role in biodiversity conservation in developing countries. Having said that, aid needs to be better aligned with biodiversity strategies and to aim at mainstreaming. The main messages of this Briefing Paper are as follows: \u2013 The trend of increased biodiversity aid must continue to address the funding gap, in particular in underfunded biodiversity-rich countries. According to estimations, between USD 150 billion and USD 440 billion per year is needed to conserve biodiversity. Biodiversity-rich countries in particular are significantly underfunded and face high biodiversity loss rates. In these countries, domestic budgets are not sufficient by far; hence biodiversity aid needs to be increased. Besides aid, financial resources from other sources (e.g. domestic, private) also need to be mobilised. \u2013 Biodiversity aid must support the implementation of national biodiversity strategies, implementing the objectives of the Convention on Biological Diversity (CBD), and must foster the mainstreaming of biodiversity considerations into other sectors (e.g. agriculture, trade). Biodiversity strategies and the mainstreaming of biodiversity considerations are seen as key instruments in fostering biodiversity conservation. Increases in aid marked as targeting biodiversity as a \u201csignificant\u201d objective (meaning prime objectives other than biodiversity conservation) indicate that biodiversity has been increasingly mainstreamed. \u2013 The effectiveness of biodiversity aid must be improved. To better assess the effectiveness of bio- diversity-related aid, an adequate quantification \u2026", "author" : [ { "dropping-particle" : "", "family" : "Richerzhagen", "given" : "Carmen", "non-dropping-particle" : "", "parse-names" : false, "suffix" : "" }, { "dropping-particle" : "", "family" : "Rodr\u00edguez", "given" : "Jean Carlo", "non-dropping-particle" : "", "parse-names" : false, "suffix" : "" }, { "dropping-particle" : "", "family" : "Stepping", "given" : "Katharina", "non-dropping-particle" : "", "parse-names" : false, "suffix" : "" } ], "container-title" : "Briefing Paper", "id" : "ITEM-1", "issued" : { "date-parts" : [ [ "2016" ] ] }, "page" : "1-4", "publisher" : "German Development Institute", "title" : "Why we need more and better biodiversity aid", "type" : "article-journal", "volume" : "13" }, "uris" : [ "http://www.mendeley.com/documents/?uuid=4fe04cd8-3c7a-44bc-8760-09914cbf1785" ] } ], "mendeley" : { "formattedCitation" : "(Richerzhagen, Rodr\u00edguez, &amp; Stepping, 2016)", "plainTextFormattedCitation" : "(Richerzhagen, Rodr\u00edguez, &amp; Stepping, 2016)", "previouslyFormattedCitation" : "(Richerzhagen, Rodr\u00edguez, &amp; Stepping, 2016)" }, "properties" : {  }, "schema" : "https://github.com/citation-style-language/schema/raw/master/csl-citation.json" }</w:instrText>
      </w:r>
      <w:r w:rsidRPr="00F02A52">
        <w:rPr>
          <w:lang w:val="en-US"/>
        </w:rPr>
        <w:fldChar w:fldCharType="separate"/>
      </w:r>
      <w:r w:rsidRPr="00F02A52">
        <w:rPr>
          <w:lang w:val="en-US"/>
        </w:rPr>
        <w:t>(Richerzhagen</w:t>
      </w:r>
      <w:r w:rsidR="00AE30C6">
        <w:rPr>
          <w:i/>
          <w:lang w:val="en-US"/>
        </w:rPr>
        <w:t xml:space="preserve"> et al.</w:t>
      </w:r>
      <w:r w:rsidRPr="00F02A52">
        <w:rPr>
          <w:lang w:val="en-US"/>
        </w:rPr>
        <w:t>, 2016)</w:t>
      </w:r>
      <w:r w:rsidRPr="00F02A52">
        <w:rPr>
          <w:lang w:val="en-US"/>
        </w:rPr>
        <w:fldChar w:fldCharType="end"/>
      </w:r>
      <w:r w:rsidRPr="00F02A52">
        <w:rPr>
          <w:lang w:val="en-US"/>
        </w:rPr>
        <w:t xml:space="preserve">. In Europe and Central Asia, Turkey and the Ukraine were among the top 10 recipients globally of bilateral biodiversity-related official development assistance, whereas 20 Western European and 3 Eastern European countries as well as the </w:t>
      </w:r>
      <w:r>
        <w:rPr>
          <w:lang w:val="en-US"/>
        </w:rPr>
        <w:t>European Union</w:t>
      </w:r>
      <w:r w:rsidRPr="00F02A52">
        <w:rPr>
          <w:lang w:val="en-US"/>
        </w:rPr>
        <w:t xml:space="preserve"> were providers of such assistance (</w:t>
      </w:r>
      <w:r w:rsidR="00E14291">
        <w:rPr>
          <w:b/>
          <w:lang w:val="en-US"/>
        </w:rPr>
        <w:t>Figure 6.4</w:t>
      </w:r>
      <w:r w:rsidRPr="00F02A52">
        <w:rPr>
          <w:lang w:val="en-US"/>
        </w:rPr>
        <w:t xml:space="preserve">). The top 10 providers account for nearly 90% of biodiversity-related official development assistance, among them six European countries and the </w:t>
      </w:r>
      <w:r>
        <w:rPr>
          <w:lang w:val="en-US"/>
        </w:rPr>
        <w:t>European Union</w:t>
      </w:r>
      <w:r w:rsidRPr="00F02A52">
        <w:rPr>
          <w:lang w:val="en-US"/>
        </w:rPr>
        <w:t xml:space="preserve"> (all figures 2011-1015 average) </w:t>
      </w:r>
      <w:r w:rsidRPr="00F02A52">
        <w:rPr>
          <w:lang w:val="en-US"/>
        </w:rPr>
        <w:fldChar w:fldCharType="begin" w:fldLock="1"/>
      </w:r>
      <w:r>
        <w:rPr>
          <w:lang w:val="en-US"/>
        </w:rPr>
        <w:instrText>ADDIN CSL_CITATION { "citationItems" : [ { "id" : "ITEM-1", "itemData" : { "author" : [ { "dropping-particle" : "", "family" : "OECD", "given" : "", "non-dropping-particle" : "", "parse-names" : false, "suffix" : "" } ], "id" : "ITEM-1", "issued" : { "date-parts" : [ [ "2016" ] ] }, "number-of-pages" : "12", "publisher" : "OECD", "publisher-place" : "Paris", "title" : "Biodiversity-Related Official Development Assistance 2015", "type" : "report" }, "uris" : [ "http://www.mendeley.com/documents/?uuid=54d7454d-306a-49b1-8e18-f25ccf51c1f2" ] } ], "mendeley" : { "formattedCitation" : "(OECD, 2016a)", "plainTextFormattedCitation" : "(OECD, 2016a)", "previouslyFormattedCitation" : "(OECD, 2016a)" }, "properties" : {  }, "schema" : "https://github.com/citation-style-language/schema/raw/master/csl-citation.json" }</w:instrText>
      </w:r>
      <w:r w:rsidRPr="00F02A52">
        <w:rPr>
          <w:lang w:val="en-US"/>
        </w:rPr>
        <w:fldChar w:fldCharType="separate"/>
      </w:r>
      <w:r w:rsidRPr="00223CD3">
        <w:rPr>
          <w:lang w:val="en-US"/>
        </w:rPr>
        <w:t>(OECD, 2016a)</w:t>
      </w:r>
      <w:r w:rsidRPr="00F02A52">
        <w:rPr>
          <w:lang w:val="en-US"/>
        </w:rPr>
        <w:fldChar w:fldCharType="end"/>
      </w:r>
      <w:r w:rsidRPr="00F02A52">
        <w:rPr>
          <w:lang w:val="en-US"/>
        </w:rPr>
        <w:t xml:space="preserve">. </w:t>
      </w:r>
      <w:r w:rsidR="00E14291">
        <w:rPr>
          <w:b/>
          <w:lang w:val="en-US"/>
        </w:rPr>
        <w:t>Figure 6.5</w:t>
      </w:r>
      <w:r w:rsidRPr="00F02A52">
        <w:rPr>
          <w:lang w:val="en-US"/>
        </w:rPr>
        <w:t xml:space="preserve"> shows the global </w:t>
      </w:r>
      <w:r w:rsidRPr="00F02A52">
        <w:rPr>
          <w:lang w:val="en-US"/>
        </w:rPr>
        <w:lastRenderedPageBreak/>
        <w:t>distribution of biodiversity-focused aid from Development Assistance Committee members of the OECD for the years 2006 – 2012, with only few recipients in Europe and Central Asia.</w:t>
      </w:r>
      <w:bookmarkStart w:id="1810" w:name="_Ref496088933"/>
    </w:p>
    <w:bookmarkEnd w:id="1810"/>
    <w:p w14:paraId="0EAE6355" w14:textId="098AE1B8" w:rsidR="00E66E6A" w:rsidRPr="00E66E6A" w:rsidRDefault="00E66E6A" w:rsidP="00E66E6A">
      <w:pPr>
        <w:rPr>
          <w:lang w:val="en-US"/>
        </w:rPr>
      </w:pPr>
      <w:r>
        <w:rPr>
          <w:lang w:eastAsia="en-GB"/>
        </w:rPr>
        <w:drawing>
          <wp:inline distT="0" distB="0" distL="0" distR="0" wp14:anchorId="3002106F" wp14:editId="6C823C4A">
            <wp:extent cx="5760720" cy="5400675"/>
            <wp:effectExtent l="0" t="0" r="0" b="952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1"/>
                    <a:stretch>
                      <a:fillRect/>
                    </a:stretch>
                  </pic:blipFill>
                  <pic:spPr>
                    <a:xfrm>
                      <a:off x="0" y="0"/>
                      <a:ext cx="5760720" cy="5400675"/>
                    </a:xfrm>
                    <a:prstGeom prst="rect">
                      <a:avLst/>
                    </a:prstGeom>
                  </pic:spPr>
                </pic:pic>
              </a:graphicData>
            </a:graphic>
          </wp:inline>
        </w:drawing>
      </w:r>
    </w:p>
    <w:p w14:paraId="0FBE7A9F" w14:textId="79A15630" w:rsidR="00E97DE0" w:rsidRDefault="00E97DE0" w:rsidP="000226B2">
      <w:pPr>
        <w:pStyle w:val="Caption"/>
      </w:pPr>
    </w:p>
    <w:p w14:paraId="11736069" w14:textId="7FF4199C" w:rsidR="00E66E6A" w:rsidRPr="00E66E6A" w:rsidRDefault="00E66E6A" w:rsidP="00E66E6A">
      <w:pPr>
        <w:rPr>
          <w:lang w:val="en-US"/>
        </w:rPr>
      </w:pPr>
      <w:r>
        <w:rPr>
          <w:lang w:eastAsia="en-GB"/>
        </w:rPr>
        <w:lastRenderedPageBreak/>
        <w:drawing>
          <wp:inline distT="0" distB="0" distL="0" distR="0" wp14:anchorId="52877EB7" wp14:editId="3EC84051">
            <wp:extent cx="5760720" cy="423735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2"/>
                    <a:stretch>
                      <a:fillRect/>
                    </a:stretch>
                  </pic:blipFill>
                  <pic:spPr>
                    <a:xfrm>
                      <a:off x="0" y="0"/>
                      <a:ext cx="5760720" cy="4237355"/>
                    </a:xfrm>
                    <a:prstGeom prst="rect">
                      <a:avLst/>
                    </a:prstGeom>
                  </pic:spPr>
                </pic:pic>
              </a:graphicData>
            </a:graphic>
          </wp:inline>
        </w:drawing>
      </w:r>
    </w:p>
    <w:p w14:paraId="1972E11C" w14:textId="77777777" w:rsidR="00E97DE0" w:rsidRPr="00F02A52" w:rsidRDefault="00E97DE0" w:rsidP="00E97DE0">
      <w:pPr>
        <w:rPr>
          <w:lang w:val="en-US" w:eastAsia="ja-JP"/>
        </w:rPr>
      </w:pPr>
    </w:p>
    <w:p w14:paraId="67329D40" w14:textId="77777777" w:rsidR="00E97DE0" w:rsidRPr="00F02A52" w:rsidRDefault="00E97DE0" w:rsidP="001F0516">
      <w:pPr>
        <w:pStyle w:val="Heading4"/>
        <w:rPr>
          <w:lang w:eastAsia="ja-JP"/>
        </w:rPr>
      </w:pPr>
      <w:bookmarkStart w:id="1811" w:name="_Toc519504813"/>
      <w:r w:rsidRPr="00F02A52">
        <w:rPr>
          <w:lang w:eastAsia="ja-JP"/>
        </w:rPr>
        <w:t>Constraints and opportunities</w:t>
      </w:r>
      <w:bookmarkEnd w:id="1811"/>
    </w:p>
    <w:p w14:paraId="1BC7954A" w14:textId="26FC1AC2" w:rsidR="00E97DE0" w:rsidRPr="00F02A52" w:rsidRDefault="00E97DE0" w:rsidP="00E97DE0">
      <w:pPr>
        <w:rPr>
          <w:lang w:val="en-US"/>
        </w:rPr>
      </w:pPr>
      <w:r w:rsidRPr="00F02A52">
        <w:rPr>
          <w:lang w:val="en-US"/>
        </w:rPr>
        <w:t xml:space="preserve">Despite accelerating policy and management responses to the global loss of biodiversity, the impacts of these efforts are unlikely to be reflected in improved trends in the state of biodiversity by 2020 </w:t>
      </w:r>
      <w:r w:rsidRPr="00F02A52">
        <w:rPr>
          <w:lang w:val="en-US"/>
        </w:rPr>
        <w:fldChar w:fldCharType="begin" w:fldLock="1"/>
      </w:r>
      <w:r>
        <w:rPr>
          <w:lang w:val="en-US"/>
        </w:rPr>
        <w:instrText>ADDIN CSL_CITATION { "citationItems" : [ { "id" : "ITEM-1", "itemData" : { "abstract" : "In 2010, the international community, under the auspices of the Convention on Biological Diversity, agreed on 20 biodiversity-related \u201cAichi Targets\u201d to be achieved within a decade. We provide a comprehensive mid-term assessment of progress toward these global targets using 55 indicator data sets. We projected indicator trends to 2020 using an adaptive statistical framework that incorporated the specific properties of individual time series. On current trajectories, results suggest that despite accelerating policy and management responses to the biodiversity crisis, the impacts of these efforts are unlikely to be reflected in improved trends in the state of biodiversity by 2020. We highlight areas of societal endeavor requiring additional efforts to achieve the Aichi Targets, and provide a baseline against which to assess future progress.",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dropping-particle" : "", "family" : "Baumung", "given" : "Roswitha", "non-dropping-particle" : "", "parse-names" : false, "suffix" : "" }, { "dropping-particle" : "", "family" : "Bellard", "given" : "C\u00e9line", "non-dropping-particle" : "", "parse-names" : false, "suffix" : "" }, { "dropping-particle" : "", "family" : "Bouwman", "given" : "Lex", "non-dropping-particle" : "", "parse-names" : false, "suffix" : "" }, { "dropping-particle" : "", "family" : "Bowles-Newark", "given" : "Nadine J.", "non-dropping-particle" : "", "parse-names" : false, "suffix" : "" }, { "dropping-particle" : "", "family" : "Chenery", "given" : "Anna M.", "non-dropping-particle" : "", "parse-names" : false, "suffix" : "" }, { "dropping-particle" : "", "family" : "Cheung", "given" : "William W. L.", "non-dropping-particle" : "", "parse-names" : false, "suffix" : "" }, { "dropping-particle" : "", "family" : "Christensen", "given" : "Villy", "non-dropping-particle" : "", "parse-names" : false, "suffix" : "" }, { "dropping-particle" : "", "family" : "Cooper", "given" : "H. David", "non-dropping-particle" : "", "parse-names" : false, "suffix" : "" }, { "dropping-particle" : "", "family" : "Crowther", "given" : "Annabel R.", "non-dropping-particle" : "", "parse-names" : false, "suffix" : "" }, { "dropping-particle" : "", "family" : "Dixon", "given" : "Matthew J. R.", "non-dropping-particle" : "", "parse-names" : false, "suffix" : "" }, { "dropping-particle" : "", "family" : "Galli", "given" : "Alessandro", "non-dropping-particle" : "", "parse-names" : false, "suffix" : "" }, { "dropping-particle" : "", "family" : "Gaveau", "given" : "Val\u00e9rie", "non-dropping-particle" : "", "parse-names" : false, "suffix" : "" }, { "dropping-particle" : "", "family" : "Gregory", "given" : "Richard D.", "non-dropping-particle" : "", "parse-names" : false, "suffix" : "" }, { "dropping-particle" : "", "family" : "Gutierrez", "given" : "Nicolas L.", "non-dropping-particle" : "", "parse-names" : false, "suffix" : "" }, { "dropping-particle" : "", "family" : "Hirsch", "given" : "Tim L.", "non-dropping-particle" : "", "parse-names" : false, "suffix" : "" }, { "dropping-particle" : "", "family" : "H\u00f6ft", "given" : "Robert", "non-dropping-particle" : "", "parse-names" : false, "suffix" : "" }, { "dropping-particle" : "", "family" : "Januchowski-Hartley", "given" : "Stephanie R.", "non-dropping-particle" : "", "parse-names" : false, "suffix" : "" }, { "dropping-particle" : "", "family" : "Karmann", "given" : "Marion", "non-dropping-particle" : "", "parse-names" : false, "suffix" : "" }, { "dropping-particle" : "", "family" : "Krug", "given" : "Cornelia B.", "non-dropping-particle" : "", "parse-names" : false, "suffix" : "" }, { "dropping-particle" : "", "family" : "Leverington", "given" : "Fiona J.", "non-dropping-particle" : "", "parse-names" : false, "suffix" : "" }, { "dropping-particle" : "", "family" : "Loh", "given" : "Jonathan", "non-dropping-particle" : "", "parse-names" : false, "suffix" : "" }, { "dropping-particle" : "", "family" : "Lojenga", "given" : "Rik Kutsch", "non-dropping-particle" : "", "parse-names" : false, "suffix" : "" }, { "dropping-particle" : "", "family" : "Malsch", "given" : "Kelly", "non-dropping-particle" : "", "parse-names" : false, "suffix" : "" }, { "dropping-particle" : "", "family" : "Marques", "given" : "Alexandra", "non-dropping-particle" : "", "parse-names" : false, "suffix" : "" }, { "dropping-particle" : "", "family" : "Morgan", "given" : "David H. W.", "non-dropping-particle" : "", "parse-names" : false, "suffix" : "" }, { "dropping-particle" : "", "family" : "Mumby", "given" : "Peter J.", "non-dropping-particle" : "", "parse-names" : false, "suffix" : "" }, { "dropping-particle" : "", "family" : "Newbold", "given" : "Tim", "non-dropping-particle" : "", "parse-names" : false, "suffix" : "" }, { "dropping-particle" : "", "family" : "Noonan-Mooney", "given" : "Kieran", "non-dropping-particle" : "", "parse-names" : false, "suffix" : "" }, { "dropping-particle" : "", "family" : "Pagad", "given" : "Shyama N.", "non-dropping-particle" : "", "parse-names" : false, "suffix" : "" }, { "dropping-particle" : "", "family" : "Parks", "given" : "Bradley C.", "non-dropping-particle" : "", "parse-names" : false, "suffix" : "" }, { "dropping-particle" : "", "family" : "Pereira", "given" : "Henrique M.", "non-dropping-particle" : "", "parse-names" : false, "suffix" : "" }, { "dropping-particle" : "", "family" : "Robertson", "given" : "Tim", "non-dropping-particle" : "", "parse-names" : false, "suffix" : "" }, { "dropping-particle" : "", "family" : "Rondinini", "given" : "Carlo", "non-dropping-particle" : "", "parse-names" : false, "suffix" : "" }, { "dropping-particle" : "", "family" : "Santini", "given" : "Luca", "non-dropping-particle" : "", "parse-names" : false, "suffix" : "" }, { "dropping-particle" : "", "family" : "Scharlemann", "given" : "J\u00f6rn P. W.", "non-dropping-particle" : "", "parse-names" : false, "suffix" : "" }, { "dropping-particle" : "", "family" : "Schindler", "given" : "Stefan", "non-dropping-particle" : "", "parse-names" : false, "suffix" : "" }, { "dropping-particle" : "", "family" : "Sumaila", "given" : "U. Rashid", "non-dropping-particle" : "", "parse-names" : false, "suffix" : "" }, { "dropping-particle" : "", "family" : "Teh", "given" : "Louise S.L.", "non-dropping-particle" : "", "parse-names" : false, "suffix" : "" }, { "dropping-particle" : "", "family" : "Kolck", "given" : "Jennifer", "non-dropping-particle" : "van", "parse-names" : false, "suffix" : "" }, { "dropping-particle" : "", "family" : "Visconti", "given" : "Piero", "non-dropping-particle" : "", "parse-names" : false, "suffix" : "" }, { "dropping-particle" : "", "family" : "Ye", "given" : "Yimin", "non-dropping-particle" : "", "parse-names" : false, "suffix" : "" } ], "container-title" : "Science", "id" : "ITEM-1", "issue" : "6206", "issued" : { "date-parts" : [ [ "2014" ] ] }, "page" : "241-244", "title" : "A mid-term analysis of progress toward international biodiversity targets", "type" : "article-journal", "volume" : "346" }, "uris" : [ "http://www.mendeley.com/documents/?uuid=73dd5060-b744-3ca6-b881-2294c72b068e" ] } ], "mendeley" : { "formattedCitation" : "(Tittensor et al., 2014)", "plainTextFormattedCitation" : "(Tittensor et al., 2014)", "previouslyFormattedCitation" : "(Tittensor et al., 2014)" }, "properties" : {  }, "schema" : "https://github.com/citation-style-language/schema/raw/master/csl-citation.json" }</w:instrText>
      </w:r>
      <w:r w:rsidRPr="00F02A52">
        <w:rPr>
          <w:lang w:val="en-US"/>
        </w:rPr>
        <w:fldChar w:fldCharType="separate"/>
      </w:r>
      <w:r w:rsidRPr="00F02A52">
        <w:rPr>
          <w:lang w:val="en-US"/>
        </w:rPr>
        <w:t xml:space="preserve">(Tittensor </w:t>
      </w:r>
      <w:r w:rsidR="009E3418" w:rsidRPr="009E3418">
        <w:rPr>
          <w:i/>
          <w:lang w:val="en-US"/>
        </w:rPr>
        <w:t>et al.</w:t>
      </w:r>
      <w:r w:rsidRPr="00F02A52">
        <w:rPr>
          <w:lang w:val="en-US"/>
        </w:rPr>
        <w:t>, 2014)</w:t>
      </w:r>
      <w:r w:rsidRPr="00F02A52">
        <w:rPr>
          <w:lang w:val="en-US"/>
        </w:rPr>
        <w:fldChar w:fldCharType="end"/>
      </w:r>
      <w:r w:rsidRPr="00F02A52">
        <w:rPr>
          <w:lang w:val="en-US"/>
        </w:rPr>
        <w:t xml:space="preserve">. In view of these developments, </w:t>
      </w:r>
      <w:r w:rsidRPr="00F02A52">
        <w:rPr>
          <w:lang w:val="en-US"/>
        </w:rPr>
        <w:fldChar w:fldCharType="begin" w:fldLock="1"/>
      </w:r>
      <w:r>
        <w:rPr>
          <w:lang w:val="en-US"/>
        </w:rPr>
        <w:instrText>ADDIN CSL_CITATION { "citationItems" : [ { "id" : "ITEM-1", "itemData" : { "DOI" : "10.1111/conl.12299", "author" : [ { "dropping-particle" : "", "family" : "Marco", "given" : "Moreno", "non-dropping-particle" : "Di", "parse-names" : false, "suffix" : "" }, { "dropping-particle" : "", "family" : "Watson", "given" : "James E M", "non-dropping-particle" : "", "parse-names" : false, "suffix" : "" }, { "dropping-particle" : "", "family" : "Venter", "given" : "Oscar", "non-dropping-particle" : "", "parse-names" : false, "suffix" : "" }, { "dropping-particle" : "", "family" : "Possingham", "given" : "Hugh P", "non-dropping-particle" : "", "parse-names" : false, "suffix" : "" } ], "container-title" : "Conservation Letters", "id" : "ITEM-1", "issued" : { "date-parts" : [ [ "2016" ] ] }, "page" : "395-397", "title" : "Global Biodiversity Targets Require Both Sufficiency and Efficiency", "type" : "article-journal", "volume" : "9" }, "uris" : [ "http://www.mendeley.com/documents/?uuid=b6c64ab6-ca3e-3451-8b88-05a678788baf" ] } ], "mendeley" : { "formattedCitation" : "(Di Marco, Watson, Venter, &amp; Possingham, 2016)", "plainTextFormattedCitation" : "(Di Marco, Watson, Venter, &amp; Possingham, 2016)", "previouslyFormattedCitation" : "(Di Marco, Watson, Venter, &amp; Possingham, 2016)" }, "properties" : {  }, "schema" : "https://github.com/citation-style-language/schema/raw/master/csl-citation.json" }</w:instrText>
      </w:r>
      <w:r w:rsidRPr="00F02A52">
        <w:rPr>
          <w:lang w:val="en-US"/>
        </w:rPr>
        <w:fldChar w:fldCharType="separate"/>
      </w:r>
      <w:r w:rsidRPr="00F02A52">
        <w:rPr>
          <w:lang w:val="en-US"/>
        </w:rPr>
        <w:t>Di Marco</w:t>
      </w:r>
      <w:r w:rsidR="005326E8">
        <w:rPr>
          <w:i/>
          <w:lang w:val="en-US"/>
        </w:rPr>
        <w:t xml:space="preserve"> et al.</w:t>
      </w:r>
      <w:r w:rsidRPr="00F02A52">
        <w:rPr>
          <w:lang w:val="en-US"/>
        </w:rPr>
        <w:t xml:space="preserve"> </w:t>
      </w:r>
      <w:r w:rsidR="0055217E">
        <w:rPr>
          <w:lang w:val="en-US"/>
        </w:rPr>
        <w:t>(</w:t>
      </w:r>
      <w:r w:rsidRPr="00F02A52">
        <w:rPr>
          <w:lang w:val="en-US"/>
        </w:rPr>
        <w:t>2016)</w:t>
      </w:r>
      <w:r w:rsidRPr="00F02A52">
        <w:rPr>
          <w:lang w:val="en-US"/>
        </w:rPr>
        <w:fldChar w:fldCharType="end"/>
      </w:r>
      <w:r w:rsidRPr="00F02A52">
        <w:rPr>
          <w:lang w:val="en-US"/>
        </w:rPr>
        <w:t xml:space="preserve"> call for a refocus of biodiversity conservation priorities, by defining sufficient and more ambitious biodiversity targets, increasing the amount of financial resources necessary to achieve these targets, and spending them more efficiently. Recent reviews and assessments at the regional level mirror these findings and necessities stated for the global level, including for Europe and Central Asia. The mid-term review of the EU Biodiversity Strategy to 2020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Report from the Commission to the European Parliament and the Council. COM(2015) 478 final", "id" : "ITEM-1", "issued" : { "date-parts" : [ [ "2015" ] ] }, "number-of-pages" : "19", "publisher-place" : "Brussels", "title" : "The Mid-Term Review of the EU Biodiversity Strategy to 2020", "type" : "report" }, "uris" : [ "http://www.mendeley.com/documents/?uuid=e165bad6-e668-33ee-97e6-62c5e994c49d" ] } ], "mendeley" : { "formattedCitation" : "(European Commission, 2015b)", "plainTextFormattedCitation" : "(European Commission, 2015b)", "previouslyFormattedCitation" : "(European Commission, 2015b)" }, "properties" : {  }, "schema" : "https://github.com/citation-style-language/schema/raw/master/csl-citation.json" }</w:instrText>
      </w:r>
      <w:r w:rsidRPr="00F02A52">
        <w:rPr>
          <w:lang w:val="en-US"/>
        </w:rPr>
        <w:fldChar w:fldCharType="separate"/>
      </w:r>
      <w:r w:rsidRPr="00223CD3">
        <w:rPr>
          <w:lang w:val="en-US"/>
        </w:rPr>
        <w:t>(European Commission, 2015b)</w:t>
      </w:r>
      <w:r w:rsidRPr="00F02A52">
        <w:rPr>
          <w:lang w:val="en-US"/>
        </w:rPr>
        <w:fldChar w:fldCharType="end"/>
      </w:r>
      <w:r w:rsidRPr="00F02A52">
        <w:rPr>
          <w:lang w:val="en-US"/>
        </w:rPr>
        <w:t xml:space="preserve"> emphasizes that key threats to biodiversity continue to exert pressure. Land-use change, in particular through urban sprawl, agricultural intensification, land abandonment and intensively managed forests, pollution, extraction of natural resources (e.g. mining, fisheries), invasive species and climate change, still cause loss of species and habitats and result in ecosystem degradation and weakening of ecosystem resilience (</w:t>
      </w:r>
      <w:r w:rsidRPr="0003613E">
        <w:rPr>
          <w:lang w:val="en-US"/>
        </w:rPr>
        <w:t>Chapter 4)</w:t>
      </w:r>
      <w:r w:rsidRPr="00F02A52">
        <w:rPr>
          <w:lang w:val="en-US"/>
        </w:rPr>
        <w:t xml:space="preserve"> </w:t>
      </w:r>
      <w:r w:rsidRPr="00F02A52">
        <w:rPr>
          <w:lang w:val="en-US"/>
        </w:rPr>
        <w:fldChar w:fldCharType="begin" w:fldLock="1"/>
      </w:r>
      <w:r>
        <w:rPr>
          <w:lang w:val="en-US"/>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id" : "ITEM-2", "itemData" : { "author" : [ { "dropping-particle" : "", "family" : "European Commission", "given" : "", "non-dropping-particle" : "", "parse-names" : false, "suffix" : "" } ], "container-title" : "Report from the Commission to the European Parliament and the Council. COM(2015) 478 final", "id" : "ITEM-2", "issued" : { "date-parts" : [ [ "2015" ] ] }, "number-of-pages" : "19", "publisher-place" : "Brussels", "title" : "The Mid-Term Review of the EU Biodiversity Strategy to 2020", "type" : "report" }, "uris" : [ "http://www.mendeley.com/documents/?uuid=e165bad6-e668-33ee-97e6-62c5e994c49d" ] }, { "id" : "ITEM-3",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3",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EEA, 2015d; European Commission, 2015b; UNEP &amp; UNECE, 2016)", "plainTextFormattedCitation" : "(EEA, 2015d; European Commission, 2015b; UNEP &amp; UNECE, 2016)", "previouslyFormattedCitation" : "(EEA, 2015d; European Commission, 2015b; UNEP &amp; UNECE, 2016)" }, "properties" : {  }, "schema" : "https://github.com/citation-style-language/schema/raw/master/csl-citation.json" }</w:instrText>
      </w:r>
      <w:r w:rsidRPr="00F02A52">
        <w:rPr>
          <w:lang w:val="en-US"/>
        </w:rPr>
        <w:fldChar w:fldCharType="separate"/>
      </w:r>
      <w:r w:rsidRPr="00223CD3">
        <w:rPr>
          <w:lang w:val="en-US"/>
        </w:rPr>
        <w:t>(EEA, 2015d; European Commission, 2015b; UNEP &amp; UNECE, 2016)</w:t>
      </w:r>
      <w:r w:rsidRPr="00F02A52">
        <w:rPr>
          <w:lang w:val="en-US"/>
        </w:rPr>
        <w:fldChar w:fldCharType="end"/>
      </w:r>
      <w:r w:rsidRPr="00F02A52">
        <w:rPr>
          <w:lang w:val="en-US"/>
        </w:rPr>
        <w:t>.</w:t>
      </w:r>
    </w:p>
    <w:p w14:paraId="52B70715" w14:textId="0DD06E3B" w:rsidR="00E97DE0" w:rsidRPr="00F02A52" w:rsidRDefault="00E97DE0" w:rsidP="00E97DE0">
      <w:pPr>
        <w:rPr>
          <w:lang w:val="en-US"/>
        </w:rPr>
      </w:pPr>
      <w:r w:rsidRPr="00F02A52">
        <w:rPr>
          <w:lang w:val="en-US"/>
        </w:rPr>
        <w:t xml:space="preserve">The failure of the </w:t>
      </w:r>
      <w:r>
        <w:rPr>
          <w:lang w:val="en-US"/>
        </w:rPr>
        <w:t>European Union</w:t>
      </w:r>
      <w:r w:rsidRPr="00F02A52">
        <w:rPr>
          <w:lang w:val="en-US"/>
        </w:rPr>
        <w:t xml:space="preserve">’s 2010 target to halt biodiversity loss has been attributed to the following major problems </w:t>
      </w:r>
      <w:r w:rsidRPr="00F02A52">
        <w:rPr>
          <w:lang w:val="en-US"/>
        </w:rPr>
        <w:fldChar w:fldCharType="begin" w:fldLock="1"/>
      </w:r>
      <w:r>
        <w:rPr>
          <w:lang w:val="en-US"/>
        </w:rPr>
        <w:instrText>ADDIN CSL_CITATION { "citationItems" : [ { "id" : "ITEM-1", "itemData" : { "author" : [ { "dropping-particle" : "", "family" : "Tinch", "given" : "Rob", "non-dropping-particle" : "", "parse-names" : false, "suffix" : "" }, { "dropping-particle" : "", "family" : "Schoumacher", "given" : "Cindy", "non-dropping-particle" : "", "parse-names" : false, "suffix" : "" }, { "dropping-particle" : "", "family" : "Hove", "given" : "Sybille", "non-dropping-particle" : "van den", "parse-names" : false, "suffix" : "" } ], "chapter-number" : "14", "container-title" : "Biodiversity in the Green Economy", "editor" : [ { "dropping-particle" : "", "family" : "Gasparatos", "given" : "Alexandros", "non-dropping-particle" : "", "parse-names" : false, "suffix" : "" }, { "dropping-particle" : "", "family" : "Willis", "given" : "Katherine J.", "non-dropping-particle" : "", "parse-names" : false, "suffix" : "" } ], "id" : "ITEM-1", "issued" : { "date-parts" : [ [ "2011" ] ] }, "publisher" : "Routledge", "title" : "Exploring barriers to integration of biodiversity concerns across EU policy", "type" : "chapter" }, "uris" : [ "http://www.mendeley.com/documents/?uuid=d60ae5f8-aa93-4bac-9a64-d7034ba354fc" ] }, { "id" : "ITEM-2", "itemData" : { "abstract" : "Fournier N., Gantioler S., Good S., Herkenrath, P., Mees C. (2010), European Commission Biodiversity Knowledge Base, Assessment of the EU Biodiversity Action Plan as a tool for implementing biodiversity policy, Service contract nr 09/543261/B2.", "author" : [ { "dropping-particle" : "", "family" : "Fournier", "given" : "Nicolas", "non-dropping-particle" : "", "parse-names" : false, "suffix" : "" }, { "dropping-particle" : "", "family" : "Gantioler", "given" : "Sonja", "non-dropping-particle" : "", "parse-names" : false, "suffix" : "" }, { "dropping-particle" : "", "family" : "Good", "given" : "STephanie", "non-dropping-particle" : "", "parse-names" : false, "suffix" : "" }, { "dropping-particle" : "", "family" : "Herkenrath", "given" : "PPeter", "non-dropping-particle" : "", "parse-names" : false, "suffix" : "" }, { "dropping-particle" : "", "family" : "Mees", "given" : "Chris", "non-dropping-particle" : "", "parse-names" : false, "suffix" : "" } ], "container-title" : "Assessment of the EU Biodiversity Action Plan as a tool for implementing biodiversity policy, Service contract nr 09/543261/B2.", "id" : "ITEM-2", "issue" : "9", "issued" : { "date-parts" : [ [ "2010" ] ] }, "title" : "European Commission Biodiversity Knowledge Base.", "type" : "report" }, "uris" : [ "http://www.mendeley.com/documents/?uuid=bafc6be1-c1a4-41dd-b6de-f3418bf79954" ] } ], "mendeley" : { "formattedCitation" : "(Fournier, Gantioler, Good, Herkenrath, &amp; Mees, 2010; Tinch, Schoumacher, &amp; van den Hove, 2011)", "plainTextFormattedCitation" : "(Fournier, Gantioler, Good, Herkenrath, &amp; Mees, 2010; Tinch, Schoumacher, &amp; van den Hove, 2011)", "previouslyFormattedCitation" : "(Fournier, Gantioler, Good, Herkenrath, &amp; Mees, 2010; Tinch, Schoumacher, &amp; van den Hove, 2011)" }, "properties" : {  }, "schema" : "https://github.com/citation-style-language/schema/raw/master/csl-citation.json" }</w:instrText>
      </w:r>
      <w:r w:rsidRPr="00F02A52">
        <w:rPr>
          <w:lang w:val="en-US"/>
        </w:rPr>
        <w:fldChar w:fldCharType="separate"/>
      </w:r>
      <w:r w:rsidRPr="00F02A52">
        <w:rPr>
          <w:lang w:val="en-US"/>
        </w:rPr>
        <w:t>(Fournier</w:t>
      </w:r>
      <w:r w:rsidR="005326E8">
        <w:rPr>
          <w:i/>
          <w:lang w:val="en-US"/>
        </w:rPr>
        <w:t xml:space="preserve"> et al.</w:t>
      </w:r>
      <w:r w:rsidRPr="00F02A52">
        <w:rPr>
          <w:lang w:val="en-US"/>
        </w:rPr>
        <w:t>, 2010; Tinch</w:t>
      </w:r>
      <w:r w:rsidR="005326E8">
        <w:rPr>
          <w:i/>
          <w:lang w:val="en-US"/>
        </w:rPr>
        <w:t xml:space="preserve"> et al.</w:t>
      </w:r>
      <w:r w:rsidRPr="00F02A52">
        <w:rPr>
          <w:lang w:val="en-US"/>
        </w:rPr>
        <w:t>, 2011)</w:t>
      </w:r>
      <w:r w:rsidRPr="00F02A52">
        <w:rPr>
          <w:lang w:val="en-US"/>
        </w:rPr>
        <w:fldChar w:fldCharType="end"/>
      </w:r>
      <w:r w:rsidRPr="00F02A52">
        <w:rPr>
          <w:lang w:val="en-US"/>
        </w:rPr>
        <w:t>: “</w:t>
      </w:r>
      <w:r w:rsidRPr="00F02A52">
        <w:rPr>
          <w:i/>
          <w:lang w:val="en-US"/>
        </w:rPr>
        <w:t>(a) incomplete implementation of existing legislation; (b) insufficient funding; (c) limited awareness about biodiversity; (d) inadequate governance and administrative capacity; and (e) gaps in skills and knowledge</w:t>
      </w:r>
      <w:r w:rsidRPr="00F02A52">
        <w:rPr>
          <w:lang w:val="en-US"/>
        </w:rPr>
        <w:t xml:space="preserve">.” Despite the adoption of the EU Biodiversity Strategy 2011 – 2020, it has been argued that these problems still apply </w:t>
      </w:r>
      <w:r w:rsidRPr="00F02A52">
        <w:rPr>
          <w:lang w:val="en-US"/>
        </w:rPr>
        <w:fldChar w:fldCharType="begin" w:fldLock="1"/>
      </w:r>
      <w:r>
        <w:rPr>
          <w:lang w:val="en-US"/>
        </w:rPr>
        <w:instrText>ADDIN CSL_CITATION { "citationItems" : [ { "id" : "ITEM-1", "itemData" : { "author" : [ { "dropping-particle" : "", "family" : "Tucker", "given" : "Graham", "non-dropping-particle" : "", "parse-names" : false, "suffix" : "" }, { "dropping-particle" : "", "family" : "Allen", "given" : "B.", "non-dropping-particle" : "", "parse-names" : false, "suffix" : "" }, { "dropping-particle" : "", "family" : "Conway", "given" : "M.", "non-dropping-particle" : "", "parse-names" : false, "suffix" : "" }, { "dropping-particle" : "", "family" : "Dickie", "given" : "I..", "non-dropping-particle" : "", "parse-names" : false, "suffix" : "" }, { "dropping-particle" : "", "family" : "Hart", "given" : "K.", "non-dropping-particle" : "", "parse-names" : false, "suffix" : "" }, { "dropping-particle" : "", "family" : "Rayment", "given" : "M.", "non-dropping-particle" : "", "parse-names" : false, "suffix" : "" }, { "dropping-particle" : "", "family" : "Schulp", "given" : "C.", "non-dropping-particle" : "", "parse-names" : false, "suffix" : "" }, { "dropping-particle" : "", "family" : "Teeffelen", "given" : "A.", "non-dropping-particle" : "van", "parse-names" : false, "suffix" : "" } ], "container-title" : "Report to the European Commission", "id" : "ITEM-1", "issued" : { "date-parts" : [ [ "2013" ] ] }, "publisher" : "Institute for European Environmental Policy", "publisher-place" : "London", "title" : "Policy Options for an EU No Net Loss Initiative", "type" : "report" }, "uris" : [ "http://www.mendeley.com/documents/?uuid=19af696b-09bc-4ff9-949b-a4f2d0c99d8a" ] } ], "mendeley" : { "formattedCitation" : "(Tucker, Allen, et al., 2013)", "plainTextFormattedCitation" : "(Tucker, Allen, et al., 2013)", "previouslyFormattedCitation" : "(Tucker, Allen, et al., 2013)" }, "properties" : {  }, "schema" : "https://github.com/citation-style-language/schema/raw/master/csl-citation.json" }</w:instrText>
      </w:r>
      <w:r w:rsidRPr="00F02A52">
        <w:rPr>
          <w:lang w:val="en-US"/>
        </w:rPr>
        <w:fldChar w:fldCharType="separate"/>
      </w:r>
      <w:r w:rsidRPr="00F02A52">
        <w:rPr>
          <w:lang w:val="en-US"/>
        </w:rPr>
        <w:t xml:space="preserve">(Tucker </w:t>
      </w:r>
      <w:r w:rsidR="009E3418" w:rsidRPr="009E3418">
        <w:rPr>
          <w:i/>
          <w:lang w:val="en-US"/>
        </w:rPr>
        <w:t>et al.</w:t>
      </w:r>
      <w:r w:rsidRPr="00F02A52">
        <w:rPr>
          <w:lang w:val="en-US"/>
        </w:rPr>
        <w:t>, 2013</w:t>
      </w:r>
      <w:r w:rsidR="00941FFC">
        <w:rPr>
          <w:lang w:val="en-US"/>
        </w:rPr>
        <w:t>a</w:t>
      </w:r>
      <w:r w:rsidRPr="00F02A52">
        <w:rPr>
          <w:lang w:val="en-US"/>
        </w:rPr>
        <w:t>)</w:t>
      </w:r>
      <w:r w:rsidRPr="00F02A52">
        <w:rPr>
          <w:lang w:val="en-US"/>
        </w:rPr>
        <w:fldChar w:fldCharType="end"/>
      </w:r>
      <w:r w:rsidRPr="00F02A52">
        <w:rPr>
          <w:lang w:val="en-US"/>
        </w:rPr>
        <w:t xml:space="preserve">. In a similar vein, Steiner (2009) </w:t>
      </w:r>
      <w:r w:rsidRPr="00F02A52">
        <w:rPr>
          <w:lang w:val="en-US"/>
        </w:rPr>
        <w:fldChar w:fldCharType="begin" w:fldLock="1"/>
      </w:r>
      <w:r>
        <w:rPr>
          <w:lang w:val="en-US"/>
        </w:rPr>
        <w:instrText>ADDIN CSL_CITATION { "citationItems" : [ { "id" : "ITEM-1", "itemData" : { "author" : [ { "dropping-particle" : "", "family" : "Tinch", "given" : "Rob", "non-dropping-particle" : "", "parse-names" : false, "suffix" : "" }, { "dropping-particle" : "", "family" : "Schoumacher", "given" : "Cindy", "non-dropping-particle" : "", "parse-names" : false, "suffix" : "" }, { "dropping-particle" : "", "family" : "Hove", "given" : "Sybille", "non-dropping-particle" : "van den", "parse-names" : false, "suffix" : "" } ], "chapter-number" : "14", "container-title" : "Biodiversity in the Green Economy", "editor" : [ { "dropping-particle" : "", "family" : "Gasparatos", "given" : "Alexandros", "non-dropping-particle" : "", "parse-names" : false, "suffix" : "" }, { "dropping-particle" : "", "family" : "Willis", "given" : "Katherine J.", "non-dropping-particle" : "", "parse-names" : false, "suffix" : "" } ], "id" : "ITEM-1", "issued" : { "date-parts" : [ [ "2011" ] ] }, "publisher" : "Routledge", "title" : "Exploring barriers to integration of biodiversity concerns across EU policy", "type" : "chapter" }, "prefix" : "cited in", "uris" : [ "http://www.mendeley.com/documents/?uuid=d60ae5f8-aa93-4bac-9a64-d7034ba354fc" ] } ], "mendeley" : { "formattedCitation" : "(cited in Tinch et al., 2011)", "plainTextFormattedCitation" : "(cited in Tinch et al., 2011)", "previouslyFormattedCitation" : "(cited in Tinch et al., 2011)" }, "properties" : {  }, "schema" : "https://github.com/citation-style-language/schema/raw/master/csl-citation.json" }</w:instrText>
      </w:r>
      <w:r w:rsidRPr="00F02A52">
        <w:rPr>
          <w:lang w:val="en-US"/>
        </w:rPr>
        <w:fldChar w:fldCharType="separate"/>
      </w:r>
      <w:r w:rsidRPr="00F02A52">
        <w:rPr>
          <w:lang w:val="en-US"/>
        </w:rPr>
        <w:t xml:space="preserve">(cited in Tinch </w:t>
      </w:r>
      <w:r w:rsidR="009E3418" w:rsidRPr="009E3418">
        <w:rPr>
          <w:i/>
          <w:lang w:val="en-US"/>
        </w:rPr>
        <w:t>et al.</w:t>
      </w:r>
      <w:r w:rsidRPr="00F02A52">
        <w:rPr>
          <w:lang w:val="en-US"/>
        </w:rPr>
        <w:t>, 2011)</w:t>
      </w:r>
      <w:r w:rsidRPr="00F02A52">
        <w:rPr>
          <w:lang w:val="en-US"/>
        </w:rPr>
        <w:fldChar w:fldCharType="end"/>
      </w:r>
      <w:r w:rsidRPr="00F02A52">
        <w:rPr>
          <w:lang w:val="en-US"/>
        </w:rPr>
        <w:t>, stated from a global perspective that current governance systems cannot achieve environment and development goals “</w:t>
      </w:r>
      <w:r w:rsidRPr="00F02A52">
        <w:rPr>
          <w:i/>
          <w:lang w:val="en-US"/>
        </w:rPr>
        <w:t xml:space="preserve">due to lack of adequate financing, incoherence among bodies, weak linkages between science and policy, insufficient capacity at the national level to implement laws and policies, and a significant </w:t>
      </w:r>
      <w:r w:rsidRPr="00F02A52">
        <w:rPr>
          <w:i/>
          <w:lang w:val="en-US"/>
        </w:rPr>
        <w:lastRenderedPageBreak/>
        <w:t>disconnect between the environmental and the economic and social spheres.</w:t>
      </w:r>
      <w:r w:rsidRPr="00F02A52">
        <w:rPr>
          <w:lang w:val="en-US"/>
        </w:rPr>
        <w:t xml:space="preserve">” Therefore, short-term priorities tend to dominate long-term visions, and societies fail to consider and develop transformative strategies for achieving sustainability. Recognition of the need for profound societal transformation towards sustainability has just started. It is gaining momentum in Western Europe </w:t>
      </w:r>
      <w:r w:rsidRPr="00F02A52">
        <w:rPr>
          <w:lang w:val="en-US"/>
        </w:rPr>
        <w:fldChar w:fldCharType="begin" w:fldLock="1"/>
      </w:r>
      <w:r>
        <w:rPr>
          <w:lang w:val="en-US"/>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lang w:val="en-US"/>
        </w:rPr>
        <w:fldChar w:fldCharType="separate"/>
      </w:r>
      <w:r w:rsidRPr="00223CD3">
        <w:rPr>
          <w:lang w:val="en-US"/>
        </w:rPr>
        <w:t>(EEA, 2015d)</w:t>
      </w:r>
      <w:r w:rsidRPr="00F02A52">
        <w:rPr>
          <w:lang w:val="en-US"/>
        </w:rPr>
        <w:fldChar w:fldCharType="end"/>
      </w:r>
      <w:r w:rsidRPr="00F02A52">
        <w:rPr>
          <w:lang w:val="en-US"/>
        </w:rPr>
        <w:t xml:space="preserve">, but still needs to be initiated in other </w:t>
      </w:r>
      <w:r>
        <w:rPr>
          <w:lang w:val="en-US"/>
        </w:rPr>
        <w:t>subregion</w:t>
      </w:r>
      <w:r w:rsidRPr="00F02A52">
        <w:rPr>
          <w:lang w:val="en-US"/>
        </w:rPr>
        <w:t xml:space="preserve">s of Europe and Central Asia (see synthesis </w:t>
      </w:r>
      <w:r w:rsidR="005A3E13">
        <w:rPr>
          <w:b/>
          <w:lang w:val="en-US"/>
        </w:rPr>
        <w:t>Table 6.11</w:t>
      </w:r>
      <w:r w:rsidRPr="00F02A52">
        <w:rPr>
          <w:lang w:val="en-US"/>
        </w:rPr>
        <w:t xml:space="preserve">). All policy options and opportunities related to awareness raising in the synthesis </w:t>
      </w:r>
      <w:r w:rsidR="005A3E13">
        <w:rPr>
          <w:b/>
          <w:lang w:val="en-US"/>
        </w:rPr>
        <w:t>Table 6.11</w:t>
      </w:r>
      <w:r w:rsidRPr="00F02A52">
        <w:rPr>
          <w:lang w:val="en-US"/>
        </w:rPr>
        <w:t>, would need stronger support in Eastern Europe and Central Asia to become effective.</w:t>
      </w:r>
    </w:p>
    <w:p w14:paraId="52978A3E" w14:textId="3AF9C1BE" w:rsidR="00E97DE0" w:rsidRPr="00F02A52" w:rsidRDefault="00E97DE0" w:rsidP="00E97DE0">
      <w:pPr>
        <w:rPr>
          <w:lang w:val="en-US"/>
        </w:rPr>
      </w:pPr>
      <w:r w:rsidRPr="00F02A52">
        <w:rPr>
          <w:lang w:val="en-US"/>
        </w:rPr>
        <w:t xml:space="preserve">Mainstreaming biodiversity and </w:t>
      </w:r>
      <w:r>
        <w:rPr>
          <w:lang w:val="en-US"/>
        </w:rPr>
        <w:t>nature’s contributions to people</w:t>
      </w:r>
      <w:r w:rsidRPr="00F02A52">
        <w:rPr>
          <w:lang w:val="en-US"/>
        </w:rPr>
        <w:t xml:space="preserve"> into all policy areas that depend on or affect biodiversity, has become a key strategy to counteract these deficiencies. In Europe and Central Asia, as well as globally, the concept of a “green economy” is gaining increasing support </w:t>
      </w:r>
      <w:r w:rsidRPr="00F02A52">
        <w:rPr>
          <w:lang w:val="en-US"/>
        </w:rPr>
        <w:fldChar w:fldCharType="begin" w:fldLock="1"/>
      </w:r>
      <w:r>
        <w:rPr>
          <w:lang w:val="en-US"/>
        </w:rPr>
        <w:instrText>ADDIN CSL_CITATION { "citationItems" : [ { "id" : "ITEM-1", "itemData" : { "author" : [ { "dropping-particle" : "", "family" : "UNEP", "given" : "", "non-dropping-particle" : "", "parse-names" : false, "suffix" : "" } ], "id" : "ITEM-1", "issued" : { "date-parts" : [ [ "2011" ] ] }, "publisher" : "United Nations Environment Programme", "title" : "Green Economy: Pathways to Sustainable Development and Poverty Eradication", "type" : "report" }, "uris" : [ "http://www.mendeley.com/documents/?uuid=aef3c6f0-fdee-4934-b51a-1fb77c588151" ] }, { "id" : "ITEM-2", "itemData" : { "author" : [ { "dropping-particle" : "", "family" : "UNEP", "given" : "", "non-dropping-particle" : "", "parse-names" : false, "suffix" : "" } ], "id" : "ITEM-2", "issue" : "Decision IG.22/15", "issued" : { "date-parts" : [ [ "2016" ] ] }, "number-of-pages" : "629-644", "title" : "Compliance Mechanisms and Procedures, Membership and Working Programme of the Compliance Committee for the Biennium 2016-2017", "type" : "report" }, "uris" : [ "http://www.mendeley.com/documents/?uuid=add7fade-7db0-3938-a7db-d863adb76516" ] }, { "id" : "ITEM-3", "itemData" : { "author" : [ { "dropping-particle" : "", "family" : "Economic Commission for Europe", "given" : "", "non-dropping-particle" : "", "parse-names" : false, "suffix" : "" } ], "container-title" : "Report of the Eighth Environment for Europe Ministerial Conference. ECE/BATUMI.CONF/2016/2/Add.1", "id" : "ITEM-3", "issue" : "June", "issued" : { "date-parts" : [ [ "2016" ] ] }, "number-of-pages" : "8-10", "publisher" : "United Nations, Economic and Social Council", "publisher-place" : "Batumi", "title" : "Declaration: \u201cGreener, cleaner, smarter!\u201d", "type" : "report" }, "uris" : [ "http://www.mendeley.com/documents/?uuid=41c2cb1f-6de8-4158-8c13-48cbe2f8dd77" ] }, { "id" : "ITEM-4", "itemData" : { "abstract" : "One in six people in the European Union (EU) has a disability 1 that ranges from mild to severe making around 80 million who are often preve nted from taking part fully in society and the economy because of environmental and attitu dinal barriers. For people with disabilities the rate of poverty is 70 % higher than the average 2 partly due to limited access to employment. Over a third of people aged over 75 have disabiliti es that restrict them to some extent, and over 20 % are considerably restricted 3 . Furthermore, these numbers are set to rise as the EU's population ages.", "author" : [ { "dropping-particle" : "", "family" : "European Commission", "given" : "", "non-dropping-particle" : "", "parse-names" : false, "suffix" : "" } ], "container-title" : "Communication from the Commission to the European Parliament, the Council, the European Economic and Social Committee and the Committee of the Regions. COM(2013) 249 final COMMUNICATION", "id" : "ITEM-4", "issued" : { "date-parts" : [ [ "2013" ] ] }, "note" : "NULL", "title" : "Green Infrastructure (GI) \u2014 Enhancing Europe\u2019s Natural Capital", "type" : "report" }, "uris" : [ "http://www.mendeley.com/documents/?uuid=ef82175a-795b-3401-b67b-444f72eb1785" ] } ], "mendeley" : { "formattedCitation" : "(Economic Commission for Europe, 2016; European Commission, 2013b; UNEP, 2011a, 2016a)", "plainTextFormattedCitation" : "(Economic Commission for Europe, 2016; European Commission, 2013b; UNEP, 2011a, 2016a)", "previouslyFormattedCitation" : "(Economic Commission for Europe, 2016; European Commission, 2013b; UNEP, 2011a, 2016a)" }, "properties" : {  }, "schema" : "https://github.com/citation-style-language/schema/raw/master/csl-citation.json" }</w:instrText>
      </w:r>
      <w:r w:rsidRPr="00F02A52">
        <w:rPr>
          <w:lang w:val="en-US"/>
        </w:rPr>
        <w:fldChar w:fldCharType="separate"/>
      </w:r>
      <w:r w:rsidRPr="00F02A52">
        <w:rPr>
          <w:lang w:val="en-US"/>
        </w:rPr>
        <w:t>(Economic Commission for Europe, 2016; European Commission, 2013b; UNEP, 2011a, 2016a)</w:t>
      </w:r>
      <w:r w:rsidRPr="00F02A52">
        <w:rPr>
          <w:lang w:val="en-US"/>
        </w:rPr>
        <w:fldChar w:fldCharType="end"/>
      </w:r>
      <w:r w:rsidRPr="00F02A52">
        <w:rPr>
          <w:lang w:val="en-US"/>
        </w:rPr>
        <w:t>. Biodiversity conservation, sustainable resource use and ecosystem restoration feature prominently on the agenda of these strategies. However, despite the long recognition of the need for mainstreaming, there remain important barriers such as “</w:t>
      </w:r>
      <w:r w:rsidRPr="00F02A52">
        <w:rPr>
          <w:i/>
          <w:lang w:val="en-US"/>
        </w:rPr>
        <w:t>shortcomings in training and a lack of skills, guidance and tools to enable non-specialists from other sectors to take account of both their dependence and their impacts on biodiversity and ecosystems</w:t>
      </w:r>
      <w:r w:rsidRPr="00F02A52">
        <w:rPr>
          <w:lang w:val="en-US"/>
        </w:rPr>
        <w:t xml:space="preserve">” (Tinch </w:t>
      </w:r>
      <w:r w:rsidR="009E3418" w:rsidRPr="009E3418">
        <w:rPr>
          <w:i/>
          <w:lang w:val="en-US"/>
        </w:rPr>
        <w:t>et al.</w:t>
      </w:r>
      <w:r w:rsidRPr="00F02A52">
        <w:rPr>
          <w:lang w:val="en-US"/>
        </w:rPr>
        <w:t xml:space="preserve"> 2010). Promoting information sharing, transparency, knowledge management and training is of special relevance in Eastern Europe and Central Asia (see synthesis </w:t>
      </w:r>
      <w:r w:rsidR="005A3E13">
        <w:rPr>
          <w:b/>
          <w:lang w:val="en-US"/>
        </w:rPr>
        <w:t>Table 6.11</w:t>
      </w:r>
      <w:r w:rsidRPr="00F02A52">
        <w:rPr>
          <w:lang w:val="en-US"/>
        </w:rPr>
        <w:t xml:space="preserve">). </w:t>
      </w:r>
    </w:p>
    <w:p w14:paraId="1A9F4FA8" w14:textId="312B05B7" w:rsidR="00E97DE0" w:rsidRPr="00F02A52" w:rsidRDefault="00E97DE0" w:rsidP="00E97DE0">
      <w:pPr>
        <w:rPr>
          <w:lang w:val="en-US"/>
        </w:rPr>
      </w:pPr>
      <w:r w:rsidRPr="00F02A52">
        <w:rPr>
          <w:lang w:val="en-US"/>
        </w:rPr>
        <w:t xml:space="preserve">The heterogeneity of biodiversity conservation, with its multiple taxa, organizational levels and multiple objectives, represents a key challenge for policy development. Biodiversity also affects many aspects of society, different sectors, and is highly relevant in spiritual, religious and cultural contexts. In response to these complex challenges, a huge number of international and regional conventions and policy instruments deal with biodiversity in Europe and Central Asia. For many countries in the region, it has become increasingly difficult to fully implement or even follow the targets set by the Strategic Plan for Biodiversity 2011-2020, due to its vast range of topics and issues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lang w:val="en-US"/>
        </w:rPr>
        <w:fldChar w:fldCharType="separate"/>
      </w:r>
      <w:r w:rsidRPr="00F02A52">
        <w:rPr>
          <w:lang w:val="en-US"/>
        </w:rPr>
        <w:t>(UNEP &amp; UNECE, 2016)</w:t>
      </w:r>
      <w:r w:rsidRPr="00F02A52">
        <w:rPr>
          <w:lang w:val="en-US"/>
        </w:rPr>
        <w:fldChar w:fldCharType="end"/>
      </w:r>
      <w:r w:rsidRPr="00F02A52">
        <w:rPr>
          <w:lang w:val="en-US"/>
        </w:rPr>
        <w:t xml:space="preserve">. Institutional fragmentation between different policy sectors represents another barrier to achieving biodiversity objectives. It involves split competences, conflicts, and scale and boundary mismatches between regulatory authorities and biodiversity processes </w:t>
      </w:r>
      <w:r w:rsidRPr="00F02A52">
        <w:rPr>
          <w:lang w:val="en-US"/>
        </w:rPr>
        <w:fldChar w:fldCharType="begin" w:fldLock="1"/>
      </w:r>
      <w:r>
        <w:rPr>
          <w:lang w:val="en-US"/>
        </w:rPr>
        <w:instrText>ADDIN CSL_CITATION { "citationItems" : [ { "id" : "ITEM-1", "itemData" : { "DOI" : "10.1007/s10784-011-9152-z", "author" : [ { "dropping-particle" : "", "family" : "Koetz", "given" : "Thomas", "non-dropping-particle" : "", "parse-names" : false, "suffix" : "" }, { "dropping-particle" : "", "family" : "Farrell", "given" : "Katharine N.", "non-dropping-particle" : "", "parse-names" : false, "suffix" : "" }, { "dropping-particle" : "", "family" : "Bridgewater", "given" : "Peter", "non-dropping-particle" : "", "parse-names" : false, "suffix" : "" } ], "container-title" : "International Environmental Agreements: Politics, Law and Economics", "id" : "ITEM-1", "issue" : "1", "issued" : { "date-parts" : [ [ "2012", "3", "15" ] ] }, "page" : "1-21", "publisher" : "Springer Netherlands", "title" : "Building better science-policy interfaces for international environmental governance: assessing potential within the Intergovernmental Platform for Biodiversity and Ecosystem Services", "type" : "article-journal", "volume" : "12" }, "uris" : [ "http://www.mendeley.com/documents/?uuid=e6ca1893-dac4-357d-8962-3142f28ae08d" ] } ], "mendeley" : { "formattedCitation" : "(Koetz, Farrell, &amp; Bridgewater, 2012)", "plainTextFormattedCitation" : "(Koetz, Farrell, &amp; Bridgewater, 2012)", "previouslyFormattedCitation" : "(Koetz, Farrell, &amp; Bridgewater, 2012)" }, "properties" : {  }, "schema" : "https://github.com/citation-style-language/schema/raw/master/csl-citation.json" }</w:instrText>
      </w:r>
      <w:r w:rsidRPr="00F02A52">
        <w:rPr>
          <w:lang w:val="en-US"/>
        </w:rPr>
        <w:fldChar w:fldCharType="separate"/>
      </w:r>
      <w:r w:rsidRPr="00F02A52">
        <w:rPr>
          <w:lang w:val="en-US"/>
        </w:rPr>
        <w:t>(Koetz</w:t>
      </w:r>
      <w:r w:rsidR="005326E8">
        <w:rPr>
          <w:i/>
          <w:lang w:val="en-US"/>
        </w:rPr>
        <w:t xml:space="preserve"> et al.</w:t>
      </w:r>
      <w:r w:rsidRPr="00F02A52">
        <w:rPr>
          <w:lang w:val="en-US"/>
        </w:rPr>
        <w:t>, 2012)</w:t>
      </w:r>
      <w:r w:rsidRPr="00F02A52">
        <w:rPr>
          <w:lang w:val="en-US"/>
        </w:rPr>
        <w:fldChar w:fldCharType="end"/>
      </w:r>
      <w:r w:rsidRPr="00F02A52">
        <w:rPr>
          <w:lang w:val="en-US"/>
        </w:rPr>
        <w:t xml:space="preserve">. Such fragmentation can lead to policies harmful to biodiversity. Examples are found in policy sectors such as energy, transport, fisheries or agriculture (see </w:t>
      </w:r>
      <w:r w:rsidRPr="0003613E">
        <w:rPr>
          <w:lang w:val="en-US"/>
        </w:rPr>
        <w:t>Sections 6.5.1, 6.5.3, 6.5.4 and 6.5.5).</w:t>
      </w:r>
      <w:r w:rsidRPr="00F02A52">
        <w:rPr>
          <w:lang w:val="en-US"/>
        </w:rPr>
        <w:t xml:space="preserve"> Phasing out of harmful subsidies remains an important task for all policy sectors and across all </w:t>
      </w:r>
      <w:r>
        <w:rPr>
          <w:lang w:val="en-US"/>
        </w:rPr>
        <w:t>subregion</w:t>
      </w:r>
      <w:r w:rsidRPr="00F02A52">
        <w:rPr>
          <w:lang w:val="en-US"/>
        </w:rPr>
        <w:t xml:space="preserve">s of Europe and Central Asia (synthesis </w:t>
      </w:r>
      <w:r w:rsidR="005A3E13">
        <w:rPr>
          <w:b/>
          <w:lang w:val="en-US"/>
        </w:rPr>
        <w:t>Table 6.11</w:t>
      </w:r>
      <w:r w:rsidRPr="00F02A52">
        <w:rPr>
          <w:lang w:val="en-US"/>
        </w:rPr>
        <w:t xml:space="preserve">). Conversely, more progress has been made in relation to taxing and charging negative environmental impacts, with the exception of the fisheries sector (see Section </w:t>
      </w:r>
      <w:r w:rsidRPr="0003613E">
        <w:rPr>
          <w:lang w:val="en-US"/>
        </w:rPr>
        <w:t>6.5.3</w:t>
      </w:r>
      <w:r w:rsidRPr="00F02A52">
        <w:rPr>
          <w:lang w:val="en-US"/>
        </w:rPr>
        <w:t xml:space="preserve"> and synthesis </w:t>
      </w:r>
      <w:r w:rsidR="005A3E13">
        <w:rPr>
          <w:b/>
          <w:lang w:val="en-US"/>
        </w:rPr>
        <w:t>Table 6.11</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Lehmann", "given" : "Markus", "non-dropping-particle" : "", "parse-names" : false, "suffix" : "" }, { "dropping-particle" : "", "family" : "Brink", "given" : "Patrick", "non-dropping-particle" : "ten", "parse-names" : false, "suffix" : "" }, { "dropping-particle" : "", "family" : "Bassi", "given" : "Samuela", "non-dropping-particle" : "", "parse-names" : false, "suffix" : "" }, { "dropping-particle" : "", "family" : "Cooper", "given" : "David", "non-dropping-particle" : "", "parse-names" : false, "suffix" : "" }, { "dropping-particle" : "", "family" : "Kenny", "given" : "Alexander", "non-dropping-particle" : "", "parse-names" : false, "suffix" : "" }, { "dropping-particle" : "", "family" : "Kuppler", "given" : "Sophie", "non-dropping-particle" : "", "parse-names" : false, "suffix" : "" }, { "dropping-particle" : "", "family" : "Moltke", "given" : "Anja", "non-dropping-particle" : "Von", "parse-names" : false, "suffix" : "" }, { "dropping-particle" : "", "family" : "Withana", "given" : "Sirini", "non-dropping-particle" : "", "parse-names" : false, "suffix" : "" } ], "chapter-number" : "6", "container-title" : "The Economics of Ecosystems and Biodiversity in National and International Policy Making. Edited by P. ten Brink", "editor" : [ { "dropping-particle" : "", "family" : "TEEB", "given" : "", "non-dropping-particle" : "", "parse-names" : false, "suffix" : "" } ], "id" : "ITEM-1", "issued" : { "date-parts" : [ [ "2011" ] ] }, "page" : "259-297", "publisher" : "Earthscan", "publisher-place" : "London", "title" : "Reforming subsidies", "type" : "chapter" }, "uris" : [ "http://www.mendeley.com/documents/?uuid=f75a3555-3a2f-4f2d-a944-2dd3a8820aed" ] }, { "id" : "ITEM-2", "itemData" : { "abstract" : "Watch: the attached pdf is publicly available from TEEB homepage; however, better to cite the relevant chapter in the published book from Earthscan.", "author" : [ { "dropping-particle" : "", "family" : "Hansj\u00fcrgens", "given" : "Bernd", "non-dropping-particle" : "", "parse-names" : false, "suffix" : "" }, { "dropping-particle" : "", "family" : "Schr\u00f6ter-Schlaack", "given" : "Christoph", "non-dropping-particle" : "", "parse-names" : false, "suffix" : "" }, { "dropping-particle" : "", "family" : "Tucker", "given" : "Graham", "non-dropping-particle" : "", "parse-names" : false, "suffix" : "" }, { "dropping-particle" : "", "family" : "Vakrou", "given" : "Alexandra", "non-dropping-particle" : "", "parse-names" : false, "suffix" : "" }, { "dropping-particle" : "", "family" : "Bassi", "given" : "Samuela", "non-dropping-particle" : "", "parse-names" : false, "suffix" : "" }, { "dropping-particle" : "", "family" : "Brink", "given" : "Patrick", "non-dropping-particle" : "ten", "parse-names" : false, "suffix" : "" }, { "dropping-particle" : "", "family" : "Ozedemiroglu", "given" : "Ece", "non-dropping-particle" : "", "parse-names" : false, "suffix" : "" }, { "dropping-particle" : "", "family" : "Shine", "given" : "Clare", "non-dropping-particle" : "", "parse-names" : false, "suffix" : "" }, { "dropping-particle" : "", "family" : "Wittmer", "given" : "Heidi", "non-dropping-particle" : "", "parse-names" : false, "suffix" : "" } ], "chapter-number" : "7", "container-title" : "TEEB - The Economics of Ecosystems and Biodiversity in National and International Policy Making", "editor" : [ { "dropping-particle" : "", "family" : "Brink", "given" : "Patrick", "non-dropping-particle" : "ten", "parse-names" : false, "suffix" : "" } ], "id" : "ITEM-2", "issued" : { "date-parts" : [ [ "2011" ] ] }, "number-of-pages" : "299-343", "publisher" : "Earthscan", "publisher-place" : "London and Washington, DC", "title" : "Adressing Losses through Regulation and Pricing", "type" : "report" }, "uris" : [ "http://www.mendeley.com/documents/?uuid=75c40b52-b5db-4e4d-91fe-62e991aa507c" ] }, { "id" : "ITEM-3", "itemData" : { "DOI" : "10.1787/9789264193833-en", "ISBN" : "9789264193826", "author" : [ { "dropping-particle" : "", "family" : "OECD", "given" : "", "non-dropping-particle" : "", "parse-names" : false, "suffix" : "" } ], "id" : "ITEM-3", "issued" : { "date-parts" : [ [ "2013" ] ] }, "number-of-pages" : "1-163", "publisher" : "OECD", "publisher-place" : "Paris", "title" : "Scaling-up finance mechanisms for biodiversity", "type" : "report" }, "uris" : [ "http://www.mendeley.com/documents/?uuid=60571787-09c6-44f0-93a3-6f8f1440f2a0" ] } ], "mendeley" : { "formattedCitation" : "(Hansj\u00fcrgens, Schr\u00f6ter-Schlaack, et al., 2011; M. Lehmann et al., 2011; OECD, 2013b)", "plainTextFormattedCitation" : "(Hansj\u00fcrgens, Schr\u00f6ter-Schlaack, et al., 2011; M. Lehmann et al., 2011; OECD, 2013b)", "previouslyFormattedCitation" : "(Hansj\u00fcrgens, Schr\u00f6ter-Schlaack, et al., 2011; M. Lehmann et al., 2011; OECD, 2013b)" }, "properties" : {  }, "schema" : "https://github.com/citation-style-language/schema/raw/master/csl-citation.json" }</w:instrText>
      </w:r>
      <w:r w:rsidRPr="00F02A52">
        <w:rPr>
          <w:lang w:val="en-US"/>
        </w:rPr>
        <w:fldChar w:fldCharType="separate"/>
      </w:r>
      <w:r w:rsidRPr="00F02A52">
        <w:rPr>
          <w:lang w:val="en-US"/>
        </w:rPr>
        <w:t>(Hansjürgens</w:t>
      </w:r>
      <w:r w:rsidR="005326E8">
        <w:rPr>
          <w:i/>
          <w:lang w:val="en-US"/>
        </w:rPr>
        <w:t xml:space="preserve"> </w:t>
      </w:r>
      <w:r w:rsidR="009E3418" w:rsidRPr="009E3418">
        <w:rPr>
          <w:i/>
          <w:lang w:val="en-US"/>
        </w:rPr>
        <w:t>et al.</w:t>
      </w:r>
      <w:r w:rsidRPr="00F02A52">
        <w:rPr>
          <w:lang w:val="en-US"/>
        </w:rPr>
        <w:t>, 2011</w:t>
      </w:r>
      <w:r w:rsidR="000028D2">
        <w:rPr>
          <w:lang w:val="en-US"/>
        </w:rPr>
        <w:t>b</w:t>
      </w:r>
      <w:r w:rsidRPr="00F02A52">
        <w:rPr>
          <w:lang w:val="en-US"/>
        </w:rPr>
        <w:t xml:space="preserve">; Lehmann </w:t>
      </w:r>
      <w:r w:rsidR="009E3418" w:rsidRPr="009E3418">
        <w:rPr>
          <w:i/>
          <w:lang w:val="en-US"/>
        </w:rPr>
        <w:t>et al.</w:t>
      </w:r>
      <w:r w:rsidRPr="00F02A52">
        <w:rPr>
          <w:lang w:val="en-US"/>
        </w:rPr>
        <w:t>, 2011; OECD, 2013b)</w:t>
      </w:r>
      <w:r w:rsidRPr="00F02A52">
        <w:rPr>
          <w:lang w:val="en-US"/>
        </w:rPr>
        <w:fldChar w:fldCharType="end"/>
      </w:r>
      <w:r w:rsidRPr="00F02A52">
        <w:rPr>
          <w:lang w:val="en-US"/>
        </w:rPr>
        <w:t xml:space="preserve">. </w:t>
      </w:r>
    </w:p>
    <w:p w14:paraId="6CBF9F6B" w14:textId="70BCB64E" w:rsidR="00E97DE0" w:rsidRPr="00F02A52" w:rsidRDefault="00E97DE0" w:rsidP="00E97DE0">
      <w:pPr>
        <w:rPr>
          <w:lang w:val="en-US"/>
        </w:rPr>
      </w:pPr>
      <w:r w:rsidRPr="00F02A52">
        <w:rPr>
          <w:lang w:val="en-US"/>
        </w:rPr>
        <w:t xml:space="preserve">Mainstreaming and policy integration remain a priority. This includes setting and achieving objectives in policy areas not directly targeted by biodiversity policies, notably other environmental policies such as climate, air, chemicals, water and soil protection (see </w:t>
      </w:r>
      <w:r w:rsidRPr="0003613E">
        <w:rPr>
          <w:lang w:val="en-US"/>
        </w:rPr>
        <w:t xml:space="preserve">next Section 6.4.2) and further sector policies such as agriculture, forestry, fisheries, resource extraction and manufacturing, and the services sector (see Section 6.5) </w:t>
      </w:r>
      <w:r w:rsidRPr="0003613E">
        <w:rPr>
          <w:lang w:val="en-US"/>
        </w:rPr>
        <w:fldChar w:fldCharType="begin" w:fldLock="1"/>
      </w:r>
      <w:r w:rsidRPr="0003613E">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id" : "ITEM-2", "itemData" : { "author" : [ { "dropping-particle" : "", "family" : "European Commission", "given" : "", "non-dropping-particle" : "", "parse-names" : false, "suffix" : "" } ], "container-title" : "Report from the Commission to the European Parliament and the Council. COM(2015) 478 final", "id" : "ITEM-2", "issued" : { "date-parts" : [ [ "2015" ] ] }, "number-of-pages" : "19", "publisher-place" : "Brussels", "title" : "The Mid-Term Review of the EU Biodiversity Strategy to 2020", "type" : "report" }, "uris" : [ "http://www.mendeley.com/documents/?uuid=e165bad6-e668-33ee-97e6-62c5e994c49d" ] }, { "id" : "ITEM-3", "itemData" : { "DOI" : "10.2800/603862", "author" : [ { "dropping-particle" : "", "family" : "EEA", "given" : "", "non-dropping-particle" : "", "parse-names" : false, "suffix" : "" } ], "container-title" : "EEA Technical Report No. 2/2015", "id" : "ITEM-3",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id" : "ITEM-4", "itemData" : { "author" : [ { "dropping-particle" : "", "family" : "PBL", "given" : "", "non-dropping-particle" : "", "parse-names" : false, "suffix" : "" } ], "collection-title" : "CBD Technical Series No 79", "id" : "ITEM-4", "issued" : { "date-parts" : [ [ "2014" ] ] }, "number-of-pages" : "232", "publisher" : "Secretariat of the Convention on Biological Diversity", "publisher-place" : "The Hague", "title" : "How Sectors Can Contribute to Sustainable Use and Conservation of Biodiversity", "type" : "report" }, "uris" : [ "http://www.mendeley.com/documents/?uuid=ff2d493e-de3f-4b97-8b9b-a3738194fbac" ] }, { "id" : "ITEM-5", "itemData" : { "author" : [ { "dropping-particle" : "", "family" : "Tinch", "given" : "Rob", "non-dropping-particle" : "", "parse-names" : false, "suffix" : "" }, { "dropping-particle" : "", "family" : "Schoumacher", "given" : "Cindy", "non-dropping-particle" : "", "parse-names" : false, "suffix" : "" }, { "dropping-particle" : "", "family" : "Hove", "given" : "Sybille", "non-dropping-particle" : "van den", "parse-names" : false, "suffix" : "" } ], "chapter-number" : "14", "container-title" : "Biodiversity in the Green Economy", "editor" : [ { "dropping-particle" : "", "family" : "Gasparatos", "given" : "Alexandros", "non-dropping-particle" : "", "parse-names" : false, "suffix" : "" }, { "dropping-particle" : "", "family" : "Willis", "given" : "Katherine J.", "non-dropping-particle" : "", "parse-names" : false, "suffix" : "" } ], "id" : "ITEM-5", "issued" : { "date-parts" : [ [ "2011" ] ] }, "publisher" : "Routledge", "title" : "Exploring barriers to integration of biodiversity concerns across EU policy", "type" : "chapter" }, "uris" : [ "http://www.mendeley.com/documents/?uuid=d60ae5f8-aa93-4bac-9a64-d7034ba354fc" ] } ], "mendeley" : { "formattedCitation" : "(EEA, 2015c; European Commission, 2015b; PBL, 2014; Tinch et al., 2011; UNEP &amp; UNECE, 2016)", "plainTextFormattedCitation" : "(EEA, 2015c; European Commission, 2015b; PBL, 2014; Tinch et al., 2011; UNEP &amp; UNECE, 2016)", "previouslyFormattedCitation" : "(EEA, 2015c; European Commission, 2015b; PBL, 2014; Tinch et al., 2011; UNEP &amp; UNECE, 2016)" }, "properties" : {  }, "schema" : "https://github.com/citation-style-language/schema/raw/master/csl-citation.json" }</w:instrText>
      </w:r>
      <w:r w:rsidRPr="0003613E">
        <w:rPr>
          <w:lang w:val="en-US"/>
        </w:rPr>
        <w:fldChar w:fldCharType="separate"/>
      </w:r>
      <w:r w:rsidRPr="0003613E">
        <w:rPr>
          <w:lang w:val="en-US"/>
        </w:rPr>
        <w:t xml:space="preserve">(EEA, 2015c; European Commission, 2015b; PBL, 2014; Tinch </w:t>
      </w:r>
      <w:r w:rsidR="009E3418" w:rsidRPr="009E3418">
        <w:rPr>
          <w:i/>
          <w:lang w:val="en-US"/>
        </w:rPr>
        <w:t>et al.</w:t>
      </w:r>
      <w:r w:rsidRPr="0003613E">
        <w:rPr>
          <w:lang w:val="en-US"/>
        </w:rPr>
        <w:t>, 2011; UNEP &amp; UNECE, 2016)</w:t>
      </w:r>
      <w:r w:rsidRPr="0003613E">
        <w:rPr>
          <w:lang w:val="en-US"/>
        </w:rPr>
        <w:fldChar w:fldCharType="end"/>
      </w:r>
      <w:r w:rsidRPr="00F02A52">
        <w:rPr>
          <w:lang w:val="en-US"/>
        </w:rPr>
        <w:t xml:space="preserve">. Beyond certain thresholds or </w:t>
      </w:r>
      <w:r>
        <w:rPr>
          <w:lang w:val="en-US"/>
        </w:rPr>
        <w:t>“</w:t>
      </w:r>
      <w:r w:rsidRPr="00F02A52">
        <w:rPr>
          <w:lang w:val="en-US"/>
        </w:rPr>
        <w:t xml:space="preserve">tipping points”, impacts may be irreversible and cause species extinction or ecosystem collapse. Small impacts accumulating over a long period may create large losses with irreversible outcomes. Making trade-offs and tipping points visible at the relevant spatial scales remains an important policy option for all </w:t>
      </w:r>
      <w:r>
        <w:rPr>
          <w:lang w:val="en-US"/>
        </w:rPr>
        <w:t>subregion</w:t>
      </w:r>
      <w:r w:rsidRPr="00F02A52">
        <w:rPr>
          <w:lang w:val="en-US"/>
        </w:rPr>
        <w:t xml:space="preserve">s of Europe and Central Asia (synthesis </w:t>
      </w:r>
      <w:r w:rsidR="005A3E13">
        <w:rPr>
          <w:b/>
          <w:lang w:val="en-US"/>
        </w:rPr>
        <w:t>Table 6.11</w:t>
      </w:r>
      <w:r w:rsidRPr="00F02A52">
        <w:rPr>
          <w:lang w:val="en-US"/>
        </w:rPr>
        <w:t xml:space="preserve">). If early warnings are taken seriously and preventative action is taken, negative outcomes can be avoided or at least reduced. Precautionary approaches can help manage the fast-changing, multiple, systemic challenges the world faces today </w:t>
      </w:r>
      <w:r w:rsidRPr="00F02A52">
        <w:rPr>
          <w:lang w:val="en-US"/>
        </w:rPr>
        <w:fldChar w:fldCharType="begin" w:fldLock="1"/>
      </w:r>
      <w:r>
        <w:rPr>
          <w:lang w:val="en-US"/>
        </w:rPr>
        <w:instrText>ADDIN CSL_CITATION { "citationItems" : [ { "id" : "ITEM-1", "itemData" : { "DOI" : "10.2800/73322", "ISBN" : "9789292133566", "ISSN" : "1725-9177", "PMID" : "13379527", "abstract" : "In 1994 French beekeepers began to report alarming signs. During summer, many honeybees did not return to the hives. Honeybees gathered close together in small groups on the ground or hovered, disoriented, in front of the hive and displayed abnormal foraging behaviour. These signs were accompanied by winter losses. Evidence pointed to Bayer's seed-dressing systemic insecticide Gaucho\u00ae , which contains the active substance imidacloprid. This chapter presents the historical evolution of evidence on the risks of Gaucho\u00ae to honeybees in sunflower and maize seed-dressing in France, and analyses the actions in response to the accumulating evidence regarding these risks. The social processes that ultimately lead to application of the precautionary principle for the ban of Gaucho\u00ae in sunflower and maize seed-dressing are described, with a focus on the ways in which scientific findings were used by stakeholders and decision-makers to influence policy during the controversy. Public scientists were in a difficult position in this case. The results of their work were central to a social debate with high economic and political stakes. In certain cases their work was not judged according to its scientific merit but based on whether or not it supported the positions of some stakeholders. This situation tested the ability and courage of researchers to withstand pressure and continue working on imidacloprid. Other European countries also suspended neonicotinoid seed-dressing insecticides. Evidence of the toxicity of neonicotinoids present in the dust emitted during sowing of coated seeds supported such decisions. Most important, the French case highlighted the major weaknesses of regulatory risk assessment and marketing authorisation of pesticides, and particularly neonicotinoids. These insights were recently confirmed by work by the European Food Safety Authority. From this case study eight lessons are drawn about governance of controversies related to chemical risks. The study is followed by two additional texts. A first panel presents Bayer Crop Science's comments on the analysis in this chapter. A second contains the authors' response to the Bayer comments.", "author" : [ { "dropping-particle" : "", "family" : "EEA", "given" : "", "non-dropping-particle" : "", "parse-names" : false, "suffix" : "" } ], "container-title" : "EEA Report No. 1/2013", "id" : "ITEM-1", "issue" : "1", "issued" : { "date-parts" : [ [ "2013" ] ] }, "number-of-pages" : "750", "publisher" : "European Environment Agency", "publisher-place" : "Copenhagen", "title" : "Late lessons from early warnings: science, precaution, innovation", "type" : "report" }, "uris" : [ "http://www.mendeley.com/documents/?uuid=9eb686c2-1eff-4489-9e4a-690dcdcc8267" ] } ], "mendeley" : { "formattedCitation" : "(EEA, 2013b)", "plainTextFormattedCitation" : "(EEA, 2013b)", "previouslyFormattedCitation" : "(EEA, 2013b)" }, "properties" : {  }, "schema" : "https://github.com/citation-style-language/schema/raw/master/csl-citation.json" }</w:instrText>
      </w:r>
      <w:r w:rsidRPr="00F02A52">
        <w:rPr>
          <w:lang w:val="en-US"/>
        </w:rPr>
        <w:fldChar w:fldCharType="separate"/>
      </w:r>
      <w:r w:rsidRPr="00F02A52">
        <w:rPr>
          <w:lang w:val="en-US"/>
        </w:rPr>
        <w:t>(EEA, 2013b)</w:t>
      </w:r>
      <w:r w:rsidRPr="00F02A52">
        <w:rPr>
          <w:lang w:val="en-US"/>
        </w:rPr>
        <w:fldChar w:fldCharType="end"/>
      </w:r>
      <w:r w:rsidRPr="00F02A52">
        <w:rPr>
          <w:lang w:val="en-US"/>
        </w:rPr>
        <w:t xml:space="preserve">. </w:t>
      </w:r>
    </w:p>
    <w:p w14:paraId="0E53BF57" w14:textId="1A305F0D" w:rsidR="00E97DE0" w:rsidRPr="00F02A52" w:rsidRDefault="00E97DE0" w:rsidP="00E97DE0">
      <w:pPr>
        <w:rPr>
          <w:lang w:val="en-US"/>
        </w:rPr>
      </w:pPr>
      <w:r w:rsidRPr="00F02A52">
        <w:rPr>
          <w:lang w:val="en-US"/>
        </w:rPr>
        <w:lastRenderedPageBreak/>
        <w:t xml:space="preserve">Recent progress in establishing policy frameworks needs to be translated into concrete actions at national, subnational and local levels, if the status of biodiversity is to improve on the ground. Full exploitation of current commitments is needed, as well as stepping up efforts to improve on the current situation in critical policy areas such as biodiversity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lang w:val="en-US"/>
        </w:rPr>
        <w:fldChar w:fldCharType="separate"/>
      </w:r>
      <w:r w:rsidRPr="00F02A52">
        <w:rPr>
          <w:lang w:val="en-US"/>
        </w:rPr>
        <w:t>(UNEP &amp; UNECE, 2016)</w:t>
      </w:r>
      <w:r w:rsidRPr="00F02A52">
        <w:rPr>
          <w:lang w:val="en-US"/>
        </w:rPr>
        <w:fldChar w:fldCharType="end"/>
      </w:r>
      <w:r w:rsidRPr="00F02A52">
        <w:rPr>
          <w:lang w:val="en-US"/>
        </w:rPr>
        <w:t xml:space="preserve">. Improved science-policy interfaces such as IPBES, and relevant interfaces and networks at subregional, national and subnational levels, currently serve as valuable mechanisms to provide the best available evidence for evidence-based policymaking. A key opportunity is to demonstrate to business the benefits it derives from biodiversity, and the ways in which it can manage its impacts on biodiversity (see Aichi Biodiversity Target 4)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xml:space="preserve"> (See </w:t>
      </w:r>
      <w:r w:rsidRPr="0003613E">
        <w:rPr>
          <w:lang w:val="en-US"/>
        </w:rPr>
        <w:t>also Sections 6.5.4, 6.5.5 and 6.6.3.2). Due</w:t>
      </w:r>
      <w:r w:rsidRPr="00F02A52">
        <w:rPr>
          <w:lang w:val="en-US"/>
        </w:rPr>
        <w:t xml:space="preserve"> to the multi-facetted relationships and interlinkages between so many policy sectors and societal actors, the concept of </w:t>
      </w:r>
      <w:r>
        <w:rPr>
          <w:lang w:val="en-US"/>
        </w:rPr>
        <w:t>nature’s contributions to people</w:t>
      </w:r>
      <w:r w:rsidRPr="00F02A52">
        <w:rPr>
          <w:lang w:val="en-US"/>
        </w:rPr>
        <w:t xml:space="preserve"> provides opportunities to better assess synergies and trade-offs between biodiversity conservation and the many contributions of nature to people and quality of life </w:t>
      </w:r>
      <w:r w:rsidRPr="00F02A52">
        <w:rPr>
          <w:lang w:val="en-US"/>
        </w:rPr>
        <w:fldChar w:fldCharType="begin" w:fldLock="1"/>
      </w:r>
      <w:r>
        <w:rPr>
          <w:lang w:val="en-US"/>
        </w:rPr>
        <w:instrText>ADDIN CSL_CITATION { "citationItems" : [ { "id" : "ITEM-1", "itemData" : { "abstract" : "This special feature provides an overview on how the ecosystem service concept has been and can be incorporated into the science, practice, and policies of ecological restoration (ER) and evidence-based land-use. It includes an edited selection of eleven invited and peer-reviewed papers based on presentations given during the 9th European Conference on Ecological Restoration in 2014. The focus is on Europe, but many contributors also make appraisals and recommendations at the global scale. Based on the contributors' papers, and our own overview of the promise of ecological restoration in the existing international treaties, coalitions, and conventions, we propose that the following actions could contribute to the positive impacts of ER on biodiversity maintenance, ecosystem functioning, progressive mainstreaming the concepts of both ER and ecosystem services, significant mitigation and offsetting of anthropogenic climate change, and lasting enhancement of both ecosystem and human health: \u2022 ER should be incorporated into land use planning, wherever needed, and the synergies and trade-offs of different land use scenarios should be assessed in terms of their impacts on ecosystem services. \u2022 The discourse of ER should be enlarged, wherever it is needed, to include multifunctional land use that simultaneously supports sustainable production systems, built environments, and the quality and quantity of diverse ecosystem services. This approach will generate ecological, social, and economic benefits in the long run. \u2022 Monitoring and evaluation of ER projects should be a continuous process involving careful selection of indicators chosen with the full range of stakeholders in mind, and a sufficiently long-term perspective to catch the progress of long-term or highly dynamic ecosystem processes. \u2022 Scientists should actively participate in policy and land management discussions in order to give their views on the potential outcomes of decisions. \u2022 Greater cooperation and exchanges are needed within the EU and globally in order to accelerate the upscaling, improvement, and mainstreaming of both large-scale ER and the science and application of the ecosystem services concept.", "author" : [ { "dropping-particle" : "", "family" : "Tolvanen", "given" : "Anne", "non-dropping-particle" : "", "parse-names" : false, "suffix" : "" }, { "dropping-particle" : "", "family" : "Aronson", "given" : "James", "non-dropping-particle" : "", "parse-names" : false, "suffix" : "" } ], "id" : "ITEM-1", "issue" : "4", "issued" : { "date-parts" : [ [ "2016" ] ] }, "page" : "47", "title" : "Ecological restoration, ecosystem services, and land use : a European perspective", "type" : "article-journal", "volume" : "21" }, "prefix" : "for ecological restoration:", "uris" : [ "http://www.mendeley.com/documents/?uuid=c617a67f-1998-4071-b812-da5d7ef1d566" ] }, { "id" : "ITEM-2", "itemData" : { "editor" : [ { "dropping-particle" : "", "family" : "Potschin", "given" : "Marion", "non-dropping-particle" : "", "parse-names" : false, "suffix" : "" }, { "dropping-particle" : "", "family" : "Haines-Young", "given" : "Roy H", "non-dropping-particle" : "", "parse-names" : false, "suffix" : "" }, { "dropping-particle" : "", "family" : "Fish", "given" : "Robert", "non-dropping-particle" : "", "parse-names" : false, "suffix" : "" }, { "dropping-particle" : "", "family" : "Turner", "given" : "R. Kerry", "non-dropping-particle" : "", "parse-names" : false, "suffix" : "" } ], "id" : "ITEM-2", "issued" : { "date-parts" : [ [ "2016" ] ] }, "number-of-pages" : "629", "publisher" : "Routledge", "publisher-place" : "London and New York", "title" : "Routledge Handbook of Ecosystem Services", "type" : "book" }, "uris" : [ "http://www.mendeley.com/documents/?uuid=28c9e426-fbd8-416f-94cd-c6463e835efc" ] }, { "id" : "ITEM-3", "itemData" : { "DOI" : "doi.org/10.1017/CBO9781107477612", "ISBN" : "9781107477612", "editor" : [ { "dropping-particle" : "", "family" : "Bouma", "given" : "Jetske", "non-dropping-particle" : "", "parse-names" : false, "suffix" : "" }, { "dropping-particle" : "van", "family" : "Beukering", "given" : "Pieter", "non-dropping-particle" : "", "parse-names" : false, "suffix" : "" } ], "id" : "ITEM-3", "issued" : { "date-parts" : [ [ "2015" ] ] }, "number-of-pages" : "267", "publisher" : "Cambridge University Press", "publisher-place" : "Cambridge", "title" : "Ecosystem Services: From Concept To Practice", "type" : "book" }, "uris" : [ "http://www.mendeley.com/documents/?uuid=dbc67586-6e68-45df-aad7-f9bafe51aa11" ] }, { "id" : "ITEM-4", "itemData" : { "author" : [ { "dropping-particle" : "", "family" : "Elmqvist", "given" : "Thomas", "non-dropping-particle" : "", "parse-names" : false, "suffix" : "" }, { "dropping-particle" : "", "family" : "Maltby", "given" : "Edward", "non-dropping-particle" : "", "parse-names" : false, "suffix" : "" }, { "dropping-particle" : "", "family" : "Barker", "given" : "Tom", "non-dropping-particle" : "", "parse-names" : false, "suffix" : "" }, { "dropping-particle" : "", "family" : "Mortimer", "given" : "Martin", "non-dropping-particle" : "", "parse-names" : false, "suffix" : "" }, { "dropping-particle" : "", "family" : "Perrings", "given" : "Charles", "non-dropping-particle" : "", "parse-names" : false, "suffix" : "" }, { "dropping-particle" : "", "family" : "Aronson", "given" : "James", "non-dropping-particle" : "", "parse-names" : false, "suffix" : "" }, { "dropping-particle" : "", "family" : "Groot", "given" : "Rudolf", "non-dropping-particle" : "de", "parse-names" : false, "suffix" : "" }, { "dropping-particle" : "", "family" : "Fitter", "given" : "Alistair", "non-dropping-particle" : "", "parse-names" : false, "suffix" : "" }, { "dropping-particle" : "", "family" : "Mace", "given" : "Georgina M.", "non-dropping-particle" : "", "parse-names" : false, "suffix" : "" }, { "dropping-particle" : "", "family" : "Norberg", "given" : "Jon", "non-dropping-particle" : "", "parse-names" : false, "suffix" : "" }, { "dropping-particle" : "", "family" : "Sousa Pinto", "given" : "Isabel", "non-dropping-particle" : "", "parse-names" : false, "suffix" : "" }, { "dropping-particle" : "", "family" : "Ring", "given" : "Irene", "non-dropping-particle" : "", "parse-names" : false, "suffix" : "" } ], "chapter-number" : "2", "container-title" : "The Economics of Ecosystems and Biodiversity: Ecological and Economic Foundations", "editor" : [ { "dropping-particle" : "", "family" : "Kumar", "given" : "Pushpam", "non-dropping-particle" : "", "parse-names" : false, "suffix" : "" } ], "id" : "ITEM-4", "issued" : { "date-parts" : [ [ "2010" ] ] }, "page" : "41-111", "publisher" : "Earthscan", "publisher-place" : "London and Washington, DC", "title" : "Biodiversity, ecosystems and ecosystem services", "type" : "chapter" }, "uris" : [ "http://www.mendeley.com/documents/?uuid=c8ce08e2-04cf-4cbb-8aeb-86b6d55faf5b" ] } ], "mendeley" : { "formattedCitation" : "(Bouma &amp; Beukering, 2015; Elmqvist et al., 2010; Potschin, Haines-Young, Fish, &amp; Turner, 2016; for ecological restoration: Tolvanen &amp; Aronson, 2016)", "plainTextFormattedCitation" : "(Bouma &amp; Beukering, 2015; Elmqvist et al., 2010; Potschin, Haines-Young, Fish, &amp; Turner, 2016; for ecological restoration: Tolvanen &amp; Aronson, 2016)", "previouslyFormattedCitation" : "(Bouma &amp; Beukering, 2015; Elmqvist et al., 2010; Potschin, Haines-Young, Fish, &amp; Turner, 2016; for ecological restoration: Tolvanen &amp; Aronson, 2016)" }, "properties" : {  }, "schema" : "https://github.com/citation-style-language/schema/raw/master/csl-citation.json" }</w:instrText>
      </w:r>
      <w:r w:rsidRPr="00F02A52">
        <w:rPr>
          <w:lang w:val="en-US"/>
        </w:rPr>
        <w:fldChar w:fldCharType="separate"/>
      </w:r>
      <w:r w:rsidRPr="00F02A52">
        <w:rPr>
          <w:lang w:val="en-US"/>
        </w:rPr>
        <w:t xml:space="preserve">(Bouma &amp; </w:t>
      </w:r>
      <w:r w:rsidR="00623B6B">
        <w:rPr>
          <w:lang w:val="en-US"/>
        </w:rPr>
        <w:t xml:space="preserve">van </w:t>
      </w:r>
      <w:r w:rsidRPr="00F02A52">
        <w:rPr>
          <w:lang w:val="en-US"/>
        </w:rPr>
        <w:t xml:space="preserve">Beukering, 2015; Elmqvist </w:t>
      </w:r>
      <w:r w:rsidR="009E3418" w:rsidRPr="009E3418">
        <w:rPr>
          <w:i/>
          <w:lang w:val="en-US"/>
        </w:rPr>
        <w:t>et al.</w:t>
      </w:r>
      <w:r w:rsidRPr="00F02A52">
        <w:rPr>
          <w:lang w:val="en-US"/>
        </w:rPr>
        <w:t>, 2010; Potschin</w:t>
      </w:r>
      <w:r w:rsidR="000028D2">
        <w:rPr>
          <w:i/>
          <w:lang w:val="en-US"/>
        </w:rPr>
        <w:t xml:space="preserve"> et al.</w:t>
      </w:r>
      <w:r w:rsidRPr="00F02A52">
        <w:rPr>
          <w:lang w:val="en-US"/>
        </w:rPr>
        <w:t>, 2016; for ecological restoration: Tolvanen &amp; Aronson, 2016)</w:t>
      </w:r>
      <w:r w:rsidRPr="00F02A52">
        <w:rPr>
          <w:lang w:val="en-US"/>
        </w:rPr>
        <w:fldChar w:fldCharType="end"/>
      </w:r>
      <w:r w:rsidRPr="00F02A52">
        <w:rPr>
          <w:lang w:val="en-US"/>
        </w:rPr>
        <w:t xml:space="preserve"> (</w:t>
      </w:r>
      <w:r w:rsidR="00C714C6">
        <w:rPr>
          <w:b/>
          <w:lang w:val="en-US"/>
        </w:rPr>
        <w:t>Box 6.1</w:t>
      </w:r>
      <w:r w:rsidRPr="00F02A52">
        <w:rPr>
          <w:lang w:val="en-US"/>
        </w:rPr>
        <w:t>).</w:t>
      </w:r>
    </w:p>
    <w:p w14:paraId="3DE01CA3" w14:textId="2EF4998E" w:rsidR="00E97DE0" w:rsidRPr="00F02A52" w:rsidRDefault="00E97DE0" w:rsidP="000226B2">
      <w:pPr>
        <w:pStyle w:val="Caption"/>
      </w:pPr>
      <w:bookmarkStart w:id="1812" w:name="_Ref496381260"/>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1</w:t>
      </w:r>
      <w:r>
        <w:fldChar w:fldCharType="end"/>
      </w:r>
      <w:bookmarkEnd w:id="1812"/>
      <w:r w:rsidRPr="00F02A52">
        <w:t>: Synergies and trade-offs: assessing the links between biodiversity and nature’s contributions to people</w:t>
      </w:r>
      <w:r w:rsidR="009D7B0F">
        <w:t>.</w:t>
      </w:r>
      <w:r w:rsidRPr="00F02A52">
        <w:t xml:space="preserve"> </w:t>
      </w:r>
    </w:p>
    <w:p w14:paraId="59B75D40" w14:textId="4E44C923" w:rsidR="00E97DE0" w:rsidRPr="00F02A52" w:rsidRDefault="00E97DE0" w:rsidP="00E97DE0">
      <w:pPr>
        <w:rPr>
          <w:sz w:val="20"/>
          <w:szCs w:val="20"/>
          <w:lang w:val="en-US"/>
        </w:rPr>
      </w:pPr>
      <w:r w:rsidRPr="00F02A52">
        <w:rPr>
          <w:sz w:val="20"/>
          <w:szCs w:val="20"/>
          <w:lang w:val="en-US"/>
        </w:rPr>
        <w:t xml:space="preserve">Although the number of publications on ecosystem services has increased markedly in recent years </w:t>
      </w:r>
      <w:r w:rsidRPr="0003613E">
        <w:rPr>
          <w:sz w:val="20"/>
          <w:szCs w:val="20"/>
          <w:lang w:val="en-US"/>
        </w:rPr>
        <w:t xml:space="preserve">(see Chapter 1 and Chapter 2), we still have limited understanding of the synergies and trade-offs between biodiversity and nature’s contributions to people, or ecosystem services </w:t>
      </w:r>
      <w:r w:rsidRPr="0003613E">
        <w:rPr>
          <w:sz w:val="20"/>
          <w:szCs w:val="20"/>
          <w:lang w:val="en-US"/>
        </w:rPr>
        <w:fldChar w:fldCharType="begin" w:fldLock="1"/>
      </w:r>
      <w:r w:rsidRPr="0003613E">
        <w:rPr>
          <w:sz w:val="20"/>
          <w:szCs w:val="20"/>
          <w:lang w:val="en-US"/>
        </w:rPr>
        <w:instrText>ADDIN CSL_CITATION { "citationItems" : [ { "id" : "ITEM-1", "itemData" : { "author" : [ { "dropping-particle" : "", "family" : "Elmqvist", "given" : "Thomas", "non-dropping-particle" : "", "parse-names" : false, "suffix" : "" }, { "dropping-particle" : "", "family" : "Maltby", "given" : "Edward", "non-dropping-particle" : "", "parse-names" : false, "suffix" : "" }, { "dropping-particle" : "", "family" : "Barker", "given" : "Tom", "non-dropping-particle" : "", "parse-names" : false, "suffix" : "" }, { "dropping-particle" : "", "family" : "Mortimer", "given" : "Martin", "non-dropping-particle" : "", "parse-names" : false, "suffix" : "" }, { "dropping-particle" : "", "family" : "Perrings", "given" : "Charles", "non-dropping-particle" : "", "parse-names" : false, "suffix" : "" }, { "dropping-particle" : "", "family" : "Aronson", "given" : "James", "non-dropping-particle" : "", "parse-names" : false, "suffix" : "" }, { "dropping-particle" : "", "family" : "Groot", "given" : "Rudolf", "non-dropping-particle" : "de", "parse-names" : false, "suffix" : "" }, { "dropping-particle" : "", "family" : "Fitter", "given" : "Alistair", "non-dropping-particle" : "", "parse-names" : false, "suffix" : "" }, { "dropping-particle" : "", "family" : "Mace", "given" : "Georgina M.", "non-dropping-particle" : "", "parse-names" : false, "suffix" : "" }, { "dropping-particle" : "", "family" : "Norberg", "given" : "Jon", "non-dropping-particle" : "", "parse-names" : false, "suffix" : "" }, { "dropping-particle" : "", "family" : "Sousa Pinto", "given" : "Isabel", "non-dropping-particle" : "", "parse-names" : false, "suffix" : "" }, { "dropping-particle" : "", "family" : "Ring", "given" : "Irene", "non-dropping-particle" : "", "parse-names" : false, "suffix" : "" } ], "chapter-number" : "2", "container-title" : "The Economics of Ecosystems and Biodiversity: Ecological and Economic Foundations", "editor" : [ { "dropping-particle" : "", "family" : "Kumar", "given" : "Pushpam", "non-dropping-particle" : "", "parse-names" : false, "suffix" : "" } ], "id" : "ITEM-1", "issued" : { "date-parts" : [ [ "2010" ] ] }, "page" : "41-111", "publisher" : "Earthscan", "publisher-place" : "London and Washington, DC", "title" : "Biodiversity, ecosystems and ecosystem services", "type" : "chapter" }, "uris" : [ "http://www.mendeley.com/documents/?uuid=c8ce08e2-04cf-4cbb-8aeb-86b6d55faf5b" ] }, { "id" : "ITEM-2", "itemData" : { "author" : [ { "dropping-particle" : "", "family" : "Turkelboom", "given" : "Francis", "non-dropping-particle" : "", "parse-names" : false, "suffix" : "" }, { "dropping-particle" : "", "family" : "Thoonen", "given" : "Marijke", "non-dropping-particle" : "", "parse-names" : false, "suffix" : "" }, { "dropping-particle" : "", "family" : "Jacobs", "given" : "Sander", "non-dropping-particle" : "", "parse-names" : false, "suffix" : "" }, { "dropping-particle" : "", "family" : "Berry", "given" : "Pam", "non-dropping-particle" : "", "parse-names" : false, "suffix" : "" } ], "container-title" : "OpenNESS Ecosystem Services Reference Book. EC FP7 Grant Agreement no. 308428", "editor" : [ { "dropping-particle" : "", "family" : "Potschin", "given" : "Marion", "non-dropping-particle" : "", "parse-names" : false, "suffix" : "" }, { "dropping-particle" : "", "family" : "Jax", "given" : "Kurt", "non-dropping-particle" : "", "parse-names" : false, "suffix" : "" } ], "id" : "ITEM-2", "issued" : { "date-parts" : [ [ "2016" ] ] }, "title" : "Ecosystem Service Trade-offs and Synergies", "type" : "article-newspaper" }, "uris" : [ "http://www.mendeley.com/documents/?uuid=2a1c3fa8-7c00-4a82-a02d-63c65b82b3db" ] } ], "mendeley" : { "formattedCitation" : "(Elmqvist et al., 2010; Turkelboom, Thoonen, Jacobs, &amp; Berry, 2016)", "plainTextFormattedCitation" : "(Elmqvist et al., 2010; Turkelboom, Thoonen, Jacobs, &amp; Berry, 2016)", "previouslyFormattedCitation" : "(Elmqvist et al., 2010; Turkelboom, Thoonen, Jacobs, &amp; Berry, 2016)" }, "properties" : {  }, "schema" : "https://github.com/citation-style-language/schema/raw/master/csl-citation.json" }</w:instrText>
      </w:r>
      <w:r w:rsidRPr="0003613E">
        <w:rPr>
          <w:sz w:val="20"/>
          <w:szCs w:val="20"/>
          <w:lang w:val="en-US"/>
        </w:rPr>
        <w:fldChar w:fldCharType="separate"/>
      </w:r>
      <w:r w:rsidRPr="0003613E">
        <w:rPr>
          <w:sz w:val="20"/>
          <w:szCs w:val="20"/>
          <w:lang w:val="en-US"/>
        </w:rPr>
        <w:t xml:space="preserve">(Elmqvist </w:t>
      </w:r>
      <w:r w:rsidR="009E3418" w:rsidRPr="009E3418">
        <w:rPr>
          <w:i/>
          <w:sz w:val="20"/>
          <w:szCs w:val="20"/>
          <w:lang w:val="en-US"/>
        </w:rPr>
        <w:t>et al.</w:t>
      </w:r>
      <w:r w:rsidRPr="0003613E">
        <w:rPr>
          <w:sz w:val="20"/>
          <w:szCs w:val="20"/>
          <w:lang w:val="en-US"/>
        </w:rPr>
        <w:t>, 2010; Turkelboom</w:t>
      </w:r>
      <w:r w:rsidR="000028D2">
        <w:rPr>
          <w:i/>
          <w:sz w:val="20"/>
          <w:szCs w:val="20"/>
          <w:lang w:val="en-US"/>
        </w:rPr>
        <w:t xml:space="preserve"> et al.</w:t>
      </w:r>
      <w:r w:rsidRPr="0003613E">
        <w:rPr>
          <w:sz w:val="20"/>
          <w:szCs w:val="20"/>
          <w:lang w:val="en-US"/>
        </w:rPr>
        <w:t>, 2016)</w:t>
      </w:r>
      <w:r w:rsidRPr="0003613E">
        <w:rPr>
          <w:sz w:val="20"/>
          <w:szCs w:val="20"/>
          <w:lang w:val="en-US"/>
        </w:rPr>
        <w:fldChar w:fldCharType="end"/>
      </w:r>
      <w:r w:rsidRPr="00F02A52">
        <w:rPr>
          <w:sz w:val="20"/>
          <w:szCs w:val="20"/>
          <w:lang w:val="en-US"/>
        </w:rPr>
        <w:t xml:space="preserve">. Trade-offs exist between material contributions to people (or provisioning services) and biodiversity, but also between biodiversity and other categories of ecosystem services, as the Millennium Ecosystem Assessment </w:t>
      </w:r>
      <w:r w:rsidRPr="00F02A52">
        <w:rPr>
          <w:sz w:val="20"/>
          <w:szCs w:val="20"/>
          <w:lang w:val="en-US"/>
        </w:rPr>
        <w:fldChar w:fldCharType="begin" w:fldLock="1"/>
      </w:r>
      <w:r>
        <w:rPr>
          <w:sz w:val="20"/>
          <w:szCs w:val="20"/>
          <w:lang w:val="en-US"/>
        </w:rPr>
        <w:instrText>ADDIN CSL_CITATION { "citationItems" : [ { "id" : "ITEM-1", "itemData" : { "ISBN" : "1597260401", "author" : [ { "dropping-particle" : "", "family" : "MA", "given" : "", "non-dropping-particle" : "", "parse-names" : false, "suffix" : "" } ], "id" : "ITEM-1", "issued" : { "date-parts" : [ [ "2005" ] ] }, "publisher" : "Island Press", "publisher-place" : "Washington, DC", "title" : "Ecosystems And Human Well-Being: Synthesis", "type" : "report" }, "uris" : [ "http://www.mendeley.com/documents/?uuid=21eb7d1f-1127-4247-bea8-5472cb46df21" ] } ], "mendeley" : { "formattedCitation" : "(MA, 2005c)", "plainTextFormattedCitation" : "(MA, 2005c)", "previouslyFormattedCitation" : "(MA, 2005c)" }, "properties" : {  }, "schema" : "https://github.com/citation-style-language/schema/raw/master/csl-citation.json" }</w:instrText>
      </w:r>
      <w:r w:rsidRPr="00F02A52">
        <w:rPr>
          <w:sz w:val="20"/>
          <w:szCs w:val="20"/>
          <w:lang w:val="en-US"/>
        </w:rPr>
        <w:fldChar w:fldCharType="separate"/>
      </w:r>
      <w:r w:rsidRPr="00F02A52">
        <w:rPr>
          <w:sz w:val="20"/>
          <w:szCs w:val="20"/>
          <w:lang w:val="en-US"/>
        </w:rPr>
        <w:t>(M</w:t>
      </w:r>
      <w:r w:rsidR="000028D2">
        <w:rPr>
          <w:sz w:val="20"/>
          <w:szCs w:val="20"/>
          <w:lang w:val="en-US"/>
        </w:rPr>
        <w:t>E</w:t>
      </w:r>
      <w:r w:rsidRPr="00F02A52">
        <w:rPr>
          <w:sz w:val="20"/>
          <w:szCs w:val="20"/>
          <w:lang w:val="en-US"/>
        </w:rPr>
        <w:t>A, 2005c)</w:t>
      </w:r>
      <w:r w:rsidRPr="00F02A52">
        <w:rPr>
          <w:sz w:val="20"/>
          <w:szCs w:val="20"/>
          <w:lang w:val="en-US"/>
        </w:rPr>
        <w:fldChar w:fldCharType="end"/>
      </w:r>
      <w:r w:rsidRPr="00F02A52">
        <w:rPr>
          <w:sz w:val="20"/>
          <w:szCs w:val="20"/>
          <w:lang w:val="en-US"/>
        </w:rPr>
        <w:t xml:space="preserve"> has prominently stated. Intensification in the provision of material contributions may arise from objectives in other policy sectors, e.g. climate and related agricultural, forestry or energy policies (</w:t>
      </w:r>
      <w:r w:rsidRPr="0003613E">
        <w:rPr>
          <w:sz w:val="20"/>
          <w:szCs w:val="20"/>
          <w:lang w:val="en-US"/>
        </w:rPr>
        <w:t>see Sections 6.4.2, 6.5.1, 6.5.2 and 6.5.4).</w:t>
      </w:r>
      <w:r w:rsidRPr="00F02A52">
        <w:rPr>
          <w:sz w:val="20"/>
          <w:szCs w:val="20"/>
          <w:lang w:val="en-US"/>
        </w:rPr>
        <w:t xml:space="preserve"> </w:t>
      </w:r>
    </w:p>
    <w:p w14:paraId="6A813764" w14:textId="2790B7E9" w:rsidR="00E97DE0" w:rsidRPr="00F02A52" w:rsidRDefault="00E97DE0" w:rsidP="00E97DE0">
      <w:pPr>
        <w:rPr>
          <w:sz w:val="20"/>
          <w:lang w:val="en-US"/>
        </w:rPr>
      </w:pPr>
      <w:r w:rsidRPr="00F02A52">
        <w:rPr>
          <w:sz w:val="20"/>
          <w:szCs w:val="20"/>
          <w:lang w:val="en-US"/>
        </w:rPr>
        <w:t xml:space="preserve">For example, policies for climate change mitigation involve moving from fossil fuels to renewable energy sources, often accompanied by financial incentives to land users in agriculture or forestry that lead to intensified production. Albert and co-authors, for example, assessed biodiversity and ecosystem service trade-offs in agrarian landscapes that arise from increased biogas production in Germany </w:t>
      </w:r>
      <w:r w:rsidRPr="00F02A52">
        <w:rPr>
          <w:sz w:val="20"/>
          <w:lang w:val="en-US"/>
        </w:rPr>
        <w:fldChar w:fldCharType="begin" w:fldLock="1"/>
      </w:r>
      <w:r>
        <w:rPr>
          <w:sz w:val="20"/>
          <w:lang w:val="en-US"/>
        </w:rPr>
        <w:instrText>ADDIN CSL_CITATION { "citationItems" : [ { "id" : "ITEM-1", "itemData" : { "DOI" : "10.3390/land5010001", "ISBN" : "2073-445X", "author" : [ { "dropping-particle" : "", "family" : "Albert", "given" : "Christian", "non-dropping-particle" : "", "parse-names" : false, "suffix" : "" }, { "dropping-particle" : "", "family" : "Hermes", "given" : "Johannes", "non-dropping-particle" : "", "parse-names" : false, "suffix" : "" }, { "dropping-particle" : "", "family" : "Neuendorf", "given" : "Felix", "non-dropping-particle" : "", "parse-names" : false, "suffix" : "" }, { "dropping-particle" : "", "family" : "Haaren", "given" : "Christina", "non-dropping-particle" : "von", "parse-names" : false, "suffix" : "" }, { "dropping-particle" : "", "family" : "Rode", "given" : "Michael", "non-dropping-particle" : "", "parse-names" : false, "suffix" : "" } ], "container-title" : "Land", "id" : "ITEM-1", "issue" : "1", "issued" : { "date-parts" : [ [ "2016" ] ] }, "page" : "1-17", "title" : "Assessing and Governing Ecosystem Services Trade-Offs in Agrarian Landscapes: The Case of Biogas", "type" : "article-journal", "volume" : "5" }, "uris" : [ "http://www.mendeley.com/documents/?uuid=9742eb19-a996-46ed-9321-331b2fc65125" ] } ], "mendeley" : { "formattedCitation" : "(Albert, Hermes, Neuendorf, von Haaren, &amp; Rode, 2016)", "plainTextFormattedCitation" : "(Albert, Hermes, Neuendorf, von Haaren, &amp; Rode, 2016)", "previouslyFormattedCitation" : "(Albert, Hermes, Neuendorf, von Haaren, &amp; Rode, 2016)" }, "properties" : {  }, "schema" : "https://github.com/citation-style-language/schema/raw/master/csl-citation.json" }</w:instrText>
      </w:r>
      <w:r w:rsidRPr="00F02A52">
        <w:rPr>
          <w:sz w:val="20"/>
          <w:lang w:val="en-US"/>
        </w:rPr>
        <w:fldChar w:fldCharType="separate"/>
      </w:r>
      <w:r w:rsidRPr="00F02A52">
        <w:rPr>
          <w:sz w:val="20"/>
          <w:lang w:val="en-US"/>
        </w:rPr>
        <w:t>(Albert</w:t>
      </w:r>
      <w:r w:rsidR="000028D2">
        <w:rPr>
          <w:i/>
          <w:sz w:val="20"/>
          <w:lang w:val="en-US"/>
        </w:rPr>
        <w:t xml:space="preserve"> et al.</w:t>
      </w:r>
      <w:r w:rsidRPr="00F02A52">
        <w:rPr>
          <w:sz w:val="20"/>
          <w:lang w:val="en-US"/>
        </w:rPr>
        <w:t>, 2016</w:t>
      </w:r>
      <w:r w:rsidR="000028D2">
        <w:rPr>
          <w:sz w:val="20"/>
          <w:lang w:val="en-US"/>
        </w:rPr>
        <w:t>b</w:t>
      </w:r>
      <w:r w:rsidRPr="00F02A52">
        <w:rPr>
          <w:sz w:val="20"/>
          <w:lang w:val="en-US"/>
        </w:rPr>
        <w:t>)</w:t>
      </w:r>
      <w:r w:rsidRPr="00F02A52">
        <w:rPr>
          <w:sz w:val="20"/>
          <w:lang w:val="en-US"/>
        </w:rPr>
        <w:fldChar w:fldCharType="end"/>
      </w:r>
      <w:r w:rsidRPr="00F02A52">
        <w:rPr>
          <w:sz w:val="20"/>
          <w:lang w:val="en-US"/>
        </w:rPr>
        <w:t xml:space="preserve">. Policies promoting forest expansion for increased carbon sequestration at the expense of semi-natural grasslands may further risk the overall reduction of biodiversity in the </w:t>
      </w:r>
      <w:r>
        <w:rPr>
          <w:sz w:val="20"/>
          <w:lang w:val="en-US"/>
        </w:rPr>
        <w:t>European Union</w:t>
      </w:r>
      <w:r w:rsidRPr="00F02A52">
        <w:rPr>
          <w:sz w:val="20"/>
          <w:lang w:val="en-US"/>
        </w:rPr>
        <w:t xml:space="preserve"> </w:t>
      </w:r>
      <w:r w:rsidRPr="00F02A52">
        <w:rPr>
          <w:sz w:val="20"/>
          <w:lang w:val="en-US"/>
        </w:rPr>
        <w:fldChar w:fldCharType="begin" w:fldLock="1"/>
      </w:r>
      <w:r>
        <w:rPr>
          <w:sz w:val="20"/>
          <w:lang w:val="en-US"/>
        </w:rPr>
        <w:instrText>ADDIN CSL_CITATION { "citationItems" : [ { "id" : "ITEM-1", "itemData" : { "DOI" : "10.1016/j.biocon.2016.08.005", "ISSN" : "00063207", "abstract" : "The extension of forest area is a globally accepted tool to offset CO2 emissions from deforestation and the combustion of fossil fuels. The common assumption is that in addition to the perceived climate benefits increasing forest area will also support biodiversity, thus making afforestation a ???win-win scenario???. Based on the existing scientific evidences, we show that joined climate and biodiversity benefits are strongly context-dependent and that the outcome of afforestation is often highly questionable. In Europe, grasslands managed at low intensity contribute substantially to biodiversity conservation and carbon storage. However, many of these grasslands have been lost due to abandonment and subsequent spontaneous succession towards woody vegetation, or due to land use intensification. Moreover, grasslands are the ecosystems most often deliberately afforested in the context of EU carbon-centered policies that may thus counteract biodiversity conservation programmes. By reviewing the main EU policies targeting forests and grasslands, we found a striking ambivalence between policies and funding schemes addressing grassland conservation on the one hand (e.g. Habitats Directive, green payments within the Common Agricultural Policy) and those supporting afforestation on the other (e.g. rural development funds). We suggest three measures towards a better harmonization of the European Union policies that target forest and grassland ecosystems: (1) promoting the alignment of the decisions taken across different policy sectors; (2) focusing on the whole range of ecosystem services and biodiversity issues rather than on carbon management only; (3) valuing systems managed at low-intensity for their multifunctionality.", "author" : [ { "dropping-particle" : "", "family" : "Burrascano", "given" : "Sabina", "non-dropping-particle" : "", "parse-names" : false, "suffix" : "" }, { "dropping-particle" : "", "family" : "Chytr\u00fd", "given" : "Milan", "non-dropping-particle" : "", "parse-names" : false, "suffix" : "" }, { "dropping-particle" : "", "family" : "Kuemmerle", "given" : "Tobias", "non-dropping-particle" : "", "parse-names" : false, "suffix" : "" }, { "dropping-particle" : "", "family" : "Giarrizzo", "given" : "Eleonora", "non-dropping-particle" : "", "parse-names" : false, "suffix" : "" }, { "dropping-particle" : "", "family" : "Luyssaert", "given" : "Sebastiaan", "non-dropping-particle" : "", "parse-names" : false, "suffix" : "" }, { "dropping-particle" : "", "family" : "Sabatini", "given" : "Francesco Maria", "non-dropping-particle" : "", "parse-names" : false, "suffix" : "" }, { "dropping-particle" : "", "family" : "Blasi", "given" : "Carlo", "non-dropping-particle" : "", "parse-names" : false, "suffix" : "" } ], "container-title" : "Biological Conservation", "id" : "ITEM-1", "issue" : "May", "issued" : { "date-parts" : [ [ "2016" ] ] }, "page" : "370-376", "publisher" : "Elsevier Ltd", "title" : "Current European policies are unlikely to jointly foster carbon sequestration and protect biodiversity", "type" : "article-journal", "volume" : "201" }, "uris" : [ "http://www.mendeley.com/documents/?uuid=253a6de1-79a3-4b8c-8cfc-5dc292f2b0fc" ] } ], "mendeley" : { "formattedCitation" : "(Burrascano et al., 2016)", "plainTextFormattedCitation" : "(Burrascano et al., 2016)", "previouslyFormattedCitation" : "(Burrascano et al., 2016)" }, "properties" : {  }, "schema" : "https://github.com/citation-style-language/schema/raw/master/csl-citation.json" }</w:instrText>
      </w:r>
      <w:r w:rsidRPr="00F02A52">
        <w:rPr>
          <w:sz w:val="20"/>
          <w:lang w:val="en-US"/>
        </w:rPr>
        <w:fldChar w:fldCharType="separate"/>
      </w:r>
      <w:r w:rsidRPr="00F02A52">
        <w:rPr>
          <w:sz w:val="20"/>
          <w:lang w:val="en-US"/>
        </w:rPr>
        <w:t xml:space="preserve">(Burrascano </w:t>
      </w:r>
      <w:r w:rsidR="009E3418" w:rsidRPr="009E3418">
        <w:rPr>
          <w:i/>
          <w:sz w:val="20"/>
          <w:lang w:val="en-US"/>
        </w:rPr>
        <w:t>et al.</w:t>
      </w:r>
      <w:r w:rsidRPr="00F02A52">
        <w:rPr>
          <w:sz w:val="20"/>
          <w:lang w:val="en-US"/>
        </w:rPr>
        <w:t>, 2016)</w:t>
      </w:r>
      <w:r w:rsidRPr="00F02A52">
        <w:rPr>
          <w:sz w:val="20"/>
          <w:lang w:val="en-US"/>
        </w:rPr>
        <w:fldChar w:fldCharType="end"/>
      </w:r>
      <w:r w:rsidRPr="00F02A52">
        <w:rPr>
          <w:sz w:val="20"/>
          <w:lang w:val="en-US"/>
        </w:rPr>
        <w:t xml:space="preserve">. In Eastern Europe and Central Asia, many low-income rural households still rely on traditional biomass (straw, wood or coal) for cooking and heating. Here, the development of proper management systems promises to prevent the loss of biodiversity and degradation of local biomass resources </w:t>
      </w:r>
      <w:r w:rsidRPr="00F02A52">
        <w:rPr>
          <w:sz w:val="20"/>
          <w:lang w:val="en-US"/>
        </w:rPr>
        <w:fldChar w:fldCharType="begin" w:fldLock="1"/>
      </w:r>
      <w:r>
        <w:rPr>
          <w:sz w:val="20"/>
          <w:lang w:val="en-US"/>
        </w:rPr>
        <w:instrText>ADDIN CSL_CITATION { "citationItems" : [ { "id" : "ITEM-1", "itemData" : { "DOI" : "10.1787/9789264211513-en", "author" : [ { "dropping-particle" : "", "family" : "IEA", "given" : "", "non-dropping-particle" : "", "parse-names" : false, "suffix" : "" } ], "id" : "ITEM-1", "issued" : { "date-parts" : [ [ "2015" ] ] }, "number-of-pages" : "13", "publisher" : "OECD, International Energy Agency", "publisher-place" : "Paris", "title" : "Energy Policies Beyond IEA Countries: Eastern Europe, Caucasus and Central Asia", "type" : "report" }, "uris" : [ "http://www.mendeley.com/documents/?uuid=4697a0b0-338d-43ba-a895-98853e1f53e5" ] }, { "id" : "ITEM-2", "itemData" : { "author" : [ { "dropping-particle" : "", "family" : "Kobakhidze", "given" : "Natia", "non-dropping-particle" : "", "parse-names" : false, "suffix" : "" } ], "id" : "ITEM-2", "issued" : { "date-parts" : [ [ "2015" ] ] }, "publisher" : "Gesellschaft f\u00fcr Internationale Zusammenarbeit (GIZ), Ministry of Environmental and Natural Resource Protection of Georgia", "publisher-place" : "Tbilisi, Georgia", "title" : "Sustainable Management of Biodiversity, South Caucasus: Impact analyses on status of biodiversity in Armenia, Azerbaijan and Georgia, and at regional level (South Caucasus)", "type" : "report" }, "uris" : [ "http://www.mendeley.com/documents/?uuid=06c2b0d1-c8c9-317b-b0fb-98d2fe2a1b19" ] } ], "mendeley" : { "formattedCitation" : "(IEA, 2015; Kobakhidze, 2015)", "plainTextFormattedCitation" : "(IEA, 2015; Kobakhidze, 2015)", "previouslyFormattedCitation" : "(IEA, 2015; Kobakhidze, 2015)" }, "properties" : {  }, "schema" : "https://github.com/citation-style-language/schema/raw/master/csl-citation.json" }</w:instrText>
      </w:r>
      <w:r w:rsidRPr="00F02A52">
        <w:rPr>
          <w:sz w:val="20"/>
          <w:lang w:val="en-US"/>
        </w:rPr>
        <w:fldChar w:fldCharType="separate"/>
      </w:r>
      <w:r w:rsidRPr="00F02A52">
        <w:rPr>
          <w:sz w:val="20"/>
          <w:lang w:val="en-US"/>
        </w:rPr>
        <w:t>(IEA, 2015; Kobakhidze, 2015)</w:t>
      </w:r>
      <w:r w:rsidRPr="00F02A52">
        <w:rPr>
          <w:sz w:val="20"/>
          <w:lang w:val="en-US"/>
        </w:rPr>
        <w:fldChar w:fldCharType="end"/>
      </w:r>
      <w:r w:rsidRPr="00F02A52">
        <w:rPr>
          <w:sz w:val="20"/>
          <w:lang w:val="en-US"/>
        </w:rPr>
        <w:t xml:space="preserve">. </w:t>
      </w:r>
    </w:p>
    <w:p w14:paraId="7A36DAAE" w14:textId="08899001" w:rsidR="00E97DE0" w:rsidRPr="00F02A52" w:rsidRDefault="00E97DE0" w:rsidP="00E97DE0">
      <w:pPr>
        <w:rPr>
          <w:sz w:val="20"/>
          <w:lang w:val="en-US"/>
        </w:rPr>
      </w:pPr>
      <w:r w:rsidRPr="00F02A52">
        <w:rPr>
          <w:sz w:val="20"/>
          <w:lang w:val="en-US"/>
        </w:rPr>
        <w:t xml:space="preserve">Mainstreaming biodiversity into climate change mitigation and adaptation policies also has the potential for various synergies. This is the case for peatland conservation and re-wetting of farmed peatlands, sustainable forest management or the conservation and restoration of near-natural floodplains </w:t>
      </w:r>
      <w:r w:rsidRPr="00F02A52">
        <w:rPr>
          <w:sz w:val="20"/>
          <w:lang w:val="en-US"/>
        </w:rPr>
        <w:fldChar w:fldCharType="begin" w:fldLock="1"/>
      </w:r>
      <w:r>
        <w:rPr>
          <w:sz w:val="20"/>
          <w:lang w:val="en-US"/>
        </w:rPr>
        <w:instrText>ADDIN CSL_CITATION { "citationItems" : [ { "id" : "ITEM-1", "itemData" : { "ISBN" : "9783944280110", "author" : [ { "dropping-particle" : "", "family" : "Natural Capital Germany - TEEB-DE", "given" : "", "non-dropping-particle" : "", "parse-names" : false, "suffix" : "" } ], "id" : "ITEM-1", "issued" : { "date-parts" : [ [ "2015" ] ] }, "number-of-pages" : "47", "publisher" : "Technische Universit\u00e4t Berlin, Helmholtz Centre for Environmental Research \u2013 UFZ", "publisher-place" : "Berlin and Leipzig", "title" : "Natural Capital and Climate Policy \u2013 Synergies and Conflicts. Summary for Decision Makers. Original German version 2014.", "type" : "report" }, "uris" : [ "http://www.mendeley.com/documents/?uuid=c3e23ec9-326b-4273-ad65-72f01b6cc647" ] } ], "mendeley" : { "formattedCitation" : "(Natural Capital Germany - TEEB-DE, 2015)", "plainTextFormattedCitation" : "(Natural Capital Germany - TEEB-DE, 2015)", "previouslyFormattedCitation" : "(Natural Capital Germany - TEEB-DE, 2015)" }, "properties" : {  }, "schema" : "https://github.com/citation-style-language/schema/raw/master/csl-citation.json" }</w:instrText>
      </w:r>
      <w:r w:rsidRPr="00F02A52">
        <w:rPr>
          <w:sz w:val="20"/>
          <w:lang w:val="en-US"/>
        </w:rPr>
        <w:fldChar w:fldCharType="separate"/>
      </w:r>
      <w:r w:rsidRPr="00F02A52">
        <w:rPr>
          <w:sz w:val="20"/>
          <w:lang w:val="en-US"/>
        </w:rPr>
        <w:t>(TEEB-DE, 2015)</w:t>
      </w:r>
      <w:r w:rsidRPr="00F02A52">
        <w:rPr>
          <w:sz w:val="20"/>
          <w:lang w:val="en-US"/>
        </w:rPr>
        <w:fldChar w:fldCharType="end"/>
      </w:r>
      <w:r w:rsidRPr="00F02A52">
        <w:rPr>
          <w:sz w:val="20"/>
          <w:lang w:val="en-US"/>
        </w:rPr>
        <w:t xml:space="preserve">. Further synergies relate to the significant overlap between Natura 2000 sites and regions with high carbon content across </w:t>
      </w:r>
      <w:r>
        <w:rPr>
          <w:sz w:val="20"/>
          <w:lang w:val="en-US"/>
        </w:rPr>
        <w:t>European Union</w:t>
      </w:r>
      <w:r w:rsidRPr="00F02A52">
        <w:rPr>
          <w:sz w:val="20"/>
          <w:lang w:val="en-US"/>
        </w:rPr>
        <w:t xml:space="preserve"> countries. Biodiversity protection and climate change mitigation through conservation of soil carbon could be simultaneously achieved in </w:t>
      </w:r>
      <w:r>
        <w:rPr>
          <w:sz w:val="20"/>
          <w:lang w:val="en-US"/>
        </w:rPr>
        <w:t>Natura 2000 sites</w:t>
      </w:r>
      <w:r w:rsidRPr="00F02A52">
        <w:rPr>
          <w:sz w:val="20"/>
          <w:lang w:val="en-US"/>
        </w:rPr>
        <w:t xml:space="preserve"> and beyond </w:t>
      </w:r>
      <w:r w:rsidRPr="00F02A52">
        <w:rPr>
          <w:sz w:val="20"/>
          <w:lang w:val="en-US"/>
        </w:rPr>
        <w:fldChar w:fldCharType="begin" w:fldLock="1"/>
      </w:r>
      <w:r>
        <w:rPr>
          <w:sz w:val="20"/>
          <w:lang w:val="en-US"/>
        </w:rPr>
        <w:instrText>ADDIN CSL_CITATION { "citationItems" : [ { "id" : "ITEM-1", "itemData" : { "DOI" : "10.1016/j.envsci.2015.11.013", "abstract" : "The expectations on protected areas to deliver not only biodiversity conservation but also to provide an array of different ecosystem services rise. Sequestration and storage of carbon are promising services that protected areas may provide. This study integrates spatially explicit data on terrestrial Natura 2000 sites, soil organic carbon, and agricultural land values to estimate the potential for climate-smart conservation planning in the European Union. The objectives of this study are to analyse spatial relations between protected areas soil carbon content, and land values on the European Union\u2019s land area as well as to locate and quantify the proportion of land with high carbon and low economic value within and outside protected areas. We apply a unique interdisciplinary framework with methods ranging from analyses based on geographical information systems, agricultural economics to statistics. Findings indicate that there is a significant overlap between Natura 2000 sites and regions with high carbon content across Europe. Statistical analyses show that carbon-rich regions have significantly lower land values than other areas. Our results suggest that biodiversity protection and mitigation of climate change through conservation of soil carbon could be simultaneously achieved in Europe\u2019s protected areas and beyond. We conclude that there is a notable potential for climate-smart conservation in Europe that needs further investigation.", "author" : [ { "dropping-particle" : "", "family" : "Jantke", "given" : "Kerstin", "non-dropping-particle" : "", "parse-names" : false, "suffix" : "" }, { "dropping-particle" : "", "family" : "M\u00fcller", "given" : "Jana", "non-dropping-particle" : "", "parse-names" : false, "suffix" : "" }, { "dropping-particle" : "", "family" : "Trapp", "given" : "Natalie", "non-dropping-particle" : "", "parse-names" : false, "suffix" : "" }, { "dropping-particle" : "", "family" : "Blanz", "given" : "Benjamin", "non-dropping-particle" : "", "parse-names" : false, "suffix" : "" } ], "container-title" : "Environmental Science &amp; Policy", "id" : "ITEM-1", "issued" : { "date-parts" : [ [ "2016" ] ] }, "page" : "40-49", "title" : "Is climate-smart conservation feasible in Europe? Spatial relations of protected areas, soil carbon, and land values", "type" : "article-journal", "volume" : "57" }, "uris" : [ "http://www.mendeley.com/documents/?uuid=909019cd-61b4-3daa-a6bb-ee35c1bd6274" ] } ], "mendeley" : { "formattedCitation" : "(Jantke, M\u00fcller, Trapp, &amp; Blanz, 2016)", "plainTextFormattedCitation" : "(Jantke, M\u00fcller, Trapp, &amp; Blanz, 2016)", "previouslyFormattedCitation" : "(Jantke, M\u00fcller, Trapp, &amp; Blanz, 2016)" }, "properties" : {  }, "schema" : "https://github.com/citation-style-language/schema/raw/master/csl-citation.json" }</w:instrText>
      </w:r>
      <w:r w:rsidRPr="00F02A52">
        <w:rPr>
          <w:sz w:val="20"/>
          <w:lang w:val="en-US"/>
        </w:rPr>
        <w:fldChar w:fldCharType="separate"/>
      </w:r>
      <w:r w:rsidRPr="00F02A52">
        <w:rPr>
          <w:sz w:val="20"/>
          <w:lang w:val="en-US"/>
        </w:rPr>
        <w:t>(Jantke</w:t>
      </w:r>
      <w:r w:rsidR="0074068D">
        <w:rPr>
          <w:i/>
          <w:sz w:val="20"/>
          <w:lang w:val="en-US"/>
        </w:rPr>
        <w:t xml:space="preserve"> et al.</w:t>
      </w:r>
      <w:r w:rsidRPr="00F02A52">
        <w:rPr>
          <w:sz w:val="20"/>
          <w:lang w:val="en-US"/>
        </w:rPr>
        <w:t>, 2016)</w:t>
      </w:r>
      <w:r w:rsidRPr="00F02A52">
        <w:rPr>
          <w:sz w:val="20"/>
          <w:lang w:val="en-US"/>
        </w:rPr>
        <w:fldChar w:fldCharType="end"/>
      </w:r>
      <w:r w:rsidRPr="00F02A52">
        <w:rPr>
          <w:sz w:val="20"/>
          <w:lang w:val="en-US"/>
        </w:rPr>
        <w:t xml:space="preserve">. Considering bundles of ecosystem services and the multifunctionality of landscapes helps to tease out such synergies </w:t>
      </w:r>
      <w:r w:rsidRPr="00F02A52">
        <w:rPr>
          <w:sz w:val="20"/>
          <w:lang w:val="en-US"/>
        </w:rPr>
        <w:fldChar w:fldCharType="begin" w:fldLock="1"/>
      </w:r>
      <w:r>
        <w:rPr>
          <w:sz w:val="20"/>
          <w:lang w:val="en-US"/>
        </w:rPr>
        <w:instrText>ADDIN CSL_CITATION { "citationItems" : [ { "id" : "ITEM-1", "itemData" : { "DOI" : "10.1016/j.ecolind.2016.09.026", "abstract" : "We present an assessment of the spatial pattern of ecosystem services (ES) associations across Europe based on models of eleven ES and one dis-service, mapped at the extent of twenty-seven Member States of the European Union (EU27) on a 1 km 2 grid. We isolated three clusters of cells sharing common features in multi-ES supply associated with the main land-use-land-cover types such as forests and agri-cultural lands. Confronting these spatial patterns with biophysical and socio-economic drivers revealed two strong gradients structuring European ES bundles, climate and land use intensity. Variations in the diversity of ES bundles provided across administrative units (NUTS 2), quantified by the Shannon diver-sity index, tend to be higher in forested regions (e.g. SE Romania) and in the mosaic landscapes in the central EU27 (from eastern France to Austria). Lower diversity prevails in areas of homogeneous terrain and land use in north-western Europe (e.g. Western France). Our findings illustrate that ES trade-offs and bundles cannot be reduced to land use conflicts but also depend on climate and, for a specific bundle, to biodiversity.", "author" : [ { "dropping-particle" : "", "family" : "Mouchet", "given" : "M A", "non-dropping-particle" : "", "parse-names" : false, "suffix" : "" }, { "dropping-particle" : "", "family" : "Paracchini", "given" : "M L", "non-dropping-particle" : "", "parse-names" : false, "suffix" : "" }, { "dropping-particle" : "", "family" : "Schulp", "given" : "C J E", "non-dropping-particle" : "", "parse-names" : false, "suffix" : "" }, { "dropping-particle" : "", "family" : "St\u00fcrck", "given" : "J", "non-dropping-particle" : "", "parse-names" : false, "suffix" : "" }, { "dropping-particle" : "", "family" : "Verkerk", "given" : "P J", "non-dropping-particle" : "", "parse-names" : false, "suffix" : "" }, { "dropping-particle" : "", "family" : "Verburg", "given" : "P H", "non-dropping-particle" : "", "parse-names" : false, "suffix" : "" }, { "dropping-particle" : "", "family" : "Lavorel", "given" : "S", "non-dropping-particle" : "", "parse-names" : false, "suffix" : "" } ], "container-title" : "Ecological Indicators", "id" : "ITEM-1", "issued" : { "date-parts" : [ [ "2017" ] ] }, "page" : "23-28", "title" : "Bundles of ecosystem (dis)services and multifunctionality across European landscapes", "type" : "article-journal", "volume" : "73" }, "uris" : [ "http://www.mendeley.com/documents/?uuid=7b358d7b-e22d-3125-9ac5-c12110ff57f2" ] }, { "id" : "ITEM-2", "itemData" : { "DOI" : "10.1016/j.ecoser.2013.04.002", "ISSN" : "22120416", "author" : [ { "dropping-particle" : "", "family" : "Ruijs", "given" : "A.", "non-dropping-particle" : "", "parse-names" : false, "suffix" : "" }, { "dropping-particle" : "", "family" : "Wossink", "given" : "A.", "non-dropping-particle" : "", "parse-names" : false, "suffix" : "" }, { "dropping-particle" : "", "family" : "Kortelainen", "given" : "M.", "non-dropping-particle" : "", "parse-names" : false, "suffix" : "" }, { "dropping-particle" : "", "family" : "Alkemade", "given" : "R.", "non-dropping-particle" : "", "parse-names" : false, "suffix" : "" }, { "dropping-particle" : "", "family" : "Schulp", "given" : "C.J.E.", "non-dropping-particle" : "", "parse-names" : false, "suffix" : "" } ], "container-title" : "Ecosystem Services", "id" : "ITEM-2", "issued" : { "date-parts" : [ [ "2013" ] ] }, "page" : "82-94", "publisher" : "Elsevier", "title" : "Trade-off analysis of ecosystem services in Eastern Europe", "type" : "article-journal", "volume" : "4" }, "uris" : [ "http://www.mendeley.com/documents/?uuid=a590404e-afbe-43e7-b403-524a3540b5ab" ] }, { "id" : "ITEM-3", "itemData" : { "DOI" : "10.1659/MRD-JOURNAL-D-16-00035.1",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This study explored the effects of landscape change on the provision of ecosystem services in a mountain area in northern Portugal, in particular the trade-offs and synergies between services in 2 categories: provisioning and regulating. Services were assessed for 1990 and 2006 and projected for 2020 under 3 scenarios, both biophysically and economically, based on modeling and published and unpublished statistics. We found that landscape changes in the 16-year period under study increased the total supply of ecosystem services, measured both biophysically and monetarily, but that agriculture production dropped dramatically. Both regulating and provisioning services increased in value, but only regulating services increased in biophysical units. Projections under 2 of our 3 scenarios indicated that both types of ecosystem services will continue to increase in both amount and monetary value and will function in synergy, whereas the third scenario predicted a decrease in services and trade-offs between the 2 categories. Because land use has a major impact on ecosystem service supply, an understanding of the changes and trade-offs described in this article can support planning and management, in particular in mountain areas and other regions with limited alternatives for income generation. Our findings suggest that regional development plans should include incentives to maximize regulating and provisioning ecosystem services.", "author" : [ { "dropping-particle" : "", "family" : "Sil", "given" : "\u00c2ngelo", "non-dropping-particle" : "", "parse-names" : false, "suffix" : "" }, { "dropping-particle" : "", "family" : "Rodrigues", "given" : "Ana Paula", "non-dropping-particle" : "", "parse-names" : false, "suffix" : "" }, { "dropping-particle" : "", "family" : "Carvalho-Santos", "given" : "Cl\u00e1udia", "non-dropping-particle" : "", "parse-names" : false, "suffix" : "" }, { "dropping-particle" : "", "family" : "Nunes", "given" : "Jo\u00e3o Pedro", "non-dropping-particle" : "", "parse-names" : false, "suffix" : "" }, { "dropping-particle" : "", "family" : "Honrado", "given" : "Jo\u00e3o", "non-dropping-particle" : "", "parse-names" : false, "suffix" : "" }, { "dropping-particle" : "", "family" : "Alonso", "given" : "Joaquim", "non-dropping-particle" : "", "parse-names" : false, "suffix" : "" }, { "dropping-particle" : "", "family" : "Marta-Pedroso", "given" : "Cristina", "non-dropping-particle" : "", "parse-names" : false, "suffix" : "" }, { "dropping-particle" : "", "family" : "Azevedo", "given" : "Jo\u00e3o C", "non-dropping-particle" : "", "parse-names" : false, "suffix" : "" }, { "dropping-particle" : "", "family" : "Sil", "given" : "Angelo", "non-dropping-particle" : "", "parse-names" : false, "suffix" : "" }, { "dropping-particle" : "", "family" : "Audia Carvalho-Santos", "given" : "Cl", "non-dropping-particle" : "", "parse-names" : false, "suffix" : "" }, { "dropping-particle" : "", "family" : "Ao", "given" : "Jo~", "non-dropping-particle" : "", "parse-names" : false, "suffix" : "" }, { "dropping-particle" : "", "family" : "Nunes", "given" : "Pedro", "non-dropping-particle" : "", "parse-names" : false, "suffix" : "" }, { "dropping-particle" : "", "family" : "Ao Honrado", "given" : "Jo~", "non-dropping-particle" : "", "parse-names" : false, "suffix" : "" }, { "dropping-particle" : "", "family" : "Azevedo", "given" : "C", "non-dropping-particle" : "", "parse-names" : false, "suffix" : "" } ], "container-title" : "Mountain Research and Development", "id" : "ITEM-3", "issue" : "4", "issued" : { "date-parts" : [ [ "2016" ] ] }, "page" : "452-464", "title" : "Trade-offs and Synergies Between Provisioning and Regulating Ecosystem Services in a Mountain Area in Portugal Affected by Landscape Change", "type" : "article-journal", "volume" : "36" }, "uris" : [ "http://www.mendeley.com/documents/?uuid=019042eb-c977-3b56-8cc4-bf957389fcd4" ] }, { "id" : "ITEM-4", "itemData" : { "DOI" : "10.1016/j.gloenvcha.2014.07.005", "ISBN" : "7812166171", "ISSN" : "09593780", "PMID" : "24594732", "abstract" : "Ecosystem services can provide a wide range of benefits for human well-being, including provisioning, regulating and cultural services and benefitting both private and public interests in different sectors of society. Biophysical, economic and social factors all make it unlikely that multiple needs will be met simultaneously without deliberate efforts, yet while there is still much interest in developing win-win outcomes there is little understanding of what is required for them to be achieved. We analysed outcomes in a wide range of case studies where ecosystem services had been used for human well-being. Using systematic mapping of the literature from 2000 to 2013, we identified 1324 potentially relevant reports, 92 of which were selected for the review, creating a database of 231 actual or potential recorded trade-offs and synergies. The analysis of these case studies highlighted significant gaps in the literature, including: a limited geographic distribution of case studies, a focus on provisioning as opposed to non-provisioning services and a lack of studies exploring the link between ecosystem service trade-offs or synergies and the ultimate impact on human well-being. Trade-offs are recorded almost three times as often as synergies and the analysis indicates that there are three significant indicators that a trade-off will occur: at least one of the stakeholders having a private interest in the natural resources available, the involvement of provisioning ecosystem services and at least one of the stakeholders acting at the local scale. There is not, however, a generalisable context for a win-win, indicating that these trade-off indicators, although highlighting where a trade-off may occur do not indicate that it is inevitable. Taking account of why trade-offs occur (e.g. from failures in management or a lack of accounting for all stakeholders) is more likely to create win-win situations than planning for a win-win from the outset. Consequently, taking a trade-offs as opposed to a win-win approach, by having an awareness of and accounting for factors that predict a trade-off (private interest, provisioning versus other ES, local stakeholder) and the reasons why trade-offs are often the outcome, it may be possible to create the synergies we seek to achieve.", "author" : [ { "dropping-particle" : "", "family" : "Howe", "given" : "Caroline", "non-dropping-particle" : "", "parse-names" : false, "suffix" : "" }, { "dropping-particle" : "", "family" : "Suich", "given" : "Helen", "non-dropping-particle" : "", "parse-names" : false, "suffix" : "" }, { "dropping-particle" : "", "family" : "Vira", "given" : "Bhaskar", "non-dropping-particle" : "", "parse-names" : false, "suffix" : "" }, { "dropping-particle" : "", "family" : "Mace", "given" : "Georgina M.", "non-dropping-particle" : "", "parse-names" : false, "suffix" : "" } ], "container-title" : "Global Environmental Change", "id" : "ITEM-4", "issue" : "1", "issued" : { "date-parts" : [ [ "2014" ] ] }, "page" : "263-275", "publisher" : "Elsevier Ltd", "title" : "Creating win-wins from trade-offs? Ecosystem services for human well-being: A meta-analysis of ecosystem service trade-offs and synergies in the real world", "type" : "article-journal", "volume" : "28" }, "uris" : [ "http://www.mendeley.com/documents/?uuid=7f30bd0a-04fe-47cb-9737-c41b5b415afb" ] } ], "mendeley" : { "formattedCitation" : "(Howe, Suich, Vira, &amp; Mace, 2014; Mouchet et al., 2017; Ruijs, Wossink, Kortelainen, Alkemade, &amp; Schulp, 2013; Sil et al., 2016)", "plainTextFormattedCitation" : "(Howe, Suich, Vira, &amp; Mace, 2014; Mouchet et al., 2017; Ruijs, Wossink, Kortelainen, Alkemade, &amp; Schulp, 2013; Sil et al., 2016)", "previouslyFormattedCitation" : "(Howe, Suich, Vira, &amp; Mace, 2014; Mouchet et al., 2017; Ruijs, Wossink, Kortelainen, Alkemade, &amp; Schulp, 2013; Sil et al., 2016)" }, "properties" : {  }, "schema" : "https://github.com/citation-style-language/schema/raw/master/csl-citation.json" }</w:instrText>
      </w:r>
      <w:r w:rsidRPr="00F02A52">
        <w:rPr>
          <w:sz w:val="20"/>
          <w:lang w:val="en-US"/>
        </w:rPr>
        <w:fldChar w:fldCharType="separate"/>
      </w:r>
      <w:r w:rsidRPr="00F02A52">
        <w:rPr>
          <w:sz w:val="20"/>
          <w:lang w:val="en-US"/>
        </w:rPr>
        <w:t>(Howe</w:t>
      </w:r>
      <w:r w:rsidR="0074068D">
        <w:rPr>
          <w:i/>
          <w:sz w:val="20"/>
          <w:lang w:val="en-US"/>
        </w:rPr>
        <w:t xml:space="preserve"> et al.</w:t>
      </w:r>
      <w:r w:rsidRPr="00F02A52">
        <w:rPr>
          <w:sz w:val="20"/>
          <w:lang w:val="en-US"/>
        </w:rPr>
        <w:t xml:space="preserve">, 2014; Mouchet </w:t>
      </w:r>
      <w:r w:rsidR="009E3418" w:rsidRPr="009E3418">
        <w:rPr>
          <w:i/>
          <w:sz w:val="20"/>
          <w:lang w:val="en-US"/>
        </w:rPr>
        <w:t>et al.</w:t>
      </w:r>
      <w:r w:rsidRPr="00F02A52">
        <w:rPr>
          <w:sz w:val="20"/>
          <w:lang w:val="en-US"/>
        </w:rPr>
        <w:t>, 2017; Ruijs</w:t>
      </w:r>
      <w:r w:rsidR="0074068D">
        <w:rPr>
          <w:i/>
          <w:sz w:val="20"/>
          <w:lang w:val="en-US"/>
        </w:rPr>
        <w:t xml:space="preserve"> et al.</w:t>
      </w:r>
      <w:r w:rsidRPr="00F02A52">
        <w:rPr>
          <w:sz w:val="20"/>
          <w:lang w:val="en-US"/>
        </w:rPr>
        <w:t xml:space="preserve">, 2013; Sil </w:t>
      </w:r>
      <w:r w:rsidR="009E3418" w:rsidRPr="009E3418">
        <w:rPr>
          <w:i/>
          <w:sz w:val="20"/>
          <w:lang w:val="en-US"/>
        </w:rPr>
        <w:t>et al.</w:t>
      </w:r>
      <w:r w:rsidRPr="00F02A52">
        <w:rPr>
          <w:sz w:val="20"/>
          <w:lang w:val="en-US"/>
        </w:rPr>
        <w:t>, 2016)</w:t>
      </w:r>
      <w:r w:rsidRPr="00F02A52">
        <w:rPr>
          <w:sz w:val="20"/>
          <w:lang w:val="en-US"/>
        </w:rPr>
        <w:fldChar w:fldCharType="end"/>
      </w:r>
      <w:r w:rsidRPr="00F02A52">
        <w:rPr>
          <w:sz w:val="20"/>
          <w:lang w:val="en-US"/>
        </w:rPr>
        <w:t xml:space="preserve">. </w:t>
      </w:r>
    </w:p>
    <w:p w14:paraId="25703FDF" w14:textId="57B0F723" w:rsidR="00E97DE0" w:rsidRPr="00F02A52" w:rsidRDefault="00E97DE0" w:rsidP="00E97DE0">
      <w:pPr>
        <w:rPr>
          <w:sz w:val="20"/>
          <w:lang w:val="en-US"/>
        </w:rPr>
      </w:pPr>
      <w:r w:rsidRPr="00F02A52">
        <w:rPr>
          <w:sz w:val="20"/>
          <w:lang w:val="en-US"/>
        </w:rPr>
        <w:t>At a more general level, mapping and assessments of nature’s contributions to people provide valuable information for a range of public and private decision</w:t>
      </w:r>
      <w:r>
        <w:rPr>
          <w:sz w:val="20"/>
          <w:lang w:val="en-US"/>
        </w:rPr>
        <w:t>-</w:t>
      </w:r>
      <w:r w:rsidRPr="00F02A52">
        <w:rPr>
          <w:sz w:val="20"/>
          <w:lang w:val="en-US"/>
        </w:rPr>
        <w:t>makers (</w:t>
      </w:r>
      <w:r w:rsidRPr="0003613E">
        <w:rPr>
          <w:sz w:val="20"/>
          <w:lang w:val="en-US"/>
        </w:rPr>
        <w:t>Chapter 2</w:t>
      </w:r>
      <w:r w:rsidRPr="00F02A52">
        <w:rPr>
          <w:sz w:val="20"/>
          <w:lang w:val="en-US"/>
        </w:rPr>
        <w:t xml:space="preserve">). The provision of biophysical maps of ecosystem services at the </w:t>
      </w:r>
      <w:r>
        <w:rPr>
          <w:sz w:val="20"/>
          <w:lang w:val="en-US"/>
        </w:rPr>
        <w:t>European Union</w:t>
      </w:r>
      <w:r w:rsidRPr="00F02A52">
        <w:rPr>
          <w:sz w:val="20"/>
          <w:lang w:val="en-US"/>
        </w:rPr>
        <w:t xml:space="preserve"> level is regarded as a crucial step in setting new targets for biodiversity </w:t>
      </w:r>
      <w:r w:rsidRPr="00F02A52">
        <w:rPr>
          <w:sz w:val="20"/>
          <w:lang w:val="en-US"/>
        </w:rPr>
        <w:fldChar w:fldCharType="begin" w:fldLock="1"/>
      </w:r>
      <w:r>
        <w:rPr>
          <w:sz w:val="20"/>
          <w:lang w:val="en-US"/>
        </w:rPr>
        <w:instrText>ADDIN CSL_CITATION { "citationItems" : [ { "id" : "ITEM-1", "itemData" : { "author" : [ { "dropping-particle" : "", "family" : "Rodwell", "given" : "John", "non-dropping-particle" : "", "parse-names" : false, "suffix" : "" }, { "dropping-particle" : "", "family" : "Janssen", "given" : "John", "non-dropping-particle" : "", "parse-names" : false, "suffix" : "" }, { "dropping-particle" : "", "family" : "Gubbay", "given" : "Susan", "non-dropping-particle" : "", "parse-names" : false, "suffix" : "" }, { "dropping-particle" : "", "family" : "Schaminee", "given" : "J.H.J.", "non-dropping-particle" : "", "parse-names" : false, "suffix" : "" } ], "id" : "ITEM-1", "issued" : { "date-parts" : [ [ "2013" ] ] }, "number-of-pages" : "78", "publisher" : "European Commission DG Environment", "title" : "Red List Assessment of European Habitat Types: A feasibility study", "type" : "report" }, "uris" : [ "http://www.mendeley.com/documents/?uuid=dc7553a4-9221-41d1-8883-eb1564269cd4" ] } ], "mendeley" : { "formattedCitation" : "(Rodwell, Janssen, Gubbay, &amp; Schaminee, 2013)", "plainTextFormattedCitation" : "(Rodwell, Janssen, Gubbay, &amp; Schaminee, 2013)", "previouslyFormattedCitation" : "(Rodwell, Janssen, Gubbay, &amp; Schaminee, 2013)" }, "properties" : {  }, "schema" : "https://github.com/citation-style-language/schema/raw/master/csl-citation.json" }</w:instrText>
      </w:r>
      <w:r w:rsidRPr="00F02A52">
        <w:rPr>
          <w:sz w:val="20"/>
          <w:lang w:val="en-US"/>
        </w:rPr>
        <w:fldChar w:fldCharType="separate"/>
      </w:r>
      <w:r w:rsidRPr="00F02A52">
        <w:rPr>
          <w:sz w:val="20"/>
          <w:lang w:val="en-US"/>
        </w:rPr>
        <w:t>(Rodwell</w:t>
      </w:r>
      <w:r w:rsidR="0030275B">
        <w:rPr>
          <w:i/>
          <w:sz w:val="20"/>
          <w:lang w:val="en-US"/>
        </w:rPr>
        <w:t xml:space="preserve"> et al.</w:t>
      </w:r>
      <w:r w:rsidRPr="00F02A52">
        <w:rPr>
          <w:sz w:val="20"/>
          <w:lang w:val="en-US"/>
        </w:rPr>
        <w:t>, 2013)</w:t>
      </w:r>
      <w:r w:rsidRPr="00F02A52">
        <w:rPr>
          <w:sz w:val="20"/>
          <w:lang w:val="en-US"/>
        </w:rPr>
        <w:fldChar w:fldCharType="end"/>
      </w:r>
      <w:r w:rsidRPr="00F02A52">
        <w:rPr>
          <w:sz w:val="20"/>
          <w:lang w:val="en-US"/>
        </w:rPr>
        <w:t xml:space="preserve">. </w:t>
      </w:r>
      <w:r w:rsidRPr="00F02A52">
        <w:rPr>
          <w:sz w:val="20"/>
          <w:lang w:val="en-US"/>
        </w:rPr>
        <w:fldChar w:fldCharType="begin" w:fldLock="1"/>
      </w:r>
      <w:r>
        <w:rPr>
          <w:sz w:val="20"/>
          <w:lang w:val="en-US"/>
        </w:rPr>
        <w:instrText>ADDIN CSL_CITATION { "citationItems" : [ { "id" : "ITEM-1", "itemData" : { "DOI" : "10.1016/j.ecoser.2015.10.023", "ISBN" : "2212-0416", "ISSN" : "22120416", "abstract" : "In the EU, the mapping and assessment of ecosystems and their services, abbreviated to MAES, is seen as a key action for the advancement of biodiversity objectives, and also to inform the development and implementation of related policies on water, climate, agriculture, forest, marine and regional planning. In this study, we present the development of an analytical framework which ensures that consistent approaches are used throughout the EU. It is framed by a broad set of key policy questions and structured around a conceptual framework that links human societies and their well-being with the environment. Next, this framework is tested through four thematic pilot studies, including stakeholders and experts working at different scales and governance levels, which contributed indicators to assess the state of ecosystem services. Indicators were scored according to different criteria and assorted per ecosystem type and ecosystem services using the common international classification of ecosystem services (CICES) as typology. We concluded that there is potential to develop a first EU wide ecosystem assessment on the basis of existing data if they are combined in a creative way. However, substantial data gaps remain to be filled before a fully integrated and complete ecosystem assessment can be carried out.", "author" : [ { "dropping-particle" : "", "family" : "Maes", "given" : "Joachim", "non-dropping-particle" : "", "parse-names" : false, "suffix" : "" }, { "dropping-particle" : "", "family" : "Liquete", "given" : "Camino", "non-dropping-particle" : "", "parse-names" : false, "suffix" : "" }, { "dropping-particle" : "", "family" : "Teller", "given" : "Anne", "non-dropping-particle" : "", "parse-names" : false, "suffix" : "" }, { "dropping-particle" : "", "family" : "Erhard", "given" : "Markus", "non-dropping-particle" : "", "parse-names" : false, "suffix" : "" }, { "dropping-particle" : "", "family" : "Paracchini", "given" : "Maria Luisa", "non-dropping-particle" : "", "parse-names" : false, "suffix" : "" }, { "dropping-particle" : "", "family" : "Barredo", "given" : "Jos?? I.", "non-dropping-particle" : "", "parse-names" : false, "suffix" : "" }, { "dropping-particle" : "", "family" : "Grizzetti", "given" : "Bruna", "non-dropping-particle" : "", "parse-names" : false, "suffix" : "" }, { "dropping-particle" : "", "family" : "Cardoso", "given" : "Ana", "non-dropping-particle" : "", "parse-names" : false, "suffix" : "" }, { "dropping-particle" : "", "family" : "Somma", "given" : "Francesca", "non-dropping-particle" : "", "parse-names" : false, "suffix" : "" }, { "dropping-particle" : "", "family" : "Petersen", "given" : "Jan Erik", "non-dropping-particle" : "", "parse-names" : false, "suffix" : "" }, { "dropping-particle" : "", "family" : "Meiner", "given" : "Andrus", "non-dropping-particle" : "", "parse-names" : false, "suffix" : "" }, { "dropping-particle" : "", "family" : "Gelabert", "given" : "Eva Royo", "non-dropping-particle" : "", "parse-names" : false, "suffix" : "" }, { "dropping-particle" : "", "family" : "Zal", "given" : "Nihat", "non-dropping-particle" : "", "parse-names" : false, "suffix" : "" }, { "dropping-particle" : "", "family" : "Kristensen", "given" : "Peter", "non-dropping-particle" : "", "parse-names" : false, "suffix" : "" }, { "dropping-particle" : "", "family" : "Bastrup-Birk", "given" : "Annemarie", "non-dropping-particle" : "", "parse-names" : false, "suffix" : "" }, { "dropping-particle" : "", "family" : "Biala", "given" : "Katarzyna", "non-dropping-particle" : "", "parse-names" : false, "suffix" : "" }, { "dropping-particle" : "", "family" : "Piroddi", "given" : "Chiara", "non-dropping-particle" : "", "parse-names" : false, "suffix" : "" }, { "dropping-particle" : "", "family" : "Egoh", "given" : "Benis", "non-dropping-particle" : "", "parse-names" : false, "suffix" : "" }, { "dropping-particle" : "", "family" : "Degeorges", "given" : "Patrick", "non-dropping-particle" : "", "parse-names" : false, "suffix" : "" }, { "dropping-particle" : "", "family" : "Fiorina", "given" : "Christel", "non-dropping-particle" : "", "parse-names" : false, "suffix" : "" }, { "dropping-particle" : "", "family" : "Santos-Mart??n", "given" : "Fernando", "non-dropping-particle" : "", "parse-names" : false, "suffix" : "" }, { "dropping-particle" : "", "family" : "Naru??evi??ius", "given" : "Vytautas", "non-dropping-particle" : "", "parse-names" : false, "suffix" : "" }, { "dropping-particle" : "", "family" : "Verboven", "given" : "Jan", "non-dropping-particle" : "", "parse-names" : false, "suffix" : "" }, { "dropping-particle" : "", "family" : "Pereira", "given" : "Henrique M.", "non-dropping-particle" : "", "parse-names" : false, "suffix" : "" }, { "dropping-particle" : "", "family" : "Bengtsson", "given" : "Jan", "non-dropping-particle" : "", "parse-names" : false, "suffix" : "" }, { "dropping-particle" : "", "family" : "Gocheva", "given" : "Kremena", "non-dropping-particle" : "", "parse-names" : false, "suffix" : "" }, { "dropping-particle" : "", "family" : "Marta-Pedroso", "given" : "Cristina", "non-dropping-particle" : "", "parse-names" : false, "suffix" : "" }, { "dropping-particle" : "", "family" : "Sn??ll", "given" : "Tord", "non-dropping-particle" : "", "parse-names" : false, "suffix" : "" }, { "dropping-particle" : "", "family" : "Estreguil", "given" : "Christine", "non-dropping-particle" : "", "parse-names" : false, "suffix" : "" }, { "dropping-particle" : "", "family" : "San-Miguel-Ayanz", "given" : "Jesus", "non-dropping-particle" : "", "parse-names" : false, "suffix" : "" }, { "dropping-particle" : "", "family" : "P??rez-Soba", "given" : "Marta", "non-dropping-particle" : "", "parse-names" : false, "suffix" : "" }, { "dropping-particle" : "", "family" : "Gr??t-Regamey", "given" : "Adrienne", "non-dropping-particle" : "", "parse-names" : false, "suffix" : "" }, { "dropping-particle" : "", "family" : "Lilleb??", "given" : "Ana I.", "non-dropping-particle" : "", "parse-names" : false, "suffix" : "" }, { "dropping-particle" : "", "family" : "Malak", "given" : "Dania Abdul", "non-dropping-particle" : "", "parse-names" : false, "suffix" : "" }, { "dropping-particle" : "", "family" : "Cond??", "given" : "Sophie", "non-dropping-particle" : "", "parse-names" : false, "suffix" : "" }, { "dropping-particle" : "", "family" : "Moen", "given" : "Jon", "non-dropping-particle" : "", "parse-names" : false, "suffix" : "" }, { "dropping-particle" : "", "family" : "Cz??cz", "given" : "B??lint", "non-dropping-particle" : "", "parse-names" : false, "suffix" : "" }, { "dropping-particle" : "", "family" : "Drakou", "given" : "Evangelia G.", "non-dropping-particle" : "", "parse-names" : false, "suffix" : "" }, { "dropping-particle" : "", "family" : "Zulian", "given" : "Grazia", "non-dropping-particle" : "", "parse-names" : false, "suffix" : "" }, { "dropping-particle" : "", "family" : "Lavalle", "given" : "Carlo", "non-dropping-particle" : "", "parse-names" : false, "suffix" : "" } ], "container-title" : "Ecosystem Services", "id" : "ITEM-1", "issued" : { "date-parts" : [ [ "2016" ] ] }, "page" : "14-23", "title" : "An indicator framework for assessing ecosystem services in support of the EU Biodiversity Strategy to 2020", "type" : "article-journal", "volume" : "17" }, "uris" : [ "http://www.mendeley.com/documents/?uuid=18b305c9-1df7-4d71-b822-d98d61a0bd26" ] }, { "id" : "ITEM-2", "itemData" : { "DOI" : "10.1093/biosci/biw101", "abstract" : "National ecosystem assessments form an essential knowledge base for safeguarding biodiversity and ecosystem services. We analyze eight European (sub)national ecosystem assessments ()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I n order to safeguard biodiversity and the services that ecosystems provide to humans, national ecosystem assessments (NEAs) form an essential knowledge base to inform decisionmaking in policy and practice. Globally, the Strategic Plan for Biodiversity of the Convention on Biological Diversity (CBD 2010) includes ecosystem services (ES) as a policy rationale in a broad set of goals. The Aichi target strategic goal D, for instance, declares to \" enhance the benefits to all from biodiversity and ecosystem services. \" At the European level, the EU Biodiversity Strategy sets specific targets dedicated to ES and requires member states to \" map and assess the state of ecosystems and their services in their national territory \" and to integrate \" these values into accounting and reporting systems at EU and national level by 2020 \" (Action 5 under Target 2 on the restoration of degraded ecosystems, European Commission 2011). NEAs are one form to comply with these targets. An assessment is the \" analysis and review of information for the purpose of helping someone in a position of responsibility to evaluate possible actions or think about a problem \" (Maes et al. 2013). The recently published Guide for Assessments from the Intergovernmental Platform on Biodiversity and Ecosystem Services (IPBES 2015) included assessments based on literature reviews, as well as on the critical\u2026",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2", "issue" : "10", "issued" : { "date-parts" : [ [ "2016" ] ] }, "page" : "813-828", "title" : "National Ecosystem Assessments in Europe: A Review", "type" : "article-journal", "volume" : "66" }, "uris" : [ "http://www.mendeley.com/documents/?uuid=cc3346f3-9dfa-35c8-969c-0873af0875bc" ] }, { "id" : "ITEM-3", "itemData" : { "DOI" : "10.2788/341839", "abstract" : "This report presents an analysis of the trends in the spatial extent of ecosystems and in the supply and use of ecosystem services at the European scale between 2000 and 2010. In the EU urban land and forests increased while cropland, grassland and heathland decreased. Other ecosystem types underwent smaller changes. The main trends in provisioning, regulating and maintenance, and cultural ecosystem services were assessed using a set of 30 indicators assorted according to the CICES classification. More crops for food, feed and energy were produced in the EU on less arable land. More organic food was grown. Textile crop production and the total number of grazing livestock decreased. Water use relative to water availability remained stable. Timber removals increased but so, too, did the total timber stock. There was an increase in net ecosystem productivity (growing biomass). Several regulating services, but in particular those which are related to the presence of trees, woodland or forests, increased slightly. This was the case for water retention, forest carbon potential, erosion control, and air quality regulation. Pollination potential and habitat quality showed a negative trend. There was a positive trend in the opportunity for citizens to have access to land with a high recreation potential.", "author" : [ { "dropping-particle" : "", "family" : "Maes", "given" : "Joachim", "non-dropping-particle" : "", "parse-names" : false, "suffix" : "" }, { "dropping-particle" : "", "family" : "Fabrega", "given" : "N.", "non-dropping-particle" : "", "parse-names" : false, "suffix" : "" }, { "dropping-particle" : "", "family" : "Zulian", "given" : "G.", "non-dropping-particle" : "", "parse-names" : false, "suffix" : "" }, { "dropping-particle" : "", "family" : "Barbosa", "given" : "A.", "non-dropping-particle" : "", "parse-names" : false, "suffix" : "" }, { "dropping-particle" : "", "family" : "Vizcaino", "given" : "P.", "non-dropping-particle" : "", "parse-names" : false, "suffix" : "" }, { "dropping-particle" : "", "family" : "Ivits", "given" : "E.", "non-dropping-particle" : "", "parse-names" : false, "suffix" : "" }, { "dropping-particle" : "", "family" : "Polce", "given" : "C.", "non-dropping-particle" : "", "parse-names" : false, "suffix" : "" }, { "dropping-particle" : "", "family" : "Vandecasteele", "given" : "I.", "non-dropping-particle" : "", "parse-names" : false, "suffix" : "" }, { "dropping-particle" : "", "family" : "Rivero", "given" : "I. M.", "non-dropping-particle" : "", "parse-names" : false, "suffix" : "" }, { "dropping-particle" : "", "family" : "Guerra", "given" : "C.", "non-dropping-particle" : "", "parse-names" : false, "suffix" : "" }, { "dropping-particle" : "", "family" : "Castillo", "given" : "C. P.", "non-dropping-particle" : "", "parse-names" : false, "suffix" : "" }, { "dropping-particle" : "", "family" : "Vallecillo", "given" : "S.", "non-dropping-particle" : "", "parse-names" : false, "suffix" : "" }, { "dropping-particle" : "", "family" : "Baranzelli", "given" : "C.", "non-dropping-particle" : "", "parse-names" : false, "suffix" : "" }, { "dropping-particle" : "", "family" : "Barranco", "given" : "R.", "non-dropping-particle" : "", "parse-names" : false, "suffix" : "" }, { "dropping-particle" : "", "family" : "Batista e Silva", "given" : "F.", "non-dropping-particle" : "", "parse-names" : false, "suffix" : "" }, { "dropping-particle" : "", "family" : "Jacobs-Crisoni", "given" : "C.", "non-dropping-particle" : "", "parse-names" : false, "suffix" : "" }, { "dropping-particle" : "", "family" : "Trombetti", "given" : "M.", "non-dropping-particle" : "", "parse-names" : false, "suffix" : "" }, { "dropping-particle" : "", "family" : "Lavalle", "given" : "C.", "non-dropping-particle" : "", "parse-names" : false, "suffix" : "" } ], "collection-title" : "JRC Science and Policy Report", "id" : "ITEM-3", "issued" : { "date-parts" : [ [ "2015" ] ] }, "number-of-pages" : "131", "publisher" : "European Commission, Joint Research Centre", "publisher-place" : "Luxembourg", "title" : "Mapping and Assessment of Ecosystems and their Services: Trends in ecosystems and ecosystem services in the European Union between 2000 and 2010", "type" : "report" }, "uris" : [ "http://www.mendeley.com/documents/?uuid=0fa32e57-0868-36f8-aed9-11eaaeee38d7" ] }, { "id" : "ITEM-4", "itemData" : { "DOI" : "10.2779/75203", "abstract" : "The second MAES report presents indicators that can be used at European and Member State's level to map and assess biodiversity, ecosystem condition and ecosystem services according to the Common International Classification of Ecosystem Services (CICES v4.3). This work is based on a review of data and indicators available at national and European level and is applying the MAES analytical framework adopted in 2013. 2nd Report \u2013 Final; February 2014", "author" : [ { "dropping-particle" : "", "family" : "Maes", "given" : "Joachim", "non-dropping-particle" : "", "parse-names" : false, "suffix" : "" }, { "dropping-particle" : "", "family" : "Teller", "given" : "Anne", "non-dropping-particle" : "", "parse-names" : false, "suffix" : "" }, { "dropping-particle" : "", "family" : "Erhard", "given" : "Markus", "non-dropping-particle" : "", "parse-names" : false, "suffix" : "" }, { "dropping-particle" : "", "family" : "Murphy", "given" : "Patrick", "non-dropping-particle" : "", "parse-names" : false, "suffix" : "" }, { "dropping-particle" : "", "family" : "Paracchini", "given" : "Maria Luisa", "non-dropping-particle" : "", "parse-names" : false, "suffix" : "" }, { "dropping-particle" : "", "family" : "Barredo", "given" : "Jos\u00e9 I.", "non-dropping-particle" : "", "parse-names" : false, "suffix" : "" }, { "dropping-particle" : "", "family" : "Grizzetti", "given" : "Bruna", "non-dropping-particle" : "", "parse-names" : false, "suffix" : "" }, { "dropping-particle" : "", "family" : "Cardoso", "given" : "Ana", "non-dropping-particle" : "", "parse-names" : false, "suffix" : "" }, { "dropping-particle" : "", "family" : "Somma", "given" : "Francesca", "non-dropping-particle" : "", "parse-names" : false, "suffix" : "" }, { "dropping-particle" : "", "family" : "Petersen", "given" : "Jan-Erik", "non-dropping-particle" : "", "parse-names" : false, "suffix" : "" }, { "dropping-particle" : "", "family" : "Meiner", "given" : "Andrus", "non-dropping-particle" : "", "parse-names" : false, "suffix" : "" }, { "dropping-particle" : "", "family" : "Gelabert", "given" : "Eva Royo", "non-dropping-particle" : "", "parse-names" : false, "suffix" : "" }, { "dropping-particle" : "", "family" : "Zal", "given" : "Nihat", "non-dropping-particle" : "", "parse-names" : false, "suffix" : "" }, { "dropping-particle" : "", "family" : "Kristensen", "given" : "Peter", "non-dropping-particle" : "", "parse-names" : false, "suffix" : "" }, { "dropping-particle" : "", "family" : "Bastrup-Birk", "given" : "Annemarie", "non-dropping-particle" : "", "parse-names" : false, "suffix" : "" }, { "dropping-particle" : "", "family" : "Biala", "given" : "Katarzyna", "non-dropping-particle" : "", "parse-names" : false, "suffix" : "" }, { "dropping-particle" : "", "family" : "Romao", "given" : "Carlos", "non-dropping-particle" : "", "parse-names" : false, "suffix" : "" }, { "dropping-particle" : "", "family" : "et al.", "given" : "", "non-dropping-particle" : "", "parse-names" : false, "suffix" : "" } ], "id" : "ITEM-4", "issued" : { "date-parts" : [ [ "2014" ] ] }, "number-of-pages" : "81", "publisher" : "Publications Office of the European Union", "publisher-place" : "Luxembourg", "title" : "Mapping and Assessment of Ecosystems and their Services. Indicators for ecosystem assessments under Action 5 of the EU Biodiversity Strategy to 2020", "type" : "report" }, "uris" : [ "http://www.mendeley.com/documents/?uuid=7e6f98c0-564b-3202-9073-b0ea66b9a202" ] } ], "mendeley" : { "formattedCitation" : "(Maes et al., 2014, 2015, 2016; Schr\u00f6ter et al., 2016)", "plainTextFormattedCitation" : "(Maes et al., 2014, 2015, 2016; Schr\u00f6ter et al., 2016)", "previouslyFormattedCitation" : "(Maes et al., 2014, 2015, 2016; Schr\u00f6ter et al., 2016)" }, "properties" : {  }, "schema" : "https://github.com/citation-style-language/schema/raw/master/csl-citation.json" }</w:instrText>
      </w:r>
      <w:r w:rsidRPr="00F02A52">
        <w:rPr>
          <w:sz w:val="20"/>
          <w:lang w:val="en-US"/>
        </w:rPr>
        <w:fldChar w:fldCharType="separate"/>
      </w:r>
      <w:r w:rsidRPr="00F02A52">
        <w:rPr>
          <w:sz w:val="20"/>
          <w:lang w:val="en-US"/>
        </w:rPr>
        <w:t xml:space="preserve">Maes </w:t>
      </w:r>
      <w:r w:rsidR="009E3418" w:rsidRPr="009E3418">
        <w:rPr>
          <w:i/>
          <w:sz w:val="20"/>
          <w:lang w:val="en-US"/>
        </w:rPr>
        <w:t>et al.</w:t>
      </w:r>
      <w:r w:rsidRPr="00F02A52">
        <w:rPr>
          <w:sz w:val="20"/>
          <w:lang w:val="en-US"/>
        </w:rPr>
        <w:t xml:space="preserve"> </w:t>
      </w:r>
      <w:r w:rsidR="0055217E">
        <w:rPr>
          <w:sz w:val="20"/>
          <w:lang w:val="en-US"/>
        </w:rPr>
        <w:t>(</w:t>
      </w:r>
      <w:r w:rsidRPr="00F02A52">
        <w:rPr>
          <w:sz w:val="20"/>
          <w:lang w:val="en-US"/>
        </w:rPr>
        <w:t>2014, 2015, 2016</w:t>
      </w:r>
      <w:r w:rsidR="0055217E">
        <w:rPr>
          <w:sz w:val="20"/>
          <w:lang w:val="en-US"/>
        </w:rPr>
        <w:t>) and</w:t>
      </w:r>
      <w:r w:rsidRPr="00F02A52">
        <w:rPr>
          <w:sz w:val="20"/>
          <w:lang w:val="en-US"/>
        </w:rPr>
        <w:t xml:space="preserve"> Schröter </w:t>
      </w:r>
      <w:r w:rsidR="009E3418" w:rsidRPr="009E3418">
        <w:rPr>
          <w:i/>
          <w:sz w:val="20"/>
          <w:lang w:val="en-US"/>
        </w:rPr>
        <w:t>et al.</w:t>
      </w:r>
      <w:r w:rsidRPr="00F02A52">
        <w:rPr>
          <w:sz w:val="20"/>
          <w:lang w:val="en-US"/>
        </w:rPr>
        <w:t xml:space="preserve"> </w:t>
      </w:r>
      <w:r w:rsidR="0055217E">
        <w:rPr>
          <w:sz w:val="20"/>
          <w:lang w:val="en-US"/>
        </w:rPr>
        <w:t>(</w:t>
      </w:r>
      <w:r w:rsidRPr="00F02A52">
        <w:rPr>
          <w:sz w:val="20"/>
          <w:lang w:val="en-US"/>
        </w:rPr>
        <w:t>2016)</w:t>
      </w:r>
      <w:r w:rsidRPr="00F02A52">
        <w:rPr>
          <w:sz w:val="20"/>
          <w:lang w:val="en-US"/>
        </w:rPr>
        <w:fldChar w:fldCharType="end"/>
      </w:r>
      <w:r w:rsidRPr="00F02A52">
        <w:rPr>
          <w:sz w:val="20"/>
          <w:lang w:val="en-US"/>
        </w:rPr>
        <w:t xml:space="preserve"> have taken important steps towards mapping and assessing ecosystem services in the </w:t>
      </w:r>
      <w:r>
        <w:rPr>
          <w:sz w:val="20"/>
          <w:lang w:val="en-US"/>
        </w:rPr>
        <w:t>European Union</w:t>
      </w:r>
      <w:r w:rsidRPr="00F02A52">
        <w:rPr>
          <w:sz w:val="20"/>
          <w:lang w:val="en-US"/>
        </w:rPr>
        <w:t xml:space="preserve">. Comparable initiatives exist for Eastern Europe </w:t>
      </w:r>
      <w:r w:rsidRPr="00F02A52">
        <w:rPr>
          <w:sz w:val="20"/>
          <w:lang w:val="en-US"/>
        </w:rPr>
        <w:fldChar w:fldCharType="begin" w:fldLock="1"/>
      </w:r>
      <w:r>
        <w:rPr>
          <w:sz w:val="20"/>
          <w:lang w:val="en-US"/>
        </w:rPr>
        <w:instrText>ADDIN CSL_CITATION { "citationItems" : [ { "id" : "ITEM-1", "itemData" : { "author" : [ { "dropping-particle" : "", "family" : "Bukvareva", "given" : "Elena N.", "non-dropping-particle" : "", "parse-names" : false, "suffix" : "" }, { "dropping-particle" : "", "family" : "Grunewald", "given" : "Karsten", "non-dropping-particle" : "", "parse-names" : false, "suffix" : "" }, { "dropping-particle" : "", "family" : "Bobylev", "given" : "Sergey N.", "non-dropping-particle" : "", "parse-names" : false, "suffix" : "" }, { "dropping-particle" : "", "family" : "Zamolodchikov", "given" : "Dimitry G.", "non-dropping-particle" : "", "parse-names" : false, "suffix" : "" }, { "dropping-particle" : "V.", "family" : "Zimenko", "given" : "Alexey", "non-dropping-particle" : "", "parse-names" : false, "suffix" : "" }, { "dropping-particle" : "", "family" : "Bastian", "given" : "Olaf", "non-dropping-particle" : "", "parse-names" : false, "suffix" : "" } ], "container-title" : "Ambio", "id" : "ITEM-1", "issue" : "6", "issued" : { "date-parts" : [ [ "2015" ] ] }, "page" : "491\u2013507", "title" : "The current state of knowledge of ecosystem and ecosystem services in Russia: status report", "type" : "article-journal", "volume" : "44" }, "uris" : [ "http://www.mendeley.com/documents/?uuid=57448bb3-a22f-3641-a803-f64547d8033a" ] }, { "id" : "ITEM-2", "itemData" : { "ISBN" : "9783896241078", "container-title" : "BfN-Skripten 372", "editor" : [ { "dropping-particle" : "", "family" : "Grunewald", "given" : "Karsten", "non-dropping-particle" : "", "parse-names" : false, "suffix" : "" }, { "dropping-particle" : "", "family" : "Bastian", "given" : "Olaf", "non-dropping-particle" : "", "parse-names" : false, "suffix" : "" }, { "dropping-particle" : "", "family" : "Drozdov", "given" : "Alexander", "non-dropping-particle" : "", "parse-names" : false, "suffix" : "" } ], "id" : "ITEM-2", "issued" : { "date-parts" : [ [ "2014" ] ] }, "number-of-pages" : "374", "publisher" : "Bundesamt f\u00fcr Naturschutz", "publisher-place" : "Bonn", "title" : "TEEB-Prozesse und \u00d6kosystem-Assessment in Deutschland, Russland und weiteren Staaten des n\u00f6rdlichen Eurasiens", "type" : "report" }, "uris" : [ "http://www.mendeley.com/documents/?uuid=87b48e88-e69b-4d2a-a899-88af38b52411" ] } ], "mendeley" : { "formattedCitation" : "(Bukvareva et al., 2015; Grunewald, Bastian, &amp; Drozdov, 2014)", "plainTextFormattedCitation" : "(Bukvareva et al., 2015; Grunewald, Bastian, &amp; Drozdov, 2014)", "previouslyFormattedCitation" : "(Bukvareva et al., 2015; Grunewald, Bastian, &amp; Drozdov, 2014)" }, "properties" : {  }, "schema" : "https://github.com/citation-style-language/schema/raw/master/csl-citation.json" }</w:instrText>
      </w:r>
      <w:r w:rsidRPr="00F02A52">
        <w:rPr>
          <w:sz w:val="20"/>
          <w:lang w:val="en-US"/>
        </w:rPr>
        <w:fldChar w:fldCharType="separate"/>
      </w:r>
      <w:r w:rsidRPr="00F02A52">
        <w:rPr>
          <w:sz w:val="20"/>
          <w:lang w:val="en-US"/>
        </w:rPr>
        <w:t xml:space="preserve">(Bukvareva </w:t>
      </w:r>
      <w:r w:rsidR="009E3418" w:rsidRPr="009E3418">
        <w:rPr>
          <w:i/>
          <w:sz w:val="20"/>
          <w:lang w:val="en-US"/>
        </w:rPr>
        <w:t>et al.</w:t>
      </w:r>
      <w:r w:rsidRPr="00F02A52">
        <w:rPr>
          <w:sz w:val="20"/>
          <w:lang w:val="en-US"/>
        </w:rPr>
        <w:t>, 2015; Grunewald</w:t>
      </w:r>
      <w:r w:rsidR="0030275B">
        <w:rPr>
          <w:i/>
          <w:sz w:val="20"/>
          <w:lang w:val="en-US"/>
        </w:rPr>
        <w:t xml:space="preserve"> et al.</w:t>
      </w:r>
      <w:r w:rsidRPr="00F02A52">
        <w:rPr>
          <w:sz w:val="20"/>
          <w:lang w:val="en-US"/>
        </w:rPr>
        <w:t>, 2014)</w:t>
      </w:r>
      <w:r w:rsidRPr="00F02A52">
        <w:rPr>
          <w:sz w:val="20"/>
          <w:lang w:val="en-US"/>
        </w:rPr>
        <w:fldChar w:fldCharType="end"/>
      </w:r>
      <w:r w:rsidRPr="00F02A52">
        <w:rPr>
          <w:sz w:val="20"/>
          <w:lang w:val="en-US"/>
        </w:rPr>
        <w:t xml:space="preserve">. In Central Asia, most recent ecosystem (service) assessments have been performed in relation to sustainable land management by the Economics of Land Degradation (ELD) initiative </w:t>
      </w:r>
      <w:r w:rsidRPr="00F02A52">
        <w:rPr>
          <w:sz w:val="20"/>
          <w:lang w:val="en-US"/>
        </w:rPr>
        <w:fldChar w:fldCharType="begin" w:fldLock="1"/>
      </w:r>
      <w:r>
        <w:rPr>
          <w:sz w:val="20"/>
          <w:lang w:val="en-US"/>
        </w:rPr>
        <w:instrText>ADDIN CSL_CITATION { "citationItems" : [ { "id" : "ITEM-1", "itemData" : { "ISBN" : "9789280860719", "author" : [ { "dropping-particle" : "", "family" : "Quill\u00e9rou", "given" : "Emmanuelle", "non-dropping-particle" : "", "parse-names" : false, "suffix" : "" }, { "dropping-particle" : "", "family" : "Thomas", "given" : "Richard J.", "non-dropping-particle" : "", "parse-names" : false, "suffix" : "" }, { "dropping-particle" : "", "family" : "Guchgeldiyev", "given" : "Oleg", "non-dropping-particle" : "", "parse-names" : false, "suffix" : "" }, { "dropping-particle" : "", "family" : "Ettling", "given" : "Stefanie", "non-dropping-particle" : "", "parse-names" : false, "suffix" : "" }, { "dropping-particle" : "", "family" : "Etter", "given" : "Hannes", "non-dropping-particle" : "", "parse-names" : false, "suffix" : "" }, { "dropping-particle" : "", "family" : "Stewart", "given" : "Naomi", "non-dropping-particle" : "", "parse-names" : false, "suffix" : "" } ], "id" : "ITEM-1", "issued" : { "date-parts" : [ [ "2016" ] ] }, "note" : "NULL", "publisher-place" : "Amman, Jordan", "title" : "Economics of Land Degradation (ELD) Initiative: Broadening options for improved economic sustainability in Central Asia. Synthesis report. Report for the ELD Initiative from the Dryland Systems Program of CGIAR c/o ICARDA", "type" : "report" }, "uris" : [ "http://www.mendeley.com/documents/?uuid=048f7cec-96e9-4077-9572-569615c50c3a" ] } ], "mendeley" : { "formattedCitation" : "(Quill\u00e9rou et al., 2016)", "plainTextFormattedCitation" : "(Quill\u00e9rou et al., 2016)", "previouslyFormattedCitation" : "(Quill\u00e9rou et al., 2016)" }, "properties" : {  }, "schema" : "https://github.com/citation-style-language/schema/raw/master/csl-citation.json" }</w:instrText>
      </w:r>
      <w:r w:rsidRPr="00F02A52">
        <w:rPr>
          <w:sz w:val="20"/>
          <w:lang w:val="en-US"/>
        </w:rPr>
        <w:fldChar w:fldCharType="separate"/>
      </w:r>
      <w:r w:rsidRPr="00F02A52">
        <w:rPr>
          <w:sz w:val="20"/>
          <w:lang w:val="en-US"/>
        </w:rPr>
        <w:t xml:space="preserve">(Quillérou </w:t>
      </w:r>
      <w:r w:rsidR="009E3418" w:rsidRPr="009E3418">
        <w:rPr>
          <w:i/>
          <w:sz w:val="20"/>
          <w:lang w:val="en-US"/>
        </w:rPr>
        <w:t>et al.</w:t>
      </w:r>
      <w:r w:rsidRPr="00F02A52">
        <w:rPr>
          <w:sz w:val="20"/>
          <w:lang w:val="en-US"/>
        </w:rPr>
        <w:t>, 2016)</w:t>
      </w:r>
      <w:r w:rsidRPr="00F02A52">
        <w:rPr>
          <w:sz w:val="20"/>
          <w:lang w:val="en-US"/>
        </w:rPr>
        <w:fldChar w:fldCharType="end"/>
      </w:r>
      <w:r w:rsidRPr="00F02A52">
        <w:rPr>
          <w:sz w:val="20"/>
          <w:lang w:val="en-US"/>
        </w:rPr>
        <w:t>.</w:t>
      </w:r>
    </w:p>
    <w:p w14:paraId="5E4F0ED3" w14:textId="77777777" w:rsidR="00E97DE0" w:rsidRPr="00F02A52" w:rsidRDefault="00E97DE0" w:rsidP="00E97DE0">
      <w:pPr>
        <w:rPr>
          <w:b/>
          <w:sz w:val="20"/>
          <w:lang w:val="en-US"/>
        </w:rPr>
      </w:pPr>
      <w:r w:rsidRPr="00F02A52">
        <w:rPr>
          <w:b/>
          <w:sz w:val="20"/>
          <w:lang w:val="en-US"/>
        </w:rPr>
        <w:lastRenderedPageBreak/>
        <w:t>End of Box 6.1</w:t>
      </w:r>
    </w:p>
    <w:p w14:paraId="19F89311" w14:textId="77777777" w:rsidR="00E97DE0" w:rsidRPr="00F02A52" w:rsidRDefault="00E97DE0" w:rsidP="00E97DE0">
      <w:pPr>
        <w:rPr>
          <w:lang w:val="en-US"/>
        </w:rPr>
      </w:pPr>
    </w:p>
    <w:p w14:paraId="702EA18E" w14:textId="64411D1A" w:rsidR="00E97DE0" w:rsidRPr="00F02A52" w:rsidRDefault="00E97DE0" w:rsidP="00E97DE0">
      <w:pPr>
        <w:rPr>
          <w:lang w:val="en-US"/>
        </w:rPr>
      </w:pPr>
      <w:r w:rsidRPr="00F02A52">
        <w:rPr>
          <w:lang w:val="en-US"/>
        </w:rPr>
        <w:t xml:space="preserve">It is expected that the shift from traditional hierarchical modes of governance towards more inclusive modes such as public-private partnerships or co-governance would result in better decisions and policy outcomes. This holds for the literature assessed, as well as international conventions and national policies. The inclusion of stakeholders and/or previously marginalized actors in consensus-based, deliberative processes in policymaking and decision-making is seen as a promising mechanism for managing environmental problems including conservation. This would enhance the effectiveness, efficiency and equity of the decision-making process, by reducing transaction costs, improving the legitimacy of decisions, and increasing the sustainability of resources and livelihoods </w:t>
      </w:r>
      <w:r w:rsidRPr="00F02A52">
        <w:rPr>
          <w:lang w:val="en-US"/>
        </w:rPr>
        <w:fldChar w:fldCharType="begin" w:fldLock="1"/>
      </w:r>
      <w:r>
        <w:rPr>
          <w:lang w:val="en-US"/>
        </w:rPr>
        <w:instrText>ADDIN CSL_CITATION { "citationItems" : [ { "id" : "ITEM-1", "itemData" : { "DOI" : "10.1126/science.aan1114", "ISSN" : "1095-9203", "PMID" : "28818915", "abstract" : "Managing ecosystems is challenging because of the high number of stakeholders, the permeability of man-made political and jurisdictional demarcations in relation to the temporal and spatial extent of biophysical processes, and a limited understanding of complex ecosystem and societal dynamics. Given these conditions, collaborative governance is commonly put forward as the preferred means of addressing environmental problems. Under this paradigm, a deeper understanding of if, when, and how collaboration is effective, and when other means of addressing environmental problems are better suited, is needed. Interdisciplinary research on collaborative networks demonstrates that which actors get involved, with whom they collaborate, and in what ways they are tied to the structures of the ecosystems have profound implications on actors' abilities to address different types of environmental problems.", "author" : [ { "dropping-particle" : "", "family" : "Bodin", "given" : "\u00d6rjan", "non-dropping-particle" : "", "parse-names" : false, "suffix" : "" } ], "container-title" : "Science", "id" : "ITEM-1", "issue" : "6352", "issued" : { "date-parts" : [ [ "2017", "8" ] ] }, "page" : "eaan1114", "publisher" : "American Association for the Advancement of Science", "title" : "Collaborative environmental governance: Achieving collective action in social-ecological systems.", "type" : "article-journal", "volume" : "357" }, "uris" : [ "http://www.mendeley.com/documents/?uuid=d823023c-93dd-41ae-8a02-38a8cf7e9a04" ] } ], "mendeley" : { "formattedCitation" : "(Bodin, 2017)", "plainTextFormattedCitation" : "(Bodin, 2017)", "previouslyFormattedCitation" : "(Bodin, 2017)" }, "properties" : {  }, "schema" : "https://github.com/citation-style-language/schema/raw/master/csl-citation.json" }</w:instrText>
      </w:r>
      <w:r w:rsidRPr="00F02A52">
        <w:rPr>
          <w:lang w:val="en-US"/>
        </w:rPr>
        <w:fldChar w:fldCharType="separate"/>
      </w:r>
      <w:r w:rsidRPr="00F02A52">
        <w:rPr>
          <w:lang w:val="en-US"/>
        </w:rPr>
        <w:t>(Bodin, 2017)</w:t>
      </w:r>
      <w:r w:rsidRPr="00F02A52">
        <w:rPr>
          <w:lang w:val="en-US"/>
        </w:rPr>
        <w:fldChar w:fldCharType="end"/>
      </w:r>
      <w:r w:rsidRPr="00F02A52">
        <w:rPr>
          <w:lang w:val="en-US"/>
        </w:rPr>
        <w:t xml:space="preserve">. While there is a growing literature on these more inclusive modes of governance in relation to wider environmental issues, agriculture, forestry and fisheries </w:t>
      </w:r>
      <w:r w:rsidRPr="0003613E">
        <w:rPr>
          <w:lang w:val="en-US"/>
        </w:rPr>
        <w:t>(see Sections 6.4.2 and 6.5), there</w:t>
      </w:r>
      <w:r w:rsidRPr="00F02A52">
        <w:rPr>
          <w:lang w:val="en-US"/>
        </w:rPr>
        <w:t xml:space="preserve"> is no comprehensive overview on the role of participation in setting priorities for biodiversity policies. Furthermore, the focus in the literature is often on the processes of inclusion and not on the outcomes in terms of overall effectiveness of biodiversity policy. Although some countries in Europe and Central Asia, for example, produced second-generation national biodiversity strategies and action plans in the early 2000s through participatory processes </w:t>
      </w:r>
      <w:r w:rsidRPr="00F02A52">
        <w:rPr>
          <w:lang w:val="en-US"/>
        </w:rPr>
        <w:fldChar w:fldCharType="begin" w:fldLock="1"/>
      </w:r>
      <w:r>
        <w:rPr>
          <w:lang w:val="en-US"/>
        </w:rPr>
        <w:instrText>ADDIN CSL_CITATION { "citationItems" : [ { "id" : "ITEM-1", "itemData" : { "author" : [ { "dropping-particle" : "", "family" : "Moreno", "given" : "Sonia Pe\u00f1a", "non-dropping-particle" : "", "parse-names" : false, "suffix" : "" }, { "dropping-particle" : "", "family" : "Mueller", "given" : "Maximilian", "non-dropping-particle" : "", "parse-names" : false, "suffix" : "" } ], "id" : "ITEM-1", "issued" : { "date-parts" : [ [ "2015" ] ] }, "number-of-pages" : "58", "publisher" : "International Union for Conservation of Nature (IUCN)", "title" : "Societal participatory processes in the revision of National Biodiversity Strategies and Action Plans (NBSAPs)", "type" : "report" }, "uris" : [ "http://www.mendeley.com/documents/?uuid=b1c0c74d-c255-4938-b78a-cbefe971f902" ] }, { "id" : "ITEM-2", "itemData" : { "author" : [ { "dropping-particle" : "", "family" : "UNEP &amp; CBD", "given" : "", "non-dropping-particle" : "", "parse-names" : false, "suffix" : "" } ], "container-title" : "UNEP/CBD/COP/13/8/Rev.1", "id" : "ITEM-2", "issue" : "November", "issued" : { "date-parts" : [ [ "2016" ] ] }, "number-of-pages" : "1-13", "publisher" : "Convention on Biological Diversity", "publisher-place" : "Cancun", "title" : "Updated Report on Progress in the Implementation of the Convention and the Strategic Plan for Biodiversity 2011-2020 and Towards the Achievement of the Aichi Biodiversity Targets", "type" : "report" }, "uris" : [ "http://www.mendeley.com/documents/?uuid=380f56cf-e267-4661-ab85-8556286d9cc0" ] } ], "mendeley" : { "formattedCitation" : "(Moreno &amp; Mueller, 2015; UNEP &amp; CBD, 2016)", "plainTextFormattedCitation" : "(Moreno &amp; Mueller, 2015; UNEP &amp; CBD, 2016)", "previouslyFormattedCitation" : "(Moreno &amp; Mueller, 2015; UNEP &amp; CBD, 2016)" }, "properties" : {  }, "schema" : "https://github.com/citation-style-language/schema/raw/master/csl-citation.json" }</w:instrText>
      </w:r>
      <w:r w:rsidRPr="00F02A52">
        <w:rPr>
          <w:lang w:val="en-US"/>
        </w:rPr>
        <w:fldChar w:fldCharType="separate"/>
      </w:r>
      <w:r w:rsidRPr="00F02A52">
        <w:rPr>
          <w:lang w:val="en-US"/>
        </w:rPr>
        <w:t>(Moreno &amp; Mueller, 2015; CBD, 2016</w:t>
      </w:r>
      <w:r w:rsidR="001F5D43">
        <w:rPr>
          <w:lang w:val="en-US"/>
        </w:rPr>
        <w:t>d</w:t>
      </w:r>
      <w:r w:rsidRPr="00F02A52">
        <w:rPr>
          <w:lang w:val="en-US"/>
        </w:rPr>
        <w:t>)</w:t>
      </w:r>
      <w:r w:rsidRPr="00F02A52">
        <w:rPr>
          <w:lang w:val="en-US"/>
        </w:rPr>
        <w:fldChar w:fldCharType="end"/>
      </w:r>
      <w:r w:rsidRPr="00F02A52">
        <w:rPr>
          <w:lang w:val="en-US"/>
        </w:rPr>
        <w:t>, there remains a considerable gap in addressing issues of public involvement, in particular concerning gender equality and women’s empowerment, as well as the participation of indigenous peoples. I</w:t>
      </w:r>
      <w:r w:rsidRPr="00F02A52">
        <w:rPr>
          <w:bCs/>
          <w:lang w:val="en-US"/>
        </w:rPr>
        <w:t xml:space="preserve">ndigenous and local knowledge of biodiversity and </w:t>
      </w:r>
      <w:r w:rsidRPr="00F02A52">
        <w:rPr>
          <w:lang w:val="en-US"/>
        </w:rPr>
        <w:t>nature’s contributions to people</w:t>
      </w:r>
      <w:r w:rsidRPr="00F02A52">
        <w:rPr>
          <w:bCs/>
          <w:lang w:val="en-US"/>
        </w:rPr>
        <w:t xml:space="preserve"> in conservation policy and management is not sufficiently taken into consideration</w:t>
      </w:r>
      <w:r w:rsidRPr="00F02A52">
        <w:rPr>
          <w:lang w:val="en-US"/>
        </w:rPr>
        <w:t xml:space="preserve"> despite the recognition of the importance of, for instance, traditional farming </w:t>
      </w:r>
      <w:r w:rsidRPr="00F02A52">
        <w:rPr>
          <w:lang w:val="en-US"/>
        </w:rPr>
        <w:fldChar w:fldCharType="begin" w:fldLock="1"/>
      </w:r>
      <w:r>
        <w:rPr>
          <w:lang w:val="en-US"/>
        </w:rPr>
        <w:instrText>ADDIN CSL_CITATION { "citationItems" : [ { "id" : "ITEM-1", "itemData" : { "editor" : [ { "dropping-particle" : "", "family" : "Rou\u00e9", "given" : "Marie", "non-dropping-particle" : "", "parse-names" : false, "suffix" : "" }, { "dropping-particle" : "", "family" : "Moln\u00e1r", "given" : "Zsolt", "non-dropping-particle" : "", "parse-names" : false, "suffix" : "" } ], "id" : "ITEM-1", "issued" : { "date-parts" : [ [ "2017" ] ] }, "note" : "NULL", "publisher" : "United Nations Educational, Scientific and Cultural Organization (UNESCO)", "publisher-place" : "Paris", "title" : "Knowing our Land and Resources: Indigenous and local knowledge of biodiversity and ecosystem services in Europe and Central Asia", "type" : "report" }, "uris" : [ "http://www.mendeley.com/documents/?uuid=a99021aa-e1a2-316c-ac70-5b66f77c5481" ] }, { "id" : "ITEM-2", "itemData" : { "author" : [ { "dropping-particle" : "", "family" : "European Commission", "given" : "", "non-dropping-particle" : "", "parse-names" : false, "suffix" : "" } ], "id" : "ITEM-2", "issued" : { "date-parts" : [ [ "2014" ] ] }, "number-of-pages" : "126", "publisher" : "European Commission, Directorate-General for Environment", "publisher-place" : "Brussels", "title" : "Farming for Natura 2000. Guidance on how to support Natura 2000 farming systems to achieve conservation objectives, based on Member States good practice experiences", "type" : "report" }, "uris" : [ "http://www.mendeley.com/documents/?uuid=bfa5cd73-6e81-36c0-9ba8-0f170de263d0" ] } ], "mendeley" : { "formattedCitation" : "(European Commission, 2014a; Rou\u00e9 &amp; Moln\u00e1r, 2017)", "plainTextFormattedCitation" : "(European Commission, 2014a; Rou\u00e9 &amp; Moln\u00e1r, 2017)", "previouslyFormattedCitation" : "(European Commission, 2014a; Rou\u00e9 &amp; Moln\u00e1r, 2017)" }, "properties" : {  }, "schema" : "https://github.com/citation-style-language/schema/raw/master/csl-citation.json" }</w:instrText>
      </w:r>
      <w:r w:rsidRPr="00F02A52">
        <w:rPr>
          <w:lang w:val="en-US"/>
        </w:rPr>
        <w:fldChar w:fldCharType="separate"/>
      </w:r>
      <w:r w:rsidRPr="00F02A52">
        <w:rPr>
          <w:lang w:val="en-US"/>
        </w:rPr>
        <w:t>(European Commission, 2014a; Roué &amp; Molnár, 2017)</w:t>
      </w:r>
      <w:r w:rsidRPr="00F02A52">
        <w:rPr>
          <w:lang w:val="en-US"/>
        </w:rPr>
        <w:fldChar w:fldCharType="end"/>
      </w:r>
      <w:r w:rsidRPr="00F02A52">
        <w:rPr>
          <w:lang w:val="en-US"/>
        </w:rPr>
        <w:t xml:space="preserve">. Furthermore, </w:t>
      </w:r>
      <w:r w:rsidRPr="00F02A52">
        <w:rPr>
          <w:bCs/>
          <w:lang w:val="en-US"/>
        </w:rPr>
        <w:t>linkages between science and policy, and between science and society, can be strengthened</w:t>
      </w:r>
      <w:r w:rsidRPr="00F02A52">
        <w:rPr>
          <w:lang w:val="en-US"/>
        </w:rPr>
        <w:t xml:space="preserve"> in this context </w:t>
      </w:r>
      <w:r w:rsidRPr="00F02A52">
        <w:rPr>
          <w:lang w:val="en-US"/>
        </w:rPr>
        <w:fldChar w:fldCharType="begin" w:fldLock="1"/>
      </w:r>
      <w:r>
        <w:rPr>
          <w:lang w:val="en-US"/>
        </w:rPr>
        <w:instrText>ADDIN CSL_CITATION { "citationItems" : [ { "id" : "ITEM-1", "itemData" : { "abstract" : "Any present day approach of the world\u2019s most pressing environmental problems involves both scale and governance issues. After all, current local events might have long-term global consequences (the scale issue) and solving complex environmental problems requires policy makers to think and govern beyond generally used time-space scales (the governance issue). To an increasing extent, the various scientists in these fields have used concepts like social-ecological systems, hierarchies, scales and levels to understand and explain the \u201ccomplex cross-scale dynamics\u201d of issues like climate change. A large part of this work manifests a realist paradigm: the scales and levels, either in ecological processes or in governance systems, are considered as \u201creal\u201d. However, various scholars question this position and claim that scales and levels are continuously (re)constructed in the interfaces of science, society, politics and nature. Some of these critics even prefer to adopt a non-scalar approach, doing away with notions such as hierarchy, scale and level. Here we take another route, however. We try to overcome the realist-constructionist dualism by advocating a dialogue between them on the basis of exchanging and reflecting on different knowledge claims in transdisciplinary arenas. We describe two important developments, one in the ecological scaling literature and the other in the governance literature, which we consider to provide a basis for such a dialogue. We will argue that scale issues, governance practices as well as their mutual interdependencies should be considered as human constructs, although dialectically related to nature\u2019s materiality, and therefore as contested processes, requiring intensive and continuous dialogue and cooperation among natural scientists, social scientists, policy makers and citizens alike. They also require critical reflection on scientists\u2019 roles and on academic practices in general. Acknowledging knowledge claims provides a common ground and point of departure for such cooperation, something we think is not yet sufficiently happening, but which is essential in addressing today\u2019s environmental problems.", "author" : [ { "dropping-particle" : "", "family" : "Buizer", "given" : "Marleen", "non-dropping-particle" : "", "parse-names" : false, "suffix" : "" }, { "dropping-particle" : "", "family" : "Arts", "given" : "Bas", "non-dropping-particle" : "", "parse-names" : false, "suffix" : "" }, { "dropping-particle" : "", "family" : "Kok", "given" : "Kasper", "non-dropping-particle" : "", "parse-names" : false, "suffix" : "" } ], "container-title" : "Ecology and Society", "id" : "ITEM-1", "issue" : "1", "issued" : { "date-parts" : [ [ "2011" ] ] }, "page" : "21", "title" : "Governance, Scale and the Environment: The Importance of Recognizing Knowledge Claims in Transdisciplinary Arenas", "type" : "article-journal", "volume" : "16" }, "uris" : [ "http://www.mendeley.com/documents/?uuid=991406c8-3ec2-4c27-ae54-94e2b9a83f5a" ] }, { "id" : "ITEM-2", "itemData" : { "abstract" : "Halting biodiversity loss is a critical aim for the forthcoming decades, but is hindered by the gap between research and practice. Bridging this gap is a significant challenge in the countries of Central and Eastern Europe, where, compared to Western European countries, biodiversity is higher but the research budget is lower. Approaches to address bridging this gap include participatory research prioritizing exercises. These demand-driven collaborative ranking processes have proven to be a useful tool in providing a research agenda derived from a review of critical challenges based on stakeholder engagement. However, for research agendas to be effectively realized, they are best developed and implemented at the operative level of research financing and implementation. This paper shows the process and the outcome of an exercise conducted in Hungary aiming to compile the most important conservation research questions at the country-level and outlines a set of further measures and tools required for dissemination and advocacy for the research agenda. During the process 792 research questions were collated from conservation practitioners and natural resource managers based on interviews and via an online questionnaire; the final 50 most important questions were identified by practitioners and policy makers during an expert workshop. Questions are embedded in global and EU biodiversity targets and imply a pragmatic approach with the aim of identifying research that supports policy- and decision-making regarding habitat management, land-use and regional development, while also focussing on conflicting issues. The outcome of the process includes the potential for lobbying, therefore post-publication activities and dissemination strategies are outlined as an integrated part of the exercise", "author" : [ { "dropping-particle" : "", "family" : "Mih\u00f3k", "given" : "Barbara", "non-dropping-particle" : "", "parse-names" : false, "suffix" : "" }, { "dropping-particle" : "", "family" : "Kov\u00e1cs", "given" : "Eszter", "non-dropping-particle" : "", "parse-names" : false, "suffix" : "" }, { "dropping-particle" : "", "family" : "Bal\u00e1zs", "given" : "B\u00e1lint", "non-dropping-particle" : "", "parse-names" : false, "suffix" : "" }, { "dropping-particle" : "", "family" : "Pataki", "given" : "Gy\u00f6rgy", "non-dropping-particle" : "", "parse-names" : false, "suffix" : "" }, { "dropping-particle" : "", "family" : "Ambrus", "given" : "Andr\u00e1s", "non-dropping-particle" : "", "parse-names" : false, "suffix" : "" }, { "dropping-particle" : "", "family" : "Bartha", "given" : "D\u00e9nes", "non-dropping-particle" : "", "parse-names" : false, "suffix" : "" }, { "dropping-particle" : "", "family" : "Czir\u00e1k", "given" : "Zolt\u00e1n", "non-dropping-particle" : "", "parse-names" : false, "suffix" : "" }, { "dropping-particle" : "", "family" : "Cs\u00e1nyi", "given" : "S\u00e1ndor", "non-dropping-particle" : "", "parse-names" : false, "suffix" : "" }, { "dropping-particle" : "", "family" : "Cs\u00e9p\u00e1nyi", "given" : "P\u00e9ter", "non-dropping-particle" : "", "parse-names" : false, "suffix" : "" }, { "dropping-particle" : "", "family" : "Cs\u00f6szi", "given" : "M\u00f3nika", "non-dropping-particle" : "", "parse-names" : false, "suffix" : "" }, { "dropping-particle" : "", "family" : "Dud\u00e1s", "given" : "Gy\u00f6rgy", "non-dropping-particle" : "", "parse-names" : false, "suffix" : "" }, { "dropping-particle" : "", "family" : "Egri", "given" : "Csaba", "non-dropping-particle" : "", "parse-names" : false, "suffix" : "" }, { "dropping-particle" : "", "family" : "Er\u00f6s", "given" : "Tibor", "non-dropping-particle" : "", "parse-names" : false, "suffix" : "" }, { "dropping-particle" : "", "family" : "G\u00f6ri", "given" : "Szilvia", "non-dropping-particle" : "", "parse-names" : false, "suffix" : "" }, { "dropping-particle" : "", "family" : "Halmos", "given" : "Gerg\u00f6", "non-dropping-particle" : "", "parse-names" : false, "suffix" : "" }, { "dropping-particle" : "", "family" : "et al.", "given" : "", "non-dropping-particle" : "", "parse-names" : false, "suffix" : "" } ], "container-title" : "Journal for Nature Conservation", "id" : "ITEM-2", "issued" : { "date-parts" : [ [ "2015" ] ] }, "page" : "133-148", "title" : "Bridging the research-practice gap: Conservation research priorities in a Central and Eastern European country", "type" : "article-journal", "volume" : "28" }, "uris" : [ "http://www.mendeley.com/documents/?uuid=80d67747-dad3-3e6b-8e4d-b77bcde33f60" ] }, { "id" : "ITEM-3", "itemData" : { "DOI" : "10.1111/j.1523-1739.2009.01283.x", "ISBN" : "0888-8892", "ISSN" : "08888892", "PMID" : "19627313", "abstract" : "Europe is one of the world's most densely populated continents and has a long history of human-dominated land- and seascapes. Europe is also at the forefront of developing and implementing multinational conservation efforts. In this contribution, we describe some top policy issues in Europe that need to be informed by high-quality conservation science. These include evaluation of the effectiveness of the Natura 2000 network of protected sites, implications of rapid economic and subsequent land-use change in Central and Eastern Europe, conservation of marine biodiversity and sustainability of fisheries, the effect of climate change on movement of species in highly fragmented landscapes, and attempts to assess the economic value of ecosystem services and biodiversity. Broad policy issues such as those identified are not easily amenable to scientific experiment. A key challenge at the science-policy interface is to identify the research questions underlying these problem areas so that conservation science can provide evidence to underpin future policy development.", "author" : [ { "dropping-particle" : "", "family" : "Pullin", "given" : "Andrew S.", "non-dropping-particle" : "", "parse-names" : false, "suffix" : "" }, { "dropping-particle" : "", "family" : "B\u00e1ldi", "given" : "Andr\u00e1s", "non-dropping-particle" : "", "parse-names" : false, "suffix" : "" }, { "dropping-particle" : "", "family" : "Can", "given" : "Ozgun Emre", "non-dropping-particle" : "", "parse-names" : false, "suffix" : "" }, { "dropping-particle" : "", "family" : "Dieterich", "given" : "Martin", "non-dropping-particle" : "", "parse-names" : false, "suffix" : "" }, { "dropping-particle" : "", "family" : "Kati", "given" : "Vassiliki", "non-dropping-particle" : "", "parse-names" : false, "suffix" : "" }, { "dropping-particle" : "", "family" : "Livoreil", "given" : "Barbara", "non-dropping-particle" : "", "parse-names" : false, "suffix" : "" }, { "dropping-particle" : "", "family" : "L\u00d6vei", "given" : "Gabor", "non-dropping-particle" : "", "parse-names" : false, "suffix" : "" }, { "dropping-particle" : "", "family" : "Mih\u00d3k", "given" : "Barbara", "non-dropping-particle" : "", "parse-names" : false, "suffix" : "" }, { "dropping-particle" : "", "family" : "Nevin", "given" : "Owen", "non-dropping-particle" : "", "parse-names" : false, "suffix" : "" }, { "dropping-particle" : "", "family" : "Selva", "given" : "Nuria", "non-dropping-particle" : "", "parse-names" : false, "suffix" : "" }, { "dropping-particle" : "", "family" : "Sousa-Pinto", "given" : "Isabel", "non-dropping-particle" : "", "parse-names" : false, "suffix" : "" } ], "container-title" : "Conservation Biology", "id" : "ITEM-3", "issue" : "4", "issued" : { "date-parts" : [ [ "2009" ] ] }, "page" : "818-824", "title" : "Conservation focus on Europe: Major conservation policy issues that need to be informed by conservation science", "type" : "article-journal", "volume" : "23" }, "uris" : [ "http://www.mendeley.com/documents/?uuid=a9bb7f77-e53e-4233-8097-2ea166a51a80" ] }, { "id" : "ITEM-4", "itemData" : { "DOI" : "10.1525/bio.2010.60.10.10", "ISSN" : "1525-3244", "abstract" : "There is a vigorous debate about the capacity of conservation biology, as a scientific discipline, to effectively contribute to actions that preserve and restore biodiversity. Various factors may be responsible for the current great divide that exists between conservation research and action. Part of the problem may be a lack of involvement by conservation scientists in actually conducting or helping implement concrete conservation actions, yet scientists' involvement can be decisive for successful implementation, as illustrated here by the rapid recovery of an endangered hoopoe population in the Swiss Alps after researchers decided to implement the corrective measures they were proposing themselves. We argue that a conceptual paradigm shift should take place in the academic conservation discipline toward more commitment on the part of researchers to turn conservation science into conservation action. Practical implementation should be regarded as an integrated part of scientific conservation activity, as...", "author" : [ { "dropping-particle" : "", "family" : "Arlettaz", "given" : "Rapha\u00ebl", "non-dropping-particle" : "", "parse-names" : false, "suffix" : "" }, { "dropping-particle" : "", "family" : "Schaub", "given" : "Michael", "non-dropping-particle" : "", "parse-names" : false, "suffix" : "" }, { "dropping-particle" : "", "family" : "Fournier", "given" : "J\u00e9r\u00f4me", "non-dropping-particle" : "", "parse-names" : false, "suffix" : "" }, { "dropping-particle" : "", "family" : "Reichlin", "given" : "Thomas S.", "non-dropping-particle" : "", "parse-names" : false, "suffix" : "" }, { "dropping-particle" : "", "family" : "Sierro", "given" : "Antoine", "non-dropping-particle" : "", "parse-names" : false, "suffix" : "" }, { "dropping-particle" : "", "family" : "Watson", "given" : "James E. M.", "non-dropping-particle" : "", "parse-names" : false, "suffix" : "" }, { "dropping-particle" : "", "family" : "Braunisch", "given" : "Veronika", "non-dropping-particle" : "", "parse-names" : false, "suffix" : "" } ], "container-title" : "BioScience", "id" : "ITEM-4", "issue" : "10", "issued" : { "date-parts" : [ [ "2010", "11", "2" ] ] }, "page" : "835-842", "publisher" : " University of California Press ", "title" : "From Publications to Public Actions: When Conservation Biologists Bridge the Gap between Research and Implementation", "type" : "article-journal", "volume" : "60" }, "uris" : [ "http://www.mendeley.com/documents/?uuid=3ac2c561-5ff1-351a-889d-dbcc5a2b53d6" ] } ], "mendeley" : { "formattedCitation" : "(Arlettaz et al., 2010; Buizer, Arts, &amp; Kok, 2011; Mih\u00f3k et al., 2015; Pullin et al., 2009)", "plainTextFormattedCitation" : "(Arlettaz et al., 2010; Buizer, Arts, &amp; Kok, 2011; Mih\u00f3k et al., 2015; Pullin et al., 2009)", "previouslyFormattedCitation" : "(Arlettaz et al., 2010; Buizer, Arts, &amp; Kok, 2011; Mih\u00f3k et al., 2015; Pullin et al., 2009)" }, "properties" : {  }, "schema" : "https://github.com/citation-style-language/schema/raw/master/csl-citation.json" }</w:instrText>
      </w:r>
      <w:r w:rsidRPr="00F02A52">
        <w:rPr>
          <w:lang w:val="en-US"/>
        </w:rPr>
        <w:fldChar w:fldCharType="separate"/>
      </w:r>
      <w:r w:rsidRPr="00F02A52">
        <w:rPr>
          <w:lang w:val="en-US"/>
        </w:rPr>
        <w:t xml:space="preserve">(Arlettaz </w:t>
      </w:r>
      <w:r w:rsidR="009E3418" w:rsidRPr="009E3418">
        <w:rPr>
          <w:i/>
          <w:lang w:val="en-US"/>
        </w:rPr>
        <w:t>et al.</w:t>
      </w:r>
      <w:r w:rsidRPr="00F02A52">
        <w:rPr>
          <w:lang w:val="en-US"/>
        </w:rPr>
        <w:t>, 2010; Buizer</w:t>
      </w:r>
      <w:r w:rsidR="001F5D43">
        <w:rPr>
          <w:i/>
          <w:lang w:val="en-US"/>
        </w:rPr>
        <w:t xml:space="preserve"> et al.</w:t>
      </w:r>
      <w:r w:rsidRPr="00F02A52">
        <w:rPr>
          <w:lang w:val="en-US"/>
        </w:rPr>
        <w:t xml:space="preserve">, 2011; Mihók </w:t>
      </w:r>
      <w:r w:rsidR="009E3418" w:rsidRPr="009E3418">
        <w:rPr>
          <w:i/>
          <w:lang w:val="en-US"/>
        </w:rPr>
        <w:t>et al.</w:t>
      </w:r>
      <w:r w:rsidRPr="00F02A52">
        <w:rPr>
          <w:lang w:val="en-US"/>
        </w:rPr>
        <w:t xml:space="preserve">, 2015; Pullin </w:t>
      </w:r>
      <w:r w:rsidR="009E3418" w:rsidRPr="009E3418">
        <w:rPr>
          <w:i/>
          <w:lang w:val="en-US"/>
        </w:rPr>
        <w:t>et al.</w:t>
      </w:r>
      <w:r w:rsidRPr="00F02A52">
        <w:rPr>
          <w:lang w:val="en-US"/>
        </w:rPr>
        <w:t>, 2009)</w:t>
      </w:r>
      <w:r w:rsidRPr="00F02A52">
        <w:rPr>
          <w:lang w:val="en-US"/>
        </w:rPr>
        <w:fldChar w:fldCharType="end"/>
      </w:r>
      <w:r w:rsidRPr="00F02A52">
        <w:rPr>
          <w:lang w:val="en-US"/>
        </w:rPr>
        <w:t xml:space="preserve">. By taking individual and social preferences of people seriously, economics, the wider social sciences, and the humanities, may help to facilitate conservation policies, actions and outcomes that are more legitimate, salient, robust and effective compared to the current situation </w:t>
      </w:r>
      <w:r w:rsidRPr="00F02A52">
        <w:rPr>
          <w:lang w:val="en-US"/>
        </w:rPr>
        <w:fldChar w:fldCharType="begin" w:fldLock="1"/>
      </w:r>
      <w:r>
        <w:rPr>
          <w:lang w:val="en-US"/>
        </w:rPr>
        <w:instrText>ADDIN CSL_CITATION { "citationItems" : [ { "id" : "ITEM-1", "itemData" : { "DOI" : "10.1016/j.biocon.2016.10.006", "ISSN" : "00063207", "author" : [ { "dropping-particle" : "", "family" : "Bennett", "given" : "Nathan J.", "non-dropping-particle" : "", "parse-names" : false, "suffix" : "" }, { "dropping-particle" : "", "family" : "Roth", "given" : "Robin", "non-dropping-particle" : "", "parse-names" : false, "suffix" : "" }, { "dropping-particle" : "", "family" : "Klain", "given" : "Sarah C.", "non-dropping-particle" : "", "parse-names" : false, "suffix" : "" }, { "dropping-particle" : "", "family" : "Chan", "given" : "Kai", "non-dropping-particle" : "", "parse-names" : false, "suffix" : "" }, { "dropping-particle" : "", "family" : "Christie", "given" : "Patrick", "non-dropping-particle" : "", "parse-names" : false, "suffix" : "" }, { "dropping-particle" : "", "family" : "Clark", "given" : "Douglas A.", "non-dropping-particle" : "", "parse-names" : false, "suffix" : "" }, { "dropping-particle" : "", "family" : "Cullman", "given" : "Georgina", "non-dropping-particle" : "", "parse-names" : false, "suffix" : "" }, { "dropping-particle" : "", "family" : "Curran", "given" : "Deborah", "non-dropping-particle" : "", "parse-names" : false, "suffix" : "" }, { "dropping-particle" : "", "family" : "Durbin", "given" : "Trevor J.", "non-dropping-particle" : "", "parse-names" : false, "suffix" : "" }, { "dropping-particle" : "", "family" : "Epstein", "given" : "Graham", "non-dropping-particle" : "", "parse-names" : false, "suffix" : "" }, { "dropping-particle" : "", "family" : "Greenberg", "given" : "Alison", "non-dropping-particle" : "", "parse-names" : false, "suffix" : "" }, { "dropping-particle" : "", "family" : "Nelson", "given" : "Michael P", "non-dropping-particle" : "", "parse-names" : false, "suffix" : "" }, { "dropping-particle" : "", "family" : "Sandlos", "given" : "John", "non-dropping-particle" : "", "parse-names" : false, "suffix" : "" }, { "dropping-particle" : "", "family" : "Stedman", "given" : "Richard", "non-dropping-particle" : "", "parse-names" : false, "suffix" : "" }, { "dropping-particle" : "", "family" : "Teel", "given" : "Tara L", "non-dropping-particle" : "", "parse-names" : false, "suffix" : "" }, { "dropping-particle" : "", "family" : "Thomas", "given" : "Rebecca", "non-dropping-particle" : "", "parse-names" : false, "suffix" : "" }, { "dropping-particle" : "", "family" : "Ver\u00edssimo", "given" : "Diogo", "non-dropping-particle" : "", "parse-names" : false, "suffix" : "" }, { "dropping-particle" : "", "family" : "Wyborn", "given" : "Carina", "non-dropping-particle" : "", "parse-names" : false, "suffix" : "" } ], "container-title" : "Biological Conservation", "id" : "ITEM-1", "issued" : { "date-parts" : [ [ "2017" ] ] }, "page" : "93-108", "publisher" : "The Authors", "title" : "Conservation social science: Understanding and integrating human dimensions to improve conservation", "type" : "article-journal", "volume" : "205" }, "uris" : [ "http://www.mendeley.com/documents/?uuid=a229a3cf-97d5-427e-8a16-779562ad81e8" ] }, { "id" : "ITEM-2", "itemData" : { "DOI" : "10.1111/cobi.12326", "ISSN" : "08888892", "author" : [ { "dropping-particle" : "", "family" : "Moon", "given" : "Katie", "non-dropping-particle" : "", "parse-names" : false, "suffix" : "" }, { "dropping-particle" : "", "family" : "Blackman", "given" : "Deborah", "non-dropping-particle" : "", "parse-names" : false, "suffix" : "" } ], "container-title" : "Conservation Biology", "id" : "ITEM-2", "issue" : "5", "issued" : { "date-parts" : [ [ "2014", "10", "1" ] ] }, "page" : "1167-1177", "title" : "A Guide to Understanding Social Science Research for Natural Scientists", "type" : "article-journal", "volume" : "28" }, "uris" : [ "http://www.mendeley.com/documents/?uuid=5ae1edc9-2403-3068-b7b2-ed2445eceea5" ] } ], "mendeley" : { "formattedCitation" : "(Bennett et al., 2017; Moon &amp; Blackman, 2014)", "plainTextFormattedCitation" : "(Bennett et al., 2017; Moon &amp; Blackman, 2014)", "previouslyFormattedCitation" : "(Bennett et al., 2017; Moon &amp; Blackman, 2014)" }, "properties" : {  }, "schema" : "https://github.com/citation-style-language/schema/raw/master/csl-citation.json" }</w:instrText>
      </w:r>
      <w:r w:rsidRPr="00F02A52">
        <w:rPr>
          <w:lang w:val="en-US"/>
        </w:rPr>
        <w:fldChar w:fldCharType="separate"/>
      </w:r>
      <w:r w:rsidRPr="00F02A52">
        <w:rPr>
          <w:lang w:val="en-US"/>
        </w:rPr>
        <w:t xml:space="preserve">(Bennett </w:t>
      </w:r>
      <w:r w:rsidR="009E3418" w:rsidRPr="009E3418">
        <w:rPr>
          <w:i/>
          <w:lang w:val="en-US"/>
        </w:rPr>
        <w:t>et al.</w:t>
      </w:r>
      <w:r w:rsidRPr="00F02A52">
        <w:rPr>
          <w:lang w:val="en-US"/>
        </w:rPr>
        <w:t>, 2017; Moon &amp; Blackman, 2014)</w:t>
      </w:r>
      <w:r w:rsidRPr="00F02A52">
        <w:rPr>
          <w:lang w:val="en-US"/>
        </w:rPr>
        <w:fldChar w:fldCharType="end"/>
      </w:r>
      <w:r w:rsidRPr="00F02A52">
        <w:rPr>
          <w:lang w:val="en-US"/>
        </w:rPr>
        <w:t xml:space="preserve">. This has proven to be fruitful in relation to human-wildlife conflicts, where human dimensions of wildlife have developed as a transdisciplinary research field </w:t>
      </w:r>
      <w:r w:rsidRPr="00F02A52">
        <w:rPr>
          <w:lang w:val="en-US"/>
        </w:rPr>
        <w:fldChar w:fldCharType="begin" w:fldLock="1"/>
      </w:r>
      <w:r>
        <w:rPr>
          <w:lang w:val="en-US"/>
        </w:rPr>
        <w:instrText>ADDIN CSL_CITATION { "citationItems" : [ { "id" : "ITEM-1", "itemData" : { "abstract" : "Snow leopards draw attention to the issues surrounding the decline of the species' population as well as garnering support for projects and initiatives to protect the animals and their habitat. Our projects employ a comprehensive strategy aimed at addressing direct environmental threats as well as the underlying conditions that allow these threats to arise. Projects also target the issues at multiple levels, from local, on-the-ground interventions to regional and national government policy reform, to efforts that require international cooperation. Each project is designed with a suite of interventions aimed at achieving direct conservation results as well as creating a political and social environment that facilitates sustainable change and enables countries to accelerate achievement of the Sustainable Development Goals. Through holistic project design and partnership with governments and other Global Snow Leopard and Ecosystem Protection Program organizations committed to conservation, the health and vitality of snow leopards and the people who rely on the high mountain ecosystems will extend long into the future.", "author" : [ { "dropping-particle" : "", "family" : "Paxton", "given" : "Midori", "non-dropping-particle" : "", "parse-names" : false, "suffix" : "" }, { "dropping-particle" : "", "family" : "Scott", "given" : "Tim", "non-dropping-particle" : "", "parse-names" : false, "suffix" : "" }, { "dropping-particle" : "", "family" : "Watanabe", "given" : "Yoko", "non-dropping-particle" : "", "parse-names" : false, "suffix" : "" }, { "dropping-particle" : "", "family" : "Akhtar", "given" : "Tehmina", "non-dropping-particle" : "", "parse-names" : false, "suffix" : "" }, { "dropping-particle" : "", "family" : "Currea", "given" : "Ana Maria", "non-dropping-particle" : "", "parse-names" : false, "suffix" : "" }, { "dropping-particle" : "", "family" : "Dinu", "given" : "Adriana", "non-dropping-particle" : "", "parse-names" : false, "suffix" : "" }, { "dropping-particle" : "", "family" : "Farroway", "given" : "Lisa", "non-dropping-particle" : "", "parse-names" : false, "suffix" : "" }, { "dropping-particle" : "", "family" : "Fonseca", "given" : "Gustavo", "non-dropping-particle" : "", "parse-names" : false, "suffix" : "" }, { "dropping-particle" : "", "family" : "Gankhuyag", "given" : "Uyanga", "non-dropping-particle" : "", "parse-names" : false, "suffix" : "" }, { "dropping-particle" : "", "family" : "Hofer", "given" : "Christian", "non-dropping-particle" : "", "parse-names" : false, "suffix" : "" }, { "dropping-particle" : "", "family" : "Ibragimov", "given" : "Daniar", "non-dropping-particle" : "", "parse-names" : false, "suffix" : "" }, { "dropping-particle" : "", "family" : "Kaufman", "given" : "Kyle", "non-dropping-particle" : "", "parse-names" : false, "suffix" : "" }, { "dropping-particle" : "", "family" : "Kholov", "given" : "Khurshed", "non-dropping-particle" : "", "parse-names" : false, "suffix" : "" }, { "dropping-particle" : "", "family" : "Longqing", "given" : "Fan", "non-dropping-particle" : "", "parse-names" : false, "suffix" : "" }, { "dropping-particle" : "", "family" : "Maize", "given" : "Cathy", "non-dropping-particle" : "", "parse-names" : false, "suffix" : "" }, { "dropping-particle" : "", "family" : "Pant", "given" : "Ruchi", "non-dropping-particle" : "", "parse-names" : false, "suffix" : "" }, { "dropping-particle" : "", "family" : "Pinprayoon", "given" : "Pakamon", "non-dropping-particle" : "", "parse-names" : false, "suffix" : "" }, { "dropping-particle" : "", "family" : "Postnova", "given" : "Evgeniia", "non-dropping-particle" : "", "parse-names" : false, "suffix" : "" }, { "dropping-particle" : "", "family" : "Reimov", "given" : "Ajiniyaz", "non-dropping-particle" : "", "parse-names" : false, "suffix" : "" }, { "dropping-particle" : "", "family" : "Romanova", "given" : "Olga", "non-dropping-particle" : "", "parse-names" : false, "suffix" : "" }, { "dropping-particle" : "", "family" : "Sidhu", "given" : "Nadisha", "non-dropping-particle" : "", "parse-names" : false, "suffix" : "" }, { "dropping-particle" : "", "family" : "Usmanova", "given" : "Nargizakhon", "non-dropping-particle" : "", "parse-names" : false, "suffix" : "" }, { "dropping-particle" : "", "family" : "Vergeichik", "given" : "Maxim", "non-dropping-particle" : "", "parse-names" : false, "suffix" : "" }, { "dropping-particle" : "", "family" : "Yushenko", "given" : "Katerina", "non-dropping-particle" : "", "parse-names" : false, "suffix" : "" }, { "dropping-particle" : "", "family" : "Zhou", "given" : "Yuqiong", "non-dropping-particle" : "", "parse-names" : false, "suffix" : "" }, { "dropping-particle" : "", "family" : "Liu", "given" : "Yuan", "non-dropping-particle" : "", "parse-names" : false, "suffix" : "" }, { "dropping-particle" : "", "family" : "Bennett", "given" : "Elizabeth", "non-dropping-particle" : "", "parse-names" : false, "suffix" : "" }, { "dropping-particle" : "", "family" : "Thompson", "given" : "Maddie", "non-dropping-particle" : "", "parse-names" : false, "suffix" : "" }, { "dropping-particle" : "", "family" : "Zahler", "given" : "Peter", "non-dropping-particle" : "", "parse-names" : false, "suffix" : "" } ], "id" : "ITEM-1", "issued" : { "date-parts" : [ [ "2016" ] ] }, "number-of-pages" : "25", "publisher" : "The United Nations Development Programme (UNDP) and the Global Environment Facility (GEF)", "title" : "Silent Roar. UNDP and GEF in the snow leopard landscape", "type" : "report" }, "uris" : [ "http://www.mendeley.com/documents/?uuid=bcd45f0f-435f-3685-a5de-94c9c5f79953" ] }, { "id" : "ITEM-2", "itemData" : { "editor" : [ { "dropping-particle" : "", "family" : "Manfredo", "given" : "Michael J.", "non-dropping-particle" : "", "parse-names" : false, "suffix" : "" }, { "dropping-particle" : "", "family" : "Vaske", "given" : "Jerry J.", "non-dropping-particle" : "", "parse-names" : false, "suffix" : "" }, { "dropping-particle" : "", "family" : "Brown", "given" : "Perry J.", "non-dropping-particle" : "", "parse-names" : false, "suffix" : "" }, { "dropping-particle" : "", "family" : "Decker", "given" : "Daniel J.", "non-dropping-particle" : "", "parse-names" : false, "suffix" : "" }, { "dropping-particle" : "", "family" : "Duke", "given" : "Esther A.", "non-dropping-particle" : "", "parse-names" : false, "suffix" : "" } ], "id" : "ITEM-2", "issued" : { "date-parts" : [ [ "2009" ] ] }, "number-of-pages" : "350", "publisher" : "Island Press", "publisher-place" : "Washington D.C.", "title" : "Wildlife and Society. The Science of Human Dimensions", "type" : "book" }, "uris" : [ "http://www.mendeley.com/documents/?uuid=4b586c16-3622-41a4-ad13-459ac97e6c81" ] } ], "mendeley" : { "formattedCitation" : "(Manfredo et al., 2009; Paxton et al., 2016)", "plainTextFormattedCitation" : "(Manfredo et al., 2009; Paxton et al., 2016)", "previouslyFormattedCitation" : "(Manfredo et al., 2009; Paxton et al., 2016)" }, "properties" : {  }, "schema" : "https://github.com/citation-style-language/schema/raw/master/csl-citation.json" }</w:instrText>
      </w:r>
      <w:r w:rsidRPr="00F02A52">
        <w:rPr>
          <w:lang w:val="en-US"/>
        </w:rPr>
        <w:fldChar w:fldCharType="separate"/>
      </w:r>
      <w:r w:rsidRPr="00F02A52">
        <w:rPr>
          <w:lang w:val="en-US"/>
        </w:rPr>
        <w:t xml:space="preserve">(Manfredo </w:t>
      </w:r>
      <w:r w:rsidR="009E3418" w:rsidRPr="009E3418">
        <w:rPr>
          <w:i/>
          <w:lang w:val="en-US"/>
        </w:rPr>
        <w:t>et al.</w:t>
      </w:r>
      <w:r w:rsidRPr="00F02A52">
        <w:rPr>
          <w:lang w:val="en-US"/>
        </w:rPr>
        <w:t xml:space="preserve">, 2009; Paxton </w:t>
      </w:r>
      <w:r w:rsidR="009E3418" w:rsidRPr="009E3418">
        <w:rPr>
          <w:i/>
          <w:lang w:val="en-US"/>
        </w:rPr>
        <w:t>et al.</w:t>
      </w:r>
      <w:r w:rsidRPr="00F02A52">
        <w:rPr>
          <w:lang w:val="en-US"/>
        </w:rPr>
        <w:t>, 2016)</w:t>
      </w:r>
      <w:r w:rsidRPr="00F02A52">
        <w:rPr>
          <w:lang w:val="en-US"/>
        </w:rPr>
        <w:fldChar w:fldCharType="end"/>
      </w:r>
      <w:r w:rsidRPr="00F02A52">
        <w:rPr>
          <w:lang w:val="en-US"/>
        </w:rPr>
        <w:t xml:space="preserve">. The same holds for nature’s contributions to people, which have been developed as a boundary concept between the natural and the social sciences </w:t>
      </w:r>
      <w:r w:rsidRPr="00F02A52">
        <w:rPr>
          <w:lang w:val="en-US"/>
        </w:rPr>
        <w:fldChar w:fldCharType="begin" w:fldLock="1"/>
      </w:r>
      <w:r>
        <w:rPr>
          <w:lang w:val="en-US"/>
        </w:rPr>
        <w:instrText>ADDIN CSL_CITATION { "citationItems" : [ { "id" : "ITEM-1", "itemData" : { "editor" : [ { "dropping-particle" : "", "family" : "Potschin", "given" : "Marion", "non-dropping-particle" : "", "parse-names" : false, "suffix" : "" }, { "dropping-particle" : "", "family" : "Haines-Young", "given" : "Roy H", "non-dropping-particle" : "", "parse-names" : false, "suffix" : "" }, { "dropping-particle" : "", "family" : "Fish", "given" : "Robert", "non-dropping-particle" : "", "parse-names" : false, "suffix" : "" }, { "dropping-particle" : "", "family" : "Turner", "given" : "R. Kerry", "non-dropping-particle" : "", "parse-names" : false, "suffix" : "" } ], "id" : "ITEM-1", "issued" : { "date-parts" : [ [ "2016" ] ] }, "number-of-pages" : "629", "publisher" : "Routledge", "publisher-place" : "London and New York", "title" : "Routledge Handbook of Ecosystem Services", "type" : "book" }, "uris" : [ "http://www.mendeley.com/documents/?uuid=28c9e426-fbd8-416f-94cd-c6463e835efc" ] }, { "id" : "ITEM-2", "itemData" : { "DOI" : "doi.org/10.1017/CBO9781107477612", "ISBN" : "9781107477612", "editor" : [ { "dropping-particle" : "", "family" : "Bouma", "given" : "Jetske", "non-dropping-particle" : "", "parse-names" : false, "suffix" : "" }, { "dropping-particle" : "van", "family" : "Beukering", "given" : "Pieter", "non-dropping-particle" : "", "parse-names" : false, "suffix" : "" } ], "id" : "ITEM-2", "issued" : { "date-parts" : [ [ "2015" ] ] }, "number-of-pages" : "267", "publisher" : "Cambridge University Press", "publisher-place" : "Cambridge", "title" : "Ecosystem Services: From Concept To Practice", "type" : "book" }, "uris" : [ "http://www.mendeley.com/documents/?uuid=dbc67586-6e68-45df-aad7-f9bafe51aa11" ] } ], "mendeley" : { "formattedCitation" : "(Bouma &amp; Beukering, 2015; Potschin et al., 2016)", "plainTextFormattedCitation" : "(Bouma &amp; Beukering, 2015; Potschin et al., 2016)", "previouslyFormattedCitation" : "(Bouma &amp; Beukering, 2015; Potschin et al., 2016)" }, "properties" : {  }, "schema" : "https://github.com/citation-style-language/schema/raw/master/csl-citation.json" }</w:instrText>
      </w:r>
      <w:r w:rsidRPr="00F02A52">
        <w:rPr>
          <w:lang w:val="en-US"/>
        </w:rPr>
        <w:fldChar w:fldCharType="separate"/>
      </w:r>
      <w:r w:rsidRPr="00F02A52">
        <w:rPr>
          <w:lang w:val="en-US"/>
        </w:rPr>
        <w:t xml:space="preserve">(Bouma &amp; Beukering, 2015; Potschin </w:t>
      </w:r>
      <w:r w:rsidR="009E3418" w:rsidRPr="009E3418">
        <w:rPr>
          <w:i/>
          <w:lang w:val="en-US"/>
        </w:rPr>
        <w:t>et al.</w:t>
      </w:r>
      <w:r w:rsidRPr="00F02A52">
        <w:rPr>
          <w:lang w:val="en-US"/>
        </w:rPr>
        <w:t>, 2016)</w:t>
      </w:r>
      <w:r w:rsidRPr="00F02A52">
        <w:rPr>
          <w:lang w:val="en-US"/>
        </w:rPr>
        <w:fldChar w:fldCharType="end"/>
      </w:r>
      <w:r w:rsidRPr="00F02A52">
        <w:rPr>
          <w:lang w:val="en-US"/>
        </w:rPr>
        <w:t>.</w:t>
      </w:r>
    </w:p>
    <w:p w14:paraId="47F8AF22" w14:textId="4A01AF34" w:rsidR="00E97DE0" w:rsidRPr="00F02A52" w:rsidRDefault="00E97DE0" w:rsidP="00E97DE0">
      <w:pPr>
        <w:rPr>
          <w:lang w:val="en-US"/>
        </w:rPr>
      </w:pPr>
      <w:r w:rsidRPr="00F02A52">
        <w:rPr>
          <w:bCs/>
          <w:lang w:val="en-US"/>
        </w:rPr>
        <w:t xml:space="preserve">Although budgets for financing biodiversity conservation activities have been increased in recent years, adequate financing of biodiversity conservation is still lacking at the national level and throughout Europe and Central Asia </w:t>
      </w:r>
      <w:r w:rsidRPr="00F02A52">
        <w:rPr>
          <w:lang w:val="en-US"/>
        </w:rPr>
        <w:fldChar w:fldCharType="begin" w:fldLock="1"/>
      </w:r>
      <w:r>
        <w:rPr>
          <w:lang w:val="en-US"/>
        </w:rPr>
        <w:instrText xml:space="preserve">ADDIN CSL_CITATION { "citationItems" : [ { "id" : "ITEM-1", "itemData" : { "abstract" : "Romania is one of the countries with a long tradition in biodiversity conservation. Regulations on nature protection included in Romanian law were first signaled in the 15th century. Although in the interbellum and communist periods the regulations were relatively fewer and the inflexible legislative framework had no focus on conservation, biodiversity and natural capital conservation happened by itself. After 1989, although there have been numerous legislative amendments and an opening concerning the signing of international conventions, the transposition of European biodiversity conservation legislation and support of large amounts of money; the efficiency of conservation is increasingly weaker. The Convention on Biodiversity (CBD), signed by Romania in 1992 was ratified by European Union in 1993. Since 2007 Romania, as an EU state member, must comply with commitments to the Convention in both positions. Natura 2000 network of protected areas is the key legal instrument in applying the sustainability principles to biodiversity. In order to ensure that the existing biodiversity is maintained, Romania has developed three National Strategies and an action Plan for Biodiversity Conservation. In all three, Romanian experts settled: the priority objectives, the priority areas for nature and biodiversity conservation, the ways of reforming the legal and institutional framework; the cost estimate to achieve the major objectives. The estimated budget necessary to implement the action plan is about 1,508,175,000 \u20ac out of which a small portion was spent, with very low efficiency.", "author" : [ { "dropping-particle" : "", "family" : "Florentina", "given" : "Gheorghe Iuliana", "non-dropping-particle" : "", "parse-names" : false, "suffix" : "" }, { "dropping-particle" : "", "family" : "Maria", "given" : "Cocioaba Suzana", "non-dropping-particle" : "", "parse-names" : false, "suffix" : "" }, { "dropping-particle" : "", "family" : "Adrian", "given" : "Lorent", "non-dropping-particle" : "", "parse-names" : false, "suffix" : "" }, { "dropping-particle" : "", "family" : "Simona", "given" : "Mih\u0103ilescu", "non-dropping-particle" : "", "parse-names" : false, "suffix" : "" } ], "container-title" : "Journal of Environmental Science and Engineering Technology", "id" : "ITEM-1", "issued" : { "date-parts" : [ [ "2015" ] ] }, "page" : "2-10", "title" : "Better Governance for Biodiversity Conservation is Possible in Romania?", "type" : "article-journal", "volume" : "3" }, "uris" : [ "http://www.mendeley.com/documents/?uuid=71ba5177-e22d-3a5d-ad49-abdde6d3f8b5" ] }, { "id" : "ITEM-2", "itemData" : { "DOI" : "10.1007/698_2016_463", "abstract" : "Caspian biodiversity protection is mainly focused on the recovery of a few valuable commercial species such as beluga (Huso huso Linnaeus), Russian sturgeon (Acipenser gueldenstaedtii Brandt), Persian Sturgeon (Acipenser persicus Borodin), Ship Sturgeon (Acipenser nudiventris Lovetsky) and stellate sturgeon (Acipenser stellatus Pallas) and Caspian Salmon (Salmo trutta caspius Kessler) which are currently endangered. Apart from these species, biodiversity change and especially habitats destruction are poorly traced and managed in the region. The Caspian genetic biodiversity is insufficiently known and restocking programmes have hardly taken into consideration the need to protect it. The Caspian biodiversity change is both climate change and man-driven, as for the latter the most important pressures are related to overfishing, introduction of non-native species and physical loss or destruction of habitats. Meanwhile, the man-driven Caspian biodiversity change occurs fast, in the course of several years or decades. The designation of protected areas and other protection measures have not been so far sufficiently helpful to halt the increase in the number of Caspian threatened species. The Caspian region needs to develop ecosystem-based biodiversity management (EBBM). This paper summarizes major gaps in the field of Caspian biodiversity protection and conservation and gives recommendations on required improvements.", "author" : [ { "dropping-particle" : "", "family" : "Mammadov", "given" : "E.", "non-dropping-particle" : "", "parse-names" : false, "suffix" : "" }, { "dropping-particle" : "", "family" : "Timirkhanov", "given" : "S.", "non-dropping-particle" : "", "parse-names" : false, "suffix" : "" }, { "dropping-particle" : "", "family" : "Shiganova", "given" : "T.", "non-dropping-particle" : "", "parse-names" : false, "suffix" : "" }, { "dropping-particle" : "", "family" : "Katunin", "given" : "D.", "non-dropping-particle" : "", "parse-names" : false, "suffix" : "" }, { "dropping-particle" : "", "family" : "Abdoli", "given" : "A.", "non-dropping-particle" : "", "parse-names" : false, "suffix" : "" }, { "dropping-particle" : "", "family" : "Shahifar", "given" : "R.", "non-dropping-particle" : "", "parse-names" : false, "suffix" : "" }, { "dropping-particle" : "", "family" : "Kim", "given" : "Y.", "non-dropping-particle" : "", "parse-names" : false, "suffix" : "" }, { "dropping-particle" : "", "family" : "Khodorevsakaya", "given" : "R.", "non-dropping-particle" : "", "parse-names" : false, "suffix" : "" }, { "dropping-particle" : "", "family" : "Annachariyeva", "given" : "J.", "non-dropping-particle" : "", "parse-names" : false, "suffix" : "" }, { "dropping-particle" : "", "family" : "Velikova", "given" : "V.", "non-dropping-particle" : "", "parse-names" : false, "suffix" : "" } ], "chapter-number" : "Management", "container-title" : "Environment and Bioresources of the Caspian Sea Ecosystem. Hdb Env Chem", "editor" : [ { "dropping-particle" : "", "family" : "Velikova", "given" : "V.", "non-dropping-particle" : "", "parse-names" : false, "suffix" : "" } ], "id" : "ITEM-2", "issue" : "October", "issued" : { "date-parts" : [ [ "2016" ] ] }, "page" : "41-53", "publisher" : "Springer International Publishing", "title" : "Management of Caspian Biodiversity Protection and Conservation", "type" : "chapter" }, "uris" : [ "http://www.mendeley.com/documents/?uuid=9b9a3a28-3d31-44d8-84bc-e43d38f5fc81" ] }, { "id" : "ITEM-3", "itemData" : { "abstract" : "Tucker G., Underwood E., Farmer A., Scalera R., Dickie I., McConville A., van Vliet W. (2013a) Estimation of the financing needs to implement Target 2 of the EU Biodiversity Strategy. Report to the European Commission. Institute for European Environmental Policy, London.", "author" : [ { "dropping-particle" : "", "family" : "Tucker", "given" : "Graham", "non-dropping-particle" : "", "parse-names" : false, "suffix" : "" }, { "dropping-particle" : "", "family" : "Underwood", "given" : "E.", "non-dropping-particle" : "", "parse-names" : false, "suffix" : "" }, { "dropping-particle" : "", "family" : "Farmer", "given" : "A.", "non-dropping-particle" : "", "parse-names" : false, "suffix" : "" }, { "dropping-particle" : "", "family" : "Scalera", "given" : "R.", "non-dropping-particle" : "", "parse-names" : false, "suffix" : "" }, { "dropping-particle" : "", "family" : "Dickie", "given" : "I.", "non-dropping-particle" : "", "parse-names" : false, "suffix" : "" }, { "dropping-particle" : "", "family" : "A., McConville", "given" : "A.", "non-dropping-particle" : "", "parse-names" : false, "suffix" : "" }, { "dropping-particle" : "", "family" : "Vliet", "given" : "W.", "non-dropping-particle" : "van", "parse-names" : false, "suffix" : "" } ], "container-title" : "Report to the European Commission", "id" : "ITEM-3", "issued" : { "date-parts" : [ [ "2013" ] ] }, "publisher" : "Institute for European Environmental Policy", "publisher-place" : "London", "title" : "Estimation of the financing needs to implement Target 2 of the EU Biodiversity Strategy", "type" : "report" }, "uris" : [ "http://www.mendeley.com/documents/?uuid=968a2258-f456-4ce0-872b-c150508620f9" ] }, { "id" : "ITEM-4", "itemData" : { "author" : [ { "dropping-particle" : "", "family" : "Kettunen", "given" : "Marianne", "non-dropping-particle" : "", "parse-names" : false, "suffix" : "" }, { "dropping-particle" : "", "family" : "Illes", "given" : "Andrea", "non-dropping-particle" : "", "parse-names" : false, "suffix" : "" }, { "dropping-particle" : "", "family" : "Rayment", "given" : "Matt", "non-dropping-particle" : "", "parse-names" : false, "suffix" : "" }, { "dropping-particle" : "", "family" : "Primmer", "given" : "Eeva", "non-dropping-particle" : "", "parse-names" : false, "suffix" : "" }, { "dropping-particle" : "", "family" : "Verstraeten", "given" : "Y", "non-dropping-particle" : "", "parse-names" : false, "suffix" : "" }, { "dropping-particle" : "", "family" : "Rekola", "given" : "A", "non-dropping-particle" : "", "parse-names" : false, "suffix" : "" }, { "dropping-particle" : "", "family" : "Ring", "given" : "Irene", "non-dropping-particle" : "", "parse-names" : false, "suffix" : "" }, { "dropping-particle" : "", "family" : "Tucker", "given" : "Graham", "non-dropping-particle" : "", "parse-names" : false, "suffix" : "" }, { "dropping-particle" : "", "family" : "Baldock", "given" : "David", "non-dropping-particle" : "", "parse-names" : false, "suffix" : "" }, { "dropping-particle" : "", "family" : "Droste", "given" : "N", "non-dropping-particle" : "", "parse-names" : false, "suffix" : "" }, { "dropping-particle" : "", "family" : "Santos", "given" : "R", "non-dropping-particle" : "", "parse-names" : false, "suffix" : "" }, { "dropping-particle" : </w:instrText>
      </w:r>
      <w:r w:rsidRPr="0003613E">
        <w:rPr>
          <w:lang w:val="es-ES"/>
        </w:rPr>
        <w:instrText>"", "family" : "Rantala", "given" : "S", "non-dropping-particle" : "", "parse-names" : false, "suffix" : "" }, { "dropping-particle" : "", "family" : "Ebrahim", "given" : "N", "non-dropping-particle" : "", "parse-names" : false, "suffix" : "" }, { "dropping-particle" : "", "family" : "Brink", "given" : "P", "non-dropping-particle" : "ten", "parse-names" : false, "suffix" : "" } ], "container-title" : "Final report for the European Commission (DG ENV) (Project ENV.B.3/ETU/2015/0014)", "id" : "ITEM-4", "issued" : { "date-parts" : [ [ "2017" ] ] }, "publisher" : "Institute for European Environmentall Policy (IEEP)", "publisher-place" : "Brussels / London", "title" : "Integration approach to EU biodiversity financing: evaluation of results and analysis of options for the future", "type" : "report" }, "uris" : [ "http://www.mendeley.com/documents/?uuid=81f38371-e31e-4588-b45e-e954257eaae7" ] } ], "mendeley" : { "formattedCitation" : "(Florentina, Maria, Adrian, &amp; Simona, 2015; Kettunen et al., 2017; Mammadov et al., 2016; Tucker, Underwood, et al., 2013)", "plainTextFormattedCitation" : "(Florentina, Maria, Adrian, &amp; Simona, 2015; Kettunen et al., 2017; Mammadov et al., 2016; Tucker, Underwood, et al., 2013)", "previouslyFormattedCitation" : "(Florentina, Maria, Adrian, &amp; Simona, 2015; Kettunen et al., 2017; Mammadov et al., 2016; Tucker, Underwood, et al., 2013)" }, "properties" : {  }, "schema" : "https://github.com/citation-style-language/schema/raw/master/csl-citation.json" }</w:instrText>
      </w:r>
      <w:r w:rsidRPr="00F02A52">
        <w:rPr>
          <w:lang w:val="en-US"/>
        </w:rPr>
        <w:fldChar w:fldCharType="separate"/>
      </w:r>
      <w:r w:rsidRPr="0003613E">
        <w:rPr>
          <w:lang w:val="es-ES"/>
        </w:rPr>
        <w:t>(Florentina</w:t>
      </w:r>
      <w:r w:rsidR="001F5D43">
        <w:rPr>
          <w:i/>
          <w:lang w:val="es-ES"/>
        </w:rPr>
        <w:t xml:space="preserve"> et al.</w:t>
      </w:r>
      <w:r w:rsidRPr="0003613E">
        <w:rPr>
          <w:lang w:val="es-ES"/>
        </w:rPr>
        <w:t xml:space="preserve">, 2015; Kettunen </w:t>
      </w:r>
      <w:r w:rsidR="009E3418" w:rsidRPr="009E3418">
        <w:rPr>
          <w:i/>
          <w:lang w:val="es-ES"/>
        </w:rPr>
        <w:t>et al.</w:t>
      </w:r>
      <w:r w:rsidRPr="0003613E">
        <w:rPr>
          <w:lang w:val="es-ES"/>
        </w:rPr>
        <w:t xml:space="preserve">, 2017; Mammadov </w:t>
      </w:r>
      <w:r w:rsidR="009E3418" w:rsidRPr="009E3418">
        <w:rPr>
          <w:i/>
          <w:lang w:val="es-ES"/>
        </w:rPr>
        <w:t>et al.</w:t>
      </w:r>
      <w:r w:rsidRPr="0003613E">
        <w:rPr>
          <w:lang w:val="es-ES"/>
        </w:rPr>
        <w:t xml:space="preserve">, 2016; Tucker </w:t>
      </w:r>
      <w:r w:rsidR="009E3418" w:rsidRPr="009E3418">
        <w:rPr>
          <w:i/>
          <w:lang w:val="es-ES"/>
        </w:rPr>
        <w:t>et al.</w:t>
      </w:r>
      <w:r w:rsidRPr="0003613E">
        <w:rPr>
          <w:lang w:val="es-ES"/>
        </w:rPr>
        <w:t>, 2013</w:t>
      </w:r>
      <w:r w:rsidR="00941FFC">
        <w:rPr>
          <w:lang w:val="es-ES"/>
        </w:rPr>
        <w:t>b</w:t>
      </w:r>
      <w:r w:rsidRPr="0003613E">
        <w:rPr>
          <w:lang w:val="es-ES"/>
        </w:rPr>
        <w:t>)</w:t>
      </w:r>
      <w:r w:rsidRPr="00F02A52">
        <w:rPr>
          <w:lang w:val="en-US"/>
        </w:rPr>
        <w:fldChar w:fldCharType="end"/>
      </w:r>
      <w:r w:rsidRPr="0003613E">
        <w:rPr>
          <w:lang w:val="es-ES"/>
        </w:rPr>
        <w:t xml:space="preserve">. </w:t>
      </w:r>
      <w:r w:rsidRPr="00F02A52">
        <w:rPr>
          <w:lang w:val="en-US"/>
        </w:rPr>
        <w:t xml:space="preserve">The interim assessment of revised national biodiversity strategies and action plans found that many strategies and action plans were overly ambitious, while at the same time lacking a strategy for financing their implementation </w:t>
      </w:r>
      <w:r w:rsidRPr="00F02A52">
        <w:rPr>
          <w:lang w:val="en-US"/>
        </w:rPr>
        <w:fldChar w:fldCharType="begin" w:fldLock="1"/>
      </w:r>
      <w:r>
        <w:rPr>
          <w:lang w:val="en-US"/>
        </w:rPr>
        <w:instrText>ADDIN CSL_CITATION { "citationItems" : [ { "id" : "ITEM-1", "itemData" : { "ISBN" : "9789280734", "author" : [ { "dropping-particle" : "", "family" : "Pisupati", "given" : "Balakrishna", "non-dropping-particle" : "", "parse-names" : false, "suffix" : "" }, { "dropping-particle" : "", "family" : "Prip", "given" : "Christian", "non-dropping-particle" : "", "parse-names" : false, "suffix" : "" } ], "id" : "ITEM-1", "issued" : { "date-parts" : [ [ "2015" ] ] }, "publisher" : "UNEP-WCMC and Fridtjof Nansen Institute", "publisher-place" : "Cambridge, UK and Lysaker, Norway", "title" : "Interim Assessment of Revised National Biodiversity Strategies and Action Plans (NBSAPs)", "type" : "book" }, "uris" : [ "http://www.mendeley.com/documents/?uuid=5ad7f05f-d846-4c45-a0a7-19a7d050e31b" ] } ], "mendeley" : { "formattedCitation" : "(Pisupati &amp; Prip, 2015)", "plainTextFormattedCitation" : "(Pisupati &amp; Prip, 2015)", "previouslyFormattedCitation" : "(Pisupati &amp; Prip, 2015)" }, "properties" : {  }, "schema" : "https://github.com/citation-style-language/schema/raw/master/csl-citation.json" }</w:instrText>
      </w:r>
      <w:r w:rsidRPr="00F02A52">
        <w:rPr>
          <w:lang w:val="en-US"/>
        </w:rPr>
        <w:fldChar w:fldCharType="separate"/>
      </w:r>
      <w:r w:rsidRPr="00F02A52">
        <w:rPr>
          <w:lang w:val="en-US"/>
        </w:rPr>
        <w:t>(Pisupati &amp; Prip, 2015)</w:t>
      </w:r>
      <w:r w:rsidRPr="00F02A52">
        <w:rPr>
          <w:lang w:val="en-US"/>
        </w:rPr>
        <w:fldChar w:fldCharType="end"/>
      </w:r>
      <w:r w:rsidRPr="00F02A52">
        <w:rPr>
          <w:lang w:val="en-US"/>
        </w:rPr>
        <w:t>. The situation is especially serious in Central and Eastern Europe as well as in Central Asia, where</w:t>
      </w:r>
      <w:r w:rsidRPr="00F02A52">
        <w:rPr>
          <w:bCs/>
          <w:lang w:val="en-US"/>
        </w:rPr>
        <w:t xml:space="preserve"> insufficient capacity has been identified at the national level to implement laws and policies as well as to better deploy participatory approaches</w:t>
      </w:r>
      <w:r w:rsidRPr="00F02A52">
        <w:rPr>
          <w:b/>
          <w:bCs/>
          <w:lang w:val="en-US"/>
        </w:rPr>
        <w:t xml:space="preserve"> </w:t>
      </w:r>
      <w:r w:rsidRPr="00F02A52">
        <w:rPr>
          <w:lang w:val="en-US"/>
        </w:rPr>
        <w:fldChar w:fldCharType="begin" w:fldLock="1"/>
      </w:r>
      <w:r>
        <w:rPr>
          <w:lang w:val="en-US"/>
        </w:rPr>
        <w:instrText xml:space="preserve">ADDIN CSL_CITATION { "citationItems" : [ { "id" : "ITEM-1", "itemData" : { "DOI" : "10.1080/09640568.2015.1100982", "abstract" : "In this paper, we present a comprehensive framework for analysing formal rules regulating the involvement of various actors in protected areas decisionmaking over time and apply it to Poland. Based on the analysis of legal acts and policy documents, we suggest that since the democratic transition started in 1989, the governance of Polish protected areas has been increasingly multilevel and participatory. However, different designations indicate different levels of involvement by nonstate actors, with Natura 2000 standing out from the traditional protected areas. Regarding governance issues, establishing and taking management decisions were characterised by the greatest changes in actors' involvement. While participation of nonpublic actors is still limited mostly to information and consultation, the involvement of nonstate public actors of various levels increased significantly. The paper highlights the importance of a systematic analysis of legal rules as a starting point for empirical investigation of the governance of protected areas.", "author" : [ { "dropping-particle" : "", "family" : "Niedzia\u0142kowski", "given" : "Krzysztof", "non-dropping-particle" : "", "parse-names" : false, "suffix" : "" }, { "dropping-particle" : "", "family" : "Pietrzyk-Kaszy\u0144ska", "given" : "Agata", "non-dropping-particle" : "", "parse-names" : false, "suffix" : "" }, { "dropping-particle" : "", "family" : "Pietruczuk", "given" : "Monika", "non-dropping-particle" : "", "parse-names" : false, "suffix" : "" }, { "dropping-particle" : "", "family" : "Grodzi\u0144ska-Jurczak", "given" : "Ma\u0142gorzata", "non-dropping-particle" : "", "parse-names" : false, "suffix" : "" } ], "container-title" : "Journal of Environmental Planning and Management", "id" : "ITEM-1", "issue" : "10", "issued" : { "date-parts" : [ [ "2015" ] ] }, "page" : "1891-1911", "title" : "Assessing participatory and multilevel characteristics of biodiversity and landscape protection legislation: the case of Poland", "type" : "article-journal", "volume" : "59" }, "uris" : [ "http://www.mendeley.com/documents/?uuid=7f60691c-f1eb-373f-895a-7d3f70b4ae46" ] }, { "id" : "ITEM-2", "itemData" : { "abstract" : "As urban areas continue to expand, the need to consider nature conservation objectives in planning is growing. Policy makers across Europe recognize that effective nature conservation requires an integrated approach to land use planning that includes relevant ecological and spatial knowledge. Although a number of such integrated approaches have been developed, many local authorities in Europe encounter important institutional barriers to this integration. This is particularly true for countries in Central and Eastern Europe (CEE) like Bulgaria. The postsocialist transformation in Bulgaria led to intensified urban growth and local authorities struggle to find a balance between environmental and socioeconomic interests. Meanwhile, the Environmental Policy Integration 'principle' (EPI) has been gaining prominence in Europe, aiming to address the tradeoffs between environmental and economic incentives. Research highlights that successful EPI depends on institutional processes within different economic sectors and across governmental scales. These processes have not yet been comprehensively studied in the CEE and in Bulgaria. This article assesses the EPI process in urban planning in Bulgaria and identifies the institutional approaches that may contribute best to EPI in urban planning. Using the example of the \"Corner Land\" project in the city of Burgas, we discuss the key challenges that the local authorities face in addressing nature conservation in land use plans. The findings indicate that EPI is to a high degree constrained by the lack of an efficient communicative process across fragmented organizational structures throughout the entire planning process. While a procedural approach to EPI appears to be prevalent it is concluded that a communicative approach is urgently needed if the sustainability of urban plans is to be safeguarded and negative impacts on nature prevented.", "author" : [ { "dropping-particle" : "", "family" : "Simeonova", "given" : "Mrs Vanya", "non-dropping-particle" : "", "parse-names" : false, "suffix" : "" }, { "dropping-particle" : "", "family" : "Simeonova", "given" : "Vanya", "non-dropping-particle" : "", "parse-names" : false, "suffix" : "" }, { "dropping-particle" : "", "family" : "Valk", "given" : "Arnold", "non-dropping-particle" : "Van Der", "parse-names" : false, "suffix" : "" } ], "container-title" : "Land Use Policy", "id" : "ITEM-2", "issue" : "30", "issued" : { "date-parts" : [ [ "2016" ] ] }, "page" : "80-93", "title" : "Environmental Policy Integration: Towards a communicative approach for integrating nature conservation in urban land use planning in Bulgaria", "type" : "article-journal", "volume" : "57" }, "uris" : [ "http://www.mendeley.com/documents/?uuid=2f4a199d-1627-39be-81e3-d4d091ab9822" ] }, { "id" : "ITEM-3", "itemData" : { "DOI" : "10.1007/698_2016_463", "abstract" : "Caspian biodiversity protection is mainly focused on the recovery of a few valuable commercial species such as beluga (Huso huso Linnaeus), Russian sturgeon (Acipenser gueldenstaedtii Brandt), Persian Sturgeon (Acipenser persicus Borodin), Ship Sturgeon (Acipenser nudiventris Lovetsky) and stellate sturgeon (Acipenser stellatus Pallas) and Caspian Salmon (Salmo trutta caspius Kessler) which are currently endangered. Apart from these species, biodiversity change and especially habitats destruction are poorly traced and managed in the region. The Caspian genetic biodiversity is insufficiently known and restocking programmes have hardly taken into consideration the need to protect it. The Caspian biodiversity change is both climate change and man-driven, as for the latter the most important pressures are related to overfishing, introduction of non-native species and physical loss or destruction of habitats. Meanwhile, the man-driven Caspian biodiversity change occurs fast, in the course of several years or decades. The designation of protected areas and other protection measures have not been so far sufficiently helpful to halt the increase in the number of Caspian threatened species. The Caspian region needs to develop ecosystem-based biodiversity management (EBBM). This paper summarizes major gaps in the field of Caspian biodiversity protection and conservation and gives recommendations on required improvements.", "author" : [ { "dropping-particle" : "", "family" : "Mammadov", "given" : "E.", "non-dropping-particle" : "", "parse-names" : false, "suffix" : "" }, { "dropping-particle" : "", "family" : "Timirkhanov", "given" : "S.", "non-dropping-particle" : "", "parse-names" : false, "suffix" : "" }, { "dropping-particle" : "", "family" : "Shiganova", "given" : "T.", "non-dropping-particle" : "", "parse-names" : false, "suffix" : "" }, { "dropping-particle" : "", "family" : "Katunin", "given" : "D.", "non-dropping-particle" : "", "parse-names" : false, "suffix" : "" }, { "dropping-particle" : "", "family" : "Abdoli", "given" : "A.", "non-dropping-particle" : "", "parse-names" : false, "suffix" : "" }, { "dropping-particle" : "", "family" : "Shahifar", "given" : "R.", "non-dropping-particle" : "", "parse-names" : false, "suffix" : "" }, { "dropping-particle" : "", "family" : "Kim", "given" : "Y.", "non-dropping-particle" : "", "parse-names" : false, "suffix" : "" }, { "dropping-particle" : "", "family" : "Khodorevsakaya", "given" : "R.", "non-dropping-particle" : "", "parse-names" : false, "suffix" : "" }, { "dropping-particle" : "", "family" : "Annachariyeva", "given" : "J.", "non-dropping-particle" : "", "parse-names" : false, "suffix" : "" }, { "dropping-particle" : "", "family" : "Velikova", "given" : "V.", "non-dropping-particle" : "", "parse-names" : false, "suffix" : "" } ], "chapter-number" : "Management", "container-title" : "Environment and Bioresources of the Caspian Sea Ecosystem. Hdb Env Chem", "editor" : [ { "dropping-particle" : "", "family" : "Velikova", "given" : "V.", "non-dropping-particle" : "", "parse-names" : false, "suffix" : "" } ], "id" : "ITEM-3", "issue" : "October", "issued" : { "date-parts" : [ [ "2016" ] ] }, "page" : "41-53", "publisher" : "Springer International Publishing", "title" : "Management of Caspian Biodiversity Protection and Conservation", "type" : "chapter" }, "uris" : [ "http://www.mendeley.com/documents/?uuid=9b9a3a28-3d31-44d8-84bc-e43d38f5fc81" ] }, { "id" : "ITEM-4", "itemData" : { "DOI" : "10.1016/j.biocon.2017.05.005", "ISSN" : "00063207", "abstract" : "Changes of the social-political system in the last twenty-five years heavily affected biodiversity conservation in the post-soviet Central and Eastern European (CEE) countries. We used a framework to present the effect of the two fundamental social, political and economic changes on the biodiversity and ecosystems of Hungary from 1989 until recently. First, following the democratic transformation in 1989 social, political, economic and institutional drivers led to the increase in farmland biodiversity, improvement of water quality due to less chemical use and decrease of habitat loss within protected areas. At the same time, land privatisation and uncertain ownership led to habitat degradation, abandonment and fragmentation. These changes were coupled with the spread of alien species and re-ploughing. The second change was joining the European Union in 2004. This resulted in the establishment of the Natura 2000 network, the application of the relevant EU policies, and access to conservation related EU funds, which contributed to successful habitat restorations increasing of some charismatic species' populations. Meanwhile, however, disappearance of extensive farming practices, agricultural intensification and infrastructural developments driven by some increasing EU funds led to a net habitat loss, degradation and decline in biodiversity, with more than half of the species of European importance having unfavourable conservation status. Increased support for conservation institutions, adaptive and extended agri-environment schemes and further research and monitoring to establish, refine and supervise sustainable management practices, including water management, are needed to prevent further biodiversity loss in the coming years.", "author" : [ { "dropping-particle" : "", "family" : "Mih\u00f3k", "given" : "Barbara", "non-dropping-particle" : "", "parse-names" : false, "suffix" : "" }, { "dropping-particle" : "", "family" : "Bir\u00f3", "given" : "Marianna", "non-dropping-particle" : "", "parse-names" : false, "suffix" : "" }, { "dropping-particle" : "", "family" : "Moln\u00e1r", "given" : "Zsolt", "non-dropping-particle" : "", "parse-names" : false, "suffix" : "" }, { "dropping-particle" : "", "family" : "Kov\u00e1cs", "given" : "Eszter", "non-dropping-particle" : "", "parse-names" : false, "suffix" : "" }, { "dropping-particle" : "", "family" : "B\u00f6l\u00f6ni", "given" : "J\u00e1nos", "non-dropping-particle" : "", "parse-names" : false, "suffix" : "" }, { "dropping-particle" : "", "family" : "Er\u0151s", "given" : "Tibor", "non-dropping-particle" : "", "parse-names" : false, "suffix" : "" }, { "dropping-particle" : "", "family" : "Standov\u00e1r", "given" : "Tibor", "non-dropping-particle" : "", "parse-names" : false, "suffix" : "" }, { "dropping-particle" : "", "family" : "T\u00f6r\u00f6k", "given" : "P\u00e9ter", "non-dropping-particle" : "", "parse-names" : false, "suffix" : "" }, { "dropping-particle" : "", "family" : "Csorba", "given" : "G\u00e1bor", "non-dropping-particle" : "", "parse-names" : false, "suffix" : "" }, { "dropping-particle" </w:instrText>
      </w:r>
      <w:r w:rsidRPr="00F260A2">
        <w:rPr>
          <w:lang w:val="es-ES"/>
        </w:rPr>
        <w:instrText>: "", "family" : "Marg\u00f3czi", "given" : "Katalin", "non-dropping-particle" : "", "parse-names" : false, "suffix" : "" }, { "dropping-particle" : "", "family" : "B\u00e1ldi", "given" : "Andr\u00e1s", "non-dropping-particle" : "", "parse-names" : false, "suffix" : "" } ], "container-title" : "Biological Conservation", "id" : "ITEM-4", "issue" : "May", "issued" : { "date-parts" : [ [ "2017" ] ] }, "page" : "67-75", "title" : "Biodiversity on the waves of history: Conservation in a changing social and institutional environment in Hungary, a post-soviet EU member state", "type" : "article-journal", "volume" : "211" }, "uris" : [ "http://www.mendeley.com/documents/?uuid=a3dbb8cc-f154-4339-9e83-042769a615ed" ] } ], "mendeley" : { "formattedCitation" : "(Mammadov et al., 2016; Mih\u00f3k et al., 2017; Niedzia\u0142kowski, Pietrzyk-Kaszy\u0144ska, Pietruczuk, &amp; Grodzi\u0144ska-Jurczak, 2015; Simeonova, Simeonova, &amp; Van Der Valk, 2016)", "plainTextFormattedCitation" : "(Mammadov et al., 2016; Mih\u00f3k et al., 2017; Niedzia\u0142kowski, Pietrzyk-Kaszy\u0144ska, Pietruczuk, &amp; Grodzi\u0144ska-Jurczak, 2015; Simeonova, Simeonova, &amp; Van Der Valk, 2016)", "previouslyFormattedCitation" : "(Mammadov et al., 2016; Mih\u00f3k et al., 2017; Niedzia\u0142kowski, Pietrzyk-Kaszy\u0144ska, Pietruczuk, &amp; Grodzi\u0144ska-Jurczak, 2015; Simeonova, Simeonova, &amp; Van Der Valk, 2016)" }, "properties" : {  }, "schema" : "https://github.com/citation-style-language/schema/raw/master/csl-citation.json" }</w:instrText>
      </w:r>
      <w:r w:rsidRPr="00F02A52">
        <w:rPr>
          <w:lang w:val="en-US"/>
        </w:rPr>
        <w:fldChar w:fldCharType="separate"/>
      </w:r>
      <w:r w:rsidRPr="00F260A2">
        <w:rPr>
          <w:lang w:val="es-ES"/>
        </w:rPr>
        <w:t xml:space="preserve">(Mammadov </w:t>
      </w:r>
      <w:r w:rsidR="009E3418" w:rsidRPr="00F260A2">
        <w:rPr>
          <w:i/>
          <w:lang w:val="es-ES"/>
        </w:rPr>
        <w:t>et al.</w:t>
      </w:r>
      <w:r w:rsidRPr="00F260A2">
        <w:rPr>
          <w:lang w:val="es-ES"/>
        </w:rPr>
        <w:t xml:space="preserve">, 2016; Mihók </w:t>
      </w:r>
      <w:r w:rsidR="009E3418" w:rsidRPr="00F260A2">
        <w:rPr>
          <w:i/>
          <w:lang w:val="es-ES"/>
        </w:rPr>
        <w:t>et al.</w:t>
      </w:r>
      <w:r w:rsidRPr="00F260A2">
        <w:rPr>
          <w:lang w:val="es-ES"/>
        </w:rPr>
        <w:t>, 2017; Niedziałkowski</w:t>
      </w:r>
      <w:r w:rsidR="001F5D43" w:rsidRPr="00F260A2">
        <w:rPr>
          <w:i/>
          <w:lang w:val="es-ES"/>
        </w:rPr>
        <w:t xml:space="preserve"> et al.</w:t>
      </w:r>
      <w:r w:rsidRPr="00F260A2">
        <w:rPr>
          <w:lang w:val="es-ES"/>
        </w:rPr>
        <w:t>, 2015; Simeonova</w:t>
      </w:r>
      <w:r w:rsidR="001F5D43" w:rsidRPr="00F260A2">
        <w:rPr>
          <w:i/>
          <w:lang w:val="es-ES"/>
        </w:rPr>
        <w:t xml:space="preserve"> et al.</w:t>
      </w:r>
      <w:r w:rsidRPr="00F260A2">
        <w:rPr>
          <w:lang w:val="es-ES"/>
        </w:rPr>
        <w:t>, 2016)</w:t>
      </w:r>
      <w:r w:rsidRPr="00F02A52">
        <w:rPr>
          <w:lang w:val="en-US"/>
        </w:rPr>
        <w:fldChar w:fldCharType="end"/>
      </w:r>
      <w:r w:rsidRPr="00F260A2">
        <w:rPr>
          <w:lang w:val="es-ES"/>
        </w:rPr>
        <w:t xml:space="preserve">. </w:t>
      </w:r>
      <w:r w:rsidRPr="00F02A52">
        <w:rPr>
          <w:lang w:val="en-US"/>
        </w:rPr>
        <w:t xml:space="preserve">The financial resources for scientific research, monitoring and training of specialists in the field of biodiversity conservation are deemed seriously insufficient in Eastern Europe and Central Asia </w:t>
      </w:r>
      <w:r w:rsidRPr="00F02A52">
        <w:rPr>
          <w:lang w:val="en-US"/>
        </w:rPr>
        <w:fldChar w:fldCharType="begin" w:fldLock="1"/>
      </w:r>
      <w:r>
        <w:rPr>
          <w:lang w:val="en-US"/>
        </w:rPr>
        <w:instrText>ADDIN CSL_CITATION { "citationItems" : [ { "id" : "ITEM-1", "itemData" : { "author" : [ { "dropping-particle" : "", "family" : "Kobakhidze", "given" : "Natia", "non-dropping-particle" : "", "parse-names" : false, "suffix" : "" } ], "id" : "ITEM-1", "issued" : { "date-parts" : [ [ "2015" ] ] }, "publisher" : "Gesellschaft f\u00fcr Internationale Zusammenarbeit (GIZ), Ministry of Environmental and Natural Resource Protection of Georgia", "publisher-place" : "Tbilisi, Georgia", "title" : "Sustainable Management of Biodiversity, South Caucasus: Impact analyses on status of biodiversity in Armenia, Azerbaijan and Georgia, and at regional level (South Caucasus)", "type" : "report" }, "uris" : [ "http://www.mendeley.com/documents/?uuid=06c2b0d1-c8c9-317b-b0fb-98d2fe2a1b19" ] } ], "mendeley" : { "formattedCitation" : "(Kobakhidze, 2015)", "plainTextFormattedCitation" : "(Kobakhidze, 2015)", "previouslyFormattedCitation" : "(Kobakhidze, 2015)" }, "properties" : {  }, "schema" : "https://github.com/citation-style-language/schema/raw/master/csl-citation.json" }</w:instrText>
      </w:r>
      <w:r w:rsidRPr="00F02A52">
        <w:rPr>
          <w:lang w:val="en-US"/>
        </w:rPr>
        <w:fldChar w:fldCharType="separate"/>
      </w:r>
      <w:r w:rsidRPr="00F02A52">
        <w:rPr>
          <w:lang w:val="en-US"/>
        </w:rPr>
        <w:t>(Kobakhidze, 2015)</w:t>
      </w:r>
      <w:r w:rsidRPr="00F02A52">
        <w:rPr>
          <w:lang w:val="en-US"/>
        </w:rPr>
        <w:fldChar w:fldCharType="end"/>
      </w:r>
      <w:r w:rsidRPr="00F02A52">
        <w:rPr>
          <w:lang w:val="en-US"/>
        </w:rPr>
        <w:t>.</w:t>
      </w:r>
    </w:p>
    <w:p w14:paraId="2A639095" w14:textId="16041976" w:rsidR="00E97DE0" w:rsidRPr="00F02A52" w:rsidRDefault="00E97DE0" w:rsidP="00E97DE0">
      <w:pPr>
        <w:rPr>
          <w:lang w:val="en-US"/>
        </w:rPr>
      </w:pPr>
      <w:r w:rsidRPr="00F02A52">
        <w:rPr>
          <w:lang w:val="en-US"/>
        </w:rPr>
        <w:t xml:space="preserve">However, lack of resources for biodiversity financing also applies to </w:t>
      </w:r>
      <w:r>
        <w:rPr>
          <w:lang w:val="en-US"/>
        </w:rPr>
        <w:t>European Union</w:t>
      </w:r>
      <w:r w:rsidRPr="00F02A52">
        <w:rPr>
          <w:lang w:val="en-US"/>
        </w:rPr>
        <w:t xml:space="preserve"> member </w:t>
      </w:r>
      <w:r>
        <w:rPr>
          <w:lang w:val="en-US"/>
        </w:rPr>
        <w:t>S</w:t>
      </w:r>
      <w:r w:rsidRPr="00F02A52">
        <w:rPr>
          <w:lang w:val="en-US"/>
        </w:rPr>
        <w:t xml:space="preserve">tates. The mid-term review of the EU Biodiversity Strategy stated that achieving biodiversity targets requires adequate funding, yet there is still no detailed insight into the actual funding and financing of nature </w:t>
      </w:r>
      <w:r w:rsidRPr="00F02A52">
        <w:rPr>
          <w:lang w:val="en-US"/>
        </w:rPr>
        <w:lastRenderedPageBreak/>
        <w:t xml:space="preserve">conservation by each member </w:t>
      </w:r>
      <w:r w:rsidR="000C5DFE">
        <w:rPr>
          <w:lang w:val="en-US"/>
        </w:rPr>
        <w:t>S</w:t>
      </w:r>
      <w:r w:rsidRPr="00F02A52">
        <w:rPr>
          <w:lang w:val="en-US"/>
        </w:rPr>
        <w:t xml:space="preserve">tate. The review, supported by more recent assessments, calls for expanding the multi-fund approach to biodiversity financing, better linking the various existing financing tools, and exploring new economic and financial policy instruments that can provide funds for achieving objectives related to biodiversity and </w:t>
      </w:r>
      <w:r>
        <w:rPr>
          <w:lang w:val="en-US"/>
        </w:rPr>
        <w:t>nature’s contributions to people</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Report from the Commission to the European Parliament and the Council. COM(2015) 478 final", "id" : "ITEM-1", "issued" : { "date-parts" : [ [ "2015" ] ] }, "number-of-pages" : "19", "publisher-place" : "Brussels", "title" : "The Mid-Term Review of the EU Biodiversity Strategy to 2020", "type" : "report" }, "uris" : [ "http://www.mendeley.com/documents/?uuid=e165bad6-e668-33ee-97e6-62c5e994c49d" ] }, { "id" : "ITEM-2", "itemData" : { "author" : [ { "dropping-particle" : "", "family" : "European Commission", "given" : "", "non-dropping-particle" : "", "parse-names" : false, "suffix" : "" } ], "container-title" : "SWD(2016) 472 final", "id" : "ITEM-2", "issued" : { "date-parts" : [ [ "2016" ] ] }, "number-of-pages" : "126", "publisher-place" : "Brussels", "title" : "Fitness Check of the EU Nature Legislation (Birds and Habitats Directives)", "type" : "report" }, "uris" : [ "http://www.mendeley.com/documents/?uuid=0ec21ff7-02b8-4b6a-8c45-b5bb2712556b" ] }, { "id" : "ITEM-3", "itemData" : { "author" : [ { "dropping-particle" : "", "family" : "Kettunen", "given" : "Marianne", "non-dropping-particle" : "", "parse-names" : false, "suffix" : "" }, { "dropping-particle" : "", "family" : "Illes", "given" : "Andrea", "non-dropping-particle" : "", "parse-names" : false, "suffix" : "" }, { "dropping-particle" : "", "family" : "Rayment", "given" : "Matt", "non-dropping-particle" : "", "parse-names" : false, "suffix" : "" }, { "dropping-particle" : "", "family" : "Primmer", "given" : "Eeva", "non-dropping-particle" : "", "parse-names" : false, "suffix" : "" }, { "dropping-particle" : "", "family" : "Verstraeten", "given" : "Y", "non-dropping-particle" : "", "parse-names" : false, "suffix" : "" }, { "dropping-particle" : "", "family" : "Rekola", "given" : "A", "non-dropping-particle" : "", "parse-names" : false, "suffix" : "" }, { "dropping-particle" : "", "family" : "Ring", "given" : "Irene", "non-dropping-particle" : "", "parse-names" : false, "suffix" : "" }, { "dropping-particle" : "", "family" : "Tucker", "given" : "Graham", "non-dropping-particle" : "", "parse-names" : false, "suffix" : "" }, { "dropping-particle" : "", "family" : "Baldock", "given" : "David", "non-dropping-particle" : "", "parse-names" : false, "suffix" : "" }, { "dropping-particle" : "", "family" : "Droste", "given" : "N", "non-dropping-particle" : "", "parse-names" : false, "suffix" : "" }, { "dropping-particle" : "", "family" : "Santos", "given" : "R", "non-dropping-particle" : "", "parse-names" : false, "suffix" : "" }, { "dropping-particle" : "", "family" : "Rantala", "given" : "S", "non-dropping-particle" : "", "parse-names" : false, "suffix" : "" }, { "dropping-particle" : "", "family" : "Ebrahim", "given" : "N", "non-dropping-particle" : "", "parse-names" : false, "suffix" : "" }, { "dropping-particle" : "", "family" : "Brink", "given" : "P", "non-dropping-particle" : "ten", "parse-names" : false, "suffix" : "" } ], "container-title" : "Final report for the European Commission (DG ENV) (Project ENV.B.3/ETU/2015/0014)", "id" : "ITEM-3", "issued" : { "date-parts" : [ [ "2017" ] ] }, "publisher" : "Institute for European Environmentall Policy (IEEP)", "publisher-place" : "Brussels / London", "title" : "Integration approach to EU biodiversity financing: evaluation of results and analysis of options for the future", "type" : "report" }, "uris" : [ "http://www.mendeley.com/documents/?uuid=81f38371-e31e-4588-b45e-e954257eaae7" ] } ], "mendeley" : { "formattedCitation" : "(European Commission, 2015b, 2016b; Kettunen et al., 2017)", "plainTextFormattedCitation" : "(European Commission, 2015b, 2016b; Kettunen et al., 2017)", "previouslyFormattedCitation" : "(European Commission, 2015b, 2016b; Kettunen et al., 2017)" }, "properties" : {  }, "schema" : "https://github.com/citation-style-language/schema/raw/master/csl-citation.json" }</w:instrText>
      </w:r>
      <w:r w:rsidRPr="00F02A52">
        <w:rPr>
          <w:lang w:val="en-US"/>
        </w:rPr>
        <w:fldChar w:fldCharType="separate"/>
      </w:r>
      <w:r w:rsidRPr="00223CD3">
        <w:rPr>
          <w:lang w:val="en-US"/>
        </w:rPr>
        <w:t xml:space="preserve">(European Commission, 2015b, 2016b; Kettunen </w:t>
      </w:r>
      <w:r w:rsidR="009E3418" w:rsidRPr="009E3418">
        <w:rPr>
          <w:i/>
          <w:lang w:val="en-US"/>
        </w:rPr>
        <w:t>et al.</w:t>
      </w:r>
      <w:r w:rsidRPr="00223CD3">
        <w:rPr>
          <w:lang w:val="en-US"/>
        </w:rPr>
        <w:t>, 2017)</w:t>
      </w:r>
      <w:r w:rsidRPr="00F02A52">
        <w:rPr>
          <w:lang w:val="en-US"/>
        </w:rPr>
        <w:fldChar w:fldCharType="end"/>
      </w:r>
      <w:r w:rsidRPr="00F02A52">
        <w:rPr>
          <w:lang w:val="en-US"/>
        </w:rPr>
        <w:t xml:space="preserve">. For example, countries such as India and Brazil use conservation-related indicators for redistributing general tax income much more prominently than any country in Europe or Central Asia </w:t>
      </w:r>
      <w:r w:rsidRPr="00F02A52">
        <w:rPr>
          <w:lang w:val="en-US"/>
        </w:rPr>
        <w:fldChar w:fldCharType="begin" w:fldLock="1"/>
      </w:r>
      <w:r>
        <w:rPr>
          <w:lang w:val="en-US"/>
        </w:rPr>
        <w:instrText>ADDIN CSL_CITATION { "citationItems" : [ { "id" : "ITEM-1", "itemData" : { "DOI" : "10.1111/conl.12416", "ISSN" : "1755263X", "author" : [ { "dropping-particle" : "", "family" : "Busch", "given" : "Jonah", "non-dropping-particle" : "", "parse-names" : false, "suffix" : "" }, { "dropping-particle" : "", "family" : "Mukherjee", "given" : "Anit", "non-dropping-particle" : "", "parse-names" : false, "suffix" : "" } ], "container-title" : "Conservation Letters", "id" : "ITEM-1", "issue" : "0", "issued" : { "date-parts" : [ [ "2017", "10", "9" ] ] }, "page" : "1-11", "title" : "Encouraging State Governments to Protect and Restore Forests Using Ecological Fiscal Transfers: India's Tax Revenue Distribution Reform", "type" : "article-journal", "volume" : "00" }, "uris" : [ "http://www.mendeley.com/documents/?uuid=45cebb11-e0ce-3c80-bf63-de3cd4b8c274" ] }, { "id" : "ITEM-2", "itemData" : { "DOI" : "10.1016/j.landusepol.2007.11.001", "ISBN" : "0264-8377", "ISSN" : "02648377", "abstract" : "Local conservation efforts are often related to benefits at higher governmental levels. On the one hand, these efforts are strongly connected to local land-use decisions. On the other hand, activities such as sustainable water management or biodiversity conservation are associated with regional, national or even global public goods. Therefore, spatial externalities or spillovers exist, which\u2014if not adequately compensated for\u2014lead to an underprovision of the public goods and services concerned. This article investigates intergovernmental fiscal transfers as an innovative instrument for compensating local jurisdictions for the ecological goods and services they provide across local boundaries. From a public finance perspective, fiscal transfers are a suitable instrument for internalising spatial externalities. However, most federal states use this instrument predominantly for social and economic public sector functions rather than for ecological ones. This article investigates the case of the ecological \u201cICMS\u201d that was first introduced by a few states in Brazil during the 1990s. Part of the revenue from this value-added tax is redistributed to the local level on the basis of ecological indicators. In this way, the state level uses fiscal transfers to compensate municipalities for the existence of protected areas and other ecological services provided within their territories. The Brazilian experience illustrates that such fiscal transfers can represent both a compensation for land-use restrictions and an incentive to value and engage in more conservation activities at the local level.", "author" : [ { "dropping-particle" : "", "family" : "Ring", "given" : "Irene", "non-dropping-particle" : "", "parse-names" : false, "suffix" : "" } ], "container-title" : "Land Use Policy", "id" : "ITEM-2", "issue" : "4", "issued" : { "date-parts" : [ [ "2008" ] ] }, "page" : "485-497", "title" : "Integrating local ecological services into intergovernmental fiscal transfers: The case of the ecological ICMS in Brazil", "type" : "article-journal", "volume" : "25" }, "uris" : [ "http://www.mendeley.com/documents/?uuid=f74d36af-14ed-4948-9f47-7575897e600a" ] }, { "id" : "ITEM-3", "itemData" : { "abstract" : "Against the background of ongoing biodiversity loss and ecosystem degradation, there is a need for more conservation efforts at all governance levels that also take into account the needs of subnational governments, cities and other local authorities. This paper presents a rationale for including ecological indicators in intergovernmental fiscal transfers that redistribute public revenue from national and regional state governments to decentralised governments. Although recommended for introduction in a number of European countries (such as Germany and Poland), to date only Portugal and to some extent France have implemented fiscal transfers for biodiversity conservation in Europe. In this paper we provide, first, a review of existing and proposed schemes across Europe, classifying them in relation to the stages of a policy cycle. Second, we identify critical design features of ecological fiscal transfers (EFT) in order to develop recommendations for improving existing or introducing new EFT schemes.", "author" : [ { "dropping-particle" : "", "family" : "Schr\u00f6ter-Schlaack", "given" : "Christoph", "non-dropping-particle" : "", "parse-names" : false, "suffix" : "" }, { "dropping-particle" : "", "family" : "Ring", "given" : "Irene", "non-dropping-particle" : "", "parse-names" : false, "suffix" : "" }, { "dropping-particle" : "", "family" : "Koellner", "given" : "Thomas", "non-dropping-particle" : "", "parse-names" : false, "suffix" : "" }, { "dropping-particle" : "", "family" : "Santos", "given" : "Rui", "non-dropping-particle" : "", "parse-names" : false, "suffix" : "" }, { "dropping-particle" : "", "family" : "Antunes", "given" : "Paula", "non-dropping-particle" : "", "parse-names" : false, "suffix" : "" }, { "dropping-particle" : "", "family" : "Clemente", "given" : "Pedro", "non-dropping-particle" : "", "parse-names" : false, "suffix" : "" }, { "dropping-particle" : "", "family" : "Mathevet", "given" : "Rapha\u00ebl", "non-dropping-particle" : "", "parse-names" : false, "suffix" : "" }, { "dropping-particle" : "", "family" : "Borie", "given" : "Maud", "non-dropping-particle" : "", "parse-names" : false, "suffix" : "" }, { "dropping-particle" : "", "family" : "Grodzi\u0144ska-Jurczak", "given" : "Ma\u0142gorzata", "non-dropping-particle" : "", "parse-names" : false, "suffix" : "" } ], "container-title" : "Zeitschrift f\u00fcr Wirtschaftsgeographie", "id" : "ITEM-3", "issue" : "2-3", "issued" : { "date-parts" : [ [ "2014" ] ] }, "page" : "98-114", "title" : "Intergovernmental fiscal transfers to support local conservation action in Europe", "type" : "article-journal", "volume" : "58" }, "uris" : [ "http://www.mendeley.com/documents/?uuid=6dbaa023-b640-48a5-bbf3-fa4f5c251821" ] } ], "mendeley" : { "formattedCitation" : "(Busch &amp; Mukherjee, 2017; Ring, 2008b; Schr\u00f6ter-Schlaack et al., 2014)", "plainTextFormattedCitation" : "(Busch &amp; Mukherjee, 2017; Ring, 2008b; Schr\u00f6ter-Schlaack et al., 2014)", "previouslyFormattedCitation" : "(Busch &amp; Mukherjee, 2017; Ring, 2008b; Schr\u00f6ter-Schlaack et al., 2014)" }, "properties" : {  }, "schema" : "https://github.com/citation-style-language/schema/raw/master/csl-citation.json" }</w:instrText>
      </w:r>
      <w:r w:rsidRPr="00F02A52">
        <w:rPr>
          <w:lang w:val="en-US"/>
        </w:rPr>
        <w:fldChar w:fldCharType="separate"/>
      </w:r>
      <w:r w:rsidRPr="00F02A52">
        <w:rPr>
          <w:lang w:val="en-US"/>
        </w:rPr>
        <w:t xml:space="preserve">(Busch &amp; Mukherjee, 2017; Ring, 2008b; Schröter-Schlaack </w:t>
      </w:r>
      <w:r w:rsidR="009E3418" w:rsidRPr="009E3418">
        <w:rPr>
          <w:i/>
          <w:lang w:val="en-US"/>
        </w:rPr>
        <w:t>et al.</w:t>
      </w:r>
      <w:r w:rsidRPr="00F02A52">
        <w:rPr>
          <w:lang w:val="en-US"/>
        </w:rPr>
        <w:t>, 2014)</w:t>
      </w:r>
      <w:r w:rsidRPr="00F02A52">
        <w:rPr>
          <w:lang w:val="en-US"/>
        </w:rPr>
        <w:fldChar w:fldCharType="end"/>
      </w:r>
      <w:r w:rsidRPr="00F02A52">
        <w:rPr>
          <w:lang w:val="en-US"/>
        </w:rPr>
        <w:t xml:space="preserve">. Redistributing public revenues through intergovernmental fiscal relations from higher to lower levels of government may account for the opportunity costs of conservation, reward conservation activities of municipalities, and thus can provide incentives for conservation, when considering ecological and conservation-related indicators in redistribution formulas </w:t>
      </w:r>
      <w:r w:rsidRPr="00F02A52">
        <w:rPr>
          <w:lang w:val="en-US"/>
        </w:rPr>
        <w:fldChar w:fldCharType="begin" w:fldLock="1"/>
      </w:r>
      <w:r>
        <w:rPr>
          <w:lang w:val="en-US"/>
        </w:rPr>
        <w:instrText>ADDIN CSL_CITATION { "citationItems" : [ { "id" : "ITEM-1", "itemData" : { "DOI" : "10.1002/eet.1760", "ISSN" : "1756932X", "author" : [ { "dropping-particle" : "", "family" : "Droste", "given" : "Nils", "non-dropping-particle" : "", "parse-names" : false, "suffix" : "" }, { "dropping-particle" : "", "family" : "Lima", "given" : "Guilherme Rodrigues", "non-dropping-particle" : "", "parse-names" : false, "suffix" : "" }, { "dropping-particle" : "", "family" : "May", "given" : "Peter Herman", "non-dropping-particle" : "", "parse-names" : false, "suffix" : "" }, { "dropping-particle" : "", "family" : "Ring", "given" : "Irene", "non-dropping-particle" : "", "parse-names" : false, "suffix" : "" } ], "container-title" : "Environmental Policy and Governance", "id" : "ITEM-1", "issue" : "4", "issued" : { "date-parts" : [ [ "2017", "5", "30" ] ] }, "page" : "378-393", "title" : "Municipal Responses to Ecological Fiscal Transfers in Brazil: A microeconometric panel data approach", "type" : "article-journal", "volume" : "27" }, "uris" : [ "http://www.mendeley.com/documents/?uuid=0681f67a-5a66-42a0-bd2e-948c1938553a" ] } ], "mendeley" : { "formattedCitation" : "(Droste, Lima, May, &amp; Ring, 2017)", "plainTextFormattedCitation" : "(Droste, Lima, May, &amp; Ring, 2017)", "previouslyFormattedCitation" : "(Droste, Lima, May, &amp; Ring, 2017)" }, "properties" : {  }, "schema" : "https://github.com/citation-style-language/schema/raw/master/csl-citation.json" }</w:instrText>
      </w:r>
      <w:r w:rsidRPr="00F02A52">
        <w:rPr>
          <w:lang w:val="en-US"/>
        </w:rPr>
        <w:fldChar w:fldCharType="separate"/>
      </w:r>
      <w:r w:rsidRPr="00F02A52">
        <w:rPr>
          <w:lang w:val="en-US"/>
        </w:rPr>
        <w:t>(Droste</w:t>
      </w:r>
      <w:r w:rsidR="00F009C4">
        <w:rPr>
          <w:i/>
          <w:lang w:val="en-US"/>
        </w:rPr>
        <w:t xml:space="preserve"> et al.</w:t>
      </w:r>
      <w:r w:rsidRPr="00F02A52">
        <w:rPr>
          <w:lang w:val="en-US"/>
        </w:rPr>
        <w:t>, 2017)</w:t>
      </w:r>
      <w:r w:rsidRPr="00F02A52">
        <w:rPr>
          <w:lang w:val="en-US"/>
        </w:rPr>
        <w:fldChar w:fldCharType="end"/>
      </w:r>
      <w:r w:rsidRPr="00F02A52">
        <w:rPr>
          <w:lang w:val="en-US"/>
        </w:rPr>
        <w:t xml:space="preserve">. Such approaches also have the potential to be transferred to the distribution of </w:t>
      </w:r>
      <w:r>
        <w:rPr>
          <w:lang w:val="en-US"/>
        </w:rPr>
        <w:t>European Union</w:t>
      </w:r>
      <w:r w:rsidRPr="00F02A52">
        <w:rPr>
          <w:lang w:val="en-US"/>
        </w:rPr>
        <w:t xml:space="preserve"> funds between the </w:t>
      </w:r>
      <w:r>
        <w:rPr>
          <w:lang w:val="en-US"/>
        </w:rPr>
        <w:t>European Union</w:t>
      </w:r>
      <w:r w:rsidRPr="00F02A52">
        <w:rPr>
          <w:lang w:val="en-US"/>
        </w:rPr>
        <w:t xml:space="preserve"> and member </w:t>
      </w:r>
      <w:r>
        <w:rPr>
          <w:lang w:val="en-US"/>
        </w:rPr>
        <w:t>S</w:t>
      </w:r>
      <w:r w:rsidRPr="00F02A52">
        <w:rPr>
          <w:lang w:val="en-US"/>
        </w:rPr>
        <w:t xml:space="preserve">tates </w:t>
      </w:r>
      <w:r w:rsidRPr="00F02A52">
        <w:rPr>
          <w:lang w:val="en-US"/>
        </w:rPr>
        <w:fldChar w:fldCharType="begin" w:fldLock="1"/>
      </w:r>
      <w:r>
        <w:rPr>
          <w:lang w:val="en-US"/>
        </w:rPr>
        <w:instrText>ADDIN CSL_CITATION { "citationItems" : [ { "id" : "ITEM-1", "itemData" : { "abstract" : "Ecological Fiscal Transfers (EFT) have recently gained attention as a promising instrument to provide incentives for nature conservation addressing public authorities. In parallel, both the EU and different European countries are exploring new mechanisms to mobilise funding to support biodiversity conservation. So far, existing EFT mechanisms in Europe have been implemented at the national level in Portugal and, to some extent, in France while in Brazil EFT schemes exist between the state and local level. In this paper we develop a proposal for an EFT design within the supranational context of the EU and assess its potential effects with evidence-based estimates. To provide such a knowledge base for a potential supranational EU-EFT implementation, we i) provide a theoretical underpinning, and an analytical synthesis of the current experiences both with the uptake of EFT and the implementation of EU\u2019s nature conservation legislation (i.e. the Habitats and Bird Directives), ii) propose a model for an EFT implementation within the existing EU funding framework for N2k financing which is built upon both quantitative and qualitative conservation indicators, iii) compute fiscal effects of our suggested model and analyse how the resulting payments would be (spatially) distributed among European regions, and iv) discuss the model outcomes in terms of ecological effectiveness, distributive effects, and cost-efficiency. Thereby we aim at stimulating a debate about how to better integrate ecological public functions within multi-level and supra-national governance structures.", "author" : [ { "dropping-particle" : "", "family" : "Droste", "given" : "Nils", "non-dropping-particle" : "", "parse-names" : false, "suffix" : "" }, { "dropping-particle" : "", "family" : "Ring", "given" : "Irene", "non-dropping-particle" : "", "parse-names" : false, "suffix" : "" }, { "dropping-particle" : "", "family" : "Santos", "given" : "Rui", "non-dropping-particle" : "", "parse-names" : false, "suffix" : "" }, { "dropping-particle" : "", "family" : "Kettunen", "given" : "Marianne", "non-dropping-particle" : "", "parse-names" : false, "suffix" : "" } ], "collection-title" : "UFZ Discussion Papers, 10/2016", "id" : "ITEM-1", "issued" : { "date-parts" : [ [ "2016" ] ] }, "number" : "10", "number-of-pages" : "28", "publisher-place" : "Leipzig", "title" : "Ecological Fiscal Transfers in Europe \u2013 evidence-based design options of a transnational scheme", "type" : "report" }, "uris" : [ "http://www.mendeley.com/documents/?uuid=f05f8d40-54c3-3fed-a74e-55eabdfd622d" ] }, { "id" : "ITEM-2", "itemData" : { "author" : [ { "dropping-particle" : "", "family" : "Kettunen", "given" : "Marianne", "non-dropping-particle" : "", "parse-names" : false, "suffix" : "" }, { "dropping-particle" : "", "family" : "Illes", "given" : "Andrea", "non-dropping-particle" : "", "parse-names" : false, "suffix" : "" }, { "dropping-particle" : "", "family" : "Rayment", "given" : "Matt", "non-dropping-particle" : "", "parse-names" : false, "suffix" : "" }, { "dropping-particle" : "", "family" : "Primmer", "given" : "Eeva", "non-dropping-particle" : "", "parse-names" : false, "suffix" : "" }, { "dropping-particle" : "", "family" : "Verstraeten", "given" : "Y", "non-dropping-particle" : "", "parse-names" : false, "suffix" : "" }, { "dropping-particle" : "", "family" : "Rekola", "given" : "A", "non-dropping-particle" : "", "parse-names" : false, "suffix" : "" }, { "dropping-particle" : "", "family" : "Ring", "given" : "Irene", "non-dropping-particle" : "", "parse-names" : false, "suffix" : "" }, { "dropping-particle" : "", "family" : "Tucker", "given" : "Graham", "non-dropping-particle" : "", "parse-names" : false, "suffix" : "" }, { "dropping-particle" : "", "family" : "Baldock", "given" : "David", "non-dropping-particle" : "", "parse-names" : false, "suffix" : "" }, { "dropping-particle" : "", "family" : "Droste", "given" : "N", "non-dropping-particle" : "", "parse-names" : false, "suffix" : "" }, { "dropping-particle" : "", "family" : "Santos", "given" : "R", "non-dropping-particle" : "", "parse-names" : false, "suffix" : "" }, { "dropping-particle" : "", "family" : "Rantala", "given" : "S", "non-dropping-particle" : "", "parse-names" : false, "suffix" : "" }, { "dropping-particle" : "", "family" : "Ebrahim", "given" : "N", "non-dropping-particle" : "", "parse-names" : false, "suffix" : "" }, { "dropping-particle" : "", "family" : "Brink", "given" : "P", "non-dropping-particle" : "ten", "parse-names" : false, "suffix" : "" } ], "container-title" : "Final report for the European Commission (DG ENV) (Project ENV.B.3/ETU/2015/0014)", "id" : "ITEM-2", "issued" : { "date-parts" : [ [ "2017" ] ] }, "publisher" : "Institute for European Environmentall Policy (IEEP)", "publisher-place" : "Brussels / London", "title" : "Integration approach to EU biodiversity financing: evaluation of results and analysis of options for the future", "type" : "report" }, "uris" : [ "http://www.mendeley.com/documents/?uuid=81f38371-e31e-4588-b45e-e954257eaae7" ] } ], "mendeley" : { "formattedCitation" : "(Droste, Ring, Santos, &amp; Kettunen, 2016; Kettunen et al., 2017)", "plainTextFormattedCitation" : "(Droste, Ring, Santos, &amp; Kettunen, 2016; Kettunen et al., 2017)", "previouslyFormattedCitation" : "(Droste, Ring, Santos, &amp; Kettunen, 2016; Kettunen et al., 2017)" }, "properties" : {  }, "schema" : "https://github.com/citation-style-language/schema/raw/master/csl-citation.json" }</w:instrText>
      </w:r>
      <w:r w:rsidRPr="00F02A52">
        <w:rPr>
          <w:lang w:val="en-US"/>
        </w:rPr>
        <w:fldChar w:fldCharType="separate"/>
      </w:r>
      <w:r w:rsidRPr="00F02A52">
        <w:rPr>
          <w:lang w:val="en-US"/>
        </w:rPr>
        <w:t>(Droste</w:t>
      </w:r>
      <w:r w:rsidR="00F009C4">
        <w:rPr>
          <w:i/>
          <w:lang w:val="en-US"/>
        </w:rPr>
        <w:t xml:space="preserve"> et al.</w:t>
      </w:r>
      <w:r w:rsidRPr="00F02A52">
        <w:rPr>
          <w:lang w:val="en-US"/>
        </w:rPr>
        <w:t>, 201</w:t>
      </w:r>
      <w:r w:rsidR="006352A1">
        <w:rPr>
          <w:lang w:val="en-US"/>
        </w:rPr>
        <w:t>8</w:t>
      </w:r>
      <w:r w:rsidRPr="00F02A52">
        <w:rPr>
          <w:lang w:val="en-US"/>
        </w:rPr>
        <w:t xml:space="preserve">; Kettunen </w:t>
      </w:r>
      <w:r w:rsidR="009E3418" w:rsidRPr="009E3418">
        <w:rPr>
          <w:i/>
          <w:lang w:val="en-US"/>
        </w:rPr>
        <w:t>et al.</w:t>
      </w:r>
      <w:r w:rsidRPr="00F02A52">
        <w:rPr>
          <w:lang w:val="en-US"/>
        </w:rPr>
        <w:t>, 2017)</w:t>
      </w:r>
      <w:r w:rsidRPr="00F02A52">
        <w:rPr>
          <w:lang w:val="en-US"/>
        </w:rPr>
        <w:fldChar w:fldCharType="end"/>
      </w:r>
      <w:r w:rsidRPr="00F02A52">
        <w:rPr>
          <w:lang w:val="en-US"/>
        </w:rPr>
        <w:t xml:space="preserve">, or, more generally, for redistributing international funds, for example in relation to REDD+ initiative </w:t>
      </w:r>
      <w:r w:rsidRPr="00F02A52">
        <w:rPr>
          <w:lang w:val="en-US"/>
        </w:rPr>
        <w:fldChar w:fldCharType="begin" w:fldLock="1"/>
      </w:r>
      <w:r>
        <w:rPr>
          <w:lang w:val="en-US"/>
        </w:rPr>
        <w:instrText>ADDIN CSL_CITATION { "citationItems" : [ { "id" : "ITEM-1", "itemData" : { "DOI" : "10.1016/j.cosust.2010.02.004", "ISBN" : "1877-3435", "ISSN" : "18773435", "abstract" : "Tradable permits and intergovernmental fiscal transfers play an increasing role in both biodiversity conservation and climate mitigation. In comparison to regulatory and planning approaches these economic instruments offer a more flexible and cost-effective approach to biodiversity conservation. Economic instruments should act as complements to rather than substitutes for conventional land-use planning, given that their applicability is limited by the heterogeneity of biodiversity. Linking biodiversity policies with carbon mitigation policies may provide synergies and alleviate the chronic inadequacy of conservation budgets. Since the scope and scale of the two policy fields differ in some respects, it must be ensured that market-based climate mitigation policies will be implemented with the restrictions necessary for safeguarding Earth's biological diversity. ?? 2010 Elsevier B.V.", "author" : [ { "dropping-particle" : "", "family" : "Ring", "given" : "Irene", "non-dropping-particle" : "", "parse-names" : false, "suffix" : "" }, { "dropping-particle" : "", "family" : "Drechsler", "given" : "Martin", "non-dropping-particle" : "", "parse-names" : false, "suffix" : "" }, { "dropping-particle" : "", "family" : "Teeffelen", "given" : "Astrid J A", "non-dropping-particle" : "van", "parse-names" : false, "suffix" : "" }, { "dropping-particle" : "", "family" : "Irawan", "given" : "Silvia", "non-dropping-particle" : "", "parse-names" : false, "suffix" : "" }, { "dropping-particle" : "", "family" : "Venter", "given" : "Oscar", "non-dropping-particle" : "", "parse-names" : false, "suffix" : "" } ], "container-title" : "Current Opinion in Environmental Sustainability", "id" : "ITEM-1", "issue" : "1-2", "issued" : { "date-parts" : [ [ "2010" ] ] }, "page" : "50-58", "publisher" : "Elsevier B.V.", "title" : "Biodiversity conservation and climate mitigation: What role can economic instruments play?", "type" : "article-journal", "volume" : "2" }, "uris" : [ "http://www.mendeley.com/documents/?uuid=5928a625-2bb1-48a0-9b79-3ad6307fd543" ] } ], "mendeley" : { "formattedCitation" : "(Ring, Drechsler, van Teeffelen, Irawan, &amp; Venter, 2010)", "plainTextFormattedCitation" : "(Ring, Drechsler, van Teeffelen, Irawan, &amp; Venter, 2010)", "previouslyFormattedCitation" : "(Ring, Drechsler, van Teeffelen, Irawan, &amp; Venter, 2010)" }, "properties" : {  }, "schema" : "https://github.com/citation-style-language/schema/raw/master/csl-citation.json" }</w:instrText>
      </w:r>
      <w:r w:rsidRPr="00F02A52">
        <w:rPr>
          <w:lang w:val="en-US"/>
        </w:rPr>
        <w:fldChar w:fldCharType="separate"/>
      </w:r>
      <w:r w:rsidRPr="00F02A52">
        <w:rPr>
          <w:lang w:val="en-US"/>
        </w:rPr>
        <w:t>(Ring</w:t>
      </w:r>
      <w:r w:rsidR="00F009C4">
        <w:rPr>
          <w:i/>
          <w:lang w:val="en-US"/>
        </w:rPr>
        <w:t xml:space="preserve"> et al.</w:t>
      </w:r>
      <w:r w:rsidRPr="00F02A52">
        <w:rPr>
          <w:lang w:val="en-US"/>
        </w:rPr>
        <w:t>, 2010)</w:t>
      </w:r>
      <w:r w:rsidRPr="00F02A52">
        <w:rPr>
          <w:lang w:val="en-US"/>
        </w:rPr>
        <w:fldChar w:fldCharType="end"/>
      </w:r>
      <w:r w:rsidRPr="00F02A52">
        <w:rPr>
          <w:lang w:val="en-US"/>
        </w:rPr>
        <w:t>.</w:t>
      </w:r>
    </w:p>
    <w:p w14:paraId="48AE66D1" w14:textId="77777777" w:rsidR="00E97DE0" w:rsidRPr="00F02A52" w:rsidRDefault="00E97DE0" w:rsidP="00E97DE0">
      <w:pPr>
        <w:rPr>
          <w:lang w:val="en-US"/>
        </w:rPr>
      </w:pPr>
    </w:p>
    <w:p w14:paraId="65AB2CBA" w14:textId="77777777" w:rsidR="00E97DE0" w:rsidRPr="00F02A52" w:rsidRDefault="00E97DE0" w:rsidP="001F0516">
      <w:pPr>
        <w:pStyle w:val="Heading4"/>
      </w:pPr>
      <w:bookmarkStart w:id="1813" w:name="_Toc519504814"/>
      <w:r w:rsidRPr="00F02A52">
        <w:t>Summary</w:t>
      </w:r>
      <w:bookmarkEnd w:id="1813"/>
    </w:p>
    <w:p w14:paraId="72DFBC60" w14:textId="5A72C8CD" w:rsidR="00E97DE0" w:rsidRPr="00F02A52" w:rsidRDefault="00E97DE0" w:rsidP="00E97DE0">
      <w:pPr>
        <w:rPr>
          <w:lang w:val="en-US"/>
        </w:rPr>
      </w:pPr>
      <w:r w:rsidRPr="00F02A52">
        <w:rPr>
          <w:lang w:val="en-US"/>
        </w:rPr>
        <w:t xml:space="preserve">There is a widespread call to strengthen the synergies between biodiversity-related conventions, to improve policy integration and mainstream biodiversity and nature’s contributions to people into relevant policy sectors, as the complexity and fragmentation of biodiversity governance is seen as a constraint to effective policy design and implementation. IPBES may play an important role in the integration of relevant political processes and instruments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locator" : "89", "uris" : [ "http://www.mendeley.com/documents/?uuid=da764a29-e9f5-4064-90ee-d7b011c5be3f" ] } ], "mendeley" : { "formattedCitation" : "(UNEP &amp; UNECE, 2016, p. 89)", "plainTextFormattedCitation" : "(UNEP &amp; UNECE, 2016, p. 89)", "previouslyFormattedCitation" : "(UNEP &amp; UNECE, 2016, p. 89)" }, "properties" : {  }, "schema" : "https://github.com/citation-style-language/schema/raw/master/csl-citation.json" }</w:instrText>
      </w:r>
      <w:r w:rsidRPr="00F02A52">
        <w:rPr>
          <w:lang w:val="en-US"/>
        </w:rPr>
        <w:fldChar w:fldCharType="separate"/>
      </w:r>
      <w:r w:rsidRPr="00F02A52">
        <w:rPr>
          <w:lang w:val="en-US"/>
        </w:rPr>
        <w:t>(UNEP &amp; UNECE, 2016, p. 89)</w:t>
      </w:r>
      <w:r w:rsidRPr="00F02A52">
        <w:rPr>
          <w:lang w:val="en-US"/>
        </w:rPr>
        <w:fldChar w:fldCharType="end"/>
      </w:r>
      <w:r w:rsidRPr="00F02A52">
        <w:rPr>
          <w:lang w:val="en-US"/>
        </w:rPr>
        <w:t xml:space="preserve">. Current assessments of status and trends of biodiversity and </w:t>
      </w:r>
      <w:r>
        <w:rPr>
          <w:lang w:val="en-US"/>
        </w:rPr>
        <w:t>nature’s contributions to people</w:t>
      </w:r>
      <w:r w:rsidRPr="00F02A52">
        <w:rPr>
          <w:lang w:val="en-US"/>
        </w:rPr>
        <w:t xml:space="preserve"> as well as policy responses indicate the need to strengthen the implementation of existing policies </w:t>
      </w:r>
      <w:r w:rsidRPr="0003613E">
        <w:rPr>
          <w:lang w:val="en-US"/>
        </w:rPr>
        <w:fldChar w:fldCharType="begin" w:fldLock="1"/>
      </w:r>
      <w:r w:rsidRPr="0003613E">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id" : "ITEM-2", "itemData" : { "abstract" : "In 2010, the international community, under the auspices of the Convention on Biological Diversity, agreed on 20 biodiversity-related \u201cAichi Targets\u201d to be achieved within a decade. We provide a comprehensive mid-term assessment of progress toward these global targets using 55 indicator data sets. We projected indicator trends to 2020 using an adaptive statistical framework that incorporated the specific properties of individual time series. On current trajectories, results suggest that despite accelerating policy and management responses to the biodiversity crisis, the impacts of these efforts are unlikely to be reflected in improved trends in the state of biodiversity by 2020. We highlight areas of societal endeavor requiring additional efforts to achieve the Aichi Targets, and provide a baseline against which to assess future progress.",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dropping-particle" : "", "family" : "Baumung", "given" : "Roswitha", "non-dropping-particle" : "", "parse-names" : false, "suffix" : "" }, { "dropping-particle" : "", "family" : "Bellard", "given" : "C\u00e9line", "non-dropping-particle" : "", "parse-names" : false, "suffix" : "" }, { "dropping-particle" : "", "family" : "Bouwman", "given" : "Lex", "non-dropping-particle" : "", "parse-names" : false, "suffix" : "" }, { "dropping-particle" : "", "family" : "Bowles-Newark", "given" : "Nadine J.", "non-dropping-particle" : "", "parse-names" : false, "suffix" : "" }, { "dropping-particle" : "", "family" : "Chenery", "given" : "Anna M.", "non-dropping-particle" : "", "parse-names" : false, "suffix" : "" }, { "dropping-particle" : "", "family" : "Cheung", "given" : "William W. L.", "non-dropping-particle" : "", "parse-names" : false, "suffix" : "" }, { "dropping-particle" : "", "family" : "Christensen", "given" : "Villy", "non-dropping-particle" : "", "parse-names" : false, "suffix" : "" }, { "dropping-particle" : "", "family" : "Cooper", "given" : "H. David", "non-dropping-particle" : "", "parse-names" : false, "suffix" : "" }, { "dropping-particle" : "", "family" : "Crowther", "given" : "Annabel R.", "non-dropping-particle" : "", "parse-names" : false, "suffix" : "" }, { "dropping-particle" : "", "family" : "Dixon", "given" : "Matthew J. R.", "non-dropping-particle" : "", "parse-names" : false, "suffix" : "" }, { "dropping-particle" : "", "family" : "Galli", "given" : "Alessandro", "non-dropping-particle" : "", "parse-names" : false, "suffix" : "" }, { "dropping-particle" : "", "family" : "Gaveau", "given" : "Val\u00e9rie", "non-dropping-particle" : "", "parse-names" : false, "suffix" : "" }, { "dropping-particle" : "", "family" : "Gregory", "given" : "Richard D.", "non-dropping-particle" : "", "parse-names" : false, "suffix" : "" }, { "dropping-particle" : "", "family" : "Gutierrez", "given" : "Nicolas L.", "non-dropping-particle" : "", "parse-names" : false, "suffix" : "" }, { "dropping-particle" : "", "family" : "Hirsch", "given" : "Tim L.", "non-dropping-particle" : "", "parse-names" : false, "suffix" : "" }, { "dropping-particle" : "", "family" : "H\u00f6ft", "given" : "Robert", "non-dropping-particle" : "", "parse-names" : false, "suffix" : "" }, { "dropping-particle" : "", "family" : "Januchowski-Hartley", "given" : "Stephanie R.", "non-dropping-particle" : "", "parse-names" : false, "suffix" : "" }, { "dropping-particle" : "", "family" : "Karmann", "given" : "Marion", "non-dropping-particle" : "", "parse-names" : false, "suffix" : "" }, { "dropping-particle" : "", "family" : "Krug", "given" : "Cornelia B.", "non-dropping-particle" : "", "parse-names" : false, "suffix" : "" }, { "dropping-particle" : "", "family" : "Leverington", "given" : "Fiona J.", "non-dropping-particle" : "", "parse-names" : false, "suffix" : "" }, { "dropping-particle" : "", "family" : "Loh", "given" : "Jonathan", "non-dropping-particle" : "", "parse-names" : false, "suffix" : "" }, { "dropping-particle" : "", "family" : "Lojenga", "given" : "Rik Kutsch", "non-dropping-particle" : "", "parse-names" : false, "suffix" : "" }, { "dropping-particle" : "", "family" : "Malsch", "given" : "Kelly", "non-dropping-particle" : "", "parse-names" : false, "suffix" : "" }, { "dropping-particle" : "", "family" : "Marques", "given" : "Alexandra", "non-dropping-particle" : "", "parse-names" : false, "suffix" : "" }, { "dropping-particle" : "", "family" : "Morgan", "given" : "David H. W.", "non-dropping-particle" : "", "parse-names" : false, "suffix" : "" }, { "dropping-particle" : "", "family" : "Mumby", "given" : "Peter J.", "non-dropping-particle" : "", "parse-names" : false, "suffix" : "" }, { "dropping-particle" : "", "family" : "Newbold", "given" : "Tim", "non-dropping-particle" : "", "parse-names" : false, "suffix" : "" }, { "dropping-particle" : "", "family" : "Noonan-Mooney", "given" : "Kieran", "non-dropping-particle" : "", "parse-names" : false, "suffix" : "" }, { "dropping-particle" : "", "family" : "Pagad", "given" : "Shyama N.", "non-dropping-particle" : "", "parse-names" : false, "suffix" : "" }, { "dropping-particle" : "", "family" : "Parks", "given" : "Bradley C.", "non-dropping-particle" : "", "parse-names" : false, "suffix" : "" }, { "dropping-particle" : "", "family" : "Pereira", "given" : "Henrique M.", "non-dropping-particle" : "", "parse-names" : false, "suffix" : "" }, { "dropping-particle" : "", "family" : "Robertson", "given" : "Tim", "non-dropping-particle" : "", "parse-names" : false, "suffix" : "" }, { "dropping-particle" : "", "family" : "Rondinini", "given" : "Carlo", "non-dropping-particle" : "", "parse-names" : false, "suffix" : "" }, { "dropping-particle" : "", "family" : "Santini", "given" : "Luca", "non-dropping-particle" : "", "parse-names" : false, "suffix" : "" }, { "dropping-particle" : "", "family" : "Scharlemann", "given" : "J\u00f6rn P. W.", "non-dropping-particle" : "", "parse-names" : false, "suffix" : "" }, { "dropping-particle" : "", "family" : "Schindler", "given" : "Stefan", "non-dropping-particle" : "", "parse-names" : false, "suffix" : "" }, { "dropping-particle" : "", "family" : "Sumaila", "given" : "U. Rashid", "non-dropping-particle" : "", "parse-names" : false, "suffix" : "" }, { "dropping-particle" : "", "family" : "Teh", "given" : "Louise S.L.", "non-dropping-particle" : "", "parse-names" : false, "suffix" : "" }, { "dropping-particle" : "", "family" : "Kolck", "given" : "Jennifer", "non-dropping-particle" : "van", "parse-names" : false, "suffix" : "" }, { "dropping-particle" : "", "family" : "Visconti", "given" : "Piero", "non-dropping-particle" : "", "parse-names" : false, "suffix" : "" }, { "dropping-particle" : "", "family" : "Ye", "given" : "Yimin", "non-dropping-particle" : "", "parse-names" : false, "suffix" : "" } ], "container-title" : "Science", "id" : "ITEM-2", "issue" : "6206", "issued" : { "date-parts" : [ [ "2014" ] ] }, "page" : "241-244", "title" : "A mid-term analysis of progress toward international biodiversity targets", "type" : "article-journal", "volume" : "346" }, "uris" : [ "http://www.mendeley.com/documents/?uuid=73dd5060-b744-3ca6-b881-2294c72b068e" ] }, { "id" : "ITEM-3", "itemData" : { "DOI" : "10.2800/944899", "ISBN" : "9789292135157", "author" : [ { "dropping-particle" : "", "family" : "EEA", "given" : "", "non-dropping-particle" : "", "parse-names" : false, "suffix" : "" } ], "id" : "ITEM-3",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Tittensor et al., 2014; UNEP &amp; UNECE, 2016)", "plainTextFormattedCitation" : "(EEA, 2015d; Tittensor et al., 2014; UNEP &amp; UNECE, 2016)", "previouslyFormattedCitation" : "(EEA, 2015d; Tittensor et al., 2014; UNEP &amp; UNECE, 2016)" }, "properties" : {  }, "schema" : "https://github.com/citation-style-language/schema/raw/master/csl-citation.json" }</w:instrText>
      </w:r>
      <w:r w:rsidRPr="0003613E">
        <w:rPr>
          <w:lang w:val="en-US"/>
        </w:rPr>
        <w:fldChar w:fldCharType="separate"/>
      </w:r>
      <w:r w:rsidRPr="0003613E">
        <w:rPr>
          <w:lang w:val="en-US"/>
        </w:rPr>
        <w:t xml:space="preserve">(EEA, 2015d; Tittensor </w:t>
      </w:r>
      <w:r w:rsidR="009E3418" w:rsidRPr="009E3418">
        <w:rPr>
          <w:i/>
          <w:lang w:val="en-US"/>
        </w:rPr>
        <w:t>et al.</w:t>
      </w:r>
      <w:r w:rsidRPr="0003613E">
        <w:rPr>
          <w:lang w:val="en-US"/>
        </w:rPr>
        <w:t>, 2014; UNEP &amp; UNECE, 2016)</w:t>
      </w:r>
      <w:r w:rsidRPr="0003613E">
        <w:rPr>
          <w:lang w:val="en-US"/>
        </w:rPr>
        <w:fldChar w:fldCharType="end"/>
      </w:r>
      <w:r w:rsidRPr="0003613E">
        <w:rPr>
          <w:lang w:val="en-US"/>
        </w:rPr>
        <w:t xml:space="preserve"> (see Chapters 2–5). This</w:t>
      </w:r>
      <w:r w:rsidRPr="00F02A52">
        <w:rPr>
          <w:lang w:val="en-US"/>
        </w:rPr>
        <w:t xml:space="preserve"> requires full exploitation of current commitments to reach agreed environmental goals and targets and proactive learning from the wide spectrum of good-practice in the region. In critical areas, such as biodiversity, additional commitments and efforts are needed to improve on the current situation, including sufficient mobilization of financial resources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lang w:val="en-US"/>
        </w:rPr>
        <w:fldChar w:fldCharType="separate"/>
      </w:r>
      <w:r w:rsidRPr="00F02A52">
        <w:rPr>
          <w:lang w:val="en-US"/>
        </w:rPr>
        <w:t>(UNEP &amp; UNECE, 2016)</w:t>
      </w:r>
      <w:r w:rsidRPr="00F02A52">
        <w:rPr>
          <w:lang w:val="en-US"/>
        </w:rPr>
        <w:fldChar w:fldCharType="end"/>
      </w:r>
      <w:r w:rsidRPr="00F02A52">
        <w:rPr>
          <w:lang w:val="en-US"/>
        </w:rPr>
        <w:t>.</w:t>
      </w:r>
    </w:p>
    <w:p w14:paraId="0C4AA2CB" w14:textId="4D77BF8A" w:rsidR="00E97DE0" w:rsidRPr="00F02A52" w:rsidRDefault="00E97DE0" w:rsidP="00E97DE0">
      <w:pPr>
        <w:rPr>
          <w:lang w:val="en-US"/>
        </w:rPr>
      </w:pPr>
      <w:r w:rsidRPr="00F02A52">
        <w:rPr>
          <w:lang w:val="en-US"/>
        </w:rPr>
        <w:t xml:space="preserve">Legal and regulatory instruments are the backbone of policy mixes for biodiversity conservation. Direct regulation, including, for example, protected areas, land-use management standards, or zoning regulations by spatial planning, is the most widely used approach in environmental protection, and this also holds true for biodiversity conservation </w:t>
      </w:r>
      <w:r w:rsidRPr="00F02A52">
        <w:rPr>
          <w:lang w:val="en-US"/>
        </w:rPr>
        <w:fldChar w:fldCharType="begin" w:fldLock="1"/>
      </w:r>
      <w:r>
        <w:rPr>
          <w:lang w:val="en-US"/>
        </w:rPr>
        <w:instrText>ADDIN CSL_CITATION { "citationItems" : [ { "id" : "ITEM-1", "itemData" : { "author" : [ { "dropping-particle" : "", "family" : "Schr\u00f6ter-Schlaack", "given" : "Christoph", "non-dropping-particle" : "", "parse-names" : false, "suffix" : "" }, { "dropping-particle" : "", "family" : "Blumentrath", "given" : "Stefan",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1", "issued" : { "date-parts" : [ [ "2011" ] ] }, "page" : "36-58", "publisher" : "Helmholtz Centre for Environmental Research \u2013 UFZ", "publisher-place" : "Leipzig", "title" : "Direct regulation for biodiversity conservation", "type" : "chapter" }, "uris" : [ "http://www.mendeley.com/documents/?uuid=c863ccee-919f-4699-b384-12ca811c062c" ] } ], "mendeley" : { "formattedCitation" : "(Schr\u00f6ter-Schlaack &amp; Blumentrath, 2011)", "plainTextFormattedCitation" : "(Schr\u00f6ter-Schlaack &amp; Blumentrath, 2011)", "previouslyFormattedCitation" : "(Schr\u00f6ter-Schlaack &amp; Blumentrath, 2011)" }, "properties" : {  }, "schema" : "https://github.com/citation-style-language/schema/raw/master/csl-citation.json" }</w:instrText>
      </w:r>
      <w:r w:rsidRPr="00F02A52">
        <w:rPr>
          <w:lang w:val="en-US"/>
        </w:rPr>
        <w:fldChar w:fldCharType="separate"/>
      </w:r>
      <w:r w:rsidRPr="00F02A52">
        <w:rPr>
          <w:lang w:val="en-US"/>
        </w:rPr>
        <w:t>(Schröter-Schlaack &amp; Blumentrath, 2011)</w:t>
      </w:r>
      <w:r w:rsidRPr="00F02A52">
        <w:rPr>
          <w:lang w:val="en-US"/>
        </w:rPr>
        <w:fldChar w:fldCharType="end"/>
      </w:r>
      <w:r w:rsidRPr="00F02A52">
        <w:rPr>
          <w:lang w:val="en-US"/>
        </w:rPr>
        <w:t xml:space="preserve">. A well-defined and comprehensive regulatory framework provides the essential baseline for introducing other instruments </w:t>
      </w:r>
      <w:r w:rsidRPr="00F02A52">
        <w:rPr>
          <w:lang w:val="en-US"/>
        </w:rPr>
        <w:fldChar w:fldCharType="begin" w:fldLock="1"/>
      </w:r>
      <w:r>
        <w:rPr>
          <w:lang w:val="en-US"/>
        </w:rPr>
        <w:instrText>ADDIN CSL_CITATION { "citationItems" : [ { "id" : "ITEM-1", "itemData" : { "abstract" : "Watch: the attached pdf is publicly available from TEEB homepage; however, better to cite the relevant chapter in the published book from Earthscan.", "author" : [ { "dropping-particle" : "", "family" : "Hansj\u00fcrgens", "given" : "Bernd", "non-dropping-particle" : "", "parse-names" : false, "suffix" : "" }, { "dropping-particle" : "", "family" : "Schr\u00f6ter-Schlaack", "given" : "Christoph", "non-dropping-particle" : "", "parse-names" : false, "suffix" : "" }, { "dropping-particle" : "", "family" : "Tucker", "given" : "Graham", "non-dropping-particle" : "", "parse-names" : false, "suffix" : "" }, { "dropping-particle" : "", "family" : "Vakrou", "given" : "Alexandra", "non-dropping-particle" : "", "parse-names" : false, "suffix" : "" }, { "dropping-particle" : "", "family" : "Bassi", "given" : "Samuela", "non-dropping-particle" : "", "parse-names" : false, "suffix" : "" }, { "dropping-particle" : "", "family" : "Brink", "given" : "Patrick", "non-dropping-particle" : "ten", "parse-names" : false, "suffix" : "" }, { "dropping-particle" : "", "family" : "Ozedemiroglu", "given" : "Ece", "non-dropping-particle" : "", "parse-names" : false, "suffix" : "" }, { "dropping-particle" : "", "family" : "Shine", "given" : "Clare", "non-dropping-particle" : "", "parse-names" : false, "suffix" : "" }, { "dropping-particle" : "", "family" : "Wittmer", "given" : "Heidi", "non-dropping-particle" : "", "parse-names" : false, "suffix" : "" } ], "chapter-number" : "7", "container-title" : "TEEB - The Economics of Ecosystems and Biodiversity in National and International Policy Making", "editor" : [ { "dropping-particle" : "", "family" : "Brink", "given" : "Patrick", "non-dropping-particle" : "ten", "parse-names" : false, "suffix" : "" } ], "id" : "ITEM-1", "issued" : { "date-parts" : [ [ "2011" ] ] }, "number-of-pages" : "299-343", "publisher" : "Earthscan", "publisher-place" : "London and Washington, DC", "title" : "Adressing Losses through Regulation and Pricing", "type" : "report" }, "uris" : [ "http://www.mendeley.com/documents/?uuid=75c40b52-b5db-4e4d-91fe-62e991aa507c" ] } ], "mendeley" : { "formattedCitation" : "(Hansj\u00fcrgens, Schr\u00f6ter-Schlaack, et al., 2011)", "plainTextFormattedCitation" : "(Hansj\u00fcrgens, Schr\u00f6ter-Schlaack, et al., 2011)", "previouslyFormattedCitation" : "(Hansj\u00fcrgens, Schr\u00f6ter-Schlaack, et al., 2011)" }, "properties" : {  }, "schema" : "https://github.com/citation-style-language/schema/raw/master/csl-citation.json" }</w:instrText>
      </w:r>
      <w:r w:rsidRPr="00F02A52">
        <w:rPr>
          <w:lang w:val="en-US"/>
        </w:rPr>
        <w:fldChar w:fldCharType="separate"/>
      </w:r>
      <w:r w:rsidRPr="00F02A52">
        <w:rPr>
          <w:lang w:val="en-US"/>
        </w:rPr>
        <w:t xml:space="preserve">(Hansjürgens, Schröter-Schlaack, </w:t>
      </w:r>
      <w:r w:rsidR="009E3418" w:rsidRPr="009E3418">
        <w:rPr>
          <w:i/>
          <w:lang w:val="en-US"/>
        </w:rPr>
        <w:t>et al.</w:t>
      </w:r>
      <w:r w:rsidRPr="00F02A52">
        <w:rPr>
          <w:lang w:val="en-US"/>
        </w:rPr>
        <w:t>, 2011</w:t>
      </w:r>
      <w:r w:rsidR="000028D2">
        <w:rPr>
          <w:lang w:val="en-US"/>
        </w:rPr>
        <w:t>b</w:t>
      </w:r>
      <w:r w:rsidRPr="00F02A52">
        <w:rPr>
          <w:lang w:val="en-US"/>
        </w:rPr>
        <w:t>)</w:t>
      </w:r>
      <w:r w:rsidRPr="00F02A52">
        <w:rPr>
          <w:lang w:val="en-US"/>
        </w:rPr>
        <w:fldChar w:fldCharType="end"/>
      </w:r>
      <w:r w:rsidRPr="00F02A52">
        <w:rPr>
          <w:lang w:val="en-US"/>
        </w:rPr>
        <w:t xml:space="preserve">. It can help to assure a safe minimum standard of conservation, making it an important ingredient in any conservation strategy. However, its social and equity impacts are somewhat mixed </w:t>
      </w:r>
      <w:r w:rsidRPr="00F02A52">
        <w:rPr>
          <w:lang w:val="en-US"/>
        </w:rPr>
        <w:fldChar w:fldCharType="begin" w:fldLock="1"/>
      </w:r>
      <w:r>
        <w:rPr>
          <w:lang w:val="en-US"/>
        </w:rPr>
        <w:instrText>ADDIN CSL_CITATION { "citationItems" : [ { "id" : "ITEM-1", "itemData" : { "author" : [ { "dropping-particle" : "", "family" : "Schr\u00f6ter-Schlaack", "given" : "Christoph", "non-dropping-particle" : "", "parse-names" : false, "suffix" : "" }, { "dropping-particle" : "", "family" : "Ring", "given" : "Irene",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1", "issued" : { "date-parts" : [ [ "2011" ] ] }, "page" : "175-208", "publisher" : "Helmholtz Centre for Environmental Research \u2013 UFZ", "publisher-place" : "Leipzig", "title" : "Towards a Framework for Assessing Instruments in Policy Mixes for Biodiversity and Ecosystem Governance", "type" : "chapter" }, "uris" : [ "http://www.mendeley.com/documents/?uuid=c4e3b075-8811-4feb-89aa-581c5c3cd7f2" ] } ], "mendeley" : { "formattedCitation" : "(Schr\u00f6ter-Schlaack &amp; Ring, 2011)", "plainTextFormattedCitation" : "(Schr\u00f6ter-Schlaack &amp; Ring, 2011)", "previouslyFormattedCitation" : "(Schr\u00f6ter-Schlaack &amp; Ring, 2011)" }, "properties" : {  }, "schema" : "https://github.com/citation-style-language/schema/raw/master/csl-citation.json" }</w:instrText>
      </w:r>
      <w:r w:rsidRPr="00F02A52">
        <w:rPr>
          <w:lang w:val="en-US"/>
        </w:rPr>
        <w:fldChar w:fldCharType="separate"/>
      </w:r>
      <w:r w:rsidRPr="00F02A52">
        <w:rPr>
          <w:lang w:val="en-US"/>
        </w:rPr>
        <w:t>(Schröter-Schlaack &amp; Ring, 2011)</w:t>
      </w:r>
      <w:r w:rsidRPr="00F02A52">
        <w:rPr>
          <w:lang w:val="en-US"/>
        </w:rPr>
        <w:fldChar w:fldCharType="end"/>
      </w:r>
      <w:r w:rsidRPr="00F02A52">
        <w:rPr>
          <w:lang w:val="en-US"/>
        </w:rPr>
        <w:t xml:space="preserve">, especially in relation to indigenous and local people </w:t>
      </w:r>
      <w:r w:rsidRPr="00F02A52">
        <w:rPr>
          <w:lang w:val="en-US"/>
        </w:rPr>
        <w:fldChar w:fldCharType="begin" w:fldLock="1"/>
      </w:r>
      <w:r>
        <w:rPr>
          <w:lang w:val="en-US"/>
        </w:rPr>
        <w:instrText>ADDIN CSL_CITATION { "citationItems" : [ { "id" : "ITEM-1", "itemData" : { "author" : [ { "dropping-particle" : "", "family" : "Allard", "given" : "Christina", "non-dropping-particle" : "", "parse-names" : false, "suffix" : "" } ], "id" : "ITEM-1", "issued" : { "date-parts" : [ [ "2006" ] ] }, "number-of-pages" : "543", "publisher" : "Luel\u00e5 University of Technology", "title" : "Two Sides of the Coin: Rights and Duties : the Interface between Environmental Law and Saami Law Based on a Comparison with Aoteoaroa/New Zealand and Canada", "type" : "thesis" }, "uris" : [ "http://www.mendeley.com/documents/?uuid=be0a7b89-4719-3577-9236-8e4a516a6281" ] }, { "id" : "ITEM-2", "itemData" : { "DOI" : "10.4324/9781315607559", "ISBN" : "9781315607559", "author" : [ { "dropping-particle" : "", "family" : "Elenius", "given" : "Lars", "non-dropping-particle" : "", "parse-names" : false, "suffix" : "" }, { "dropping-particle" : "", "family" : "Allard", "given" : "Christina", "non-dropping-particle" : "", "parse-names" : false, "suffix" : "" }, { "dropping-particle" : "", "family" : "Sandstr\u00f6m", "given" : "Camilla", "non-dropping-particle" : "", "parse-names" : false, "suffix" : "" } ], "id" : "ITEM-2", "issued" : { "date-parts" : [ [ "2017" ] ] }, "number-of-pages" : "236", "publisher" : "Routledge", "publisher-place" : "London; New York", "title" : "Indigenous Rights in Modern Landscapes Nordic Conservation Regimes in Global Context", "type" : "book" }, "uris" : [ "http://www.mendeley.com/documents/?uuid=efe54b7f-fd4c-4986-884e-d4f1bb13f901" ] } ], "mendeley" : { "formattedCitation" : "(Allard, 2006; Elenius, Allard, &amp; Sandstr\u00f6m, 2017)", "plainTextFormattedCitation" : "(Allard, 2006; Elenius, Allard, &amp; Sandstr\u00f6m, 2017)", "previouslyFormattedCitation" : "(Allard, 2006; Elenius, Allard, &amp; Sandstr\u00f6m, 2017)" }, "properties" : {  }, "schema" : "https://github.com/citation-style-language/schema/raw/master/csl-citation.json" }</w:instrText>
      </w:r>
      <w:r w:rsidRPr="00F02A52">
        <w:rPr>
          <w:lang w:val="en-US"/>
        </w:rPr>
        <w:fldChar w:fldCharType="separate"/>
      </w:r>
      <w:r w:rsidRPr="00F02A52">
        <w:rPr>
          <w:lang w:val="en-US"/>
        </w:rPr>
        <w:t>(Allard, 2006; Elenius</w:t>
      </w:r>
      <w:r w:rsidR="00F009C4">
        <w:rPr>
          <w:i/>
          <w:lang w:val="en-US"/>
        </w:rPr>
        <w:t xml:space="preserve"> et al.</w:t>
      </w:r>
      <w:r w:rsidRPr="00F02A52">
        <w:rPr>
          <w:lang w:val="en-US"/>
        </w:rPr>
        <w:t>, 2017)</w:t>
      </w:r>
      <w:r w:rsidRPr="00F02A52">
        <w:rPr>
          <w:lang w:val="en-US"/>
        </w:rPr>
        <w:fldChar w:fldCharType="end"/>
      </w:r>
      <w:r w:rsidRPr="00F02A52">
        <w:rPr>
          <w:lang w:val="en-US"/>
        </w:rPr>
        <w:t xml:space="preserve">. On the one hand, regulation makes use or access rights legally enforceable due to clearly defined property rights. This is an important enabling condition for the use of market-based instruments in conservation policies to work effectively. On the other hand, there is the risk of precluding informal property rights, such as those of indigenous peoples. For Kyrgyzstan, Kalkanbekov and Samakov </w:t>
      </w:r>
      <w:r w:rsidRPr="00F02A52">
        <w:rPr>
          <w:lang w:val="en-US"/>
        </w:rPr>
        <w:fldChar w:fldCharType="begin" w:fldLock="1"/>
      </w:r>
      <w:r>
        <w:rPr>
          <w:lang w:val="en-US"/>
        </w:rPr>
        <w:instrText>ADDIN CSL_CITATION { "citationItems" : [ { "id" : "ITEM-1", "itemData" : { "abstract" : "In our presentation today, we use Aitpaeva's (2013) definition of sacred sites as 'areas of land and bodies of water, as well as constructions and items, which are spiritually and/or religiously meaningful for local people and where sacral practices are performed.' Sacred sites have roots in worldviews, beliefs and indigenous knowledge (Aitpaeva et al. 2009, Berkes 2012) and are encountered in various cultures around the world (Ramakrishnan et al. 1998) including Kyrgyzstan. Indeed, sacred sites are found in all regions in Kyrgyzstan and total in more than 1,100 sites across the country 1 . I, Kalkanbekov Sezdbek, am a guardian of Kochkor-Ata sacred site located in Naryn region of Kyrgyzstan and I, Samakov Aibek, am a researcher at Aigine Cultural Research Center located in Bishkek (Kyrgyzstan), which has surveyed sacred sites across the country in 2005-2015. Our talk today consists of three main parts: o first, we will explain why sacred sites should be considered as indigenous protected areas, in other words, community conserved areas (also known in scholarly literature as ICCAs); o second, we will talk about the cooperation of Aigine CRC with sacred site guardians and traditional practitioners in co-production of knowledge; o and third, we will highlight how our knowledge and experience may contribute to drafting each chapter of the IPBES Report.", "author" : [ { "dropping-particle" : "", "family" : "Kalkanbekov", "given" : "Sezdbek", "non-dropping-particle" : "", "parse-names" : false, "suffix" : "" }, { "dropping-particle" : "", "family" : "Samakov", "given" : "Aibek", "non-dropping-particle" : "", "parse-names" : false, "suffix" : "" } ], "chapter-number" : "9", "container-title" : "Knowing our Land and Resources: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7" ] ] }, "note" : "NULL", "page" : "126-134", "publisher" : "UNESCO", "publisher-place" : "Paris", "title" : "Sacred sites and biocultural diversity conservation in Kyrgyzstan: Co-production of knowledge between traditional practitioners and scholars", "type" : "chapter" }, "suppress-author" : 1, "uris" : [ "http://www.mendeley.com/documents/?uuid=a7a19f96-01af-4afe-9de3-351718930404" ] } ], "mendeley" : { "formattedCitation" : "(2017)", "plainTextFormattedCitation" : "(2017)", "previouslyFormattedCitation" : "(2017)" }, "properties" : {  }, "schema" : "https://github.com/citation-style-language/schema/raw/master/csl-citation.json" }</w:instrText>
      </w:r>
      <w:r w:rsidRPr="00F02A52">
        <w:rPr>
          <w:lang w:val="en-US"/>
        </w:rPr>
        <w:fldChar w:fldCharType="separate"/>
      </w:r>
      <w:r w:rsidRPr="00F02A52">
        <w:rPr>
          <w:lang w:val="en-US"/>
        </w:rPr>
        <w:t>(2017)</w:t>
      </w:r>
      <w:r w:rsidRPr="00F02A52">
        <w:rPr>
          <w:lang w:val="en-US"/>
        </w:rPr>
        <w:fldChar w:fldCharType="end"/>
      </w:r>
      <w:r w:rsidRPr="00F02A52">
        <w:rPr>
          <w:lang w:val="en-US"/>
        </w:rPr>
        <w:t xml:space="preserve"> suggest sacred sites to be considered as indigenous protected areas or, in other words, community-conserved areas, to increase their recognition as valuable nature-related cultural sites.</w:t>
      </w:r>
    </w:p>
    <w:p w14:paraId="2653F939" w14:textId="2B708F28" w:rsidR="00E97DE0" w:rsidRPr="00F02A52" w:rsidRDefault="00E97DE0" w:rsidP="00E97DE0">
      <w:pPr>
        <w:rPr>
          <w:lang w:val="en-US"/>
        </w:rPr>
      </w:pPr>
      <w:r w:rsidRPr="00F02A52">
        <w:rPr>
          <w:lang w:val="en-US"/>
        </w:rPr>
        <w:t xml:space="preserve">Applying and improving a wider range of economic instruments in the conservation and sustainable use of biodiversity and natural resources, as well as ecosystem restoration policies, remains a task in </w:t>
      </w:r>
      <w:r w:rsidRPr="00F02A52">
        <w:rPr>
          <w:lang w:val="en-US"/>
        </w:rPr>
        <w:lastRenderedPageBreak/>
        <w:t xml:space="preserve">all </w:t>
      </w:r>
      <w:r>
        <w:rPr>
          <w:lang w:val="en-US"/>
        </w:rPr>
        <w:t>subregion</w:t>
      </w:r>
      <w:r w:rsidRPr="00F02A52">
        <w:rPr>
          <w:lang w:val="en-US"/>
        </w:rPr>
        <w:t xml:space="preserve">s. It is important to note, however, that economic instruments include more options than only “market-based” instruments. The latter term is widely used by many stakeholders, often confusing everything related to economics, with markets </w:t>
      </w:r>
      <w:r w:rsidRPr="00F02A52">
        <w:rPr>
          <w:lang w:val="en-US"/>
        </w:rPr>
        <w:fldChar w:fldCharType="begin" w:fldLock="1"/>
      </w:r>
      <w:r>
        <w:rPr>
          <w:lang w:val="en-US"/>
        </w:rPr>
        <w:instrText>ADDIN CSL_CITATION { "citationItems" : [ { "id" : "ITEM-1", "itemData" : { "ISSN" : "09218009", "abstract" : "The aim of this paper is to clarify what is meant by \u2018markets for ecosystem services (ES)\u2019. The defining characteristic of markets is interaction through trade. Two main dimensions are identified as basis for classifying markets in ES. Firstly, we have markets with and without intermediaries. Secondly, some markets for ES are created by defined liabilities like caps on emissions while other trades come about voluntarily. Altogether six forms of markets are identified, with two being incomplete. The paper also offers an analysis of the most important existing markets for ES using the developed classification. Regarding payments for ecosystem services (PES), most are not markets, not even incomplete. This is so as most resources are raised through taxes or fees \u2014 command not trade. Moreover, most payments are best characterized as subsidies. Cap-and-trade systems like those for carbon qualify as markets, but depend crucially on the politically defined cap. Moreover, it is this cap that protects the environment. While the idea with markets in ES is to \u2018escape\u2019 command and control, it is observed that C&amp;C is essential for these markets to work.", "author" : [ { "dropping-particle" : "", "family" : "Vatn", "given" : "Arild", "non-dropping-particle" : "", "parse-names" : false, "suffix" : "" } ], "container-title" : "Ecological Economics", "id" : "ITEM-1", "issued" : { "date-parts" : [ [ "2015", "9" ] ] }, "page" : "225-233", "title" : "Markets in environmental governance. From theory to practice", "type" : "article-journal", "volume" : "117" }, "uris" : [ "http://www.mendeley.com/documents/?uuid=e337fe52-71ba-4906-945c-30e908783aec" ] }, { "id" : "ITEM-2", "itemData" : { "author" : [ { "dropping-particle" : "", "family" : "Vatn", "given" : "Arild", "non-dropping-particle" : "", "parse-names" : false, "suffix" : "" }, { "dropping-particle" : "", "family" : "Barton", "given" : "David N", "non-dropping-particle" : "", "parse-names" : false, "suffix" : "" }, { "dropping-particle" : "", "family" : "Lindhjem", "given" : "Henrik", "non-dropping-particle" : "", "parse-names" : false, "suffix" : "" }, { "dropping-particle" : "", "family" : "Movik", "given" : "Synne", "non-dropping-particle" : "", "parse-names" : false, "suffix" : "" }, { "dropping-particle" : "", "family" : "Ring", "given" : "Irene", "non-dropping-particle" : "", "parse-names" : false, "suffix" : "" }, { "dropping-particle" : "", "family" : "Santos", "given" : "Rui", "non-dropping-particle" : "", "parse-names" : false, "suffix" : "" } ], "container-title" : "Noragric Report", "id" : "ITEM-2", "issued" : { "date-parts" : [ [ "2011" ] ] }, "publisher" : "Department of International Environment and Development Studies, Noragric. Norwegian University of Life Sciences, UMB", "publisher-place" : "Aas", "title" : "Can markets protect biodiversity? An evaluation of different financial mechanisms", "type" : "article", "volume" : "60" }, "uris" : [ "http://www.mendeley.com/documents/?uuid=2370804a-e429-448c-9132-8bc9eedb8601" ] } ], "mendeley" : { "formattedCitation" : "(Vatn, 2015; Vatn et al., 2011)", "plainTextFormattedCitation" : "(Vatn, 2015; Vatn et al., 2011)", "previouslyFormattedCitation" : "(Vatn, 2015; Vatn et al., 2011)" }, "properties" : {  }, "schema" : "https://github.com/citation-style-language/schema/raw/master/csl-citation.json" }</w:instrText>
      </w:r>
      <w:r w:rsidRPr="00F02A52">
        <w:rPr>
          <w:lang w:val="en-US"/>
        </w:rPr>
        <w:fldChar w:fldCharType="separate"/>
      </w:r>
      <w:r w:rsidRPr="00F02A52">
        <w:rPr>
          <w:lang w:val="en-US"/>
        </w:rPr>
        <w:t xml:space="preserve">(Vatn, 2015; Vatn </w:t>
      </w:r>
      <w:r w:rsidR="009E3418" w:rsidRPr="009E3418">
        <w:rPr>
          <w:i/>
          <w:lang w:val="en-US"/>
        </w:rPr>
        <w:t>et al.</w:t>
      </w:r>
      <w:r w:rsidRPr="00F02A52">
        <w:rPr>
          <w:lang w:val="en-US"/>
        </w:rPr>
        <w:t>, 2011)</w:t>
      </w:r>
      <w:r w:rsidRPr="00F02A52">
        <w:rPr>
          <w:lang w:val="en-US"/>
        </w:rPr>
        <w:fldChar w:fldCharType="end"/>
      </w:r>
      <w:r w:rsidRPr="00F02A52">
        <w:rPr>
          <w:lang w:val="en-US"/>
        </w:rPr>
        <w:t xml:space="preserve">. Economic instruments in general require: (i) creation of the enabling conditions through legal and regulatory instruments; (ii) smart design and effective implementation; and (iii) consideration of their social impacts on the ground </w:t>
      </w:r>
      <w:r w:rsidRPr="00F02A52">
        <w:rPr>
          <w:lang w:val="en-US"/>
        </w:rPr>
        <w:fldChar w:fldCharType="begin" w:fldLock="1"/>
      </w:r>
      <w:r>
        <w:rPr>
          <w:lang w:val="en-US"/>
        </w:rPr>
        <w:instrText>ADDIN CSL_CITATION { "citationItems" : [ { "id" : "ITEM-1", "itemData" : { "author" : [ { "dropping-particle" : "", "family" : "Tinch", "given" : "Rob", "non-dropping-particle" : "", "parse-names" : false, "suffix" : "" }, { "dropping-particle" : "", "family" : "Schoumacher", "given" : "Cindy", "non-dropping-particle" : "", "parse-names" : false, "suffix" : "" }, { "dropping-particle" : "", "family" : "Hove", "given" : "Sybille", "non-dropping-particle" : "van den", "parse-names" : false, "suffix" : "" } ], "chapter-number" : "14", "container-title" : "Biodiversity in the Green Economy", "editor" : [ { "dropping-particle" : "", "family" : "Gasparatos", "given" : "Alexandros", "non-dropping-particle" : "", "parse-names" : false, "suffix" : "" }, { "dropping-particle" : "", "family" : "Willis", "given" : "Katherine J.", "non-dropping-particle" : "", "parse-names" : false, "suffix" : "" } ], "id" : "ITEM-1", "issued" : { "date-parts" : [ [ "2011" ] ] }, "publisher" : "Routledge", "title" : "Exploring barriers to integration of biodiversity concerns across EU policy", "type" : "chapter" }, "uris" : [ "http://www.mendeley.com/documents/?uuid=d60ae5f8-aa93-4bac-9a64-d7034ba354fc" ] }, { "id" : "ITEM-2", "itemData" : { "author" : [ { "dropping-particle" : "", "family" : "Adams", "given" : "William M", "non-dropping-particle" : "", "parse-names" : false, "suffix" : "" }, { "dropping-particle" : "", "family" : "Hodge", "given" : "Ian D", "non-dropping-particle" : "", "parse-names" : false, "suffix" : "" }, { "dropping-particle" : "", "family" : "Macgregor", "given" : "Nicholas A", "non-dropping-particle" : "", "parse-names" : false, "suffix" : "" }, { "dropping-particle" : "", "family" : "Sandbrook", "given" : "Lindsey C", "non-dropping-particle" : "", "parse-names" : false, "suffix" : "" } ], "container-title" : "Ecology and Society", "id" : "ITEM-2", "issue" : "3", "issued" : { "date-parts" : [ [ "2016" ] ] }, "page" : "1", "title" : "Creating restoration landscapes: partnerships in large-scale conservation in the UK", "type" : "article-journal", "volume" : "21" }, "uris" : [ "http://www.mendeley.com/documents/?uuid=0541c4fa-a7f6-4b32-8dd1-844bbfb53bee" ] }, { "id" : "ITEM-3", "itemData" : { "DOI" : "10.1017/S0376892915000089", "author" : [ { "dropping-particle" : "", "family" : "Santos", "given" : "Rui", "non-dropping-particle" : "", "parse-names" : false, "suffix" : "" }, { "dropping-particle" : "", "family" : "Schr\u00f6ter-Schlaack", "given" : "Christoph", "non-dropping-particle" : "", "parse-names" : false, "suffix" : "" }, { "dropping-particle" : "", "family" : "Antunes", "given" : "Paula", "non-dropping-particle" : "", "parse-names" : false, "suffix" : "" }, { "dropping-particle" : "", "family" : "Ring", "given" : "Irene", "non-dropping-particle" : "", "parse-names" : false, "suffix" : "" }, { "dropping-particle" : "", "family" : "Clemente", "given" : "Pedro", "non-dropping-particle" : "", "parse-names" : false, "suffix" : "" } ], "container-title" : "Environmental Conservation", "id" : "ITEM-3", "issue" : "4", "issued" : { "date-parts" : [ [ "2015" ] ] }, "page" : "294-305", "title" : "Reviewing the role of habitat banking and tradable development rights in the conservation policy mix", "type" : "article-journal", "volume" : "42" }, "uris" : [ "http://www.mendeley.com/documents/?uuid=69c34a0d-ffca-420e-b704-7d73dd3f8bb3" ] }, { "id" : "ITEM-4", "itemData" : { "editor" : [ { "dropping-particle" : "", "family" : "Kettunen", "given" : "Marianne", "non-dropping-particle" : "", "parse-names" : false, "suffix" : "" }, { "dropping-particle" : "", "family" : "Illes", "given" : "Andrea", "non-dropping-particle" : "", "parse-names" : false, "suffix" : "" } ], "id" : "ITEM-4", "issued" : { "date-parts" : [ [ "2017" ] ] }, "publisher" : "Institute for European Environmental Policy (IEEP)", "publisher-place" : "Brussels / London", "title" : "Opportunities for innovative biodiversity financing in the EU : ecological fiscal transfers (EFT), tax reliefs, marketed products, and fees and charges. A com-pilation of cases studies developed in the context of a project for the European Commission (DG", "type" : "book" }, "uris" : [ "http://www.mendeley.com/documents/?uuid=abe3eded-de1b-4c38-968c-33476895e902" ] }, { "id" : "ITEM-5", "itemData" : { "abstract" : "Biodiversity conservation usually builds on strategies involving a wide range of policy instruments. Within these policy mixes, the use of economic instruments for biodiversity policies and the provision of ecosystem services gains increasing attention, not least in the context of the recent TEEB initiative on The Economics of Ecosystems and Biodiversity. However, there are still many open questions regarding the combination of several instruments in a policy mix. For example, what is the role of economic instruments vis\u2010\u00e0\u2010vis regulatory approaches in biodiversity policies? How can the various instruments be assessed in their contribution to conservation objectives, cost-effectiveness, social and distributional impacts as well as institutional requirements, when the focus is on assessing policy mixes rather than single instruments? Thus far, economic analysis of policy instruments has focused on the assessment of single instruments. The sparse literature available on policy mixes mostly deals with pollution and emissions\u2019 related policies rather than with biodiversity conservation and the provision of ecosystem services. Building on first results of the EU\u2010funded project POLICYMIX, this report outlines the challenges involved in assessing the role of economic instruments in policy mixes for biodiversity conservation and ecosystem services provision. We aim to clarify the term policy mix in this application field and provide justifications for using policy mixes instead of focusing on single instruments. Against this background, we then review important instrument categories for biodiversity conservation and the provision of forest ecosystem services. Instrument types to be covered include regulation and spatial planning, offsets, habitat banking and trading schemes, ecological fiscal transfers, payments for environmental services (PES), forest certification, and \u2013 due to its relevance for forest conservation \u2013 REDD (Reducing Emissions from Deforestation and forest Degradation) as an international PES scheme. Finally, a synthesis chapter presents our aggregated findings on assessing policy mixes as well as the role of instruments in a policy mix. We shortly summarise results as presented by the individual reviews and elaborate major characteristics of each instrument or instrument category as regards their roles in a policy mix. In practice, most single instruments do not exist alone; they are implemented in a policy mix context. Some instruments complem\u2026", "container-title" : "POLICYMIX Report, Issue No. 2/2011", "editor" : [ { "dropping-particle" : "", "family" : "Ring", "given" : "Irene", "non-dropping-particle" : "", "parse-names" : false, "suffix" : "" }, { "dropping-particle" : "", "family" : "Schr\u00f6ter-Schlaack", "given" : "Christoph", "non-dropping-particle" : "", "parse-names" : false, "suffix" : "" } ], "id" : "ITEM-5", "issued" : { "date-parts" : [ [ "2011" ] ] }, "note" : "NULL", "number-of-pages" : "119-144", "publisher" : "Helmholtz Centre for Environmental Research \u2013 UFZ", "publisher-place" : "Leipzig", "title" : "Instrument Mixes for Biodiversity Policies", "type" : "report" }, "uris" : [ "http://www.mendeley.com/documents/?uuid=23523a59-fc52-40a5-9d6e-135827927abe" ] } ], "mendeley" : { "formattedCitation" : "(W. M. Adams, Hodge, Macgregor, &amp; Sandbrook, 2016; Kettunen &amp; Illes, 2017; Ring &amp; Schr\u00f6ter-Schlaack, 2011; R. Santos, Schr\u00f6ter-Schlaack, et al., 2015; Tinch et al., 2011)", "plainTextFormattedCitation" : "(W. M. Adams, Hodge, Macgregor, &amp; Sandbrook, 2016; Kettunen &amp; Illes, 2017; Ring &amp; Schr\u00f6ter-Schlaack, 2011; R. Santos, Schr\u00f6ter-Schlaack, et al., 2015; Tinch et al., 2011)", "previouslyFormattedCitation" : "(W. M. Adams, Hodge, Macgregor, &amp; Sandbrook, 2016; Kettunen &amp; Illes, 2017; Ring &amp; Schr\u00f6ter-Schlaack, 2011; R. Santos, Schr\u00f6ter-Schlaack, et al., 2015; Tinch et al., 2011)" }, "properties" : {  }, "schema" : "https://github.com/citation-style-language/schema/raw/master/csl-citation.json" }</w:instrText>
      </w:r>
      <w:r w:rsidRPr="00F02A52">
        <w:rPr>
          <w:lang w:val="en-US"/>
        </w:rPr>
        <w:fldChar w:fldCharType="separate"/>
      </w:r>
      <w:r w:rsidRPr="00F02A52">
        <w:rPr>
          <w:lang w:val="en-US"/>
        </w:rPr>
        <w:t>(Adams</w:t>
      </w:r>
      <w:r w:rsidR="0073565A">
        <w:rPr>
          <w:i/>
          <w:lang w:val="en-US"/>
        </w:rPr>
        <w:t xml:space="preserve"> et al.</w:t>
      </w:r>
      <w:r w:rsidRPr="00F02A52">
        <w:rPr>
          <w:lang w:val="en-US"/>
        </w:rPr>
        <w:t xml:space="preserve">, 2016; Kettunen &amp; Illes, 2017; Ring &amp; Schröter-Schlaack, 2011; Santos </w:t>
      </w:r>
      <w:r w:rsidR="009E3418" w:rsidRPr="009E3418">
        <w:rPr>
          <w:i/>
          <w:lang w:val="en-US"/>
        </w:rPr>
        <w:t>et al.</w:t>
      </w:r>
      <w:r w:rsidRPr="00F02A52">
        <w:rPr>
          <w:lang w:val="en-US"/>
        </w:rPr>
        <w:t>, 2015</w:t>
      </w:r>
      <w:r w:rsidR="00AA0743">
        <w:rPr>
          <w:lang w:val="en-US"/>
        </w:rPr>
        <w:t>b</w:t>
      </w:r>
      <w:r w:rsidRPr="00F02A52">
        <w:rPr>
          <w:lang w:val="en-US"/>
        </w:rPr>
        <w:t xml:space="preserve">; Tinch </w:t>
      </w:r>
      <w:r w:rsidR="009E3418" w:rsidRPr="009E3418">
        <w:rPr>
          <w:i/>
          <w:lang w:val="en-US"/>
        </w:rPr>
        <w:t>et al.</w:t>
      </w:r>
      <w:r w:rsidRPr="00F02A52">
        <w:rPr>
          <w:lang w:val="en-US"/>
        </w:rPr>
        <w:t>, 2011)</w:t>
      </w:r>
      <w:r w:rsidRPr="00F02A52">
        <w:rPr>
          <w:lang w:val="en-US"/>
        </w:rPr>
        <w:fldChar w:fldCharType="end"/>
      </w:r>
      <w:r w:rsidRPr="00F02A52">
        <w:rPr>
          <w:lang w:val="en-US"/>
        </w:rPr>
        <w:t>.</w:t>
      </w:r>
    </w:p>
    <w:p w14:paraId="7E8CD160" w14:textId="4B3C9A7C" w:rsidR="00E97DE0" w:rsidRPr="00F02A52" w:rsidRDefault="00E97DE0" w:rsidP="00E97DE0">
      <w:pPr>
        <w:rPr>
          <w:lang w:val="en-US"/>
        </w:rPr>
      </w:pPr>
      <w:r w:rsidRPr="00F02A52">
        <w:rPr>
          <w:lang w:val="en-US"/>
        </w:rPr>
        <w:t xml:space="preserve">Social and information-based instruments are essential in the wider policy mix for biodiversity conservation. Although regular reporting and monitoring on the state of nature is now common practice in Europe and Central Asia, further streamlining and harmonization is needed to reduce differences in methodologies applied, which make data aggregation and comparison difficult. The quality of data reported suggests that countries need to further develop or complement their inventories and monitoring schemes </w:t>
      </w:r>
      <w:r w:rsidRPr="00F02A52">
        <w:rPr>
          <w:lang w:val="en-US"/>
        </w:rPr>
        <w:fldChar w:fldCharType="begin" w:fldLock="1"/>
      </w:r>
      <w:r>
        <w:rPr>
          <w:lang w:val="en-US"/>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DOI" : "10.2800/603862", "author" : [ { "dropping-particle" : "", "family" : "EEA", "given" : "", "non-dropping-particle" : "", "parse-names" : false, "suffix" : "" } ], "container-title" : "EEA Technical Report No. 2/2015", "id" : "ITEM-2",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mendeley" : { "formattedCitation" : "(EEA, 2015c; OECD, 2005)", "plainTextFormattedCitation" : "(EEA, 2015c; OECD, 2005)", "previouslyFormattedCitation" : "(EEA, 2015c; OECD, 2005)" }, "properties" : {  }, "schema" : "https://github.com/citation-style-language/schema/raw/master/csl-citation.json" }</w:instrText>
      </w:r>
      <w:r w:rsidRPr="00F02A52">
        <w:rPr>
          <w:lang w:val="en-US"/>
        </w:rPr>
        <w:fldChar w:fldCharType="separate"/>
      </w:r>
      <w:r w:rsidRPr="00223CD3">
        <w:rPr>
          <w:lang w:val="en-US"/>
        </w:rPr>
        <w:t>(EEA, 2015c; OECD, 2005)</w:t>
      </w:r>
      <w:r w:rsidRPr="00F02A52">
        <w:rPr>
          <w:lang w:val="en-US"/>
        </w:rPr>
        <w:fldChar w:fldCharType="end"/>
      </w:r>
      <w:r w:rsidRPr="00F02A52">
        <w:rPr>
          <w:lang w:val="en-US"/>
        </w:rPr>
        <w:t xml:space="preserve">. In this regard, training, education and capacity-building are important steps forward (see synthesis </w:t>
      </w:r>
      <w:r w:rsidR="005A3E13">
        <w:rPr>
          <w:b/>
          <w:lang w:val="en-US"/>
        </w:rPr>
        <w:t>Table 6.11</w:t>
      </w:r>
      <w:r w:rsidRPr="00F02A52">
        <w:rPr>
          <w:lang w:val="en-US"/>
        </w:rPr>
        <w:t>).</w:t>
      </w:r>
    </w:p>
    <w:p w14:paraId="7B494FA0" w14:textId="6B35699E" w:rsidR="00E97DE0" w:rsidRPr="00F02A52" w:rsidRDefault="00E97DE0" w:rsidP="00E97DE0">
      <w:pPr>
        <w:rPr>
          <w:lang w:val="en-US"/>
        </w:rPr>
      </w:pPr>
      <w:r w:rsidRPr="00F02A52">
        <w:rPr>
          <w:lang w:val="en-US"/>
        </w:rPr>
        <w:t xml:space="preserve">Regarding rights-based instruments and customary norms, </w:t>
      </w:r>
      <w:r w:rsidRPr="00F02A52">
        <w:rPr>
          <w:lang w:val="en-US"/>
        </w:rPr>
        <w:fldChar w:fldCharType="begin" w:fldLock="1"/>
      </w:r>
      <w:r>
        <w:rPr>
          <w:lang w:val="en-US"/>
        </w:rPr>
        <w:instrText>ADDIN CSL_CITATION { "citationItems" : [ { "id" : "ITEM-1", "itemData" : { "author" : [ { "dropping-particle" : "", "family" : "Varga", "given" : "Anna", "non-dropping-particle" : "", "parse-names" : false, "suffix" : "" }, { "dropping-particle" : "", "family" : "Heim", "given" : "Anita", "non-dropping-particle" : "", "parse-names" : false, "suffix" : "" }, { "dropping-particle" : "", "family" : "Laszlo", "given" : "Demeter", "non-dropping-particle" : "", "parse-names" : false, "suffix" : "" }, { "dropping-particle" : "", "family" : "Moln\u00e1r", "given" : "Zsolt", "non-dropping-particle" : "", "parse-names" : false, "suffix" : "" } ], "container-title" :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1", "issued" : { "date-parts" : [ [ "2017" ] ] }, "page" : "76-89", "publisher" : "UNESCO", "publisher-place" : "Paris, France", "title" : "Rangers bridge the gap: Integration of traditional ecological knowledge related to wood pastures into nature conservation", "type" : "chapter" }, "uris" : [ "http://www.mendeley.com/documents/?uuid=031e05dc-259f-4606-a5a0-8f84d1e64422" ] } ], "mendeley" : { "formattedCitation" : "(Varga, Heim, Laszlo, &amp; Moln\u00e1r, 2017)", "plainTextFormattedCitation" : "(Varga, Heim, Laszlo, &amp; Moln\u00e1r, 2017)", "previouslyFormattedCitation" : "(Varga, Heim, Laszlo, &amp; Moln\u00e1r, 2017)" }, "properties" : {  }, "schema" : "https://github.com/citation-style-language/schema/raw/master/csl-citation.json" }</w:instrText>
      </w:r>
      <w:r w:rsidRPr="00F02A52">
        <w:rPr>
          <w:lang w:val="en-US"/>
        </w:rPr>
        <w:fldChar w:fldCharType="separate"/>
      </w:r>
      <w:r w:rsidRPr="00F02A52">
        <w:rPr>
          <w:lang w:val="en-US"/>
        </w:rPr>
        <w:t>Varga</w:t>
      </w:r>
      <w:r w:rsidR="0073565A">
        <w:rPr>
          <w:i/>
          <w:lang w:val="en-US"/>
        </w:rPr>
        <w:t xml:space="preserve"> et al.</w:t>
      </w:r>
      <w:r w:rsidRPr="00F02A52">
        <w:rPr>
          <w:lang w:val="en-US"/>
        </w:rPr>
        <w:t xml:space="preserve"> </w:t>
      </w:r>
      <w:r w:rsidR="001B01D0">
        <w:rPr>
          <w:lang w:val="en-US"/>
        </w:rPr>
        <w:t>(</w:t>
      </w:r>
      <w:r w:rsidRPr="00F02A52">
        <w:rPr>
          <w:lang w:val="en-US"/>
        </w:rPr>
        <w:t>2017)</w:t>
      </w:r>
      <w:r w:rsidRPr="00F02A52">
        <w:rPr>
          <w:lang w:val="en-US"/>
        </w:rPr>
        <w:fldChar w:fldCharType="end"/>
      </w:r>
      <w:r w:rsidRPr="00F02A52">
        <w:rPr>
          <w:lang w:val="en-US"/>
        </w:rPr>
        <w:t xml:space="preserve"> emphasize that conservation management practices (e.g. mulching hay meadows, shredding shrubbery) are often very different from traditional practices </w:t>
      </w:r>
      <w:r w:rsidRPr="00F02A52">
        <w:rPr>
          <w:lang w:val="en-US"/>
        </w:rPr>
        <w:fldChar w:fldCharType="begin" w:fldLock="1"/>
      </w:r>
      <w:r>
        <w:rPr>
          <w:lang w:val="en-US"/>
        </w:rPr>
        <w:instrText>ADDIN CSL_CITATION { "citationItems" : [ { "id" : "ITEM-1", "itemData" : { "author" : [ { "dropping-particle" : "", "family" : "Holl", "given" : "Kate", "non-dropping-particle" : "", "parse-names" : false, "suffix" : "" }, { "dropping-particle" : "", "family" : "Smith", "given" : "M", "non-dropping-particle" : "", "parse-names" : false, "suffix" : "" } ], "container-title" : "Scottish Natural Heritage Commissioned Report F01AA108", "id" : "ITEM-1", "issued" : { "date-parts" : [ [ "2002" ] ] }, "publisher" : "Scottish Natural Heritage", "publisher-place" : "Edinburgh", "title" : "Ancient Wood Pasture in Scotland: Classification and Management Principles", "type" : "report" }, "uris" : [ "http://www.mendeley.com/documents/?uuid=702931a0-ef14-4739-83de-e81756e9cc7a" ] } ], "mendeley" : { "formattedCitation" : "(Holl &amp; Smith, 2002)", "plainTextFormattedCitation" : "(Holl &amp; Smith, 2002)", "previouslyFormattedCitation" : "(Holl &amp; Smith, 2002)" }, "properties" : {  }, "schema" : "https://github.com/citation-style-language/schema/raw/master/csl-citation.json" }</w:instrText>
      </w:r>
      <w:r w:rsidRPr="00F02A52">
        <w:rPr>
          <w:lang w:val="en-US"/>
        </w:rPr>
        <w:fldChar w:fldCharType="separate"/>
      </w:r>
      <w:r w:rsidRPr="00F02A52">
        <w:rPr>
          <w:lang w:val="en-US"/>
        </w:rPr>
        <w:t>(Holl &amp; Smith, 2002)</w:t>
      </w:r>
      <w:r w:rsidRPr="00F02A52">
        <w:rPr>
          <w:lang w:val="en-US"/>
        </w:rPr>
        <w:fldChar w:fldCharType="end"/>
      </w:r>
      <w:r w:rsidRPr="00F02A52">
        <w:rPr>
          <w:lang w:val="en-US"/>
        </w:rPr>
        <w:t xml:space="preserve">, as conservation managers’ education is almost exclusively based on western science </w:t>
      </w:r>
      <w:r w:rsidRPr="00F02A52">
        <w:rPr>
          <w:lang w:val="en-US"/>
        </w:rPr>
        <w:fldChar w:fldCharType="begin" w:fldLock="1"/>
      </w:r>
      <w:r>
        <w:rPr>
          <w:lang w:val="en-US"/>
        </w:rPr>
        <w:instrText>ADDIN CSL_CITATION { "citationItems" : [ { "id" : "ITEM-1", "itemData" : { "author" : [ { "dropping-particle" : "", "family" : "Primack", "given" : "R.B.", "non-dropping-particle" : "", "parse-names" : false, "suffix" : "" } ], "id" : "ITEM-1", "issued" : { "date-parts" : [ [ "2010" ] ] }, "publisher" : "Palgrave Macmillan", "publisher-place" : "Basingstoke", "title" : "Essentials of Conservation Biology", "type" : "book" }, "uris" : [ "http://www.mendeley.com/documents/?uuid=304386d0-e962-4fb1-aa34-6511fca2a486" ] } ], "mendeley" : { "formattedCitation" : "(Primack, 2010)", "plainTextFormattedCitation" : "(Primack, 2010)", "previouslyFormattedCitation" : "(Primack, 2010)" }, "properties" : {  }, "schema" : "https://github.com/citation-style-language/schema/raw/master/csl-citation.json" }</w:instrText>
      </w:r>
      <w:r w:rsidRPr="00F02A52">
        <w:rPr>
          <w:lang w:val="en-US"/>
        </w:rPr>
        <w:fldChar w:fldCharType="separate"/>
      </w:r>
      <w:r w:rsidRPr="00F02A52">
        <w:rPr>
          <w:lang w:val="en-US"/>
        </w:rPr>
        <w:t>(Primack, 2010)</w:t>
      </w:r>
      <w:r w:rsidRPr="00F02A52">
        <w:rPr>
          <w:lang w:val="en-US"/>
        </w:rPr>
        <w:fldChar w:fldCharType="end"/>
      </w:r>
      <w:r w:rsidRPr="00F02A52">
        <w:rPr>
          <w:lang w:val="en-US"/>
        </w:rPr>
        <w:t xml:space="preserve">. At the same time, the ability of traditional ecological knowledge holders to protect their rights and to advance their own interests is relatively low </w:t>
      </w:r>
      <w:r w:rsidRPr="00F02A52">
        <w:rPr>
          <w:lang w:val="en-US"/>
        </w:rPr>
        <w:fldChar w:fldCharType="begin" w:fldLock="1"/>
      </w:r>
      <w:r>
        <w:rPr>
          <w:lang w:val="en-US"/>
        </w:rPr>
        <w:instrText>ADDIN CSL_CITATION { "citationItems" : [ { "id" : "ITEM-1", "itemData" : { "author" : [ { "dropping-particle" : "", "family" : "Heikkinen", "given" : "H. I.", "non-dropping-particle" : "", "parse-names" : false, "suffix" : "" }, { "dropping-particle" : "", "family" : "Sarkki", "given" : "S.", "non-dropping-particle" : "", "parse-names" : false, "suffix" : "" }, { "dropping-particle" : "", "family" : "Nuttall", "given" : "M.", "non-dropping-particle" : "", "parse-names" : false, "suffix" : "" } ], "container-title" : "Pastoralism", "id" : "ITEM-1", "issue" : "1", "issued" : { "date-parts" : [ [ "2012" ] ] }, "page" : "1-24", "title" : "Users or producers of ecosystem services? A scenario exercise for integrating conservation and reindeer herding in northeast Finland", "type" : "article-journal", "volume" : "2" }, "uris" : [ "http://www.mendeley.com/documents/?uuid=9a142583-f868-4732-8bf6-591e16ed9524" ] } ], "mendeley" : { "formattedCitation" : "(Heikkinen, Sarkki, &amp; Nuttall, 2012)", "plainTextFormattedCitation" : "(Heikkinen, Sarkki, &amp; Nuttall, 2012)", "previouslyFormattedCitation" : "(Heikkinen, Sarkki, &amp; Nuttall, 2012)" }, "properties" : {  }, "schema" : "https://github.com/citation-style-language/schema/raw/master/csl-citation.json" }</w:instrText>
      </w:r>
      <w:r w:rsidRPr="00F02A52">
        <w:rPr>
          <w:lang w:val="en-US"/>
        </w:rPr>
        <w:fldChar w:fldCharType="separate"/>
      </w:r>
      <w:r w:rsidRPr="00F02A52">
        <w:rPr>
          <w:lang w:val="en-US"/>
        </w:rPr>
        <w:t>(Heikkinen</w:t>
      </w:r>
      <w:r w:rsidR="0073565A">
        <w:rPr>
          <w:i/>
          <w:lang w:val="en-US"/>
        </w:rPr>
        <w:t xml:space="preserve"> et al.</w:t>
      </w:r>
      <w:r w:rsidRPr="00F02A52">
        <w:rPr>
          <w:lang w:val="en-US"/>
        </w:rPr>
        <w:t>, 2012)</w:t>
      </w:r>
      <w:r w:rsidRPr="00F02A52">
        <w:rPr>
          <w:lang w:val="en-US"/>
        </w:rPr>
        <w:fldChar w:fldCharType="end"/>
      </w:r>
      <w:r w:rsidRPr="00F02A52">
        <w:rPr>
          <w:lang w:val="en-US"/>
        </w:rPr>
        <w:t xml:space="preserve">. Policy instruments to reinforce the role indigenous peoples and local communities may include: strengthening the capacities of national human rights institutions; ensuring that national laws are harmonized with international human rights treaty standards; legislation with the purpose of defining property rights or access right to land; collaborative arrangements where the participation of indigenous groups and local communities are secured; and the implementation of mechanisms for free, prior and informed consent. Despite the fact that emerging and new approaches have contributed to changes with respect to indigenous rights and nature conservation, there are a number of challenges and difficulties in combining indigenous values with the views of western understandings of conservation </w:t>
      </w:r>
      <w:r w:rsidRPr="00F02A52">
        <w:rPr>
          <w:lang w:val="en-US"/>
        </w:rPr>
        <w:fldChar w:fldCharType="begin" w:fldLock="1"/>
      </w:r>
      <w:r>
        <w:rPr>
          <w:lang w:val="en-US"/>
        </w:rPr>
        <w:instrText>ADDIN CSL_CITATION { "citationItems" : [ { "id" : "ITEM-1", "itemData" : { "DOI" : "10.4324/9781315607559", "ISBN" : "9781315607559", "author" : [ { "dropping-particle" : "", "family" : "Elenius", "given" : "Lars", "non-dropping-particle" : "", "parse-names" : false, "suffix" : "" }, { "dropping-particle" : "", "family" : "Allard", "given" : "Christina", "non-dropping-particle" : "", "parse-names" : false, "suffix" : "" }, { "dropping-particle" : "", "family" : "Sandstr\u00f6m", "given" : "Camilla", "non-dropping-particle" : "", "parse-names" : false, "suffix" : "" } ], "id" : "ITEM-1", "issued" : { "date-parts" : [ [ "2017" ] ] }, "number-of-pages" : "236", "publisher" : "Routledge", "publisher-place" : "London; New York", "title" : "Indigenous Rights in Modern Landscapes Nordic Conservation Regimes in Global Context", "type" : "book" }, "uris" : [ "http://www.mendeley.com/documents/?uuid=efe54b7f-fd4c-4986-884e-d4f1bb13f901" ] } ], "mendeley" : { "formattedCitation" : "(Elenius et al., 2017)", "plainTextFormattedCitation" : "(Elenius et al., 2017)", "previouslyFormattedCitation" : "(Elenius et al., 2017)" }, "properties" : {  }, "schema" : "https://github.com/citation-style-language/schema/raw/master/csl-citation.json" }</w:instrText>
      </w:r>
      <w:r w:rsidRPr="00F02A52">
        <w:rPr>
          <w:lang w:val="en-US"/>
        </w:rPr>
        <w:fldChar w:fldCharType="separate"/>
      </w:r>
      <w:r w:rsidRPr="00F02A52">
        <w:rPr>
          <w:lang w:val="en-US"/>
        </w:rPr>
        <w:t xml:space="preserve">(Elenius </w:t>
      </w:r>
      <w:r w:rsidR="009E3418" w:rsidRPr="009E3418">
        <w:rPr>
          <w:i/>
          <w:lang w:val="en-US"/>
        </w:rPr>
        <w:t>et al.</w:t>
      </w:r>
      <w:r w:rsidRPr="00F02A52">
        <w:rPr>
          <w:lang w:val="en-US"/>
        </w:rPr>
        <w:t>, 2017)</w:t>
      </w:r>
      <w:r w:rsidRPr="00F02A52">
        <w:rPr>
          <w:lang w:val="en-US"/>
        </w:rPr>
        <w:fldChar w:fldCharType="end"/>
      </w:r>
      <w:r w:rsidRPr="00F02A52">
        <w:rPr>
          <w:lang w:val="en-US"/>
        </w:rPr>
        <w:t>.</w:t>
      </w:r>
    </w:p>
    <w:p w14:paraId="4680A1CA" w14:textId="77777777" w:rsidR="00E97DE0" w:rsidRPr="00F02A52" w:rsidRDefault="00E97DE0" w:rsidP="00E97DE0">
      <w:pPr>
        <w:rPr>
          <w:lang w:val="en-US"/>
        </w:rPr>
      </w:pPr>
    </w:p>
    <w:p w14:paraId="4FCB952E" w14:textId="77777777" w:rsidR="00E97DE0" w:rsidRPr="00F02A52" w:rsidRDefault="00E97DE0" w:rsidP="00147745">
      <w:pPr>
        <w:pStyle w:val="Heading3"/>
        <w:rPr>
          <w:lang w:val="en-US"/>
        </w:rPr>
      </w:pPr>
      <w:bookmarkStart w:id="1814" w:name="_Toc502909637"/>
      <w:bookmarkStart w:id="1815" w:name="_Toc504380749"/>
      <w:bookmarkStart w:id="1816" w:name="_Toc519504815"/>
      <w:r w:rsidRPr="00F02A52">
        <w:rPr>
          <w:lang w:val="en-US"/>
        </w:rPr>
        <w:t xml:space="preserve">Environmental governance for biodiversity and </w:t>
      </w:r>
      <w:r>
        <w:rPr>
          <w:lang w:val="en-US"/>
        </w:rPr>
        <w:t>nature’s contributions to people</w:t>
      </w:r>
      <w:r w:rsidRPr="00F02A52">
        <w:rPr>
          <w:lang w:val="en-US"/>
        </w:rPr>
        <w:t>: synergies and trade-offs</w:t>
      </w:r>
      <w:bookmarkEnd w:id="1814"/>
      <w:bookmarkEnd w:id="1815"/>
      <w:bookmarkEnd w:id="1816"/>
    </w:p>
    <w:p w14:paraId="5026D489" w14:textId="77777777" w:rsidR="00E97DE0" w:rsidRPr="00F02A52" w:rsidRDefault="00E97DE0" w:rsidP="001F0516">
      <w:pPr>
        <w:pStyle w:val="Heading4"/>
      </w:pPr>
      <w:bookmarkStart w:id="1817" w:name="_Toc519504816"/>
      <w:r w:rsidRPr="00F02A52">
        <w:t>Key environmental policies</w:t>
      </w:r>
      <w:bookmarkEnd w:id="1817"/>
    </w:p>
    <w:p w14:paraId="7CB468E7" w14:textId="29ED8639" w:rsidR="00E97DE0" w:rsidRPr="00F02A52" w:rsidRDefault="00E97DE0" w:rsidP="00E97DE0">
      <w:pPr>
        <w:rPr>
          <w:rFonts w:eastAsiaTheme="majorEastAsia"/>
          <w:lang w:val="en-US"/>
        </w:rPr>
      </w:pPr>
      <w:r w:rsidRPr="00F02A52">
        <w:rPr>
          <w:rFonts w:ascii="Calibri" w:eastAsia="Times New Roman" w:hAnsi="Calibri" w:cs="Arial"/>
          <w:color w:val="000000"/>
          <w:lang w:val="en-US" w:eastAsia="en-GB"/>
        </w:rPr>
        <w:t xml:space="preserve">In addition to the nature conservation </w:t>
      </w:r>
      <w:r w:rsidRPr="0003613E">
        <w:rPr>
          <w:rFonts w:ascii="Calibri" w:eastAsia="Times New Roman" w:hAnsi="Calibri" w:cs="Arial"/>
          <w:color w:val="000000"/>
          <w:lang w:val="en-US" w:eastAsia="en-GB"/>
        </w:rPr>
        <w:t>policies described in Section 6.4.1, a broad range of environmental policies shape changes in biodiversity and nature’s contributions to people, notably those addressing water quality and quantity (both marine and freshwater), flood management, air and wider environmental pollution, waste management, mitigation of, and adaptation to climate change, soil management and land degradation. These policies complement, overlap and intersect with policies in other sectors, for example, on agriculture, forestry, fisheries, resource extraction and energy (Section 6.5). In many cases, such environmental policies are intended to constrain land</w:t>
      </w:r>
      <w:r w:rsidR="001B01D0">
        <w:rPr>
          <w:rFonts w:ascii="Calibri" w:eastAsia="Times New Roman" w:hAnsi="Calibri" w:cs="Arial"/>
          <w:color w:val="000000"/>
          <w:lang w:val="en-US" w:eastAsia="en-GB"/>
        </w:rPr>
        <w:t>-</w:t>
      </w:r>
      <w:r w:rsidRPr="0003613E">
        <w:rPr>
          <w:rFonts w:ascii="Calibri" w:eastAsia="Times New Roman" w:hAnsi="Calibri" w:cs="Arial"/>
          <w:color w:val="000000"/>
          <w:lang w:val="en-US" w:eastAsia="en-GB"/>
        </w:rPr>
        <w:t xml:space="preserve">use practices and abstraction of natural resources to safeguard environmental quality. While the general objective of these environmental policies is thus by definition to improve environmental quality, including the provision of nature’s contributions to people, three main questions emerge. First, there might be implicit trade-offs between managing for different ecosystem services and/or biodiversity-related goals, for example, related to biofuel targets </w:t>
      </w:r>
      <w:r w:rsidRPr="0003613E">
        <w:rPr>
          <w:rFonts w:ascii="Calibri" w:eastAsia="Times New Roman" w:hAnsi="Calibri" w:cs="Arial"/>
          <w:color w:val="000000"/>
          <w:lang w:val="en-US" w:eastAsia="en-GB"/>
        </w:rPr>
        <w:fldChar w:fldCharType="begin" w:fldLock="1"/>
      </w:r>
      <w:r w:rsidRPr="0003613E">
        <w:rPr>
          <w:rFonts w:ascii="Calibri" w:eastAsia="Times New Roman" w:hAnsi="Calibri" w:cs="Arial"/>
          <w:color w:val="000000"/>
          <w:lang w:val="en-US" w:eastAsia="en-GB"/>
        </w:rPr>
        <w:instrText>ADDIN CSL_CITATION { "citationItems" : [ { "id" : "ITEM-1", "itemData" : { "DOI" : "10.1177/0263774X15605923", "ISSN" : "14723425", "abstract" : "The European Union requires its member states to establish national targets for the biofuel content of all diesel and petrol supplies for transport placed on the market. This study explores the adoption of this European Union policy across South-Eastern and Eastern Europe between 2003 and 2012. In theoretical terms, we are specifically interested in examining the role of interest groups for policy adoption. We argue that the oil industry in general and the producers of biofuels in particular will support the establishment of national biofuel targets because they expect economic gains. By contrast, we expect environmental groups with international and regional ties to oppose such targets because biofuels have come under attack for their potential environmental impact including deforestation, a loss in biodiversity, and food insecurity. Empirically, we concentrate on policy adoptions in 21 South-Eastern and Eastern European states with varied relations to the European Union and the Energy Community. Our analysis supports our main arguments in suggesting that a stronger presence of environmental groups decreases the chances of adopting national biofuel targets across our country sample while producer interests tend to increase adoptions. This finding holds true also when controlling for a country\u2019s European Union membership and accession perspective, membership in the Energy Community, and additional domestic-level factors. These results add more generally to our understanding about compliance with European Union policies and environmental governance.", "author" : [ { "dropping-particle" : "", "family" : "Tosun", "given" : "Jale", "non-dropping-particle" : "", "parse-names" : false, "suffix" : "" }, { "dropping-particle" : "", "family" : "Schulze", "given" : "Kai", "non-dropping-particle" : "", "parse-names" : false, "suffix" : "" } ], "container-title" : "Environment and Planning C: Government and Policy", "id" : "ITEM-1", "issue" : "5", "issued" : { "date-parts" : [ [ "2015" ] ] }, "page" : "950-968", "title" : "Compliance with EU biofuel targets in South-Eastern and Eastern Europe: Do interest groups matter?", "type" : "article-journal", "volume" : "33" }, "uris" : [ "http://www.mendeley.com/documents/?uuid=8f71febf-90a1-4756-ab02-0b507987458c" ] } ], "mendeley" : { "formattedCitation" : "(Tosun &amp; Schulze, 2015)", "plainTextFormattedCitation" : "(Tosun &amp; Schulze, 2015)", "previouslyFormattedCitation" : "(Tosun &amp; Schulze, 2015)" }, "properties" : {  }, "schema" : "https://github.com/citation-style-language/schema/raw/master/csl-citation.json" }</w:instrText>
      </w:r>
      <w:r w:rsidRPr="0003613E">
        <w:rPr>
          <w:rFonts w:ascii="Calibri" w:eastAsia="Times New Roman" w:hAnsi="Calibri" w:cs="Arial"/>
          <w:color w:val="000000"/>
          <w:lang w:val="en-US" w:eastAsia="en-GB"/>
        </w:rPr>
        <w:fldChar w:fldCharType="separate"/>
      </w:r>
      <w:r w:rsidRPr="0003613E">
        <w:rPr>
          <w:rFonts w:ascii="Calibri" w:eastAsia="Times New Roman" w:hAnsi="Calibri" w:cs="Arial"/>
          <w:color w:val="000000"/>
          <w:lang w:val="en-US" w:eastAsia="en-GB"/>
        </w:rPr>
        <w:t>(Tosun &amp; Schulze, 2015)</w:t>
      </w:r>
      <w:r w:rsidRPr="0003613E">
        <w:rPr>
          <w:rFonts w:ascii="Calibri" w:eastAsia="Times New Roman" w:hAnsi="Calibri" w:cs="Arial"/>
          <w:color w:val="000000"/>
          <w:lang w:val="en-US" w:eastAsia="en-GB"/>
        </w:rPr>
        <w:fldChar w:fldCharType="end"/>
      </w:r>
      <w:r w:rsidRPr="0003613E">
        <w:rPr>
          <w:rFonts w:ascii="Calibri" w:eastAsia="Times New Roman" w:hAnsi="Calibri" w:cs="Arial"/>
          <w:color w:val="000000"/>
          <w:lang w:val="en-US" w:eastAsia="en-GB"/>
        </w:rPr>
        <w:t xml:space="preserve"> or water management and biodiversity conservation </w:t>
      </w:r>
      <w:r w:rsidRPr="0003613E">
        <w:rPr>
          <w:rFonts w:ascii="Calibri" w:eastAsia="Times New Roman" w:hAnsi="Calibri" w:cs="Arial"/>
          <w:color w:val="000000"/>
          <w:lang w:val="en-US" w:eastAsia="en-GB"/>
        </w:rPr>
        <w:fldChar w:fldCharType="begin" w:fldLock="1"/>
      </w:r>
      <w:r w:rsidRPr="0003613E">
        <w:rPr>
          <w:rFonts w:ascii="Calibri" w:eastAsia="Times New Roman" w:hAnsi="Calibri" w:cs="Arial"/>
          <w:color w:val="000000"/>
          <w:lang w:val="en-US" w:eastAsia="en-GB"/>
        </w:rPr>
        <w:instrText>ADDIN CSL_CITATION { "citationItems" : [ { "id" : "ITEM-1", "itemData" : { "DOI" : "10.1002/eet.495", "ISBN" : "1756-9338", "ISSN" : "1756932X", "abstract" : "European integration has consequences for environmental planning in the European Union. Recent evaluations of the European Commission show that implementation of environmental directives proves to be a challenging task for the responsible authorities. This paper discusses the relation between the implementation of the Water Framework Directive and the Birds and Habitats Directives in The Netherlands. Studies from this member state show that legal and procedural aspects of planning and decision making gain the most attention and that environmental goals are fading into the background. We study the integration of the two directives from a policy and practice perspective and discuss the diffi culties that arise in the implementation process. Copyright \u00a9 2009 John Wiley &amp; Sons, Ltd and ERP Environment.", "author" : [ { "dropping-particle" : "", "family" : "Beunen", "given" : "Raoul", "non-dropping-particle" : "", "parse-names" : false, "suffix" : "" }, { "dropping-particle" : "", "family" : "Knaap", "given" : "Wim G M", "non-dropping-particle" : "van der", "parse-names" : false, "suffix" : "" }, { "dropping-particle" : "", "family" : "Biesbroek", "given" : "G. Robbert", "non-dropping-particle" : "", "parse-names" : false, "suffix" : "" } ], "container-title" : "Environmental Policy and Governance", "id" : "ITEM-1", "issue" : "1", "issued" : { "date-parts" : [ [ "2009" ] ] }, "page" : "57-69", "title" : "Implementation and integration of EU environmental directives. Experiences from The Netherlands", "type" : "article-journal", "volume" : "19" }, "uris" : [ "http://www.mendeley.com/documents/?uuid=7cf498b6-637d-4abb-b27b-6447027f64c9" ] } ], "mendeley" : { "formattedCitation" : "(Beunen, van der Knaap, &amp; Biesbroek, 2009)", "plainTextFormattedCitation" : "(Beunen, van der Knaap, &amp; Biesbroek, 2009)", "previouslyFormattedCitation" : "(Beunen, van der Knaap, &amp; Biesbroek, 2009)" }, "properties" : {  }, "schema" : "https://github.com/citation-style-language/schema/raw/master/csl-citation.json" }</w:instrText>
      </w:r>
      <w:r w:rsidRPr="0003613E">
        <w:rPr>
          <w:rFonts w:ascii="Calibri" w:eastAsia="Times New Roman" w:hAnsi="Calibri" w:cs="Arial"/>
          <w:color w:val="000000"/>
          <w:lang w:val="en-US" w:eastAsia="en-GB"/>
        </w:rPr>
        <w:fldChar w:fldCharType="separate"/>
      </w:r>
      <w:r w:rsidRPr="0003613E">
        <w:rPr>
          <w:rFonts w:ascii="Calibri" w:eastAsia="Times New Roman" w:hAnsi="Calibri" w:cs="Arial"/>
          <w:color w:val="000000"/>
          <w:lang w:val="en-US" w:eastAsia="en-GB"/>
        </w:rPr>
        <w:t>(Beunen</w:t>
      </w:r>
      <w:r w:rsidR="0073565A">
        <w:rPr>
          <w:rFonts w:ascii="Calibri" w:eastAsia="Times New Roman" w:hAnsi="Calibri" w:cs="Arial"/>
          <w:i/>
          <w:color w:val="000000"/>
          <w:lang w:val="en-US" w:eastAsia="en-GB"/>
        </w:rPr>
        <w:t xml:space="preserve"> et al.</w:t>
      </w:r>
      <w:r w:rsidRPr="0003613E">
        <w:rPr>
          <w:rFonts w:ascii="Calibri" w:eastAsia="Times New Roman" w:hAnsi="Calibri" w:cs="Arial"/>
          <w:color w:val="000000"/>
          <w:lang w:val="en-US" w:eastAsia="en-GB"/>
        </w:rPr>
        <w:t>, 2009)</w:t>
      </w:r>
      <w:r w:rsidRPr="0003613E">
        <w:rPr>
          <w:rFonts w:ascii="Calibri" w:eastAsia="Times New Roman" w:hAnsi="Calibri" w:cs="Arial"/>
          <w:color w:val="000000"/>
          <w:lang w:val="en-US" w:eastAsia="en-GB"/>
        </w:rPr>
        <w:fldChar w:fldCharType="end"/>
      </w:r>
      <w:r w:rsidRPr="0003613E">
        <w:rPr>
          <w:rFonts w:ascii="Calibri" w:eastAsia="Times New Roman" w:hAnsi="Calibri" w:cs="Arial"/>
          <w:color w:val="000000"/>
          <w:lang w:val="en-US" w:eastAsia="en-GB"/>
        </w:rPr>
        <w:t xml:space="preserve">: How do environmental policies deal with these conflicts, which ecosystem services are favoured, and which are negatively affected? Second, policies </w:t>
      </w:r>
      <w:r w:rsidRPr="0003613E">
        <w:rPr>
          <w:rFonts w:ascii="Calibri" w:eastAsia="Times New Roman" w:hAnsi="Calibri" w:cs="Arial"/>
          <w:color w:val="000000"/>
          <w:lang w:val="en-US" w:eastAsia="en-GB"/>
        </w:rPr>
        <w:lastRenderedPageBreak/>
        <w:t xml:space="preserve">do not always achieve their intended aims, often due to a lack of enforcement or insufficient alignment across sectors: What are the </w:t>
      </w:r>
      <w:r w:rsidRPr="0003613E">
        <w:rPr>
          <w:rFonts w:ascii="Calibri" w:eastAsia="Times New Roman" w:hAnsi="Calibri" w:cs="Arial"/>
          <w:i/>
          <w:color w:val="000000"/>
          <w:lang w:val="en-US" w:eastAsia="en-GB"/>
        </w:rPr>
        <w:t>de facto</w:t>
      </w:r>
      <w:r w:rsidRPr="0003613E">
        <w:rPr>
          <w:rFonts w:ascii="Calibri" w:eastAsia="Times New Roman" w:hAnsi="Calibri" w:cs="Arial"/>
          <w:color w:val="000000"/>
          <w:lang w:val="en-US" w:eastAsia="en-GB"/>
        </w:rPr>
        <w:t xml:space="preserve"> implications of the existing environmental policies for biodiversity and ecosystem services? Third, what are the options that emerge from this analysis to improve environmental governance in the future? This section concentrates on these questions, building on the presentation of international, regional and transboundary governance arrangements that address environmental challenges (Section 6.3) and providing the backdrop for the analysis of sectoral policies (Section 6.5).</w:t>
      </w:r>
    </w:p>
    <w:p w14:paraId="30295DA8" w14:textId="43CD348E"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In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there is a widespread perception that, in terms of the adoption and effectiveness of environmental policies, a lot of progress has been made over recent decade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IEEP", "given" : "", "non-dropping-particle" : "", "parse-names" : false, "suffix" : "" } ], "id" : "ITEM-1", "issued" : { "date-parts" : [ [ "2013" ] ] }, "number-of-pages" : "60", "publisher" : "Institute for European Environmental Policy", "publisher-place" : "London", "title" : "Report on the influence of EU policies on the environment", "type" : "report" }, "uris" : [ "http://www.mendeley.com/documents/?uuid=e3f660fb-2bee-499c-bb24-ddbfcc41d3ae" ] }, { "id" : "ITEM-2", "itemData" : { "DOI" : "10.1146/annurev-environ-102014-021210", "ISSN" : "1543-5938", "abstract" : "The European Union (EU) is influential in environmental politics and policy-making across its 28 member states, around its periphery, and glob- ally. Building on a diverse analytical and empirical literature, this article\u2019s seven sections each highlights important research findings and outcomes from more than four decades of EU environmental governance. These include (a) a substantial transfer of legal authority from member states to the supranational level; (b)agrowing involvementofEUbodies, advocacy groups, and civil society in regional goal-setting and decision-making; (c)the development of elaborate governance systems and mechanisms for making, implementing, and enforcing policy; (d ) EU exercise of considerable influence over countries seeking membership before and after joining the Union; (e) increased EU participation and influence in international fora; ( f ) a mixed record of uneven implementation and varied environmental outcomes in Europe and across the world; and ( g) continuing challenges in nascent attempts to engender greater resource efficiency and sustainability in Europe and beyond. All of these findings and outcomes suggest numerous areas and directions for additional research.", "author" : [ { "dropping-particle" : "", "family" : "Selin", "given" : "Henrik", "non-dropping-particle" : "", "parse-names" : false, "suffix" : "" }, { "dropping-particle" : "", "family" : "VanDeveer", "given" : "Stacy D", "non-dropping-particle" : "", "parse-names" : false, "suffix" : "" } ], "container-title" : "Annual Review of Environment and Resources", "id" : "ITEM-2", "issue" : "1", "issued" : { "date-parts" : [ [ "2015" ] ] }, "page" : "309-335", "title" : "Broader, Deeper and Greener: European Union Environmental Politics, Policies, and Outcomes", "type" : "article-journal", "volume" : "40" }, "uris" : [ "http://www.mendeley.com/documents/?uuid=f43ffc85-513c-4ab9-8d47-f6b1a7859531" ] }, { "id" : "ITEM-3", "itemData" : { "DOI" : "10.2800/944899", "ISBN" : "9789292135157", "author" : [ { "dropping-particle" : "", "family" : "EEA", "given" : "", "non-dropping-particle" : "", "parse-names" : false, "suffix" : "" } ], "id" : "ITEM-3",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IEEP, 2013; Selin &amp; VanDeveer, 2015)", "plainTextFormattedCitation" : "(EEA, 2015d; IEEP, 2013; Selin &amp; VanDeveer, 2015)", "previouslyFormattedCitation" : "(EEA, 2015d; IEEP, 2013; Selin &amp; VanDeveer, 2015)"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 IEEP, 2013; Selin &amp; VanDeveer, 2015)</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but that the challenges ahead are enormous (e.g., related to climate change), and that efforts therefore need to be sustained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There is a recognition that societal-level transformations are needed rather than just gradual or very specific changes, i.e. that current lifestyles and associated expectations and value systems have to significantly change. However, the political and societal drive for economic growth and prosperity still does not tend to align with environmental aims and objectives, despite increasing efforts to identify win-win situation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IEEP", "given" : "", "non-dropping-particle" : "", "parse-names" : false, "suffix" : "" } ], "id" : "ITEM-1", "issued" : { "date-parts" : [ [ "2013" ] ] }, "number-of-pages" : "60", "publisher" : "Institute for European Environmental Policy", "publisher-place" : "London", "title" : "Report on the influence of EU policies on the environment", "type" : "report" }, "prefix" : "e.g.,", "uris" : [ "http://www.mendeley.com/documents/?uuid=e3f660fb-2bee-499c-bb24-ddbfcc41d3ae" ] } ], "mendeley" : { "formattedCitation" : "(e.g., IEEP, 2013)", "plainTextFormattedCitation" : "(e.g., IEEP, 2013)", "previouslyFormattedCitation" : "(e.g., IEEP, 2013)"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g., IEEP, 2013)</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The recognition of this challenge has led to the incorporation of notions of societal change towards sustainability into environmental policy goals, blended with a language that is seen as compatible with economic thinking, using terms such as “natural capital” and “nature-based solutions”. In this respect, policies are more than just sets of rules; they shape and are shaped by discourse and ways of thinking. Partly because of this realization, recent environmental policies in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tend to adopt a much more systemic perspective than they previously did, grouping policies into larger packages rather than addressing single issue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landusepol.2014.07.003", "ISBN" : "02648377", "ISSN" : "02648377", "abstract" : "Scholars of environmental governance are increasingly intrigued by issues of scale. Efforts to institutionalise river basin management represent a pertinent exemplar, as they aspire to strengthen hydrological vis-\u00e0-vis political-administrative scales of governance. The EU Water Framework Directive (WFD) is one of the most ambitious policy initiatives worldwide to reconfigure water management planning around the hydrological scale of river basins. Whilst it is widely assumed that the WFD is rescaling water governance in Europe, few empirical studies have been conducted to ascertain how far this is the case, what scalar strategies and practices are emerging and to what effect. The paper addresses these open issues with a study analysing the multi-scalar actions of water authorities, water management organisations, local authorities and interest groups involved in implementing the WFD. It investigates how stakeholders are acting scalar from the local to the European scale and back to further their interests in the course of WFD implementation, focussing on the Wupper sub-basin in Germany. Drawing for conceptual insight on the human geography debate on the politics of scale and processes of rescaling, we demonstrate how all relevant stakeholders are increasingly working across scales to advance their interests but in very different ways, with different degrees of deliberation and to different effect. A typology of multi-scalar action is developed to interpret this diversity. The paper draws conclusions on how multi-scalar action is altering not only power relations between the actors but also the scalar configurations themselves. \u00a9 2014 Elsevier Ltd.", "author" : [ { "dropping-particle" : "", "family" : "H\u00fcesker", "given" : "Frank", "non-dropping-particle" : "", "parse-names" : false, "suffix" : "" }, { "dropping-particle" : "", "family" : "Moss", "given" : "Timothy", "non-dropping-particle" : "", "parse-names" : false, "suffix" : "" } ], "container-title" : "Land Use Policy", "id" : "ITEM-1", "issued" : { "date-parts" : [ [ "2015" ] ] }, "page" : "38-47", "title" : "The politics of multi-scalar action in river basin management: Implementing the EU Water Framework Directive (WFD)", "type" : "article-journal", "volume" : "42" }, "uris" : [ "http://www.mendeley.com/documents/?uuid=ff7d94b9-3dd2-4bf1-91d9-29d28c90a037" ] }, { "id" : "ITEM-2", "itemData" : { "DOI" : "10.2800/944899", "ISBN" : "9789292135157", "author" : [ { "dropping-particle" : "", "family" : "EEA", "given" : "", "non-dropping-particle" : "", "parse-names" : false, "suffix" : "" } ], "id" : "ITEM-2",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H\u00fcesker &amp; Moss, 2015)", "plainTextFormattedCitation" : "(EEA, 2015d; H\u00fcesker &amp; Moss, 2015)", "previouslyFormattedCitation" : "(EEA, 2015d; H\u00fcesker &amp; Moss, 2015)"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 Hüesker &amp; Moss, 2015)</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For example, the idea of a “circular economy” has been introduced to shape and provide the conceptual umbrella for strategies to deal with resource use and wast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erss.2017.05.006", "ISSN" : "22146296", "abstract" : "The European Union (EU) has set its sights on becoming a circular economy, envisaging a transition that implies systemic changes in natural resource transformations and material flows; and offering a response to what is commonly labelled as the 'take-make-dispose' conventional economic model. What does the transition toward a circular economy entail and what can it do? This paper analyses the emergence and mobilisation of expectations that are shaping the EU transition to a circular economy. It traces the narrative elements through which the circular economy is configured through an analysis of position papers presented to inform the debate on the European Commission's circular economy package. Expectations for the circular economy are articulated as: (1) a perfect circle of slow material flows; (2) a shift from consumer to user; (3) growth through circularity and decoupling; and (4) a solution to European renewal. Extending boundaries of what is 'in' benefits actors driving the circular economy as, in the short-term, they can actively support a deliberately vague, but uncontroversial, circular economy. On the one hand, the expectations present a strong sense of a collective 'we', on the other hand we are yet to see the contentions and contestations being full playing out.", "author" : [ { "dropping-particle" : "", "family" : "Lazarevic", "given" : "David", "non-dropping-particle" : "", "parse-names" : false, "suffix" : "" }, { "dropping-particle" : "", "family" : "Valve", "given" : "Helena", "non-dropping-particle" : "", "parse-names" : false, "suffix" : "" } ], "container-title" : "Energy Research and Social Science", "id" : "ITEM-1", "issued" : { "date-parts" : [ [ "2017" ] ] }, "page" : "60-69", "publisher" : "Elsevier", "title" : "Narrating expectations for the circular economy: Towards a common and contested European transition", "type" : "article-journal", "volume" : "31" }, "uris" : [ "http://www.mendeley.com/documents/?uuid=53cf7e6e-2fb6-4bce-95d4-9f13fd16b548" ] }, { "id" : "ITEM-2", "itemData" : { "DOI" : "10.2800/944899", "ISBN" : "9789292135157", "author" : [ { "dropping-particle" : "", "family" : "EEA", "given" : "", "non-dropping-particle" : "", "parse-names" : false, "suffix" : "" } ], "id" : "ITEM-2",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Lazarevic &amp; Valve, 2017)", "plainTextFormattedCitation" : "(EEA, 2015d; Lazarevic &amp; Valve, 2017)", "previouslyFormattedCitation" : "(EEA, 2015d; Lazarevic &amp; Valve, 201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 Lazarevic &amp; Valve, 2017)</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hile the ”low-carbon society” provides direction to policies targeting the mitigation of climate chang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see also </w:t>
      </w:r>
      <w:r w:rsidR="00C714C6">
        <w:rPr>
          <w:rFonts w:ascii="Calibri" w:eastAsia="Times New Roman" w:hAnsi="Calibri" w:cs="Arial"/>
          <w:b/>
          <w:color w:val="000000"/>
          <w:lang w:val="en-US" w:eastAsia="en-GB"/>
        </w:rPr>
        <w:t>Box 6.2</w:t>
      </w:r>
      <w:r w:rsidRPr="00F02A52">
        <w:rPr>
          <w:rFonts w:ascii="Calibri" w:eastAsia="Times New Roman" w:hAnsi="Calibri" w:cs="Arial"/>
          <w:color w:val="000000"/>
          <w:lang w:val="en-US" w:eastAsia="en-GB"/>
        </w:rPr>
        <w:t xml:space="preserve"> for an example influenced by the “ecosystem approach”). However,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ecoser.2017.02.014", "abstract" : "A B S T R A C T The concept of ecosystem services has gained a strong political profile during the last 15 years. However, there is no specific EU policy devoted to governing ecosystem services. This article shows that the ecosystem services concept is already embedded in recent EU (environmentally-related) policies, such as the Biodiversity Strategy 2020 and the Invasive Alien Species Regulation. Our review of 12 policies shows that, overall, the coherence between existing policies and the ecosystem services concept is moderate. Policies showing very high coherence are confined to the policy arenas that address natural ecosystems, forestry, or agriculture. Given the sectoral nature of most EU policies and the limited options for revision in the near future, opportunities for improving coherence are most apparent in furthering the integration of the ecosystem services concept in the implementation of existing EU policies at national and regional levels.", "author" : [ { "dropping-particle" : "", "family" : "Bouwma", "given" : "Irene", "non-dropping-particle" : "", "parse-names" : false, "suffix" : "" }, { "dropping-particle" : "", "family" : "Schleyer", "given" : "Christian", "non-dropping-particle" : "", "parse-names" : false, "suffix" : "" }, { "dropping-particle" : "", "family" : "Primmer", "given" : "Eeva", "non-dropping-particle" : "", "parse-names" : false, "suffix" : "" }, { "dropping-particle" : "", "family" : "Winkler", "given" : "Klara Johanna", "non-dropping-particle" : "", "parse-names" : false, "suffix" : "" }, { "dropping-particle" : "", "family" : "Berry", "given" : "Pam", "non-dropping-particle" : "", "parse-names" : false, "suffix" : "" }, { "dropping-particle" : "", "family" : "Young", "given" : "Juliette C.", "non-dropping-particle" : "", "parse-names" : false, "suffix" : "" }, { "dropping-particle" : "", "family" : "Carmen", "given" : "Esther", "non-dropping-particle" : "", "parse-names" : false, "suffix" : "" }, { "dropping-particle" : "", "family" : "\u0160pulerov\u00e1", "given" : "Jana", "non-dropping-particle" : "", "parse-names" : false, "suffix" : "" }, { "dropping-particle" : "", "family" : "Bez\u00e1k", "given" : "Peter", "non-dropping-particle" : "", "parse-names" : false, "suffix" : "" }, { "dropping-particle" : "", "family" : "Preda", "given" : "Elena", "non-dropping-particle" : "", "parse-names" : false, "suffix" : "" }, { "dropping-particle" : "", "family" : "Vadineanu", "given" : "Angheluta", "non-dropping-particle" : "", "parse-names" : false, "suffix" : "" } ], "container-title" : "Ecosystem Services", "id" : "ITEM-1", "issued" : { "date-parts" : [ [ "2017" ] ] }, "title" : "Adoption of the ecosystem services concept in EU policies", "type" : "article-journal", "volume" : "in press" }, "uris" : [ "http://www.mendeley.com/documents/?uuid=adeabc92-b2f2-3d9b-98d6-048d353202d3" ] } ], "mendeley" : { "formattedCitation" : "(Bouwma et al., 2017)", "manualFormatting" : "Bouwma et al. (2017)", "plainTextFormattedCitation" : "(Bouwma et al., 2017)", "previouslyFormattedCitation" : "(Bouwma et al., 201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Bouwma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xml:space="preserve"> (201</w:t>
      </w:r>
      <w:r w:rsidR="0073565A">
        <w:rPr>
          <w:rFonts w:ascii="Calibri" w:eastAsia="Times New Roman" w:hAnsi="Calibri" w:cs="Arial"/>
          <w:color w:val="000000"/>
          <w:lang w:val="en-US" w:eastAsia="en-GB"/>
        </w:rPr>
        <w:t>8</w:t>
      </w:r>
      <w:r w:rsidRPr="00F02A52">
        <w:rPr>
          <w:rFonts w:ascii="Calibri" w:eastAsia="Times New Roman" w:hAnsi="Calibri" w:cs="Arial"/>
          <w:color w:val="000000"/>
          <w:lang w:val="en-US" w:eastAsia="en-GB"/>
        </w:rPr>
        <w:t>)</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suggest that within the body of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environmental law (the “acquis”, which consists of more than 500 directives, regulations and decision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see </w:t>
      </w:r>
      <w:r w:rsidRPr="0003613E">
        <w:rPr>
          <w:rFonts w:ascii="Calibri" w:eastAsia="Times New Roman" w:hAnsi="Calibri" w:cs="Arial"/>
          <w:color w:val="000000"/>
          <w:lang w:val="en-US" w:eastAsia="en-GB"/>
        </w:rPr>
        <w:t>Section 6.3 for an</w:t>
      </w:r>
      <w:r w:rsidRPr="00F02A52">
        <w:rPr>
          <w:rFonts w:ascii="Calibri" w:eastAsia="Times New Roman" w:hAnsi="Calibri" w:cs="Arial"/>
          <w:color w:val="000000"/>
          <w:lang w:val="en-US" w:eastAsia="en-GB"/>
        </w:rPr>
        <w:t xml:space="preserve"> overview of the most important directives) the concept of ecosystem services has not yet been fully mainstreamed beyond those policies that focus on nature or natural resources.</w:t>
      </w:r>
    </w:p>
    <w:p w14:paraId="3DFAB3B3" w14:textId="7677BB92" w:rsidR="00E97DE0" w:rsidRPr="00F02A52" w:rsidRDefault="00E97DE0" w:rsidP="000226B2">
      <w:pPr>
        <w:pStyle w:val="Caption"/>
        <w:rPr>
          <w:rFonts w:cs="Arial"/>
          <w:color w:val="000000"/>
          <w:lang w:eastAsia="en-GB"/>
        </w:rPr>
      </w:pPr>
      <w:bookmarkStart w:id="1818" w:name="_Ref496621595"/>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2</w:t>
      </w:r>
      <w:r>
        <w:fldChar w:fldCharType="end"/>
      </w:r>
      <w:bookmarkEnd w:id="1818"/>
      <w:r w:rsidRPr="00F02A52">
        <w:t>: Scotland’s Land Use Strategy 2016-2021</w:t>
      </w:r>
      <w:r w:rsidR="009D7B0F">
        <w:t>.</w:t>
      </w:r>
    </w:p>
    <w:p w14:paraId="55CCA04F" w14:textId="3509143B" w:rsidR="00E97DE0" w:rsidRPr="00F02A52" w:rsidRDefault="00E97DE0" w:rsidP="00E97DE0">
      <w:pPr>
        <w:rPr>
          <w:sz w:val="20"/>
          <w:szCs w:val="20"/>
          <w:lang w:val="en-US"/>
        </w:rPr>
      </w:pPr>
      <w:r w:rsidRPr="00F02A52">
        <w:rPr>
          <w:sz w:val="20"/>
          <w:szCs w:val="20"/>
          <w:lang w:val="en-US"/>
        </w:rPr>
        <w:t xml:space="preserve">Although the United Kingdom has been characterized as having a strongly hierarchical approach to governance </w:t>
      </w:r>
      <w:r w:rsidRPr="00F02A52">
        <w:rPr>
          <w:sz w:val="20"/>
          <w:szCs w:val="20"/>
          <w:lang w:val="en-US"/>
        </w:rPr>
        <w:fldChar w:fldCharType="begin" w:fldLock="1"/>
      </w:r>
      <w:r>
        <w:rPr>
          <w:sz w:val="20"/>
          <w:szCs w:val="20"/>
          <w:lang w:val="en-US"/>
        </w:rPr>
        <w:instrText>ADDIN CSL_CITATION { "citationItems" : [ { "id" : "ITEM-1", "itemData" : { "author" : [ { "dropping-particle" : "", "family" : "Pierre", "given" : "Jon", "non-dropping-particle" : "", "parse-names" : false, "suffix" : "" } ], "id" : "ITEM-1", "issued" : { "date-parts" : [ [ "2000" ] ] }, "publisher" : "Oxford University Press", "publisher-place" : "Oxford", "title" : "Debating Governance: Authority, Steering, and Democracy", "type" : "book" }, "uris" : [ "http://www.mendeley.com/documents/?uuid=3c9c8cc6-fd8f-41ba-a458-bc100e64ba87" ] } ], "mendeley" : { "formattedCitation" : "(Pierre, 2000)", "plainTextFormattedCitation" : "(Pierre, 2000)", "previouslyFormattedCitation" : "(Pierre, 2000)" }, "properties" : {  }, "schema" : "https://github.com/citation-style-language/schema/raw/master/csl-citation.json" }</w:instrText>
      </w:r>
      <w:r w:rsidRPr="00F02A52">
        <w:rPr>
          <w:sz w:val="20"/>
          <w:szCs w:val="20"/>
          <w:lang w:val="en-US"/>
        </w:rPr>
        <w:fldChar w:fldCharType="separate"/>
      </w:r>
      <w:r w:rsidRPr="00F02A52">
        <w:rPr>
          <w:sz w:val="20"/>
          <w:szCs w:val="20"/>
          <w:lang w:val="en-US"/>
        </w:rPr>
        <w:t>(Pierre, 2000)</w:t>
      </w:r>
      <w:r w:rsidRPr="00F02A52">
        <w:rPr>
          <w:sz w:val="20"/>
          <w:szCs w:val="20"/>
          <w:lang w:val="en-US"/>
        </w:rPr>
        <w:fldChar w:fldCharType="end"/>
      </w:r>
      <w:r w:rsidRPr="00F02A52">
        <w:rPr>
          <w:sz w:val="20"/>
          <w:szCs w:val="20"/>
          <w:lang w:val="en-US"/>
        </w:rPr>
        <w:t xml:space="preserve">, recent developments in the devolved administration in Scotland suggest a move to a more networked approach, characterized by steering instruments providing strategic direction. A good example of this is the Scottish Land Use Strategy </w:t>
      </w:r>
      <w:r w:rsidRPr="00F02A52">
        <w:rPr>
          <w:sz w:val="20"/>
          <w:szCs w:val="20"/>
          <w:lang w:val="en-US"/>
        </w:rPr>
        <w:fldChar w:fldCharType="begin" w:fldLock="1"/>
      </w:r>
      <w:r>
        <w:rPr>
          <w:sz w:val="20"/>
          <w:szCs w:val="20"/>
          <w:lang w:val="en-US"/>
        </w:rPr>
        <w:instrText>ADDIN CSL_CITATION { "citationItems" : [ { "id" : "ITEM-1", "itemData" : { "author" : [ { "dropping-particle" : "", "family" : "Scottish Government", "given" : "", "non-dropping-particle" : "", "parse-names" : false, "suffix" : "" } ], "id" : "ITEM-1", "issued" : { "date-parts" : [ [ "2016" ] ] }, "page" : "SG/2016/6", "publisher" : "Scottish Government", "publisher-place" : "Edinburgh", "title" : "Getting the best from our land. A Land Use Strategy for Scotland 2016-2021", "type" : "legislation" }, "uris" : [ "http://www.mendeley.com/documents/?uuid=fdf7c4cd-4846-4272-b22b-8969f6f086ac" ] } ], "mendeley" : { "formattedCitation" : "(Scottish Government, 2016)", "plainTextFormattedCitation" : "(Scottish Government, 2016)", "previouslyFormattedCitation" : "(Scottish Government, 2016)" }, "properties" : {  }, "schema" : "https://github.com/citation-style-language/schema/raw/master/csl-citation.json" }</w:instrText>
      </w:r>
      <w:r w:rsidRPr="00F02A52">
        <w:rPr>
          <w:sz w:val="20"/>
          <w:szCs w:val="20"/>
          <w:lang w:val="en-US"/>
        </w:rPr>
        <w:fldChar w:fldCharType="separate"/>
      </w:r>
      <w:r w:rsidRPr="00F02A52">
        <w:rPr>
          <w:sz w:val="20"/>
          <w:szCs w:val="20"/>
          <w:lang w:val="en-US"/>
        </w:rPr>
        <w:t>(Scottish Government, 2016)</w:t>
      </w:r>
      <w:r w:rsidRPr="00F02A52">
        <w:rPr>
          <w:sz w:val="20"/>
          <w:szCs w:val="20"/>
          <w:lang w:val="en-US"/>
        </w:rPr>
        <w:fldChar w:fldCharType="end"/>
      </w:r>
      <w:r w:rsidRPr="00F02A52">
        <w:rPr>
          <w:sz w:val="20"/>
          <w:szCs w:val="20"/>
          <w:lang w:val="en-US"/>
        </w:rPr>
        <w:t>. The strategy was initiated as an action arising from the Climate Change (Scotland) Act 2009, and has recently been refreshed for a second five-year period. The Land Use Strategy encompasses all land in Scotland, both rural and urban, and is therefore a cross-sectoral and integrative steering mechanism to encourage a more holistic approach to land</w:t>
      </w:r>
      <w:r w:rsidR="002B1041">
        <w:rPr>
          <w:sz w:val="20"/>
          <w:szCs w:val="20"/>
          <w:lang w:val="en-US"/>
        </w:rPr>
        <w:t>-</w:t>
      </w:r>
      <w:r w:rsidRPr="00F02A52">
        <w:rPr>
          <w:sz w:val="20"/>
          <w:szCs w:val="20"/>
          <w:lang w:val="en-US"/>
        </w:rPr>
        <w:t xml:space="preserve">use planning and practice. One of its guiding principles is the adoption of an Ecosystem Approach </w:t>
      </w:r>
      <w:r w:rsidRPr="00F02A52">
        <w:rPr>
          <w:sz w:val="20"/>
          <w:szCs w:val="20"/>
          <w:lang w:val="en-US"/>
        </w:rPr>
        <w:fldChar w:fldCharType="begin" w:fldLock="1"/>
      </w:r>
      <w:r>
        <w:rPr>
          <w:sz w:val="20"/>
          <w:szCs w:val="20"/>
          <w:lang w:val="en-US"/>
        </w:rPr>
        <w:instrText>ADDIN CSL_CITATION { "citationItems" : [ { "id" : "ITEM-1", "itemData" : { "author" : [ { "dropping-particle" : "", "family" : "Waylen, K.A., Hastings, E.J., Banks, E.A., Holstead, K.L., Irvine, R.J., Blackstock", "given" : "K.L.", "non-dropping-particle" : "", "parse-names" : false, "suffix" : "" } ], "container-title" : "Conservation Biology", "id" : "ITEM-1", "issued" : { "date-parts" : [ [ "2014" ] ] }, "page" : "1215-1224", "title" : "The need to disentangle key concepts from ecosystem-approach jargon", "type" : "article-journal", "volume" : "28" }, "uris" : [ "http://www.mendeley.com/documents/?uuid=4d69c58b-65d6-4c95-9308-7383906e485c" ] } ], "mendeley" : { "formattedCitation" : "(Waylen, K.A., Hastings, E.J., Banks, E.A., Holstead, K.L., Irvine, R.J., Blackstock, 2014)", "manualFormatting" : "(Waylen et al., 2014)", "plainTextFormattedCitation" : "(Waylen, K.A., Hastings, E.J., Banks, E.A., Holstead, K.L., Irvine, R.J., Blackstock, 2014)", "previouslyFormattedCitation" : "(Waylen, K.A., Hastings, E.J., Banks, E.A., Holstead, K.L., Irvine, R.J., Blackstock, 2014)"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Waylen </w:t>
      </w:r>
      <w:r w:rsidR="009E3418" w:rsidRPr="009E3418">
        <w:rPr>
          <w:i/>
          <w:sz w:val="20"/>
          <w:szCs w:val="20"/>
          <w:lang w:val="en-US"/>
        </w:rPr>
        <w:t>et al.</w:t>
      </w:r>
      <w:r w:rsidRPr="00F02A52">
        <w:rPr>
          <w:sz w:val="20"/>
          <w:szCs w:val="20"/>
          <w:lang w:val="en-US"/>
        </w:rPr>
        <w:t>, 2014)</w:t>
      </w:r>
      <w:r w:rsidRPr="00F02A52">
        <w:rPr>
          <w:sz w:val="20"/>
          <w:szCs w:val="20"/>
          <w:lang w:val="en-US"/>
        </w:rPr>
        <w:fldChar w:fldCharType="end"/>
      </w:r>
      <w:r w:rsidRPr="00F02A52">
        <w:rPr>
          <w:sz w:val="20"/>
          <w:szCs w:val="20"/>
          <w:lang w:val="en-US"/>
        </w:rPr>
        <w:t xml:space="preserve">, promoting recognition of natural functions, working with nature’s contributions and engaging people. The approach focuses on providing a strategic framework for voluntary action at local, regional and national scales. Recent pilots of a Land Use Strategy regional framework, in the Scottish Borders and Aberdeenshire, have illustrated the benefits of spatially explicit evidence of trends in ecosystem service delivery; the ability to explore possible future trajectories; and public engagement to determine what people want from their land and the best ways to achieve it </w:t>
      </w:r>
      <w:r w:rsidRPr="00F02A52">
        <w:rPr>
          <w:sz w:val="20"/>
          <w:szCs w:val="20"/>
          <w:lang w:val="en-US"/>
        </w:rPr>
        <w:fldChar w:fldCharType="begin" w:fldLock="1"/>
      </w:r>
      <w:r>
        <w:rPr>
          <w:sz w:val="20"/>
          <w:szCs w:val="20"/>
          <w:lang w:val="en-US"/>
        </w:rPr>
        <w:instrText>ADDIN CSL_CITATION { "citationItems" : [ { "id" : "ITEM-1", "itemData" : { "author" : [ { "dropping-particle" : "", "family" : "Davidson", "given" : "J", "non-dropping-particle" : "", "parse-names" : false, "suffix" : "" }, { "dropping-particle" : "", "family" : "Birnie", "given" : "I", "non-dropping-particle" : "", "parse-names" : false, "suffix" : "" }, { "dropping-particle" : "", "family" : "Irvine", "given" : "RJ", "non-dropping-particle" : "", "parse-names" : false, "suffix" : "" }, { "dropping-particle" : "", "family" : "Gimona", "given" : "A", "non-dropping-particle" : "", "parse-names" : false, "suffix" : "" }, { "dropping-particle" : "", "family" : "Blackstock", "given" : "K", "non-dropping-particle" : "", "parse-names" : false, "suffix" : "" }, { "dropping-particle" : "", "family" : "Baggio", "given" : "A", "non-dropping-particle" : "", "parse-names" : false, "suffix" : "" }, { "dropping-particle" : "", "family" : "Byg", "given" : "A", "non-dropping-particle" : "", "parse-names" : false, "suffix" : "" }, { "dropping-particle" : "", "family" : "Donnelly", "given" : "D", "non-dropping-particle" : "", "parse-names" : false, "suffix" : "" }, { "dropping-particle" : "", "family" : "Somevi", "given" : "J", "non-dropping-particle" : "", "parse-names" : false, "suffix" : "" }, { "dropping-particle" : "", "family" : "Aalders", "given" : "I", "non-dropping-particle" : "", "parse-names" : false, "suffix" : "" }, { "dropping-particle" : "", "family" : "Dunn", "given" : "S", "non-dropping-particle" : "", "parse-names" : false, "suffix" : "" }, { "dropping-particle" : "", "family" : "Sample", "given" : "J", "non-dropping-particle" : "", "parse-names" : false, "suffix" : "" } ], "container-title" : "Un-published, prepared on behalf of the Project Board of the Aberdeenshire Land Use Strategy Pilot", "id" : "ITEM-1", "issue" : "March", "issued" : { "date-parts" : [ [ "2015" ] ] }, "number-of-pages" : "37", "publisher-place" : "Aberdeen", "title" : "Aberdeenshire Land Use Strategy Pilot Final Report", "type" : "report" }, "uris" : [ "http://www.mendeley.com/documents/?uuid=8f5d09bf-5db1-498c-8d3e-3ff312af508a" ] } ], "mendeley" : { "formattedCitation" : "(Davidson et al., 2015)", "plainTextFormattedCitation" : "(Davidson et al., 2015)", "previouslyFormattedCitation" : "(Davidson et al., 2015)"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Davidson </w:t>
      </w:r>
      <w:r w:rsidR="009E3418" w:rsidRPr="009E3418">
        <w:rPr>
          <w:i/>
          <w:sz w:val="20"/>
          <w:szCs w:val="20"/>
          <w:lang w:val="en-US"/>
        </w:rPr>
        <w:t>et al.</w:t>
      </w:r>
      <w:r w:rsidRPr="00F02A52">
        <w:rPr>
          <w:sz w:val="20"/>
          <w:szCs w:val="20"/>
          <w:lang w:val="en-US"/>
        </w:rPr>
        <w:t>, 2015)</w:t>
      </w:r>
      <w:r w:rsidRPr="00F02A52">
        <w:rPr>
          <w:sz w:val="20"/>
          <w:szCs w:val="20"/>
          <w:lang w:val="en-US"/>
        </w:rPr>
        <w:fldChar w:fldCharType="end"/>
      </w:r>
      <w:r w:rsidRPr="00F02A52">
        <w:rPr>
          <w:sz w:val="20"/>
          <w:szCs w:val="20"/>
          <w:lang w:val="en-US"/>
        </w:rPr>
        <w:t xml:space="preserve">. The pilots confirmed that </w:t>
      </w:r>
      <w:r>
        <w:rPr>
          <w:sz w:val="20"/>
          <w:szCs w:val="20"/>
          <w:lang w:val="en-US"/>
        </w:rPr>
        <w:t>while</w:t>
      </w:r>
      <w:r w:rsidRPr="00F02A52">
        <w:rPr>
          <w:sz w:val="20"/>
          <w:szCs w:val="20"/>
          <w:lang w:val="en-US"/>
        </w:rPr>
        <w:t xml:space="preserve"> some win-win solutions are available, often land-use change involves difficult choices surrounding trade-offs. Overall, the approach made impacts of land-use decisions on biodiversity and other regulating ecosystem services more visible. The deliberations that were part of the approach helped stakeholders from diverse sectors to appreciate the distribution of impacts and to better understand the basis for differences in preferences about land use and land-use change. However, achieving material improvements </w:t>
      </w:r>
      <w:r w:rsidRPr="00F02A52">
        <w:rPr>
          <w:sz w:val="20"/>
          <w:szCs w:val="20"/>
          <w:lang w:val="en-US"/>
        </w:rPr>
        <w:lastRenderedPageBreak/>
        <w:t>to the integrated management of land still requires a combination of incentives and sanctions to prop up this strategic steer. Whilst the pilots illustrated the promise of the approach, there was no actual implementation of the approach beyond the pilots. Therefore, the pilots illustrated both substantive and instrumental advantages of participatory processes (</w:t>
      </w:r>
      <w:r w:rsidRPr="0003613E">
        <w:rPr>
          <w:sz w:val="20"/>
          <w:szCs w:val="20"/>
          <w:lang w:val="en-US"/>
        </w:rPr>
        <w:t>see Section 6.6), but support</w:t>
      </w:r>
      <w:r w:rsidRPr="00F02A52">
        <w:rPr>
          <w:sz w:val="20"/>
          <w:szCs w:val="20"/>
          <w:lang w:val="en-US"/>
        </w:rPr>
        <w:t xml:space="preserve"> of other policy instruments is required to achieve benefits for ecosystems and biodiversity </w:t>
      </w:r>
      <w:r w:rsidRPr="00F02A52">
        <w:rPr>
          <w:sz w:val="20"/>
          <w:szCs w:val="20"/>
          <w:lang w:val="en-US"/>
        </w:rPr>
        <w:fldChar w:fldCharType="begin" w:fldLock="1"/>
      </w:r>
      <w:r>
        <w:rPr>
          <w:sz w:val="20"/>
          <w:szCs w:val="20"/>
          <w:lang w:val="en-US"/>
        </w:rPr>
        <w:instrText>ADDIN CSL_CITATION { "citationItems" : [ { "id" : "ITEM-1", "itemData" : { "DOI" : "10.1016/j.ecoser.2016.03.006", "abstract" : "The TEEB approach to the use of ecosystem services has found its way to policy as a means to biodiversity conservation and greening of the economy. In this paper we analysed the uptake of the TEEB approach at national and local levels by applying a framework that revolves around the problem, approach and solution frame. At the national level (United Kingdom, Belgium, the Netherlands) TEEB is mainly used to develop integrated decision making. In policy documents the importance of clearly formulated divisions of tasks is emphasised, while the practical implementation is transferred to lower government levels and stakeholders from the private sector. At the local level explorative studies are implemented, while a shared vision is often a major outcome of such processes. Shared visions are directed to incentives and management plans and also point to new societal challenges for future development. The uptake of an ecosystem services approach requires new types of contracts, ample resources, sufficient knowledge and new modes of governance to attract societal involvement. The research suggests that long term engagement of stakeholders in the participatory processes was however not guaranteed due to insufficient resources.", "author" : [ { "dropping-particle" : "", "family" : "Verburg", "given" : "Ren\u00e9", "non-dropping-particle" : "", "parse-names" : false, "suffix" : "" }, { "dropping-particle" : "", "family" : "Selnes", "given" : "Trond", "non-dropping-particle" : "", "parse-names" : false, "suffix" : "" }, { "dropping-particle" : "", "family" : "Verweij", "given" : "Pita", "non-dropping-particle" : "", "parse-names" : false, "suffix" : "" } ], "container-title" : "Ecosystem Services", "id" : "ITEM-1", "issued" : { "date-parts" : [ [ "2016" ] ] }, "page" : "186-197", "title" : "Governing ecosystem services: National and local lessons from policy appraisal and implementation", "type" : "article-journal", "volume" : "18" }, "uris" : [ "http://www.mendeley.com/documents/?uuid=14336ac2-5fee-3f9f-909c-f53125a16079" ] } ], "mendeley" : { "formattedCitation" : "(Verburg, Selnes, &amp; Verweij, 2016)", "plainTextFormattedCitation" : "(Verburg, Selnes, &amp; Verweij, 2016)", "previouslyFormattedCitation" : "(Verburg, Selnes, &amp; Verweij, 2016)" }, "properties" : {  }, "schema" : "https://github.com/citation-style-language/schema/raw/master/csl-citation.json" }</w:instrText>
      </w:r>
      <w:r w:rsidRPr="00F02A52">
        <w:rPr>
          <w:sz w:val="20"/>
          <w:szCs w:val="20"/>
          <w:lang w:val="en-US"/>
        </w:rPr>
        <w:fldChar w:fldCharType="separate"/>
      </w:r>
      <w:r w:rsidRPr="00F02A52">
        <w:rPr>
          <w:sz w:val="20"/>
          <w:szCs w:val="20"/>
          <w:lang w:val="en-US"/>
        </w:rPr>
        <w:t>(Verburg</w:t>
      </w:r>
      <w:r w:rsidR="00460939">
        <w:rPr>
          <w:i/>
          <w:sz w:val="20"/>
          <w:szCs w:val="20"/>
          <w:lang w:val="en-US"/>
        </w:rPr>
        <w:t xml:space="preserve"> et al.</w:t>
      </w:r>
      <w:r w:rsidRPr="00F02A52">
        <w:rPr>
          <w:sz w:val="20"/>
          <w:szCs w:val="20"/>
          <w:lang w:val="en-US"/>
        </w:rPr>
        <w:t>, 2016)</w:t>
      </w:r>
      <w:r w:rsidRPr="00F02A52">
        <w:rPr>
          <w:sz w:val="20"/>
          <w:szCs w:val="20"/>
          <w:lang w:val="en-US"/>
        </w:rPr>
        <w:fldChar w:fldCharType="end"/>
      </w:r>
      <w:r w:rsidRPr="00F02A52">
        <w:rPr>
          <w:sz w:val="20"/>
          <w:szCs w:val="20"/>
          <w:lang w:val="en-US"/>
        </w:rPr>
        <w:t>. The Land Use Strategy has a policy to develop a network of regional land</w:t>
      </w:r>
      <w:r w:rsidR="002B1041">
        <w:rPr>
          <w:sz w:val="20"/>
          <w:szCs w:val="20"/>
          <w:lang w:val="en-US"/>
        </w:rPr>
        <w:t>-</w:t>
      </w:r>
      <w:r w:rsidRPr="00F02A52">
        <w:rPr>
          <w:sz w:val="20"/>
          <w:szCs w:val="20"/>
          <w:lang w:val="en-US"/>
        </w:rPr>
        <w:t>use partnerships in order to stimulate this deliberative and systems-orientated approach to land use across the whole of Scotland.</w:t>
      </w:r>
    </w:p>
    <w:p w14:paraId="262EDF14" w14:textId="3B0F492C" w:rsidR="00E97DE0" w:rsidRDefault="00E97DE0" w:rsidP="00E97DE0">
      <w:pPr>
        <w:rPr>
          <w:b/>
          <w:sz w:val="20"/>
          <w:szCs w:val="20"/>
          <w:lang w:val="en-US"/>
        </w:rPr>
      </w:pPr>
      <w:r w:rsidRPr="00F02A52">
        <w:rPr>
          <w:b/>
          <w:sz w:val="20"/>
          <w:szCs w:val="20"/>
          <w:lang w:val="en-US"/>
        </w:rPr>
        <w:t>End of Box 6.2</w:t>
      </w:r>
    </w:p>
    <w:p w14:paraId="5476E404" w14:textId="77777777" w:rsidR="00E66E6A" w:rsidRPr="00F02A52" w:rsidRDefault="00E66E6A" w:rsidP="00E97DE0">
      <w:pPr>
        <w:rPr>
          <w:b/>
          <w:sz w:val="20"/>
          <w:szCs w:val="20"/>
          <w:lang w:val="en-US"/>
        </w:rPr>
      </w:pPr>
    </w:p>
    <w:p w14:paraId="6F30B6B6" w14:textId="77777777" w:rsidR="00E97DE0" w:rsidRPr="00F02A52" w:rsidRDefault="00E97DE0" w:rsidP="00E97DE0">
      <w:pPr>
        <w:rPr>
          <w:lang w:val="en-US" w:eastAsia="en-GB"/>
        </w:rPr>
      </w:pPr>
      <w:r w:rsidRPr="00F02A52">
        <w:rPr>
          <w:lang w:val="en-US" w:eastAsia="en-GB"/>
        </w:rPr>
        <w:t xml:space="preserve">In Eastern Europe and Central Asia, and in Central European countries outside the </w:t>
      </w:r>
      <w:r>
        <w:rPr>
          <w:lang w:val="en-US" w:eastAsia="en-GB"/>
        </w:rPr>
        <w:t>European Union</w:t>
      </w:r>
      <w:r w:rsidRPr="00F02A52">
        <w:rPr>
          <w:lang w:val="en-US" w:eastAsia="en-GB"/>
        </w:rPr>
        <w:t xml:space="preserve">, the overall picture appears to be more ambivalent. There is recognition that the region is very diverse and that a lot of progress has been made in recent years </w:t>
      </w:r>
      <w:r w:rsidRPr="00F02A52">
        <w:rPr>
          <w:lang w:val="en-US" w:eastAsia="en-GB"/>
        </w:rPr>
        <w:fldChar w:fldCharType="begin" w:fldLock="1"/>
      </w:r>
      <w:r>
        <w:rPr>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id" : "ITEM-2", "itemData" : { "ISBN" : "9789211169690", "author" : [ { "dropping-particle" : "", "family" : "UNECE", "given" : "", "non-dropping-particle" : "", "parse-names" : false, "suffix" : "" } ], "container-title" : "Environmental Performance Reviews Series No. 41", "id" : "ITEM-2", "issued" : { "date-parts" : [ [ "2015" ] ] }, "publisher" : "United Nations Economic Commission for Europe", "publisher-place" : "New York and Geneva", "title" : "Environmental Performance Reviews \u2013 Montenegro : Third Review", "type" : "report" }, "uris" : [ "http://www.mendeley.com/documents/?uuid=ca63f1cc-8a03-404b-9994-2be33bac1ec3" ] }, { "id" : "ITEM-3", "itemData" : { "ISBN" : "9789211169690", "author" : [ { "dropping-particle" : "", "family" : "UNECE", "given" : "", "non-dropping-particle" : "", "parse-names" : false, "suffix" : "" } ], "container-title" : "Environmental Performance Reviews Series No. 43", "id" : "ITEM-3", "issued" : { "date-parts" : [ [ "2016" ] ] }, "publisher" : "United Nations Economic Commission for Europe", "publisher-place" : "New York and Geneva", "title" : "Environmental Performance Reviews \u2013 Georgia: Third Review", "type" : "report" }, "uris" : [ "http://www.mendeley.com/documents/?uuid=b9966b79-b9c9-4008-86d5-1742aea0128d" ] }, { "id" : "ITEM-4", "itemData" : { "ISBN" : "9789211169690", "author" : [ { "dropping-particle" : "", "family" : "UNECE", "given" : "", "non-dropping-particle" : "", "parse-names" : false, "suffix" : "" } ], "container-title" : "Environmental Performance Reviews Series No. 42", "id" : "ITEM-4", "issued" : { "date-parts" : [ [ "2015" ] ] }, "publisher" : "United Nations Economic Commission for Europe", "publisher-place" : "New York and Geneva", "title" : "Environmental Performance Reviews \u2013 Serbia: Third Review", "type" : "report" }, "uris" : [ "http://www.mendeley.com/documents/?uuid=925ce4a1-77c7-4185-a156-3906588f31f0" ] }, { "id" : "ITEM-5", "itemData" : { "ISBN" : "9789211169690", "author" : [ { "dropping-particle" : "", "family" : "UNECE", "given" : "", "non-dropping-particle" : "", "parse-names" : false, "suffix" : "" } ], "container-title" : "Environmental Performance Reviews Series No. 44", "id" : "ITEM-5", "issued" : { "date-parts" : [ [ "2016" ] ] }, "publisher" : "United Nations Economic Commission for Europe", "publisher-place" : "New York and Geneva", "title" : "Environmental Performance Reviews \u2013 Belarus: Third Review", "type" : "report" }, "uris" : [ "http://www.mendeley.com/documents/?uuid=73a8a65f-b077-44e9-b468-b1b9bc035fe2" ] } ], "mendeley" : { "formattedCitation" : "(OECD, 2012a; UNECE, 2015a, 2015b, 2016a, 2016b)", "plainTextFormattedCitation" : "(OECD, 2012a; UNECE, 2015a, 2015b, 2016a, 2016b)", "previouslyFormattedCitation" : "(OECD, 2012a; UNECE, 2015a, 2015b, 2016a, 2016b)" }, "properties" : {  }, "schema" : "https://github.com/citation-style-language/schema/raw/master/csl-citation.json" }</w:instrText>
      </w:r>
      <w:r w:rsidRPr="00F02A52">
        <w:rPr>
          <w:lang w:val="en-US" w:eastAsia="en-GB"/>
        </w:rPr>
        <w:fldChar w:fldCharType="separate"/>
      </w:r>
      <w:r w:rsidRPr="00F02A52">
        <w:rPr>
          <w:lang w:val="en-US" w:eastAsia="en-GB"/>
        </w:rPr>
        <w:t>(OECD, 2012a; UNECE, 2015a, 2015b, 2016a, 2016b)</w:t>
      </w:r>
      <w:r w:rsidRPr="00F02A52">
        <w:rPr>
          <w:lang w:val="en-US" w:eastAsia="en-GB"/>
        </w:rPr>
        <w:fldChar w:fldCharType="end"/>
      </w:r>
      <w:r w:rsidRPr="00F02A52">
        <w:rPr>
          <w:lang w:val="en-US" w:eastAsia="en-GB"/>
        </w:rPr>
        <w:t xml:space="preserve"> compared with previous, much more negative assessments </w:t>
      </w:r>
      <w:r w:rsidRPr="00F02A52">
        <w:rPr>
          <w:lang w:val="en-US" w:eastAsia="en-GB"/>
        </w:rPr>
        <w:fldChar w:fldCharType="begin" w:fldLock="1"/>
      </w:r>
      <w:r>
        <w:rPr>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mendeley" : { "formattedCitation" : "(OECD, 2005)", "plainTextFormattedCitation" : "(OECD, 2005)", "previouslyFormattedCitation" : "(OECD, 2005)" }, "properties" : {  }, "schema" : "https://github.com/citation-style-language/schema/raw/master/csl-citation.json" }</w:instrText>
      </w:r>
      <w:r w:rsidRPr="00F02A52">
        <w:rPr>
          <w:lang w:val="en-US" w:eastAsia="en-GB"/>
        </w:rPr>
        <w:fldChar w:fldCharType="separate"/>
      </w:r>
      <w:r w:rsidRPr="00F02A52">
        <w:rPr>
          <w:lang w:val="en-US" w:eastAsia="en-GB"/>
        </w:rPr>
        <w:t>(OECD, 2005)</w:t>
      </w:r>
      <w:r w:rsidRPr="00F02A52">
        <w:rPr>
          <w:lang w:val="en-US" w:eastAsia="en-GB"/>
        </w:rPr>
        <w:fldChar w:fldCharType="end"/>
      </w:r>
      <w:r w:rsidRPr="00F02A52">
        <w:rPr>
          <w:lang w:val="en-US" w:eastAsia="en-GB"/>
        </w:rPr>
        <w:t xml:space="preserve">. However, the effectiveness of environmental policies still seems heavily dependent on legacies in the governance systems of these countries </w:t>
      </w:r>
      <w:r w:rsidRPr="00F02A52">
        <w:rPr>
          <w:lang w:val="en-US" w:eastAsia="en-GB"/>
        </w:rPr>
        <w:fldChar w:fldCharType="begin" w:fldLock="1"/>
      </w:r>
      <w:r>
        <w:rPr>
          <w:lang w:val="en-US" w:eastAsia="en-GB"/>
        </w:rPr>
        <w:instrText>ADDIN CSL_CITATION { "citationItems" : [ { "id" : "ITEM-1", "itemData" : { "author" : [ { "dropping-particle" : "", "family" : "Winqvist", "given" : "Gunilla", "non-dropping-particle" : "", "parse-names" : false, "suffix" : "" }, { "dropping-particle" : "", "family" : "Wolf", "given" : "Hanna", "non-dropping-particle" : "", "parse-names" : false, "suffix" : "" } ], "id" : "ITEM-1", "issue" : "October", "issued" : { "date-parts" : [ [ "2013" ] ] }, "number-of-pages" : "1-23", "title" : "Environment and Climate Change Policy Brief", "type" : "report" }, "uris" : [ "http://www.mendeley.com/documents/?uuid=fe54cdb0-05fe-465f-979c-e57cb2a2654d" ] }, { "id" : "ITEM-2", "itemData" : { "ISBN" : "0415351863 / $34.95", "author" : [ { "dropping-particle" : "", "family" : "Carmin", "given" : "JoAnn", "non-dropping-particle" : "", "parse-names" : false, "suffix" : "" }, { "dropping-particle" : "", "family" : "VanDeveer", "given" : "Stacy D.", "non-dropping-particle" : "", "parse-names" : false, "suffix" : "" } ], "editor" : [ { "dropping-particle" : "", "family" : "Carmin", "given" : "JoAnn", "non-dropping-particle" : "", "parse-names" : false, "suffix" : "" }, { "dropping-particle" : "", "family" : "VanDeveer", "given" : "Stacy D", "non-dropping-particle" : "", "parse-names" : false, "suffix" : "" } ], "id" : "ITEM-2", "issued" : { "date-parts" : [ [ "2005" ] ] }, "publisher" : "Routledge", "publisher-place" : "London", "title" : "EU enlargement and the environment: Institutional change and environmental policy in Central and Eastern Europe", "type" : "book" }, "uris" : [ "http://www.mendeley.com/documents/?uuid=ff89198b-353e-4bbf-8a33-fe8257ff540b" ] } ], "mendeley" : { "formattedCitation" : "(Carmin &amp; VanDeveer, 2005; Winqvist &amp; Wolf, 2013)", "plainTextFormattedCitation" : "(Carmin &amp; VanDeveer, 2005; Winqvist &amp; Wolf, 2013)", "previouslyFormattedCitation" : "(Carmin &amp; VanDeveer, 2005; Winqvist &amp; Wolf, 2013)" }, "properties" : {  }, "schema" : "https://github.com/citation-style-language/schema/raw/master/csl-citation.json" }</w:instrText>
      </w:r>
      <w:r w:rsidRPr="00F02A52">
        <w:rPr>
          <w:lang w:val="en-US" w:eastAsia="en-GB"/>
        </w:rPr>
        <w:fldChar w:fldCharType="separate"/>
      </w:r>
      <w:r w:rsidRPr="00F02A52">
        <w:rPr>
          <w:lang w:val="en-US" w:eastAsia="en-GB"/>
        </w:rPr>
        <w:t>(Carmin &amp; VanDeveer, 2005; Winqvist &amp; Wolf, 2013)</w:t>
      </w:r>
      <w:r w:rsidRPr="00F02A52">
        <w:rPr>
          <w:lang w:val="en-US" w:eastAsia="en-GB"/>
        </w:rPr>
        <w:fldChar w:fldCharType="end"/>
      </w:r>
      <w:r w:rsidRPr="00F02A52">
        <w:rPr>
          <w:lang w:val="en-US" w:eastAsia="en-GB"/>
        </w:rPr>
        <w:t xml:space="preserve"> and their interactions with approaches adopted more recently </w:t>
      </w:r>
      <w:r w:rsidRPr="00F02A52">
        <w:rPr>
          <w:lang w:val="en-US" w:eastAsia="en-GB"/>
        </w:rPr>
        <w:fldChar w:fldCharType="begin" w:fldLock="1"/>
      </w:r>
      <w:r>
        <w:rPr>
          <w:lang w:val="en-US" w:eastAsia="en-GB"/>
        </w:rPr>
        <w:instrText>ADDIN CSL_CITATION { "citationItems" : [ { "id" : "ITEM-1", "itemData" : { "DOI" : "10.1016/j.postcomstud.2016.06.001", "ISSN" : "0967067X", "abstract" : "The paper investigates the dynamics and volution of issues on the agenda of Baltic environmental non-governmental organisations (NGOs) since the collapse of communism. The past research on Baltic environment activism suggests that these enjoy high visibility because they tapped the core societal views of natural environment as a crucial asset of a nation. As we demonstrate in this paper, the changes in agendas of Baltic environmental non-governmental organisations (ENGOs) make clear that the rhetorical toolbox of \u2018national environment\u2019 is often used to mainly achieve greater financial gains for individual members, rather than for society at large. We illustrate how the dearth of economic opportunities for domestic public has impacted perceptions of \u2018nature\u2019 advocated by the environmental activists, focussing specifically on national perceptions of ownership and the resulting actions appropriating \u2018nature\u2019 as a source for economic development, only tangentially attaining environmental outcomes on the way. The vision that the \u2018environment\u2019 is an economic resource allowed ENGO activists to cooperate with the domestic policymaking, while tapping international networks and donors for funding. Throughout the past decades they worked to secure their own and their members\u2019 particularistic economic interests and, as we demonstrate, remained disengaged from the political process and failed to develop broader reproach with publics.", "author" : [ { "dropping-particle" : "", "family" : "Agarin", "given" : "Timofey", "non-dropping-particle" : "", "parse-names" : false, "suffix" : "" }, { "dropping-particle" : "", "family" : "Gr\u012bvi\u0146\u0161", "given" : "Mi\u0137elis", "non-dropping-particle" : "", "parse-names" : false, "suffix" : "" } ], "container-title" : "Communist and Post-Communist Studies", "id" : "ITEM-1", "issue" : "3", "issued" : { "date-parts" : [ [ "2016" ] ] }, "page" : "243-254", "title" : "Chasing the green buck? Environmental activism in post-communist Baltic States", "type" : "article-journal", "volume" : "49" }, "uris" : [ "http://www.mendeley.com/documents/?uuid=b7578051-c4bd-4426-86d7-4179e28df194" ] } ], "mendeley" : { "formattedCitation" : "(Agarin &amp; Gr\u012bvi\u0146\u0161, 2016)", "plainTextFormattedCitation" : "(Agarin &amp; Gr\u012bvi\u0146\u0161, 2016)", "previouslyFormattedCitation" : "(Agarin &amp; Gr\u012bvi\u0146\u0161, 2016)" }, "properties" : {  }, "schema" : "https://github.com/citation-style-language/schema/raw/master/csl-citation.json" }</w:instrText>
      </w:r>
      <w:r w:rsidRPr="00F02A52">
        <w:rPr>
          <w:lang w:val="en-US" w:eastAsia="en-GB"/>
        </w:rPr>
        <w:fldChar w:fldCharType="separate"/>
      </w:r>
      <w:r w:rsidRPr="00F02A52">
        <w:rPr>
          <w:lang w:val="en-US" w:eastAsia="en-GB"/>
        </w:rPr>
        <w:t>(Agarin &amp; Grīviņš, 2016)</w:t>
      </w:r>
      <w:r w:rsidRPr="00F02A52">
        <w:rPr>
          <w:lang w:val="en-US" w:eastAsia="en-GB"/>
        </w:rPr>
        <w:fldChar w:fldCharType="end"/>
      </w:r>
      <w:r w:rsidRPr="00F02A52">
        <w:rPr>
          <w:lang w:val="en-US" w:eastAsia="en-GB"/>
        </w:rPr>
        <w:t xml:space="preserve">. Framework legislation on environmental issues in these countries underwent a reform process in the 1990s and 2000s </w:t>
      </w:r>
      <w:r w:rsidRPr="00F02A52">
        <w:rPr>
          <w:lang w:val="en-US" w:eastAsia="en-GB"/>
        </w:rPr>
        <w:fldChar w:fldCharType="begin" w:fldLock="1"/>
      </w:r>
      <w:r>
        <w:rPr>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mendeley" : { "formattedCitation" : "(OECD, 2005)", "plainTextFormattedCitation" : "(OECD, 2005)", "previouslyFormattedCitation" : "(OECD, 2005)" }, "properties" : {  }, "schema" : "https://github.com/citation-style-language/schema/raw/master/csl-citation.json" }</w:instrText>
      </w:r>
      <w:r w:rsidRPr="00F02A52">
        <w:rPr>
          <w:lang w:val="en-US" w:eastAsia="en-GB"/>
        </w:rPr>
        <w:fldChar w:fldCharType="separate"/>
      </w:r>
      <w:r w:rsidRPr="00F02A52">
        <w:rPr>
          <w:lang w:val="en-US" w:eastAsia="en-GB"/>
        </w:rPr>
        <w:t>(OECD, 2005)</w:t>
      </w:r>
      <w:r w:rsidRPr="00F02A52">
        <w:rPr>
          <w:lang w:val="en-US" w:eastAsia="en-GB"/>
        </w:rPr>
        <w:fldChar w:fldCharType="end"/>
      </w:r>
      <w:r w:rsidRPr="00F02A52">
        <w:rPr>
          <w:lang w:val="en-US" w:eastAsia="en-GB"/>
        </w:rPr>
        <w:t xml:space="preserve">, and many countries have subsequently developed more detailed regulations and action plans </w:t>
      </w:r>
      <w:r w:rsidRPr="00F02A52">
        <w:rPr>
          <w:lang w:val="en-US" w:eastAsia="en-GB"/>
        </w:rPr>
        <w:fldChar w:fldCharType="begin" w:fldLock="1"/>
      </w:r>
      <w:r>
        <w:rPr>
          <w:lang w:val="en-US" w:eastAsia="en-GB"/>
        </w:rPr>
        <w:instrText>ADDIN CSL_CITATION { "citationItems" : [ { "id" : "ITEM-1", "itemData" : { "author" : [ { "dropping-particle" : "", "family" : "Winqvist", "given" : "Gunilla", "non-dropping-particle" : "", "parse-names" : false, "suffix" : "" }, { "dropping-particle" : "", "family" : "Wolf", "given" : "Hanna", "non-dropping-particle" : "", "parse-names" : false, "suffix" : "" } ], "id" : "ITEM-1", "issue" : "October", "issued" : { "date-parts" : [ [ "2013" ] ] }, "number-of-pages" : "1-23", "title" : "Environment and Climate Change Policy Brief", "type" : "report" }, "uris" : [ "http://www.mendeley.com/documents/?uuid=fe54cdb0-05fe-465f-979c-e57cb2a2654d" ] } ], "mendeley" : { "formattedCitation" : "(Winqvist &amp; Wolf, 2013)", "plainTextFormattedCitation" : "(Winqvist &amp; Wolf, 2013)", "previouslyFormattedCitation" : "(Winqvist &amp; Wolf, 2013)" }, "properties" : {  }, "schema" : "https://github.com/citation-style-language/schema/raw/master/csl-citation.json" }</w:instrText>
      </w:r>
      <w:r w:rsidRPr="00F02A52">
        <w:rPr>
          <w:lang w:val="en-US" w:eastAsia="en-GB"/>
        </w:rPr>
        <w:fldChar w:fldCharType="separate"/>
      </w:r>
      <w:r w:rsidRPr="00F02A52">
        <w:rPr>
          <w:lang w:val="en-US" w:eastAsia="en-GB"/>
        </w:rPr>
        <w:t>(Winqvist &amp; Wolf, 2013)</w:t>
      </w:r>
      <w:r w:rsidRPr="00F02A52">
        <w:rPr>
          <w:lang w:val="en-US" w:eastAsia="en-GB"/>
        </w:rPr>
        <w:fldChar w:fldCharType="end"/>
      </w:r>
      <w:r w:rsidRPr="00F02A52">
        <w:rPr>
          <w:lang w:val="en-US" w:eastAsia="en-GB"/>
        </w:rPr>
        <w:t xml:space="preserve">. In Central Asia, but also in Eastern and Central Europe, donor support and international assistance (see e.g., </w:t>
      </w:r>
      <w:hyperlink r:id="rId3373" w:history="1">
        <w:r w:rsidRPr="00F02A52">
          <w:rPr>
            <w:rStyle w:val="Hyperlink"/>
            <w:lang w:val="en-US"/>
          </w:rPr>
          <w:t>http://www.naturalresources-centralasia.org/</w:t>
        </w:r>
      </w:hyperlink>
      <w:r w:rsidRPr="00F02A52">
        <w:rPr>
          <w:lang w:val="en-US" w:eastAsia="en-GB"/>
        </w:rPr>
        <w:t xml:space="preserve">) have played a strong role in the development of action plans and policies </w:t>
      </w:r>
      <w:r w:rsidRPr="00F02A52">
        <w:rPr>
          <w:lang w:val="en-US" w:eastAsia="en-GB"/>
        </w:rPr>
        <w:fldChar w:fldCharType="begin" w:fldLock="1"/>
      </w:r>
      <w:r>
        <w:rPr>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2", "issued" : { "date-parts" : [ [ "2012" ] ] }, "publisher" : "OECD", "publisher-place" : "Paris", "title" : "Green Growth and Environmental Governance in Eastern Europe, Caucasus, and Central Asia", "type" : "report" }, "uris" : [ "http://www.mendeley.com/documents/?uuid=499238bb-1d98-4833-beed-fb729b41c874" ] }, { "id" : "ITEM-3", "itemData" : { "ISBN" : "9789211169690", "author" : [ { "dropping-particle" : "", "family" : "UNECE", "given" : "", "non-dropping-particle" : "", "parse-names" : false, "suffix" : "" } ], "container-title" : "Environmental Performance Reviews Series No. 41", "id" : "ITEM-3", "issued" : { "date-parts" : [ [ "2015" ] ] }, "publisher" : "United Nations Economic Commission for Europe", "publisher-place" : "New York and Geneva", "title" : "Environmental Performance Reviews \u2013 Montenegro : Third Review", "type" : "report" }, "uris" : [ "http://www.mendeley.com/documents/?uuid=ca63f1cc-8a03-404b-9994-2be33bac1ec3" ] } ], "mendeley" : { "formattedCitation" : "(OECD, 2005, 2012a; UNECE, 2015a)", "plainTextFormattedCitation" : "(OECD, 2005, 2012a; UNECE, 2015a)", "previouslyFormattedCitation" : "(OECD, 2005, 2012a; UNECE, 2015a)" }, "properties" : {  }, "schema" : "https://github.com/citation-style-language/schema/raw/master/csl-citation.json" }</w:instrText>
      </w:r>
      <w:r w:rsidRPr="00F02A52">
        <w:rPr>
          <w:lang w:val="en-US" w:eastAsia="en-GB"/>
        </w:rPr>
        <w:fldChar w:fldCharType="separate"/>
      </w:r>
      <w:r w:rsidRPr="00F02A52">
        <w:rPr>
          <w:lang w:val="en-US" w:eastAsia="en-GB"/>
        </w:rPr>
        <w:t>(OECD, 2005, 2012a; UNECE, 2015a)</w:t>
      </w:r>
      <w:r w:rsidRPr="00F02A52">
        <w:rPr>
          <w:lang w:val="en-US" w:eastAsia="en-GB"/>
        </w:rPr>
        <w:fldChar w:fldCharType="end"/>
      </w:r>
      <w:r w:rsidRPr="00F02A52">
        <w:rPr>
          <w:lang w:val="en-US" w:eastAsia="en-GB"/>
        </w:rPr>
        <w:t xml:space="preserve">. However, such reforms are not necessarily effective yet and have sometimes been compromised by subsequent interventions. In Georgia, for example, a reorganization of the environmental authorities in 2011 involved substantial cuts in budget and staff. Although partly reversed in 2013, these cuts still had longer-term impacts on institutional capacities </w:t>
      </w:r>
      <w:r w:rsidRPr="00F02A52">
        <w:rPr>
          <w:lang w:val="en-US" w:eastAsia="en-GB"/>
        </w:rPr>
        <w:fldChar w:fldCharType="begin" w:fldLock="1"/>
      </w:r>
      <w:r>
        <w:rPr>
          <w:lang w:val="en-US" w:eastAsia="en-GB"/>
        </w:rPr>
        <w:instrText>ADDIN CSL_CITATION { "citationItems" : [ { "id" : "ITEM-1", "itemData" : { "ISBN" : "9789211169690", "author" : [ { "dropping-particle" : "", "family" : "UNECE", "given" : "", "non-dropping-particle" : "", "parse-names" : false, "suffix" : "" } ], "container-title" : "Environmental Performance Reviews Series No. 43", "id" : "ITEM-1", "issued" : { "date-parts" : [ [ "2016" ] ] }, "publisher" : "United Nations Economic Commission for Europe", "publisher-place" : "New York and Geneva", "title" : "Environmental Performance Reviews \u2013 Georgia: Third Review", "type" : "report" }, "uris" : [ "http://www.mendeley.com/documents/?uuid=b9966b79-b9c9-4008-86d5-1742aea0128d" ] } ], "mendeley" : { "formattedCitation" : "(UNECE, 2016b)", "plainTextFormattedCitation" : "(UNECE, 2016b)", "previouslyFormattedCitation" : "(UNECE, 2016b)" }, "properties" : {  }, "schema" : "https://github.com/citation-style-language/schema/raw/master/csl-citation.json" }</w:instrText>
      </w:r>
      <w:r w:rsidRPr="00F02A52">
        <w:rPr>
          <w:lang w:val="en-US" w:eastAsia="en-GB"/>
        </w:rPr>
        <w:fldChar w:fldCharType="separate"/>
      </w:r>
      <w:r w:rsidRPr="00F02A52">
        <w:rPr>
          <w:lang w:val="en-US" w:eastAsia="en-GB"/>
        </w:rPr>
        <w:t>(UNECE, 2016b)</w:t>
      </w:r>
      <w:r w:rsidRPr="00F02A52">
        <w:rPr>
          <w:lang w:val="en-US" w:eastAsia="en-GB"/>
        </w:rPr>
        <w:fldChar w:fldCharType="end"/>
      </w:r>
      <w:r w:rsidRPr="00F02A52">
        <w:rPr>
          <w:lang w:val="en-US" w:eastAsia="en-GB"/>
        </w:rPr>
        <w:t xml:space="preserve">. By comparison, in Serbia, new environmental laws and a large number of subsidiary regulations were adopted in recent years </w:t>
      </w:r>
      <w:r w:rsidRPr="00F02A52">
        <w:rPr>
          <w:lang w:val="en-US" w:eastAsia="en-GB"/>
        </w:rPr>
        <w:fldChar w:fldCharType="begin" w:fldLock="1"/>
      </w:r>
      <w:r>
        <w:rPr>
          <w:lang w:val="en-US" w:eastAsia="en-GB"/>
        </w:rPr>
        <w:instrText>ADDIN CSL_CITATION { "citationItems" : [ { "id" : "ITEM-1", "itemData" : { "ISBN" : "9789211169690", "author" : [ { "dropping-particle" : "", "family" : "UNECE", "given" : "", "non-dropping-particle" : "", "parse-names" : false, "suffix" : "" } ], "container-title" : "Environmental Performance Reviews Series No. 42", "id" : "ITEM-1", "issued" : { "date-parts" : [ [ "2015" ] ] }, "publisher" : "United Nations Economic Commission for Europe", "publisher-place" : "New York and Geneva", "title" : "Environmental Performance Reviews \u2013 Serbia: Third Review", "type" : "report" }, "uris" : [ "http://www.mendeley.com/documents/?uuid=925ce4a1-77c7-4185-a156-3906588f31f0" ] } ], "mendeley" : { "formattedCitation" : "(UNECE, 2015b)", "plainTextFormattedCitation" : "(UNECE, 2015b)", "previouslyFormattedCitation" : "(UNECE, 2015b)" }, "properties" : {  }, "schema" : "https://github.com/citation-style-language/schema/raw/master/csl-citation.json" }</w:instrText>
      </w:r>
      <w:r w:rsidRPr="00F02A52">
        <w:rPr>
          <w:lang w:val="en-US" w:eastAsia="en-GB"/>
        </w:rPr>
        <w:fldChar w:fldCharType="separate"/>
      </w:r>
      <w:r w:rsidRPr="00F02A52">
        <w:rPr>
          <w:lang w:val="en-US" w:eastAsia="en-GB"/>
        </w:rPr>
        <w:t>(UNECE, 2015b)</w:t>
      </w:r>
      <w:r w:rsidRPr="00F02A52">
        <w:rPr>
          <w:lang w:val="en-US" w:eastAsia="en-GB"/>
        </w:rPr>
        <w:fldChar w:fldCharType="end"/>
      </w:r>
      <w:r w:rsidRPr="00F02A52">
        <w:rPr>
          <w:lang w:val="en-US" w:eastAsia="en-GB"/>
        </w:rPr>
        <w:t xml:space="preserve">. However, not all of the new legal instruments have been followed up with strategies, action plans, reporting, or other operationalization and enforcement mechanisms. Overall it appears that, even where strong pro-environmental legislation exists, consistent implementation is often still lacking and would also benefit from being streamlined across sectors </w:t>
      </w:r>
      <w:r w:rsidRPr="00F02A52">
        <w:rPr>
          <w:lang w:val="en-US" w:eastAsia="en-GB"/>
        </w:rPr>
        <w:fldChar w:fldCharType="begin" w:fldLock="1"/>
      </w:r>
      <w:r>
        <w:rPr>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lang w:val="en-US" w:eastAsia="en-GB"/>
        </w:rPr>
        <w:fldChar w:fldCharType="separate"/>
      </w:r>
      <w:r w:rsidRPr="00F02A52">
        <w:rPr>
          <w:lang w:val="en-US" w:eastAsia="en-GB"/>
        </w:rPr>
        <w:t>(OECD, 2012a)</w:t>
      </w:r>
      <w:r w:rsidRPr="00F02A52">
        <w:rPr>
          <w:lang w:val="en-US" w:eastAsia="en-GB"/>
        </w:rPr>
        <w:fldChar w:fldCharType="end"/>
      </w:r>
      <w:r w:rsidRPr="00F02A52">
        <w:rPr>
          <w:lang w:val="en-US" w:eastAsia="en-GB"/>
        </w:rPr>
        <w:t xml:space="preserve">. Currently, there are many encouraging developments towards more holistic management approaches, for example, in relation to Integrated Water Resources Management </w:t>
      </w:r>
      <w:r w:rsidRPr="00F02A52">
        <w:rPr>
          <w:lang w:val="en-US" w:eastAsia="en-GB"/>
        </w:rPr>
        <w:fldChar w:fldCharType="begin" w:fldLock="1"/>
      </w:r>
      <w:r>
        <w:rPr>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mendeley" : { "formattedCitation" : "(OECD, 2005)", "plainTextFormattedCitation" : "(OECD, 2005)", "previouslyFormattedCitation" : "(OECD, 2005)" }, "properties" : {  }, "schema" : "https://github.com/citation-style-language/schema/raw/master/csl-citation.json" }</w:instrText>
      </w:r>
      <w:r w:rsidRPr="00F02A52">
        <w:rPr>
          <w:lang w:val="en-US" w:eastAsia="en-GB"/>
        </w:rPr>
        <w:fldChar w:fldCharType="separate"/>
      </w:r>
      <w:r w:rsidRPr="00F02A52">
        <w:rPr>
          <w:lang w:val="en-US" w:eastAsia="en-GB"/>
        </w:rPr>
        <w:t>(OECD, 2005)</w:t>
      </w:r>
      <w:r w:rsidRPr="00F02A52">
        <w:rPr>
          <w:lang w:val="en-US" w:eastAsia="en-GB"/>
        </w:rPr>
        <w:fldChar w:fldCharType="end"/>
      </w:r>
      <w:r w:rsidRPr="00F02A52">
        <w:rPr>
          <w:lang w:val="en-US" w:eastAsia="en-GB"/>
        </w:rPr>
        <w:t xml:space="preserve"> and integrated management of peatlands </w:t>
      </w:r>
      <w:r w:rsidRPr="00F02A52">
        <w:rPr>
          <w:lang w:val="en-US" w:eastAsia="en-GB"/>
        </w:rPr>
        <w:fldChar w:fldCharType="begin" w:fldLock="1"/>
      </w:r>
      <w:r>
        <w:rPr>
          <w:lang w:val="en-US" w:eastAsia="en-GB"/>
        </w:rPr>
        <w:instrText>ADDIN CSL_CITATION { "citationItems" : [ { "id" : "ITEM-1", "itemData" : { "author" : [ { "dropping-particle" : "", "family" : "Council of Ministers of the Republic of Belarus", "given" : "", "non-dropping-particle" : "", "parse-names" : false, "suffix" : "" } ], "id" : "ITEM-1", "issued" : { "date-parts" : [ [ "2015" ] ] }, "title" : "Resolution No. 1111 of 30.12.2015 on a Strategy for the Conservation and Wise (Sustainable) Use of Peatlands", "type" : "report" }, "uris" : [ "http://www.mendeley.com/documents/?uuid=73d9f3dd-be5e-4363-b932-a8b581ff42e3" ] } ], "mendeley" : { "formattedCitation" : "(Council of Ministers of the Republic of Belarus, 2015)", "plainTextFormattedCitation" : "(Council of Ministers of the Republic of Belarus, 2015)", "previouslyFormattedCitation" : "(Council of Ministers of the Republic of Belarus, 2015)" }, "properties" : {  }, "schema" : "https://github.com/citation-style-language/schema/raw/master/csl-citation.json" }</w:instrText>
      </w:r>
      <w:r w:rsidRPr="00F02A52">
        <w:rPr>
          <w:lang w:val="en-US" w:eastAsia="en-GB"/>
        </w:rPr>
        <w:fldChar w:fldCharType="separate"/>
      </w:r>
      <w:r w:rsidRPr="00F02A52">
        <w:rPr>
          <w:lang w:val="en-US" w:eastAsia="en-GB"/>
        </w:rPr>
        <w:t>(Council of Ministers of the Republic of Belarus, 2015)</w:t>
      </w:r>
      <w:r w:rsidRPr="00F02A52">
        <w:rPr>
          <w:lang w:val="en-US" w:eastAsia="en-GB"/>
        </w:rPr>
        <w:fldChar w:fldCharType="end"/>
      </w:r>
      <w:r w:rsidRPr="00F02A52">
        <w:rPr>
          <w:lang w:val="en-US" w:eastAsia="en-GB"/>
        </w:rPr>
        <w:t xml:space="preserve">. Overarching discourses such as “green growth” </w:t>
      </w:r>
      <w:r w:rsidRPr="00F02A52">
        <w:rPr>
          <w:lang w:val="en-US" w:eastAsia="en-GB"/>
        </w:rPr>
        <w:fldChar w:fldCharType="begin" w:fldLock="1"/>
      </w:r>
      <w:r>
        <w:rPr>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prefix" : "e.g.,", "uris" : [ "http://www.mendeley.com/documents/?uuid=499238bb-1d98-4833-beed-fb729b41c874" ] } ], "mendeley" : { "formattedCitation" : "(e.g., OECD, 2012a)", "plainTextFormattedCitation" : "(e.g., OECD, 2012a)", "previouslyFormattedCitation" : "(e.g., OECD, 2012a)" }, "properties" : {  }, "schema" : "https://github.com/citation-style-language/schema/raw/master/csl-citation.json" }</w:instrText>
      </w:r>
      <w:r w:rsidRPr="00F02A52">
        <w:rPr>
          <w:lang w:val="en-US" w:eastAsia="en-GB"/>
        </w:rPr>
        <w:fldChar w:fldCharType="separate"/>
      </w:r>
      <w:r w:rsidRPr="00F02A52">
        <w:rPr>
          <w:lang w:val="en-US" w:eastAsia="en-GB"/>
        </w:rPr>
        <w:t>(e.g., OECD, 2012a)</w:t>
      </w:r>
      <w:r w:rsidRPr="00F02A52">
        <w:rPr>
          <w:lang w:val="en-US" w:eastAsia="en-GB"/>
        </w:rPr>
        <w:fldChar w:fldCharType="end"/>
      </w:r>
      <w:r w:rsidRPr="00F02A52">
        <w:rPr>
          <w:lang w:val="en-US" w:eastAsia="en-GB"/>
        </w:rPr>
        <w:t xml:space="preserve"> have also been used in an attempt to work towards more integrated approaches to policymaking. However, integration of environmental policies and management approaches into broader policy contexts across sectors seems to be still in its infancy, as does inter-sectoral coordination, for example, between ministries within a country </w:t>
      </w:r>
      <w:r w:rsidRPr="00F02A52">
        <w:rPr>
          <w:lang w:val="en-US" w:eastAsia="en-GB"/>
        </w:rPr>
        <w:fldChar w:fldCharType="begin" w:fldLock="1"/>
      </w:r>
      <w:r>
        <w:rPr>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mendeley" : { "formattedCitation" : "(OECD, 2005)", "plainTextFormattedCitation" : "(OECD, 2005)", "previouslyFormattedCitation" : "(OECD, 2005)" }, "properties" : {  }, "schema" : "https://github.com/citation-style-language/schema/raw/master/csl-citation.json" }</w:instrText>
      </w:r>
      <w:r w:rsidRPr="00F02A52">
        <w:rPr>
          <w:lang w:val="en-US" w:eastAsia="en-GB"/>
        </w:rPr>
        <w:fldChar w:fldCharType="separate"/>
      </w:r>
      <w:r w:rsidRPr="00F02A52">
        <w:rPr>
          <w:lang w:val="en-US" w:eastAsia="en-GB"/>
        </w:rPr>
        <w:t>(OECD, 2005)</w:t>
      </w:r>
      <w:r w:rsidRPr="00F02A52">
        <w:rPr>
          <w:lang w:val="en-US" w:eastAsia="en-GB"/>
        </w:rPr>
        <w:fldChar w:fldCharType="end"/>
      </w:r>
      <w:r w:rsidRPr="00F02A52">
        <w:rPr>
          <w:lang w:val="en-US" w:eastAsia="en-GB"/>
        </w:rPr>
        <w:t xml:space="preserve">, although progress has been made recently in some Eastern European and Central Asian countries </w:t>
      </w:r>
      <w:r w:rsidRPr="00F02A52">
        <w:rPr>
          <w:lang w:val="en-US" w:eastAsia="en-GB"/>
        </w:rPr>
        <w:fldChar w:fldCharType="begin" w:fldLock="1"/>
      </w:r>
      <w:r>
        <w:rPr>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lang w:val="en-US" w:eastAsia="en-GB"/>
        </w:rPr>
        <w:fldChar w:fldCharType="separate"/>
      </w:r>
      <w:r w:rsidRPr="00F02A52">
        <w:rPr>
          <w:lang w:val="en-US" w:eastAsia="en-GB"/>
        </w:rPr>
        <w:t>(OECD, 2012a)</w:t>
      </w:r>
      <w:r w:rsidRPr="00F02A52">
        <w:rPr>
          <w:lang w:val="en-US" w:eastAsia="en-GB"/>
        </w:rPr>
        <w:fldChar w:fldCharType="end"/>
      </w:r>
      <w:r w:rsidRPr="00F02A52">
        <w:rPr>
          <w:lang w:val="en-US" w:eastAsia="en-GB"/>
        </w:rPr>
        <w:t>.</w:t>
      </w:r>
    </w:p>
    <w:p w14:paraId="3ADE6A04" w14:textId="77777777" w:rsidR="00E97DE0" w:rsidRPr="00F02A52" w:rsidRDefault="00E97DE0" w:rsidP="00E97DE0">
      <w:pPr>
        <w:rPr>
          <w:lang w:val="en-US" w:eastAsia="en-GB"/>
        </w:rPr>
      </w:pPr>
    </w:p>
    <w:p w14:paraId="0195E5B6" w14:textId="77777777" w:rsidR="00E97DE0" w:rsidRPr="00F02A52" w:rsidRDefault="00E97DE0" w:rsidP="001F0516">
      <w:pPr>
        <w:pStyle w:val="Heading4"/>
      </w:pPr>
      <w:bookmarkStart w:id="1819" w:name="_Toc519504817"/>
      <w:r w:rsidRPr="00F02A52">
        <w:t>Governance modes and policy instruments</w:t>
      </w:r>
      <w:bookmarkEnd w:id="1819"/>
    </w:p>
    <w:p w14:paraId="6E9A2AD1" w14:textId="77777777"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Environmental governance modes and policy </w:t>
      </w:r>
      <w:r w:rsidRPr="0003613E">
        <w:rPr>
          <w:rFonts w:ascii="Calibri" w:eastAsia="Times New Roman" w:hAnsi="Calibri" w:cs="Arial"/>
          <w:color w:val="000000"/>
          <w:lang w:val="en-US" w:eastAsia="en-GB"/>
        </w:rPr>
        <w:t>instruments (see Section 6.2 for definitions) are extremely diverse and multi-faceted.</w:t>
      </w:r>
      <w:r w:rsidRPr="0003613E">
        <w:rPr>
          <w:rFonts w:ascii="Calibri" w:eastAsia="Times New Roman" w:hAnsi="Calibri" w:cs="Arial"/>
          <w:b/>
          <w:color w:val="000000"/>
          <w:lang w:val="en-US" w:eastAsia="en-GB"/>
        </w:rPr>
        <w:t xml:space="preserve"> </w:t>
      </w:r>
      <w:r w:rsidRPr="0003613E">
        <w:rPr>
          <w:rFonts w:ascii="Calibri" w:eastAsia="Times New Roman" w:hAnsi="Calibri" w:cs="Arial"/>
          <w:color w:val="000000"/>
          <w:lang w:val="en-US" w:eastAsia="en-GB"/>
        </w:rPr>
        <w:t>Given the complexity and diversity of environmental governance across Europe and Central Asia as outlined above (Section 6.4.2.1), it is only</w:t>
      </w:r>
      <w:r w:rsidRPr="00F02A52">
        <w:rPr>
          <w:rFonts w:ascii="Calibri" w:eastAsia="Times New Roman" w:hAnsi="Calibri" w:cs="Arial"/>
          <w:color w:val="000000"/>
          <w:lang w:val="en-US" w:eastAsia="en-GB"/>
        </w:rPr>
        <w:t xml:space="preserve"> possible to present a very selective review of the key governance mechanisms, their opportunities and constraints. The search terms used in the literature review couched the topic as “governance”. Therefore, unsurprisingly, the majority of the reviewed literature addressed hierarchical or decentralized governance modes and </w:t>
      </w:r>
      <w:r w:rsidRPr="00F02A52">
        <w:rPr>
          <w:rFonts w:ascii="Calibri" w:eastAsia="Times New Roman" w:hAnsi="Calibri" w:cs="Arial"/>
          <w:color w:val="000000"/>
          <w:lang w:val="en-US" w:eastAsia="en-GB"/>
        </w:rPr>
        <w:lastRenderedPageBreak/>
        <w:t xml:space="preserve">legal, regulatory, economic and financial policy instruments. This notwithstanding, even within this sub-segment of the literature, a wide range of governance mechanisms is described. </w:t>
      </w:r>
    </w:p>
    <w:p w14:paraId="2B697A81" w14:textId="30AB2091"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For Eastern Europe and Central Asia, the majority of the literature focuses on hierarchical approaches to governance, including, for example, environmental quality standards, environmental impact assessments and permits as legal and regulatory instruments; national environmental action plans for overarching guidance; and pollution charges, pricing and fees for the abstraction of natural resources as economic instrument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id" : "ITEM-2",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2",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05, 2012a)", "plainTextFormattedCitation" : "(OECD, 2005, 2012a)", "previouslyFormattedCitation" : "(OECD, 2005, 2012a)"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OECD, 2005, 2012a)</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However, research that draws on a sociological perspective also highlights the role that culturally shared understandings of responsibility, agency and governance can play in shaping environmentally relevant behaviour. For example, a qualitative study from the Kalmyk Republic, Russia, found that individuals who had participated in Buddhist teachings had a much stronger sense of personal agency (i.e., a feeling of being able to act and change something). Consequently, they engaged much more in small-scale pro-environmental action, than those who adhered to a hierarchical collectivist understanding of governmental responsibility for environmental quality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ISSN" : "0894-1920", "abstract" : "In the Buddhist Republic of Kalmykia, Russia, which has recently experienced dramatic and complex social changes, environmental problems include declines in wildlife, desertification, and poor water quality and availability. Qualitative analysis of semistructured interviews showed that responsibility for tackling these environmental problems was attributed to authorities. This was linked to a culture of collectivism fostered in Soviet times, which constrained people's perceptions of their role and ability to take action to help their environment. However, where a community had received pro-ecological Buddhist teachings, individuals had a stronger sense of their own agency and took more action to help the environment. This study demonstrates the potential for wider cultural context to have an enduring influence on environmentally relevant behaviors (in this case, collectivism limited the perception of individual agency), and demonstrates that engaging with the local cultural and social context (such as rel...", "author" : [ { "dropping-particle" : "", "family" : "Waylen", "given" : "Kerry A.", "non-dropping-particle" : "", "parse-names" : false, "suffix" : "" }, { "dropping-particle" : "", "family" : "Fischer", "given" : "Anke", "non-dropping-particle" : "", "parse-names" : false, "suffix" : "" }, { "dropping-particle" : "", "family" : "McGowan", "given" : "Philip J. K.", "non-dropping-particle" : "", "parse-names" : false, "suffix" : "" }, { "dropping-particle" : "", "family" : "Milner-Gulland", "given" : "E. J.", "non-dropping-particle" : "", "parse-names" : false, "suffix" : "" } ], "container-title" : "Society &amp; Natural Resources", "id" : "ITEM-1", "issue" : "11", "issued" : { "date-parts" : [ [ "2012", "11", "10" ] ] }, "language" : "en", "page" : "1118-1133", "publisher" : "Taylor &amp; Francis Group", "title" : "Interactions Between a Collectivist Culture and Buddhist Teachings Influence Environmental Concerns and Behaviors in the Republic of Kalmykia, Russia", "type" : "article-journal", "volume" : "25" }, "uris" : [ "http://www.mendeley.com/documents/?uuid=04aa8c78-9a25-4778-8476-5366f80b9558" ] } ], "mendeley" : { "formattedCitation" : "(Waylen, Fischer, McGowan, &amp; Milner-Gulland, 2012)", "plainTextFormattedCitation" : "(Waylen, Fischer, McGowan, &amp; Milner-Gulland, 2012)", "previouslyFormattedCitation" : "(Waylen, Fischer, McGowan, &amp; Milner-Gulland, 2012)"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Waylen</w:t>
      </w:r>
      <w:r w:rsidR="00460939">
        <w:rPr>
          <w:rFonts w:ascii="Calibri" w:eastAsia="Times New Roman" w:hAnsi="Calibri" w:cs="Arial"/>
          <w:i/>
          <w:color w:val="000000"/>
          <w:lang w:val="en-US" w:eastAsia="en-GB"/>
        </w:rPr>
        <w:t xml:space="preserve"> et al.</w:t>
      </w:r>
      <w:r w:rsidRPr="00F02A52">
        <w:rPr>
          <w:rFonts w:ascii="Calibri" w:eastAsia="Times New Roman" w:hAnsi="Calibri" w:cs="Arial"/>
          <w:color w:val="000000"/>
          <w:lang w:val="en-US" w:eastAsia="en-GB"/>
        </w:rPr>
        <w:t>, 2012)</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t>
      </w:r>
    </w:p>
    <w:p w14:paraId="088D7F82" w14:textId="2DF3AE6C" w:rsidR="00E97DE0" w:rsidRPr="00F02A52" w:rsidRDefault="00E97DE0" w:rsidP="00E97DE0">
      <w:pPr>
        <w:rPr>
          <w:rFonts w:eastAsiaTheme="majorEastAsia"/>
          <w:lang w:val="en-US"/>
        </w:rPr>
      </w:pPr>
      <w:r w:rsidRPr="00F02A52">
        <w:rPr>
          <w:rFonts w:ascii="Calibri" w:eastAsia="Times New Roman" w:hAnsi="Calibri" w:cs="Arial"/>
          <w:color w:val="000000"/>
          <w:lang w:val="en-US" w:eastAsia="en-GB"/>
        </w:rPr>
        <w:t xml:space="preserve">For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Bomberg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80/13501760601122522", "ISBN" : "1350176060", "author" : [ { "dropping-particle" : "", "family" : "Bomberg", "given" : "Elizabeth", "non-dropping-particle" : "", "parse-names" : false, "suffix" : "" } ], "container-title" : "Journal of European Public Policy", "id" : "ITEM-1", "issued" : { "date-parts" : [ [ "2007" ] ] }, "note" : "NULL", "page" : "248-268", "title" : "Policy learning in an enlarged European Union: environmental NGOs and new policy instruments", "type" : "article-journal", "volume" : "14" }, "uris" : [ "http://www.mendeley.com/documents/?uuid=ae2e5a65-f39b-4325-8567-e0e06090ebdf" ] } ], "mendeley" : { "formattedCitation" : "(Bomberg, 2007)", "manualFormatting" : "(2007)", "plainTextFormattedCitation" : "(Bomberg, 2007)", "previouslyFormattedCitation" : "(Bomberg, 200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2007)</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describes how market-based instruments, informational schemes and voluntary agreements gained in importance in environmental policy during the 2004 round of accessions. These are often not obligatory, but are part of a portfolio of policy instruments that member </w:t>
      </w:r>
      <w:r>
        <w:rPr>
          <w:rFonts w:ascii="Calibri" w:eastAsia="Times New Roman" w:hAnsi="Calibri" w:cs="Arial"/>
          <w:color w:val="000000"/>
          <w:lang w:val="en-US" w:eastAsia="en-GB"/>
        </w:rPr>
        <w:t>S</w:t>
      </w:r>
      <w:r w:rsidRPr="00F02A52">
        <w:rPr>
          <w:rFonts w:ascii="Calibri" w:eastAsia="Times New Roman" w:hAnsi="Calibri" w:cs="Arial"/>
          <w:color w:val="000000"/>
          <w:lang w:val="en-US" w:eastAsia="en-GB"/>
        </w:rPr>
        <w:t xml:space="preserve">tates are able, and sometimes actively encouraged, to use when translating framework regulations </w:t>
      </w:r>
      <w:r w:rsidRPr="00765C46">
        <w:rPr>
          <w:rFonts w:ascii="Calibri" w:eastAsia="Times New Roman" w:hAnsi="Calibri" w:cs="Arial"/>
          <w:color w:val="000000"/>
          <w:lang w:val="en-US" w:eastAsia="en-GB"/>
        </w:rPr>
        <w:t>(Section 6.3) into national</w:t>
      </w:r>
      <w:r w:rsidRPr="00F02A52">
        <w:rPr>
          <w:rFonts w:ascii="Calibri" w:eastAsia="Times New Roman" w:hAnsi="Calibri" w:cs="Arial"/>
          <w:color w:val="000000"/>
          <w:lang w:val="en-US" w:eastAsia="en-GB"/>
        </w:rPr>
        <w:t xml:space="preserve"> or sub-national governance approache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80/13501760601122522", "ISBN" : "1350176060", "author" : [ { "dropping-particle" : "", "family" : "Bomberg", "given" : "Elizabeth", "non-dropping-particle" : "", "parse-names" : false, "suffix" : "" } ], "container-title" : "Journal of European Public Policy", "id" : "ITEM-1", "issued" : { "date-parts" : [ [ "2007" ] ] }, "note" : "NULL", "page" : "248-268", "title" : "Policy learning in an enlarged European Union: environmental NGOs and new policy instruments", "type" : "article-journal", "volume" : "14" }, "uris" : [ "http://www.mendeley.com/documents/?uuid=ae2e5a65-f39b-4325-8567-e0e06090ebdf" ] } ], "mendeley" : { "formattedCitation" : "(Bomberg, 2007)", "plainTextFormattedCitation" : "(Bomberg, 2007)", "previouslyFormattedCitation" : "(Bomberg, 200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Bomberg, 2007)</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Such “new” policy instruments might be particularly attractive for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with its complex decision-making structures that require new, creative ways of governing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80/01402380903354031", "ISBN" : "0140-2382", "ISSN" : "0140-2382", "abstract" : "The study of public policy instruments in national settings has contributed significantly to our understanding of policy, political systems, and relations between state and citizen. Its promise for the EU, where instrument-centred research has hitherto been limited in coverage and method, remains by contrast largely unfulfilled. This article discusses the political sociology approach to instruments, developed by Lascoumes and Le Gales as an alternative to the traditional functionalist perspective, and highlights its value in opening new perspectives on EU policy-making and its consequences. It presents an overview of the findings of an original set of case studies, which demonstrate the usefulness of the approach in providing new insights on classic questions of EU decision-making, uncovering hidden dimensions of EU policy development, and revealing the limits of the organisational capacity of the EU as a system, as well as challenging established narratives.", "author" : [ { "dropping-particle" : "", "family" : "Kassim", "given" : "Hussein", "non-dropping-particle" : "", "parse-names" : false, "suffix" : "" }, { "dropping-particle" : "", "family" : "Gal\u00e8s", "given" : "Patrick", "non-dropping-particle" : "Le", "parse-names" : false, "suffix" : "" } ], "container-title" : "West European Politics", "id" : "ITEM-1", "issue" : "1", "issued" : { "date-parts" : [ [ "2010" ] ] }, "page" : "1-21", "title" : "Exploring Governance in a Multi-Level Polity: A Policy Instruments Approach", "type" : "article-journal", "volume" : "33" }, "uris" : [ "http://www.mendeley.com/documents/?uuid=e7b024e2-1747-4c57-a3e9-4c0e4a29ac5b" ] } ], "mendeley" : { "formattedCitation" : "(Kassim &amp; Le Gal\u00e8s, 2010)", "plainTextFormattedCitation" : "(Kassim &amp; Le Gal\u00e8s, 2010)", "previouslyFormattedCitation" : "(Kassim &amp; Le Gal\u00e8s, 2010)"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Kassim &amp; Le Galès, 2010</w:t>
      </w:r>
      <w:r w:rsidRPr="00F02A52">
        <w:rPr>
          <w:rFonts w:ascii="Calibri" w:eastAsia="Times New Roman" w:hAnsi="Calibri" w:cs="Arial"/>
          <w:color w:val="000000"/>
          <w:lang w:val="en-US" w:eastAsia="en-GB"/>
        </w:rPr>
        <w:fldChar w:fldCharType="end"/>
      </w:r>
      <w:r w:rsidR="004721E6">
        <w:rPr>
          <w:rFonts w:ascii="Calibri" w:eastAsia="Times New Roman" w:hAnsi="Calibri" w:cs="Arial"/>
          <w:color w:val="000000"/>
          <w:lang w:val="en-US" w:eastAsia="en-GB"/>
        </w:rPr>
        <w:t>;</w:t>
      </w:r>
      <w:r w:rsidR="002B1041">
        <w:rPr>
          <w:rFonts w:ascii="Calibri" w:eastAsia="Times New Roman" w:hAnsi="Calibri" w:cs="Arial"/>
          <w:color w:val="000000"/>
          <w:lang w:val="en-US" w:eastAsia="en-GB"/>
        </w:rPr>
        <w:t xml:space="preser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80/09644016.2013.755839", "author" : [ { "dropping-particle" : "", "family" : "Jordan", "given" : "Andrew", "non-dropping-particle" : "", "parse-names" : false, "suffix" : "" }, { "dropping-particle" : "", "family" : "Wurzel", "given" : "R\u00fcdiger K W", "non-dropping-particle" : "", "parse-names" : false, "suffix" : "" }, { "dropping-particle" : "", "family" : "Zito", "given" : "Anthony R", "non-dropping-particle" : "", "parse-names" : false, "suffix" : "" } ], "container-title" : "Environmental Politics", "id" : "ITEM-1", "issue" : "1", "issued" : { "date-parts" : [ [ "2013" ] ] }, "page" : "155-173", "title" : "Still the century of \u2018new\u2019 environmental policy instruments? Exploring patterns of innovation and continuity", "type" : "article-journal", "volume" : "22" }, "uris" : [ "http://www.mendeley.com/documents/?uuid=b4c22479-08a1-4371-adb3-08387b746610" ] } ], "mendeley" : { "formattedCitation" : "(Jordan et al., 2013)", "plainTextFormattedCitation" : "(Jordan et al., 2013)", "previouslyFormattedCitation" : "(Jordan et al., 2013)"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Jordan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3)</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More recent arrangements have been even more multi-faceted and integrative, but the guidance collaboratively elaborated through such interactive approaches still needs to be complemented by additional enforcement and incentive mechanisms in order to be effective (</w:t>
      </w:r>
      <w:r w:rsidR="00C714C6">
        <w:rPr>
          <w:rFonts w:ascii="Calibri" w:eastAsia="Times New Roman" w:hAnsi="Calibri" w:cs="Arial"/>
          <w:b/>
          <w:color w:val="000000"/>
          <w:lang w:val="en-US" w:eastAsia="en-GB"/>
        </w:rPr>
        <w:t>Box 6.2</w:t>
      </w:r>
      <w:r w:rsidRPr="00F02A52">
        <w:rPr>
          <w:rFonts w:ascii="Calibri" w:eastAsia="Times New Roman" w:hAnsi="Calibri" w:cs="Arial"/>
          <w:color w:val="000000"/>
          <w:lang w:val="en-US" w:eastAsia="en-GB"/>
        </w:rPr>
        <w:t>). From the viewpoint of environmental psychology, the role of social norms and other social factors in shaping environmentally relevant behaviour, such as climate-relevant behaviour, has been evidenced for many societies</w:t>
      </w:r>
      <w:r>
        <w:rPr>
          <w:rFonts w:ascii="Calibri" w:eastAsia="Times New Roman" w:hAnsi="Calibri" w:cs="Arial"/>
          <w:color w:val="000000"/>
          <w:lang w:val="en-US" w:eastAsia="en-GB"/>
        </w:rPr>
        <w:t xml:space="preserve"> in Western, Central and Eastern Europe</w:t>
      </w:r>
      <w:r w:rsidRPr="00F02A52">
        <w:rPr>
          <w:rFonts w:ascii="Calibri" w:eastAsia="Times New Roman" w:hAnsi="Calibri" w:cs="Arial"/>
          <w:color w:val="000000"/>
          <w:lang w:val="en-US" w:eastAsia="en-GB"/>
        </w:rPr>
        <w:t xml:space="preser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ISSN" : "1095-9203", "abstract" : "Climate change, biodiversity loss, antibiotic resistance, and other global challenges pose major collective action problems: A group benefits from a certain action, but no individual has sufficient incentive to act alone. Formal institutions, e.g., laws and treaties, have helped address issues like ozone depletion, lead pollution, and acid rain. However, formal institutions are not always able to enforce collectively desirable outcomes. In such cases, informal institutions, such as social norms, can be important. If conditions are right, policy can support social norm changes, helping address even global problems. To judge when this is realistic, and what role policy can play, we discuss three crucial questions: Is a tipping point likely to exist, such that vicious cycles of socially damaging behavior can potentially be turned into virtuous ones? Can policy create tipping points where none exist? Can policy push the system past the tipping point?", "author" : [ { "dropping-particle" : "", "family" : "Nyborg", "given" : "Karine", "non-dropping-particle" : "", "parse-names" : false, "suffix" : "" }, { "dropping-particle" : "", "family" : "Anderies", "given" : "John M", "non-dropping-particle" : "", "parse-names" : false, "suffix" : "" }, { "dropping-particle" : "", "family" : "Dannenberg", "given" : "Astrid", "non-dropping-particle" : "", "parse-names" : false, "suffix" : "" }, { "dropping-particle" : "", "family" : "Lindahl", "given" : "Therese", "non-dropping-particle" : "", "parse-names" : false, "suffix" : "" }, { "dropping-particle" : "", "family" : "Schill", "given" : "Caroline", "non-dropping-particle" : "", "parse-names" : false, "suffix" : "" }, { "dropping-particle" : "", "family" : "Schl\u00fcter", "given" : "Maja", "non-dropping-particle" : "", "parse-names" : false, "suffix" : "" }, { "dropping-particle" : "", "family" : "Adger", "given" : "W Neil", "non-dropping-particle" : "", "parse-names" : false, "suffix" : "" }, { "dropping-particle" : "", "family" : "Arrow", "given" : "Kenneth J", "non-dropping-particle" : "", "parse-names" : false, "suffix" : "" }, { "dropping-particle" : "", "family" : "Barrett", "given" : "Scott", "non-dropping-particle" : "", "parse-names" : false, "suffix" : "" }, { "dropping-particle" : "", "family" : "Carpenter", "given" : "Stephen", "non-dropping-particle" : "", "parse-names" : false, "suffix" : "" }, { "dropping-particle" : "", "family" : "Chapin", "given" : "F Stuart", "non-dropping-particle" : "", "parse-names" : false, "suffix" : "" }, { "dropping-particle" : "", "family" : "Cr\u00e9pin", "given" : "Anne-Sophie", "non-dropping-particle" : "", "parse-names" : false, "suffix" : "" }, { "dropping-particle" : "", "family" : "Daily", "given" : "Gretchen", "non-dropping-particle" : "", "parse-names" : false, "suffix" : "" }, { "dropping-particle" : "", "family" : "Ehrlich", "given" : "Paul", "non-dropping-particle" : "", "parse-names" : false, "suffix" : "" }, { "dropping-particle" : "", "family" : "Folke", "given" : "Carl", "non-dropping-particle" : "", "parse-names" : false, "suffix" : "" }, { "dropping-particle" : "", "family" : "Jager", "given" : "Wander", "non-dropping-particle" : "", "parse-names" : false, "suffix" : "" }, { "dropping-particle" : "", "family" : "Kautsky", "given" : "Nils", "non-dropping-particle" : "", "parse-names" : false, "suffix" : "" }, { "dropping-particle" : "", "family" : "Levin", "given" : "Simon A", "non-dropping-particle" : "", "parse-names" : false, "suffix" : "" }, { "dropping-particle" : "", "family" : "Madsen", "given" : "Ole Jacob", "non-dropping-particle" : "", "parse-names" : false, "suffix" : "" }, { "dropping-particle" : "", "family" : "Polasky", "given" : "Stephen", "non-dropping-particle" : "", "parse-names" : false, "suffix" : "" }, { "dropping-particle" : "", "family" : "Scheffer", "given" : "Marten", "non-dropping-particle" : "", "parse-names" : false, "suffix" : "" }, { "dropping-particle" : "", "family" : "Walker", "given" : "Brian", "non-dropping-particle" : "", "parse-names" : false, "suffix" : "" }, { "dropping-particle" : "", "family" : "Weber", "given" : "Elke U", "non-dropping-particle" : "", "parse-names" : false, "suffix" : "" }, { "dropping-particle" : "", "family" : "Wilen", "given" : "James", "non-dropping-particle" : "", "parse-names" : false, "suffix" : "" }, { "dropping-particle" : "", "family" : "Xepapadeas", "given" : "Anastasios", "non-dropping-particle" : "", "parse-names" : false, "suffix" : "" }, { "dropping-particle" : "", "family" : "Zeeuw", "given" : "Aart", "non-dropping-particle" : "de", "parse-names" : false, "suffix" : "" } ], "container-title" : "Science", "id" : "ITEM-1", "issue" : "6308", "issued" : { "date-parts" : [ [ "2016", "10", "7" ] ] }, "language" : "en", "page" : "42-43", "publisher" : "American Association for the Advancement of Science", "title" : "Social norms as solutions", "type" : "article-journal", "volume" : "354" }, "prefix" : "e.g.,", "uris" : [ "http://www.mendeley.com/documents/?uuid=0c4352cb-22d3-4547-b6ed-4fc7a4bc2bb7" ] } ], "mendeley" : { "formattedCitation" : "(e.g., Nyborg et al., 2016)", "plainTextFormattedCitation" : "(e.g., Nyborg et al., 2016)", "previouslyFormattedCitation" : "(e.g., Nyborg et al., 2016)"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e.g., Nyborg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6)</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w:t>
      </w:r>
    </w:p>
    <w:p w14:paraId="37614D22" w14:textId="6C2BBF25" w:rsidR="00E97DE0" w:rsidRPr="00F02A52" w:rsidRDefault="00E97DE0" w:rsidP="00E97DE0">
      <w:pPr>
        <w:rPr>
          <w:lang w:val="en-US" w:eastAsia="en-GB"/>
        </w:rPr>
      </w:pPr>
      <w:r w:rsidRPr="00F02A52">
        <w:rPr>
          <w:lang w:val="en-US" w:eastAsia="en-GB"/>
        </w:rPr>
        <w:t xml:space="preserve">Environmental governance is often nested, especially in the </w:t>
      </w:r>
      <w:r>
        <w:rPr>
          <w:lang w:val="en-US" w:eastAsia="en-GB"/>
        </w:rPr>
        <w:t>European Union</w:t>
      </w:r>
      <w:r w:rsidRPr="00F02A52">
        <w:rPr>
          <w:lang w:val="en-US" w:eastAsia="en-GB"/>
        </w:rPr>
        <w:t xml:space="preserve">. In other words, instruments interact with each other across multiple levels, often with those at higher levels acting as an umbrella for those lower down. For example, the </w:t>
      </w:r>
      <w:r>
        <w:rPr>
          <w:lang w:val="en-US" w:eastAsia="en-GB"/>
        </w:rPr>
        <w:t>European Union</w:t>
      </w:r>
      <w:r w:rsidRPr="00F02A52">
        <w:rPr>
          <w:lang w:val="en-US" w:eastAsia="en-GB"/>
        </w:rPr>
        <w:t xml:space="preserve"> Water Framework Directive (WFD), as one way of achieving good status for surface and groundwater, requires member </w:t>
      </w:r>
      <w:r>
        <w:rPr>
          <w:lang w:val="en-US" w:eastAsia="en-GB"/>
        </w:rPr>
        <w:t>S</w:t>
      </w:r>
      <w:r w:rsidRPr="00F02A52">
        <w:rPr>
          <w:lang w:val="en-US" w:eastAsia="en-GB"/>
        </w:rPr>
        <w:t xml:space="preserve">tates to identify river basin districts and related authorities, which would then develop management plans and programmes of measures. Local and regional governance is thus embedded in national and </w:t>
      </w:r>
      <w:r>
        <w:rPr>
          <w:lang w:val="en-US" w:eastAsia="en-GB"/>
        </w:rPr>
        <w:t>European Union</w:t>
      </w:r>
      <w:r w:rsidRPr="00F02A52">
        <w:rPr>
          <w:lang w:val="en-US" w:eastAsia="en-GB"/>
        </w:rPr>
        <w:t xml:space="preserve">-level governance </w:t>
      </w:r>
      <w:r w:rsidRPr="00F02A52">
        <w:rPr>
          <w:lang w:val="en-US" w:eastAsia="en-GB"/>
        </w:rPr>
        <w:fldChar w:fldCharType="begin" w:fldLock="1"/>
      </w:r>
      <w:r>
        <w:rPr>
          <w:lang w:val="en-US" w:eastAsia="en-GB"/>
        </w:rPr>
        <w:instrText>ADDIN CSL_CITATION { "citationItems" : [ { "id" : "ITEM-1", "itemData" : { "DOI" : "10.3390/w8040156", "ISSN" : "2073-4441", "abstract" : "The European Union (EU) Water Framework Directive (WFD) requires EU member states to produce and implement river basin management plans, which are to be designed and updated via participatory processes that inform, consult with, and actively involve all interested stakeholders. The assumption of the European Commission is that stakeholder participation, and institutional adaptation and procedural innovation to facilitate it, are essential to the effectiveness of river basin planning and, ultimately, the environmental impact of the Directive. We analyzed official documents and the WFD literature to compare implementation of the Directive in EU member states in the initial WFD planning phase (2000-2009). Examining the development of participatory approaches to river basin management planning, we consider the extent of transformation in EU water governance over the period. Employing a mixed quantitative and qualitative approach, we map the implementation \"trajectories\" of 13 member states, and then provide a detailed examination of shifts in river basin planning and participation in four member states (Germany, Sweden, Poland and France) to illustrate the diversity of institutional approaches observed. We identify a general tendency towards increased, yet circumscribed, stakeholder participation in river basin management in the member states examined, alongside clear continuities in terms of their respective pre-WFD institutional and procedural arrangements. Overall, the WFD has driven a highly uneven shift to river basin-level planning among the member states, and instigated a range of efforts to institutionalize stakeholder involvement-often through the establishment of advisory groups to bring organized stakeholders into the planning process.", "author" : [ { "dropping-particle" : "", "family" : "Jager", "given" : "Nicolas", "non-dropping-particle" : "", "parse-names" : false, "suffix" : "" }, { "dropping-particle" : "", "family" : "Challies", "given" : "Edward", "non-dropping-particle" : "", "parse-names" : false, "suffix" : "" }, { "dropping-particle" : "", "family" : "Kochsk\u00e4mper", "given" : "Elisa", "non-dropping-particle" : "", "parse-names" : false, "suffix" : "" }, { "dropping-particle" : "", "family" : "Newig", "given" : "Jens", "non-dropping-particle" : "", "parse-names" : false, "suffix" : "" }, { "dropping-particle" : "", "family" : "Benson", "given" : "David", "non-dropping-particle" : "", "parse-names" : false, "suffix" : "" }, { "dropping-particle" : "", "family" : "Blackstock", "given" : "Kirsty", "non-dropping-particle" : "", "parse-names" : false, "suffix" : "" }, { "dropping-particle" : "", "family" : "Collins", "given" : "Kevin", "non-dropping-particle" : "", "parse-names" : false, "suffix" : "" }, { "dropping-particle" : "", "family" : "Ernst", "given" : "Anna", "non-dropping-particle" : "", "parse-names" : false, "suffix" : "" }, { "dropping-particle" : "", "family" : "Evers", "given" : "Mariele", "non-dropping-particle" : "", "parse-names" : false, "suffix" : "" }, { "dropping-particle" : "", "family" : "Feichtinger", "given" : "Judith", "non-dropping-particle" : "", "parse-names" : false, "suffix" : "" }, { "dropping-particle" : "", "family" : "Fritsch", "given" : "Oliver", "non-dropping-particle" : "", "parse-names" : false, "suffix" : "" }, { "dropping-particle" : "", "family" : "Gooch", "given" : "Geoffrey", "non-dropping-particle" : "", "parse-names" : false, "suffix" : "" }, { "dropping-particle" : "", "family" : "Grund", "given" : "Wiebke", "non-dropping-particle" : "", "parse-names" : false, "suffix" : "" }, { "dropping-particle" : "", "family" : "Hedelin", "given" : "Beatrice", "non-dropping-particle" : "", "parse-names" : false, "suffix" : "" }, { "dropping-particle" : "", "family" : "Hern\u00e1ndez-Mora", "given" : "Nuria", "non-dropping-particle" : "", "parse-names" : false, "suffix" : "" }, { "dropping-particle" : "", "family" : "H\u00fcesker", "given" : "Frank", "non-dropping-particle" : "", "parse-names" : false, "suffix" : "" }, { "dropping-particle" : "", "family" : "Huitema", "given" : "Dave", "non-dropping-particle" : "", "parse-names" : false, "suffix" : "" }, { "dropping-particle" : "", "family" : "Irvine", "given" : "Kenneth", "non-dropping-particle" : "", "parse-names" : false, "suffix" : "" }, { "dropping-particle" : "", "family" : "Klinke", "given" : "Andreas", "non-dropping-particle" : "", "parse-names" : false, "suffix" : "" }, { "dropping-particle" : "", "family" : "Lange", "given" : "Leonie", "non-dropping-particle" : "", "parse-names" : false, "suffix" : "" }, { "dropping-particle" : "", "family" : "Loupsans", "given" : "Delphine", "non-dropping-particle" : "", "parse-names" : false, "suffix" : "" }, { "dropping-particle" : "", "family" : "Lubell", "given" : "Mark", "non-dropping-particle" : "", "parse-names" : false, "suffix" : "" }, { "dropping-particle" : "", "family" : "Maganda", "given" : "Carmen", "non-dropping-particle" : "", "parse-names" : false, "suffix" : "" }, { "dropping-particle" : "", "family" : "Matczak", "given" : "Piotr", "non-dropping-particle" : "", "parse-names" : false, "suffix" : "" }, { "dropping-particle" : "", "family" : "Par\u00e9s", "given" : "Marc", "non-dropping-particle" : "", "parse-names" : false, "suffix" : "" }, { "dropping-particle" : "", "family" : "Saarikoski", "given" : "Heli", "non-dropping-particle" : "", "parse-names" : false, "suffix" : "" }, { "dropping-particle" : "", "family" : "Slav\u00edkov\u00e1", "given" : "Lenka", "non-dropping-particle" : "", "parse-names" : false, "suffix" : "" }, { "dropping-particle" : "", "family" : "Arend", "given" : "Sonja", "non-dropping-particle" : "van der", "parse-names" : false, "suffix" : "" }, { "dropping-particle" : "", "family" : "Korff", "given" : "York", "non-dropping-particle" : "von", "parse-names" : false, "suffix" : "" } ], "container-title" : "Water", "id" : "ITEM-1", "issue" : "4", "issued" : { "date-parts" : [ [ "2016" ] ] }, "page" : "156", "title" : "Transforming European Water Governance? Participation and River Basin Management under the EU Water Framework Directive in 13 Member States", "type" : "article-journal", "volume" : "8" }, "uris" : [ "http://www.mendeley.com/documents/?uuid=89882b5e-eb69-4398-a782-d9ba0e8ddac3" ] } ], "mendeley" : { "formattedCitation" : "(Jager et al., 2016)", "plainTextFormattedCitation" : "(Jager et al., 2016)", "previouslyFormattedCitation" : "(Jager et al., 2016)" }, "properties" : {  }, "schema" : "https://github.com/citation-style-language/schema/raw/master/csl-citation.json" }</w:instrText>
      </w:r>
      <w:r w:rsidRPr="00F02A52">
        <w:rPr>
          <w:lang w:val="en-US" w:eastAsia="en-GB"/>
        </w:rPr>
        <w:fldChar w:fldCharType="separate"/>
      </w:r>
      <w:r w:rsidRPr="00F02A52">
        <w:rPr>
          <w:lang w:val="en-US" w:eastAsia="en-GB"/>
        </w:rPr>
        <w:t xml:space="preserve">(Jager </w:t>
      </w:r>
      <w:r w:rsidR="009E3418" w:rsidRPr="009E3418">
        <w:rPr>
          <w:i/>
          <w:lang w:val="en-US" w:eastAsia="en-GB"/>
        </w:rPr>
        <w:t>et al.</w:t>
      </w:r>
      <w:r w:rsidRPr="00F02A52">
        <w:rPr>
          <w:lang w:val="en-US" w:eastAsia="en-GB"/>
        </w:rPr>
        <w:t>, 2016)</w:t>
      </w:r>
      <w:r w:rsidRPr="00F02A52">
        <w:rPr>
          <w:lang w:val="en-US" w:eastAsia="en-GB"/>
        </w:rPr>
        <w:fldChar w:fldCharType="end"/>
      </w:r>
      <w:r w:rsidRPr="00F02A52">
        <w:rPr>
          <w:lang w:val="en-US" w:eastAsia="en-GB"/>
        </w:rPr>
        <w:t>. Similar structures have also been developed in non-</w:t>
      </w:r>
      <w:r>
        <w:rPr>
          <w:lang w:val="en-US" w:eastAsia="en-GB"/>
        </w:rPr>
        <w:t>European Union</w:t>
      </w:r>
      <w:r w:rsidRPr="00F02A52">
        <w:rPr>
          <w:lang w:val="en-US" w:eastAsia="en-GB"/>
        </w:rPr>
        <w:t xml:space="preserve"> countries such as Ukraine that share river basins with </w:t>
      </w:r>
      <w:r>
        <w:rPr>
          <w:lang w:val="en-US" w:eastAsia="en-GB"/>
        </w:rPr>
        <w:t>European Union</w:t>
      </w:r>
      <w:r w:rsidRPr="00F02A52">
        <w:rPr>
          <w:lang w:val="en-US" w:eastAsia="en-GB"/>
        </w:rPr>
        <w:t xml:space="preserve"> countries such as Poland and are willing to align their management approaches with those of the </w:t>
      </w:r>
      <w:r>
        <w:rPr>
          <w:lang w:val="en-US" w:eastAsia="en-GB"/>
        </w:rPr>
        <w:t>European Union</w:t>
      </w:r>
      <w:r w:rsidRPr="00F02A52">
        <w:rPr>
          <w:lang w:val="en-US" w:eastAsia="en-GB"/>
        </w:rPr>
        <w:t xml:space="preserve"> </w:t>
      </w:r>
      <w:r w:rsidRPr="00F02A52">
        <w:rPr>
          <w:lang w:val="en-US" w:eastAsia="en-GB"/>
        </w:rPr>
        <w:fldChar w:fldCharType="begin" w:fldLock="1"/>
      </w:r>
      <w:r>
        <w:rPr>
          <w:lang w:val="en-US" w:eastAsia="en-GB"/>
        </w:rPr>
        <w:instrText>ADDIN CSL_CITATION { "citationItems" : [ { "id" : "ITEM-1", "itemData" : { "DOI" : "10.1007/s12665-014-3307-5", "ISSN" : "18666299", "abstract" : "For achieving any kind of river basin management, monitoring is a pre-requisite: However, for monitoring to be successful, the broadly applicable legal and policy mechanisms for facilitating data exchange, public participation, implementation and compliance must also be present. Ukraine as a member of several international agreements directly concerning management and protection of freshwater, and other broader environmental agreements indirectly affecting transboundary water management, aims to improve its national water management framework by introducing river basin management. This paper examines current gaps between Ukrainian water legislation on RBM and EU and other relevant international water law. Specifically, the paper shows how far monitoring requirements have been fulfilled and identifies shortcomings. The following deficits in river water quality monitoring exist in Ukraine which are (1) biological data are not sufficiently collected by the authorities and (2) monitoring of hydromorphology is not systematically conducted. Taking into account the current political and economic crisis, the paper proposes a short-term oriented solution which is to entrust the River Basin Administrations with more tasks, because they have experience in monitoring, they are directly linked with the State Agency for Water Management that is in charge of implementing IWRM and they are allowed a basic budget for financing staff. But in the long run strategies are to be developed that secure proper monitoring with effective standards and resources for authorities who take over these tasks.", "author" : [ { "dropping-particle" : "", "family" : "Hagemann", "given" : "Nina", "non-dropping-particle" : "", "parse-names" : false, "suffix" : "" }, { "dropping-particle" : "", "family" : "Klauer", "given" : "Bernd", "non-dropping-particle" : "", "parse-names" : false, "suffix" : "" }, { "dropping-particle" : "", "family" : "Moynihan", "given" : "Ruby M.", "non-dropping-particle" : "", "parse-names" : false, "suffix" : "" }, { "dropping-particle" : "", "family" : "Leidel", "given" : "Marco", "non-dropping-particle" : "", "parse-names" : false, "suffix" : "" }, { "dropping-particle" : "", "family" : "Scheifhacken", "given" : "Nicole", "non-dropping-particle" : "", "parse-names" : false, "suffix" : "" } ], "container-title" : "Environmental Earth Sciences", "id" : "ITEM-1", "issue" : "12", "issued" : { "date-parts" : [ [ "2014" ] ] }, "page" : "4745-4756", "title" : "The role of institutional and legal constraints on river water quality monitoring in Ukraine", "type" : "article-journal", "volume" : "72" }, "uris" : [ "http://www.mendeley.com/documents/?uuid=b000620a-bdd1-411e-a0da-38a226bcf30c" ] } ], "mendeley" : { "formattedCitation" : "(Hagemann, Klauer, Moynihan, Leidel, &amp; Scheifhacken, 2014)", "plainTextFormattedCitation" : "(Hagemann, Klauer, Moynihan, Leidel, &amp; Scheifhacken, 2014)", "previouslyFormattedCitation" : "(Hagemann, Klauer, Moynihan, Leidel, &amp; Scheifhacken, 2014)" }, "properties" : {  }, "schema" : "https://github.com/citation-style-language/schema/raw/master/csl-citation.json" }</w:instrText>
      </w:r>
      <w:r w:rsidRPr="00F02A52">
        <w:rPr>
          <w:lang w:val="en-US" w:eastAsia="en-GB"/>
        </w:rPr>
        <w:fldChar w:fldCharType="separate"/>
      </w:r>
      <w:r w:rsidRPr="00F02A52">
        <w:rPr>
          <w:lang w:val="en-US" w:eastAsia="en-GB"/>
        </w:rPr>
        <w:t>(Hagemann</w:t>
      </w:r>
      <w:r w:rsidR="00CB078A">
        <w:rPr>
          <w:i/>
          <w:lang w:val="en-US" w:eastAsia="en-GB"/>
        </w:rPr>
        <w:t xml:space="preserve"> et al.</w:t>
      </w:r>
      <w:r w:rsidRPr="00F02A52">
        <w:rPr>
          <w:lang w:val="en-US" w:eastAsia="en-GB"/>
        </w:rPr>
        <w:t>, 2014)</w:t>
      </w:r>
      <w:r w:rsidRPr="00F02A52">
        <w:rPr>
          <w:lang w:val="en-US" w:eastAsia="en-GB"/>
        </w:rPr>
        <w:fldChar w:fldCharType="end"/>
      </w:r>
      <w:r w:rsidRPr="00F02A52">
        <w:rPr>
          <w:lang w:val="en-US" w:eastAsia="en-GB"/>
        </w:rPr>
        <w:t xml:space="preserve"> (see </w:t>
      </w:r>
      <w:r w:rsidRPr="00765C46">
        <w:rPr>
          <w:lang w:val="en-US" w:eastAsia="en-GB"/>
        </w:rPr>
        <w:t>Section 6.3</w:t>
      </w:r>
      <w:r w:rsidRPr="00F02A52">
        <w:rPr>
          <w:lang w:val="en-US" w:eastAsia="en-GB"/>
        </w:rPr>
        <w:t xml:space="preserve"> for more on transboundary cooperation). The </w:t>
      </w:r>
      <w:r>
        <w:rPr>
          <w:lang w:val="en-US" w:eastAsia="en-GB"/>
        </w:rPr>
        <w:t>European Union</w:t>
      </w:r>
      <w:r w:rsidRPr="00F02A52">
        <w:rPr>
          <w:lang w:val="en-US" w:eastAsia="en-GB"/>
        </w:rPr>
        <w:t xml:space="preserve"> Marine Strategy Framework Directive (MSFD), which aims to achieving good environmental status in </w:t>
      </w:r>
      <w:r>
        <w:rPr>
          <w:lang w:val="en-US" w:eastAsia="en-GB"/>
        </w:rPr>
        <w:t>European Union</w:t>
      </w:r>
      <w:r w:rsidRPr="00F02A52">
        <w:rPr>
          <w:lang w:val="en-US" w:eastAsia="en-GB"/>
        </w:rPr>
        <w:t xml:space="preserve"> marine waters, has a similar architecture. It defines marine regions according to geographical and ecological criteria and requires member </w:t>
      </w:r>
      <w:r>
        <w:rPr>
          <w:lang w:val="en-US" w:eastAsia="en-GB"/>
        </w:rPr>
        <w:t>S</w:t>
      </w:r>
      <w:r w:rsidRPr="00F02A52">
        <w:rPr>
          <w:lang w:val="en-US" w:eastAsia="en-GB"/>
        </w:rPr>
        <w:t xml:space="preserve">tates sharing a marine region to cooperate in developing national marine strategies </w:t>
      </w:r>
      <w:r w:rsidRPr="00F02A52">
        <w:rPr>
          <w:lang w:val="en-US" w:eastAsia="en-GB"/>
        </w:rPr>
        <w:fldChar w:fldCharType="begin" w:fldLock="1"/>
      </w:r>
      <w:r>
        <w:rPr>
          <w:lang w:val="en-US" w:eastAsia="en-GB"/>
        </w:rPr>
        <w:instrText>ADDIN CSL_CITATION { "citationItems" : [ { "id" : "ITEM-1", "itemData" : { "DOI" : "10.1016/j.marpolbul.2016.06.079", "ISSN" : "18793363", "abstract" : "Recent additions to marine environmental legislation are usually designed to fill gaps in protection and management, build on existing practices or correct deficiencies in previous instruments. Article 13 of the European Marine Strategy Framework Directive (MSFD) requires Member States to develop a Programme of Measures (PoM) by 2015, to meet the objective of Good Environmental Status (GES) for their waters by 2020. This review explores key maritime-related policies with the aim to identify the opportunities and threats that they pose for the achievement of GES. It specifically examines how Member States have relied on and will integrate existing legislation and policies to implement their PoM and the potential opportunities and difficulties associated with this. Using case studies of three Member States, other external impediments to achieving GES are discussed including uses and users of the marine environment who are not governed by the MSFD, and gives recommendations for overcoming barriers.", "author" : [ { "dropping-particle" : "", "family" : "Boyes", "given" : "Suzanne J.", "non-dropping-particle" : "", "parse-names" : false, "suffix" : "" }, { "dropping-particle" : "", "family" : "Elliott", "given" : "Michael", "non-dropping-particle" : "", "parse-names" : false, "suffix" : "" }, { "dropping-particle" : "", "family" : "Murillas-Maza", "given" : "Arantza", "non-dropping-particle" : "", "parse-names" : false, "suffix" : "" }, { "dropping-particle" : "", "family" : "Papadopoulou", "given" : "Nadia", "non-dropping-particle" : "", "parse-names" : false, "suffix" : "" }, { "dropping-particle" : "", "family" : "Uyarra", "given" : "Maria C.", "non-dropping-particle" : "", "parse-names" : false, "suffix" : "" } ], "container-title" : "Marine Pollution Bulletin", "id" : "ITEM-1", "issue" : "1-2", "issued" : { "date-parts" : [ [ "2016" ] ] }, "page" : "18-32", "publisher" : "Elsevier Ltd", "title" : "Is existing legislation fit-for-purpose to achieve Good Environmental Status in European seas?", "type" : "article-journal", "volume" : "111" }, "uris" : [ "http://www.mendeley.com/documents/?uuid=358bd3eb-9719-4618-9c87-6d1cabcdfd2c", "http://www.mendeley.com/documents/?uuid=f5de297b-b5db-466e-900d-66e5753f105f" ] } ], "mendeley" : { "formattedCitation" : "(Boyes, Elliott, Murillas-Maza, Papadopoulou, &amp; Uyarra, 2016)", "plainTextFormattedCitation" : "(Boyes, Elliott, Murillas-Maza, Papadopoulou, &amp; Uyarra, 2016)", "previouslyFormattedCitation" : "(Boyes, Elliott, Murillas-Maza, Papadopoulou, &amp; Uyarra, 2016)" }, "properties" : {  }, "schema" : "https://github.com/citation-style-language/schema/raw/master/csl-citation.json" }</w:instrText>
      </w:r>
      <w:r w:rsidRPr="00F02A52">
        <w:rPr>
          <w:lang w:val="en-US" w:eastAsia="en-GB"/>
        </w:rPr>
        <w:fldChar w:fldCharType="separate"/>
      </w:r>
      <w:r w:rsidRPr="00F02A52">
        <w:rPr>
          <w:lang w:val="en-US" w:eastAsia="en-GB"/>
        </w:rPr>
        <w:t>(Boyes</w:t>
      </w:r>
      <w:r w:rsidR="00CB078A">
        <w:rPr>
          <w:i/>
          <w:lang w:val="en-US" w:eastAsia="en-GB"/>
        </w:rPr>
        <w:t xml:space="preserve"> et al.</w:t>
      </w:r>
      <w:r w:rsidRPr="00F02A52">
        <w:rPr>
          <w:lang w:val="en-US" w:eastAsia="en-GB"/>
        </w:rPr>
        <w:t>, 2016)</w:t>
      </w:r>
      <w:r w:rsidRPr="00F02A52">
        <w:rPr>
          <w:lang w:val="en-US" w:eastAsia="en-GB"/>
        </w:rPr>
        <w:fldChar w:fldCharType="end"/>
      </w:r>
      <w:r w:rsidRPr="00F02A52">
        <w:rPr>
          <w:lang w:val="en-US" w:eastAsia="en-GB"/>
        </w:rPr>
        <w:t>.</w:t>
      </w:r>
    </w:p>
    <w:p w14:paraId="2AD8DFF4" w14:textId="35DF8788" w:rsidR="00E97DE0" w:rsidRPr="00EE2F72" w:rsidRDefault="00E97DE0" w:rsidP="00E97DE0">
      <w:pPr>
        <w:rPr>
          <w:lang w:eastAsia="en-GB"/>
        </w:rPr>
      </w:pPr>
      <w:r w:rsidRPr="00F02A52">
        <w:rPr>
          <w:lang w:val="en-US" w:eastAsia="en-GB"/>
        </w:rPr>
        <w:t xml:space="preserve">Overall, in the </w:t>
      </w:r>
      <w:r>
        <w:rPr>
          <w:lang w:val="en-US" w:eastAsia="en-GB"/>
        </w:rPr>
        <w:t>European Union</w:t>
      </w:r>
      <w:r w:rsidRPr="00F02A52">
        <w:rPr>
          <w:lang w:val="en-US" w:eastAsia="en-GB"/>
        </w:rPr>
        <w:t xml:space="preserve"> countries and, increasingly, in countries in Eastern Europe and Central Asia </w:t>
      </w:r>
      <w:r w:rsidRPr="00F02A52">
        <w:rPr>
          <w:lang w:val="en-US" w:eastAsia="en-GB"/>
        </w:rPr>
        <w:fldChar w:fldCharType="begin" w:fldLock="1"/>
      </w:r>
      <w:r>
        <w:rPr>
          <w:lang w:val="en-US" w:eastAsia="en-GB"/>
        </w:rPr>
        <w:instrText>ADDIN CSL_CITATION { "citationItems" : [ { "id" : "ITEM-1",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1", "issued" : { "date-parts" : [ [ "2005" ] ] }, "publisher" : "OECD Publishing", "publisher-place" : "Paris", "title" : "Environmental management in Eastern Europe, Caucasus and Central Asia", "type" : "report" }, "uris" : [ "http://www.mendeley.com/documents/?uuid=66ee249a-97cb-45e9-a4f4-7a9fc91c21dc" ] } ], "mendeley" : { "formattedCitation" : "(OECD, 2005)", "plainTextFormattedCitation" : "(OECD, 2005)", "previouslyFormattedCitation" : "(OECD, 2005)" }, "properties" : {  }, "schema" : "https://github.com/citation-style-language/schema/raw/master/csl-citation.json" }</w:instrText>
      </w:r>
      <w:r w:rsidRPr="00F02A52">
        <w:rPr>
          <w:lang w:val="en-US" w:eastAsia="en-GB"/>
        </w:rPr>
        <w:fldChar w:fldCharType="separate"/>
      </w:r>
      <w:r w:rsidRPr="00F02A52">
        <w:rPr>
          <w:lang w:val="en-US" w:eastAsia="en-GB"/>
        </w:rPr>
        <w:t>(OECD, 2005)</w:t>
      </w:r>
      <w:r w:rsidRPr="00F02A52">
        <w:rPr>
          <w:lang w:val="en-US" w:eastAsia="en-GB"/>
        </w:rPr>
        <w:fldChar w:fldCharType="end"/>
      </w:r>
      <w:r w:rsidRPr="00F02A52">
        <w:rPr>
          <w:lang w:val="en-US" w:eastAsia="en-GB"/>
        </w:rPr>
        <w:t xml:space="preserve">, the role of multi-actor environmental governance is recognized </w:t>
      </w:r>
      <w:r w:rsidRPr="00F02A52">
        <w:rPr>
          <w:lang w:val="en-US" w:eastAsia="en-GB"/>
        </w:rPr>
        <w:fldChar w:fldCharType="begin" w:fldLock="1"/>
      </w:r>
      <w:r>
        <w:rPr>
          <w:lang w:val="en-US" w:eastAsia="en-GB"/>
        </w:rPr>
        <w:instrText>ADDIN CSL_CITATION { "citationItems" : [ { "id" : "ITEM-1", "itemData" : { "ISSN" : "1566-7170", "author" : [ { "dropping-particle" : "", "family" : "Arts", "given" : "Bas", "non-dropping-particle" : "", "parse-names" : false, "suffix" : "" }, { "dropping-particle" : "", "family" : "Leroy", "given" : "Pieter", "non-dropping-particle" : "", "parse-names" : false, "suffix" : "" }, { "dropping-particle" : "", "family" : "Tatenhove", "given" : "Jan", "non-dropping-particle" : "van", "parse-names" : false, "suffix" : "" } ], "container-title" : "Public Organization Review", "id" : "ITEM-1", "issue" : "2", "issued" : { "date-parts" : [ [ "2006", "7", "8" ] ] }, "page" : "93-106", "title" : "Political Modernisation and Policy Arrangements: A Framework for Understanding Environmental Policy Change", "type" : "article-journal", "volume" : "6" }, "uris" : [ "http://www.mendeley.com/documents/?uuid=a45973f0-1a4a-4435-b679-5336289f56c1" ] }, { "id" : "ITEM-2", "itemData" : { "DOI" : "10.1002/eet.509", "ISBN" : "1756932X", "ISSN" : "1756932X", "abstract" : "Current political trends and scholarly research increasingly promote collaborative and participatory governance in multi-level systems as a way to more sustainable and effective environmental policy. Yet empirical findings as well as conceptual works from different academic fields remain ambiguous about this claim. This paper explores whether and to what extent the existence of multiple levels of governance affects the ability of participatory decision-making to deliver high quality environmental policy output and to improve implementation and compliance. To this end, findings from the literature on multi-level governance, public participation and policy implementation as well as on complex systems are integrated in five sets of hypotheses. In order to put these to a \u2018plausibility probe\u2019, a meta-analysis of 47 case studies from Northern America and Western Europe is conducted. These cases provide qualitative insights and allow for some generalization in the form of correlation analysis. The study finds that, predominantly, environmental preferences of the involved actors determine the environmental outputs (and outcomes) of decision-making. Further, face-to-face, but not mere two-way, communication appears to positively influence the ecological standard of decisions. The analysis also suggests that a highly polycentric governance system comprising many agencies and levels of governance yields higher environmental outputs than rather monocentric governance. However, correlations between governance effectiveness and decision-making scale, as well as policy delivery and institutional fit to ecosystem, could not be identified. The paper concludes by outlining pathways for more systematic comparative research on these pressing research questions. Copyright \u00a9 2009 John Wiley &amp; Sons, Ltd and ERP Environment.", "author" : [ { "dropping-particle" : "", "family" : "Newig", "given" : "Jens", "non-dropping-particle" : "", "parse-names" : false, "suffix" : "" }, { "dropping-particle" : "", "family" : "Fritsch", "given" : "Oliver", "non-dropping-particle" : "", "parse-names" : false, "suffix" : "" } ], "container-title" : "Environmental Policy and Governance", "id" : "ITEM-2", "issue" : "3", "issued" : { "date-parts" : [ [ "2009" ] ] }, "page" : "197-214", "title" : "Environmental Governance: Participatory, Multi-level - and Effective?", "type" : "article-journal", "volume" : "19" }, "uris" : [ "http://www.mendeley.com/documents/?uuid=8d20e649-e9c9-3afc-8709-821933460882" ] } ], "mendeley" : { "formattedCitation" : "(Arts, Leroy, &amp; van Tatenhove, 2006; Newig &amp; Fritsch, 2009)", "plainTextFormattedCitation" : "(Arts, Leroy, &amp; van Tatenhove, 2006; Newig &amp; Fritsch, 2009)", "previouslyFormattedCitation" : "(Arts, Leroy, &amp; van Tatenhove, 2006; Newig &amp; Fritsch, 2009)" }, "properties" : {  }, "schema" : "https://github.com/citation-style-language/schema/raw/master/csl-citation.json" }</w:instrText>
      </w:r>
      <w:r w:rsidRPr="00F02A52">
        <w:rPr>
          <w:lang w:val="en-US" w:eastAsia="en-GB"/>
        </w:rPr>
        <w:fldChar w:fldCharType="separate"/>
      </w:r>
      <w:r w:rsidRPr="00F02A52">
        <w:rPr>
          <w:lang w:val="en-US" w:eastAsia="en-GB"/>
        </w:rPr>
        <w:t>(Arts</w:t>
      </w:r>
      <w:r w:rsidR="00CB078A">
        <w:rPr>
          <w:i/>
          <w:lang w:val="en-US" w:eastAsia="en-GB"/>
        </w:rPr>
        <w:t xml:space="preserve"> et al.</w:t>
      </w:r>
      <w:r w:rsidRPr="00F02A52">
        <w:rPr>
          <w:lang w:val="en-US" w:eastAsia="en-GB"/>
        </w:rPr>
        <w:t>, 2006; Newig &amp; Fritsch, 2009)</w:t>
      </w:r>
      <w:r w:rsidRPr="00F02A52">
        <w:rPr>
          <w:lang w:val="en-US" w:eastAsia="en-GB"/>
        </w:rPr>
        <w:fldChar w:fldCharType="end"/>
      </w:r>
      <w:r w:rsidRPr="00F02A52">
        <w:rPr>
          <w:lang w:val="en-US" w:eastAsia="en-GB"/>
        </w:rPr>
        <w:t xml:space="preserve">. This involves both state and non-state actors at different levels from the local to the international </w:t>
      </w:r>
      <w:r w:rsidRPr="00F02A52">
        <w:rPr>
          <w:lang w:val="en-US" w:eastAsia="en-GB"/>
        </w:rPr>
        <w:fldChar w:fldCharType="begin" w:fldLock="1"/>
      </w:r>
      <w:r>
        <w:rPr>
          <w:lang w:val="en-US" w:eastAsia="en-GB"/>
        </w:rPr>
        <w:instrText>ADDIN CSL_CITATION { "citationItems" : [ { "id" : "ITEM-1", "itemData" : { "author" : [ { "dropping-particle" : "", "family" : "Betsill", "given" : "Michele M", "non-dropping-particle" : "", "parse-names" : false, "suffix" : "" }, { "dropping-particle" : "", "family" : "Bulkeley", "given" : "Harriet", "non-dropping-particle" : "", "parse-names" : false, "suffix" : "" } ], "container-title" : "International Studies Quarterly", "id" : "ITEM-1", "issue" : "2", "issued" : { "date-parts" : [ [ "2004" ] ] }, "note" : "NULL", "page" : "471-493", "title" : "Transnational Networks and Global Environmental Governance: The Cities for Climate Protection Program", "type" : "article-journal", "volume" : "48" }, "uris" : [ "http://www.mendeley.com/documents/?uuid=07f24450-e1bc-4c18-bf4a-960b5debc68c" ] } ], "mendeley" : { "formattedCitation" : "(Betsill &amp; Bulkeley, 2004)", "plainTextFormattedCitation" : "(Betsill &amp; Bulkeley, 2004)", "previouslyFormattedCitation" : "(Betsill &amp; Bulkeley, 2004)" }, "properties" : {  }, "schema" : "https://github.com/citation-style-language/schema/raw/master/csl-citation.json" }</w:instrText>
      </w:r>
      <w:r w:rsidRPr="00F02A52">
        <w:rPr>
          <w:lang w:val="en-US" w:eastAsia="en-GB"/>
        </w:rPr>
        <w:fldChar w:fldCharType="separate"/>
      </w:r>
      <w:r w:rsidRPr="00F02A52">
        <w:rPr>
          <w:lang w:val="en-US" w:eastAsia="en-GB"/>
        </w:rPr>
        <w:t>(Betsill &amp; Bulkeley, 2004)</w:t>
      </w:r>
      <w:r w:rsidRPr="00F02A52">
        <w:rPr>
          <w:lang w:val="en-US" w:eastAsia="en-GB"/>
        </w:rPr>
        <w:fldChar w:fldCharType="end"/>
      </w:r>
      <w:r w:rsidRPr="00F02A52">
        <w:rPr>
          <w:lang w:val="en-US" w:eastAsia="en-GB"/>
        </w:rPr>
        <w:t xml:space="preserve">. For example, the Water Framework Directive explicitly demands public participation in river basin management </w:t>
      </w:r>
      <w:r w:rsidRPr="00F02A52">
        <w:rPr>
          <w:lang w:val="en-US" w:eastAsia="en-GB"/>
        </w:rPr>
        <w:fldChar w:fldCharType="begin" w:fldLock="1"/>
      </w:r>
      <w:r>
        <w:rPr>
          <w:lang w:val="en-US" w:eastAsia="en-GB"/>
        </w:rPr>
        <w:instrText>ADDIN CSL_CITATION { "citationItems" : [ { "id" : "ITEM-1", "itemData" : { "DOI" : "10.3390/w8040156", "ISSN" : "2073-4441", "abstract" : "The European Union (EU) Water Framework Directive (WFD) requires EU member states to produce and implement river basin management plans, which are to be designed and updated via participatory processes that inform, consult with, and actively involve all interested stakeholders. The assumption of the European Commission is that stakeholder participation, and institutional adaptation and procedural innovation to facilitate it, are essential to the effectiveness of river basin planning and, ultimately, the environmental impact of the Directive. We analyzed official documents and the WFD literature to compare implementation of the Directive in EU member states in the initial WFD planning phase (2000-2009). Examining the development of participatory approaches to river basin management planning, we consider the extent of transformation in EU water governance over the period. Employing a mixed quantitative and qualitative approach, we map the implementation \"trajectories\" of 13 member states, and then provide a detailed examination of shifts in river basin planning and participation in four member states (Germany, Sweden, Poland and France) to illustrate the diversity of institutional approaches observed. We identify a general tendency towards increased, yet circumscribed, stakeholder participation in river basin management in the member states examined, alongside clear continuities in terms of their respective pre-WFD institutional and procedural arrangements. Overall, the WFD has driven a highly uneven shift to river basin-level planning among the member states, and instigated a range of efforts to institutionalize stakeholder involvement-often through the establishment of advisory groups to bring organized stakeholders into the planning process.", "author" : [ { "dropping-particle" : "", "family" : "Jager", "given" : "Nicolas", "non-dropping-particle" : "", "parse-names" : false, "suffix" : "" }, { "dropping-particle" : "", "family" : "Challies", "given" : "Edward", "non-dropping-particle" : "", "parse-names" : false, "suffix" : "" }, { "dropping-particle" : "", "family" : "Kochsk\u00e4mper", "given" : "Elisa", "non-dropping-particle" : "", "parse-names" : false, "suffix" : "" }, { "dropping-particle" : "", "family" : "Newig", "given" : "Jens", "non-dropping-particle" : "", "parse-names" : false, "suffix" : "" }, { "dropping-particle" : "", "family" : "Benson", "given" : "David", "non-dropping-particle" : "", "parse-names" : false, "suffix" : "" }, { "dropping-particle" : "", "family" : "Blackstock", "given" : "Kirsty", "non-dropping-particle" : "", "parse-names" : false, "suffix" : "" }, { "dropping-particle" : "", "family" : "Collins", "given" : "Kevin", "non-dropping-particle" : "", "parse-names" : false, "suffix" : "" }, { "dropping-particle" : "", "family" : "Ernst", "given" : "Anna", "non-dropping-particle" : "", "parse-names" : false, "suffix" : "" }, { "dropping-particle" : "", "family" : "Evers", "given" : "Mariele", "non-dropping-particle" : "", "parse-names" : false, "suffix" : "" }, { "dropping-particle" : "", "family" : "Feichtinger", "given" : "Judith", "non-dropping-particle" : "", "parse-names" : false, "suffix" : "" }, { "dropping-particle" : "", "family" : "Fritsch", "given" : "Oliver", "non-dropping-particle" : "", "parse-names" : false, "suffix" : "" }, { "dropping-particle" : "", "family" : "Gooch", "given" : "Geoffrey", "non-dropping-particle" : "", "parse-names" : false, "suffix" : "" }, { "dropping-particle" : "", "family" : "Grund", "given" : "Wiebke", "non-dropping-particle" : "", "parse-names" : false, "suffix" : "" }, { "dropping-particle" : "", "family" : "Hedelin", "given" : "Beatrice", "non-dropping-particle" : "", "parse-names" : false, "suffix" : "" }, { "dropping-particle" : "", "family" : "Hern\u00e1ndez-Mora", "given" : "Nuria", "non-dropping-particle" : "", "parse-names" : false, "suffix" : "" }, { "dropping-particle" : "", "family" : "H\u00fcesker", "given" : "Frank", "non-dropping-particle" : "", "parse-names" : false, "suffix" : "" }, { "dropping-particle" : "", "family" : "Huitema", "given" : "Dave", "non-dropping-particle" : "", "parse-names" : false, "suffix" : "" }, { "dropping-particle" : "", "family" : "Irvine", "given" : "Kenneth", "non-dropping-particle" : "", "parse-names" : false, "suffix" : "" }, { "dropping-particle" : "", "family" : "Klinke", "given" : "Andreas", "non-dropping-particle" : "", "parse-names" : false, "suffix" : "" }, { "dropping-particle" : "", "family" : "Lange", "given" : "Leonie", "non-dropping-particle" : "", "parse-names" : false, "suffix" : "" }, { "dropping-particle" : "", "family" : "Loupsans", "given" : "Delphine", "non-dropping-particle" : "", "parse-names" : false, "suffix" : "" }, { "dropping-particle" : "", "family" : "Lubell", "given" : "Mark", "non-dropping-particle" : "", "parse-names" : false, "suffix" : "" }, { "dropping-particle" : "", "family" : "Maganda", "given" : "Carmen", "non-dropping-particle" : "", "parse-names" : false, "suffix" : "" }, { "dropping-particle" : "", "family" : "Matczak", "given" : "Piotr", "non-dropping-particle" : "", "parse-names" : false, "suffix" : "" }, { "dropping-particle" : "", "family" : "Par\u00e9s", "given" : "Marc", "non-dropping-particle" : "", "parse-names" : false, "suffix" : "" }, { "dropping-particle" : "", "family" : "Saarikoski", "given" : "Heli", "non-dropping-particle" : "", "parse-names" : false, "suffix" : "" }, { "dropping-particle" : "", "family" : "Slav\u00edkov\u00e1", "given" : "Lenka", "non-dropping-particle" : "", "parse-names" : false, "suffix" : "" }, { "dropping-particle" : "", "family" : "Arend", "given" : "Sonja", "non-dropping-particle" : "van der", "parse-names" : false, "suffix" : "" }, { "dropping-particle" : "", "family" : "Korff", "given" : "York", "non-dropping-particle" : "von", "parse-names" : false, "suffix" : "" } ], "container-title" : "Water", "id" : "ITEM-1", "issue" : "4", "issued" : { "date-parts" : [ [ "2016" ] ] }, "page" : "156", "title" : "Transforming European Water Governance? Participation and River Basin Management under the EU Water Framework Directive in 13 Member States", "type" : "article-journal", "volume" : "8" }, "uris" : [ "http://www.mendeley.com/documents/?uuid=89882b5e-eb69-4398-a782-d9ba0e8ddac3" ] } ], "mendeley" : { "formattedCitation" : "(Jager et al., 2016)", "plainTextFormattedCitation" : "(Jager et al., 2016)", "previouslyFormattedCitation" : "(Jager et al., 2016)" }, "properties" : {  }, "schema" : "https://github.com/citation-style-language/schema/raw/master/csl-citation.json" }</w:instrText>
      </w:r>
      <w:r w:rsidRPr="00F02A52">
        <w:rPr>
          <w:lang w:val="en-US" w:eastAsia="en-GB"/>
        </w:rPr>
        <w:fldChar w:fldCharType="separate"/>
      </w:r>
      <w:r w:rsidRPr="00F02A52">
        <w:rPr>
          <w:lang w:val="en-US" w:eastAsia="en-GB"/>
        </w:rPr>
        <w:t xml:space="preserve">(Jager </w:t>
      </w:r>
      <w:r w:rsidR="009E3418" w:rsidRPr="009E3418">
        <w:rPr>
          <w:i/>
          <w:lang w:val="en-US" w:eastAsia="en-GB"/>
        </w:rPr>
        <w:t>et al.</w:t>
      </w:r>
      <w:r w:rsidRPr="00F02A52">
        <w:rPr>
          <w:lang w:val="en-US" w:eastAsia="en-GB"/>
        </w:rPr>
        <w:t>, 2016)</w:t>
      </w:r>
      <w:r w:rsidRPr="00F02A52">
        <w:rPr>
          <w:lang w:val="en-US" w:eastAsia="en-GB"/>
        </w:rPr>
        <w:fldChar w:fldCharType="end"/>
      </w:r>
      <w:r w:rsidRPr="00F02A52">
        <w:rPr>
          <w:lang w:val="en-US" w:eastAsia="en-GB"/>
        </w:rPr>
        <w:t xml:space="preserve">. The implementation of the Directive can be regarded as co-management </w:t>
      </w:r>
      <w:r w:rsidRPr="00F02A52">
        <w:rPr>
          <w:lang w:val="en-US" w:eastAsia="en-GB"/>
        </w:rPr>
        <w:fldChar w:fldCharType="begin" w:fldLock="1"/>
      </w:r>
      <w:r>
        <w:rPr>
          <w:lang w:val="en-US" w:eastAsia="en-GB"/>
        </w:rPr>
        <w:instrText>ADDIN CSL_CITATION { "citationItems" : [ { "id" : "ITEM-1", "itemData" : { "ISSN" : "1708-3087", "author" : [ { "dropping-particle" : "", "family" : "Moss", "given" : "Timothy", "non-dropping-particle" : "", "parse-names" : false, "suffix" : "" } ], "container-title" : "Ecology and Society", "id" : "ITEM-1", "issue" : "3", "issued" : { "date-parts" : [ [ "2012", "7", "25" ] ] }, "language" : "en", "page" : "2", "publisher" : "The Resilience Alliance", "title" : "Spatial Fit, from Panacea to Practice: Implementing the EU Water Framework Directive", "type" : "article-journal", "volume" : "17" }, "uris" : [ "http://www.mendeley.com/documents/?uuid=1b7b4e1b-e14b-4dae-8198-0e905ef47787" ] } ], "mendeley" : { "formattedCitation" : "(Moss, 2012)", "plainTextFormattedCitation" : "(Moss, 2012)", "previouslyFormattedCitation" : "(Moss, 2012)" }, "properties" : {  }, "schema" : "https://github.com/citation-style-language/schema/raw/master/csl-citation.json" }</w:instrText>
      </w:r>
      <w:r w:rsidRPr="00F02A52">
        <w:rPr>
          <w:lang w:val="en-US" w:eastAsia="en-GB"/>
        </w:rPr>
        <w:fldChar w:fldCharType="separate"/>
      </w:r>
      <w:r w:rsidRPr="00F02A52">
        <w:rPr>
          <w:lang w:val="en-US" w:eastAsia="en-GB"/>
        </w:rPr>
        <w:t>(Moss, 2012)</w:t>
      </w:r>
      <w:r w:rsidRPr="00F02A52">
        <w:rPr>
          <w:lang w:val="en-US" w:eastAsia="en-GB"/>
        </w:rPr>
        <w:fldChar w:fldCharType="end"/>
      </w:r>
      <w:r w:rsidRPr="00F02A52">
        <w:rPr>
          <w:lang w:val="en-US" w:eastAsia="en-GB"/>
        </w:rPr>
        <w:t xml:space="preserve">, i.e., management </w:t>
      </w:r>
      <w:r w:rsidRPr="00F02A52">
        <w:rPr>
          <w:lang w:val="en-US" w:eastAsia="en-GB"/>
        </w:rPr>
        <w:fldChar w:fldCharType="begin" w:fldLock="1"/>
      </w:r>
      <w:r>
        <w:rPr>
          <w:lang w:val="en-US" w:eastAsia="en-GB"/>
        </w:rPr>
        <w:instrText>ADDIN CSL_CITATION { "citationItems" : [ { "id" : "ITEM-1", "itemData" : { "DOI" : "10.1016/j.worlddev.2014.05.026", "ISSN" : "0305750X", "abstract" : "Co-management of natural resources, i.e., management shared between multiple actors, has received increasing attention as it is seen to enhance sustainability of resource governance. However, there is little empirical research to date that examines the dynamics of the interplay between actors over time. We present two case studies from the highlands of Ethiopia that trace interactions between governmental and community actors in the governance of local natural resources through history, over a period of 50\u2013150years, and discuss implications of our analysis for the concepts of \u201cco-management\u201d and \u201cadaptability,\u201d and for the design of joint resource management schemes.", "author" : [ { "dropping-particle" : "", "family" : "Fischer", "given" : "Anke", "non-dropping-particle" : "", "parse-names" : false, "suffix" : "" }, { "dropping-particle" : "", "family" : "Wakjira", "given" : "Dereje Tadesse", "non-dropping-particle" : "", "parse-names" : false, "suffix" : "" }, { "dropping-particle" : "", "family" : "Weldesemaet", "given" : "Yitbarek Tibebe", "non-dropping-particle" : "", "parse-names" : false, "suffix" : "" }, { "dropping-particle" : "", "family" : "Ashenafi", "given" : "Zelealem Tefera", "non-dropping-particle" : "", "parse-names" : false, "suffix" : "" } ], "container-title" : "World Development", "id" : "ITEM-1", "issued" : { "date-parts" : [ [ "2014", "12" ] ] }, "page" : "158-168", "title" : "On the Interplay of Actors in the Co-Management of Natural Resources \u2013 A Dynamic Perspective", "type" : "article-journal", "volume" : "64" }, "prefix" : "or in many instances, governance:", "uris" : [ "http://www.mendeley.com/documents/?uuid=d0a4d9e0-c802-44aa-b7f0-17a9bd4bf2ed" ] } ], "mendeley" : { "formattedCitation" : "(or in many instances, governance: A. Fischer, Wakjira, Weldesemaet, &amp; Ashenafi, 2014)", "plainTextFormattedCitation" : "(or in many instances, governance: A. Fischer, Wakjira, Weldesemaet, &amp; Ashenafi, 2014)", "previouslyFormattedCitation" : "(or in many instances, governance: A. Fischer, Wakjira, Weldesemaet, &amp; Ashenafi, 2014)" }, "properties" : {  }, "schema" : "https://github.com/citation-style-language/schema/raw/master/csl-citation.json" }</w:instrText>
      </w:r>
      <w:r w:rsidRPr="00F02A52">
        <w:rPr>
          <w:lang w:val="en-US" w:eastAsia="en-GB"/>
        </w:rPr>
        <w:fldChar w:fldCharType="separate"/>
      </w:r>
      <w:r w:rsidRPr="00F02A52">
        <w:rPr>
          <w:lang w:val="en-US" w:eastAsia="en-GB"/>
        </w:rPr>
        <w:t xml:space="preserve">(or in many </w:t>
      </w:r>
      <w:r w:rsidR="001544AD">
        <w:rPr>
          <w:lang w:val="en-US" w:eastAsia="en-GB"/>
        </w:rPr>
        <w:lastRenderedPageBreak/>
        <w:t>instances, governance</w:t>
      </w:r>
      <w:r w:rsidRPr="00F02A52">
        <w:rPr>
          <w:lang w:val="en-US" w:eastAsia="en-GB"/>
        </w:rPr>
        <w:t xml:space="preserve"> </w:t>
      </w:r>
      <w:r w:rsidR="001544AD">
        <w:rPr>
          <w:lang w:val="en-US" w:eastAsia="en-GB"/>
        </w:rPr>
        <w:t xml:space="preserve">- </w:t>
      </w:r>
      <w:r w:rsidRPr="00F02A52">
        <w:rPr>
          <w:lang w:val="en-US" w:eastAsia="en-GB"/>
        </w:rPr>
        <w:t>Fischer</w:t>
      </w:r>
      <w:r w:rsidR="00CB078A">
        <w:rPr>
          <w:i/>
          <w:lang w:val="en-US" w:eastAsia="en-GB"/>
        </w:rPr>
        <w:t xml:space="preserve"> et al.</w:t>
      </w:r>
      <w:r w:rsidRPr="00F02A52">
        <w:rPr>
          <w:lang w:val="en-US" w:eastAsia="en-GB"/>
        </w:rPr>
        <w:t>, 2014)</w:t>
      </w:r>
      <w:r w:rsidRPr="00F02A52">
        <w:rPr>
          <w:lang w:val="en-US" w:eastAsia="en-GB"/>
        </w:rPr>
        <w:fldChar w:fldCharType="end"/>
      </w:r>
      <w:r w:rsidRPr="00F02A52">
        <w:rPr>
          <w:lang w:val="en-US" w:eastAsia="en-GB"/>
        </w:rPr>
        <w:t xml:space="preserve"> that is shared between governmental and non-governmental actors. However, the terms “co-management” and “local knowledge” appear much less in the literature on the governance of non-biotic environmental issues than in relation to protected areas, wildlife, forestry or nature conservation; but also </w:t>
      </w:r>
      <w:r>
        <w:rPr>
          <w:lang w:val="en-US" w:eastAsia="en-GB"/>
        </w:rPr>
        <w:t xml:space="preserve">in </w:t>
      </w:r>
      <w:r w:rsidRPr="00057215">
        <w:rPr>
          <w:lang w:eastAsia="en-GB"/>
        </w:rPr>
        <w:t>the governance of, for example, water catchments, local ecological (and hydrological) knowledge has an important role to play</w:t>
      </w:r>
      <w:r w:rsidRPr="00F02A52">
        <w:rPr>
          <w:lang w:val="en-US" w:eastAsia="en-GB"/>
        </w:rPr>
        <w:t xml:space="preserve"> </w:t>
      </w:r>
      <w:r w:rsidRPr="00F02A52">
        <w:rPr>
          <w:lang w:val="en-US" w:eastAsia="en-GB"/>
        </w:rPr>
        <w:fldChar w:fldCharType="begin" w:fldLock="1"/>
      </w:r>
      <w:r>
        <w:rPr>
          <w:lang w:val="en-US" w:eastAsia="en-GB"/>
        </w:rPr>
        <w:instrText>ADDIN CSL_CITATION { "citationItems" : [ { "id" : "ITEM-1", "itemData" : { "author" : [ { "dropping-particle" : "", "family" : "Mustonen", "given" : "Tero", "non-dropping-particle" : "", "parse-names" : false, "suffix" : "" } ], "container-title" : "Fennia", "id" : "ITEM-1", "issued" : { "date-parts" : [ [ "2013" ] ] }, "page" : "76-91", "title" : "Oral histories as a baseline of landscape restoration \u2013 co-management and watershed knowledge in Jukajoki river", "type" : "article-journal", "volume" : "191" }, "uris" : [ "http://www.mendeley.com/documents/?uuid=1ddd4817-5586-4478-8fcd-5bc739f15b3e" ] }, { "id" : "ITEM-2", "itemData" : { "ISSN" : "0044-7447", "abstract" : "Local ecological knowledge (LEK) has been found to be one of the main bridges to manage biocultural diversity. We analyzed the factors affecting LEK maintenance and transmission in a Mediterranean watershed. We used a mixed methods approach to evaluate the agricultural LEK in three different dimensions: biological, soil and water management, and forecasting. We found that the main factors for its maintenance were the respondent's time living in the area and the social relationships established among farmers, which involved partner collaboration and farmer information exchanges. Protected areas also played a key role for maintaining the LEK associated with soil and water management. Finally, we found that outmigration and mechanization were the most important indirect drivers of change underlying LEK erosion. We suggest that environmental policies should focus on promoting this experiential knowledge, considering both intergenerational renewal and the gendered aspects of this knowledge.", "author" : [ { "dropping-particle" : "", "family" : "Iniesta-Arandia", "given" : "Irene", "non-dropping-particle" : "", "parse-names" : false, "suffix" : "" }, { "dropping-particle" : "", "family" : "Garc\u00eda Del Amo", "given" : "David", "non-dropping-particle" : "", "parse-names" : false, "suffix" : "" }, { "dropping-particle" : "", "family" : "Garc\u00eda-Nieto", "given" : "Ana Paula", "non-dropping-particle" : "", "parse-names" : false, "suffix" : "" }, { "dropping-particle" : "", "family" : "Pi\u00f1eiro", "given" : "Concepci\u00f3n", "non-dropping-particle" : "", "parse-names" : false, "suffix" : "" }, { "dropping-particle" : "", "family" : "Montes", "given" : "Carlos", "non-dropping-particle" : "", "parse-names" : false, "suffix" : "" }, { "dropping-particle" : "", "family" : "Mart\u00edn-L\u00f3pez", "given" : "Berta", "non-dropping-particle" : "", "parse-names" : false, "suffix" : "" } ], "container-title" : "Ambio", "id" : "ITEM-2", "issue" : "4", "issued" : { "date-parts" : [ [ "2015", "5" ] ] }, "page" : "285-296", "title" : "Factors influencing local ecological knowledge maintenance in Mediterranean watersheds: Insights for environmental policies", "type" : "article-journal", "volume" : "44" }, "uris" : [ "http://www.mendeley.com/documents/?uuid=3daa3aac-2470-4648-a71d-18a9a1ca5713" ] } ], "mendeley" : { "formattedCitation" : "(Iniesta-Arandia et al., 2015; Mustonen, 2013)", "plainTextFormattedCitation" : "(Iniesta-Arandia et al., 2015; Mustonen, 2013)", "previouslyFormattedCitation" : "(Iniesta-Arandia et al., 2015; Mustonen, 2013)" }, "properties" : {  }, "schema" : "https://github.com/citation-style-language/schema/raw/master/csl-citation.json" }</w:instrText>
      </w:r>
      <w:r w:rsidRPr="00F02A52">
        <w:rPr>
          <w:lang w:val="en-US" w:eastAsia="en-GB"/>
        </w:rPr>
        <w:fldChar w:fldCharType="separate"/>
      </w:r>
      <w:r w:rsidRPr="00F02A52">
        <w:rPr>
          <w:lang w:val="en-US" w:eastAsia="en-GB"/>
        </w:rPr>
        <w:t xml:space="preserve">(Iniesta-Arandia </w:t>
      </w:r>
      <w:r w:rsidR="009E3418" w:rsidRPr="009E3418">
        <w:rPr>
          <w:i/>
          <w:lang w:val="en-US" w:eastAsia="en-GB"/>
        </w:rPr>
        <w:t>et al.</w:t>
      </w:r>
      <w:r w:rsidRPr="00F02A52">
        <w:rPr>
          <w:lang w:val="en-US" w:eastAsia="en-GB"/>
        </w:rPr>
        <w:t>, 2015; Mustonen, 2013)</w:t>
      </w:r>
      <w:r w:rsidRPr="00F02A52">
        <w:rPr>
          <w:lang w:val="en-US" w:eastAsia="en-GB"/>
        </w:rPr>
        <w:fldChar w:fldCharType="end"/>
      </w:r>
      <w:r w:rsidRPr="00F02A52">
        <w:rPr>
          <w:lang w:val="en-US" w:eastAsia="en-GB"/>
        </w:rPr>
        <w:t xml:space="preserve">. </w:t>
      </w:r>
    </w:p>
    <w:p w14:paraId="5D145BDF" w14:textId="1635D9D5" w:rsidR="00E97DE0" w:rsidRPr="00F02A52" w:rsidRDefault="00E97DE0" w:rsidP="00E97DE0">
      <w:pPr>
        <w:rPr>
          <w:lang w:val="en-US" w:eastAsia="en-GB"/>
        </w:rPr>
      </w:pPr>
      <w:r w:rsidRPr="00F02A52">
        <w:rPr>
          <w:lang w:val="en-US" w:eastAsia="en-GB"/>
        </w:rPr>
        <w:t xml:space="preserve">Private and civil society actors such as environmental NGOs and industry representatives can also potentially shape the implementation of legislation through lobbying </w:t>
      </w:r>
      <w:r w:rsidRPr="00F02A52">
        <w:rPr>
          <w:lang w:val="en-US" w:eastAsia="en-GB"/>
        </w:rPr>
        <w:fldChar w:fldCharType="begin" w:fldLock="1"/>
      </w:r>
      <w:r>
        <w:rPr>
          <w:lang w:val="en-US" w:eastAsia="en-GB"/>
        </w:rPr>
        <w:instrText>ADDIN CSL_CITATION { "citationItems" : [ { "id" : "ITEM-1", "itemData" : { "DOI" : "10.1146/annurev-environ-102014-021210", "ISSN" : "1543-5938", "abstract" : "The European Union (EU) is influential in environmental politics and policy-making across its 28 member states, around its periphery, and glob- ally. Building on a diverse analytical and empirical literature, this article\u2019s seven sections each highlights important research findings and outcomes from more than four decades of EU environmental governance. These include (a) a substantial transfer of legal authority from member states to the supranational level; (b)agrowing involvementofEUbodies, advocacy groups, and civil society in regional goal-setting and decision-making; (c)the development of elaborate governance systems and mechanisms for making, implementing, and enforcing policy; (d ) EU exercise of considerable influence over countries seeking membership before and after joining the Union; (e) increased EU participation and influence in international fora; ( f ) a mixed record of uneven implementation and varied environmental outcomes in Europe and across the world; and ( g) continuing challenges in nascent attempts to engender greater resource efficiency and sustainability in Europe and beyond. All of these findings and outcomes suggest numerous areas and directions for additional research.", "author" : [ { "dropping-particle" : "", "family" : "Selin", "given" : "Henrik", "non-dropping-particle" : "", "parse-names" : false, "suffix" : "" }, { "dropping-particle" : "", "family" : "VanDeveer", "given" : "Stacy D", "non-dropping-particle" : "", "parse-names" : false, "suffix" : "" } ], "container-title" : "Annual Review of Environment and Resources", "id" : "ITEM-1", "issue" : "1", "issued" : { "date-parts" : [ [ "2015" ] ] }, "page" : "309-335", "title" : "Broader, Deeper and Greener: European Union Environmental Politics, Policies, and Outcomes", "type" : "article-journal", "volume" : "40" }, "uris" : [ "http://www.mendeley.com/documents/?uuid=f43ffc85-513c-4ab9-8d47-f6b1a7859531" ] } ], "mendeley" : { "formattedCitation" : "(Selin &amp; VanDeveer, 2015)", "plainTextFormattedCitation" : "(Selin &amp; VanDeveer, 2015)", "previouslyFormattedCitation" : "(Selin &amp; VanDeveer, 2015)" }, "properties" : {  }, "schema" : "https://github.com/citation-style-language/schema/raw/master/csl-citation.json" }</w:instrText>
      </w:r>
      <w:r w:rsidRPr="00F02A52">
        <w:rPr>
          <w:lang w:val="en-US" w:eastAsia="en-GB"/>
        </w:rPr>
        <w:fldChar w:fldCharType="separate"/>
      </w:r>
      <w:r w:rsidRPr="00F02A52">
        <w:rPr>
          <w:lang w:val="en-US" w:eastAsia="en-GB"/>
        </w:rPr>
        <w:t>(Selin &amp; VanDeveer, 2015)</w:t>
      </w:r>
      <w:r w:rsidRPr="00F02A52">
        <w:rPr>
          <w:lang w:val="en-US" w:eastAsia="en-GB"/>
        </w:rPr>
        <w:fldChar w:fldCharType="end"/>
      </w:r>
      <w:r w:rsidRPr="00F02A52">
        <w:rPr>
          <w:lang w:val="en-US" w:eastAsia="en-GB"/>
        </w:rPr>
        <w:t xml:space="preserve">, as shown for the adoption of </w:t>
      </w:r>
      <w:r>
        <w:rPr>
          <w:lang w:val="en-US" w:eastAsia="en-GB"/>
        </w:rPr>
        <w:t>European Union</w:t>
      </w:r>
      <w:r w:rsidRPr="00F02A52">
        <w:rPr>
          <w:lang w:val="en-US" w:eastAsia="en-GB"/>
        </w:rPr>
        <w:t xml:space="preserve"> biofuel targets in both </w:t>
      </w:r>
      <w:r>
        <w:rPr>
          <w:lang w:val="en-US" w:eastAsia="en-GB"/>
        </w:rPr>
        <w:t>European Union</w:t>
      </w:r>
      <w:r w:rsidRPr="00F02A52">
        <w:rPr>
          <w:lang w:val="en-US" w:eastAsia="en-GB"/>
        </w:rPr>
        <w:t xml:space="preserve"> member </w:t>
      </w:r>
      <w:r>
        <w:rPr>
          <w:lang w:val="en-US" w:eastAsia="en-GB"/>
        </w:rPr>
        <w:t xml:space="preserve">States, </w:t>
      </w:r>
      <w:r w:rsidRPr="00F02A52">
        <w:rPr>
          <w:lang w:val="en-US" w:eastAsia="en-GB"/>
        </w:rPr>
        <w:t xml:space="preserve">and non-member </w:t>
      </w:r>
      <w:r>
        <w:rPr>
          <w:lang w:val="en-US" w:eastAsia="en-GB"/>
        </w:rPr>
        <w:t>S</w:t>
      </w:r>
      <w:r w:rsidRPr="00F02A52">
        <w:rPr>
          <w:lang w:val="en-US" w:eastAsia="en-GB"/>
        </w:rPr>
        <w:t xml:space="preserve">tates in Eastern Europe </w:t>
      </w:r>
      <w:r w:rsidRPr="00F02A52">
        <w:rPr>
          <w:lang w:val="en-US" w:eastAsia="en-GB"/>
        </w:rPr>
        <w:fldChar w:fldCharType="begin" w:fldLock="1"/>
      </w:r>
      <w:r>
        <w:rPr>
          <w:lang w:val="en-US" w:eastAsia="en-GB"/>
        </w:rPr>
        <w:instrText>ADDIN CSL_CITATION { "citationItems" : [ { "id" : "ITEM-1", "itemData" : { "DOI" : "10.1177/0263774X15605923", "ISSN" : "14723425", "abstract" : "The European Union requires its member states to establish national targets for the biofuel content of all diesel and petrol supplies for transport placed on the market. This study explores the adoption of this European Union policy across South-Eastern and Eastern Europe between 2003 and 2012. In theoretical terms, we are specifically interested in examining the role of interest groups for policy adoption. We argue that the oil industry in general and the producers of biofuels in particular will support the establishment of national biofuel targets because they expect economic gains. By contrast, we expect environmental groups with international and regional ties to oppose such targets because biofuels have come under attack for their potential environmental impact including deforestation, a loss in biodiversity, and food insecurity. Empirically, we concentrate on policy adoptions in 21 South-Eastern and Eastern European states with varied relations to the European Union and the Energy Community. Our analysis supports our main arguments in suggesting that a stronger presence of environmental groups decreases the chances of adopting national biofuel targets across our country sample while producer interests tend to increase adoptions. This finding holds true also when controlling for a country\u2019s European Union membership and accession perspective, membership in the Energy Community, and additional domestic-level factors. These results add more generally to our understanding about compliance with European Union policies and environmental governance.", "author" : [ { "dropping-particle" : "", "family" : "Tosun", "given" : "Jale", "non-dropping-particle" : "", "parse-names" : false, "suffix" : "" }, { "dropping-particle" : "", "family" : "Schulze", "given" : "Kai", "non-dropping-particle" : "", "parse-names" : false, "suffix" : "" } ], "container-title" : "Environment and Planning C: Government and Policy", "id" : "ITEM-1", "issue" : "5", "issued" : { "date-parts" : [ [ "2015" ] ] }, "page" : "950-968", "title" : "Compliance with EU biofuel targets in South-Eastern and Eastern Europe: Do interest groups matter?", "type" : "article-journal", "volume" : "33" }, "uris" : [ "http://www.mendeley.com/documents/?uuid=8f71febf-90a1-4756-ab02-0b507987458c" ] } ], "mendeley" : { "formattedCitation" : "(Tosun &amp; Schulze, 2015)", "plainTextFormattedCitation" : "(Tosun &amp; Schulze, 2015)", "previouslyFormattedCitation" : "(Tosun &amp; Schulze, 2015)" }, "properties" : {  }, "schema" : "https://github.com/citation-style-language/schema/raw/master/csl-citation.json" }</w:instrText>
      </w:r>
      <w:r w:rsidRPr="00F02A52">
        <w:rPr>
          <w:lang w:val="en-US" w:eastAsia="en-GB"/>
        </w:rPr>
        <w:fldChar w:fldCharType="separate"/>
      </w:r>
      <w:r w:rsidRPr="00F02A52">
        <w:rPr>
          <w:lang w:val="en-US" w:eastAsia="en-GB"/>
        </w:rPr>
        <w:t>(Tosun &amp; Schulze, 2015)</w:t>
      </w:r>
      <w:r w:rsidRPr="00F02A52">
        <w:rPr>
          <w:lang w:val="en-US" w:eastAsia="en-GB"/>
        </w:rPr>
        <w:fldChar w:fldCharType="end"/>
      </w:r>
      <w:r w:rsidRPr="00F02A52">
        <w:rPr>
          <w:lang w:val="en-US" w:eastAsia="en-GB"/>
        </w:rPr>
        <w:t xml:space="preserve">. Similarly, international environmental NGOs can significantly influence the adoption process of new environmental policy instruments such as financial instruments and voluntary action in new accession states </w:t>
      </w:r>
      <w:r w:rsidRPr="00F02A52">
        <w:rPr>
          <w:lang w:val="en-US" w:eastAsia="en-GB"/>
        </w:rPr>
        <w:fldChar w:fldCharType="begin" w:fldLock="1"/>
      </w:r>
      <w:r>
        <w:rPr>
          <w:lang w:val="en-US" w:eastAsia="en-GB"/>
        </w:rPr>
        <w:instrText>ADDIN CSL_CITATION { "citationItems" : [ { "id" : "ITEM-1", "itemData" : { "DOI" : "10.1080/13501760601122522", "ISBN" : "1350176060", "author" : [ { "dropping-particle" : "", "family" : "Bomberg", "given" : "Elizabeth", "non-dropping-particle" : "", "parse-names" : false, "suffix" : "" } ], "container-title" : "Journal of European Public Policy", "id" : "ITEM-1", "issued" : { "date-parts" : [ [ "2007" ] ] }, "note" : "NULL", "page" : "248-268", "title" : "Policy learning in an enlarged European Union: environmental NGOs and new policy instruments", "type" : "article-journal", "volume" : "14" }, "uris" : [ "http://www.mendeley.com/documents/?uuid=ae2e5a65-f39b-4325-8567-e0e06090ebdf" ] } ], "mendeley" : { "formattedCitation" : "(Bomberg, 2007)", "manualFormatting" : "(Bomberg, 2007)", "plainTextFormattedCitation" : "(Bomberg, 2007)", "previouslyFormattedCitation" : "(Bomberg, 2007)" }, "properties" : {  }, "schema" : "https://github.com/citation-style-language/schema/raw/master/csl-citation.json" }</w:instrText>
      </w:r>
      <w:r w:rsidRPr="00F02A52">
        <w:rPr>
          <w:lang w:val="en-US" w:eastAsia="en-GB"/>
        </w:rPr>
        <w:fldChar w:fldCharType="separate"/>
      </w:r>
      <w:r w:rsidRPr="00F02A52">
        <w:rPr>
          <w:lang w:val="en-US" w:eastAsia="en-GB"/>
        </w:rPr>
        <w:t>(Bomberg, 2007)</w:t>
      </w:r>
      <w:r w:rsidRPr="00F02A52">
        <w:rPr>
          <w:lang w:val="en-US" w:eastAsia="en-GB"/>
        </w:rPr>
        <w:fldChar w:fldCharType="end"/>
      </w:r>
      <w:r w:rsidRPr="00F02A52">
        <w:rPr>
          <w:lang w:val="en-US" w:eastAsia="en-GB"/>
        </w:rPr>
        <w:t xml:space="preserve">. The effects of their engagement can, however, be complex and are not necessarily always positive for ecosystem services </w:t>
      </w:r>
      <w:r w:rsidRPr="00F02A52">
        <w:rPr>
          <w:lang w:val="en-US" w:eastAsia="en-GB"/>
        </w:rPr>
        <w:fldChar w:fldCharType="begin" w:fldLock="1"/>
      </w:r>
      <w:r>
        <w:rPr>
          <w:lang w:val="en-US" w:eastAsia="en-GB"/>
        </w:rPr>
        <w:instrText>ADDIN CSL_CITATION { "citationItems" : [ { "id" : "ITEM-1", "itemData" : { "DOI" : "10.1016/j.postcomstud.2016.06.001", "ISSN" : "0967067X", "abstract" : "The paper investigates the dynamics and volution of issues on the agenda of Baltic environmental non-governmental organisations (NGOs) since the collapse of communism. The past research on Baltic environment activism suggests that these enjoy high visibility because they tapped the core societal views of natural environment as a crucial asset of a nation. As we demonstrate in this paper, the changes in agendas of Baltic environmental non-governmental organisations (ENGOs) make clear that the rhetorical toolbox of \u2018national environment\u2019 is often used to mainly achieve greater financial gains for individual members, rather than for society at large. We illustrate how the dearth of economic opportunities for domestic public has impacted perceptions of \u2018nature\u2019 advocated by the environmental activists, focussing specifically on national perceptions of ownership and the resulting actions appropriating \u2018nature\u2019 as a source for economic development, only tangentially attaining environmental outcomes on the way. The vision that the \u2018environment\u2019 is an economic resource allowed ENGO activists to cooperate with the domestic policymaking, while tapping international networks and donors for funding. Throughout the past decades they worked to secure their own and their members\u2019 particularistic economic interests and, as we demonstrate, remained disengaged from the political process and failed to develop broader reproach with publics.", "author" : [ { "dropping-particle" : "", "family" : "Agarin", "given" : "Timofey", "non-dropping-particle" : "", "parse-names" : false, "suffix" : "" }, { "dropping-particle" : "", "family" : "Gr\u012bvi\u0146\u0161", "given" : "Mi\u0137elis", "non-dropping-particle" : "", "parse-names" : false, "suffix" : "" } ], "container-title" : "Communist and Post-Communist Studies", "id" : "ITEM-1", "issue" : "3", "issued" : { "date-parts" : [ [ "2016" ] ] }, "page" : "243-254", "title" : "Chasing the green buck? Environmental activism in post-communist Baltic States", "type" : "article-journal", "volume" : "49" }, "prefix" : "Section 6.3.2;", "uris" : [ "http://www.mendeley.com/documents/?uuid=b7578051-c4bd-4426-86d7-4179e28df194" ] } ], "mendeley" : { "formattedCitation" : "(Section 6.3.2; Agarin &amp; Gr\u012bvi\u0146\u0161, 2016)", "plainTextFormattedCitation" : "(Section 6.3.2; Agarin &amp; Gr\u012bvi\u0146\u0161, 2016)", "previouslyFormattedCitation" : "(Section 6.3.2; Agarin &amp; Gr\u012bvi\u0146\u0161, 2016)" }, "properties" : {  }, "schema" : "https://github.com/citation-style-language/schema/raw/master/csl-citation.json" }</w:instrText>
      </w:r>
      <w:r w:rsidRPr="00F02A52">
        <w:rPr>
          <w:lang w:val="en-US" w:eastAsia="en-GB"/>
        </w:rPr>
        <w:fldChar w:fldCharType="separate"/>
      </w:r>
      <w:r w:rsidRPr="00F02A52">
        <w:rPr>
          <w:lang w:val="en-US" w:eastAsia="en-GB"/>
        </w:rPr>
        <w:t>(Section 6.3.2; Agarin &amp; Grīviņš, 2016)</w:t>
      </w:r>
      <w:r w:rsidRPr="00F02A52">
        <w:rPr>
          <w:lang w:val="en-US" w:eastAsia="en-GB"/>
        </w:rPr>
        <w:fldChar w:fldCharType="end"/>
      </w:r>
      <w:r w:rsidRPr="00F02A52">
        <w:rPr>
          <w:lang w:val="en-US" w:eastAsia="en-GB"/>
        </w:rPr>
        <w:t xml:space="preserve">. Together with the increasingly nested nature of governance structures that is inherently multi-levelled, such multi-actor approaches to polycentric governance may span all levels from the international to the local, as described for climate governance </w:t>
      </w:r>
      <w:r w:rsidRPr="00F02A52">
        <w:rPr>
          <w:lang w:val="en-US" w:eastAsia="en-GB"/>
        </w:rPr>
        <w:fldChar w:fldCharType="begin" w:fldLock="1"/>
      </w:r>
      <w:r>
        <w:rPr>
          <w:lang w:val="en-US" w:eastAsia="en-GB"/>
        </w:rPr>
        <w:instrText>ADDIN CSL_CITATION { "citationItems" : [ { "id" : "ITEM-1", "itemData" : { "DOI" : "10.1038/nclimate2725", "ISSN" : "1758-678X", "abstract" : "The international climate regime represented by the United Nations Framework Convention on Climate Change has been widely critiqued. However, \u2018new\u2019 dynamic forms of climate governing are appearing in alternative domains, producing a more polycentric pattern. Some analysts believe that the new forms will fill gaps in the existing regime, but this optimism is based on untested assumptions about their diffusion and performance. The advent of polycentric governance offers new opportunities for climate action, but it is too early to judge whether hopes about the effectiveness of emerging forms of climate governance are well founded.", "author" : [ { "dropping-particle" : "", "family" : "Jordan", "given" : "Andrew", "non-dropping-particle" : "", "parse-names" : false, "suffix" : "" }, { "dropping-particle" : "", "family" : "Huitema", "given" : "Dave", "non-dropping-particle" : "", "parse-names" : false, "suffix" : "" }, { "dropping-particle" : "", "family" : "Hild\u00e9n", "given" : "Mikael", "non-dropping-particle" : "", "parse-names" : false, "suffix" : "" }, { "dropping-particle" : "", "family" : "Asselt", "given" : "Harro", "non-dropping-particle" : "van", "parse-names" : false, "suffix" : "" }, { "dropping-particle" : "", "family" : "Rayner", "given" : "Tim J.", "non-dropping-particle" : "", "parse-names" : false, "suffix" : "" }, { "dropping-particle" : "", "family" : "Schoenefeld", "given" : "Jonas J.", "non-dropping-particle" : "", "parse-names" : false, "suffix" : "" }, { "dropping-particle" : "", "family" : "Tosun", "given" : "Jale", "non-dropping-particle" : "", "parse-names" : false, "suffix" : "" }, { "dropping-particle" : "", "family" : "Forster", "given" : "Johanna", "non-dropping-particle" : "", "parse-names" : false, "suffix" : "" }, { "dropping-particle" : "", "family" : "Boasson", "given" : "Elin L.", "non-dropping-particle" : "", "parse-names" : false, "suffix" : "" } ], "container-title" : "Nature Climate Change", "id" : "ITEM-1", "issue" : "11", "issued" : { "date-parts" : [ [ "2015" ] ] }, "page" : "977-982", "title" : "Emergence of polycentric climate governance and its future prospects", "type" : "article-journal", "volume" : "5" }, "uris" : [ "http://www.mendeley.com/documents/?uuid=3f129ca7-13ac-4018-b619-c7360181e7fc" ] } ], "mendeley" : { "formattedCitation" : "(Jordan et al., 2015)", "manualFormatting" : "(Jordan et al., 2015)", "plainTextFormattedCitation" : "(Jordan et al., 2015)", "previouslyFormattedCitation" : "(Jordan et al., 2015)" }, "properties" : {  }, "schema" : "https://github.com/citation-style-language/schema/raw/master/csl-citation.json" }</w:instrText>
      </w:r>
      <w:r w:rsidRPr="00F02A52">
        <w:rPr>
          <w:lang w:val="en-US" w:eastAsia="en-GB"/>
        </w:rPr>
        <w:fldChar w:fldCharType="separate"/>
      </w:r>
      <w:r w:rsidRPr="00F02A52">
        <w:rPr>
          <w:lang w:val="en-US" w:eastAsia="en-GB"/>
        </w:rPr>
        <w:t xml:space="preserve">(Jordan </w:t>
      </w:r>
      <w:r w:rsidR="009E3418" w:rsidRPr="009E3418">
        <w:rPr>
          <w:i/>
          <w:lang w:val="en-US" w:eastAsia="en-GB"/>
        </w:rPr>
        <w:t>et al.</w:t>
      </w:r>
      <w:r w:rsidRPr="00F02A52">
        <w:rPr>
          <w:lang w:val="en-US" w:eastAsia="en-GB"/>
        </w:rPr>
        <w:t>, 2015)</w:t>
      </w:r>
      <w:r w:rsidRPr="00F02A52">
        <w:rPr>
          <w:lang w:val="en-US" w:eastAsia="en-GB"/>
        </w:rPr>
        <w:fldChar w:fldCharType="end"/>
      </w:r>
      <w:r w:rsidRPr="00F02A52">
        <w:rPr>
          <w:lang w:val="en-US" w:eastAsia="en-GB"/>
        </w:rPr>
        <w:t xml:space="preserve"> and for policy networks around the </w:t>
      </w:r>
      <w:r>
        <w:rPr>
          <w:lang w:val="en-US" w:eastAsia="en-GB"/>
        </w:rPr>
        <w:t>European Union</w:t>
      </w:r>
      <w:r w:rsidRPr="00F02A52">
        <w:rPr>
          <w:lang w:val="en-US" w:eastAsia="en-GB"/>
        </w:rPr>
        <w:t xml:space="preserve"> mercury policy </w:t>
      </w:r>
      <w:r w:rsidRPr="00F02A52">
        <w:rPr>
          <w:lang w:val="en-US" w:eastAsia="en-GB"/>
        </w:rPr>
        <w:fldChar w:fldCharType="begin" w:fldLock="1"/>
      </w:r>
      <w:r>
        <w:rPr>
          <w:lang w:val="en-US" w:eastAsia="en-GB"/>
        </w:rPr>
        <w:instrText>ADDIN CSL_CITATION { "citationItems" : [ { "id" : "ITEM-1", "itemData" : { "DOI" : "10.1080/07036337.2015.1004632", "ISSN" : "0703-6337", "abstract" : "AbstractPolicy networks can help to coordinate different objectives. The vast literature on network governance often implies that the mere existence of networks will automatically lead to improved coordination. However, much empirical analysis so far has focused on networks within particular policy sectors, which may actually inhibit horizontal coordination across policy sectors. This focus has led to ambiguities regarding the use of networks in practice \u2014 which this article seeks to help address. By analysing the role of networks in the coordination of the EU\u2019s economic and environmental objectives in the development of its mercury policy, the article demonstrates that policy networks need to span several policy sectors if they are to help reconcile competing policy objectives. Furthermore, certain characteristics of the policy area which contributed to the formation of an inter-sector network in this case are discussed.", "author" : [ { "dropping-particle" : "", "family" : "Adelle", "given" : "Camilla", "non-dropping-particle" : "", "parse-names" : false, "suffix" : "" }, { "dropping-particle" : "", "family" : "Jordan", "given" : "Andrew", "non-dropping-particle" : "", "parse-names" : false, "suffix" : "" }, { "dropping-particle" : "", "family" : "Benson", "given" : "David", "non-dropping-particle" : "", "parse-names" : false, "suffix" : "" } ], "container-title" : "Journal of European Integration", "id" : "ITEM-1", "issue" : "4", "issued" : { "date-parts" : [ [ "2015" ] ] }, "page" : "471-489", "publisher" : "Routledge", "title" : "The Role of Policy Networks in the Coordination of the European Union\u2019s Economic and Environmental Interests: The Case of EU Mercury Policy", "type" : "article-journal", "volume" : "37" }, "uris" : [ "http://www.mendeley.com/documents/?uuid=7887a6e1-9b74-419c-965e-fe95d16bd4fe" ] } ], "mendeley" : { "formattedCitation" : "(Adelle, Jordan, &amp; Benson, 2015)", "plainTextFormattedCitation" : "(Adelle, Jordan, &amp; Benson, 2015)", "previouslyFormattedCitation" : "(Adelle, Jordan, &amp; Benson, 2015)" }, "properties" : {  }, "schema" : "https://github.com/citation-style-language/schema/raw/master/csl-citation.json" }</w:instrText>
      </w:r>
      <w:r w:rsidRPr="00F02A52">
        <w:rPr>
          <w:lang w:val="en-US" w:eastAsia="en-GB"/>
        </w:rPr>
        <w:fldChar w:fldCharType="separate"/>
      </w:r>
      <w:r w:rsidRPr="00F02A52">
        <w:rPr>
          <w:lang w:val="en-US" w:eastAsia="en-GB"/>
        </w:rPr>
        <w:t>(Adelle</w:t>
      </w:r>
      <w:r w:rsidR="00470A1D">
        <w:rPr>
          <w:i/>
          <w:lang w:val="en-US" w:eastAsia="en-GB"/>
        </w:rPr>
        <w:t xml:space="preserve"> et al.</w:t>
      </w:r>
      <w:r w:rsidRPr="00F02A52">
        <w:rPr>
          <w:lang w:val="en-US" w:eastAsia="en-GB"/>
        </w:rPr>
        <w:t>, 2015)</w:t>
      </w:r>
      <w:r w:rsidRPr="00F02A52">
        <w:rPr>
          <w:lang w:val="en-US" w:eastAsia="en-GB"/>
        </w:rPr>
        <w:fldChar w:fldCharType="end"/>
      </w:r>
      <w:r w:rsidRPr="00F02A52">
        <w:rPr>
          <w:lang w:val="en-US" w:eastAsia="en-GB"/>
        </w:rPr>
        <w:t xml:space="preserve">. </w:t>
      </w:r>
    </w:p>
    <w:p w14:paraId="711557BF" w14:textId="098C49E1"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Economic and non-economic policy instruments interact with each other, often across sectors, but often with environmentally adverse effects. For example, the OECD’s report on “green growth”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OECD, 2012a)</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points out that in several Eastern European and Central Asian countries, the low financial price attached to pollution and the use of energy or water, subsidies that encourage environmentally harmful practices, and regulations that set environmental standards on the basis of dated technology work together to counteract general government priorities such as energy efficiency and renewable energies. The same can be said about the multiple formal and informal institutions that work against a societal transition to a low carbon economy in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a declared policy objecti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bstract" : "Communication accompanying measures under the Energy Union Framework Strategy: legislative proposal on binding annual greenhouse gas emissions reductions by Member States from 2021 to 2030, legislative proposal on the inclusion of greenhouse gas emissions and removals from land use, land use change and forestry into the 2030 climate and energy framework and communication on a European Strategy for lowemission mobility", "author" : [ { "dropping-particle" : "", "family" : "European Commission", "given" : "", "non-dropping-particle" : "", "parse-names" : false, "suffix" : "" } ], "container-title" : "COM(2016) 500 final", "id" : "ITEM-1", "issued" : { "date-parts" : [ [ "2016" ] ] }, "number-of-pages" : "8", "title" : "Accelerating Europe's transition to a low-carbon economy", "type" : "report" }, "uris" : [ "http://www.mendeley.com/documents/?uuid=b2d914d7-ada5-4d4d-8ef3-642969877ce0" ] } ], "mendeley" : { "formattedCitation" : "(European Commission, 2016a)", "plainTextFormattedCitation" : "(European Commission, 2016a)", "previouslyFormattedCitation" : "(European Commission, 2016a)"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uropean Commission, 2016a)</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mprovements in environmental policy integration, notably the explicit integration of environmental policy issues into all phases of policy development and implementation, could help to address thi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02/eet.495", "ISBN" : "1756-9338", "ISSN" : "1756932X", "abstract" : "European integration has consequences for environmental planning in the European Union. Recent evaluations of the European Commission show that implementation of environmental directives proves to be a challenging task for the responsible authorities. This paper discusses the relation between the implementation of the Water Framework Directive and the Birds and Habitats Directives in The Netherlands. Studies from this member state show that legal and procedural aspects of planning and decision making gain the most attention and that environmental goals are fading into the background. We study the integration of the two directives from a policy and practice perspective and discuss the diffi culties that arise in the implementation process. Copyright \u00a9 2009 John Wiley &amp; Sons, Ltd and ERP Environment.", "author" : [ { "dropping-particle" : "", "family" : "Beunen", "given" : "Raoul", "non-dropping-particle" : "", "parse-names" : false, "suffix" : "" }, { "dropping-particle" : "", "family" : "Knaap", "given" : "Wim G M", "non-dropping-particle" : "van der", "parse-names" : false, "suffix" : "" }, { "dropping-particle" : "", "family" : "Biesbroek", "given" : "G. Robbert", "non-dropping-particle" : "", "parse-names" : false, "suffix" : "" } ], "container-title" : "Environmental Policy and Governance", "id" : "ITEM-1", "issue" : "1", "issued" : { "date-parts" : [ [ "2009" ] ] }, "page" : "57-69", "title" : "Implementation and integration of EU environmental directives. Experiences from The Netherlands", "type" : "article-journal", "volume" : "19" }, "uris" : [ "http://www.mendeley.com/documents/?uuid=7cf498b6-637d-4abb-b27b-6447027f64c9" ] } ], "mendeley" : { "formattedCitation" : "(Beunen et al., 2009)", "plainTextFormattedCitation" : "(Beunen et al., 2009)", "previouslyFormattedCitation" : "(Beunen et al., 2009)"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Beunen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09)</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w:t>
      </w:r>
    </w:p>
    <w:p w14:paraId="5AD41D24" w14:textId="77777777" w:rsidR="00E97DE0" w:rsidRPr="00F02A52" w:rsidRDefault="00E97DE0" w:rsidP="00E97DE0">
      <w:pPr>
        <w:rPr>
          <w:rFonts w:eastAsiaTheme="majorEastAsia"/>
          <w:lang w:val="en-US"/>
        </w:rPr>
      </w:pPr>
    </w:p>
    <w:p w14:paraId="166ED781" w14:textId="77777777" w:rsidR="00E97DE0" w:rsidRPr="00F02A52" w:rsidRDefault="00E97DE0" w:rsidP="001F0516">
      <w:pPr>
        <w:pStyle w:val="Heading4"/>
      </w:pPr>
      <w:bookmarkStart w:id="1820" w:name="_Toc519504818"/>
      <w:r w:rsidRPr="00F02A52">
        <w:t>Constraints and opportunities</w:t>
      </w:r>
      <w:bookmarkEnd w:id="1820"/>
    </w:p>
    <w:p w14:paraId="354E3925" w14:textId="21B3A176"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One of the key factors that constrain the effectiveness of existing environmental governance arrangements is their limited enforcement, which is affected by a range of circumstances. For example, the existence of a large informal (shadow) economy in many Eastern European and Central Asian countries means that governance instruments such as taxation or pollution charges can influence only a limited proportion of all economic activities. At the same time, a complex regulatory framework might deter some economic actors from moving from the informal to the formal sector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OECD, 2012a)</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mprovements to those environmental governance arrangements that might be seen as overly complicated could facilitate this mo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OECD, 2012a)</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n their systematic review of studies evaluating low-carbon policie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gloenvcha.2014.03.002", "ISBN" : "0959-3780", "ISSN" : "09593780", "abstract" : "We report on an original systematic review of 165 empirical, ex post studies examining policies that promote the development and use of low-carbon technologies. Policy is defined broadly to include diverse instruments (e.g., eco-labels, voluntary agreements, emission credits, and taxes), developed, administered, and promoted by state and non-state actors (e.g., cities, states, corporations, business associations, and non-governmental organizations) that are relevant to climate change. By disaggregating policy designs, we are better able to understand the features of policies (e.g., instrument type, regulatory target, built-in flexibility) associated with effectiveness and the trade offs different features create among evaluation criteria. Our analysis, thus, sheds new light on the final and arguably most important criterion of policy innovations - the extent to which they have lasting consequences.", "author" : [ { "dropping-particle" : "", "family" : "Auld", "given" : "Graeme", "non-dropping-particle" : "", "parse-names" : false, "suffix" : "" }, { "dropping-particle" : "", "family" : "Mallett", "given" : "Alexandra", "non-dropping-particle" : "", "parse-names" : false, "suffix" : "" }, { "dropping-particle" : "", "family" : "Burlica", "given" : "Bozica", "non-dropping-particle" : "", "parse-names" : false, "suffix" : "" }, { "dropping-particle" : "", "family" : "Nolan-Poupart", "given" : "Francis", "non-dropping-particle" : "", "parse-names" : false, "suffix" : "" }, { "dropping-particle" : "", "family" : "Slater", "given" : "Robert", "non-dropping-particle" : "", "parse-names" : false, "suffix" : "" } ], "container-title" : "Global Environmental Change", "id" : "ITEM-1", "issued" : { "date-parts" : [ [ "2014" ] ] }, "page" : "444-458", "publisher" : "Elsevier Ltd", "title" : "Evaluating the effects of policy innovations: Lessons from a systematic review of policies promoting low-carbon technology", "type" : "article-journal", "volume" : "29" }, "uris" : [ "http://www.mendeley.com/documents/?uuid=45ffb582-dda6-4010-8f81-5a35109aff49" ] } ], "mendeley" : { "formattedCitation" : "(Auld, Mallett, Burlica, Nolan-Poupart, &amp; Slater, 2014)", "plainTextFormattedCitation" : "(Auld, Mallett, Burlica, Nolan-Poupart, &amp; Slater, 2014)", "previouslyFormattedCitation" : "(Auld, Mallett, Burlica, Nolan-Poupart, &amp; Slater, 2014)"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Auld</w:t>
      </w:r>
      <w:r w:rsidR="009E7DA2">
        <w:rPr>
          <w:rFonts w:ascii="Calibri" w:eastAsia="Times New Roman" w:hAnsi="Calibri" w:cs="Arial"/>
          <w:i/>
          <w:color w:val="000000"/>
          <w:lang w:val="en-US" w:eastAsia="en-GB"/>
        </w:rPr>
        <w:t xml:space="preserve"> et al.</w:t>
      </w:r>
      <w:r w:rsidRPr="00F02A52">
        <w:rPr>
          <w:rFonts w:ascii="Calibri" w:eastAsia="Times New Roman" w:hAnsi="Calibri" w:cs="Arial"/>
          <w:color w:val="000000"/>
          <w:lang w:val="en-US" w:eastAsia="en-GB"/>
        </w:rPr>
        <w:t xml:space="preserve"> </w:t>
      </w:r>
      <w:r w:rsidR="00FE48E0">
        <w:rPr>
          <w:rFonts w:ascii="Calibri" w:eastAsia="Times New Roman" w:hAnsi="Calibri" w:cs="Arial"/>
          <w:color w:val="000000"/>
          <w:lang w:val="en-US" w:eastAsia="en-GB"/>
        </w:rPr>
        <w:t>(</w:t>
      </w:r>
      <w:r w:rsidRPr="00F02A52">
        <w:rPr>
          <w:rFonts w:ascii="Calibri" w:eastAsia="Times New Roman" w:hAnsi="Calibri" w:cs="Arial"/>
          <w:color w:val="000000"/>
          <w:lang w:val="en-US" w:eastAsia="en-GB"/>
        </w:rPr>
        <w:t>2014)</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find a major trade-off between the efficiency of policies and their accountability and impact. Notably, they found that voluntary agreements tended to be less costly and more efficient than government-led instruments, but at the same time, accountability and effectiveness were limited, as they were lacking compliance mechanisms and clearly assigned responsibilities. Similar patterns might be found in the Water Framework Directi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scitotenv.2016.09.228", "author" : [ { "dropping-particle" : "", "family" : "Voulvoulis", "given" : "N.", "non-dropping-particle" : "", "parse-names" : false, "suffix" : "" }, { "dropping-particle" : "", "family" : "Aron", "given" : "K.D.", "non-dropping-particle" : "", "parse-names" : false, "suffix" : "" }, { "dropping-particle" : "", "family" : "Giakoumis", "given" : "T.", "non-dropping-particle" : "", "parse-names" : false, "suffix" : "" } ], "container-title" : "Science of the Total Environment", "id" : "ITEM-1", "issued" : { "date-parts" : [ [ "2017" ] ] }, "page" : "358-366", "title" : "The EU Water Framework Directive: From great expectations to problems with implementation", "type" : "article-journal", "volume" : "575" }, "uris" : [ "http://www.mendeley.com/documents/?uuid=47f2aa83-1378-4eea-bfd2-5cb4287764fc" ] } ], "mendeley" : { "formattedCitation" : "(Voulvoulis, Aron, &amp; Giakoumis, 2017)", "plainTextFormattedCitation" : "(Voulvoulis, Aron, &amp; Giakoumis, 2017)", "previouslyFormattedCitation" : "(Voulvoulis, Aron, &amp; Giakoumis, 201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Voulvoulis</w:t>
      </w:r>
      <w:r w:rsidR="009E7DA2">
        <w:rPr>
          <w:rFonts w:ascii="Calibri" w:eastAsia="Times New Roman" w:hAnsi="Calibri" w:cs="Arial"/>
          <w:i/>
          <w:color w:val="000000"/>
          <w:lang w:val="en-US" w:eastAsia="en-GB"/>
        </w:rPr>
        <w:t xml:space="preserve"> et al.</w:t>
      </w:r>
      <w:r w:rsidRPr="00F02A52">
        <w:rPr>
          <w:rFonts w:ascii="Calibri" w:eastAsia="Times New Roman" w:hAnsi="Calibri" w:cs="Arial"/>
          <w:color w:val="000000"/>
          <w:lang w:val="en-US" w:eastAsia="en-GB"/>
        </w:rPr>
        <w:t>, 2017)</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t>
      </w:r>
    </w:p>
    <w:p w14:paraId="14F30CA5" w14:textId="77777777"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lastRenderedPageBreak/>
        <w:t xml:space="preserve">Effectiveness of existing governance mechanisms is also limited by the sheer size of the environmental impact of human activities. Although this is not often stated explicitly, it seems that even progressive governance approaches such as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Water Framework Directive are often not able to achieve environmental policy objectives, especially in areas of intensive agriculture and high population densities such as in parts of Western and Central Europe. Addressing these shortcomings requires, at the very least, an even more integrated and cross-sectoral approach to land and resource managemen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t>
      </w:r>
    </w:p>
    <w:p w14:paraId="4B38E55D" w14:textId="30925EED"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Challenges associated with quantifying the targets within environmental policies make effective implementation difficult. For exampl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member </w:t>
      </w:r>
      <w:r>
        <w:rPr>
          <w:rFonts w:ascii="Calibri" w:eastAsia="Times New Roman" w:hAnsi="Calibri" w:cs="Arial"/>
          <w:color w:val="000000"/>
          <w:lang w:val="en-US" w:eastAsia="en-GB"/>
        </w:rPr>
        <w:t>S</w:t>
      </w:r>
      <w:r w:rsidRPr="00F02A52">
        <w:rPr>
          <w:rFonts w:ascii="Calibri" w:eastAsia="Times New Roman" w:hAnsi="Calibri" w:cs="Arial"/>
          <w:color w:val="000000"/>
          <w:lang w:val="en-US" w:eastAsia="en-GB"/>
        </w:rPr>
        <w:t xml:space="preserve">tates have found it difficult to define, in a manner that is measurable, what is meant by “good environmental status” in the context of the Marine Strategy Framework Directive. In the absence of a clearly defined good environmental status, it is not always possible to measure the impacts on, or risks to, the marine environment. Furthermore, the definition of good environmental status and its indicators are generally left to the interpretation of the individual member </w:t>
      </w:r>
      <w:r>
        <w:rPr>
          <w:rFonts w:ascii="Calibri" w:eastAsia="Times New Roman" w:hAnsi="Calibri" w:cs="Arial"/>
          <w:color w:val="000000"/>
          <w:lang w:val="en-US" w:eastAsia="en-GB"/>
        </w:rPr>
        <w:t>S</w:t>
      </w:r>
      <w:r w:rsidRPr="00F02A52">
        <w:rPr>
          <w:rFonts w:ascii="Calibri" w:eastAsia="Times New Roman" w:hAnsi="Calibri" w:cs="Arial"/>
          <w:color w:val="000000"/>
          <w:lang w:val="en-US" w:eastAsia="en-GB"/>
        </w:rPr>
        <w:t xml:space="preserve">tates, which may lead to variation in implementation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marpolbul.2016.06.079", "ISSN" : "18793363", "abstract" : "Recent additions to marine environmental legislation are usually designed to fill gaps in protection and management, build on existing practices or correct deficiencies in previous instruments. Article 13 of the European Marine Strategy Framework Directive (MSFD) requires Member States to develop a Programme of Measures (PoM) by 2015, to meet the objective of Good Environmental Status (GES) for their waters by 2020. This review explores key maritime-related policies with the aim to identify the opportunities and threats that they pose for the achievement of GES. It specifically examines how Member States have relied on and will integrate existing legislation and policies to implement their PoM and the potential opportunities and difficulties associated with this. Using case studies of three Member States, other external impediments to achieving GES are discussed including uses and users of the marine environment who are not governed by the MSFD, and gives recommendations for overcoming barriers.", "author" : [ { "dropping-particle" : "", "family" : "Boyes", "given" : "Suzanne J.", "non-dropping-particle" : "", "parse-names" : false, "suffix" : "" }, { "dropping-particle" : "", "family" : "Elliott", "given" : "Michael", "non-dropping-particle" : "", "parse-names" : false, "suffix" : "" }, { "dropping-particle" : "", "family" : "Murillas-Maza", "given" : "Arantza", "non-dropping-particle" : "", "parse-names" : false, "suffix" : "" }, { "dropping-particle" : "", "family" : "Papadopoulou", "given" : "Nadia", "non-dropping-particle" : "", "parse-names" : false, "suffix" : "" }, { "dropping-particle" : "", "family" : "Uyarra", "given" : "Maria C.", "non-dropping-particle" : "", "parse-names" : false, "suffix" : "" } ], "container-title" : "Marine Pollution Bulletin", "id" : "ITEM-1", "issue" : "1-2", "issued" : { "date-parts" : [ [ "2016" ] ] }, "page" : "18-32", "publisher" : "Elsevier Ltd", "title" : "Is existing legislation fit-for-purpose to achieve Good Environmental Status in European seas?", "type" : "article-journal", "volume" : "111" }, "uris" : [ "http://www.mendeley.com/documents/?uuid=358bd3eb-9719-4618-9c87-6d1cabcdfd2c" ] } ], "mendeley" : { "formattedCitation" : "(Boyes et al., 2016)", "plainTextFormattedCitation" : "(Boyes et al., 2016)", "previouslyFormattedCitation" : "(Boyes et al., 2016)"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Boyes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6)</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Economic considerations are also central for developing the marine strategies required by the Marine Strategy Framework Directive as well as the Water Framework Directive. For example, cost</w:t>
      </w:r>
      <w:r w:rsidR="007F0F0B">
        <w:rPr>
          <w:rFonts w:ascii="Calibri" w:eastAsia="Times New Roman" w:hAnsi="Calibri" w:cs="Arial"/>
          <w:color w:val="000000"/>
          <w:lang w:val="en-US" w:eastAsia="en-GB"/>
        </w:rPr>
        <w:t>-</w:t>
      </w:r>
      <w:r w:rsidRPr="00F02A52">
        <w:rPr>
          <w:rFonts w:ascii="Calibri" w:eastAsia="Times New Roman" w:hAnsi="Calibri" w:cs="Arial"/>
          <w:color w:val="000000"/>
          <w:lang w:val="en-US" w:eastAsia="en-GB"/>
        </w:rPr>
        <w:t>effectiveness analysis and cost</w:t>
      </w:r>
      <w:r w:rsidR="007F0F0B">
        <w:rPr>
          <w:rFonts w:ascii="Calibri" w:eastAsia="Times New Roman" w:hAnsi="Calibri" w:cs="Arial"/>
          <w:color w:val="000000"/>
          <w:lang w:val="en-US" w:eastAsia="en-GB"/>
        </w:rPr>
        <w:t>-</w:t>
      </w:r>
      <w:r w:rsidRPr="00F02A52">
        <w:rPr>
          <w:rFonts w:ascii="Calibri" w:eastAsia="Times New Roman" w:hAnsi="Calibri" w:cs="Arial"/>
          <w:color w:val="000000"/>
          <w:lang w:val="en-US" w:eastAsia="en-GB"/>
        </w:rPr>
        <w:t xml:space="preserve">benefit analysis have to be carried out before the implementation of any new measure to reach good environmental status under the Marine Strategy Framework Directive. These economic assessments can play a major role in justifying exceptions from the requirement to reach good environmental status, but their meaningfulness is limited when there is ambiguity surrounding the definition of good environmental status as the target stat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marpol.2013.06.016", "ISBN" : "9788578110796", "ISSN" : "0308597X", "PMID" : "25246403", "abstract" : "The Marine Strategy Framework Directive (MSFD) requires EU member states (MS) to develop and implement marine strategies containing programs of measures to protect and preserve the marine environment. Prior to their implementation, impact assessments, including Cost-Benefit-Analyses (CBA), need to be carried out. While the costs of introducing such measures are often relatively easy to determine, the economic valuation of the benefits derived from environmental improvements is much more challenging, particularly in the marine context. Still, it remains an important prerequisite for conducting CBA. The aim of this paper is to evaluate to what extent benefits can be quantified for use in CBA focusing on the German marine waters. The results indicate that there are still considerable gaps in the scientific knowledge about many of the pressures mentioned in the MSFD. Moreover, few economic studies exist that evaluate the benefits of marine protection measures, and many of them are not applicable in the German context. In addition, there is the risk that some benefits accruing from marine protection measures are systematically omitted in CBA. This raises the question to what extent comprehensive CBAs as required by the MSFD are possible in Germany, but also in other EU MS. ?? 2013 Elsevier Ltd.", "author" : [ { "dropping-particle" : "", "family" : "Bertram", "given" : "Christine", "non-dropping-particle" : "", "parse-names" : false, "suffix" : "" }, { "dropping-particle" : "", "family" : "Dworak", "given" : "Thomas", "non-dropping-particle" : "", "parse-names" : false, "suffix" : "" }, { "dropping-particle" : "", "family" : "G\u00f6rlitz", "given" : "Stefan", "non-dropping-particle" : "", "parse-names" : false, "suffix" : "" }, { "dropping-particle" : "", "family" : "Interwies", "given" : "Eduard", "non-dropping-particle" : "", "parse-names" : false, "suffix" : "" }, { "dropping-particle" : "", "family" : "Rehdanz", "given" : "Katrin", "non-dropping-particle" : "", "parse-names" : false, "suffix" : "" } ], "container-title" : "Marine Policy", "id" : "ITEM-1", "issued" : { "date-parts" : [ [ "2014" ] ] }, "page" : "307-312", "title" : "Cost-benefit analysis in the context of the EU Marine Strategy Framework Directive: The case of Germany", "type" : "article-journal", "volume" : "43" }, "uris" : [ "http://www.mendeley.com/documents/?uuid=f8f88ea6-8d25-4e71-9b09-835248ef12e6", "http://www.mendeley.com/documents/?uuid=e30e2e41-584f-40c9-b583-d04b78ee1f39" ] } ], "mendeley" : { "formattedCitation" : "(Bertram, Dworak, G\u00f6rlitz, Interwies, &amp; Rehdanz, 2014)", "plainTextFormattedCitation" : "(Bertram, Dworak, G\u00f6rlitz, Interwies, &amp; Rehdanz, 2014)", "previouslyFormattedCitation" : "(Bertram, Dworak, G\u00f6rlitz, Interwies, &amp; Rehdanz, 2014)"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Bertram</w:t>
      </w:r>
      <w:r w:rsidR="009E7DA2">
        <w:rPr>
          <w:rFonts w:ascii="Calibri" w:eastAsia="Times New Roman" w:hAnsi="Calibri" w:cs="Arial"/>
          <w:i/>
          <w:color w:val="000000"/>
          <w:lang w:val="en-US" w:eastAsia="en-GB"/>
        </w:rPr>
        <w:t xml:space="preserve"> et al.</w:t>
      </w:r>
      <w:r w:rsidRPr="00F02A52">
        <w:rPr>
          <w:rFonts w:ascii="Calibri" w:eastAsia="Times New Roman" w:hAnsi="Calibri" w:cs="Arial"/>
          <w:color w:val="000000"/>
          <w:lang w:val="en-US" w:eastAsia="en-GB"/>
        </w:rPr>
        <w:t>, 2014)</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w:t>
      </w:r>
    </w:p>
    <w:p w14:paraId="60C40F4D" w14:textId="6F0E1700" w:rsidR="00E97DE0" w:rsidRPr="00F02A52" w:rsidRDefault="00E97DE0" w:rsidP="00E97DE0">
      <w:pPr>
        <w:rPr>
          <w:lang w:val="en-US" w:eastAsia="en-GB"/>
        </w:rPr>
      </w:pPr>
      <w:r w:rsidRPr="00F02A52">
        <w:rPr>
          <w:lang w:val="en-US" w:eastAsia="en-GB"/>
        </w:rPr>
        <w:t xml:space="preserve">Effectiveness might also be constrained by limited encouragement for innovation within the existing policies. For example, existing pollution charges in Eastern Europe and Central Asia are often low and based on present technological standards, thereby missing out on the opportunity to incentivize technological improvements, for example, in terms of energy efficiency. Substantial subsidies for fossil fuel use in both businesses and households counteract intentions to move to a low carbon economy </w:t>
      </w:r>
      <w:r w:rsidRPr="00F02A52">
        <w:rPr>
          <w:lang w:val="en-US" w:eastAsia="en-GB"/>
        </w:rPr>
        <w:fldChar w:fldCharType="begin" w:fldLock="1"/>
      </w:r>
      <w:r>
        <w:rPr>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lang w:val="en-US" w:eastAsia="en-GB"/>
        </w:rPr>
        <w:fldChar w:fldCharType="separate"/>
      </w:r>
      <w:r w:rsidRPr="00F02A52">
        <w:rPr>
          <w:lang w:val="en-US" w:eastAsia="en-GB"/>
        </w:rPr>
        <w:t>(OECD, 2012a)</w:t>
      </w:r>
      <w:r w:rsidRPr="00F02A52">
        <w:rPr>
          <w:lang w:val="en-US" w:eastAsia="en-GB"/>
        </w:rPr>
        <w:fldChar w:fldCharType="end"/>
      </w:r>
      <w:r w:rsidRPr="00F02A52">
        <w:rPr>
          <w:lang w:val="en-US" w:eastAsia="en-GB"/>
        </w:rPr>
        <w:t xml:space="preserve">. Generally, policies that leave scope for flexibility to choose from different options and pathways to achieving the same goal, for example, to reduce greenhouse gas emissions, tend to be more efficient and procedurally superior to narrower and more rigid instruments. However, if policies offer too much flexibility (and thus loopholes), they might defeat their own purpose, or have negative side-effects on social objectives such as equity </w:t>
      </w:r>
      <w:r w:rsidRPr="00F02A52">
        <w:rPr>
          <w:lang w:val="en-US" w:eastAsia="en-GB"/>
        </w:rPr>
        <w:fldChar w:fldCharType="begin" w:fldLock="1"/>
      </w:r>
      <w:r>
        <w:rPr>
          <w:lang w:val="en-US" w:eastAsia="en-GB"/>
        </w:rPr>
        <w:instrText>ADDIN CSL_CITATION { "citationItems" : [ { "id" : "ITEM-1", "itemData" : { "DOI" : "10.1016/j.gloenvcha.2014.03.002", "ISBN" : "0959-3780", "ISSN" : "09593780", "abstract" : "We report on an original systematic review of 165 empirical, ex post studies examining policies that promote the development and use of low-carbon technologies. Policy is defined broadly to include diverse instruments (e.g., eco-labels, voluntary agreements, emission credits, and taxes), developed, administered, and promoted by state and non-state actors (e.g., cities, states, corporations, business associations, and non-governmental organizations) that are relevant to climate change. By disaggregating policy designs, we are better able to understand the features of policies (e.g., instrument type, regulatory target, built-in flexibility) associated with effectiveness and the trade offs different features create among evaluation criteria. Our analysis, thus, sheds new light on the final and arguably most important criterion of policy innovations - the extent to which they have lasting consequences.", "author" : [ { "dropping-particle" : "", "family" : "Auld", "given" : "Graeme", "non-dropping-particle" : "", "parse-names" : false, "suffix" : "" }, { "dropping-particle" : "", "family" : "Mallett", "given" : "Alexandra", "non-dropping-particle" : "", "parse-names" : false, "suffix" : "" }, { "dropping-particle" : "", "family" : "Burlica", "given" : "Bozica", "non-dropping-particle" : "", "parse-names" : false, "suffix" : "" }, { "dropping-particle" : "", "family" : "Nolan-Poupart", "given" : "Francis", "non-dropping-particle" : "", "parse-names" : false, "suffix" : "" }, { "dropping-particle" : "", "family" : "Slater", "given" : "Robert", "non-dropping-particle" : "", "parse-names" : false, "suffix" : "" } ], "container-title" : "Global Environmental Change", "id" : "ITEM-1", "issued" : { "date-parts" : [ [ "2014" ] ] }, "page" : "444-458", "publisher" : "Elsevier Ltd", "title" : "Evaluating the effects of policy innovations: Lessons from a systematic review of policies promoting low-carbon technology", "type" : "article-journal", "volume" : "29" }, "uris" : [ "http://www.mendeley.com/documents/?uuid=45ffb582-dda6-4010-8f81-5a35109aff49" ] } ], "mendeley" : { "formattedCitation" : "(Auld et al., 2014)", "plainTextFormattedCitation" : "(Auld et al., 2014)", "previouslyFormattedCitation" : "(Auld et al., 2014)" }, "properties" : {  }, "schema" : "https://github.com/citation-style-language/schema/raw/master/csl-citation.json" }</w:instrText>
      </w:r>
      <w:r w:rsidRPr="00F02A52">
        <w:rPr>
          <w:lang w:val="en-US" w:eastAsia="en-GB"/>
        </w:rPr>
        <w:fldChar w:fldCharType="separate"/>
      </w:r>
      <w:r w:rsidRPr="00F02A52">
        <w:rPr>
          <w:lang w:val="en-US" w:eastAsia="en-GB"/>
        </w:rPr>
        <w:t xml:space="preserve">(Auld </w:t>
      </w:r>
      <w:r w:rsidR="009E3418" w:rsidRPr="009E3418">
        <w:rPr>
          <w:i/>
          <w:lang w:val="en-US" w:eastAsia="en-GB"/>
        </w:rPr>
        <w:t>et al.</w:t>
      </w:r>
      <w:r w:rsidRPr="00F02A52">
        <w:rPr>
          <w:lang w:val="en-US" w:eastAsia="en-GB"/>
        </w:rPr>
        <w:t>, 2014)</w:t>
      </w:r>
      <w:r w:rsidRPr="00F02A52">
        <w:rPr>
          <w:lang w:val="en-US" w:eastAsia="en-GB"/>
        </w:rPr>
        <w:fldChar w:fldCharType="end"/>
      </w:r>
      <w:r w:rsidRPr="00F02A52">
        <w:rPr>
          <w:lang w:val="en-US" w:eastAsia="en-GB"/>
        </w:rPr>
        <w:t xml:space="preserve">. However, the incentive character of governance approaches (i.e., the degree to which these act in an encouraging way) also has to be considered for participatory approaches. In the Water Framework Directive, participatory processes lack political power. In the long term, this may make it difficult to encourage public participation in further processes, damage public trust in authorities and undermine the legitimacy of plans and measures </w:t>
      </w:r>
      <w:r w:rsidRPr="00F02A52">
        <w:rPr>
          <w:lang w:val="en-US" w:eastAsia="en-GB"/>
        </w:rPr>
        <w:fldChar w:fldCharType="begin" w:fldLock="1"/>
      </w:r>
      <w:r>
        <w:rPr>
          <w:lang w:val="en-US" w:eastAsia="en-GB"/>
        </w:rPr>
        <w:instrText>ADDIN CSL_CITATION { "citationItems" : [ { "id" : "ITEM-1", "itemData" : { "DOI" : "10.3390/w8040156", "ISSN" : "2073-4441", "abstract" : "The European Union (EU) Water Framework Directive (WFD) requires EU member states to produce and implement river basin management plans, which are to be designed and updated via participatory processes that inform, consult with, and actively involve all interested stakeholders. The assumption of the European Commission is that stakeholder participation, and institutional adaptation and procedural innovation to facilitate it, are essential to the effectiveness of river basin planning and, ultimately, the environmental impact of the Directive. We analyzed official documents and the WFD literature to compare implementation of the Directive in EU member states in the initial WFD planning phase (2000-2009). Examining the development of participatory approaches to river basin management planning, we consider the extent of transformation in EU water governance over the period. Employing a mixed quantitative and qualitative approach, we map the implementation \"trajectories\" of 13 member states, and then provide a detailed examination of shifts in river basin planning and participation in four member states (Germany, Sweden, Poland and France) to illustrate the diversity of institutional approaches observed. We identify a general tendency towards increased, yet circumscribed, stakeholder participation in river basin management in the member states examined, alongside clear continuities in terms of their respective pre-WFD institutional and procedural arrangements. Overall, the WFD has driven a highly uneven shift to river basin-level planning among the member states, and instigated a range of efforts to institutionalize stakeholder involvement-often through the establishment of advisory groups to bring organized stakeholders into the planning process.", "author" : [ { "dropping-particle" : "", "family" : "Jager", "given" : "Nicolas", "non-dropping-particle" : "", "parse-names" : false, "suffix" : "" }, { "dropping-particle" : "", "family" : "Challies", "given" : "Edward", "non-dropping-particle" : "", "parse-names" : false, "suffix" : "" }, { "dropping-particle" : "", "family" : "Kochsk\u00e4mper", "given" : "Elisa", "non-dropping-particle" : "", "parse-names" : false, "suffix" : "" }, { "dropping-particle" : "", "family" : "Newig", "given" : "Jens", "non-dropping-particle" : "", "parse-names" : false, "suffix" : "" }, { "dropping-particle" : "", "family" : "Benson", "given" : "David", "non-dropping-particle" : "", "parse-names" : false, "suffix" : "" }, { "dropping-particle" : "", "family" : "Blackstock", "given" : "Kirsty", "non-dropping-particle" : "", "parse-names" : false, "suffix" : "" }, { "dropping-particle" : "", "family" : "Collins", "given" : "Kevin", "non-dropping-particle" : "", "parse-names" : false, "suffix" : "" }, { "dropping-particle" : "", "family" : "Ernst", "given" : "Anna", "non-dropping-particle" : "", "parse-names" : false, "suffix" : "" }, { "dropping-particle" : "", "family" : "Evers", "given" : "Mariele", "non-dropping-particle" : "", "parse-names" : false, "suffix" : "" }, { "dropping-particle" : "", "family" : "Feichtinger", "given" : "Judith", "non-dropping-particle" : "", "parse-names" : false, "suffix" : "" }, { "dropping-particle" : "", "family" : "Fritsch", "given" : "Oliver", "non-dropping-particle" : "", "parse-names" : false, "suffix" : "" }, { "dropping-particle" : "", "family" : "Gooch", "given" : "Geoffrey", "non-dropping-particle" : "", "parse-names" : false, "suffix" : "" }, { "dropping-particle" : "", "family" : "Grund", "given" : "Wiebke", "non-dropping-particle" : "", "parse-names" : false, "suffix" : "" }, { "dropping-particle" : "", "family" : "Hedelin", "given" : "Beatrice", "non-dropping-particle" : "", "parse-names" : false, "suffix" : "" }, { "dropping-particle" : "", "family" : "Hern\u00e1ndez-Mora", "given" : "Nuria", "non-dropping-particle" : "", "parse-names" : false, "suffix" : "" }, { "dropping-particle" : "", "family" : "H\u00fcesker", "given" : "Frank", "non-dropping-particle" : "", "parse-names" : false, "suffix" : "" }, { "dropping-particle" : "", "family" : "Huitema", "given" : "Dave", "non-dropping-particle" : "", "parse-names" : false, "suffix" : "" }, { "dropping-particle" : "", "family" : "Irvine", "given" : "Kenneth", "non-dropping-particle" : "", "parse-names" : false, "suffix" : "" }, { "dropping-particle" : "", "family" : "Klinke", "given" : "Andreas", "non-dropping-particle" : "", "parse-names" : false, "suffix" : "" }, { "dropping-particle" : "", "family" : "Lange", "given" : "Leonie", "non-dropping-particle" : "", "parse-names" : false, "suffix" : "" }, { "dropping-particle" : "", "family" : "Loupsans", "given" : "Delphine", "non-dropping-particle" : "", "parse-names" : false, "suffix" : "" }, { "dropping-particle" : "", "family" : "Lubell", "given" : "Mark", "non-dropping-particle" : "", "parse-names" : false, "suffix" : "" }, { "dropping-particle" : "", "family" : "Maganda", "given" : "Carmen", "non-dropping-particle" : "", "parse-names" : false, "suffix" : "" }, { "dropping-particle" : "", "family" : "Matczak", "given" : "Piotr", "non-dropping-particle" : "", "parse-names" : false, "suffix" : "" }, { "dropping-particle" : "", "family" : "Par\u00e9s", "given" : "Marc", "non-dropping-particle" : "", "parse-names" : false, "suffix" : "" }, { "dropping-particle" : "", "family" : "Saarikoski", "given" : "Heli", "non-dropping-particle" : "", "parse-names" : false, "suffix" : "" }, { "dropping-particle" : "", "family" : "Slav\u00edkov\u00e1", "given" : "Lenka", "non-dropping-particle" : "", "parse-names" : false, "suffix" : "" }, { "dropping-particle" : "", "family" : "Arend", "given" : "Sonja", "non-dropping-particle" : "van der", "parse-names" : false, "suffix" : "" }, { "dropping-particle" : "", "family" : "Korff", "given" : "York", "non-dropping-particle" : "von", "parse-names" : false, "suffix" : "" } ], "container-title" : "Water", "id" : "ITEM-1", "issue" : "4", "issued" : { "date-parts" : [ [ "2016" ] ] }, "page" : "156", "title" : "Transforming European Water Governance? Participation and River Basin Management under the EU Water Framework Directive in 13 Member States", "type" : "article-journal", "volume" : "8" }, "uris" : [ "http://www.mendeley.com/documents/?uuid=89882b5e-eb69-4398-a782-d9ba0e8ddac3" ] } ], "mendeley" : { "formattedCitation" : "(Jager et al., 2016)", "plainTextFormattedCitation" : "(Jager et al., 2016)", "previouslyFormattedCitation" : "(Jager et al., 2016)" }, "properties" : {  }, "schema" : "https://github.com/citation-style-language/schema/raw/master/csl-citation.json" }</w:instrText>
      </w:r>
      <w:r w:rsidRPr="00F02A52">
        <w:rPr>
          <w:lang w:val="en-US" w:eastAsia="en-GB"/>
        </w:rPr>
        <w:fldChar w:fldCharType="separate"/>
      </w:r>
      <w:r w:rsidRPr="00F02A52">
        <w:rPr>
          <w:lang w:val="en-US" w:eastAsia="en-GB"/>
        </w:rPr>
        <w:t xml:space="preserve">(Jager </w:t>
      </w:r>
      <w:r w:rsidR="009E3418" w:rsidRPr="009E3418">
        <w:rPr>
          <w:i/>
          <w:lang w:val="en-US" w:eastAsia="en-GB"/>
        </w:rPr>
        <w:t>et al.</w:t>
      </w:r>
      <w:r w:rsidRPr="00F02A52">
        <w:rPr>
          <w:lang w:val="en-US" w:eastAsia="en-GB"/>
        </w:rPr>
        <w:t>, 2016)</w:t>
      </w:r>
      <w:r w:rsidRPr="00F02A52">
        <w:rPr>
          <w:lang w:val="en-US" w:eastAsia="en-GB"/>
        </w:rPr>
        <w:fldChar w:fldCharType="end"/>
      </w:r>
      <w:r w:rsidRPr="00F02A52">
        <w:rPr>
          <w:lang w:val="en-US" w:eastAsia="en-GB"/>
        </w:rPr>
        <w:t>.</w:t>
      </w:r>
    </w:p>
    <w:p w14:paraId="5C8BFA1A" w14:textId="7C12126C"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Environmental or ecological fiscal reform aims at redirecting a government’s taxation and expenditure programmes to create an integrated set of incentives to support the shift to sustainable developmen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ISBN" : "1894737040", "abstract" : "Specifies how to do ecological fiscal reform (EFR) and the benefits realized through case studies and specific policy issues to address.", "author" : [ { "dropping-particle" : "", "family" : "National Round Table on the Environment and the Economy", "given" : "", "non-dropping-particle" : "", "parse-names" : false, "suffix" : "" } ], "id" : "ITEM-1", "issued" : { "date-parts" : [ [ "2002" ] ] }, "number-of-pages" : "61", "publisher-place" : "Ottawa, Canada", "title" : "Toward a Canadian Agenda for Ecological Fiscal Reform: First Steps", "type" : "book" }, "uris" : [ "http://www.mendeley.com/documents/?uuid=26c5a961-a928-46bc-825f-cf528ec6c991" ] } ], "mendeley" : { "formattedCitation" : "(National Round Table on the Environment and the Economy, 2002)", "plainTextFormattedCitation" : "(National Round Table on the Environment and the Economy, 2002)", "previouslyFormattedCitation" : "(National Round Table on the Environment and the Economy, 2002)"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National Round Table on the Environment and the Economy, 2002)</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t refers to a range of taxation and pricing measures that can raise fiscal revenues while furthering environmental goals. This means that taxation schemes are designed in a way that they place the tax burden on environmentally undesirable activities, rather than on those that might be environmentally desirable. Such schemes have to be carefully developed to be fiscally and environmentally effective, administratively feasible, and to avoid disadvantaging those actors that are already disadvantaged. For example, taxation can have both direct positive and negative impacts on money available in a household, as well as indirect impacts on employment or access to resources. Earmarking tax revenue to support pro-environmental activities can help to implement new governance tools that require financial resources (such as </w:t>
      </w:r>
      <w:r w:rsidRPr="00F02A52">
        <w:rPr>
          <w:rFonts w:ascii="Calibri" w:eastAsia="Times New Roman" w:hAnsi="Calibri" w:cs="Arial"/>
          <w:color w:val="000000"/>
          <w:lang w:val="en-US" w:eastAsia="en-GB"/>
        </w:rPr>
        <w:lastRenderedPageBreak/>
        <w:t xml:space="preserve">payments for environmental services), but can also obscure the overall governmental budgeting process and decrease transparency and accountability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787/9789264193833-en", "ISBN" : "9789264193826", "author" : [ { "dropping-particle" : "", "family" : "OECD", "given" : "", "non-dropping-particle" : "", "parse-names" : false, "suffix" : "" } ], "id" : "ITEM-1", "issued" : { "date-parts" : [ [ "2013" ] ] }, "number-of-pages" : "1-163", "publisher" : "OECD", "publisher-place" : "Paris", "title" : "Scaling-up finance mechanisms for biodiversity", "type" : "report" }, "uris" : [ "http://www.mendeley.com/documents/?uuid=60571787-09c6-44f0-93a3-6f8f1440f2a0" ] } ], "mendeley" : { "formattedCitation" : "(OECD, 2013b)", "plainTextFormattedCitation" : "(OECD, 2013b)", "previouslyFormattedCitation" : "(OECD, 2013b)"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OECD, 2013b)</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To focus their impact, taxes on environmentally harmful behaviour can be combined with subsidies for less harmful options. Again, however, these need to be carefully designed to avoid constraining alternative pathways of innovation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Pfaller", "given" : "Alfred", "non-dropping-particle" : "", "parse-names" : false, "suffix" : "" } ], "id" : "ITEM-1", "issued" : { "date-parts" : [ [ "2010" ] ] }, "number-of-pages" : "16", "publisher-place" : "Berlin", "title" : "\u00d6kosteuern in Europa. Die polit\u00f6konomischen Parameter der Umweltsteuerdebatte in Europa", "type" : "report" }, "uris" : [ "http://www.mendeley.com/documents/?uuid=c6210743-56d3-4a06-a2af-41b4b409ea68" ] } ], "mendeley" : { "formattedCitation" : "(Pfaller, 2010)", "plainTextFormattedCitation" : "(Pfaller, 2010)", "previouslyFormattedCitation" : "(Pfaller, 2010)"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Pfaller, 2010)</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Although attempts have been made to develop environmental taxes in several countries, there remains substantial potential for more profound reforms and increased effectiveness (see also Chapter 4, Sections 4.3.2, 4.4.4, 4.4.5)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Pfaller", "given" : "Alfred", "non-dropping-particle" : "", "parse-names" : false, "suffix" : "" } ], "id" : "ITEM-1", "issued" : { "date-parts" : [ [ "2010" ] ] }, "number-of-pages" : "16", "publisher-place" : "Berlin", "title" : "\u00d6kosteuern in Europa. Die polit\u00f6konomischen Parameter der Umweltsteuerdebatte in Europa", "type" : "report" }, "uris" : [ "http://www.mendeley.com/documents/?uuid=c6210743-56d3-4a06-a2af-41b4b409ea68" ] }, { "id" : "ITEM-2", "itemData" : { "ISBN" : "9783869280264", "author" : [ { "dropping-particle" : "", "family" : "Ludewig", "given" : "Damian", "non-dropping-particle" : "", "parse-names" : false, "suffix" : "" }, { "dropping-particle" : "", "family" : "Meyer", "given" : "Bettina", "non-dropping-particle" : "", "parse-names" : false, "suffix" : "" }, { "dropping-particle" : "", "family" : "Schlegelmilch", "given" : "Kai", "non-dropping-particle" : "", "parse-names" : false, "suffix" : "" } ], "id" : "ITEM-2", "issued" : { "date-parts" : [ [ "2010" ] ] }, "number-of-pages" : "68", "publisher-place" : "Berlin", "title" : "Nachhaltig aus der Krise - \u00d6kologische Finanzreform als Beitrag zur Gegenfinanzierung des Krisendefizits", "type" : "report" }, "uris" : [ "http://www.mendeley.com/documents/?uuid=331e43af-2b7d-4d63-8c5f-4f9b321e880c" ] } ], "mendeley" : { "formattedCitation" : "(Ludewig, Meyer, &amp; Schlegelmilch, 2010; Pfaller, 2010)", "plainTextFormattedCitation" : "(Ludewig, Meyer, &amp; Schlegelmilch, 2010; Pfaller, 2010)", "previouslyFormattedCitation" : "(Ludewig, Meyer, &amp; Schlegelmilch, 2010; Pfaller, 2010)"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Ludewig</w:t>
      </w:r>
      <w:r w:rsidR="009E7DA2">
        <w:rPr>
          <w:rFonts w:ascii="Calibri" w:eastAsia="Times New Roman" w:hAnsi="Calibri" w:cs="Arial"/>
          <w:i/>
          <w:color w:val="000000"/>
          <w:lang w:val="en-US" w:eastAsia="en-GB"/>
        </w:rPr>
        <w:t xml:space="preserve"> et al.</w:t>
      </w:r>
      <w:r w:rsidRPr="00F02A52">
        <w:rPr>
          <w:rFonts w:ascii="Calibri" w:eastAsia="Times New Roman" w:hAnsi="Calibri" w:cs="Arial"/>
          <w:color w:val="000000"/>
          <w:lang w:val="en-US" w:eastAsia="en-GB"/>
        </w:rPr>
        <w:t>, 2010; Pfaller, 2010)</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More recently, the concept of ecological fiscal reform has been expanded to address land-use issues, biodiversity conservation and ecosystem services provision and thus, towards rewarding environmentally-friendly behaviour by way of fiscal instruments such as ecological fiscal transfer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Ring", "given" : "Irene", "non-dropping-particle" : "", "parse-names" : false, "suffix" : "" } ], "id" : "ITEM-1", "issued" : { "date-parts" : [ [ "2011" ] ] }, "number-of-pages" : "219", "publisher" : "Universit\u00e4t Leipzig", "publisher-place" : "Leipzig", "title" : "Economic Instruments for Conservation Policies in Federal Systems. UFZ Habilitation Nr. 1/2011; zugleich Habilitationsschrift", "type" : "thesis" }, "uris" : [ "http://www.mendeley.com/documents/?uuid=b595a588-e6e9-49b8-8d58-84a9f21c5f8e" ] }, { "id" : "ITEM-2", "itemData" : { "URL" : "http://www.undp.org/content/sdfinance/en/home/solutions/ecological-fiscal-transfer.html", "accessed" : { "date-parts" : [ [ "2017", "10", "12" ] ] }, "author" : [ { "dropping-particle" : "", "family" : "UNDP", "given" : "", "non-dropping-particle" : "", "parse-names" : false, "suffix" : "" } ], "id" : "ITEM-2", "issued" : { "date-parts" : [ [ "2017" ] ] }, "publisher" : "UNDP", "title" : "Ecological Fiscal Transfers", "type" : "webpage" }, "uris" : [ "http://www.mendeley.com/documents/?uuid=2cbf5738-74e2-4bbe-8865-2149b2e1fa01" ] } ], "mendeley" : { "formattedCitation" : "(Ring, 2011; UNDP, 2017)", "plainTextFormattedCitation" : "(Ring, 2011; UNDP, 2017)", "previouslyFormattedCitation" : "(Ring, 2011; UNDP, 201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Ring, 2011; UNDP, 2017)</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t>
      </w:r>
    </w:p>
    <w:p w14:paraId="01069E53" w14:textId="77777777"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Increasing effectiveness through economic instruments is a challenge that needs to be complemented by non-economic approaches. Prices attached to resource use or abstraction (e.g., water, energy) need to consider effects on poorer parts of the population.</w:t>
      </w:r>
      <w:r w:rsidRPr="00F02A52">
        <w:rPr>
          <w:rFonts w:ascii="Calibri" w:eastAsia="Times New Roman" w:hAnsi="Calibri" w:cs="Arial"/>
          <w:b/>
          <w:color w:val="000000"/>
          <w:lang w:val="en-US" w:eastAsia="en-GB"/>
        </w:rPr>
        <w:t xml:space="preserve"> </w:t>
      </w:r>
      <w:r w:rsidRPr="00F02A52">
        <w:rPr>
          <w:rFonts w:ascii="Calibri" w:eastAsia="Times New Roman" w:hAnsi="Calibri" w:cs="Arial"/>
          <w:color w:val="000000"/>
          <w:lang w:val="en-US" w:eastAsia="en-GB"/>
        </w:rPr>
        <w:t xml:space="preserve">Increasing the price of energy and water has implications for the affordability of these resources among poorer households. The key challenge is to improve both efficiency and economy of use in a way that is pro-poor. This can happen through economic instruments, such as differential tariffs for industrial and domestic customers as in Moldova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787/5k97gk42q86g-en", "abstract" : "This report examines the framework for green transformation of economies in the countries of Eastern Europe, Caucasus and Central Asia (EECCA). To this end, it analyses economic and social conditions, market signals and environmental policies. The report is divided into eight chapters and is largely based on the OECD\u2018s analytical toolbox, including green growth indicators. Country profiles are available in an Annex.", "author" : [ { "dropping-particle" : "", "family" : "OECD", "given" : "", "non-dropping-particle" : "", "parse-names" : false, "suffix" : "" } ], "container-title" : "OECD Green Growth Papers, No. 2012-02", "id" : "ITEM-1", "issued" : { "date-parts" : [ [ "2012" ] ] }, "publisher" : "OECD", "publisher-place" : "Paris", "title" : "Green Growth and Environmental Governance in Eastern Europe, Caucasus, and Central Asia", "type" : "report" }, "uris" : [ "http://www.mendeley.com/documents/?uuid=499238bb-1d98-4833-beed-fb729b41c874" ] } ], "mendeley" : { "formattedCitation" : "(OECD, 2012a)", "plainTextFormattedCitation" : "(OECD, 2012a)", "previouslyFormattedCitation" : "(OECD, 2012a)"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OECD, 2012a)</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or progressive taxes and compensation measures for poorer households </w:t>
      </w:r>
      <w:r w:rsidRPr="00F02A52">
        <w:rPr>
          <w:rFonts w:ascii="Calibri" w:eastAsia="Times New Roman" w:hAnsi="Calibri" w:cs="Arial"/>
          <w:color w:val="000000" w:themeColor="text1"/>
          <w:lang w:val="en-US" w:eastAsia="en-GB"/>
        </w:rPr>
        <w:fldChar w:fldCharType="begin" w:fldLock="1"/>
      </w:r>
      <w:r>
        <w:rPr>
          <w:rFonts w:ascii="Calibri" w:eastAsia="Times New Roman" w:hAnsi="Calibri" w:cs="Arial"/>
          <w:color w:val="000000" w:themeColor="text1"/>
          <w:lang w:val="en-US" w:eastAsia="en-GB"/>
        </w:rPr>
        <w:instrText>ADDIN CSL_CITATION { "citationItems" : [ { "id" : "ITEM-1", "itemData" : { "DOI" : "10.1787/9789264193833-en", "ISBN" : "9789264193826", "author" : [ { "dropping-particle" : "", "family" : "OECD", "given" : "", "non-dropping-particle" : "", "parse-names" : false, "suffix" : "" } ], "id" : "ITEM-1", "issued" : { "date-parts" : [ [ "2013" ] ] }, "number-of-pages" : "1-163", "publisher" : "OECD", "publisher-place" : "Paris", "title" : "Scaling-up finance mechanisms for biodiversity", "type" : "report" }, "uris" : [ "http://www.mendeley.com/documents/?uuid=60571787-09c6-44f0-93a3-6f8f1440f2a0" ] } ], "mendeley" : { "formattedCitation" : "(OECD, 2013b)", "plainTextFormattedCitation" : "(OECD, 2013b)", "previouslyFormattedCitation" : "(OECD, 2013b)" }, "properties" : {  }, "schema" : "https://github.com/citation-style-language/schema/raw/master/csl-citation.json" }</w:instrText>
      </w:r>
      <w:r w:rsidRPr="00F02A52">
        <w:rPr>
          <w:rFonts w:ascii="Calibri" w:eastAsia="Times New Roman" w:hAnsi="Calibri" w:cs="Arial"/>
          <w:color w:val="000000" w:themeColor="text1"/>
          <w:lang w:val="en-US" w:eastAsia="en-GB"/>
        </w:rPr>
        <w:fldChar w:fldCharType="separate"/>
      </w:r>
      <w:r w:rsidRPr="00F02A52">
        <w:rPr>
          <w:rFonts w:ascii="Calibri" w:eastAsia="Times New Roman" w:hAnsi="Calibri" w:cs="Arial"/>
          <w:color w:val="000000" w:themeColor="text1"/>
          <w:lang w:val="en-US" w:eastAsia="en-GB"/>
        </w:rPr>
        <w:t>(OECD, 2013b)</w:t>
      </w:r>
      <w:r w:rsidRPr="00F02A52">
        <w:rPr>
          <w:rFonts w:ascii="Calibri" w:eastAsia="Times New Roman" w:hAnsi="Calibri" w:cs="Arial"/>
          <w:color w:val="000000" w:themeColor="text1"/>
          <w:lang w:val="en-US" w:eastAsia="en-GB"/>
        </w:rPr>
        <w:fldChar w:fldCharType="end"/>
      </w:r>
      <w:r w:rsidRPr="00F02A52">
        <w:rPr>
          <w:rFonts w:ascii="Calibri" w:eastAsia="Times New Roman" w:hAnsi="Calibri" w:cs="Arial"/>
          <w:color w:val="000000" w:themeColor="text1"/>
          <w:lang w:val="en-US" w:eastAsia="en-GB"/>
        </w:rPr>
        <w:t xml:space="preserve">, but </w:t>
      </w:r>
      <w:r w:rsidRPr="00F02A52">
        <w:rPr>
          <w:rFonts w:ascii="Calibri" w:eastAsia="Times New Roman" w:hAnsi="Calibri" w:cs="Arial"/>
          <w:color w:val="000000"/>
          <w:lang w:val="en-US" w:eastAsia="en-GB"/>
        </w:rPr>
        <w:t xml:space="preserve">other, non-economic instruments need to contribute here, too. </w:t>
      </w:r>
    </w:p>
    <w:p w14:paraId="75F498B0" w14:textId="5E1810EB"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Integration of resource management might cause tensions in terms of the appropriateness of governance level and “institutional fi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02/eet.509", "ISBN" : "1756932X", "ISSN" : "1756932X", "abstract" : "Current political trends and scholarly research increasingly promote collaborative and participatory governance in multi-level systems as a way to more sustainable and effective environmental policy. Yet empirical findings as well as conceptual works from different academic fields remain ambiguous about this claim. This paper explores whether and to what extent the existence of multiple levels of governance affects the ability of participatory decision-making to deliver high quality environmental policy output and to improve implementation and compliance. To this end, findings from the literature on multi-level governance, public participation and policy implementation as well as on complex systems are integrated in five sets of hypotheses. In order to put these to a \u2018plausibility probe\u2019, a meta-analysis of 47 case studies from Northern America and Western Europe is conducted. These cases provide qualitative insights and allow for some generalization in the form of correlation analysis. The study finds that, predominantly, environmental preferences of the involved actors determine the environmental outputs (and outcomes) of decision-making. Further, face-to-face, but not mere two-way, communication appears to positively influence the ecological standard of decisions. The analysis also suggests that a highly polycentric governance system comprising many agencies and levels of governance yields higher environmental outputs than rather monocentric governance. However, correlations between governance effectiveness and decision-making scale, as well as policy delivery and institutional fit to ecosystem, could not be identified. The paper concludes by outlining pathways for more systematic comparative research on these pressing research questions. Copyright \u00a9 2009 John Wiley &amp; Sons, Ltd and ERP Environment.", "author" : [ { "dropping-particle" : "", "family" : "Newig", "given" : "Jens", "non-dropping-particle" : "", "parse-names" : false, "suffix" : "" }, { "dropping-particle" : "", "family" : "Fritsch", "given" : "Oliver", "non-dropping-particle" : "", "parse-names" : false, "suffix" : "" } ], "container-title" : "Environmental Policy and Governance", "id" : "ITEM-1", "issue" : "3", "issued" : { "date-parts" : [ [ "2009" ] ] }, "page" : "197-214", "title" : "Environmental Governance: Participatory, Multi-level - and Effective?", "type" : "article-journal", "volume" : "19" }, "uris" : [ "http://www.mendeley.com/documents/?uuid=8d20e649-e9c9-3afc-8709-821933460882" ] } ], "mendeley" : { "formattedCitation" : "(Newig &amp; Fritsch, 2009)", "plainTextFormattedCitation" : "(Newig &amp; Fritsch, 2009)", "previouslyFormattedCitation" : "(Newig &amp; Fritsch, 2009)"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Newig &amp; Fritsch, 2009)</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For example, Integrated Water Resource Management, and thus the river basin management approach adopted in the Water Framework Directive, can be seen as a positive development as it moves beyond single-issue policies. However, the conclusion that governance of a river basin should be based on the corresponding hydrological unit can lead to institutional misfits in other regards as river basin management is not solely a hydrological issue</w:t>
      </w:r>
      <w:r w:rsidRPr="00F02A52">
        <w:rPr>
          <w:rFonts w:ascii="Calibri" w:eastAsia="Times New Roman" w:hAnsi="Calibri" w:cs="Arial"/>
          <w:b/>
          <w:i/>
          <w:color w:val="000000"/>
          <w:lang w:val="en-US" w:eastAsia="en-GB"/>
        </w:rPr>
        <w:t xml:space="preserve"> </w:t>
      </w:r>
      <w:r w:rsidRPr="00F02A52">
        <w:rPr>
          <w:rFonts w:ascii="Calibri" w:eastAsia="Times New Roman" w:hAnsi="Calibri" w:cs="Arial"/>
          <w:color w:val="000000" w:themeColor="text1"/>
          <w:lang w:val="en-US" w:eastAsia="en-GB"/>
        </w:rPr>
        <w:fldChar w:fldCharType="begin" w:fldLock="1"/>
      </w:r>
      <w:r>
        <w:rPr>
          <w:rFonts w:ascii="Calibri" w:eastAsia="Times New Roman" w:hAnsi="Calibri" w:cs="Arial"/>
          <w:color w:val="000000"/>
          <w:lang w:val="en-US" w:eastAsia="en-GB"/>
        </w:rPr>
        <w:instrText>ADDIN CSL_CITATION { "citationItems" : [ { "id" : "ITEM-1", "itemData" : { "ISSN" : "1708-3087", "author" : [ { "dropping-particle" : "", "family" : "Moss", "given" : "Timothy", "non-dropping-particle" : "", "parse-names" : false, "suffix" : "" } ], "container-title" : "Ecology and Society", "id" : "ITEM-1", "issue" : "3", "issued" : { "date-parts" : [ [ "2012", "7", "25" ] ] }, "language" : "en", "page" : "2", "publisher" : "The Resilience Alliance", "title" : "Spatial Fit, from Panacea to Practice: Implementing the EU Water Framework Directive", "type" : "article-journal", "volume" : "17" }, "uris" : [ "http://www.mendeley.com/documents/?uuid=1b7b4e1b-e14b-4dae-8198-0e905ef47787" ] }, { "id" : "ITEM-2", "itemData" : { "DOI" : "10.3390/w8040156", "ISSN" : "2073-4441", "abstract" : "The European Union (EU) Water Framework Directive (WFD) requires EU member states to produce and implement river basin management plans, which are to be designed and updated via participatory processes that inform, consult with, and actively involve all interested stakeholders. The assumption of the European Commission is that stakeholder participation, and institutional adaptation and procedural innovation to facilitate it, are essential to the effectiveness of river basin planning and, ultimately, the environmental impact of the Directive. We analyzed official documents and the WFD literature to compare implementation of the Directive in EU member states in the initial WFD planning phase (2000-2009). Examining the development of participatory approaches to river basin management planning, we consider the extent of transformation in EU water governance over the period. Employing a mixed quantitative and qualitative approach, we map the implementation \"trajectories\" of 13 member states, and then provide a detailed examination of shifts in river basin planning and participation in four member states (Germany, Sweden, Poland and France) to illustrate the diversity of institutional approaches observed. We identify a general tendency towards increased, yet circumscribed, stakeholder participation in river basin management in the member states examined, alongside clear continuities in terms of their respective pre-WFD institutional and procedural arrangements. Overall, the WFD has driven a highly uneven shift to river basin-level planning among the member states, and instigated a range of efforts to institutionalize stakeholder involvement-often through the establishment of advisory groups to bring organized stakeholders into the planning process.", "author" : [ { "dropping-particle" : "", "family" : "Jager", "given" : "Nicolas", "non-dropping-particle" : "", "parse-names" : false, "suffix" : "" }, { "dropping-particle" : "", "family" : "Challies", "given" : "Edward", "non-dropping-particle" : "", "parse-names" : false, "suffix" : "" }, { "dropping-particle" : "", "family" : "Kochsk\u00e4mper", "given" : "Elisa", "non-dropping-particle" : "", "parse-names" : false, "suffix" : "" }, { "dropping-particle" : "", "family" : "Newig", "given" : "Jens", "non-dropping-particle" : "", "parse-names" : false, "suffix" : "" }, { "dropping-particle" : "", "family" : "Benson", "given" : "David", "non-dropping-particle" : "", "parse-names" : false, "suffix" : "" }, { "dropping-particle" : "", "family" : "Blackstock", "given" : "Kirsty", "non-dropping-particle" : "", "parse-names" : false, "suffix" : "" }, { "dropping-particle" : "", "family" : "Collins", "given" : "Kevin", "non-dropping-particle" : "", "parse-names" : false, "suffix" : "" }, { "dropping-particle" : "", "family" : "Ernst", "given" : "Anna", "non-dropping-particle" : "", "parse-names" : false, "suffix" : "" }, { "dropping-particle" : "", "family" : "Evers", "given" : "Mariele", "non-dropping-particle" : "", "parse-names" : false, "suffix" : "" }, { "dropping-particle" : "", "family" : "Feichtinger", "given" : "Judith", "non-dropping-particle" : "", "parse-names" : false, "suffix" : "" }, { "dropping-particle" : "", "family" : "Fritsch", "given" : "Oliver", "non-dropping-particle" : "", "parse-names" : false, "suffix" : "" }, { "dropping-particle" : "", "family" : "Gooch", "given" : "Geoffrey", "non-dropping-particle" : "", "parse-names" : false, "suffix" : "" }, { "dropping-particle" : "", "family" : "Grund", "given" : "Wiebke", "non-dropping-particle" : "", "parse-names" : false, "suffix" : "" }, { "dropping-particle" : "", "family" : "Hedelin", "given" : "Beatrice", "non-dropping-particle" : "", "parse-names" : false, "suffix" : "" }, { "dropping-particle" : "", "family" : "Hern\u00e1ndez-Mora", "given" : "Nuria", "non-dropping-particle" : "", "parse-names" : false, "suffix" : "" }, { "dropping-particle" : "", "family" : "H\u00fcesker", "given" : "Frank", "non-dropping-particle" : "", "parse-names" : false, "suffix" : "" }, { "dropping-particle" : "", "family" : "Huitema", "given" : "Dave", "non-dropping-particle" : "", "parse-names" : false, "suffix" : "" }, { "dropping-particle" : "", "family" : "Irvine", "given" : "Kenneth", "non-dropping-particle" : "", "parse-names" : false, "suffix" : "" }, { "dropping-particle" : "", "family" : "Klinke", "given" : "Andreas", "non-dropping-particle" : "", "parse-names" : false, "suffix" : "" }, { "dropping-particle" : "", "family" : "Lange", "given" : "Leonie", "non-dropping-particle" : "", "parse-names" : false, "suffix" : "" }, { "dropping-particle" : "", "family" : "Loupsans", "given" : "Delphine", "non-dropping-particle" : "", "parse-names" : false, "suffix" : "" }, { "dropping-particle" : "", "family" : "Lubell", "given" : "Mark", "non-dropping-particle" : "", "parse-names" : false, "suffix" : "" }, { "dropping-particle" : "", "family" : "Maganda", "given" : "Carmen", "non-dropping-particle" : "", "parse-names" : false, "suffix" : "" }, { "dropping-particle" : "", "family" : "Matczak", "given" : "Piotr", "non-dropping-particle" : "", "parse-names" : false, "suffix" : "" }, { "dropping-particle" : "", "family" : "Par\u00e9s", "given" : "Marc", "non-dropping-particle" : "", "parse-names" : false, "suffix" : "" }, { "dropping-particle" : "", "family" : "Saarikoski", "given" : "Heli", "non-dropping-particle" : "", "parse-names" : false, "suffix" : "" }, { "dropping-particle" : "", "family" : "Slav\u00edkov\u00e1", "given" : "Lenka", "non-dropping-particle" : "", "parse-names" : false, "suffix" : "" }, { "dropping-particle" : "", "family" : "Arend", "given" : "Sonja", "non-dropping-particle" : "van der", "parse-names" : false, "suffix" : "" }, { "dropping-particle" : "", "family" : "Korff", "given" : "York", "non-dropping-particle" : "von", "parse-names" : false, "suffix" : "" } ], "container-title" : "Water", "id" : "ITEM-2", "issue" : "4", "issued" : { "date-parts" : [ [ "2016" ] ] }, "page" : "156", "title" : "Transforming European Water Governance? Participation and River Basin Management under the EU Water Framework Directive in 13 Member States", "type" : "article-journal", "volume" : "8" }, "uris" : [ "http://www.mendeley.com/documents/?uuid=89882b5e-eb69-4398-a782-d9ba0e8ddac3" ] } ], "mendeley" : { "formattedCitation" : "(Jager et al., 2016; Moss, 2012)", "plainTextFormattedCitation" : "(Jager et al., 2016; Moss, 2012)", "previouslyFormattedCitation" : "(Jager et al., 2016; Moss, 2012)" }, "properties" : {  }, "schema" : "https://github.com/citation-style-language/schema/raw/master/csl-citation.json" }</w:instrText>
      </w:r>
      <w:r w:rsidRPr="00F02A52">
        <w:rPr>
          <w:rFonts w:ascii="Calibri" w:eastAsia="Times New Roman" w:hAnsi="Calibri" w:cs="Arial"/>
          <w:color w:val="000000" w:themeColor="text1"/>
          <w:lang w:val="en-US" w:eastAsia="en-GB"/>
        </w:rPr>
        <w:fldChar w:fldCharType="separate"/>
      </w:r>
      <w:r w:rsidRPr="00F02A52">
        <w:rPr>
          <w:rFonts w:ascii="Calibri" w:eastAsia="Times New Roman" w:hAnsi="Calibri" w:cs="Arial"/>
          <w:color w:val="000000" w:themeColor="text1"/>
          <w:lang w:val="en-US" w:eastAsia="en-GB"/>
        </w:rPr>
        <w:t xml:space="preserve">(Jager </w:t>
      </w:r>
      <w:r w:rsidR="009E3418" w:rsidRPr="009E3418">
        <w:rPr>
          <w:rFonts w:ascii="Calibri" w:eastAsia="Times New Roman" w:hAnsi="Calibri" w:cs="Arial"/>
          <w:i/>
          <w:color w:val="000000" w:themeColor="text1"/>
          <w:lang w:val="en-US" w:eastAsia="en-GB"/>
        </w:rPr>
        <w:t>et al.</w:t>
      </w:r>
      <w:r w:rsidRPr="00F02A52">
        <w:rPr>
          <w:rFonts w:ascii="Calibri" w:eastAsia="Times New Roman" w:hAnsi="Calibri" w:cs="Arial"/>
          <w:color w:val="000000" w:themeColor="text1"/>
          <w:lang w:val="en-US" w:eastAsia="en-GB"/>
        </w:rPr>
        <w:t>, 2016; Moss, 2012)</w:t>
      </w:r>
      <w:r w:rsidRPr="00F02A52">
        <w:rPr>
          <w:rFonts w:ascii="Calibri" w:eastAsia="Times New Roman" w:hAnsi="Calibri" w:cs="Arial"/>
          <w:color w:val="000000" w:themeColor="text1"/>
          <w:lang w:val="en-US" w:eastAsia="en-GB"/>
        </w:rPr>
        <w:fldChar w:fldCharType="end"/>
      </w:r>
      <w:r w:rsidRPr="00F02A52">
        <w:rPr>
          <w:rFonts w:ascii="Calibri" w:eastAsia="Times New Roman" w:hAnsi="Calibri" w:cs="Arial"/>
          <w:color w:val="000000" w:themeColor="text1"/>
          <w:lang w:val="en-US" w:eastAsia="en-GB"/>
        </w:rPr>
        <w:t>.</w:t>
      </w:r>
      <w:r w:rsidRPr="00F02A52">
        <w:rPr>
          <w:rFonts w:ascii="Calibri" w:eastAsia="Times New Roman" w:hAnsi="Calibri" w:cs="Arial"/>
          <w:color w:val="000000"/>
          <w:lang w:val="en-US" w:eastAsia="en-GB"/>
        </w:rPr>
        <w:t xml:space="preserve"> </w:t>
      </w:r>
      <w:bookmarkStart w:id="1821" w:name="_Ref476065791"/>
    </w:p>
    <w:bookmarkEnd w:id="1821"/>
    <w:p w14:paraId="43927D2B" w14:textId="01F6D63F"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Integration and implementation of novel governance approaches often remain incomplete, and therefore ineffective. For example, in the case of the Water Framework Directive, many member </w:t>
      </w:r>
      <w:r>
        <w:rPr>
          <w:rFonts w:ascii="Calibri" w:eastAsia="Times New Roman" w:hAnsi="Calibri" w:cs="Arial"/>
          <w:color w:val="000000"/>
          <w:lang w:val="en-US" w:eastAsia="en-GB"/>
        </w:rPr>
        <w:t>S</w:t>
      </w:r>
      <w:r w:rsidRPr="00F02A52">
        <w:rPr>
          <w:rFonts w:ascii="Calibri" w:eastAsia="Times New Roman" w:hAnsi="Calibri" w:cs="Arial"/>
          <w:color w:val="000000"/>
          <w:lang w:val="en-US" w:eastAsia="en-GB"/>
        </w:rPr>
        <w:t>tates have opted to retain existing structures and procedures as far as possible, without transferring responsibilities and power to the new river basin authorities</w:t>
      </w:r>
      <w:r w:rsidRPr="00F02A52">
        <w:rPr>
          <w:rFonts w:ascii="Calibri" w:eastAsia="Times New Roman" w:hAnsi="Calibri" w:cs="Arial"/>
          <w:b/>
          <w:i/>
          <w:color w:val="000000"/>
          <w:lang w:val="en-US" w:eastAsia="en-GB"/>
        </w:rPr>
        <w:t xml:space="preser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3390/w8040156", "ISSN" : "2073-4441", "abstract" : "The European Union (EU) Water Framework Directive (WFD) requires EU member states to produce and implement river basin management plans, which are to be designed and updated via participatory processes that inform, consult with, and actively involve all interested stakeholders. The assumption of the European Commission is that stakeholder participation, and institutional adaptation and procedural innovation to facilitate it, are essential to the effectiveness of river basin planning and, ultimately, the environmental impact of the Directive. We analyzed official documents and the WFD literature to compare implementation of the Directive in EU member states in the initial WFD planning phase (2000-2009). Examining the development of participatory approaches to river basin management planning, we consider the extent of transformation in EU water governance over the period. Employing a mixed quantitative and qualitative approach, we map the implementation \"trajectories\" of 13 member states, and then provide a detailed examination of shifts in river basin planning and participation in four member states (Germany, Sweden, Poland and France) to illustrate the diversity of institutional approaches observed. We identify a general tendency towards increased, yet circumscribed, stakeholder participation in river basin management in the member states examined, alongside clear continuities in terms of their respective pre-WFD institutional and procedural arrangements. Overall, the WFD has driven a highly uneven shift to river basin-level planning among the member states, and instigated a range of efforts to institutionalize stakeholder involvement-often through the establishment of advisory groups to bring organized stakeholders into the planning process.", "author" : [ { "dropping-particle" : "", "family" : "Jager", "given" : "Nicolas", "non-dropping-particle" : "", "parse-names" : false, "suffix" : "" }, { "dropping-particle" : "", "family" : "Challies", "given" : "Edward", "non-dropping-particle" : "", "parse-names" : false, "suffix" : "" }, { "dropping-particle" : "", "family" : "Kochsk\u00e4mper", "given" : "Elisa", "non-dropping-particle" : "", "parse-names" : false, "suffix" : "" }, { "dropping-particle" : "", "family" : "Newig", "given" : "Jens", "non-dropping-particle" : "", "parse-names" : false, "suffix" : "" }, { "dropping-particle" : "", "family" : "Benson", "given" : "David", "non-dropping-particle" : "", "parse-names" : false, "suffix" : "" }, { "dropping-particle" : "", "family" : "Blackstock", "given" : "Kirsty", "non-dropping-particle" : "", "parse-names" : false, "suffix" : "" }, { "dropping-particle" : "", "family" : "Collins", "given" : "Kevin", "non-dropping-particle" : "", "parse-names" : false, "suffix" : "" }, { "dropping-particle" : "", "family" : "Ernst", "given" : "Anna", "non-dropping-particle" : "", "parse-names" : false, "suffix" : "" }, { "dropping-particle" : "", "family" : "Evers", "given" : "Mariele", "non-dropping-particle" : "", "parse-names" : false, "suffix" : "" }, { "dropping-particle" : "", "family" : "Feichtinger", "given" : "Judith", "non-dropping-particle" : "", "parse-names" : false, "suffix" : "" }, { "dropping-particle" : "", "family" : "Fritsch", "given" : "Oliver", "non-dropping-particle" : "", "parse-names" : false, "suffix" : "" }, { "dropping-particle" : "", "family" : "Gooch", "given" : "Geoffrey", "non-dropping-particle" : "", "parse-names" : false, "suffix" : "" }, { "dropping-particle" : "", "family" : "Grund", "given" : "Wiebke", "non-dropping-particle" : "", "parse-names" : false, "suffix" : "" }, { "dropping-particle" : "", "family" : "Hedelin", "given" : "Beatrice", "non-dropping-particle" : "", "parse-names" : false, "suffix" : "" }, { "dropping-particle" : "", "family" : "Hern\u00e1ndez-Mora", "given" : "Nuria", "non-dropping-particle" : "", "parse-names" : false, "suffix" : "" }, { "dropping-particle" : "", "family" : "H\u00fcesker", "given" : "Frank", "non-dropping-particle" : "", "parse-names" : false, "suffix" : "" }, { "dropping-particle" : "", "family" : "Huitema", "given" : "Dave", "non-dropping-particle" : "", "parse-names" : false, "suffix" : "" }, { "dropping-particle" : "", "family" : "Irvine", "given" : "Kenneth", "non-dropping-particle" : "", "parse-names" : false, "suffix" : "" }, { "dropping-particle" : "", "family" : "Klinke", "given" : "Andreas", "non-dropping-particle" : "", "parse-names" : false, "suffix" : "" }, { "dropping-particle" : "", "family" : "Lange", "given" : "Leonie", "non-dropping-particle" : "", "parse-names" : false, "suffix" : "" }, { "dropping-particle" : "", "family" : "Loupsans", "given" : "Delphine", "non-dropping-particle" : "", "parse-names" : false, "suffix" : "" }, { "dropping-particle" : "", "family" : "Lubell", "given" : "Mark", "non-dropping-particle" : "", "parse-names" : false, "suffix" : "" }, { "dropping-particle" : "", "family" : "Maganda", "given" : "Carmen", "non-dropping-particle" : "", "parse-names" : false, "suffix" : "" }, { "dropping-particle" : "", "family" : "Matczak", "given" : "Piotr", "non-dropping-particle" : "", "parse-names" : false, "suffix" : "" }, { "dropping-particle" : "", "family" : "Par\u00e9s", "given" : "Marc", "non-dropping-particle" : "", "parse-names" : false, "suffix" : "" }, { "dropping-particle" : "", "family" : "Saarikoski", "given" : "Heli", "non-dropping-particle" : "", "parse-names" : false, "suffix" : "" }, { "dropping-particle" : "", "family" : "Slav\u00edkov\u00e1", "given" : "Lenka", "non-dropping-particle" : "", "parse-names" : false, "suffix" : "" }, { "dropping-particle" : "", "family" : "Arend", "given" : "Sonja", "non-dropping-particle" : "van der", "parse-names" : false, "suffix" : "" }, { "dropping-particle" : "", "family" : "Korff", "given" : "York", "non-dropping-particle" : "von", "parse-names" : false, "suffix" : "" } ], "container-title" : "Water", "id" : "ITEM-1", "issue" : "4", "issued" : { "date-parts" : [ [ "2016" ] ] }, "page" : "156", "title" : "Transforming European Water Governance? Participation and River Basin Management under the EU Water Framework Directive in 13 Member States", "type" : "article-journal", "volume" : "8" }, "uris" : [ "http://www.mendeley.com/documents/?uuid=89882b5e-eb69-4398-a782-d9ba0e8ddac3" ] } ], "mendeley" : { "formattedCitation" : "(Jager et al., 2016)", "plainTextFormattedCitation" : "(Jager et al., 2016)", "previouslyFormattedCitation" : "(Jager et al., 2016)"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Jager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6)</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Member </w:t>
      </w:r>
      <w:r>
        <w:rPr>
          <w:rFonts w:ascii="Calibri" w:eastAsia="Times New Roman" w:hAnsi="Calibri" w:cs="Arial"/>
          <w:color w:val="000000"/>
          <w:lang w:val="en-US" w:eastAsia="en-GB"/>
        </w:rPr>
        <w:t>S</w:t>
      </w:r>
      <w:r w:rsidRPr="00F02A52">
        <w:rPr>
          <w:rFonts w:ascii="Calibri" w:eastAsia="Times New Roman" w:hAnsi="Calibri" w:cs="Arial"/>
          <w:color w:val="000000"/>
          <w:lang w:val="en-US" w:eastAsia="en-GB"/>
        </w:rPr>
        <w:t xml:space="preserve">tates often continue with traditional water management practices focused on specific pollutants, rather than addressing catchment governance in a systemic way. Programmes of measures are often not implemented, which compromises delivery of Water Framework Directive objective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16/j.scitotenv.2016.09.228", "author" : [ { "dropping-particle" : "", "family" : "Voulvoulis", "given" : "N.", "non-dropping-particle" : "", "parse-names" : false, "suffix" : "" }, { "dropping-particle" : "", "family" : "Aron", "given" : "K.D.", "non-dropping-particle" : "", "parse-names" : false, "suffix" : "" }, { "dropping-particle" : "", "family" : "Giakoumis", "given" : "T.", "non-dropping-particle" : "", "parse-names" : false, "suffix" : "" } ], "container-title" : "Science of the Total Environment", "id" : "ITEM-1", "issued" : { "date-parts" : [ [ "2017" ] ] }, "page" : "358-366", "title" : "The EU Water Framework Directive: From great expectations to problems with implementation", "type" : "article-journal", "volume" : "575" }, "uris" : [ "http://www.mendeley.com/documents/?uuid=47f2aa83-1378-4eea-bfd2-5cb4287764fc" ] } ], "mendeley" : { "formattedCitation" : "(Voulvoulis et al., 2017)", "plainTextFormattedCitation" : "(Voulvoulis et al., 2017)", "previouslyFormattedCitation" : "(Voulvoulis et al., 2017)"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Voulvoulis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7)</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The flexibility conceded to member </w:t>
      </w:r>
      <w:r>
        <w:rPr>
          <w:rFonts w:ascii="Calibri" w:eastAsia="Times New Roman" w:hAnsi="Calibri" w:cs="Arial"/>
          <w:color w:val="000000"/>
          <w:lang w:val="en-US" w:eastAsia="en-GB"/>
        </w:rPr>
        <w:t>S</w:t>
      </w:r>
      <w:r w:rsidRPr="00F02A52">
        <w:rPr>
          <w:rFonts w:ascii="Calibri" w:eastAsia="Times New Roman" w:hAnsi="Calibri" w:cs="Arial"/>
          <w:color w:val="000000"/>
          <w:lang w:val="en-US" w:eastAsia="en-GB"/>
        </w:rPr>
        <w:t>tates in the Water Framewor</w:t>
      </w:r>
      <w:r>
        <w:rPr>
          <w:rFonts w:ascii="Calibri" w:eastAsia="Times New Roman" w:hAnsi="Calibri" w:cs="Arial"/>
          <w:color w:val="000000"/>
          <w:lang w:val="en-US" w:eastAsia="en-GB"/>
        </w:rPr>
        <w:t>k</w:t>
      </w:r>
      <w:r w:rsidRPr="00F02A52">
        <w:rPr>
          <w:rFonts w:ascii="Calibri" w:eastAsia="Times New Roman" w:hAnsi="Calibri" w:cs="Arial"/>
          <w:color w:val="000000"/>
          <w:lang w:val="en-US" w:eastAsia="en-GB"/>
        </w:rPr>
        <w:t xml:space="preserve"> Directive might thus hamper its effectiveness. </w:t>
      </w:r>
    </w:p>
    <w:p w14:paraId="65D8A8EB" w14:textId="7585E2CF"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Changes in governance arrangements instigated by intentions of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alignment or accession – even if long-term and aspirational, or if accession is not aimed for – are often regarded as opportunities for improving environmental governanc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Juelich", "given" : "Ralf", "non-dropping-particle" : "", "parse-names" : false, "suffix" : "" } ], "id" : "ITEM-1", "issued" : { "date-parts" : [ [ "2005" ] ] }, "number-of-pages" : "184 S.", "publisher-place" : "Szentendre", "title" : "Progress in Environmental Law Drafting in South Eastern Europe", "type" : "report" }, "uris" : [ "http://www.mendeley.com/documents/?uuid=5b792491-3042-470d-be8f-f7b33e1456d0" ] }, { "id" : "ITEM-2", "itemData" : { "author" : [ { "dropping-particle" : "", "family" : "Rosell Perez", "given" : "Maria Beatriz", "non-dropping-particle" : "", "parse-names" : false, "suffix" : "" } ], "id" : "ITEM-2", "issued" : { "date-parts" : [ [ "2013" ] ] }, "number-of-pages" : "19 pp", "publisher-place" : "Szentendre", "title" : "Climate change policies in South Eastern Europe and the LOCSEE project", "type" : "report" }, "uris" : [ "http://www.mendeley.com/documents/?uuid=34d307f3-4152-4e87-9fe2-a44e099a7d3e" ] } ], "mendeley" : { "formattedCitation" : "(Juelich, 2005; Rosell Perez, 2013)", "plainTextFormattedCitation" : "(Juelich, 2005; Rosell Perez, 2013)", "previouslyFormattedCitation" : "(Juelich, 2005; Rosell Perez, 2013)"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Juelich, 2005; Rosell Perez, 2013)</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w:t>
      </w:r>
      <w:r w:rsidRPr="00F02A52">
        <w:rPr>
          <w:rFonts w:ascii="Calibri" w:eastAsia="Times New Roman" w:hAnsi="Calibri" w:cs="Arial"/>
          <w:b/>
          <w:i/>
          <w:color w:val="000000"/>
          <w:lang w:val="en-US" w:eastAsia="en-GB"/>
        </w:rPr>
        <w:t xml:space="preserve"> </w:t>
      </w:r>
      <w:r w:rsidRPr="00F02A52">
        <w:rPr>
          <w:rFonts w:ascii="Calibri" w:eastAsia="Times New Roman" w:hAnsi="Calibri" w:cs="Arial"/>
          <w:color w:val="000000"/>
          <w:lang w:val="en-US" w:eastAsia="en-GB"/>
        </w:rPr>
        <w:t xml:space="preserve">Organizations like the Energy Community can be seen as facilitating steps towards such alignmen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177/0263774X15605923", "ISSN" : "14723425", "abstract" : "The European Union requires its member states to establish national targets for the biofuel content of all diesel and petrol supplies for transport placed on the market. This study explores the adoption of this European Union policy across South-Eastern and Eastern Europe between 2003 and 2012. In theoretical terms, we are specifically interested in examining the role of interest groups for policy adoption. We argue that the oil industry in general and the producers of biofuels in particular will support the establishment of national biofuel targets because they expect economic gains. By contrast, we expect environmental groups with international and regional ties to oppose such targets because biofuels have come under attack for their potential environmental impact including deforestation, a loss in biodiversity, and food insecurity. Empirically, we concentrate on policy adoptions in 21 South-Eastern and Eastern European states with varied relations to the European Union and the Energy Community. Our analysis supports our main arguments in suggesting that a stronger presence of environmental groups decreases the chances of adopting national biofuel targets across our country sample while producer interests tend to increase adoptions. This finding holds true also when controlling for a country\u2019s European Union membership and accession perspective, membership in the Energy Community, and additional domestic-level factors. These results add more generally to our understanding about compliance with European Union policies and environmental governance.", "author" : [ { "dropping-particle" : "", "family" : "Tosun", "given" : "Jale", "non-dropping-particle" : "", "parse-names" : false, "suffix" : "" }, { "dropping-particle" : "", "family" : "Schulze", "given" : "Kai", "non-dropping-particle" : "", "parse-names" : false, "suffix" : "" } ], "container-title" : "Environment and Planning C: Government and Policy", "id" : "ITEM-1", "issue" : "5", "issued" : { "date-parts" : [ [ "2015" ] ] }, "page" : "950-968", "title" : "Compliance with EU biofuel targets in South-Eastern and Eastern Europe: Do interest groups matter?", "type" : "article-journal", "volume" : "33" }, "uris" : [ "http://www.mendeley.com/documents/?uuid=8f71febf-90a1-4756-ab02-0b507987458c" ] } ], "mendeley" : { "formattedCitation" : "(Tosun &amp; Schulze, 2015)", "plainTextFormattedCitation" : "(Tosun &amp; Schulze, 2015)", "previouslyFormattedCitation" : "(Tosun &amp; Schulze, 2015)"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Tosun &amp; Schulze, 2015)</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hile substantial progress has been made overall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EEA, 2015d)</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n many cases further steps need to be taken to make policy change really effecti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Juelich", "given" : "Ralf", "non-dropping-particle" : "", "parse-names" : false, "suffix" : "" } ], "id" : "ITEM-1", "issued" : { "date-parts" : [ [ "2005" ] ] }, "number-of-pages" : "184 S.", "publisher-place" : "Szentendre", "title" : "Progress in Environmental Law Drafting in South Eastern Europe", "type" : "report" }, "uris" : [ "http://www.mendeley.com/documents/?uuid=5b792491-3042-470d-be8f-f7b33e1456d0" ] }, { "id" : "ITEM-2", "itemData" : { "author" : [ { "dropping-particle" : "", "family" : "Rosell Perez", "given" : "Maria Beatriz", "non-dropping-particle" : "", "parse-names" : false, "suffix" : "" } ], "id" : "ITEM-2", "issued" : { "date-parts" : [ [ "2013" ] ] }, "number-of-pages" : "19 pp", "publisher-place" : "Szentendre", "title" : "Climate change policies in South Eastern Europe and the LOCSEE project", "type" : "report" }, "uris" : [ "http://www.mendeley.com/documents/?uuid=34d307f3-4152-4e87-9fe2-a44e099a7d3e" ] } ], "mendeley" : { "formattedCitation" : "(Juelich, 2005; Rosell Perez, 2013)", "plainTextFormattedCitation" : "(Juelich, 2005; Rosell Perez, 2013)", "previouslyFormattedCitation" : "(Juelich, 2005; Rosell Perez, 2013)"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Juelich, 2005; Rosell Perez, 2013)</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For example, the Ukraine has modified legislative and regulatory instruments for water quality and monitoring both in response to guidance </w:t>
      </w:r>
      <w:r>
        <w:rPr>
          <w:rFonts w:ascii="Calibri" w:eastAsia="Times New Roman" w:hAnsi="Calibri" w:cs="Arial"/>
          <w:color w:val="000000"/>
          <w:lang w:val="en-US" w:eastAsia="en-GB"/>
        </w:rPr>
        <w:t xml:space="preserve">from the United Nations Economic Commission for Europe </w:t>
      </w:r>
      <w:r w:rsidRPr="00F02A52">
        <w:rPr>
          <w:rFonts w:ascii="Calibri" w:eastAsia="Times New Roman" w:hAnsi="Calibri" w:cs="Arial"/>
          <w:color w:val="000000"/>
          <w:lang w:val="en-US" w:eastAsia="en-GB"/>
        </w:rPr>
        <w:t xml:space="preserve">and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policie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07/s12665-014-3307-5", "ISSN" : "18666299", "abstract" : "For achieving any kind of river basin management, monitoring is a pre-requisite: However, for monitoring to be successful, the broadly applicable legal and policy mechanisms for facilitating data exchange, public participation, implementation and compliance must also be present. Ukraine as a member of several international agreements directly concerning management and protection of freshwater, and other broader environmental agreements indirectly affecting transboundary water management, aims to improve its national water management framework by introducing river basin management. This paper examines current gaps between Ukrainian water legislation on RBM and EU and other relevant international water law. Specifically, the paper shows how far monitoring requirements have been fulfilled and identifies shortcomings. The following deficits in river water quality monitoring exist in Ukraine which are (1) biological data are not sufficiently collected by the authorities and (2) monitoring of hydromorphology is not systematically conducted. Taking into account the current political and economic crisis, the paper proposes a short-term oriented solution which is to entrust the River Basin Administrations with more tasks, because they have experience in monitoring, they are directly linked with the State Agency for Water Management that is in charge of implementing IWRM and they are allowed a basic budget for financing staff. But in the long run strategies are to be developed that secure proper monitoring with effective standards and resources for authorities who take over these tasks.", "author" : [ { "dropping-particle" : "", "family" : "Hagemann", "given" : "Nina", "non-dropping-particle" : "", "parse-names" : false, "suffix" : "" }, { "dropping-particle" : "", "family" : "Klauer", "given" : "Bernd", "non-dropping-particle" : "", "parse-names" : false, "suffix" : "" }, { "dropping-particle" : "", "family" : "Moynihan", "given" : "Ruby M.", "non-dropping-particle" : "", "parse-names" : false, "suffix" : "" }, { "dropping-particle" : "", "family" : "Leidel", "given" : "Marco", "non-dropping-particle" : "", "parse-names" : false, "suffix" : "" }, { "dropping-particle" : "", "family" : "Scheifhacken", "given" : "Nicole", "non-dropping-particle" : "", "parse-names" : false, "suffix" : "" } ], "container-title" : "Environmental Earth Sciences", "id" : "ITEM-1", "issue" : "12", "issued" : { "date-parts" : [ [ "2014" ] ] }, "page" : "4745-4756", "title" : "The role of institutional and legal constraints on river water quality monitoring in Ukraine", "type" : "article-journal", "volume" : "72" }, "uris" : [ "http://www.mendeley.com/documents/?uuid=b000620a-bdd1-411e-a0da-38a226bcf30c" ] } ], "mendeley" : { "formattedCitation" : "(Hagemann et al., 2014)", "plainTextFormattedCitation" : "(Hagemann et al., 2014)", "previouslyFormattedCitation" : "(Hagemann et al., 2014)"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Hagemann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4)</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n Serbia, the process of adopting the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environmental acquis has also progressed, but this rather complex task has been hampered by a lack of staff to develop the necessary legislation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ISBN" : "9789211169690", "author" : [ { "dropping-particle" : "", "family" : "UNECE", "given" : "", "non-dropping-particle" : "", "parse-names" : false, "suffix" : "" } ], "container-title" : "Environmental Performance Reviews Series No. 42", "id" : "ITEM-1", "issued" : { "date-parts" : [ [ "2015" ] ] }, "publisher" : "United Nations Economic Commission for Europe", "publisher-place" : "New York and Geneva", "title" : "Environmental Performance Reviews \u2013 Serbia: Third Review", "type" : "report" }, "uris" : [ "http://www.mendeley.com/documents/?uuid=925ce4a1-77c7-4185-a156-3906588f31f0" ] } ], "mendeley" : { "formattedCitation" : "(UNECE, 2015b)", "plainTextFormattedCitation" : "(UNECE, 2015b)", "previouslyFormattedCitation" : "(UNECE, 2015b)"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UNECE, 2015b)</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ISBN" : "9789211169690", "author" : [ { "dropping-particle" : "", "family" : "UNECE", "given" : "", "non-dropping-particle" : "", "parse-names" : false, "suffix" : "" } ], "container-title" : "Environmental Performance Reviews Series No. 41", "id" : "ITEM-1", "issued" : { "date-parts" : [ [ "2015" ] ] }, "publisher" : "United Nations Economic Commission for Europe", "publisher-place" : "New York and Geneva", "title" : "Environmental Performance Reviews \u2013 Montenegro : Third Review", "type" : "report" }, "prefix" : "see also", "suffix" : "on Montenegro", "uris" : [ "http://www.mendeley.com/documents/?uuid=ca63f1cc-8a03-404b-9994-2be33bac1ec3" ] } ], "mendeley" : { "formattedCitation" : "(see also UNECE, 2015a on Montenegro)", "plainTextFormattedCitation" : "(see also UNECE, 2015a on Montenegro)", "previouslyFormattedCitation" : "(see also UNECE, 2015a on Montenegro)"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see also UNECE, 2015a on Montenegro)</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w:t>
      </w:r>
    </w:p>
    <w:p w14:paraId="43D53875" w14:textId="23F3FB2D"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lastRenderedPageBreak/>
        <w:t xml:space="preserve">However, institutional change, even if intentional and planned </w:t>
      </w:r>
      <w:r w:rsidRPr="00F02A52">
        <w:rPr>
          <w:rFonts w:ascii="Calibri" w:eastAsia="Times New Roman" w:hAnsi="Calibri" w:cs="Arial"/>
          <w:color w:val="000000" w:themeColor="text1"/>
          <w:lang w:val="en-US" w:eastAsia="en-GB"/>
        </w:rPr>
        <w:fldChar w:fldCharType="begin" w:fldLock="1"/>
      </w:r>
      <w:r>
        <w:rPr>
          <w:rFonts w:ascii="Calibri" w:eastAsia="Times New Roman" w:hAnsi="Calibri" w:cs="Arial"/>
          <w:color w:val="000000" w:themeColor="text1"/>
          <w:lang w:val="en-US" w:eastAsia="en-GB"/>
        </w:rPr>
        <w:instrText>ADDIN CSL_CITATION { "citationItems" : [ { "id" : "ITEM-1", "itemData" : { "ISSN" : "02712075", "author" : [ { "dropping-particle" : "", "family" : "Fischer", "given" : "Anke", "non-dropping-particle" : "", "parse-names" : false, "suffix" : "" }, { "dropping-particle" : "", "family" : "Petersen", "given" : "Lorenz", "non-dropping-particle" : "", "parse-names" : false, "suffix" : "" }, { "dropping-particle" : "", "family" : "Feldk\u00f6tter", "given" : "Christoph", "non-dropping-particle" : "", "parse-names" : false, "suffix" : "" }, { "dropping-particle" : "", "family" : "Huppert", "given" : "Walter", "non-dropping-particle" : "", "parse-names" : false, "suffix" : "" } ], "container-title" : "Public Administration and Development", "id" : "ITEM-1", "issue" : "2", "issued" : { "date-parts" : [ [ "2007", "5" ] ] }, "page" : "123-137", "title" : "Sustainable governance of natural resources and institutional change- an analytical framework", "type" : "article-journal", "volume" : "27" }, "uris" : [ "http://www.mendeley.com/documents/?uuid=2f3803ec-425a-450f-9bfc-32641056ad6d" ] } ], "mendeley" : { "formattedCitation" : "(A. Fischer, Petersen, Feldk\u00f6tter, &amp; Huppert, 2007)", "plainTextFormattedCitation" : "(A. Fischer, Petersen, Feldk\u00f6tter, &amp; Huppert, 2007)", "previouslyFormattedCitation" : "(A. Fischer, Petersen, Feldk\u00f6tter, &amp; Huppert, 2007)" }, "properties" : {  }, "schema" : "https://github.com/citation-style-language/schema/raw/master/csl-citation.json" }</w:instrText>
      </w:r>
      <w:r w:rsidRPr="00F02A52">
        <w:rPr>
          <w:rFonts w:ascii="Calibri" w:eastAsia="Times New Roman" w:hAnsi="Calibri" w:cs="Arial"/>
          <w:color w:val="000000" w:themeColor="text1"/>
          <w:lang w:val="en-US" w:eastAsia="en-GB"/>
        </w:rPr>
        <w:fldChar w:fldCharType="separate"/>
      </w:r>
      <w:r w:rsidRPr="00F02A52">
        <w:rPr>
          <w:rFonts w:ascii="Calibri" w:eastAsia="Times New Roman" w:hAnsi="Calibri" w:cs="Arial"/>
          <w:color w:val="000000" w:themeColor="text1"/>
          <w:lang w:val="en-US" w:eastAsia="en-GB"/>
        </w:rPr>
        <w:t>(Fischer</w:t>
      </w:r>
      <w:r w:rsidR="00650613">
        <w:rPr>
          <w:rFonts w:ascii="Calibri" w:eastAsia="Times New Roman" w:hAnsi="Calibri" w:cs="Arial"/>
          <w:i/>
          <w:color w:val="000000" w:themeColor="text1"/>
          <w:lang w:val="en-US" w:eastAsia="en-GB"/>
        </w:rPr>
        <w:t xml:space="preserve"> et al.</w:t>
      </w:r>
      <w:r w:rsidRPr="00F02A52">
        <w:rPr>
          <w:rFonts w:ascii="Calibri" w:eastAsia="Times New Roman" w:hAnsi="Calibri" w:cs="Arial"/>
          <w:color w:val="000000" w:themeColor="text1"/>
          <w:lang w:val="en-US" w:eastAsia="en-GB"/>
        </w:rPr>
        <w:t>, 2007)</w:t>
      </w:r>
      <w:r w:rsidRPr="00F02A52">
        <w:rPr>
          <w:rFonts w:ascii="Calibri" w:eastAsia="Times New Roman" w:hAnsi="Calibri" w:cs="Arial"/>
          <w:color w:val="000000" w:themeColor="text1"/>
          <w:lang w:val="en-US" w:eastAsia="en-GB"/>
        </w:rPr>
        <w:fldChar w:fldCharType="end"/>
      </w:r>
      <w:r w:rsidRPr="00F02A52">
        <w:rPr>
          <w:rFonts w:ascii="Calibri" w:eastAsia="Times New Roman" w:hAnsi="Calibri" w:cs="Arial"/>
          <w:color w:val="000000" w:themeColor="text1"/>
          <w:lang w:val="en-US" w:eastAsia="en-GB"/>
        </w:rPr>
        <w:t xml:space="preserve"> might be much less linear and direct than expected</w:t>
      </w:r>
      <w:r w:rsidRPr="00F02A52">
        <w:rPr>
          <w:rFonts w:ascii="Calibri" w:eastAsia="Times New Roman" w:hAnsi="Calibri" w:cs="Arial"/>
          <w:i/>
          <w:color w:val="000000"/>
          <w:lang w:val="en-US" w:eastAsia="en-GB"/>
        </w:rPr>
        <w:t xml:space="preserve"> </w:t>
      </w:r>
      <w:r w:rsidRPr="00F02A52">
        <w:rPr>
          <w:rFonts w:ascii="Calibri" w:eastAsia="Times New Roman" w:hAnsi="Calibri" w:cs="Arial"/>
          <w:i/>
          <w:color w:val="000000"/>
          <w:lang w:val="en-US" w:eastAsia="en-GB"/>
        </w:rPr>
        <w:fldChar w:fldCharType="begin" w:fldLock="1"/>
      </w:r>
      <w:r>
        <w:rPr>
          <w:rFonts w:ascii="Calibri" w:eastAsia="Times New Roman" w:hAnsi="Calibri" w:cs="Arial"/>
          <w:i/>
          <w:color w:val="000000"/>
          <w:lang w:val="en-US" w:eastAsia="en-GB"/>
        </w:rPr>
        <w:instrText>ADDIN CSL_CITATION { "citationItems" : [ { "id" : "ITEM-1", "itemData" : { "author" : [ { "dropping-particle" : "", "family" : "Cleaver", "given" : "F.", "non-dropping-particle" : "", "parse-names" : false, "suffix" : "" } ], "container-title" : "European Journal of Development Research", "id" : "ITEM-1", "issued" : { "date-parts" : [ [ "2002" ] ] }, "page" : "11-30", "title" : "Reinventing institutions: Bricolage and the social embeddedness of natural resource management", "type" : "article-journal", "volume" : "14" }, "uris" : [ "http://www.mendeley.com/documents/?uuid=2ed743e0-5169-455e-97d8-63b670c687f6" ] } ], "mendeley" : { "formattedCitation" : "(Cleaver, 2002)", "plainTextFormattedCitation" : "(Cleaver, 2002)", "previouslyFormattedCitation" : "(Cleaver, 2002)" }, "properties" : {  }, "schema" : "https://github.com/citation-style-language/schema/raw/master/csl-citation.json" }</w:instrText>
      </w:r>
      <w:r w:rsidRPr="00F02A52">
        <w:rPr>
          <w:rFonts w:ascii="Calibri" w:eastAsia="Times New Roman" w:hAnsi="Calibri" w:cs="Arial"/>
          <w:i/>
          <w:color w:val="000000"/>
          <w:lang w:val="en-US" w:eastAsia="en-GB"/>
        </w:rPr>
        <w:fldChar w:fldCharType="separate"/>
      </w:r>
      <w:r w:rsidRPr="00F02A52">
        <w:rPr>
          <w:rFonts w:ascii="Calibri" w:eastAsia="Times New Roman" w:hAnsi="Calibri" w:cs="Arial"/>
          <w:color w:val="000000"/>
          <w:lang w:val="en-US" w:eastAsia="en-GB"/>
        </w:rPr>
        <w:t>(Cleaver, 2002)</w:t>
      </w:r>
      <w:r w:rsidRPr="00F02A52">
        <w:rPr>
          <w:rFonts w:ascii="Calibri" w:eastAsia="Times New Roman" w:hAnsi="Calibri" w:cs="Arial"/>
          <w:i/>
          <w:color w:val="000000"/>
          <w:lang w:val="en-US" w:eastAsia="en-GB"/>
        </w:rPr>
        <w:fldChar w:fldCharType="end"/>
      </w:r>
      <w:r w:rsidRPr="00F02A52">
        <w:rPr>
          <w:rFonts w:ascii="Calibri" w:eastAsia="Times New Roman" w:hAnsi="Calibri" w:cs="Arial"/>
          <w:color w:val="000000"/>
          <w:lang w:val="en-US" w:eastAsia="en-GB"/>
        </w:rPr>
        <w:t xml:space="preserve">. For example, Waylen and co-author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5751/ES-07594-200221", "ISBN" : "1708-3087", "ISSN" : "17083087", "abstract" : "There are many recommendations for environmental management practices to adopt more holistic or systems-based approaches and to strengthen stakeholder participation. However, management practices do not always match or achieve these ideals. We explore why theory may not be reflected by practice by exploring experiences of projects seeking to implement the ecosystem approach, a concept that entails participatory holistic management. A qualitative inductive approach was used to understand the processes, achievements, and challenges faced by 16 projects across the British Isles. Many projects made significant progress toward their goals, yet failed to achieve fully participatory holistic management. Many of the challenges that contributed to this failure can be explained in terms of the legacy effects of previous projects and the wider social-ecological system. These legacy effects do not necessarily imply a fixed path dependency or lock-in. We therefore call these effects sticking points. Drawing on the literature on institutional analysis and knowledge production, we distinguish three main types of sticking point: (1) institutional, arising from previous ways of working; (2) cognitive, arising from ways of framing and knowing; and (3) political, arising from pre-existing power relations. These sticking points may interact. For example, attempts to promote systems thinking and management may be impeded by a tendency for reductionist thinking, itself reinforced by the constraints on prioritization that arise from pre-existing statutory targets. These influences often arise from aspects of societal and institutional context beyond the control of any individual project. Stickiness is not necessarily all bad, but often acts to constrain the \u201copening up\u201d away from previous approaches. Because the long- term success of natural resource management is argued to depend on more integrated, participatory, and holistic environmental management, we argue that these sticking points demand more explicit attention in both research and practice.", "author" : [ { "dropping-particle" : "", "family" : "Waylen", "given" : "Kerry A.", "non-dropping-particle" : "", "parse-names" : false, "suffix" : "" }, { "dropping-particle" : "", "family" : "Blackstock", "given" : "Kirsty L.", "non-dropping-particle" : "", "parse-names" : false, "suffix" : "" }, { "dropping-particle" : "", "family" : "Holstead", "given" : "Kirsty L.", "non-dropping-particle" : "", "parse-names" : false, "suffix" : "" } ], "container-title" : "Ecology and Society", "id" : "ITEM-1", "issue" : "2", "issued" : { "date-parts" : [ [ "2015" ] ] }, "title" : "How does legacy create sticking points for environmental management? Insights from challenges to implementation of the ecosystem approach", "type" : "article-journal", "volume" : "20" }, "uris" : [ "http://www.mendeley.com/documents/?uuid=b99bdc8b-3a2a-4944-961c-590255a4fb9f" ] } ], "mendeley" : { "formattedCitation" : "(Waylen, Blackstock, &amp; Holstead, 2015)", "plainTextFormattedCitation" : "(Waylen, Blackstock, &amp; Holstead, 2015)", "previouslyFormattedCitation" : "(Waylen, Blackstock, &amp; Holstead, 2015)"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2015)</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identify the impacts of institutional, cognitive and political “sticking points”, i.e., legacy effects, on the development of natural resource management initiatives working towards the adoption of an ecosystems approach. Kasymov and co-authors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themeColor="text1"/>
          <w:lang w:val="en-US" w:eastAsia="en-GB"/>
        </w:rPr>
        <w:instrText>ADDIN CSL_CITATION { "citationItems" : [ { "id" : "ITEM-1", "itemData" : { "DOI" : "10.20506/rst.35.1.2538", "author" : [ { "dropping-particle" : "", "family" : "Kasymov", "given" : "Ulan", "non-dropping-particle" : "", "parse-names" : false, "suffix" : "" }, { "dropping-particle" : "", "family" : "Undeland", "given" : "A", "non-dropping-particle" : "", "parse-names" : false, "suffix" : "" }, { "dropping-particle" : "", "family" : "D\u00f6rre", "given" : "A", "non-dropping-particle" : "", "parse-names" : false, "suffix" : "" }, { "dropping-particle" : "", "family" : "Mackinnon", "given" : "A", "non-dropping-particle" : "", "parse-names" : false, "suffix" : "" } ], "container-title" : "Revue Scientifique et Technique (International Office Epizootics)", "id" : "ITEM-1", "issue" : "2", "issued" : { "date-parts" : [ [ "2016" ] ] }, "note" : "NULL", "page" : "511-521", "title" : "Central Asia: Kyrgyzstan and the learning experience in the design of pastoral institutions. Development of pastoral institutions in Kyrgyzstan", "type" : "article-journal", "volume" : "35" }, "uris" : [ "http://www.mendeley.com/documents/?uuid=b56cccc5-0ac4-408b-97a9-12e3eae1aaff" ] } ], "mendeley" : { "formattedCitation" : "(Kasymov, Undeland, D\u00f6rre, &amp; Mackinnon, 2016)", "plainTextFormattedCitation" : "(Kasymov, Undeland, D\u00f6rre, &amp; Mackinnon, 2016)", "previouslyFormattedCitation" : "(Kasymov, Undeland, D\u00f6rre, &amp; Mackinnon, 2016)"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2016)</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describe how in Kyrgyzstan, the revision of legislation that governs pasture use by livestock herders was based on a learning process that included trial and error (see also </w:t>
      </w:r>
      <w:r w:rsidRPr="00765C46">
        <w:rPr>
          <w:rFonts w:ascii="Calibri" w:eastAsia="Times New Roman" w:hAnsi="Calibri" w:cs="Arial"/>
          <w:color w:val="000000"/>
          <w:lang w:val="en-US" w:eastAsia="en-GB"/>
        </w:rPr>
        <w:t>Section 6.5.1.2).</w:t>
      </w:r>
      <w:r w:rsidRPr="00F02A52">
        <w:rPr>
          <w:rFonts w:ascii="Calibri" w:eastAsia="Times New Roman" w:hAnsi="Calibri" w:cs="Arial"/>
          <w:color w:val="000000"/>
          <w:lang w:val="en-US" w:eastAsia="en-GB"/>
        </w:rPr>
        <w:t xml:space="preserve"> They stress that such joint learning processes that allow for adaptation in a dynamic world should be seen as positive and an opportunity to develop governance arrangements that work on the ground. However, they also recognize that any such arrangements were (by-)products of larger policy discourses, such as the Washington Consensus that gave primacy to privatization and decentralization in the early stages of the revision process, and later ideas of community-based resource management and inter-sectoral cooperation.</w:t>
      </w:r>
    </w:p>
    <w:p w14:paraId="65E3A85C" w14:textId="77777777" w:rsidR="00E97DE0" w:rsidRPr="00F02A52" w:rsidRDefault="00E97DE0" w:rsidP="00E97DE0">
      <w:pPr>
        <w:rPr>
          <w:rFonts w:eastAsiaTheme="majorEastAsia"/>
          <w:lang w:val="en-US"/>
        </w:rPr>
      </w:pPr>
    </w:p>
    <w:p w14:paraId="69BEB2AD" w14:textId="77777777" w:rsidR="00E97DE0" w:rsidRPr="00F02A52" w:rsidRDefault="00E97DE0" w:rsidP="001F0516">
      <w:pPr>
        <w:pStyle w:val="Heading4"/>
      </w:pPr>
      <w:bookmarkStart w:id="1822" w:name="_Toc519504819"/>
      <w:r w:rsidRPr="00F02A52">
        <w:t>Summary</w:t>
      </w:r>
      <w:bookmarkEnd w:id="1822"/>
    </w:p>
    <w:p w14:paraId="53D98E35" w14:textId="77777777"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While assessing the relevant bodies of literature on environmental governance, the diversity of existing governance arrangements and opportunities for the future in Europe and Central Asia, a number of knowledge gaps became apparent. </w:t>
      </w:r>
    </w:p>
    <w:p w14:paraId="5C316EA7" w14:textId="77777777"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First, there seem to be limited studies that take a multidisciplinary systemic perspective on environmental governance in the region, and that combine an analysis of policy instruments with an analysis of the behaviour of (economic) actors (e.g., households, companies) and the overarching economic and social system in which these behaviours are embedded. Such perspectives would provide insights into the root causes of the limited effectiveness of environmental governance. </w:t>
      </w:r>
    </w:p>
    <w:p w14:paraId="6F6EEFFB" w14:textId="2BA89EE6"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Second, while there is some literature that comments on the effectiveness of environmental governance arrangements, few publications assess their implications for equity and environmental justice. There are also very limited comparative insights into the effectiveness and ways of working of alternative policy instruments, and their interactions with each other in contex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080/09644016.2013.755839", "author" : [ { "dropping-particle" : "", "family" : "Jordan", "given" : "Andrew", "non-dropping-particle" : "", "parse-names" : false, "suffix" : "" }, { "dropping-particle" : "", "family" : "Wurzel", "given" : "R\u00fcdiger K W", "non-dropping-particle" : "", "parse-names" : false, "suffix" : "" }, { "dropping-particle" : "", "family" : "Zito", "given" : "Anthony R", "non-dropping-particle" : "", "parse-names" : false, "suffix" : "" } ], "container-title" : "Environmental Politics", "id" : "ITEM-1", "issue" : "1", "issued" : { "date-parts" : [ [ "2013" ] ] }, "page" : "155-173", "title" : "Still the century of \u2018new\u2019 environmental policy instruments? Exploring patterns of innovation and continuity", "type" : "article-journal", "volume" : "22" }, "uris" : [ "http://www.mendeley.com/documents/?uuid=b4c22479-08a1-4371-adb3-08387b746610" ] } ], "mendeley" : { "formattedCitation" : "(Jordan et al., 2013)", "plainTextFormattedCitation" : "(Jordan et al., 2013)", "previouslyFormattedCitation" : "(Jordan et al., 2013)"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 xml:space="preserve">(Jordan </w:t>
      </w:r>
      <w:r w:rsidR="009E3418" w:rsidRPr="009E3418">
        <w:rPr>
          <w:rFonts w:ascii="Calibri" w:eastAsia="Times New Roman" w:hAnsi="Calibri" w:cs="Arial"/>
          <w:i/>
          <w:color w:val="000000"/>
          <w:lang w:val="en-US" w:eastAsia="en-GB"/>
        </w:rPr>
        <w:t>et al.</w:t>
      </w:r>
      <w:r w:rsidRPr="00F02A52">
        <w:rPr>
          <w:rFonts w:ascii="Calibri" w:eastAsia="Times New Roman" w:hAnsi="Calibri" w:cs="Arial"/>
          <w:color w:val="000000"/>
          <w:lang w:val="en-US" w:eastAsia="en-GB"/>
        </w:rPr>
        <w:t>, 2013)</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w:t>
      </w:r>
    </w:p>
    <w:p w14:paraId="0DF95EEE" w14:textId="6C163D8A"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Third, analyses that trace the impacts of governance arrangements on biodiversity and ecosystem services (or nature’s contributions to people) in some depth, and that report on synergies and trade-offs or conflicts between their impacts, are very scarce (see </w:t>
      </w:r>
      <w:r w:rsidR="00C714C6">
        <w:rPr>
          <w:rFonts w:ascii="Calibri" w:eastAsia="Times New Roman" w:hAnsi="Calibri" w:cs="Arial"/>
          <w:b/>
          <w:color w:val="000000"/>
          <w:lang w:val="en-US" w:eastAsia="en-GB"/>
        </w:rPr>
        <w:t>Box 6.2</w:t>
      </w:r>
      <w:r w:rsidRPr="00F02A52">
        <w:rPr>
          <w:rFonts w:ascii="Calibri" w:eastAsia="Times New Roman" w:hAnsi="Calibri" w:cs="Arial"/>
          <w:color w:val="000000"/>
          <w:lang w:val="en-US" w:eastAsia="en-GB"/>
        </w:rPr>
        <w:t xml:space="preserve"> for an exception). For example, more research is needed on the interplay between the different </w:t>
      </w:r>
      <w:r>
        <w:rPr>
          <w:rFonts w:ascii="Calibri" w:eastAsia="Times New Roman" w:hAnsi="Calibri" w:cs="Arial"/>
          <w:color w:val="000000"/>
          <w:lang w:val="en-US" w:eastAsia="en-GB"/>
        </w:rPr>
        <w:t>European Union</w:t>
      </w:r>
      <w:r w:rsidRPr="00F02A52">
        <w:rPr>
          <w:rFonts w:ascii="Calibri" w:eastAsia="Times New Roman" w:hAnsi="Calibri" w:cs="Arial"/>
          <w:color w:val="000000"/>
          <w:lang w:val="en-US" w:eastAsia="en-GB"/>
        </w:rPr>
        <w:t xml:space="preserve"> directives dealing with the natural environmen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5751/ES-08411-210219", "ISSN" : "17083087", "abstract" : "The Water Framework Directive (WFD) is arguably the most ambitious piece of European Union (EU) legislation in the field of water. The directive defines a general framework for integrated river basin management in Europe with a view to achieving \" good water status \" by 2015. Institutional novelties include, among others, water management at hydrological scales, the involvement of nonstate actors in water planning, and various economic principles, as well as a common strategy to support EU member states during the implementation of the directive. More than 15 years after the adoption of the WFD, and with the passing of an important milestone, 2015, we believe it is time for an interim assessment. This article provides a systematic review of existing scholarship on WFD implementation. We identify welldocumented areas of research, describe largely unchartered territories, and suggest avenues for future studies. Methodologically, we relied on a metaanalysis. Based on a codebook of more than 35 items, we analyzed 89 journal articles reporting on the implementation of the directive in EU member states. Our review is organized around three major themes. The first is \" who, when, and where \" ; we explore publication patterns, thereby looking into authors, timelines, and target journals. The second is \" what \" ; we analyze the object of study in our source articles with a particular focus on case study countries, policy levels, the temporal stage of WFD implementation, and if the directive was not studied in its entirety, the aspect of the WFD that received scholarly attention. The third is \" how, \" i.e., theoretical and methodological choices made when studying the WFD.", "author" : [ { "dropping-particle" : "", "family" : "Boeuf", "given" : "Blandine", "non-dropping-particle" : "", "parse-names" : false, "suffix" : "" }, { "dropping-particle" : "", "family" : "Fritsch", "given" : "Oliver", "non-dropping-particle" : "", "parse-names" : false, "suffix" : "" } ], "container-title" : "Ecology and Society", "id" : "ITEM-1", "issue" : "2", "issued" : { "date-parts" : [ [ "2016" ] ] }, "title" : "Studying the implementation of the water framework directive in Europe: A meta-analysis of 89 journal articles", "type" : "article-journal", "volume" : "21" }, "uris" : [ "http://www.mendeley.com/documents/?uuid=1635fe92-827f-45d2-a5bb-2131d123e42b" ] } ], "mendeley" : { "formattedCitation" : "(Boeuf &amp; Fritsch, 2016)", "plainTextFormattedCitation" : "(Boeuf &amp; Fritsch, 2016)", "previouslyFormattedCitation" : "(Boeuf &amp; Fritsch, 2016)"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Boeuf &amp; Fritsch, 2016)</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Synergies are sometimes assumed but are not necessarily an explicit topic of investigation. </w:t>
      </w:r>
    </w:p>
    <w:p w14:paraId="32BB95EC" w14:textId="77777777"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Fourth, and perhaps to some extent an artefact of the search process applied, literature on environmental governance seems to be largely focused on policy instruments and formal institutions. For the environmental sector, much less research and analysis is available on informal and hybrid governance mechanisms such as co-management and public-private partnerships. In particular, there are very few analyses of governance as a process (rather than an assemblage of institutions) in Eastern Europe and Central Asia, and analyses of local governance mechanisms and the role of local knowledge in environmental issues beyond water management. </w:t>
      </w:r>
    </w:p>
    <w:p w14:paraId="617340D2" w14:textId="1BD3C803" w:rsidR="00E97DE0" w:rsidRPr="00F02A52" w:rsidRDefault="00E97DE0" w:rsidP="00E97DE0">
      <w:pPr>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Keeping these knowledge gaps in mind, our overview suggests that overall, the governance literature focuses predominantly on hierarchical governance modes as opportunities for improvements, rather than on public-private partnerships or private and civil society governance. This is especially true for publications like those of the OECD and other reports that might be informing policymakers’ views more directly than academic journal papers. This is positive, as it does not shift responsibilities away from governmental actors by putting the onus of delivery on citizens who might not be equipped for </w:t>
      </w:r>
      <w:r w:rsidRPr="00F02A52">
        <w:rPr>
          <w:rFonts w:ascii="Calibri" w:eastAsia="Times New Roman" w:hAnsi="Calibri" w:cs="Arial"/>
          <w:color w:val="000000"/>
          <w:lang w:val="en-US" w:eastAsia="en-GB"/>
        </w:rPr>
        <w:lastRenderedPageBreak/>
        <w:t xml:space="preserve">the task. Such tendencies, labelled “the neoliberal agenda” have been widely criticized elsewhere, for example, in the context of rural development and community empowerment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DOI" : "10.1177/0309132512454775", "ISBN" : "03091325", "ISSN" : "0309-1325", "abstract" : "This paper provides a theoretical and political critique of how the concept of resilience has been applied to places. It is based upon three main points. First, the ecological concept of resilience is conservative when applied to social relations. Second, resilience is externally defined by state agencies and expert knowledge. Third, a concern with the resilience of places is misplaced in terms of spatial scale, since the processes which shape resilience operate primary at the scale of capitalist social relations. In place of resilience, we offer the concept of resourcefulness as an alternative approach for community groups to foster", "author" : [ { "dropping-particle" : "", "family" : "MacKinnon", "given" : "D.", "non-dropping-particle" : "", "parse-names" : false, "suffix" : "" }, { "dropping-particle" : "", "family" : "Derickson", "given" : "K. D.", "non-dropping-particle" : "", "parse-names" : false, "suffix" : "" } ], "container-title" : "Progress in Human Geography", "id" : "ITEM-1", "issue" : "2", "issued" : { "date-parts" : [ [ "2012" ] ] }, "page" : "253-270", "title" : "From resilience to resourcefulness: A critique of resilience policy and activism", "type" : "article-journal", "volume" : "37" }, "uris" : [ "http://www.mendeley.com/documents/?uuid=5087285e-0aa0-436f-95f8-4297f2babd96" ] } ], "mendeley" : { "formattedCitation" : "(MacKinnon &amp; Derickson, 2012)", "plainTextFormattedCitation" : "(MacKinnon &amp; Derickson, 2012)", "previouslyFormattedCitation" : "(MacKinnon &amp; Derickson, 2012)"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MacKinnon &amp; Derickson, 2012)</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 xml:space="preserve">. A strong reliance on civil society to effect larger change, for example, a transition to a low-carbon society, will also miss out on the power of hierarchical governance approaches. However, businesses and corporations also bear significant responsibility for such a transition. Finally, a stronger consideration of a wider set of governance modes and instruments that includes grassroots action and social and information-based instruments might help to make environmental governance both more resilient and more effective </w:t>
      </w:r>
      <w:r w:rsidRPr="00F02A52">
        <w:rPr>
          <w:rFonts w:ascii="Calibri" w:eastAsia="Times New Roman" w:hAnsi="Calibri" w:cs="Arial"/>
          <w:color w:val="000000"/>
          <w:lang w:val="en-US" w:eastAsia="en-GB"/>
        </w:rPr>
        <w:fldChar w:fldCharType="begin" w:fldLock="1"/>
      </w:r>
      <w:r>
        <w:rPr>
          <w:rFonts w:ascii="Calibri" w:eastAsia="Times New Roman" w:hAnsi="Calibri" w:cs="Arial"/>
          <w:color w:val="000000"/>
          <w:lang w:val="en-US" w:eastAsia="en-GB"/>
        </w:rPr>
        <w:instrText>ADDIN CSL_CITATION { "citationItems" : [ { "id" : "ITEM-1", "itemData" : { "author" : [ { "dropping-particle" : "", "family" : "Seyfang", "given" : "Gill", "non-dropping-particle" : "", "parse-names" : false, "suffix" : "" }, { "dropping-particle" : "", "family" : "Smith", "given" : "Adrian", "non-dropping-particle" : "", "parse-names" : false, "suffix" : "" } ], "container-title" : "Environmental Politics", "id" : "ITEM-1", "issued" : { "date-parts" : [ [ "2007" ] ] }, "page" : "584-603", "title" : "Grassroots innovations for sustainable development: Towards a new research and policy agenda", "type" : "article-journal", "volume" : "16" }, "uris" : [ "http://www.mendeley.com/documents/?uuid=36ee0334-eba3-45e2-a7da-8d68c55a2279" ] }, { "id" : "ITEM-2", "itemData" : { "ISBN" : "9781781181706", "author" : [ { "dropping-particle" : "", "family" : "Stirling", "given" : "Andrew", "non-dropping-particle" : "", "parse-names" : false, "suffix" : "" } ], "id" : "ITEM-2", "issued" : { "date-parts" : [ [ "2014" ] ] }, "publisher" : "STEPS Working Paper 64, STEPS Centre", "publisher-place" : "Brighton", "title" : "Emancipating Transformations: From controlling \u2018the transition\u2019 to culturing plural radical progress", "type" : "report" }, "uris" : [ "http://www.mendeley.com/documents/?uuid=de5c6a14-c6f4-44de-8c2f-e15fa14ceeef" ] } ], "mendeley" : { "formattedCitation" : "(Seyfang &amp; Smith, 2007; Stirling, 2014)", "plainTextFormattedCitation" : "(Seyfang &amp; Smith, 2007; Stirling, 2014)", "previouslyFormattedCitation" : "(Seyfang &amp; Smith, 2007; Stirling, 2014)" }, "properties" : {  }, "schema" : "https://github.com/citation-style-language/schema/raw/master/csl-citation.json" }</w:instrText>
      </w:r>
      <w:r w:rsidRPr="00F02A52">
        <w:rPr>
          <w:rFonts w:ascii="Calibri" w:eastAsia="Times New Roman" w:hAnsi="Calibri" w:cs="Arial"/>
          <w:color w:val="000000"/>
          <w:lang w:val="en-US" w:eastAsia="en-GB"/>
        </w:rPr>
        <w:fldChar w:fldCharType="separate"/>
      </w:r>
      <w:r w:rsidRPr="00F02A52">
        <w:rPr>
          <w:rFonts w:ascii="Calibri" w:eastAsia="Times New Roman" w:hAnsi="Calibri" w:cs="Arial"/>
          <w:color w:val="000000"/>
          <w:lang w:val="en-US" w:eastAsia="en-GB"/>
        </w:rPr>
        <w:t>(Seyfang &amp; Smith, 2007; Stirling, 2014)</w:t>
      </w:r>
      <w:r w:rsidRPr="00F02A52">
        <w:rPr>
          <w:rFonts w:ascii="Calibri" w:eastAsia="Times New Roman" w:hAnsi="Calibri" w:cs="Arial"/>
          <w:color w:val="000000"/>
          <w:lang w:val="en-US" w:eastAsia="en-GB"/>
        </w:rPr>
        <w:fldChar w:fldCharType="end"/>
      </w:r>
      <w:r w:rsidRPr="00F02A52">
        <w:rPr>
          <w:rFonts w:ascii="Calibri" w:eastAsia="Times New Roman" w:hAnsi="Calibri" w:cs="Arial"/>
          <w:color w:val="000000"/>
          <w:lang w:val="en-US" w:eastAsia="en-GB"/>
        </w:rPr>
        <w:t>.</w:t>
      </w:r>
    </w:p>
    <w:p w14:paraId="1D8A9A13" w14:textId="77777777" w:rsidR="00E97DE0" w:rsidRPr="00F02A52" w:rsidRDefault="00E97DE0" w:rsidP="00E97DE0">
      <w:pPr>
        <w:rPr>
          <w:lang w:val="en-US"/>
        </w:rPr>
      </w:pPr>
    </w:p>
    <w:p w14:paraId="69457FF3" w14:textId="77777777" w:rsidR="00E97DE0" w:rsidRPr="00F02A52" w:rsidRDefault="00E97DE0" w:rsidP="007A3472">
      <w:pPr>
        <w:pStyle w:val="Heading2"/>
      </w:pPr>
      <w:bookmarkStart w:id="1823" w:name="_Toc502909638"/>
      <w:bookmarkStart w:id="1824" w:name="_Toc504380750"/>
      <w:bookmarkStart w:id="1825" w:name="_Toc519504820"/>
      <w:r w:rsidRPr="00F02A52">
        <w:t>Sector policies and instruments: key constraints and opportunities</w:t>
      </w:r>
      <w:bookmarkEnd w:id="1823"/>
      <w:bookmarkEnd w:id="1824"/>
      <w:bookmarkEnd w:id="1825"/>
      <w:r w:rsidRPr="00F02A52">
        <w:t xml:space="preserve"> </w:t>
      </w:r>
    </w:p>
    <w:p w14:paraId="2A4A7E32" w14:textId="77777777" w:rsidR="00E97DE0" w:rsidRPr="00F02A52" w:rsidRDefault="00E97DE0" w:rsidP="00147745">
      <w:pPr>
        <w:pStyle w:val="Heading3"/>
        <w:rPr>
          <w:lang w:val="en-US"/>
        </w:rPr>
      </w:pPr>
      <w:bookmarkStart w:id="1826" w:name="_Toc502909639"/>
      <w:bookmarkStart w:id="1827" w:name="_Toc504380751"/>
      <w:bookmarkStart w:id="1828" w:name="_Toc519504821"/>
      <w:r w:rsidRPr="00F02A52">
        <w:rPr>
          <w:lang w:val="en-US"/>
        </w:rPr>
        <w:t>Agriculture</w:t>
      </w:r>
      <w:bookmarkEnd w:id="1826"/>
      <w:bookmarkEnd w:id="1827"/>
      <w:bookmarkEnd w:id="1828"/>
    </w:p>
    <w:p w14:paraId="06D813BE" w14:textId="77777777" w:rsidR="00E97DE0" w:rsidRPr="00F02A52" w:rsidRDefault="00E97DE0" w:rsidP="001F0516">
      <w:pPr>
        <w:pStyle w:val="Heading4"/>
      </w:pPr>
      <w:bookmarkStart w:id="1829" w:name="_Toc519504822"/>
      <w:r w:rsidRPr="00F02A52">
        <w:t>Policy objectives in Western and Central Europe</w:t>
      </w:r>
      <w:bookmarkEnd w:id="1829"/>
    </w:p>
    <w:p w14:paraId="2A7A0FC1" w14:textId="49B31B6A" w:rsidR="00E97DE0" w:rsidRPr="00765C46" w:rsidRDefault="00E97DE0" w:rsidP="00E97DE0">
      <w:pPr>
        <w:rPr>
          <w:rFonts w:cs="AdvPTimes"/>
          <w:lang w:val="es-ES" w:eastAsia="it-IT"/>
        </w:rPr>
      </w:pPr>
      <w:r w:rsidRPr="00F02A52">
        <w:rPr>
          <w:lang w:val="en-US"/>
        </w:rPr>
        <w:t xml:space="preserve">In Western and Central Europe, the Common Agriculture Policy (CAP) exerts a great influence on agricultural land and rural areas of the </w:t>
      </w:r>
      <w:r>
        <w:rPr>
          <w:lang w:val="en-US"/>
        </w:rPr>
        <w:t>European Union</w:t>
      </w:r>
      <w:r w:rsidRPr="00F02A52">
        <w:rPr>
          <w:lang w:val="en-US"/>
        </w:rPr>
        <w:t xml:space="preserve"> member States. Since its inception in the early 1960s, the overall objective of the </w:t>
      </w:r>
      <w:r>
        <w:rPr>
          <w:lang w:val="en-US"/>
        </w:rPr>
        <w:t>Common Agricultural Policy</w:t>
      </w:r>
      <w:r w:rsidRPr="00F02A52">
        <w:rPr>
          <w:lang w:val="en-US"/>
        </w:rPr>
        <w:t xml:space="preserve"> was to enhance agricultural production. This has been achieved mainly through a market and price policy, subsidizing production and regulating import and export </w:t>
      </w:r>
      <w:r w:rsidRPr="00F02A52">
        <w:rPr>
          <w:lang w:val="en-US"/>
        </w:rPr>
        <w:fldChar w:fldCharType="begin" w:fldLock="1"/>
      </w:r>
      <w:r>
        <w:rPr>
          <w:lang w:val="en-US"/>
        </w:rPr>
        <w:instrText>ADDIN CSL_CITATION { "citationItems" : [ { "id" : "ITEM-1", "itemData" : { "DOI" : "10.1007/s13593-013-0183-4", "abstract" : "Since the 1950s, intensification and scale enlarge-ment of agriculture have changed agricultural landscapes across Europe. The intensification and scale enlargement of farming was initially driven by the large -scale application of synthetic fertilizers, mechanization and subsidies of the European Common Agricultural Policy (CAP). Then, after the 1990s, a further intensification and scale enlargement, and land aban-donment in less favored areas was caused by globalization of commodity markets and CAP reforms. The landscape changes during the past six decades have changed the flows and values of ecosystem services. Here, w e have reviewed the literature on agricultural policies and management, landscape structure and composition, and the contribution of ecosystem services to regional competitiveness. The o bjective was to define an ana-lytical framework to determine and assess ecosystem services at the landscape scale. In contrast to natural ecosystems, ecosys-tem service flows and values in agricultural landscapes are often a result of interactions be tween agricultural management and ecological structures. We describe how land management by farmers and other land managers relates to landscape struc-ture and composition. We also e xamine the influence of com-modity markets and policies on the behavior of land managers. Additionally, we studied the influence of consumer demand on flows and values of the ecosystem services that originate from the agricultural landscape.", "author" : [ { "dropping-particle" : "", "family" : "Zanten", "given" : "Boris", "non-dropping-particle" : "", "parse-names" : false, "suffix" : "" }, { "dropping-particle" : "", "family" : "Verburg", "given" : "Peter",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1", "issue" : "2", "issued" : { "date-parts" : [ [ "2014" ] ] }, "page" : "309-325", "title" : "European agricultural landscapes, common agricultural policy and ecosystem services: a review", "type" : "article-journal", "volume" : "34" }, "uris" : [ "http://www.mendeley.com/documents/?uuid=2f142879-b05c-36f8-a5e1-7678e800326e", "http://www.mendeley.com/documents/?uuid=bcafef0b-68f0-4169-985e-0a44b685c057" ] }, { "id" : "ITEM-2", "itemData" : { "author" : [ { "dropping-particle" : "", "family" : "European Commission", "given" : "", "non-dropping-particle" : "", "parse-names" : false, "suffix" : "" } ], "id" : "ITEM-2", "issued" : { "date-parts" : [ [ "2004" ] ] }, "number-of-pages" : "36", "publisher-place" : "Brussels", "title" : "The Common Agricultural Policy Explained", "type" : "report" }, "uris" : [ "http://www.mendeley.com/documents/?uuid=28aa7a49-afa4-356d-a06b-8d19356697f2", "http://www.mendeley.com/documents/?uuid=a600df35-6c20-4952-97fd-b01f2cf95c4d" ] }, { "id" : "ITEM-3", "itemData" : { "ISBN" : "9789292137267", "author" : [ { "dropping-particle" : "", "family" : "EEA", "given" : "", "non-dropping-particle" : "", "parse-names" : false, "suffix" : "" } ], "id" : "ITEM-3", "issue" : "3", "issued" : { "date-parts" : [ [ "2016" ] ] }, "publisher" : "European Environment Agency", "publisher-place" : "Copenhagen", "title" : "Mapping and assessing the condition of Europe's ecosystems: progress and challenges", "type" : "report" }, "uris" : [ "http://www.mendeley.com/documents/?uuid=58b1b18b-3112-49a9-bb84-e373439d5119", "http://www.mendeley.com/documents/?uuid=e7797f76-bd85-485b-a41d-1c7fef346537" ] }, { "id" : "ITEM-4", "itemData" : { "DOI" : "DOI: 10.1111/cobi.12531",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4", "issue" : "4", "issued" : { "date-parts" : [ [ "2015" ] ] }, "page" : "996-1005", "title" : "The alignment of agricultural and nature conservation policies in the European Union", "type" : "article-journal", "volume" : "29" }, "uris" : [ "http://www.mendeley.com/documents/?uuid=ead789b9-b3f6-3830-9446-5a8987d26407", "http://www.mendeley.com/documents/?uuid=6746b4c2-2fb0-4936-ae62-e348182e6660" ] } ], "mendeley" : { "formattedCitation" : "(EEA, 2016; European Commission, 2004; Hodge, Hauck, &amp; Bonn, 2015; Zanten et al., 2014)", "plainTextFormattedCitation" : "(EEA, 2016; European Commission, 2004; Hodge, Hauck, &amp; Bonn, 2015; Zanten et al., 2014)", "previouslyFormattedCitation" : "(EEA, 2016; European Commission, 2004; Hodge, Hauck, &amp; Bonn, 2015; Zanten et al., 2014)" }, "properties" : {  }, "schema" : "https://github.com/citation-style-language/schema/raw/master/csl-citation.json" }</w:instrText>
      </w:r>
      <w:r w:rsidRPr="00F02A52">
        <w:rPr>
          <w:lang w:val="en-US"/>
        </w:rPr>
        <w:fldChar w:fldCharType="separate"/>
      </w:r>
      <w:r w:rsidRPr="00F02A52">
        <w:rPr>
          <w:lang w:val="en-US"/>
        </w:rPr>
        <w:t>(EEA, 2016; European Commission, 2004; Hodge</w:t>
      </w:r>
      <w:r w:rsidR="00650613">
        <w:rPr>
          <w:i/>
          <w:lang w:val="en-US"/>
        </w:rPr>
        <w:t xml:space="preserve"> et al.</w:t>
      </w:r>
      <w:r w:rsidRPr="00F02A52">
        <w:rPr>
          <w:lang w:val="en-US"/>
        </w:rPr>
        <w:t xml:space="preserve">, 2015; Zanten </w:t>
      </w:r>
      <w:r w:rsidR="009E3418" w:rsidRPr="009E3418">
        <w:rPr>
          <w:i/>
          <w:lang w:val="en-US"/>
        </w:rPr>
        <w:t>et al.</w:t>
      </w:r>
      <w:r w:rsidRPr="00F02A52">
        <w:rPr>
          <w:lang w:val="en-US"/>
        </w:rPr>
        <w:t>, 2014)</w:t>
      </w:r>
      <w:r w:rsidRPr="00F02A52">
        <w:rPr>
          <w:lang w:val="en-US"/>
        </w:rPr>
        <w:fldChar w:fldCharType="end"/>
      </w:r>
      <w:r w:rsidRPr="00F02A52">
        <w:rPr>
          <w:lang w:val="en-US"/>
        </w:rPr>
        <w:t xml:space="preserve">. Production, reaching a peak in the mid-1980s, led also to the destruction, stocking, or dumping of agricultural surplus in developing countries, and to the increase of </w:t>
      </w:r>
      <w:r>
        <w:rPr>
          <w:lang w:val="en-US"/>
        </w:rPr>
        <w:t>Common Agricultural Policy</w:t>
      </w:r>
      <w:r w:rsidRPr="00F02A52">
        <w:rPr>
          <w:lang w:val="en-US"/>
        </w:rPr>
        <w:t xml:space="preserve"> expenditures to around 70-75% of the total </w:t>
      </w:r>
      <w:r>
        <w:rPr>
          <w:lang w:val="en-US"/>
        </w:rPr>
        <w:t>European Union</w:t>
      </w:r>
      <w:r w:rsidRPr="00F02A52">
        <w:rPr>
          <w:lang w:val="en-US"/>
        </w:rPr>
        <w:t xml:space="preserve"> budget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id" : "ITEM-1", "issued" : { "date-parts" : [ [ "2013" ] ] }, "title" : "CAP expenditure in the total EU expenditure (2007 constant prices), CAP post-2013: Key graphs and figures", "type" : "report" }, "uris" : [ "http://www.mendeley.com/documents/?uuid=4ccf20cc-c4e4-3599-8bcb-ad30a7a4e86b", "http://www.mendeley.com/documents/?uuid=71a7ca9f-c34d-4b5a-8c7e-5a7e238cc3f9" ] }, { "id" : "ITEM-2", "itemData" : { "author" : [ { "dropping-particle" : "", "family" : "European Commission", "given" : "", "non-dropping-particle" : "", "parse-names" : false, "suffix" : "" } ], "id" : "ITEM-2", "issued" : { "date-parts" : [ [ "2004" ] ] }, "number-of-pages" : "36", "publisher-place" : "Brussels", "title" : "The Common Agricultural Policy Explained", "type" : "report" }, "uris" : [ "http://www.mendeley.com/documents/?uuid=28aa7a49-afa4-356d-a06b-8d19356697f2" ] } ], "mendeley" : { "formattedCitation" : "(European Commission, 2004, 2013a)", "plainTextFormattedCitation" : "(European Commission, 2004, 2013a)", "previouslyFormattedCitation" : "(European Commission, 2004, 2013a)" }, "properties" : {  }, "schema" : "https://github.com/citation-style-language/schema/raw/master/csl-citation.json" }</w:instrText>
      </w:r>
      <w:r w:rsidRPr="00F02A52">
        <w:rPr>
          <w:lang w:val="en-US"/>
        </w:rPr>
        <w:fldChar w:fldCharType="separate"/>
      </w:r>
      <w:r w:rsidRPr="00F02A52">
        <w:rPr>
          <w:lang w:val="en-US"/>
        </w:rPr>
        <w:t>(European Commission, 2004, 2013a)</w:t>
      </w:r>
      <w:r w:rsidRPr="00F02A52">
        <w:rPr>
          <w:lang w:val="en-US"/>
        </w:rPr>
        <w:fldChar w:fldCharType="end"/>
      </w:r>
      <w:r w:rsidRPr="00F02A52">
        <w:rPr>
          <w:lang w:val="en-US"/>
        </w:rPr>
        <w:t xml:space="preserve">. Unfortunately, the increase in production and productivity, achieved through agricultural intensification (e.g. by chemical inputs and mechanization), undermined other nature’s contributions to people such as the provision of water quality, soil erosion and water run-off control, conservation of species and habitats, and maintenance of traditional agricultural landscapes and cultural identities (see also Chapter 2) </w:t>
      </w:r>
      <w:r w:rsidRPr="00F02A52">
        <w:rPr>
          <w:lang w:val="en-US"/>
        </w:rPr>
        <w:fldChar w:fldCharType="begin" w:fldLock="1"/>
      </w:r>
      <w:r>
        <w:rPr>
          <w:lang w:val="en-US"/>
        </w:rPr>
        <w:instrText>ADDIN CSL_CITATION { "citationItems" : [ { "id" : "ITEM-1", "itemData" : { "DOI" : "10.1007/s13593-013-0183-4", "abstract" : "Since the 1950s, intensification and scale enlarge-ment of agriculture have changed agricultural landscapes across Europe. The intensification and scale enlargement of farming was initially driven by the large -scale application of synthetic fertilizers, mechanization and subsidies of the European Common Agricultural Policy (CAP). Then, after the 1990s, a further intensification and scale enlargement, and land aban-donment in less favored areas was caused by globalization of commodity markets and CAP reforms. The landscape changes during the past six decades have changed the flows and values of ecosystem services. Here, w e have reviewed the literature on agricultural policies and management, landscape structure and composition, and the contribution of ecosystem services to regional competitiveness. The o bjective was to define an ana-lytical framework to determine and assess ecosystem services at the landscape scale. In contrast to natural ecosystems, ecosys-tem service flows and values in agricultural landscapes are often a result of interactions be tween agricultural management and ecological structures. We describe how land management by farmers and other land managers relates to landscape struc-ture and composition. We also e xamine the influence of com-modity markets and policies on the behavior of land managers. Additionally, we studied the influence of consumer demand on flows and values of the ecosystem services that originate from the agricultural landscape.", "author" : [ { "dropping-particle" : "", "family" : "Zanten", "given" : "Boris", "non-dropping-particle" : "", "parse-names" : false, "suffix" : "" }, { "dropping-particle" : "", "family" : "Verburg", "given" : "Peter",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1", "issue" : "2", "issued" : { "date-parts" : [ [ "2014" ] ] }, "page" : "309-325", "title" : "European agricultural landscapes, common agricultural policy and ecosystem services: a review", "type" : "article-journal", "volume" : "34" }, "uris" : [ "http://www.mendeley.com/documents/?uuid=2f142879-b05c-36f8-a5e1-7678e800326e" ] }, { "id" : "ITEM-2", "itemData" : { "DOI" : "10.1016/j.jenvman.2009.07.005",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2", "issue" : "1", "issued" : { "date-parts" : [ [ "2009" ] ] }, "page" : "22-46", "title" : "Ecological impacts of early 21st century agricultural change in Europe - a review", "type" : "article-journal", "volume" : "91" }, "uris" : [ "http://www.mendeley.com/documents/?uuid=643975ae-c9da-398b-aa58-e2eb21ccd355" ] }, { "id" : "ITEM-3", "itemData" : { "DOI" : "10.1016/j.agee.2007.09.005", "ISBN" : "0167-8809", "PMID" : "2857", "abstract" : "This paper reviews conflicts between biodiversity conservation and agricultural activities in agricultural landscapes and evaluates strategies to reconcile such conflicts. Firstly, a historical perspective on the development of conflicts related to biodiversity in agricultural landscapes is presented. Secondly, recent trends in agricultural policies of the European Union that contribute to biodiversity decline in agricultural landscapes are considered. Three major processes responsible for creating biodiversity-related conflicts are described: the intensification of agriculture, the abandonment of marginally productive but High Nature Value Farmland, and the changing scale of agricultural operations. Conflicts created by these processes and approaches to their reconciliation are identified, emphasizing the need for monitoring as an integral part of conflict reconciliation strategies. A generic approach comprising three types of monitoring is developed for measuring success of reconciliation strategies: monitoring of the intensity of the conflict between stakeholders, of the social and economic effects on farmers, and of the status and trends in biodiversity. Surprisingly, we found no evidence in the literature that the first type of monitoring has ever been undertaken for biodiversity-related conflicts in agricultural landscapes. For each type of monitoring, suitable indicators are outlined. Finally, challenges for conflict management in agricultural landscapes are summarized. ?? 2007 Elsevier B.V. All rights reserved.", "author" : [ { "dropping-particle" : "", "family" : "Henle", "given" : "Klaus", "non-dropping-particle" : "", "parse-names" : false, "suffix" : "" }, { "dropping-particle" : "", "family" : "Alard", "given" : "Didier", "non-dropping-particle" : "", "parse-names" : false, "suffix" : "" }, { "dropping-particle" : "", "family" : "Clitherow", "given" : "Jeremy", "non-dropping-particle" : "", "parse-names" : false, "suffix" : "" }, { "dropping-particle" : "", "family" : "Cobb", "given" : "Paul", "non-dropping-particle" : "", "parse-names" : false, "suffix" : "" }, { "dropping-particle" : "", "family" : "Firbank", "given" : "Les", "non-dropping-particle" : "", "parse-names" : false, "suffix" : "" }, { "dropping-particle" : "", "family" : "Kull", "given" : "Tiiu", "non-dropping-particle" : "", "parse-names" : false, "suffix" : "" }, { "dropping-particle" : "", "family" : "McCracken", "given" : "Davy", "non-dropping-particle" : "", "parse-names" : false, "suffix" : "" }, { "dropping-particle" : "", "family" : "Moritz", "given" : "Robin F A", "non-dropping-particle" : "", "parse-names" : false, "suffix" : "" }, { "dropping-particle" : "", "family" : "Niemel\u00e4", "given" : "Jari", "non-dropping-particle" : "", "parse-names" : false, "suffix" : "" }, { "dropping-particle" : "", "family" : "Rebane", "given" : "Michael", "non-dropping-particle" : "", "parse-names" : false, "suffix" : "" }, { "dropping-particle" : "", "family" : "Wascher", "given" : "Dirk", "non-dropping-particle" : "", "parse-names" : false, "suffix" : "" }, { "dropping-particle" : "", "family" : "Watt", "given" : "Allan", "non-dropping-particle" : "", "parse-names" : false, "suffix" : "" }, { "dropping-particle" : "", "family" : "Young", "given" : "Juliette C.", "non-dropping-particle" : "", "parse-names" : false, "suffix" : "" } ], "container-title" : "Agriculture Ecosystems and Environment", "id" : "ITEM-3", "issued" : { "date-parts" : [ [ "2008" ] ] }, "page" : "60-71", "title" : "Identifying and managing the conflicts between agriculture and biodiversity conservation in Europe-a review", "type" : "article-journal", "volume" : "124" }, "uris" : [ "http://www.mendeley.com/documents/?uuid=d2f5634b-8e2c-381f-8fe5-e34f66b27018" ] }, { "id" : "ITEM-4", "itemData" : { "author" : [ { "dropping-particle" : "", "family" : "EEA", "given" : "", "non-dropping-particle" : "", "parse-names" : false, "suffix" : "" } ], "collection-title" : "Indicator Assessment. Data and maps", "id" : "ITEM-4", "issued" : { "date-parts" : [ [ "2015" ] ] }, "publisher" : "European Environment Agency", "publisher-place" : "Copenhagen", "title" : "Abundance and distribution of selected species", "type" : "report</w:instrText>
      </w:r>
      <w:r w:rsidRPr="00765C46">
        <w:rPr>
          <w:lang w:val="es-ES"/>
        </w:rPr>
        <w:instrText>" }, "uris" : [ "http://www.mendeley.com/documents/?uuid=5cc18285-4a54-3346-86c5-064fb028beee" ] }, { "id" : "ITEM-5", "itemData" : { "abstract" : "The concept of HNV farmland ties together biodiversity to the continuation of farming on certain types of land and the maintenance of specific farming systems. The general goal of the data set is to enhance the European map of HNV farmland that shows the estimated distribution and presence likelihood of HNV farmland across the whole European territory.", "author" : [ { "dropping-particle" : "", "family" : "EEA", "given" : "", "non-dropping-particle" : "", "parse-names" : false, "suffix" : "" } ], "collection-title" : "data and Data and Maps", "id" : "ITEM-5", "issued" : { "date-parts" : [ [ "2015" ] ] }, "number-of-pages" : "8", "publisher" : "European Environment Agency", "publisher-place" : "Copenhagen", "title" : "High nature value (HNV) farmland", "type" : "report" }, "uris" : [ "http://www.mendeley.com/documents/?uuid=b0780f59-c64b-39a4-820d-aa94c00d173f" ] } ], "mendeley" : { "formattedCitation" : "(EEA, 2015a, 2015b; Henle et al., 2008; Stoate et al., 2009; Zanten et al., 2014)", "plainTextFormattedCitation" : "(EEA, 2015a, 2015b; Henle et al., 2008; Stoate et al., 2009; Zanten et al., 2014)", "previouslyFormattedCitation" : "(EEA, 2015a, 2015b; Henle et al., 2008; Stoate et al., 2009; Zanten et al., 2014)" }, "properties" : {  }, "schema" : "https://github.com/citation-style-language/schema/raw/master/csl-citation.json" }</w:instrText>
      </w:r>
      <w:r w:rsidRPr="00F02A52">
        <w:rPr>
          <w:lang w:val="en-US"/>
        </w:rPr>
        <w:fldChar w:fldCharType="separate"/>
      </w:r>
      <w:r w:rsidRPr="00765C46">
        <w:rPr>
          <w:lang w:val="es-ES"/>
        </w:rPr>
        <w:t xml:space="preserve">(EEA, 2015a, 2015b; Henle </w:t>
      </w:r>
      <w:r w:rsidR="009E3418" w:rsidRPr="009E3418">
        <w:rPr>
          <w:i/>
          <w:lang w:val="es-ES"/>
        </w:rPr>
        <w:t>et al.</w:t>
      </w:r>
      <w:r w:rsidRPr="00765C46">
        <w:rPr>
          <w:lang w:val="es-ES"/>
        </w:rPr>
        <w:t xml:space="preserve">, 2008; Stoate </w:t>
      </w:r>
      <w:r w:rsidR="009E3418" w:rsidRPr="009E3418">
        <w:rPr>
          <w:i/>
          <w:lang w:val="es-ES"/>
        </w:rPr>
        <w:t>et al.</w:t>
      </w:r>
      <w:r w:rsidRPr="00765C46">
        <w:rPr>
          <w:lang w:val="es-ES"/>
        </w:rPr>
        <w:t xml:space="preserve">, 2009; Zanten </w:t>
      </w:r>
      <w:r w:rsidR="009E3418" w:rsidRPr="009E3418">
        <w:rPr>
          <w:i/>
          <w:lang w:val="es-ES"/>
        </w:rPr>
        <w:t>et al.</w:t>
      </w:r>
      <w:r w:rsidRPr="00765C46">
        <w:rPr>
          <w:lang w:val="es-ES"/>
        </w:rPr>
        <w:t>, 2014)</w:t>
      </w:r>
      <w:r w:rsidRPr="00F02A52">
        <w:rPr>
          <w:lang w:val="en-US"/>
        </w:rPr>
        <w:fldChar w:fldCharType="end"/>
      </w:r>
      <w:r w:rsidRPr="00765C46">
        <w:rPr>
          <w:lang w:val="es-ES"/>
        </w:rPr>
        <w:t>.</w:t>
      </w:r>
    </w:p>
    <w:p w14:paraId="27BB2DA4" w14:textId="62BDA46E" w:rsidR="00E97DE0" w:rsidRPr="00F02A52" w:rsidRDefault="00E97DE0" w:rsidP="00E97DE0">
      <w:pPr>
        <w:rPr>
          <w:lang w:val="en-US"/>
        </w:rPr>
      </w:pPr>
      <w:r w:rsidRPr="00F02A52">
        <w:rPr>
          <w:lang w:val="en-US"/>
        </w:rPr>
        <w:t xml:space="preserve">Recognizing the economically, socially and environmentally unsustainable model of the </w:t>
      </w:r>
      <w:r>
        <w:rPr>
          <w:lang w:val="en-US"/>
        </w:rPr>
        <w:t>Common Agricultural Policy</w:t>
      </w:r>
      <w:r w:rsidRPr="00F02A52">
        <w:rPr>
          <w:lang w:val="en-US"/>
        </w:rPr>
        <w:t xml:space="preserve">, reforms were undertaken in 1992, 1999, 2003, 2008 </w:t>
      </w:r>
      <w:r w:rsidR="00A2066F">
        <w:rPr>
          <w:lang w:val="en-US"/>
        </w:rPr>
        <w:t xml:space="preserve">(CAP health check) </w:t>
      </w:r>
      <w:r w:rsidRPr="00F02A52">
        <w:rPr>
          <w:lang w:val="en-US"/>
        </w:rPr>
        <w:t xml:space="preserve">and 2013. The overall objectives of these reforms were: changing the </w:t>
      </w:r>
      <w:r>
        <w:rPr>
          <w:lang w:val="en-US"/>
        </w:rPr>
        <w:t>policy</w:t>
      </w:r>
      <w:r w:rsidRPr="00F02A52">
        <w:rPr>
          <w:lang w:val="en-US"/>
        </w:rPr>
        <w:t xml:space="preserve"> from a production support system to one more suitable to adapt to market conditions in a system of liberalization of world trade; reducing agricultural surplus; keeping budget costs stable and manageable; and making the </w:t>
      </w:r>
      <w:r>
        <w:rPr>
          <w:lang w:val="en-US"/>
        </w:rPr>
        <w:t>policy</w:t>
      </w:r>
      <w:r w:rsidRPr="00F02A52">
        <w:rPr>
          <w:lang w:val="en-US"/>
        </w:rPr>
        <w:t xml:space="preserve"> more flexible and better shaped to the social, economic and environmental needs and conditions of different rural areas. The 1992 </w:t>
      </w:r>
      <w:r>
        <w:rPr>
          <w:lang w:val="en-US"/>
        </w:rPr>
        <w:t>Common Agricultural Policy</w:t>
      </w:r>
      <w:r w:rsidRPr="00F02A52">
        <w:rPr>
          <w:lang w:val="en-US"/>
        </w:rPr>
        <w:t xml:space="preserve"> reform introduced some accompanying measures such as Reg. 2080/92 on forestry, Reg. 2078/92 on agri-environmental measures, the set aside of arable land, and the marketing of quality products.</w:t>
      </w:r>
      <w:r w:rsidRPr="00F02A52">
        <w:rPr>
          <w:b/>
          <w:bCs/>
          <w:lang w:val="en-US"/>
        </w:rPr>
        <w:t xml:space="preserve"> </w:t>
      </w:r>
      <w:r w:rsidRPr="00F02A52">
        <w:rPr>
          <w:lang w:val="en-US"/>
        </w:rPr>
        <w:t>Then</w:t>
      </w:r>
      <w:r w:rsidRPr="00F02A52">
        <w:rPr>
          <w:b/>
          <w:bCs/>
          <w:lang w:val="en-US"/>
        </w:rPr>
        <w:t xml:space="preserve"> </w:t>
      </w:r>
      <w:r w:rsidRPr="00F02A52">
        <w:rPr>
          <w:lang w:val="en-US"/>
        </w:rPr>
        <w:t xml:space="preserve">Reg. 1257/99, and later Reg. 1698/05, unified in one Regulation for Rural Development a number of structural and accompanying measures and disciplines. The 2003 reform introduced de-coupling of payments from agricultural production and structured the </w:t>
      </w:r>
      <w:r>
        <w:rPr>
          <w:lang w:val="en-US"/>
        </w:rPr>
        <w:t>Common Agricultural Policy</w:t>
      </w:r>
      <w:r w:rsidRPr="00F02A52">
        <w:rPr>
          <w:lang w:val="en-US"/>
        </w:rPr>
        <w:t xml:space="preserve"> into two pillars: the first addressing the </w:t>
      </w:r>
      <w:r>
        <w:rPr>
          <w:lang w:val="en-US"/>
        </w:rPr>
        <w:t>c</w:t>
      </w:r>
      <w:r w:rsidRPr="00F02A52">
        <w:rPr>
          <w:lang w:val="en-US"/>
        </w:rPr>
        <w:t xml:space="preserve">ommon </w:t>
      </w:r>
      <w:r>
        <w:rPr>
          <w:lang w:val="en-US"/>
        </w:rPr>
        <w:t>m</w:t>
      </w:r>
      <w:r w:rsidRPr="00F02A52">
        <w:rPr>
          <w:lang w:val="en-US"/>
        </w:rPr>
        <w:t xml:space="preserve">arket </w:t>
      </w:r>
      <w:r>
        <w:rPr>
          <w:lang w:val="en-US"/>
        </w:rPr>
        <w:t>o</w:t>
      </w:r>
      <w:r w:rsidRPr="00F02A52">
        <w:rPr>
          <w:lang w:val="en-US"/>
        </w:rPr>
        <w:t>rgani</w:t>
      </w:r>
      <w:r>
        <w:rPr>
          <w:lang w:val="en-US"/>
        </w:rPr>
        <w:t>z</w:t>
      </w:r>
      <w:r w:rsidRPr="00F02A52">
        <w:rPr>
          <w:lang w:val="en-US"/>
        </w:rPr>
        <w:t>ation (i.e. agricultural commodities), the second focusing on rural development and delivering of public goods. Cross-compliance</w:t>
      </w:r>
      <w:r w:rsidRPr="00F02A52">
        <w:rPr>
          <w:rStyle w:val="FootnoteReference"/>
          <w:lang w:val="en-US"/>
        </w:rPr>
        <w:footnoteReference w:id="38"/>
      </w:r>
      <w:r w:rsidRPr="00F02A52">
        <w:rPr>
          <w:lang w:val="en-US"/>
        </w:rPr>
        <w:t xml:space="preserve"> by farmers, was made compulsory to render them eligible for direct payments of </w:t>
      </w:r>
      <w:r>
        <w:rPr>
          <w:lang w:val="en-US"/>
        </w:rPr>
        <w:t>p</w:t>
      </w:r>
      <w:r w:rsidRPr="00F02A52">
        <w:rPr>
          <w:lang w:val="en-US"/>
        </w:rPr>
        <w:t xml:space="preserve">illar 1 by the 2003 Reform, envisaging also the transferring of funds from </w:t>
      </w:r>
      <w:r>
        <w:rPr>
          <w:lang w:val="en-US"/>
        </w:rPr>
        <w:t>p</w:t>
      </w:r>
      <w:r w:rsidRPr="00F02A52">
        <w:rPr>
          <w:lang w:val="en-US"/>
        </w:rPr>
        <w:t xml:space="preserve">illar 1 to 2 (i.e. modulation). In </w:t>
      </w:r>
      <w:r>
        <w:rPr>
          <w:lang w:val="en-US"/>
        </w:rPr>
        <w:t>p</w:t>
      </w:r>
      <w:r w:rsidRPr="00F02A52">
        <w:rPr>
          <w:lang w:val="en-US"/>
        </w:rPr>
        <w:t xml:space="preserve">illar 2 new measures were introduced for management practices of </w:t>
      </w:r>
      <w:r w:rsidRPr="00F02A52">
        <w:rPr>
          <w:lang w:val="en-US"/>
        </w:rPr>
        <w:lastRenderedPageBreak/>
        <w:t xml:space="preserve">agricultural land compatible with the conservation of the environment and biodiversity (e.g. Natura 2000 payments). </w:t>
      </w:r>
    </w:p>
    <w:p w14:paraId="52D2ADD7" w14:textId="1F923BD5" w:rsidR="00E97DE0" w:rsidRPr="00F02A52" w:rsidRDefault="00E97DE0" w:rsidP="00E97DE0">
      <w:pPr>
        <w:rPr>
          <w:lang w:val="en-US"/>
        </w:rPr>
      </w:pPr>
      <w:r w:rsidRPr="00F02A52">
        <w:rPr>
          <w:lang w:val="en-US"/>
        </w:rPr>
        <w:t xml:space="preserve">The main objectives of the last 2013 </w:t>
      </w:r>
      <w:r>
        <w:rPr>
          <w:lang w:val="en-US"/>
        </w:rPr>
        <w:t>Common Agricultural Policy</w:t>
      </w:r>
      <w:r w:rsidRPr="00F02A52">
        <w:rPr>
          <w:lang w:val="en-US"/>
        </w:rPr>
        <w:t xml:space="preserve"> </w:t>
      </w:r>
      <w:r>
        <w:rPr>
          <w:lang w:val="en-US"/>
        </w:rPr>
        <w:t>r</w:t>
      </w:r>
      <w:r w:rsidRPr="00F02A52">
        <w:rPr>
          <w:lang w:val="en-US"/>
        </w:rPr>
        <w:t xml:space="preserve">eform were: 1) to ensure long-term food security for people in Europe and to contribute to the growing global demand for foodstuffs; 2) to sustainably produce diversified, high-quality food while conserving natural resources and biodiversity; and 3) to ensure the viability of rural areas </w:t>
      </w:r>
      <w:r w:rsidRPr="00F02A52">
        <w:rPr>
          <w:lang w:val="en-US"/>
        </w:rPr>
        <w:fldChar w:fldCharType="begin" w:fldLock="1"/>
      </w:r>
      <w:r>
        <w:rPr>
          <w:lang w:val="en-US"/>
        </w:rPr>
        <w:instrText>ADDIN CSL_CITATION { "citationItems" : [ { "id" : "ITEM-1", "itemData" : { "abstract" : "The new agreement on CAP reform reached in 2013 is the fruit of three years of reflection, discussion and intensive negotiation. While continuing on the path of reform started in the early '90's this deal is historic in many respects; for the first time the entire CAP was reviewed all at once and the European Parliament acted as co- legislator with the Council. The new CAP maintains the two pillars, but increases the links between them, thus offering a more holistic and integrated approach to policy support. Specifically it introduces a new architecture of direct payments; better targeted, more equitable and greener, an enhanced safety net and strengthened rural development. As a result it is adapted to meet the challenges ahead by being more efficient and contributing to a more competitive and sustainable EU agriculture. This Brief gives an overview of the reform and outlines the \u201cwhy and how\u201d of the new CAP 2014-2020.", "author" : [ { "dropping-particle" : "", "family" : "European Commission", "given" : "", "non-dropping-particle" : "", "parse-names" : false, "suffix" : "" } ], "container-title" : "Agricultural Policy Perspectives Brief, No 5", "id" : "ITEM-1", "issued" : { "date-parts" : [ [ "2013" ] ] }, "number-of-pages" : "10", "publisher" : "DG Agriculture and Rural Development, Unit for Agricultural Policy Analysis and Perspectives", "publisher-place" : "Brussels", "title" : "Overview of CAP Reform 2014-2020", "type" : "report" }, "uris" : [ "http://www.mendeley.com/documents/?uuid=f81ea8e7-836b-3e2a-af14-75ec9fb5b814", "http://www.mendeley.com/documents/?uuid=547da4fb-62c7-4bd9-bd93-47fbc71e86bb" ] } ], "mendeley" : { "formattedCitation" : "(European Commission, 2013c)", "plainTextFormattedCitation" : "(European Commission, 2013c)", "previouslyFormattedCitation" : "(European Commission, 2013c)" }, "properties" : {  }, "schema" : "https://github.com/citation-style-language/schema/raw/master/csl-citation.json" }</w:instrText>
      </w:r>
      <w:r w:rsidRPr="00F02A52">
        <w:rPr>
          <w:lang w:val="en-US"/>
        </w:rPr>
        <w:fldChar w:fldCharType="separate"/>
      </w:r>
      <w:r w:rsidRPr="00F02A52">
        <w:rPr>
          <w:lang w:val="en-US"/>
        </w:rPr>
        <w:t>(European Commission, 2013c)</w:t>
      </w:r>
      <w:r w:rsidRPr="00F02A52">
        <w:rPr>
          <w:lang w:val="en-US"/>
        </w:rPr>
        <w:fldChar w:fldCharType="end"/>
      </w:r>
      <w:r w:rsidRPr="00F02A52">
        <w:rPr>
          <w:lang w:val="en-US"/>
        </w:rPr>
        <w:t xml:space="preserve">. This reform has seen the reduction of </w:t>
      </w:r>
      <w:r>
        <w:rPr>
          <w:lang w:val="en-US"/>
        </w:rPr>
        <w:t>p</w:t>
      </w:r>
      <w:r w:rsidRPr="00F02A52">
        <w:rPr>
          <w:lang w:val="en-US"/>
        </w:rPr>
        <w:t xml:space="preserve">illar 1 funding by about 13% and of </w:t>
      </w:r>
      <w:r>
        <w:rPr>
          <w:lang w:val="en-US"/>
        </w:rPr>
        <w:t>p</w:t>
      </w:r>
      <w:r w:rsidRPr="00F02A52">
        <w:rPr>
          <w:lang w:val="en-US"/>
        </w:rPr>
        <w:t>illar 2 funding by about 18% compared with the previous programme period 2007-2013</w:t>
      </w:r>
      <w:r w:rsidRPr="00F02A52">
        <w:rPr>
          <w:rFonts w:cs="MillerDaily-Roman"/>
          <w:lang w:val="en-US" w:eastAsia="it-IT"/>
        </w:rPr>
        <w:t xml:space="preserve"> </w:t>
      </w:r>
      <w:r w:rsidRPr="00F02A52">
        <w:rPr>
          <w:rFonts w:cs="MillerDaily-Roman"/>
          <w:lang w:val="en-US" w:eastAsia="it-IT"/>
        </w:rPr>
        <w:fldChar w:fldCharType="begin" w:fldLock="1"/>
      </w:r>
      <w:r>
        <w:rPr>
          <w:rFonts w:cs="MillerDaily-Roman"/>
          <w:lang w:val="en-US" w:eastAsia="it-IT"/>
        </w:rPr>
        <w:instrText>ADDIN CSL_CITATION { "citationItems" : [ { "id" : "ITEM-1",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1", "issue" : "6188", "issued" : { "date-parts" : [ [ "2014" ] ] }, "page" : "1090-1092", "title" : "EU agricultural reform fails on biodiversity", "type" : "article-journal", "volume" : "344" }, "uris" : [ "http://www.mendeley.com/documents/?uuid=c5568c60-ca11-37a0-ba50-835ca26b59cf", "http://www.mendeley.com/documents/?uuid=8e64a453-3923-4fe5-ab81-c308dc5148e9" ] } ], "mendeley" : { "formattedCitation" : "(Pe\u2019er et al., 2014)", "plainTextFormattedCitation" : "(Pe\u2019er et al., 2014)", "previouslyFormattedCitation" : "(Pe\u2019er et al., 2014)" }, "properties" : {  }, "schema" : "https://github.com/citation-style-language/schema/raw/master/csl-citation.json" }</w:instrText>
      </w:r>
      <w:r w:rsidRPr="00F02A52">
        <w:rPr>
          <w:rFonts w:cs="MillerDaily-Roman"/>
          <w:lang w:val="en-US" w:eastAsia="it-IT"/>
        </w:rPr>
        <w:fldChar w:fldCharType="separate"/>
      </w:r>
      <w:r w:rsidRPr="00F02A52">
        <w:rPr>
          <w:rFonts w:cs="MillerDaily-Roman"/>
          <w:lang w:val="en-US" w:eastAsia="it-IT"/>
        </w:rPr>
        <w:t xml:space="preserve">(Pe’er </w:t>
      </w:r>
      <w:r w:rsidR="009E3418" w:rsidRPr="009E3418">
        <w:rPr>
          <w:rFonts w:cs="MillerDaily-Roman"/>
          <w:i/>
          <w:lang w:val="en-US" w:eastAsia="it-IT"/>
        </w:rPr>
        <w:t>et al.</w:t>
      </w:r>
      <w:r w:rsidRPr="00F02A52">
        <w:rPr>
          <w:rFonts w:cs="MillerDaily-Roman"/>
          <w:lang w:val="en-US" w:eastAsia="it-IT"/>
        </w:rPr>
        <w:t>, 2014)</w:t>
      </w:r>
      <w:r w:rsidRPr="00F02A52">
        <w:rPr>
          <w:rFonts w:cs="MillerDaily-Roman"/>
          <w:lang w:val="en-US" w:eastAsia="it-IT"/>
        </w:rPr>
        <w:fldChar w:fldCharType="end"/>
      </w:r>
      <w:r w:rsidRPr="00F02A52">
        <w:rPr>
          <w:rFonts w:cs="MillerDaily-Roman"/>
          <w:lang w:val="en-US" w:eastAsia="it-IT"/>
        </w:rPr>
        <w:t xml:space="preserve">. Another objective of this reform was to further enhance the joint provision of private and public goods by increasing the integration of </w:t>
      </w:r>
      <w:r>
        <w:rPr>
          <w:rFonts w:cs="MillerDaily-Roman"/>
          <w:lang w:val="en-US" w:eastAsia="it-IT"/>
        </w:rPr>
        <w:t>p</w:t>
      </w:r>
      <w:r w:rsidRPr="00F02A52">
        <w:rPr>
          <w:rFonts w:cs="MillerDaily-Roman"/>
          <w:lang w:val="en-US" w:eastAsia="it-IT"/>
        </w:rPr>
        <w:t xml:space="preserve">illar 1 and 2 in a more targeted, efficient and complementary way </w:t>
      </w:r>
      <w:r w:rsidRPr="00F02A52">
        <w:rPr>
          <w:lang w:val="en-US"/>
        </w:rPr>
        <w:fldChar w:fldCharType="begin" w:fldLock="1"/>
      </w:r>
      <w:r>
        <w:rPr>
          <w:lang w:val="en-US"/>
        </w:rPr>
        <w:instrText>ADDIN CSL_CITATION { "citationItems" : [ { "id" : "ITEM-1", "itemData" : { "abstract" : "The new agreement on CAP reform reached in 2013 is the fruit of three years of reflection, discussion and intensive negotiation. While continuing on the path of reform started in the early '90's this deal is historic in many respects; for the first time the entire CAP was reviewed all at once and the European Parliament acted as co- legislator with the Council. The new CAP maintains the two pillars, but increases the links between them, thus offering a more holistic and integrated approach to policy support. Specifically it introduces a new architecture of direct payments; better targeted, more equitable and greener, an enhanced safety net and strengthened rural development. As a result it is adapted to meet the challenges ahead by being more efficient and contributing to a more competitive and sustainable EU agriculture. This Brief gives an overview of the reform and outlines the \u201cwhy and how\u201d of the new CAP 2014-2020.", "author" : [ { "dropping-particle" : "", "family" : "European Commission", "given" : "", "non-dropping-particle" : "", "parse-names" : false, "suffix" : "" } ], "container-title" : "Agricultural Policy Perspectives Brief, No 5", "id" : "ITEM-1", "issued" : { "date-parts" : [ [ "2013" ] ] }, "number-of-pages" : "10", "publisher" : "DG Agriculture and Rural Development, Unit for Agricultural Policy Analysis and Perspectives", "publisher-place" : "Brussels", "title" : "Overview of CAP Reform 2014-2020", "type" : "report" }, "uris" : [ "http://www.mendeley.com/documents/?uuid=547da4fb-62c7-4bd9-bd93-47fbc71e86bb", "http://www.mendeley.com/documents/?uuid=f81ea8e7-836b-3e2a-af14-75ec9fb5b814" ] } ], "mendeley" : { "formattedCitation" : "(European Commission, 2013c)", "plainTextFormattedCitation" : "(European Commission, 2013c)", "previouslyFormattedCitation" : "(European Commission, 2013c)" }, "properties" : {  }, "schema" : "https://github.com/citation-style-language/schema/raw/master/csl-citation.json" }</w:instrText>
      </w:r>
      <w:r w:rsidRPr="00F02A52">
        <w:rPr>
          <w:lang w:val="en-US"/>
        </w:rPr>
        <w:fldChar w:fldCharType="separate"/>
      </w:r>
      <w:r w:rsidRPr="00F02A52">
        <w:rPr>
          <w:lang w:val="en-US"/>
        </w:rPr>
        <w:t>(European Commission, 2013c)</w:t>
      </w:r>
      <w:r w:rsidRPr="00F02A52">
        <w:rPr>
          <w:lang w:val="en-US"/>
        </w:rPr>
        <w:fldChar w:fldCharType="end"/>
      </w:r>
      <w:r w:rsidRPr="00F02A52">
        <w:rPr>
          <w:rFonts w:cs="MillerDaily-Roman"/>
          <w:lang w:val="en-US" w:eastAsia="it-IT"/>
        </w:rPr>
        <w:t xml:space="preserve">. For example, this included the introduction of </w:t>
      </w:r>
      <w:r w:rsidRPr="00F02A52">
        <w:rPr>
          <w:lang w:val="en-US"/>
        </w:rPr>
        <w:t xml:space="preserve">the mandatory greening component (making up 30% of direct payments under </w:t>
      </w:r>
      <w:r>
        <w:rPr>
          <w:lang w:val="en-US"/>
        </w:rPr>
        <w:t>Common Agricultural Policy</w:t>
      </w:r>
      <w:r w:rsidRPr="00F02A52">
        <w:rPr>
          <w:lang w:val="en-US"/>
        </w:rPr>
        <w:t xml:space="preserve"> </w:t>
      </w:r>
      <w:r>
        <w:rPr>
          <w:lang w:val="en-US"/>
        </w:rPr>
        <w:t>p</w:t>
      </w:r>
      <w:r w:rsidRPr="00F02A52">
        <w:rPr>
          <w:lang w:val="en-US"/>
        </w:rPr>
        <w:t>illar 1) conditional on the adherence of farmers to three “greening requirements”</w:t>
      </w:r>
      <w:r w:rsidRPr="00F02A52">
        <w:rPr>
          <w:rStyle w:val="FootnoteReference"/>
          <w:lang w:val="en-US"/>
        </w:rPr>
        <w:footnoteReference w:id="39"/>
      </w:r>
      <w:r w:rsidRPr="00F02A52">
        <w:rPr>
          <w:lang w:val="en-US"/>
        </w:rPr>
        <w:t>.</w:t>
      </w:r>
    </w:p>
    <w:p w14:paraId="7763F2F5" w14:textId="77777777" w:rsidR="00E97DE0" w:rsidRPr="00F02A52" w:rsidRDefault="00E97DE0" w:rsidP="00E97DE0">
      <w:pPr>
        <w:rPr>
          <w:rFonts w:cs="MillerDaily-Roman"/>
          <w:lang w:val="en-US" w:eastAsia="it-IT"/>
        </w:rPr>
      </w:pPr>
    </w:p>
    <w:p w14:paraId="506CA9BF" w14:textId="77777777" w:rsidR="00E97DE0" w:rsidRPr="00F02A52" w:rsidRDefault="00E97DE0" w:rsidP="001F0516">
      <w:pPr>
        <w:pStyle w:val="Heading4"/>
      </w:pPr>
      <w:bookmarkStart w:id="1830" w:name="_Toc519504823"/>
      <w:r w:rsidRPr="00F02A52">
        <w:t>Governance modes and policy instruments in Western and Central Europe</w:t>
      </w:r>
      <w:bookmarkEnd w:id="1830"/>
    </w:p>
    <w:p w14:paraId="73B8F141" w14:textId="77777777" w:rsidR="00E97DE0" w:rsidRPr="00F02A52" w:rsidRDefault="00E97DE0" w:rsidP="00E97DE0">
      <w:pPr>
        <w:rPr>
          <w:lang w:val="en-US"/>
        </w:rPr>
      </w:pPr>
      <w:r w:rsidRPr="00F02A52">
        <w:rPr>
          <w:lang w:val="en-US"/>
        </w:rPr>
        <w:t xml:space="preserve">The policy instruments implemented by the </w:t>
      </w:r>
      <w:r>
        <w:rPr>
          <w:lang w:val="en-US"/>
        </w:rPr>
        <w:t>Common Agricultural Policy</w:t>
      </w:r>
      <w:r w:rsidRPr="00F02A52">
        <w:rPr>
          <w:lang w:val="en-US"/>
        </w:rPr>
        <w:t xml:space="preserve"> cover almost all governance modes applied to the agricultural sector: hierarchical (e.g. directives and regulations), decentralized (e.g. rural development plans), public-private governance (e.g. agri-environmental measures contracts between national or local public administrations and farmers) and private (e.g. agricultural markets) governance modes. </w:t>
      </w:r>
    </w:p>
    <w:p w14:paraId="190C47E5" w14:textId="77777777" w:rsidR="00E97DE0" w:rsidRPr="00F02A52" w:rsidRDefault="00E97DE0" w:rsidP="00E97DE0">
      <w:pPr>
        <w:rPr>
          <w:color w:val="000000"/>
          <w:lang w:val="en-US"/>
        </w:rPr>
      </w:pPr>
      <w:r w:rsidRPr="00F02A52">
        <w:rPr>
          <w:lang w:val="en-US"/>
        </w:rPr>
        <w:t xml:space="preserve">Among the most relevant regulatory instruments used by the </w:t>
      </w:r>
      <w:r>
        <w:rPr>
          <w:lang w:val="en-US"/>
        </w:rPr>
        <w:t>Common Agricultural Policy</w:t>
      </w:r>
      <w:r w:rsidRPr="00F02A52">
        <w:rPr>
          <w:lang w:val="en-US"/>
        </w:rPr>
        <w:t xml:space="preserve">, are the cross-compliance and greening requirements and </w:t>
      </w:r>
      <w:r>
        <w:rPr>
          <w:lang w:val="en-US"/>
        </w:rPr>
        <w:t>European Union</w:t>
      </w:r>
      <w:r w:rsidRPr="00F02A52">
        <w:rPr>
          <w:lang w:val="en-US"/>
        </w:rPr>
        <w:t xml:space="preserve"> Directives concerning environmental issues. The </w:t>
      </w:r>
      <w:r>
        <w:rPr>
          <w:lang w:val="en-US"/>
        </w:rPr>
        <w:t>European Union</w:t>
      </w:r>
      <w:r w:rsidRPr="00F02A52">
        <w:rPr>
          <w:lang w:val="en-US"/>
        </w:rPr>
        <w:t xml:space="preserve"> </w:t>
      </w:r>
      <w:r w:rsidRPr="00F02A52">
        <w:rPr>
          <w:rFonts w:cs="MinionPro-Regular"/>
          <w:lang w:val="en-US" w:eastAsia="it-IT"/>
        </w:rPr>
        <w:t>Water Framework Directive (2000/60/EC)</w:t>
      </w:r>
      <w:r w:rsidRPr="00F02A52">
        <w:rPr>
          <w:lang w:val="en-US"/>
        </w:rPr>
        <w:t xml:space="preserve"> (WFD) and the </w:t>
      </w:r>
      <w:r w:rsidRPr="00F02A52">
        <w:rPr>
          <w:rFonts w:cs="MinionPro-Regular"/>
          <w:lang w:val="en-US" w:eastAsia="it-IT"/>
        </w:rPr>
        <w:t xml:space="preserve">Nitrates Directive </w:t>
      </w:r>
      <w:r w:rsidRPr="00F02A52">
        <w:rPr>
          <w:lang w:val="en-US"/>
        </w:rPr>
        <w:t>(</w:t>
      </w:r>
      <w:r w:rsidRPr="00F02A52">
        <w:rPr>
          <w:rFonts w:cs="TimesNewRomanPSMT-Identity-H"/>
          <w:lang w:val="en-US" w:eastAsia="it-IT"/>
        </w:rPr>
        <w:t>91/676/EEC)</w:t>
      </w:r>
      <w:r w:rsidRPr="00F02A52">
        <w:rPr>
          <w:rFonts w:cs="MinionPro-Regular"/>
          <w:lang w:val="en-US" w:eastAsia="it-IT"/>
        </w:rPr>
        <w:t xml:space="preserve">, </w:t>
      </w:r>
      <w:r w:rsidRPr="00F02A52">
        <w:rPr>
          <w:lang w:val="en-US"/>
        </w:rPr>
        <w:t xml:space="preserve">are implemented by the </w:t>
      </w:r>
      <w:r>
        <w:rPr>
          <w:lang w:val="en-US"/>
        </w:rPr>
        <w:t>Common Agricultural Policy</w:t>
      </w:r>
      <w:r w:rsidRPr="00F02A52">
        <w:rPr>
          <w:lang w:val="en-US"/>
        </w:rPr>
        <w:t xml:space="preserve"> through cross-compliance requirements such as </w:t>
      </w:r>
      <w:r w:rsidRPr="00F02A52">
        <w:rPr>
          <w:rFonts w:cs="MinionPro-Regular"/>
          <w:lang w:val="en-US" w:eastAsia="it-IT"/>
        </w:rPr>
        <w:t>“</w:t>
      </w:r>
      <w:r w:rsidRPr="00F02A52">
        <w:rPr>
          <w:rFonts w:cs="MinionPro-Regular"/>
          <w:i/>
          <w:lang w:val="en-US" w:eastAsia="it-IT"/>
        </w:rPr>
        <w:t>protection and management of water</w:t>
      </w:r>
      <w:r w:rsidRPr="00F02A52">
        <w:rPr>
          <w:rFonts w:cs="MinionPro-Regular"/>
          <w:lang w:val="en-US" w:eastAsia="it-IT"/>
        </w:rPr>
        <w:t>” and to “</w:t>
      </w:r>
      <w:r w:rsidRPr="00F02A52">
        <w:rPr>
          <w:rFonts w:cs="MinionPro-Regular"/>
          <w:i/>
          <w:lang w:val="en-US" w:eastAsia="it-IT"/>
        </w:rPr>
        <w:t>protect water against pollution and run-off and manage the use of water</w:t>
      </w:r>
      <w:r w:rsidRPr="00F02A52">
        <w:rPr>
          <w:rFonts w:cs="MinionPro-Regular"/>
          <w:lang w:val="en-US" w:eastAsia="it-IT"/>
        </w:rPr>
        <w:t xml:space="preserve">” </w:t>
      </w:r>
      <w:r w:rsidRPr="00F02A52">
        <w:rPr>
          <w:rFonts w:cs="MinionPro-Regular"/>
          <w:lang w:val="en-US" w:eastAsia="it-IT"/>
        </w:rPr>
        <w:fldChar w:fldCharType="begin" w:fldLock="1"/>
      </w:r>
      <w:r>
        <w:rPr>
          <w:rFonts w:cs="MinionPro-Regular"/>
          <w:lang w:val="en-US" w:eastAsia="it-IT"/>
        </w:rPr>
        <w:instrText>ADDIN CSL_CITATION { "citationItems" : [ { "id" : "ITEM-1", "itemData" : { "abstract" : "Environmental objectives have become increasingly integrated into the EU\u2019s Common Agricultural Policy (CAP) since the mid-1980s. Integration has been pur -sued through the attachment of environmental conditions to the receipt of direct pay -ments in Pillar 1 (cross compliance) and the use of voluntary agri-environment meas -ures in Pillar 2. In formulating its proposals for the revision of the CAP post-2013, the Commission opted to pursue further integration largely through Pillar 1 through the introduction of a \u2018green\u2019 payment for farmers following a specified set of manda -tory farm practices. The legislative process was not concluded in February 2013, but enough is known of the positions of the Council and the European Parliament to indicate that the level of greening ambition in this CAP reform will be very limited. Some explanations for the apparent failure to significantly reshape the CAP to tackle the problems faced by the natural environment are reviewed. It is suggested that, far from being complementary, cross compliance and voluntary agri-environment meas -ures are competing approaches to further greening of the CAP. Advocates of a greater focus on environmental objectives need to choose between these approaches.", "author" : [ { "dropping-particle" : "", "family" : "Matthews", "given" : "Alan", "non-dropping-particle" : "", "parse-names" : false, "suffix" : "" } ], "container-title" : "Bio-based and Applied Economics", "id" : "ITEM-1", "issue" : "1", "issued" : { "date-parts" : [ [ "2013" ] ] }, "note" : "NULL", "page" : "1-27", "title" : "Greening agricultural payments in the EU\u2019s Common Agricultural Policy", "type" : "article-journal", "volume" : "2" }, "uris" : [ "http://www.mendeley.com/documents/?uuid=8bfedd10-f684-3538-946b-5e13562df35b", "http://www.mendeley.com/documents/?uuid=0931ebcc-1429-454b-a1af-1b36c4dd6ef7" ] } ], "mendeley" : { "formattedCitation" : "(Matthews, 2013)", "plainTextFormattedCitation" : "(Matthews, 2013)", "previouslyFormattedCitation" : "(Matthews, 2013)" }, "properties" : {  }, "schema" : "https://github.com/citation-style-language/schema/raw/master/csl-citation.json" }</w:instrText>
      </w:r>
      <w:r w:rsidRPr="00F02A52">
        <w:rPr>
          <w:rFonts w:cs="MinionPro-Regular"/>
          <w:lang w:val="en-US" w:eastAsia="it-IT"/>
        </w:rPr>
        <w:fldChar w:fldCharType="separate"/>
      </w:r>
      <w:r w:rsidRPr="00F02A52">
        <w:rPr>
          <w:rFonts w:cs="MinionPro-Regular"/>
          <w:lang w:val="en-US" w:eastAsia="it-IT"/>
        </w:rPr>
        <w:t>(Matthews, 2013)</w:t>
      </w:r>
      <w:r w:rsidRPr="00F02A52">
        <w:rPr>
          <w:rFonts w:cs="MinionPro-Regular"/>
          <w:lang w:val="en-US" w:eastAsia="it-IT"/>
        </w:rPr>
        <w:fldChar w:fldCharType="end"/>
      </w:r>
      <w:r w:rsidRPr="00F02A52">
        <w:rPr>
          <w:rFonts w:cs="MinionPro-Regular"/>
          <w:lang w:val="en-US" w:eastAsia="it-IT"/>
        </w:rPr>
        <w:t xml:space="preserve">. </w:t>
      </w:r>
      <w:r w:rsidRPr="00F02A52">
        <w:rPr>
          <w:lang w:val="en-US"/>
        </w:rPr>
        <w:t xml:space="preserve">Under the Habitats (Directive 92/43/ECC) and Birds Directives (Directive 79/409/EEC amended in Directive 2009/147/EC), there are 57 types of habitats and 259 species recognized as depending on or somehow linked to the continuation of agricultural practices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id" : "ITEM-1", "issued" : { "date-parts" : [ [ "2014" ] ] }, "number-of-pages" : "126", "publisher" : "European Commission, Directorate-General for Environment", "publisher-place" : "Brussels", "title" : "Farming for Natura 2000. Guidance on how to support Natura 2000 farming systems to achieve conservation objectives, based on Member States good practice experiences", "type" : "report" }, "uris" : [ "http://www.mendeley.com/documents/?uuid=bfa5cd73-6e81-36c0-9ba8-0f170de263d0", "http://www.mendeley.com/documents/?uuid=eae69c24-dba4-4063-abae-cdaae2e8a632" ] } ], "mendeley" : { "formattedCitation" : "(European Commission, 2014a)", "plainTextFormattedCitation" : "(European Commission, 2014a)", "previouslyFormattedCitation" : "(European Commission, 2014a)" }, "properties" : {  }, "schema" : "https://github.com/citation-style-language/schema/raw/master/csl-citation.json" }</w:instrText>
      </w:r>
      <w:r w:rsidRPr="00F02A52">
        <w:rPr>
          <w:lang w:val="en-US"/>
        </w:rPr>
        <w:fldChar w:fldCharType="separate"/>
      </w:r>
      <w:r w:rsidRPr="00F02A52">
        <w:rPr>
          <w:lang w:val="en-US"/>
        </w:rPr>
        <w:t>(European Commission, 2014a)</w:t>
      </w:r>
      <w:r w:rsidRPr="00F02A52">
        <w:rPr>
          <w:lang w:val="en-US"/>
        </w:rPr>
        <w:fldChar w:fldCharType="end"/>
      </w:r>
      <w:r w:rsidRPr="00F02A52">
        <w:rPr>
          <w:lang w:val="en-US"/>
        </w:rPr>
        <w:t xml:space="preserve">. </w:t>
      </w:r>
      <w:r w:rsidRPr="00F02A52">
        <w:rPr>
          <w:lang w:val="en-US" w:eastAsia="it-IT"/>
        </w:rPr>
        <w:t>The Framework Directive on the Sustainable Use of Pesticides (</w:t>
      </w:r>
      <w:r w:rsidRPr="00F02A52">
        <w:rPr>
          <w:lang w:val="en-US"/>
        </w:rPr>
        <w:t xml:space="preserve">Directive 2009/128/EC) delegates to member States the delivery of </w:t>
      </w:r>
      <w:r w:rsidRPr="00F02A52">
        <w:rPr>
          <w:color w:val="000000"/>
          <w:lang w:val="en-US"/>
        </w:rPr>
        <w:t>national action plans</w:t>
      </w:r>
      <w:r w:rsidRPr="00F02A52">
        <w:rPr>
          <w:i/>
          <w:iCs/>
          <w:color w:val="000000"/>
          <w:lang w:val="en-US"/>
        </w:rPr>
        <w:t xml:space="preserve"> </w:t>
      </w:r>
      <w:r w:rsidRPr="00F02A52">
        <w:rPr>
          <w:color w:val="000000"/>
          <w:lang w:val="en-US"/>
        </w:rPr>
        <w:t>to reduce the impacts of pesticides and promote alternative techniques such as integrated pest management.</w:t>
      </w:r>
    </w:p>
    <w:p w14:paraId="072EEAA5" w14:textId="62A56F27" w:rsidR="00E97DE0" w:rsidRPr="00F02A52" w:rsidRDefault="00E97DE0" w:rsidP="000226B2">
      <w:pPr>
        <w:pStyle w:val="Caption"/>
      </w:pPr>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3</w:t>
      </w:r>
      <w:r>
        <w:fldChar w:fldCharType="end"/>
      </w:r>
      <w:r w:rsidRPr="00F02A52">
        <w:t>: Agri-environmental policy in Turkey</w:t>
      </w:r>
      <w:r w:rsidR="009D7B0F">
        <w:t>.</w:t>
      </w:r>
    </w:p>
    <w:p w14:paraId="2DEC763D" w14:textId="00635FE4" w:rsidR="00E97DE0" w:rsidRPr="00F02A52" w:rsidRDefault="00E97DE0" w:rsidP="00E97DE0">
      <w:pPr>
        <w:pStyle w:val="Default"/>
        <w:spacing w:after="120" w:line="276" w:lineRule="auto"/>
        <w:jc w:val="both"/>
        <w:rPr>
          <w:lang w:val="en-US"/>
        </w:rPr>
      </w:pPr>
      <w:r w:rsidRPr="00F02A52">
        <w:rPr>
          <w:rFonts w:ascii="Calibri" w:hAnsi="Calibri"/>
          <w:sz w:val="20"/>
          <w:szCs w:val="20"/>
          <w:lang w:val="en-US"/>
        </w:rPr>
        <w:t xml:space="preserve">Agriculture in Turkey, covering around 50% of the territory, has a far greater importance for the economy than </w:t>
      </w:r>
      <w:r w:rsidR="00A2066F">
        <w:rPr>
          <w:rFonts w:ascii="Calibri" w:hAnsi="Calibri"/>
          <w:sz w:val="20"/>
          <w:szCs w:val="20"/>
          <w:lang w:val="en-US"/>
        </w:rPr>
        <w:t>it has in</w:t>
      </w:r>
      <w:r w:rsidR="00A2066F" w:rsidRPr="00F02A52">
        <w:rPr>
          <w:rFonts w:ascii="Calibri" w:hAnsi="Calibri"/>
          <w:sz w:val="20"/>
          <w:szCs w:val="20"/>
          <w:lang w:val="en-US"/>
        </w:rPr>
        <w:t xml:space="preserve"> </w:t>
      </w:r>
      <w:r w:rsidRPr="00F02A52">
        <w:rPr>
          <w:rFonts w:ascii="Calibri" w:hAnsi="Calibri"/>
          <w:sz w:val="20"/>
          <w:szCs w:val="20"/>
          <w:lang w:val="en-US"/>
        </w:rPr>
        <w:t xml:space="preserve">the EU-28. In 2012 agriculture in Turkey accounted for around 9% of GDP and 23.5% of total employment compared with 1.6% and 5%, respectively, in the EU-28 </w:t>
      </w:r>
      <w:r w:rsidRPr="00F02A52">
        <w:rPr>
          <w:rFonts w:ascii="Calibri" w:hAnsi="Calibri"/>
          <w:sz w:val="20"/>
          <w:szCs w:val="20"/>
          <w:lang w:val="en-US"/>
        </w:rPr>
        <w:fldChar w:fldCharType="begin" w:fldLock="1"/>
      </w:r>
      <w:r>
        <w:rPr>
          <w:rFonts w:ascii="Calibri" w:hAnsi="Calibri"/>
          <w:sz w:val="20"/>
          <w:szCs w:val="20"/>
          <w:lang w:val="en-US"/>
        </w:rPr>
        <w:instrText>ADDIN CSL_CITATION { "citationItems" : [ { "id" : "ITEM-1", "itemData" : { "author" : [ { "dropping-particle" : "", "family" : "European Commission", "given" : "", "non-dropping-particle" : "", "parse-names" : false, "suffix" : "" } ], "id" : "ITEM-1", "issued" : { "date-parts" : [ [ "2014" ] ] }, "note" : "NULL", "number-of-pages" : "3", "publisher" : "European Commission, Directorate General Agriculture and Rural Development", "publisher-place" : "Brussels", "title" : "Turkey. Bilateral relations in agriculture", "type" : "report" }, "uris" : [ "http://www.mendeley.com/documents/?uuid=8f399149-743c-3561-885d-c1ee8bcabe83", "http://www.mendeley.com/documents/?uuid=6bd6f272-d0d0-4fda-a8a6-a3000c1a0663" ] } ], "mendeley" : { "formattedCitation" : "(European Commission, 2014d)", "plainTextFormattedCitation" : "(European Commission, 2014d)", "previouslyFormattedCitation" : "(European Commission, 2014d)" }, "properties" : {  }, "schema" : "https://github.com/citation-style-language/schema/raw/master/csl-citation.json" }</w:instrText>
      </w:r>
      <w:r w:rsidRPr="00F02A52">
        <w:rPr>
          <w:rFonts w:ascii="Calibri" w:hAnsi="Calibri"/>
          <w:sz w:val="20"/>
          <w:szCs w:val="20"/>
          <w:lang w:val="en-US"/>
        </w:rPr>
        <w:fldChar w:fldCharType="separate"/>
      </w:r>
      <w:r w:rsidRPr="00F02A52">
        <w:rPr>
          <w:rFonts w:ascii="Calibri" w:hAnsi="Calibri"/>
          <w:noProof/>
          <w:sz w:val="20"/>
          <w:szCs w:val="20"/>
          <w:lang w:val="en-US"/>
        </w:rPr>
        <w:t>(European Commission, 2014d)</w:t>
      </w:r>
      <w:r w:rsidRPr="00F02A52">
        <w:rPr>
          <w:rFonts w:ascii="Calibri" w:hAnsi="Calibri"/>
          <w:sz w:val="20"/>
          <w:szCs w:val="20"/>
          <w:lang w:val="en-US"/>
        </w:rPr>
        <w:fldChar w:fldCharType="end"/>
      </w:r>
      <w:r w:rsidRPr="00F02A52">
        <w:rPr>
          <w:rFonts w:ascii="Calibri" w:hAnsi="Calibri"/>
          <w:sz w:val="20"/>
          <w:szCs w:val="20"/>
          <w:lang w:val="en-US"/>
        </w:rPr>
        <w:t xml:space="preserve">. Turkish farm structure is largely characterized by small farms, most of which are managed by families employing family labour, and practicing semi-subsistence agriculture </w:t>
      </w:r>
      <w:r w:rsidRPr="00F02A52">
        <w:rPr>
          <w:rFonts w:ascii="Calibri" w:hAnsi="Calibri"/>
          <w:sz w:val="20"/>
          <w:szCs w:val="20"/>
          <w:lang w:val="en-US"/>
        </w:rPr>
        <w:fldChar w:fldCharType="begin" w:fldLock="1"/>
      </w:r>
      <w:r>
        <w:rPr>
          <w:rFonts w:ascii="Calibri" w:hAnsi="Calibri"/>
          <w:sz w:val="20"/>
          <w:szCs w:val="20"/>
          <w:lang w:val="en-US"/>
        </w:rPr>
        <w:instrText>ADDIN CSL_CITATION { "citationItems" : [ { "id" : "ITEM-1", "itemData" : { "author" : [ { "dropping-particle" : "", "family" : "European Commission", "given" : "", "non-dropping-particle" : "", "parse-names" : false, "suffix" : "" } ], "id" : "ITEM-1", "issued" : { "date-parts" : [ [ "2014" ] ] }, "note" : "NULL", "number-of-pages" : "3", "publisher" : "European Commission, Directorate General Agriculture and Rural Development", "publisher-place" : "Brussels", "title" : "Turkey. Bilateral relations in agriculture", "type" : "report" }, "uris" : [ "http://www.mendeley.com/documents/?uuid=6bd6f272-d0d0-4fda-a8a6-a3000c1a0663", "http://www.mendeley.com/documents/?uuid=8f399149-743c-3561-885d-c1ee8bcabe83" ] } ], "mendeley" : { "formattedCitation" : "(European Commission, 2014d)", "plainTextFormattedCitation" : "(European Commission, 2014d)", "previouslyFormattedCitation" : "(European Commission, 2014d)" }, "properties" : {  }, "schema" : "https://github.com/citation-style-language/schema/raw/master/csl-citation.json" }</w:instrText>
      </w:r>
      <w:r w:rsidRPr="00F02A52">
        <w:rPr>
          <w:rFonts w:ascii="Calibri" w:hAnsi="Calibri"/>
          <w:sz w:val="20"/>
          <w:szCs w:val="20"/>
          <w:lang w:val="en-US"/>
        </w:rPr>
        <w:fldChar w:fldCharType="separate"/>
      </w:r>
      <w:r w:rsidRPr="00F02A52">
        <w:rPr>
          <w:rFonts w:ascii="Calibri" w:hAnsi="Calibri"/>
          <w:noProof/>
          <w:sz w:val="20"/>
          <w:szCs w:val="20"/>
          <w:lang w:val="en-US"/>
        </w:rPr>
        <w:t>(European Commission, 2014d)</w:t>
      </w:r>
      <w:r w:rsidRPr="00F02A52">
        <w:rPr>
          <w:rFonts w:ascii="Calibri" w:hAnsi="Calibri"/>
          <w:sz w:val="20"/>
          <w:szCs w:val="20"/>
          <w:lang w:val="en-US"/>
        </w:rPr>
        <w:fldChar w:fldCharType="end"/>
      </w:r>
      <w:r w:rsidRPr="00F02A52">
        <w:rPr>
          <w:rFonts w:ascii="Calibri" w:hAnsi="Calibri"/>
          <w:sz w:val="20"/>
          <w:szCs w:val="20"/>
          <w:lang w:val="en-US"/>
        </w:rPr>
        <w:t xml:space="preserve">. </w:t>
      </w:r>
    </w:p>
    <w:p w14:paraId="6380C1C6" w14:textId="0DE8005D" w:rsidR="00E97DE0" w:rsidRPr="00F02A52" w:rsidRDefault="00E97DE0" w:rsidP="00E97DE0">
      <w:pPr>
        <w:autoSpaceDE w:val="0"/>
        <w:autoSpaceDN w:val="0"/>
        <w:adjustRightInd w:val="0"/>
        <w:rPr>
          <w:sz w:val="20"/>
          <w:szCs w:val="20"/>
          <w:lang w:val="en-US"/>
        </w:rPr>
      </w:pPr>
      <w:r w:rsidRPr="00F02A52">
        <w:rPr>
          <w:sz w:val="20"/>
          <w:szCs w:val="20"/>
          <w:lang w:val="en-US"/>
        </w:rPr>
        <w:t>In the last decades of the 20</w:t>
      </w:r>
      <w:r w:rsidRPr="00503C3C">
        <w:rPr>
          <w:sz w:val="20"/>
          <w:szCs w:val="20"/>
          <w:lang w:val="en-US"/>
        </w:rPr>
        <w:t>th</w:t>
      </w:r>
      <w:r w:rsidRPr="00F02A52">
        <w:rPr>
          <w:sz w:val="20"/>
          <w:szCs w:val="20"/>
          <w:lang w:val="en-US"/>
        </w:rPr>
        <w:t xml:space="preserve"> century, the agricultural sector in Turkey was heavily influenced by government interventions such as the management of commodity prices through purchases and sales (e.g. cereals, sugar and tobacco), import tariffs and export subsidies, subsidized farm inputs (e.g. chemical fertilizers, diesel), and credit and investments in irrigation and other infrastructure </w:t>
      </w:r>
      <w:r w:rsidRPr="00F02A52">
        <w:rPr>
          <w:sz w:val="20"/>
          <w:szCs w:val="20"/>
          <w:lang w:val="en-US"/>
        </w:rPr>
        <w:fldChar w:fldCharType="begin" w:fldLock="1"/>
      </w:r>
      <w:r>
        <w:rPr>
          <w:sz w:val="20"/>
          <w:szCs w:val="20"/>
          <w:lang w:val="en-US"/>
        </w:rPr>
        <w:instrText>ADDIN CSL_CITATION { "citationItems" : [ { "id" : "ITEM-1", "itemData" : { "DOI" : "10.1111/twec.12294", "abstract" : "In 1959, shortly after the European Economic Community was founded under the 1957 Treaty of Rome, Turkey applied for Associate Membership in the then six-member common market. By 1963, a path for integrating the economies of Turkey and the eventual European Union had been mapped. As with many trade agreements, agriculture posed difficult political hurdles, which were never fully cleared, even as trade barriers to other sectors were eventually removed and a Customs Union formed. This essay traces the influences the Turkey-European Union economic institutions have had on agricultural policies and the agriculture sector. An applied general equilibrium framework is used to provide estimates of what including agriculture under the Customs Union would mean for the sector and the economy. The paper also discusses the implications of fully aligning Turkey's agricultural policies with the European Union's Common Agricultural Policy, as would be required under full membership.", "author" : [ { "dropping-particle" : "", "family" : "Larson", "given" : "Donald", "non-dropping-particle" : "", "parse-names" : false, "suffix" : "" }, { "dropping-particle" : "", "family" : "Martin", "given" : "Will", "non-dropping-particle" : "", "parse-names" : false, "suffix" : "" }, { "dropping-particle" : "", "family" : "Sahin", "given" : "Sebnem", "non-dropping-particle" : "", "parse-names" : false, "suffix" : "" }, { "dropping-particle" : "", "family" : "Tsigas", "given" : "Marinos", "non-dropping-particle" : "", "parse-names" : false, "suffix" : "" } ], "container-title" : "Policy Research working paper", "id" : "ITEM-1", "issued" : { "date-parts" : [ [ "2014" ] ] }, "publisher" : "World Bank Group, Development Research Group, Agriculture and Rural Development Team", "publisher-place" : "Washington D.C.", "title" : "Agricultural Policies and Trade Paths in Turkey", "type" : "report", "volume" : "7059" }, "uris" : [ "http://www.mendeley.com/documents/?uuid=6175aa49-8b92-3627-a9e4-f2b1f03de6bb", "http://www.mendeley.com/documents/?uuid=7d5995e8-e8db-4ba2-94e0-54f5467015c8" ] } ], "mendeley" : { "formattedCitation" : "(Larson, Martin, Sahin, &amp; Tsigas, 2014)", "plainTextFormattedCitation" : "(Larson, Martin, Sahin, &amp; Tsigas, 2014)", "previouslyFormattedCitation" : "(Larson, Martin, Sahin, &amp; Tsigas, 2014)" }, "properties" : {  }, "schema" : "https://github.com/citation-style-language/schema/raw/master/csl-citation.json" }</w:instrText>
      </w:r>
      <w:r w:rsidRPr="00F02A52">
        <w:rPr>
          <w:sz w:val="20"/>
          <w:szCs w:val="20"/>
          <w:lang w:val="en-US"/>
        </w:rPr>
        <w:fldChar w:fldCharType="separate"/>
      </w:r>
      <w:r w:rsidRPr="00F02A52">
        <w:rPr>
          <w:sz w:val="20"/>
          <w:szCs w:val="20"/>
          <w:lang w:val="en-US"/>
        </w:rPr>
        <w:t>(Larson</w:t>
      </w:r>
      <w:r w:rsidR="00226909">
        <w:rPr>
          <w:i/>
          <w:sz w:val="20"/>
          <w:szCs w:val="20"/>
          <w:lang w:val="en-US"/>
        </w:rPr>
        <w:t xml:space="preserve"> et al.</w:t>
      </w:r>
      <w:r w:rsidRPr="00F02A52">
        <w:rPr>
          <w:sz w:val="20"/>
          <w:szCs w:val="20"/>
          <w:lang w:val="en-US"/>
        </w:rPr>
        <w:t>, 2014)</w:t>
      </w:r>
      <w:r w:rsidRPr="00F02A52">
        <w:rPr>
          <w:sz w:val="20"/>
          <w:szCs w:val="20"/>
          <w:lang w:val="en-US"/>
        </w:rPr>
        <w:fldChar w:fldCharType="end"/>
      </w:r>
      <w:r w:rsidRPr="00F02A52">
        <w:rPr>
          <w:sz w:val="20"/>
          <w:szCs w:val="20"/>
          <w:lang w:val="en-US"/>
        </w:rPr>
        <w:t xml:space="preserve">. Since 2001, following loan agreements </w:t>
      </w:r>
      <w:r w:rsidRPr="00F02A52">
        <w:rPr>
          <w:sz w:val="20"/>
          <w:szCs w:val="20"/>
          <w:lang w:val="en-US"/>
        </w:rPr>
        <w:lastRenderedPageBreak/>
        <w:t xml:space="preserve">with the International Monetary Fund, the Agricultural Reform Implementation Project (ARIP) was undertaken to change the commodity price support into ”farm direct income support” de-coupled from production </w:t>
      </w:r>
      <w:r w:rsidRPr="00F02A52">
        <w:rPr>
          <w:sz w:val="20"/>
          <w:szCs w:val="20"/>
          <w:lang w:val="en-US"/>
        </w:rPr>
        <w:fldChar w:fldCharType="begin" w:fldLock="1"/>
      </w:r>
      <w:r>
        <w:rPr>
          <w:sz w:val="20"/>
          <w:szCs w:val="20"/>
          <w:lang w:val="en-US"/>
        </w:rPr>
        <w:instrText>ADDIN CSL_CITATION { "citationItems" : [ { "id" : "ITEM-1", "itemData" : { "DOI" : "10.1504/IJARGE.2007.013509", "ISSN" : "1462-4605", "abstract" : "In 2001, Turkey adopted the Agricultural Reform Implementation Project (ARIP). This reform changed the practical instruments of policy intervention without questioning the underlying policy paradigm. A major driving force behind ARIP was the World Bank, which provided policy advice and the necessary financial support. The primary goal was to make Turkish agriculture more compatible with the WTO principles as well as the EU\u2019s Common Agricultural Policy (CAP) in view of its possible future membership. This study describes the policy process of reform in Turkey, analyses the policy formation concerning ARIP and discusses its political implications. This paper argues that predatory rather than productive policies characterise the process agricultural reform in Turkey", "author" : [ { "dropping-particle" : "", "family" : "Akder", "given" : "A Halis", "non-dropping-particle" : "", "parse-names" : false, "suffix" : "" } ], "container-title" : "International Journal of Agricultural Resources, Governance and Ecology", "id" : "ITEM-1", "issue" : "4/5", "issued" : { "date-parts" : [ [ "2007" ] ] }, "title" : "Policy Formation in the Process of Implementing Agricultural Reform in Turkey", "type" : "article-journal", "volume" : "6" }, "uris" : [ "http://www.mendeley.com/documents/?uuid=06252038-7ccb-345b-8d27-712192ae746f", "http://www.mendeley.com/documents/?uuid=0ad6a113-bd14-4b87-a51e-715e235fe479" ] }, { "id" : "ITEM-2", "itemData" : { "DOI" : "10.5901/mjss.2015.v6n2s1p588", "abstract" : "Agriculture is an important sector in the Turkish Economy in terms of population and employment, nutrition, agricultural production, domestic consumption, its contribution to industry, national income and balance of payments. By current economic indicators in Turkey, while its share in national income is 9.0%, its share in employment is 23.6%. Although the share of agriculture in GDP decreased in Turkey in the last decade, the rate of growth of agricultural sector increased. Whereas cultivated fields and the number of livestock declined, vegetative production and animal production increased significantly. Moreover, the rate of total employment increased, but the rate of agricultural employment decreased. In addition, the use of machine in agriculture increased and the wage of employees in agriculture increased considerably, as well. On the other hand, agricultural support policies in the last decade witnessed major reforms and important support policies were implemented in many areas. In 2013, the share of agricultural subsidies in gross domestic product increased compared to the previous year and an increase in the 2014 budget was targeted. In this study, agriculture-related indicators in Turkey in the last ten years will be evaluated and the last ten-year change and the reasons of this change will be examined. In the light of these changes, agricultural recommendations in terms of future oriented agricultural plans and programs will be presented.", "author" : [ { "dropping-particle" : "", "family" : "Tan", "given" : "Sibel", "non-dropping-particle" : "", "parse-names" : false, "suffix" : "" }, { "dropping-particle" : "", "family" : "Atak", "given" : "\u00daermin", "non-dropping-particle" : "", "parse-names" : false, "suffix" : "" }, { "dropping-particle" : "", "family" : "\u00daeng\u00fcl", "given" : "\u00dcmran", "non-dropping-particle" : "", "parse-names" : false, "suffix" : "" }, { "dropping-particle" : "", "family" : "Sami Tan", "given" : "Sabri", "non-dropping-particle" : "", "parse-names" : false, "suffix" : "" } ], "container-title" : "Mediterranean Journal of Social Sciences", "id" : "ITEM-2", "issue" : "2", "issued" : { "date-parts" : [ [ "2015" ] ] }, "page" : "588-595", "title" : "The Evaluation of the Changes in the Agricultural Sector with Common Economic Indicators in Turkey during the Last Decade", "type" : "article-journal", "volume" : "6" }, "uris" : [ "http://www.mendeley.com/documents/?uuid=a0fb2438-694d-3dc9-8a30-d5a50d68f45f", "http://www.mendeley.com/documents/?uuid=5e3d18f9-82bc-4813-8295-f7705381890b" ] } ], "mendeley" : { "formattedCitation" : "(Akder, 2007; Tan, Atak, \u00daeng\u00fcl, &amp; Sami Tan, 2015)", "plainTextFormattedCitation" : "(Akder, 2007; Tan, Atak, \u00daeng\u00fcl, &amp; Sami Tan, 2015)", "previouslyFormattedCitation" : "(Akder, 2007; Tan, Atak, \u00daeng\u00fcl, &amp; Sami Tan, 2015)" }, "properties" : {  }, "schema" : "https://github.com/citation-style-language/schema/raw/master/csl-citation.json" }</w:instrText>
      </w:r>
      <w:r w:rsidRPr="00F02A52">
        <w:rPr>
          <w:sz w:val="20"/>
          <w:szCs w:val="20"/>
          <w:lang w:val="en-US"/>
        </w:rPr>
        <w:fldChar w:fldCharType="separate"/>
      </w:r>
      <w:r w:rsidRPr="00F02A52">
        <w:rPr>
          <w:sz w:val="20"/>
          <w:szCs w:val="20"/>
          <w:lang w:val="en-US"/>
        </w:rPr>
        <w:t>(Akder, 2007; Tan</w:t>
      </w:r>
      <w:r w:rsidR="00226909">
        <w:rPr>
          <w:i/>
          <w:sz w:val="20"/>
          <w:szCs w:val="20"/>
          <w:lang w:val="en-US"/>
        </w:rPr>
        <w:t xml:space="preserve"> et al.</w:t>
      </w:r>
      <w:r w:rsidRPr="00F02A52">
        <w:rPr>
          <w:sz w:val="20"/>
          <w:szCs w:val="20"/>
          <w:lang w:val="en-US"/>
        </w:rPr>
        <w:t>, 2015)</w:t>
      </w:r>
      <w:r w:rsidRPr="00F02A52">
        <w:rPr>
          <w:sz w:val="20"/>
          <w:szCs w:val="20"/>
          <w:lang w:val="en-US"/>
        </w:rPr>
        <w:fldChar w:fldCharType="end"/>
      </w:r>
      <w:r w:rsidRPr="00F02A52">
        <w:rPr>
          <w:sz w:val="20"/>
          <w:szCs w:val="20"/>
          <w:lang w:val="en-US"/>
        </w:rPr>
        <w:t xml:space="preserve">. The resulting intensification of agriculture has caused on the one side, in the decade between 2003 and 2013, an annual wheat production of around 20 million tons </w:t>
      </w:r>
      <w:r w:rsidRPr="00F02A52">
        <w:rPr>
          <w:sz w:val="20"/>
          <w:szCs w:val="20"/>
          <w:lang w:val="en-US"/>
        </w:rPr>
        <w:fldChar w:fldCharType="begin" w:fldLock="1"/>
      </w:r>
      <w:r>
        <w:rPr>
          <w:sz w:val="20"/>
          <w:szCs w:val="20"/>
          <w:lang w:val="en-US"/>
        </w:rPr>
        <w:instrText>ADDIN CSL_CITATION { "citationItems" : [ { "id" : "ITEM-1", "itemData" : { "DOI" : "10.5901/mjss.2015.v6n2s1p588", "abstract" : "Agriculture is an important sector in the Turkish Economy in terms of population and employment, nutrition, agricultural production, domestic consumption, its contribution to industry, national income and balance of payments. By current economic indicators in Turkey, while its share in national income is 9.0%, its share in employment is 23.6%. Although the share of agriculture in GDP decreased in Turkey in the last decade, the rate of growth of agricultural sector increased. Whereas cultivated fields and the number of livestock declined, vegetative production and animal production increased significantly. Moreover, the rate of total employment increased, but the rate of agricultural employment decreased. In addition, the use of machine in agriculture increased and the wage of employees in agriculture increased considerably, as well. On the other hand, agricultural support policies in the last decade witnessed major reforms and important support policies were implemented in many areas. In 2013, the share of agricultural subsidies in gross domestic product increased compared to the previous year and an increase in the 2014 budget was targeted. In this study, agriculture-related indicators in Turkey in the last ten years will be evaluated and the last ten-year change and the reasons of this change will be examined. In the light of these changes, agricultural recommendations in terms of future oriented agricultural plans and programs will be presented.", "author" : [ { "dropping-particle" : "", "family" : "Tan", "given" : "Sibel", "non-dropping-particle" : "", "parse-names" : false, "suffix" : "" }, { "dropping-particle" : "", "family" : "Atak", "given" : "\u00daermin", "non-dropping-particle" : "", "parse-names" : false, "suffix" : "" }, { "dropping-particle" : "", "family" : "\u00daeng\u00fcl", "given" : "\u00dcmran", "non-dropping-particle" : "", "parse-names" : false, "suffix" : "" }, { "dropping-particle" : "", "family" : "Sami Tan", "given" : "Sabri", "non-dropping-particle" : "", "parse-names" : false, "suffix" : "" } ], "container-title" : "Mediterranean Journal of Social Sciences", "id" : "ITEM-1", "issue" : "2", "issued" : { "date-parts" : [ [ "2015" ] ] }, "page" : "588-595", "title" : "The Evaluation of the Changes in the Agricultural Sector with Common Economic Indicators in Turkey during the Last Decade", "type" : "article-journal", "volume" : "6" }, "uris" : [ "http://www.mendeley.com/documents/?uuid=5e3d18f9-82bc-4813-8295-f7705381890b", "http://www.mendeley.com/documents/?uuid=a0fb2438-694d-3dc9-8a30-d5a50d68f45f" ] } ], "mendeley" : { "formattedCitation" : "(Tan et al., 2015)", "plainTextFormattedCitation" : "(Tan et al., 2015)", "previouslyFormattedCitation" : "(Tan et al., 2015)"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Tan </w:t>
      </w:r>
      <w:r w:rsidR="009E3418" w:rsidRPr="009E3418">
        <w:rPr>
          <w:i/>
          <w:sz w:val="20"/>
          <w:szCs w:val="20"/>
          <w:lang w:val="en-US"/>
        </w:rPr>
        <w:t>et al.</w:t>
      </w:r>
      <w:r w:rsidRPr="00F02A52">
        <w:rPr>
          <w:sz w:val="20"/>
          <w:szCs w:val="20"/>
          <w:lang w:val="en-US"/>
        </w:rPr>
        <w:t>, 2015)</w:t>
      </w:r>
      <w:r w:rsidRPr="00F02A52">
        <w:rPr>
          <w:sz w:val="20"/>
          <w:szCs w:val="20"/>
          <w:lang w:val="en-US"/>
        </w:rPr>
        <w:fldChar w:fldCharType="end"/>
      </w:r>
      <w:r w:rsidRPr="00F02A52">
        <w:rPr>
          <w:sz w:val="20"/>
          <w:szCs w:val="20"/>
          <w:lang w:val="en-US"/>
        </w:rPr>
        <w:t xml:space="preserve"> and on the other, the loss of genetic diversity as testified by the low share (under 1%) of local wheat landraces in the total area of wheat production </w:t>
      </w:r>
      <w:r w:rsidRPr="00F02A52">
        <w:rPr>
          <w:sz w:val="20"/>
          <w:szCs w:val="20"/>
          <w:lang w:val="en-US"/>
        </w:rPr>
        <w:fldChar w:fldCharType="begin" w:fldLock="1"/>
      </w:r>
      <w:r>
        <w:rPr>
          <w:sz w:val="20"/>
          <w:szCs w:val="20"/>
          <w:lang w:val="en-US"/>
        </w:rPr>
        <w:instrText>ADDIN CSL_CITATION { "citationItems" : [ { "id" : "ITEM-1", "itemData" : { "ISBN" : "978-92-5-109048-0", "author" : [ { "dropping-particle" : "", "family" : "FAO", "given" : "", "non-dropping-particle" : "", "parse-names" : false, "suffix" : "" } ], "id" : "ITEM-1", "issued" : { "date-parts" : [ [ "2015" ] ] }, "number-of-pages" : "178", "publisher" : "Food and Agriculture Organization of the United Nations", "publisher-place" : "Ankara", "title" : "Wheat Landraces in Farmers\u2019 Fields in Turkey: National Survey, Collection, and Conservation, 2009-2014.", "type" : "report" }, "uris" : [ "http://www.mendeley.com/documents/?uuid=4492053a-c596-379e-abbf-ffa92da8ff37", "http://www.mendeley.com/documents/?uuid=242cc54c-fc5e-4c73-bc80-7bc5b49b80bd" ] } ], "mendeley" : { "formattedCitation" : "(FAO, 2015)", "plainTextFormattedCitation" : "(FAO, 2015)", "previouslyFormattedCitation" : "(FAO, 2015)" }, "properties" : {  }, "schema" : "https://github.com/citation-style-language/schema/raw/master/csl-citation.json" }</w:instrText>
      </w:r>
      <w:r w:rsidRPr="00F02A52">
        <w:rPr>
          <w:sz w:val="20"/>
          <w:szCs w:val="20"/>
          <w:lang w:val="en-US"/>
        </w:rPr>
        <w:fldChar w:fldCharType="separate"/>
      </w:r>
      <w:r w:rsidRPr="00F02A52">
        <w:rPr>
          <w:sz w:val="20"/>
          <w:szCs w:val="20"/>
          <w:lang w:val="en-US"/>
        </w:rPr>
        <w:t>(FAO, 2015)</w:t>
      </w:r>
      <w:r w:rsidRPr="00F02A52">
        <w:rPr>
          <w:sz w:val="20"/>
          <w:szCs w:val="20"/>
          <w:lang w:val="en-US"/>
        </w:rPr>
        <w:fldChar w:fldCharType="end"/>
      </w:r>
      <w:r w:rsidRPr="00F02A52">
        <w:rPr>
          <w:sz w:val="20"/>
          <w:szCs w:val="20"/>
          <w:lang w:val="en-US"/>
        </w:rPr>
        <w:t xml:space="preserve">. Other environmental problems are related to soil erosion, over-consumption and waste of water, and excessive use of chemicals </w:t>
      </w:r>
      <w:r w:rsidRPr="00F02A52">
        <w:rPr>
          <w:sz w:val="20"/>
          <w:szCs w:val="20"/>
          <w:lang w:val="en-US"/>
        </w:rPr>
        <w:fldChar w:fldCharType="begin" w:fldLock="1"/>
      </w:r>
      <w:r>
        <w:rPr>
          <w:sz w:val="20"/>
          <w:szCs w:val="20"/>
          <w:lang w:val="en-US"/>
        </w:rPr>
        <w:instrText>ADDIN CSL_CITATION { "citationItems" : [ { "id" : "ITEM-1", "itemData" : { "author" : [ { "dropping-particle" : "", "family" : "Republic of Turkey", "given" : "Ministry of Agriculture and Rural Affairs IPARD Programme 2007-2013", "non-dropping-particle" : "", "parse-names" : false, "suffix" : "" } ], "id" : "ITEM-1", "issued" : { "date-parts" : [ [ "2012" ] ] }, "number-of-pages" : "378", "title" : "Instrument of Pre-Accession Assistance Rural Development (IPARD) Programme (2007-2013)", "type" : "report" }, "uris" : [ "http://www.mendeley.com/documents/?uuid=ee41bd37-8651-3b36-b115-95593e9c601f", "http://www.mendeley.com/documents/?uuid=925dba39-5b0f-4da2-a26f-e4bdbada68b8" ] } ], "mendeley" : { "formattedCitation" : "(Republic of Turkey, 2012)", "plainTextFormattedCitation" : "(Republic of Turkey, 2012)", "previouslyFormattedCitation" : "(Republic of Turkey, 2012)" }, "properties" : {  }, "schema" : "https://github.com/citation-style-language/schema/raw/master/csl-citation.json" }</w:instrText>
      </w:r>
      <w:r w:rsidRPr="00F02A52">
        <w:rPr>
          <w:sz w:val="20"/>
          <w:szCs w:val="20"/>
          <w:lang w:val="en-US"/>
        </w:rPr>
        <w:fldChar w:fldCharType="separate"/>
      </w:r>
      <w:r w:rsidRPr="00F02A52">
        <w:rPr>
          <w:sz w:val="20"/>
          <w:szCs w:val="20"/>
          <w:lang w:val="en-US"/>
        </w:rPr>
        <w:t>(Republic of Turkey, 2012)</w:t>
      </w:r>
      <w:r w:rsidRPr="00F02A52">
        <w:rPr>
          <w:sz w:val="20"/>
          <w:szCs w:val="20"/>
          <w:lang w:val="en-US"/>
        </w:rPr>
        <w:fldChar w:fldCharType="end"/>
      </w:r>
      <w:r w:rsidRPr="00F02A52">
        <w:rPr>
          <w:sz w:val="20"/>
          <w:szCs w:val="20"/>
          <w:lang w:val="en-US"/>
        </w:rPr>
        <w:t xml:space="preserve">. Unfortunately, although environmental issues in agriculture have been addressed by the Turkish Government since the 1990s, and are supposed to be increasingly considered by following the adoption of the </w:t>
      </w:r>
      <w:r w:rsidRPr="00F02A52">
        <w:rPr>
          <w:sz w:val="20"/>
          <w:szCs w:val="20"/>
          <w:lang w:val="en-US" w:eastAsia="it-IT"/>
        </w:rPr>
        <w:t>Acquis Communautaire in the pre-accession process</w:t>
      </w:r>
      <w:r w:rsidRPr="00F02A52">
        <w:rPr>
          <w:sz w:val="20"/>
          <w:szCs w:val="20"/>
          <w:lang w:val="en-US"/>
        </w:rPr>
        <w:t xml:space="preserve"> </w:t>
      </w:r>
      <w:r w:rsidRPr="00F02A52">
        <w:rPr>
          <w:sz w:val="20"/>
          <w:szCs w:val="20"/>
          <w:lang w:val="en-US"/>
        </w:rPr>
        <w:fldChar w:fldCharType="begin" w:fldLock="1"/>
      </w:r>
      <w:r>
        <w:rPr>
          <w:sz w:val="20"/>
          <w:szCs w:val="20"/>
          <w:lang w:val="en-US"/>
        </w:rPr>
        <w:instrText>ADDIN CSL_CITATION { "citationItems" : [ { "id" : "ITEM-1", "itemData" : { "author" : [ { "dropping-particle" : "", "family" : "Republic of Turkey", "given" : "Ministry of Agriculture and Rural Affairs IPARD Programme 2007-2013", "non-dropping-particle" : "", "parse-names" : false, "suffix" : "" } ], "id" : "ITEM-1", "issued" : { "date-parts" : [ [ "2012" ] ] }, "number-of-pages" : "378", "title" : "Instrument of Pre-Accession Assistance Rural Development (IPARD) Programme (2007-2013)", "type" : "report" }, "uris" : [ "http://www.mendeley.com/documents/?uuid=925dba39-5b0f-4da2-a26f-e4bdbada68b8", "http://www.mendeley.com/documents/?uuid=ee41bd37-8651-3b36-b115-95593e9c601f" ] } ], "mendeley" : { "formattedCitation" : "(Republic of Turkey, 2012)", "plainTextFormattedCitation" : "(Republic of Turkey, 2012)", "previouslyFormattedCitation" : "(Republic of Turkey, 2012)" }, "properties" : {  }, "schema" : "https://github.com/citation-style-language/schema/raw/master/csl-citation.json" }</w:instrText>
      </w:r>
      <w:r w:rsidRPr="00F02A52">
        <w:rPr>
          <w:sz w:val="20"/>
          <w:szCs w:val="20"/>
          <w:lang w:val="en-US"/>
        </w:rPr>
        <w:fldChar w:fldCharType="separate"/>
      </w:r>
      <w:r w:rsidRPr="00F02A52">
        <w:rPr>
          <w:sz w:val="20"/>
          <w:szCs w:val="20"/>
          <w:lang w:val="en-US"/>
        </w:rPr>
        <w:t>(</w:t>
      </w:r>
      <w:r w:rsidR="00C641E0">
        <w:rPr>
          <w:sz w:val="20"/>
          <w:szCs w:val="20"/>
          <w:lang w:val="en-US"/>
        </w:rPr>
        <w:t>Government</w:t>
      </w:r>
      <w:r w:rsidR="00C641E0" w:rsidRPr="00F02A52">
        <w:rPr>
          <w:sz w:val="20"/>
          <w:szCs w:val="20"/>
          <w:lang w:val="en-US"/>
        </w:rPr>
        <w:t xml:space="preserve"> </w:t>
      </w:r>
      <w:r w:rsidRPr="00F02A52">
        <w:rPr>
          <w:sz w:val="20"/>
          <w:szCs w:val="20"/>
          <w:lang w:val="en-US"/>
        </w:rPr>
        <w:t>of Turkey, 2012)</w:t>
      </w:r>
      <w:r w:rsidRPr="00F02A52">
        <w:rPr>
          <w:sz w:val="20"/>
          <w:szCs w:val="20"/>
          <w:lang w:val="en-US"/>
        </w:rPr>
        <w:fldChar w:fldCharType="end"/>
      </w:r>
      <w:r w:rsidRPr="00F02A52">
        <w:rPr>
          <w:sz w:val="20"/>
          <w:szCs w:val="20"/>
          <w:lang w:val="en-US"/>
        </w:rPr>
        <w:t xml:space="preserve">, the implementation of agri-environmental schemes is still in its infancy. Protection of the environment is mainly pursued through regulations while agri-environmental measures are still promoted only at a preparatory and pilot level, and organic agriculture has so far developed through export markets without any significant government support </w:t>
      </w:r>
      <w:r w:rsidRPr="00F02A52">
        <w:rPr>
          <w:sz w:val="20"/>
          <w:szCs w:val="20"/>
          <w:lang w:val="en-US"/>
        </w:rPr>
        <w:fldChar w:fldCharType="begin" w:fldLock="1"/>
      </w:r>
      <w:r>
        <w:rPr>
          <w:sz w:val="20"/>
          <w:szCs w:val="20"/>
          <w:lang w:val="en-US"/>
        </w:rPr>
        <w:instrText>ADDIN CSL_CITATION { "citationItems" : [ { "id" : "ITEM-1", "itemData" : { "author" : [ { "dropping-particle" : "", "family" : "Republic of Turkey", "given" : "Ministry of Agriculture and Rural Affairs IPARD Programme 2007-2013", "non-dropping-particle" : "", "parse-names" : false, "suffix" : "" } ], "id" : "ITEM-1", "issued" : { "date-parts" : [ [ "2012" ] ] }, "number-of-pages" : "378", "title" : "Instrument of Pre-Accession Assistance Rural Development (IPARD) Programme (2007-2013)", "type" : "report" }, "uris" : [ "http://www.mendeley.com/documents/?uuid=925dba39-5b0f-4da2-a26f-e4bdbada68b8", "http://www.mendeley.com/documents/?uuid=ee41bd37-8651-3b36-b115-95593e9c601f" ] } ], "mendeley" : { "formattedCitation" : "(Republic of Turkey, 2012)", "plainTextFormattedCitation" : "(Republic of Turkey, 2012)", "previouslyFormattedCitation" : "(Republic of Turkey, 2012)" }, "properties" : {  }, "schema" : "https://github.com/citation-style-language/schema/raw/master/csl-citation.json" }</w:instrText>
      </w:r>
      <w:r w:rsidRPr="00F02A52">
        <w:rPr>
          <w:sz w:val="20"/>
          <w:szCs w:val="20"/>
          <w:lang w:val="en-US"/>
        </w:rPr>
        <w:fldChar w:fldCharType="separate"/>
      </w:r>
      <w:r w:rsidRPr="00F02A52">
        <w:rPr>
          <w:sz w:val="20"/>
          <w:szCs w:val="20"/>
          <w:lang w:val="en-US"/>
        </w:rPr>
        <w:t>(Republic of Turkey, 2012)</w:t>
      </w:r>
      <w:r w:rsidRPr="00F02A52">
        <w:rPr>
          <w:sz w:val="20"/>
          <w:szCs w:val="20"/>
          <w:lang w:val="en-US"/>
        </w:rPr>
        <w:fldChar w:fldCharType="end"/>
      </w:r>
      <w:r w:rsidRPr="00F02A52">
        <w:rPr>
          <w:sz w:val="20"/>
          <w:szCs w:val="20"/>
          <w:lang w:val="en-US" w:eastAsia="it-IT"/>
        </w:rPr>
        <w:t xml:space="preserve">. </w:t>
      </w:r>
    </w:p>
    <w:p w14:paraId="5D96AAEF" w14:textId="77777777" w:rsidR="00E97DE0" w:rsidRPr="00F02A52" w:rsidRDefault="00E97DE0" w:rsidP="00E97DE0">
      <w:pPr>
        <w:autoSpaceDE w:val="0"/>
        <w:autoSpaceDN w:val="0"/>
        <w:adjustRightInd w:val="0"/>
        <w:rPr>
          <w:sz w:val="20"/>
          <w:szCs w:val="20"/>
          <w:lang w:val="en-US"/>
        </w:rPr>
      </w:pPr>
      <w:r w:rsidRPr="00F02A52">
        <w:rPr>
          <w:sz w:val="20"/>
          <w:szCs w:val="20"/>
          <w:lang w:val="en-US"/>
        </w:rPr>
        <w:t xml:space="preserve">There are clearly opportunities for improvement of agri-environmental policy, particularly considering that Turkey has an enormous potential to promote sustainability in agriculture because of a great richness of biodiversity and yet unexploited agro-ecosystems resulting from traditional extensive farming practices. Because of its geographical position, many fruit species, such as cherries, apricots, almonds and figs, originated in Turkey as well as wild relatives of other cultivated species such as </w:t>
      </w:r>
      <w:r w:rsidRPr="00F02A52">
        <w:rPr>
          <w:sz w:val="20"/>
          <w:szCs w:val="20"/>
          <w:lang w:val="en-US" w:eastAsia="it-IT"/>
        </w:rPr>
        <w:t xml:space="preserve">wheat, chickpea, lentil, apple, pear, chestnut, hazelnut and pistachio </w:t>
      </w:r>
      <w:r w:rsidRPr="00F02A52">
        <w:rPr>
          <w:sz w:val="20"/>
          <w:szCs w:val="20"/>
          <w:lang w:val="en-US"/>
        </w:rPr>
        <w:fldChar w:fldCharType="begin" w:fldLock="1"/>
      </w:r>
      <w:r>
        <w:rPr>
          <w:sz w:val="20"/>
          <w:szCs w:val="20"/>
          <w:lang w:val="en-US"/>
        </w:rPr>
        <w:instrText>ADDIN CSL_CITATION { "citationItems" : [ { "id" : "ITEM-1", "itemData" : { "author" : [ { "dropping-particle" : "", "family" : "Republic of Turkey", "given" : "Ministry of Agriculture and Rural Affairs IPARD Programme 2007-2013", "non-dropping-particle" : "", "parse-names" : false, "suffix" : "" } ], "id" : "ITEM-1", "issued" : { "date-parts" : [ [ "2012" ] ] }, "number-of-pages" : "378", "title" : "Instrument of Pre-Accession Assistance Rural Development (IPARD) Programme (2007-2013)", "type" : "report" }, "uris" : [ "http://www.mendeley.com/documents/?uuid=925dba39-5b0f-4da2-a26f-e4bdbada68b8", "http://www.mendeley.com/documents/?uuid=ee41bd37-8651-3b36-b115-95593e9c601f" ] } ], "mendeley" : { "formattedCitation" : "(Republic of Turkey, 2012)", "plainTextFormattedCitation" : "(Republic of Turkey, 2012)", "previouslyFormattedCitation" : "(Republic of Turkey, 2012)" }, "properties" : {  }, "schema" : "https://github.com/citation-style-language/schema/raw/master/csl-citation.json" }</w:instrText>
      </w:r>
      <w:r w:rsidRPr="00F02A52">
        <w:rPr>
          <w:sz w:val="20"/>
          <w:szCs w:val="20"/>
          <w:lang w:val="en-US"/>
        </w:rPr>
        <w:fldChar w:fldCharType="separate"/>
      </w:r>
      <w:r w:rsidRPr="00F02A52">
        <w:rPr>
          <w:sz w:val="20"/>
          <w:szCs w:val="20"/>
          <w:lang w:val="en-US"/>
        </w:rPr>
        <w:t>(Republic of Turkey, 2012)</w:t>
      </w:r>
      <w:r w:rsidRPr="00F02A52">
        <w:rPr>
          <w:sz w:val="20"/>
          <w:szCs w:val="20"/>
          <w:lang w:val="en-US"/>
        </w:rPr>
        <w:fldChar w:fldCharType="end"/>
      </w:r>
      <w:r w:rsidRPr="00F02A52">
        <w:rPr>
          <w:sz w:val="20"/>
          <w:szCs w:val="20"/>
          <w:lang w:val="en-US" w:eastAsia="it-IT"/>
        </w:rPr>
        <w:t>.</w:t>
      </w:r>
      <w:r w:rsidRPr="00F02A52">
        <w:rPr>
          <w:sz w:val="20"/>
          <w:szCs w:val="20"/>
          <w:lang w:val="en-US"/>
        </w:rPr>
        <w:t xml:space="preserve"> Because wheat cultivation has been carried out for more than 8,000 years in Turkey, beside wild relatives and semi-domesticated varieties there is a large number of wheat landraces </w:t>
      </w:r>
      <w:r w:rsidRPr="00F02A52">
        <w:rPr>
          <w:sz w:val="20"/>
          <w:szCs w:val="20"/>
          <w:lang w:val="en-US"/>
        </w:rPr>
        <w:fldChar w:fldCharType="begin" w:fldLock="1"/>
      </w:r>
      <w:r>
        <w:rPr>
          <w:sz w:val="20"/>
          <w:szCs w:val="20"/>
          <w:lang w:val="en-US"/>
        </w:rPr>
        <w:instrText>ADDIN CSL_CITATION { "citationItems" : [ { "id" : "ITEM-1", "itemData" : { "ISBN" : "978-92-5-109048-0", "author" : [ { "dropping-particle" : "", "family" : "FAO", "given" : "", "non-dropping-particle" : "", "parse-names" : false, "suffix" : "" } ], "id" : "ITEM-1", "issued" : { "date-parts" : [ [ "2015" ] ] }, "number-of-pages" : "178", "publisher" : "Food and Agriculture Organization of the United Nations", "publisher-place" : "Ankara", "title" : "Wheat Landraces in Farmers\u2019 Fields in Turkey: National Survey, Collection, and Conservation, 2009-2014.", "type" : "report" }, "uris" : [ "http://www.mendeley.com/documents/?uuid=242cc54c-fc5e-4c73-bc80-7bc5b49b80bd", "http://www.mendeley.com/documents/?uuid=4492053a-c596-379e-abbf-ffa92da8ff37" ] } ], "mendeley" : { "formattedCitation" : "(FAO, 2015)", "plainTextFormattedCitation" : "(FAO, 2015)", "previouslyFormattedCitation" : "(FAO, 2015)" }, "properties" : {  }, "schema" : "https://github.com/citation-style-language/schema/raw/master/csl-citation.json" }</w:instrText>
      </w:r>
      <w:r w:rsidRPr="00F02A52">
        <w:rPr>
          <w:sz w:val="20"/>
          <w:szCs w:val="20"/>
          <w:lang w:val="en-US"/>
        </w:rPr>
        <w:fldChar w:fldCharType="separate"/>
      </w:r>
      <w:r w:rsidRPr="00F02A52">
        <w:rPr>
          <w:sz w:val="20"/>
          <w:szCs w:val="20"/>
          <w:lang w:val="en-US"/>
        </w:rPr>
        <w:t>(FAO, 2015)</w:t>
      </w:r>
      <w:r w:rsidRPr="00F02A52">
        <w:rPr>
          <w:sz w:val="20"/>
          <w:szCs w:val="20"/>
          <w:lang w:val="en-US"/>
        </w:rPr>
        <w:fldChar w:fldCharType="end"/>
      </w:r>
      <w:r w:rsidRPr="00F02A52">
        <w:rPr>
          <w:sz w:val="20"/>
          <w:szCs w:val="20"/>
          <w:lang w:val="en-US"/>
        </w:rPr>
        <w:t xml:space="preserve">. </w:t>
      </w:r>
    </w:p>
    <w:p w14:paraId="78288323" w14:textId="43241026" w:rsidR="00E97DE0" w:rsidRDefault="00E97DE0" w:rsidP="00E97DE0">
      <w:pPr>
        <w:rPr>
          <w:b/>
          <w:bCs/>
          <w:sz w:val="20"/>
          <w:szCs w:val="20"/>
          <w:lang w:val="en-US"/>
        </w:rPr>
      </w:pPr>
      <w:r w:rsidRPr="00F02A52">
        <w:rPr>
          <w:b/>
          <w:bCs/>
          <w:sz w:val="20"/>
          <w:szCs w:val="20"/>
          <w:lang w:val="en-US"/>
        </w:rPr>
        <w:t>End of Box 6.3</w:t>
      </w:r>
    </w:p>
    <w:p w14:paraId="598C471D" w14:textId="77777777" w:rsidR="00775535" w:rsidRPr="00F02A52" w:rsidRDefault="00775535" w:rsidP="00E97DE0">
      <w:pPr>
        <w:rPr>
          <w:b/>
          <w:bCs/>
          <w:sz w:val="20"/>
          <w:szCs w:val="20"/>
          <w:lang w:val="en-US"/>
        </w:rPr>
      </w:pPr>
    </w:p>
    <w:p w14:paraId="453BE0A2" w14:textId="77777777" w:rsidR="00E97DE0" w:rsidRPr="00F02A52" w:rsidRDefault="00E97DE0" w:rsidP="00E97DE0">
      <w:pPr>
        <w:rPr>
          <w:sz w:val="23"/>
          <w:szCs w:val="23"/>
          <w:lang w:val="en-US"/>
        </w:rPr>
      </w:pPr>
      <w:r w:rsidRPr="00F02A52">
        <w:rPr>
          <w:lang w:val="en-US"/>
        </w:rPr>
        <w:t>The most important economic and financial policy instruments are direct payments (i.e. basic payments and the greening payments) (</w:t>
      </w:r>
      <w:r>
        <w:rPr>
          <w:lang w:val="en-US"/>
        </w:rPr>
        <w:t>p</w:t>
      </w:r>
      <w:r w:rsidRPr="00F02A52">
        <w:rPr>
          <w:lang w:val="en-US"/>
        </w:rPr>
        <w:t>illar 1) and rural development measures (</w:t>
      </w:r>
      <w:r>
        <w:rPr>
          <w:lang w:val="en-US"/>
        </w:rPr>
        <w:t>p</w:t>
      </w:r>
      <w:r w:rsidRPr="00F02A52">
        <w:rPr>
          <w:lang w:val="en-US"/>
        </w:rPr>
        <w:t xml:space="preserve">illar 2). In the financial year 2013 direct payments from </w:t>
      </w:r>
      <w:r>
        <w:rPr>
          <w:lang w:val="en-US"/>
        </w:rPr>
        <w:t>p</w:t>
      </w:r>
      <w:r w:rsidRPr="00F02A52">
        <w:rPr>
          <w:lang w:val="en-US"/>
        </w:rPr>
        <w:t xml:space="preserve">illar 1 amounted to 71% of the whole </w:t>
      </w:r>
      <w:r>
        <w:rPr>
          <w:lang w:val="en-US"/>
        </w:rPr>
        <w:t>Common Agricultural Policy</w:t>
      </w:r>
      <w:r w:rsidRPr="00F02A52">
        <w:rPr>
          <w:lang w:val="en-US"/>
        </w:rPr>
        <w:t xml:space="preserve"> expenditure showing an increase from 61% in the financial year 2000 and 65% in the financial year 2005, mainly due to new member States joining the </w:t>
      </w:r>
      <w:r>
        <w:rPr>
          <w:lang w:val="en-US"/>
        </w:rPr>
        <w:t>European Union</w:t>
      </w:r>
      <w:r w:rsidRPr="00F02A52">
        <w:rPr>
          <w:lang w:val="en-US"/>
        </w:rPr>
        <w:t xml:space="preserve"> </w:t>
      </w:r>
      <w:r w:rsidRPr="00F02A52">
        <w:rPr>
          <w:lang w:val="en-US"/>
        </w:rPr>
        <w:fldChar w:fldCharType="begin" w:fldLock="1"/>
      </w:r>
      <w:r>
        <w:rPr>
          <w:lang w:val="en-US"/>
        </w:rPr>
        <w:instrText>ADDIN CSL_CITATION { "citationItems" : [ { "id" : "ITEM-1", "itemData" : { "abstract" : "Every year, the Commission publishes the breakdown of direct payments by Member State and size of payment. Figures are now available for the financial year 2013 and are analysed in this report.", "author" : [ { "dropping-particle" : "", "family" : "European Commission", "given" : "", "non-dropping-particle" : "", "parse-names" : false, "suffix" : "" } ], "id" : "ITEM-1", "issued" : { "date-parts" : [ [ "2014" ] ] }, "number-of-pages" : "43", "publisher" : "European Commission, Directorate General Agriculture and Rural Development", "publisher-place" : "Brussels", "title" : "Report on the distribution of direct aids to agricultural producers (financial year 2013)", "type" : "report" }, "uris" : [ "http://www.mendeley.com/documents/?uuid=750cbb00-5465-3de9-974a-a1ff755267e1", "http://www.mendeley.com/documents/?uuid=62f47ba2-dcaf-4c1d-bb9d-70630ed9b425" ] } ], "mendeley" : { "formattedCitation" : "(European Commission, 2014b)", "plainTextFormattedCitation" : "(European Commission, 2014b)", "previouslyFormattedCitation" : "(European Commission, 2014b)" }, "properties" : {  }, "schema" : "https://github.com/citation-style-language/schema/raw/master/csl-citation.json" }</w:instrText>
      </w:r>
      <w:r w:rsidRPr="00F02A52">
        <w:rPr>
          <w:lang w:val="en-US"/>
        </w:rPr>
        <w:fldChar w:fldCharType="separate"/>
      </w:r>
      <w:r w:rsidRPr="00F02A52">
        <w:rPr>
          <w:lang w:val="en-US"/>
        </w:rPr>
        <w:t>(European Commission, 2014b)</w:t>
      </w:r>
      <w:r w:rsidRPr="00F02A52">
        <w:rPr>
          <w:lang w:val="en-US"/>
        </w:rPr>
        <w:fldChar w:fldCharType="end"/>
      </w:r>
      <w:r w:rsidRPr="00F02A52">
        <w:rPr>
          <w:lang w:val="en-US"/>
        </w:rPr>
        <w:t xml:space="preserve">. The level of direct payments differs between countries and farmers because they are calculated as compensation for support-price reduction taking historical production and past income support as reference. This has resulted in large productive farms receiving more payments than small ones, creating problems with distribution and social cohesion </w:t>
      </w:r>
      <w:r w:rsidRPr="00F02A52">
        <w:rPr>
          <w:lang w:val="en-US"/>
        </w:rPr>
        <w:fldChar w:fldCharType="begin" w:fldLock="1"/>
      </w:r>
      <w:r>
        <w:rPr>
          <w:lang w:val="en-US"/>
        </w:rPr>
        <w:instrText>ADDIN CSL_CITATION { "citationItems" : [ { "id" : "ITEM-1", "itemData" : { "abstract" : "Every year, the Commission publishes the breakdown of direct payments by Member State and size of payment. Figures are now available for the financial year 2013 and are analysed in this report.", "author" : [ { "dropping-particle" : "", "family" : "European Commission", "given" : "", "non-dropping-particle" : "", "parse-names" : false, "suffix" : "" } ], "id" : "ITEM-1", "issued" : { "date-parts" : [ [ "2014" ] ] }, "number-of-pages" : "43", "publisher" : "European Commission, Directorate General Agriculture and Rural Development", "publisher-place" : "Brussels", "title" : "Report on the distribution of direct aids to agricultural producers (financial year 2013)", "type" : "report" }, "uris" : [ "http://www.mendeley.com/documents/?uuid=62f47ba2-dcaf-4c1d-bb9d-70630ed9b425", "http://www.mendeley.com/documents/?uuid=750cbb00-5465-3de9-974a-a1ff755267e1" ] } ], "mendeley" : { "formattedCitation" : "(European Commission, 2014b)", "plainTextFormattedCitation" : "(European Commission, 2014b)", "previouslyFormattedCitation" : "(European Commission, 2014b)" }, "properties" : {  }, "schema" : "https://github.com/citation-style-language/schema/raw/master/csl-citation.json" }</w:instrText>
      </w:r>
      <w:r w:rsidRPr="00F02A52">
        <w:rPr>
          <w:lang w:val="en-US"/>
        </w:rPr>
        <w:fldChar w:fldCharType="separate"/>
      </w:r>
      <w:r w:rsidRPr="00F02A52">
        <w:rPr>
          <w:lang w:val="en-US"/>
        </w:rPr>
        <w:t>(European Commission, 2014b)</w:t>
      </w:r>
      <w:r w:rsidRPr="00F02A52">
        <w:rPr>
          <w:lang w:val="en-US"/>
        </w:rPr>
        <w:fldChar w:fldCharType="end"/>
      </w:r>
      <w:r w:rsidRPr="00F02A52">
        <w:rPr>
          <w:lang w:val="en-US"/>
        </w:rPr>
        <w:t xml:space="preserve">. For the period 2014-2020, 118 rural development plans with economic, environmental and social objectives for </w:t>
      </w:r>
      <w:r>
        <w:rPr>
          <w:lang w:val="en-US"/>
        </w:rPr>
        <w:t>p</w:t>
      </w:r>
      <w:r w:rsidRPr="00F02A52">
        <w:rPr>
          <w:lang w:val="en-US"/>
        </w:rPr>
        <w:t xml:space="preserve">illar 2 have been proposed by national or local administrations on the basis of </w:t>
      </w:r>
      <w:r>
        <w:rPr>
          <w:lang w:val="en-US"/>
        </w:rPr>
        <w:t>European Union</w:t>
      </w:r>
      <w:r w:rsidRPr="00F02A52">
        <w:rPr>
          <w:lang w:val="en-US"/>
        </w:rPr>
        <w:t xml:space="preserve"> Reg. 1305/2013 and co-funded by the European Agricultural Fund for Rural Development (EAFRD). Agri-environmental-climate payments are allowed for farmers voluntary enrolling for a minimum period of 5-7 years and for practices going beyond cross-compliance and greening requirements. Agri-environment payments are estimated on the basis of additional costs and income foregone, resulting from the commitments to be undertaken by farmers. An additional payment can be granted to cover transaction costs up to 20% of the payment, or 30% in the case of commitments undertaken by a group of farmers. The spending for agri-environmental measures for the period 2014-2020 is foreseen to reach 25 billion Euro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id" : "ITEM-1", "issue" : "September", "issued" : { "date-parts" : [ [ "2015" ] ] }, "number-of-pages" : "8", "publisher" : "European Commission, Directorate General Agriculture and Rural Development", "publisher-place" : "Brussels", "title" : "EU agriculture spending focused on results", "type" : "report" }, "uris" : [ "http://www.mendeley.com/documents/?uuid=93113979-6bac-34d7-bdad-55951aec96b0", "http://www.mendeley.com/documents/?uuid=b98e5b93-b9e0-42e2-a421-b3b5aa0ccd63" ] } ], "mendeley" : { "formattedCitation" : "(European Commission, 2015a)", "plainTextFormattedCitation" : "(European Commission, 2015a)", "previouslyFormattedCitation" : "(European Commission, 2015a)" }, "properties" : {  }, "schema" : "https://github.com/citation-style-language/schema/raw/master/csl-citation.json" }</w:instrText>
      </w:r>
      <w:r w:rsidRPr="00F02A52">
        <w:rPr>
          <w:lang w:val="en-US"/>
        </w:rPr>
        <w:fldChar w:fldCharType="separate"/>
      </w:r>
      <w:r w:rsidRPr="00F02A52">
        <w:rPr>
          <w:lang w:val="en-US"/>
        </w:rPr>
        <w:t>(European Commission, 2015a)</w:t>
      </w:r>
      <w:r w:rsidRPr="00F02A52">
        <w:rPr>
          <w:lang w:val="en-US"/>
        </w:rPr>
        <w:fldChar w:fldCharType="end"/>
      </w:r>
      <w:r w:rsidRPr="00F02A52">
        <w:rPr>
          <w:lang w:val="en-US"/>
        </w:rPr>
        <w:t xml:space="preserve">. </w:t>
      </w:r>
    </w:p>
    <w:p w14:paraId="252577B3" w14:textId="786233C5" w:rsidR="00E97DE0" w:rsidRPr="00F02A52" w:rsidRDefault="00E97DE0" w:rsidP="00E97DE0">
      <w:pPr>
        <w:rPr>
          <w:sz w:val="23"/>
          <w:szCs w:val="23"/>
          <w:lang w:val="en-US"/>
        </w:rPr>
      </w:pPr>
      <w:r w:rsidRPr="00F02A52">
        <w:rPr>
          <w:lang w:val="en-US"/>
        </w:rPr>
        <w:t xml:space="preserve">Rural tourism is a private sector activity driven by market demand with important linkages to cultural and territorial local identity, often resulting in diversification of small and medium farms’ activities. Rural tourism </w:t>
      </w:r>
      <w:r w:rsidRPr="00F02A52">
        <w:rPr>
          <w:rFonts w:cs="Verdana"/>
          <w:color w:val="000000"/>
          <w:lang w:val="en-US"/>
        </w:rPr>
        <w:t xml:space="preserve">represents 10-20% of rural income and employment </w:t>
      </w:r>
      <w:r w:rsidRPr="00F02A52">
        <w:rPr>
          <w:lang w:val="en-US"/>
        </w:rPr>
        <w:fldChar w:fldCharType="begin" w:fldLock="1"/>
      </w:r>
      <w:r>
        <w:rPr>
          <w:lang w:val="en-US"/>
        </w:rPr>
        <w:instrText>ADDIN CSL_CITATION { "citationItems" : [ { "id" : "ITEM-1", "itemData" : { "DOI" : "10.2861/13312", "author" : [ { "dropping-particle" : "", "family" : "European Parliament", "given" : "", "non-dropping-particle" : "", "parse-names" : false, "suffix" : "" } ], "id" : "ITEM-1", "issued" : { "date-parts" : [ [ "2013" ] ] }, "number-of-pages" : "141", "publisher-place" : "Brussels", "title" : "Industrial Heritage and Agri/Rural Tourism in Europe, Study", "type" : "report" }, "uris" : [ "http://www.mendeley.com/documents/?uuid=fd7f3aa4-de1b-38de-a1d9-9b5bed1c7484", "http://www.mendeley.com/documents/?uuid=94423836-c353-4556-a239-bdbb1c836252" ] } ], "mendeley" : { "formattedCitation" : "(European Parliament, 2013)", "plainTextFormattedCitation" : "(European Parliament, 2013)", "previouslyFormattedCitation" : "(European Parliament, 2013)" }, "properties" : {  }, "schema" : "https://github.com/citation-style-language/schema/raw/master/csl-citation.json" }</w:instrText>
      </w:r>
      <w:r w:rsidRPr="00F02A52">
        <w:rPr>
          <w:lang w:val="en-US"/>
        </w:rPr>
        <w:fldChar w:fldCharType="separate"/>
      </w:r>
      <w:r w:rsidRPr="00F02A52">
        <w:rPr>
          <w:lang w:val="en-US"/>
        </w:rPr>
        <w:t>(European Parliament, 2013)</w:t>
      </w:r>
      <w:r w:rsidRPr="00F02A52">
        <w:rPr>
          <w:lang w:val="en-US"/>
        </w:rPr>
        <w:fldChar w:fldCharType="end"/>
      </w:r>
      <w:r w:rsidRPr="00F02A52">
        <w:rPr>
          <w:rFonts w:cs="Verdana"/>
          <w:color w:val="000000"/>
          <w:lang w:val="en-US"/>
        </w:rPr>
        <w:t xml:space="preserve">. </w:t>
      </w:r>
      <w:r w:rsidRPr="00F02A52">
        <w:rPr>
          <w:lang w:val="en-US"/>
        </w:rPr>
        <w:t>Some rural development measures such as, f</w:t>
      </w:r>
      <w:r w:rsidRPr="00F02A52">
        <w:rPr>
          <w:rFonts w:cs="Times New Roman PSMT"/>
          <w:color w:val="000000"/>
          <w:lang w:val="en-US" w:eastAsia="it-IT"/>
        </w:rPr>
        <w:t>or the period 2007-2013,</w:t>
      </w:r>
      <w:r w:rsidRPr="00F02A52">
        <w:rPr>
          <w:rFonts w:cs="Times New Roman PSMT"/>
          <w:color w:val="000000"/>
          <w:sz w:val="18"/>
          <w:szCs w:val="18"/>
          <w:lang w:val="en-US" w:eastAsia="it-IT"/>
        </w:rPr>
        <w:t xml:space="preserve"> </w:t>
      </w:r>
      <w:r w:rsidR="00A2066F">
        <w:rPr>
          <w:rFonts w:cs="Times New Roman PSMT"/>
          <w:color w:val="000000"/>
          <w:lang w:val="en-US" w:eastAsia="it-IT"/>
        </w:rPr>
        <w:t>“</w:t>
      </w:r>
      <w:r w:rsidRPr="00F02A52">
        <w:rPr>
          <w:rFonts w:cs="Times New Roman PSMT"/>
          <w:color w:val="000000"/>
          <w:lang w:val="en-US" w:eastAsia="it-IT"/>
        </w:rPr>
        <w:t>encouragement of tourism activities</w:t>
      </w:r>
      <w:r w:rsidR="00D7172E">
        <w:rPr>
          <w:rFonts w:cs="Times New Roman PSMT"/>
          <w:color w:val="000000"/>
          <w:lang w:val="en-US" w:eastAsia="it-IT"/>
        </w:rPr>
        <w:t>”</w:t>
      </w:r>
      <w:r w:rsidRPr="00F02A52">
        <w:rPr>
          <w:rFonts w:cs="Times New Roman PSMT"/>
          <w:color w:val="000000"/>
          <w:lang w:val="en-US" w:eastAsia="it-IT"/>
        </w:rPr>
        <w:t>,</w:t>
      </w:r>
      <w:r w:rsidRPr="00F02A52">
        <w:rPr>
          <w:lang w:val="en-US"/>
        </w:rPr>
        <w:t xml:space="preserve"> and</w:t>
      </w:r>
      <w:r w:rsidRPr="00F02A52">
        <w:rPr>
          <w:rFonts w:cs="Times New Roman PSMT"/>
          <w:color w:val="000000"/>
          <w:lang w:val="en-US" w:eastAsia="it-IT"/>
        </w:rPr>
        <w:t xml:space="preserve"> “conservation and upgrading of rural heritage”</w:t>
      </w:r>
      <w:r w:rsidRPr="00F02A52">
        <w:rPr>
          <w:lang w:val="en-US"/>
        </w:rPr>
        <w:t xml:space="preserve"> and the LEADER initiative promoting integrated and synergic development based on the endogenous resources of rural areas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id" : "ITEM-1", "issued" : { "date-parts" : [ [ "2013" ] ] }, "number-of-pages" : "390", "publisher" : "European Commission, Directorate-General for Agriculture and Rural Development", "publisher-place" : "Brussels", "title" : "Rural Development in the EU. Statistical and Economic Information: Report 2013", "type" : "report" }, "uris" : [ "http://www.mendeley.com/documents/?uuid=b42db85b-7dfb-3e73-bcf0-56252eab8420", "http://www.mendeley.com/documents/?uuid=ba52b7cd-dab6-43e6-89a2-0326d8c2e5b7" ] } ], "mendeley" : { "formattedCitation" : "(European Commission, 2013d)", "plainTextFormattedCitation" : "(European Commission, 2013d)", "previouslyFormattedCitation" : "(European Commission, 2013d)" }, "properties" : {  }, "schema" : "https://github.com/citation-style-language/schema/raw/master/csl-citation.json" }</w:instrText>
      </w:r>
      <w:r w:rsidRPr="00F02A52">
        <w:rPr>
          <w:lang w:val="en-US"/>
        </w:rPr>
        <w:fldChar w:fldCharType="separate"/>
      </w:r>
      <w:r w:rsidRPr="00F02A52">
        <w:rPr>
          <w:lang w:val="en-US"/>
        </w:rPr>
        <w:t xml:space="preserve">(European Commission, </w:t>
      </w:r>
      <w:r w:rsidRPr="00F02A52">
        <w:rPr>
          <w:lang w:val="en-US"/>
        </w:rPr>
        <w:lastRenderedPageBreak/>
        <w:t>2013d)</w:t>
      </w:r>
      <w:r w:rsidRPr="00F02A52">
        <w:rPr>
          <w:lang w:val="en-US"/>
        </w:rPr>
        <w:fldChar w:fldCharType="end"/>
      </w:r>
      <w:r w:rsidRPr="00F02A52">
        <w:rPr>
          <w:lang w:val="en-US"/>
        </w:rPr>
        <w:t xml:space="preserve">, support the maintenance of aesthetic qualities of the traditional landscape, which is a public good </w:t>
      </w:r>
      <w:r w:rsidRPr="00F02A52">
        <w:rPr>
          <w:lang w:val="en-US"/>
        </w:rPr>
        <w:fldChar w:fldCharType="begin" w:fldLock="1"/>
      </w:r>
      <w:r>
        <w:rPr>
          <w:lang w:val="en-US"/>
        </w:rPr>
        <w:instrText>ADDIN CSL_CITATION { "citationItems" : [ { "id" : "ITEM-1", "itemData" : { "DOI" : "10.2478/manment-2014-0037", "abstract" : "Rural communities in Poland exhibit signifi cant spatial variations in the degree of socio - economic development, structure of the settlement, and the state of social and technical infrastructure. This diversity results from the impact of factors such as: location, rank and the nature of agriculture in the regions\u2019 development, the demographic situation, the situation on the labour market, rural resources, the activity of local governments and local communities, local skills and traditions. Consequently, the methods of development are varied. On the one hand, the development of rural tourism in rural areas can be an alternative to traditional courses directly related to agriculture and the associated services. On the other hand, it can be an important supplement based on the resources of rural areas and agriculture. Therefore, it is also possible, at least in part, to introduce charges for the provision of public goods. Indeed agritourism farms are based on a number of public goods provided by agriculture, such as fresh air, open spaces and environmental or cultural values. However, the concept based on the development of rural tourism faces many obstacles. Considering the changes in rural development and transformation taking place in agriculture we should pay attention to the importance of tourism. Rural areas and agriculture can be activated by inspiring actions taken by the farmers in rural tourism and expansion, improvement of tourist use of natural and cultural assets in rural areas. The development of tourism in rural areas is possible. More than half of rural communities meet the criteria for recreational space and has favourable conditions for development of tourism. However, it is noted that there are signifi cant barriers concerning human capital. They infl uence the decision to be taken in shaping changes in rural areas and do not allow full use of the existing possibilities. The purpose of this study is to determine the relationship between the assessment of the attractiveness of rural communities and the agro-economic, social and environmental factors characterizing farms. We were taken into account: age, sex, education, incomes, evaluation authorities\u2019 attitude to society and opinion on the cleanliness of the environment in the municipality of the farm owner. This will allow a better understanding of the decisions made by the farm owners.", "author" : [ { "dropping-particle" : "", "family" : "Brelik", "given" : "Agnieszka", "non-dropping-particle" : "", "parse-names" : false, "suffix" : "" }, { "dropping-particle" : "", "family" : "Ku\u0142yk", "given" : "Piotr", "non-dropping-particle" : "", "parse-names" : false, "suffix" : "" }, { "dropping-particle" : "", "family" : "Brelik Piotr Ku\u0142yk", "given" : "Agnieszka", "non-dropping-particle" : "", "parse-names" : false, "suffix" : "" } ], "container-title" : "Management", "id" : "ITEM-1", "issue" : "1", "issued" : { "date-parts" : [ [ "2014" ] ] }, "title" : "The evaluation of the attractiveness of the tourist commune as conditioning of the development of agricultural tourism farms", "type" : "article-journal", "volume" : "18" }, "uris" : [ "http://www.mendeley.com/documents/?uuid=a97254cc-c7de-3bdd-b707-88ec42be6b26", "http://www.mendeley.com/documents/?uuid=9a4955af-fccf-4c14-a50c-4c753b1647d5" ] }, { "id" : "ITEM-2", "itemData" : { "abstract" : "This document was carried out by Euromontana (European association for mountain areas) in 2008 in the framework of a call for project proposals from the French Ministry for Agriculture and Fisheries. It is aimed at highlighting the opportunities in mountain areas in the fields of tourism related to culture and rural heritage", "author" : [ { "dropping-particle" : "", "family" : "Papageorgiou", "given" : "I.", "non-dropping-particle" : "", "parse-names" : false, "suffix" : "" }, { "dropping-particle" : "", "family" : "Guitton", "given" : "M", "non-dropping-particle" : "", "parse-names" : false, "suffix" : "" } ], "id" : "ITEM-2", "issued" : { "date-parts" : [ [ "2009" ] ] }, "publisher" : "Euromontana (European association for mountain areas)", "publisher-place" : "Brussels", "title" : "Improving the attractiveness of rural areas through common strategies. Experiences in European mountains", "type" : "report" }, "uris" : [ "http://www.mendeley.com/documents/?uuid=4076e63d-eae9-3e5c-9135-b380dd9752c1", "http://www.mendeley.com/documents/?uuid=8536757a-fce2-43b7-968d-a2f8787ef676" ] } ], "mendeley" : { "formattedCitation" : "(Brelik, Ku\u0142yk, &amp; Brelik Piotr Ku\u0142yk, 2014; Papageorgiou &amp; Guitton, 2009)", "plainTextFormattedCitation" : "(Brelik, Ku\u0142yk, &amp; Brelik Piotr Ku\u0142yk, 2014; Papageorgiou &amp; Guitton, 2009)", "previouslyFormattedCitation" : "(Brelik, Ku\u0142yk, &amp; Brelik Piotr Ku\u0142yk, 2014; Papageorgiou &amp; Guitton, 2009)" }, "properties" : {  }, "schema" : "https://github.com/citation-style-language/schema/raw/master/csl-citation.json" }</w:instrText>
      </w:r>
      <w:r w:rsidRPr="00F02A52">
        <w:rPr>
          <w:lang w:val="en-US"/>
        </w:rPr>
        <w:fldChar w:fldCharType="separate"/>
      </w:r>
      <w:r w:rsidRPr="00F02A52">
        <w:rPr>
          <w:lang w:val="en-US"/>
        </w:rPr>
        <w:t>(Brelik</w:t>
      </w:r>
      <w:r w:rsidR="00226909">
        <w:rPr>
          <w:i/>
          <w:lang w:val="en-US"/>
        </w:rPr>
        <w:t xml:space="preserve"> et al.</w:t>
      </w:r>
      <w:r w:rsidRPr="00F02A52">
        <w:rPr>
          <w:lang w:val="en-US"/>
        </w:rPr>
        <w:t>, 2014; Papageorgiou &amp; Guitton, 2009)</w:t>
      </w:r>
      <w:r w:rsidRPr="00F02A52">
        <w:rPr>
          <w:lang w:val="en-US"/>
        </w:rPr>
        <w:fldChar w:fldCharType="end"/>
      </w:r>
      <w:r w:rsidRPr="00F02A52">
        <w:rPr>
          <w:lang w:val="en-US"/>
        </w:rPr>
        <w:t xml:space="preserve">. </w:t>
      </w:r>
    </w:p>
    <w:p w14:paraId="296DE77E" w14:textId="77777777" w:rsidR="00E97DE0" w:rsidRPr="00F02A52" w:rsidRDefault="00E97DE0" w:rsidP="00E97DE0">
      <w:pPr>
        <w:rPr>
          <w:rFonts w:cs="Times New Roman PSMT"/>
          <w:color w:val="000000"/>
          <w:lang w:val="en-US" w:eastAsia="it-IT"/>
        </w:rPr>
      </w:pPr>
      <w:r w:rsidRPr="00F02A52">
        <w:rPr>
          <w:lang w:val="en-US"/>
        </w:rPr>
        <w:t>Concerning social and information-based instruments,</w:t>
      </w:r>
      <w:r w:rsidRPr="00F02A52">
        <w:rPr>
          <w:rFonts w:cs="Times New Roman PSMT"/>
          <w:color w:val="000000"/>
          <w:lang w:val="en-US" w:eastAsia="it-IT"/>
        </w:rPr>
        <w:t xml:space="preserve"> three </w:t>
      </w:r>
      <w:r>
        <w:rPr>
          <w:rFonts w:cs="Times New Roman PSMT"/>
          <w:color w:val="000000"/>
          <w:lang w:val="en-US" w:eastAsia="it-IT"/>
        </w:rPr>
        <w:t>European Union</w:t>
      </w:r>
      <w:r w:rsidRPr="00F02A52">
        <w:rPr>
          <w:rFonts w:cs="Times New Roman PSMT"/>
          <w:color w:val="000000"/>
          <w:lang w:val="en-US" w:eastAsia="it-IT"/>
        </w:rPr>
        <w:t xml:space="preserve"> schemes, as part of the </w:t>
      </w:r>
      <w:r>
        <w:rPr>
          <w:rFonts w:cs="Times New Roman PSMT"/>
          <w:color w:val="000000"/>
          <w:lang w:val="en-US" w:eastAsia="it-IT"/>
        </w:rPr>
        <w:t>European Union</w:t>
      </w:r>
      <w:r w:rsidRPr="00F02A52">
        <w:rPr>
          <w:rFonts w:cs="Times New Roman PSMT"/>
          <w:color w:val="000000"/>
          <w:lang w:val="en-US" w:eastAsia="it-IT"/>
        </w:rPr>
        <w:t xml:space="preserve"> food quality policy</w:t>
      </w:r>
      <w:r w:rsidRPr="00F02A52">
        <w:rPr>
          <w:rStyle w:val="FootnoteReference"/>
          <w:lang w:val="en-US"/>
        </w:rPr>
        <w:t xml:space="preserve"> </w:t>
      </w:r>
      <w:r w:rsidRPr="00F02A52">
        <w:rPr>
          <w:lang w:val="en-US"/>
        </w:rPr>
        <w:t>(Reg. (EU) No 1151/2012)</w:t>
      </w:r>
      <w:r w:rsidRPr="00F02A52">
        <w:rPr>
          <w:rFonts w:cs="Times New Roman PSMT"/>
          <w:color w:val="000000"/>
          <w:lang w:val="en-US" w:eastAsia="it-IT"/>
        </w:rPr>
        <w:t xml:space="preserve">, directly link agricultural products and foodstuffs to stages of production, processing and preparation in a specific geographical area (namely </w:t>
      </w:r>
      <w:r>
        <w:rPr>
          <w:lang w:val="en-US"/>
        </w:rPr>
        <w:t>p</w:t>
      </w:r>
      <w:r w:rsidRPr="00F02A52">
        <w:rPr>
          <w:lang w:val="en-US"/>
        </w:rPr>
        <w:t xml:space="preserve">rotected </w:t>
      </w:r>
      <w:r>
        <w:rPr>
          <w:lang w:val="en-US"/>
        </w:rPr>
        <w:t>d</w:t>
      </w:r>
      <w:r w:rsidRPr="00F02A52">
        <w:rPr>
          <w:lang w:val="en-US"/>
        </w:rPr>
        <w:t xml:space="preserve">esignations of </w:t>
      </w:r>
      <w:r>
        <w:rPr>
          <w:lang w:val="en-US"/>
        </w:rPr>
        <w:t>o</w:t>
      </w:r>
      <w:r w:rsidRPr="00F02A52">
        <w:rPr>
          <w:lang w:val="en-US"/>
        </w:rPr>
        <w:t xml:space="preserve">rigin (PDO) and </w:t>
      </w:r>
      <w:r>
        <w:rPr>
          <w:lang w:val="en-US"/>
        </w:rPr>
        <w:t>p</w:t>
      </w:r>
      <w:r w:rsidRPr="00F02A52">
        <w:rPr>
          <w:lang w:val="en-US"/>
        </w:rPr>
        <w:t xml:space="preserve">rotected </w:t>
      </w:r>
      <w:r>
        <w:rPr>
          <w:lang w:val="en-US"/>
        </w:rPr>
        <w:t>g</w:t>
      </w:r>
      <w:r w:rsidRPr="00F02A52">
        <w:rPr>
          <w:lang w:val="en-US"/>
        </w:rPr>
        <w:t xml:space="preserve">eographical </w:t>
      </w:r>
      <w:r>
        <w:rPr>
          <w:lang w:val="en-US"/>
        </w:rPr>
        <w:t>i</w:t>
      </w:r>
      <w:r w:rsidRPr="00F02A52">
        <w:rPr>
          <w:lang w:val="en-US"/>
        </w:rPr>
        <w:t>ndications (PGI)</w:t>
      </w:r>
      <w:r w:rsidRPr="00F02A52">
        <w:rPr>
          <w:rFonts w:cs="Times New Roman PSMT"/>
          <w:color w:val="000000"/>
          <w:lang w:val="en-US" w:eastAsia="it-IT"/>
        </w:rPr>
        <w:t>); and</w:t>
      </w:r>
      <w:r w:rsidRPr="00F02A52">
        <w:rPr>
          <w:lang w:val="en-US"/>
        </w:rPr>
        <w:t xml:space="preserve"> to traditional composition or means of production (</w:t>
      </w:r>
      <w:r>
        <w:rPr>
          <w:lang w:val="en-US"/>
        </w:rPr>
        <w:t>t</w:t>
      </w:r>
      <w:r w:rsidRPr="00F02A52">
        <w:rPr>
          <w:lang w:val="en-US"/>
        </w:rPr>
        <w:t xml:space="preserve">raditional </w:t>
      </w:r>
      <w:r>
        <w:rPr>
          <w:lang w:val="en-US"/>
        </w:rPr>
        <w:t>s</w:t>
      </w:r>
      <w:r w:rsidRPr="00F02A52">
        <w:rPr>
          <w:lang w:val="en-US"/>
        </w:rPr>
        <w:t xml:space="preserve">pecialities </w:t>
      </w:r>
      <w:r>
        <w:rPr>
          <w:lang w:val="en-US"/>
        </w:rPr>
        <w:t>g</w:t>
      </w:r>
      <w:r w:rsidRPr="00F02A52">
        <w:rPr>
          <w:lang w:val="en-US"/>
        </w:rPr>
        <w:t xml:space="preserve">uaranteed (TSG)). By promoting and protecting agricultural products and foodstuffs, these schemes also contribute to the maintenance of cultural heritage related to local gastronomic specialities and associated traditional agricultural landscapes and agro-biodiversity (i.e. local animal breeds and plant varieties) </w:t>
      </w:r>
      <w:r w:rsidRPr="00F02A52">
        <w:rPr>
          <w:lang w:val="en-US"/>
        </w:rPr>
        <w:fldChar w:fldCharType="begin" w:fldLock="1"/>
      </w:r>
      <w:r>
        <w:rPr>
          <w:lang w:val="en-US"/>
        </w:rPr>
        <w:instrText>ADDIN CSL_CITATION { "citationItems" : [ { "id" : "ITEM-1", "itemData" : { "DOI" : "10.1111/j.1468-2451.2006.00592.x", "ISBN" : "0020-8701", "ISSN" : "00208701", "abstract" : "The debate and negotiations in progress at the international level concerning the protection of geographical indications (GI) are of direct interest to the local agricultural products and foodstuffs called terroir products. Beyond the protection of the use of their name, which is the founding principle of this system, and the legal and economic considerations this system implies, new questions are being raised about these products concerning the diversification of farming and sustainable development. More and more, and in a favourable context, another major issue is becoming apparent: the biological and cultural diversity linked to these products. This questioning concerns the status and the future of these local resources in our societies and whether or not GIs can help maintain this diversity. Protecting local and traditional products through the GI system can contribute to conserving biodiversity at various levels: domestic animal breeds, plant varieties, microbial ecosystems, and landscapes. This is also a way of maintaining in a formal way shared knowledge and practices, since they underpin the protected resource. Taking account of these elements offers an opportunity to think about agriculture differently and leads us to propose an innovative approach to local products. Several examples taken in France will help show how links can be established between the protection of GI, cultural biodiversity, and local knowledge.", "author" : [ { "dropping-particle" : "", "family" : "B\u00e9rard", "given" : "Laurence", "non-dropping-particle" : "", "parse-names" : false, "suffix" : "" }, { "dropping-particle" : "", "family" : "Marchenay", "given" : "Philippe", "non-dropping-particle" : "", "parse-names" : false, "suffix" : "" } ], "container-title" : "International Social Science Journal", "id" : "ITEM-1", "issued" : { "date-parts" : [ [ "2006" ] ] }, "page" : "109-116", "title" : "Local products and geographical indications: Taking account of local knowledge and biodiversity", "type" : "article-journal", "volume" : "187" }, "uris" : [ "http://www.mendeley.com/documents/?uuid=e7857cab-31c1-303e-a981-8ca873f77792", "http://www.mendeley.com/documents/?uuid=767bcbcb-c9f5-48e9-92a6-012c482e7bee" ] } ], "mendeley" : { "formattedCitation" : "(B\u00e9rard &amp; Marchenay, 2006)", "plainTextFormattedCitation" : "(B\u00e9rard &amp; Marchenay, 2006)", "previouslyFormattedCitation" : "(B\u00e9rard &amp; Marchenay, 2006)" }, "properties" : {  }, "schema" : "https://github.com/citation-style-language/schema/raw/master/csl-citation.json" }</w:instrText>
      </w:r>
      <w:r w:rsidRPr="00F02A52">
        <w:rPr>
          <w:lang w:val="en-US"/>
        </w:rPr>
        <w:fldChar w:fldCharType="separate"/>
      </w:r>
      <w:r w:rsidRPr="00F02A52">
        <w:rPr>
          <w:lang w:val="en-US"/>
        </w:rPr>
        <w:t>(Bérard &amp; Marchenay, 2006)</w:t>
      </w:r>
      <w:r w:rsidRPr="00F02A52">
        <w:rPr>
          <w:lang w:val="en-US"/>
        </w:rPr>
        <w:fldChar w:fldCharType="end"/>
      </w:r>
      <w:r w:rsidRPr="00F02A52">
        <w:rPr>
          <w:lang w:val="en-US"/>
        </w:rPr>
        <w:t xml:space="preserve">. </w:t>
      </w:r>
    </w:p>
    <w:p w14:paraId="7856A1F7" w14:textId="297CC16D" w:rsidR="00E97DE0" w:rsidRPr="00F02A52" w:rsidRDefault="00E97DE0" w:rsidP="00E97DE0">
      <w:pPr>
        <w:rPr>
          <w:lang w:val="en-US"/>
        </w:rPr>
      </w:pPr>
      <w:r w:rsidRPr="00F02A52">
        <w:rPr>
          <w:lang w:val="en-US"/>
        </w:rPr>
        <w:t xml:space="preserve">In the </w:t>
      </w:r>
      <w:r>
        <w:rPr>
          <w:lang w:val="en-US"/>
        </w:rPr>
        <w:t>European Union</w:t>
      </w:r>
      <w:r w:rsidRPr="00F02A52">
        <w:rPr>
          <w:lang w:val="en-US"/>
        </w:rPr>
        <w:t xml:space="preserve"> the conservation of traditional agricultural landscapes is crucial to retain local cultural identities and to achieve the EU 2020 Biodiversity Strategy </w:t>
      </w:r>
      <w:r>
        <w:rPr>
          <w:lang w:val="en-US"/>
        </w:rPr>
        <w:t>t</w:t>
      </w:r>
      <w:r w:rsidRPr="00F02A52">
        <w:rPr>
          <w:lang w:val="en-US"/>
        </w:rPr>
        <w:t xml:space="preserve">argets </w:t>
      </w:r>
      <w:r w:rsidRPr="00F02A52">
        <w:rPr>
          <w:lang w:val="en-US"/>
        </w:rPr>
        <w:fldChar w:fldCharType="begin" w:fldLock="1"/>
      </w:r>
      <w:r>
        <w:rPr>
          <w:lang w:val="en-US"/>
        </w:rPr>
        <w:instrText>ADDIN CSL_CITATION { "citationItems" : [ { "id" : "ITEM-1", "itemData" : { "abstract" : "This document presents an approach to the identification and monitoring of HNV farming and forestry which is based on a common definition and some unifying principles. It allows sufficient flexibility to accommodate work that has already been carried out in the Member States and can be applied with EU and national data. Its aim therefore is both to inform and to reflect work currently ongoing in the Member States on the identification of HNV farming and forestry.", "author" : [ { "dropping-particle" : "", "family" : "Beaufoy", "given" : "Guy", "non-dropping-particle" : "", "parse-names" : false, "suffix" : "" }, { "dropping-particle" : "", "family" : "Cooper", "given" : "Tamsin", "non-dropping-particle" : "", "parse-names" : false, "suffix" : "" } ], "id" : "ITEM-1", "issued" : { "date-parts" : [ [ "2009" ] ] }, "note" : "NULL", "number-of-pages" : "38", "publisher" : "European Commission, DG Agriculture and Rural Development; European Evaluation Network for Rural Development", "publisher-place" : "Brussels", "title" : "Guidance Document: The Application of the High Nature Value Impact Indicator. Programming Period 2007-2013", "type" : "report" }, "uris" : [ "http://www.mendeley.com/documents/?uuid=8f3b0461-e38a-36ba-b2e8-1cde3562e852", "http://www.mendeley.com/documents/?uuid=df19e93c-8442-41ba-8fd4-47eab918ba30" ] }, { "id" : "ITEM-2", "itemData" : { "abstract" : "This is the final report on the update of the High Nature Value farmland indicator based on CORINE Land Cover 2006 (HNV 2006). It describes the data sources that were used to establish the update of the HNV farmland indicator. The applied methodology is the same as the JRC/EEA methodology of the HNV assessment based on CLC 2000 (Paracchini et al. 2008), the main reference is also the 2008 report. Adaptations of the methodology were applied only when necessary from a technical (data driven) point of view.", "author" : [ { "dropping-particle" : "", "family" : "EEA", "given" : "", "non-dropping-particle" : "", "parse-names" : false, "suffix" : "" } ], "id" : "ITEM-2", "issued" : { "date-parts" : [ [ "2012" ] ] }, "number-of-pages" : "62", "publisher" : "European Environment Agency", "publisher-place" : "Copenhagen", "title" : "Updated High Nature Value Farmland in Europe. An estimate of the distribution patterns on the basis of CORINE Land Cover 2006 and biodiversity data", "type" : "report" }, "uris" : [ "http://www.mendeley.com/documents/?uuid=8f0e10e8-263a-37ec-8621-95bc208c233c", "http://www.mendeley.com/documents/?uuid=6cf5f5c3-92ab-4726-b78e-144ddca4a8e4" ] } ], "mendeley" : { "formattedCitation" : "(Beaufoy &amp; Cooper, 2009; EEA, 2012b)", "plainTextFormattedCitation" : "(Beaufoy &amp; Cooper, 2009; EEA, 2012b)", "previouslyFormattedCitation" : "(Beaufoy &amp; Cooper, 2009; EEA, 2012b)" }, "properties" : {  }, "schema" : "https://github.com/citation-style-language/schema/raw/master/csl-citation.json" }</w:instrText>
      </w:r>
      <w:r w:rsidRPr="00F02A52">
        <w:rPr>
          <w:lang w:val="en-US"/>
        </w:rPr>
        <w:fldChar w:fldCharType="separate"/>
      </w:r>
      <w:r w:rsidRPr="00F02A52">
        <w:rPr>
          <w:lang w:val="en-US"/>
        </w:rPr>
        <w:t>(Beaufoy &amp; Cooper, 2009; EEA, 2012b)</w:t>
      </w:r>
      <w:r w:rsidRPr="00F02A52">
        <w:rPr>
          <w:lang w:val="en-US"/>
        </w:rPr>
        <w:fldChar w:fldCharType="end"/>
      </w:r>
      <w:r w:rsidRPr="00F02A52">
        <w:rPr>
          <w:lang w:val="en-US"/>
        </w:rPr>
        <w:t>. The concept of “High Nature Value Farmland”</w:t>
      </w:r>
      <w:r w:rsidRPr="00F02A52">
        <w:rPr>
          <w:rStyle w:val="FootnoteReference"/>
          <w:lang w:val="en-US"/>
        </w:rPr>
        <w:footnoteReference w:id="40"/>
      </w:r>
      <w:r w:rsidRPr="00F02A52">
        <w:rPr>
          <w:lang w:val="en-US"/>
        </w:rPr>
        <w:t xml:space="preserve"> was developed in the early 1990s </w:t>
      </w:r>
      <w:r w:rsidRPr="00F02A52">
        <w:rPr>
          <w:lang w:val="en-US"/>
        </w:rPr>
        <w:fldChar w:fldCharType="begin" w:fldLock="1"/>
      </w:r>
      <w:r>
        <w:rPr>
          <w:lang w:val="en-US"/>
        </w:rPr>
        <w:instrText>ADDIN CSL_CITATION { "citationItems" : [ { "id" : "ITEM-1", "itemData" : { "abstract" : "This document presents an approach to the identification and monitoring of HNV farming and forestry which is based on a common definition and some unifying principles. It allows sufficient flexibility to accommodate work that has already been carried out in the Member States and can be applied with EU and national data. Its aim therefore is both to inform and to reflect work currently ongoing in the Member States on the identification of HNV farming and forestry.", "author" : [ { "dropping-particle" : "", "family" : "Beaufoy", "given" : "Guy", "non-dropping-particle" : "", "parse-names" : false, "suffix" : "" }, { "dropping-particle" : "", "family" : "Cooper", "given" : "Tamsin", "non-dropping-particle" : "", "parse-names" : false, "suffix" : "" } ], "id" : "ITEM-1", "issued" : { "date-parts" : [ [ "2009" ] ] }, "note" : "NULL", "number-of-pages" : "38", "publisher" : "European Commission, DG Agriculture and Rural Development; European Evaluation Network for Rural Development", "publisher-place" : "Brussels", "title" : "Guidance Document: The Application of the High Nature Value Impact Indicator. Programming Period 2007-2013", "type" : "report" }, "uris" : [ "http://www.mendeley.com/documents/?uuid=df19e93c-8442-41ba-8fd4-47eab918ba30", "http://www.mendeley.com/documents/?uuid=8f3b0461-e38a-36ba-b2e8-1cde3562e852" ] } ], "mendeley" : { "formattedCitation" : "(Beaufoy &amp; Cooper, 2009)", "plainTextFormattedCitation" : "(Beaufoy &amp; Cooper, 2009)", "previouslyFormattedCitation" : "(Beaufoy &amp; Cooper, 2009)" }, "properties" : {  }, "schema" : "https://github.com/citation-style-language/schema/raw/master/csl-citation.json" }</w:instrText>
      </w:r>
      <w:r w:rsidRPr="00F02A52">
        <w:rPr>
          <w:lang w:val="en-US"/>
        </w:rPr>
        <w:fldChar w:fldCharType="separate"/>
      </w:r>
      <w:r w:rsidRPr="00F02A52">
        <w:rPr>
          <w:lang w:val="en-US"/>
        </w:rPr>
        <w:t>(Beaufoy &amp; Cooper, 2009)</w:t>
      </w:r>
      <w:r w:rsidRPr="00F02A52">
        <w:rPr>
          <w:lang w:val="en-US"/>
        </w:rPr>
        <w:fldChar w:fldCharType="end"/>
      </w:r>
      <w:r w:rsidRPr="00F02A52">
        <w:rPr>
          <w:lang w:val="en-US"/>
        </w:rPr>
        <w:t xml:space="preserve"> and was adopted as an environmental indicator for the Common Monitoring and Evaluation Framework (CMEF) of the </w:t>
      </w:r>
      <w:r>
        <w:rPr>
          <w:lang w:val="en-US"/>
        </w:rPr>
        <w:t>Common Agricultural Policy</w:t>
      </w:r>
      <w:r w:rsidRPr="00F02A52">
        <w:rPr>
          <w:lang w:val="en-US"/>
        </w:rPr>
        <w:t xml:space="preserve"> in the 2007-2013 programming period (see </w:t>
      </w:r>
      <w:r w:rsidR="00E14291">
        <w:rPr>
          <w:b/>
          <w:lang w:val="en-US"/>
        </w:rPr>
        <w:t>Figure 6.6</w:t>
      </w:r>
      <w:r w:rsidRPr="00F02A52">
        <w:rPr>
          <w:lang w:val="en-US"/>
        </w:rPr>
        <w:t xml:space="preserve"> below). It is included among the priorities and targets for rural development to be addressed by the measures of </w:t>
      </w:r>
      <w:r>
        <w:rPr>
          <w:lang w:val="en-US"/>
        </w:rPr>
        <w:t>p</w:t>
      </w:r>
      <w:r w:rsidRPr="00F02A52">
        <w:rPr>
          <w:lang w:val="en-US"/>
        </w:rPr>
        <w:t xml:space="preserve">illar 2 and proposed by the European Commission also for the period beyond 2013 </w:t>
      </w:r>
      <w:r w:rsidRPr="00F02A52">
        <w:rPr>
          <w:lang w:val="en-US"/>
        </w:rPr>
        <w:fldChar w:fldCharType="begin" w:fldLock="1"/>
      </w:r>
      <w:r>
        <w:rPr>
          <w:lang w:val="en-US"/>
        </w:rPr>
        <w:instrText>ADDIN CSL_CITATION { "citationItems" : [ { "id" : "ITEM-1", "itemData" : { "abstract" : "This is the final report on the update of the High Nature Value farmland indicator based on CORINE Land Cover 2006 (HNV 2006). It describes the data sources that were used to establish the update of the HNV farmland indicator. The applied methodology is the same as the JRC/EEA methodology of the HNV assessment based on CLC 2000 (Paracchini et al. 2008), the main reference is also the 2008 report. Adaptations of the methodology were applied only when necessary from a technical (data driven) point of view.", "author" : [ { "dropping-particle" : "", "family" : "EEA", "given" : "", "non-dropping-particle" : "", "parse-names" : false, "suffix" : "" } ], "id" : "ITEM-1", "issued" : { "date-parts" : [ [ "2012" ] ] }, "number-of-pages" : "62", "publisher" : "European Environment Agency", "publisher-place" : "Copenhagen", "title" : "Updated High Nature Value Farmland in Europe. An estimate of the distribution patterns on the basis of CORINE Land Cover 2006 and biodiversity data", "type" : "report" }, "uris" : [ "http://www.mendeley.com/documents/?uuid=6cf5f5c3-92ab-4726-b78e-144ddca4a8e4", "http://www.mendeley.com/documents/?uuid=8f0e10e8-263a-37ec-8621-95bc208c233c" ] } ], "mendeley" : { "formattedCitation" : "(EEA, 2012b)", "plainTextFormattedCitation" : "(EEA, 2012b)", "previouslyFormattedCitation" : "(EEA, 2012b)" }, "properties" : {  }, "schema" : "https://github.com/citation-style-language/schema/raw/master/csl-citation.json" }</w:instrText>
      </w:r>
      <w:r w:rsidRPr="00F02A52">
        <w:rPr>
          <w:lang w:val="en-US"/>
        </w:rPr>
        <w:fldChar w:fldCharType="separate"/>
      </w:r>
      <w:r w:rsidRPr="00F02A52">
        <w:rPr>
          <w:lang w:val="en-US"/>
        </w:rPr>
        <w:t>(EEA, 2012b)</w:t>
      </w:r>
      <w:r w:rsidRPr="00F02A52">
        <w:rPr>
          <w:lang w:val="en-US"/>
        </w:rPr>
        <w:fldChar w:fldCharType="end"/>
      </w:r>
      <w:r w:rsidRPr="00F02A52">
        <w:rPr>
          <w:lang w:val="en-US"/>
        </w:rPr>
        <w:t xml:space="preserve">. </w:t>
      </w:r>
    </w:p>
    <w:p w14:paraId="04E2CB2F" w14:textId="5E603E2D" w:rsidR="00775535" w:rsidRPr="00775535" w:rsidRDefault="00775535" w:rsidP="00775535">
      <w:pPr>
        <w:rPr>
          <w:lang w:val="en-US"/>
        </w:rPr>
      </w:pPr>
      <w:r>
        <w:rPr>
          <w:lang w:eastAsia="en-GB"/>
        </w:rPr>
        <w:drawing>
          <wp:inline distT="0" distB="0" distL="0" distR="0" wp14:anchorId="2D3E1CB1" wp14:editId="679F7081">
            <wp:extent cx="5760720" cy="3862705"/>
            <wp:effectExtent l="0" t="0" r="0" b="444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4"/>
                    <a:stretch>
                      <a:fillRect/>
                    </a:stretch>
                  </pic:blipFill>
                  <pic:spPr>
                    <a:xfrm>
                      <a:off x="0" y="0"/>
                      <a:ext cx="5760720" cy="3862705"/>
                    </a:xfrm>
                    <a:prstGeom prst="rect">
                      <a:avLst/>
                    </a:prstGeom>
                  </pic:spPr>
                </pic:pic>
              </a:graphicData>
            </a:graphic>
          </wp:inline>
        </w:drawing>
      </w:r>
    </w:p>
    <w:p w14:paraId="44F4B818" w14:textId="3820730B" w:rsidR="00E97DE0" w:rsidRPr="00F02A52" w:rsidRDefault="00E97DE0" w:rsidP="00E97DE0">
      <w:pPr>
        <w:spacing w:before="120"/>
        <w:rPr>
          <w:rFonts w:cs="AdvPTimesB"/>
          <w:lang w:val="en-US" w:eastAsia="it-IT"/>
        </w:rPr>
      </w:pPr>
      <w:r w:rsidRPr="00F02A52">
        <w:rPr>
          <w:lang w:val="en-US"/>
        </w:rPr>
        <w:t xml:space="preserve">Indigenous local knowledge and practices are </w:t>
      </w:r>
      <w:r>
        <w:rPr>
          <w:lang w:val="en-US"/>
        </w:rPr>
        <w:t>among</w:t>
      </w:r>
      <w:r w:rsidRPr="00F02A52">
        <w:rPr>
          <w:lang w:val="en-US"/>
        </w:rPr>
        <w:t xml:space="preserve"> the most important factors in managing high nature value farmland </w:t>
      </w:r>
      <w:r w:rsidRPr="00F02A52">
        <w:rPr>
          <w:lang w:val="en-US"/>
        </w:rPr>
        <w:fldChar w:fldCharType="begin" w:fldLock="1"/>
      </w:r>
      <w:r>
        <w:rPr>
          <w:lang w:val="en-US"/>
        </w:rPr>
        <w:instrText xml:space="preserve">ADDIN CSL_CITATION { "citationItems" : [ { "id" : "ITEM-1", "itemData" : { "DOI" : "10.1016/j.ecolecon.2014.09.028", "ISBN" : "0921-8009", "ISSN" : "09218009", "abstract" : "Ecosystem services studies currently lack information regarding stakeholders' socio-cultural values. This information is highly relevant to human well-being, which is the motivation of ecosystem services assessments. We present results from an analysis of stakeholders' perceptions of ecosystem services, well-being and drivers of change in two semi-arid watersheds in south-eastern Spain. Based on the information compiled through a literature review, participant observation and semi-structured interviews, we designed a questionnaire and conducted 381 interviews. Our results show that semiarid watersheds deliver a large variety of ecosystem services; however, these services are perceived in different ways. We identified five stakeholder groups, including: locals dependent on provisioning ecosystem services, locals not directly dependent on provisioning ecosystem services, environmental and local development professionals and rural and nature tourists. Overall, provisioning services related to traditional practices were perceived as highly important and highly vulnerable by every stakeholder group. However, we found contrasting perceptions of some ecosystem services among stakeholders and of the relevant drivers of change and well-being. We suggest that socio-cultural valuation is a useful tool to prioritize ecosystem services but more attention should be directed to emerging trade-offs. Linking values to other stakeholder perceptions might be a useful way to move forward in ecosystem services valuation.", "author" : [ { "dropping-particle" : "", "family" : "Iniesta-Arandia", "given" : "Irene", "non-dropping-particle" : "", "parse-names" : false, "suffix" : "" }, { "dropping-particle" : "", "family" : "Garc\u00eda-Llorente", "given" : "Marina", "non-dropping-particle" : "", "parse-names" : false, "suffix" : "" }, { "dropping-particle" : "", "family" : "Aguilera", "given" : "Pedro A.", "non-dropping-particle" : "", "parse-names" : false, "suffix" : "" }, { "dropping-particle" : "", "family" : "Montes", "given" : "Carlos", "non-dropping-particle" : "", "parse-names" : false, "suffix" : "" }, { "dropping-particle" : "", "family" : "Mart\u00edn-L\u00f3pez", "given" : "Berta", "non-dropping-particle" : "", "parse-names" : false, "suffix" : "" } ], "container-title" : "Ecological Economics", "id" : "ITEM-1", "issued" : { "date-parts" : [ [ "2014" ] ] }, "page" : "36-48", "title" : "Socio-cultural valuation of ecosystem services: Uncovering the links between values, drivers of change, and human well-being", "type" : "article-journal", "volume" : "108" }, "uris" : [ "http://www.mendeley.com/documents/?uuid=ebf2e924-74fa-30f1-ada1-d17dfa03a33d", "http://www.mendeley.com/documents/?uuid=34f6a1f6-b99b-4455-99b5-b78897767e6f" ] }, { "id" : "ITEM-2", "itemData" : { "ISSN" : "0960-3115", "abstract" : "High biocultural diversity is often found in landscapes where farming practices have preserved diverse habitats and many \u2018traditional\u2019 cultural features. We assessed what impacts conservation and agri-environmental regulations had and have on the maintenance of some elements in traditional hay meadow management in two such cultural landscapes (Gyimes\u2014Romania; } Orse \u00b4g\u2014Hungary). Data were gathered by interviews with local farmers and conservation scientists, discussed with farmers. We found that extensive farming was not given adequate weight and explicit function in the regulatory frameworks either in the landscape where traditional farming is still actively practiced, or where it has mostly vanished and/or was transformed. Of the 25 traditional management elements documented in Gyimes, regulations affected seven components directly, and one more indirectly. Four of these impacts were negative and four were positive. Of the 20 traditional management elements in } Orse \u00b4g, 11 elements were regulated, and five more were affected indirectly. Only two elements were affected positively. Our data show that for a more efficient support of traditional farming, more traditional elements must be encouraged, e.g. hayseed scattering, mowing with small machinery, manual cleaning of weeds and shrubs.", "author" : [ { "dropping-particle" : "", "family" : "Babai", "given" : "D\u00e1niel", "non-dropping-particle" : "", "parse-names" : false, "suffix" : "" }, { "dropping-particle" : "", "family" : "T\u00f3th", "given" : "Ant\u00f3nia", "non-dropping-particle" : "", "parse-names" : false, "suffix" : "" }, { "dropping-particle" : "", "family" : "Szentirmai", "given" : "Istv\u00e1n", "non-dropping-particle" : "", "parse-names" : false, "suffix" : "" }, { "dropping-particle" : "", "family" : "Bir\u00f3", "given" : "Marianna", "non-dropping-particle" : "", "parse-names" : false, "suffix" : "" }, { "dropping-particle" : "", "family" : "M\u00e1t\u00e9", "given" : "Andr\u00e1s", "non-dropping-particle" : "", "parse-names" : false, "suffix" : "" }, { "dropping-particle" : "", "family" : "Demeter", "given" : "L\u00e1szl\u00f3", "non-dropping-particle" : "", "parse-names" : false, "suffix" : "" }, { "dropping-particle" : "", "family" : "Sz\u00e9pligeti", "given" : "M\u00e1ty\u00e1s", "non-dropping-particle" : "", "parse-names" : false, "suffix" : "" }, { "dropping-particle" : "", "family" : "Varga", "given" : "Anna", "non-dropping-particle" : "", "parse-names" : false, "suffix" : "" }, { "dropping-particle" : "", "family" : </w:instrText>
      </w:r>
      <w:r w:rsidRPr="001544AD">
        <w:instrText>"Moln\u00e1r", "given" : "\u00c1bel", "non-dropping-particle" : "", "parse-names" : false, "suffix" : "" }, { "dropping-particle" : "", "family" : "Kun", "given" : "R\u00f3bert", "non-dropping-particle" : "", "parse-names" : false, "suffix" : "" }, { "dropping-particle" : "", "family" : "Moln\u00e1r", "given" : "Zsolt", "non-dropping-particle" : "", "parse-names" : false, "suffix" : "" } ], "container-title" : "Biodiversity and Conservation", "id" : "ITEM-2", "issue" : "13", "issued" : { "date-parts" : [ [ "2015", "8", "4" ] ] }, "page" : "3305-3327", "title" : "Do conservation and agri-environmental regulations effectively support traditional small-scale farming in East-Central European cultural landscapes?", "type" : "article-journal", "volume" : "24" }, "uris" : [ "http://www.mendeley.com/documents/?uuid=6952051f-9c5a-40ca-ba02-2cbc6251ac50", "http://www.mendeley.com/documents/?uuid=239ef2bc-60bd-4408-8a82-e3612dc97083" ] } ], "mendeley" : { "formattedCitation" : "(Babai et al., 2015; Iniesta-Arandia, Garc\u00eda-Llorente, Aguilera, Montes, &amp; Mart\u00edn-L\u00f3pez, 2014)", "plainTextFormattedCitation" : "(Babai et al., 2015; Iniesta-Arandia, Garc\u00eda-Llorente, Aguilera, Montes, &amp; Mart\u00edn-L\u00f3pez, 2014)", "previouslyFormattedCitation" : "(Babai et al., 2015; Iniesta-Arandia, Garc\u00eda-Llorente, Aguilera, Montes, &amp; Mart\u00edn-L\u00f3pez, 2014)" }, "properties" : {  }, "schema" : "https://github.com/citation-style-language/schema/raw/master/csl-citation.json" }</w:instrText>
      </w:r>
      <w:r w:rsidRPr="00F02A52">
        <w:rPr>
          <w:lang w:val="en-US"/>
        </w:rPr>
        <w:fldChar w:fldCharType="separate"/>
      </w:r>
      <w:r w:rsidRPr="001544AD">
        <w:t xml:space="preserve">(Babai </w:t>
      </w:r>
      <w:r w:rsidR="009E3418" w:rsidRPr="001544AD">
        <w:rPr>
          <w:i/>
        </w:rPr>
        <w:t>et al.</w:t>
      </w:r>
      <w:r w:rsidRPr="001544AD">
        <w:t>, 2015; Iniesta-Arandia</w:t>
      </w:r>
      <w:r w:rsidR="00226909" w:rsidRPr="001544AD">
        <w:rPr>
          <w:i/>
        </w:rPr>
        <w:t xml:space="preserve"> et al.</w:t>
      </w:r>
      <w:r w:rsidRPr="001544AD">
        <w:t>, 2014)</w:t>
      </w:r>
      <w:r w:rsidRPr="00F02A52">
        <w:rPr>
          <w:lang w:val="en-US"/>
        </w:rPr>
        <w:fldChar w:fldCharType="end"/>
      </w:r>
      <w:r w:rsidRPr="001544AD">
        <w:rPr>
          <w:rFonts w:cs="AdvPTimesB"/>
          <w:lang w:eastAsia="it-IT"/>
        </w:rPr>
        <w:t xml:space="preserve">. </w:t>
      </w:r>
      <w:r w:rsidRPr="00F02A52">
        <w:rPr>
          <w:rFonts w:cs="AdvPTimesB"/>
          <w:lang w:val="en-US" w:eastAsia="it-IT"/>
        </w:rPr>
        <w:t>Biodiversity-rich landscapes are the result of traditional agricultural practices and local socio-economic features such as labour-</w:t>
      </w:r>
      <w:r w:rsidRPr="00F02A52">
        <w:rPr>
          <w:rFonts w:cs="AdvPTimesB"/>
          <w:lang w:val="en-US" w:eastAsia="it-IT"/>
        </w:rPr>
        <w:lastRenderedPageBreak/>
        <w:t xml:space="preserve">intensive management and low mechanical and chemical inputs, small rotational parcel systems, mixed crops-forests-grazing systems, subsistence agriculture, traditional local knowledge, norms and institutions </w:t>
      </w:r>
      <w:r w:rsidRPr="00F02A52">
        <w:rPr>
          <w:rFonts w:cs="AdvPTimesB"/>
          <w:lang w:val="en-US" w:eastAsia="it-IT"/>
        </w:rPr>
        <w:fldChar w:fldCharType="begin" w:fldLock="1"/>
      </w:r>
      <w:r>
        <w:rPr>
          <w:rFonts w:cs="AdvPTimesB"/>
          <w:lang w:val="en-US" w:eastAsia="it-IT"/>
        </w:rPr>
        <w:instrText>ADDIN CSL_CITATION { "citationItems" : [ { "id" : "ITEM-1", "itemData" : { "DOI" : "10.1111/j.1755-263X.2012.00227.x", "ISBN" : "1755-263X", "ISSN" : "1755263X", "abstract" : "Many traditional farming landscapes have high conservation value. Conservation policy in such landscapes typically follows a \u201cpreservation strategy,\u201d most commonly by providing financial incentives for farmers to continue traditional practices. A preservation strategy can be successful in the short term, but it fails to acknowledge that traditional farming landscapes evolved as tightly coupled social\u2013ecological systems. Traditionally, people received direct benefits from the environment, which provided a direct incentive for sustainable land use. Globalization and rural development programs increasingly alter the social subsystem in traditional farming landscapes, whereas conservation seeks to preserve the ecological subsystem. The resulting decoupling of the social\u2013ecological system can be counteracted only in part by financial incentives, thus inherently limiting the usefulness of a preservation strategy. An alternative way to frame conservation policy in traditional farming landscapes is a \u201ctransformation strategy.\u201d This strategy acknowledges that the past cannot be preserved, and assumes that direct links between people and nature are preferable to indirect links based on incentive payments. A transformation strategy seeks to support community-led efforts to create new, direct links with nature. Such a strategy could empower rural communities to embrace sustainable development, providing a vision for the future rather than attempting to preserve the past.",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title" : "Conservation policy in traditional farming landscapes", "type" : "article-journal", "volume" : "5" }, "uris" : [ "http://www.mendeley.com/documents/?uuid=c1874877-78e5-3d1d-af40-dcd86a34a089", "http://www.mendeley.com/documents/?uuid=3ef042a1-c3c6-4a09-a09d-9ed916922069" ] }, { "id" : "ITEM-2", "itemData" : { "DOI" : "10.1002/ehs2.1215", "abstract" : "The mutual dependence of extensive land-use and conservation management has become appar-ent in Europe in the last 20\u201330 yr. Extensive land-use often survives in protected areas only, in the form of conservation management. Knowledge of extensive herding and that of conservation management are parts of two knowledge systems (traditional and scientific) which often leads to conflicts between locals and con-servationists. We studied two herding/conservation systems (salt steppes and wood-pastures), and devel-oped an inventory on the common/similar and conflicting/different objectives and pasture management practices of herders and conservationists. Data were collected by participatory knowledge co-production in teamwork of the co-authors (herders, conservation managers, and scientists). Data were analyzed and discussed in teamwork too. Herders and conservationists identified 23 objectives and 29 management prac-tices. We found a number of common interests with respect to herding, the ideal state of pastures, legal provisions, and communication. Conflict resolution recommendations (e.g., on time and place of grazing, pasture improvements) were also developed. We argue that by co-production of knowledge, and establish-ment of a herder \" school \" the mitigation of the existing conflicts would be more effective. Our conclusion is that a new profession is needed: that of the conservation herder. The conservation herder shall be an indi-vidual knowledgeable about herding and pasture management, trained in conservation and ecology, able to design management experiments, and develop novel but tradition-based management practices. As such, he/she could facilitate adaptation of extensive herding in the changing socio-economic environment.", "author" : [ { "dropping-particle" : "", "family" : "Moln\u00e1r", "given" : "Zsolt", "non-dropping-particle" : "", "parse-names" : false, "suffix" : "" }, { "dropping-particle" : "", "family" : "Kis", "given" : "J\u00f3zsef", "non-dropping-particle" : "", "parse-names" : false, "suffix" : "" }, { "dropping-particle" : "", "family" : "Vad\u00e1sz", "given" : "Csaba", "non-dropping-particle" : "", "parse-names" : false, "suffix" : "" }, { "dropping-particle" : "", "family" : "Papp", "given" : "L\u00e1szl\u00f3", "non-dropping-particle" : "", "parse-names" : false, "suffix" : "" }, { "dropping-particle" : "", "family" : "S\u00e1ndor", "given" : "Istv\u00e1n", "non-dropping-particle" : "", "parse-names" : false, "suffix" : "" }, { "dropping-particle" : "", "family" : "B\u00e9res", "given" : "S\u00e1ndor", "non-dropping-particle" : "", "parse-names" : false, "suffix" : "" }, { "dropping-particle" : "", "family" : "Sinka", "given" : "G\u00e1bor", "non-dropping-particle" : "", "parse-names" : false, "suffix" : "" }, { "dropping-particle" : "", "family" : "Varga", "given" : "Anna", "non-dropping-particle" : "", "parse-names" : false, "suffix" : "" } ], "container-title" : "Ecosystem Health and Sustainability", "id" : "ITEM-2", "issue" : "4", "issued" : { "date-parts" : [ [ "2016" ] ] }, "page" : "e01215", "title" : "Common and conflicting objectives and practices of herders and conservation managers: the need for a conservation herder", "type" : "article-journal", "volume" : "2" }, "uris" : [ "http://www.mendeley.com/documents/?uuid=3fa756b7-5747-3580-9597-793c4dba0dc8", "http://www.mendeley.com/documents/?uuid=ead6df21-aa44-4a46-a8cf-8749d9b22e46" ] } ], "mendeley" : { "formattedCitation" : "(J. Fischer, Hartel, &amp; Kuemmerle, 2012; Zsolt Moln\u00e1r et al., 2016)", "plainTextFormattedCitation" : "(J. Fischer, Hartel, &amp; Kuemmerle, 2012; Zsolt Moln\u00e1r et al., 2016)", "previouslyFormattedCitation" : "(J. Fischer, Hartel, &amp; Kuemmerle, 2012; Zsolt Moln\u00e1r et al., 2016)" }, "properties" : {  }, "schema" : "https://github.com/citation-style-language/schema/raw/master/csl-citation.json" }</w:instrText>
      </w:r>
      <w:r w:rsidRPr="00F02A52">
        <w:rPr>
          <w:rFonts w:cs="AdvPTimesB"/>
          <w:lang w:val="en-US" w:eastAsia="it-IT"/>
        </w:rPr>
        <w:fldChar w:fldCharType="separate"/>
      </w:r>
      <w:r w:rsidRPr="00F02A52">
        <w:rPr>
          <w:rFonts w:cs="AdvPTimesB"/>
          <w:lang w:val="en-US" w:eastAsia="it-IT"/>
        </w:rPr>
        <w:t>(Fischer</w:t>
      </w:r>
      <w:r w:rsidR="00226909">
        <w:rPr>
          <w:rFonts w:cs="AdvPTimesB"/>
          <w:i/>
          <w:lang w:val="en-US" w:eastAsia="it-IT"/>
        </w:rPr>
        <w:t xml:space="preserve"> et al.</w:t>
      </w:r>
      <w:r w:rsidRPr="00F02A52">
        <w:rPr>
          <w:rFonts w:cs="AdvPTimesB"/>
          <w:lang w:val="en-US" w:eastAsia="it-IT"/>
        </w:rPr>
        <w:t>, 2012</w:t>
      </w:r>
      <w:r w:rsidR="00226909">
        <w:rPr>
          <w:rFonts w:cs="AdvPTimesB"/>
          <w:lang w:val="en-US" w:eastAsia="it-IT"/>
        </w:rPr>
        <w:t>b</w:t>
      </w:r>
      <w:r w:rsidRPr="00F02A52">
        <w:rPr>
          <w:rFonts w:cs="AdvPTimesB"/>
          <w:lang w:val="en-US" w:eastAsia="it-IT"/>
        </w:rPr>
        <w:t xml:space="preserve">; Molnár </w:t>
      </w:r>
      <w:r w:rsidR="009E3418" w:rsidRPr="009E3418">
        <w:rPr>
          <w:rFonts w:cs="AdvPTimesB"/>
          <w:i/>
          <w:lang w:val="en-US" w:eastAsia="it-IT"/>
        </w:rPr>
        <w:t>et al.</w:t>
      </w:r>
      <w:r w:rsidRPr="00F02A52">
        <w:rPr>
          <w:rFonts w:cs="AdvPTimesB"/>
          <w:lang w:val="en-US" w:eastAsia="it-IT"/>
        </w:rPr>
        <w:t>, 2016)</w:t>
      </w:r>
      <w:r w:rsidRPr="00F02A52">
        <w:rPr>
          <w:rFonts w:cs="AdvPTimesB"/>
          <w:lang w:val="en-US" w:eastAsia="it-IT"/>
        </w:rPr>
        <w:fldChar w:fldCharType="end"/>
      </w:r>
      <w:r w:rsidRPr="00F02A52">
        <w:rPr>
          <w:rFonts w:cs="PalatinoLinotype-Bold"/>
          <w:lang w:val="en-US" w:eastAsia="it-IT"/>
        </w:rPr>
        <w:t xml:space="preserve">. </w:t>
      </w:r>
      <w:r w:rsidRPr="00F02A52">
        <w:rPr>
          <w:rFonts w:cs="AdvPTimesB"/>
          <w:lang w:val="en-US" w:eastAsia="it-IT"/>
        </w:rPr>
        <w:t xml:space="preserve">Unfortunately, while some </w:t>
      </w:r>
      <w:r>
        <w:rPr>
          <w:rFonts w:cs="AdvPTimesB"/>
          <w:lang w:val="en-US" w:eastAsia="it-IT"/>
        </w:rPr>
        <w:t>Common Agricultural Policy</w:t>
      </w:r>
      <w:r w:rsidRPr="00F02A52">
        <w:rPr>
          <w:rFonts w:cs="AdvPTimesB"/>
          <w:lang w:val="en-US" w:eastAsia="it-IT"/>
        </w:rPr>
        <w:t xml:space="preserve"> instruments support general extensive management practices, the majority are not well suited to, or implemented by, particularly, Central European countries, to support indigenous and local knowledge and practices of small and semi-subsistence farms in high nature value farmland </w:t>
      </w:r>
      <w:r w:rsidRPr="00F02A52">
        <w:rPr>
          <w:rFonts w:cs="AdvPTimesB"/>
          <w:lang w:val="en-US" w:eastAsia="it-IT"/>
        </w:rPr>
        <w:fldChar w:fldCharType="begin" w:fldLock="1"/>
      </w:r>
      <w:r>
        <w:rPr>
          <w:rFonts w:cs="AdvPTimesB"/>
          <w:lang w:val="en-US" w:eastAsia="it-IT"/>
        </w:rPr>
        <w:instrText>ADDIN CSL_CITATION { "citationItems" : [ { "id" : "ITEM-1", "itemData" : { "DOI" : "10.1111/ddi.12288", "ISBN" : "1472-4642", "ISSN" : "14724642", "abstract" : "A large proportion of European biodiversity today depends on habitat provided by low-intensity farming practices, yet this resource is declining as European agriculture intensifies. Within the European Union, particularly the central and eastern new member states have retained relatively large areas of species-rich farmland, but despite increased investment in nature conservation here in recent years, farmland biodiversity trends appear to be worsening. Although the high biodiversity value of Central and Eastern European farmland has long been reported, the amount of research in the international literature focused on farmland biodiversity in this region remains comparatively tiny, and measures within the EU Common Agricultural Policy are relatively poorly adapted to support it. In this opinion study, we argue that, 10 years after the accession of the first eastern EU new member states, the continued under-representation of the low-intensity farmland in Central and Eastern Europe in the international literature and EU policy is impeding the development of sound, evidence-based conservation interventions. The biodiversity benefits for Europe of existing low-intensity farmland, particularly in the central and eastern states, should be harnessed before they are lost. Instead of waiting for species-rich farmland to further decline, targeted research and monitoring to create locally appropriate conservation strategies for these habitats is needed now.", "author" : [ { "dropping-particle" : "", "family" : "Sutcliffe", "given" : "Laura M E", "non-dropping-particle" : "", "parse-names" : false, "suffix" : "" }, { "dropping-particle" : "", "family" : "Bat\u00e1ry", "given" : "P\u00e9ter", "non-dropping-particle" : "", "parse-names" : false, "suffix" : "" }, { "dropping-particle" : "", "family" : "Kormann", "given" : "Urs", "non-dropping-particle" : "", "parse-names" : false, "suffix" : "" }, { "dropping-particle" : "", "family" : "B\u00e1ldi", "given" : "Andr\u00e1s", "non-dropping-particle" : "", "parse-names" : false, "suffix" : "" }, { "dropping-particle" : "V.", "family" : "Dicks", "given" : "Lynn", "non-dropping-particle" : "", "parse-names" : false, "suffix" : "" }, { "dropping-particle" : "", "family" : "Herzon", "given" : "Irina", "non-dropping-particle" : "", "parse-names" : false, "suffix" : "" }, { "dropping-particle" : "", "family" : "Kleijn", "given" : "David", "non-dropping-particle" : "", "parse-names" : false, "suffix" : "" }, { "dropping-particle" : "", "family" : "Tryjanowski", "given" : "Piotr", "non-dropping-particle" : "", "parse-names" : false, "suffix" : "" }, { "dropping-particle" : "", "family" : "Apostolova", "given" : "Iva", "non-dropping-particle" : "", "parse-names" : false, "suffix" : "" }, { "dropping-particle" : "", "family" : "Arlettaz", "given" : "Rapha\u00ebl", "non-dropping-particle" : "", "parse-names" : false, "suffix" : "" }, { "dropping-particle" : "", "family" : "Aunins", "given" : "Ainars", "non-dropping-particle" : "", "parse-names" : false, "suffix" : "" }, { "dropping-particle" : "", "family" : "Aviron", "given" : "St\u00e9phanie", "non-dropping-particle" : "", "parse-names" : false, "suffix" : "" }, { "dropping-particle" : "", "family" : "Bale\u017eentiene", "given" : "Ligita", "non-dropping-particle" : "", "parse-names" : false, "suffix" : "" }, { "dropping-particle" : "", "family" : "Fischer", "given" : "Christina", "non-dropping-particle" : "", "parse-names" : false, "suffix" : "" }, { "dropping-particle" : "", "family" : "Halada", "given" : "Lubos", "non-dropping-particle" : "", "parse-names" : false, "suffix" : "" }, { "dropping-particle" : "", "family" : "Hartel", "given" : "Tibor", "non-dropping-particle" : "", "parse-names" : false, "suffix" : "" }, { "dropping-particle" : "", "family" : "Helm", "given" : "Aveliina", "non-dropping-particle" : "", "parse-names" : false, "suffix" : "" }, { "dropping-particle" : "", "family" : "Hristov", "given" : "Iordan", "non-dropping-particle" : "", "parse-names" : false, "suffix" : "" }, { "dropping-particle" : "", "family" : "Jelaska", "given" : "Sven D.", "non-dropping-particle" : "", "parse-names" : false, "suffix" : "" }, { "dropping-particle" : "", "family" : "Kaligari\u010d", "given" : "Mitja", "non-dropping-particle" : "", "parse-names" : false, "suffix" : "" }, { "dropping-particle" : "", "family" : "Kamp", "given" : "Johannes", "non-dropping-particle" : "", "parse-names" : false, "suffix" : "" }, { "dropping-particle" : "", "family" : "Klimek", "given" : "Sebastian", "non-dropping-particle" : "", "parse-names" : false, "suffix" : "" }, { "dropping-particle" : "", "family" : "Koorberg", "given" : "Pille", "non-dropping-particle" : "", "parse-names" : false, "suffix" : "" }, { "dropping-particle" : "", "family" : "Kostiukov\u00e1", "given" : "Jarmila", "non-dropping-particle" : "", "parse-names" : false, "suffix" : "" }, { "dropping-particle" : "", "family" : "Kov\u00e1cs-Hosty\u00e1nszki", "given" : "Anik\u00f3", "non-dropping-particle" : "", "parse-names" : false, "suffix" : "" }, { "dropping-particle" : "", "family" : "Kuemmerle", "given" : "Tobias", "non-dropping-particle" : "", "parse-names" : false, "suffix" : "" }, { "dropping-particle" : "", "family" : "Leuschner", "given" : "Christoph", "non-dropping-particle" : "", "parse-names" : false, "suffix" : "" }, { "dropping-particle" : "", "family" : "Lindborg", "given" : "Regina", "non-dropping-particle" : "", "parse-names" : false, "suffix" : "" }, { "dropping-particle" : "", "family" : "Loos", "given" : "Jacqueline", "non-dropping-particle" : "", "parse-names" : false, "suffix" : "" }, { "dropping-particle" : "", "family" : "Maccherini", "given" : "Simona", "non-dropping-particle" : "", "parse-names" : false, "suffix" : "" }, { "dropping-particle" : "", "family" : "Marja", "given" : "Riho", "non-dropping-particle" : "", "parse-names" : false, "suffix" : "" }, { "dropping-particle" : "", "family" : "M\u00e1th\u00e9", "given" : "Orsolya", "non-dropping-particle" : "", "parse-names" : false, "suffix" : "" }, { "dropping-particle" : "", "family" : "Paulini", "given" : "Inge", "non-dropping-particle" : "", "parse-names" : false, "suffix" : "" }, { "dropping-particle" : "", "family" : "Proen\u00e7a", "given" : "V\u00e2nia", "non-dropping-particle" : "", "parse-names" : false, "suffix" : "" }, { "dropping-particle" : "", "family" : "Rey-Benayas", "given" : "Jos\u00e9", "non-dropping-particle" : "", "parse-names" : false, "suffix" : "" }, { "dropping-particle" : "", "family" : "Sans", "given" : "F. Xavier", "non-dropping-particle" : "", "parse-names" : false, "suffix" : "" }, { "dropping-particle" : "", "family" : "Seifert", "given" : "Charlotte", "non-dropping-particle" : "", "parse-names" : false, "suffix" : "" }, { "dropping-particle" : "", "family" : "Stalenga", "given" : "Jaros\u0142aw", "non-dropping-particle" : "", "parse-names" : false, "suffix" : "" }, { "dropping-particle" : "", "family" : "Timaeus", "given" : "Johannes", "non-dropping-particle" : "", "parse-names" : false, "suffix" : "" }, { "dropping-particle" : "", "family" : "T\u00f6r\u00f6k", "given" : "P\u00e9ter", "non-dropping-particle" : "", "parse-names" : false, "suffix" : "" }, { "dropping-particle" : "", "family" : "Swaay", "given" : "Chris", "non-dropping-particle" : "van", "parse-names" : false, "suffix" : "" }, { "dropping-particle" : "", "family" : "Viik", "given" : "Eneli", "non-dropping-particle" : "", "parse-names" : false, "suffix" : "" }, { "dropping-particle" : "", "family" : "Tscharntke", "given" : "Teja", "non-dropping-particle" : "", "parse-names" : false, "suffix" : "" } ], "container-title" : "Diversity and Distributions", "id" : "ITEM-1", "issue" : "6", "issued" : { "date-parts" : [ [ "2015" ] ] }, "note" : "NULL", "page" : "722-730", "title" : "Harnessing the biodiversity value of Central and Eastern European farmland", "type" : "article-journal", "volume" : "21" }, "uris" : [ "http://www.mendeley.com/documents/?uuid=972aec10-686a-30db-8bd0-c87f937f836f", "http://www.mendeley.com/documents/?uuid=d2cc5a55-91b8-41af-bec1-5949235fa1a2" ] } ], "mendeley" : { "formattedCitation" : "(Sutcliffe et al., 2015)", "plainTextFormattedCitation" : "(Sutcliffe et al., 2015)", "previouslyFormattedCitation" : "(Sutcliffe et al., 2015)" }, "properties" : {  }, "schema" : "https://github.com/citation-style-language/schema/raw/master/csl-citation.json" }</w:instrText>
      </w:r>
      <w:r w:rsidRPr="00F02A52">
        <w:rPr>
          <w:rFonts w:cs="AdvPTimesB"/>
          <w:lang w:val="en-US" w:eastAsia="it-IT"/>
        </w:rPr>
        <w:fldChar w:fldCharType="separate"/>
      </w:r>
      <w:r w:rsidRPr="00F02A52">
        <w:rPr>
          <w:rFonts w:cs="AdvPTimesB"/>
          <w:lang w:val="en-US" w:eastAsia="it-IT"/>
        </w:rPr>
        <w:t xml:space="preserve">(Sutcliffe </w:t>
      </w:r>
      <w:r w:rsidR="009E3418" w:rsidRPr="009E3418">
        <w:rPr>
          <w:rFonts w:cs="AdvPTimesB"/>
          <w:i/>
          <w:lang w:val="en-US" w:eastAsia="it-IT"/>
        </w:rPr>
        <w:t>et al.</w:t>
      </w:r>
      <w:r w:rsidRPr="00F02A52">
        <w:rPr>
          <w:rFonts w:cs="AdvPTimesB"/>
          <w:lang w:val="en-US" w:eastAsia="it-IT"/>
        </w:rPr>
        <w:t>, 2015)</w:t>
      </w:r>
      <w:r w:rsidRPr="00F02A52">
        <w:rPr>
          <w:rFonts w:cs="AdvPTimesB"/>
          <w:lang w:val="en-US" w:eastAsia="it-IT"/>
        </w:rPr>
        <w:fldChar w:fldCharType="end"/>
      </w:r>
      <w:r w:rsidRPr="00F02A52">
        <w:rPr>
          <w:rFonts w:cs="AdvPTimesB"/>
          <w:lang w:val="en-US" w:eastAsia="it-IT"/>
        </w:rPr>
        <w:t>.</w:t>
      </w:r>
    </w:p>
    <w:p w14:paraId="7B475724" w14:textId="77777777" w:rsidR="00E97DE0" w:rsidRPr="00F02A52" w:rsidRDefault="00E97DE0" w:rsidP="00E97DE0">
      <w:pPr>
        <w:spacing w:before="120"/>
        <w:rPr>
          <w:u w:val="single"/>
          <w:lang w:val="en-US"/>
        </w:rPr>
      </w:pPr>
    </w:p>
    <w:p w14:paraId="7AE70BE4" w14:textId="77777777" w:rsidR="00E97DE0" w:rsidRPr="00F02A52" w:rsidRDefault="00E97DE0" w:rsidP="001F0516">
      <w:pPr>
        <w:pStyle w:val="Heading4"/>
      </w:pPr>
      <w:bookmarkStart w:id="1831" w:name="_Toc519504824"/>
      <w:r w:rsidRPr="00F02A52">
        <w:t>Constraints and opportunities in Western Europe and Central Europe</w:t>
      </w:r>
      <w:bookmarkEnd w:id="1831"/>
    </w:p>
    <w:p w14:paraId="0CC027F0" w14:textId="635D8670" w:rsidR="00E97DE0" w:rsidRPr="00F02A52" w:rsidRDefault="00E97DE0" w:rsidP="00E97DE0">
      <w:pPr>
        <w:rPr>
          <w:lang w:val="en-US"/>
        </w:rPr>
      </w:pPr>
      <w:r w:rsidRPr="00F02A52">
        <w:rPr>
          <w:lang w:val="en-US"/>
        </w:rPr>
        <w:t xml:space="preserve">In this sub-section, the assessment of constraints and opportunities is carried out by following categories of policy instruments. </w:t>
      </w:r>
      <w:r w:rsidR="005A3E13">
        <w:rPr>
          <w:b/>
          <w:lang w:val="en-US"/>
        </w:rPr>
        <w:t>Table 6.6</w:t>
      </w:r>
      <w:r w:rsidRPr="00F02A52">
        <w:rPr>
          <w:lang w:val="en-US"/>
        </w:rPr>
        <w:t xml:space="preserve"> at the end of this section summarizes the results by looking at selected contributions of nature to people.</w:t>
      </w:r>
    </w:p>
    <w:p w14:paraId="42C8CA46" w14:textId="35509148" w:rsidR="00E97DE0" w:rsidRPr="00F02A52" w:rsidRDefault="00E97DE0" w:rsidP="00E97DE0">
      <w:pPr>
        <w:spacing w:before="120"/>
        <w:rPr>
          <w:lang w:val="en-US" w:eastAsia="it-IT"/>
        </w:rPr>
      </w:pPr>
      <w:r w:rsidRPr="00F02A52">
        <w:rPr>
          <w:lang w:val="en-US"/>
        </w:rPr>
        <w:t xml:space="preserve">A number of factors </w:t>
      </w:r>
      <w:r w:rsidRPr="00F02A52">
        <w:rPr>
          <w:lang w:val="en-US" w:eastAsia="it-IT"/>
        </w:rPr>
        <w:t>would increase the effectiveness, efficiency and equity of policy instruments. These include:</w:t>
      </w:r>
      <w:r w:rsidRPr="00F02A52">
        <w:rPr>
          <w:lang w:val="en-US"/>
        </w:rPr>
        <w:t xml:space="preserve"> a better </w:t>
      </w:r>
      <w:r w:rsidRPr="00F02A52">
        <w:rPr>
          <w:lang w:val="en-US" w:eastAsia="it-IT"/>
        </w:rPr>
        <w:t xml:space="preserve">definition of clear and coherent objectives for the </w:t>
      </w:r>
      <w:r>
        <w:rPr>
          <w:lang w:val="en-US" w:eastAsia="it-IT"/>
        </w:rPr>
        <w:t>Common Agricultural Policy</w:t>
      </w:r>
      <w:r w:rsidRPr="00F02A52">
        <w:rPr>
          <w:lang w:val="en-US" w:eastAsia="it-IT"/>
        </w:rPr>
        <w:t>, simultaneously addressing multiple ecosystem services; a more defined focus on biodiversity conservation and delivery</w:t>
      </w:r>
      <w:r>
        <w:rPr>
          <w:lang w:val="en-US" w:eastAsia="it-IT"/>
        </w:rPr>
        <w:t xml:space="preserve"> of nature’s contributions to people</w:t>
      </w:r>
      <w:r w:rsidRPr="00F02A52">
        <w:rPr>
          <w:lang w:val="en-US" w:eastAsia="it-IT"/>
        </w:rPr>
        <w:t xml:space="preserve"> at landscape level; a more explicit disclosure of trade-offs and synergies between different objectives; and more balanced and transparent funding between production of agricultural commodities and the delivery of public goods </w:t>
      </w:r>
      <w:r w:rsidRPr="00F02A52">
        <w:rPr>
          <w:lang w:val="en-US" w:eastAsia="it-IT"/>
        </w:rPr>
        <w:fldChar w:fldCharType="begin" w:fldLock="1"/>
      </w:r>
      <w:r>
        <w:rPr>
          <w:lang w:val="en-US" w:eastAsia="it-IT"/>
        </w:rPr>
        <w:instrText>ADDIN CSL_CITATION { "citationItems" : [ { "id" : "ITEM-1",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1", "issue" : "6188", "issued" : { "date-parts" : [ [ "2014" ] ] }, "page" : "1090-1092", "title" : "EU agricultural reform fails on biodiversity", "type" : "article-journal", "volume" : "344" }, "uris" : [ "http://www.mendeley.com/documents/?uuid=8e64a453-3923-4fe5-ab81-c308dc5148e9", "http://www.mendeley.com/documents/?uuid=c5568c60-ca11-37a0-ba50-835ca26b59cf" ] } ], "mendeley" : { "formattedCitation" : "(Pe\u2019er et al., 2014)", "plainTextFormattedCitation" : "(Pe\u2019er et al., 2014)", "previouslyFormattedCitation" : "(Pe\u2019er et al., 2014)" }, "properties" : {  }, "schema" : "https://github.com/citation-style-language/schema/raw/master/csl-citation.json" }</w:instrText>
      </w:r>
      <w:r w:rsidRPr="00F02A52">
        <w:rPr>
          <w:lang w:val="en-US" w:eastAsia="it-IT"/>
        </w:rPr>
        <w:fldChar w:fldCharType="separate"/>
      </w:r>
      <w:r w:rsidRPr="00F02A52">
        <w:rPr>
          <w:lang w:val="en-US" w:eastAsia="it-IT"/>
        </w:rPr>
        <w:t xml:space="preserve">(Pe’er </w:t>
      </w:r>
      <w:r w:rsidR="009E3418" w:rsidRPr="009E3418">
        <w:rPr>
          <w:i/>
          <w:lang w:val="en-US" w:eastAsia="it-IT"/>
        </w:rPr>
        <w:t>et al.</w:t>
      </w:r>
      <w:r w:rsidRPr="00F02A52">
        <w:rPr>
          <w:lang w:val="en-US" w:eastAsia="it-IT"/>
        </w:rPr>
        <w:t>, 2014)</w:t>
      </w:r>
      <w:r w:rsidRPr="00F02A52">
        <w:rPr>
          <w:lang w:val="en-US" w:eastAsia="it-IT"/>
        </w:rPr>
        <w:fldChar w:fldCharType="end"/>
      </w:r>
      <w:r w:rsidRPr="00F02A52">
        <w:rPr>
          <w:lang w:val="en-US" w:eastAsia="it-IT"/>
        </w:rPr>
        <w:t xml:space="preserve"> </w:t>
      </w:r>
      <w:r w:rsidRPr="00F02A52">
        <w:rPr>
          <w:lang w:val="en-US"/>
        </w:rPr>
        <w:t xml:space="preserve">(see also synthesis </w:t>
      </w:r>
      <w:r w:rsidR="005A3E13">
        <w:rPr>
          <w:b/>
          <w:lang w:val="en-US"/>
        </w:rPr>
        <w:t>Table 6.11</w:t>
      </w:r>
      <w:r w:rsidRPr="00F02A52">
        <w:rPr>
          <w:lang w:val="en-US"/>
        </w:rPr>
        <w:t>).</w:t>
      </w:r>
    </w:p>
    <w:p w14:paraId="2C04C017" w14:textId="4779AC7A" w:rsidR="00E97DE0" w:rsidRPr="00F02A52" w:rsidRDefault="00E97DE0" w:rsidP="00E97DE0">
      <w:pPr>
        <w:spacing w:before="120"/>
        <w:rPr>
          <w:rFonts w:cs="MinionPro-Regular"/>
          <w:lang w:val="en-US" w:eastAsia="it-IT"/>
        </w:rPr>
      </w:pPr>
      <w:r w:rsidRPr="00F02A52">
        <w:rPr>
          <w:lang w:val="en-US"/>
        </w:rPr>
        <w:t xml:space="preserve">With regard to legal and regulatory instruments (see synthesis </w:t>
      </w:r>
      <w:r w:rsidR="005A3E13">
        <w:rPr>
          <w:b/>
          <w:lang w:val="en-US"/>
        </w:rPr>
        <w:t>Table 6.11</w:t>
      </w:r>
      <w:r w:rsidRPr="00F02A52">
        <w:rPr>
          <w:lang w:val="en-US"/>
        </w:rPr>
        <w:t xml:space="preserve">), both cross-compliance and greening requirements have been criticized for the general environmental requirements being too loose to actually result in relevant ecological benefits </w:t>
      </w:r>
      <w:r w:rsidRPr="00F02A52">
        <w:rPr>
          <w:lang w:val="en-US"/>
        </w:rPr>
        <w:fldChar w:fldCharType="begin" w:fldLock="1"/>
      </w:r>
      <w:r>
        <w:rPr>
          <w:lang w:val="en-US"/>
        </w:rPr>
        <w:instrText>ADDIN CSL_CITATION { "citationItems" : [ { "id" : "ITEM-1", "itemData" : { "DOI" : "10.2478/cass-2014-0006", "abstract" : "n December 2013, the EU Agriculture and Fisheries Council formally adopted the new regulations for the reformed Common Agricultural Policy (2014-2020). The new regulations include three obligatory greening measures: ecological focus areas, maintaining permanent grassland, and crop diversification. We assess the impact of these measures on ecosystem services using scientific and gray literature. The literature review reveals that the adopted greening measures will have mixed effects, i.e., trade-offs and synergies across ecosystems services. Provisioning services, in particular crop production, are expected to decrease when the measures are implemented. All other service categories, i.e., regulating and cultural services, will increase \u2013 or are at least will not obviously be negatively affected \u2013 once the measures are implemented. However, in terms of trade-offs and synergies, much depends on objectives being pursued, the baseline or alternative land use underlying the comparison, and on the prevalent farming systems and farm characteristics. Including the ecosystem services concept into the design and assessment of policies would allow a systematic review of the consequences of measures also for services otherwise easily ignored.", "author" : [ { "dropping-particle" : "", "family" : "Hauck", "given" : "Jennifer", "non-dropping-particle" : "", "parse-names" : false, "suffix" : "" }, { "dropping-particle" : "", "family" : "Schleyer", "given" : "Christian", "non-dropping-particle" : "", "parse-names" : false, "suffix" : "" }, { "dropping-particle" : "", "family" : "Winkler", "given" : "Klara J.", "non-dropping-particle" : "", "parse-names" : false, "suffix" : "" }, { "dropping-particle" : "", "family" : "Maes", "given" : "Joachim", "non-dropping-particle" : "", "parse-names" : false, "suffix" : "" } ], "container-title" : "Change Adaptation Socioecol. Syst.", "id" : "ITEM-1", "issued" : { "date-parts" : [ [ "2014" ] ] }, "page" : "51-62", "title" : "Shades of Greening: Reviewing the Impact of the new EU Agricultural Policy on Ecosystem Services", "type" : "article-journal", "volume" : "1" }, "uris" : [ "http://www.mendeley.com/documents/?uuid=0ffe11c0-7007-3644-b843-bc013716c957", "http://www.mendeley.com/documents/?uuid=e2a0e226-c420-416e-a2cb-ba2098f3d816" ] }, { "id" : "ITEM-2", "itemData" : { "DOI" : "DOI: 10.1111/cobi.12531",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2", "issue" : "4", "issued" : { "date-parts" : [ [ "2015" ] ] }, "page" : "996-1005", "title" : "The alignment of agricultural and nature conservation policies in the European Union", "type" : "article-journal", "volume" : "29" }, "uris" : [ "http://www.mendeley.com/documents/?uuid=6746b4c2-2fb0-4936-ae62-e348182e6660", "http://www.mendeley.com/documents/?uuid=ead789b9-b3f6-3830-9446-5a8987d26407" ] }, { "id" : "ITEM-3",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3", "issue" : "6188", "issued" : { "date-parts" : [ [ "2014" ] ] }, "page" : "1090-1092", "title" : "EU agricultural reform fails on biodiversity", "type" : "article-journal", "volume" : "344" }, "uris" : [ "http://www.mendeley.com/documents/?uuid=8e64a453-3923-4fe5-ab81-c308dc5148e9", "http://www.mendeley.com/documents/?uuid=c5568c60-ca11-37a0-ba50-835ca26b59cf", "http://www.mendeley.com/documents/?uuid=749cd92e-ef69-4c11-a6c0-cd8f36fcab77" ] } ], "mendeley" : { "formattedCitation" : "(Hauck, Schleyer, Winkler, &amp; Maes, 2014; Hodge et al., 2015; Pe\u2019er et al., 2014)", "plainTextFormattedCitation" : "(Hauck, Schleyer, Winkler, &amp; Maes, 2014; Hodge et al., 2015; Pe\u2019er et al., 2014)", "previouslyFormattedCitation" : "(Hauck, Schleyer, Winkler, &amp; Maes, 2014; Hodge et al., 2015; Pe\u2019er et al., 2014)" }, "properties" : {  }, "schema" : "https://github.com/citation-style-language/schema/raw/master/csl-citation.json" }</w:instrText>
      </w:r>
      <w:r w:rsidRPr="00F02A52">
        <w:rPr>
          <w:lang w:val="en-US"/>
        </w:rPr>
        <w:fldChar w:fldCharType="separate"/>
      </w:r>
      <w:r w:rsidRPr="00F02A52">
        <w:rPr>
          <w:lang w:val="en-US"/>
        </w:rPr>
        <w:t>(Hauck</w:t>
      </w:r>
      <w:r w:rsidR="001F0516">
        <w:rPr>
          <w:i/>
          <w:lang w:val="en-US"/>
        </w:rPr>
        <w:t xml:space="preserve"> et al.</w:t>
      </w:r>
      <w:r w:rsidRPr="00F02A52">
        <w:rPr>
          <w:lang w:val="en-US"/>
        </w:rPr>
        <w:t xml:space="preserve">, 2014; Hodge </w:t>
      </w:r>
      <w:r w:rsidR="009E3418" w:rsidRPr="009E3418">
        <w:rPr>
          <w:i/>
          <w:lang w:val="en-US"/>
        </w:rPr>
        <w:t>et al.</w:t>
      </w:r>
      <w:r w:rsidRPr="00F02A52">
        <w:rPr>
          <w:lang w:val="en-US"/>
        </w:rPr>
        <w:t xml:space="preserve">, 2015; Pe’er </w:t>
      </w:r>
      <w:r w:rsidR="009E3418" w:rsidRPr="009E3418">
        <w:rPr>
          <w:i/>
          <w:lang w:val="en-US"/>
        </w:rPr>
        <w:t>et al.</w:t>
      </w:r>
      <w:r w:rsidRPr="00F02A52">
        <w:rPr>
          <w:lang w:val="en-US"/>
        </w:rPr>
        <w:t>, 2014)</w:t>
      </w:r>
      <w:r w:rsidRPr="00F02A52">
        <w:rPr>
          <w:lang w:val="en-US"/>
        </w:rPr>
        <w:fldChar w:fldCharType="end"/>
      </w:r>
      <w:r w:rsidRPr="00F02A52">
        <w:rPr>
          <w:lang w:val="en-US"/>
        </w:rPr>
        <w:t xml:space="preserve">. Cross-compliance and the effectiveness of greening requirements, and that of regulatory instruments in general, depend on baseline, land-use alternatives, farming systems and site specific ecological characteristics </w:t>
      </w:r>
      <w:r w:rsidRPr="00F02A52">
        <w:rPr>
          <w:lang w:val="en-US"/>
        </w:rPr>
        <w:fldChar w:fldCharType="begin" w:fldLock="1"/>
      </w:r>
      <w:r>
        <w:rPr>
          <w:lang w:val="en-US"/>
        </w:rPr>
        <w:instrText>ADDIN CSL_CITATION { "citationItems" : [ { "id" : "ITEM-1", "itemData" : { "DOI" : "10.2478/cass-2014-0006", "abstract" : "n December 2013, the EU Agriculture and Fisheries Council formally adopted the new regulations for the reformed Common Agricultural Policy (2014-2020). The new regulations include three obligatory greening measures: ecological focus areas, maintaining permanent grassland, and crop diversification. We assess the impact of these measures on ecosystem services using scientific and gray literature. The literature review reveals that the adopted greening measures will have mixed effects, i.e., trade-offs and synergies across ecosystems services. Provisioning services, in particular crop production, are expected to decrease when the measures are implemented. All other service categories, i.e., regulating and cultural services, will increase \u2013 or are at least will not obviously be negatively affected \u2013 once the measures are implemented. However, in terms of trade-offs and synergies, much depends on objectives being pursued, the baseline or alternative land use underlying the comparison, and on the prevalent farming systems and farm characteristics. Including the ecosystem services concept into the design and assessment of policies would allow a systematic review of the consequences of measures also for services otherwise easily ignored.", "author" : [ { "dropping-particle" : "", "family" : "Hauck", "given" : "Jennifer", "non-dropping-particle" : "", "parse-names" : false, "suffix" : "" }, { "dropping-particle" : "", "family" : "Schleyer", "given" : "Christian", "non-dropping-particle" : "", "parse-names" : false, "suffix" : "" }, { "dropping-particle" : "", "family" : "Winkler", "given" : "Klara J.", "non-dropping-particle" : "", "parse-names" : false, "suffix" : "" }, { "dropping-particle" : "", "family" : "Maes", "given" : "Joachim", "non-dropping-particle" : "", "parse-names" : false, "suffix" : "" } ], "container-title" : "Change Adaptation Socioecol. Syst.", "id" : "ITEM-1", "issued" : { "date-parts" : [ [ "2014" ] ] }, "page" : "51-62", "title" : "Shades of Greening: Reviewing the Impact of the new EU Agricultural Policy on Ecosystem Services", "type" : "article-journal", "volume" : "1" }, "uris" : [ "http://www.mendeley.com/documents/?uuid=e2a0e226-c420-416e-a2cb-ba2098f3d816", "http://www.mendeley.com/documents/?uuid=0ffe11c0-7007-3644-b843-bc013716c957" ] } ], "mendeley" : { "formattedCitation" : "(Hauck et al., 2014)", "plainTextFormattedCitation" : "(Hauck et al., 2014)", "previouslyFormattedCitation" : "(Hauck et al., 2014)" }, "properties" : {  }, "schema" : "https://github.com/citation-style-language/schema/raw/master/csl-citation.json" }</w:instrText>
      </w:r>
      <w:r w:rsidRPr="00F02A52">
        <w:rPr>
          <w:lang w:val="en-US"/>
        </w:rPr>
        <w:fldChar w:fldCharType="separate"/>
      </w:r>
      <w:r w:rsidRPr="00F02A52">
        <w:rPr>
          <w:lang w:val="en-US"/>
        </w:rPr>
        <w:t xml:space="preserve">(Hauck </w:t>
      </w:r>
      <w:r w:rsidR="009E3418" w:rsidRPr="009E3418">
        <w:rPr>
          <w:i/>
          <w:lang w:val="en-US"/>
        </w:rPr>
        <w:t>et al.</w:t>
      </w:r>
      <w:r w:rsidRPr="00F02A52">
        <w:rPr>
          <w:lang w:val="en-US"/>
        </w:rPr>
        <w:t>, 2014)</w:t>
      </w:r>
      <w:r w:rsidRPr="00F02A52">
        <w:rPr>
          <w:lang w:val="en-US"/>
        </w:rPr>
        <w:fldChar w:fldCharType="end"/>
      </w:r>
      <w:r w:rsidRPr="00F02A52">
        <w:rPr>
          <w:lang w:val="en-US"/>
        </w:rPr>
        <w:t xml:space="preserve">, and on how </w:t>
      </w:r>
      <w:r>
        <w:rPr>
          <w:lang w:val="en-US"/>
        </w:rPr>
        <w:t>European Union</w:t>
      </w:r>
      <w:r w:rsidRPr="00F02A52">
        <w:rPr>
          <w:lang w:val="en-US"/>
        </w:rPr>
        <w:t xml:space="preserve"> legislation is transposed and enforced by national Governments </w:t>
      </w:r>
      <w:r w:rsidRPr="00F02A52">
        <w:rPr>
          <w:lang w:val="en-US"/>
        </w:rPr>
        <w:fldChar w:fldCharType="begin" w:fldLock="1"/>
      </w:r>
      <w:r>
        <w:rPr>
          <w:lang w:val="en-US"/>
        </w:rPr>
        <w:instrText>ADDIN CSL_CITATION { "citationItems" : [ { "id" : "ITEM-1", "itemData" : { "DOI" : "10.2779/91086", "abstract" : "High Nature Value (HNV) farming is a relatively new concept that describes the farming systems in Europe of greatest biodiversity value. The environmental importance of HNV farming has been recognised for some time, but there has been very little research done on the agricultural and economic aspects of HNV farming or on the support provided by the Common Agricultural Policy, which is the main source of public funding for environmental management of farmland in the EU. Economic pressures have caused and continue to threaten the abandonment or intensification of large areas of HNV farmland, with irreversible loss of the associated habitats and species of European importance for biodiversity. HNV farming is essential if the EU is to meet its 2020 biodiversity targets, but the policy context of recent years seems to be failing to halt the decline of HNV farming, with notable exceptions in certain cases. This study is intended to contribute to the evidence base to inform the design of future EU policy for HNV farming.", "author" : [ { "dropping-particle" : "", "family" : "Keenleyside", "given" : "Clunie", "non-dropping-particle" : "", "parse-names" : false, "suffix" : "" }, { "dropping-particle" : "", "family" : "Beaufoy", "given" : "Guy", "non-dropping-particle" : "", "parse-names" : false, "suffix" : "" }, { "dropping-particle" : "", "family" : "Tucker", "given" : "Graham", "non-dropping-particle" : "", "parse-names" : false, "suffix" : "" }, { "dropping-particle" : "", "family" : "Jones", "given" : "Gwyn", "non-dropping-particle" : "", "parse-names" : false, "suffix" : "" } ], "container-title" : "Report Prepared for DG Environment, Contract No ENV B.1/ETU/2012/0035", "id" : "ITEM-1", "issued" : { "date-parts" : [ [ "2014" ] ] }, "publisher" : "Institute for European Environmental Policy", "publisher-place" : "London", "title" : "High Nature Value farming throughout EU-27 and its financial support under the CAP", "type" : "report" }, "uris" : [ "http://www.mendeley.com/documents/?uuid=41627087-e85a-3637-8d8c-e69f0a229973", "http://www.mendeley.com/documents/?uuid=96c4fa18-a1b5-4468-9b0e-53b8e4b80de4" ] } ], "mendeley" : { "formattedCitation" : "(Keenleyside, Beaufoy, Tucker, &amp; Jones, 2014)", "plainTextFormattedCitation" : "(Keenleyside, Beaufoy, Tucker, &amp; Jones, 2014)", "previouslyFormattedCitation" : "(Keenleyside, Beaufoy, Tucker, &amp; Jones, 2014)" }, "properties" : {  }, "schema" : "https://github.com/citation-style-language/schema/raw/master/csl-citation.json" }</w:instrText>
      </w:r>
      <w:r w:rsidRPr="00F02A52">
        <w:rPr>
          <w:lang w:val="en-US"/>
        </w:rPr>
        <w:fldChar w:fldCharType="separate"/>
      </w:r>
      <w:r w:rsidRPr="00F02A52">
        <w:rPr>
          <w:lang w:val="en-US"/>
        </w:rPr>
        <w:t>(Keenleyside</w:t>
      </w:r>
      <w:r w:rsidR="001F0516">
        <w:rPr>
          <w:i/>
          <w:lang w:val="en-US"/>
        </w:rPr>
        <w:t xml:space="preserve"> et al.</w:t>
      </w:r>
      <w:r w:rsidRPr="00F02A52">
        <w:rPr>
          <w:lang w:val="en-US"/>
        </w:rPr>
        <w:t>, 2014</w:t>
      </w:r>
      <w:r w:rsidR="001F0516">
        <w:rPr>
          <w:lang w:val="en-US"/>
        </w:rPr>
        <w:t>a</w:t>
      </w:r>
      <w:r w:rsidRPr="00F02A52">
        <w:rPr>
          <w:lang w:val="en-US"/>
        </w:rPr>
        <w:t>)</w:t>
      </w:r>
      <w:r w:rsidRPr="00F02A52">
        <w:rPr>
          <w:lang w:val="en-US"/>
        </w:rPr>
        <w:fldChar w:fldCharType="end"/>
      </w:r>
      <w:r w:rsidRPr="00F02A52">
        <w:rPr>
          <w:lang w:val="en-US"/>
        </w:rPr>
        <w:t>. Art. 43 of Reg. 1307/2013 on rules for direct payments envisages the possibility of member States selecting greening equivalent practices tailored to their national situation, which “</w:t>
      </w:r>
      <w:r w:rsidRPr="00F02A52">
        <w:rPr>
          <w:i/>
          <w:lang w:val="en-US"/>
        </w:rPr>
        <w:t>yield</w:t>
      </w:r>
      <w:r w:rsidRPr="00F02A52">
        <w:rPr>
          <w:i/>
          <w:lang w:val="en-US" w:eastAsia="it-IT"/>
        </w:rPr>
        <w:t xml:space="preserve"> an equivalent or higher level of benefit for the climate and the environment</w:t>
      </w:r>
      <w:r w:rsidRPr="00F02A52">
        <w:rPr>
          <w:lang w:val="en-US" w:eastAsia="it-IT"/>
        </w:rPr>
        <w:t xml:space="preserve">” compared with the greening requirements. However, according to Hart </w:t>
      </w:r>
      <w:r w:rsidRPr="00F02A52">
        <w:rPr>
          <w:lang w:val="en-US" w:eastAsia="it-IT"/>
        </w:rPr>
        <w:fldChar w:fldCharType="begin" w:fldLock="1"/>
      </w:r>
      <w:r>
        <w:rPr>
          <w:lang w:val="en-US" w:eastAsia="it-IT"/>
        </w:rPr>
        <w:instrText>ADDIN CSL_CITATION { "citationItems" : [ { "id" : "ITEM-1", "itemData" : { "author" : [ { "dropping-particle" : "", "family" : "Hart", "given" : "Kaley", "non-dropping-particle" : "", "parse-names" : false, "suffix" : "" } ], "id" : "ITEM-1", "issued" : { "date-parts" : [ [ "2015" ] ] }, "number-of-pages" : "87", "publisher" : "IEEP", "publisher-place" : "London", "title" : "Green direct payments: implementation choices of nine Member States and their environmental implications", "type" : "report" }, "uris" : [ "http://www.mendeley.com/documents/?uuid=e6407e18-3654-3e80-a8ab-ee44e5a551e1", "http://www.mendeley.com/documents/?uuid=8da8fef7-6e4c-4577-a37e-dc1479d60402" ] } ], "mendeley" : { "formattedCitation" : "(Hart, 2015)", "plainTextFormattedCitation" : "(Hart, 2015)", "previouslyFormattedCitation" : "(Hart, 2015)" }, "properties" : {  }, "schema" : "https://github.com/citation-style-language/schema/raw/master/csl-citation.json" }</w:instrText>
      </w:r>
      <w:r w:rsidRPr="00F02A52">
        <w:rPr>
          <w:lang w:val="en-US" w:eastAsia="it-IT"/>
        </w:rPr>
        <w:fldChar w:fldCharType="separate"/>
      </w:r>
      <w:r w:rsidRPr="00F02A52">
        <w:rPr>
          <w:lang w:val="en-US" w:eastAsia="it-IT"/>
        </w:rPr>
        <w:t>(2015)</w:t>
      </w:r>
      <w:r w:rsidRPr="00F02A52">
        <w:rPr>
          <w:lang w:val="en-US" w:eastAsia="it-IT"/>
        </w:rPr>
        <w:fldChar w:fldCharType="end"/>
      </w:r>
      <w:r w:rsidRPr="00F02A52">
        <w:rPr>
          <w:lang w:val="en-US" w:eastAsia="it-IT"/>
        </w:rPr>
        <w:t xml:space="preserve"> this seems more an opportunity to facilitate the implementation of greening by farmers than actually increasing environmental outcomes. </w:t>
      </w:r>
      <w:r w:rsidRPr="00F02A52">
        <w:rPr>
          <w:lang w:val="en-US"/>
        </w:rPr>
        <w:t xml:space="preserve">The actual provision of public goods by cross-compliance and greening requirements should be verified on a territorial basis and, in case of problems of effectiveness, reference levels should be adjusted locally </w:t>
      </w:r>
      <w:r w:rsidRPr="00F02A52">
        <w:rPr>
          <w:rFonts w:cs="MinionPro-Regular"/>
          <w:lang w:val="en-US" w:eastAsia="it-IT"/>
        </w:rPr>
        <w:fldChar w:fldCharType="begin" w:fldLock="1"/>
      </w:r>
      <w:r>
        <w:rPr>
          <w:rFonts w:cs="MinionPro-Regular"/>
          <w:lang w:val="en-US" w:eastAsia="it-IT"/>
        </w:rPr>
        <w:instrText>ADDIN CSL_CITATION { "citationItems" : [ { "id" : "ITEM-1", "itemData" : { "abstract" : "The Communication identifies crucial challenges, above all the need for EU agriculture to provide public goods. However, only limited changes to the CAP are proposed. Rather than making a determined move towards targeted measures, direct payments are supposed to continue forming the backbone of the support regime. The \u201cgreening component\u201d cannot really improve the targeting of payments. Redistribution of payments across Member States may or may not enhance equity and will not improve the provision of public goods.", "author" : [ { "dropping-particle" : "", "family" : "Tangermann", "given" : "S.", "non-dropping-particle" : "", "parse-names" : false, "suffix" : "" } ], "id" : "ITEM-1", "issued" : { "date-parts" : [ [ "2011" ] ] }, "publisher" : "Directorate-General for Internal Policies, Policy Department B, Structural and Cohesion Policies; European Parliament", "publisher-place" : "Brussels", "title" : "Direct payments in the CAP post 2013", "type" : "report" }, "prefix" : "see also", "uris" : [ "http://www.mendeley.com/documents/?uuid=e3c50dec-be05-31e5-b77b-7dbecb2a30ca", "http://www.mendeley.com/documents/?uuid=26db1b65-e589-468b-94ed-07088cad2123" ] } ], "mendeley" : { "formattedCitation" : "(see also Tangermann, 2011)", "plainTextFormattedCitation" : "(see also Tangermann, 2011)", "previouslyFormattedCitation" : "(see also Tangermann, 2011)" }, "properties" : {  }, "schema" : "https://github.com/citation-style-language/schema/raw/master/csl-citation.json" }</w:instrText>
      </w:r>
      <w:r w:rsidRPr="00F02A52">
        <w:rPr>
          <w:rFonts w:cs="MinionPro-Regular"/>
          <w:lang w:val="en-US" w:eastAsia="it-IT"/>
        </w:rPr>
        <w:fldChar w:fldCharType="separate"/>
      </w:r>
      <w:r w:rsidRPr="00F02A52">
        <w:rPr>
          <w:rFonts w:cs="MinionPro-Regular"/>
          <w:lang w:val="en-US" w:eastAsia="it-IT"/>
        </w:rPr>
        <w:t>(see also Tangermann, 2011)</w:t>
      </w:r>
      <w:r w:rsidRPr="00F02A52">
        <w:rPr>
          <w:rFonts w:cs="MinionPro-Regular"/>
          <w:lang w:val="en-US" w:eastAsia="it-IT"/>
        </w:rPr>
        <w:fldChar w:fldCharType="end"/>
      </w:r>
      <w:r w:rsidRPr="00F02A52">
        <w:rPr>
          <w:rFonts w:cs="MinionPro-Regular"/>
          <w:lang w:val="en-US" w:eastAsia="it-IT"/>
        </w:rPr>
        <w:t xml:space="preserve"> (</w:t>
      </w:r>
      <w:r w:rsidRPr="00F02A52">
        <w:rPr>
          <w:lang w:val="en-US"/>
        </w:rPr>
        <w:t xml:space="preserve">synthesis </w:t>
      </w:r>
      <w:r w:rsidR="005A3E13">
        <w:rPr>
          <w:b/>
          <w:lang w:val="en-US"/>
        </w:rPr>
        <w:t>Table 6.11</w:t>
      </w:r>
      <w:r w:rsidRPr="00F02A52">
        <w:rPr>
          <w:rFonts w:cs="MinionPro-Regular"/>
          <w:lang w:val="en-US" w:eastAsia="it-IT"/>
        </w:rPr>
        <w:t xml:space="preserve">). The integration of the territorial dimension in regulatory instruments is not new in </w:t>
      </w:r>
      <w:r>
        <w:rPr>
          <w:rFonts w:cs="MinionPro-Regular"/>
          <w:lang w:val="en-US" w:eastAsia="it-IT"/>
        </w:rPr>
        <w:t>European Union</w:t>
      </w:r>
      <w:r w:rsidRPr="00F02A52">
        <w:rPr>
          <w:rFonts w:cs="MinionPro-Regular"/>
          <w:lang w:val="en-US" w:eastAsia="it-IT"/>
        </w:rPr>
        <w:t xml:space="preserve"> policy. It was already implemented in the </w:t>
      </w:r>
      <w:r>
        <w:rPr>
          <w:lang w:val="en-US"/>
        </w:rPr>
        <w:t>European Union</w:t>
      </w:r>
      <w:r w:rsidRPr="00F02A52">
        <w:rPr>
          <w:lang w:val="en-US"/>
        </w:rPr>
        <w:t xml:space="preserve"> </w:t>
      </w:r>
      <w:r w:rsidRPr="00F02A52">
        <w:rPr>
          <w:rFonts w:cs="MinionPro-Regular"/>
          <w:lang w:val="en-US" w:eastAsia="it-IT"/>
        </w:rPr>
        <w:t>Water Framework Directive (2000/60/EC)</w:t>
      </w:r>
      <w:r w:rsidRPr="00F02A52">
        <w:rPr>
          <w:lang w:val="en-US"/>
        </w:rPr>
        <w:t xml:space="preserve"> (i.e. “good ecological status” baselines for water quality and river basins management plans) </w:t>
      </w:r>
      <w:r w:rsidRPr="00F02A52">
        <w:rPr>
          <w:lang w:val="en-US"/>
        </w:rPr>
        <w:fldChar w:fldCharType="begin" w:fldLock="1"/>
      </w:r>
      <w:r>
        <w:rPr>
          <w:lang w:val="en-US"/>
        </w:rPr>
        <w:instrText>ADDIN CSL_CITATION { "citationItems" : [ { "id" : "ITEM-1", "itemData" : { "DOI" : "10.2800/944899", "ISBN" : "9789292135157", "author" : [ { "dropping-particle" : "", "family" : "EEA", "given" : "", "non-dropping-particle" : "", "parse-names" : false, "suffix" : "" } ], "id" : "ITEM-1", "issued" : { "date-parts" : [ [ "2015" ] ] }, "note" : "NULL", "number-of-pages" : "212", "publisher" : "European Environment Agency", "publisher-place" : "Copenhagen", "title" : "The European environment \u2014 state and outlook 2015: synthesis report", "type" : "report" }, "uris" : [ "http://www.mendeley.com/documents/?uuid=d91073ba-ebae-4118-b668-5951f385ce7c" ] } ], "mendeley" : { "formattedCitation" : "(EEA, 2015d)", "plainTextFormattedCitation" : "(EEA, 2015d)", "previouslyFormattedCitation" : "(EEA, 2015d)" }, "properties" : {  }, "schema" : "https://github.com/citation-style-language/schema/raw/master/csl-citation.json" }</w:instrText>
      </w:r>
      <w:r w:rsidRPr="00F02A52">
        <w:rPr>
          <w:lang w:val="en-US"/>
        </w:rPr>
        <w:fldChar w:fldCharType="separate"/>
      </w:r>
      <w:r w:rsidRPr="00F02A52">
        <w:rPr>
          <w:lang w:val="en-US"/>
        </w:rPr>
        <w:t>(EEA, 2015d)</w:t>
      </w:r>
      <w:r w:rsidRPr="00F02A52">
        <w:rPr>
          <w:lang w:val="en-US"/>
        </w:rPr>
        <w:fldChar w:fldCharType="end"/>
      </w:r>
      <w:r w:rsidRPr="00F02A52">
        <w:rPr>
          <w:lang w:val="en-US"/>
        </w:rPr>
        <w:t xml:space="preserve"> and in the Nitrates Directive (</w:t>
      </w:r>
      <w:r w:rsidRPr="00F02A52">
        <w:rPr>
          <w:rFonts w:cs="TimesNewRomanPSMT-Identity-H"/>
          <w:lang w:val="en-US" w:eastAsia="it-IT"/>
        </w:rPr>
        <w:t xml:space="preserve">91/676/EEC) concerning the protection of waters against pollution caused by nitrates from agricultural sources (i.e. </w:t>
      </w:r>
      <w:r w:rsidRPr="00F02A52">
        <w:rPr>
          <w:lang w:val="en-US"/>
        </w:rPr>
        <w:t>definition</w:t>
      </w:r>
      <w:r w:rsidRPr="00F02A52">
        <w:rPr>
          <w:rFonts w:eastAsia="AdvOT863180fb"/>
          <w:lang w:val="en-US"/>
        </w:rPr>
        <w:t xml:space="preserve"> of ”nitrate vulnerable zones” and implementation of farming practices following codes of good agricultural practice) </w:t>
      </w:r>
      <w:r w:rsidRPr="00F02A52">
        <w:rPr>
          <w:lang w:val="en-US"/>
        </w:rPr>
        <w:fldChar w:fldCharType="begin" w:fldLock="1"/>
      </w:r>
      <w:r>
        <w:rPr>
          <w:lang w:val="en-US"/>
        </w:rPr>
        <w:instrText>ADDIN CSL_CITATION { "citationItems" : [ { "id" : "ITEM-1", "itemData" : { "DOI" : "10.1016/j.jenvman.2009.07.005",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1", "issue" : "1", "issued" : { "date-parts" : [ [ "2009" ] ] }, "page" : "22-46", "title" : "Ecological impacts of early 21st century agricultural change in Europe - a review", "type" : "article-journal", "volume" : "91" }, "uris" : [ "http://www.mendeley.com/documents/?uuid=643975ae-c9da-398b-aa58-e2eb21ccd355", "http://www.mendeley.com/documents/?uuid=c71a2e2d-0c3a-4bef-a275-0cfee7d66d87" ] } ], "mendeley" : { "formattedCitation" : "(Stoate et al., 2009)", "plainTextFormattedCitation" : "(Stoate et al., 2009)", "previouslyFormattedCitation" : "(Stoate et al., 2009)" }, "properties" : {  }, "schema" : "https://github.com/citation-style-language/schema/raw/master/csl-citation.json" }</w:instrText>
      </w:r>
      <w:r w:rsidRPr="00F02A52">
        <w:rPr>
          <w:lang w:val="en-US"/>
        </w:rPr>
        <w:fldChar w:fldCharType="separate"/>
      </w:r>
      <w:r w:rsidRPr="00F02A52">
        <w:rPr>
          <w:lang w:val="en-US"/>
        </w:rPr>
        <w:t xml:space="preserve">(Stoate </w:t>
      </w:r>
      <w:r w:rsidR="009E3418" w:rsidRPr="009E3418">
        <w:rPr>
          <w:i/>
          <w:lang w:val="en-US"/>
        </w:rPr>
        <w:t>et al.</w:t>
      </w:r>
      <w:r w:rsidRPr="00F02A52">
        <w:rPr>
          <w:lang w:val="en-US"/>
        </w:rPr>
        <w:t>, 2009)</w:t>
      </w:r>
      <w:r w:rsidRPr="00F02A52">
        <w:rPr>
          <w:lang w:val="en-US"/>
        </w:rPr>
        <w:fldChar w:fldCharType="end"/>
      </w:r>
      <w:r w:rsidRPr="00F02A52">
        <w:rPr>
          <w:lang w:val="en-US"/>
        </w:rPr>
        <w:t>.</w:t>
      </w:r>
    </w:p>
    <w:p w14:paraId="4D49F1F8" w14:textId="4637D721" w:rsidR="00E97DE0" w:rsidRPr="00F02A52" w:rsidRDefault="00E97DE0" w:rsidP="00E97DE0">
      <w:pPr>
        <w:rPr>
          <w:lang w:val="en-US"/>
        </w:rPr>
      </w:pPr>
      <w:r w:rsidRPr="00F02A52">
        <w:rPr>
          <w:lang w:val="en-US"/>
        </w:rPr>
        <w:t xml:space="preserve">With regard to the conservation of biodiversity-rich agricultural habitats, out of 57 habitats associated with agricultural activities only 30 and 19 habitats have at least 60% and 30%, respectively, of their area included in the Natura 2000 Network. This precludes a large proportion of agricultural habitats that are rich in biodiversity from legal protection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id" : "ITEM-1", "issued" : { "date-parts" : [ [ "2014" ] ] }, "number-of-pages" : "126", "publisher" : "European Commission, Directorate-General for Environment", "publisher-place" : "Brussels", "title" : "Farming for Natura 2000. Guidance on how to support Natura 2000 farming systems to achieve conservation objectives, based on Member States good practice experiences", "type" : "report" }, "uris" : [ "http://www.mendeley.com/documents/?uuid=eae69c24-dba4-4063-abae-cdaae2e8a632", "http://www.mendeley.com/documents/?uuid=bfa5cd73-6e81-36c0-9ba8-0f170de263d0" ] }, { "id" : "ITEM-2", "itemData" : { "DOI" : "10.2779/91086", "abstract" : "High Nature Value (HNV) farming is a relatively new concept that describes the farming systems in Europe of greatest biodiversity value. The environmental importance of HNV farming has been recognised for some time, but there has been very little research done on the agricultural and economic aspects of HNV farming or on the support provided by the Common Agricultural Policy, which is the main source of public funding for environmental management of farmland in the EU. Economic pressures have caused and continue to threaten the abandonment or intensification of large areas of HNV farmland, with irreversible loss of the associated habitats and species of European importance for biodiversity. HNV farming is essential if the EU is to meet its 2020 biodiversity targets, but the policy context of recent years seems to be failing to halt the decline of HNV farming, with notable exceptions in certain cases. This study is intended to contribute to the evidence base to inform the design of future EU policy for HNV farming.", "author" : [ { "dropping-particle" : "", "family" : "Keenleyside", "given" : "Clunie", "non-dropping-particle" : "", "parse-names" : false, "suffix" : "" }, { "dropping-particle" : "", "family" : "Beaufoy", "given" : "Guy", "non-dropping-particle" : "", "parse-names" : false, "suffix" : "" }, { "dropping-particle" : "", "family" : "Tucker", "given" : "Graham", "non-dropping-particle" : "", "parse-names" : false, "suffix" : "" }, { "dropping-particle" : "", "family" : "Jones", "given" : "Gwyn", "non-dropping-particle" : "", "parse-names" : false, "suffix" : "" } ], "container-title" : "Report Prepared for DG Environment, Contract No ENV B.1/ETU/2012/0035", "id" : "ITEM-2", "issued" : { "date-parts" : [ [ "2014" ] ] }, "publisher" : "Institute for European Environmental Policy", "publisher-place" : "London", "title" : "High Nature Value farming throughout EU-27 and its financial support under the CAP", "type" : "report" }, "uris" : [ "http://www.mendeley.com/documents/?uuid=96c4fa18-a1b5-4468-9b0e-53b8e4b80de4", "http://www.mendeley.com/documents/?uuid=41627087-e85a-3637-8d8c-e69f0a229973", "http://www.mendeley.com/documents/?uuid=09d50af6-694b-4ebc-956a-48fc6cf39088" ] } ], "mendeley" : { "formattedCitation" : "(European Commission, 2014a; Keenleyside, Beaufoy, et al., 2014)", "plainTextFormattedCitation" : "(European Commission, 2014a; Keenleyside, Beaufoy, et al., 2014)", "previouslyFormattedCitation" : "(European Commission, 2014a; Keenleyside, Beaufoy, et al., 2014)" }, "properties" : {  }, "schema" : "https://github.com/citation-style-language/schema/raw/master/csl-citation.json" }</w:instrText>
      </w:r>
      <w:r w:rsidRPr="00F02A52">
        <w:rPr>
          <w:lang w:val="en-US"/>
        </w:rPr>
        <w:fldChar w:fldCharType="separate"/>
      </w:r>
      <w:r w:rsidRPr="00F02A52">
        <w:rPr>
          <w:lang w:val="en-US"/>
        </w:rPr>
        <w:t xml:space="preserve">(European Commission, 2014a; Keenleyside </w:t>
      </w:r>
      <w:r w:rsidR="009E3418" w:rsidRPr="009E3418">
        <w:rPr>
          <w:i/>
          <w:lang w:val="en-US"/>
        </w:rPr>
        <w:t>et al.</w:t>
      </w:r>
      <w:r w:rsidRPr="00F02A52">
        <w:rPr>
          <w:lang w:val="en-US"/>
        </w:rPr>
        <w:t>, 2014</w:t>
      </w:r>
      <w:r w:rsidR="00C12D55">
        <w:rPr>
          <w:lang w:val="en-US"/>
        </w:rPr>
        <w:t>a</w:t>
      </w:r>
      <w:r w:rsidRPr="00F02A52">
        <w:rPr>
          <w:lang w:val="en-US"/>
        </w:rPr>
        <w:t>)</w:t>
      </w:r>
      <w:r w:rsidRPr="00F02A52">
        <w:rPr>
          <w:lang w:val="en-US"/>
        </w:rPr>
        <w:fldChar w:fldCharType="end"/>
      </w:r>
      <w:r w:rsidRPr="00F02A52">
        <w:rPr>
          <w:lang w:val="en-US"/>
        </w:rPr>
        <w:t xml:space="preserve">. An opportunity to improve this situation is integrating biodiversity-rich agricultural habitats in </w:t>
      </w:r>
      <w:r w:rsidRPr="00F02A52">
        <w:rPr>
          <w:lang w:val="en-US"/>
        </w:rPr>
        <w:lastRenderedPageBreak/>
        <w:t xml:space="preserve">the implementation of green infrastructure networks </w:t>
      </w:r>
      <w:r w:rsidRPr="00F02A52">
        <w:rPr>
          <w:lang w:val="en-US"/>
        </w:rPr>
        <w:fldChar w:fldCharType="begin" w:fldLock="1"/>
      </w:r>
      <w:r>
        <w:rPr>
          <w:lang w:val="en-US"/>
        </w:rPr>
        <w:instrText>ADDIN CSL_CITATION { "citationItems" : [ { "id" : "ITEM-1", "itemData" : { "DOI" : "10.2800/11170", "abstract" : "In the European Commission communication Green Infrastructure \u2013 Enhancing Europe's Natural Capital (EC, 2013), green infrastructure (GI) is described as a tool for providing ecological, economic and social benefits through natural solutions, helping us to understand the advantages nature offers human society and to mobilise investments that sustain and enhance these benefits. This explicitly relates to the exclusive use of expensive 'grey' infrastructure which typically only fulfils single functions such as drainage or transport, whereas nature often provides multiple solutions that are also cheaper, more robust, let alone more sustainable economically and socially.", "author" : [ { "dropping-particle" : "", "family" : "EEA", "given" : "", "non-dropping-particle" : "", "parse-names" : false, "suffix" : "" } ], "id" : "ITEM-1", "issued" : { "date-parts" : [ [ "2014" ] ] }, "number-of-pages" : "53", "publisher" : "European Environment Agency", "publisher-place" : "Copenhagen", "title" : "Spatial analysis of green infrastructure in Europe. EEA Technical Report No. 2/2014", "type" : "report" }, "uris" : [ "http://www.mendeley.com/documents/?uuid=fbc6d316-6dd4-35ff-8194-fffc3cd8ffe4", "http://www.mendeley.com/documents/?uuid=954c6a80-26ce-4d25-9f8d-dc8616267c94" ] }, { "id" : "ITEM-2", "itemData" : { "abstract" : "Green Infrastructure (GI) stands to improve quality of life in many ways, through its environmental, social and economic credentials, based on the multifunctional use of natural capital. Potentially a very valuable policy tool, GI\u2019s multifunctionality could contribute to the achievement of a number of policy aims and fulfil the needs of a variety of stakeholder groups. GI can be created in many places, covering natural and semi-natural areas in urban, rural and marine areas, as well as man-made elements, such as green roofs and ecoducts over motorways, and restored lands, such as wetlands and mangroves. One of its major attractions is its ability to perform multiple functions on the same piece of land and/or water. While biodiversity remains at the core of GI, it is much more than a biodiversity conservation instrument. This report describes the different functions that GI seeks to execute and explores the scientific evidence behind its ability to perform these functions, using case studies where available. The functions are described in terms of four broad roles that GI performs: \u2022 Protecting ecosystems state and biodiversity \u2022 Improving ecosystem functioning and promoting ecosystem services \u2022 Promoting societal wellbeing and health \u2022 Supporting the development of a green economy, and sustainable land and water management The roles of GI are highly interdependent, for example, societal wellbeing in coastal and river areas depends on flood retention by wetlands or natural drainage systems, which in turn depend directly on the provision of ecosystem services, such as soil and water regulation. These, in turn, are highly reliant on biodiversity to uphold the health of the ecosystems to provide ecosystem services. Evaluating the many aspects and functions of GI is a complex process. Although some elements with clear functions and objectives can be easy to measure, such as the ability of green roofs to reduce stormwater runoff, it can be challenging to identify one overall measurement encompassing all the different GI objectives. As such, the evaluation of GI may require a combination of qualitative or descriptive assessments with quantitative measures, using input from both ecological and social sciences. For example, quantitative measures of changes in ecosystem services could be combined with descriptive measures of existing political infrastructure to support policy measures and stakeholder participation. Indeed, stakeholder participation will be crucia\u2026", "author" : [ { "dropping-particle" : "", "family" : "European Commission", "given" : "", "non-dropping-particle" : "", "parse-names" : false, "suffix" : "" } ], "id" : "ITEM-2", "issued" : { "date-parts" : [ [ "2012" ] ] }, "number-of-pages" : "37", "title" : "The Multifunctionality of Green Infrastructure. Science for Environment Policy. In-depth Report", "type" : "report" }, "uris" : [ "http://www.mendeley.com/documents/?uuid=7c0e77f9-a0da-3070-9045-0d23659c9516", "http://www.mendeley.com/documents/?uuid=b323ca9f-f02d-46d5-867d-3540837e6b00" ] }, { "id" : "ITEM-3", "itemData" : { "abstract" : "One in six people in the European Union (EU) has a disability 1 that ranges from mild to severe making around 80 million who are often preve nted from taking part fully in society and the economy because of environmental and attitu dinal barriers. For people with disabilities the rate of poverty is 70 % higher than the average 2 partly due to limited access to employment. Over a third of people aged over 75 have disabiliti es that restrict them to some extent, and over 20 % are considerably restricted 3 . Furthermore, these numbers are set to rise as the EU's population ages.", "author" : [ { "dropping-particle" : "", "family" : "European Commission", "given" : "", "non-dropping-particle" : "", "parse-names" : false, "suffix" : "" } ], "container-title" : "Communication from the Commission to the European Parliament, the Council, the European Economic and Social Committee and the Committee of the Regions. COM(2013) 249 final COMMUNICATION", "id" : "ITEM-3", "issued" : { "date-parts" : [ [ "2013" ] ] }, "note" : "NULL", "title" : "Green Infrastructure (GI) \u2014 Enhancing Europe\u2019s Natural Capital", "type" : "report" }, "uris" : [ "http://www.mendeley.com/documents/?uuid=ef82175a-795b-3401-b67b-444f72eb1785", "http://www.mendeley.com/documents/?uuid=986345c4-a2e4-41f1-b00e-97c1b06abd72" ] } ], "mendeley" : { "formattedCitation" : "(EEA, 2014; European Commission, 2012, 2013b)", "plainTextFormattedCitation" : "(EEA, 2014; European Commission, 2012, 2013b)", "previouslyFormattedCitation" : "(EEA, 2014; European Commission, 2012, 2013b)" }, "properties" : {  }, "schema" : "https://github.com/citation-style-language/schema/raw/master/csl-citation.json" }</w:instrText>
      </w:r>
      <w:r w:rsidRPr="00F02A52">
        <w:rPr>
          <w:lang w:val="en-US"/>
        </w:rPr>
        <w:fldChar w:fldCharType="separate"/>
      </w:r>
      <w:r w:rsidRPr="00F02A52">
        <w:rPr>
          <w:lang w:val="en-US"/>
        </w:rPr>
        <w:t>(EEA, 2014; European Commission, 2012, 2013b)</w:t>
      </w:r>
      <w:r w:rsidRPr="00F02A52">
        <w:rPr>
          <w:lang w:val="en-US"/>
        </w:rPr>
        <w:fldChar w:fldCharType="end"/>
      </w:r>
      <w:r w:rsidRPr="00F02A52">
        <w:rPr>
          <w:lang w:val="en-US"/>
        </w:rPr>
        <w:t xml:space="preserve"> (see also synthesis </w:t>
      </w:r>
      <w:r w:rsidR="005A3E13">
        <w:rPr>
          <w:b/>
          <w:lang w:val="en-US"/>
        </w:rPr>
        <w:t>Table 6.11</w:t>
      </w:r>
      <w:r w:rsidRPr="00F02A52">
        <w:rPr>
          <w:lang w:val="en-US"/>
        </w:rPr>
        <w:t>).</w:t>
      </w:r>
    </w:p>
    <w:p w14:paraId="28D4991A" w14:textId="46035B4D" w:rsidR="00E97DE0" w:rsidRPr="00F02A52" w:rsidRDefault="00E97DE0" w:rsidP="00E97DE0">
      <w:pPr>
        <w:spacing w:before="120"/>
        <w:rPr>
          <w:lang w:val="en-US"/>
        </w:rPr>
      </w:pPr>
      <w:r w:rsidRPr="00F02A52">
        <w:rPr>
          <w:lang w:val="en-US"/>
        </w:rPr>
        <w:t xml:space="preserve">With regard to economic and financial instruments, food production has historically been heavily subsidized by the </w:t>
      </w:r>
      <w:r>
        <w:rPr>
          <w:lang w:val="en-US"/>
        </w:rPr>
        <w:t>Common Agricultural Policy</w:t>
      </w:r>
      <w:r w:rsidRPr="00F02A52">
        <w:rPr>
          <w:lang w:val="en-US"/>
        </w:rPr>
        <w:t xml:space="preserve">, at first by support prices and then, after the 1992 reform, increasingly by direct payments </w:t>
      </w:r>
      <w:r w:rsidRPr="00F02A52">
        <w:rPr>
          <w:rFonts w:cs="Garamond-Book"/>
          <w:lang w:val="en-US" w:eastAsia="it-IT"/>
        </w:rPr>
        <w:fldChar w:fldCharType="begin" w:fldLock="1"/>
      </w:r>
      <w:r>
        <w:rPr>
          <w:rFonts w:cs="Garamond-Book"/>
          <w:lang w:val="en-US" w:eastAsia="it-IT"/>
        </w:rPr>
        <w:instrText>ADDIN CSL_CITATION { "citationItems" : [ { "id" : "ITEM-1", "itemData" : { "abstract" : "The Communication identifies crucial challenges, above all the need for EU agriculture to provide public goods. However, only limited changes to the CAP are proposed. Rather than making a determined move towards targeted measures, direct payments are supposed to continue forming the backbone of the support regime. The \u201cgreening component\u201d cannot really improve the targeting of payments. Redistribution of payments across Member States may or may not enhance equity and will not improve the provision of public goods.", "author" : [ { "dropping-particle" : "", "family" : "Tangermann", "given" : "S.", "non-dropping-particle" : "", "parse-names" : false, "suffix" : "" } ], "id" : "ITEM-1", "issued" : { "date-parts" : [ [ "2011" ] ] }, "publisher" : "Directorate-General for Internal Policies, Policy Department B, Structural and Cohesion Policies; European Parliament", "publisher-place" : "Brussels", "title" : "Direct payments in the CAP post 2013", "type" : "report" }, "uris" : [ "http://www.mendeley.com/documents/?uuid=26db1b65-e589-468b-94ed-07088cad2123", "http://www.mendeley.com/documents/?uuid=e3c50dec-be05-31e5-b77b-7dbecb2a30ca" ] } ], "mendeley" : { "formattedCitation" : "(Tangermann, 2011)", "plainTextFormattedCitation" : "(Tangermann, 2011)", "previouslyFormattedCitation" : "(Tangermann, 2011)" }, "properties" : {  }, "schema" : "https://github.com/citation-style-language/schema/raw/master/csl-citation.json" }</w:instrText>
      </w:r>
      <w:r w:rsidRPr="00F02A52">
        <w:rPr>
          <w:rFonts w:cs="Garamond-Book"/>
          <w:lang w:val="en-US" w:eastAsia="it-IT"/>
        </w:rPr>
        <w:fldChar w:fldCharType="separate"/>
      </w:r>
      <w:r w:rsidRPr="00F02A52">
        <w:rPr>
          <w:rFonts w:cs="Garamond-Book"/>
          <w:lang w:val="en-US" w:eastAsia="it-IT"/>
        </w:rPr>
        <w:t>(Tangermann, 2011)</w:t>
      </w:r>
      <w:r w:rsidRPr="00F02A52">
        <w:rPr>
          <w:rFonts w:cs="Garamond-Book"/>
          <w:lang w:val="en-US" w:eastAsia="it-IT"/>
        </w:rPr>
        <w:fldChar w:fldCharType="end"/>
      </w:r>
      <w:r w:rsidRPr="00F02A52">
        <w:rPr>
          <w:rFonts w:cs="Verdana"/>
          <w:sz w:val="20"/>
          <w:szCs w:val="20"/>
          <w:lang w:val="en-US" w:eastAsia="it-IT"/>
        </w:rPr>
        <w:t xml:space="preserve">. </w:t>
      </w:r>
      <w:r w:rsidRPr="00F02A52">
        <w:rPr>
          <w:rFonts w:cs="Verdana"/>
          <w:lang w:val="en-US" w:eastAsia="it-IT"/>
        </w:rPr>
        <w:t>P</w:t>
      </w:r>
      <w:r w:rsidRPr="00F02A52">
        <w:rPr>
          <w:lang w:val="en-US"/>
        </w:rPr>
        <w:t xml:space="preserve">olitical justification for </w:t>
      </w:r>
      <w:r>
        <w:rPr>
          <w:lang w:val="en-US"/>
        </w:rPr>
        <w:t>Common Agricultural Policy</w:t>
      </w:r>
      <w:r w:rsidRPr="00F02A52">
        <w:rPr>
          <w:lang w:val="en-US"/>
        </w:rPr>
        <w:t xml:space="preserve"> </w:t>
      </w:r>
      <w:r>
        <w:rPr>
          <w:lang w:val="en-US"/>
        </w:rPr>
        <w:t>p</w:t>
      </w:r>
      <w:r w:rsidRPr="00F02A52">
        <w:rPr>
          <w:lang w:val="en-US"/>
        </w:rPr>
        <w:t xml:space="preserve">illar 1 income support to </w:t>
      </w:r>
      <w:r>
        <w:rPr>
          <w:lang w:val="en-US"/>
        </w:rPr>
        <w:t>European Union</w:t>
      </w:r>
      <w:r w:rsidRPr="00F02A52">
        <w:rPr>
          <w:lang w:val="en-US"/>
        </w:rPr>
        <w:t xml:space="preserve"> farmers are that farming is subject to volatile market prices, unpredictable weather conditions and variable input costs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id" : "ITEM-1", "issue" : "September", "issued" : { "date-parts" : [ [ "2015" ] ] }, "number-of-pages" : "8", "publisher" : "European Commission, Directorate General Agriculture and Rural Development", "publisher-place" : "Brussels", "title" : "EU agriculture spending focused on results", "type" : "report" }, "uris" : [ "http://www.mendeley.com/documents/?uuid=b98e5b93-b9e0-42e2-a421-b3b5aa0ccd63", "http://www.mendeley.com/documents/?uuid=93113979-6bac-34d7-bdad-55951aec96b0" ] } ], "mendeley" : { "formattedCitation" : "(European Commission, 2015a)", "plainTextFormattedCitation" : "(European Commission, 2015a)", "previouslyFormattedCitation" : "(European Commission, 2015a)" }, "properties" : {  }, "schema" : "https://github.com/citation-style-language/schema/raw/master/csl-citation.json" }</w:instrText>
      </w:r>
      <w:r w:rsidRPr="00F02A52">
        <w:rPr>
          <w:lang w:val="en-US"/>
        </w:rPr>
        <w:fldChar w:fldCharType="separate"/>
      </w:r>
      <w:r w:rsidRPr="00F02A52">
        <w:rPr>
          <w:lang w:val="en-US"/>
        </w:rPr>
        <w:t>(European Commission, 2015a)</w:t>
      </w:r>
      <w:r w:rsidRPr="00F02A52">
        <w:rPr>
          <w:lang w:val="en-US"/>
        </w:rPr>
        <w:fldChar w:fldCharType="end"/>
      </w:r>
      <w:r w:rsidRPr="00F02A52">
        <w:rPr>
          <w:lang w:val="en-US"/>
        </w:rPr>
        <w:t xml:space="preserve">, essential to achieve food security and fundamental for the provisioning of some public goods of environmental and social character </w:t>
      </w:r>
      <w:r w:rsidRPr="00F02A52">
        <w:rPr>
          <w:lang w:val="en-US"/>
        </w:rPr>
        <w:fldChar w:fldCharType="begin" w:fldLock="1"/>
      </w:r>
      <w:r>
        <w:rPr>
          <w:lang w:val="en-US"/>
        </w:rPr>
        <w:instrText>ADDIN CSL_CITATION { "citationItems" : [ { "id" : "ITEM-1", "itemData" : { "abstract" : "The Communication identifies crucial challenges, above all the need for EU agriculture to provide public goods. However, only limited changes to the CAP are proposed. Rather than making a determined move towards targeted measures, direct payments are supposed to continue forming the backbone of the support regime. The \u201cgreening component\u201d cannot really improve the targeting of payments. Redistribution of payments across Member States may or may not enhance equity and will not improve the provision of public goods.", "author" : [ { "dropping-particle" : "", "family" : "Tangermann", "given" : "S.", "non-dropping-particle" : "", "parse-names" : false, "suffix" : "" } ], "id" : "ITEM-1", "issued" : { "date-parts" : [ [ "2011" ] ] }, "publisher" : "Directorate-General for Internal Policies, Policy Department B, Structural and Cohesion Policies; European Parliament", "publisher-place" : "Brussels", "title" : "Direct payments in the CAP post 2013", "type" : "report" }, "uris" : [ "http://www.mendeley.com/documents/?uuid=26db1b65-e589-468b-94ed-07088cad2123", "http://www.mendeley.com/documents/?uuid=e3c50dec-be05-31e5-b77b-7dbecb2a30ca" ] }, { "id" : "ITEM-2", "itemData" : { "abstract" : "Environmental objectives have become increasingly integrated into the EU\u2019s Common Agricultural Policy (CAP) since the mid-1980s. Integration has been pur -sued through the attachment of environmental conditions to the receipt of direct pay -ments in Pillar 1 (cross compliance) and the use of voluntary agri-environment meas -ures in Pillar 2. In formulating its proposals for the revision of the CAP post-2013, the Commission opted to pursue further integration largely through Pillar 1 through the introduction of a \u2018green\u2019 payment for farmers following a specified set of manda -tory farm practices. The legislative process was not concluded in February 2013, but enough is known of the positions of the Council and the European Parliament to indicate that the level of greening ambition in this CAP reform will be very limited. Some explanations for the apparent failure to significantly reshape the CAP to tackle the problems faced by the natural environment are reviewed. It is suggested that, far from being complementary, cross compliance and voluntary agri-environment meas -ures are competing approaches to further greening of the CAP. Advocates of a greater focus on environmental objectives need to choose between these approaches.", "author" : [ { "dropping-particle" : "", "family" : "Matthews", "given" : "Alan", "non-dropping-particle" : "", "parse-names" : false, "suffix" : "" } ], "container-title" : "Bio-based and Applied Economics", "id" : "ITEM-2", "issue" : "1", "issued" : { "date-parts" : [ [ "2013" ] ] }, "note" : "NULL", "page" : "1-27", "title" : "Greening agricultural payments in the EU\u2019s Common Agricultural Policy", "type" : "article-journal", "volume" : "2" }, "uris" : [ "http://www.mendeley.com/documents/?uuid=0931ebcc-1429-454b-a1af-1b36c4dd6ef7", "http://www.mendeley.com/documents/?uuid=8bfedd10-f684-3538-946b-5e13562df35b", "http://www.mendeley.com/documents/?uuid=b77d5429-0d6d-406c-a89e-a3db52f0b31b" ] } ], "mendeley" : { "formattedCitation" : "(Matthews, 2013; Tangermann, 2011)", "plainTextFormattedCitation" : "(Matthews, 2013; Tangermann, 2011)", "previouslyFormattedCitation" : "(Matthews, 2013; Tangermann, 2011)" }, "properties" : {  }, "schema" : "https://github.com/citation-style-language/schema/raw/master/csl-citation.json" }</w:instrText>
      </w:r>
      <w:r w:rsidRPr="00F02A52">
        <w:rPr>
          <w:lang w:val="en-US"/>
        </w:rPr>
        <w:fldChar w:fldCharType="separate"/>
      </w:r>
      <w:r w:rsidRPr="00F02A52">
        <w:rPr>
          <w:lang w:val="en-US"/>
        </w:rPr>
        <w:t>(Matthews, 2013; Tangermann, 2011)</w:t>
      </w:r>
      <w:r w:rsidRPr="00F02A52">
        <w:rPr>
          <w:lang w:val="en-US"/>
        </w:rPr>
        <w:fldChar w:fldCharType="end"/>
      </w:r>
      <w:r w:rsidRPr="00F02A52">
        <w:rPr>
          <w:lang w:val="en-US"/>
        </w:rPr>
        <w:t xml:space="preserve">. </w:t>
      </w:r>
      <w:r w:rsidRPr="00F02A52">
        <w:rPr>
          <w:rFonts w:cs="MinionPro-Regular"/>
          <w:lang w:val="en-US" w:eastAsia="it-IT"/>
        </w:rPr>
        <w:t xml:space="preserve">This approach has been criticized for lacking a robust rationale and clear objectives </w:t>
      </w:r>
      <w:r w:rsidRPr="00F02A52">
        <w:rPr>
          <w:rFonts w:cs="MinionPro-Regular"/>
          <w:lang w:val="en-US" w:eastAsia="it-IT"/>
        </w:rPr>
        <w:fldChar w:fldCharType="begin" w:fldLock="1"/>
      </w:r>
      <w:r>
        <w:rPr>
          <w:rFonts w:cs="MinionPro-Regular"/>
          <w:lang w:val="en-US" w:eastAsia="it-IT"/>
        </w:rPr>
        <w:instrText>ADDIN CSL_CITATION { "citationItems" : [ { "id" : "ITEM-1", "itemData" : { "DOI" : "DOI: 10.1111/cobi.12531",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1", "issue" : "4", "issued" : { "date-parts" : [ [ "2015" ] ] }, "page" : "996-1005", "title" : "The alignment of agricultural and nature conservation policies in the European Union", "type" : "article-journal", "volume" : "29" }, "uris" : [ "http://www.mendeley.com/documents/?uuid=6746b4c2-2fb0-4936-ae62-e348182e6660", "http://www.mendeley.com/documents/?uuid=ead789b9-b3f6-3830-9446-5a8987d26407", "http://www.mendeley.com/documents/?uuid=bd4211fc-f724-41c7-8763-0dcd58541634" ] }, { "id" : "ITEM-2",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2", "issue" : "6188", "issued" : { "date-parts" : [ [ "2014" ] ] }, "page" : "1090-1092", "title" : "EU agricultural reform fails on biodiversity", "type" : "article-journal", "volume" : "344" }, "uris" : [ "http://www.mendeley.com/documents/?uuid=8e64a453-3923-4fe5-ab81-c308dc5148e9", "http://www.mendeley.com/documents/?uuid=c5568c60-ca11-37a0-ba50-835ca26b59cf" ] } ], "mendeley" : { "formattedCitation" : "(Hodge et al., 2015; Pe\u2019er et al., 2014)", "plainTextFormattedCitation" : "(Hodge et al., 2015; Pe\u2019er et al., 2014)", "previouslyFormattedCitation" : "(Hodge et al., 2015; Pe\u2019er et al., 2014)" }, "properties" : {  }, "schema" : "https://github.com/citation-style-language/schema/raw/master/csl-citation.json" }</w:instrText>
      </w:r>
      <w:r w:rsidRPr="00F02A52">
        <w:rPr>
          <w:rFonts w:cs="MinionPro-Regular"/>
          <w:lang w:val="en-US" w:eastAsia="it-IT"/>
        </w:rPr>
        <w:fldChar w:fldCharType="separate"/>
      </w:r>
      <w:r w:rsidRPr="00F02A52">
        <w:rPr>
          <w:rFonts w:cs="MinionPro-Regular"/>
          <w:lang w:val="en-US" w:eastAsia="it-IT"/>
        </w:rPr>
        <w:t xml:space="preserve">(Hodge </w:t>
      </w:r>
      <w:r w:rsidR="009E3418" w:rsidRPr="009E3418">
        <w:rPr>
          <w:rFonts w:cs="MinionPro-Regular"/>
          <w:i/>
          <w:lang w:val="en-US" w:eastAsia="it-IT"/>
        </w:rPr>
        <w:t>et al.</w:t>
      </w:r>
      <w:r w:rsidRPr="00F02A52">
        <w:rPr>
          <w:rFonts w:cs="MinionPro-Regular"/>
          <w:lang w:val="en-US" w:eastAsia="it-IT"/>
        </w:rPr>
        <w:t xml:space="preserve">, 2015; Pe’er </w:t>
      </w:r>
      <w:r w:rsidR="009E3418" w:rsidRPr="009E3418">
        <w:rPr>
          <w:rFonts w:cs="MinionPro-Regular"/>
          <w:i/>
          <w:lang w:val="en-US" w:eastAsia="it-IT"/>
        </w:rPr>
        <w:t>et al.</w:t>
      </w:r>
      <w:r w:rsidRPr="00F02A52">
        <w:rPr>
          <w:rFonts w:cs="MinionPro-Regular"/>
          <w:lang w:val="en-US" w:eastAsia="it-IT"/>
        </w:rPr>
        <w:t>, 2014)</w:t>
      </w:r>
      <w:r w:rsidRPr="00F02A52">
        <w:rPr>
          <w:rFonts w:cs="MinionPro-Regular"/>
          <w:lang w:val="en-US" w:eastAsia="it-IT"/>
        </w:rPr>
        <w:fldChar w:fldCharType="end"/>
      </w:r>
      <w:r w:rsidRPr="00F02A52">
        <w:rPr>
          <w:lang w:val="en-US" w:eastAsia="it-IT"/>
        </w:rPr>
        <w:t>.</w:t>
      </w:r>
      <w:r w:rsidRPr="00F02A52">
        <w:rPr>
          <w:lang w:val="en-US"/>
        </w:rPr>
        <w:t xml:space="preserve"> The rationale underlying the design of cross-compliance and greening requirements, to promote provision of public goods also by </w:t>
      </w:r>
      <w:r>
        <w:rPr>
          <w:lang w:val="en-US"/>
        </w:rPr>
        <w:t>p</w:t>
      </w:r>
      <w:r w:rsidRPr="00F02A52">
        <w:rPr>
          <w:lang w:val="en-US"/>
        </w:rPr>
        <w:t xml:space="preserve">illar 1, is that of having the greatest number of </w:t>
      </w:r>
      <w:r>
        <w:rPr>
          <w:lang w:val="en-US"/>
        </w:rPr>
        <w:t>European Union</w:t>
      </w:r>
      <w:r w:rsidRPr="00F02A52">
        <w:rPr>
          <w:lang w:val="en-US"/>
        </w:rPr>
        <w:t xml:space="preserve"> farmers adhering to environmental requirements, so contributing to achieving positive ecological impacts and biodiversity conservation in agro-ecosystems. However, the definition of cross-compliance and greening requirements without appropriately considering local ecological and agronomic specificities, and therefore also different local opportunity costs, may result in ineffective, inefficient and inequitable policy </w:t>
      </w:r>
      <w:r w:rsidRPr="00F02A52">
        <w:rPr>
          <w:lang w:val="en-US"/>
        </w:rPr>
        <w:fldChar w:fldCharType="begin" w:fldLock="1"/>
      </w:r>
      <w:r>
        <w:rPr>
          <w:lang w:val="en-US"/>
        </w:rPr>
        <w:instrText>ADDIN CSL_CITATION { "citationItems" : [ { "id" : "ITEM-1", "itemData" : { "abstract" : "The Communication identifies crucial challenges, above all the need for EU agriculture to provide public goods. However, only limited changes to the CAP are proposed. Rather than making a determined move towards targeted measures, direct payments are supposed to continue forming the backbone of the support regime. The \u201cgreening component\u201d cannot really improve the targeting of payments. Redistribution of payments across Member States may or may not enhance equity and will not improve the provision of public goods.", "author" : [ { "dropping-particle" : "", "family" : "Tangermann", "given" : "S.", "non-dropping-particle" : "", "parse-names" : false, "suffix" : "" } ], "id" : "ITEM-1", "issued" : { "date-parts" : [ [ "2011" ] ] }, "publisher" : "Directorate-General for Internal Policies, Policy Department B, Structural and Cohesion Policies; European Parliament", "publisher-place" : "Brussels", "title" : "Direct payments in the CAP post 2013", "type" : "report" }, "uris" : [ "http://www.mendeley.com/documents/?uuid=26db1b65-e589-468b-94ed-07088cad2123", "http://www.mendeley.com/documents/?uuid=e3c50dec-be05-31e5-b77b-7dbecb2a30ca" ] }, { "id" : "ITEM-2", "itemData" : { "abstract" : "Environmental objectives have become increasingly integrated into the EU\u2019s Common Agricultural Policy (CAP) since the mid-1980s. Integration has been pur -sued through the attachment of environmental conditions to the receipt of direct pay -ments in Pillar 1 (cross compliance) and the use of voluntary agri-environment meas -ures in Pillar 2. In formulating its proposals for the revision of the CAP post-2013, the Commission opted to pursue further integration largely through Pillar 1 through the introduction of a \u2018green\u2019 payment for farmers following a specified set of manda -tory farm practices. The legislative process was not concluded in February 2013, but enough is known of the positions of the Council and the European Parliament to indicate that the level of greening ambition in this CAP reform will be very limited. Some explanations for the apparent failure to significantly reshape the CAP to tackle the problems faced by the natural environment are reviewed. It is suggested that, far from being complementary, cross compliance and voluntary agri-environment meas -ures are competing approaches to further greening of the CAP. Advocates of a greater focus on environmental objectives need to choose between these approaches.", "author" : [ { "dropping-particle" : "", "family" : "Matthews", "given" : "Alan", "non-dropping-particle" : "", "parse-names" : false, "suffix" : "" } ], "container-title" : "Bio-based and Applied Economics", "id" : "ITEM-2", "issue" : "1", "issued" : { "date-parts" : [ [ "2013" ] ] }, "note" : "NULL", "page" : "1-27", "title" : "Greening agricultural payments in the EU\u2019s Common Agricultural Policy", "type" : "article-journal", "volume" : "2" }, "uris" : [ "http://www.mendeley.com/documents/?uuid=0931ebcc-1429-454b-a1af-1b36c4dd6ef7", "http://www.mendeley.com/documents/?uuid=8bfedd10-f684-3538-946b-5e13562df35b", "http://www.mendeley.com/documents/?uuid=52ec9bd8-0477-4c93-8921-8a3418d74d3d" ] } ], "mendeley" : { "formattedCitation" : "(Matthews, 2013; Tangermann, 2011)", "plainTextFormattedCitation" : "(Matthews, 2013; Tangermann, 2011)", "previouslyFormattedCitation" : "(Matthews, 2013; Tangermann, 2011)" }, "properties" : {  }, "schema" : "https://github.com/citation-style-language/schema/raw/master/csl-citation.json" }</w:instrText>
      </w:r>
      <w:r w:rsidRPr="00F02A52">
        <w:rPr>
          <w:lang w:val="en-US"/>
        </w:rPr>
        <w:fldChar w:fldCharType="separate"/>
      </w:r>
      <w:r w:rsidRPr="00F02A52">
        <w:rPr>
          <w:lang w:val="en-US"/>
        </w:rPr>
        <w:t>(Matthews, 2013; Tangermann, 2011)</w:t>
      </w:r>
      <w:r w:rsidRPr="00F02A52">
        <w:rPr>
          <w:lang w:val="en-US"/>
        </w:rPr>
        <w:fldChar w:fldCharType="end"/>
      </w:r>
      <w:r w:rsidRPr="00F02A52">
        <w:rPr>
          <w:lang w:val="en-US"/>
        </w:rPr>
        <w:t>.</w:t>
      </w:r>
      <w:r w:rsidRPr="00F02A52">
        <w:rPr>
          <w:sz w:val="23"/>
          <w:szCs w:val="23"/>
          <w:lang w:val="en-US"/>
        </w:rPr>
        <w:t xml:space="preserve"> </w:t>
      </w:r>
      <w:r w:rsidRPr="00F02A52">
        <w:rPr>
          <w:lang w:val="en-US"/>
        </w:rPr>
        <w:t xml:space="preserve">Direct payments could be defined more transparently in terms of the income supporting objective and the ecological objective </w:t>
      </w:r>
      <w:r w:rsidRPr="00F02A52">
        <w:rPr>
          <w:lang w:val="en-US"/>
        </w:rPr>
        <w:fldChar w:fldCharType="begin" w:fldLock="1"/>
      </w:r>
      <w:r>
        <w:rPr>
          <w:lang w:val="en-US"/>
        </w:rPr>
        <w:instrText>ADDIN CSL_CITATION { "citationItems" : [ { "id" : "ITEM-1", "itemData" : { "abstract" : "Environmental objectives have become increasingly integrated into the EU\u2019s Common Agricultural Policy (CAP) since the mid-1980s. Integration has been pur -sued through the attachment of environmental conditions to the receipt of direct pay -ments in Pillar 1 (cross compliance) and the use of voluntary agri-environment meas -ures in Pillar 2. In formulating its proposals for the revision of the CAP post-2013, the Commission opted to pursue further integration largely through Pillar 1 through the introduction of a \u2018green\u2019 payment for farmers following a specified set of manda -tory farm practices. The legislative process was not concluded in February 2013, but enough is known of the positions of the Council and the European Parliament to indicate that the level of greening ambition in this CAP reform will be very limited. Some explanations for the apparent failure to significantly reshape the CAP to tackle the problems faced by the natural environment are reviewed. It is suggested that, far from being complementary, cross compliance and voluntary agri-environment meas -ures are competing approaches to further greening of the CAP. Advocates of a greater focus on environmental objectives need to choose between these approaches.", "author" : [ { "dropping-particle" : "", "family" : "Matthews", "given" : "Alan", "non-dropping-particle" : "", "parse-names" : false, "suffix" : "" } ], "container-title" : "Bio-based and Applied Economics", "id" : "ITEM-1", "issue" : "1", "issued" : { "date-parts" : [ [ "2013" ] ] }, "note" : "NULL", "page" : "1-27", "title" : "Greening agricultural payments in the EU\u2019s Common Agricultural Policy", "type" : "article-journal", "volume" : "2" }, "uris" : [ "http://www.mendeley.com/documents/?uuid=0931ebcc-1429-454b-a1af-1b36c4dd6ef7", "http://www.mendeley.com/documents/?uuid=8bfedd10-f684-3538-946b-5e13562df35b" ] } ], "mendeley" : { "formattedCitation" : "(Matthews, 2013)", "plainTextFormattedCitation" : "(Matthews, 2013)", "previouslyFormattedCitation" : "(Matthews, 2013)" }, "properties" : {  }, "schema" : "https://github.com/citation-style-language/schema/raw/master/csl-citation.json" }</w:instrText>
      </w:r>
      <w:r w:rsidRPr="00F02A52">
        <w:rPr>
          <w:lang w:val="en-US"/>
        </w:rPr>
        <w:fldChar w:fldCharType="separate"/>
      </w:r>
      <w:r w:rsidRPr="00F02A52">
        <w:rPr>
          <w:lang w:val="en-US"/>
        </w:rPr>
        <w:t>(Matthews, 2013)</w:t>
      </w:r>
      <w:r w:rsidRPr="00F02A52">
        <w:rPr>
          <w:lang w:val="en-US"/>
        </w:rPr>
        <w:fldChar w:fldCharType="end"/>
      </w:r>
      <w:r w:rsidRPr="00F02A52">
        <w:rPr>
          <w:lang w:val="en-US"/>
        </w:rPr>
        <w:t xml:space="preserve"> (see synthesis </w:t>
      </w:r>
      <w:r w:rsidR="005A3E13">
        <w:rPr>
          <w:b/>
          <w:lang w:val="en-US"/>
        </w:rPr>
        <w:t>Table 6.11</w:t>
      </w:r>
      <w:r w:rsidRPr="00F02A52">
        <w:rPr>
          <w:lang w:val="en-US"/>
        </w:rPr>
        <w:t>).</w:t>
      </w:r>
    </w:p>
    <w:p w14:paraId="7F024465" w14:textId="231646A2" w:rsidR="00E97DE0" w:rsidRPr="00F02A52" w:rsidRDefault="00E97DE0" w:rsidP="00E97DE0">
      <w:pPr>
        <w:rPr>
          <w:lang w:val="en-US"/>
        </w:rPr>
      </w:pPr>
      <w:r w:rsidRPr="00F02A52">
        <w:rPr>
          <w:lang w:val="en-US"/>
        </w:rPr>
        <w:t xml:space="preserve">Amongst rural development measures of </w:t>
      </w:r>
      <w:r>
        <w:rPr>
          <w:lang w:val="en-US"/>
        </w:rPr>
        <w:t>Common Agricultural Policy</w:t>
      </w:r>
      <w:r w:rsidRPr="00F02A52">
        <w:rPr>
          <w:lang w:val="en-US"/>
        </w:rPr>
        <w:t xml:space="preserve"> </w:t>
      </w:r>
      <w:r>
        <w:rPr>
          <w:lang w:val="en-US"/>
        </w:rPr>
        <w:t>p</w:t>
      </w:r>
      <w:r w:rsidRPr="00F02A52">
        <w:rPr>
          <w:lang w:val="en-US"/>
        </w:rPr>
        <w:t xml:space="preserve">illar 2, those supporting </w:t>
      </w:r>
      <w:r w:rsidRPr="00F02A52">
        <w:rPr>
          <w:lang w:val="en-US" w:eastAsia="it-IT"/>
        </w:rPr>
        <w:t>integrated pest management</w:t>
      </w:r>
      <w:r w:rsidRPr="00F02A52">
        <w:rPr>
          <w:lang w:val="en-US"/>
        </w:rPr>
        <w:t xml:space="preserve"> contribute to reducing pressures on fresh water bodies and to increasing pollination through reduced use of pesticides </w:t>
      </w:r>
      <w:r w:rsidRPr="00F02A52">
        <w:rPr>
          <w:lang w:val="en-US"/>
        </w:rPr>
        <w:fldChar w:fldCharType="begin" w:fldLock="1"/>
      </w:r>
      <w:r>
        <w:rPr>
          <w:lang w:val="en-US"/>
        </w:rPr>
        <w:instrText>ADDIN CSL_CITATION { "citationItems" : [ { "id" : "ITEM-1", "itemData" : { "DOI" : "10.1111/j.1365-2664.2005.01005.x", "abstract" : "Summary 1. The efficiency of agricultural subsidy programmes for preserving biodiversity and improving the environment has been questioned in recent years. Organic farming operates without pesticides, herbicides and inorganic fertilizers, and usually with a more diverse crop rotation. It has been suggested that this system enhances biodiversity in agricul-tural landscapes. We analysed the effects of organic farming on species richness and ab undance using meta-analysis of literature published before December 2002. 2. Organic farming usually increases species richness, having on average 30% higher species richness than conventional farming systems. However, the results were variable among studies, and 16% of them actually showed a negative effect of organic farming on species richness. We therefore divided the data into different organism groups and according to the spatial scale of the study. 3. Birds, insects and plants usually showed an increased species richness in organic farming systems. However, the number of studies was low in most organism groups (range 2\u201319) and there was significant heterogeneity between studies. The effect of organic farming was largest in studies performed at the plot scale. In studies at the farm scale, when organic and conventional farms were matched according to landscape structure, the effect was significant but highly heterogeneous. 4. On average, organisms were 50% more abundant in organic farming systems, but the r esults were highly variable between studies and organism groups. Birds, predatory insects, soil organisms and plants responded positively to organic farming, while non-predatory insects and pests did not. The positive effects of organic farming on abundance were prominent at the plot and field scales, but not for farms in matched landscapes. 5. Synthesis and applications. Our results show that organic farming often has positive effects on species richness and abundance, but that its effects are likely to differ between organism groups and landscapes. We suggest that positive effects of organic farming on species richness can be expected in intensively managed agricultural landscapes, but not in small-scale landscapes comprising many other biotopes as well as agricultural fields. Measures to preserve and enhance biodiversity should be more landscape- and farm-specific than is presently the case.", "author" : [ { "dropping-particle" : "", "family" : "Bengtsson", "given" : "Janne", "non-dropping-particle" : "", "parse-names" : false, "suffix" : "" }, { "dropping-particle" : "", "family" : "Ahnstr\u00f6m", "given" : "Johan", "non-dropping-particle" : "", "parse-names" : false, "suffix" : "" }, { "dropping-particle" : "", "family" : "Weibull", "given" : "Ann-Christin", "non-dropping-particle" : "", "parse-names" : false, "suffix" : "" } ], "container-title" : "Journal of Applied Ecology", "id" : "ITEM-1", "issued" : { "date-parts" : [ [ "2005" ] ] }, "page" : "261\u2013269", "title" : "The effects of organic agriculture on biodiversity and abundance: a meta-analysis", "type" : "article-journal", "volume" : "42" }, "uris" : [ "http://www.mendeley.com/documents/?uuid=b1fe4628-b88a-3396-9210-f3855430a310", "http://www.mendeley.com/documents/?uuid=74bb7fa1-d64f-4c96-a097-e7f1c50a624e" ] }, { "id" : "ITEM-2", "itemData" : { "DOI" : "10.1111/1365-2664.12219", "abstract" : "1. The benefits of organic farming to biodiversity in agricultural landscapes continue to be hotly debated, emphasizing the importance of precisely quantifying the effect of organic vs. conventional farming. 2. We conducted an updated hierarchical meta-analysis of studies that compared biodiversity under organic and conventional farming methods, measured as species richness. We calcu-lated effect sizes for 184 observations garnered from 94 studies, and for each study, we obtained three standardized measures reflecting land-use intensity. We investigated the stabil-ity of effect sizes through time, publication bias due to the \u2018file drawer\u2019 problem, and consider whether the current literature is representative of global organic farming patterns. 3. On average, organic farming increased species richness by about 30%. This result has been robust over the last 30 years of published studies and shows no sign of diminishing. 4. Organic farming had a greater effect on biodiversity as the percentage of the landscape consisting of arable fields increased, that is, it is higher in intensively farmed regions. The average effect size and the response to agricultural intensification depend on taxonomic group, functional group and crop type. 5. There is some evidence for publication bias in the literature; however, our results are robust to its impact. Current studies are heavily biased towards northern and western Europe and North America, while other regions with large areas of organic farming remain poorly investigated. 6.Synthesis and applications . Our analysis affirms that organic farming has large positive effects on biodiversity compared with conventional farming, but that the effect size varies with the organism group and crop studied, and is greater in landscapes with higher land-use intensity. Decisions about where to site organic farms to maximize biodiversity will, however, depend on the costs as well as the potential benefits. Current studies have been heavily biased towards agricultural systems in the developed world. We recommend that future studies pay greater attention to other regions, in particular, areas with tropical, subtropical and Mediter-ranean climates, in which very few studies have been conducted.", "author" : [ { "dropping-particle" : "", "family" : "Tuck", "given" : "Sean L.", "non-dropping-particle" : "", "parse-names" : false, "suffix" : "" }, { "dropping-particle" : "", "family" : "Winqvist", "given" : "Camilla", "non-dropping-particle" : "", "parse-names" : false, "suffix" : "" }, { "dropping-particle" : "", "family" : "Mota", "given" : "Flavia", "non-dropping-particle" : "", "parse-names" : false, "suffix" : "" }, { "dropping-particle" : "", "family" : "Ahnstr\u00f6m", "given" : "Johan", "non-dropping-particle" : "", "parse-names" : false, "suffix" : "" }, { "dropping-particle" : "", "family" : "Turnbull", "given" : "Lindsay A.", "non-dropping-particle" : "", "parse-names" : false, "suffix" : "" }, { "dropping-particle" : "", "family" : "Bengtsson", "given" : "Janne", "non-dropping-particle" : "", "parse-names" : false, "suffix" : "" } ], "container-title" : "Journal of Applied Ecology", "id" : "ITEM-2", "issued" : { "date-parts" : [ [ "2014" ] ] }, "page" : "746\u2013755", "title" : "Land-use intensity and the effects of organic farming on biodiversity: a hierarchical meta-analysis", "type" : "article-journal", "volume" : "51" }, "uris" : [ "http://www.mendeley.com/documents/?uuid=11715873-c6bc-3a05-a128-abd4c47a21fe", "http://www.mendeley.com/documents/?uuid=f1a3ce66-2681-4e42-8a5a-b1e4bf38f13c" ] } ], "mendeley" : { "formattedCitation" : "(Bengtsson, Ahnstr\u00f6m, &amp; Weibull, 2005; Tuck et al., 2014)", "plainTextFormattedCitation" : "(Bengtsson, Ahnstr\u00f6m, &amp; Weibull, 2005; Tuck et al., 2014)", "previouslyFormattedCitation" : "(Bengtsson, Ahnstr\u00f6m, &amp; Weibull, 2005; Tuck et al., 2014)" }, "properties" : {  }, "schema" : "https://github.com/citation-style-language/schema/raw/master/csl-citation.json" }</w:instrText>
      </w:r>
      <w:r w:rsidRPr="00F02A52">
        <w:rPr>
          <w:lang w:val="en-US"/>
        </w:rPr>
        <w:fldChar w:fldCharType="separate"/>
      </w:r>
      <w:r w:rsidRPr="00F02A52">
        <w:rPr>
          <w:lang w:val="en-US"/>
        </w:rPr>
        <w:t>(Bengtsson</w:t>
      </w:r>
      <w:r w:rsidR="00C12D55">
        <w:rPr>
          <w:i/>
          <w:lang w:val="en-US"/>
        </w:rPr>
        <w:t xml:space="preserve"> et al.</w:t>
      </w:r>
      <w:r w:rsidRPr="00F02A52">
        <w:rPr>
          <w:lang w:val="en-US"/>
        </w:rPr>
        <w:t xml:space="preserve">, 2005; Tuck </w:t>
      </w:r>
      <w:r w:rsidR="009E3418" w:rsidRPr="009E3418">
        <w:rPr>
          <w:i/>
          <w:lang w:val="en-US"/>
        </w:rPr>
        <w:t>et al.</w:t>
      </w:r>
      <w:r w:rsidRPr="00F02A52">
        <w:rPr>
          <w:lang w:val="en-US"/>
        </w:rPr>
        <w:t>, 2014)</w:t>
      </w:r>
      <w:r w:rsidRPr="00F02A52">
        <w:rPr>
          <w:lang w:val="en-US"/>
        </w:rPr>
        <w:fldChar w:fldCharType="end"/>
      </w:r>
      <w:r w:rsidRPr="00F02A52">
        <w:rPr>
          <w:lang w:val="en-US"/>
        </w:rPr>
        <w:t xml:space="preserve">. However, the introduction of cross-compliance and greening requirements in </w:t>
      </w:r>
      <w:r>
        <w:rPr>
          <w:lang w:val="en-US"/>
        </w:rPr>
        <w:t>p</w:t>
      </w:r>
      <w:r w:rsidRPr="00F02A52">
        <w:rPr>
          <w:lang w:val="en-US"/>
        </w:rPr>
        <w:t xml:space="preserve">illar 1 makes the spending for integrated pest management (e.g. reduction and appropriate timing in pesticide use) less justifiable (synthesis </w:t>
      </w:r>
      <w:r w:rsidR="005A3E13">
        <w:rPr>
          <w:b/>
          <w:lang w:val="en-US"/>
        </w:rPr>
        <w:t>Table 6.11</w:t>
      </w:r>
      <w:r w:rsidRPr="00F02A52">
        <w:rPr>
          <w:lang w:val="en-US"/>
        </w:rPr>
        <w:t xml:space="preserve">). Integrated pest management could be included amongst the environmental requirements of </w:t>
      </w:r>
      <w:r>
        <w:rPr>
          <w:lang w:val="en-US"/>
        </w:rPr>
        <w:t>p</w:t>
      </w:r>
      <w:r w:rsidRPr="00F02A52">
        <w:rPr>
          <w:lang w:val="en-US"/>
        </w:rPr>
        <w:t xml:space="preserve">illar 1. This would free-up funds for other, more effective, agri-environmental payments such as organic agriculture and the establishment of buffer strips along water courses </w:t>
      </w:r>
      <w:r w:rsidRPr="00F02A52">
        <w:rPr>
          <w:lang w:val="en-US"/>
        </w:rPr>
        <w:fldChar w:fldCharType="begin" w:fldLock="1"/>
      </w:r>
      <w:r>
        <w:rPr>
          <w:lang w:val="en-US"/>
        </w:rPr>
        <w:instrText>ADDIN CSL_CITATION { "citationItems" : [ { "id" : "ITEM-1", "itemData" : { "DOI" : "10.2134/jeq2011.0439", "abstract" : "Catchment riparian areas are considered key zones to target mitigation measures aimed at interrupting the movement of diff use substances from agricultural land to surface waters. Hence, unfertilized buff er strips have become a widely studied and implemented \u201cedge of fi eld\u201d mitigation measure assumed to provide an eff ective physical barrier against nitrogen (N), phosphorus (P), and sediment transfer. To ease the legislative process, these buff ers are often narrow mandatory strips along streams and rivers, across diff erent riparian soil water conditions, between bordering land uses of diff ering pollution burdens, and without prescribed buff er management. It would be easy to criticize such regulation for not providing the opportunity for riparian ecosystems to maximize their provision for a wider range of ecosystem goods and services. Th e scientifi c basis for judging the best course of action in designing and placing buff ers to enhance their multifunctionality has slowly increased over the last fi ve years. Th is collection of papers aims to add to this body of knowledge by giving examples of studies related to riparian buff er management and assessment throughout Europe. Th is introductory paper summarizes discussion sessions and 13 selected papers from a workshop held in Ballater, UK, highlighting research on riparian buff ers brought together under the EU COST Action 869 knowledge exchange program. Th e themes addressed are (i) evidence of catchment- to national-scale eff ectiveness, (ii) ecological functioning linking terrestrial and aquatic habitats, (iii) modeling tools for assessment of eff ectiveness and costs, and (iv) process understanding enabling management and manipulation to enhance pollutant retention in buff ers. Th e combined understanding led us to consider four principle key questions to challenge buff er strip research and policy.", "author" : [ { "dropping-particle" : "", "family" : "Stutter", "given" : "Marc I.", "non-dropping-particle" : "", "parse-names" : false, "suffix" : "" }, { "dropping-particle" : "", "family" : "Chardon", "given" : "Wim J.", "non-dropping-particle" : "", "parse-names" : false, "suffix" : "" }, { "dropping-particle" : "", "family" : "Kronvangand", "given" : "Brian", "non-dropping-particle" : "", "parse-names" : false, "suffix" : "" } ], "container-title" : "Journal of Environmental Quality", "id" : "ITEM-1", "issued" : { "date-parts" : [ [ "2012" ] ] }, "page" : "297\u2013303", "title" : "Riparian Buffer Strips as a Multifunctional Management Tool in Agricultural Landscapes", "type" : "article-journal", "volume" : "41" }, "uris" : [ "http://www.mendeley.com/documents/?uuid=f3626073-f48a-30e7-bce5-5a223cea0f4d", "http://www.mendeley.com/documents/?uuid=7e73d86b-eb39-4b56-a13f-38f6c7d502e0" ] }, { "id" : "ITEM-2",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2", "issue" : "6188", "issued" : { "date-parts" : [ [ "2014" ] ] }, "page" : "1090-1092", "title" : "EU agricultural reform fails on biodiversity", "type" : "article-journal", "volume" : "344" }, "uris" : [ "http://www.mendeley.com/documents/?uuid=c5568c60-ca11-37a0-ba50-835ca26b59cf" ] } ], "mendeley" : { "formattedCitation" : "(Pe\u2019er et al., 2014; Stutter, Chardon, &amp; Kronvangand, 2012)", "plainTextFormattedCitation" : "(Pe\u2019er et al., 2014; Stutter, Chardon, &amp; Kronvangand, 2012)", "previouslyFormattedCitation" : "(Pe\u2019er et al., 2014; Stutter, Chardon, &amp; Kronvangand, 2012)" }, "properties" : {  }, "schema" : "https://github.com/citation-style-language/schema/raw/master/csl-citation.json" }</w:instrText>
      </w:r>
      <w:r w:rsidRPr="00F02A52">
        <w:rPr>
          <w:lang w:val="en-US"/>
        </w:rPr>
        <w:fldChar w:fldCharType="separate"/>
      </w:r>
      <w:r w:rsidRPr="00F02A52">
        <w:rPr>
          <w:lang w:val="en-US"/>
        </w:rPr>
        <w:t xml:space="preserve">(Pe’er </w:t>
      </w:r>
      <w:r w:rsidR="009E3418" w:rsidRPr="009E3418">
        <w:rPr>
          <w:i/>
          <w:lang w:val="en-US"/>
        </w:rPr>
        <w:t>et al.</w:t>
      </w:r>
      <w:r w:rsidRPr="00F02A52">
        <w:rPr>
          <w:lang w:val="en-US"/>
        </w:rPr>
        <w:t>, 2014; Stutter</w:t>
      </w:r>
      <w:r w:rsidR="00C12D55">
        <w:rPr>
          <w:i/>
          <w:lang w:val="en-US"/>
        </w:rPr>
        <w:t xml:space="preserve"> et al.</w:t>
      </w:r>
      <w:r w:rsidRPr="00F02A52">
        <w:rPr>
          <w:lang w:val="en-US"/>
        </w:rPr>
        <w:t>, 2012)</w:t>
      </w:r>
      <w:r w:rsidRPr="00F02A52">
        <w:rPr>
          <w:lang w:val="en-US"/>
        </w:rPr>
        <w:fldChar w:fldCharType="end"/>
      </w:r>
      <w:r w:rsidRPr="00F02A52">
        <w:rPr>
          <w:lang w:val="en-US" w:eastAsia="it-IT"/>
        </w:rPr>
        <w:t>. It could also help fund new measures such as t</w:t>
      </w:r>
      <w:r w:rsidRPr="00F02A52">
        <w:rPr>
          <w:lang w:val="en-US"/>
        </w:rPr>
        <w:t xml:space="preserve">he Green Infrastructure Strategy, as an innovative instrument for the conservation of habitats favourable to biodiversity and pollinators species </w:t>
      </w:r>
      <w:r w:rsidRPr="00F02A52">
        <w:rPr>
          <w:lang w:val="en-US"/>
        </w:rPr>
        <w:fldChar w:fldCharType="begin" w:fldLock="1"/>
      </w:r>
      <w:r>
        <w:rPr>
          <w:lang w:val="en-US"/>
        </w:rPr>
        <w:instrText>ADDIN CSL_CITATION { "citationItems" : [ { "id" : "ITEM-1",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1", "issue" : "6188", "issued" : { "date-parts" : [ [ "2014" ] ] }, "page" : "1090-1092", "title" : "EU agricultural reform fails on biodiversity", "type" : "article-journal", "volume" : "344" }, "uris" : [ "http://www.mendeley.com/documents/?uuid=8e64a453-3923-4fe5-ab81-c308dc5148e9", "http://www.mendeley.com/documents/?uuid=c5568c60-ca11-37a0-ba50-835ca26b59cf" ] }, { "id" : "ITEM-2", "itemData" : { "DOI" : "10.1016/j.envsci.2015.07.009", "author" : [ { "dropping-particle" : "", "family" : "Liquete", "given" : "Camino", "non-dropping-particle" : "", "parse-names" : false, "suffix" : "" }, { "dropping-particle" : "", "family" : "Kleeschulte", "given" : "Stefan", "non-dropping-particle" : "", "parse-names" : false, "suffix" : "" }, { "dropping-particle" : "", "family" : "Dige", "given" : "Gorm", "non-dropping-particle" : "", "parse-names" : false, "suffix" : "" }, { "dropping-particle" : "", "family" : "Maes", "given" : "Joachim", "non-dropping-particle" : "", "parse-names" : false, "suffix" : "" }, { "dropping-particle" : "", "family" : "Grizzetti", "given" : "Bruna", "non-dropping-particle" : "", "parse-names" : false, "suffix" : "" }, { "dropping-particle" : "", "family" : "Olah", "given" : "Branislav", "non-dropping-particle" : "", "parse-names" : false, "suffix" : "" }, { "dropping-particle" : "", "family" : "Zulian", "given" : "Grazia", "non-dropping-particle" : "", "parse-names" : false, "suffix" : "" } ], "container-title" : "Environmental Science and Policy", "id" : "ITEM-2", "issued" : { "date-parts" : [ [ "2015" ] ] }, "page" : "268-280", "title" : "Mapping green infrastructure based on ecosystem services and ecological networks: A Pan-European case study", "type" : "article-journal", "volume" : "54" }, "uris" : [ "http://www.mendeley.com/documents/?uuid=4b626eda-77aa-3317-8f97-731c4373e727" ] } ], "mendeley" : { "formattedCitation" : "(Liquete et al., 2015; Pe\u2019er et al., 2014)", "plainTextFormattedCitation" : "(Liquete et al., 2015; Pe\u2019er et al., 2014)", "previouslyFormattedCitation" : "(Liquete et al., 2015; Pe\u2019er et al., 2014)" }, "properties" : {  }, "schema" : "https://github.com/citation-style-language/schema/raw/master/csl-citation.json" }</w:instrText>
      </w:r>
      <w:r w:rsidRPr="00F02A52">
        <w:rPr>
          <w:lang w:val="en-US"/>
        </w:rPr>
        <w:fldChar w:fldCharType="separate"/>
      </w:r>
      <w:r w:rsidRPr="00F02A52">
        <w:rPr>
          <w:lang w:val="en-US"/>
        </w:rPr>
        <w:t xml:space="preserve">(Liquete </w:t>
      </w:r>
      <w:r w:rsidR="009E3418" w:rsidRPr="009E3418">
        <w:rPr>
          <w:i/>
          <w:lang w:val="en-US"/>
        </w:rPr>
        <w:t>et al.</w:t>
      </w:r>
      <w:r w:rsidRPr="00F02A52">
        <w:rPr>
          <w:lang w:val="en-US"/>
        </w:rPr>
        <w:t xml:space="preserve">, 2015; Pe’er </w:t>
      </w:r>
      <w:r w:rsidR="009E3418" w:rsidRPr="009E3418">
        <w:rPr>
          <w:i/>
          <w:lang w:val="en-US"/>
        </w:rPr>
        <w:t>et al.</w:t>
      </w:r>
      <w:r w:rsidRPr="00F02A52">
        <w:rPr>
          <w:lang w:val="en-US"/>
        </w:rPr>
        <w:t>, 2014)</w:t>
      </w:r>
      <w:r w:rsidRPr="00F02A52">
        <w:rPr>
          <w:lang w:val="en-US"/>
        </w:rPr>
        <w:fldChar w:fldCharType="end"/>
      </w:r>
      <w:r w:rsidRPr="00F02A52">
        <w:rPr>
          <w:lang w:val="en-US"/>
        </w:rPr>
        <w:t xml:space="preserve"> (see also synthesis </w:t>
      </w:r>
      <w:r w:rsidR="005A3E13">
        <w:rPr>
          <w:b/>
          <w:lang w:val="en-US"/>
        </w:rPr>
        <w:t>Table 6.11</w:t>
      </w:r>
      <w:r w:rsidRPr="00F02A52">
        <w:rPr>
          <w:lang w:val="en-US"/>
        </w:rPr>
        <w:t>).</w:t>
      </w:r>
    </w:p>
    <w:p w14:paraId="1506E19D" w14:textId="4EB318F8" w:rsidR="00E97DE0" w:rsidRPr="00F02A52" w:rsidRDefault="00E97DE0" w:rsidP="00E97DE0">
      <w:pPr>
        <w:rPr>
          <w:lang w:val="en-US"/>
        </w:rPr>
      </w:pPr>
      <w:r w:rsidRPr="00F02A52">
        <w:rPr>
          <w:lang w:val="en-US"/>
        </w:rPr>
        <w:t xml:space="preserve">Agri-environmental policy design under the </w:t>
      </w:r>
      <w:r>
        <w:rPr>
          <w:lang w:val="en-US"/>
        </w:rPr>
        <w:t>European Union</w:t>
      </w:r>
      <w:r w:rsidRPr="00F02A52">
        <w:rPr>
          <w:lang w:val="en-US"/>
        </w:rPr>
        <w:t xml:space="preserve"> </w:t>
      </w:r>
      <w:r>
        <w:rPr>
          <w:lang w:val="en-US"/>
        </w:rPr>
        <w:t>Common Agricultural Policy</w:t>
      </w:r>
      <w:r w:rsidRPr="00F02A52">
        <w:rPr>
          <w:lang w:val="en-US"/>
        </w:rPr>
        <w:t xml:space="preserve"> has been largely based on action-oriented measures (i.e. farmers are required to adopt specific management practices) horizontally implemented (i.e. valid all over the </w:t>
      </w:r>
      <w:r>
        <w:rPr>
          <w:lang w:val="en-US"/>
        </w:rPr>
        <w:t>European Union</w:t>
      </w:r>
      <w:r w:rsidRPr="00F02A52">
        <w:rPr>
          <w:lang w:val="en-US"/>
        </w:rPr>
        <w:t xml:space="preserve"> agricultural land) rather than based on results-oriented measures (i.e. compensation paid on the achievement of positive ecological impacts) addressing specific agro-ecosystems (see synthesis </w:t>
      </w:r>
      <w:r w:rsidR="005A3E13">
        <w:rPr>
          <w:b/>
          <w:lang w:val="en-US"/>
        </w:rPr>
        <w:t>Table 6.11</w:t>
      </w:r>
      <w:r w:rsidRPr="00F02A52">
        <w:rPr>
          <w:lang w:val="en-US"/>
        </w:rPr>
        <w:t xml:space="preserve">). The political, economic, ecological and social reasons for this are well understood </w:t>
      </w:r>
      <w:r w:rsidR="00B97858">
        <w:rPr>
          <w:lang w:val="en-US"/>
        </w:rPr>
        <w:t>(</w:t>
      </w:r>
      <w:r w:rsidRPr="00F02A52">
        <w:rPr>
          <w:lang w:val="en-US"/>
        </w:rPr>
        <w:t xml:space="preserve">e.g. opportunity to enroll for the majority of farmers, farmers acceptance, high transaction and monitoring costs of result-oriented measures, success or failures in achieving an ecological target depending on causes other than the on-farm management practices such as climate, diffuse pollution, or the performance of neighbouring farms). </w:t>
      </w:r>
      <w:r w:rsidR="00B97858">
        <w:rPr>
          <w:lang w:val="en-US"/>
        </w:rPr>
        <w:t>However, t</w:t>
      </w:r>
      <w:r w:rsidRPr="00F02A52">
        <w:rPr>
          <w:lang w:val="en-US"/>
        </w:rPr>
        <w:t xml:space="preserve">here is also evidence to suggest that the effectiveness of action-oriented measures is lower than of results-oriented measures </w:t>
      </w:r>
      <w:r w:rsidRPr="00F02A52">
        <w:rPr>
          <w:lang w:val="en-US"/>
        </w:rPr>
        <w:fldChar w:fldCharType="begin" w:fldLock="1"/>
      </w:r>
      <w:r>
        <w:rPr>
          <w:lang w:val="en-US"/>
        </w:rPr>
        <w:instrText>ADDIN CSL_CITATION { "citationItems" : [ { "id" : "ITEM-1", "itemData" : { "DOI" : "10.1016/j.landusepol.2012.05.002.", "abstract" : "Increasing interest is being shown in result-oriented agri-environmental schemes. Such schemes have the advantage of encouraging farmers to innovate to produce environmental goods \u2013 thus promoting the development of new skills and knowledge and, theoretically, ensuring that farmers are paid for provision rather than for performing management behaviours that may, or may not, lead to provision. In Europe a number of projects have trialled result-based payments over the last decade and calls for a stronger con-nection between agri-environmental payments and outcomes are growing. However, while the amount of information available on result-oriented schemes is increasing, there is currently no overview of the approach in the literature. This paper seeks to address this gap through a review of existing literature. It discusses why we might consider the use of result-oriented schemes, outlines two key \u2018problem areas\u2019 (the increased risk schemes represent to farmers, and the difficulties of developing and monitoring indi-cators), and, finally, proposes a framework for examining the strength of results orientation based on three dimensions \u2013 proportion of result-oriented payments, sensitivity of payments, and duration of schemes/payments. Although economic and ecological arguments are outlined, our focus in the analysis is on how the result-oriented approach is likely to institute cultural/social change, and how to optimise schemes to ensure cultural embeddedness", "author" : [ { "dropping-particle" : "", "family" : "Burton", "given" : "Rob J.F.", "non-dropping-particle" : "", "parse-names" : false, "suffix" : "" }, { "dropping-particle" : "", "family" : "Schwarz", "given" : "G.", "non-dropping-particle" : "", "parse-names" : false, "suffix" : "" } ], "container-title" : "Land Use Policy", "id" : "ITEM-1", "issue" : "1", "issued" : { "date-parts" : [ [ "2013" ] ] }, "page" : "629-641", "title" : "Result-oriented agri-environmental schemes in Europe and their potential for promoting behavioural change", "type" : "article-journal", "volume" : "30" }, "uris" : [ "http://www.mendeley.com/documents/?uuid=fe769197-6d0b-3196-b4dc-eda10087ed7a", "http://www.mendeley.com/documents/?uuid=99d6ef13-2e96-414b-a553-3b189791a749" ] }, { "id" : "ITEM-2", "itemData" : { "DOI" : "DOI: 10.1111/cobi.12531",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2", "issue" : "4", "issued" : { "date-parts" : [ [ "2015" ] ] }, "page" : "996-1005", "title" : "The alignment of agricultural and nature conservation policies in the European Union", "type" : "article-journal", "volume" : "29" }, "uris" : [ "http://www.mendeley.com/documents/?uuid=ead789b9-b3f6-3830-9446-5a8987d26407" ] }, { "id" : "ITEM-3", "itemData" : { "DOI" : "10.1016/j.jenvman.2009.07.005",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3", "issue" : "1", "issued" : { "date-parts" : [ [ "2009" ] ] }, "page" : "22-46", "title" : "Ecological impacts of early 21st century agricultural change in Europe - a review", "type" : "article-journal", "volume" : "91" }, "uris" : [ "http://www.mendeley.com/documents/?uuid=643975ae-c9da-398b-aa58-e2eb21ccd355" ] }, { "id" : "ITEM-4", "itemData" : { "DOI" : "10.1579/0044-7447-33.8.499", "abstract" : "Agricultural intensification, greatly accelerated as a re -sult of the EU Common Agricultural Policy (CAP), has led to drastic reductions in the populations of many wild plant and animal species that used to be characteris -tic of farmland. In 1992, the EU provided the member states with its Agri-environment Regulation 2078/92 to help member states reverse these developments by means of agri-environment schemes. The question is: will the implementation of these schemes be sufficient to restore the biological diversity on farmland? Most stud -ies that have examined the effectiveness of agri-environ -ment schemes have focussed on farmland birds in Great Britain and The Netherlands. So far, the positive effects appear to be limited. Continuous evaluation and adapta -tion of these schemes is needed to enable the biodiver -sity on farmland to recover from the EU\u02bcs former policy.", "author" : [ { "dropping-particle" : "", "family" : "Berendse", "given" : "Frank", "non-dropping-particle" : "", "parse-names" : false, "suffix" : "" }, { "dropping-particle" : "", "family" : "Chamberlain", "given" : "Dan", "non-dropping-particle" : "", "parse-names" : false, "suffix" : "" }, { "dropping-particle" : "", "family" : "Kleijn", "given" : "David", "non-dropping-particle" : "", "parse-names" : false, "suffix" : "" }, { "dropping-particle" : "", "family" : "Schekkerman", "given" : "Hans", "non-dropping-particle" : "", "parse-names" : false, "suffix" : "" } ], "container-title" : "Ambio", "id" : "ITEM-4", "issue" : "8", "issued" : { "date-parts" : [ [ "2004" ] ] }, "page" : "499-502", "title" : "Declining Biodiversity in Agricultural Landscapes and the Effectiveness of Agri-environment Schemes", "type" : "article-journal", "volume" : "33" }, "uris" : [ "http://www.mendeley.com/documents/?uuid=f65b2275-8dc3-38a0-a3e5-67c138377bfc" ] } ], "mendeley" : { "formattedCitation" : "(Berendse, Chamberlain, Kleijn, &amp; Schekkerman, 2004; Burton &amp; Schwarz, 2013; Hodge et al., 2015; Stoate et al., 2009)", "plainTextFormattedCitation" : "(Berendse, Chamberlain, Kleijn, &amp; Schekkerman, 2004; Burton &amp; Schwarz, 2013; Hodge et al., 2015; Stoate et al., 2009)", "previouslyFormattedCitation" : "(Berendse, Chamberlain, Kleijn, &amp; Schekkerman, 2004; Burton &amp; Schwarz, 2013; Hodge et al., 2015; Stoate et al., 2009)" }, "properties" : {  }, "schema" : "https://github.com/citation-style-language/schema/raw/master/csl-citation.json" }</w:instrText>
      </w:r>
      <w:r w:rsidRPr="00F02A52">
        <w:rPr>
          <w:lang w:val="en-US"/>
        </w:rPr>
        <w:fldChar w:fldCharType="separate"/>
      </w:r>
      <w:r w:rsidRPr="00F02A52">
        <w:rPr>
          <w:lang w:val="en-US"/>
        </w:rPr>
        <w:t>(Berendse</w:t>
      </w:r>
      <w:r w:rsidR="00C12D55">
        <w:rPr>
          <w:i/>
          <w:lang w:val="en-US"/>
        </w:rPr>
        <w:t xml:space="preserve"> et al.</w:t>
      </w:r>
      <w:r w:rsidRPr="00F02A52">
        <w:rPr>
          <w:lang w:val="en-US"/>
        </w:rPr>
        <w:t xml:space="preserve">, 2004; Burton &amp; Schwarz, 2013; Hodge </w:t>
      </w:r>
      <w:r w:rsidR="009E3418" w:rsidRPr="009E3418">
        <w:rPr>
          <w:i/>
          <w:lang w:val="en-US"/>
        </w:rPr>
        <w:t>et al.</w:t>
      </w:r>
      <w:r w:rsidRPr="00F02A52">
        <w:rPr>
          <w:lang w:val="en-US"/>
        </w:rPr>
        <w:t xml:space="preserve">, 2015; Stoate </w:t>
      </w:r>
      <w:r w:rsidR="009E3418" w:rsidRPr="009E3418">
        <w:rPr>
          <w:i/>
          <w:lang w:val="en-US"/>
        </w:rPr>
        <w:t>et al.</w:t>
      </w:r>
      <w:r w:rsidRPr="00F02A52">
        <w:rPr>
          <w:lang w:val="en-US"/>
        </w:rPr>
        <w:t>, 2009)</w:t>
      </w:r>
      <w:r w:rsidRPr="00F02A52">
        <w:rPr>
          <w:lang w:val="en-US"/>
        </w:rPr>
        <w:fldChar w:fldCharType="end"/>
      </w:r>
      <w:r w:rsidRPr="00F02A52">
        <w:rPr>
          <w:lang w:val="en-US"/>
        </w:rPr>
        <w:t>. In Western Europe</w:t>
      </w:r>
      <w:r>
        <w:rPr>
          <w:lang w:val="en-US"/>
        </w:rPr>
        <w:t>,</w:t>
      </w:r>
      <w:r w:rsidRPr="00F02A52">
        <w:rPr>
          <w:lang w:val="en-US"/>
        </w:rPr>
        <w:t xml:space="preserve"> there is mounting evidence </w:t>
      </w:r>
      <w:r w:rsidR="00B97858">
        <w:rPr>
          <w:lang w:val="en-US"/>
        </w:rPr>
        <w:t>of</w:t>
      </w:r>
      <w:r w:rsidRPr="00F02A52">
        <w:rPr>
          <w:lang w:val="en-US"/>
        </w:rPr>
        <w:t xml:space="preserve"> already</w:t>
      </w:r>
      <w:r w:rsidR="00B97858">
        <w:rPr>
          <w:lang w:val="en-US"/>
        </w:rPr>
        <w:t xml:space="preserve"> </w:t>
      </w:r>
      <w:r w:rsidRPr="00F02A52">
        <w:rPr>
          <w:lang w:val="en-US"/>
        </w:rPr>
        <w:t xml:space="preserve">implemented and well-functioning result-oriented schemes (see </w:t>
      </w:r>
      <w:r w:rsidR="00E14291">
        <w:rPr>
          <w:b/>
          <w:lang w:val="en-US"/>
        </w:rPr>
        <w:t>Figure 6.7</w:t>
      </w:r>
      <w:r w:rsidRPr="00F02A52">
        <w:rPr>
          <w:lang w:val="en-US"/>
        </w:rPr>
        <w:t xml:space="preserve"> below) </w:t>
      </w:r>
      <w:r w:rsidRPr="00F02A52">
        <w:rPr>
          <w:lang w:val="en-US"/>
        </w:rPr>
        <w:fldChar w:fldCharType="begin" w:fldLock="1"/>
      </w:r>
      <w:r>
        <w:rPr>
          <w:lang w:val="en-US"/>
        </w:rPr>
        <w:instrText>ADDIN CSL_CITATION { "citationItems" : [ { "id" : "ITEM-1", "itemData" : { "author" : [ { "dropping-particle" : "", "family" : "Keenleyside", "given" : "Clunie", "non-dropping-particle" : "", "parse-names" : false, "suffix" : "" }, { "dropping-particle" : "", "family" : "Radley", "given" : "G", "non-dropping-particle" : "", "parse-names" : false, "suffix" : "" }, { "dropping-particle" : "", "family" : "Tucker", "given" : "Graham", "non-dropping-particle" : "", "parse-names" : false, "suffix" : "" }, { "dropping-particle" : "", "family" : "Underwood", "given" : "E", "non-dropping-particle" : "", "parse-names" : false, "suffix" : "" }, { "dropping-particle" : "", "family" : "Hart", "given" : "K", "non-dropping-particle" : "", "parse-names" : false, "suffix" : "" }, { "dropping-particle" : "", "family" : "Allen", "given" : "B", "non-dropping-particle" : "", "parse-names" : false, "suffix" : "" }, { "dropping-particle" : "", "family" : "Menadue", "given" : "H", "non-dropping-particle" : "", "parse-names" : false, "suffix" : "" } ], "id" : "ITEM-1", "issued" : { "date-parts" : [ [ "2014" ] ] }, "note" : "NULL", "number-of-pages" : "44", "publisher" : "Institute for European Environmental Policy", "publisher-place" : "London", "title" : "Results-based Payments for Biodiversity Guidance Handbook: Designing and implementing results - based agri-environment schemes 2014-2020", "type" : "report" }, "uris" : [ "http://www.mendeley.com/documents/?uuid=197da741-9119-37b2-a952-6c762776c7ca", "http://www.mendeley.com/documents/?uuid=132e0da1-95a0-4673-93c6-f2c5cf474144" ] }, { "id" : "ITEM-2", "itemData" : { "DOI" : "10.1016/j.landusepol.2016.01.012", "abstract" : "Result-based agri-environment measures are increasingly seen as an interesting way to improve the conditionality and efficiency of the use of Common Agricultural Policy (CAP) funding for environmental land management. They differ from classical action-based measures in that they remunerate farmers to achieve a desired outcome, and not for complying with a set of rules. We have analysed MEKA-B4, the result-based agrienvironment measure in place in Baden-W??rttemberg (Germany) between 2000 and 2014, which aimed to preserve species-rich grassland. In order to do so, we carried out semi-structured face-to-face interviews with participating and non-participating farmers and key institutional actors. We argue that MEKA-B4 could be considered a Payment for Ecosystem Services (PES), but only if a broad definition is adopted, as the payment appeared to cover the opportunity costs of only some categories of farmers (e.g., part-time farmers, less productive fields, hay producers), but it was too low to cover those of intensive cattle raisers and biogas producers, partly due to the changing market conditions (e.g., fluctuating and decreasing price of hay; incentives to produce biogas). In fact, in general most farmers were motivated to join the scheme by a combination of extrinsic motivations (i.e., the monetary incentive) and intrinsic motivations (i.e., ethical reasons). Increasing the payment, as has been done in the new version of the scheme (FAKT-B3), may help to ensure a wider enrolment in the measure in the long term. However, the interaction with biogas subsidies and other measures of the FAKT programme may hamper the farmers' enrolment. This shows the need to improve the integration and coherence of environmental policies that have different objectives.", "author" : [ { "dropping-particle" : "", "family" : "Russi", "given" : "Daniela", "non-dropping-particle" : "", "parse-names" : false, "suffix" : "" }, { "dropping-particle" : "", "family" : "Margue", "given" : "H\u00e9l\u00e8ne", "non-dropping-particle" : "", "parse-names" : false, "suffix" : "" }, { "dropping-particle" : "", "family" : "Oppermann", "given" : "Rainer", "non-dropping-particle" : "", "parse-names" : false, "suffix" : "" }, { "dropping-particle" : "", "family" : "Keenleyside", "given" : "Clunie", "non-dropping-particle" : "", "parse-names" : false, "suffix" : "" } ], "container-title" : "Land Use Policy", "id" : "ITEM-2", "issued" : { "date-parts" : [ [ "2016" ] ] }, "page" : "69-77", "title" : "Result-based agri-environment measures: Market-based instruments, incentives or rewards? The case of Baden-W\u00fcrttemberg", "type" : "article-journal", "volume" : "54" }, "uris" : [ "http://www.mendeley.com/documents/?uuid=649af8d5-943b-3bd0-a6d3-26e4e4189e3f", "http://www.mendeley.com/documents/?uuid=60ce03bd-3f67-4d1e-a6fc-10c7d2b67880" ] } ], "mendeley" : { "formattedCitation" : "(Keenleyside, Radley, et al., 2014; Russi, Margue, Oppermann, &amp; Keenleyside, 2016)", "plainTextFormattedCitation" : "(Keenleyside, Radley, et al., 2014; Russi, Margue, Oppermann, &amp; Keenleyside, 2016)", "previouslyFormattedCitation" : "(Keenleyside, Radley, et al., 2014; Russi, Margue, Oppermann, &amp; Keenleyside, 2016)" }, "properties" : {  }, "schema" : "https://github.com/citation-style-language/schema/raw/master/csl-citation.json" }</w:instrText>
      </w:r>
      <w:r w:rsidRPr="00F02A52">
        <w:rPr>
          <w:lang w:val="en-US"/>
        </w:rPr>
        <w:fldChar w:fldCharType="separate"/>
      </w:r>
      <w:r w:rsidRPr="00F02A52">
        <w:rPr>
          <w:lang w:val="en-US"/>
        </w:rPr>
        <w:t xml:space="preserve">(Keenleyside </w:t>
      </w:r>
      <w:r w:rsidR="009E3418" w:rsidRPr="009E3418">
        <w:rPr>
          <w:i/>
          <w:lang w:val="en-US"/>
        </w:rPr>
        <w:t>et al.</w:t>
      </w:r>
      <w:r w:rsidRPr="00F02A52">
        <w:rPr>
          <w:lang w:val="en-US"/>
        </w:rPr>
        <w:t>, 2014</w:t>
      </w:r>
      <w:r w:rsidR="00C12D55">
        <w:rPr>
          <w:lang w:val="en-US"/>
        </w:rPr>
        <w:t>b</w:t>
      </w:r>
      <w:r w:rsidRPr="00F02A52">
        <w:rPr>
          <w:lang w:val="en-US"/>
        </w:rPr>
        <w:t>; Russi</w:t>
      </w:r>
      <w:r w:rsidR="00C12D55">
        <w:rPr>
          <w:i/>
          <w:lang w:val="en-US"/>
        </w:rPr>
        <w:t xml:space="preserve"> et al.</w:t>
      </w:r>
      <w:r w:rsidRPr="00F02A52">
        <w:rPr>
          <w:lang w:val="en-US"/>
        </w:rPr>
        <w:t>, 2016)</w:t>
      </w:r>
      <w:r w:rsidRPr="00F02A52">
        <w:rPr>
          <w:lang w:val="en-US"/>
        </w:rPr>
        <w:fldChar w:fldCharType="end"/>
      </w:r>
      <w:r w:rsidRPr="00F02A52">
        <w:rPr>
          <w:rFonts w:cs="Arial"/>
          <w:lang w:val="en-US" w:eastAsia="it-IT"/>
        </w:rPr>
        <w:t xml:space="preserve">. </w:t>
      </w:r>
      <w:r w:rsidRPr="00F02A52">
        <w:rPr>
          <w:lang w:val="en-US"/>
        </w:rPr>
        <w:t xml:space="preserve">By adopting result-based agri-environmental policy, measures could be targeted more towards specific agro-ecosystems and socio-ecological systems. Contracts with farmers to deliver some </w:t>
      </w:r>
      <w:r>
        <w:rPr>
          <w:lang w:val="en-US"/>
        </w:rPr>
        <w:t>of nature’s contributions to people</w:t>
      </w:r>
      <w:r w:rsidRPr="00F02A52">
        <w:rPr>
          <w:lang w:val="en-US"/>
        </w:rPr>
        <w:t xml:space="preserve"> (e.g. maintenance of particular habitat, endemic species, scenery, cultural heritage, territorial identity) could be made at landscape level through collaborative </w:t>
      </w:r>
      <w:r w:rsidRPr="00F02A52">
        <w:rPr>
          <w:lang w:val="en-US"/>
        </w:rPr>
        <w:lastRenderedPageBreak/>
        <w:t xml:space="preserve">agri-environmental schemes </w:t>
      </w:r>
      <w:r w:rsidRPr="00F02A52">
        <w:rPr>
          <w:lang w:val="en-US"/>
        </w:rPr>
        <w:fldChar w:fldCharType="begin" w:fldLock="1"/>
      </w:r>
      <w:r>
        <w:rPr>
          <w:lang w:val="en-US"/>
        </w:rPr>
        <w:instrText>ADDIN CSL_CITATION { "citationItems" : [ { "id" : "ITEM-1", "itemData" : { "DOI" : "10.1111/1365-2664.12122", "ISBN" : "1365-2664", "ISSN" : "00218901", "abstract" : "1. The primary aim of many agri-environment schemes (AES) is to enhance biodiversity; however, the results of AES designed for this purpose have, to date, been largely under- whelming. One reason for this may be because AES tend to be administered at the farm scale. 2. We argue that collaborative AES (cAES) \u2013 single environmental management agreements for multiple farm units \u2013 can benefit biodiversity. We then discuss how a shift to this type of scheme may impact upon ecosystem services (ES). 3. Evidence gathered from studies carried out across European farmland demonstrated that more than a third (18 of 52; 35%) of the bird, mammal, reptile, amphibian and bumblebee species important in English farmland operate at scales larger than the typical English farm (146 ha) in the breeding season. While this study relates ranging behaviour specifically to England and the English AES system, the estimates of ranging behaviour presented in this study could also be used (with caution) to compare with farm sizes elsewhere in Europe, mak- ing the results of wider geographical relevance. 4. Data were obtained from face-to-face interviews with 32 farmers with differing AES back- grounds [current participants at either low or high level (entry-level Stewardship or higher- level Stewardship/countryside Stewardship scheme), or current non-participants]. Eighty-one per cent of interviewees were found to be willing, in principle, to participate in a collaborative AES (cAES) programme. However, they viewed less extensive options (e.g. management of existing hedgerows) more favourably than extensive or cooperatively demanding land man- agement options (e.g. large-scale habitat creation). Data from an online consultation of a further 122 farmers supported the principal finding, with 75% of respondents willing, in theory, to participate in collaborative schemes. 5. Synthesis and applications. Well-designed landscape-scale schemes are likely to be more beneficial than farm-scale schemes for a small but significant number of key farmland species and ES, such as bats, mammals and some important pollinators, while unlikely to harm species operating at smaller scales. These schemes can be expected to attract widespread participation from landowners. Thus, policymakers may be heartened that collaborative AES are a potential multifaceted solution to environmental management on farmland. Key-words:", "author" : [ { "dropping-particle" : "", "family" : "McKenzie", "given" : "Ailsa J.", "non-dropping-particle" : "", "parse-names" : false, "suffix" : "" }, { "dropping-particle" : "", "family" : "Emery", "given" : "Steven B.", "non-dropping-particle" : "", "parse-names" : false, "suffix" : "" }, { "dropping-particle" : "", "family" : "Franks", "given" : "Jeremy R.", "non-dropping-particle" : "", "parse-names" : false, "suffix" : "" }, { "dropping-particle" : "", "family" : "Whittingham", "given" : "Mark J.", "non-dropping-particle" : "", "parse-names" : false, "suffix" : "" } ], "container-title" : "Journal of Applied Ecology", "id" : "ITEM-1", "issued" : { "date-parts" : [ [ "2013" ] ] }, "page" : "1274-1280", "title" : "Forum: Landscape-scale conservation: Collaborative agri-environment schemes could benefit both biodiversity and ecosystem services, but will farmers be willing to participate?", "type" : "article-journal", "volume" : "50" }, "uris" : [ "http://www.mendeley.com/documents/?uuid=fdc8a8e2-e57b-3749-9362-ddd5ce2bc9e7", "http://www.mendeley.com/documents/?uuid=17acb8af-5548-4eea-bb5d-439ae185deef" ] }, { "id" : "ITEM-2", "itemData" : { "DOI" : "10.1016/j.cosust.2014.10.009", "ISBN" : "1877-3435", "ISSN" : "18773435", "PMID" : "26203877", "abstract" : "Collaboration among farmers is increasingly recognised as beneficial for successful agri-environmental management. This paper reviews the recent literature on agri-environmental collaboration in Europe and compiles benefits, limitations and ways to encourage collaboration. Examples presented are situated along a spectrum from coordination to collaboration. While coordination seems to be easier and less costly to achieve than collaboration and may suffice for certain objectives, some benefits such as increasing social capital and the sustainable management of the wider landscape only occur with collaboration. Existing collaboratives have broader goals that may not neatly map onto objectives of agri-environment schemes. This inherent tension may be easier to address through regional or local schemes.", "author" : [ { "dropping-particle" : "", "family" : "Prager", "given" : "Katrin", "non-dropping-particle" : "", "parse-names" : false, "suffix" : "" } ], "container-title" : "Current Opinion in Environmental Sustainability", "id" : "ITEM-2", "issued" : { "date-parts" : [ [ "2015" ] ] }, "page" : "59-66", "title" : "Agri-environmental collaboratives for landscape management in Europe", "type" : "article-journal", "volume" : "12" }, "uris" : [ "http://www.mendeley.com/documents/?uuid=64e587a0-53f2-31b3-a839-5eed4b178453", "http://www.mendeley.com/documents/?uuid=90bb8de1-7e34-47e5-ba01-569aad1ceefc" ] } ], "mendeley" : { "formattedCitation" : "(McKenzie, Emery, Franks, &amp; Whittingham, 2013; Prager, 2015)", "plainTextFormattedCitation" : "(McKenzie, Emery, Franks, &amp; Whittingham, 2013; Prager, 2015)", "previouslyFormattedCitation" : "(McKenzie, Emery, Franks, &amp; Whittingham, 2013; Prager, 2015)" }, "properties" : {  }, "schema" : "https://github.com/citation-style-language/schema/raw/master/csl-citation.json" }</w:instrText>
      </w:r>
      <w:r w:rsidRPr="00F02A52">
        <w:rPr>
          <w:lang w:val="en-US"/>
        </w:rPr>
        <w:fldChar w:fldCharType="separate"/>
      </w:r>
      <w:r w:rsidRPr="00F02A52">
        <w:rPr>
          <w:lang w:val="en-US"/>
        </w:rPr>
        <w:t>(McKenzie</w:t>
      </w:r>
      <w:r w:rsidR="00C12D55">
        <w:rPr>
          <w:i/>
          <w:lang w:val="en-US"/>
        </w:rPr>
        <w:t xml:space="preserve"> et al.</w:t>
      </w:r>
      <w:r w:rsidRPr="00F02A52">
        <w:rPr>
          <w:lang w:val="en-US"/>
        </w:rPr>
        <w:t>, 2013; Prager, 2015)</w:t>
      </w:r>
      <w:r w:rsidRPr="00F02A52">
        <w:rPr>
          <w:lang w:val="en-US"/>
        </w:rPr>
        <w:fldChar w:fldCharType="end"/>
      </w:r>
      <w:r w:rsidRPr="00F02A52">
        <w:rPr>
          <w:lang w:val="en-US"/>
        </w:rPr>
        <w:t xml:space="preserve">. This would achieve critical territorial extension and reduce transaction and monitoring costs </w:t>
      </w:r>
      <w:r w:rsidRPr="00F02A52">
        <w:rPr>
          <w:lang w:val="en-US"/>
        </w:rPr>
        <w:fldChar w:fldCharType="begin" w:fldLock="1"/>
      </w:r>
      <w:r>
        <w:rPr>
          <w:lang w:val="en-US"/>
        </w:rPr>
        <w:instrText>ADDIN CSL_CITATION { "citationItems" : [ { "id" : "ITEM-1", "itemData" : { "DOI" : "10.1579/0044-7447-33.8.499", "abstract" : "Agricultural intensification, greatly accelerated as a re -sult of the EU Common Agricultural Policy (CAP), has led to drastic reductions in the populations of many wild plant and animal species that used to be characteris -tic of farmland. In 1992, the EU provided the member states with its Agri-environment Regulation 2078/92 to help member states reverse these developments by means of agri-environment schemes. The question is: will the implementation of these schemes be sufficient to restore the biological diversity on farmland? Most stud -ies that have examined the effectiveness of agri-environ -ment schemes have focussed on farmland birds in Great Britain and The Netherlands. So far, the positive effects appear to be limited. Continuous evaluation and adapta -tion of these schemes is needed to enable the biodiver -sity on farmland to recover from the EU\u02bcs former policy.", "author" : [ { "dropping-particle" : "", "family" : "Berendse", "given" : "Frank", "non-dropping-particle" : "", "parse-names" : false, "suffix" : "" }, { "dropping-particle" : "", "family" : "Chamberlain", "given" : "Dan", "non-dropping-particle" : "", "parse-names" : false, "suffix" : "" }, { "dropping-particle" : "", "family" : "Kleijn", "given" : "David", "non-dropping-particle" : "", "parse-names" : false, "suffix" : "" }, { "dropping-particle" : "", "family" : "Schekkerman", "given" : "Hans", "non-dropping-particle" : "", "parse-names" : false, "suffix" : "" } ], "container-title" : "Ambio", "id" : "ITEM-1", "issue" : "8", "issued" : { "date-parts" : [ [ "2004" ] ] }, "page" : "499-502", "title" : "Declining Biodiversity in Agricultural Landscapes and the Effectiveness of Agri-environment Schemes", "type" : "article-journal", "volume" : "33" }, "uris" : [ "http://www.mendeley.com/documents/?uuid=f65b2275-8dc3-38a0-a3e5-67c138377bfc", "http://www.mendeley.com/documents/?uuid=7c4d7999-a983-4e16-a3ad-9e9c4e8e714a" ] }, { "id" : "ITEM-2", "itemData" : { "DOI" : "10.1016/j.landusepol.2015.02.007", "ISBN" : "0264-8377", "ISSN" : "02648377", "abstract" : "Maintaining biodiversity in farming areas has become an important issue. Several public policies, including agri-environmental measures (AEMs), incite farmers to adapt their practices to preserve biodiversity. Yet many authors hold that farmers must undergo a cultural change by developing an environmental ethic and mind-set in order for these changes in practice to be sustainable. Looking at this issue from these two perspectives, via changes to practices and the values and influence of local social contexts, we analysed the implementation of a new result-oriented AEM: the \"Flowering Meadows\" AEM. Covering the Bauges, Haut-Jura and Vercors Regional Natural Parks in France, the survey was based on semi-structured interviews with farmers and other stakeholders such as environmentalists and local elected officials. We will show how the various actions accompanying this measure (training sessions, the \"Flowering Meadows\" competition, etc.) led to a consensus on the positive values of biodiversity. Although farmers committed to this measure for a variety of reasons (economic, environmental and social), most welcomed the idea of result-oriented payments, which they interpreted as a sign acknowledging their skills and knowledge. Changes to farming practices have nevertheless been limited to date. Here we show that the \"Flowering Meadows\" measure's innovation, together with the various actions to promote it, lies in its ability to build a positive social norm with respect to \"meadow flowers,\" seen as a symbol of biodiversity, rather than in its limited impact on changing farming practices. In conclusion, we discuss the potential of result-oriented agri-environmental schemes and their policy implications, as well as their outlooks. The particular way in which a result-oriented AEM is implemented is vital to its success in biodiversity conservation, and we make three recommendations for its improvement: anticipating a two-level payment structure better rewarding farmers who have improved biodiversity; paying particular attention to the formulation of a wording expressing the measure's finality in which all actors, not only environmentalists, may find their place; and keeping flexibility in the measure's implementation to account for the local context (existing networks of actors, intensity and quality of relations between farmers and other stakeholders). Instead of looking exclusively at the payment structure - that is, the result- and/or action-oriented AEM - ou\u2026", "author" : [ { "dropping-particle" : "", "family" : "Fleury", "given" : "Philippe", "non-dropping-particle" : "", "parse-names" : false, "suffix" : "" }, { "dropping-particle" : "", "family" : "Seres", "given" : "Claire", "non-dropping-particle" : "", "parse-names" : false, "suffix" : "" }, { "dropping-particle" : "", "family" : "Dobremez", "given" : "Laurent", "non-dropping-particle" : "", "parse-names" : false, "suffix" : "" }, { "dropping-particle" : "", "family" : "Nettier", "given" : "Baptiste", "non-dropping-particle" : "", "parse-names" : false, "suffix" : "" }, { "dropping-particle" : "", "family" : "Pauthenet", "given" : "Yves", "non-dropping-particle" : "", "parse-names" : false, "suffix" : "" } ], "container-title" : "Land Use Policy", "id" : "ITEM-2", "issued" : { "date-parts" : [ [ "2015" ] ] }, "page" : "103-114", "title" : "\"Flowering Meadows\", a result-oriented agri-environmental measure: Technical and value changes in favour of biodiversity", "type" : "article-journal", "volume" : "46" }, "uris" : [ "http://www.mendeley.com/documents/?uuid=49cb67dd-eec3-3cde-878c-5a4924ed90e1" ] }, { "id" : "ITEM-3", "itemData" : { "DOI" : "10.1007/s13593-013-0183-4", "abstract" : "Since the 1950s, intensification and scale enlarge-ment of agriculture have changed agricultural landscapes across Europe. The intensification and scale enlargement of farming was initially driven by the large -scale application of synthetic fertilizers, mechanization and subsidies of the European Common Agricultural Policy (CAP). Then, after the 1990s, a further intensification and scale enlargement, and land aban-donment in less favored areas was caused by globalization of commodity markets and CAP reforms. The landscape changes during the past six decades have changed the flows and values of ecosystem services. Here, w e have reviewed the literature on agricultural policies and management, landscape structure and composition, and the contribution of ecosystem services to regional competitiveness. The o bjective was to define an ana-lytical framework to determine and assess ecosystem services at the landscape scale. In contrast to natural ecosystems, ecosys-tem service flows and values in agricultural landscapes are often a result of interactions be tween agricultural management and ecological structures. We describe how land management by farmers and other land managers relates to landscape struc-ture and composition. We also e xamine the influence of com-modity markets and policies on the behavior of land managers. Additionally, we studied the influence of consumer demand on flows and values of the ecosystem services that originate from the agricultural landscape.", "author" : [ { "dropping-particle" : "", "family" : "Zanten", "given" : "Boris", "non-dropping-particle" : "", "parse-names" : false, "suffix" : "" }, { "dropping-particle" : "", "family" : "Verburg", "given" : "Peter",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3", "issue" : "2", "issued" : { "date-parts" : [ [ "2014" ] ] }, "page" : "309-325", "title" : "European agricultural landscapes, common agricultural policy and ecosystem services: a review", "type" : "article-journal", "volume" : "34" }, "uris" : [ "http://www.mendeley.com/documents/?uuid=2f142879-b05c-36f8-a5e1-7678e800326e" ] } ], "mendeley" : { "formattedCitation" : "(Berendse et al., 2004; Fleury, Seres, Dobremez, Nettier, &amp; Pauthenet, 2015; Zanten et al., 2014)", "plainTextFormattedCitation" : "(Berendse et al., 2004; Fleury, Seres, Dobremez, Nettier, &amp; Pauthenet, 2015; Zanten et al., 2014)", "previouslyFormattedCitation" : "(Berendse et al., 2004; Fleury, Seres, Dobremez, Nettier, &amp; Pauthenet, 2015; Zanten et al., 2014)" }, "properties" : {  }, "schema" : "https://github.com/citation-style-language/schema/raw/master/csl-citation.json" }</w:instrText>
      </w:r>
      <w:r w:rsidRPr="00F02A52">
        <w:rPr>
          <w:lang w:val="en-US"/>
        </w:rPr>
        <w:fldChar w:fldCharType="separate"/>
      </w:r>
      <w:r w:rsidRPr="00F02A52">
        <w:rPr>
          <w:lang w:val="en-US"/>
        </w:rPr>
        <w:t xml:space="preserve">(Berendse </w:t>
      </w:r>
      <w:r w:rsidR="009E3418" w:rsidRPr="009E3418">
        <w:rPr>
          <w:i/>
          <w:lang w:val="en-US"/>
        </w:rPr>
        <w:t>et al.</w:t>
      </w:r>
      <w:r w:rsidRPr="00F02A52">
        <w:rPr>
          <w:lang w:val="en-US"/>
        </w:rPr>
        <w:t>, 2004; Fleury</w:t>
      </w:r>
      <w:r w:rsidR="00C12D55">
        <w:rPr>
          <w:i/>
          <w:lang w:val="en-US"/>
        </w:rPr>
        <w:t xml:space="preserve"> et al.</w:t>
      </w:r>
      <w:r w:rsidRPr="00F02A52">
        <w:rPr>
          <w:lang w:val="en-US"/>
        </w:rPr>
        <w:t xml:space="preserve">, 2015; Zanten </w:t>
      </w:r>
      <w:r w:rsidR="009E3418" w:rsidRPr="009E3418">
        <w:rPr>
          <w:i/>
          <w:lang w:val="en-US"/>
        </w:rPr>
        <w:t>et al.</w:t>
      </w:r>
      <w:r w:rsidRPr="00F02A52">
        <w:rPr>
          <w:lang w:val="en-US"/>
        </w:rPr>
        <w:t>, 2014)</w:t>
      </w:r>
      <w:r w:rsidRPr="00F02A52">
        <w:rPr>
          <w:lang w:val="en-US"/>
        </w:rPr>
        <w:fldChar w:fldCharType="end"/>
      </w:r>
      <w:r w:rsidRPr="00F02A52">
        <w:rPr>
          <w:lang w:val="en-US"/>
        </w:rPr>
        <w:t xml:space="preserve"> (see synthesis </w:t>
      </w:r>
      <w:r w:rsidR="005A3E13">
        <w:rPr>
          <w:b/>
          <w:lang w:val="en-US"/>
        </w:rPr>
        <w:t>Table 6.11</w:t>
      </w:r>
      <w:r w:rsidRPr="00F02A52">
        <w:rPr>
          <w:lang w:val="en-US"/>
        </w:rPr>
        <w:t xml:space="preserve">). Moreover, results-oriented measures would also have cultural and psychological advantages. Paying farmers for contributing to biodiversity conservation and delivering ecological services at landscape level could enhance their environmental culture by adapting practices to local agro-ecosystems and offering them the opportunity to demonstrate their skills, and indigenous and local knowledge and practices in managing their farms </w:t>
      </w:r>
      <w:r w:rsidRPr="00F02A52">
        <w:rPr>
          <w:lang w:val="en-US"/>
        </w:rPr>
        <w:fldChar w:fldCharType="begin" w:fldLock="1"/>
      </w:r>
      <w:r>
        <w:rPr>
          <w:lang w:val="en-US"/>
        </w:rPr>
        <w:instrText>ADDIN CSL_CITATION { "citationItems" : [ { "id" : "ITEM-1", "itemData" : { "DOI" : "10.1016/j.jrurstud.2010.11.001", "ISBN" : "07430167", "ISSN" : "07430167", "abstract" : "Evidence is emerging from across Europe that contemporary agri-environmental schemes are having only limited, if any, influence on farmers' long-term attitudes towards the environment. In this theoretical paper we argue that these approaches are not 'culturally sustainable', i.e. the actions are not becoming embedded within farming cultures as part of conventional 'good farming' practice. We propose (following Bourdieu) that, in order to culturally embed the environmental values, beliefs and knowledges that underlie such schemes, policy-makers need to devise approaches that allow the creation of cultural and social capital within farming communities - rather than simply compensating for economic capital lost. We outline the theoretical basis of our position and discuss how the contemporary agri-environmental approach of paying for specified environmental management services restricts the ability of such schemes to generate cultural and, thereby, social capital. Finally, we outline two possible ways of accounting for cultural capital in scheme creation: either through the development of measures of cultural capital that enable its incorporation into contemporary economic models or through a major revision to the way we construct and apply agri-environmental schemes. \u00a9 2010 Elsevier Ltd.", "author" : [ { "dropping-particle" : "", "family" : "Burton", "given" : "Rob J F", "non-dropping-particle" : "", "parse-names" : false, "suffix" : "" }, { "dropping-particle" : "", "family" : "Paragahawewa", "given" : "Upananda Herath", "non-dropping-particle" : "", "parse-names" : false, "suffix" : "" } ], "container-title" : "Journal of Rural Studies", "id" : "ITEM-1", "issued" : { "date-parts" : [ [ "2011" ] ] }, "page" : "95-104", "title" : "Creating culturally sustainable agri-environmental schemes", "type" : "article-journal", "volume" : "27" }, "uris" : [ "http://www.mendeley.com/documents/?uuid=a16abae5-a055-3a29-bec1-3387f5fdf86f", "http://www.mendeley.com/documents/?uuid=6a24687c-6e75-4e17-954b-00b975c554e2" ] } ], "mendeley" : { "formattedCitation" : "(Burton &amp; Paragahawewa, 2011)", "plainTextFormattedCitation" : "(Burton &amp; Paragahawewa, 2011)", "previouslyFormattedCitation" : "(Burton &amp; Paragahawewa, 2011)" }, "properties" : {  }, "schema" : "https://github.com/citation-style-language/schema/raw/master/csl-citation.json" }</w:instrText>
      </w:r>
      <w:r w:rsidRPr="00F02A52">
        <w:rPr>
          <w:lang w:val="en-US"/>
        </w:rPr>
        <w:fldChar w:fldCharType="separate"/>
      </w:r>
      <w:r w:rsidRPr="00F02A52">
        <w:rPr>
          <w:lang w:val="en-US"/>
        </w:rPr>
        <w:t>(Burton &amp; Paragahawewa, 2011)</w:t>
      </w:r>
      <w:r w:rsidRPr="00F02A52">
        <w:rPr>
          <w:lang w:val="en-US"/>
        </w:rPr>
        <w:fldChar w:fldCharType="end"/>
      </w:r>
      <w:r w:rsidRPr="00F02A52">
        <w:rPr>
          <w:lang w:val="en-US"/>
        </w:rPr>
        <w:t xml:space="preserve">. (See also </w:t>
      </w:r>
      <w:r w:rsidR="005A3E13">
        <w:rPr>
          <w:b/>
          <w:lang w:val="en-US"/>
        </w:rPr>
        <w:t>Box 6.4</w:t>
      </w:r>
      <w:r w:rsidRPr="00F02A52">
        <w:rPr>
          <w:lang w:val="en-US"/>
        </w:rPr>
        <w:t xml:space="preserve"> below and synthesis </w:t>
      </w:r>
      <w:r w:rsidR="005A3E13">
        <w:rPr>
          <w:b/>
          <w:lang w:val="en-US"/>
        </w:rPr>
        <w:t>Table 6.11</w:t>
      </w:r>
      <w:r w:rsidRPr="00F02A52">
        <w:rPr>
          <w:lang w:val="en-US"/>
        </w:rPr>
        <w:t>)</w:t>
      </w:r>
      <w:r w:rsidR="003D705A">
        <w:rPr>
          <w:lang w:val="en-US"/>
        </w:rPr>
        <w:t>.</w:t>
      </w:r>
    </w:p>
    <w:p w14:paraId="08A5F6B0" w14:textId="5DDA6D54" w:rsidR="00775535" w:rsidRPr="00775535" w:rsidRDefault="00775535" w:rsidP="00775535">
      <w:pPr>
        <w:rPr>
          <w:lang w:val="en-US"/>
        </w:rPr>
      </w:pPr>
      <w:bookmarkStart w:id="1832" w:name="_Ref476168591"/>
      <w:bookmarkStart w:id="1833" w:name="_Ref476168580"/>
      <w:r>
        <w:rPr>
          <w:lang w:eastAsia="en-GB"/>
        </w:rPr>
        <w:drawing>
          <wp:inline distT="0" distB="0" distL="0" distR="0" wp14:anchorId="1FA11499" wp14:editId="00AECBE2">
            <wp:extent cx="5760720" cy="3517900"/>
            <wp:effectExtent l="0" t="0" r="0" b="635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5"/>
                    <a:stretch>
                      <a:fillRect/>
                    </a:stretch>
                  </pic:blipFill>
                  <pic:spPr>
                    <a:xfrm>
                      <a:off x="0" y="0"/>
                      <a:ext cx="5760720" cy="3517900"/>
                    </a:xfrm>
                    <a:prstGeom prst="rect">
                      <a:avLst/>
                    </a:prstGeom>
                  </pic:spPr>
                </pic:pic>
              </a:graphicData>
            </a:graphic>
          </wp:inline>
        </w:drawing>
      </w:r>
    </w:p>
    <w:p w14:paraId="261EF6DA" w14:textId="77777777" w:rsidR="00E97DE0" w:rsidRPr="00F02A52" w:rsidRDefault="00E97DE0" w:rsidP="00E97DE0">
      <w:pPr>
        <w:rPr>
          <w:lang w:val="en-US" w:eastAsia="ja-JP"/>
        </w:rPr>
      </w:pPr>
    </w:p>
    <w:p w14:paraId="0CF0D0D5" w14:textId="5D303467" w:rsidR="00E97DE0" w:rsidRPr="00F02A52" w:rsidRDefault="00E97DE0" w:rsidP="000226B2">
      <w:pPr>
        <w:pStyle w:val="Caption"/>
      </w:pPr>
      <w:bookmarkStart w:id="1834" w:name="_Ref496261839"/>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4</w:t>
      </w:r>
      <w:r>
        <w:fldChar w:fldCharType="end"/>
      </w:r>
      <w:bookmarkEnd w:id="1834"/>
      <w:r w:rsidRPr="00F02A52">
        <w:t>: Are only economic incentives at the base of adopting ecological behaviour by farmers? The case of Switzerland</w:t>
      </w:r>
      <w:r w:rsidR="009D7B0F">
        <w:t>.</w:t>
      </w:r>
    </w:p>
    <w:p w14:paraId="0D88215F" w14:textId="5EFDE468" w:rsidR="00E97DE0" w:rsidRPr="00F02A52" w:rsidRDefault="00E97DE0" w:rsidP="00E97DE0">
      <w:pPr>
        <w:autoSpaceDE w:val="0"/>
        <w:autoSpaceDN w:val="0"/>
        <w:adjustRightInd w:val="0"/>
        <w:rPr>
          <w:sz w:val="20"/>
          <w:szCs w:val="20"/>
          <w:lang w:val="en-US"/>
        </w:rPr>
      </w:pPr>
      <w:r w:rsidRPr="00F02A52">
        <w:rPr>
          <w:sz w:val="20"/>
          <w:szCs w:val="20"/>
          <w:lang w:val="en-US"/>
        </w:rPr>
        <w:t xml:space="preserve">Since 1993 in Switzerland a voluntary agri-environmental scheme promoting integrated production was introduced. In 1998 the standards of integrated production became the basis of compulsory cross-compliance requirements, named “proof of ecological performance”, to be adhered to by farmers to be eligible for direct payments </w:t>
      </w:r>
      <w:r w:rsidRPr="00F02A52">
        <w:rPr>
          <w:sz w:val="20"/>
          <w:szCs w:val="20"/>
          <w:lang w:val="en-US"/>
        </w:rPr>
        <w:fldChar w:fldCharType="begin" w:fldLock="1"/>
      </w:r>
      <w:r>
        <w:rPr>
          <w:sz w:val="20"/>
          <w:szCs w:val="20"/>
          <w:lang w:val="en-US"/>
        </w:rPr>
        <w:instrText>ADDIN CSL_CITATION { "citationItems" : [ { "id" : "ITEM-1", "itemData" : { "DOI" : "10.1016/j.envsci.2008.06.003", "ISBN" : "1462-9011", "abstract" : "In 1993 the Swiss agricultural policy was revised with - amongst other goals - the objective of improving the environmental performance of agriculture. A voluntary agri-environmental scheme to promote integrated production (IP) was introduced. In 1999 the IP standards were integrated in cross compliance requirements and termed Proof of Ecological Performance (PEP). We evaluated the effectiveness of this policy in terms of reducing diffuse nitrogen (N) and phosphorus (P) pollution of ground and surface water. We combined monitoring schemes covering the reference period from before the introduction of IP/PEP (1990-1992) with the evaluation of cause/effect relationships in selected case-study areas. The evaluation showed an overall reduction of diffuse N and P pollution from agriculture even though some goals were not reached. Nitrate leaching declined, but only a 3-4 mg L-1 reduction was observed rather than the intended decrease of 5 mg L-1. The P pollution of surface waters from agriculture decreased by only 10-30% instead of 50%. The intended reduction of the nitrogen surplus of Swiss agriculture by 33% was not attained, but the P surplus of Swiss agriculture was more than halved. IP/PEP practices that improved N and P management included reduced N and P fertiliser inputs and pig and poultry feedstuffs with reduced N and P contents, both of which are a consequence of the requirement of equilibrated farm nutrient balances, as well as increased use of cover cropping and of conservation tillage systems. ?? 2008 Elsevier Ltd. All rights reserved.", "author" : [ { "dropping-particle" : "", "family" : "Herzog", "given" : "Felix", "non-dropping-particle" : "", "parse-names" : false, "suffix" : "" }, { "dropping-particle" : "", "family" : "Prasuhn", "given" : "Volker", "non-dropping-particle" : "", "parse-names" : false, "suffix" : "" }, { "dropping-particle" : "", "family" : "Spiess", "given" : "Ernst", "non-dropping-particle" : "", "parse-names" : false, "suffix" : "" }, { "dropping-particle" : "", "family" : "Richner", "given" : "Walter", "non-dropping-particle" : "", "parse-names" : false, "suffix" : "" } ], "container-title" : "Environmental Science and Policy", "id" : "ITEM-1", "issued" : { "date-parts" : [ [ "2008" ] ] }, "page" : "655-668", "title" : "Environmental cross-compliance mitigates nitrogen and phosphorus pollution from Swiss agriculture", "type" : "article-journal", "volume" : "11" }, "uris" : [ "http://www.mendeley.com/documents/?uuid=ba6b2971-ca09-38f9-80ff-676902d7e749", "http://www.mendeley.com/documents/?uuid=be50ac1d-1583-4ab6-95f7-861d8e04d1d8" ] } ], "mendeley" : { "formattedCitation" : "(Herzog, Prasuhn, Spiess, &amp; Richner, 2008)", "plainTextFormattedCitation" : "(Herzog, Prasuhn, Spiess, &amp; Richner, 2008)", "previouslyFormattedCitation" : "(Herzog, Prasuhn, Spiess, &amp; Richner, 2008)" }, "properties" : {  }, "schema" : "https://github.com/citation-style-language/schema/raw/master/csl-citation.json" }</w:instrText>
      </w:r>
      <w:r w:rsidRPr="00F02A52">
        <w:rPr>
          <w:sz w:val="20"/>
          <w:szCs w:val="20"/>
          <w:lang w:val="en-US"/>
        </w:rPr>
        <w:fldChar w:fldCharType="separate"/>
      </w:r>
      <w:r w:rsidRPr="00F02A52">
        <w:rPr>
          <w:sz w:val="20"/>
          <w:szCs w:val="20"/>
          <w:lang w:val="en-US"/>
        </w:rPr>
        <w:t>(Herzog</w:t>
      </w:r>
      <w:r w:rsidR="00C12D55">
        <w:rPr>
          <w:i/>
          <w:sz w:val="20"/>
          <w:szCs w:val="20"/>
          <w:lang w:val="en-US"/>
        </w:rPr>
        <w:t xml:space="preserve"> et al.</w:t>
      </w:r>
      <w:r w:rsidRPr="00F02A52">
        <w:rPr>
          <w:sz w:val="20"/>
          <w:szCs w:val="20"/>
          <w:lang w:val="en-US"/>
        </w:rPr>
        <w:t>, 2008)</w:t>
      </w:r>
      <w:r w:rsidRPr="00F02A52">
        <w:rPr>
          <w:sz w:val="20"/>
          <w:szCs w:val="20"/>
          <w:lang w:val="en-US"/>
        </w:rPr>
        <w:fldChar w:fldCharType="end"/>
      </w:r>
      <w:r w:rsidRPr="00F02A52">
        <w:rPr>
          <w:sz w:val="20"/>
          <w:szCs w:val="20"/>
          <w:lang w:val="en-US"/>
        </w:rPr>
        <w:t>. Cross-compliance further requires animal welfare,</w:t>
      </w:r>
      <w:r w:rsidRPr="00F02A52" w:rsidDel="00267616">
        <w:rPr>
          <w:sz w:val="20"/>
          <w:szCs w:val="20"/>
          <w:lang w:val="en-US"/>
        </w:rPr>
        <w:t xml:space="preserve"> </w:t>
      </w:r>
      <w:r w:rsidRPr="00F02A52">
        <w:rPr>
          <w:sz w:val="20"/>
          <w:szCs w:val="20"/>
          <w:lang w:val="en-US"/>
        </w:rPr>
        <w:t xml:space="preserve">nutrient balance, crop rotations with a minimum number of crops per farm, and the establishment of “biodiversity promotion areas” (formerly called ecological compensation areas until 2014) on at least 7% of the area of a farm </w:t>
      </w:r>
      <w:r w:rsidRPr="00F02A52">
        <w:rPr>
          <w:sz w:val="20"/>
          <w:szCs w:val="20"/>
          <w:lang w:val="en-US"/>
        </w:rPr>
        <w:fldChar w:fldCharType="begin" w:fldLock="1"/>
      </w:r>
      <w:r>
        <w:rPr>
          <w:sz w:val="20"/>
          <w:szCs w:val="20"/>
          <w:lang w:val="en-US"/>
        </w:rPr>
        <w:instrText>ADDIN CSL_CITATION { "citationItems" : [ { "id" : "ITEM-1", "itemData" : { "DOI" : "10.1890/070197", "ISBN" : "1540-9295", "ISSN" : "15409295", "abstract" : "In ecological cross compliance, farmers have to meet environmental standards in order to qualify for area-related direct payments. Because this is a strong financial incentive, cross compliance is a potentially powerful policy instrument. We monitored the effectiveness of cross compliance in promoting biodiversity on grassland and on arable land in Switzerland over 8 years. We observed measurable benefits for flora, butterflies, ground beetles, and spiders, in terms of species numbers and/or community composition. However, populations of threatened species showed no signs of benefit. While cross compliance has been in force in Switzerland for almost a decade, it has only recently been introduced in the neighboring European Union. We argue that - provided the environmental standards relating to biodiversity are increased in the future common farmland biodiversity could be enhanced at the continental scale under cross compliance. The Swiss example shows that appropriate cross-compliance standards benefit farmland biodiversity at field and farm scales, while the conservation of threatened species needs to be addressed by specific programs, acting at the scale of agricultural landscapes.", "author" : [ { "dropping-particle" : "", "family" : "Aviron", "given" : "Stephanie", "non-dropping-particle" : "", "parse-names" : false, "suffix" : "" }, { "dropping-particle" : "", "family" : "Nitsch", "given" : "Heike", "non-dropping-particle" : "", "parse-names" : false, "suffix" : "" }, { "dropping-particle" : "", "family" : "Jeanneret", "given" : "Philippe", "non-dropping-particle" : "", "parse-names" : false, "suffix" : "" }, { "dropping-particle" : "", "family" : "Buholzer", "given" : "Serge", "non-dropping-particle" : "", "parse-names" : false, "suffix" : "" }, { "dropping-particle" : "", "family" : "Luka", "given" : "Henryk", "non-dropping-particle" : "", "parse-names" : false, "suffix" : "" }, { "dropping-particle" : "", "family" : "Pfiffner", "given" : "Lukas", "non-dropping-particle" : "", "parse-names" : false, "suffix" : "" }, { "dropping-particle" : "", "family" : "Pozzi", "given" : "Stefano", "non-dropping-particle" : "", "parse-names" : false, "suffix" : "" }, { "dropping-particle" : "", "family" : "Sch\u00fcpbach", "given" : "Beatrice", "non-dropping-particle" : "", "parse-names" : false, "suffix" : "" }, { "dropping-particle" : "", "family" : "Walter", "given" : "Thomas", "non-dropping-particle" : "", "parse-names" : false, "suffix" : "" }, { "dropping-particle" : "", "family" : "Herzog", "given" : "Felix", "non-dropping-particle" : "", "parse-names" : false, "suffix" : "" } ], "container-title" : "Frontiers in Ecology and the Environment", "id" : "ITEM-1", "issue" : "5", "issued" : { "date-parts" : [ [ "2009" ] ] }, "page" : "247-252", "title" : "Ecological cross compliance promotes farmland biodiversity in Switzerland", "type" : "article-journal", "volume" : "7" }, "uris" : [ "http://www.mendeley.com/documents/?uuid=e65a3a3b-44dd-3841-9d4f-7e1955a65c05", "http://www.mendeley.com/documents/?uuid=bc5eb422-6c43-4dbe-acfb-5de97a0eebda" ] } ], "mendeley" : { "formattedCitation" : "(Aviron et al., 2009)", "plainTextFormattedCitation" : "(Aviron et al., 2009)", "previouslyFormattedCitation" : "(Aviron et al., 2009)"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Aviron </w:t>
      </w:r>
      <w:r w:rsidR="009E3418" w:rsidRPr="009E3418">
        <w:rPr>
          <w:i/>
          <w:sz w:val="20"/>
          <w:szCs w:val="20"/>
          <w:lang w:val="en-US"/>
        </w:rPr>
        <w:t>et al.</w:t>
      </w:r>
      <w:r w:rsidRPr="00F02A52">
        <w:rPr>
          <w:sz w:val="20"/>
          <w:szCs w:val="20"/>
          <w:lang w:val="en-US"/>
        </w:rPr>
        <w:t>, 2009)</w:t>
      </w:r>
      <w:r w:rsidRPr="00F02A52">
        <w:rPr>
          <w:sz w:val="20"/>
          <w:szCs w:val="20"/>
          <w:lang w:val="en-US"/>
        </w:rPr>
        <w:fldChar w:fldCharType="end"/>
      </w:r>
      <w:r w:rsidRPr="00F02A52">
        <w:rPr>
          <w:sz w:val="20"/>
          <w:szCs w:val="20"/>
          <w:lang w:val="en-US"/>
        </w:rPr>
        <w:t xml:space="preserve">. Biodiversity promotion areas include extensively managed meadows and pastures, traditional high-stem fruit trees, hedges, stone walls and wildflower strips </w:t>
      </w:r>
      <w:r w:rsidRPr="00F02A52">
        <w:rPr>
          <w:sz w:val="20"/>
          <w:szCs w:val="20"/>
          <w:lang w:val="en-US"/>
        </w:rPr>
        <w:fldChar w:fldCharType="begin" w:fldLock="1"/>
      </w:r>
      <w:r>
        <w:rPr>
          <w:sz w:val="20"/>
          <w:szCs w:val="20"/>
          <w:lang w:val="en-US"/>
        </w:rPr>
        <w:instrText>ADDIN CSL_CITATION { "citationItems" : [ { "id" : "ITEM-1", "itemData" : { "DOI" : "10.1111/j.1365-2664.2007.01306.x", "ISBN" : "0021-8901", "ISSN" : "00218901", "PMID" : "20167113", "abstract" : "1. Agri-environment schemes attempt to counteract the loss of biodiversity and associated ecosystem services such as pollination and natural pest control in agro-ecosystems. However, only a few studies have evaluated whether these attempts are successful. 2. We studied the effects of managing meadows according to the prescriptions of ecological compensation areas (ECA), the most widely adopted agri-environment scheme in Switzerland, on both pollinator species richness and abundance, and the reproductive success of plants in nearby intensively managed meadows (IM). 3. We established arrays of four pots, each containing individuals of three insect-pollinated, non-autogamous phytometer species (Raphanus sativus, Hypochaeris radicata and Campanula glomerata), in ECA and adjacent IM at increasing distances from the ECA at 13 sites. 4. Species richness and abundance of hoverflies, solitary bees and large-sized pollinators (mainly social bees and butterflies) were significantly higher in ECA than in adjacent IM. Species richness and abundance of small-sized pollinators in IM declined significantly with increasing distance from ECA, whereas large-sized pollinators were not significantly affected by distance. Plant species richness and flower abundance were the major drivers of pollinator species richness and abundance; the area of an ECA had no significant influence. 5. Individual plants of R. sativus and C. glomerata produced more and heavier seeds in ECA than in IM. Furthermore, the number of seeds of these two phytometer species was positively correlated with species richness and abundance of bees. No such effects were observed for individual plants of H. radicata. The number of fruits and seeds per plant of R. sativus in IM decreased with increasing distance from ECA. 6. Synthesis and applications. We conclude that establishing ECA is an effective method of enhancing both pollinator species richness and abundance and pollination services to nearby intensely managed farmland. Our study emphasizes the importance of connectivity between ECA in maintaining diverse pollinator communities and thereby providing pollination services in agricultural landscapes.", "author" : [ { "dropping-particle" : "", "family" : "Albrecht", "given" : "Matthias", "non-dropping-particle" : "", "parse-names" : false, "suffix" : "" }, { "dropping-particle" : "", "family" : "Duelli", "given" : "Peter", "non-dropping-particle" : "", "parse-names" : false, "suffix" : "" }, { "dropping-particle" : "", "family" : "M\u00fcller", "given" : "Christine", "non-dropping-particle" : "", "parse-names" : false, "suffix" : "" }, { "dropping-particle" : "", "family" : "Kleijn", "given" : "David", "non-dropping-particle" : "", "parse-names" : false, "suffix" : "" }, { "dropping-particle" : "", "family" : "Schmid", "given" : "Bernhard", "non-dropping-particle" : "", "parse-names" : false, "suffix" : "" } ], "container-title" : "Journal of Applied Ecology", "id" : "ITEM-1", "issued" : { "date-parts" : [ [ "2007" ] ] }, "page" : "813-822", "title" : "The Swiss agri-environment scheme enhances pollinator diversity and plant reproductive success in nearby intensively managed farmland", "type" : "article-journal", "volume" : "44" }, "uris" : [ "http://www.mendeley.com/documents/?uuid=5a5ba954-9413-383c-818d-3a7ef8ef4c2b", "http://www.mendeley.com/documents/?uuid=66177a57-ca12-4511-91fa-b975a0e20058" ] }, { "id" : "ITEM-2", "itemData" : { "DOI" : "10.1007/s10336-007-0237-y", "ISBN" : "0021-8375", "ISSN" : "00218375", "abstract" : "Abstract Agricultural production is intensive in the Swiss lowlands, where about half of farmland bird species are on the Red List. A nationwide agri - environment scheme was launched in 1993 to improve biodiversity on farmland . To qualify for subsidies, farmers have to use at least ...", "author" : [ { "dropping-particle" : "", "family" : "Birrer", "given" : "Simon", "non-dropping-particle" : "", "parse-names" : false, "suffix" : "" }, { "dropping-particle" : "", "family" : "Spiess", "given" : "Martin", "non-dropping-particle" : "", "parse-names" : false, "suffix" : "" }, { "dropping-particle" : "", "family" : "Herzog", "given" : "Felix", "non-dropping-particle" : "", "parse-names" : false, "suffix" : "" }, { "dropping-particle" : "", "family" : "Jenny", "given" : "Markus", "non-dropping-particle" : "", "parse-names" : false, "suffix" : "" }, { "dropping-particle" : "", "family" : "Kohli", "given" : "Lukas", "non-dropping-particle" : "", "parse-names" : false, "suffix" : "" }, { "dropping-particle" : "", "family" : "Lugrin", "given" : "Bernard", "non-dropping-particle" : "", "parse-names" : false, "suffix" : "" } ], "container-title" : "Journal of Ornithology", "id" : "ITEM-2", "issue" : "2", "issued" : { "date-parts" : [ [ "2007" ] ] }, "page" : "295-303", "title" : "The Swiss agri-environment scheme promotes farmland birds: But only moderately", "type" : "article-journal", "volume" : "148" }, "uris" : [ "http://www.mendeley.com/documents/?uuid=539d2533-c4be-335e-9696-e1aea804233d", "http://www.mendeley.com/documents/?uuid=8badfda7-6266-437d-9ba4-6b2a9ea42632", "http://www.mendeley.com/documents/?uuid=46c19cce-41f4-4a59-a803-69b3c6b34bfb" ] }, { "id" : "ITEM-3", "itemData" : { "DOI" : "10.1016/j.jrurstud.2013.12.007", "ISSN" : "07430167", "abstract" : "Swiss farmers receive subsidies for reserving ecological compensation areas on their farms with the aim of encouraging biodiversity, but recent studies have found that the existing system of incentives is insufficient to halt biodiversity loss in the Swiss agricultural landscape. An effective targeting of incentives is needed to motivate farmers to implement conservation measures on farmland. The primary aim of this study is to identify the motivations that contribute to the intention of Swiss farmers to engage in conservation on their farms. Fifteen Swiss lowland farmers were interviewed using qualitative interviews and their responses to questions about their attitudes toward nature conservation were categorised and classified according to Ajzen's (1991) theory of planned behaviour. It was found that the farmers' identities and their experiences with past nature conservation measures combine with their expectations of direct benefits, such as financial incentives, and their trust that the measures will produce the desired outcomes, to form a behavioural attitude. The sampled Swiss farmers display a strong sense of fairness, which drives them to comply with subjective norms, although they feel torn between a societal expectation to conserve nature and a wish to appear productive to their peers. We conclude by recommending that any changes to the policy framework should be undertaken in a consultative process and that Swiss lowland farmers be allowed the flexibility to implement measures that will produce the best conservation outcomes on their farms. ?? 2013 Elsevier Ltd.", "author" : [ { "dropping-particle" : "", "family" : "Home", "given" : "Robert", "non-dropping-particle" : "", "parse-names" : false, "suffix" : "" }, { "dropping-particle" : "", "family" : "Balmer", "given" : "Oliver", "non-dropping-particle" : "", "parse-names" : false, "suffix" : "" }, { "dropping-particle" : "", "family" : "Jahrl", "given" : "Ingrid", "non-dropping-particle" : "", "parse-names" : false, "suffix" : "" }, { "dropping-particle" : "", "family" : "Stolze", "given" : "Matthias", "non-dropping-particle" : "", "parse-names" : false, "suffix" : "" }, { "dropping-particle" : "", "family" : "Pfiffner", "given" : "Lukas", "non-dropping-particle" : "", "parse-names" : false, "suffix" : "" } ], "container-title" : "Journal of Rural Studies", "id" : "ITEM-3", "issued" : { "date-parts" : [ [ "2014" ] ] }, "page" : "26-36", "title" : "Motivations for implementation of ecological compensation areas on swiss lowland farms", "type" : "article-journal", "volume" : "34" }, "uris" : [ "http://www.mendeley.com/documents/?uuid=a4bc8e0b-590e-3a10-b832-cfd789f56a62", "http://www.mendeley.com/documents/?uuid=32b96370-28a1-48a8-b819-96a4e4025115", "http://www.mendeley.com/documents/?uuid=b824b519-2389-4e9d-b857-50415ac50adc" ] }, { "id" : "ITEM-4", "itemData" : { "author" : [ { "dropping-particle" : "", "family" : "FOAG", "given" : "", "non-dropping-particle" : "", "parse-names" : false, "suffix" : "" } ], "id" : "ITEM-4", "issued" : { "date-parts" : [ [ "2015" ] ] }, "number-of-pages" : "21", "publisher" : "Federal Office for Agriculture", "title" : "Biodiversity for food and agriculture in Switzerland. Abridged version and main findings of Switzerland\u2019s Country Report on the State of Biodiversity for Food and Agriculture", "type" : "report" }, "uris" : [ "http://www.mendeley.com/documents/?uuid=e14a777c-4bf4-38e7-b079-1f568d62cc09" ] } ], "mendeley" : { "formattedCitation" : "(Albrecht, Duelli, M\u00fcller, Kleijn, &amp; Schmid, 2007; Birrer et al., 2007; FOAG, 2015; Home, Balmer, Jahrl, Stolze, &amp; Pfiffner, 2014)", "plainTextFormattedCitation" : "(Albrecht, Duelli, M\u00fcller, Kleijn, &amp; Schmid, 2007; Birrer et al., 2007; FOAG, 2015; Home, Balmer, Jahrl, Stolze, &amp; Pfiffner, 2014)", "previouslyFormattedCitation" : "(Albrecht, Duelli, M\u00fcller, Kleijn, &amp; Schmid, 2007; Birrer et al., 2007; FOAG, 2015; Home, Balmer, Jahrl, Stolze, &amp; Pfiffner, 2014)" }, "properties" : {  }, "schema" : "https://github.com/citation-style-language/schema/raw/master/csl-citation.json" }</w:instrText>
      </w:r>
      <w:r w:rsidRPr="00F02A52">
        <w:rPr>
          <w:sz w:val="20"/>
          <w:szCs w:val="20"/>
          <w:lang w:val="en-US"/>
        </w:rPr>
        <w:fldChar w:fldCharType="separate"/>
      </w:r>
      <w:r w:rsidRPr="00F02A52">
        <w:rPr>
          <w:sz w:val="20"/>
          <w:szCs w:val="20"/>
          <w:lang w:val="en-US"/>
        </w:rPr>
        <w:t>(Albrecht</w:t>
      </w:r>
      <w:r w:rsidR="00C12D55">
        <w:rPr>
          <w:i/>
          <w:sz w:val="20"/>
          <w:szCs w:val="20"/>
          <w:lang w:val="en-US"/>
        </w:rPr>
        <w:t xml:space="preserve"> et al.</w:t>
      </w:r>
      <w:r w:rsidRPr="00F02A52">
        <w:rPr>
          <w:sz w:val="20"/>
          <w:szCs w:val="20"/>
          <w:lang w:val="en-US"/>
        </w:rPr>
        <w:t xml:space="preserve">, 2007; Birrer </w:t>
      </w:r>
      <w:r w:rsidR="009E3418" w:rsidRPr="009E3418">
        <w:rPr>
          <w:i/>
          <w:sz w:val="20"/>
          <w:szCs w:val="20"/>
          <w:lang w:val="en-US"/>
        </w:rPr>
        <w:t>et al.</w:t>
      </w:r>
      <w:r w:rsidRPr="00F02A52">
        <w:rPr>
          <w:sz w:val="20"/>
          <w:szCs w:val="20"/>
          <w:lang w:val="en-US"/>
        </w:rPr>
        <w:t>, 2007; FOAG, 2015; Home</w:t>
      </w:r>
      <w:r w:rsidR="00C12D55">
        <w:rPr>
          <w:i/>
          <w:sz w:val="20"/>
          <w:szCs w:val="20"/>
          <w:lang w:val="en-US"/>
        </w:rPr>
        <w:t xml:space="preserve"> et al.</w:t>
      </w:r>
      <w:r w:rsidRPr="00F02A52">
        <w:rPr>
          <w:sz w:val="20"/>
          <w:szCs w:val="20"/>
          <w:lang w:val="en-US"/>
        </w:rPr>
        <w:t>, 2014)</w:t>
      </w:r>
      <w:r w:rsidRPr="00F02A52">
        <w:rPr>
          <w:sz w:val="20"/>
          <w:szCs w:val="20"/>
          <w:lang w:val="en-US"/>
        </w:rPr>
        <w:fldChar w:fldCharType="end"/>
      </w:r>
      <w:r w:rsidRPr="00F02A52">
        <w:rPr>
          <w:sz w:val="20"/>
          <w:szCs w:val="20"/>
          <w:lang w:val="en-US"/>
        </w:rPr>
        <w:t xml:space="preserve">. The 2014-2017 agricultural policy revised the direct payment system to promote species and habitat diversity in agriculture through contributions to cultural and quality landscape, to </w:t>
      </w:r>
      <w:r w:rsidRPr="00F02A52">
        <w:rPr>
          <w:rFonts w:cs="Arial"/>
          <w:sz w:val="20"/>
          <w:szCs w:val="20"/>
          <w:lang w:val="en-US"/>
        </w:rPr>
        <w:t>ecological compensation, to biodiversity quality and to linking of habitats and designation of biodiversity acreages as parts of the Swiss ecological infrastructure, to production system</w:t>
      </w:r>
      <w:r w:rsidR="0056097E">
        <w:rPr>
          <w:rFonts w:cs="Arial"/>
          <w:sz w:val="20"/>
          <w:szCs w:val="20"/>
          <w:lang w:val="en-US"/>
        </w:rPr>
        <w:t>s</w:t>
      </w:r>
      <w:r w:rsidRPr="00F02A52">
        <w:rPr>
          <w:rFonts w:cs="Arial"/>
          <w:sz w:val="20"/>
          <w:szCs w:val="20"/>
          <w:lang w:val="en-US"/>
        </w:rPr>
        <w:t xml:space="preserve"> which are in harmony with nature and animal and environmental friendly, and to resource efficient practices </w:t>
      </w:r>
      <w:r w:rsidRPr="00F02A52">
        <w:rPr>
          <w:rFonts w:cs="Arial"/>
          <w:sz w:val="20"/>
          <w:szCs w:val="20"/>
          <w:lang w:val="en-US"/>
        </w:rPr>
        <w:fldChar w:fldCharType="begin" w:fldLock="1"/>
      </w:r>
      <w:r>
        <w:rPr>
          <w:rFonts w:cs="Arial"/>
          <w:sz w:val="20"/>
          <w:szCs w:val="20"/>
          <w:lang w:val="en-US"/>
        </w:rPr>
        <w:instrText>ADDIN CSL_CITATION { "citationItems" : [ { "id" : "ITEM-1", "itemData" : { "author" : [ { "dropping-particle" : "", "family" : "FOAG", "given" : "", "non-dropping-particle" : "", "parse-names" : false, "suffix" : "" } ], "id" : "ITEM-1", "issued" : { "date-parts" : [ [ "2015" ] ] }, "number-of-pages" : "21", "publisher" : "Federal Office for Agriculture", "title" : "Biodiversity for food and agriculture in Switzerland. Abridged version and main findings of Switzerland\u2019s Country Report on the State of Biodiversity for Food and Agriculture", "type" : "report" }, "uris" : [ "http://www.mendeley.com/documents/?uuid=e14a777c-4bf4-38e7-b079-1f568d62cc09", "http://www.mendeley.com/documents/?uuid=75d7d07a-a589-4f7d-b5f8-5bafa87f3a88" ] } ], "mendeley" : { "formattedCitation" : "(FOAG, 2015)", "plainTextFormattedCitation" : "(FOAG, 2015)", "previouslyFormattedCitation" : "(FOAG, 2015)" }, "properties" : {  }, "schema" : "https://github.com/citation-style-language/schema/raw/master/csl-citation.json" }</w:instrText>
      </w:r>
      <w:r w:rsidRPr="00F02A52">
        <w:rPr>
          <w:rFonts w:cs="Arial"/>
          <w:sz w:val="20"/>
          <w:szCs w:val="20"/>
          <w:lang w:val="en-US"/>
        </w:rPr>
        <w:fldChar w:fldCharType="separate"/>
      </w:r>
      <w:r w:rsidRPr="00F02A52">
        <w:rPr>
          <w:rFonts w:cs="Arial"/>
          <w:sz w:val="20"/>
          <w:szCs w:val="20"/>
          <w:lang w:val="en-US"/>
        </w:rPr>
        <w:t>(FOAG, 2015)</w:t>
      </w:r>
      <w:r w:rsidRPr="00F02A52">
        <w:rPr>
          <w:rFonts w:cs="Arial"/>
          <w:sz w:val="20"/>
          <w:szCs w:val="20"/>
          <w:lang w:val="en-US"/>
        </w:rPr>
        <w:fldChar w:fldCharType="end"/>
      </w:r>
      <w:r w:rsidRPr="00F02A52">
        <w:rPr>
          <w:rFonts w:cs="Arial"/>
          <w:sz w:val="20"/>
          <w:szCs w:val="20"/>
          <w:lang w:val="en-US"/>
        </w:rPr>
        <w:t>.</w:t>
      </w:r>
    </w:p>
    <w:p w14:paraId="3A74F082" w14:textId="46E2D380" w:rsidR="00E97DE0" w:rsidRPr="00F02A52" w:rsidRDefault="00E97DE0" w:rsidP="00E97DE0">
      <w:pPr>
        <w:autoSpaceDE w:val="0"/>
        <w:autoSpaceDN w:val="0"/>
        <w:adjustRightInd w:val="0"/>
        <w:rPr>
          <w:rFonts w:cs="AdvTTb8864ccf.B"/>
          <w:color w:val="131413"/>
          <w:sz w:val="20"/>
          <w:szCs w:val="20"/>
          <w:lang w:val="en-US"/>
        </w:rPr>
      </w:pPr>
      <w:r w:rsidRPr="00F02A52">
        <w:rPr>
          <w:sz w:val="20"/>
          <w:szCs w:val="20"/>
          <w:lang w:val="en-US"/>
        </w:rPr>
        <w:t xml:space="preserve">In Switzerland, according to Aviron and co-authors </w:t>
      </w:r>
      <w:r w:rsidRPr="00F02A52">
        <w:rPr>
          <w:sz w:val="20"/>
          <w:szCs w:val="20"/>
          <w:lang w:val="en-US"/>
        </w:rPr>
        <w:fldChar w:fldCharType="begin" w:fldLock="1"/>
      </w:r>
      <w:r>
        <w:rPr>
          <w:sz w:val="20"/>
          <w:szCs w:val="20"/>
          <w:lang w:val="en-US"/>
        </w:rPr>
        <w:instrText>ADDIN CSL_CITATION { "citationItems" : [ { "id" : "ITEM-1", "itemData" : { "DOI" : "10.1890/070197", "ISBN" : "1540-9295", "ISSN" : "15409295", "abstract" : "In ecological cross compliance, farmers have to meet environmental standards in order to qualify for area-related direct payments. Because this is a strong financial incentive, cross compliance is a potentially powerful policy instrument. We monitored the effectiveness of cross compliance in promoting biodiversity on grassland and on arable land in Switzerland over 8 years. We observed measurable benefits for flora, butterflies, ground beetles, and spiders, in terms of species numbers and/or community composition. However, populations of threatened species showed no signs of benefit. While cross compliance has been in force in Switzerland for almost a decade, it has only recently been introduced in the neighboring European Union. We argue that - provided the environmental standards relating to biodiversity are increased in the future common farmland biodiversity could be enhanced at the continental scale under cross compliance. The Swiss example shows that appropriate cross-compliance standards benefit farmland biodiversity at field and farm scales, while the conservation of threatened species needs to be addressed by specific programs, acting at the scale of agricultural landscapes.", "author" : [ { "dropping-particle" : "", "family" : "Aviron", "given" : "Stephanie", "non-dropping-particle" : "", "parse-names" : false, "suffix" : "" }, { "dropping-particle" : "", "family" : "Nitsch", "given" : "Heike", "non-dropping-particle" : "", "parse-names" : false, "suffix" : "" }, { "dropping-particle" : "", "family" : "Jeanneret", "given" : "Philippe", "non-dropping-particle" : "", "parse-names" : false, "suffix" : "" }, { "dropping-particle" : "", "family" : "Buholzer", "given" : "Serge", "non-dropping-particle" : "", "parse-names" : false, "suffix" : "" }, { "dropping-particle" : "", "family" : "Luka", "given" : "Henryk", "non-dropping-particle" : "", "parse-names" : false, "suffix" : "" }, { "dropping-particle" : "", "family" : "Pfiffner", "given" : "Lukas", "non-dropping-particle" : "", "parse-names" : false, "suffix" : "" }, { "dropping-particle" : "", "family" : "Pozzi", "given" : "Stefano", "non-dropping-particle" : "", "parse-names" : false, "suffix" : "" }, { "dropping-particle" : "", "family" : "Sch\u00fcpbach", "given" : "Beatrice", "non-dropping-particle" : "", "parse-names" : false, "suffix" : "" }, { "dropping-particle" : "", "family" : "Walter", "given" : "Thomas", "non-dropping-particle" : "", "parse-names" : false, "suffix" : "" }, { "dropping-particle" : "", "family" : "Herzog", "given" : "Felix", "non-dropping-particle" : "", "parse-names" : false, "suffix" : "" } ], "container-title" : "Frontiers in Ecology and the Environment", "id" : "ITEM-1", "issue" : "5", "issued" : { "date-parts" : [ [ "2009" ] ] }, "page" : "247-252", "title" : "Ecological cross compliance promotes farmland biodiversity in Switzerland", "type" : "article-journal", "volume" : "7" }, "uris" : [ "http://www.mendeley.com/documents/?uuid=bc5eb422-6c43-4dbe-acfb-5de97a0eebda", "http://www.mendeley.com/documents/?uuid=e65a3a3b-44dd-3841-9d4f-7e1955a65c05" ] } ], "mendeley" : { "formattedCitation" : "(Aviron et al., 2009)", "plainTextFormattedCitation" : "(Aviron et al., 2009)", "previouslyFormattedCitation" : "(Aviron et al., 2009)" }, "properties" : {  }, "schema" : "https://github.com/citation-style-language/schema/raw/master/csl-citation.json" }</w:instrText>
      </w:r>
      <w:r w:rsidRPr="00F02A52">
        <w:rPr>
          <w:sz w:val="20"/>
          <w:szCs w:val="20"/>
          <w:lang w:val="en-US"/>
        </w:rPr>
        <w:fldChar w:fldCharType="separate"/>
      </w:r>
      <w:r w:rsidRPr="00F02A52">
        <w:rPr>
          <w:sz w:val="20"/>
          <w:szCs w:val="20"/>
          <w:lang w:val="en-US"/>
        </w:rPr>
        <w:t>(2009)</w:t>
      </w:r>
      <w:r w:rsidRPr="00F02A52">
        <w:rPr>
          <w:sz w:val="20"/>
          <w:szCs w:val="20"/>
          <w:lang w:val="en-US"/>
        </w:rPr>
        <w:fldChar w:fldCharType="end"/>
      </w:r>
      <w:r w:rsidRPr="00F02A52">
        <w:rPr>
          <w:sz w:val="20"/>
          <w:szCs w:val="20"/>
          <w:lang w:val="en-US"/>
        </w:rPr>
        <w:t>, cross-compliance payments amount to 20% of farms’ returns. The economic incentive</w:t>
      </w:r>
      <w:r w:rsidR="00614869">
        <w:rPr>
          <w:sz w:val="20"/>
          <w:szCs w:val="20"/>
          <w:lang w:val="en-US"/>
        </w:rPr>
        <w:t xml:space="preserve"> effect</w:t>
      </w:r>
      <w:r w:rsidRPr="00F02A52">
        <w:rPr>
          <w:sz w:val="20"/>
          <w:szCs w:val="20"/>
          <w:lang w:val="en-US"/>
        </w:rPr>
        <w:t xml:space="preserve"> of</w:t>
      </w:r>
      <w:r w:rsidR="00614869">
        <w:rPr>
          <w:sz w:val="20"/>
          <w:szCs w:val="20"/>
          <w:lang w:val="en-US"/>
        </w:rPr>
        <w:t xml:space="preserve"> the</w:t>
      </w:r>
      <w:r w:rsidRPr="00F02A52">
        <w:rPr>
          <w:sz w:val="20"/>
          <w:szCs w:val="20"/>
          <w:lang w:val="en-US"/>
        </w:rPr>
        <w:t xml:space="preserve"> agri-environmental scheme is therefore fundamental to maintain extensive agricultural practices beneficial to biodiversity. However, to enhance the effectiveness of agri-environmental schemes by increasing quality and connectivity</w:t>
      </w:r>
      <w:r w:rsidR="006E7E4E">
        <w:rPr>
          <w:sz w:val="20"/>
          <w:szCs w:val="20"/>
          <w:lang w:val="en-US"/>
        </w:rPr>
        <w:t xml:space="preserve"> of biodiversity promotion areas</w:t>
      </w:r>
      <w:r w:rsidRPr="00F02A52">
        <w:rPr>
          <w:sz w:val="20"/>
          <w:szCs w:val="20"/>
          <w:lang w:val="en-US"/>
        </w:rPr>
        <w:t>, it is necessary also to consider other motivations of farmers to adopt more ecological behaviour. According to Home and co-</w:t>
      </w:r>
      <w:r w:rsidRPr="00F02A52">
        <w:rPr>
          <w:sz w:val="20"/>
          <w:szCs w:val="20"/>
          <w:lang w:val="en-US"/>
        </w:rPr>
        <w:lastRenderedPageBreak/>
        <w:t xml:space="preserve">authors </w:t>
      </w:r>
      <w:r w:rsidRPr="00F02A52">
        <w:rPr>
          <w:sz w:val="20"/>
          <w:szCs w:val="20"/>
          <w:lang w:val="en-US"/>
        </w:rPr>
        <w:fldChar w:fldCharType="begin" w:fldLock="1"/>
      </w:r>
      <w:r>
        <w:rPr>
          <w:sz w:val="20"/>
          <w:szCs w:val="20"/>
          <w:lang w:val="en-US"/>
        </w:rPr>
        <w:instrText>ADDIN CSL_CITATION { "citationItems" : [ { "id" : "ITEM-1", "itemData" : { "DOI" : "10.1016/j.jrurstud.2013.12.007", "ISSN" : "07430167", "abstract" : "Swiss farmers receive subsidies for reserving ecological compensation areas on their farms with the aim of encouraging biodiversity, but recent studies have found that the existing system of incentives is insufficient to halt biodiversity loss in the Swiss agricultural landscape. An effective targeting of incentives is needed to motivate farmers to implement conservation measures on farmland. The primary aim of this study is to identify the motivations that contribute to the intention of Swiss farmers to engage in conservation on their farms. Fifteen Swiss lowland farmers were interviewed using qualitative interviews and their responses to questions about their attitudes toward nature conservation were categorised and classified according to Ajzen's (1991) theory of planned behaviour. It was found that the farmers' identities and their experiences with past nature conservation measures combine with their expectations of direct benefits, such as financial incentives, and their trust that the measures will produce the desired outcomes, to form a behavioural attitude. The sampled Swiss farmers display a strong sense of fairness, which drives them to comply with subjective norms, although they feel torn between a societal expectation to conserve nature and a wish to appear productive to their peers. We conclude by recommending that any changes to the policy framework should be undertaken in a consultative process and that Swiss lowland farmers be allowed the flexibility to implement measures that will produce the best conservation outcomes on their farms. ?? 2013 Elsevier Ltd.", "author" : [ { "dropping-particle" : "", "family" : "Home", "given" : "Robert", "non-dropping-particle" : "", "parse-names" : false, "suffix" : "" }, { "dropping-particle" : "", "family" : "Balmer", "given" : "Oliver", "non-dropping-particle" : "", "parse-names" : false, "suffix" : "" }, { "dropping-particle" : "", "family" : "Jahrl", "given" : "Ingrid", "non-dropping-particle" : "", "parse-names" : false, "suffix" : "" }, { "dropping-particle" : "", "family" : "Stolze", "given" : "Matthias", "non-dropping-particle" : "", "parse-names" : false, "suffix" : "" }, { "dropping-particle" : "", "family" : "Pfiffner", "given" : "Lukas", "non-dropping-particle" : "", "parse-names" : false, "suffix" : "" } ], "container-title" : "Journal of Rural Studies", "id" : "ITEM-1", "issued" : { "date-parts" : [ [ "2014" ] ] }, "page" : "26-36", "title" : "Motivations for implementation of ecological compensation areas on swiss lowland farms", "type" : "article-journal", "volume" : "34" }, "uris" : [ "http://www.mendeley.com/documents/?uuid=32b96370-28a1-48a8-b819-96a4e4025115", "http://www.mendeley.com/documents/?uuid=a4bc8e0b-590e-3a10-b832-cfd789f56a62" ] } ], "mendeley" : { "formattedCitation" : "(Home et al., 2014)", "plainTextFormattedCitation" : "(Home et al., 2014)", "previouslyFormattedCitation" : "(Home et al., 2014)" }, "properties" : {  }, "schema" : "https://github.com/citation-style-language/schema/raw/master/csl-citation.json" }</w:instrText>
      </w:r>
      <w:r w:rsidRPr="00F02A52">
        <w:rPr>
          <w:sz w:val="20"/>
          <w:szCs w:val="20"/>
          <w:lang w:val="en-US"/>
        </w:rPr>
        <w:fldChar w:fldCharType="separate"/>
      </w:r>
      <w:r w:rsidRPr="00F02A52">
        <w:rPr>
          <w:sz w:val="20"/>
          <w:szCs w:val="20"/>
          <w:lang w:val="en-US"/>
        </w:rPr>
        <w:t>(2014)</w:t>
      </w:r>
      <w:r w:rsidRPr="00F02A52">
        <w:rPr>
          <w:sz w:val="20"/>
          <w:szCs w:val="20"/>
          <w:lang w:val="en-US"/>
        </w:rPr>
        <w:fldChar w:fldCharType="end"/>
      </w:r>
      <w:r w:rsidRPr="00F02A52">
        <w:rPr>
          <w:sz w:val="20"/>
          <w:szCs w:val="20"/>
          <w:lang w:val="en-US"/>
        </w:rPr>
        <w:t xml:space="preserve">, for farmers in Swiss lowlands such factors, beside financial incentives, also include their personal experiences and identities, trust in the expected outcome of the scheme, and the fact that they feel somehow trapped between societal expectation to conserve nature and the pride to show productive success towards other farmers. Schenk and co-authors </w:t>
      </w:r>
      <w:r w:rsidRPr="00F02A52">
        <w:rPr>
          <w:sz w:val="20"/>
          <w:szCs w:val="20"/>
          <w:lang w:val="en-US"/>
        </w:rPr>
        <w:fldChar w:fldCharType="begin" w:fldLock="1"/>
      </w:r>
      <w:r>
        <w:rPr>
          <w:sz w:val="20"/>
          <w:szCs w:val="20"/>
          <w:lang w:val="en-US"/>
        </w:rPr>
        <w:instrText>ADDIN CSL_CITATION { "citationItems" : [ { "id" : "ITEM-1", "itemData" : { "DOI" : "10.1016/j.jenvman.2006.01.010", "ISBN" : "0301-4797", "ISSN" : "03014797", "PMID" : "16621231", "abstract" : "Landscapes fulfil a multitude of ecological and social functions. Due to the fact that both traditional and everyday landscapes today face many different threats, regulatory measures have been undertaken in many countries to protect and further sustainable landscape development. They include legislation as well as economic incentives. In recent years, however, it has become clear that just to have a few laws and to spend money on subsidies is not enough. Factors other than legislation are also essential to further the sustainable development of landscapes. One of the basic factors affecting the success or failure of landscape conservation measures is public acceptance of these measures. Our project took this as its starting point. The objective was to determine which conditions and factors influence acceptance positively or negatively. To this end 22 Swiss who are directly affected by nature conservation measures, in particular by mire landscape and dry meadow conservation measures, were interviewed using qualitative interview techniques. It is shown that perception, communication, and possibilities to participate are the most decisive driving factors influencing the formation of a long-lasting acceptance. Furthermore, acceptance may be based mainly on economic criteria, on usefulness, on ecological or even aesthetic aspects. It can be shown that not all of these motivations lead to a long-lasting acceptance. Ecologically based acceptance seems the most promising because it is founded on general convictions. Economic incentives - though important - seem to generate only superficial acceptance and do not seem to be as important as is usually assumed. ?? 2006 Elsevier Ltd. All rights reserved.", "author" : [ { "dropping-particle" : "", "family" : "Schenk", "given" : "Anita", "non-dropping-particle" : "", "parse-names" : false, "suffix" : "" }, { "dropping-particle" : "", "family" : "Hunziker", "given" : "Marcel", "non-dropping-particle" : "", "parse-names" : false, "suffix" : "" }, { "dropping-particle" : "", "family" : "Kienast", "given" : "Felix", "non-dropping-particle" : "", "parse-names" : false, "suffix" : "" } ], "container-title" : "Journal of Environmental Management", "id" : "ITEM-1", "issue" : "1", "issued" : { "date-parts" : [ [ "2007" ] ] }, "page" : "66-79", "title" : "Factors influencing the acceptance of nature conservation measures-A qualitative study in Switzerland", "type" : "article-journal", "volume" : "83" }, "uris" : [ "http://www.mendeley.com/documents/?uuid=b21d635c-0a19-3dac-90f2-f1bfadd45d22", "http://www.mendeley.com/documents/?uuid=d55cad39-52f2-476d-b6f8-5efc96585a9c" ] } ], "mendeley" : { "formattedCitation" : "(Schenk, Hunziker, &amp; Kienast, 2007)", "plainTextFormattedCitation" : "(Schenk, Hunziker, &amp; Kienast, 2007)", "previouslyFormattedCitation" : "(Schenk, Hunziker, &amp; Kienast, 2007)" }, "properties" : {  }, "schema" : "https://github.com/citation-style-language/schema/raw/master/csl-citation.json" }</w:instrText>
      </w:r>
      <w:r w:rsidRPr="00F02A52">
        <w:rPr>
          <w:sz w:val="20"/>
          <w:szCs w:val="20"/>
          <w:lang w:val="en-US"/>
        </w:rPr>
        <w:fldChar w:fldCharType="separate"/>
      </w:r>
      <w:r w:rsidRPr="00F02A52">
        <w:rPr>
          <w:sz w:val="20"/>
          <w:szCs w:val="20"/>
          <w:lang w:val="en-US"/>
        </w:rPr>
        <w:t>(2007)</w:t>
      </w:r>
      <w:r w:rsidRPr="00F02A52">
        <w:rPr>
          <w:sz w:val="20"/>
          <w:szCs w:val="20"/>
          <w:lang w:val="en-US"/>
        </w:rPr>
        <w:fldChar w:fldCharType="end"/>
      </w:r>
      <w:r w:rsidRPr="00F02A52">
        <w:rPr>
          <w:rFonts w:cs="AdvMc_Times-i"/>
          <w:sz w:val="20"/>
          <w:szCs w:val="20"/>
          <w:lang w:val="en-US"/>
        </w:rPr>
        <w:t xml:space="preserve"> highlighted that, beside subsidies, factors such as clear information, face to face communication, active co-operation of farmers in agri-environmental scheme design and consideration of different perception</w:t>
      </w:r>
      <w:r w:rsidR="00F26FD2">
        <w:rPr>
          <w:rFonts w:cs="AdvMc_Times-i"/>
          <w:sz w:val="20"/>
          <w:szCs w:val="20"/>
          <w:lang w:val="en-US"/>
        </w:rPr>
        <w:t>s</w:t>
      </w:r>
      <w:r w:rsidRPr="00F02A52">
        <w:rPr>
          <w:rFonts w:cs="AdvMc_Times-i"/>
          <w:sz w:val="20"/>
          <w:szCs w:val="20"/>
          <w:lang w:val="en-US"/>
        </w:rPr>
        <w:t xml:space="preserve"> of environmental problems held by authorities and farmers, are all key in the formation of long-term acceptance of</w:t>
      </w:r>
      <w:r w:rsidRPr="00F02A52">
        <w:rPr>
          <w:rFonts w:ascii="AdvTimes" w:hAnsi="AdvTimes" w:cs="AdvTimes"/>
          <w:sz w:val="20"/>
          <w:szCs w:val="20"/>
          <w:lang w:val="en-US"/>
        </w:rPr>
        <w:t xml:space="preserve"> </w:t>
      </w:r>
      <w:r w:rsidRPr="00F02A52">
        <w:rPr>
          <w:rFonts w:cs="AdvTimes"/>
          <w:sz w:val="20"/>
          <w:szCs w:val="20"/>
          <w:lang w:val="en-US"/>
        </w:rPr>
        <w:t xml:space="preserve">nature conservation measures. </w:t>
      </w:r>
      <w:r w:rsidRPr="00F02A52">
        <w:rPr>
          <w:rFonts w:cs="AdvTimes"/>
          <w:sz w:val="20"/>
          <w:szCs w:val="20"/>
          <w:lang w:val="en-US" w:eastAsia="it-IT"/>
        </w:rPr>
        <w:t xml:space="preserve">Also, </w:t>
      </w:r>
      <w:r w:rsidRPr="00F02A52">
        <w:rPr>
          <w:sz w:val="20"/>
          <w:szCs w:val="20"/>
          <w:lang w:val="en-US"/>
        </w:rPr>
        <w:t xml:space="preserve">there is the need for a concerted effort by farmers, policymakers, NGOs and landscape planners to improve agri-environmental schemes by addressing the specificity of more vulnerable target species at landscape level </w:t>
      </w:r>
      <w:r w:rsidRPr="00F02A52">
        <w:rPr>
          <w:sz w:val="20"/>
          <w:szCs w:val="20"/>
          <w:lang w:val="en-US"/>
        </w:rPr>
        <w:fldChar w:fldCharType="begin" w:fldLock="1"/>
      </w:r>
      <w:r>
        <w:rPr>
          <w:sz w:val="20"/>
          <w:szCs w:val="20"/>
          <w:lang w:val="en-US"/>
        </w:rPr>
        <w:instrText>ADDIN CSL_CITATION { "citationItems" : [ { "id" : "ITEM-1", "itemData" : { "DOI" : "10.1890/070197", "ISBN" : "1540-9295", "ISSN" : "15409295", "abstract" : "In ecological cross compliance, farmers have to meet environmental standards in order to qualify for area-related direct payments. Because this is a strong financial incentive, cross compliance is a potentially powerful policy instrument. We monitored the effectiveness of cross compliance in promoting biodiversity on grassland and on arable land in Switzerland over 8 years. We observed measurable benefits for flora, butterflies, ground beetles, and spiders, in terms of species numbers and/or community composition. However, populations of threatened species showed no signs of benefit. While cross compliance has been in force in Switzerland for almost a decade, it has only recently been introduced in the neighboring European Union. We argue that - provided the environmental standards relating to biodiversity are increased in the future common farmland biodiversity could be enhanced at the continental scale under cross compliance. The Swiss example shows that appropriate cross-compliance standards benefit farmland biodiversity at field and farm scales, while the conservation of threatened species needs to be addressed by specific programs, acting at the scale of agricultural landscapes.", "author" : [ { "dropping-particle" : "", "family" : "Aviron", "given" : "Stephanie", "non-dropping-particle" : "", "parse-names" : false, "suffix" : "" }, { "dropping-particle" : "", "family" : "Nitsch", "given" : "Heike", "non-dropping-particle" : "", "parse-names" : false, "suffix" : "" }, { "dropping-particle" : "", "family" : "Jeanneret", "given" : "Philippe", "non-dropping-particle" : "", "parse-names" : false, "suffix" : "" }, { "dropping-particle" : "", "family" : "Buholzer", "given" : "Serge", "non-dropping-particle" : "", "parse-names" : false, "suffix" : "" }, { "dropping-particle" : "", "family" : "Luka", "given" : "Henryk", "non-dropping-particle" : "", "parse-names" : false, "suffix" : "" }, { "dropping-particle" : "", "family" : "Pfiffner", "given" : "Lukas", "non-dropping-particle" : "", "parse-names" : false, "suffix" : "" }, { "dropping-particle" : "", "family" : "Pozzi", "given" : "Stefano", "non-dropping-particle" : "", "parse-names" : false, "suffix" : "" }, { "dropping-particle" : "", "family" : "Sch\u00fcpbach", "given" : "Beatrice", "non-dropping-particle" : "", "parse-names" : false, "suffix" : "" }, { "dropping-particle" : "", "family" : "Walter", "given" : "Thomas", "non-dropping-particle" : "", "parse-names" : false, "suffix" : "" }, { "dropping-particle" : "", "family" : "Herzog", "given" : "Felix", "non-dropping-particle" : "", "parse-names" : false, "suffix" : "" } ], "container-title" : "Frontiers in Ecology and the Environment", "id" : "ITEM-1", "issue" : "5", "issued" : { "date-parts" : [ [ "2009" ] ] }, "page" : "247-252", "title" : "Ecological cross compliance promotes farmland biodiversity in Switzerland", "type" : "article-journal", "volume" : "7" }, "uris" : [ "http://www.mendeley.com/documents/?uuid=e65a3a3b-44dd-3841-9d4f-7e1955a65c05" ] }, { "id" : "ITEM-2", "itemData" : { "DOI" : "10.1007/s10745-011-9427-6", "ISBN" : "0300-7839", "ISSN" : "03007839", "abstract" : "The cultural landscape of the European Alps was formed over centuries through human agricultural activities. Smallholder family farms, made famous in the cultural ecological literature by Robert Netting (1993), are still the predominant socioeconomic unit of agriculture. This study assesses the resilience of farm households in relation to climate change in the village of Vals, Switzerland. Using ethnographic methods, farming households' resilience to environmental change was investigated from two perspectives: 1) an assessment of traditional ecological knowledge (TEK) in the household and its social networks; and 2) the assets of the various livelihood strategies of the farms. TEK was found to be of vital significance for management of the local environment, despite its reduced integrity due to contraction of farmland holdings, mechanization of certain tasks, and fragmentation of the agricultural ecosystem into different jurisdictions. Today the strongest and most critical areas of TEK are centered on production of agricultural goods and hazard management. Households' TEK, in combination with their flexible structure, gives them a high degree of adaptive capacity that nevertheless must be viewed in the context of an environment including not only significant natural constraints and variability, but also local and non-local sociopolitical factors, including state subsidies, which constitute a significant share of farmers' income, and political directives to maintain biodiversity. TEK must also be responsive to these constraints and the premises of biodiversity conservation and landscape and livelihood maintenance that underlie them.", "author" : [ { "dropping-particle" : "", "family" : "Glasenapp", "given" : "Markus", "non-dropping-particle" : "von", "parse-names" : false, "suffix" : "" }, { "dropping-particle" : "", "family" : "Thornton", "given" : "Thomas F.", "non-dropping-particle" : "", "parse-names" : false, "suffix" : "" } ], "container-title" : "Human Ecology", "id" : "ITEM-2", "issued" : { "date-parts" : [ [ "2011" ] ] }, "page" : "769-781", "title" : "Traditional Ecological Knowledge of Swiss Alpine Farmers and their Resilience to Socioecological Change", "type" : "article-journal", "volume" : "39" }, "uris" : [ "http://www.mendeley.com/documents/?uuid=b9207638-2191-352a-a4b4-524913a7207c" ] }, { "id" : "ITEM-3", "itemData" : { "DOI" : "10.1016/j.agee.2017.01.037", "ISBN" : "9783319126166", "ISSN" : "01678809", "abstract" : "There is ongoing concern regarding the observed decline in pollinator populations. Managing agricultural landscapes through agri-environment schemes (AES) supports biodiversity and could counteract pollinator population declines. We investigated whether alterations to current AES grassland mowing regimes would increase the abundance and species richness of wild bees and hoverflies. Furthermore, we investigated the response of different nesting and feeding guilds of wild bees and hoverflies, respectively, to these regimes. The three experimental mowing regimes were: (i) first cut not before 15 June, before the beginning of summer (Swiss AES management, control meadows); (ii) first cut delayed until 15 July (delayed meadows); (iii) as for control meadows but leaving 10\u201320% uncut as a refuge (refuge meadows). The rationale behind the delayed and refuge mowing regimes was extending the availability of floral resources for pollinators, while also providing refugia for species that may be directly impacted by mowing. Hoverflies and wild bees were collected in 2014 and 2015, respectively, using pan-trapping and sweep-netting, once before and once after the first cut. The two collecting methods showed contrasting results. While there was no difference in the abundance or richness of wild bees between the meadows when using pan traps, following the first cut, sweep-netting resulted in a higher abundance and richness of wild bees in delayed and refuge meadows compared to control meadows. Pan-trapping detected a higher abundance of hoverflies in delayed compared to refuge meadows, whereas sweep-netting detected a higher abundance in delayed and refuge compared to control meadows, after the first cut. Saprophagous hoverflies were more abundant in the control and delayed than refuge meadows following the first cut, when sampled with pan traps. Predatory hoverflies were more abundant and species rich in delayed and refuge compared to control meadows following the first cut, when sampled by sweep-netting. Our study demonstrates that simple alterations to a common AES grassland mowing regime can enhance populations of pollinators and natural enemies of crop pests. Furthermore, the contrasting response of the life-history guilds indicates that promoting heterogeneous management practices within the landscape is important for supporting diverse communities, and maintaining key ecosystem services such as pollination and biocontrol.", "author" : [ { "dropping-particle" : "", "family" : "Meyer", "given" : "Sandro", "non-dropping-particle" : "", "parse-names" : false, "suffix" : "" }, { "dropping-particle" : "", "family" : "Untern\u00e4hrer", "given" : "Debora", "non-dropping-particle" : "", "parse-names" : false, "suffix" : "" }, { "dropping-particle" : "", "family" : "Arlettaz", "given" : "Rapha\u00ebl", "non-dropping-particle" : "", "parse-names" : false, "suffix" : "" }, { "dropping-particle" : "", "family" : "Humbert", "given" : "Jean Yves", "non-dropping-particle" : "", "parse-names" : false, "suffix" : "" }, { "dropping-particle" : "", "family" : "Menz", "given" : "Myles H.M.", "non-dropping-particle" : "", "parse-names" : false, "suffix" : "" } ], "container-title" : "Agriculture, Ecosystems and Environment", "id" : "ITEM-3", "issued" : { "date-parts" : [ [ "2017" ] ] }, "page" : "376-384", "title" : "Promoting diverse communities of wild bees and hoverflies requires a landscape approach to managing meadows", "type" : "article-journal", "volume" : "239" }, "uris" : [ "http://www.mendeley.com/documents/?uuid=98e3b6c5-fe32-35a6-ac75-16fc74d54128" ] } ], "mendeley" : { "formattedCitation" : "(Aviron et al., 2009; S. Meyer, Untern\u00e4hrer, Arlettaz, Humbert, &amp; Menz, 2017; von Glasenapp &amp; Thornton, 2011)", "plainTextFormattedCitation" : "(Aviron et al., 2009; S. Meyer, Untern\u00e4hrer, Arlettaz, Humbert, &amp; Menz, 2017; von Glasenapp &amp; Thornton, 2011)", "previouslyFormattedCitation" : "(Aviron et al., 2009; S. Meyer, Untern\u00e4hrer, Arlettaz, Humbert, &amp; Menz, 2017; von Glasenapp &amp; Thornton, 2011)"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Aviron </w:t>
      </w:r>
      <w:r w:rsidR="009E3418" w:rsidRPr="009E3418">
        <w:rPr>
          <w:i/>
          <w:sz w:val="20"/>
          <w:szCs w:val="20"/>
          <w:lang w:val="en-US"/>
        </w:rPr>
        <w:t>et al.</w:t>
      </w:r>
      <w:r w:rsidRPr="00F02A52">
        <w:rPr>
          <w:sz w:val="20"/>
          <w:szCs w:val="20"/>
          <w:lang w:val="en-US"/>
        </w:rPr>
        <w:t>, 2009; Meyer</w:t>
      </w:r>
      <w:r w:rsidR="00C12D55">
        <w:rPr>
          <w:i/>
          <w:sz w:val="20"/>
          <w:szCs w:val="20"/>
          <w:lang w:val="en-US"/>
        </w:rPr>
        <w:t xml:space="preserve"> et al.</w:t>
      </w:r>
      <w:r w:rsidRPr="00F02A52">
        <w:rPr>
          <w:sz w:val="20"/>
          <w:szCs w:val="20"/>
          <w:lang w:val="en-US"/>
        </w:rPr>
        <w:t>, 2017; von Glasenapp &amp; Thornton, 2011)</w:t>
      </w:r>
      <w:r w:rsidRPr="00F02A52">
        <w:rPr>
          <w:sz w:val="20"/>
          <w:szCs w:val="20"/>
          <w:lang w:val="en-US"/>
        </w:rPr>
        <w:fldChar w:fldCharType="end"/>
      </w:r>
      <w:r w:rsidRPr="00F02A52">
        <w:rPr>
          <w:rFonts w:cs="AdvTTb8864ccf.B"/>
          <w:color w:val="131413"/>
          <w:sz w:val="20"/>
          <w:szCs w:val="20"/>
          <w:lang w:val="en-US" w:eastAsia="it-IT"/>
        </w:rPr>
        <w:t xml:space="preserve">. Von Glasenapp and Thornton </w:t>
      </w:r>
      <w:r w:rsidRPr="00F02A52">
        <w:rPr>
          <w:rFonts w:cs="AdvTTb8864ccf.B"/>
          <w:color w:val="131413"/>
          <w:sz w:val="20"/>
          <w:szCs w:val="20"/>
          <w:lang w:val="en-US" w:eastAsia="it-IT"/>
        </w:rPr>
        <w:fldChar w:fldCharType="begin" w:fldLock="1"/>
      </w:r>
      <w:r>
        <w:rPr>
          <w:rFonts w:cs="AdvTTb8864ccf.B"/>
          <w:color w:val="131413"/>
          <w:sz w:val="20"/>
          <w:szCs w:val="20"/>
          <w:lang w:val="en-US" w:eastAsia="it-IT"/>
        </w:rPr>
        <w:instrText>ADDIN CSL_CITATION { "citationItems" : [ { "id" : "ITEM-1", "itemData" : { "DOI" : "10.1007/s10745-011-9427-6", "ISBN" : "0300-7839", "ISSN" : "03007839", "abstract" : "The cultural landscape of the European Alps was formed over centuries through human agricultural activities. Smallholder family farms, made famous in the cultural ecological literature by Robert Netting (1993), are still the predominant socioeconomic unit of agriculture. This study assesses the resilience of farm households in relation to climate change in the village of Vals, Switzerland. Using ethnographic methods, farming households' resilience to environmental change was investigated from two perspectives: 1) an assessment of traditional ecological knowledge (TEK) in the household and its social networks; and 2) the assets of the various livelihood strategies of the farms. TEK was found to be of vital significance for management of the local environment, despite its reduced integrity due to contraction of farmland holdings, mechanization of certain tasks, and fragmentation of the agricultural ecosystem into different jurisdictions. Today the strongest and most critical areas of TEK are centered on production of agricultural goods and hazard management. Households' TEK, in combination with their flexible structure, gives them a high degree of adaptive capacity that nevertheless must be viewed in the context of an environment including not only significant natural constraints and variability, but also local and non-local sociopolitical factors, including state subsidies, which constitute a significant share of farmers' income, and political directives to maintain biodiversity. TEK must also be responsive to these constraints and the premises of biodiversity conservation and landscape and livelihood maintenance that underlie them.", "author" : [ { "dropping-particle" : "", "family" : "Glasenapp", "given" : "Markus", "non-dropping-particle" : "von", "parse-names" : false, "suffix" : "" }, { "dropping-particle" : "", "family" : "Thornton", "given" : "Thomas F.", "non-dropping-particle" : "", "parse-names" : false, "suffix" : "" } ], "container-title" : "Human Ecology", "id" : "ITEM-1", "issued" : { "date-parts" : [ [ "2011" ] ] }, "page" : "769-781", "title" : "Traditional Ecological Knowledge of Swiss Alpine Farmers and their Resilience to Socioecological Change", "type" : "article-journal", "volume" : "39" }, "uris" : [ "http://www.mendeley.com/documents/?uuid=b9207638-2191-352a-a4b4-524913a7207c" ] } ], "mendeley" : { "formattedCitation" : "(von Glasenapp &amp; Thornton, 2011)", "plainTextFormattedCitation" : "(von Glasenapp &amp; Thornton, 2011)", "previouslyFormattedCitation" : "(von Glasenapp &amp; Thornton, 2011)" }, "properties" : {  }, "schema" : "https://github.com/citation-style-language/schema/raw/master/csl-citation.json" }</w:instrText>
      </w:r>
      <w:r w:rsidRPr="00F02A52">
        <w:rPr>
          <w:rFonts w:cs="AdvTTb8864ccf.B"/>
          <w:color w:val="131413"/>
          <w:sz w:val="20"/>
          <w:szCs w:val="20"/>
          <w:lang w:val="en-US" w:eastAsia="it-IT"/>
        </w:rPr>
        <w:fldChar w:fldCharType="separate"/>
      </w:r>
      <w:r w:rsidRPr="00F02A52">
        <w:rPr>
          <w:rFonts w:cs="AdvTTb8864ccf.B"/>
          <w:color w:val="131413"/>
          <w:sz w:val="20"/>
          <w:szCs w:val="20"/>
          <w:lang w:val="en-US" w:eastAsia="it-IT"/>
        </w:rPr>
        <w:t>(2011)</w:t>
      </w:r>
      <w:r w:rsidRPr="00F02A52">
        <w:rPr>
          <w:rFonts w:cs="AdvTTb8864ccf.B"/>
          <w:color w:val="131413"/>
          <w:sz w:val="20"/>
          <w:szCs w:val="20"/>
          <w:lang w:val="en-US" w:eastAsia="it-IT"/>
        </w:rPr>
        <w:fldChar w:fldCharType="end"/>
      </w:r>
      <w:r w:rsidRPr="00F02A52">
        <w:rPr>
          <w:rFonts w:cs="AdvTTb8864ccf.B"/>
          <w:color w:val="131413"/>
          <w:sz w:val="20"/>
          <w:szCs w:val="20"/>
          <w:lang w:val="en-US"/>
        </w:rPr>
        <w:t xml:space="preserve"> report of an ongoing </w:t>
      </w:r>
      <w:r w:rsidRPr="00F02A52">
        <w:rPr>
          <w:rFonts w:cs="AdvTT50a2f13e.I"/>
          <w:color w:val="131413"/>
          <w:sz w:val="20"/>
          <w:szCs w:val="20"/>
          <w:lang w:val="en-US"/>
        </w:rPr>
        <w:t xml:space="preserve">Vernetzungsprojekt </w:t>
      </w:r>
      <w:r w:rsidRPr="00F02A52">
        <w:rPr>
          <w:rFonts w:cs="AdvTT3713a231"/>
          <w:color w:val="131413"/>
          <w:sz w:val="20"/>
          <w:szCs w:val="20"/>
          <w:lang w:val="en-US"/>
        </w:rPr>
        <w:t>(project to connect habitats and biodiversity)</w:t>
      </w:r>
      <w:r w:rsidRPr="00F02A52">
        <w:rPr>
          <w:rFonts w:cs="AdvTTb8864ccf.B"/>
          <w:color w:val="131413"/>
          <w:sz w:val="20"/>
          <w:szCs w:val="20"/>
          <w:lang w:val="en-US"/>
        </w:rPr>
        <w:t xml:space="preserve"> in Vals to incentivize farmers to adopt biodiversity-friendly practices beyond mandatory requirements. In this project payments are negotiated on an individual basis by the farmer and a biologist together assessing the farm biodiversity value and classifying the land into different categories eligible for payments. The adoption of agricultural practices suitable for the land is the result of these “walking negotiations”, enhancing the share of scientific as well as indigenous and local knowledge </w:t>
      </w:r>
      <w:r w:rsidRPr="00F02A52">
        <w:rPr>
          <w:rFonts w:cs="AdvTTb8864ccf.B"/>
          <w:color w:val="131413"/>
          <w:sz w:val="20"/>
          <w:szCs w:val="20"/>
          <w:lang w:val="en-US"/>
        </w:rPr>
        <w:fldChar w:fldCharType="begin" w:fldLock="1"/>
      </w:r>
      <w:r>
        <w:rPr>
          <w:rFonts w:cs="AdvTTb8864ccf.B"/>
          <w:color w:val="131413"/>
          <w:sz w:val="20"/>
          <w:szCs w:val="20"/>
          <w:lang w:val="en-US"/>
        </w:rPr>
        <w:instrText>ADDIN CSL_CITATION { "citationItems" : [ { "id" : "ITEM-1", "itemData" : { "DOI" : "10.1007/s10745-011-9427-6", "ISBN" : "0300-7839", "ISSN" : "03007839", "abstract" : "The cultural landscape of the European Alps was formed over centuries through human agricultural activities. Smallholder family farms, made famous in the cultural ecological literature by Robert Netting (1993), are still the predominant socioeconomic unit of agriculture. This study assesses the resilience of farm households in relation to climate change in the village of Vals, Switzerland. Using ethnographic methods, farming households' resilience to environmental change was investigated from two perspectives: 1) an assessment of traditional ecological knowledge (TEK) in the household and its social networks; and 2) the assets of the various livelihood strategies of the farms. TEK was found to be of vital significance for management of the local environment, despite its reduced integrity due to contraction of farmland holdings, mechanization of certain tasks, and fragmentation of the agricultural ecosystem into different jurisdictions. Today the strongest and most critical areas of TEK are centered on production of agricultural goods and hazard management. Households' TEK, in combination with their flexible structure, gives them a high degree of adaptive capacity that nevertheless must be viewed in the context of an environment including not only significant natural constraints and variability, but also local and non-local sociopolitical factors, including state subsidies, which constitute a significant share of farmers' income, and political directives to maintain biodiversity. TEK must also be responsive to these constraints and the premises of biodiversity conservation and landscape and livelihood maintenance that underlie them.", "author" : [ { "dropping-particle" : "", "family" : "Glasenapp", "given" : "Markus", "non-dropping-particle" : "von", "parse-names" : false, "suffix" : "" }, { "dropping-particle" : "", "family" : "Thornton", "given" : "Thomas F.", "non-dropping-particle" : "", "parse-names" : false, "suffix" : "" } ], "container-title" : "Human Ecology", "id" : "ITEM-1", "issued" : { "date-parts" : [ [ "2011" ] ] }, "page" : "769-781", "title" : "Traditional Ecological Knowledge of Swiss Alpine Farmers and their Resilience to Socioecological Change", "type" : "article-journal", "volume" : "39" }, "uris" : [ "http://www.mendeley.com/documents/?uuid=2a9f0859-947d-403a-b985-8bd458051a00", "http://www.mendeley.com/documents/?uuid=b9207638-2191-352a-a4b4-524913a7207c" ] } ], "mendeley" : { "formattedCitation" : "(von Glasenapp &amp; Thornton, 2011)", "plainTextFormattedCitation" : "(von Glasenapp &amp; Thornton, 2011)", "previouslyFormattedCitation" : "(von Glasenapp &amp; Thornton, 2011)" }, "properties" : {  }, "schema" : "https://github.com/citation-style-language/schema/raw/master/csl-citation.json" }</w:instrText>
      </w:r>
      <w:r w:rsidRPr="00F02A52">
        <w:rPr>
          <w:rFonts w:cs="AdvTTb8864ccf.B"/>
          <w:color w:val="131413"/>
          <w:sz w:val="20"/>
          <w:szCs w:val="20"/>
          <w:lang w:val="en-US"/>
        </w:rPr>
        <w:fldChar w:fldCharType="separate"/>
      </w:r>
      <w:r w:rsidRPr="00F02A52">
        <w:rPr>
          <w:rFonts w:cs="AdvTTb8864ccf.B"/>
          <w:color w:val="131413"/>
          <w:sz w:val="20"/>
          <w:szCs w:val="20"/>
          <w:lang w:val="en-US"/>
        </w:rPr>
        <w:t>(von Glasenapp &amp; Thornton, 2011)</w:t>
      </w:r>
      <w:r w:rsidRPr="00F02A52">
        <w:rPr>
          <w:rFonts w:cs="AdvTTb8864ccf.B"/>
          <w:color w:val="131413"/>
          <w:sz w:val="20"/>
          <w:szCs w:val="20"/>
          <w:lang w:val="en-US"/>
        </w:rPr>
        <w:fldChar w:fldCharType="end"/>
      </w:r>
      <w:r w:rsidRPr="00F02A52">
        <w:rPr>
          <w:rFonts w:cs="AdvTTb8864ccf.B"/>
          <w:color w:val="131413"/>
          <w:sz w:val="20"/>
          <w:szCs w:val="20"/>
          <w:lang w:val="en-US"/>
        </w:rPr>
        <w:t>.</w:t>
      </w:r>
    </w:p>
    <w:p w14:paraId="333B9181" w14:textId="507933B2" w:rsidR="00E97DE0" w:rsidRDefault="00E97DE0" w:rsidP="00E97DE0">
      <w:pPr>
        <w:autoSpaceDE w:val="0"/>
        <w:autoSpaceDN w:val="0"/>
        <w:adjustRightInd w:val="0"/>
        <w:rPr>
          <w:rFonts w:cs="AdvTTb8864ccf.B"/>
          <w:b/>
          <w:color w:val="131413"/>
          <w:sz w:val="20"/>
          <w:szCs w:val="20"/>
          <w:lang w:val="en-US"/>
        </w:rPr>
      </w:pPr>
      <w:r w:rsidRPr="00F02A52">
        <w:rPr>
          <w:rFonts w:cs="AdvTTb8864ccf.B"/>
          <w:b/>
          <w:color w:val="131413"/>
          <w:sz w:val="20"/>
          <w:szCs w:val="20"/>
          <w:lang w:val="en-US"/>
        </w:rPr>
        <w:t>End of Box 6.4</w:t>
      </w:r>
    </w:p>
    <w:p w14:paraId="54C11718" w14:textId="77777777" w:rsidR="00775535" w:rsidRPr="00F02A52" w:rsidRDefault="00775535" w:rsidP="00E97DE0">
      <w:pPr>
        <w:autoSpaceDE w:val="0"/>
        <w:autoSpaceDN w:val="0"/>
        <w:adjustRightInd w:val="0"/>
        <w:rPr>
          <w:rFonts w:cs="AdvTTb8864ccf.B"/>
          <w:b/>
          <w:color w:val="131413"/>
          <w:sz w:val="20"/>
          <w:szCs w:val="20"/>
          <w:lang w:val="en-US"/>
        </w:rPr>
      </w:pPr>
    </w:p>
    <w:p w14:paraId="0F49D962" w14:textId="3C2A5E91" w:rsidR="00E97DE0" w:rsidRPr="00F02A52" w:rsidRDefault="00E97DE0" w:rsidP="00E97DE0">
      <w:pPr>
        <w:rPr>
          <w:lang w:val="en-US"/>
        </w:rPr>
      </w:pPr>
      <w:r w:rsidRPr="00F02A52">
        <w:rPr>
          <w:rFonts w:cs="AdvPTimesB"/>
          <w:lang w:val="en-US" w:eastAsia="it-IT"/>
        </w:rPr>
        <w:t xml:space="preserve">A finer targeting of agri-environmental measures to the local socio-ecological context is required also for high nature value farmland, where farms are disadvantaged by their low profitability compared with more intensive agricultural areas and therefore depend more on </w:t>
      </w:r>
      <w:r>
        <w:rPr>
          <w:rFonts w:cs="AdvPTimesB"/>
          <w:lang w:val="en-US" w:eastAsia="it-IT"/>
        </w:rPr>
        <w:t>Common Agricultural Policy</w:t>
      </w:r>
      <w:r w:rsidRPr="00F02A52">
        <w:rPr>
          <w:rFonts w:cs="AdvPTimesB"/>
          <w:lang w:val="en-US" w:eastAsia="it-IT"/>
        </w:rPr>
        <w:t xml:space="preserve"> support measures. Unfortunately, many farms in </w:t>
      </w:r>
      <w:r w:rsidRPr="00F02A52">
        <w:rPr>
          <w:lang w:val="en-US"/>
        </w:rPr>
        <w:t>high nature value farmland</w:t>
      </w:r>
      <w:r w:rsidRPr="00F02A52">
        <w:rPr>
          <w:rFonts w:cs="AdvPTimesB"/>
          <w:lang w:val="en-US" w:eastAsia="it-IT"/>
        </w:rPr>
        <w:t xml:space="preserve">, particularly </w:t>
      </w:r>
      <w:r w:rsidRPr="00F02A52">
        <w:rPr>
          <w:lang w:val="en-US"/>
        </w:rPr>
        <w:t xml:space="preserve">in Central Europe, </w:t>
      </w:r>
      <w:r w:rsidRPr="00F02A52">
        <w:rPr>
          <w:rFonts w:cs="AdvPTimesB"/>
          <w:lang w:val="en-US" w:eastAsia="it-IT"/>
        </w:rPr>
        <w:t xml:space="preserve">are not eligible or unable to receive direct payments from </w:t>
      </w:r>
      <w:r>
        <w:rPr>
          <w:rFonts w:cs="AdvPTimesB"/>
          <w:lang w:val="en-US" w:eastAsia="it-IT"/>
        </w:rPr>
        <w:t>p</w:t>
      </w:r>
      <w:r w:rsidRPr="00F02A52">
        <w:rPr>
          <w:rFonts w:cs="AdvPTimesB"/>
          <w:lang w:val="en-US" w:eastAsia="it-IT"/>
        </w:rPr>
        <w:t xml:space="preserve">illar 1 and agri-environmental payments from </w:t>
      </w:r>
      <w:r>
        <w:rPr>
          <w:rFonts w:cs="AdvPTimesB"/>
          <w:lang w:val="en-US" w:eastAsia="it-IT"/>
        </w:rPr>
        <w:t>p</w:t>
      </w:r>
      <w:r w:rsidRPr="00F02A52">
        <w:rPr>
          <w:rFonts w:cs="AdvPTimesB"/>
          <w:lang w:val="en-US" w:eastAsia="it-IT"/>
        </w:rPr>
        <w:t xml:space="preserve">illar 2 </w:t>
      </w:r>
      <w:r w:rsidRPr="00F02A52">
        <w:rPr>
          <w:rFonts w:cs="AdvPTimesB"/>
          <w:lang w:val="en-US" w:eastAsia="it-IT"/>
        </w:rPr>
        <w:fldChar w:fldCharType="begin" w:fldLock="1"/>
      </w:r>
      <w:r>
        <w:rPr>
          <w:rFonts w:cs="AdvPTimesB"/>
          <w:lang w:val="en-US" w:eastAsia="it-IT"/>
        </w:rPr>
        <w:instrText>ADDIN CSL_CITATION { "citationItems" : [ { "id" : "ITEM-1", "itemData" : { "DOI" : "10.2779/91086", "abstract" : "High Nature Value (HNV) farming is a relatively new concept that describes the farming systems in Europe of greatest biodiversity value. The environmental importance of HNV farming has been recognised for some time, but there has been very little research done on the agricultural and economic aspects of HNV farming or on the support provided by the Common Agricultural Policy, which is the main source of public funding for environmental management of farmland in the EU. Economic pressures have caused and continue to threaten the abandonment or intensification of large areas of HNV farmland, with irreversible loss of the associated habitats and species of European importance for biodiversity. HNV farming is essential if the EU is to meet its 2020 biodiversity targets, but the policy context of recent years seems to be failing to halt the decline of HNV farming, with notable exceptions in certain cases. This study is intended to contribute to the evidence base to inform the design of future EU policy for HNV farming.", "author" : [ { "dropping-particle" : "", "family" : "Keenleyside", "given" : "Clunie", "non-dropping-particle" : "", "parse-names" : false, "suffix" : "" }, { "dropping-particle" : "", "family" : "Beaufoy", "given" : "Guy", "non-dropping-particle" : "", "parse-names" : false, "suffix" : "" }, { "dropping-particle" : "", "family" : "Tucker", "given" : "Graham", "non-dropping-particle" : "", "parse-names" : false, "suffix" : "" }, { "dropping-particle" : "", "family" : "Jones", "given" : "Gwyn", "non-dropping-particle" : "", "parse-names" : false, "suffix" : "" } ], "container-title" : "Report Prepared for DG Environment, Contract No ENV B.1/ETU/2012/0035", "id" : "ITEM-1", "issued" : { "date-parts" : [ [ "2014" ] ] }, "publisher" : "Institute for European Environmental Policy", "publisher-place" : "London", "title" : "High Nature Value farming throughout EU-27 and its financial support under the CAP", "type" : "report" }, "uris" : [ "http://www.mendeley.com/documents/?uuid=96c4fa18-a1b5-4468-9b0e-53b8e4b80de4", "http://www.mendeley.com/documents/?uuid=41627087-e85a-3637-8d8c-e69f0a229973" ] }, { "id" : "ITEM-2", "itemData" : { "DOI" : "10.1111/ddi.12288", "ISBN" : "1472-4642", "ISSN" : "14724642", "abstract" : "A large proportion of European biodiversity today depends on habitat provided by low-intensity farming practices, yet this resource is declining as European agriculture intensifies. Within the European Union, particularly the central and eastern new member states have retained relatively large areas of species-rich farmland, but despite increased investment in nature conservation here in recent years, farmland biodiversity trends appear to be worsening. Although the high biodiversity value of Central and Eastern European farmland has long been reported, the amount of research in the international literature focused on farmland biodiversity in this region remains comparatively tiny, and measures within the EU Common Agricultural Policy are relatively poorly adapted to support it. In this opinion study, we argue that, 10 years after the accession of the first eastern EU new member states, the continued under-representation of the low-intensity farmland in Central and Eastern Europe in the international literature and EU policy is impeding the development of sound, evidence-based conservation interventions. The biodiversity benefits for Europe of existing low-intensity farmland, particularly in the central and eastern states, should be harnessed before they are lost. Instead of waiting for species-rich farmland to further decline, targeted research and monitoring to create locally appropriate conservation strategies for these habitats is needed now.", "author" : [ { "dropping-particle" : "", "family" : "Sutcliffe", "given" : "Laura M E", "non-dropping-particle" : "", "parse-names" : false, "suffix" : "" }, { "dropping-particle" : "", "family" : "Bat\u00e1ry", "given" : "P\u00e9ter", "non-dropping-particle" : "", "parse-names" : false, "suffix" : "" }, { "dropping-particle" : "", "family" : "Kormann", "given" : "Urs", "non-dropping-particle" : "", "parse-names" : false, "suffix" : "" }, { "dropping-particle" : "", "family" : "B\u00e1ldi", "given" : "Andr\u00e1s", "non-dropping-particle" : "", "parse-names" : false, "suffix" : "" }, { "dropping-particle" : "V.", "family" : "Dicks", "given" : "Lynn", "non-dropping-particle" : "", "parse-names" : false, "suffix" : "" }, { "dropping-particle" : "", "family" : "Herzon", "given" : "Irina", "non-dropping-particle" : "", "parse-names" : false, "suffix" : "" }, { "dropping-particle" : "", "family" : "Kleijn", "given" : "David", "non-dropping-particle" : "", "parse-names" : false, "suffix" : "" }, { "dropping-particle" : "", "family" : "Tryjanowski", "given" : "Piotr", "non-dropping-particle" : "", "parse-names" : false, "suffix" : "" }, { "dropping-particle" : "", "family" : "Apostolova", "given" : "Iva", "non-dropping-particle" : "", "parse-names" : false, "suffix" : "" }, { "dropping-particle" : "", "family" : "Arlettaz", "given" : "Rapha\u00ebl", "non-dropping-particle" : "", "parse-names" : false, "suffix" : "" }, { "dropping-particle" : "", "family" : "Aunins", "given" : "Ainars", "non-dropping-particle" : "", "parse-names" : false, "suffix" : "" }, { "dropping-particle" : "", "family" : "Aviron", "given" : "St\u00e9phanie", "non-dropping-particle" : "", "parse-names" : false, "suffix" : "" }, { "dropping-particle" : "", "family" : "Bale\u017eentiene", "given" : "Ligita", "non-dropping-particle" : "", "parse-names" : false, "suffix" : "" }, { "dropping-particle" : "", "family" : "Fischer", "given" : "Christina", "non-dropping-particle" : "", "parse-names" : false, "suffix" : "" }, { "dropping-particle" : "", "family" : "Halada", "given" : "Lubos", "non-dropping-particle" : "", "parse-names" : false, "suffix" : "" }, { "dropping-particle" : "", "family" : "Hartel", "given" : "Tibor", "non-dropping-particle" : "", "parse-names" : false, "suffix" : "" }, { "dropping-particle" : "", "family" : "Helm", "given" : "Aveliina", "non-dropping-particle" : "", "parse-names" : false, "suffix" : "" }, { "dropping-particle" : "", "family" : "Hristov", "given" : "Iordan", "non-dropping-particle" : "", "parse-names" : false, "suffix" : "" }, { "dropping-particle" : "", "family" : "Jelaska", "given" : "Sven D.", "non-dropping-particle" : "", "parse-names" : false, "suffix" : "" }, { "dropping-particle" : "", "family" : "Kaligari\u010d", "given" : "Mitja", "non-dropping-particle" : "", "parse-names" : false, "suffix" : "" }, { "dropping-particle" : "", "family" : "Kamp", "given" : "Johannes", "non-dropping-particle" : "", "parse-names" : false, "suffix" : "" }, { "dropping-particle" : "", "family" : "Klimek", "given" : "Sebastian", "non-dropping-particle" : "", "parse-names" : false, "suffix" : "" }, { "dropping-particle" : "", "family" : "Koorberg", "given" : "Pille", "non-dropping-particle" : "", "parse-names" : false, "suffix" : "" }, { "dropping-particle" : "", "family" : "Kostiukov\u00e1", "given" : "Jarmila", "non-dropping-particle" : "", "parse-names" : false, "suffix" : "" }, { "dropping-particle" : "", "family" : "Kov\u00e1cs-Hosty\u00e1nszki", "given" : "Anik\u00f3", "non-dropping-particle" : "", "parse-names" : false, "suffix" : "" }, { "dropping-particle" : "", "family" : "Kuemmerle", "given" : "Tobias", "non-dropping-particle" : "", "parse-names" : false, "suffix" : "" }, { "dropping-particle" : "", "family" : "Leuschner", "given" : "Christoph", "non-dropping-particle" : "", "parse-names" : false, "suffix" : "" }, { "dropping-particle" : "", "family" : "Lindborg", "given" : "Regina", "non-dropping-particle" : "", "parse-names" : false, "suffix" : "" }, { "dropping-particle" : "", "family" : "Loos", "given" : "Jacqueline", "non-dropping-particle" : "", "parse-names" : false, "suffix" : "" }, { "dropping-particle" : "", "family" : "Maccherini", "given" : "Simona", "non-dropping-particle" : "", "parse-names" : false, "suffix" : "" }, { "dropping-particle" : "", "family" : "Marja", "given" : "Riho", "non-dropping-particle" : "", "parse-names" : false, "suffix" : "" }, { "dropping-particle" : "", "family" : "M\u00e1th\u00e9", "given" : "Orsolya", "non-dropping-particle" : "", "parse-names" : false, "suffix" : "" }, { "dropping-particle" : "", "family" : "Paulini", "given" : "Inge", "non-dropping-particle" : "", "parse-names" : false, "suffix" : "" }, { "dropping-particle" : "", "family" : "Proen\u00e7a", "given" : "V\u00e2nia", "non-dropping-particle" : "", "parse-names" : false, "suffix" : "" }, { "dropping-particle" : "", "family" : "Rey-Benayas", "given" : "Jos\u00e9", "non-dropping-particle" : "", "parse-names" : false, "suffix" : "" }, { "dropping-particle" : "", "family" : "Sans", "given" : "F. Xavier", "non-dropping-particle" : "", "parse-names" : false, "suffix" : "" }, { "dropping-particle" : "", "family" : "Seifert", "given" : "Charlotte", "non-dropping-particle" : "", "parse-names" : false, "suffix" : "" }, { "dropping-particle" : "", "family" : "Stalenga", "given" : "Jaros\u0142aw", "non-dropping-particle" : "", "parse-names" : false, "suffix" : "" }, { "dropping-particle" : "", "family" : "Timaeus", "given" : "Johannes", "non-dropping-particle" : "", "parse-names" : false, "suffix" : "" }, { "dropping-particle" : "", "family" : "T\u00f6r\u00f6k", "given" : "P\u00e9ter", "non-dropping-particle" : "", "parse-names" : false, "suffix" : "" }, { "dropping-particle" : "", "family" : "Swaay", "given" : "Chris", "non-dropping-particle" : "van", "parse-names" : false, "suffix" : "" }, { "dropping-particle" : "", "family" : "Viik", "given" : "Eneli", "non-dropping-particle" : "", "parse-names" : false, "suffix" : "" }, { "dropping-particle" : "", "family" : "Tscharntke", "given" : "Teja", "non-dropping-particle" : "", "parse-names" : false, "suffix" : "" } ], "container-title" : "Diversity and Distributions", "id" : "ITEM-2", "issue" : "6", "issued" : { "date-parts" : [ [ "2015" ] ] }, "note" : "NULL", "page" : "722-730", "title" : "Harnessing the biodiversity value of Central and Eastern European farmland", "type" : "article-journal", "volume" : "21" }, "uris" : [ "http://www.mendeley.com/documents/?uuid=d2cc5a55-91b8-41af-bec1-5949235fa1a2", "http://www.mendeley.com/documents/?uuid=972aec10-686a-30db-8bd0-c87f937f836f", "http://www.mendeley.com/documents/?uuid=fd69c76b-e72b-4b47-bb75-361c5358930e" ] } ], "mendeley" : { "formattedCitation" : "(Keenleyside, Beaufoy, et al., 2014; Sutcliffe et al., 2015)", "plainTextFormattedCitation" : "(Keenleyside, Beaufoy, et al., 2014; Sutcliffe et al., 2015)", "previouslyFormattedCitation" : "(Keenleyside, Beaufoy, et al., 2014; Sutcliffe et al., 2015)" }, "properties" : {  }, "schema" : "https://github.com/citation-style-language/schema/raw/master/csl-citation.json" }</w:instrText>
      </w:r>
      <w:r w:rsidRPr="00F02A52">
        <w:rPr>
          <w:rFonts w:cs="AdvPTimesB"/>
          <w:lang w:val="en-US" w:eastAsia="it-IT"/>
        </w:rPr>
        <w:fldChar w:fldCharType="separate"/>
      </w:r>
      <w:r w:rsidRPr="00F02A52">
        <w:rPr>
          <w:rFonts w:cs="AdvPTimesB"/>
          <w:lang w:val="en-US" w:eastAsia="it-IT"/>
        </w:rPr>
        <w:t xml:space="preserve">(Keenleyside </w:t>
      </w:r>
      <w:r w:rsidR="009E3418" w:rsidRPr="009E3418">
        <w:rPr>
          <w:rFonts w:cs="AdvPTimesB"/>
          <w:i/>
          <w:lang w:val="en-US" w:eastAsia="it-IT"/>
        </w:rPr>
        <w:t>et al.</w:t>
      </w:r>
      <w:r w:rsidRPr="00F02A52">
        <w:rPr>
          <w:rFonts w:cs="AdvPTimesB"/>
          <w:lang w:val="en-US" w:eastAsia="it-IT"/>
        </w:rPr>
        <w:t>, 2014</w:t>
      </w:r>
      <w:r w:rsidR="00C12D55">
        <w:rPr>
          <w:rFonts w:cs="AdvPTimesB"/>
          <w:lang w:val="en-US" w:eastAsia="it-IT"/>
        </w:rPr>
        <w:t>a</w:t>
      </w:r>
      <w:r w:rsidRPr="00F02A52">
        <w:rPr>
          <w:rFonts w:cs="AdvPTimesB"/>
          <w:lang w:val="en-US" w:eastAsia="it-IT"/>
        </w:rPr>
        <w:t xml:space="preserve">; Sutcliffe </w:t>
      </w:r>
      <w:r w:rsidR="009E3418" w:rsidRPr="009E3418">
        <w:rPr>
          <w:rFonts w:cs="AdvPTimesB"/>
          <w:i/>
          <w:lang w:val="en-US" w:eastAsia="it-IT"/>
        </w:rPr>
        <w:t>et al.</w:t>
      </w:r>
      <w:r w:rsidRPr="00F02A52">
        <w:rPr>
          <w:rFonts w:cs="AdvPTimesB"/>
          <w:lang w:val="en-US" w:eastAsia="it-IT"/>
        </w:rPr>
        <w:t>, 2015)</w:t>
      </w:r>
      <w:r w:rsidRPr="00F02A52">
        <w:rPr>
          <w:rFonts w:cs="AdvPTimesB"/>
          <w:lang w:val="en-US" w:eastAsia="it-IT"/>
        </w:rPr>
        <w:fldChar w:fldCharType="end"/>
      </w:r>
      <w:r w:rsidRPr="00F02A52">
        <w:rPr>
          <w:lang w:val="en-US"/>
        </w:rPr>
        <w:t xml:space="preserve">. This is because of high administrative costs, small size, lack of financial capital, non-inclusion in the agricultural land categories defined by </w:t>
      </w:r>
      <w:r>
        <w:rPr>
          <w:lang w:val="en-US"/>
        </w:rPr>
        <w:t>the European Union</w:t>
      </w:r>
      <w:r w:rsidRPr="00F02A52">
        <w:rPr>
          <w:lang w:val="en-US"/>
        </w:rPr>
        <w:t xml:space="preserve">, </w:t>
      </w:r>
      <w:r w:rsidRPr="00F02A52">
        <w:rPr>
          <w:rFonts w:cs="AdvPTimesB"/>
          <w:lang w:val="en-US" w:eastAsia="it-IT"/>
        </w:rPr>
        <w:t xml:space="preserve">or insufficient payment entitlements based on low historical support records. </w:t>
      </w:r>
      <w:r w:rsidRPr="00F02A52">
        <w:rPr>
          <w:lang w:val="en-US"/>
        </w:rPr>
        <w:t xml:space="preserve">This situation further exacerbates the loss of indigenous and local knowledge and the abandonment of traditional agricultural land </w:t>
      </w:r>
      <w:r w:rsidRPr="00F02A52">
        <w:rPr>
          <w:rFonts w:cs="AdvPTimesB"/>
          <w:lang w:val="en-US" w:eastAsia="it-IT"/>
        </w:rPr>
        <w:fldChar w:fldCharType="begin" w:fldLock="1"/>
      </w:r>
      <w:r>
        <w:rPr>
          <w:rFonts w:cs="AdvPTimesB"/>
          <w:lang w:val="en-US" w:eastAsia="it-IT"/>
        </w:rPr>
        <w:instrText>ADDIN CSL_CITATION { "citationItems" : [ { "id" : "ITEM-1", "itemData" : { "DOI" : "10.1111/j.1755-263X.2012.00227.x", "ISBN" : "1755-263X", "ISSN" : "1755263X", "abstract" : "Many traditional farming landscapes have high conservation value. Conservation policy in such landscapes typically follows a \u201cpreservation strategy,\u201d most commonly by providing financial incentives for farmers to continue traditional practices. A preservation strategy can be successful in the short term, but it fails to acknowledge that traditional farming landscapes evolved as tightly coupled social\u2013ecological systems. Traditionally, people received direct benefits from the environment, which provided a direct incentive for sustainable land use. Globalization and rural development programs increasingly alter the social subsystem in traditional farming landscapes, whereas conservation seeks to preserve the ecological subsystem. The resulting decoupling of the social\u2013ecological system can be counteracted only in part by financial incentives, thus inherently limiting the usefulness of a preservation strategy. An alternative way to frame conservation policy in traditional farming landscapes is a \u201ctransformation strategy.\u201d This strategy acknowledges that the past cannot be preserved, and assumes that direct links between people and nature are preferable to indirect links based on incentive payments. A transformation strategy seeks to support community-led efforts to create new, direct links with nature. Such a strategy could empower rural communities to embrace sustainable development, providing a vision for the future rather than attempting to preserve the past.",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1", "issue" : "3", "issued" : { "date-parts" : [ [ "2012" ] ] }, "page" : "167-175", "title" : "Conservation policy in traditional farming landscapes", "type" : "article-journal", "volume" : "5" }, "uris" : [ "http://www.mendeley.com/documents/?uuid=3ef042a1-c3c6-4a09-a09d-9ed916922069", "http://www.mendeley.com/documents/?uuid=c1874877-78e5-3d1d-af40-dcd86a34a089" ] }, { "id" : "ITEM-2", "itemData" : { "DOI" : "10.1002/ehs2.1215", "abstract" : "The mutual dependence of extensive land-use and conservation management has become appar-ent in Europe in the last 20\u201330 yr. Extensive land-use often survives in protected areas only, in the form of conservation management. Knowledge of extensive herding and that of conservation management are parts of two knowledge systems (traditional and scientific) which often leads to conflicts between locals and con-servationists. We studied two herding/conservation systems (salt steppes and wood-pastures), and devel-oped an inventory on the common/similar and conflicting/different objectives and pasture management practices of herders and conservationists. Data were collected by participatory knowledge co-production in teamwork of the co-authors (herders, conservation managers, and scientists). Data were analyzed and discussed in teamwork too. Herders and conservationists identified 23 objectives and 29 management prac-tices. We found a number of common interests with respect to herding, the ideal state of pastures, legal provisions, and communication. Conflict resolution recommendations (e.g., on time and place of grazing, pasture improvements) were also developed. We argue that by co-production of knowledge, and establish-ment of a herder \" school \" the mitigation of the existing conflicts would be more effective. Our conclusion is that a new profession is needed: that of the conservation herder. The conservation herder shall be an indi-vidual knowledgeable about herding and pasture management, trained in conservation and ecology, able to design management experiments, and develop novel but tradition-based management practices. As such, he/she could facilitate adaptation of extensive herding in the changing socio-economic environment.", "author" : [ { "dropping-particle" : "", "family" : "Moln\u00e1r", "given" : "Zsolt", "non-dropping-particle" : "", "parse-names" : false, "suffix" : "" }, { "dropping-particle" : "", "family" : "Kis", "given" : "J\u00f3zsef", "non-dropping-particle" : "", "parse-names" : false, "suffix" : "" }, { "dropping-particle" : "", "family" : "Vad\u00e1sz", "given" : "Csaba", "non-dropping-particle" : "", "parse-names" : false, "suffix" : "" }, { "dropping-particle" : "", "family" : "Papp", "given" : "L\u00e1szl\u00f3", "non-dropping-particle" : "", "parse-names" : false, "suffix" : "" }, { "dropping-particle" : "", "family" : "S\u00e1ndor", "given" : "Istv\u00e1n", "non-dropping-particle" : "", "parse-names" : false, "suffix" : "" }, { "dropping-particle" : "", "family" : "B\u00e9res", "given" : "S\u00e1ndor", "non-dropping-particle" : "", "parse-names" : false, "suffix" : "" }, { "dropping-particle" : "", "family" : "Sinka", "given" : "G\u00e1bor", "non-dropping-particle" : "", "parse-names" : false, "suffix" : "" }, { "dropping-particle" : "", "family" : "Varga", "given" : "Anna", "non-dropping-particle" : "", "parse-names" : false, "suffix" : "" } ], "container-title" : "Ecosystem Health and Sustainability", "id" : "ITEM-2", "issue" : "4", "issued" : { "date-parts" : [ [ "2016" ] ] }, "page" : "e01215", "title" : "Common and conflicting objectives and practices of herders and conservation managers: the need for a conservation herder", "type" : "article-journal", "volume" : "2" }, "uris" : [ "http://www.mendeley.com/documents/?uuid=ead6df21-aa44-4a46-a8cf-8749d9b22e46", "http://www.mendeley.com/documents/?uuid=3fa756b7-5747-3580-9597-793c4dba0dc8", "http://www.mendeley.com/documents/?uuid=737bbb91-3822-4882-9deb-7c391dbde1ef" ] } ], "mendeley" : { "formattedCitation" : "(J. Fischer et al., 2012; Zsolt Moln\u00e1r et al., 2016)", "plainTextFormattedCitation" : "(J. Fischer et al., 2012; Zsolt Moln\u00e1r et al., 2016)", "previouslyFormattedCitation" : "(J. Fischer et al., 2012; Zsolt Moln\u00e1r et al., 2016)" }, "properties" : {  }, "schema" : "https://github.com/citation-style-language/schema/raw/master/csl-citation.json" }</w:instrText>
      </w:r>
      <w:r w:rsidRPr="00F02A52">
        <w:rPr>
          <w:rFonts w:cs="AdvPTimesB"/>
          <w:lang w:val="en-US" w:eastAsia="it-IT"/>
        </w:rPr>
        <w:fldChar w:fldCharType="separate"/>
      </w:r>
      <w:r w:rsidRPr="00F02A52">
        <w:rPr>
          <w:rFonts w:cs="AdvPTimesB"/>
          <w:lang w:val="en-US" w:eastAsia="it-IT"/>
        </w:rPr>
        <w:t xml:space="preserve">(Fischer </w:t>
      </w:r>
      <w:r w:rsidR="009E3418" w:rsidRPr="009E3418">
        <w:rPr>
          <w:rFonts w:cs="AdvPTimesB"/>
          <w:i/>
          <w:lang w:val="en-US" w:eastAsia="it-IT"/>
        </w:rPr>
        <w:t>et al.</w:t>
      </w:r>
      <w:r w:rsidRPr="00F02A52">
        <w:rPr>
          <w:rFonts w:cs="AdvPTimesB"/>
          <w:lang w:val="en-US" w:eastAsia="it-IT"/>
        </w:rPr>
        <w:t>, 2012</w:t>
      </w:r>
      <w:r w:rsidR="00C53CDC">
        <w:rPr>
          <w:rFonts w:cs="AdvPTimesB"/>
          <w:lang w:val="en-US" w:eastAsia="it-IT"/>
        </w:rPr>
        <w:t>b</w:t>
      </w:r>
      <w:r w:rsidRPr="00F02A52">
        <w:rPr>
          <w:rFonts w:cs="AdvPTimesB"/>
          <w:lang w:val="en-US" w:eastAsia="it-IT"/>
        </w:rPr>
        <w:t xml:space="preserve">; Molnár </w:t>
      </w:r>
      <w:r w:rsidR="009E3418" w:rsidRPr="009E3418">
        <w:rPr>
          <w:rFonts w:cs="AdvPTimesB"/>
          <w:i/>
          <w:lang w:val="en-US" w:eastAsia="it-IT"/>
        </w:rPr>
        <w:t>et al.</w:t>
      </w:r>
      <w:r w:rsidRPr="00F02A52">
        <w:rPr>
          <w:rFonts w:cs="AdvPTimesB"/>
          <w:lang w:val="en-US" w:eastAsia="it-IT"/>
        </w:rPr>
        <w:t>, 2016)</w:t>
      </w:r>
      <w:r w:rsidRPr="00F02A52">
        <w:rPr>
          <w:rFonts w:cs="AdvPTimesB"/>
          <w:lang w:val="en-US" w:eastAsia="it-IT"/>
        </w:rPr>
        <w:fldChar w:fldCharType="end"/>
      </w:r>
      <w:r w:rsidRPr="00F02A52">
        <w:rPr>
          <w:rFonts w:cs="AdvPTimesB"/>
          <w:lang w:val="en-US" w:eastAsia="it-IT"/>
        </w:rPr>
        <w:t xml:space="preserve"> </w:t>
      </w:r>
      <w:r w:rsidRPr="00F02A52">
        <w:rPr>
          <w:lang w:val="en-US"/>
        </w:rPr>
        <w:t xml:space="preserve">(see also synthesis </w:t>
      </w:r>
      <w:r w:rsidR="005A3E13">
        <w:rPr>
          <w:b/>
          <w:lang w:val="en-US"/>
        </w:rPr>
        <w:t>Table 6.11</w:t>
      </w:r>
      <w:r w:rsidRPr="00F02A52">
        <w:rPr>
          <w:lang w:val="en-US"/>
        </w:rPr>
        <w:t xml:space="preserve">). Besides benefiting from a better fine-tuning of agri-environmental measures to indigenous and local knowledge, farmers managing high nature value farmland could take advantage also of the opportunities offered by rural tourism being attracted to traditional agricultural landscapes. Market opportunities for small to medium-sized farms located in high nature value farmland could be further enhanced by promoting short food supply chains such as farm direct selling of local products to visitors, farmers’ markets and e-commerce </w:t>
      </w:r>
      <w:r w:rsidRPr="00F02A52">
        <w:rPr>
          <w:lang w:val="en-US"/>
        </w:rPr>
        <w:fldChar w:fldCharType="begin" w:fldLock="1"/>
      </w:r>
      <w:r>
        <w:rPr>
          <w:lang w:val="en-US"/>
        </w:rPr>
        <w:instrText>ADDIN CSL_CITATION { "citationItems" : [ { "id" : "ITEM-1", "itemData" : { "DOI" : "10.1016/j.landusepol.2014.08.010", "abstract" : "tThis paper analyses the contribution of Alternative Food Networks (AFNs) to the conservation of agro-biodiversity. After reviewing the literature to identify existing approaches and methodologies to assessthe environmental impacts of AFNs, the need to introduce territorial and historical contexts and criticalthresholds to specifically analyse AFNs impacts on agro-biodiversity is highlighted. By building on thesecritical aspects, an operational approach is proposed and adopted to analyse two case studies on the roleplayed by AFNs in conserving local agro-biodiversity in Tuscany, Italy: the cherry varieties of ciliegia di Lariand the local bovine breed of Calvana, both at risk of extinction. The scope of these two case studies is tounderstand if and how conservation of local agro-biodiversity is enhanced by AFNs and, if this is the case,what are the causes for AFNs having positive impacts on agro-biodiversity conservation. From results ofthe two case studies it is possible to highlight the suitability and usefulness of the approach proposed,not just to identify the actual or potential contribution of the two AFNs to biodiversity conservation, butalso to formulate policy recommendations for local rural development.", "author" : [ { "dropping-particle" : "", "family" : "Simoncini", "given" : "Riccardo", "non-dropping-particle" : "", "parse-names" : false, "suffix" : "" } ], "container-title" : "Land Use Policy", "id" : "ITEM-1", "issued" : { "date-parts" : [ [ "2015" ] ] }, "page" : "355-366", "title" : "Introducing territorial and historical contexts and critical thresholds in the analysis of conservation of agro-biodiversity by Alternative Food Networks, in Tuscany, Italy", "type" : "article-journal", "volume" : "42" }, "uris" : [ "http://www.mendeley.com/documents/?uuid=5049aec4-6354-342a-b847-625112833413", "http://www.mendeley.com/documents/?uuid=82ef137f-c571-4f45-88cd-5089d453c5ab" ] } ], "mendeley" : { "formattedCitation" : "(Simoncini, 2015)", "plainTextFormattedCitation" : "(Simoncini, 2015)", "previouslyFormattedCitation" : "(Simoncini, 2015)" }, "properties" : {  }, "schema" : "https://github.com/citation-style-language/schema/raw/master/csl-citation.json" }</w:instrText>
      </w:r>
      <w:r w:rsidRPr="00F02A52">
        <w:rPr>
          <w:lang w:val="en-US"/>
        </w:rPr>
        <w:fldChar w:fldCharType="separate"/>
      </w:r>
      <w:r w:rsidRPr="00F02A52">
        <w:rPr>
          <w:lang w:val="en-US"/>
        </w:rPr>
        <w:t>(Simoncini, 2015)</w:t>
      </w:r>
      <w:r w:rsidRPr="00F02A52">
        <w:rPr>
          <w:lang w:val="en-US"/>
        </w:rPr>
        <w:fldChar w:fldCharType="end"/>
      </w:r>
      <w:r w:rsidRPr="00F02A52">
        <w:rPr>
          <w:lang w:val="en-US"/>
        </w:rPr>
        <w:t xml:space="preserve">, and networking of farmers. </w:t>
      </w:r>
    </w:p>
    <w:p w14:paraId="1F253E13" w14:textId="13A3F9C4" w:rsidR="00E97DE0" w:rsidRPr="00F02A52" w:rsidRDefault="00E97DE0" w:rsidP="00E97DE0">
      <w:pPr>
        <w:spacing w:before="120"/>
        <w:rPr>
          <w:lang w:val="en-US"/>
        </w:rPr>
      </w:pPr>
      <w:r w:rsidRPr="00F02A52">
        <w:rPr>
          <w:lang w:val="en-US"/>
        </w:rPr>
        <w:t xml:space="preserve">Among social and information-based instruments, </w:t>
      </w:r>
      <w:r w:rsidRPr="00F02A52">
        <w:rPr>
          <w:rFonts w:cs="Calibri"/>
          <w:lang w:val="en-US" w:eastAsia="it-IT"/>
        </w:rPr>
        <w:t xml:space="preserve">information and training for farmers is crucial for the management of biodiversity and delivering of </w:t>
      </w:r>
      <w:r>
        <w:rPr>
          <w:rFonts w:cs="Calibri"/>
          <w:lang w:val="en-US" w:eastAsia="it-IT"/>
        </w:rPr>
        <w:t>nature’s contributions to people</w:t>
      </w:r>
      <w:r w:rsidRPr="00F02A52">
        <w:rPr>
          <w:rFonts w:cs="Calibri"/>
          <w:lang w:val="en-US" w:eastAsia="it-IT"/>
        </w:rPr>
        <w:t xml:space="preserve"> in farmland. The lack of advice and training for conservation of biodiversity</w:t>
      </w:r>
      <w:r w:rsidRPr="00F02A52">
        <w:rPr>
          <w:rFonts w:cs="Calibri"/>
          <w:sz w:val="24"/>
          <w:szCs w:val="24"/>
          <w:lang w:val="en-US" w:eastAsia="it-IT"/>
        </w:rPr>
        <w:t xml:space="preserve"> </w:t>
      </w:r>
      <w:r w:rsidRPr="00F02A52">
        <w:rPr>
          <w:lang w:val="en-US"/>
        </w:rPr>
        <w:t>related to Natura 2000 h</w:t>
      </w:r>
      <w:r w:rsidRPr="00F02A52">
        <w:rPr>
          <w:rFonts w:cs="Calibri"/>
          <w:lang w:val="en-US" w:eastAsia="it-IT"/>
        </w:rPr>
        <w:t xml:space="preserve">as been highlighted as a major shortcoming </w:t>
      </w:r>
      <w:r w:rsidRPr="00F02A52">
        <w:rPr>
          <w:rFonts w:cs="Calibri"/>
          <w:lang w:val="en-US" w:eastAsia="it-IT"/>
        </w:rPr>
        <w:fldChar w:fldCharType="begin" w:fldLock="1"/>
      </w:r>
      <w:r>
        <w:rPr>
          <w:rFonts w:cs="Calibri"/>
          <w:lang w:val="en-US" w:eastAsia="it-IT"/>
        </w:rPr>
        <w:instrText>ADDIN CSL_CITATION { "citationItems" : [ { "id" : "ITEM-1", "itemData" : { "abstract" : "Natura 2000 funding opportunities exist under each of the European structural and investment funds (ESIFs), which include the European Agricultural Fund for Rural Development (EAFRD)1, the European Regional Development Fund (ERDF)2, the European Social Fund (ESF)3, the Cohesion Fund (CF) 4and the European Maritime &amp; Fisheries Fund (EMFF)5. This evaluation is aimed at assessing the integration of relevant priorities and measures relating to Natura 2000 and biodiversity conservation into the programmes approved under these funds for 2014-2020. The analysis has considered a representative sample of programmes from 16 Member States and regions6 (101 programme). The list of programmes is included in Annex 1. The analysis has identified the priorities and measures, as well as the financial resources dedicated to Natura 2000 and biodiversity in each programme, and assessed their potential to cover the main Natura 2000 needs defined in the Prioritised Action Frameworks for Natura 2000 (PAFs).", "author" : [ { "dropping-particle" : "", "family" : "European Commission", "given" : "", "non-dropping-particle" : "", "parse-names" : false, "suffix" : "" } ], "id" : "ITEM-1", "issued" : { "date-parts" : [ [ "2016" ] ] }, "number-of-pages" : "75", "publisher-place" : "Brussels", "title" : "Integration of Natura 2000 and biodiversity into EU funding (EAFRD, ERDF, CF, EMFF, ESF). Analysis of a selection of operational programmes approved for 2014-2020", "type" : "report" }, "uris" : [ "http://www.mendeley.com/documents/?uuid=8e69cdbc-6daf-3625-9217-0d2bd854ec38", "http://www.mendeley.com/documents/?uuid=0ba71acf-1f8e-4220-98b6-af78edf88e5b" ] } ], "mendeley" : { "formattedCitation" : "(European Commission, 2016c)", "plainTextFormattedCitation" : "(European Commission, 2016c)", "previouslyFormattedCitation" : "(European Commission, 2016c)" }, "properties" : {  }, "schema" : "https://github.com/citation-style-language/schema/raw/master/csl-citation.json" }</w:instrText>
      </w:r>
      <w:r w:rsidRPr="00F02A52">
        <w:rPr>
          <w:rFonts w:cs="Calibri"/>
          <w:lang w:val="en-US" w:eastAsia="it-IT"/>
        </w:rPr>
        <w:fldChar w:fldCharType="separate"/>
      </w:r>
      <w:r w:rsidRPr="00F02A52">
        <w:rPr>
          <w:rFonts w:cs="Calibri"/>
          <w:lang w:val="en-US" w:eastAsia="it-IT"/>
        </w:rPr>
        <w:t>(European Commission, 2016c)</w:t>
      </w:r>
      <w:r w:rsidRPr="00F02A52">
        <w:rPr>
          <w:rFonts w:cs="Calibri"/>
          <w:lang w:val="en-US" w:eastAsia="it-IT"/>
        </w:rPr>
        <w:fldChar w:fldCharType="end"/>
      </w:r>
      <w:r w:rsidRPr="00F02A52">
        <w:rPr>
          <w:rFonts w:cs="Calibri"/>
          <w:lang w:val="en-US" w:eastAsia="it-IT"/>
        </w:rPr>
        <w:t xml:space="preserve"> </w:t>
      </w:r>
      <w:r w:rsidRPr="00F02A52">
        <w:rPr>
          <w:lang w:val="en-US"/>
        </w:rPr>
        <w:t xml:space="preserve">(see also </w:t>
      </w:r>
      <w:r w:rsidR="005A3E13">
        <w:rPr>
          <w:b/>
          <w:lang w:val="en-US"/>
        </w:rPr>
        <w:t>Box 6.5</w:t>
      </w:r>
      <w:r w:rsidRPr="00F02A52">
        <w:rPr>
          <w:lang w:val="en-US"/>
        </w:rPr>
        <w:t xml:space="preserve"> below and synthesis </w:t>
      </w:r>
      <w:r w:rsidR="005A3E13">
        <w:rPr>
          <w:b/>
          <w:lang w:val="en-US"/>
        </w:rPr>
        <w:t>Table 6.11</w:t>
      </w:r>
      <w:r w:rsidRPr="00F02A52">
        <w:rPr>
          <w:lang w:val="en-US"/>
        </w:rPr>
        <w:t>)</w:t>
      </w:r>
      <w:r w:rsidRPr="00F02A52">
        <w:rPr>
          <w:rFonts w:cs="Calibri"/>
          <w:lang w:val="en-US" w:eastAsia="it-IT"/>
        </w:rPr>
        <w:t xml:space="preserve">. </w:t>
      </w:r>
      <w:r w:rsidRPr="00F02A52">
        <w:rPr>
          <w:lang w:val="en-US"/>
        </w:rPr>
        <w:t xml:space="preserve">A study reviewing the social aspects of Natura 2000 </w:t>
      </w:r>
      <w:r w:rsidRPr="00F02A52">
        <w:rPr>
          <w:lang w:val="en-US"/>
        </w:rPr>
        <w:fldChar w:fldCharType="begin" w:fldLock="1"/>
      </w:r>
      <w:r>
        <w:rPr>
          <w:lang w:val="en-US"/>
        </w:rPr>
        <w:instrText>ADDIN CSL_CITATION { "citationItems" : [ { "id" : "ITEM-1", "itemData" : { "DOI" : "10.1016/j.biocon.2016.05", "author" : [ { "dropping-particle" : "", "family" : "European Commission DG Environment", "given" : "", "non-dropping-particle" : "", "parse-names" : false, "suffix" : "" } ], "collection-title" : "News Alert Service.", "container-title" : "Science for Enviroment Policy. News Alert Service, edited by SCU, The University of the West of England, Bristol", "id" : "ITEM-1", "issue" : "467", "issued" : { "date-parts" : [ [ "2016" ] ] }, "number" : "Issue 467", "page" : "2", "title" : "Natura 2000 conservation: how can social-science research enhance conservation outcomes?", "type" : "article-journal" }, "uris" : [ "http://www.mendeley.com/documents/?uuid=2bfce29d-75e1-3bf5-ad4d-78c45248fac1", "http://www.mendeley.com/documents/?uuid=667acb0b-523a-4aa6-869f-b2412bd9b178" ] } ], "mendeley" : { "formattedCitation" : "(European Commission DG Environment, 2016)", "plainTextFormattedCitation" : "(European Commission DG Environment, 2016)", "previouslyFormattedCitation" : "(European Commission DG Environment, 2016)" }, "properties" : {  }, "schema" : "https://github.com/citation-style-language/schema/raw/master/csl-citation.json" }</w:instrText>
      </w:r>
      <w:r w:rsidRPr="00F02A52">
        <w:rPr>
          <w:lang w:val="en-US"/>
        </w:rPr>
        <w:fldChar w:fldCharType="separate"/>
      </w:r>
      <w:r w:rsidRPr="00F02A52">
        <w:rPr>
          <w:lang w:val="en-US"/>
        </w:rPr>
        <w:t>(European Commission, 2016</w:t>
      </w:r>
      <w:r w:rsidR="007C2144">
        <w:rPr>
          <w:lang w:val="en-US"/>
        </w:rPr>
        <w:t>d</w:t>
      </w:r>
      <w:r w:rsidRPr="00F02A52">
        <w:rPr>
          <w:lang w:val="en-US"/>
        </w:rPr>
        <w:t>)</w:t>
      </w:r>
      <w:r w:rsidRPr="00F02A52">
        <w:rPr>
          <w:lang w:val="en-US"/>
        </w:rPr>
        <w:fldChar w:fldCharType="end"/>
      </w:r>
      <w:r w:rsidRPr="00F02A52">
        <w:rPr>
          <w:lang w:val="en-US" w:eastAsia="it-IT"/>
        </w:rPr>
        <w:t xml:space="preserve"> </w:t>
      </w:r>
      <w:r w:rsidRPr="00F02A52">
        <w:rPr>
          <w:lang w:val="en-US"/>
        </w:rPr>
        <w:t>found that “</w:t>
      </w:r>
      <w:r w:rsidRPr="00F02A52">
        <w:rPr>
          <w:i/>
          <w:lang w:val="en-US"/>
        </w:rPr>
        <w:t>the</w:t>
      </w:r>
      <w:r w:rsidRPr="00F02A52">
        <w:rPr>
          <w:i/>
          <w:lang w:val="en-US" w:eastAsia="it-IT"/>
        </w:rPr>
        <w:t xml:space="preserve"> limited participation of stakeholders, the negative perceptions of the network and a lack of consideration of the local context hinder the network’s effectiveness</w:t>
      </w:r>
      <w:r w:rsidRPr="00F02A52">
        <w:rPr>
          <w:lang w:val="en-US" w:eastAsia="it-IT"/>
        </w:rPr>
        <w:t>”, and that these need to be tackled by increasing public awareness.</w:t>
      </w:r>
      <w:r w:rsidRPr="00F02A52">
        <w:rPr>
          <w:lang w:val="en-US"/>
        </w:rPr>
        <w:t xml:space="preserve"> Advisory services on the delivery of public goods (e.g. biodiversity, cultural, territorial and relational values generated by local food production, processing, selling and consumption) could be enhanced </w:t>
      </w:r>
      <w:r w:rsidRPr="00F02A52">
        <w:rPr>
          <w:lang w:val="en-US"/>
        </w:rPr>
        <w:fldChar w:fldCharType="begin" w:fldLock="1"/>
      </w:r>
      <w:r>
        <w:rPr>
          <w:lang w:val="en-US"/>
        </w:rPr>
        <w:instrText>ADDIN CSL_CITATION { "citationItems" : [ { "id" : "ITEM-1", "itemData" : { "abstract" : "The purpose of the ENRD Focus Group (FG) on the delivery of environmental services\u2019 is to provide a set of recommendations on how to maximise the delivery of environmental services (ES) through agriculture, forestry, and rural areas in general, in a way that meets the local needs and programme objectives. In particular, the FG has sought to provide information on (1) the approaches used within current Rural Development Programmes (RDPs); (2) their main success factors; and (3) the lessons drawn for the design and implementation of the future generation of RDPs (2014-2020).", "author" : [ { "dropping-particle" : "", "family" : "European Network for Rural Development", "given" : "", "non-dropping-particle" : "", "parse-names" : false, "suffix" : "" } ], "id" : "ITEM-1", "issued" : { "date-parts" : [ [ "2013" ] ] }, "number-of-pages" : "5", "title" : "Coordination Committee Focus Group Delivery of Environmental Services", "type" : "report" }, "uris" : [ "http://www.mendeley.com/documents/?uuid=781a4497-d0bc-3029-b526-2a6c69f5e446", "http://www.mendeley.com/documents/?uuid=890cdbcf-71fd-4b71-baa4-b6580fec62cb" ] } ], "mendeley" : { "formattedCitation" : "(European Network for Rural Development, 2013)", "plainTextFormattedCitation" : "(European Network for Rural Development, 2013)", "previouslyFormattedCitation" : "(European Network for Rural Development, 2013)" }, "properties" : {  }, "schema" : "https://github.com/citation-style-language/schema/raw/master/csl-citation.json" }</w:instrText>
      </w:r>
      <w:r w:rsidRPr="00F02A52">
        <w:rPr>
          <w:lang w:val="en-US"/>
        </w:rPr>
        <w:fldChar w:fldCharType="separate"/>
      </w:r>
      <w:r w:rsidRPr="00F02A52">
        <w:rPr>
          <w:lang w:val="en-US"/>
        </w:rPr>
        <w:t>(European Network for Rural Development, 2013)</w:t>
      </w:r>
      <w:r w:rsidRPr="00F02A52">
        <w:rPr>
          <w:lang w:val="en-US"/>
        </w:rPr>
        <w:fldChar w:fldCharType="end"/>
      </w:r>
      <w:r w:rsidRPr="00F02A52">
        <w:rPr>
          <w:lang w:val="en-US"/>
        </w:rPr>
        <w:t xml:space="preserve"> and the resulting advantages for farmers and civil society clearly explained </w:t>
      </w:r>
      <w:r w:rsidRPr="00F02A52">
        <w:rPr>
          <w:lang w:val="en-US"/>
        </w:rPr>
        <w:fldChar w:fldCharType="begin" w:fldLock="1"/>
      </w:r>
      <w:r>
        <w:rPr>
          <w:lang w:val="en-US"/>
        </w:rPr>
        <w:instrText>ADDIN CSL_CITATION { "citationItems" : [ { "id" : "ITEM-1", "itemData" : { "DOI" : "10.1016/j.landusepol.2015.02.007", "ISBN" : "0264-8377", "ISSN" : "02648377", "abstract" : "Maintaining biodiversity in farming areas has become an important issue. Several public policies, including agri-environmental measures (AEMs), incite farmers to adapt their practices to preserve biodiversity. Yet many authors hold that farmers must undergo a cultural change by developing an environmental ethic and mind-set in order for these changes in practice to be sustainable. Looking at this issue from these two perspectives, via changes to practices and the values and influence of local social contexts, we analysed the implementation of a new result-oriented AEM: the \"Flowering Meadows\" AEM. Covering the Bauges, Haut-Jura and Vercors Regional Natural Parks in France, the survey was based on semi-structured interviews with farmers and other stakeholders such as environmentalists and local elected officials. We will show how the various actions accompanying this measure (training sessions, the \"Flowering Meadows\" competition, etc.) led to a consensus on the positive values of biodiversity. Although farmers committed to this measure for a variety of reasons (economic, environmental and social), most welcomed the idea of result-oriented payments, which they interpreted as a sign acknowledging their skills and knowledge. Changes to farming practices have nevertheless been limited to date. Here we show that the \"Flowering Meadows\" measure's innovation, together with the various actions to promote it, lies in its ability to build a positive social norm with respect to \"meadow flowers,\" seen as a symbol of biodiversity, rather than in its limited impact on changing farming practices. In conclusion, we discuss the potential of result-oriented agri-environmental schemes and their policy implications, as well as their outlooks. The particular way in which a result-oriented AEM is implemented is vital to its success in biodiversity conservation, and we make three recommendations for its improvement: anticipating a two-level payment structure better rewarding farmers who have improved biodiversity; paying particular attention to the formulation of a wording expressing the measure's finality in which all actors, not only environmentalists, may find their place; and keeping flexibility in the measure's implementation to account for the local context (existing networks of actors, intensity and quality of relations between farmers and other stakeholders). Instead of looking exclusively at the payment structure - that is, the result- and/or action-oriented AEM - ou\u2026", "author" : [ { "dropping-particle" : "", "family" : "Fleury", "given" : "Philippe", "non-dropping-particle" : "", "parse-names" : false, "suffix" : "" }, { "dropping-particle" : "", "family" : "Seres", "given" : "Claire", "non-dropping-particle" : "", "parse-names" : false, "suffix" : "" }, { "dropping-particle" : "", "family" : "Dobremez", "given" : "Laurent", "non-dropping-particle" : "", "parse-names" : false, "suffix" : "" }, { "dropping-particle" : "", "family" : "Nettier", "given" : "Baptiste", "non-dropping-particle" : "", "parse-names" : false, "suffix" : "" }, { "dropping-particle" : "", "family" : "Pauthenet", "given" : "Yves", "non-dropping-particle" : "", "parse-names" : false, "suffix" : "" } ], "container-title" : "Land Use Policy", "id" : "ITEM-1", "issued" : { "date-parts" : [ [ "2015" ] ] }, "page" : "103-114", "title" : "\"Flowering Meadows\", a result-oriented agri-environmental measure: Technical and value changes in favour of biodiversity", "type" : "article-journal", "volume" : "46" }, "uris" : [ "http://www.mendeley.com/documents/?uuid=49cb67dd-eec3-3cde-878c-5a4924ed90e1", "http://www.mendeley.com/documents/?uuid=8e18c565-9ea5-4fc7-9d2b-8eb0000ce4ee" ] } ], "mendeley" : { "formattedCitation" : "(Fleury et al., 2015)", "plainTextFormattedCitation" : "(Fleury et al., 2015)", "previouslyFormattedCitation" : "(Fleury et al., 2015)" }, "properties" : {  }, "schema" : "https://github.com/citation-style-language/schema/raw/master/csl-citation.json" }</w:instrText>
      </w:r>
      <w:r w:rsidRPr="00F02A52">
        <w:rPr>
          <w:lang w:val="en-US"/>
        </w:rPr>
        <w:fldChar w:fldCharType="separate"/>
      </w:r>
      <w:r w:rsidRPr="00F02A52">
        <w:rPr>
          <w:lang w:val="en-US"/>
        </w:rPr>
        <w:t xml:space="preserve">(Fleury </w:t>
      </w:r>
      <w:r w:rsidR="009E3418" w:rsidRPr="009E3418">
        <w:rPr>
          <w:i/>
          <w:lang w:val="en-US"/>
        </w:rPr>
        <w:t>et al.</w:t>
      </w:r>
      <w:r w:rsidRPr="00F02A52">
        <w:rPr>
          <w:lang w:val="en-US"/>
        </w:rPr>
        <w:t>, 2015)</w:t>
      </w:r>
      <w:r w:rsidRPr="00F02A52">
        <w:rPr>
          <w:lang w:val="en-US"/>
        </w:rPr>
        <w:fldChar w:fldCharType="end"/>
      </w:r>
      <w:r w:rsidRPr="00F02A52">
        <w:rPr>
          <w:lang w:val="en-US"/>
        </w:rPr>
        <w:t xml:space="preserve"> (see synthesis </w:t>
      </w:r>
      <w:r w:rsidR="005A3E13">
        <w:rPr>
          <w:b/>
          <w:lang w:val="en-US"/>
        </w:rPr>
        <w:t>Table 6.11</w:t>
      </w:r>
      <w:r w:rsidRPr="00F02A52">
        <w:rPr>
          <w:lang w:val="en-US"/>
        </w:rPr>
        <w:t>).</w:t>
      </w:r>
    </w:p>
    <w:p w14:paraId="72CB1E97" w14:textId="523F7DC7" w:rsidR="00E97DE0" w:rsidRPr="00F02A52" w:rsidRDefault="00E97DE0" w:rsidP="00E97DE0">
      <w:pPr>
        <w:spacing w:before="120"/>
        <w:rPr>
          <w:lang w:val="en-US"/>
        </w:rPr>
      </w:pPr>
      <w:r w:rsidRPr="00F02A52">
        <w:rPr>
          <w:lang w:val="en-US"/>
        </w:rPr>
        <w:lastRenderedPageBreak/>
        <w:fldChar w:fldCharType="begin" w:fldLock="1"/>
      </w:r>
      <w:r>
        <w:rPr>
          <w:lang w:val="en-US"/>
        </w:rPr>
        <w:instrText>ADDIN CSL_CITATION { "citationItems" : [ { "id" : "ITEM-1", "itemData" : { "DOI" : "10.1016/j.jenvman.2009.07.005", "abstract" : "The impacts of agricultural land use are far-reaching and extend to areas outside production. This paper provides an overview of the ecological status of agricultural systems across the European Union in the light of recent policy changes. It builds on the previous review of 2001 devoted to the impacts of agri-cultural intensification in Western Europe. The focus countries are the UK, The Netherlands, Boreal and Baltic countries, Portugal, Hungary and Romania, representing a geographical spread across Europe, but additional reference is made to other countries. Despite many adjustments to agricultural policy, intensification of production in some regions and concurrent abandonment in others remain the major threat to the ecology of agro-ecosystems impairing the state of soil, water and air and reducing biological diversity in agricultural landscapes. The impacts also extend to surrounding terrestrial and aquatic systems through water and aerial contamination and development of agricultural infrastructures (e.g . dams and irrigation channels). Improvements are also documented regionally, such as successful support of farmland species, and improved condition of watercourses and landscapes. This was attributed to agricultural policy targeted at the environment, improved environmental legislation, and new market opportunities. Research into ecosystem services associated with agriculture may provide further pres-sure to develop policy that is targeted at their continuous provisioning, fostering motivation of land managers to continue to protect and enhance them.", "author" : [ { "dropping-particle" : "", "family" : "Stoate", "given" : "C.", "non-dropping-particle" : "", "parse-names" : false, "suffix" : "" }, { "dropping-particle" : "", "family" : "B\u00e1ldi", "given" : "A.", "non-dropping-particle" : "", "parse-names" : false, "suffix" : "" }, { "dropping-particle" : "", "family" : "Beja", "given" : "P.", "non-dropping-particle" : "", "parse-names" : false, "suffix" : "" }, { "dropping-particle" : "", "family" : "Boatman", "given" : "N. D.", "non-dropping-particle" : "", "parse-names" : false, "suffix" : "" }, { "dropping-particle" : "", "family" : "Herzon", "given" : "I.", "non-dropping-particle" : "", "parse-names" : false, "suffix" : "" }, { "dropping-particle" : "", "family" : "Doorn", "given" : "A.", "non-dropping-particle" : "van", "parse-names" : false, "suffix" : "" }, { "dropping-particle" : "", "family" : "Snoo", "given" : "G. R.", "non-dropping-particle" : "de", "parse-names" : false, "suffix" : "" }, { "dropping-particle" : "", "family" : "Rakosy", "given" : "L.", "non-dropping-particle" : "", "parse-names" : false, "suffix" : "" }, { "dropping-particle" : "", "family" : "Ramwell", "given" : "C.", "non-dropping-particle" : "", "parse-names" : false, "suffix" : "" } ], "container-title" : "Journal of Environmental Management", "id" : "ITEM-1", "issue" : "1", "issued" : { "date-parts" : [ [ "2009" ] ] }, "page" : "22-46", "title" : "Ecological impacts of early 21st century agricultural change in Europe - a review", "type" : "article-journal", "volume" : "91" }, "uris" : [ "http://www.mendeley.com/documents/?uuid=c71a2e2d-0c3a-4bef-a275-0cfee7d66d87", "http://www.mendeley.com/documents/?uuid=643975ae-c9da-398b-aa58-e2eb21ccd355" ] } ], "mendeley" : { "formattedCitation" : "(Stoate et al., 2009)", "plainTextFormattedCitation" : "(Stoate et al., 2009)", "previouslyFormattedCitation" : "(Stoate et al., 2009)" }, "properties" : {  }, "schema" : "https://github.com/citation-style-language/schema/raw/master/csl-citation.json" }</w:instrText>
      </w:r>
      <w:r w:rsidRPr="00F02A52">
        <w:rPr>
          <w:lang w:val="en-US"/>
        </w:rPr>
        <w:fldChar w:fldCharType="separate"/>
      </w:r>
      <w:r w:rsidRPr="00F02A52">
        <w:rPr>
          <w:lang w:val="en-US"/>
        </w:rPr>
        <w:t xml:space="preserve">Stoate </w:t>
      </w:r>
      <w:r w:rsidR="009E3418" w:rsidRPr="009E3418">
        <w:rPr>
          <w:i/>
          <w:lang w:val="en-US"/>
        </w:rPr>
        <w:t>et al.</w:t>
      </w:r>
      <w:r w:rsidRPr="00F02A52">
        <w:rPr>
          <w:lang w:val="en-US"/>
        </w:rPr>
        <w:t xml:space="preserve"> </w:t>
      </w:r>
      <w:r w:rsidR="00F26FD2">
        <w:rPr>
          <w:lang w:val="en-US"/>
        </w:rPr>
        <w:t>(</w:t>
      </w:r>
      <w:r w:rsidRPr="00F02A52">
        <w:rPr>
          <w:lang w:val="en-US"/>
        </w:rPr>
        <w:t>2009)</w:t>
      </w:r>
      <w:r w:rsidRPr="00F02A52">
        <w:rPr>
          <w:lang w:val="en-US"/>
        </w:rPr>
        <w:fldChar w:fldCharType="end"/>
      </w:r>
      <w:r w:rsidRPr="00F02A52">
        <w:rPr>
          <w:lang w:val="en-US"/>
        </w:rPr>
        <w:t xml:space="preserve"> indicate that in France around 70% of the Protected Denomination of Origin products are found in high nature value farmland. The design of an innovative eco-labelling </w:t>
      </w:r>
      <w:r>
        <w:rPr>
          <w:lang w:val="en-US"/>
        </w:rPr>
        <w:t>European Union</w:t>
      </w:r>
      <w:r w:rsidRPr="00F02A52">
        <w:rPr>
          <w:lang w:val="en-US"/>
        </w:rPr>
        <w:t xml:space="preserve"> scheme for those agricultural products coming from high nature value farmland and Natura 2000 areas, could be an opportunity to allow European consumers to contribute to biodiversity conservation while buying traditional and high-quality food (see synthesis </w:t>
      </w:r>
      <w:r w:rsidR="005A3E13">
        <w:rPr>
          <w:b/>
          <w:lang w:val="en-US"/>
        </w:rPr>
        <w:t>Table 6.11</w:t>
      </w:r>
      <w:r w:rsidRPr="00F02A52">
        <w:rPr>
          <w:lang w:val="en-US"/>
        </w:rPr>
        <w:t xml:space="preserve">). However, a strategy to enhance the sustainability of high nature value farmland should also consider non-economic benefits such as motivations of farmers to manage high nature value farmland, their indigenous and local knowledge and practices, their socio-ecological context and life style, and their need for social and political recognition </w:t>
      </w:r>
      <w:r w:rsidRPr="00F02A52">
        <w:rPr>
          <w:lang w:val="en-US"/>
        </w:rPr>
        <w:fldChar w:fldCharType="begin" w:fldLock="1"/>
      </w:r>
      <w:r>
        <w:rPr>
          <w:lang w:val="en-US"/>
        </w:rPr>
        <w:instrText>ADDIN CSL_CITATION { "citationItems" : [ { "id" : "ITEM-1", "itemData" : { "DOI" : "10.1007/s10745-013-9577-9", "ISBN" : "1746-4269", "ISSN" : "03007839", "PMID" : "24244063", "abstract" : "Traditional food systems of indigenous peoples are defined as being composed of items from the local, natural environment that are culturally acceptable. Rapid dietary change of indigenous peoples worldwide is posing threats to use of this food and the traditional knowledge required for traditional food system maintainance. This review describes the many influences on choice of food by indigenous peoples, the qualities of traditional food systems, the forces of non-directed dietary change causing decline in use of traditional food systems, and the consequences of change for indigenous peoples. Several examples are given of dietary change research with indigenous peoples.", "author" : [ { "dropping-particle" : "", "family" : "G\u00f3mez-Baggethun", "given" : "Erik", "non-dropping-particle" : "", "parse-names" : false, "suffix" : "" }, { "dropping-particle" : "", "family" : "Reyes-Garc\u00eda", "given" : "Victoria", "non-dropping-particle" : "", "parse-names" : false, "suffix" : "" } ], "container-title" : "Human Ecology", "id" : "ITEM-1", "issued" : { "date-parts" : [ [ "2013" ] ] }, "page" : "643", "title" : "Reinterpreting Change in Traditional Ecological Knowledge", "type" : "article-journal", "volume" : "41" }, "uris" : [ "http://www.mendeley.com/documents/?uuid=2ac86c19-ca89-38a5-b966-3ed8acdd664e", "http://www.mendeley.com/documents/?uuid=d66dd141-19e3-4163-9b43-e427495b29bc" ] }, { "id" : "ITEM-2", "itemData" : { "ISSN" : "0044-7447", "abstract" : "Local ecological knowledge (LEK) has been found to be one of the main bridges to manage biocultural diversity. We analyzed the factors affecting LEK maintenance and transmission in a Mediterranean watershed. We used a mixed methods approach to evaluate the agricultural LEK in three different dimensions: biological, soil and water management, and forecasting. We found that the main factors for its maintenance were the respondent's time living in the area and the social relationships established among farmers, which involved partner collaboration and farmer information exchanges. Protected areas also played a key role for maintaining the LEK associated with soil and water management. Finally, we found that outmigration and mechanization were the most important indirect drivers of change underlying LEK erosion. We suggest that environmental policies should focus on promoting this experiential knowledge, considering both intergenerational renewal and the gendered aspects of this knowledge.", "author" : [ { "dropping-particle" : "", "family" : "Iniesta-Arandia", "given" : "Irene", "non-dropping-particle" : "", "parse-names" : false, "suffix" : "" }, { "dropping-particle" : "", "family" : "Garc\u00eda Del Amo", "given" : "David", "non-dropping-particle" : "", "parse-names" : false, "suffix" : "" }, { "dropping-particle" : "", "family" : "Garc\u00eda-Nieto", "given" : "Ana Paula", "non-dropping-particle" : "", "parse-names" : false, "suffix" : "" }, { "dropping-particle" : "", "family" : "Pi\u00f1eiro", "given" : "Concepci\u00f3n", "non-dropping-particle" : "", "parse-names" : false, "suffix" : "" }, { "dropping-particle" : "", "family" : "Montes", "given" : "Carlos", "non-dropping-particle" : "", "parse-names" : false, "suffix" : "" }, { "dropping-particle" : "", "family" : "Mart\u00edn-L\u00f3pez", "given" : "Berta", "non-dropping-particle" : "", "parse-names" : false, "suffix" : "" } ], "container-title" : "Ambio", "id" : "ITEM-2", "issue" : "4", "issued" : { "date-parts" : [ [ "2015", "5" ] ] }, "page" : "285-296", "title" : "Factors influencing local ecological knowledge maintenance in Mediterranean watersheds: Insights for environmental policies", "type" : "article-journal", "volume" : "44" }, "uris" : [ "http://www.mendeley.com/documents/?uuid=3daa3aac-2470-4648-a71d-18a9a1ca5713", "http://www.mendeley.com/documents/?uuid=3f84b598-27cf-46f3-86f8-739d92e95d84" ] }, { "id" : "ITEM-3", "itemData" : { "DOI" : "10.1111/j.1755-263X.2012.00227.x", "ISBN" : "1755-263X", "ISSN" : "1755263X", "abstract" : "Many traditional farming landscapes have high conservation value. Conservation policy in such landscapes typically follows a \u201cpreservation strategy,\u201d most commonly by providing financial incentives for farmers to continue traditional practices. A preservation strategy can be successful in the short term, but it fails to acknowledge that traditional farming landscapes evolved as tightly coupled social\u2013ecological systems. Traditionally, people received direct benefits from the environment, which provided a direct incentive for sustainable land use. Globalization and rural development programs increasingly alter the social subsystem in traditional farming landscapes, whereas conservation seeks to preserve the ecological subsystem. The resulting decoupling of the social\u2013ecological system can be counteracted only in part by financial incentives, thus inherently limiting the usefulness of a preservation strategy. An alternative way to frame conservation policy in traditional farming landscapes is a \u201ctransformation strategy.\u201d This strategy acknowledges that the past cannot be preserved, and assumes that direct links between people and nature are preferable to indirect links based on incentive payments. A transformation strategy seeks to support community-led efforts to create new, direct links with nature. Such a strategy could empower rural communities to embrace sustainable development, providing a vision for the future rather than attempting to preserve the past.", "author" : [ { "dropping-particle" : "", "family" : "Fischer", "given" : "Joern", "non-dropping-particle" : "", "parse-names" : false, "suffix" : "" }, { "dropping-particle" : "", "family" : "Hartel", "given" : "Tibor", "non-dropping-particle" : "", "parse-names" : false, "suffix" : "" }, { "dropping-particle" : "", "family" : "Kuemmerle", "given" : "Tobias", "non-dropping-particle" : "", "parse-names" : false, "suffix" : "" } ], "container-title" : "Conservation Letters", "id" : "ITEM-3", "issue" : "3", "issued" : { "date-parts" : [ [ "2012" ] ] }, "page" : "167-175", "title" : "Conservation policy in traditional farming landscapes", "type" : "article-journal", "volume" : "5" }, "uris" : [ "http://www.mendeley.com/documents/?uuid=3ef042a1-c3c6-4a09-a09d-9ed916922069", "http://www.mendeley.com/documents/?uuid=c1874877-78e5-3d1d-af40-dcd86a34a089" ] }, { "id" : "ITEM-4", "itemData" : { "author" : [ { "dropping-particle" : "", "family" : "EIP-AGRI Focus Group", "given" : "", "non-dropping-particle" : "", "parse-names" : false, "suffix" : "" } ], "id" : "ITEM-4", "issued" : { "date-parts" : [ [ "2016" ] ] }, "publisher-place" : "Brussels", "title" : "Sustainable High Nature Value (HNV) farming. Final report", "type" : "report" }, "uris" : [ "http://www.mendeley.com/documents/?uuid=a087b180-a052-3ae0-948b-77407c5f7556" ] } ], "mendeley" : { "formattedCitation" : "(EIP-AGRI Focus Group, 2016; J. Fischer et al., 2012; G\u00f3mez-Baggethun &amp; Reyes-Garc\u00eda, 2013; Iniesta-Arandia et al., 2015)", "plainTextFormattedCitation" : "(EIP-AGRI Focus Group, 2016; J. Fischer et al., 2012; G\u00f3mez-Baggethun &amp; Reyes-Garc\u00eda, 2013; Iniesta-Arandia et al., 2015)", "previouslyFormattedCitation" : "(EIP-AGRI Focus Group, 2016; J. Fischer et al., 2012; G\u00f3mez-Baggethun &amp; Reyes-Garc\u00eda, 2013; Iniesta-Arandia et al., 2015)" }, "properties" : {  }, "schema" : "https://github.com/citation-style-language/schema/raw/master/csl-citation.json" }</w:instrText>
      </w:r>
      <w:r w:rsidRPr="00F02A52">
        <w:rPr>
          <w:lang w:val="en-US"/>
        </w:rPr>
        <w:fldChar w:fldCharType="separate"/>
      </w:r>
      <w:r w:rsidRPr="00F02A52">
        <w:rPr>
          <w:lang w:val="en-US"/>
        </w:rPr>
        <w:t xml:space="preserve">(EIP-AGRI Focus Group, 2016; Fischer </w:t>
      </w:r>
      <w:r w:rsidR="009E3418" w:rsidRPr="009E3418">
        <w:rPr>
          <w:i/>
          <w:lang w:val="en-US"/>
        </w:rPr>
        <w:t>et al.</w:t>
      </w:r>
      <w:r w:rsidRPr="00F02A52">
        <w:rPr>
          <w:lang w:val="en-US"/>
        </w:rPr>
        <w:t>, 2012</w:t>
      </w:r>
      <w:r w:rsidR="00C53CDC">
        <w:rPr>
          <w:lang w:val="en-US"/>
        </w:rPr>
        <w:t>b</w:t>
      </w:r>
      <w:r w:rsidRPr="00F02A52">
        <w:rPr>
          <w:lang w:val="en-US"/>
        </w:rPr>
        <w:t xml:space="preserve">; Gómez-Baggethun &amp; Reyes-García, 2013; Iniesta-Arandia </w:t>
      </w:r>
      <w:r w:rsidR="009E3418" w:rsidRPr="009E3418">
        <w:rPr>
          <w:i/>
          <w:lang w:val="en-US"/>
        </w:rPr>
        <w:t>et al.</w:t>
      </w:r>
      <w:r w:rsidRPr="00F02A52">
        <w:rPr>
          <w:lang w:val="en-US"/>
        </w:rPr>
        <w:t>, 2015)</w:t>
      </w:r>
      <w:r w:rsidRPr="00F02A52">
        <w:rPr>
          <w:lang w:val="en-US"/>
        </w:rPr>
        <w:fldChar w:fldCharType="end"/>
      </w:r>
      <w:r w:rsidRPr="00F02A52">
        <w:rPr>
          <w:lang w:val="en-US"/>
        </w:rPr>
        <w:t>.</w:t>
      </w:r>
    </w:p>
    <w:p w14:paraId="75616FD4" w14:textId="59DD1813" w:rsidR="00E97DE0" w:rsidRPr="00F02A52" w:rsidRDefault="00E97DE0" w:rsidP="000226B2">
      <w:pPr>
        <w:pStyle w:val="Caption"/>
      </w:pPr>
      <w:bookmarkStart w:id="1835" w:name="_Ref496262484"/>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5</w:t>
      </w:r>
      <w:r>
        <w:fldChar w:fldCharType="end"/>
      </w:r>
      <w:bookmarkEnd w:id="1832"/>
      <w:bookmarkEnd w:id="1835"/>
      <w:r w:rsidRPr="00F02A52">
        <w:t xml:space="preserve">: Shortcomings in the implementation of Natura 2000 payments by </w:t>
      </w:r>
      <w:r>
        <w:t>European Union</w:t>
      </w:r>
      <w:r w:rsidRPr="00F02A52">
        <w:t xml:space="preserve"> member </w:t>
      </w:r>
      <w:bookmarkEnd w:id="1833"/>
      <w:r w:rsidRPr="00F02A52">
        <w:t>States</w:t>
      </w:r>
      <w:r w:rsidR="009D7B0F">
        <w:t>.</w:t>
      </w:r>
    </w:p>
    <w:p w14:paraId="360C044A" w14:textId="72684348" w:rsidR="00E97DE0" w:rsidRPr="00F02A52" w:rsidRDefault="00E97DE0" w:rsidP="00E97DE0">
      <w:pPr>
        <w:rPr>
          <w:sz w:val="20"/>
          <w:szCs w:val="20"/>
          <w:lang w:val="en-US"/>
        </w:rPr>
      </w:pPr>
      <w:r w:rsidRPr="00F02A52">
        <w:rPr>
          <w:sz w:val="20"/>
          <w:szCs w:val="20"/>
          <w:lang w:val="en-US"/>
        </w:rPr>
        <w:t xml:space="preserve">Agricultural land included in the Natura 2000 network covers 10.6% of </w:t>
      </w:r>
      <w:r>
        <w:rPr>
          <w:sz w:val="20"/>
          <w:szCs w:val="20"/>
          <w:lang w:val="en-US"/>
        </w:rPr>
        <w:t>u</w:t>
      </w:r>
      <w:r w:rsidRPr="00F02A52">
        <w:rPr>
          <w:sz w:val="20"/>
          <w:szCs w:val="20"/>
          <w:lang w:val="en-US"/>
        </w:rPr>
        <w:t>tili</w:t>
      </w:r>
      <w:r>
        <w:rPr>
          <w:sz w:val="20"/>
          <w:szCs w:val="20"/>
          <w:lang w:val="en-US"/>
        </w:rPr>
        <w:t>z</w:t>
      </w:r>
      <w:r w:rsidRPr="00F02A52">
        <w:rPr>
          <w:sz w:val="20"/>
          <w:szCs w:val="20"/>
          <w:lang w:val="en-US"/>
        </w:rPr>
        <w:t xml:space="preserve">ed </w:t>
      </w:r>
      <w:r>
        <w:rPr>
          <w:sz w:val="20"/>
          <w:szCs w:val="20"/>
          <w:lang w:val="en-US"/>
        </w:rPr>
        <w:t>a</w:t>
      </w:r>
      <w:r w:rsidRPr="00F02A52">
        <w:rPr>
          <w:sz w:val="20"/>
          <w:szCs w:val="20"/>
          <w:lang w:val="en-US"/>
        </w:rPr>
        <w:t xml:space="preserve">gricultural </w:t>
      </w:r>
      <w:r>
        <w:rPr>
          <w:sz w:val="20"/>
          <w:szCs w:val="20"/>
          <w:lang w:val="en-US"/>
        </w:rPr>
        <w:t>a</w:t>
      </w:r>
      <w:r w:rsidRPr="00F02A52">
        <w:rPr>
          <w:sz w:val="20"/>
          <w:szCs w:val="20"/>
          <w:lang w:val="en-US"/>
        </w:rPr>
        <w:t xml:space="preserve">rea of the EU-27 </w:t>
      </w:r>
      <w:r w:rsidRPr="00F02A52">
        <w:rPr>
          <w:sz w:val="20"/>
          <w:szCs w:val="20"/>
          <w:lang w:val="en-US"/>
        </w:rPr>
        <w:fldChar w:fldCharType="begin" w:fldLock="1"/>
      </w:r>
      <w:r>
        <w:rPr>
          <w:sz w:val="20"/>
          <w:szCs w:val="20"/>
          <w:lang w:val="en-US"/>
        </w:rPr>
        <w:instrText>ADDIN CSL_CITATION { "citationItems" : [ { "id" : "ITEM-1", "itemData" : { "author" : [ { "dropping-particle" : "", "family" : "European Commission", "given" : "", "non-dropping-particle" : "", "parse-names" : false, "suffix" : "" } ], "id" : "ITEM-1", "issued" : { "date-parts" : [ [ "2013" ] ] }, "number-of-pages" : "390", "publisher" : "European Commission, Directorate-General for Agriculture and Rural Development", "publisher-place" : "Brussels", "title" : "Rural Development in the EU. Statistical and Economic Information: Report 2013", "type" : "report" }, "uris" : [ "http://www.mendeley.com/documents/?uuid=ba52b7cd-dab6-43e6-89a2-0326d8c2e5b7", "http://www.mendeley.com/documents/?uuid=b42db85b-7dfb-3e73-bcf0-56252eab8420" ] } ], "mendeley" : { "formattedCitation" : "(European Commission, 2013d)", "plainTextFormattedCitation" : "(European Commission, 2013d)", "previouslyFormattedCitation" : "(European Commission, 2013d)"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3d)</w:t>
      </w:r>
      <w:r w:rsidRPr="00F02A52">
        <w:rPr>
          <w:sz w:val="20"/>
          <w:szCs w:val="20"/>
          <w:lang w:val="en-US"/>
        </w:rPr>
        <w:fldChar w:fldCharType="end"/>
      </w:r>
      <w:r w:rsidRPr="00F02A52">
        <w:rPr>
          <w:sz w:val="20"/>
          <w:szCs w:val="20"/>
          <w:lang w:val="en-US"/>
        </w:rPr>
        <w:t xml:space="preserve">. Most </w:t>
      </w:r>
      <w:r>
        <w:rPr>
          <w:sz w:val="20"/>
          <w:szCs w:val="20"/>
          <w:lang w:val="en-US"/>
        </w:rPr>
        <w:t>Common Agricultural Policy</w:t>
      </w:r>
      <w:r w:rsidRPr="00F02A52">
        <w:rPr>
          <w:sz w:val="20"/>
          <w:szCs w:val="20"/>
          <w:lang w:val="en-US"/>
        </w:rPr>
        <w:t xml:space="preserve"> pillar 2 direct policy instruments for biodiversity and habitats conservation are Natura 2000 payments supporting areas associated with agriculture and forestry. However, in the 2007-2013 period in the EU-27, Natura 2000 payments </w:t>
      </w:r>
      <w:r w:rsidRPr="00F02A52">
        <w:rPr>
          <w:sz w:val="20"/>
          <w:szCs w:val="20"/>
          <w:lang w:val="en-US" w:eastAsia="it-IT"/>
        </w:rPr>
        <w:t xml:space="preserve">and Natura 2000 payments linked to Directive 2000/60/EC (Water Framework Directive) </w:t>
      </w:r>
      <w:r w:rsidRPr="00F02A52">
        <w:rPr>
          <w:sz w:val="20"/>
          <w:szCs w:val="20"/>
          <w:lang w:val="en-US"/>
        </w:rPr>
        <w:t xml:space="preserve">comprised only 0.1% and 0.5%, respectively, of the European Agriculture Fund for Rural Development expenditures for Axis 2 of rural development on the environment </w:t>
      </w:r>
      <w:r w:rsidRPr="00F02A52">
        <w:rPr>
          <w:sz w:val="20"/>
          <w:szCs w:val="20"/>
          <w:lang w:val="en-US"/>
        </w:rPr>
        <w:fldChar w:fldCharType="begin" w:fldLock="1"/>
      </w:r>
      <w:r>
        <w:rPr>
          <w:sz w:val="20"/>
          <w:szCs w:val="20"/>
          <w:lang w:val="en-US"/>
        </w:rPr>
        <w:instrText>ADDIN CSL_CITATION { "citationItems" : [ { "id" : "ITEM-1", "itemData" : { "author" : [ { "dropping-particle" : "", "family" : "European Commission", "given" : "", "non-dropping-particle" : "", "parse-names" : false, "suffix" : "" } ], "id" : "ITEM-1", "issued" : { "date-parts" : [ [ "2013" ] ] }, "number-of-pages" : "390", "publisher" : "European Commission, Directorate-General for Agriculture and Rural Development", "publisher-place" : "Brussels", "title" : "Rural Development in the EU. Statistical and Economic Information: Report 2013", "type" : "report" }, "uris" : [ "http://www.mendeley.com/documents/?uuid=ba52b7cd-dab6-43e6-89a2-0326d8c2e5b7", "http://www.mendeley.com/documents/?uuid=b42db85b-7dfb-3e73-bcf0-56252eab8420" ] } ], "mendeley" : { "formattedCitation" : "(European Commission, 2013d)", "plainTextFormattedCitation" : "(European Commission, 2013d)", "previouslyFormattedCitation" : "(European Commission, 2013d)"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3d)</w:t>
      </w:r>
      <w:r w:rsidRPr="00F02A52">
        <w:rPr>
          <w:sz w:val="20"/>
          <w:szCs w:val="20"/>
          <w:lang w:val="en-US"/>
        </w:rPr>
        <w:fldChar w:fldCharType="end"/>
      </w:r>
      <w:r w:rsidRPr="00F02A52">
        <w:rPr>
          <w:sz w:val="20"/>
          <w:szCs w:val="20"/>
          <w:lang w:val="en-US"/>
        </w:rPr>
        <w:t xml:space="preserve">. Consequently, this resulted in under-funding of Natura 2000 areas </w:t>
      </w:r>
      <w:r w:rsidRPr="00F02A52">
        <w:rPr>
          <w:sz w:val="20"/>
          <w:szCs w:val="20"/>
          <w:lang w:val="en-US"/>
        </w:rPr>
        <w:fldChar w:fldCharType="begin" w:fldLock="1"/>
      </w:r>
      <w:r>
        <w:rPr>
          <w:sz w:val="20"/>
          <w:szCs w:val="20"/>
          <w:lang w:val="en-US"/>
        </w:rPr>
        <w:instrText>ADDIN CSL_CITATION { "citationItems" : [ { "id" : "ITEM-1", "itemData" : { "abstract" : "Watch: the attached pdf is publicly available from TEEB homepage; however, better to cite the relevant chapter in the published book from Earthscan.", "author" : [ { "dropping-particle" : "", "family" : "Hansj\u00fcrgens", "given" : "Bernd", "non-dropping-particle" : "", "parse-names" : false, "suffix" : "" }, { "dropping-particle" : "", "family" : "Kettunen", "given" : "Marianne", "non-dropping-particle" : "", "parse-names" : false, "suffix" : "" }, { "dropping-particle" : "", "family" : "Schr\u00f6ter-Schlaack", "given" : "Christoph", "non-dropping-particle" : "", "parse-names" : false, "suffix" : "" }, { "dropping-particle" : "", "family" : "White", "given" : "Stephen", "non-dropping-particle" : "", "parse-names" : false, "suffix" : "" }, { "dropping-particle" : "", "family" : "Wittmer", "given" : "Heidi", "non-dropping-particle" : "", "parse-names" : false, "suffix" : "" } ], "chapter-number" : "2", "container-title" : "TEEB - The Economics of Ecosystems and Biodiversity in National and International Policy Making", "editor" : [ { "dropping-particle" : "", "family" : "Brink", "given" : "Patrick", "non-dropping-particle" : "ten", "parse-names" : false, "suffix" : "" } ], "id" : "ITEM-1", "issued" : { "date-parts" : [ [ "2011" ] ] }, "number-of-pages" : "47-75", "publisher" : "Earthscan", "publisher-place" : "London and Washington, DC", "title" : "Framework and guiding principles for the policy response", "type" : "report" }, "uris" : [ "http://www.mendeley.com/documents/?uuid=3de5e412-ed0a-4cd8-bf1f-c0f7400cf184", "http://www.mendeley.com/documents/?uuid=ce90ea78-f6aa-4643-af76-ad0d340ea491" ] }, { "id" : "ITEM-2", "itemData" : { "abstract" : "Twenty years after the world\u2019s nations agreed upon the Convention on Biodi-versity, there is still a global decline in biodiversity. At present it seems unlikely that the Aichi Targets of halting biodiversity loss by 2020 will be met. Although the European Union is often seen as a pioneer in this regard, as its \u201cHabitats Directive\u201d represents one of the strongest legal tools in nature conservation, biodiversity continues to decline even in Europe. We outline four major prob-lems in the current implementation of the directive. First, prioritization needs to be based upon comprehensive scientific knowledge. This requires a maxi-mized number of red list assessments of European species and a regular adap-tation of the annexes in order to focus on those sites with the highest con-servation value. Second, strategic conservation plans need to be compiled for highly threatened species and adaptive management plans need to be imple-mented in each reserve. Third, an improved \u201con-ground\u201d monitoring system is necessary, focusing on population trends of priority species and feeding back to management plans and red list assessments. Fourth, substantial financial resources have to be invested in the implementation as well as education in order to reach a societal consensus on the necessity for conservation", "author" : [ { "dropping-particle" : "", "family" : "Hochkirch", "given" : "Axel", "non-dropping-particle" : "", "parse-names" : false, "suffix" : "" }, { "dropping-particle" : "", "family" : "Schmitt", "given" : "Thomas", "non-dropping-particle" : "", "parse-names" : false, "suffix" : "" }, { "dropping-particle" : "", "family" : "Beninde", "given" : "Joscha", "non-dropping-particle" : "", "parse-names" : false, "suffix" : "" }, { "dropping-particle" : "", "family" : "Hiery", "given" : "Marietta", "non-dropping-particle" : "", "parse-names" : false, "suffix" : "" }, { "dropping-particle" : "", "family" : "Kinitz", "given" : "Tim", "non-dropping-particle" : "", "parse-names" : false, "suffix" : "" }, { "dropping-particle" : "", "family" : "Kirschey", "given" : "Jenny", "non-dropping-particle" : "", "parse-names" : false, "suffix" : "" }, { "dropping-particle" : "", "family" : "Matenaar", "given" : "Daniela", "non-dropping-particle" : "", "parse-names" : false, "suffix" : "" }, { "dropping-particle" : "", "family" : "Rohde", "given" : "Katja", "non-dropping-particle" : "", "parse-names" : false, "suffix" : "" }, { "dropping-particle" : "", "family" : "Stoefen", "given" : "Aleke", "non-dropping-particle" : "", "parse-names" : false, "suffix" : "" }, { "dropping-particle" : "", "family" : "Wagner", "given" : "Norman", "non-dropping-particle" : "", "parse-names" : false, "suffix" : "" }, { "dropping-particle" : "", "family" : "Zink", "given" : "Andreas", "non-dropping-particle" : "", "parse-names" : false, "suffix" : "" }, { "dropping-particle" : "", "family" : "Lotters", "given" : "Stefan", "non-dropping-particle" : "", "parse-names" : false, "suffix" : "" }, { "dropping-particle" : "", "family" : "Veith", "given" : "Michael", "non-dropping-particle" : "", "parse-names" : false, "suffix" : "" }, { "dropping-particle" : "", "family" : "Proelss", "given" : "Alexander", "non-dropping-particle" : "", "parse-names" : false, "suffix" : "" } ], "container-title" : "Conservation Letters", "id" : "ITEM-2", "issue" : "6", "issued" : { "date-parts" : [ [ "2013" ] ] }, "page" : "462\u2013467", "title" : "Europe Needs a New Vision for a Natura 2020 Network", "type" : "article-journal", "volume" : "6" }, "uris" : [ "http://www.mendeley.com/documents/?uuid=30281832-4032-3228-9c28-b690715f70e4", "http://www.mendeley.com/documents/?uuid=64854290-b920-4f8d-a6fc-faaca8f9bf05" ] } ], "mendeley" : { "formattedCitation" : "(Hansj\u00fcrgens, Kettunen, Schr\u00f6ter-Schlaack, White, &amp; Wittmer, 2011; Hochkirch et al., 2013)", "plainTextFormattedCitation" : "(Hansj\u00fcrgens, Kettunen, Schr\u00f6ter-Schlaack, White, &amp; Wittmer, 2011; Hochkirch et al., 2013)", "previouslyFormattedCitation" : "(Hansj\u00fcrgens, Kettunen, Schr\u00f6ter-Schlaack, White, &amp; Wittmer, 2011; Hochkirch et al., 2013)" }, "properties" : {  }, "schema" : "https://github.com/citation-style-language/schema/raw/master/csl-citation.json" }</w:instrText>
      </w:r>
      <w:r w:rsidRPr="00F02A52">
        <w:rPr>
          <w:sz w:val="20"/>
          <w:szCs w:val="20"/>
          <w:lang w:val="en-US"/>
        </w:rPr>
        <w:fldChar w:fldCharType="separate"/>
      </w:r>
      <w:r w:rsidRPr="00F02A52">
        <w:rPr>
          <w:sz w:val="20"/>
          <w:szCs w:val="20"/>
          <w:lang w:val="en-US"/>
        </w:rPr>
        <w:t>(Hansjürgens</w:t>
      </w:r>
      <w:r w:rsidR="00C53CDC">
        <w:rPr>
          <w:i/>
          <w:sz w:val="20"/>
          <w:szCs w:val="20"/>
          <w:lang w:val="en-US"/>
        </w:rPr>
        <w:t xml:space="preserve"> et al.</w:t>
      </w:r>
      <w:r w:rsidRPr="00F02A52">
        <w:rPr>
          <w:sz w:val="20"/>
          <w:szCs w:val="20"/>
          <w:lang w:val="en-US"/>
        </w:rPr>
        <w:t>, 2011</w:t>
      </w:r>
      <w:r w:rsidR="000028D2">
        <w:rPr>
          <w:sz w:val="20"/>
          <w:szCs w:val="20"/>
          <w:lang w:val="en-US"/>
        </w:rPr>
        <w:t>a</w:t>
      </w:r>
      <w:r w:rsidRPr="00F02A52">
        <w:rPr>
          <w:sz w:val="20"/>
          <w:szCs w:val="20"/>
          <w:lang w:val="en-US"/>
        </w:rPr>
        <w:t xml:space="preserve">; Hochkirch </w:t>
      </w:r>
      <w:r w:rsidR="009E3418" w:rsidRPr="009E3418">
        <w:rPr>
          <w:i/>
          <w:sz w:val="20"/>
          <w:szCs w:val="20"/>
          <w:lang w:val="en-US"/>
        </w:rPr>
        <w:t>et al.</w:t>
      </w:r>
      <w:r w:rsidRPr="00F02A52">
        <w:rPr>
          <w:sz w:val="20"/>
          <w:szCs w:val="20"/>
          <w:lang w:val="en-US"/>
        </w:rPr>
        <w:t>, 2013)</w:t>
      </w:r>
      <w:r w:rsidRPr="00F02A52">
        <w:rPr>
          <w:sz w:val="20"/>
          <w:szCs w:val="20"/>
          <w:lang w:val="en-US"/>
        </w:rPr>
        <w:fldChar w:fldCharType="end"/>
      </w:r>
      <w:r w:rsidRPr="00F02A52">
        <w:rPr>
          <w:sz w:val="20"/>
          <w:szCs w:val="20"/>
          <w:lang w:val="en-US"/>
        </w:rPr>
        <w:t xml:space="preserve">. During the 2007-2013 programming period, only half of </w:t>
      </w:r>
      <w:r>
        <w:rPr>
          <w:sz w:val="20"/>
          <w:szCs w:val="20"/>
          <w:lang w:val="en-US"/>
        </w:rPr>
        <w:t>European Union</w:t>
      </w:r>
      <w:r w:rsidRPr="00F02A52">
        <w:rPr>
          <w:sz w:val="20"/>
          <w:szCs w:val="20"/>
          <w:lang w:val="en-US"/>
        </w:rPr>
        <w:t xml:space="preserve"> member States included Natura 2000 payments in their rural development plans. According to the European Commission </w:t>
      </w:r>
      <w:r w:rsidRPr="00F02A52">
        <w:rPr>
          <w:sz w:val="20"/>
          <w:szCs w:val="20"/>
          <w:lang w:val="en-US"/>
        </w:rPr>
        <w:fldChar w:fldCharType="begin" w:fldLock="1"/>
      </w:r>
      <w:r>
        <w:rPr>
          <w:sz w:val="20"/>
          <w:szCs w:val="20"/>
          <w:lang w:val="en-US"/>
        </w:rPr>
        <w:instrText>ADDIN CSL_CITATION { "citationItems" : [ { "id" : "ITEM-1", "itemData" : { "abstract" : "Natura 2000 funding opportunities exist under each of the European structural and investment funds (ESIFs), which include the European Agricultural Fund for Rural Development (EAFRD)1, the European Regional Development Fund (ERDF)2, the European Social Fund (ESF)3, the Cohesion Fund (CF) 4and the European Maritime &amp; Fisheries Fund (EMFF)5. This evaluation is aimed at assessing the integration of relevant priorities and measures relating to Natura 2000 and biodiversity conservation into the programmes approved under these funds for 2014-2020. The analysis has considered a representative sample of programmes from 16 Member States and regions6 (101 programme). The list of programmes is included in Annex 1. The analysis has identified the priorities and measures, as well as the financial resources dedicated to Natura 2000 and biodiversity in each programme, and assessed their potential to cover the main Natura 2000 needs defined in the Prioritised Action Frameworks for Natura 2000 (PAFs).", "author" : [ { "dropping-particle" : "", "family" : "European Commission", "given" : "", "non-dropping-particle" : "", "parse-names" : false, "suffix" : "" } ], "id" : "ITEM-1", "issued" : { "date-parts" : [ [ "2016" ] ] }, "number-of-pages" : "75", "publisher-place" : "Brussels", "title" : "Integration of Natura 2000 and biodiversity into EU funding (EAFRD, ERDF, CF, EMFF, ESF). Analysis of a selection of operational programmes approved for 2014-2020", "type" : "report" }, "uris" : [ "http://www.mendeley.com/documents/?uuid=0ba71acf-1f8e-4220-98b6-af78edf88e5b", "http://www.mendeley.com/documents/?uuid=8e69cdbc-6daf-3625-9217-0d2bd854ec38" ] } ], "mendeley" : { "formattedCitation" : "(European Commission, 2016c)", "plainTextFormattedCitation" : "(European Commission, 2016c)", "previouslyFormattedCitation" : "(European Commission, 2016c)"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6c)</w:t>
      </w:r>
      <w:r w:rsidRPr="00F02A52">
        <w:rPr>
          <w:sz w:val="20"/>
          <w:szCs w:val="20"/>
          <w:lang w:val="en-US"/>
        </w:rPr>
        <w:fldChar w:fldCharType="end"/>
      </w:r>
      <w:r w:rsidRPr="00F02A52">
        <w:rPr>
          <w:sz w:val="20"/>
          <w:szCs w:val="20"/>
          <w:lang w:val="en-US"/>
        </w:rPr>
        <w:t xml:space="preserve"> reasons for this vary from legal constraints (England) to the small number of approved management plans (Romania and Slovenia) </w:t>
      </w:r>
      <w:r w:rsidRPr="00F02A52">
        <w:rPr>
          <w:sz w:val="20"/>
          <w:szCs w:val="20"/>
          <w:lang w:val="en-US"/>
        </w:rPr>
        <w:fldChar w:fldCharType="begin" w:fldLock="1"/>
      </w:r>
      <w:r>
        <w:rPr>
          <w:sz w:val="20"/>
          <w:szCs w:val="20"/>
          <w:lang w:val="en-US"/>
        </w:rPr>
        <w:instrText>ADDIN CSL_CITATION { "citationItems" : [ { "id" : "ITEM-1", "itemData" : { "abstract" : "Natura 2000 funding opportunities exist under each of the European structural and investment funds (ESIFs), which include the European Agricultural Fund for Rural Development (EAFRD)1, the European Regional Development Fund (ERDF)2, the European Social Fund (ESF)3, the Cohesion Fund (CF) 4and the European Maritime &amp; Fisheries Fund (EMFF)5. This evaluation is aimed at assessing the integration of relevant priorities and measures relating to Natura 2000 and biodiversity conservation into the programmes approved under these funds for 2014-2020. The analysis has considered a representative sample of programmes from 16 Member States and regions6 (101 programme). The list of programmes is included in Annex 1. The analysis has identified the priorities and measures, as well as the financial resources dedicated to Natura 2000 and biodiversity in each programme, and assessed their potential to cover the main Natura 2000 needs defined in the Prioritised Action Frameworks for Natura 2000 (PAFs).", "author" : [ { "dropping-particle" : "", "family" : "European Commission", "given" : "", "non-dropping-particle" : "", "parse-names" : false, "suffix" : "" } ], "id" : "ITEM-1", "issued" : { "date-parts" : [ [ "2016" ] ] }, "number-of-pages" : "75", "publisher-place" : "Brussels", "title" : "Integration of Natura 2000 and biodiversity into EU funding (EAFRD, ERDF, CF, EMFF, ESF). Analysis of a selection of operational programmes approved for 2014-2020", "type" : "report" }, "uris" : [ "http://www.mendeley.com/documents/?uuid=0ba71acf-1f8e-4220-98b6-af78edf88e5b", "http://www.mendeley.com/documents/?uuid=8e69cdbc-6daf-3625-9217-0d2bd854ec38" ] } ], "mendeley" : { "formattedCitation" : "(European Commission, 2016c)", "plainTextFormattedCitation" : "(European Commission, 2016c)", "previouslyFormattedCitation" : "(European Commission, 2016c)"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6c)</w:t>
      </w:r>
      <w:r w:rsidRPr="00F02A52">
        <w:rPr>
          <w:sz w:val="20"/>
          <w:szCs w:val="20"/>
          <w:lang w:val="en-US"/>
        </w:rPr>
        <w:fldChar w:fldCharType="end"/>
      </w:r>
      <w:r w:rsidRPr="00F02A52">
        <w:rPr>
          <w:sz w:val="20"/>
          <w:szCs w:val="20"/>
          <w:lang w:val="en-US"/>
        </w:rPr>
        <w:t>. In other cases Natura 2000 payments were implemented only in agricultural areas (Portugal, Spain-Aragon) or forestry areas (Germany</w:t>
      </w:r>
      <w:r w:rsidR="002F17B2">
        <w:rPr>
          <w:sz w:val="20"/>
          <w:szCs w:val="20"/>
          <w:lang w:val="en-US"/>
        </w:rPr>
        <w:t xml:space="preserve">, </w:t>
      </w:r>
      <w:r w:rsidRPr="00F02A52">
        <w:rPr>
          <w:rFonts w:cs="Calibri"/>
          <w:sz w:val="20"/>
          <w:szCs w:val="20"/>
          <w:lang w:val="en-US" w:eastAsia="it-IT"/>
        </w:rPr>
        <w:t>Mecklenburg-Vorpommern) and only in some cases</w:t>
      </w:r>
      <w:r w:rsidR="0046136C">
        <w:rPr>
          <w:rFonts w:cs="Calibri"/>
          <w:sz w:val="20"/>
          <w:szCs w:val="20"/>
          <w:lang w:val="en-US" w:eastAsia="it-IT"/>
        </w:rPr>
        <w:t xml:space="preserve"> in both</w:t>
      </w:r>
      <w:r w:rsidRPr="00F02A52">
        <w:rPr>
          <w:rFonts w:cs="Calibri"/>
          <w:sz w:val="20"/>
          <w:szCs w:val="20"/>
          <w:lang w:val="en-US" w:eastAsia="it-IT"/>
        </w:rPr>
        <w:t xml:space="preserve"> (Bulgaria, Slovakia and Estonia) </w:t>
      </w:r>
      <w:r w:rsidRPr="00F02A52">
        <w:rPr>
          <w:sz w:val="20"/>
          <w:szCs w:val="20"/>
          <w:lang w:val="en-US"/>
        </w:rPr>
        <w:fldChar w:fldCharType="begin" w:fldLock="1"/>
      </w:r>
      <w:r>
        <w:rPr>
          <w:sz w:val="20"/>
          <w:szCs w:val="20"/>
          <w:lang w:val="en-US"/>
        </w:rPr>
        <w:instrText>ADDIN CSL_CITATION { "citationItems" : [ { "id" : "ITEM-1", "itemData" : { "abstract" : "Natura 2000 funding opportunities exist under each of the European structural and investment funds (ESIFs), which include the European Agricultural Fund for Rural Development (EAFRD)1, the European Regional Development Fund (ERDF)2, the European Social Fund (ESF)3, the Cohesion Fund (CF) 4and the European Maritime &amp; Fisheries Fund (EMFF)5. This evaluation is aimed at assessing the integration of relevant priorities and measures relating to Natura 2000 and biodiversity conservation into the programmes approved under these funds for 2014-2020. The analysis has considered a representative sample of programmes from 16 Member States and regions6 (101 programme). The list of programmes is included in Annex 1. The analysis has identified the priorities and measures, as well as the financial resources dedicated to Natura 2000 and biodiversity in each programme, and assessed their potential to cover the main Natura 2000 needs defined in the Prioritised Action Frameworks for Natura 2000 (PAFs).", "author" : [ { "dropping-particle" : "", "family" : "European Commission", "given" : "", "non-dropping-particle" : "", "parse-names" : false, "suffix" : "" } ], "id" : "ITEM-1", "issued" : { "date-parts" : [ [ "2016" ] ] }, "number-of-pages" : "75", "publisher-place" : "Brussels", "title" : "Integration of Natura 2000 and biodiversity into EU funding (EAFRD, ERDF, CF, EMFF, ESF). Analysis of a selection of operational programmes approved for 2014-2020", "type" : "report" }, "uris" : [ "http://www.mendeley.com/documents/?uuid=0ba71acf-1f8e-4220-98b6-af78edf88e5b", "http://www.mendeley.com/documents/?uuid=8e69cdbc-6daf-3625-9217-0d2bd854ec38" ] } ], "mendeley" : { "formattedCitation" : "(European Commission, 2016c)", "plainTextFormattedCitation" : "(European Commission, 2016c)", "previouslyFormattedCitation" : "(European Commission, 2016c)"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6c)</w:t>
      </w:r>
      <w:r w:rsidRPr="00F02A52">
        <w:rPr>
          <w:sz w:val="20"/>
          <w:szCs w:val="20"/>
          <w:lang w:val="en-US"/>
        </w:rPr>
        <w:fldChar w:fldCharType="end"/>
      </w:r>
      <w:r w:rsidRPr="00F02A52">
        <w:rPr>
          <w:sz w:val="20"/>
          <w:szCs w:val="20"/>
          <w:lang w:val="en-US"/>
        </w:rPr>
        <w:t>. To increase the impact of Natura 2000, the lack of adoption of Natura 2000 payments in national and regional rural development plans by member States and the low enrolment by farmers need to be addressed by a multifaceted strategy. This includes increasing awareness of the positive Natura 2000 effects among national governments and the general public, advice and training to farmers, better tailoring of the measures to the local context, improving monitoring and reporting, and studying the promotion of a result-based “biodiversity conservation premium” (see synthesis</w:t>
      </w:r>
      <w:r w:rsidRPr="00F02A52">
        <w:rPr>
          <w:b/>
          <w:sz w:val="20"/>
          <w:szCs w:val="20"/>
          <w:lang w:val="en-US"/>
        </w:rPr>
        <w:t xml:space="preserve"> </w:t>
      </w:r>
      <w:r w:rsidR="005A3E13">
        <w:rPr>
          <w:b/>
          <w:sz w:val="20"/>
          <w:szCs w:val="20"/>
          <w:lang w:val="en-US"/>
        </w:rPr>
        <w:t>Table 6.11</w:t>
      </w:r>
      <w:r w:rsidRPr="00F02A52">
        <w:rPr>
          <w:sz w:val="20"/>
          <w:szCs w:val="20"/>
          <w:lang w:val="en-US"/>
        </w:rPr>
        <w:t xml:space="preserve">). </w:t>
      </w:r>
    </w:p>
    <w:p w14:paraId="060D507F" w14:textId="77777777" w:rsidR="00E97DE0" w:rsidRPr="00F02A52" w:rsidRDefault="00E97DE0" w:rsidP="00E97DE0">
      <w:pPr>
        <w:rPr>
          <w:b/>
          <w:lang w:val="en-US"/>
        </w:rPr>
      </w:pPr>
      <w:r w:rsidRPr="00F02A52">
        <w:rPr>
          <w:b/>
          <w:sz w:val="20"/>
          <w:szCs w:val="20"/>
          <w:lang w:val="en-US"/>
        </w:rPr>
        <w:t>End of Box 6.5</w:t>
      </w:r>
    </w:p>
    <w:p w14:paraId="47D5C1CC" w14:textId="77777777" w:rsidR="00E97DE0" w:rsidRPr="00F02A52" w:rsidRDefault="00E97DE0" w:rsidP="00E97DE0">
      <w:pPr>
        <w:rPr>
          <w:lang w:val="en-US" w:eastAsia="de-DE"/>
        </w:rPr>
      </w:pPr>
    </w:p>
    <w:p w14:paraId="6E7888A5" w14:textId="77777777" w:rsidR="00E97DE0" w:rsidRPr="00F02A52" w:rsidRDefault="00E97DE0" w:rsidP="00E97DE0">
      <w:pPr>
        <w:spacing w:after="0" w:line="240" w:lineRule="auto"/>
        <w:jc w:val="left"/>
        <w:rPr>
          <w:lang w:val="en-US" w:eastAsia="de-DE"/>
        </w:rPr>
        <w:sectPr w:rsidR="00E97DE0" w:rsidRPr="00F02A52" w:rsidSect="001F79DE">
          <w:headerReference w:type="default" r:id="rId3376"/>
          <w:pgSz w:w="11906" w:h="16838"/>
          <w:pgMar w:top="1417" w:right="1417" w:bottom="1134" w:left="1417" w:header="708" w:footer="708" w:gutter="0"/>
          <w:cols w:space="708"/>
          <w:docGrid w:linePitch="360"/>
        </w:sectPr>
      </w:pPr>
    </w:p>
    <w:p w14:paraId="211F2478" w14:textId="1309EC11" w:rsidR="00E97DE0" w:rsidRDefault="00E97DE0" w:rsidP="000226B2">
      <w:pPr>
        <w:pStyle w:val="Caption"/>
      </w:pPr>
      <w:bookmarkStart w:id="1836" w:name="_Ref496513477"/>
      <w:r w:rsidRPr="00F02A52">
        <w:lastRenderedPageBreak/>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6</w:t>
      </w:r>
      <w:r>
        <w:fldChar w:fldCharType="end"/>
      </w:r>
      <w:bookmarkEnd w:id="1836"/>
      <w:r w:rsidRPr="00F02A52">
        <w:t xml:space="preserve">: Main policy objectives, instruments, status and trend of delivery and key findings for selected </w:t>
      </w:r>
      <w:r>
        <w:t>contributions from nature to people</w:t>
      </w:r>
      <w:r w:rsidRPr="00F02A52">
        <w:t xml:space="preserve"> in agricultural land in Western and Central Europe</w:t>
      </w:r>
      <w:r w:rsidR="00E53B64">
        <w:t>.</w:t>
      </w:r>
      <w:r w:rsidRPr="00F02A52">
        <w:t xml:space="preserve"> </w:t>
      </w:r>
    </w:p>
    <w:p w14:paraId="42C6D341" w14:textId="0F4342AE" w:rsidR="00E97DE0" w:rsidRPr="00F02A52" w:rsidRDefault="00E97DE0" w:rsidP="000226B2">
      <w:pPr>
        <w:pStyle w:val="Caption"/>
        <w:rPr>
          <w:color w:val="4F81BD"/>
        </w:rPr>
      </w:pPr>
      <w:r w:rsidRPr="00F02A52">
        <w:t>(</w:t>
      </w:r>
      <w:r w:rsidR="00E53B64">
        <w:t>S</w:t>
      </w:r>
      <w:r w:rsidRPr="00F02A52">
        <w:t xml:space="preserve">ee also Highlights in </w:t>
      </w:r>
      <w:r w:rsidR="00C020DB">
        <w:t>supporting material</w:t>
      </w:r>
      <w:r w:rsidRPr="00F02A52">
        <w:t xml:space="preserve"> </w:t>
      </w:r>
      <w:hyperlink r:id="rId3377" w:history="1">
        <w:r w:rsidRPr="004541AA">
          <w:rPr>
            <w:rStyle w:val="Hyperlink"/>
          </w:rPr>
          <w:t>Appendix 6.3</w:t>
        </w:r>
      </w:hyperlink>
      <w:r w:rsidRPr="00F02A52">
        <w:t>)</w:t>
      </w:r>
    </w:p>
    <w:tbl>
      <w:tblPr>
        <w:tblW w:w="5010" w:type="pct"/>
        <w:tblLayout w:type="fixed"/>
        <w:tblLook w:val="01E0" w:firstRow="1" w:lastRow="1" w:firstColumn="1" w:lastColumn="1" w:noHBand="0" w:noVBand="0"/>
      </w:tblPr>
      <w:tblGrid>
        <w:gridCol w:w="1134"/>
        <w:gridCol w:w="2127"/>
        <w:gridCol w:w="2551"/>
        <w:gridCol w:w="1984"/>
        <w:gridCol w:w="2835"/>
        <w:gridCol w:w="3685"/>
      </w:tblGrid>
      <w:tr w:rsidR="00E97DE0" w:rsidRPr="00F02A52" w14:paraId="6AAAA345" w14:textId="77777777" w:rsidTr="00E97DE0">
        <w:tc>
          <w:tcPr>
            <w:tcW w:w="396" w:type="pct"/>
          </w:tcPr>
          <w:p w14:paraId="60A33F46" w14:textId="77777777" w:rsidR="00E97DE0" w:rsidRPr="00F02A52" w:rsidRDefault="00E97DE0" w:rsidP="00E97DE0">
            <w:pPr>
              <w:spacing w:after="80" w:line="240" w:lineRule="auto"/>
              <w:jc w:val="left"/>
              <w:rPr>
                <w:b/>
                <w:bCs/>
                <w:sz w:val="18"/>
                <w:szCs w:val="18"/>
                <w:lang w:val="en-US"/>
              </w:rPr>
            </w:pPr>
            <w:r>
              <w:rPr>
                <w:b/>
                <w:bCs/>
                <w:sz w:val="18"/>
                <w:szCs w:val="18"/>
                <w:lang w:val="en-US"/>
              </w:rPr>
              <w:t>Nature’s contributions to people</w:t>
            </w:r>
          </w:p>
        </w:tc>
        <w:tc>
          <w:tcPr>
            <w:tcW w:w="743" w:type="pct"/>
          </w:tcPr>
          <w:p w14:paraId="71BF5863" w14:textId="77777777" w:rsidR="00E97DE0" w:rsidRPr="00F02A52" w:rsidRDefault="00E97DE0" w:rsidP="00E97DE0">
            <w:pPr>
              <w:spacing w:after="80" w:line="240" w:lineRule="auto"/>
              <w:rPr>
                <w:b/>
                <w:bCs/>
                <w:sz w:val="18"/>
                <w:szCs w:val="18"/>
                <w:lang w:val="en-US"/>
              </w:rPr>
            </w:pPr>
            <w:r w:rsidRPr="00F02A52">
              <w:rPr>
                <w:b/>
                <w:bCs/>
                <w:sz w:val="18"/>
                <w:szCs w:val="18"/>
                <w:lang w:val="en-US"/>
              </w:rPr>
              <w:t>Main Policy Objectives</w:t>
            </w:r>
          </w:p>
        </w:tc>
        <w:tc>
          <w:tcPr>
            <w:tcW w:w="891" w:type="pct"/>
          </w:tcPr>
          <w:p w14:paraId="54AEC6C0" w14:textId="77777777" w:rsidR="00E97DE0" w:rsidRPr="00F02A52" w:rsidRDefault="00E97DE0" w:rsidP="00E97DE0">
            <w:pPr>
              <w:spacing w:after="80" w:line="240" w:lineRule="auto"/>
              <w:rPr>
                <w:b/>
                <w:bCs/>
                <w:sz w:val="18"/>
                <w:szCs w:val="18"/>
                <w:lang w:val="en-US"/>
              </w:rPr>
            </w:pPr>
            <w:r w:rsidRPr="00F02A52">
              <w:rPr>
                <w:b/>
                <w:bCs/>
                <w:sz w:val="18"/>
                <w:szCs w:val="18"/>
                <w:lang w:val="en-US"/>
              </w:rPr>
              <w:t>Main Policy Instruments</w:t>
            </w:r>
          </w:p>
        </w:tc>
        <w:tc>
          <w:tcPr>
            <w:tcW w:w="693" w:type="pct"/>
          </w:tcPr>
          <w:p w14:paraId="500B8618"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 xml:space="preserve">State and trends of delivery </w:t>
            </w:r>
            <w:r>
              <w:rPr>
                <w:b/>
                <w:bCs/>
                <w:sz w:val="18"/>
                <w:szCs w:val="18"/>
                <w:lang w:val="en-US"/>
              </w:rPr>
              <w:t>of nature’s contributions to people</w:t>
            </w:r>
          </w:p>
        </w:tc>
        <w:tc>
          <w:tcPr>
            <w:tcW w:w="990" w:type="pct"/>
          </w:tcPr>
          <w:p w14:paraId="65243875" w14:textId="77777777" w:rsidR="00E97DE0" w:rsidRPr="00F02A52" w:rsidRDefault="00E97DE0" w:rsidP="00E97DE0">
            <w:pPr>
              <w:spacing w:after="80" w:line="240" w:lineRule="auto"/>
              <w:rPr>
                <w:b/>
                <w:bCs/>
                <w:sz w:val="18"/>
                <w:szCs w:val="18"/>
                <w:lang w:val="en-US"/>
              </w:rPr>
            </w:pPr>
            <w:r w:rsidRPr="00F02A52">
              <w:rPr>
                <w:b/>
                <w:bCs/>
                <w:sz w:val="18"/>
                <w:szCs w:val="18"/>
                <w:lang w:val="en-US"/>
              </w:rPr>
              <w:t>Key Findings: Constraints</w:t>
            </w:r>
          </w:p>
        </w:tc>
        <w:tc>
          <w:tcPr>
            <w:tcW w:w="1287" w:type="pct"/>
          </w:tcPr>
          <w:p w14:paraId="3996D65E" w14:textId="77777777" w:rsidR="00E97DE0" w:rsidRPr="00F02A52" w:rsidRDefault="00E97DE0" w:rsidP="00E97DE0">
            <w:pPr>
              <w:spacing w:after="80" w:line="240" w:lineRule="auto"/>
              <w:rPr>
                <w:b/>
                <w:bCs/>
                <w:sz w:val="18"/>
                <w:szCs w:val="18"/>
                <w:lang w:val="en-US"/>
              </w:rPr>
            </w:pPr>
            <w:r w:rsidRPr="00F02A52">
              <w:rPr>
                <w:b/>
                <w:bCs/>
                <w:sz w:val="18"/>
                <w:szCs w:val="18"/>
                <w:lang w:val="en-US"/>
              </w:rPr>
              <w:t xml:space="preserve">Key Findings: Opportunities </w:t>
            </w:r>
          </w:p>
        </w:tc>
      </w:tr>
      <w:tr w:rsidR="00E97DE0" w:rsidRPr="00F02A52" w14:paraId="45242AA1" w14:textId="77777777" w:rsidTr="00E97DE0">
        <w:trPr>
          <w:trHeight w:val="369"/>
        </w:trPr>
        <w:tc>
          <w:tcPr>
            <w:tcW w:w="396" w:type="pct"/>
          </w:tcPr>
          <w:p w14:paraId="2F468714"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Food</w:t>
            </w:r>
          </w:p>
        </w:tc>
        <w:tc>
          <w:tcPr>
            <w:tcW w:w="743" w:type="pct"/>
          </w:tcPr>
          <w:p w14:paraId="3FB8CB27" w14:textId="77777777" w:rsidR="00E97DE0" w:rsidRPr="00F02A52" w:rsidRDefault="00E97DE0" w:rsidP="00E97DE0">
            <w:pPr>
              <w:spacing w:after="80" w:line="240" w:lineRule="auto"/>
              <w:rPr>
                <w:sz w:val="16"/>
                <w:szCs w:val="16"/>
                <w:lang w:val="en-US"/>
              </w:rPr>
            </w:pPr>
            <w:r w:rsidRPr="00F02A52">
              <w:rPr>
                <w:sz w:val="16"/>
                <w:szCs w:val="16"/>
                <w:lang w:val="en-US"/>
              </w:rPr>
              <w:t xml:space="preserve">long-term food security in </w:t>
            </w:r>
            <w:r>
              <w:rPr>
                <w:sz w:val="16"/>
                <w:szCs w:val="16"/>
                <w:lang w:val="en-US"/>
              </w:rPr>
              <w:t>European Union</w:t>
            </w:r>
            <w:r w:rsidRPr="00F02A52">
              <w:rPr>
                <w:sz w:val="16"/>
                <w:szCs w:val="16"/>
                <w:lang w:val="en-US"/>
              </w:rPr>
              <w:t>; growing global food demand; sustainable production</w:t>
            </w:r>
          </w:p>
        </w:tc>
        <w:tc>
          <w:tcPr>
            <w:tcW w:w="891" w:type="pct"/>
          </w:tcPr>
          <w:p w14:paraId="2F567C8C" w14:textId="20708225" w:rsidR="00E97DE0" w:rsidRPr="00F02A52" w:rsidRDefault="00E97DE0" w:rsidP="00E97DE0">
            <w:pPr>
              <w:spacing w:after="80" w:line="240" w:lineRule="auto"/>
              <w:rPr>
                <w:sz w:val="16"/>
                <w:szCs w:val="16"/>
                <w:lang w:val="en-US"/>
              </w:rPr>
            </w:pPr>
            <w:r w:rsidRPr="00F02A52">
              <w:rPr>
                <w:b/>
                <w:bCs/>
                <w:i/>
                <w:iCs/>
                <w:sz w:val="16"/>
                <w:szCs w:val="16"/>
                <w:lang w:val="en-US"/>
              </w:rPr>
              <w:t>Regulatory</w:t>
            </w:r>
            <w:r w:rsidRPr="00F02A52">
              <w:rPr>
                <w:sz w:val="16"/>
                <w:szCs w:val="16"/>
                <w:lang w:val="en-US"/>
              </w:rPr>
              <w:t xml:space="preserve"> e.g. cross-compliance, and greening requirements </w:t>
            </w:r>
          </w:p>
          <w:p w14:paraId="23F4D77C" w14:textId="173D80F0" w:rsidR="00E97DE0" w:rsidRPr="00F02A52" w:rsidRDefault="00E97DE0" w:rsidP="00E97DE0">
            <w:pPr>
              <w:spacing w:after="80" w:line="240" w:lineRule="auto"/>
              <w:rPr>
                <w:sz w:val="16"/>
                <w:szCs w:val="16"/>
                <w:lang w:val="en-US"/>
              </w:rPr>
            </w:pPr>
            <w:r w:rsidRPr="00F02A52">
              <w:rPr>
                <w:b/>
                <w:bCs/>
                <w:i/>
                <w:iCs/>
                <w:sz w:val="16"/>
                <w:szCs w:val="16"/>
                <w:lang w:val="en-US"/>
              </w:rPr>
              <w:t>Economic:</w:t>
            </w:r>
            <w:r w:rsidRPr="00F02A52">
              <w:rPr>
                <w:sz w:val="16"/>
                <w:szCs w:val="16"/>
                <w:lang w:val="en-US"/>
              </w:rPr>
              <w:t xml:space="preserve"> e.g. World markets; subsidies such as farm direct payments </w:t>
            </w:r>
          </w:p>
          <w:p w14:paraId="02FB749C" w14:textId="77777777" w:rsidR="00E97DE0" w:rsidRPr="00F02A52" w:rsidRDefault="00E97DE0" w:rsidP="00E97DE0">
            <w:pPr>
              <w:spacing w:after="80" w:line="240" w:lineRule="auto"/>
              <w:rPr>
                <w:sz w:val="16"/>
                <w:szCs w:val="16"/>
                <w:lang w:val="en-US"/>
              </w:rPr>
            </w:pPr>
            <w:r w:rsidRPr="00F02A52">
              <w:rPr>
                <w:b/>
                <w:bCs/>
                <w:i/>
                <w:iCs/>
                <w:sz w:val="16"/>
                <w:szCs w:val="16"/>
                <w:lang w:val="en-US"/>
              </w:rPr>
              <w:t>Social and information-based:</w:t>
            </w:r>
            <w:r w:rsidRPr="00F02A52">
              <w:rPr>
                <w:sz w:val="16"/>
                <w:szCs w:val="16"/>
                <w:lang w:val="en-US"/>
              </w:rPr>
              <w:t xml:space="preserve"> quality product certification</w:t>
            </w:r>
          </w:p>
        </w:tc>
        <w:tc>
          <w:tcPr>
            <w:tcW w:w="693" w:type="pct"/>
          </w:tcPr>
          <w:p w14:paraId="03B53FDF" w14:textId="77777777" w:rsidR="00E97DE0" w:rsidRPr="00F02A52" w:rsidRDefault="00E97DE0" w:rsidP="00E97DE0">
            <w:pPr>
              <w:spacing w:after="80" w:line="240" w:lineRule="auto"/>
              <w:rPr>
                <w:sz w:val="16"/>
                <w:szCs w:val="16"/>
                <w:lang w:val="en-US"/>
              </w:rPr>
            </w:pPr>
            <w:r w:rsidRPr="00F02A52">
              <w:rPr>
                <w:sz w:val="16"/>
                <w:szCs w:val="16"/>
                <w:highlight w:val="yellow"/>
                <w:lang w:val="en-US"/>
              </w:rPr>
              <w:t>Stable but at risk of dependency on imports</w:t>
            </w:r>
            <w:r w:rsidRPr="00F02A52">
              <w:rPr>
                <w:sz w:val="16"/>
                <w:szCs w:val="16"/>
                <w:lang w:val="en-US"/>
              </w:rPr>
              <w:t xml:space="preserve"> </w:t>
            </w:r>
            <w:r w:rsidRPr="00F02A52">
              <w:rPr>
                <w:sz w:val="16"/>
                <w:szCs w:val="16"/>
                <w:highlight w:val="yellow"/>
                <w:lang w:val="en-US"/>
              </w:rPr>
              <w:t>→</w:t>
            </w:r>
          </w:p>
          <w:p w14:paraId="5B5FEE28" w14:textId="77777777" w:rsidR="00E97DE0" w:rsidRPr="00F02A52" w:rsidRDefault="00E97DE0" w:rsidP="00E97DE0">
            <w:pPr>
              <w:spacing w:after="80" w:line="240" w:lineRule="auto"/>
              <w:rPr>
                <w:sz w:val="16"/>
                <w:szCs w:val="16"/>
                <w:lang w:val="en-US"/>
              </w:rPr>
            </w:pPr>
          </w:p>
        </w:tc>
        <w:tc>
          <w:tcPr>
            <w:tcW w:w="990" w:type="pct"/>
          </w:tcPr>
          <w:p w14:paraId="0A406272" w14:textId="77777777" w:rsidR="00E97DE0" w:rsidRPr="00F02A52" w:rsidRDefault="00E97DE0" w:rsidP="00E97DE0">
            <w:pPr>
              <w:spacing w:after="80" w:line="240" w:lineRule="auto"/>
              <w:rPr>
                <w:sz w:val="16"/>
                <w:szCs w:val="16"/>
                <w:lang w:val="en-US"/>
              </w:rPr>
            </w:pPr>
            <w:r w:rsidRPr="00F02A52">
              <w:rPr>
                <w:sz w:val="16"/>
                <w:szCs w:val="16"/>
                <w:lang w:val="en-US"/>
              </w:rPr>
              <w:t>Difficult traceability of some food chains (e.g. meat)</w:t>
            </w:r>
          </w:p>
          <w:p w14:paraId="630D6583" w14:textId="2CADA81A" w:rsidR="00E97DE0" w:rsidRPr="00F02A52" w:rsidRDefault="00E97DE0" w:rsidP="00E97DE0">
            <w:pPr>
              <w:spacing w:after="80" w:line="240" w:lineRule="auto"/>
              <w:rPr>
                <w:sz w:val="16"/>
                <w:szCs w:val="16"/>
                <w:lang w:val="en-US"/>
              </w:rPr>
            </w:pPr>
            <w:r w:rsidRPr="00F02A52">
              <w:rPr>
                <w:rFonts w:cs="TT185t00"/>
                <w:sz w:val="16"/>
                <w:szCs w:val="16"/>
                <w:lang w:val="en-US"/>
              </w:rPr>
              <w:t>Stenmark</w:t>
            </w:r>
            <w:r w:rsidR="00095298" w:rsidRPr="00F02A52">
              <w:rPr>
                <w:rFonts w:cs="TT185t00"/>
                <w:sz w:val="16"/>
                <w:szCs w:val="16"/>
                <w:lang w:val="en-US"/>
              </w:rPr>
              <w:fldChar w:fldCharType="begin" w:fldLock="1"/>
            </w:r>
            <w:r w:rsidR="00095298">
              <w:rPr>
                <w:rFonts w:cs="TT185t00"/>
                <w:sz w:val="16"/>
                <w:szCs w:val="16"/>
                <w:lang w:val="en-US"/>
              </w:rPr>
              <w:instrText>ADDIN CSL_CITATION { "citationItems" : [ { "id" : "ITEM-1", "itemData" : { "ISBN" : "9789188319012", "abstract" : "Food waste is an issue of importance to global food security and good environmental\\r\\ngovernance, directly linked with environmental (e.g. energy, climate change, water,\\r\\navailability of resources), economic (e.g. resource efficiency, price volatility, increasing\\r\\ncosts, consumption, waste management, commodity markets) and social (e.g. health,\\r\\nequality) impacts. Different studies show that between 1/3 and 1/2 of the world food\\r\\nproduction is not consumed (Gustavsson et al, 2011; Bio Intelligence study, 2010),\\r\\nleading to negative impacts throughout the food supply chain including households.\\r\\nThere is a pressing need to prevent and reduce food waste to make the transition to a\\r\\nresource efficient Europe.\\r\\nHowever, the data behind these figures comes from different sources, which use a\\r\\nvariety of definitions for what is considered \u2018food waste\u2019. In addition, different studies use\\r\\ndifferent methods, which can affect the resultant estimates. The task described in this\\r\\nreport is thus to obtain an EU-28 estimate for food waste, which aligns as closely as\\r\\npossible to the new FUSIONS definitional framework (\u00d6stergren et al, 2014) and uses\\r\\ndata from robust and comparable methodologies. Data which was judged to be not\\r\\nsufficiently robust or containing other uncertainties was available from some countries\\r\\nand this data was excluded from this study. However the data might be useful for other\\r\\npurposes.\\r\\nThe report presents estimates for food waste arisings in the EU-28. Estimates of food\\r\\nwaste were sought for 2013. However, in most cases such recent information was not\\r\\navailable and most estimates were for 2012 or earlier. Therefore, the estimates produced\\r\\nare most closely aligned to 2012. In some cases newer information has been used as\\r\\nwell.", "author" : [ { "dropping-particle" : "", "family" : "Stenmark", "given" : "\u00c5sa", "non-dropping-particle" : "", "parse-names" : false, "suffix" : "" }, { "dropping-particle" : "", "family" : "Jensen", "given" : "Carl", "non-dropping-particle" : "", "parse-names" : false, "suffix" : "" }, { "dropping-particle" : "", "family" : "Quested", "given" : "Tom", "non-dropping-particle" : "", "parse-names" : false, "suffix" : "" }, { "dropping-particle" : "", "family" : "Moates", "given" : "Graham", "non-dropping-particle" : "", "parse-names" : false, "suffix" : "" } ], "container-title" : "IVL-report C 186", "id" : "ITEM-1", "issued" : { "date-parts" : [ [ "2016" ] ] }, "number-of-pages" : "80", "publisher-place" : "Stockholm", "title" : "Estimates of European food waste levels", "type" : "report" }, "uris" : [ "http://www.mendeley.com/documents/?uuid=a7103541-8c2c-4525-9e63-f99aa5002e6b" ] } ], "mendeley" : { "formattedCitation" : "(Stenmark, Jensen, Quested, &amp; Moates, 2016)", "plainTextFormattedCitation" : "(Stenmark, Jensen, Quested, &amp; Moates, 2016)", "previouslyFormattedCitation" : "(Stenmark, Jensen, Quested, &amp; Moates, 2016)" }, "properties" : {  }, "schema" : "https://github.com/citation-style-language/schema/raw/master/csl-citation.json" }</w:instrText>
            </w:r>
            <w:r w:rsidR="00095298" w:rsidRPr="00F02A52">
              <w:rPr>
                <w:rFonts w:cs="TT185t00"/>
                <w:sz w:val="16"/>
                <w:szCs w:val="16"/>
                <w:lang w:val="en-US"/>
              </w:rPr>
              <w:fldChar w:fldCharType="separate"/>
            </w:r>
            <w:r w:rsidR="00095298">
              <w:rPr>
                <w:rFonts w:cs="TT185t00"/>
                <w:i/>
                <w:sz w:val="16"/>
                <w:szCs w:val="16"/>
                <w:lang w:val="en-US"/>
              </w:rPr>
              <w:t xml:space="preserve"> et al.</w:t>
            </w:r>
            <w:r w:rsidR="00095298" w:rsidRPr="00F02A52">
              <w:rPr>
                <w:rFonts w:cs="TT185t00"/>
                <w:sz w:val="16"/>
                <w:szCs w:val="16"/>
                <w:lang w:val="en-US"/>
              </w:rPr>
              <w:t xml:space="preserve"> </w:t>
            </w:r>
            <w:r w:rsidR="00095298">
              <w:rPr>
                <w:rFonts w:cs="TT185t00"/>
                <w:sz w:val="16"/>
                <w:szCs w:val="16"/>
                <w:lang w:val="en-US"/>
              </w:rPr>
              <w:t>(</w:t>
            </w:r>
            <w:r w:rsidR="00095298" w:rsidRPr="00F02A52">
              <w:rPr>
                <w:rFonts w:cs="TT185t00"/>
                <w:sz w:val="16"/>
                <w:szCs w:val="16"/>
                <w:lang w:val="en-US"/>
              </w:rPr>
              <w:t>2016)</w:t>
            </w:r>
            <w:r w:rsidR="00095298" w:rsidRPr="00F02A52">
              <w:rPr>
                <w:rFonts w:cs="TT185t00"/>
                <w:sz w:val="16"/>
                <w:szCs w:val="16"/>
                <w:lang w:val="en-US"/>
              </w:rPr>
              <w:fldChar w:fldCharType="end"/>
            </w:r>
            <w:r w:rsidRPr="00F02A52">
              <w:rPr>
                <w:rFonts w:cs="TT185t00"/>
                <w:sz w:val="16"/>
                <w:szCs w:val="16"/>
                <w:lang w:val="en-US"/>
              </w:rPr>
              <w:t xml:space="preserve"> estimated that in 2012 in EU-28, food wastes amounted to 88 million tonnes of which 53% was attributable to households, 19% to processing, 12% to food service, 11% to production and 5% to wholesale and retail </w:t>
            </w:r>
          </w:p>
          <w:p w14:paraId="13FC31FA" w14:textId="77777777" w:rsidR="00E97DE0" w:rsidRPr="00F02A52" w:rsidRDefault="00E97DE0" w:rsidP="00E97DE0">
            <w:pPr>
              <w:spacing w:after="80" w:line="240" w:lineRule="auto"/>
              <w:rPr>
                <w:b/>
                <w:bCs/>
                <w:sz w:val="16"/>
                <w:szCs w:val="16"/>
                <w:lang w:val="en-US"/>
              </w:rPr>
            </w:pPr>
            <w:r w:rsidRPr="00F02A52">
              <w:rPr>
                <w:sz w:val="16"/>
                <w:szCs w:val="16"/>
                <w:lang w:val="en-US"/>
              </w:rPr>
              <w:t xml:space="preserve">Competition with other </w:t>
            </w:r>
            <w:r>
              <w:rPr>
                <w:sz w:val="16"/>
                <w:szCs w:val="16"/>
                <w:lang w:val="en-US"/>
              </w:rPr>
              <w:t>contributions from nature to people</w:t>
            </w:r>
          </w:p>
        </w:tc>
        <w:tc>
          <w:tcPr>
            <w:tcW w:w="1287" w:type="pct"/>
          </w:tcPr>
          <w:p w14:paraId="4D160010" w14:textId="2389718E" w:rsidR="00E97DE0" w:rsidRPr="00F02A52" w:rsidRDefault="00E97DE0" w:rsidP="00E97DE0">
            <w:pPr>
              <w:spacing w:after="80" w:line="240" w:lineRule="auto"/>
              <w:rPr>
                <w:sz w:val="16"/>
                <w:szCs w:val="16"/>
                <w:lang w:val="en-US"/>
              </w:rPr>
            </w:pPr>
            <w:r w:rsidRPr="00F02A52">
              <w:rPr>
                <w:sz w:val="16"/>
                <w:szCs w:val="16"/>
                <w:lang w:val="en-US"/>
              </w:rPr>
              <w:t xml:space="preserve">Cross-compliance and greening levels better defined if accounting for local ecological and agronomic requirements </w:t>
            </w:r>
          </w:p>
          <w:p w14:paraId="600D4126" w14:textId="77777777" w:rsidR="00E97DE0" w:rsidRPr="00F02A52" w:rsidRDefault="00E97DE0" w:rsidP="00E97DE0">
            <w:pPr>
              <w:spacing w:after="80" w:line="240" w:lineRule="auto"/>
              <w:rPr>
                <w:sz w:val="16"/>
                <w:szCs w:val="16"/>
                <w:lang w:val="en-US"/>
              </w:rPr>
            </w:pPr>
            <w:r w:rsidRPr="00F02A52">
              <w:rPr>
                <w:sz w:val="16"/>
                <w:szCs w:val="16"/>
                <w:lang w:val="en-US"/>
              </w:rPr>
              <w:t xml:space="preserve">Possibility to increase modulation from </w:t>
            </w:r>
            <w:r>
              <w:rPr>
                <w:sz w:val="16"/>
                <w:szCs w:val="16"/>
                <w:lang w:val="en-US"/>
              </w:rPr>
              <w:t>p</w:t>
            </w:r>
            <w:r w:rsidRPr="00F02A52">
              <w:rPr>
                <w:sz w:val="16"/>
                <w:szCs w:val="16"/>
                <w:lang w:val="en-US"/>
              </w:rPr>
              <w:t xml:space="preserve">illar 1 to </w:t>
            </w:r>
            <w:r>
              <w:rPr>
                <w:sz w:val="16"/>
                <w:szCs w:val="16"/>
                <w:lang w:val="en-US"/>
              </w:rPr>
              <w:t>p</w:t>
            </w:r>
            <w:r w:rsidRPr="00F02A52">
              <w:rPr>
                <w:sz w:val="16"/>
                <w:szCs w:val="16"/>
                <w:lang w:val="en-US"/>
              </w:rPr>
              <w:t xml:space="preserve">illar 2 </w:t>
            </w:r>
          </w:p>
          <w:p w14:paraId="778938C0" w14:textId="6AD617B8" w:rsidR="00E97DE0" w:rsidRPr="00F02A52" w:rsidRDefault="00E97DE0" w:rsidP="00E97DE0">
            <w:pPr>
              <w:spacing w:after="80" w:line="240" w:lineRule="auto"/>
              <w:rPr>
                <w:sz w:val="16"/>
                <w:szCs w:val="16"/>
                <w:lang w:val="en-US"/>
              </w:rPr>
            </w:pPr>
            <w:r w:rsidRPr="00F02A52">
              <w:rPr>
                <w:sz w:val="16"/>
                <w:szCs w:val="16"/>
                <w:lang w:val="en-US"/>
              </w:rPr>
              <w:t xml:space="preserve">Incentivize </w:t>
            </w:r>
            <w:r w:rsidR="000A7A7E">
              <w:rPr>
                <w:sz w:val="16"/>
                <w:szCs w:val="16"/>
                <w:lang w:val="en-US"/>
              </w:rPr>
              <w:t>s</w:t>
            </w:r>
            <w:r w:rsidRPr="00F02A52">
              <w:rPr>
                <w:sz w:val="16"/>
                <w:szCs w:val="16"/>
                <w:lang w:val="en-US"/>
              </w:rPr>
              <w:t>hort food supply chains</w:t>
            </w:r>
          </w:p>
          <w:p w14:paraId="665317CE" w14:textId="3258E475" w:rsidR="00E97DE0" w:rsidRPr="00F02A52" w:rsidRDefault="00E97DE0" w:rsidP="00E97DE0">
            <w:pPr>
              <w:spacing w:after="80" w:line="240" w:lineRule="auto"/>
              <w:rPr>
                <w:sz w:val="16"/>
                <w:szCs w:val="16"/>
                <w:lang w:val="en-US"/>
              </w:rPr>
            </w:pPr>
            <w:r w:rsidRPr="00F02A52">
              <w:rPr>
                <w:sz w:val="16"/>
                <w:szCs w:val="16"/>
                <w:lang w:val="en-US"/>
              </w:rPr>
              <w:t>Reducing industrial meat production due to its environmental impacts and large dependency on imports</w:t>
            </w:r>
          </w:p>
          <w:p w14:paraId="1CC535FF" w14:textId="77777777" w:rsidR="00E97DE0" w:rsidRPr="00F02A52" w:rsidRDefault="00E97DE0" w:rsidP="00E97DE0">
            <w:pPr>
              <w:spacing w:after="80" w:line="240" w:lineRule="auto"/>
              <w:rPr>
                <w:sz w:val="16"/>
                <w:szCs w:val="16"/>
                <w:lang w:val="en-US"/>
              </w:rPr>
            </w:pPr>
            <w:r w:rsidRPr="00F02A52">
              <w:rPr>
                <w:sz w:val="16"/>
                <w:szCs w:val="16"/>
                <w:lang w:val="en-US"/>
              </w:rPr>
              <w:t xml:space="preserve">Promoting extensive livestock farming and pastoralism </w:t>
            </w:r>
          </w:p>
          <w:p w14:paraId="54B52A4A" w14:textId="77777777" w:rsidR="00E97DE0" w:rsidRPr="00F02A52" w:rsidRDefault="00E97DE0" w:rsidP="00E97DE0">
            <w:pPr>
              <w:spacing w:after="80" w:line="240" w:lineRule="auto"/>
              <w:rPr>
                <w:sz w:val="16"/>
                <w:szCs w:val="16"/>
                <w:lang w:val="en-US"/>
              </w:rPr>
            </w:pPr>
            <w:r w:rsidRPr="00F02A52">
              <w:rPr>
                <w:sz w:val="16"/>
                <w:szCs w:val="16"/>
                <w:lang w:val="en-US"/>
              </w:rPr>
              <w:t>Halting land grabbing, land degradation and sealing</w:t>
            </w:r>
          </w:p>
        </w:tc>
      </w:tr>
      <w:tr w:rsidR="00E97DE0" w:rsidRPr="00F02A52" w14:paraId="6C00EA17" w14:textId="77777777" w:rsidTr="00E97DE0">
        <w:tc>
          <w:tcPr>
            <w:tcW w:w="396" w:type="pct"/>
          </w:tcPr>
          <w:p w14:paraId="178442D9"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 xml:space="preserve">Energy (Biomass-based) </w:t>
            </w:r>
          </w:p>
        </w:tc>
        <w:tc>
          <w:tcPr>
            <w:tcW w:w="743" w:type="pct"/>
          </w:tcPr>
          <w:p w14:paraId="480548F0" w14:textId="174124AA" w:rsidR="00E97DE0" w:rsidRPr="00F02A52" w:rsidRDefault="00E97DE0" w:rsidP="00E97DE0">
            <w:pPr>
              <w:spacing w:after="80" w:line="240" w:lineRule="auto"/>
              <w:rPr>
                <w:sz w:val="16"/>
                <w:szCs w:val="16"/>
                <w:lang w:val="en-US"/>
              </w:rPr>
            </w:pPr>
            <w:r>
              <w:rPr>
                <w:sz w:val="16"/>
                <w:szCs w:val="16"/>
                <w:lang w:val="en-US"/>
              </w:rPr>
              <w:t>European Union</w:t>
            </w:r>
            <w:r w:rsidRPr="00F02A52">
              <w:rPr>
                <w:sz w:val="16"/>
                <w:szCs w:val="16"/>
                <w:lang w:val="en-US"/>
              </w:rPr>
              <w:t xml:space="preserve"> Directive 2009/28/EC on renewable energy (RED) sets a 20% share of energy from renewable sources to be achieved by 2020</w:t>
            </w:r>
          </w:p>
        </w:tc>
        <w:tc>
          <w:tcPr>
            <w:tcW w:w="891" w:type="pct"/>
          </w:tcPr>
          <w:p w14:paraId="0DCBEB51" w14:textId="1D161B78" w:rsidR="00E97DE0" w:rsidRPr="00F02A52" w:rsidRDefault="00E97DE0" w:rsidP="00E97DE0">
            <w:pPr>
              <w:spacing w:after="80" w:line="240" w:lineRule="auto"/>
              <w:rPr>
                <w:sz w:val="16"/>
                <w:szCs w:val="16"/>
                <w:lang w:val="en-US"/>
              </w:rPr>
            </w:pPr>
            <w:r w:rsidRPr="00F02A52">
              <w:rPr>
                <w:b/>
                <w:bCs/>
                <w:i/>
                <w:iCs/>
                <w:sz w:val="16"/>
                <w:szCs w:val="16"/>
                <w:lang w:val="en-US"/>
              </w:rPr>
              <w:t>Regulatory:</w:t>
            </w:r>
            <w:r w:rsidRPr="00F02A52">
              <w:rPr>
                <w:sz w:val="16"/>
                <w:szCs w:val="16"/>
                <w:lang w:val="en-US"/>
              </w:rPr>
              <w:t xml:space="preserve"> RED (art. 17, 18, 19) mandatory sustainability criteria for biofuels and bio-liquids; RED excludes land categories with high biodiversity value from being used for bio-fuel production; </w:t>
            </w:r>
            <w:r>
              <w:rPr>
                <w:sz w:val="16"/>
                <w:szCs w:val="16"/>
                <w:lang w:val="en-US"/>
              </w:rPr>
              <w:t>Common Agricultural Policy</w:t>
            </w:r>
            <w:r w:rsidRPr="00F02A52">
              <w:rPr>
                <w:sz w:val="16"/>
                <w:szCs w:val="16"/>
                <w:lang w:val="en-US"/>
              </w:rPr>
              <w:t xml:space="preserve"> CC requirements</w:t>
            </w:r>
          </w:p>
          <w:p w14:paraId="630F4AE1" w14:textId="77777777" w:rsidR="00E97DE0" w:rsidRPr="00F02A52" w:rsidRDefault="00E97DE0" w:rsidP="00E97DE0">
            <w:pPr>
              <w:spacing w:after="80" w:line="240" w:lineRule="auto"/>
              <w:rPr>
                <w:sz w:val="16"/>
                <w:szCs w:val="16"/>
                <w:lang w:val="en-US"/>
              </w:rPr>
            </w:pPr>
            <w:r w:rsidRPr="00F02A52">
              <w:rPr>
                <w:b/>
                <w:bCs/>
                <w:i/>
                <w:iCs/>
                <w:sz w:val="16"/>
                <w:szCs w:val="16"/>
                <w:lang w:val="en-US"/>
              </w:rPr>
              <w:t>Economic:</w:t>
            </w:r>
            <w:r w:rsidRPr="00F02A52">
              <w:rPr>
                <w:b/>
                <w:bCs/>
                <w:sz w:val="16"/>
                <w:szCs w:val="16"/>
                <w:lang w:val="en-US"/>
              </w:rPr>
              <w:t xml:space="preserve"> </w:t>
            </w:r>
            <w:r w:rsidRPr="00F02A52">
              <w:rPr>
                <w:bCs/>
                <w:sz w:val="16"/>
                <w:szCs w:val="16"/>
                <w:lang w:val="en-US"/>
              </w:rPr>
              <w:t>RD measures supporting production of biomass for bio-energy; Energy and CO</w:t>
            </w:r>
            <w:r w:rsidRPr="00F02A52">
              <w:rPr>
                <w:bCs/>
                <w:sz w:val="16"/>
                <w:szCs w:val="16"/>
                <w:vertAlign w:val="subscript"/>
                <w:lang w:val="en-US"/>
              </w:rPr>
              <w:t>2</w:t>
            </w:r>
            <w:r w:rsidRPr="00F02A52">
              <w:rPr>
                <w:bCs/>
                <w:sz w:val="16"/>
                <w:szCs w:val="16"/>
                <w:lang w:val="en-US"/>
              </w:rPr>
              <w:t xml:space="preserve"> prices</w:t>
            </w:r>
          </w:p>
        </w:tc>
        <w:tc>
          <w:tcPr>
            <w:tcW w:w="693" w:type="pct"/>
          </w:tcPr>
          <w:p w14:paraId="5CB88C61" w14:textId="77777777" w:rsidR="00E97DE0" w:rsidRPr="00F02A52" w:rsidRDefault="00E97DE0" w:rsidP="00E97DE0">
            <w:pPr>
              <w:rPr>
                <w:sz w:val="16"/>
                <w:szCs w:val="16"/>
                <w:lang w:val="en-US"/>
              </w:rPr>
            </w:pPr>
            <w:r w:rsidRPr="00F02A52">
              <w:rPr>
                <w:sz w:val="16"/>
                <w:szCs w:val="16"/>
                <w:highlight w:val="green"/>
                <w:lang w:val="en-US"/>
              </w:rPr>
              <w:t>Supply not at risk</w:t>
            </w:r>
            <w:r w:rsidRPr="00F02A52">
              <w:rPr>
                <w:sz w:val="16"/>
                <w:szCs w:val="16"/>
                <w:lang w:val="en-US"/>
              </w:rPr>
              <w:t xml:space="preserve"> </w:t>
            </w:r>
            <w:r w:rsidRPr="00F02A52">
              <w:rPr>
                <w:sz w:val="16"/>
                <w:szCs w:val="16"/>
                <w:highlight w:val="green"/>
                <w:lang w:val="en-US"/>
              </w:rPr>
              <w:t>↗</w:t>
            </w:r>
            <w:r w:rsidRPr="00F02A52">
              <w:rPr>
                <w:sz w:val="16"/>
                <w:szCs w:val="16"/>
                <w:lang w:val="en-US"/>
              </w:rPr>
              <w:t xml:space="preserve"> </w:t>
            </w:r>
          </w:p>
          <w:p w14:paraId="2EEE3BA2" w14:textId="77777777" w:rsidR="00E97DE0" w:rsidRPr="00F02A52" w:rsidRDefault="00E97DE0" w:rsidP="00E97DE0">
            <w:pPr>
              <w:spacing w:after="80" w:line="240" w:lineRule="auto"/>
              <w:rPr>
                <w:sz w:val="16"/>
                <w:szCs w:val="16"/>
                <w:lang w:val="en-US"/>
              </w:rPr>
            </w:pPr>
          </w:p>
        </w:tc>
        <w:tc>
          <w:tcPr>
            <w:tcW w:w="990" w:type="pct"/>
          </w:tcPr>
          <w:p w14:paraId="047279E4" w14:textId="74288975" w:rsidR="00E97DE0" w:rsidRPr="00F02A52" w:rsidRDefault="00E97DE0" w:rsidP="00E97DE0">
            <w:pPr>
              <w:spacing w:after="80" w:line="240" w:lineRule="auto"/>
              <w:rPr>
                <w:sz w:val="16"/>
                <w:szCs w:val="16"/>
                <w:lang w:val="en-US"/>
              </w:rPr>
            </w:pPr>
            <w:r w:rsidRPr="00F02A52">
              <w:rPr>
                <w:sz w:val="16"/>
                <w:szCs w:val="16"/>
                <w:lang w:val="en-US"/>
              </w:rPr>
              <w:t xml:space="preserve">Possible intensification of energy crops production with direct and indirect impacts on biodiversity and trade-off with other </w:t>
            </w:r>
            <w:r>
              <w:rPr>
                <w:sz w:val="16"/>
                <w:szCs w:val="16"/>
                <w:lang w:val="en-US"/>
              </w:rPr>
              <w:t>contributions from nature to people</w:t>
            </w:r>
            <w:r w:rsidRPr="00F02A52">
              <w:rPr>
                <w:sz w:val="16"/>
                <w:szCs w:val="16"/>
                <w:lang w:val="en-US"/>
              </w:rPr>
              <w:t xml:space="preserve"> (e.g. food production)</w:t>
            </w:r>
          </w:p>
          <w:p w14:paraId="36BAD09B" w14:textId="77777777" w:rsidR="00E97DE0" w:rsidRPr="00F02A52" w:rsidRDefault="00E97DE0" w:rsidP="00E97DE0">
            <w:pPr>
              <w:spacing w:after="80" w:line="240" w:lineRule="auto"/>
              <w:rPr>
                <w:sz w:val="16"/>
                <w:szCs w:val="16"/>
                <w:lang w:val="en-US"/>
              </w:rPr>
            </w:pPr>
            <w:r w:rsidRPr="00F02A52">
              <w:rPr>
                <w:sz w:val="16"/>
                <w:szCs w:val="16"/>
                <w:lang w:val="en-US"/>
              </w:rPr>
              <w:t>Emissions from transportation of biomass from sites of production to be consumed far away</w:t>
            </w:r>
          </w:p>
          <w:p w14:paraId="37E1ADAA" w14:textId="77777777" w:rsidR="00E97DE0" w:rsidRPr="00F02A52" w:rsidRDefault="00E97DE0" w:rsidP="00E97DE0">
            <w:pPr>
              <w:spacing w:after="80" w:line="240" w:lineRule="auto"/>
              <w:rPr>
                <w:sz w:val="16"/>
                <w:szCs w:val="16"/>
                <w:lang w:val="en-US"/>
              </w:rPr>
            </w:pPr>
            <w:r w:rsidRPr="00F02A52">
              <w:rPr>
                <w:sz w:val="16"/>
                <w:szCs w:val="16"/>
                <w:lang w:val="en-US"/>
              </w:rPr>
              <w:t xml:space="preserve">Competition with other </w:t>
            </w:r>
            <w:r>
              <w:rPr>
                <w:sz w:val="16"/>
                <w:szCs w:val="16"/>
                <w:lang w:val="en-US"/>
              </w:rPr>
              <w:t>contributions from nature to people</w:t>
            </w:r>
          </w:p>
        </w:tc>
        <w:tc>
          <w:tcPr>
            <w:tcW w:w="1287" w:type="pct"/>
          </w:tcPr>
          <w:p w14:paraId="67D0270D" w14:textId="77777777" w:rsidR="00E97DE0" w:rsidRPr="00F02A52" w:rsidRDefault="00E97DE0" w:rsidP="00E97DE0">
            <w:pPr>
              <w:spacing w:after="80" w:line="240" w:lineRule="auto"/>
              <w:rPr>
                <w:sz w:val="16"/>
                <w:szCs w:val="16"/>
                <w:lang w:val="en-US"/>
              </w:rPr>
            </w:pPr>
            <w:r w:rsidRPr="00F02A52">
              <w:rPr>
                <w:sz w:val="16"/>
                <w:szCs w:val="16"/>
                <w:lang w:val="en-US"/>
              </w:rPr>
              <w:t>Important source of energy for remote rural areas</w:t>
            </w:r>
          </w:p>
          <w:p w14:paraId="377704D3" w14:textId="77777777" w:rsidR="00E97DE0" w:rsidRPr="00F02A52" w:rsidRDefault="00E97DE0" w:rsidP="00E97DE0">
            <w:pPr>
              <w:spacing w:after="80" w:line="240" w:lineRule="auto"/>
              <w:rPr>
                <w:sz w:val="16"/>
                <w:szCs w:val="16"/>
                <w:lang w:val="en-US"/>
              </w:rPr>
            </w:pPr>
            <w:r w:rsidRPr="00F02A52">
              <w:rPr>
                <w:sz w:val="16"/>
                <w:szCs w:val="16"/>
                <w:lang w:val="en-US"/>
              </w:rPr>
              <w:t>Local production and consumption of bio-based energy is usually more sustainable than having biomass travelling long distances</w:t>
            </w:r>
          </w:p>
        </w:tc>
      </w:tr>
      <w:tr w:rsidR="00E97DE0" w:rsidRPr="00F02A52" w14:paraId="637E3C0C" w14:textId="77777777" w:rsidTr="00E97DE0">
        <w:tc>
          <w:tcPr>
            <w:tcW w:w="396" w:type="pct"/>
          </w:tcPr>
          <w:p w14:paraId="7A217395"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 xml:space="preserve">Regulating </w:t>
            </w:r>
            <w:r w:rsidRPr="00F02A52">
              <w:rPr>
                <w:b/>
                <w:bCs/>
                <w:sz w:val="18"/>
                <w:szCs w:val="18"/>
                <w:lang w:val="en-US"/>
              </w:rPr>
              <w:br/>
              <w:t>Fresh Water quality</w:t>
            </w:r>
          </w:p>
        </w:tc>
        <w:tc>
          <w:tcPr>
            <w:tcW w:w="743" w:type="pct"/>
          </w:tcPr>
          <w:p w14:paraId="705C0573" w14:textId="77777777" w:rsidR="00E97DE0" w:rsidRPr="00F02A52" w:rsidRDefault="00E97DE0" w:rsidP="00E97DE0">
            <w:pPr>
              <w:spacing w:after="80" w:line="240" w:lineRule="auto"/>
              <w:rPr>
                <w:sz w:val="16"/>
                <w:szCs w:val="16"/>
                <w:lang w:val="en-US"/>
              </w:rPr>
            </w:pPr>
            <w:r w:rsidRPr="00F02A52">
              <w:rPr>
                <w:sz w:val="16"/>
                <w:szCs w:val="16"/>
                <w:lang w:val="en-US"/>
              </w:rPr>
              <w:t>Surface water bodies to reach Good Ecological Status by 2015</w:t>
            </w:r>
          </w:p>
        </w:tc>
        <w:tc>
          <w:tcPr>
            <w:tcW w:w="891" w:type="pct"/>
          </w:tcPr>
          <w:p w14:paraId="154A0364" w14:textId="522E368D" w:rsidR="00E97DE0" w:rsidRPr="00F02A52" w:rsidRDefault="00E97DE0" w:rsidP="00E97DE0">
            <w:pPr>
              <w:spacing w:after="80" w:line="240" w:lineRule="auto"/>
              <w:rPr>
                <w:sz w:val="16"/>
                <w:szCs w:val="16"/>
                <w:lang w:val="en-US"/>
              </w:rPr>
            </w:pPr>
            <w:r w:rsidRPr="00F02A52">
              <w:rPr>
                <w:b/>
                <w:bCs/>
                <w:i/>
                <w:iCs/>
                <w:sz w:val="16"/>
                <w:szCs w:val="16"/>
                <w:lang w:val="en-US"/>
              </w:rPr>
              <w:t>Regulatory</w:t>
            </w:r>
            <w:r w:rsidRPr="00F02A52">
              <w:rPr>
                <w:sz w:val="16"/>
                <w:szCs w:val="16"/>
                <w:lang w:val="en-US"/>
              </w:rPr>
              <w:t xml:space="preserve"> (e.g. WFD, Nitrates Directive, </w:t>
            </w:r>
            <w:r>
              <w:rPr>
                <w:sz w:val="16"/>
                <w:szCs w:val="16"/>
                <w:lang w:val="en-US"/>
              </w:rPr>
              <w:t>Common Agricultural Policy</w:t>
            </w:r>
            <w:r w:rsidRPr="00F02A52">
              <w:rPr>
                <w:sz w:val="16"/>
                <w:szCs w:val="16"/>
                <w:lang w:val="en-US"/>
              </w:rPr>
              <w:t xml:space="preserve"> </w:t>
            </w:r>
            <w:r>
              <w:rPr>
                <w:sz w:val="16"/>
                <w:szCs w:val="16"/>
                <w:lang w:val="en-US"/>
              </w:rPr>
              <w:t>p</w:t>
            </w:r>
            <w:r w:rsidRPr="00F02A52">
              <w:rPr>
                <w:sz w:val="16"/>
                <w:szCs w:val="16"/>
                <w:lang w:val="en-US"/>
              </w:rPr>
              <w:t xml:space="preserve">illar </w:t>
            </w:r>
            <w:r>
              <w:rPr>
                <w:sz w:val="16"/>
                <w:szCs w:val="16"/>
                <w:lang w:val="en-US"/>
              </w:rPr>
              <w:t>1</w:t>
            </w:r>
            <w:r w:rsidRPr="00F02A52">
              <w:rPr>
                <w:sz w:val="16"/>
                <w:szCs w:val="16"/>
                <w:lang w:val="en-US"/>
              </w:rPr>
              <w:t xml:space="preserve">, CC, greening) </w:t>
            </w:r>
          </w:p>
          <w:p w14:paraId="5370DB7C" w14:textId="77777777" w:rsidR="00E97DE0" w:rsidRPr="00F02A52" w:rsidRDefault="00E97DE0" w:rsidP="00E97DE0">
            <w:pPr>
              <w:spacing w:after="80" w:line="240" w:lineRule="auto"/>
              <w:rPr>
                <w:sz w:val="16"/>
                <w:szCs w:val="16"/>
                <w:lang w:val="en-US"/>
              </w:rPr>
            </w:pPr>
            <w:r w:rsidRPr="00F02A52">
              <w:rPr>
                <w:b/>
                <w:bCs/>
                <w:i/>
                <w:iCs/>
                <w:sz w:val="16"/>
                <w:szCs w:val="16"/>
                <w:lang w:val="en-US"/>
              </w:rPr>
              <w:t>Economic</w:t>
            </w:r>
            <w:r w:rsidRPr="00F02A52">
              <w:rPr>
                <w:sz w:val="16"/>
                <w:szCs w:val="16"/>
                <w:lang w:val="en-US"/>
              </w:rPr>
              <w:t>: Pricing policy (Full Cost Recovery of water services)</w:t>
            </w:r>
          </w:p>
          <w:p w14:paraId="2BA0FAD1" w14:textId="77777777" w:rsidR="00E97DE0" w:rsidRPr="00F02A52" w:rsidRDefault="00E97DE0" w:rsidP="00E97DE0">
            <w:pPr>
              <w:spacing w:after="80" w:line="240" w:lineRule="auto"/>
              <w:rPr>
                <w:sz w:val="16"/>
                <w:szCs w:val="16"/>
                <w:lang w:val="en-US"/>
              </w:rPr>
            </w:pPr>
          </w:p>
        </w:tc>
        <w:tc>
          <w:tcPr>
            <w:tcW w:w="693" w:type="pct"/>
          </w:tcPr>
          <w:p w14:paraId="59C2E470" w14:textId="77777777" w:rsidR="00E97DE0" w:rsidRPr="00F02A52" w:rsidRDefault="00E97DE0" w:rsidP="00E97DE0">
            <w:pPr>
              <w:spacing w:after="80" w:line="240" w:lineRule="auto"/>
              <w:rPr>
                <w:rStyle w:val="Emphasis"/>
                <w:i w:val="0"/>
                <w:sz w:val="16"/>
                <w:szCs w:val="16"/>
                <w:lang w:val="en-US"/>
              </w:rPr>
            </w:pPr>
            <w:r w:rsidRPr="00F02A52">
              <w:rPr>
                <w:rStyle w:val="Emphasis"/>
                <w:sz w:val="16"/>
                <w:szCs w:val="16"/>
                <w:shd w:val="clear" w:color="auto" w:fill="FF9900"/>
                <w:lang w:val="en-US"/>
              </w:rPr>
              <w:t>Self-purification as a service delivery is decreasing</w:t>
            </w:r>
            <w:r w:rsidRPr="00F02A52">
              <w:rPr>
                <w:rStyle w:val="Emphasis"/>
                <w:sz w:val="16"/>
                <w:szCs w:val="16"/>
                <w:lang w:val="en-US"/>
              </w:rPr>
              <w:t xml:space="preserve"> </w:t>
            </w:r>
            <w:r w:rsidRPr="00F02A52">
              <w:rPr>
                <w:sz w:val="16"/>
                <w:szCs w:val="16"/>
                <w:shd w:val="clear" w:color="auto" w:fill="FF9900"/>
                <w:lang w:val="en-US"/>
              </w:rPr>
              <w:t>↘</w:t>
            </w:r>
          </w:p>
          <w:p w14:paraId="24C28597" w14:textId="77777777" w:rsidR="00E97DE0" w:rsidRPr="00F02A52" w:rsidRDefault="00E97DE0" w:rsidP="00E97DE0">
            <w:pPr>
              <w:spacing w:after="80" w:line="240" w:lineRule="auto"/>
              <w:rPr>
                <w:sz w:val="16"/>
                <w:szCs w:val="16"/>
                <w:shd w:val="clear" w:color="auto" w:fill="FF9900"/>
                <w:lang w:val="en-US"/>
              </w:rPr>
            </w:pPr>
            <w:r w:rsidRPr="00F02A52">
              <w:rPr>
                <w:sz w:val="16"/>
                <w:szCs w:val="16"/>
                <w:shd w:val="clear" w:color="auto" w:fill="FF9900"/>
                <w:lang w:val="en-US"/>
              </w:rPr>
              <w:t xml:space="preserve">Water quality increasing due to </w:t>
            </w:r>
            <w:r w:rsidRPr="00F02A52">
              <w:rPr>
                <w:rStyle w:val="Emphasis"/>
                <w:sz w:val="16"/>
                <w:szCs w:val="16"/>
                <w:shd w:val="clear" w:color="auto" w:fill="FF9900"/>
                <w:lang w:val="en-US"/>
              </w:rPr>
              <w:t xml:space="preserve">limitation of pollutants from policies </w:t>
            </w:r>
            <w:r w:rsidRPr="00F02A52">
              <w:rPr>
                <w:sz w:val="16"/>
                <w:szCs w:val="16"/>
                <w:shd w:val="clear" w:color="auto" w:fill="FF9900"/>
                <w:lang w:val="en-US"/>
              </w:rPr>
              <w:t>but still at risks of insufficiency for surface water ↗</w:t>
            </w:r>
          </w:p>
        </w:tc>
        <w:tc>
          <w:tcPr>
            <w:tcW w:w="990" w:type="pct"/>
          </w:tcPr>
          <w:p w14:paraId="558BB0B8" w14:textId="51EFB289" w:rsidR="00E97DE0" w:rsidRPr="00F02A52" w:rsidRDefault="00E97DE0" w:rsidP="00E97DE0">
            <w:pPr>
              <w:spacing w:after="80" w:line="240" w:lineRule="auto"/>
              <w:rPr>
                <w:sz w:val="16"/>
                <w:szCs w:val="16"/>
                <w:lang w:val="en-US"/>
              </w:rPr>
            </w:pPr>
            <w:r w:rsidRPr="00F02A52">
              <w:rPr>
                <w:sz w:val="16"/>
                <w:szCs w:val="16"/>
                <w:lang w:val="en-US"/>
              </w:rPr>
              <w:t xml:space="preserve">Need to further improve CC, efficiency of nitrogen use, waste water management and full compliance with the Nitrates </w:t>
            </w:r>
            <w:r>
              <w:rPr>
                <w:sz w:val="16"/>
                <w:szCs w:val="16"/>
                <w:lang w:val="en-US"/>
              </w:rPr>
              <w:t>D</w:t>
            </w:r>
            <w:r w:rsidRPr="00F02A52">
              <w:rPr>
                <w:sz w:val="16"/>
                <w:szCs w:val="16"/>
                <w:lang w:val="en-US"/>
              </w:rPr>
              <w:t xml:space="preserve">irective </w:t>
            </w:r>
            <w:r w:rsidRPr="00F02A52">
              <w:rPr>
                <w:sz w:val="16"/>
                <w:szCs w:val="16"/>
                <w:lang w:val="en-US"/>
              </w:rPr>
              <w:fldChar w:fldCharType="begin" w:fldLock="1"/>
            </w:r>
            <w:r>
              <w:rPr>
                <w:sz w:val="16"/>
                <w:szCs w:val="16"/>
                <w:lang w:val="en-US"/>
              </w:rPr>
              <w:instrText>ADDIN CSL_CITATION { "citationItems" : [ { "id" : "ITEM-1", "itemData" : { "DOI" : "10.2800/603862", "author" : [ { "dropping-particle" : "", "family" : "EEA", "given" : "", "non-dropping-particle" : "", "parse-names" : false, "suffix" : "" } ], "container-title" : "EEA Technical Report No. 2/2015", "id" : "ITEM-1", "issued" : { "date-parts" : [ [ "2015" ] ] }, "number-of-pages" : "173", "publisher" : "European Environment Agency", "publisher-place" : "Copenhagen", "title" : "State of nature in the EU. Results from reporting under the nature directives 2007\u20132012", "type" : "report" }, "uris" : [ "http://www.mendeley.com/documents/?uuid=b84213bb-2dfd-392c-87a0-40046f72918f" ] } ], "mendeley" : { "formattedCitation" : "(EEA, 2015c)", "plainTextFormattedCitation" : "(EEA, 2015c)", "previouslyFormattedCitation" : "(EEA, 2015c)" }, "properties" : {  }, "schema" : "https://github.com/citation-style-language/schema/raw/master/csl-citation.json" }</w:instrText>
            </w:r>
            <w:r w:rsidRPr="00F02A52">
              <w:rPr>
                <w:sz w:val="16"/>
                <w:szCs w:val="16"/>
                <w:lang w:val="en-US"/>
              </w:rPr>
              <w:fldChar w:fldCharType="separate"/>
            </w:r>
            <w:r w:rsidRPr="00223CD3">
              <w:rPr>
                <w:sz w:val="16"/>
                <w:szCs w:val="16"/>
                <w:lang w:val="en-US"/>
              </w:rPr>
              <w:t>(EEA, 2015c)</w:t>
            </w:r>
            <w:r w:rsidRPr="00F02A52">
              <w:rPr>
                <w:sz w:val="16"/>
                <w:szCs w:val="16"/>
                <w:lang w:val="en-US"/>
              </w:rPr>
              <w:fldChar w:fldCharType="end"/>
            </w:r>
          </w:p>
          <w:p w14:paraId="6B076BE4" w14:textId="77777777" w:rsidR="00E97DE0" w:rsidRPr="00F02A52" w:rsidRDefault="00E97DE0" w:rsidP="00E97DE0">
            <w:pPr>
              <w:spacing w:after="80" w:line="240" w:lineRule="auto"/>
              <w:rPr>
                <w:b/>
                <w:bCs/>
                <w:sz w:val="16"/>
                <w:szCs w:val="16"/>
                <w:lang w:val="en-US"/>
              </w:rPr>
            </w:pPr>
            <w:r w:rsidRPr="00F02A52">
              <w:rPr>
                <w:sz w:val="16"/>
                <w:szCs w:val="16"/>
                <w:lang w:val="en-US"/>
              </w:rPr>
              <w:t xml:space="preserve">Need to restore riparian vegetation </w:t>
            </w:r>
          </w:p>
        </w:tc>
        <w:tc>
          <w:tcPr>
            <w:tcW w:w="1287" w:type="pct"/>
          </w:tcPr>
          <w:p w14:paraId="16C2FCFF" w14:textId="73A12083" w:rsidR="00E97DE0" w:rsidRPr="00F02A52" w:rsidRDefault="00E97DE0" w:rsidP="00E97DE0">
            <w:pPr>
              <w:spacing w:after="80" w:line="240" w:lineRule="auto"/>
              <w:rPr>
                <w:sz w:val="16"/>
                <w:szCs w:val="16"/>
                <w:lang w:val="en-US"/>
              </w:rPr>
            </w:pPr>
            <w:r w:rsidRPr="00F02A52">
              <w:rPr>
                <w:sz w:val="16"/>
                <w:szCs w:val="16"/>
                <w:lang w:val="en-US"/>
              </w:rPr>
              <w:t xml:space="preserve">Clear policy targets and territorial approaches such as, respectively, Good Ecological Status and river basin plans, allows better monitoring and feedback for amelioration of policies </w:t>
            </w:r>
          </w:p>
          <w:p w14:paraId="51707D28" w14:textId="77777777" w:rsidR="00E97DE0" w:rsidRPr="00F02A52" w:rsidRDefault="00E97DE0" w:rsidP="00E97DE0">
            <w:pPr>
              <w:spacing w:after="80" w:line="240" w:lineRule="auto"/>
              <w:rPr>
                <w:sz w:val="16"/>
                <w:szCs w:val="16"/>
                <w:lang w:val="en-US"/>
              </w:rPr>
            </w:pPr>
            <w:r w:rsidRPr="00F02A52">
              <w:rPr>
                <w:sz w:val="16"/>
                <w:szCs w:val="16"/>
                <w:lang w:val="en-US"/>
              </w:rPr>
              <w:t>Establishing green infrastructure strategy</w:t>
            </w:r>
          </w:p>
        </w:tc>
      </w:tr>
      <w:tr w:rsidR="00E97DE0" w:rsidRPr="00F02A52" w14:paraId="6D145F6B" w14:textId="77777777" w:rsidTr="00E97DE0">
        <w:trPr>
          <w:trHeight w:val="189"/>
        </w:trPr>
        <w:tc>
          <w:tcPr>
            <w:tcW w:w="396" w:type="pct"/>
          </w:tcPr>
          <w:p w14:paraId="7CD2945D"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lastRenderedPageBreak/>
              <w:t xml:space="preserve">Climate regulation </w:t>
            </w:r>
          </w:p>
        </w:tc>
        <w:tc>
          <w:tcPr>
            <w:tcW w:w="743" w:type="pct"/>
          </w:tcPr>
          <w:p w14:paraId="3592A53A" w14:textId="77777777" w:rsidR="00E97DE0" w:rsidRPr="00F02A52" w:rsidRDefault="00E97DE0" w:rsidP="00E97DE0">
            <w:pPr>
              <w:spacing w:after="80" w:line="240" w:lineRule="auto"/>
              <w:rPr>
                <w:sz w:val="16"/>
                <w:szCs w:val="16"/>
                <w:lang w:val="en-US"/>
              </w:rPr>
            </w:pPr>
            <w:r w:rsidRPr="00F02A52">
              <w:rPr>
                <w:sz w:val="16"/>
                <w:szCs w:val="16"/>
                <w:lang w:val="en-US"/>
              </w:rPr>
              <w:t>Objectives of RD linked to climate 1)</w:t>
            </w:r>
            <w:r w:rsidRPr="00F02A52">
              <w:rPr>
                <w:lang w:val="en-US"/>
              </w:rPr>
              <w:t xml:space="preserve"> </w:t>
            </w:r>
            <w:r w:rsidRPr="00F02A52">
              <w:rPr>
                <w:sz w:val="16"/>
                <w:szCs w:val="16"/>
                <w:lang w:val="en-US"/>
              </w:rPr>
              <w:t>Restoring, preserving, enhancing agriculture &amp; forestry ecosystems; 2) Promoting resource efficiency and the shift towards a low carbon &amp; climate resilient economy</w:t>
            </w:r>
          </w:p>
        </w:tc>
        <w:tc>
          <w:tcPr>
            <w:tcW w:w="891" w:type="pct"/>
          </w:tcPr>
          <w:p w14:paraId="55D97C35" w14:textId="77777777" w:rsidR="00E97DE0" w:rsidRPr="00F02A52" w:rsidRDefault="00E97DE0" w:rsidP="00E97DE0">
            <w:pPr>
              <w:spacing w:after="80" w:line="240" w:lineRule="auto"/>
              <w:rPr>
                <w:sz w:val="16"/>
                <w:szCs w:val="16"/>
                <w:lang w:val="en-US"/>
              </w:rPr>
            </w:pPr>
            <w:r w:rsidRPr="00F02A52">
              <w:rPr>
                <w:b/>
                <w:bCs/>
                <w:i/>
                <w:iCs/>
                <w:sz w:val="16"/>
                <w:szCs w:val="16"/>
                <w:lang w:val="en-US"/>
              </w:rPr>
              <w:t>Regulatory</w:t>
            </w:r>
            <w:r w:rsidRPr="00F02A52">
              <w:rPr>
                <w:sz w:val="16"/>
                <w:szCs w:val="16"/>
                <w:lang w:val="en-US"/>
              </w:rPr>
              <w:t xml:space="preserve"> e.g. CC, and greening requirements</w:t>
            </w:r>
          </w:p>
          <w:p w14:paraId="137EEACD" w14:textId="77777777" w:rsidR="00E97DE0" w:rsidRPr="00F02A52" w:rsidRDefault="00E97DE0" w:rsidP="00E97DE0">
            <w:pPr>
              <w:spacing w:after="80" w:line="240" w:lineRule="auto"/>
              <w:rPr>
                <w:bCs/>
                <w:sz w:val="16"/>
                <w:szCs w:val="16"/>
                <w:lang w:val="en-US"/>
              </w:rPr>
            </w:pPr>
            <w:r w:rsidRPr="00F02A52">
              <w:rPr>
                <w:b/>
                <w:bCs/>
                <w:i/>
                <w:iCs/>
                <w:sz w:val="16"/>
                <w:szCs w:val="16"/>
                <w:lang w:val="en-US"/>
              </w:rPr>
              <w:t>Economic:</w:t>
            </w:r>
            <w:r w:rsidRPr="00F02A52">
              <w:rPr>
                <w:b/>
                <w:bCs/>
                <w:sz w:val="16"/>
                <w:szCs w:val="16"/>
                <w:lang w:val="en-US"/>
              </w:rPr>
              <w:t xml:space="preserve"> </w:t>
            </w:r>
            <w:r w:rsidRPr="00F02A52">
              <w:rPr>
                <w:bCs/>
                <w:sz w:val="16"/>
                <w:szCs w:val="16"/>
                <w:lang w:val="en-US"/>
              </w:rPr>
              <w:t>RD measures supporting establishing of semi-natural areas, CO</w:t>
            </w:r>
            <w:r w:rsidRPr="00F02A52">
              <w:rPr>
                <w:bCs/>
                <w:sz w:val="16"/>
                <w:szCs w:val="16"/>
                <w:vertAlign w:val="subscript"/>
                <w:lang w:val="en-US"/>
              </w:rPr>
              <w:t>2</w:t>
            </w:r>
            <w:r w:rsidRPr="00F02A52">
              <w:rPr>
                <w:bCs/>
                <w:sz w:val="16"/>
                <w:szCs w:val="16"/>
                <w:lang w:val="en-US"/>
              </w:rPr>
              <w:t xml:space="preserve"> sequestration, promoting reduced emissions and energy use efficiency; </w:t>
            </w:r>
          </w:p>
          <w:p w14:paraId="07028362" w14:textId="07692D44" w:rsidR="00E97DE0" w:rsidRPr="00F02A52" w:rsidRDefault="00E97DE0" w:rsidP="00E97DE0">
            <w:pPr>
              <w:spacing w:after="80" w:line="240" w:lineRule="auto"/>
              <w:rPr>
                <w:sz w:val="16"/>
                <w:szCs w:val="16"/>
                <w:lang w:val="en-US"/>
              </w:rPr>
            </w:pPr>
            <w:r w:rsidRPr="00F02A52">
              <w:rPr>
                <w:bCs/>
                <w:sz w:val="16"/>
                <w:szCs w:val="16"/>
                <w:lang w:val="en-US"/>
              </w:rPr>
              <w:t>Energy and CO</w:t>
            </w:r>
            <w:r w:rsidRPr="00F02A52">
              <w:rPr>
                <w:bCs/>
                <w:sz w:val="16"/>
                <w:szCs w:val="16"/>
                <w:vertAlign w:val="subscript"/>
                <w:lang w:val="en-US"/>
              </w:rPr>
              <w:t>2</w:t>
            </w:r>
            <w:r w:rsidRPr="00F02A52">
              <w:rPr>
                <w:bCs/>
                <w:sz w:val="16"/>
                <w:szCs w:val="16"/>
                <w:lang w:val="en-US"/>
              </w:rPr>
              <w:t xml:space="preserve"> prices</w:t>
            </w:r>
          </w:p>
        </w:tc>
        <w:tc>
          <w:tcPr>
            <w:tcW w:w="693" w:type="pct"/>
          </w:tcPr>
          <w:p w14:paraId="0676EFF7" w14:textId="77777777" w:rsidR="00E97DE0" w:rsidRPr="00F02A52" w:rsidRDefault="00E97DE0" w:rsidP="00E97DE0">
            <w:pPr>
              <w:spacing w:after="80" w:line="240" w:lineRule="auto"/>
              <w:rPr>
                <w:sz w:val="16"/>
                <w:szCs w:val="16"/>
                <w:highlight w:val="green"/>
                <w:lang w:val="en-US"/>
              </w:rPr>
            </w:pPr>
            <w:r w:rsidRPr="00F02A52">
              <w:rPr>
                <w:sz w:val="16"/>
                <w:szCs w:val="16"/>
                <w:highlight w:val="green"/>
                <w:lang w:val="en-US"/>
              </w:rPr>
              <w:t xml:space="preserve">Sufficient in extensive agricultural land (also because of forest surface increases) → </w:t>
            </w:r>
          </w:p>
          <w:p w14:paraId="1BE09466" w14:textId="77777777" w:rsidR="00E97DE0" w:rsidRPr="00F02A52" w:rsidRDefault="00E97DE0" w:rsidP="00E97DE0">
            <w:pPr>
              <w:spacing w:after="80" w:line="240" w:lineRule="auto"/>
              <w:rPr>
                <w:rFonts w:cs="Calibri"/>
                <w:color w:val="000000"/>
                <w:sz w:val="16"/>
                <w:szCs w:val="16"/>
                <w:lang w:val="en-US"/>
              </w:rPr>
            </w:pPr>
            <w:r w:rsidRPr="00F02A52">
              <w:rPr>
                <w:sz w:val="16"/>
                <w:szCs w:val="16"/>
                <w:highlight w:val="red"/>
                <w:lang w:val="en-US"/>
              </w:rPr>
              <w:t>Not sufficient in intensive agricultural land →</w:t>
            </w:r>
          </w:p>
        </w:tc>
        <w:tc>
          <w:tcPr>
            <w:tcW w:w="990" w:type="pct"/>
          </w:tcPr>
          <w:p w14:paraId="11A9D357" w14:textId="77777777" w:rsidR="00E97DE0" w:rsidRPr="00F02A52" w:rsidRDefault="00E97DE0" w:rsidP="00E97DE0">
            <w:pPr>
              <w:spacing w:after="80" w:line="240" w:lineRule="auto"/>
              <w:rPr>
                <w:b/>
                <w:bCs/>
                <w:sz w:val="16"/>
                <w:szCs w:val="16"/>
                <w:lang w:val="en-US"/>
              </w:rPr>
            </w:pPr>
            <w:r w:rsidRPr="00F02A52">
              <w:rPr>
                <w:bCs/>
                <w:sz w:val="16"/>
                <w:szCs w:val="16"/>
                <w:lang w:val="en-US"/>
              </w:rPr>
              <w:t>Use of fossil fuels, chemical inputs, and deep ploughing, intensive rearing of cattle are amongst the main factors contributing greenhouse gases emissions from agriculture</w:t>
            </w:r>
          </w:p>
        </w:tc>
        <w:tc>
          <w:tcPr>
            <w:tcW w:w="1287" w:type="pct"/>
          </w:tcPr>
          <w:p w14:paraId="3B1D729E" w14:textId="77777777" w:rsidR="00E97DE0" w:rsidRPr="00F02A52" w:rsidRDefault="00E97DE0" w:rsidP="00E97DE0">
            <w:pPr>
              <w:spacing w:after="80" w:line="240" w:lineRule="auto"/>
              <w:rPr>
                <w:sz w:val="16"/>
                <w:szCs w:val="16"/>
                <w:lang w:val="en-US"/>
              </w:rPr>
            </w:pPr>
            <w:r w:rsidRPr="00F02A52">
              <w:rPr>
                <w:bCs/>
                <w:sz w:val="16"/>
                <w:szCs w:val="16"/>
                <w:lang w:val="en-US"/>
              </w:rPr>
              <w:t xml:space="preserve">Possibility for </w:t>
            </w:r>
            <w:r>
              <w:rPr>
                <w:bCs/>
                <w:sz w:val="16"/>
                <w:szCs w:val="16"/>
                <w:lang w:val="en-US"/>
              </w:rPr>
              <w:t>European Union</w:t>
            </w:r>
            <w:r w:rsidRPr="00F02A52">
              <w:rPr>
                <w:bCs/>
                <w:sz w:val="16"/>
                <w:szCs w:val="16"/>
                <w:lang w:val="en-US"/>
              </w:rPr>
              <w:t xml:space="preserve"> member States to use some RD measures of </w:t>
            </w:r>
            <w:r>
              <w:rPr>
                <w:bCs/>
                <w:sz w:val="16"/>
                <w:szCs w:val="16"/>
                <w:lang w:val="en-US"/>
              </w:rPr>
              <w:t>Common Agricultural Policy</w:t>
            </w:r>
            <w:r w:rsidRPr="00F02A52">
              <w:rPr>
                <w:bCs/>
                <w:sz w:val="16"/>
                <w:szCs w:val="16"/>
                <w:lang w:val="en-US"/>
              </w:rPr>
              <w:t xml:space="preserve"> </w:t>
            </w:r>
            <w:r>
              <w:rPr>
                <w:bCs/>
                <w:sz w:val="16"/>
                <w:szCs w:val="16"/>
                <w:lang w:val="en-US"/>
              </w:rPr>
              <w:t>p</w:t>
            </w:r>
            <w:r w:rsidRPr="00F02A52">
              <w:rPr>
                <w:bCs/>
                <w:sz w:val="16"/>
                <w:szCs w:val="16"/>
                <w:lang w:val="en-US"/>
              </w:rPr>
              <w:t>illar 2 to address climate emissions and CO</w:t>
            </w:r>
            <w:r w:rsidRPr="00F02A52">
              <w:rPr>
                <w:bCs/>
                <w:sz w:val="16"/>
                <w:szCs w:val="16"/>
                <w:vertAlign w:val="subscript"/>
                <w:lang w:val="en-US"/>
              </w:rPr>
              <w:t>2</w:t>
            </w:r>
            <w:r w:rsidRPr="00F02A52">
              <w:rPr>
                <w:bCs/>
                <w:sz w:val="16"/>
                <w:szCs w:val="16"/>
                <w:lang w:val="en-US"/>
              </w:rPr>
              <w:t xml:space="preserve"> sequestration</w:t>
            </w:r>
            <w:r w:rsidRPr="00F02A52">
              <w:rPr>
                <w:sz w:val="16"/>
                <w:szCs w:val="16"/>
                <w:lang w:val="en-US"/>
              </w:rPr>
              <w:t xml:space="preserve"> </w:t>
            </w:r>
          </w:p>
          <w:p w14:paraId="73C2F235" w14:textId="77777777" w:rsidR="00E97DE0" w:rsidRPr="00F02A52" w:rsidRDefault="00E97DE0" w:rsidP="00E97DE0">
            <w:pPr>
              <w:spacing w:after="80" w:line="240" w:lineRule="auto"/>
              <w:rPr>
                <w:sz w:val="16"/>
                <w:szCs w:val="16"/>
                <w:lang w:val="en-US"/>
              </w:rPr>
            </w:pPr>
            <w:r w:rsidRPr="00F02A52">
              <w:rPr>
                <w:sz w:val="16"/>
                <w:szCs w:val="16"/>
                <w:lang w:val="en-US"/>
              </w:rPr>
              <w:t>Greening conservation of grassland and ecological focus area could have some positive effects on carbon sequestration if thresholds are set at an appropriate level</w:t>
            </w:r>
          </w:p>
          <w:p w14:paraId="18D2E127" w14:textId="77777777" w:rsidR="00E97DE0" w:rsidRPr="00F02A52" w:rsidRDefault="00E97DE0" w:rsidP="00E97DE0">
            <w:pPr>
              <w:spacing w:after="80" w:line="240" w:lineRule="auto"/>
              <w:rPr>
                <w:sz w:val="16"/>
                <w:szCs w:val="16"/>
                <w:lang w:val="en-US"/>
              </w:rPr>
            </w:pPr>
            <w:r w:rsidRPr="00F02A52">
              <w:rPr>
                <w:sz w:val="16"/>
                <w:szCs w:val="16"/>
                <w:lang w:val="en-US"/>
              </w:rPr>
              <w:t>Emissions from agriculture are decreasing</w:t>
            </w:r>
          </w:p>
        </w:tc>
      </w:tr>
      <w:tr w:rsidR="00E97DE0" w:rsidRPr="00F02A52" w14:paraId="5343E40B" w14:textId="77777777" w:rsidTr="00E97DE0">
        <w:tc>
          <w:tcPr>
            <w:tcW w:w="396" w:type="pct"/>
          </w:tcPr>
          <w:p w14:paraId="419D8C4C"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Pollination</w:t>
            </w:r>
          </w:p>
        </w:tc>
        <w:tc>
          <w:tcPr>
            <w:tcW w:w="743" w:type="pct"/>
          </w:tcPr>
          <w:p w14:paraId="541C2656" w14:textId="77777777" w:rsidR="00E97DE0" w:rsidRPr="00F02A52" w:rsidRDefault="00E97DE0" w:rsidP="00E97DE0">
            <w:pPr>
              <w:spacing w:after="80" w:line="240" w:lineRule="auto"/>
              <w:rPr>
                <w:sz w:val="16"/>
                <w:szCs w:val="16"/>
                <w:lang w:val="en-US"/>
              </w:rPr>
            </w:pPr>
            <w:r w:rsidRPr="00F02A52">
              <w:rPr>
                <w:sz w:val="16"/>
                <w:szCs w:val="16"/>
                <w:lang w:val="en-US"/>
              </w:rPr>
              <w:t>to produce diversified, high-quality food while conserving natural resources and biodiversity</w:t>
            </w:r>
          </w:p>
        </w:tc>
        <w:tc>
          <w:tcPr>
            <w:tcW w:w="891" w:type="pct"/>
          </w:tcPr>
          <w:p w14:paraId="56F78C34" w14:textId="68FA3DED" w:rsidR="00E97DE0" w:rsidRPr="00F02A52" w:rsidRDefault="00E97DE0" w:rsidP="00E97DE0">
            <w:pPr>
              <w:spacing w:after="80" w:line="240" w:lineRule="auto"/>
              <w:rPr>
                <w:sz w:val="16"/>
                <w:szCs w:val="16"/>
                <w:lang w:val="en-US"/>
              </w:rPr>
            </w:pPr>
            <w:r w:rsidRPr="00F02A52">
              <w:rPr>
                <w:b/>
                <w:bCs/>
                <w:i/>
                <w:iCs/>
                <w:sz w:val="16"/>
                <w:szCs w:val="16"/>
                <w:lang w:val="en-US"/>
              </w:rPr>
              <w:t>Regulatory</w:t>
            </w:r>
            <w:r w:rsidRPr="00F02A52">
              <w:rPr>
                <w:sz w:val="16"/>
                <w:szCs w:val="16"/>
                <w:lang w:val="en-US"/>
              </w:rPr>
              <w:t xml:space="preserve"> (e.g. Framework Directive on the sustainable use of pesticides, </w:t>
            </w:r>
            <w:r>
              <w:rPr>
                <w:sz w:val="16"/>
                <w:szCs w:val="16"/>
                <w:lang w:val="en-US"/>
              </w:rPr>
              <w:t>Common Agricultural Policy</w:t>
            </w:r>
            <w:r w:rsidRPr="00F02A52">
              <w:rPr>
                <w:sz w:val="16"/>
                <w:szCs w:val="16"/>
                <w:lang w:val="en-US"/>
              </w:rPr>
              <w:t xml:space="preserve"> </w:t>
            </w:r>
            <w:r>
              <w:rPr>
                <w:sz w:val="16"/>
                <w:szCs w:val="16"/>
                <w:lang w:val="en-US"/>
              </w:rPr>
              <w:t>p</w:t>
            </w:r>
            <w:r w:rsidRPr="00F02A52">
              <w:rPr>
                <w:sz w:val="16"/>
                <w:szCs w:val="16"/>
                <w:lang w:val="en-US"/>
              </w:rPr>
              <w:t xml:space="preserve">illar 1, CC, greening) </w:t>
            </w:r>
          </w:p>
          <w:p w14:paraId="71CA945C" w14:textId="63269E16" w:rsidR="00E97DE0" w:rsidRPr="00F02A52" w:rsidRDefault="00E97DE0" w:rsidP="0027505E">
            <w:pPr>
              <w:spacing w:after="80" w:line="240" w:lineRule="auto"/>
              <w:rPr>
                <w:sz w:val="16"/>
                <w:szCs w:val="16"/>
                <w:lang w:val="en-US"/>
              </w:rPr>
            </w:pPr>
            <w:r w:rsidRPr="00F02A52">
              <w:rPr>
                <w:b/>
                <w:bCs/>
                <w:i/>
                <w:iCs/>
                <w:sz w:val="16"/>
                <w:szCs w:val="16"/>
                <w:lang w:val="en-US"/>
              </w:rPr>
              <w:t xml:space="preserve">Economic </w:t>
            </w:r>
            <w:r w:rsidRPr="00F02A52">
              <w:rPr>
                <w:sz w:val="16"/>
                <w:szCs w:val="16"/>
                <w:lang w:val="en-US"/>
              </w:rPr>
              <w:t>(PES such as Agri-environmental measures for integrated pest management &amp; organic agriculture)</w:t>
            </w:r>
          </w:p>
        </w:tc>
        <w:tc>
          <w:tcPr>
            <w:tcW w:w="693" w:type="pct"/>
          </w:tcPr>
          <w:p w14:paraId="03AA75BA" w14:textId="77777777" w:rsidR="00E97DE0" w:rsidRPr="00F02A52" w:rsidRDefault="00E97DE0" w:rsidP="00E97DE0">
            <w:pPr>
              <w:spacing w:after="80" w:line="240" w:lineRule="auto"/>
              <w:rPr>
                <w:sz w:val="16"/>
                <w:szCs w:val="16"/>
                <w:lang w:val="en-US"/>
              </w:rPr>
            </w:pPr>
            <w:r w:rsidRPr="00F02A52">
              <w:rPr>
                <w:sz w:val="16"/>
                <w:szCs w:val="16"/>
                <w:highlight w:val="red"/>
                <w:lang w:val="en-US"/>
              </w:rPr>
              <w:t>Insufficient delivering</w:t>
            </w:r>
            <w:r w:rsidRPr="00F02A52">
              <w:rPr>
                <w:sz w:val="16"/>
                <w:szCs w:val="16"/>
                <w:lang w:val="en-US"/>
              </w:rPr>
              <w:t xml:space="preserve"> </w:t>
            </w:r>
            <w:r w:rsidRPr="00F02A52">
              <w:rPr>
                <w:sz w:val="16"/>
                <w:szCs w:val="16"/>
                <w:highlight w:val="red"/>
                <w:lang w:val="en-US"/>
              </w:rPr>
              <w:t>↓</w:t>
            </w:r>
          </w:p>
          <w:p w14:paraId="3D730E0D" w14:textId="77777777" w:rsidR="00E97DE0" w:rsidRPr="00F02A52" w:rsidRDefault="00E97DE0" w:rsidP="00E97DE0">
            <w:pPr>
              <w:autoSpaceDE w:val="0"/>
              <w:autoSpaceDN w:val="0"/>
              <w:adjustRightInd w:val="0"/>
              <w:spacing w:after="0" w:line="240" w:lineRule="auto"/>
              <w:rPr>
                <w:sz w:val="16"/>
                <w:szCs w:val="16"/>
                <w:lang w:val="en-US"/>
              </w:rPr>
            </w:pPr>
          </w:p>
          <w:p w14:paraId="01EEEC62" w14:textId="77777777" w:rsidR="00E97DE0" w:rsidRPr="00F02A52" w:rsidRDefault="00E97DE0" w:rsidP="00E97DE0">
            <w:pPr>
              <w:spacing w:after="80" w:line="240" w:lineRule="auto"/>
              <w:rPr>
                <w:sz w:val="16"/>
                <w:szCs w:val="16"/>
                <w:lang w:val="en-US"/>
              </w:rPr>
            </w:pPr>
            <w:r w:rsidRPr="00F02A52">
              <w:rPr>
                <w:sz w:val="16"/>
                <w:szCs w:val="16"/>
                <w:lang w:val="en-US"/>
              </w:rPr>
              <w:t xml:space="preserve"> </w:t>
            </w:r>
          </w:p>
        </w:tc>
        <w:tc>
          <w:tcPr>
            <w:tcW w:w="990" w:type="pct"/>
          </w:tcPr>
          <w:p w14:paraId="45EF0F0B" w14:textId="77777777" w:rsidR="00E97DE0" w:rsidRPr="00F02A52" w:rsidRDefault="00E97DE0" w:rsidP="00E97DE0">
            <w:pPr>
              <w:spacing w:after="80" w:line="240" w:lineRule="auto"/>
              <w:rPr>
                <w:b/>
                <w:bCs/>
                <w:sz w:val="16"/>
                <w:szCs w:val="16"/>
                <w:lang w:val="en-US"/>
              </w:rPr>
            </w:pPr>
            <w:r w:rsidRPr="00F02A52">
              <w:rPr>
                <w:bCs/>
                <w:sz w:val="16"/>
                <w:szCs w:val="16"/>
                <w:lang w:val="en-US"/>
              </w:rPr>
              <w:t>T</w:t>
            </w:r>
            <w:r w:rsidRPr="00F02A52">
              <w:rPr>
                <w:sz w:val="16"/>
                <w:szCs w:val="16"/>
                <w:lang w:val="en-US"/>
              </w:rPr>
              <w:t xml:space="preserve">oo loose and general reference levels by </w:t>
            </w:r>
            <w:r>
              <w:rPr>
                <w:sz w:val="16"/>
                <w:szCs w:val="16"/>
                <w:lang w:val="en-US"/>
              </w:rPr>
              <w:t>Common Agricultural Policy</w:t>
            </w:r>
            <w:r w:rsidRPr="00F02A52">
              <w:rPr>
                <w:sz w:val="16"/>
                <w:szCs w:val="16"/>
                <w:lang w:val="en-US"/>
              </w:rPr>
              <w:t xml:space="preserve"> CC and GR of </w:t>
            </w:r>
            <w:r>
              <w:rPr>
                <w:sz w:val="16"/>
                <w:szCs w:val="16"/>
                <w:lang w:val="en-US"/>
              </w:rPr>
              <w:t>Common Agricultural Policy</w:t>
            </w:r>
            <w:r w:rsidRPr="00F02A52">
              <w:rPr>
                <w:sz w:val="16"/>
                <w:szCs w:val="16"/>
                <w:lang w:val="en-US"/>
              </w:rPr>
              <w:t xml:space="preserve"> </w:t>
            </w:r>
            <w:r>
              <w:rPr>
                <w:sz w:val="16"/>
                <w:szCs w:val="16"/>
                <w:lang w:val="en-US"/>
              </w:rPr>
              <w:t>p</w:t>
            </w:r>
            <w:r w:rsidRPr="00F02A52">
              <w:rPr>
                <w:sz w:val="16"/>
                <w:szCs w:val="16"/>
                <w:lang w:val="en-US"/>
              </w:rPr>
              <w:t>illar 1</w:t>
            </w:r>
          </w:p>
        </w:tc>
        <w:tc>
          <w:tcPr>
            <w:tcW w:w="1287" w:type="pct"/>
          </w:tcPr>
          <w:p w14:paraId="7F20EF9D" w14:textId="5B8BAEE5" w:rsidR="00E97DE0" w:rsidRPr="00F02A52" w:rsidRDefault="00E97DE0" w:rsidP="00E97DE0">
            <w:pPr>
              <w:spacing w:after="80" w:line="240" w:lineRule="auto"/>
              <w:rPr>
                <w:sz w:val="16"/>
                <w:szCs w:val="16"/>
                <w:lang w:val="en-US"/>
              </w:rPr>
            </w:pPr>
            <w:r w:rsidRPr="00F02A52">
              <w:rPr>
                <w:sz w:val="16"/>
                <w:szCs w:val="16"/>
                <w:lang w:val="en-US"/>
              </w:rPr>
              <w:t xml:space="preserve">Green Infrastructure Strategy could be an innovative instrument for the conservation of habitats favourable to pollinators species but it is still under development </w:t>
            </w:r>
          </w:p>
          <w:p w14:paraId="2D9549FB" w14:textId="6936FDA7" w:rsidR="00E97DE0" w:rsidRPr="00F02A52" w:rsidRDefault="00E97DE0" w:rsidP="00E97DE0">
            <w:pPr>
              <w:spacing w:after="80" w:line="240" w:lineRule="auto"/>
              <w:rPr>
                <w:sz w:val="16"/>
                <w:szCs w:val="16"/>
                <w:lang w:val="en-US"/>
              </w:rPr>
            </w:pPr>
            <w:r w:rsidRPr="00F02A52">
              <w:rPr>
                <w:sz w:val="16"/>
                <w:szCs w:val="16"/>
                <w:lang w:val="en-US"/>
              </w:rPr>
              <w:t xml:space="preserve">Referenced level in CC requirements should match actual IPM and agri-environmental payments should be allowed only for organic agriculture (see also responses in </w:t>
            </w:r>
            <w:r w:rsidRPr="001C331D">
              <w:rPr>
                <w:sz w:val="16"/>
                <w:szCs w:val="16"/>
                <w:lang w:val="en-US"/>
              </w:rPr>
              <w:t xml:space="preserve">Table 6.4.1 and Table 6.4.2.1, chapter 6 IPBES Pollination Assessment </w:t>
            </w:r>
            <w:r w:rsidRPr="00F02A52">
              <w:rPr>
                <w:sz w:val="16"/>
                <w:szCs w:val="16"/>
                <w:lang w:val="en-US"/>
              </w:rPr>
              <w:fldChar w:fldCharType="begin" w:fldLock="1"/>
            </w:r>
            <w:r>
              <w:rPr>
                <w:sz w:val="16"/>
                <w:szCs w:val="16"/>
                <w:lang w:val="en-US"/>
              </w:rPr>
              <w:instrText>ADDIN CSL_CITATION { "citationItems" : [ { "id" : "ITEM-1", "itemData" : { "chapter-number" : "6", "container-title" : "IPBES Assessment Report on Pollinators, Pollination and Food Production",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1", "issued" : { "date-parts" : [ [ "2016" ] ] }, "publisher" : "Secretariat of the Intergovernmental Science-Policy Platform on Biodiversity and Ecosystem Services", "publisher-place" : "Bonn, Germany", "title" : "Chapter 6: Responses to risks and opportunities associated with pollinators and pollination", "type" : "chapter" }, "uris" : [ "http://www.mendeley.com/documents/?uuid=9c1d1f0e-ac9d-472a-ac21-34a871d41259" ] } ], "mendeley" : { "formattedCitation" : "(S. G. Potts, Imperatriz-Fonseca, &amp; Ngo, 2016)", "plainTextFormattedCitation" : "(S. G. Potts, Imperatriz-Fonseca, &amp; Ngo, 2016)", "previouslyFormattedCitation" : "(S. G. Potts, Imperatriz-Fonseca, &amp; Ngo, 2016)" }, "properties" : {  }, "schema" : "https://github.com/citation-style-language/schema/raw/master/csl-citation.json" }</w:instrText>
            </w:r>
            <w:r w:rsidRPr="00F02A52">
              <w:rPr>
                <w:sz w:val="16"/>
                <w:szCs w:val="16"/>
                <w:lang w:val="en-US"/>
              </w:rPr>
              <w:fldChar w:fldCharType="separate"/>
            </w:r>
            <w:r w:rsidRPr="00F02A52">
              <w:rPr>
                <w:sz w:val="16"/>
                <w:szCs w:val="16"/>
                <w:lang w:val="en-US"/>
              </w:rPr>
              <w:t>(</w:t>
            </w:r>
            <w:r w:rsidR="00910405">
              <w:rPr>
                <w:sz w:val="16"/>
                <w:szCs w:val="16"/>
                <w:lang w:val="en-US"/>
              </w:rPr>
              <w:t xml:space="preserve">Dicks </w:t>
            </w:r>
            <w:r w:rsidR="00910405">
              <w:rPr>
                <w:i/>
                <w:sz w:val="16"/>
                <w:szCs w:val="16"/>
                <w:lang w:val="en-US"/>
              </w:rPr>
              <w:t>et al.</w:t>
            </w:r>
            <w:r w:rsidRPr="00F02A52">
              <w:rPr>
                <w:sz w:val="16"/>
                <w:szCs w:val="16"/>
                <w:lang w:val="en-US"/>
              </w:rPr>
              <w:t>, 2016)</w:t>
            </w:r>
            <w:r w:rsidRPr="00F02A52">
              <w:rPr>
                <w:sz w:val="16"/>
                <w:szCs w:val="16"/>
                <w:lang w:val="en-US"/>
              </w:rPr>
              <w:fldChar w:fldCharType="end"/>
            </w:r>
            <w:r w:rsidRPr="00F02A52">
              <w:rPr>
                <w:sz w:val="16"/>
                <w:szCs w:val="16"/>
                <w:lang w:val="en-US"/>
              </w:rPr>
              <w:t xml:space="preserve"> </w:t>
            </w:r>
          </w:p>
        </w:tc>
      </w:tr>
      <w:tr w:rsidR="00E97DE0" w:rsidRPr="00F02A52" w14:paraId="7468A311" w14:textId="77777777" w:rsidTr="00E97DE0">
        <w:tc>
          <w:tcPr>
            <w:tcW w:w="396" w:type="pct"/>
          </w:tcPr>
          <w:p w14:paraId="6E906D3C"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 xml:space="preserve">Habitat &amp; Biodiversity </w:t>
            </w:r>
          </w:p>
        </w:tc>
        <w:tc>
          <w:tcPr>
            <w:tcW w:w="743" w:type="pct"/>
          </w:tcPr>
          <w:p w14:paraId="35BB7E93" w14:textId="7DADE347" w:rsidR="00E97DE0" w:rsidRPr="00F02A52" w:rsidRDefault="00E97DE0" w:rsidP="00E97DE0">
            <w:pPr>
              <w:spacing w:after="80" w:line="240" w:lineRule="auto"/>
              <w:rPr>
                <w:sz w:val="16"/>
                <w:szCs w:val="16"/>
                <w:lang w:val="en-US"/>
              </w:rPr>
            </w:pPr>
            <w:r w:rsidRPr="00F02A52">
              <w:rPr>
                <w:sz w:val="16"/>
                <w:szCs w:val="16"/>
                <w:lang w:val="en-US"/>
              </w:rPr>
              <w:t xml:space="preserve">EU Biodiversity Strategy 2020; To halt the loss of biodiversity by 2020; Achi </w:t>
            </w:r>
            <w:r>
              <w:rPr>
                <w:sz w:val="16"/>
                <w:szCs w:val="16"/>
                <w:lang w:val="en-US"/>
              </w:rPr>
              <w:t xml:space="preserve">Biodiversity </w:t>
            </w:r>
            <w:r w:rsidRPr="00F02A52">
              <w:rPr>
                <w:sz w:val="16"/>
                <w:szCs w:val="16"/>
                <w:lang w:val="en-US"/>
              </w:rPr>
              <w:t xml:space="preserve">Targets </w:t>
            </w:r>
          </w:p>
        </w:tc>
        <w:tc>
          <w:tcPr>
            <w:tcW w:w="891" w:type="pct"/>
          </w:tcPr>
          <w:p w14:paraId="74F396E7" w14:textId="12F5256A" w:rsidR="00E97DE0" w:rsidRPr="00F02A52" w:rsidRDefault="00E97DE0" w:rsidP="00E97DE0">
            <w:pPr>
              <w:spacing w:after="80" w:line="240" w:lineRule="auto"/>
              <w:rPr>
                <w:sz w:val="16"/>
                <w:szCs w:val="16"/>
                <w:lang w:val="en-US"/>
              </w:rPr>
            </w:pPr>
            <w:r w:rsidRPr="00F02A52">
              <w:rPr>
                <w:b/>
                <w:bCs/>
                <w:i/>
                <w:iCs/>
                <w:sz w:val="16"/>
                <w:szCs w:val="16"/>
                <w:lang w:val="en-US"/>
              </w:rPr>
              <w:t>Regulatory</w:t>
            </w:r>
            <w:r w:rsidRPr="00F02A52">
              <w:rPr>
                <w:sz w:val="16"/>
                <w:szCs w:val="16"/>
                <w:lang w:val="en-US"/>
              </w:rPr>
              <w:t xml:space="preserve"> (e.g. habitats and species Directives; WFD; </w:t>
            </w:r>
            <w:r>
              <w:rPr>
                <w:sz w:val="16"/>
                <w:szCs w:val="16"/>
                <w:lang w:val="en-US"/>
              </w:rPr>
              <w:t>Common Agricultural Policy</w:t>
            </w:r>
            <w:r w:rsidRPr="00F02A52">
              <w:rPr>
                <w:sz w:val="16"/>
                <w:szCs w:val="16"/>
                <w:lang w:val="en-US"/>
              </w:rPr>
              <w:t xml:space="preserve"> </w:t>
            </w:r>
            <w:r>
              <w:rPr>
                <w:sz w:val="16"/>
                <w:szCs w:val="16"/>
                <w:lang w:val="en-US"/>
              </w:rPr>
              <w:t>p</w:t>
            </w:r>
            <w:r w:rsidRPr="00F02A52">
              <w:rPr>
                <w:sz w:val="16"/>
                <w:szCs w:val="16"/>
                <w:lang w:val="en-US"/>
              </w:rPr>
              <w:t xml:space="preserve">illar </w:t>
            </w:r>
            <w:r>
              <w:rPr>
                <w:sz w:val="16"/>
                <w:szCs w:val="16"/>
                <w:lang w:val="en-US"/>
              </w:rPr>
              <w:t>1</w:t>
            </w:r>
            <w:r w:rsidRPr="00F02A52">
              <w:rPr>
                <w:sz w:val="16"/>
                <w:szCs w:val="16"/>
                <w:lang w:val="en-US"/>
              </w:rPr>
              <w:t xml:space="preserve"> CC and Greening) </w:t>
            </w:r>
          </w:p>
          <w:p w14:paraId="3FF12363" w14:textId="77777777" w:rsidR="00E97DE0" w:rsidRPr="00F02A52" w:rsidRDefault="00E97DE0" w:rsidP="00E97DE0">
            <w:pPr>
              <w:spacing w:after="80" w:line="240" w:lineRule="auto"/>
              <w:rPr>
                <w:sz w:val="16"/>
                <w:szCs w:val="16"/>
                <w:lang w:val="en-US"/>
              </w:rPr>
            </w:pPr>
            <w:r w:rsidRPr="00F02A52">
              <w:rPr>
                <w:b/>
                <w:bCs/>
                <w:i/>
                <w:iCs/>
                <w:sz w:val="16"/>
                <w:szCs w:val="16"/>
                <w:lang w:val="en-US"/>
              </w:rPr>
              <w:t xml:space="preserve">Economic </w:t>
            </w:r>
            <w:r w:rsidRPr="00F02A52">
              <w:rPr>
                <w:sz w:val="16"/>
                <w:szCs w:val="16"/>
                <w:lang w:val="en-US"/>
              </w:rPr>
              <w:t>(AEM such as Natura 2000 payments)</w:t>
            </w:r>
          </w:p>
          <w:p w14:paraId="20E77664" w14:textId="77777777" w:rsidR="00E97DE0" w:rsidRPr="00F02A52" w:rsidRDefault="00E97DE0" w:rsidP="00E97DE0">
            <w:pPr>
              <w:spacing w:after="80" w:line="240" w:lineRule="auto"/>
              <w:rPr>
                <w:sz w:val="16"/>
                <w:szCs w:val="16"/>
                <w:lang w:val="en-US"/>
              </w:rPr>
            </w:pPr>
            <w:r w:rsidRPr="00F02A52">
              <w:rPr>
                <w:rFonts w:cs="Times New Roman PSMT"/>
                <w:b/>
                <w:bCs/>
                <w:i/>
                <w:iCs/>
                <w:color w:val="000000"/>
                <w:sz w:val="16"/>
                <w:szCs w:val="16"/>
                <w:lang w:val="en-US"/>
              </w:rPr>
              <w:t>Social and information-based</w:t>
            </w:r>
            <w:r w:rsidRPr="00F02A52">
              <w:rPr>
                <w:rFonts w:cs="Times New Roman PSMT"/>
                <w:color w:val="000000"/>
                <w:sz w:val="16"/>
                <w:szCs w:val="16"/>
                <w:lang w:val="en-US"/>
              </w:rPr>
              <w:t>: HNVF concept</w:t>
            </w:r>
          </w:p>
        </w:tc>
        <w:tc>
          <w:tcPr>
            <w:tcW w:w="693" w:type="pct"/>
          </w:tcPr>
          <w:p w14:paraId="6AB5A39B" w14:textId="77777777" w:rsidR="00E97DE0" w:rsidRPr="00F02A52" w:rsidRDefault="00E97DE0" w:rsidP="00E97DE0">
            <w:pPr>
              <w:spacing w:after="80" w:line="240" w:lineRule="auto"/>
              <w:rPr>
                <w:sz w:val="16"/>
                <w:szCs w:val="16"/>
                <w:lang w:val="en-US"/>
              </w:rPr>
            </w:pPr>
            <w:r w:rsidRPr="00F02A52">
              <w:rPr>
                <w:sz w:val="16"/>
                <w:szCs w:val="16"/>
                <w:highlight w:val="red"/>
                <w:lang w:val="en-US"/>
              </w:rPr>
              <w:t>Insufficient delivering</w:t>
            </w:r>
            <w:r w:rsidRPr="00F02A52">
              <w:rPr>
                <w:sz w:val="16"/>
                <w:szCs w:val="16"/>
                <w:lang w:val="en-US"/>
              </w:rPr>
              <w:t xml:space="preserve"> </w:t>
            </w:r>
            <w:r w:rsidRPr="00F02A52">
              <w:rPr>
                <w:sz w:val="16"/>
                <w:szCs w:val="16"/>
                <w:highlight w:val="red"/>
                <w:lang w:val="en-US"/>
              </w:rPr>
              <w:t>↓</w:t>
            </w:r>
          </w:p>
          <w:p w14:paraId="555263DF" w14:textId="77777777" w:rsidR="00E97DE0" w:rsidRPr="00F02A52" w:rsidRDefault="00E97DE0" w:rsidP="00E97DE0">
            <w:pPr>
              <w:spacing w:after="80" w:line="240" w:lineRule="auto"/>
              <w:rPr>
                <w:rFonts w:cs="PalatinoLinotype-Roman"/>
                <w:sz w:val="16"/>
                <w:szCs w:val="16"/>
                <w:lang w:val="en-US"/>
              </w:rPr>
            </w:pPr>
          </w:p>
        </w:tc>
        <w:tc>
          <w:tcPr>
            <w:tcW w:w="990" w:type="pct"/>
          </w:tcPr>
          <w:p w14:paraId="54CE57CC" w14:textId="77777777" w:rsidR="00E97DE0" w:rsidRPr="00F02A52" w:rsidRDefault="00E97DE0" w:rsidP="00E97DE0">
            <w:pPr>
              <w:spacing w:after="40" w:line="240" w:lineRule="auto"/>
              <w:rPr>
                <w:sz w:val="16"/>
                <w:szCs w:val="16"/>
                <w:lang w:val="en-US"/>
              </w:rPr>
            </w:pPr>
            <w:r w:rsidRPr="00F02A52">
              <w:rPr>
                <w:sz w:val="16"/>
                <w:szCs w:val="16"/>
                <w:lang w:val="en-US"/>
              </w:rPr>
              <w:t xml:space="preserve">Too loose and general reference levels for supplying also public goods by CC and GR of </w:t>
            </w:r>
            <w:r>
              <w:rPr>
                <w:sz w:val="16"/>
                <w:szCs w:val="16"/>
                <w:lang w:val="en-US"/>
              </w:rPr>
              <w:t>Common Agricultural Policy</w:t>
            </w:r>
          </w:p>
          <w:p w14:paraId="0B0B1BA2" w14:textId="61A9087B" w:rsidR="00E97DE0" w:rsidRPr="00F02A52" w:rsidRDefault="00E97DE0" w:rsidP="00E97DE0">
            <w:pPr>
              <w:spacing w:after="40" w:line="240" w:lineRule="auto"/>
              <w:rPr>
                <w:sz w:val="16"/>
                <w:szCs w:val="16"/>
                <w:lang w:val="en-US"/>
              </w:rPr>
            </w:pPr>
            <w:r w:rsidRPr="00F02A52">
              <w:rPr>
                <w:sz w:val="16"/>
                <w:szCs w:val="16"/>
                <w:lang w:val="en-US"/>
              </w:rPr>
              <w:t xml:space="preserve">Insufficient funding of instruments targeted to habitat &amp; biodiversity </w:t>
            </w:r>
          </w:p>
          <w:p w14:paraId="442FC641" w14:textId="2CB740A2" w:rsidR="00E97DE0" w:rsidRPr="00F02A52" w:rsidRDefault="00E97DE0" w:rsidP="00E97DE0">
            <w:pPr>
              <w:spacing w:after="40" w:line="240" w:lineRule="auto"/>
              <w:rPr>
                <w:sz w:val="16"/>
                <w:szCs w:val="16"/>
                <w:lang w:val="en-US"/>
              </w:rPr>
            </w:pPr>
            <w:r w:rsidRPr="00F02A52">
              <w:rPr>
                <w:sz w:val="16"/>
                <w:szCs w:val="16"/>
                <w:lang w:val="en-US"/>
              </w:rPr>
              <w:t xml:space="preserve">Insufficient political commitment at national and local levels </w:t>
            </w:r>
          </w:p>
          <w:p w14:paraId="77D5927D" w14:textId="0D375A8D" w:rsidR="00E97DE0" w:rsidRPr="00F02A52" w:rsidRDefault="00E97DE0" w:rsidP="00E97DE0">
            <w:pPr>
              <w:spacing w:after="40" w:line="240" w:lineRule="auto"/>
              <w:rPr>
                <w:sz w:val="16"/>
                <w:szCs w:val="16"/>
                <w:lang w:val="en-US"/>
              </w:rPr>
            </w:pPr>
            <w:r w:rsidRPr="00F02A52">
              <w:rPr>
                <w:sz w:val="16"/>
                <w:szCs w:val="16"/>
                <w:lang w:val="en-US"/>
              </w:rPr>
              <w:t xml:space="preserve">Severe under-funding of Natura 2000 areas and HNVF by insufficient implementation of locally relevant AEM </w:t>
            </w:r>
          </w:p>
          <w:p w14:paraId="5761AE4F" w14:textId="77777777" w:rsidR="00E97DE0" w:rsidRPr="00F02A52" w:rsidRDefault="00E97DE0" w:rsidP="00E97DE0">
            <w:pPr>
              <w:spacing w:after="40" w:line="240" w:lineRule="auto"/>
              <w:rPr>
                <w:b/>
                <w:bCs/>
                <w:sz w:val="16"/>
                <w:szCs w:val="16"/>
                <w:lang w:val="en-US"/>
              </w:rPr>
            </w:pPr>
            <w:r w:rsidRPr="00F02A52">
              <w:rPr>
                <w:sz w:val="16"/>
                <w:szCs w:val="16"/>
                <w:lang w:val="en-US"/>
              </w:rPr>
              <w:t>Insufficient advisory services for farm biodiversity management</w:t>
            </w:r>
          </w:p>
        </w:tc>
        <w:tc>
          <w:tcPr>
            <w:tcW w:w="1287" w:type="pct"/>
          </w:tcPr>
          <w:p w14:paraId="5968F1ED" w14:textId="77777777" w:rsidR="00E97DE0" w:rsidRPr="00F02A52" w:rsidRDefault="00E97DE0" w:rsidP="00E97DE0">
            <w:pPr>
              <w:spacing w:after="40" w:line="240" w:lineRule="auto"/>
              <w:rPr>
                <w:sz w:val="16"/>
                <w:szCs w:val="16"/>
                <w:lang w:val="en-US"/>
              </w:rPr>
            </w:pPr>
            <w:r w:rsidRPr="00F02A52">
              <w:rPr>
                <w:sz w:val="16"/>
                <w:szCs w:val="16"/>
                <w:lang w:val="en-US"/>
              </w:rPr>
              <w:t>CC and GR tailored on agro-ecosystem typologies;</w:t>
            </w:r>
          </w:p>
          <w:p w14:paraId="2A15FA26" w14:textId="1F998294" w:rsidR="00E97DE0" w:rsidRPr="00F02A52" w:rsidRDefault="00E97DE0" w:rsidP="00E97DE0">
            <w:pPr>
              <w:spacing w:after="40" w:line="240" w:lineRule="auto"/>
              <w:rPr>
                <w:sz w:val="16"/>
                <w:szCs w:val="16"/>
                <w:lang w:val="en-US"/>
              </w:rPr>
            </w:pPr>
            <w:r w:rsidRPr="00F02A52">
              <w:rPr>
                <w:sz w:val="16"/>
                <w:szCs w:val="16"/>
                <w:lang w:val="en-US"/>
              </w:rPr>
              <w:t xml:space="preserve">Increasing advisory services for farm biodiversity management </w:t>
            </w:r>
          </w:p>
          <w:p w14:paraId="282A509C" w14:textId="77777777" w:rsidR="00E97DE0" w:rsidRPr="00F02A52" w:rsidRDefault="00E97DE0" w:rsidP="00E97DE0">
            <w:pPr>
              <w:spacing w:after="40" w:line="240" w:lineRule="auto"/>
              <w:rPr>
                <w:sz w:val="16"/>
                <w:szCs w:val="16"/>
                <w:lang w:val="en-US"/>
              </w:rPr>
            </w:pPr>
            <w:r w:rsidRPr="00F02A52">
              <w:rPr>
                <w:sz w:val="16"/>
                <w:szCs w:val="16"/>
                <w:lang w:val="en-US"/>
              </w:rPr>
              <w:t xml:space="preserve">Establishing green infrastructure strategy </w:t>
            </w:r>
          </w:p>
          <w:p w14:paraId="7A632B1D" w14:textId="5F3339CF" w:rsidR="00E97DE0" w:rsidRPr="00F02A52" w:rsidRDefault="00E97DE0" w:rsidP="00E97DE0">
            <w:pPr>
              <w:spacing w:after="40" w:line="240" w:lineRule="auto"/>
              <w:rPr>
                <w:sz w:val="16"/>
                <w:szCs w:val="16"/>
                <w:lang w:val="en-US"/>
              </w:rPr>
            </w:pPr>
            <w:r w:rsidRPr="00F02A52">
              <w:rPr>
                <w:sz w:val="16"/>
                <w:szCs w:val="16"/>
                <w:lang w:val="en-US"/>
              </w:rPr>
              <w:t>Enforcing the delivering of management plans for biodiversity conservation in order to receive compensations</w:t>
            </w:r>
          </w:p>
          <w:p w14:paraId="4979EB73" w14:textId="4B3DB66E" w:rsidR="00E97DE0" w:rsidRPr="00F02A52" w:rsidRDefault="00E97DE0" w:rsidP="00E97DE0">
            <w:pPr>
              <w:spacing w:after="40" w:line="240" w:lineRule="auto"/>
              <w:rPr>
                <w:sz w:val="16"/>
                <w:szCs w:val="16"/>
                <w:lang w:val="en-US"/>
              </w:rPr>
            </w:pPr>
            <w:r w:rsidRPr="00F02A52">
              <w:rPr>
                <w:sz w:val="16"/>
                <w:szCs w:val="16"/>
                <w:lang w:val="en-US"/>
              </w:rPr>
              <w:t xml:space="preserve">Design of local result-oriented AEM </w:t>
            </w:r>
          </w:p>
          <w:p w14:paraId="654A749D" w14:textId="198C79F2" w:rsidR="00E97DE0" w:rsidRPr="00F02A52" w:rsidRDefault="00E97DE0" w:rsidP="00E97DE0">
            <w:pPr>
              <w:spacing w:after="40" w:line="240" w:lineRule="auto"/>
              <w:rPr>
                <w:b/>
                <w:bCs/>
                <w:sz w:val="16"/>
                <w:szCs w:val="16"/>
                <w:lang w:val="en-US"/>
              </w:rPr>
            </w:pPr>
            <w:r w:rsidRPr="00F02A52">
              <w:rPr>
                <w:sz w:val="16"/>
                <w:szCs w:val="16"/>
                <w:lang w:val="en-US"/>
              </w:rPr>
              <w:t xml:space="preserve">Adequate compensation to the income forgone (and to ecological added value) </w:t>
            </w:r>
          </w:p>
        </w:tc>
      </w:tr>
      <w:tr w:rsidR="00E97DE0" w:rsidRPr="00F02A52" w14:paraId="15AD8314" w14:textId="77777777" w:rsidTr="00E97DE0">
        <w:tc>
          <w:tcPr>
            <w:tcW w:w="396" w:type="pct"/>
          </w:tcPr>
          <w:p w14:paraId="6D44C2ED"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Physical &amp; Psycholo-gical experience</w:t>
            </w:r>
          </w:p>
        </w:tc>
        <w:tc>
          <w:tcPr>
            <w:tcW w:w="743" w:type="pct"/>
          </w:tcPr>
          <w:p w14:paraId="01F6F2C4" w14:textId="77777777" w:rsidR="00E97DE0" w:rsidRPr="00F02A52" w:rsidRDefault="00E97DE0" w:rsidP="00E97DE0">
            <w:pPr>
              <w:spacing w:after="80" w:line="240" w:lineRule="auto"/>
              <w:rPr>
                <w:sz w:val="16"/>
                <w:szCs w:val="16"/>
                <w:lang w:val="en-US"/>
              </w:rPr>
            </w:pPr>
            <w:r w:rsidRPr="00F02A52">
              <w:rPr>
                <w:sz w:val="16"/>
                <w:szCs w:val="16"/>
                <w:lang w:val="en-US"/>
              </w:rPr>
              <w:t>Not identified</w:t>
            </w:r>
          </w:p>
        </w:tc>
        <w:tc>
          <w:tcPr>
            <w:tcW w:w="891" w:type="pct"/>
          </w:tcPr>
          <w:p w14:paraId="79CBF5A2" w14:textId="77777777" w:rsidR="00E97DE0" w:rsidRPr="00F02A52" w:rsidRDefault="00E97DE0" w:rsidP="00E97DE0">
            <w:pPr>
              <w:spacing w:after="80" w:line="240" w:lineRule="auto"/>
              <w:rPr>
                <w:rFonts w:cs="Times New Roman PSMT"/>
                <w:color w:val="000000"/>
                <w:sz w:val="16"/>
                <w:szCs w:val="16"/>
                <w:lang w:val="en-US"/>
              </w:rPr>
            </w:pPr>
            <w:r w:rsidRPr="00F02A52">
              <w:rPr>
                <w:b/>
                <w:bCs/>
                <w:i/>
                <w:iCs/>
                <w:sz w:val="16"/>
                <w:szCs w:val="16"/>
                <w:lang w:val="en-US"/>
              </w:rPr>
              <w:t>Economic</w:t>
            </w:r>
            <w:r w:rsidRPr="00F02A52">
              <w:rPr>
                <w:sz w:val="16"/>
                <w:szCs w:val="16"/>
                <w:lang w:val="en-US"/>
              </w:rPr>
              <w:t xml:space="preserve"> (e.g. Rural tourism demand; AEM </w:t>
            </w:r>
            <w:r w:rsidRPr="00F02A52">
              <w:rPr>
                <w:rFonts w:cs="Times New Roman PSMT"/>
                <w:color w:val="000000"/>
                <w:sz w:val="16"/>
                <w:szCs w:val="16"/>
                <w:lang w:val="en-US"/>
              </w:rPr>
              <w:t>on encouragement of tourism activities); social and information-based (e.g. some LEADER initiatives)</w:t>
            </w:r>
          </w:p>
          <w:p w14:paraId="209B3D0B" w14:textId="77777777" w:rsidR="00E97DE0" w:rsidRPr="00F02A52" w:rsidRDefault="00E97DE0" w:rsidP="00E97DE0">
            <w:pPr>
              <w:spacing w:after="80" w:line="240" w:lineRule="auto"/>
              <w:rPr>
                <w:sz w:val="16"/>
                <w:szCs w:val="16"/>
                <w:lang w:val="en-US"/>
              </w:rPr>
            </w:pPr>
            <w:r w:rsidRPr="00F02A52">
              <w:rPr>
                <w:rFonts w:cs="Times New Roman PSMT"/>
                <w:b/>
                <w:bCs/>
                <w:i/>
                <w:iCs/>
                <w:color w:val="000000"/>
                <w:sz w:val="16"/>
                <w:szCs w:val="16"/>
                <w:lang w:val="en-US"/>
              </w:rPr>
              <w:t>Social and information-based</w:t>
            </w:r>
            <w:r w:rsidRPr="00F02A52">
              <w:rPr>
                <w:rFonts w:cs="Times New Roman PSMT"/>
                <w:color w:val="000000"/>
                <w:sz w:val="16"/>
                <w:szCs w:val="16"/>
                <w:lang w:val="en-US"/>
              </w:rPr>
              <w:t xml:space="preserve">: HNVF concept, farmers’ </w:t>
            </w:r>
            <w:r>
              <w:rPr>
                <w:rFonts w:cs="Times New Roman PSMT"/>
                <w:color w:val="000000"/>
                <w:sz w:val="16"/>
                <w:szCs w:val="16"/>
                <w:lang w:val="en-US"/>
              </w:rPr>
              <w:t>indigenous and local knowledge</w:t>
            </w:r>
          </w:p>
        </w:tc>
        <w:tc>
          <w:tcPr>
            <w:tcW w:w="693" w:type="pct"/>
          </w:tcPr>
          <w:p w14:paraId="7E819CD8" w14:textId="77777777" w:rsidR="00E97DE0" w:rsidRPr="00F02A52" w:rsidRDefault="00E97DE0" w:rsidP="00E97DE0">
            <w:pPr>
              <w:rPr>
                <w:sz w:val="16"/>
                <w:szCs w:val="16"/>
                <w:lang w:val="en-US"/>
              </w:rPr>
            </w:pPr>
            <w:r w:rsidRPr="00F02A52">
              <w:rPr>
                <w:sz w:val="16"/>
                <w:szCs w:val="16"/>
                <w:highlight w:val="green"/>
                <w:lang w:val="en-US"/>
              </w:rPr>
              <w:t xml:space="preserve">Increasing in traditional agricultural landscape↗ </w:t>
            </w:r>
          </w:p>
          <w:p w14:paraId="4D6B001B" w14:textId="77777777" w:rsidR="00E97DE0" w:rsidRPr="00F02A52" w:rsidRDefault="00E97DE0" w:rsidP="00E97DE0">
            <w:pPr>
              <w:rPr>
                <w:rFonts w:cs="Verdana"/>
                <w:color w:val="000000"/>
                <w:sz w:val="16"/>
                <w:szCs w:val="16"/>
                <w:lang w:val="en-US"/>
              </w:rPr>
            </w:pPr>
            <w:r w:rsidRPr="00F02A52">
              <w:rPr>
                <w:sz w:val="16"/>
                <w:szCs w:val="16"/>
                <w:highlight w:val="red"/>
                <w:shd w:val="clear" w:color="auto" w:fill="FF9900"/>
                <w:lang w:val="en-US"/>
              </w:rPr>
              <w:t xml:space="preserve">Insufficient </w:t>
            </w:r>
            <w:r w:rsidRPr="00F02A52">
              <w:rPr>
                <w:sz w:val="16"/>
                <w:szCs w:val="16"/>
                <w:highlight w:val="red"/>
                <w:lang w:val="en-US"/>
              </w:rPr>
              <w:t>in areas of agriculture intensification</w:t>
            </w:r>
          </w:p>
        </w:tc>
        <w:tc>
          <w:tcPr>
            <w:tcW w:w="990" w:type="pct"/>
          </w:tcPr>
          <w:p w14:paraId="1CEFEC8B" w14:textId="501ABCDD" w:rsidR="00E97DE0" w:rsidRPr="00F02A52" w:rsidRDefault="00E97DE0" w:rsidP="00E97DE0">
            <w:pPr>
              <w:spacing w:after="40" w:line="240" w:lineRule="auto"/>
              <w:rPr>
                <w:sz w:val="16"/>
                <w:szCs w:val="16"/>
                <w:lang w:val="en-US"/>
              </w:rPr>
            </w:pPr>
            <w:r w:rsidRPr="00F02A52">
              <w:rPr>
                <w:sz w:val="16"/>
                <w:szCs w:val="16"/>
                <w:lang w:val="en-US"/>
              </w:rPr>
              <w:t xml:space="preserve">Missing thorough official statistics data on rural tourism at </w:t>
            </w:r>
            <w:r>
              <w:rPr>
                <w:sz w:val="16"/>
                <w:szCs w:val="16"/>
                <w:lang w:val="en-US"/>
              </w:rPr>
              <w:t>European Union</w:t>
            </w:r>
            <w:r w:rsidRPr="00F02A52">
              <w:rPr>
                <w:sz w:val="16"/>
                <w:szCs w:val="16"/>
                <w:lang w:val="en-US"/>
              </w:rPr>
              <w:t xml:space="preserve"> level </w:t>
            </w:r>
          </w:p>
          <w:p w14:paraId="3B525714" w14:textId="77777777" w:rsidR="00E97DE0" w:rsidRPr="00F02A52" w:rsidRDefault="00E97DE0" w:rsidP="00E97DE0">
            <w:pPr>
              <w:spacing w:after="40" w:line="240" w:lineRule="auto"/>
              <w:rPr>
                <w:sz w:val="16"/>
                <w:szCs w:val="16"/>
                <w:lang w:val="en-US"/>
              </w:rPr>
            </w:pPr>
            <w:r w:rsidRPr="00F02A52">
              <w:rPr>
                <w:sz w:val="16"/>
                <w:szCs w:val="16"/>
                <w:lang w:val="en-US"/>
              </w:rPr>
              <w:t>Risk of tourism congestion in some areas and absence in others</w:t>
            </w:r>
          </w:p>
          <w:p w14:paraId="60E37826" w14:textId="77777777" w:rsidR="00E97DE0" w:rsidRPr="00F02A52" w:rsidRDefault="00E97DE0" w:rsidP="00E97DE0">
            <w:pPr>
              <w:spacing w:after="40" w:line="240" w:lineRule="auto"/>
              <w:rPr>
                <w:b/>
                <w:bCs/>
                <w:sz w:val="16"/>
                <w:szCs w:val="16"/>
                <w:lang w:val="en-US"/>
              </w:rPr>
            </w:pPr>
            <w:r w:rsidRPr="00F02A52">
              <w:rPr>
                <w:sz w:val="16"/>
                <w:szCs w:val="16"/>
                <w:lang w:val="en-US"/>
              </w:rPr>
              <w:t xml:space="preserve">Competition with other </w:t>
            </w:r>
            <w:r>
              <w:rPr>
                <w:sz w:val="16"/>
                <w:szCs w:val="16"/>
                <w:lang w:val="en-US"/>
              </w:rPr>
              <w:t>contributions from nature to people</w:t>
            </w:r>
          </w:p>
        </w:tc>
        <w:tc>
          <w:tcPr>
            <w:tcW w:w="1287" w:type="pct"/>
          </w:tcPr>
          <w:p w14:paraId="11853A80" w14:textId="2CCC573B" w:rsidR="00E97DE0" w:rsidRPr="00F02A52" w:rsidRDefault="00E97DE0" w:rsidP="00E97DE0">
            <w:pPr>
              <w:spacing w:after="40" w:line="240" w:lineRule="auto"/>
              <w:rPr>
                <w:sz w:val="16"/>
                <w:szCs w:val="16"/>
                <w:lang w:val="en-US"/>
              </w:rPr>
            </w:pPr>
            <w:r w:rsidRPr="00F02A52">
              <w:rPr>
                <w:sz w:val="16"/>
                <w:szCs w:val="16"/>
                <w:lang w:val="en-US"/>
              </w:rPr>
              <w:t xml:space="preserve">Increasing offer and demand for recreational activities and rural tourism </w:t>
            </w:r>
          </w:p>
          <w:p w14:paraId="3F21FB2B" w14:textId="363B5052" w:rsidR="00E97DE0" w:rsidRPr="00F02A52" w:rsidRDefault="00E97DE0" w:rsidP="00E97DE0">
            <w:pPr>
              <w:spacing w:after="40" w:line="240" w:lineRule="auto"/>
              <w:rPr>
                <w:sz w:val="16"/>
                <w:szCs w:val="16"/>
                <w:lang w:val="en-US"/>
              </w:rPr>
            </w:pPr>
            <w:r w:rsidRPr="00F02A52">
              <w:rPr>
                <w:sz w:val="16"/>
                <w:szCs w:val="16"/>
                <w:lang w:val="en-US"/>
              </w:rPr>
              <w:t>The private character of rural tourism business is linked to the delivering of other public goods such as maintenance of traditional landscapes and cultural heritage</w:t>
            </w:r>
          </w:p>
        </w:tc>
      </w:tr>
      <w:tr w:rsidR="00E97DE0" w:rsidRPr="00F02A52" w14:paraId="171F7650" w14:textId="77777777" w:rsidTr="00E97DE0">
        <w:tc>
          <w:tcPr>
            <w:tcW w:w="396" w:type="pct"/>
          </w:tcPr>
          <w:p w14:paraId="3C8A63AB" w14:textId="77777777" w:rsidR="00E97DE0" w:rsidRPr="00F02A52" w:rsidRDefault="00E97DE0" w:rsidP="00E97DE0">
            <w:pPr>
              <w:spacing w:after="80" w:line="240" w:lineRule="auto"/>
              <w:jc w:val="left"/>
              <w:rPr>
                <w:b/>
                <w:bCs/>
                <w:sz w:val="18"/>
                <w:szCs w:val="18"/>
                <w:lang w:val="en-US"/>
              </w:rPr>
            </w:pPr>
            <w:r w:rsidRPr="00F02A52">
              <w:rPr>
                <w:b/>
                <w:bCs/>
                <w:sz w:val="18"/>
                <w:szCs w:val="18"/>
                <w:lang w:val="en-US"/>
              </w:rPr>
              <w:t>Heritage</w:t>
            </w:r>
          </w:p>
        </w:tc>
        <w:tc>
          <w:tcPr>
            <w:tcW w:w="743" w:type="pct"/>
          </w:tcPr>
          <w:p w14:paraId="241E62F3" w14:textId="77777777" w:rsidR="00E97DE0" w:rsidRPr="00F02A52" w:rsidRDefault="00E97DE0" w:rsidP="00E97DE0">
            <w:pPr>
              <w:spacing w:after="80" w:line="240" w:lineRule="auto"/>
              <w:rPr>
                <w:sz w:val="16"/>
                <w:szCs w:val="16"/>
                <w:lang w:val="en-US"/>
              </w:rPr>
            </w:pPr>
            <w:r w:rsidRPr="00F02A52">
              <w:rPr>
                <w:sz w:val="16"/>
                <w:szCs w:val="16"/>
                <w:lang w:val="en-US"/>
              </w:rPr>
              <w:t>Protection, management &amp; planning of landscape in Europe</w:t>
            </w:r>
            <w:r w:rsidRPr="00F02A52">
              <w:rPr>
                <w:lang w:val="en-US"/>
              </w:rPr>
              <w:t xml:space="preserve"> </w:t>
            </w:r>
            <w:r w:rsidRPr="00F02A52">
              <w:rPr>
                <w:sz w:val="16"/>
                <w:szCs w:val="16"/>
                <w:lang w:val="en-US"/>
              </w:rPr>
              <w:fldChar w:fldCharType="begin" w:fldLock="1"/>
            </w:r>
            <w:r>
              <w:rPr>
                <w:sz w:val="16"/>
                <w:szCs w:val="16"/>
                <w:lang w:val="en-US"/>
              </w:rPr>
              <w:instrText>ADDIN CSL_CITATION { "citationItems" : [ { "id" : "ITEM-1", "itemData" : { "DOI" : "http://conventions.coe.int/Treaty/en/Treaties/Html/176.htm", "ISBN" : "No. 176", "PMID" : "16073199", "author" : [ { "dropping-particle" : "", "family" : "Council of Europe", "given" : "", "non-dropping-particle" : "", "parse-names" : false, "suffix" : "" } ], "container-title" : "European Treaties Series", "id" : "ITEM-1", "issue" : "176", "issued" : { "date-parts" : [ [ "2000" ] ] }, "note" : "NULL", "page" : "96 pp.", "title" : "European Landscape Convention", "type" : "article-journal" }, "uris" : [ "http://www.mendeley.com/documents/?uuid=02a3ab13-03b6-4c72-9b02-6d56b2f9503d", "http://www.mendeley.com/documents/?uuid=2ec1113a-4c5a-47d5-a378-d52a8fd0667c" ] } ], "mendeley" : { "formattedCitation" : "(Council of Europe, 2000)", "plainTextFormattedCitation" : "(Council of Europe, 2000)", "previouslyFormattedCitation" : "(Council of Europe, 2000)" }, "properties" : {  }, "schema" : "https://github.com/citation-style-language/schema/raw/master/csl-citation.json" }</w:instrText>
            </w:r>
            <w:r w:rsidRPr="00F02A52">
              <w:rPr>
                <w:sz w:val="16"/>
                <w:szCs w:val="16"/>
                <w:lang w:val="en-US"/>
              </w:rPr>
              <w:fldChar w:fldCharType="separate"/>
            </w:r>
            <w:r w:rsidRPr="00F02A52">
              <w:rPr>
                <w:sz w:val="16"/>
                <w:szCs w:val="16"/>
                <w:lang w:val="en-US"/>
              </w:rPr>
              <w:t>(Council of Europe, 2000)</w:t>
            </w:r>
            <w:r w:rsidRPr="00F02A52">
              <w:rPr>
                <w:sz w:val="16"/>
                <w:szCs w:val="16"/>
                <w:lang w:val="en-US"/>
              </w:rPr>
              <w:fldChar w:fldCharType="end"/>
            </w:r>
          </w:p>
          <w:p w14:paraId="3CC6D739" w14:textId="77777777" w:rsidR="00E97DE0" w:rsidRPr="00F02A52" w:rsidRDefault="00E97DE0" w:rsidP="00E97DE0">
            <w:pPr>
              <w:spacing w:after="80" w:line="240" w:lineRule="auto"/>
              <w:rPr>
                <w:sz w:val="16"/>
                <w:szCs w:val="16"/>
                <w:lang w:val="en-US"/>
              </w:rPr>
            </w:pPr>
            <w:r w:rsidRPr="00F02A52">
              <w:rPr>
                <w:sz w:val="16"/>
                <w:szCs w:val="16"/>
                <w:lang w:val="en-US"/>
              </w:rPr>
              <w:lastRenderedPageBreak/>
              <w:t>Directive 2006/144/EC lists conservation and development of HNVF as a priority for RD 2007/2013</w:t>
            </w:r>
          </w:p>
        </w:tc>
        <w:tc>
          <w:tcPr>
            <w:tcW w:w="891" w:type="pct"/>
          </w:tcPr>
          <w:p w14:paraId="333B8278" w14:textId="1C85241F" w:rsidR="00E97DE0" w:rsidRPr="00F02A52" w:rsidRDefault="00E97DE0" w:rsidP="00E97DE0">
            <w:pPr>
              <w:spacing w:after="80" w:line="240" w:lineRule="auto"/>
              <w:rPr>
                <w:sz w:val="16"/>
                <w:szCs w:val="16"/>
                <w:lang w:val="en-US"/>
              </w:rPr>
            </w:pPr>
            <w:r w:rsidRPr="00F02A52">
              <w:rPr>
                <w:b/>
                <w:bCs/>
                <w:i/>
                <w:iCs/>
                <w:sz w:val="16"/>
                <w:szCs w:val="16"/>
                <w:lang w:val="en-US"/>
              </w:rPr>
              <w:lastRenderedPageBreak/>
              <w:t>Regulatory</w:t>
            </w:r>
            <w:r w:rsidRPr="00F02A52">
              <w:rPr>
                <w:sz w:val="16"/>
                <w:szCs w:val="16"/>
                <w:lang w:val="en-US"/>
              </w:rPr>
              <w:t xml:space="preserve"> (e.g., national laws) </w:t>
            </w:r>
          </w:p>
          <w:p w14:paraId="0D090A7E" w14:textId="016B16C3" w:rsidR="00E97DE0" w:rsidRPr="00F02A52" w:rsidRDefault="00E97DE0" w:rsidP="00E97DE0">
            <w:pPr>
              <w:spacing w:after="80" w:line="240" w:lineRule="auto"/>
              <w:rPr>
                <w:rFonts w:cs="Times New Roman PSMT"/>
                <w:color w:val="000000"/>
                <w:sz w:val="16"/>
                <w:szCs w:val="16"/>
                <w:lang w:val="en-US"/>
              </w:rPr>
            </w:pPr>
            <w:r w:rsidRPr="00F02A52">
              <w:rPr>
                <w:b/>
                <w:bCs/>
                <w:i/>
                <w:iCs/>
                <w:sz w:val="16"/>
                <w:szCs w:val="16"/>
                <w:lang w:val="en-US"/>
              </w:rPr>
              <w:t xml:space="preserve">Economic </w:t>
            </w:r>
            <w:r w:rsidRPr="00F02A52">
              <w:rPr>
                <w:sz w:val="16"/>
                <w:szCs w:val="16"/>
                <w:lang w:val="en-US"/>
              </w:rPr>
              <w:t xml:space="preserve">(e.g. AEM on Conservation of rural heritage) </w:t>
            </w:r>
          </w:p>
          <w:p w14:paraId="2EE42F88" w14:textId="3762967E" w:rsidR="00E97DE0" w:rsidRPr="00F02A52" w:rsidRDefault="00E97DE0" w:rsidP="00E97DE0">
            <w:pPr>
              <w:spacing w:after="80" w:line="240" w:lineRule="auto"/>
              <w:rPr>
                <w:sz w:val="16"/>
                <w:szCs w:val="16"/>
                <w:lang w:val="en-US"/>
              </w:rPr>
            </w:pPr>
            <w:r w:rsidRPr="00F02A52">
              <w:rPr>
                <w:rFonts w:cs="Times New Roman PSMT"/>
                <w:b/>
                <w:bCs/>
                <w:i/>
                <w:iCs/>
                <w:color w:val="000000"/>
                <w:sz w:val="16"/>
                <w:szCs w:val="16"/>
                <w:lang w:val="en-US"/>
              </w:rPr>
              <w:lastRenderedPageBreak/>
              <w:t>Social and information-based</w:t>
            </w:r>
            <w:r w:rsidRPr="00F02A52">
              <w:rPr>
                <w:rFonts w:cs="Times New Roman PSMT"/>
                <w:color w:val="000000"/>
                <w:sz w:val="16"/>
                <w:szCs w:val="16"/>
                <w:lang w:val="en-US"/>
              </w:rPr>
              <w:t xml:space="preserve">: labelling, HNVF concept, farmers’ </w:t>
            </w:r>
            <w:r>
              <w:rPr>
                <w:rFonts w:cs="Times New Roman PSMT"/>
                <w:color w:val="000000"/>
                <w:sz w:val="16"/>
                <w:szCs w:val="16"/>
                <w:lang w:val="en-US"/>
              </w:rPr>
              <w:t>indigenous and local knowledge</w:t>
            </w:r>
            <w:r w:rsidR="000A7A7E">
              <w:rPr>
                <w:rFonts w:cs="Times New Roman PSMT"/>
                <w:color w:val="000000"/>
                <w:sz w:val="16"/>
                <w:szCs w:val="16"/>
                <w:lang w:val="en-US"/>
              </w:rPr>
              <w:t xml:space="preserve"> and some LEADER initiatives</w:t>
            </w:r>
          </w:p>
        </w:tc>
        <w:tc>
          <w:tcPr>
            <w:tcW w:w="693" w:type="pct"/>
          </w:tcPr>
          <w:p w14:paraId="0300513F" w14:textId="77777777" w:rsidR="00E97DE0" w:rsidRPr="00F02A52" w:rsidRDefault="00E97DE0" w:rsidP="00E97DE0">
            <w:pPr>
              <w:spacing w:after="80" w:line="240" w:lineRule="auto"/>
              <w:rPr>
                <w:sz w:val="16"/>
                <w:szCs w:val="16"/>
                <w:shd w:val="clear" w:color="auto" w:fill="FF9900"/>
                <w:lang w:val="en-US"/>
              </w:rPr>
            </w:pPr>
            <w:r w:rsidRPr="00F02A52">
              <w:rPr>
                <w:sz w:val="16"/>
                <w:szCs w:val="16"/>
                <w:shd w:val="clear" w:color="auto" w:fill="FF9900"/>
                <w:lang w:val="en-US"/>
              </w:rPr>
              <w:lastRenderedPageBreak/>
              <w:t>Increasing awareness but still insufficient in intensive agricultural areas ↗</w:t>
            </w:r>
          </w:p>
          <w:p w14:paraId="3E399363" w14:textId="77777777" w:rsidR="00E97DE0" w:rsidRPr="00F02A52" w:rsidRDefault="00E97DE0" w:rsidP="00E97DE0">
            <w:pPr>
              <w:spacing w:after="80" w:line="240" w:lineRule="auto"/>
              <w:rPr>
                <w:sz w:val="16"/>
                <w:szCs w:val="16"/>
                <w:lang w:val="en-US"/>
              </w:rPr>
            </w:pPr>
            <w:r w:rsidRPr="00F02A52">
              <w:rPr>
                <w:sz w:val="16"/>
                <w:szCs w:val="16"/>
                <w:shd w:val="clear" w:color="auto" w:fill="FF0000"/>
                <w:lang w:val="en-US"/>
              </w:rPr>
              <w:lastRenderedPageBreak/>
              <w:t xml:space="preserve">Insufficient maintenance of </w:t>
            </w:r>
            <w:r>
              <w:rPr>
                <w:sz w:val="16"/>
                <w:szCs w:val="16"/>
                <w:shd w:val="clear" w:color="auto" w:fill="FF0000"/>
                <w:lang w:val="en-US"/>
              </w:rPr>
              <w:t>indigenous and local knowledge</w:t>
            </w:r>
            <w:r w:rsidRPr="00F02A52">
              <w:rPr>
                <w:sz w:val="16"/>
                <w:szCs w:val="16"/>
                <w:shd w:val="clear" w:color="auto" w:fill="FF0000"/>
                <w:lang w:val="en-US"/>
              </w:rPr>
              <w:t>→</w:t>
            </w:r>
          </w:p>
        </w:tc>
        <w:tc>
          <w:tcPr>
            <w:tcW w:w="990" w:type="pct"/>
          </w:tcPr>
          <w:p w14:paraId="41D80AF8" w14:textId="77777777" w:rsidR="00E97DE0" w:rsidRPr="00F02A52" w:rsidRDefault="00E97DE0" w:rsidP="00E97DE0">
            <w:pPr>
              <w:spacing w:after="40" w:line="240" w:lineRule="auto"/>
              <w:rPr>
                <w:sz w:val="16"/>
                <w:szCs w:val="16"/>
                <w:lang w:val="en-US"/>
              </w:rPr>
            </w:pPr>
            <w:r w:rsidRPr="00F02A52">
              <w:rPr>
                <w:sz w:val="16"/>
                <w:szCs w:val="16"/>
                <w:lang w:val="en-US"/>
              </w:rPr>
              <w:lastRenderedPageBreak/>
              <w:t xml:space="preserve">Homogenization of culture and tastes; </w:t>
            </w:r>
          </w:p>
          <w:p w14:paraId="182999F2" w14:textId="0454E36D" w:rsidR="00E97DE0" w:rsidRPr="00F02A52" w:rsidRDefault="00E97DE0" w:rsidP="00E97DE0">
            <w:pPr>
              <w:spacing w:after="40" w:line="240" w:lineRule="auto"/>
              <w:rPr>
                <w:sz w:val="16"/>
                <w:szCs w:val="16"/>
                <w:lang w:val="en-US"/>
              </w:rPr>
            </w:pPr>
            <w:r w:rsidRPr="00F02A52">
              <w:rPr>
                <w:sz w:val="16"/>
                <w:szCs w:val="16"/>
                <w:lang w:val="en-US"/>
              </w:rPr>
              <w:t xml:space="preserve">Costs of maintenance of traditional rural infrastructure </w:t>
            </w:r>
          </w:p>
          <w:p w14:paraId="0F03A831" w14:textId="01F452B6" w:rsidR="00E97DE0" w:rsidRPr="00F02A52" w:rsidRDefault="00E97DE0" w:rsidP="00E97DE0">
            <w:pPr>
              <w:spacing w:after="40" w:line="240" w:lineRule="auto"/>
              <w:rPr>
                <w:sz w:val="16"/>
                <w:szCs w:val="16"/>
                <w:lang w:val="en-US"/>
              </w:rPr>
            </w:pPr>
            <w:r w:rsidRPr="00F02A52">
              <w:rPr>
                <w:sz w:val="16"/>
                <w:szCs w:val="16"/>
                <w:lang w:val="en-US"/>
              </w:rPr>
              <w:lastRenderedPageBreak/>
              <w:t xml:space="preserve">Difficulties on making HNVF concept operational because of lack of data and different methodologies used to identify HNVF </w:t>
            </w:r>
            <w:r w:rsidRPr="001C331D">
              <w:rPr>
                <w:sz w:val="16"/>
                <w:szCs w:val="16"/>
                <w:lang w:val="en-US"/>
              </w:rPr>
              <w:fldChar w:fldCharType="begin" w:fldLock="1"/>
            </w:r>
            <w:r w:rsidRPr="001C331D">
              <w:rPr>
                <w:sz w:val="16"/>
                <w:szCs w:val="16"/>
                <w:lang w:val="en-US"/>
              </w:rPr>
              <w:instrText>ADDIN CSL_CITATION { "citationItems" : [ { "id" : "ITEM-1", "itemData" : { "abstract" : "This document presents an approach to the identification and monitoring of HNV farming and forestry which is based on a common definition and some unifying principles. It allows sufficient flexibility to accommodate work that has already been carried out in the Member States and can be applied with EU and national data. Its aim therefore is both to inform and to reflect work currently ongoing in the Member States on the identification of HNV farming and forestry.", "author" : [ { "dropping-particle" : "", "family" : "Beaufoy", "given" : "Guy", "non-dropping-particle" : "", "parse-names" : false, "suffix" : "" }, { "dropping-particle" : "", "family" : "Cooper", "given" : "Tamsin", "non-dropping-particle" : "", "parse-names" : false, "suffix" : "" } ], "id" : "ITEM-1", "issued" : { "date-parts" : [ [ "2009" ] ] }, "note" : "NULL", "number-of-pages" : "38", "publisher" : "European Commission, DG Agriculture and Rural Development; European Evaluation Network for Rural Development", "publisher-place" : "Brussels", "title" : "Guidance Document: The Application of the High Nature Value Impact Indicator. Programming Period 2007-2013", "type" : "report" }, "uris" : [ "http://www.mendeley.com/documents/?uuid=df19e93c-8442-41ba-8fd4-47eab918ba30", "http://www.mendeley.com/documents/?uuid=8f3b0461-e38a-36ba-b2e8-1cde3562e852" ] }, { "id" : "ITEM-2", "itemData" : { "abstract" : "This is the final report on the update of the High Nature Value farmland indicator based on CORINE Land Cover 2006 (HNV 2006). It describes the data sources that were used to establish the update of the HNV farmland indicator. The applied methodology is the same as the JRC/EEA methodology of the HNV assessment based on CLC 2000 (Paracchini et al. 2008), the main reference is also the 2008 report. Adaptations of the methodology were applied only when necessary from a technical (data driven) point of view.", "author" : [ { "dropping-particle" : "", "family" : "EEA", "given" : "", "non-dropping-particle" : "", "parse-names" : false, "suffix" : "" } ], "id" : "ITEM-2", "issued" : { "date-parts" : [ [ "2012" ] ] }, "number-of-pages" : "62", "publisher" : "European Environment Agency", "publisher-place" : "Copenhagen", "title" : "Updated High Nature Value Farmland in Europe. An estimate of the distribution patterns on the basis of CORINE Land Cover 2006 and biodiversity data", "type" : "report" }, "uris" : [ "http://www.mendeley.com/documents/?uuid=6cf5f5c3-92ab-4726-b78e-144ddca4a8e4", "http://www.mendeley.com/documents/?uuid=8f0e10e8-263a-37ec-8621-95bc208c233c", "http://www.mendeley.com/documents/?uuid=37630e5d-2072-403c-bbee-35adf48ac7f8" ] }, { "id" : "ITEM-3", "itemData" : { "DOI" : "10.2779/91086", "abstract" : "High Nature Value (HNV) farming is a relatively new concept that describes the farming systems in Europe of greatest biodiversity value. The environmental importance of HNV farming has been recognised for some time, but there has been very little research done on the agricultural and economic aspects of HNV farming or on the support provided by the Common Agricultural Policy, which is the main source of public funding for environmental management of farmland in the EU. Economic pressures have caused and continue to threaten the abandonment or intensification of large areas of HNV farmland, with irreversible loss of the associated habitats and species of European importance for biodiversity. HNV farming is essential if the EU is to meet its 2020 biodiversity targets, but the policy context of recent years seems to be failing to halt the decline of HNV farming, with notable exceptions in certain cases. This study is intended to contribute to the evidence base to inform the design of future EU policy for HNV farming.", "author" : [ { "dropping-particle" : "", "family" : "Keenleyside", "given" : "Clunie", "non-dropping-particle" : "", "parse-names" : false, "suffix" : "" }, { "dropping-particle" : "", "family" : "Beaufoy", "given" : "Guy", "non-dropping-particle" : "", "parse-names" : false, "suffix" : "" }, { "dropping-particle" : "", "family" : "Tucker", "given" : "Graham", "non-dropping-particle" : "", "parse-names" : false, "suffix" : "" }, { "dropping-particle" : "", "family" : "Jones", "given" : "Gwyn", "non-dropping-particle" : "", "parse-names" : false, "suffix" : "" } ], "container-title" : "Report Prepared for DG Environment, Contract No ENV B.1/ETU/2012/0035", "id" : "ITEM-3", "issued" : { "date-parts" : [ [ "2014" ] ] }, "publisher" : "Institute for European Environmental Policy", "publisher-place" : "London", "title" : "High Nature Value farming throughout EU-27 and its financial support under the CAP", "type" : "report" }, "uris" : [ "http://www.mendeley.com/documents/?uuid=96c4fa18-a1b5-4468-9b0e-53b8e4b80de4", "http://www.mendeley.com/documents/?uuid=41627087-e85a-3637-8d8c-e69f0a229973", "http://www.mendeley.com/documents/?uuid=c7c25f5b-43ac-4481-8375-e4b9b4de658e" ] } ], "mendeley" : { "formattedCitation" : "(Beaufoy &amp; Cooper, 2009; EEA, 2012b; Keenleyside, Beaufoy, et al., 2014)", "plainTextFormattedCitation" : "(Beaufoy &amp; Cooper, 2009; EEA, 2012b; Keenleyside, Beaufoy, et al., 2014)", "previouslyFormattedCitation" : "(Beaufoy &amp; Cooper, 2009; EEA, 2012b; Keenleyside, Beaufoy, et al., 2014)" }, "properties" : {  }, "schema" : "https://github.com/citation-style-language/schema/raw/master/csl-citation.json" }</w:instrText>
            </w:r>
            <w:r w:rsidRPr="001C331D">
              <w:rPr>
                <w:sz w:val="16"/>
                <w:szCs w:val="16"/>
                <w:lang w:val="en-US"/>
              </w:rPr>
              <w:fldChar w:fldCharType="separate"/>
            </w:r>
            <w:r w:rsidRPr="001C331D">
              <w:rPr>
                <w:sz w:val="16"/>
                <w:szCs w:val="16"/>
                <w:lang w:val="en-US"/>
              </w:rPr>
              <w:t xml:space="preserve">(Beaufoy &amp; Cooper, 2009; EEA, 2012b; Keenleyside </w:t>
            </w:r>
            <w:r w:rsidR="009E3418" w:rsidRPr="009E3418">
              <w:rPr>
                <w:i/>
                <w:sz w:val="16"/>
                <w:szCs w:val="16"/>
                <w:lang w:val="en-US"/>
              </w:rPr>
              <w:t>et al.</w:t>
            </w:r>
            <w:r w:rsidRPr="001C331D">
              <w:rPr>
                <w:sz w:val="16"/>
                <w:szCs w:val="16"/>
                <w:lang w:val="en-US"/>
              </w:rPr>
              <w:t>, 2014</w:t>
            </w:r>
            <w:r w:rsidR="00C12D55">
              <w:rPr>
                <w:sz w:val="16"/>
                <w:szCs w:val="16"/>
                <w:lang w:val="en-US"/>
              </w:rPr>
              <w:t>a</w:t>
            </w:r>
            <w:r w:rsidRPr="001C331D">
              <w:rPr>
                <w:sz w:val="16"/>
                <w:szCs w:val="16"/>
                <w:lang w:val="en-US"/>
              </w:rPr>
              <w:t>)</w:t>
            </w:r>
            <w:r w:rsidRPr="001C331D">
              <w:rPr>
                <w:sz w:val="16"/>
                <w:szCs w:val="16"/>
                <w:lang w:val="en-US"/>
              </w:rPr>
              <w:fldChar w:fldCharType="end"/>
            </w:r>
            <w:r w:rsidRPr="00F02A52">
              <w:rPr>
                <w:sz w:val="16"/>
                <w:szCs w:val="16"/>
                <w:lang w:val="en-US"/>
              </w:rPr>
              <w:t xml:space="preserve"> </w:t>
            </w:r>
          </w:p>
          <w:p w14:paraId="1A581A06" w14:textId="77777777" w:rsidR="00E97DE0" w:rsidRPr="00F02A52" w:rsidRDefault="00E97DE0" w:rsidP="00E97DE0">
            <w:pPr>
              <w:spacing w:after="40" w:line="240" w:lineRule="auto"/>
              <w:rPr>
                <w:sz w:val="16"/>
                <w:szCs w:val="16"/>
                <w:lang w:val="en-US"/>
              </w:rPr>
            </w:pPr>
            <w:r w:rsidRPr="00F02A52">
              <w:rPr>
                <w:sz w:val="16"/>
                <w:szCs w:val="16"/>
                <w:lang w:val="en-US"/>
              </w:rPr>
              <w:t xml:space="preserve">Low profitability of HNVF </w:t>
            </w:r>
          </w:p>
          <w:p w14:paraId="40EB10D3" w14:textId="77777777" w:rsidR="00E97DE0" w:rsidRPr="00F02A52" w:rsidRDefault="00E97DE0" w:rsidP="00E97DE0">
            <w:pPr>
              <w:spacing w:after="80" w:line="240" w:lineRule="auto"/>
              <w:rPr>
                <w:sz w:val="16"/>
                <w:szCs w:val="16"/>
                <w:lang w:val="en-US"/>
              </w:rPr>
            </w:pPr>
            <w:r w:rsidRPr="00F02A52">
              <w:rPr>
                <w:sz w:val="16"/>
                <w:szCs w:val="16"/>
                <w:lang w:val="en-US"/>
              </w:rPr>
              <w:t xml:space="preserve">Difficulties in accessing </w:t>
            </w:r>
            <w:r>
              <w:rPr>
                <w:sz w:val="16"/>
                <w:szCs w:val="16"/>
                <w:lang w:val="en-US"/>
              </w:rPr>
              <w:t>Common Agricultural Policy</w:t>
            </w:r>
            <w:r w:rsidRPr="00F02A52">
              <w:rPr>
                <w:sz w:val="16"/>
                <w:szCs w:val="16"/>
                <w:lang w:val="en-US"/>
              </w:rPr>
              <w:t xml:space="preserve"> payments by small farms in HNVF</w:t>
            </w:r>
          </w:p>
        </w:tc>
        <w:tc>
          <w:tcPr>
            <w:tcW w:w="1287" w:type="pct"/>
          </w:tcPr>
          <w:p w14:paraId="14F154C8" w14:textId="1515C971" w:rsidR="00E97DE0" w:rsidRPr="00F02A52" w:rsidRDefault="00E97DE0" w:rsidP="00E97DE0">
            <w:pPr>
              <w:spacing w:after="40" w:line="240" w:lineRule="auto"/>
              <w:rPr>
                <w:sz w:val="16"/>
                <w:szCs w:val="16"/>
                <w:lang w:val="en-US"/>
              </w:rPr>
            </w:pPr>
            <w:r w:rsidRPr="00F02A52">
              <w:rPr>
                <w:sz w:val="16"/>
                <w:szCs w:val="16"/>
                <w:lang w:val="en-US"/>
              </w:rPr>
              <w:lastRenderedPageBreak/>
              <w:t>Understanding motivations of farmers managing HNVF</w:t>
            </w:r>
          </w:p>
          <w:p w14:paraId="094E463D" w14:textId="7FDDA5CD" w:rsidR="00E97DE0" w:rsidRPr="00F02A52" w:rsidRDefault="00E97DE0" w:rsidP="00E97DE0">
            <w:pPr>
              <w:spacing w:after="40" w:line="240" w:lineRule="auto"/>
              <w:rPr>
                <w:sz w:val="16"/>
                <w:szCs w:val="16"/>
                <w:lang w:val="en-US"/>
              </w:rPr>
            </w:pPr>
            <w:r w:rsidRPr="00F02A52">
              <w:rPr>
                <w:sz w:val="16"/>
                <w:szCs w:val="16"/>
                <w:lang w:val="en-US"/>
              </w:rPr>
              <w:t xml:space="preserve">Societal recognition of the importance of farmers managing HNVF </w:t>
            </w:r>
          </w:p>
          <w:p w14:paraId="1AE953E0" w14:textId="77777777" w:rsidR="00E97DE0" w:rsidRPr="00F02A52" w:rsidRDefault="00E97DE0" w:rsidP="00E97DE0">
            <w:pPr>
              <w:spacing w:after="40" w:line="240" w:lineRule="auto"/>
              <w:rPr>
                <w:sz w:val="16"/>
                <w:szCs w:val="16"/>
                <w:lang w:val="en-US"/>
              </w:rPr>
            </w:pPr>
            <w:r w:rsidRPr="00F02A52">
              <w:rPr>
                <w:sz w:val="16"/>
                <w:szCs w:val="16"/>
                <w:lang w:val="en-US"/>
              </w:rPr>
              <w:lastRenderedPageBreak/>
              <w:t xml:space="preserve">Increasing solidarity between farmers and the public; </w:t>
            </w:r>
          </w:p>
          <w:p w14:paraId="04437752" w14:textId="752EB1B0" w:rsidR="00E97DE0" w:rsidRPr="00F02A52" w:rsidRDefault="00E97DE0" w:rsidP="00E97DE0">
            <w:pPr>
              <w:spacing w:after="40" w:line="240" w:lineRule="auto"/>
              <w:rPr>
                <w:sz w:val="16"/>
                <w:szCs w:val="16"/>
                <w:lang w:val="en-US"/>
              </w:rPr>
            </w:pPr>
            <w:r w:rsidRPr="00F02A52">
              <w:rPr>
                <w:sz w:val="16"/>
                <w:szCs w:val="16"/>
                <w:lang w:val="en-US"/>
              </w:rPr>
              <w:t xml:space="preserve">Developing short food supply chains (e.g. Quality product market niches, On-Farm direct selling, Farmer markets, delivering box schemes, e-commerce) </w:t>
            </w:r>
          </w:p>
          <w:p w14:paraId="2B452815" w14:textId="77777777" w:rsidR="00E97DE0" w:rsidRPr="00F02A52" w:rsidRDefault="00E97DE0" w:rsidP="00E97DE0">
            <w:pPr>
              <w:spacing w:after="80" w:line="240" w:lineRule="auto"/>
              <w:rPr>
                <w:sz w:val="16"/>
                <w:szCs w:val="16"/>
                <w:lang w:val="en-US"/>
              </w:rPr>
            </w:pPr>
            <w:r w:rsidRPr="00F02A52">
              <w:rPr>
                <w:sz w:val="16"/>
                <w:szCs w:val="16"/>
                <w:lang w:val="en-US"/>
              </w:rPr>
              <w:t xml:space="preserve">Establishing a </w:t>
            </w:r>
            <w:r>
              <w:rPr>
                <w:sz w:val="16"/>
                <w:szCs w:val="16"/>
                <w:lang w:val="en-US"/>
              </w:rPr>
              <w:t>European Union</w:t>
            </w:r>
            <w:r w:rsidRPr="00F02A52">
              <w:rPr>
                <w:sz w:val="16"/>
                <w:szCs w:val="16"/>
                <w:lang w:val="en-US"/>
              </w:rPr>
              <w:t xml:space="preserve"> labelling for agricultural products from HNVF and Natura 2000 areas</w:t>
            </w:r>
          </w:p>
        </w:tc>
      </w:tr>
    </w:tbl>
    <w:p w14:paraId="2D0A95E2" w14:textId="77777777" w:rsidR="00E97DE0" w:rsidRPr="00F02A52" w:rsidRDefault="00E97DE0" w:rsidP="00E97DE0">
      <w:pPr>
        <w:spacing w:after="0"/>
        <w:rPr>
          <w:bCs/>
          <w:lang w:val="en-US"/>
        </w:rPr>
      </w:pPr>
      <w:r w:rsidRPr="00F02A52">
        <w:rPr>
          <w:bCs/>
          <w:lang w:val="en-US"/>
        </w:rPr>
        <w:lastRenderedPageBreak/>
        <w:t>Legen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63"/>
        <w:gridCol w:w="4706"/>
        <w:gridCol w:w="5808"/>
      </w:tblGrid>
      <w:tr w:rsidR="00E97DE0" w:rsidRPr="00F02A52" w14:paraId="351EA586" w14:textId="77777777" w:rsidTr="00E97DE0">
        <w:tc>
          <w:tcPr>
            <w:tcW w:w="1318" w:type="pct"/>
          </w:tcPr>
          <w:p w14:paraId="0A24C922" w14:textId="77777777" w:rsidR="00E97DE0" w:rsidRPr="00F02A52" w:rsidRDefault="00E97DE0" w:rsidP="00E97DE0">
            <w:pPr>
              <w:spacing w:after="0" w:line="240" w:lineRule="auto"/>
              <w:rPr>
                <w:sz w:val="16"/>
                <w:szCs w:val="16"/>
                <w:lang w:val="en-US"/>
              </w:rPr>
            </w:pPr>
            <w:r w:rsidRPr="00F02A52">
              <w:rPr>
                <w:sz w:val="16"/>
                <w:szCs w:val="16"/>
                <w:lang w:val="en-US"/>
              </w:rPr>
              <w:t xml:space="preserve">Trend of </w:t>
            </w:r>
            <w:r>
              <w:rPr>
                <w:sz w:val="16"/>
                <w:szCs w:val="16"/>
                <w:lang w:val="en-US"/>
              </w:rPr>
              <w:t>nature’s contributions to people</w:t>
            </w:r>
            <w:r w:rsidRPr="00F02A52">
              <w:rPr>
                <w:sz w:val="16"/>
                <w:szCs w:val="16"/>
                <w:lang w:val="en-US"/>
              </w:rPr>
              <w:t xml:space="preserve"> delivering</w:t>
            </w:r>
          </w:p>
        </w:tc>
        <w:tc>
          <w:tcPr>
            <w:tcW w:w="1648" w:type="pct"/>
          </w:tcPr>
          <w:p w14:paraId="4044E283" w14:textId="77777777" w:rsidR="00E97DE0" w:rsidRPr="00F02A52" w:rsidRDefault="00E97DE0" w:rsidP="00E97DE0">
            <w:pPr>
              <w:spacing w:after="0" w:line="240" w:lineRule="auto"/>
              <w:rPr>
                <w:sz w:val="16"/>
                <w:szCs w:val="16"/>
                <w:lang w:val="en-US"/>
              </w:rPr>
            </w:pPr>
            <w:r w:rsidRPr="00F02A52">
              <w:rPr>
                <w:sz w:val="16"/>
                <w:szCs w:val="16"/>
                <w:lang w:val="en-US"/>
              </w:rPr>
              <w:t xml:space="preserve">State of </w:t>
            </w:r>
            <w:r>
              <w:rPr>
                <w:sz w:val="16"/>
                <w:szCs w:val="16"/>
                <w:lang w:val="en-US"/>
              </w:rPr>
              <w:t>nature’s contributions to people</w:t>
            </w:r>
            <w:r w:rsidRPr="00F02A52">
              <w:rPr>
                <w:sz w:val="16"/>
                <w:szCs w:val="16"/>
                <w:lang w:val="en-US"/>
              </w:rPr>
              <w:t xml:space="preserve"> delivering at the end of the period</w:t>
            </w:r>
          </w:p>
        </w:tc>
        <w:tc>
          <w:tcPr>
            <w:tcW w:w="2034" w:type="pct"/>
          </w:tcPr>
          <w:p w14:paraId="2DB2882B" w14:textId="77777777" w:rsidR="00E97DE0" w:rsidRPr="00F02A52" w:rsidRDefault="00E97DE0" w:rsidP="00E97DE0">
            <w:pPr>
              <w:spacing w:after="0" w:line="240" w:lineRule="auto"/>
              <w:rPr>
                <w:sz w:val="16"/>
                <w:szCs w:val="16"/>
                <w:lang w:val="en-US"/>
              </w:rPr>
            </w:pPr>
            <w:r w:rsidRPr="00F02A52">
              <w:rPr>
                <w:sz w:val="16"/>
                <w:szCs w:val="16"/>
                <w:lang w:val="en-US"/>
              </w:rPr>
              <w:t>Abbreviations</w:t>
            </w:r>
          </w:p>
        </w:tc>
      </w:tr>
      <w:tr w:rsidR="00E97DE0" w:rsidRPr="00F02A52" w14:paraId="1BDCED41" w14:textId="77777777" w:rsidTr="00E97DE0">
        <w:tc>
          <w:tcPr>
            <w:tcW w:w="1318" w:type="pct"/>
          </w:tcPr>
          <w:p w14:paraId="73C0DF97" w14:textId="77777777" w:rsidR="00E97DE0" w:rsidRPr="00F02A52" w:rsidRDefault="00E97DE0" w:rsidP="00E97DE0">
            <w:pPr>
              <w:spacing w:after="0" w:line="240" w:lineRule="auto"/>
              <w:rPr>
                <w:sz w:val="16"/>
                <w:szCs w:val="16"/>
                <w:lang w:val="en-US"/>
              </w:rPr>
            </w:pPr>
            <w:r w:rsidRPr="00F02A52">
              <w:rPr>
                <w:sz w:val="16"/>
                <w:szCs w:val="16"/>
                <w:lang w:val="en-US"/>
              </w:rPr>
              <w:t>↑= strongly increasing</w:t>
            </w:r>
          </w:p>
          <w:p w14:paraId="494EA2DC" w14:textId="77777777" w:rsidR="00E97DE0" w:rsidRPr="00F02A52" w:rsidRDefault="00E97DE0" w:rsidP="00E97DE0">
            <w:pPr>
              <w:spacing w:after="0" w:line="240" w:lineRule="auto"/>
              <w:rPr>
                <w:sz w:val="16"/>
                <w:szCs w:val="16"/>
                <w:lang w:val="en-US"/>
              </w:rPr>
            </w:pPr>
            <w:r w:rsidRPr="00F02A52">
              <w:rPr>
                <w:sz w:val="16"/>
                <w:szCs w:val="16"/>
                <w:lang w:val="en-US"/>
              </w:rPr>
              <w:t>↗= increasing</w:t>
            </w:r>
          </w:p>
          <w:p w14:paraId="68CAA743" w14:textId="77777777" w:rsidR="00E97DE0" w:rsidRPr="00F02A52" w:rsidRDefault="00E97DE0" w:rsidP="00E97DE0">
            <w:pPr>
              <w:spacing w:after="0" w:line="240" w:lineRule="auto"/>
              <w:rPr>
                <w:sz w:val="16"/>
                <w:szCs w:val="16"/>
                <w:lang w:val="en-US"/>
              </w:rPr>
            </w:pPr>
            <w:r w:rsidRPr="00F02A52">
              <w:rPr>
                <w:sz w:val="16"/>
                <w:szCs w:val="16"/>
                <w:lang w:val="en-US"/>
              </w:rPr>
              <w:t>→=stable</w:t>
            </w:r>
          </w:p>
          <w:p w14:paraId="417FB145" w14:textId="77777777" w:rsidR="00E97DE0" w:rsidRPr="00F02A52" w:rsidRDefault="00E97DE0" w:rsidP="00E97DE0">
            <w:pPr>
              <w:spacing w:after="0" w:line="240" w:lineRule="auto"/>
              <w:rPr>
                <w:sz w:val="16"/>
                <w:szCs w:val="16"/>
                <w:lang w:val="en-US"/>
              </w:rPr>
            </w:pPr>
            <w:r w:rsidRPr="00F02A52">
              <w:rPr>
                <w:sz w:val="16"/>
                <w:szCs w:val="16"/>
                <w:lang w:val="en-US"/>
              </w:rPr>
              <w:t>↘= decreasing</w:t>
            </w:r>
          </w:p>
          <w:p w14:paraId="5AC08E8A" w14:textId="77777777" w:rsidR="00E97DE0" w:rsidRPr="00F02A52" w:rsidRDefault="00E97DE0" w:rsidP="00E97DE0">
            <w:pPr>
              <w:spacing w:after="0" w:line="240" w:lineRule="auto"/>
              <w:rPr>
                <w:sz w:val="16"/>
                <w:szCs w:val="16"/>
                <w:lang w:val="en-US"/>
              </w:rPr>
            </w:pPr>
            <w:r w:rsidRPr="00F02A52">
              <w:rPr>
                <w:sz w:val="16"/>
                <w:szCs w:val="16"/>
                <w:lang w:val="en-US"/>
              </w:rPr>
              <w:t>↓=strongly decreasing</w:t>
            </w:r>
          </w:p>
        </w:tc>
        <w:tc>
          <w:tcPr>
            <w:tcW w:w="1648" w:type="pct"/>
          </w:tcPr>
          <w:p w14:paraId="2829223F" w14:textId="77777777" w:rsidR="00E97DE0" w:rsidRPr="00F02A52" w:rsidRDefault="00E97DE0" w:rsidP="00E97DE0">
            <w:pPr>
              <w:spacing w:after="0" w:line="240" w:lineRule="auto"/>
              <w:rPr>
                <w:sz w:val="16"/>
                <w:szCs w:val="16"/>
                <w:lang w:val="en-US"/>
              </w:rPr>
            </w:pPr>
            <w:r w:rsidRPr="00F02A52">
              <w:rPr>
                <w:sz w:val="16"/>
                <w:szCs w:val="16"/>
                <w:shd w:val="clear" w:color="auto" w:fill="800000"/>
                <w:lang w:val="en-US"/>
              </w:rPr>
              <w:t>Oversupply</w:t>
            </w:r>
          </w:p>
          <w:p w14:paraId="4D1383C2" w14:textId="77777777" w:rsidR="00E97DE0" w:rsidRPr="00F02A52" w:rsidRDefault="00E97DE0" w:rsidP="00E97DE0">
            <w:pPr>
              <w:spacing w:after="0" w:line="240" w:lineRule="auto"/>
              <w:rPr>
                <w:sz w:val="16"/>
                <w:szCs w:val="16"/>
                <w:lang w:val="en-US"/>
              </w:rPr>
            </w:pPr>
            <w:r w:rsidRPr="00F02A52">
              <w:rPr>
                <w:sz w:val="16"/>
                <w:szCs w:val="16"/>
                <w:highlight w:val="yellow"/>
                <w:lang w:val="en-US"/>
              </w:rPr>
              <w:t xml:space="preserve">Delivering at risk of oversupply </w:t>
            </w:r>
          </w:p>
          <w:p w14:paraId="00B27E26" w14:textId="77777777" w:rsidR="00E97DE0" w:rsidRPr="00F02A52" w:rsidRDefault="00E97DE0" w:rsidP="00E97DE0">
            <w:pPr>
              <w:spacing w:after="0" w:line="240" w:lineRule="auto"/>
              <w:rPr>
                <w:sz w:val="16"/>
                <w:szCs w:val="16"/>
                <w:highlight w:val="green"/>
                <w:lang w:val="en-US"/>
              </w:rPr>
            </w:pPr>
            <w:r w:rsidRPr="00F02A52">
              <w:rPr>
                <w:sz w:val="16"/>
                <w:szCs w:val="16"/>
                <w:highlight w:val="green"/>
                <w:lang w:val="en-US"/>
              </w:rPr>
              <w:t>Supply not at risk</w:t>
            </w:r>
          </w:p>
          <w:p w14:paraId="5A9E3505" w14:textId="77777777" w:rsidR="00E97DE0" w:rsidRPr="00F02A52" w:rsidRDefault="00E97DE0" w:rsidP="00E97DE0">
            <w:pPr>
              <w:spacing w:after="0" w:line="240" w:lineRule="auto"/>
              <w:rPr>
                <w:sz w:val="16"/>
                <w:szCs w:val="16"/>
                <w:lang w:val="en-US"/>
              </w:rPr>
            </w:pPr>
            <w:r w:rsidRPr="00F02A52">
              <w:rPr>
                <w:sz w:val="16"/>
                <w:szCs w:val="16"/>
                <w:shd w:val="clear" w:color="auto" w:fill="FF9900"/>
                <w:lang w:val="en-US"/>
              </w:rPr>
              <w:t>Delivering at risk of insufficiency</w:t>
            </w:r>
          </w:p>
          <w:p w14:paraId="0264EA05" w14:textId="77777777" w:rsidR="00E97DE0" w:rsidRPr="00F02A52" w:rsidRDefault="00E97DE0" w:rsidP="00E97DE0">
            <w:pPr>
              <w:spacing w:after="0" w:line="240" w:lineRule="auto"/>
              <w:rPr>
                <w:sz w:val="16"/>
                <w:szCs w:val="16"/>
                <w:shd w:val="clear" w:color="auto" w:fill="800000"/>
                <w:lang w:val="en-US"/>
              </w:rPr>
            </w:pPr>
            <w:r w:rsidRPr="00F02A52">
              <w:rPr>
                <w:sz w:val="16"/>
                <w:szCs w:val="16"/>
                <w:highlight w:val="red"/>
                <w:lang w:val="en-US"/>
              </w:rPr>
              <w:t>Insufficient delivering</w:t>
            </w:r>
          </w:p>
        </w:tc>
        <w:tc>
          <w:tcPr>
            <w:tcW w:w="2034" w:type="pct"/>
          </w:tcPr>
          <w:p w14:paraId="747281A7" w14:textId="72238FEE" w:rsidR="00E97DE0" w:rsidRPr="00F02A52" w:rsidRDefault="00A05870" w:rsidP="00E97DE0">
            <w:pPr>
              <w:spacing w:after="0" w:line="240" w:lineRule="auto"/>
              <w:rPr>
                <w:sz w:val="16"/>
                <w:szCs w:val="16"/>
                <w:lang w:val="en-US"/>
              </w:rPr>
            </w:pPr>
            <w:r w:rsidRPr="00F02A52">
              <w:rPr>
                <w:sz w:val="16"/>
                <w:szCs w:val="16"/>
                <w:lang w:val="en-US"/>
              </w:rPr>
              <w:t>AEM = Agr</w:t>
            </w:r>
            <w:r>
              <w:rPr>
                <w:sz w:val="16"/>
                <w:szCs w:val="16"/>
                <w:lang w:val="en-US"/>
              </w:rPr>
              <w:t>i</w:t>
            </w:r>
            <w:r w:rsidRPr="00F02A52">
              <w:rPr>
                <w:sz w:val="16"/>
                <w:szCs w:val="16"/>
                <w:lang w:val="en-US"/>
              </w:rPr>
              <w:t xml:space="preserve">-Environmental Measures </w:t>
            </w:r>
          </w:p>
          <w:p w14:paraId="67E4DA94" w14:textId="77777777" w:rsidR="00E97DE0" w:rsidRPr="00F02A52" w:rsidRDefault="00E97DE0" w:rsidP="00E97DE0">
            <w:pPr>
              <w:spacing w:after="0" w:line="240" w:lineRule="auto"/>
              <w:rPr>
                <w:sz w:val="16"/>
                <w:szCs w:val="16"/>
                <w:lang w:val="en-US"/>
              </w:rPr>
            </w:pPr>
            <w:r w:rsidRPr="00F02A52">
              <w:rPr>
                <w:sz w:val="16"/>
                <w:szCs w:val="16"/>
                <w:lang w:val="en-US"/>
              </w:rPr>
              <w:t>CC = Cross Compliance</w:t>
            </w:r>
          </w:p>
          <w:p w14:paraId="5C7F47D1" w14:textId="21FDB729" w:rsidR="00E97DE0" w:rsidRPr="00F02A52" w:rsidRDefault="00E97DE0" w:rsidP="00E97DE0">
            <w:pPr>
              <w:spacing w:after="0" w:line="240" w:lineRule="auto"/>
              <w:rPr>
                <w:sz w:val="16"/>
                <w:szCs w:val="16"/>
                <w:lang w:val="en-US"/>
              </w:rPr>
            </w:pPr>
            <w:r w:rsidRPr="00F02A52">
              <w:rPr>
                <w:sz w:val="16"/>
                <w:szCs w:val="16"/>
                <w:lang w:val="en-US"/>
              </w:rPr>
              <w:t>GR = Greening Requirements</w:t>
            </w:r>
          </w:p>
          <w:p w14:paraId="75502B15" w14:textId="6A7A281F" w:rsidR="00A05870" w:rsidRDefault="00E97DE0" w:rsidP="00E97DE0">
            <w:pPr>
              <w:spacing w:after="0" w:line="240" w:lineRule="auto"/>
              <w:rPr>
                <w:sz w:val="16"/>
                <w:szCs w:val="16"/>
                <w:lang w:val="en-US"/>
              </w:rPr>
            </w:pPr>
            <w:r w:rsidRPr="00F02A52">
              <w:rPr>
                <w:sz w:val="16"/>
                <w:szCs w:val="16"/>
                <w:lang w:val="en-US"/>
              </w:rPr>
              <w:t>HNVF = High Nature Value Farmland</w:t>
            </w:r>
            <w:r w:rsidR="00A05870" w:rsidRPr="00F02A52">
              <w:rPr>
                <w:sz w:val="16"/>
                <w:szCs w:val="16"/>
                <w:lang w:val="en-US"/>
              </w:rPr>
              <w:t xml:space="preserve"> </w:t>
            </w:r>
          </w:p>
          <w:p w14:paraId="6B622D63" w14:textId="37E90D19" w:rsidR="00A05870" w:rsidRDefault="00A05870" w:rsidP="00E97DE0">
            <w:pPr>
              <w:spacing w:after="0" w:line="240" w:lineRule="auto"/>
              <w:rPr>
                <w:sz w:val="16"/>
                <w:szCs w:val="16"/>
                <w:lang w:val="en-US"/>
              </w:rPr>
            </w:pPr>
            <w:r>
              <w:rPr>
                <w:sz w:val="16"/>
                <w:szCs w:val="16"/>
                <w:lang w:val="en-US"/>
              </w:rPr>
              <w:t>IPM = Integrated Pest Management</w:t>
            </w:r>
          </w:p>
          <w:p w14:paraId="52301FFC" w14:textId="0491407D" w:rsidR="00A05870" w:rsidRDefault="00A05870" w:rsidP="00E97DE0">
            <w:pPr>
              <w:spacing w:after="0" w:line="240" w:lineRule="auto"/>
              <w:rPr>
                <w:sz w:val="16"/>
                <w:szCs w:val="16"/>
                <w:lang w:val="en-US"/>
              </w:rPr>
            </w:pPr>
            <w:r>
              <w:rPr>
                <w:sz w:val="16"/>
                <w:szCs w:val="16"/>
                <w:lang w:val="en-US"/>
              </w:rPr>
              <w:t>PES = Payments for Environmental Services</w:t>
            </w:r>
          </w:p>
          <w:p w14:paraId="4DC98E8C" w14:textId="77777777" w:rsidR="00E97DE0" w:rsidRDefault="00A05870" w:rsidP="00E97DE0">
            <w:pPr>
              <w:spacing w:after="0" w:line="240" w:lineRule="auto"/>
              <w:rPr>
                <w:sz w:val="16"/>
                <w:szCs w:val="16"/>
                <w:lang w:val="en-US"/>
              </w:rPr>
            </w:pPr>
            <w:r w:rsidRPr="00F02A52">
              <w:rPr>
                <w:sz w:val="16"/>
                <w:szCs w:val="16"/>
                <w:lang w:val="en-US"/>
              </w:rPr>
              <w:t>RD = Rural Development</w:t>
            </w:r>
          </w:p>
          <w:p w14:paraId="19F30A40" w14:textId="2B1C5D7D" w:rsidR="00A05870" w:rsidRPr="00F02A52" w:rsidRDefault="00A05870" w:rsidP="00E97DE0">
            <w:pPr>
              <w:spacing w:after="0" w:line="240" w:lineRule="auto"/>
              <w:rPr>
                <w:color w:val="FF0000"/>
                <w:sz w:val="16"/>
                <w:szCs w:val="16"/>
                <w:lang w:val="en-US"/>
              </w:rPr>
            </w:pPr>
            <w:r>
              <w:rPr>
                <w:sz w:val="16"/>
                <w:szCs w:val="16"/>
                <w:lang w:val="en-US"/>
              </w:rPr>
              <w:t>WFD = Water Framework Directive</w:t>
            </w:r>
          </w:p>
        </w:tc>
      </w:tr>
    </w:tbl>
    <w:p w14:paraId="05868C57" w14:textId="77777777" w:rsidR="00E97DE0" w:rsidRPr="00F02A52" w:rsidRDefault="00E97DE0" w:rsidP="00E97DE0">
      <w:pPr>
        <w:spacing w:after="0" w:line="240" w:lineRule="auto"/>
        <w:jc w:val="left"/>
        <w:rPr>
          <w:lang w:val="en-US" w:eastAsia="de-DE"/>
        </w:rPr>
      </w:pPr>
    </w:p>
    <w:p w14:paraId="15C2A227" w14:textId="77777777" w:rsidR="00E97DE0" w:rsidRPr="00F02A52" w:rsidRDefault="00E97DE0" w:rsidP="00E97DE0">
      <w:pPr>
        <w:spacing w:after="0" w:line="240" w:lineRule="auto"/>
        <w:jc w:val="left"/>
        <w:rPr>
          <w:lang w:val="en-US" w:eastAsia="de-DE"/>
        </w:rPr>
      </w:pPr>
    </w:p>
    <w:p w14:paraId="66D35CA6" w14:textId="77777777" w:rsidR="00E97DE0" w:rsidRPr="00F02A52" w:rsidRDefault="00E97DE0" w:rsidP="00E97DE0">
      <w:pPr>
        <w:spacing w:after="0" w:line="240" w:lineRule="auto"/>
        <w:jc w:val="left"/>
        <w:rPr>
          <w:lang w:val="en-US" w:eastAsia="de-DE"/>
        </w:rPr>
        <w:sectPr w:rsidR="00E97DE0" w:rsidRPr="00F02A52" w:rsidSect="001F79DE">
          <w:headerReference w:type="default" r:id="rId3378"/>
          <w:pgSz w:w="16838" w:h="11906" w:orient="landscape"/>
          <w:pgMar w:top="1417" w:right="1417" w:bottom="1417" w:left="1134" w:header="708" w:footer="708" w:gutter="0"/>
          <w:cols w:space="708"/>
          <w:docGrid w:linePitch="360"/>
        </w:sectPr>
      </w:pPr>
    </w:p>
    <w:p w14:paraId="55964C22" w14:textId="77777777" w:rsidR="00E97DE0" w:rsidRPr="00F02A52" w:rsidRDefault="00E97DE0" w:rsidP="001F0516">
      <w:pPr>
        <w:pStyle w:val="Heading4"/>
        <w:rPr>
          <w:lang w:eastAsia="de-DE"/>
        </w:rPr>
      </w:pPr>
      <w:bookmarkStart w:id="1837" w:name="_Toc519504825"/>
      <w:r w:rsidRPr="00F02A52">
        <w:rPr>
          <w:lang w:eastAsia="de-DE"/>
        </w:rPr>
        <w:lastRenderedPageBreak/>
        <w:t>Agriculture context in Eastern Europe and Central Asia</w:t>
      </w:r>
      <w:bookmarkEnd w:id="1837"/>
    </w:p>
    <w:p w14:paraId="01F3898D" w14:textId="77777777" w:rsidR="00E97DE0" w:rsidRPr="00F02A52" w:rsidRDefault="00E97DE0" w:rsidP="00E97DE0">
      <w:pPr>
        <w:rPr>
          <w:rFonts w:ascii="Times" w:eastAsia="Times New Roman" w:hAnsi="Times"/>
          <w:sz w:val="20"/>
          <w:szCs w:val="20"/>
          <w:lang w:val="en-US"/>
        </w:rPr>
      </w:pPr>
      <w:r w:rsidRPr="00F02A52">
        <w:rPr>
          <w:lang w:val="en-US"/>
        </w:rPr>
        <w:t xml:space="preserve">The agricultural sector is crucial for the economic development of Eastern Europe. As the region benefits from a mild climate and highly productive agricultural soil, it can contribute to meeting the increasing global demand for food in the future. Water resources and developed irrigation systems are other important assets of the subregion’s agricultural sector </w:t>
      </w:r>
      <w:r w:rsidRPr="00F02A52">
        <w:rPr>
          <w:lang w:val="en-US"/>
        </w:rPr>
        <w:fldChar w:fldCharType="begin" w:fldLock="1"/>
      </w:r>
      <w:r>
        <w:rPr>
          <w:lang w:val="en-US"/>
        </w:rPr>
        <w:instrText>ADDIN CSL_CITATION { "citationItems" : [ { "id" : "ITEM-1", "itemData" : { "DOI" : "10.1787/9789264113039-en", "ISBN" : "9789264113022", "abstract" : "The economic crisis, the second economic shock to hit the Eastern Europe and the South Caucasus region after the collapse of the Soviet Union, has been a warning and a call to action. The region has many advantages and much potential, but some of this was squandered during the boom years of the 2000s. The studies contained in this volume demonstrate that the potential is still there and that the measures that need to be taken to realise that potential are feasible and affordable. Some of them can have an almost immediate effect, such as easing access to finance for small and medium-sized enterprises and opening up new markets for the region\u2019s goods. Others are more medium-term, such as redeveloping product lines in the steel industry or in agriculture. Some of the most critical reforms, like raising the level of education and improving health care, will require political and economic investment over the long term. None of the recommendations in this book are, however, beyond the bounds of possibility. Governments and the private sector have an interest in implementing reforms to diversify the economy and improve the distribution of revenues. Given the enormous potential of the Eastern European and South Caucasus countries, the region has every reason to be confident about its future.", "author" : [ { "dropping-particle" : "", "family" : "OECD", "given" : "", "non-dropping-particle" : "", "parse-names" : false, "suffix" : "" } ], "id" : "ITEM-1", "issued" : { "date-parts" : [ [ "2011" ] ] }, "number-of-pages" : "296", "publisher" : "OECD Publishing", "title" : "Development in Eastern Europe and the South Caucasus: Armenia, Azerbaijan, Georgia, Republic of Moldova and Ukraine", "type" : "book" }, "uris" : [ "http://www.mendeley.com/documents/?uuid=7ce09ac5-e6c6-4994-82c8-64bfe0f9daa0", "http://www.mendeley.com/documents/?uuid=abdd10ec-8472-4ec3-a351-3ced3c97ebb1" ] } ], "mendeley" : { "formattedCitation" : "(OECD, 2011)", "plainTextFormattedCitation" : "(OECD, 2011)", "previouslyFormattedCitation" : "(OECD, 2011)" }, "properties" : {  }, "schema" : "https://github.com/citation-style-language/schema/raw/master/csl-citation.json" }</w:instrText>
      </w:r>
      <w:r w:rsidRPr="00F02A52">
        <w:rPr>
          <w:lang w:val="en-US"/>
        </w:rPr>
        <w:fldChar w:fldCharType="separate"/>
      </w:r>
      <w:r w:rsidRPr="00F02A52">
        <w:rPr>
          <w:lang w:val="en-US"/>
        </w:rPr>
        <w:t>(OECD, 2011)</w:t>
      </w:r>
      <w:r w:rsidRPr="00F02A52">
        <w:rPr>
          <w:lang w:val="en-US"/>
        </w:rPr>
        <w:fldChar w:fldCharType="end"/>
      </w:r>
      <w:r w:rsidRPr="00F02A52">
        <w:rPr>
          <w:lang w:val="en-US"/>
        </w:rPr>
        <w:t xml:space="preserve">. Radical land reform implemented after the dissolution of the Soviet Union in 1991 has strongly affected agriculture in the region in the 1990s. Agricultural land was divided into small plots and distributed among former farms’ members and employees. However, large areas of land such as pastures and reserve lands remained in public ownership. In Georgia, Azerbaijan and Armenia, the agricultural sector is represented largely by small rural households whose main agricultural activities include animal husbandry, grazing in high mountain pastures, and cultivation of plateaus. Small farms produce mostly for subsistence consumption with a small surplus being sold at local markets (about 95% of agricultural products in Georgia and Azerbaijan, and 97% in Armenia). Conversely, in Russia, Belarus and Ukraine the sector is dominated by large agro-enterprises producing grains and oilseeds for export </w:t>
      </w:r>
      <w:r w:rsidRPr="00F02A52">
        <w:rPr>
          <w:lang w:val="en-US"/>
        </w:rPr>
        <w:fldChar w:fldCharType="begin" w:fldLock="1"/>
      </w:r>
      <w:r>
        <w:rPr>
          <w:lang w:val="en-US"/>
        </w:rPr>
        <w:instrText>ADDIN CSL_CITATION { "citationItems" : [ { "id" : "ITEM-1", "itemData" : { "author" : [ { "dropping-particle" : "", "family" : "FAO", "given" : "", "non-dropping-particle" : "", "parse-names" : false, "suffix" : "" } ], "container-title" : "Regional report", "id" : "ITEM-1", "issued" : { "date-parts" : [ [ "2012" ] ] }, "number-of-pages" : "47", "publisher" : "Food and Agriculture Organization of the United Nations", "publisher-place" : "Budapest", "title" : "Assessment of the Agriculture and Rural Development Sectors in the Eastern Partnership countries", "type" : "report" }, "uris" : [ "http://www.mendeley.com/documents/?uuid=1a6a8221-e777-465b-a7cb-deb833a7eb6f", "http://www.mendeley.com/documents/?uuid=3c46ea36-852b-4a35-a9ef-5eab10209d40" ] } ], "mendeley" : { "formattedCitation" : "(FAO, 2012)", "plainTextFormattedCitation" : "(FAO, 2012)", "previouslyFormattedCitation" : "(FAO, 2012)" }, "properties" : {  }, "schema" : "https://github.com/citation-style-language/schema/raw/master/csl-citation.json" }</w:instrText>
      </w:r>
      <w:r w:rsidRPr="00F02A52">
        <w:rPr>
          <w:lang w:val="en-US"/>
        </w:rPr>
        <w:fldChar w:fldCharType="separate"/>
      </w:r>
      <w:r w:rsidRPr="00F02A52">
        <w:rPr>
          <w:lang w:val="en-US"/>
        </w:rPr>
        <w:t>(FAO, 2012)</w:t>
      </w:r>
      <w:r w:rsidRPr="00F02A52">
        <w:rPr>
          <w:lang w:val="en-US"/>
        </w:rPr>
        <w:fldChar w:fldCharType="end"/>
      </w:r>
      <w:r w:rsidRPr="00F02A52">
        <w:rPr>
          <w:lang w:val="en-US"/>
        </w:rPr>
        <w:t xml:space="preserve">. </w:t>
      </w:r>
    </w:p>
    <w:p w14:paraId="76F0877D" w14:textId="7135425F" w:rsidR="00E97DE0" w:rsidRPr="00F02A52" w:rsidRDefault="00E97DE0" w:rsidP="00E97DE0">
      <w:pPr>
        <w:rPr>
          <w:lang w:val="en-US"/>
        </w:rPr>
      </w:pPr>
      <w:r w:rsidRPr="00F02A52">
        <w:rPr>
          <w:lang w:val="en-US"/>
        </w:rPr>
        <w:t xml:space="preserve">Privatization reforms in Eastern Europe were initiated with the objective of facilitating fast development of land markets, economies of scale and farm management. However, this did not happen in the majority of countries. Instead, the reforms shifted the sector to less intensive agricultural production and decreased productivity, which has generally benefited the environment </w:t>
      </w:r>
      <w:r w:rsidRPr="00F02A52">
        <w:rPr>
          <w:lang w:val="en-US"/>
        </w:rPr>
        <w:fldChar w:fldCharType="begin" w:fldLock="1"/>
      </w:r>
      <w:r>
        <w:rPr>
          <w:lang w:val="en-US"/>
        </w:rPr>
        <w:instrText>ADDIN CSL_CITATION { "citationItems" : [ { "id" : "ITEM-1", "itemData" : { "author" : [ { "dropping-particle" : "", "family" : "FAO", "given" : "", "non-dropping-particle" : "", "parse-names" : false, "suffix" : "" } ], "container-title" : "Regional report", "id" : "ITEM-1", "issued" : { "date-parts" : [ [ "2012" ] ] }, "number-of-pages" : "47", "publisher" : "Food and Agriculture Organization of the United Nations", "publisher-place" : "Budapest", "title" : "Assessment of the Agriculture and Rural Development Sectors in the Eastern Partnership countries", "type" : "report" }, "uris" : [ "http://www.mendeley.com/documents/?uuid=3c46ea36-852b-4a35-a9ef-5eab10209d40" ] } ], "mendeley" : { "formattedCitation" : "(FAO, 2012)", "plainTextFormattedCitation" : "(FAO, 2012)", "previouslyFormattedCitation" : "(FAO, 2012)" }, "properties" : {  }, "schema" : "https://github.com/citation-style-language/schema/raw/master/csl-citation.json" }</w:instrText>
      </w:r>
      <w:r w:rsidRPr="00F02A52">
        <w:rPr>
          <w:lang w:val="en-US"/>
        </w:rPr>
        <w:fldChar w:fldCharType="separate"/>
      </w:r>
      <w:r w:rsidRPr="00F02A52">
        <w:rPr>
          <w:lang w:val="en-US"/>
        </w:rPr>
        <w:t>(FAO, 2012)</w:t>
      </w:r>
      <w:r w:rsidRPr="00F02A52">
        <w:rPr>
          <w:lang w:val="en-US"/>
        </w:rPr>
        <w:fldChar w:fldCharType="end"/>
      </w:r>
      <w:r w:rsidRPr="00F02A52">
        <w:rPr>
          <w:lang w:val="en-US"/>
        </w:rPr>
        <w:t xml:space="preserve">. </w:t>
      </w:r>
      <w:r w:rsidRPr="00F02A52">
        <w:rPr>
          <w:lang w:val="en-US"/>
        </w:rPr>
        <w:fldChar w:fldCharType="begin" w:fldLock="1"/>
      </w:r>
      <w:r>
        <w:rPr>
          <w:lang w:val="en-US"/>
        </w:rPr>
        <w:instrText>ADDIN CSL_CITATION { "citationItems" : [ { "id" : "ITEM-1", "itemData" : { "DOI" : "10.1088/1748-9326/7/2/024021", "ISBN" : "1748-9326", "ISSN" : "1748-9326", "abstract" : "Institutional settings play a key role in shaping land cover and land use. Our goal was to understand the effects of institutional changes on agricultural land abandonment in different countries of Eastern Europe and the former Soviet Union after the collapse of socialism. We studied \u223c273 800 km2 (eight Landsat footprints) within one agro-ecological zone stretching across Poland, Belarus, Latvia, Lithuania and European Russia. Multi-seasonal Landsat TM/ETM + satellite images centered on 1990 (the end of socialism) and 2000 (one decade after the end of socialism) were used to classify agricultural land abandonment using support vector machines. The results revealed marked differences in the abandonment rates between countries. The highest rates of land abandonment were observed in Latvia (42% of all agricultural land in 1990 was abandoned by 2000), followed by Russia (31%), Lithuania (28%), Poland (14%) and Belarus (13%). Cross-border comparisons revealed striking differences; for example, in the Belarus\u2013Russia cross-border area there was a great difference between the rates of abandonment of the two countries (10% versus 47% of abandonment). Our results highlight the importance of institutions and policies for land-use trajectories and demonstrate that radically different combinations of institutional change of strong institutions during the transition can reduce the rate of agricultural land abandonment (e.g., in Belarus and in Poland). Inversely, our results demonstrate higher abandonment rates for countries where the institutions that regulate land use changed and where the institutions took more time to establish (e.g., Latvia, Lithuania and Russia). Better knowledge regarding the effects of such broad-scale change is essential for understanding land-use change and for designing effective land-use policies. This information is particularly relevant for Northern Eurasia, where rapid land-use change offers vast opportunities for carbon balance and biodiversity, and for increasing agricultural production on previously cultivated lands.", "author" : [ { "dropping-particle" : "V", "family" : "Prishchepov", "given" : "Alexander", "non-dropping-particle" : "", "parse-names" : false, "suffix" : "" }, { "dropping-particle" : "", "family" : "Radeloff", "given" : "Volker C", "non-dropping-particle" : "", "parse-names" : false, "suffix" : "" }, { "dropping-particle" : "", "family" : "Baumann", "given" : "Matthias", "non-dropping-particle" : "", "parse-names" : false, "suffix" : "" }, { "dropping-particle" : "", "family" : "Kuemmerle", "given" : "Tobias", "non-dropping-particle" : "", "parse-names" : false, "suffix" : "" }, { "dropping-particle" : "", "family" : "M\u00fcller", "given" : "Daniel", "non-dropping-particle" : "", "parse-names" : false, "suffix" : "" } ], "container-title" : "Environmental Research Letters", "id" : "ITEM-1", "issue" : "2", "issued" : { "date-parts" : [ [ "2012" ] ] }, "page" : "13", "title" : "Effects of institutional changes on land use: agricultural land abandonment during the transition from state-command to market-driven economies in post-Soviet Eastern Europe", "type" : "article-journal", "volume" : "7" }, "uris" : [ "http://www.mendeley.com/documents/?uuid=21d83d6b-0353-423c-8f71-018d318902d8", "http://www.mendeley.com/documents/?uuid=a6786acc-3edf-4ed3-98ea-10fdf398f855" ] } ], "mendeley" : { "formattedCitation" : "(Prishchepov, Radeloff, Baumann, Kuemmerle, &amp; M\u00fcller, 2012)", "plainTextFormattedCitation" : "(Prishchepov, Radeloff, Baumann, Kuemmerle, &amp; M\u00fcller, 2012)", "previouslyFormattedCitation" : "(Prishchepov, Radeloff, Baumann, Kuemmerle, &amp; M\u00fcller, 2012)" }, "properties" : {  }, "schema" : "https://github.com/citation-style-language/schema/raw/master/csl-citation.json" }</w:instrText>
      </w:r>
      <w:r w:rsidRPr="00F02A52">
        <w:rPr>
          <w:lang w:val="en-US"/>
        </w:rPr>
        <w:fldChar w:fldCharType="separate"/>
      </w:r>
      <w:r w:rsidRPr="00F02A52">
        <w:rPr>
          <w:lang w:val="en-US"/>
        </w:rPr>
        <w:t>Prishchepov</w:t>
      </w:r>
      <w:r w:rsidR="00BD52B1">
        <w:rPr>
          <w:lang w:val="en-US"/>
        </w:rPr>
        <w:t xml:space="preserve"> </w:t>
      </w:r>
      <w:r w:rsidR="00BD52B1" w:rsidRPr="001C331D">
        <w:rPr>
          <w:i/>
          <w:lang w:val="en-US"/>
        </w:rPr>
        <w:t>et al</w:t>
      </w:r>
      <w:r w:rsidR="00BD52B1">
        <w:rPr>
          <w:lang w:val="en-US"/>
        </w:rPr>
        <w:t>.</w:t>
      </w:r>
      <w:r w:rsidRPr="00F02A52">
        <w:rPr>
          <w:lang w:val="en-US"/>
        </w:rPr>
        <w:t xml:space="preserve"> </w:t>
      </w:r>
      <w:r w:rsidR="00BD52B1">
        <w:rPr>
          <w:lang w:val="en-US"/>
        </w:rPr>
        <w:t>(</w:t>
      </w:r>
      <w:r w:rsidRPr="00F02A52">
        <w:rPr>
          <w:lang w:val="en-US"/>
        </w:rPr>
        <w:t>2012)</w:t>
      </w:r>
      <w:r w:rsidRPr="00F02A52">
        <w:rPr>
          <w:lang w:val="en-US"/>
        </w:rPr>
        <w:fldChar w:fldCharType="end"/>
      </w:r>
      <w:r w:rsidRPr="00F02A52">
        <w:rPr>
          <w:lang w:val="en-US"/>
        </w:rPr>
        <w:t xml:space="preserve"> report that institutional change in many post-Soviet countries led to agricultural land abandonment and that many abandoned agricultural fields are slowly reverting to grassland and forest. This may have major implications for biodiversity. For example, land abandonment may increase landscape heterogeneity and biodiversity of bird population. </w:t>
      </w:r>
    </w:p>
    <w:p w14:paraId="048AB922" w14:textId="7D7591D1" w:rsidR="00E97DE0" w:rsidRPr="00F02A52" w:rsidRDefault="00E97DE0" w:rsidP="00E97DE0">
      <w:pPr>
        <w:rPr>
          <w:lang w:val="en-US"/>
        </w:rPr>
      </w:pPr>
      <w:r w:rsidRPr="00F02A52">
        <w:rPr>
          <w:lang w:val="en-US"/>
        </w:rPr>
        <w:t xml:space="preserve">There are, however, indications that the economies of transition countries are starting to grow, and pressure on natural resources will increase again, again with major implications for biodiversity and ecosystem services </w:t>
      </w:r>
      <w:r w:rsidRPr="00F02A52">
        <w:rPr>
          <w:lang w:val="en-US"/>
        </w:rPr>
        <w:fldChar w:fldCharType="begin" w:fldLock="1"/>
      </w:r>
      <w:r>
        <w:rPr>
          <w:lang w:val="en-US"/>
        </w:rPr>
        <w:instrText>ADDIN CSL_CITATION { "citationItems" : [ { "id" : "ITEM-1", "itemData" : { "DOI" : "10.1596 / 978-0-8213-7743-7", "ISBN" : "9780821377437", "author" : [ { "dropping-particle" : "", "family" : "Sutton", "given" : "William R", "non-dropping-particle" : "", "parse-names" : false, "suffix" : "" }, { "dropping-particle" : "", "family" : "Whitford", "given" : "Peter", "non-dropping-particle" : "", "parse-names" : false, "suffix" : "" }, { "dropping-particle" : "", "family" : "Montanari Stephens", "given" : "Emanuela", "non-dropping-particle" : "", "parse-names" : false, "suffix" : "" }, { "dropping-particle" : "", "family" : "Pedroso Galinato", "given" : "Suzette", "non-dropping-particle" : "", "parse-names" : false, "suffix" : "" }, { "dropping-particle" : "", "family" : "Nevel", "given" : "Bonnie", "non-dropping-particle" : "", "parse-names" : false, "suffix" : "" }, { "dropping-particle" : "", "family" : "Plonka", "given" : "Beata", "non-dropping-particle" : "", "parse-names" : false, "suffix" : "" }, { "dropping-particle" : "", "family" : "Karamete", "given" : "Ebru", "non-dropping-particle" : "", "parse-names" : false, "suffix" : "" } ], "id" : "ITEM-1", "issued" : { "date-parts" : [ [ "2008" ] ] }, "number-of-pages" : "65", "publisher" : "World Bank", "publisher-place" : "Washington", "title" : "Integrating Environment into Agriculture and Forestry: Progress and Prospects in Eastern Europe and Central Asia", "type" : "book" }, "uris" : [ "http://www.mendeley.com/documents/?uuid=93a4395b-bcbc-4550-9b39-402a7090af04", "http://www.mendeley.com/documents/?uuid=b674e13c-48b7-4af4-b71d-234d7b8c6e03" ] } ], "mendeley" : { "formattedCitation" : "(Sutton et al., 2008)", "plainTextFormattedCitation" : "(Sutton et al., 2008)", "previouslyFormattedCitation" : "(Sutton et al., 2008)" }, "properties" : {  }, "schema" : "https://github.com/citation-style-language/schema/raw/master/csl-citation.json" }</w:instrText>
      </w:r>
      <w:r w:rsidRPr="00F02A52">
        <w:rPr>
          <w:lang w:val="en-US"/>
        </w:rPr>
        <w:fldChar w:fldCharType="separate"/>
      </w:r>
      <w:r w:rsidRPr="00F02A52">
        <w:rPr>
          <w:lang w:val="en-US"/>
        </w:rPr>
        <w:t xml:space="preserve">(Sutton </w:t>
      </w:r>
      <w:r w:rsidR="009E3418" w:rsidRPr="009E3418">
        <w:rPr>
          <w:i/>
          <w:lang w:val="en-US"/>
        </w:rPr>
        <w:t>et al.</w:t>
      </w:r>
      <w:r w:rsidRPr="00F02A52">
        <w:rPr>
          <w:lang w:val="en-US"/>
        </w:rPr>
        <w:t>, 2008)</w:t>
      </w:r>
      <w:r w:rsidRPr="00F02A52">
        <w:rPr>
          <w:lang w:val="en-US"/>
        </w:rPr>
        <w:fldChar w:fldCharType="end"/>
      </w:r>
      <w:r w:rsidRPr="00F02A52">
        <w:rPr>
          <w:lang w:val="en-US"/>
        </w:rPr>
        <w:t xml:space="preserve">. The challenge faced today is how to encourage the development of more sustainable production systems and the provision of ecosystem services. Failure to do so has serious economic, environmental and social costs. For example, in Moldova, soil erosion is estimated to cost at least $40 million per year; in Ukraine about 50% of agricultural land is eroded; and contamination of water by agricultural nutrients and pesticides is of great concern across the subregion. </w:t>
      </w:r>
    </w:p>
    <w:p w14:paraId="58ECF4FD" w14:textId="6C2A8E9D" w:rsidR="00E97DE0" w:rsidRPr="00F02A52" w:rsidRDefault="00E97DE0" w:rsidP="00E97DE0">
      <w:pPr>
        <w:rPr>
          <w:lang w:val="en-US"/>
        </w:rPr>
      </w:pPr>
      <w:r w:rsidRPr="00F02A52">
        <w:rPr>
          <w:lang w:val="en-US"/>
        </w:rPr>
        <w:t>Similar to Eastern Europe, Central Asian countries (</w:t>
      </w:r>
      <w:r w:rsidR="00C714C6">
        <w:rPr>
          <w:b/>
          <w:lang w:val="en-US"/>
        </w:rPr>
        <w:t>Box 6.6</w:t>
      </w:r>
      <w:r w:rsidRPr="00F02A52">
        <w:rPr>
          <w:lang w:val="en-US"/>
        </w:rPr>
        <w:t>) experienced the Soviet regime and are facing rapid transformation processes since independence in 1991, thereby gaining valuable experience in designing institutions in natural resource management that had to be adapted to the specific natural conditions and agricultural practices of the subregion. The agricultural sector is of fundamental importance in the subregion’s economies. The use of 399.4 million hectares of agricultural land is constrained, however, by biophysical factors of arid and continental climate. Most of the territory of Central Asia is covered by deserts, steppes and mountains. Winters are extremely cold and summers hot and dry, and precipitation relatively low (up to 150mm in deserts of Turkmenistan and Uzbekistan, up to 400mm in Kazakhstan’s steps and up to 800mm in the mountain areas of Kyrgyzstan and Tajikistan). Due to climatic and topographic conditions, grassland is a dominant type of land here with only 8% of arable and 4% forest land (</w:t>
      </w:r>
      <w:r w:rsidR="00E14291">
        <w:rPr>
          <w:b/>
          <w:lang w:val="en-US"/>
        </w:rPr>
        <w:t>Figure 6.8</w:t>
      </w:r>
      <w:r w:rsidRPr="00F02A52">
        <w:rPr>
          <w:lang w:val="en-US"/>
        </w:rPr>
        <w:t xml:space="preserve">). </w:t>
      </w:r>
    </w:p>
    <w:p w14:paraId="157F6B20" w14:textId="77A9FE61" w:rsidR="00E97DE0" w:rsidRPr="00F02A52" w:rsidRDefault="00E97DE0" w:rsidP="00E97DE0">
      <w:pPr>
        <w:rPr>
          <w:b/>
          <w:lang w:val="en-US"/>
        </w:rPr>
      </w:pPr>
      <w:bookmarkStart w:id="1838" w:name="_Ref496262670"/>
      <w:r w:rsidRPr="00F02A52">
        <w:rPr>
          <w:b/>
          <w:lang w:val="en-US"/>
        </w:rPr>
        <w:t xml:space="preserve">Box </w:t>
      </w:r>
      <w:r w:rsidRPr="00F02A52">
        <w:rPr>
          <w:b/>
          <w:lang w:val="en-US"/>
        </w:rPr>
        <w:fldChar w:fldCharType="begin"/>
      </w:r>
      <w:r w:rsidRPr="00F02A52">
        <w:rPr>
          <w:b/>
          <w:lang w:val="en-US"/>
        </w:rPr>
        <w:instrText xml:space="preserve"> STYLEREF 1 \s </w:instrText>
      </w:r>
      <w:r w:rsidRPr="00F02A52">
        <w:rPr>
          <w:b/>
          <w:lang w:val="en-US"/>
        </w:rPr>
        <w:fldChar w:fldCharType="separate"/>
      </w:r>
      <w:r w:rsidR="00B40E12">
        <w:rPr>
          <w:b/>
          <w:lang w:val="en-US"/>
        </w:rPr>
        <w:t>6</w:t>
      </w:r>
      <w:r w:rsidRPr="00F02A52">
        <w:rPr>
          <w:b/>
          <w:lang w:val="en-US"/>
        </w:rPr>
        <w:fldChar w:fldCharType="end"/>
      </w:r>
      <w:r w:rsidRPr="00F02A52">
        <w:rPr>
          <w:b/>
          <w:lang w:val="en-US"/>
        </w:rPr>
        <w:t>.</w:t>
      </w:r>
      <w:r w:rsidRPr="00F02A52">
        <w:rPr>
          <w:b/>
          <w:lang w:val="en-US"/>
        </w:rPr>
        <w:fldChar w:fldCharType="begin"/>
      </w:r>
      <w:r w:rsidRPr="00F02A52">
        <w:rPr>
          <w:b/>
          <w:lang w:val="en-US"/>
        </w:rPr>
        <w:instrText xml:space="preserve"> SEQ Box \* ARABIC \s 1 </w:instrText>
      </w:r>
      <w:r w:rsidRPr="00F02A52">
        <w:rPr>
          <w:b/>
          <w:lang w:val="en-US"/>
        </w:rPr>
        <w:fldChar w:fldCharType="separate"/>
      </w:r>
      <w:r w:rsidR="00B40E12">
        <w:rPr>
          <w:b/>
          <w:lang w:val="en-US"/>
        </w:rPr>
        <w:t>6</w:t>
      </w:r>
      <w:r w:rsidRPr="00F02A52">
        <w:rPr>
          <w:b/>
          <w:lang w:val="en-US"/>
        </w:rPr>
        <w:fldChar w:fldCharType="end"/>
      </w:r>
      <w:bookmarkEnd w:id="1838"/>
      <w:r w:rsidRPr="00F02A52">
        <w:rPr>
          <w:b/>
          <w:lang w:val="en-US"/>
        </w:rPr>
        <w:t>: Agriculture in</w:t>
      </w:r>
      <w:r w:rsidRPr="00F02A52">
        <w:rPr>
          <w:rFonts w:cs="Helvetica"/>
          <w:b/>
          <w:lang w:val="en-US"/>
        </w:rPr>
        <w:t xml:space="preserve"> </w:t>
      </w:r>
      <w:r w:rsidRPr="00F02A52">
        <w:rPr>
          <w:b/>
          <w:lang w:val="en-US"/>
        </w:rPr>
        <w:t xml:space="preserve">Central Asian countries </w:t>
      </w:r>
      <w:r w:rsidRPr="00F02A52">
        <w:rPr>
          <w:b/>
          <w:lang w:val="en-US"/>
        </w:rPr>
        <w:fldChar w:fldCharType="begin" w:fldLock="1"/>
      </w:r>
      <w:r>
        <w:rPr>
          <w:b/>
          <w:lang w:val="en-US"/>
        </w:rPr>
        <w:instrText>ADDIN CSL_CITATION { "citationItems" : [ { "id" : "ITEM-1", "itemData" : { "ISBN" : "9789280860719", "author" : [ { "dropping-particle" : "", "family" : "Quill\u00e9rou", "given" : "Emmanuelle", "non-dropping-particle" : "", "parse-names" : false, "suffix" : "" }, { "dropping-particle" : "", "family" : "Thomas", "given" : "Richard J.", "non-dropping-particle" : "", "parse-names" : false, "suffix" : "" }, { "dropping-particle" : "", "family" : "Guchgeldiyev", "given" : "Oleg", "non-dropping-particle" : "", "parse-names" : false, "suffix" : "" }, { "dropping-particle" : "", "family" : "Ettling", "given" : "Stefanie", "non-dropping-particle" : "", "parse-names" : false, "suffix" : "" }, { "dropping-particle" : "", "family" : "Etter", "given" : "Hannes", "non-dropping-particle" : "", "parse-names" : false, "suffix" : "" }, { "dropping-particle" : "", "family" : "Stewart", "given" : "Naomi", "non-dropping-particle" : "", "parse-names" : false, "suffix" : "" } ], "id" : "ITEM-1", "issued" : { "date-parts" : [ [ "2016" ] ] }, "note" : "NULL", "publisher-place" : "Amman, Jordan", "title" : "Economics of Land Degradation (ELD) Initiative: Broadening options for improved economic sustainability in Central Asia. Synthesis report. Report for the ELD Initiative from the Dryland Systems Program of CGIAR c/o ICARDA", "type" : "report" }, "uris" : [ "http://www.mendeley.com/documents/?uuid=048f7cec-96e9-4077-9572-569615c50c3a" ] } ], "mendeley" : { "formattedCitation" : "(Quill\u00e9rou et al., 2016)", "plainTextFormattedCitation" : "(Quill\u00e9rou et al., 2016)", "previouslyFormattedCitation" : "(Quill\u00e9rou et al., 2016)" }, "properties" : {  }, "schema" : "https://github.com/citation-style-language/schema/raw/master/csl-citation.json" }</w:instrText>
      </w:r>
      <w:r w:rsidRPr="00F02A52">
        <w:rPr>
          <w:b/>
          <w:lang w:val="en-US"/>
        </w:rPr>
        <w:fldChar w:fldCharType="separate"/>
      </w:r>
      <w:r w:rsidRPr="00F02A52">
        <w:rPr>
          <w:b/>
          <w:lang w:val="en-US"/>
        </w:rPr>
        <w:t xml:space="preserve">(Quillérou </w:t>
      </w:r>
      <w:r w:rsidR="009E3418" w:rsidRPr="009E3418">
        <w:rPr>
          <w:b/>
          <w:i/>
          <w:lang w:val="en-US"/>
        </w:rPr>
        <w:t>et al.</w:t>
      </w:r>
      <w:r w:rsidRPr="00F02A52">
        <w:rPr>
          <w:b/>
          <w:lang w:val="en-US"/>
        </w:rPr>
        <w:t>, 2016)</w:t>
      </w:r>
      <w:r w:rsidRPr="00F02A52">
        <w:rPr>
          <w:b/>
          <w:lang w:val="en-US"/>
        </w:rPr>
        <w:fldChar w:fldCharType="end"/>
      </w:r>
      <w:r w:rsidR="009D7B0F">
        <w:rPr>
          <w:b/>
          <w:lang w:val="en-US"/>
        </w:rPr>
        <w:t>.</w:t>
      </w:r>
    </w:p>
    <w:p w14:paraId="543D5C9A" w14:textId="6D598241" w:rsidR="00E97DE0" w:rsidRPr="00F02A52" w:rsidRDefault="00E97DE0" w:rsidP="00E97DE0">
      <w:pPr>
        <w:rPr>
          <w:sz w:val="20"/>
          <w:szCs w:val="20"/>
          <w:lang w:val="en-US"/>
        </w:rPr>
      </w:pPr>
      <w:r w:rsidRPr="00F02A52">
        <w:rPr>
          <w:sz w:val="20"/>
          <w:szCs w:val="20"/>
          <w:lang w:val="en-US"/>
        </w:rPr>
        <w:t xml:space="preserve">In </w:t>
      </w:r>
      <w:r w:rsidRPr="00F02A52">
        <w:rPr>
          <w:b/>
          <w:sz w:val="20"/>
          <w:szCs w:val="20"/>
          <w:lang w:val="en-US"/>
        </w:rPr>
        <w:t>Kyrgyzstan</w:t>
      </w:r>
      <w:r w:rsidRPr="00F02A52">
        <w:rPr>
          <w:sz w:val="20"/>
          <w:szCs w:val="20"/>
          <w:lang w:val="en-US"/>
        </w:rPr>
        <w:t xml:space="preserve">, seasonal migratory grazing was historically the main type of livestock management. However, more accessible spring/autumn pastures </w:t>
      </w:r>
      <w:r w:rsidR="00BD52B1">
        <w:rPr>
          <w:sz w:val="20"/>
          <w:szCs w:val="20"/>
          <w:lang w:val="en-US"/>
        </w:rPr>
        <w:t xml:space="preserve">are </w:t>
      </w:r>
      <w:r w:rsidRPr="00F02A52">
        <w:rPr>
          <w:sz w:val="20"/>
          <w:szCs w:val="20"/>
          <w:lang w:val="en-US"/>
        </w:rPr>
        <w:t xml:space="preserve">now used during all seasons. As a result, they are overgrazed, requiring improvement of their management. </w:t>
      </w:r>
    </w:p>
    <w:p w14:paraId="51165FB4" w14:textId="77777777" w:rsidR="00E97DE0" w:rsidRPr="00F02A52" w:rsidRDefault="00E97DE0" w:rsidP="00E97DE0">
      <w:pPr>
        <w:rPr>
          <w:sz w:val="20"/>
          <w:szCs w:val="20"/>
          <w:lang w:val="en-US"/>
        </w:rPr>
      </w:pPr>
      <w:r w:rsidRPr="00F02A52">
        <w:rPr>
          <w:sz w:val="20"/>
          <w:szCs w:val="20"/>
          <w:lang w:val="en-US"/>
        </w:rPr>
        <w:lastRenderedPageBreak/>
        <w:t xml:space="preserve">In </w:t>
      </w:r>
      <w:r w:rsidRPr="00F02A52">
        <w:rPr>
          <w:b/>
          <w:sz w:val="20"/>
          <w:szCs w:val="20"/>
          <w:lang w:val="en-US"/>
        </w:rPr>
        <w:t>Tajikistan</w:t>
      </w:r>
      <w:r w:rsidRPr="00F02A52">
        <w:rPr>
          <w:sz w:val="20"/>
          <w:szCs w:val="20"/>
          <w:lang w:val="en-US"/>
        </w:rPr>
        <w:t>, most economic and livelihood activities of the country’s population take place in the foothills and low mountains where the country has largest type of pastures (by size).</w:t>
      </w:r>
    </w:p>
    <w:p w14:paraId="62625B79" w14:textId="77777777" w:rsidR="00E97DE0" w:rsidRPr="00F02A52" w:rsidRDefault="00E97DE0" w:rsidP="00E97DE0">
      <w:pPr>
        <w:rPr>
          <w:sz w:val="20"/>
          <w:szCs w:val="20"/>
          <w:lang w:val="en-US"/>
        </w:rPr>
      </w:pPr>
      <w:r w:rsidRPr="00F02A52">
        <w:rPr>
          <w:sz w:val="20"/>
          <w:szCs w:val="20"/>
          <w:lang w:val="en-US"/>
        </w:rPr>
        <w:t xml:space="preserve">In </w:t>
      </w:r>
      <w:r w:rsidRPr="00F02A52">
        <w:rPr>
          <w:b/>
          <w:sz w:val="20"/>
          <w:szCs w:val="20"/>
          <w:lang w:val="en-US"/>
        </w:rPr>
        <w:t>Turkmenistan</w:t>
      </w:r>
      <w:r w:rsidRPr="00F02A52">
        <w:rPr>
          <w:sz w:val="20"/>
          <w:szCs w:val="20"/>
          <w:lang w:val="en-US"/>
        </w:rPr>
        <w:t>, lowland pastures provide around 60% of the economic value of ecosystem services to traditional rural communities.</w:t>
      </w:r>
    </w:p>
    <w:p w14:paraId="725C1E0D" w14:textId="62834DDD" w:rsidR="00E97DE0" w:rsidRPr="00F02A52" w:rsidRDefault="00E97DE0" w:rsidP="00E97DE0">
      <w:pPr>
        <w:rPr>
          <w:sz w:val="20"/>
          <w:szCs w:val="20"/>
          <w:lang w:val="en-US"/>
        </w:rPr>
      </w:pPr>
      <w:r w:rsidRPr="00F02A52">
        <w:rPr>
          <w:b/>
          <w:sz w:val="20"/>
          <w:szCs w:val="20"/>
          <w:lang w:val="en-US"/>
        </w:rPr>
        <w:t xml:space="preserve">Uzbekistan </w:t>
      </w:r>
      <w:r w:rsidRPr="00F02A52">
        <w:rPr>
          <w:sz w:val="20"/>
          <w:szCs w:val="20"/>
          <w:lang w:val="en-US"/>
        </w:rPr>
        <w:t xml:space="preserve">consumes the largest share of available water in the region to irrigate the largest area of land, which contributes 20-30% </w:t>
      </w:r>
      <w:r w:rsidR="00BD52B1">
        <w:rPr>
          <w:sz w:val="20"/>
          <w:szCs w:val="20"/>
          <w:lang w:val="en-US"/>
        </w:rPr>
        <w:t>to</w:t>
      </w:r>
      <w:r w:rsidRPr="00F02A52">
        <w:rPr>
          <w:sz w:val="20"/>
          <w:szCs w:val="20"/>
          <w:lang w:val="en-US"/>
        </w:rPr>
        <w:t xml:space="preserve"> the country’s GDP. </w:t>
      </w:r>
    </w:p>
    <w:p w14:paraId="52F9C48B" w14:textId="77777777" w:rsidR="00E97DE0" w:rsidRPr="00F02A52" w:rsidRDefault="00E97DE0" w:rsidP="00E97DE0">
      <w:pPr>
        <w:rPr>
          <w:sz w:val="20"/>
          <w:szCs w:val="20"/>
          <w:lang w:val="en-US"/>
        </w:rPr>
      </w:pPr>
      <w:r w:rsidRPr="00F02A52">
        <w:rPr>
          <w:b/>
          <w:sz w:val="20"/>
          <w:szCs w:val="20"/>
          <w:lang w:val="en-US"/>
        </w:rPr>
        <w:t>Kazakhstan</w:t>
      </w:r>
      <w:r w:rsidRPr="00F02A52">
        <w:rPr>
          <w:sz w:val="20"/>
          <w:szCs w:val="20"/>
          <w:lang w:val="en-US"/>
        </w:rPr>
        <w:t xml:space="preserve"> has the second largest area of irrigated land. Moreover, about 80% of pastures depend on manmade facilities using subsurface water.</w:t>
      </w:r>
    </w:p>
    <w:p w14:paraId="52F5F105" w14:textId="2F6AB331" w:rsidR="00E97DE0" w:rsidRDefault="00E97DE0" w:rsidP="00E97DE0">
      <w:pPr>
        <w:rPr>
          <w:b/>
          <w:sz w:val="20"/>
          <w:szCs w:val="20"/>
          <w:lang w:val="en-US"/>
        </w:rPr>
      </w:pPr>
      <w:r w:rsidRPr="00F02A52">
        <w:rPr>
          <w:b/>
          <w:sz w:val="20"/>
          <w:szCs w:val="20"/>
          <w:lang w:val="en-US"/>
        </w:rPr>
        <w:t>End of Box 6.6</w:t>
      </w:r>
    </w:p>
    <w:p w14:paraId="2B692469" w14:textId="77777777" w:rsidR="00775535" w:rsidRPr="00F02A52" w:rsidRDefault="00775535" w:rsidP="00E97DE0">
      <w:pPr>
        <w:rPr>
          <w:b/>
          <w:sz w:val="20"/>
          <w:szCs w:val="20"/>
          <w:lang w:val="en-US"/>
        </w:rPr>
      </w:pPr>
    </w:p>
    <w:p w14:paraId="402C3591" w14:textId="7CC6229F" w:rsidR="00E97DE0" w:rsidRPr="00F02A52" w:rsidRDefault="00E97DE0" w:rsidP="00E97DE0">
      <w:pPr>
        <w:rPr>
          <w:lang w:val="en-US"/>
        </w:rPr>
      </w:pPr>
      <w:r w:rsidRPr="00F02A52">
        <w:rPr>
          <w:lang w:val="en-US"/>
        </w:rPr>
        <w:t xml:space="preserve">Small and medium-sized family farms established in Central Asian countries during the last decade play a crucial role in agriculture today. Their share of gross agricultural output is between 71% (Kazakhstan) and 98% (Uzbekistan) </w:t>
      </w:r>
      <w:r w:rsidRPr="00F02A52">
        <w:rPr>
          <w:lang w:val="en-US"/>
        </w:rPr>
        <w:fldChar w:fldCharType="begin" w:fldLock="1"/>
      </w:r>
      <w:r>
        <w:rPr>
          <w:lang w:val="en-US"/>
        </w:rPr>
        <w:instrText>ADDIN CSL_CITATION { "citationItems" : [ { "id" : "ITEM-1", "itemData" : { "author" : [ { "dropping-particle" : "", "family" : "Schroeder", "given" : "Kateryna", "non-dropping-particle" : "", "parse-names" : false, "suffix" : "" } ], "id" : "ITEM-1", "issued" : { "date-parts" : [ [ "2016" ] ] }, "note" : "NULL", "publisher" : "FAO", "publisher-place" : "Budapest", "title" : "Regional Strategic Review Paper: Europe and Central Asia", "type" : "report" }, "uris" : [ "http://www.mendeley.com/documents/?uuid=0b28e49b-1e87-404f-8b76-0b154bb942fc" ] } ], "mendeley" : { "formattedCitation" : "(K. Schroeder, 2016)", "plainTextFormattedCitation" : "(K. Schroeder, 2016)", "previouslyFormattedCitation" : "(K. Schroeder, 2016)" }, "properties" : {  }, "schema" : "https://github.com/citation-style-language/schema/raw/master/csl-citation.json" }</w:instrText>
      </w:r>
      <w:r w:rsidRPr="00F02A52">
        <w:rPr>
          <w:lang w:val="en-US"/>
        </w:rPr>
        <w:fldChar w:fldCharType="separate"/>
      </w:r>
      <w:r w:rsidRPr="00F02A52">
        <w:rPr>
          <w:lang w:val="en-US"/>
        </w:rPr>
        <w:t>(Schroeder, 2016)</w:t>
      </w:r>
      <w:r w:rsidRPr="00F02A52">
        <w:rPr>
          <w:lang w:val="en-US"/>
        </w:rPr>
        <w:fldChar w:fldCharType="end"/>
      </w:r>
      <w:r w:rsidRPr="00F02A52">
        <w:rPr>
          <w:lang w:val="en-US"/>
        </w:rPr>
        <w:t xml:space="preserve">. However, the opposite trend has also been observed recently, i.e. the accumulation of land by large agro-holding companies in Kazakhstan, and an increase in farm size in Uzbekistan as a result of the governmental policy of </w:t>
      </w:r>
      <w:r>
        <w:rPr>
          <w:lang w:val="en-US"/>
        </w:rPr>
        <w:t>“</w:t>
      </w:r>
      <w:r w:rsidRPr="00F02A52">
        <w:rPr>
          <w:lang w:val="en-US"/>
        </w:rPr>
        <w:t xml:space="preserve">land optimization”. Although land is leased to farmers for up to </w:t>
      </w:r>
      <w:r w:rsidR="00BD52B1">
        <w:rPr>
          <w:lang w:val="en-US"/>
        </w:rPr>
        <w:t>50</w:t>
      </w:r>
      <w:r w:rsidR="00BD52B1" w:rsidRPr="00F02A52">
        <w:rPr>
          <w:lang w:val="en-US"/>
        </w:rPr>
        <w:t xml:space="preserve"> </w:t>
      </w:r>
      <w:r w:rsidRPr="00F02A52">
        <w:rPr>
          <w:lang w:val="en-US"/>
        </w:rPr>
        <w:t xml:space="preserve">years in Uzbekistan, they may lose their land if they do not execute state orders for producing cotton and wheat </w:t>
      </w:r>
      <w:r w:rsidRPr="00F02A52">
        <w:rPr>
          <w:lang w:val="en-US"/>
        </w:rPr>
        <w:fldChar w:fldCharType="begin" w:fldLock="1"/>
      </w:r>
      <w:r>
        <w:rPr>
          <w:lang w:val="en-US"/>
        </w:rPr>
        <w:instrText>ADDIN CSL_CITATION { "citationItems" : [ { "id" : "ITEM-1", "itemData" : { "author" : [ { "dropping-particle" : "", "family" : "Schroeder", "given" : "Kateryna", "non-dropping-particle" : "", "parse-names" : false, "suffix" : "" } ], "id" : "ITEM-1", "issued" : { "date-parts" : [ [ "2016" ] ] }, "note" : "NULL", "publisher" : "FAO", "publisher-place" : "Budapest", "title" : "Regional Strategic Review Paper: Europe and Central Asia", "type" : "report" }, "uris" : [ "http://www.mendeley.com/documents/?uuid=cc846e28-ec81-41fd-9a86-0413e1bd52ab", "http://www.mendeley.com/documents/?uuid=0b28e49b-1e87-404f-8b76-0b154bb942fc" ] } ], "mendeley" : { "formattedCitation" : "(K. Schroeder, 2016)", "plainTextFormattedCitation" : "(K. Schroeder, 2016)", "previouslyFormattedCitation" : "(K. Schroeder, 2016)" }, "properties" : {  }, "schema" : "https://github.com/citation-style-language/schema/raw/master/csl-citation.json" }</w:instrText>
      </w:r>
      <w:r w:rsidRPr="00F02A52">
        <w:rPr>
          <w:lang w:val="en-US"/>
        </w:rPr>
        <w:fldChar w:fldCharType="separate"/>
      </w:r>
      <w:r w:rsidRPr="00F02A52">
        <w:rPr>
          <w:lang w:val="en-US"/>
        </w:rPr>
        <w:t>(Schroeder, 2016)</w:t>
      </w:r>
      <w:r w:rsidRPr="00F02A52">
        <w:rPr>
          <w:lang w:val="en-US"/>
        </w:rPr>
        <w:fldChar w:fldCharType="end"/>
      </w:r>
      <w:r w:rsidRPr="00F02A52">
        <w:rPr>
          <w:lang w:val="en-US"/>
        </w:rPr>
        <w:t>.</w:t>
      </w:r>
    </w:p>
    <w:p w14:paraId="6937FDE3" w14:textId="135BFB87" w:rsidR="00775535" w:rsidRPr="00775535" w:rsidRDefault="00775535" w:rsidP="00775535">
      <w:pPr>
        <w:rPr>
          <w:lang w:val="en-US"/>
        </w:rPr>
      </w:pPr>
      <w:r>
        <w:rPr>
          <w:lang w:eastAsia="en-GB"/>
        </w:rPr>
        <w:drawing>
          <wp:inline distT="0" distB="0" distL="0" distR="0" wp14:anchorId="4ACD2D8E" wp14:editId="2E3DF43F">
            <wp:extent cx="5759450" cy="485965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79"/>
                    <a:stretch>
                      <a:fillRect/>
                    </a:stretch>
                  </pic:blipFill>
                  <pic:spPr>
                    <a:xfrm>
                      <a:off x="0" y="0"/>
                      <a:ext cx="5759450" cy="4859655"/>
                    </a:xfrm>
                    <a:prstGeom prst="rect">
                      <a:avLst/>
                    </a:prstGeom>
                  </pic:spPr>
                </pic:pic>
              </a:graphicData>
            </a:graphic>
          </wp:inline>
        </w:drawing>
      </w:r>
    </w:p>
    <w:p w14:paraId="6207953B" w14:textId="1A7245A2" w:rsidR="00E97DE0" w:rsidRPr="00F02A52" w:rsidRDefault="00E97DE0" w:rsidP="00E97DE0">
      <w:pPr>
        <w:rPr>
          <w:lang w:val="en-US"/>
        </w:rPr>
      </w:pPr>
      <w:r w:rsidRPr="00F02A52">
        <w:rPr>
          <w:lang w:val="en-US"/>
        </w:rPr>
        <w:t>High unemployment in Kyrgyzstan, Tajikistan and Uzbekistan contributes to poverty, which has become a serious problem in these countries (</w:t>
      </w:r>
      <w:r w:rsidR="005A3E13">
        <w:rPr>
          <w:b/>
          <w:lang w:val="en-US"/>
        </w:rPr>
        <w:t>Table 6.7</w:t>
      </w:r>
      <w:r w:rsidRPr="00F02A52">
        <w:rPr>
          <w:lang w:val="en-US"/>
        </w:rPr>
        <w:t xml:space="preserve">). Although as Soviet republics they were already the poorest of the USSR (in particular Kyrgyzstan and Tajikistan), the situation has substantially </w:t>
      </w:r>
      <w:r w:rsidRPr="00F02A52">
        <w:rPr>
          <w:lang w:val="en-US"/>
        </w:rPr>
        <w:lastRenderedPageBreak/>
        <w:t>worsened over the last decade.</w:t>
      </w:r>
      <w:r w:rsidRPr="00F02A52">
        <w:rPr>
          <w:rFonts w:ascii="Arial" w:hAnsi="Arial" w:cs="Arial"/>
          <w:color w:val="000000"/>
          <w:lang w:val="en-US"/>
        </w:rPr>
        <w:t xml:space="preserve"> </w:t>
      </w:r>
      <w:r w:rsidRPr="00F02A52">
        <w:rPr>
          <w:lang w:val="en-US"/>
        </w:rPr>
        <w:t>This is especially the case for rural populations living in areas where fertile land and water are scarce, and where deterioration of these resources is a serious problem. Extensive degradation is observed in the region with estimates that 4-</w:t>
      </w:r>
      <w:r w:rsidR="00BD52B1">
        <w:rPr>
          <w:lang w:val="en-US"/>
        </w:rPr>
        <w:t>10</w:t>
      </w:r>
      <w:r w:rsidRPr="00F02A52">
        <w:rPr>
          <w:lang w:val="en-US"/>
        </w:rPr>
        <w:t xml:space="preserve">% of cropped land, 27-68% of pastures and 1-8% of forest land, are degraded </w:t>
      </w:r>
      <w:r w:rsidRPr="00F02A52">
        <w:rPr>
          <w:lang w:val="en-US"/>
        </w:rPr>
        <w:fldChar w:fldCharType="begin" w:fldLock="1"/>
      </w:r>
      <w:r>
        <w:rPr>
          <w:lang w:val="en-US"/>
        </w:rPr>
        <w:instrText>ADDIN CSL_CITATION { "citationItems" : [ { "id" : "ITEM-1", "itemData" : { "ISBN" : "9789280860719", "author" : [ { "dropping-particle" : "", "family" : "Quill\u00e9rou", "given" : "Emmanuelle", "non-dropping-particle" : "", "parse-names" : false, "suffix" : "" }, { "dropping-particle" : "", "family" : "Thomas", "given" : "Richard J.", "non-dropping-particle" : "", "parse-names" : false, "suffix" : "" }, { "dropping-particle" : "", "family" : "Guchgeldiyev", "given" : "Oleg", "non-dropping-particle" : "", "parse-names" : false, "suffix" : "" }, { "dropping-particle" : "", "family" : "Ettling", "given" : "Stefanie", "non-dropping-particle" : "", "parse-names" : false, "suffix" : "" }, { "dropping-particle" : "", "family" : "Etter", "given" : "Hannes", "non-dropping-particle" : "", "parse-names" : false, "suffix" : "" }, { "dropping-particle" : "", "family" : "Stewart", "given" : "Naomi", "non-dropping-particle" : "", "parse-names" : false, "suffix" : "" } ], "id" : "ITEM-1", "issued" : { "date-parts" : [ [ "2016" ] ] }, "note" : "NULL", "publisher-place" : "Amman, Jordan", "title" : "Economics of Land Degradation (ELD) Initiative: Broadening options for improved economic sustainability in Central Asia. Synthesis report. Report for the ELD Initiative from the Dryland Systems Program of CGIAR c/o ICARDA", "type" : "report" }, "uris" : [ "http://www.mendeley.com/documents/?uuid=048f7cec-96e9-4077-9572-569615c50c3a" ] } ], "mendeley" : { "formattedCitation" : "(Quill\u00e9rou et al., 2016)", "plainTextFormattedCitation" : "(Quill\u00e9rou et al., 2016)", "previouslyFormattedCitation" : "(Quill\u00e9rou et al., 2016)" }, "properties" : {  }, "schema" : "https://github.com/citation-style-language/schema/raw/master/csl-citation.json" }</w:instrText>
      </w:r>
      <w:r w:rsidRPr="00F02A52">
        <w:rPr>
          <w:lang w:val="en-US"/>
        </w:rPr>
        <w:fldChar w:fldCharType="separate"/>
      </w:r>
      <w:r w:rsidRPr="00F02A52">
        <w:rPr>
          <w:lang w:val="en-US"/>
        </w:rPr>
        <w:t xml:space="preserve">(Quillérou </w:t>
      </w:r>
      <w:r w:rsidR="009E3418" w:rsidRPr="009E3418">
        <w:rPr>
          <w:i/>
          <w:lang w:val="en-US"/>
        </w:rPr>
        <w:t>et al.</w:t>
      </w:r>
      <w:r w:rsidRPr="00F02A52">
        <w:rPr>
          <w:lang w:val="en-US"/>
        </w:rPr>
        <w:t>, 2016)</w:t>
      </w:r>
      <w:r w:rsidRPr="00F02A52">
        <w:rPr>
          <w:lang w:val="en-US"/>
        </w:rPr>
        <w:fldChar w:fldCharType="end"/>
      </w:r>
      <w:r w:rsidRPr="00F02A52">
        <w:rPr>
          <w:lang w:val="en-US"/>
        </w:rPr>
        <w:t xml:space="preserve">. As a result, migration from rural areas is increasing. The majority of migrants move to cities and neighbouring countries such as Kazakhstan and Russia. According to Schroeder </w:t>
      </w:r>
      <w:r w:rsidRPr="00F02A52">
        <w:rPr>
          <w:lang w:val="en-US"/>
        </w:rPr>
        <w:fldChar w:fldCharType="begin" w:fldLock="1"/>
      </w:r>
      <w:r>
        <w:rPr>
          <w:lang w:val="en-US"/>
        </w:rPr>
        <w:instrText>ADDIN CSL_CITATION { "citationItems" : [ { "id" : "ITEM-1", "itemData" : { "author" : [ { "dropping-particle" : "", "family" : "Schroeder", "given" : "Kateryna", "non-dropping-particle" : "", "parse-names" : false, "suffix" : "" } ], "id" : "ITEM-1", "issued" : { "date-parts" : [ [ "2016" ] ] }, "note" : "NULL", "publisher" : "FAO", "publisher-place" : "Budapest", "title" : "Regional Strategic Review Paper: Europe and Central Asia", "type" : "report" }, "uris" : [ "http://www.mendeley.com/documents/?uuid=0b28e49b-1e87-404f-8b76-0b154bb942fc", "http://www.mendeley.com/documents/?uuid=cc846e28-ec81-41fd-9a86-0413e1bd52ab" ] } ], "mendeley" : { "formattedCitation" : "(K. Schroeder, 2016)", "plainTextFormattedCitation" : "(K. Schroeder, 2016)", "previouslyFormattedCitation" : "(K. Schroeder, 2016)" }, "properties" : {  }, "schema" : "https://github.com/citation-style-language/schema/raw/master/csl-citation.json" }</w:instrText>
      </w:r>
      <w:r w:rsidRPr="00F02A52">
        <w:rPr>
          <w:lang w:val="en-US"/>
        </w:rPr>
        <w:fldChar w:fldCharType="separate"/>
      </w:r>
      <w:r w:rsidRPr="00F02A52">
        <w:rPr>
          <w:lang w:val="en-US"/>
        </w:rPr>
        <w:t>(2016)</w:t>
      </w:r>
      <w:r w:rsidRPr="00F02A52">
        <w:rPr>
          <w:lang w:val="en-US"/>
        </w:rPr>
        <w:fldChar w:fldCharType="end"/>
      </w:r>
      <w:r w:rsidRPr="00F02A52">
        <w:rPr>
          <w:lang w:val="en-US"/>
        </w:rPr>
        <w:t xml:space="preserve">, about 4.5 million migrants from Kyrgyzstan, Tajikistan and Uzbekistan live and work in Russia. </w:t>
      </w:r>
    </w:p>
    <w:p w14:paraId="57F4E048" w14:textId="42EB0323" w:rsidR="00E97DE0" w:rsidRPr="001A6007" w:rsidRDefault="00E97DE0" w:rsidP="000226B2">
      <w:pPr>
        <w:pStyle w:val="Caption"/>
      </w:pPr>
      <w:bookmarkStart w:id="1839" w:name="_Ref496262879"/>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7</w:t>
      </w:r>
      <w:r>
        <w:fldChar w:fldCharType="end"/>
      </w:r>
      <w:bookmarkEnd w:id="1839"/>
      <w:r w:rsidRPr="00F02A52">
        <w:t>: Population wealth and livelihood indicators in Central Asian countries</w:t>
      </w:r>
      <w:r>
        <w:t>.</w:t>
      </w:r>
      <w:r w:rsidRPr="001A6007">
        <w:rPr>
          <w:sz w:val="20"/>
          <w:szCs w:val="20"/>
        </w:rPr>
        <w:t xml:space="preserve"> </w:t>
      </w:r>
      <w:r w:rsidRPr="001A6007">
        <w:t xml:space="preserve">Source: </w:t>
      </w:r>
      <w:r w:rsidR="00004DFB" w:rsidRPr="001A6007">
        <w:fldChar w:fldCharType="begin" w:fldLock="1"/>
      </w:r>
      <w:r w:rsidR="00004DFB" w:rsidRPr="001A6007">
        <w:instrText>ADDIN CSL_CITATION { "citationItems" : [ { "id" : "ITEM-1", "itemData" : { "author" : [ { "dropping-particle" : "", "family" : "World Bank", "given" : "", "non-dropping-particle" : "", "parse-names" : false, "suffix" : "" } ], "id" : "ITEM-1", "issued" : { "date-parts" : [ [ "2015" ] ] }, "note" : "NULL", "number-of-pages" : "171", "publisher" : "International Bank for Reconstruction and Development / The World Bank", "publisher-place" : "Washington D.C.", "title" : "World Bank Indicators", "type" : "report" }, "uris" : [ "http://www.mendeley.com/documents/?uuid=d066b14a-4fa8-4b65-9753-ab5bccb5a1e1", "http://www.mendeley.com/documents/?uuid=a95a4023-b416-431d-a7fa-5582557a4b46" ] }, { "id" : "ITEM-2", "itemData" : { "URL" : "https://www.imf.org/external/pubs/ft/weo/2015/02/weodata/index.aspx", "accessed" : { "date-parts" : [ [ "2017", "2", "10" ] ] }, "author" : [ { "dropping-particle" : "", "family" : "International Monetary Fund", "given" : "", "non-dropping-particle" : "", "parse-names" : false, "suffix" : "" } ], "id" : "ITEM-2", "issued" : { "date-parts" : [ [ "2015" ] ] }, "note" : "NULL", "publisher-place" : "Washington D.C.", "title" : "World Economic Outlook Database", "type" : "webpage" }, "uris" : [ "http://www.mendeley.com/documents/?uuid=11e5b010-e52d-467c-b93e-cd26b9ee841c", "http://www.mendeley.com/documents/?uuid=67ab3d73-08dc-448d-8ede-7a25d5bbaf0c" ] } ], "mendeley" : { "formattedCitation" : "(International Monetary Fund, 2015; World Bank, 2015)", "plainTextFormattedCitation" : "(International Monetary Fund, 2015; World Bank, 2015)", "previouslyFormattedCitation" : "(International Monetary Fund, 2015; World Bank, 2015)" }, "properties" : {  }, "schema" : "https://github.com/citation-style-language/schema/raw/master/csl-citation.json" }</w:instrText>
      </w:r>
      <w:r w:rsidR="00004DFB" w:rsidRPr="001A6007">
        <w:fldChar w:fldCharType="separate"/>
      </w:r>
      <w:r w:rsidR="00004DFB">
        <w:t>IMF</w:t>
      </w:r>
      <w:r w:rsidR="00004DFB" w:rsidRPr="001A6007">
        <w:t xml:space="preserve"> </w:t>
      </w:r>
      <w:r w:rsidR="00004DFB">
        <w:t>(</w:t>
      </w:r>
      <w:r w:rsidR="00004DFB" w:rsidRPr="001A6007">
        <w:t>2015</w:t>
      </w:r>
      <w:r w:rsidR="00004DFB">
        <w:t>); World Bank</w:t>
      </w:r>
      <w:r w:rsidR="00004DFB" w:rsidRPr="001A6007">
        <w:t xml:space="preserve"> </w:t>
      </w:r>
      <w:r w:rsidR="00004DFB">
        <w:t>(</w:t>
      </w:r>
      <w:r w:rsidR="00004DFB" w:rsidRPr="001A6007">
        <w:t>2015)</w:t>
      </w:r>
      <w:r w:rsidR="00004DFB" w:rsidRPr="001A6007">
        <w:fldChar w:fldCharType="end"/>
      </w:r>
      <w:r w:rsidRPr="001A6007">
        <w:t xml:space="preserve">; </w:t>
      </w:r>
      <w:r w:rsidRPr="001A6007">
        <w:fldChar w:fldCharType="begin" w:fldLock="1"/>
      </w:r>
      <w:r w:rsidRPr="001A6007">
        <w:instrText>ADDIN CSL_CITATION { "citationItems" : [ { "id" : "ITEM-1", "itemData" : { "abstract" : "2015", "author" : [ { "dropping-particle" : "", "family" : "UN DESA", "given" : "", "non-dropping-particle" : "", "parse-names" : false, "suffix" : "" } ], "id" : "ITEM-1", "issued" : { "date-parts" : [ [ "2015" ] ] }, "note" : "NULL", "number-of-pages" : "66", "publisher" : "Department of Economic and Social Affairs of the United Nations Secretariat", "publisher-place" : "New York", "title" : "World Population Prospects: The 2015 Revision, Key Findings and Advance Tables", "type" : "report", "volume" : "ESA/P/WP.2" }, "uris" : [ "http://www.mendeley.com/documents/?uuid=7e695969-6fc4-49f6-bb97-74dc0da19960", "http://www.mendeley.com/documents/?uuid=32aba29d-f82f-4c22-98f9-9385502b5f98" ] } ], "mendeley" : { "formattedCitation" : "(UN DESA, 2015)", "plainTextFormattedCitation" : "(UN DESA, 2015)", "previouslyFormattedCitation" : "(UN DESA, 2015)" }, "properties" : {  }, "schema" : "https://github.com/citation-style-language/schema/raw/master/csl-citation.json" }</w:instrText>
      </w:r>
      <w:r w:rsidRPr="001A6007">
        <w:fldChar w:fldCharType="separate"/>
      </w:r>
      <w:r w:rsidRPr="001A6007">
        <w:t xml:space="preserve">UN DESA </w:t>
      </w:r>
      <w:r w:rsidR="00004DFB">
        <w:t>(</w:t>
      </w:r>
      <w:r w:rsidRPr="001A6007">
        <w:t>2015)</w:t>
      </w:r>
      <w:r w:rsidRPr="001A6007">
        <w:fldChar w:fldCharType="end"/>
      </w:r>
      <w:r w:rsidRPr="001A6007">
        <w:t>, cited in</w:t>
      </w:r>
      <w:r w:rsidRPr="001A6007">
        <w:fldChar w:fldCharType="begin" w:fldLock="1"/>
      </w:r>
      <w:r w:rsidRPr="001A6007">
        <w:instrText>ADDIN CSL_CITATION { "citationItems" : [ { "id" : "ITEM-1", "itemData" : { "author" : [ { "dropping-particle" : "", "family" : "Schroeder", "given" : "Kateryna", "non-dropping-particle" : "", "parse-names" : false, "suffix" : "" } ], "id" : "ITEM-1", "issued" : { "date-parts" : [ [ "2016" ] ] }, "note" : "NULL", "publisher" : "FAO", "publisher-place" : "Budapest", "title" : "Regional Strategic Review Paper: Europe and Central Asia", "type" : "report" }, "uris" : [ "http://www.mendeley.com/documents/?uuid=0b28e49b-1e87-404f-8b76-0b154bb942fc", "http://www.mendeley.com/documents/?uuid=cc846e28-ec81-41fd-9a86-0413e1bd52ab" ] } ], "mendeley" : { "formattedCitation" : "(K. Schroeder, 2016)", "plainTextFormattedCitation" : "(K. Schroeder, 2016)", "previouslyFormattedCitation" : "(K. Schroeder, 2016)" }, "properties" : {  }, "schema" : "https://github.com/citation-style-language/schema/raw/master/csl-citation.json" }</w:instrText>
      </w:r>
      <w:r w:rsidRPr="001A6007">
        <w:fldChar w:fldCharType="separate"/>
      </w:r>
      <w:r w:rsidRPr="001A6007">
        <w:t xml:space="preserve"> Schroeder </w:t>
      </w:r>
      <w:r w:rsidR="00004DFB">
        <w:t>(</w:t>
      </w:r>
      <w:r w:rsidRPr="001A6007">
        <w:t>2016)</w:t>
      </w:r>
      <w:r w:rsidRPr="001A6007">
        <w:fldChar w:fldCharType="end"/>
      </w:r>
      <w:r>
        <w: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48"/>
        <w:gridCol w:w="1212"/>
        <w:gridCol w:w="1241"/>
        <w:gridCol w:w="885"/>
        <w:gridCol w:w="1276"/>
        <w:gridCol w:w="1588"/>
        <w:gridCol w:w="1417"/>
      </w:tblGrid>
      <w:tr w:rsidR="00E97DE0" w:rsidRPr="00F02A52" w14:paraId="3740C603" w14:textId="77777777" w:rsidTr="001C331D">
        <w:tc>
          <w:tcPr>
            <w:tcW w:w="1448" w:type="dxa"/>
          </w:tcPr>
          <w:p w14:paraId="684D20EA" w14:textId="77777777" w:rsidR="00E97DE0" w:rsidRPr="00F02A52" w:rsidRDefault="00E97DE0" w:rsidP="00E97DE0">
            <w:pPr>
              <w:spacing w:after="0" w:line="240" w:lineRule="auto"/>
              <w:rPr>
                <w:b/>
                <w:sz w:val="20"/>
                <w:szCs w:val="20"/>
                <w:lang w:val="en-US"/>
              </w:rPr>
            </w:pPr>
          </w:p>
        </w:tc>
        <w:tc>
          <w:tcPr>
            <w:tcW w:w="1212" w:type="dxa"/>
          </w:tcPr>
          <w:p w14:paraId="71F4AD63" w14:textId="77777777" w:rsidR="00E97DE0" w:rsidRPr="00F02A52" w:rsidRDefault="00E97DE0" w:rsidP="00E97DE0">
            <w:pPr>
              <w:spacing w:after="0" w:line="240" w:lineRule="auto"/>
              <w:jc w:val="left"/>
              <w:rPr>
                <w:b/>
                <w:sz w:val="20"/>
                <w:szCs w:val="20"/>
                <w:lang w:val="en-US"/>
              </w:rPr>
            </w:pPr>
            <w:r w:rsidRPr="00F02A52">
              <w:rPr>
                <w:b/>
                <w:sz w:val="20"/>
                <w:szCs w:val="20"/>
                <w:lang w:val="en-US"/>
              </w:rPr>
              <w:t xml:space="preserve">Population </w:t>
            </w:r>
            <w:r w:rsidRPr="00F02A52">
              <w:rPr>
                <w:b/>
                <w:sz w:val="20"/>
                <w:szCs w:val="20"/>
                <w:lang w:val="en-US"/>
              </w:rPr>
              <w:br/>
            </w:r>
            <w:r w:rsidRPr="00F02A52">
              <w:rPr>
                <w:b/>
                <w:sz w:val="20"/>
                <w:szCs w:val="20"/>
                <w:lang w:val="en-US"/>
              </w:rPr>
              <w:br/>
            </w:r>
            <w:r w:rsidRPr="00F02A52">
              <w:rPr>
                <w:b/>
                <w:sz w:val="20"/>
                <w:szCs w:val="20"/>
                <w:lang w:val="en-US"/>
              </w:rPr>
              <w:br/>
              <w:t>(mln.)</w:t>
            </w:r>
          </w:p>
        </w:tc>
        <w:tc>
          <w:tcPr>
            <w:tcW w:w="1241" w:type="dxa"/>
          </w:tcPr>
          <w:p w14:paraId="52AC9CE2" w14:textId="77777777" w:rsidR="00E97DE0" w:rsidRPr="00F02A52" w:rsidRDefault="00E97DE0" w:rsidP="00E97DE0">
            <w:pPr>
              <w:spacing w:after="0" w:line="240" w:lineRule="auto"/>
              <w:jc w:val="left"/>
              <w:rPr>
                <w:b/>
                <w:sz w:val="20"/>
                <w:szCs w:val="20"/>
                <w:lang w:val="en-US"/>
              </w:rPr>
            </w:pPr>
            <w:r w:rsidRPr="00F02A52">
              <w:rPr>
                <w:b/>
                <w:sz w:val="20"/>
                <w:szCs w:val="20"/>
                <w:lang w:val="en-US"/>
              </w:rPr>
              <w:t>Average population growth (annual %)</w:t>
            </w:r>
          </w:p>
        </w:tc>
        <w:tc>
          <w:tcPr>
            <w:tcW w:w="885" w:type="dxa"/>
          </w:tcPr>
          <w:p w14:paraId="430B75EC" w14:textId="77777777" w:rsidR="00E97DE0" w:rsidRPr="00F02A52" w:rsidRDefault="00E97DE0" w:rsidP="00E97DE0">
            <w:pPr>
              <w:spacing w:after="0" w:line="240" w:lineRule="auto"/>
              <w:jc w:val="left"/>
              <w:rPr>
                <w:b/>
                <w:sz w:val="20"/>
                <w:szCs w:val="20"/>
                <w:lang w:val="en-US"/>
              </w:rPr>
            </w:pPr>
            <w:r w:rsidRPr="00F02A52">
              <w:rPr>
                <w:b/>
                <w:sz w:val="20"/>
                <w:szCs w:val="20"/>
                <w:lang w:val="en-US"/>
              </w:rPr>
              <w:t>Per capita GDP (USD)</w:t>
            </w:r>
          </w:p>
        </w:tc>
        <w:tc>
          <w:tcPr>
            <w:tcW w:w="1276" w:type="dxa"/>
          </w:tcPr>
          <w:p w14:paraId="29B7C730" w14:textId="77777777" w:rsidR="00E97DE0" w:rsidRPr="00F02A52" w:rsidRDefault="00E97DE0" w:rsidP="00E97DE0">
            <w:pPr>
              <w:spacing w:after="0" w:line="240" w:lineRule="auto"/>
              <w:jc w:val="left"/>
              <w:rPr>
                <w:b/>
                <w:sz w:val="20"/>
                <w:szCs w:val="20"/>
                <w:lang w:val="en-US"/>
              </w:rPr>
            </w:pPr>
            <w:r w:rsidRPr="00F02A52">
              <w:rPr>
                <w:b/>
                <w:sz w:val="20"/>
                <w:szCs w:val="20"/>
                <w:lang w:val="en-US"/>
              </w:rPr>
              <w:t xml:space="preserve">Average GDP growth </w:t>
            </w:r>
            <w:r w:rsidRPr="00F02A52">
              <w:rPr>
                <w:b/>
                <w:sz w:val="20"/>
                <w:szCs w:val="20"/>
                <w:lang w:val="en-US"/>
              </w:rPr>
              <w:br/>
            </w:r>
            <w:r w:rsidRPr="00F02A52">
              <w:rPr>
                <w:b/>
                <w:sz w:val="20"/>
                <w:szCs w:val="20"/>
                <w:lang w:val="en-US"/>
              </w:rPr>
              <w:br/>
              <w:t>(annual %)</w:t>
            </w:r>
          </w:p>
        </w:tc>
        <w:tc>
          <w:tcPr>
            <w:tcW w:w="1588" w:type="dxa"/>
          </w:tcPr>
          <w:p w14:paraId="0A6137DC" w14:textId="5851F416" w:rsidR="00E97DE0" w:rsidRPr="00F02A52" w:rsidRDefault="00E97DE0" w:rsidP="002357DF">
            <w:pPr>
              <w:spacing w:after="0" w:line="240" w:lineRule="auto"/>
              <w:jc w:val="left"/>
              <w:rPr>
                <w:b/>
                <w:sz w:val="20"/>
                <w:szCs w:val="20"/>
                <w:lang w:val="en-US"/>
              </w:rPr>
            </w:pPr>
            <w:r w:rsidRPr="00F02A52">
              <w:rPr>
                <w:b/>
                <w:sz w:val="20"/>
                <w:szCs w:val="20"/>
                <w:lang w:val="en-US"/>
              </w:rPr>
              <w:t xml:space="preserve">Unemployment rate </w:t>
            </w:r>
            <w:r w:rsidRPr="00F02A52">
              <w:rPr>
                <w:b/>
                <w:sz w:val="20"/>
                <w:szCs w:val="20"/>
                <w:lang w:val="en-US"/>
              </w:rPr>
              <w:br/>
            </w:r>
            <w:r w:rsidRPr="00F02A52">
              <w:rPr>
                <w:b/>
                <w:sz w:val="20"/>
                <w:szCs w:val="20"/>
                <w:lang w:val="en-US"/>
              </w:rPr>
              <w:br/>
              <w:t>(%)</w:t>
            </w:r>
          </w:p>
        </w:tc>
        <w:tc>
          <w:tcPr>
            <w:tcW w:w="1417" w:type="dxa"/>
          </w:tcPr>
          <w:p w14:paraId="4EA8A7F8" w14:textId="77777777" w:rsidR="00E97DE0" w:rsidRPr="00F02A52" w:rsidRDefault="00E97DE0" w:rsidP="00E97DE0">
            <w:pPr>
              <w:spacing w:after="0" w:line="240" w:lineRule="auto"/>
              <w:jc w:val="left"/>
              <w:rPr>
                <w:b/>
                <w:sz w:val="20"/>
                <w:szCs w:val="20"/>
                <w:lang w:val="en-US"/>
              </w:rPr>
            </w:pPr>
            <w:r w:rsidRPr="00F02A52">
              <w:rPr>
                <w:b/>
                <w:sz w:val="20"/>
                <w:szCs w:val="20"/>
                <w:lang w:val="en-US"/>
              </w:rPr>
              <w:t>Agriculture value-added</w:t>
            </w:r>
            <w:r w:rsidRPr="00F02A52">
              <w:rPr>
                <w:b/>
                <w:sz w:val="20"/>
                <w:szCs w:val="20"/>
                <w:lang w:val="en-US"/>
              </w:rPr>
              <w:br/>
            </w:r>
            <w:r w:rsidRPr="00F02A52">
              <w:rPr>
                <w:b/>
                <w:sz w:val="20"/>
                <w:szCs w:val="20"/>
                <w:lang w:val="en-US"/>
              </w:rPr>
              <w:br/>
              <w:t>(% of GDP)</w:t>
            </w:r>
          </w:p>
        </w:tc>
      </w:tr>
      <w:tr w:rsidR="00E97DE0" w:rsidRPr="00F02A52" w14:paraId="2FBABE3F" w14:textId="77777777" w:rsidTr="001C331D">
        <w:tc>
          <w:tcPr>
            <w:tcW w:w="1448" w:type="dxa"/>
            <w:tcMar>
              <w:top w:w="57" w:type="dxa"/>
              <w:left w:w="57" w:type="dxa"/>
              <w:bottom w:w="57" w:type="dxa"/>
              <w:right w:w="57" w:type="dxa"/>
            </w:tcMar>
          </w:tcPr>
          <w:p w14:paraId="4AF930AA" w14:textId="77777777" w:rsidR="00E97DE0" w:rsidRPr="00F02A52" w:rsidRDefault="00E97DE0" w:rsidP="00E97DE0">
            <w:pPr>
              <w:spacing w:after="0" w:line="240" w:lineRule="auto"/>
              <w:rPr>
                <w:sz w:val="20"/>
                <w:szCs w:val="20"/>
                <w:lang w:val="en-US"/>
              </w:rPr>
            </w:pPr>
          </w:p>
        </w:tc>
        <w:tc>
          <w:tcPr>
            <w:tcW w:w="1212" w:type="dxa"/>
            <w:tcMar>
              <w:top w:w="57" w:type="dxa"/>
              <w:left w:w="57" w:type="dxa"/>
              <w:bottom w:w="57" w:type="dxa"/>
              <w:right w:w="57" w:type="dxa"/>
            </w:tcMar>
          </w:tcPr>
          <w:p w14:paraId="54CCBFD9" w14:textId="77777777" w:rsidR="00E97DE0" w:rsidRPr="00F02A52" w:rsidRDefault="00E97DE0" w:rsidP="00E97DE0">
            <w:pPr>
              <w:spacing w:after="0" w:line="240" w:lineRule="auto"/>
              <w:jc w:val="left"/>
              <w:rPr>
                <w:sz w:val="20"/>
                <w:szCs w:val="20"/>
                <w:lang w:val="en-US"/>
              </w:rPr>
            </w:pPr>
            <w:r w:rsidRPr="00F02A52">
              <w:rPr>
                <w:sz w:val="20"/>
                <w:szCs w:val="20"/>
                <w:lang w:val="en-US"/>
              </w:rPr>
              <w:t>2014</w:t>
            </w:r>
          </w:p>
        </w:tc>
        <w:tc>
          <w:tcPr>
            <w:tcW w:w="1241" w:type="dxa"/>
            <w:tcMar>
              <w:top w:w="57" w:type="dxa"/>
              <w:left w:w="57" w:type="dxa"/>
              <w:bottom w:w="57" w:type="dxa"/>
              <w:right w:w="57" w:type="dxa"/>
            </w:tcMar>
          </w:tcPr>
          <w:p w14:paraId="4DE8DCB8" w14:textId="77777777" w:rsidR="00E97DE0" w:rsidRPr="00F02A52" w:rsidRDefault="00E97DE0" w:rsidP="00E97DE0">
            <w:pPr>
              <w:spacing w:after="0" w:line="240" w:lineRule="auto"/>
              <w:jc w:val="left"/>
              <w:rPr>
                <w:sz w:val="20"/>
                <w:szCs w:val="20"/>
                <w:lang w:val="en-US"/>
              </w:rPr>
            </w:pPr>
            <w:r w:rsidRPr="00F02A52">
              <w:rPr>
                <w:sz w:val="20"/>
                <w:szCs w:val="20"/>
                <w:lang w:val="en-US"/>
              </w:rPr>
              <w:t>2010-2014</w:t>
            </w:r>
          </w:p>
        </w:tc>
        <w:tc>
          <w:tcPr>
            <w:tcW w:w="885" w:type="dxa"/>
            <w:tcMar>
              <w:top w:w="57" w:type="dxa"/>
              <w:left w:w="57" w:type="dxa"/>
              <w:bottom w:w="57" w:type="dxa"/>
              <w:right w:w="57" w:type="dxa"/>
            </w:tcMar>
          </w:tcPr>
          <w:p w14:paraId="79686677" w14:textId="77777777" w:rsidR="00E97DE0" w:rsidRPr="00F02A52" w:rsidRDefault="00E97DE0" w:rsidP="00E97DE0">
            <w:pPr>
              <w:spacing w:after="0" w:line="240" w:lineRule="auto"/>
              <w:jc w:val="left"/>
              <w:rPr>
                <w:sz w:val="20"/>
                <w:szCs w:val="20"/>
                <w:lang w:val="en-US"/>
              </w:rPr>
            </w:pPr>
            <w:r w:rsidRPr="00F02A52">
              <w:rPr>
                <w:sz w:val="20"/>
                <w:szCs w:val="20"/>
                <w:lang w:val="en-US"/>
              </w:rPr>
              <w:t>2014</w:t>
            </w:r>
          </w:p>
        </w:tc>
        <w:tc>
          <w:tcPr>
            <w:tcW w:w="1276" w:type="dxa"/>
            <w:tcMar>
              <w:top w:w="57" w:type="dxa"/>
              <w:left w:w="57" w:type="dxa"/>
              <w:bottom w:w="57" w:type="dxa"/>
              <w:right w:w="57" w:type="dxa"/>
            </w:tcMar>
          </w:tcPr>
          <w:p w14:paraId="352FEB73" w14:textId="77777777" w:rsidR="00E97DE0" w:rsidRPr="00F02A52" w:rsidRDefault="00E97DE0" w:rsidP="00E97DE0">
            <w:pPr>
              <w:spacing w:after="0" w:line="240" w:lineRule="auto"/>
              <w:jc w:val="left"/>
              <w:rPr>
                <w:sz w:val="20"/>
                <w:szCs w:val="20"/>
                <w:lang w:val="en-US"/>
              </w:rPr>
            </w:pPr>
            <w:r w:rsidRPr="00F02A52">
              <w:rPr>
                <w:sz w:val="20"/>
                <w:szCs w:val="20"/>
                <w:lang w:val="en-US"/>
              </w:rPr>
              <w:t>2010-2014</w:t>
            </w:r>
          </w:p>
        </w:tc>
        <w:tc>
          <w:tcPr>
            <w:tcW w:w="1588" w:type="dxa"/>
            <w:tcMar>
              <w:top w:w="57" w:type="dxa"/>
              <w:left w:w="57" w:type="dxa"/>
              <w:bottom w:w="57" w:type="dxa"/>
              <w:right w:w="57" w:type="dxa"/>
            </w:tcMar>
          </w:tcPr>
          <w:p w14:paraId="0A687D50" w14:textId="77777777" w:rsidR="00E97DE0" w:rsidRPr="00F02A52" w:rsidRDefault="00E97DE0" w:rsidP="00E97DE0">
            <w:pPr>
              <w:spacing w:after="0" w:line="240" w:lineRule="auto"/>
              <w:jc w:val="left"/>
              <w:rPr>
                <w:sz w:val="20"/>
                <w:szCs w:val="20"/>
                <w:lang w:val="en-US"/>
              </w:rPr>
            </w:pPr>
            <w:r w:rsidRPr="00F02A52">
              <w:rPr>
                <w:sz w:val="20"/>
                <w:szCs w:val="20"/>
                <w:lang w:val="en-US"/>
              </w:rPr>
              <w:t>2014</w:t>
            </w:r>
          </w:p>
        </w:tc>
        <w:tc>
          <w:tcPr>
            <w:tcW w:w="1417" w:type="dxa"/>
            <w:tcMar>
              <w:top w:w="57" w:type="dxa"/>
              <w:left w:w="57" w:type="dxa"/>
              <w:bottom w:w="57" w:type="dxa"/>
              <w:right w:w="57" w:type="dxa"/>
            </w:tcMar>
          </w:tcPr>
          <w:p w14:paraId="659C1411" w14:textId="77777777" w:rsidR="00E97DE0" w:rsidRPr="00F02A52" w:rsidRDefault="00E97DE0" w:rsidP="00E97DE0">
            <w:pPr>
              <w:spacing w:after="0" w:line="240" w:lineRule="auto"/>
              <w:jc w:val="left"/>
              <w:rPr>
                <w:sz w:val="20"/>
                <w:szCs w:val="20"/>
                <w:lang w:val="en-US"/>
              </w:rPr>
            </w:pPr>
            <w:r w:rsidRPr="00F02A52">
              <w:rPr>
                <w:sz w:val="20"/>
                <w:szCs w:val="20"/>
                <w:lang w:val="en-US"/>
              </w:rPr>
              <w:t>2014</w:t>
            </w:r>
          </w:p>
        </w:tc>
      </w:tr>
      <w:tr w:rsidR="00E97DE0" w:rsidRPr="00F02A52" w14:paraId="3B416E5B" w14:textId="77777777" w:rsidTr="001C331D">
        <w:tc>
          <w:tcPr>
            <w:tcW w:w="1448" w:type="dxa"/>
            <w:tcMar>
              <w:top w:w="57" w:type="dxa"/>
              <w:left w:w="57" w:type="dxa"/>
              <w:bottom w:w="57" w:type="dxa"/>
              <w:right w:w="57" w:type="dxa"/>
            </w:tcMar>
          </w:tcPr>
          <w:p w14:paraId="2A214A35" w14:textId="77777777" w:rsidR="00E97DE0" w:rsidRPr="00F02A52" w:rsidRDefault="00E97DE0" w:rsidP="00E97DE0">
            <w:pPr>
              <w:spacing w:after="0" w:line="240" w:lineRule="auto"/>
              <w:rPr>
                <w:sz w:val="20"/>
                <w:szCs w:val="20"/>
                <w:lang w:val="en-US"/>
              </w:rPr>
            </w:pPr>
            <w:r w:rsidRPr="00F02A52">
              <w:rPr>
                <w:sz w:val="20"/>
                <w:szCs w:val="20"/>
                <w:lang w:val="en-US"/>
              </w:rPr>
              <w:t xml:space="preserve">World </w:t>
            </w:r>
          </w:p>
        </w:tc>
        <w:tc>
          <w:tcPr>
            <w:tcW w:w="1212" w:type="dxa"/>
            <w:tcMar>
              <w:top w:w="57" w:type="dxa"/>
              <w:left w:w="57" w:type="dxa"/>
              <w:bottom w:w="57" w:type="dxa"/>
              <w:right w:w="57" w:type="dxa"/>
            </w:tcMar>
          </w:tcPr>
          <w:p w14:paraId="5A28AC7E" w14:textId="5B0DDB4A" w:rsidR="00E97DE0" w:rsidRPr="00F02A52" w:rsidRDefault="00E97DE0" w:rsidP="00E97DE0">
            <w:pPr>
              <w:spacing w:after="0" w:line="240" w:lineRule="auto"/>
              <w:jc w:val="left"/>
              <w:rPr>
                <w:sz w:val="20"/>
                <w:szCs w:val="20"/>
                <w:lang w:val="en-US"/>
              </w:rPr>
            </w:pPr>
            <w:r w:rsidRPr="00F02A52">
              <w:rPr>
                <w:sz w:val="20"/>
                <w:szCs w:val="20"/>
                <w:lang w:val="en-US"/>
              </w:rPr>
              <w:t>7</w:t>
            </w:r>
            <w:r w:rsidR="002357DF">
              <w:rPr>
                <w:sz w:val="20"/>
                <w:szCs w:val="20"/>
                <w:lang w:val="en-US"/>
              </w:rPr>
              <w:t>,</w:t>
            </w:r>
            <w:r w:rsidRPr="00F02A52">
              <w:rPr>
                <w:sz w:val="20"/>
                <w:szCs w:val="20"/>
                <w:lang w:val="en-US"/>
              </w:rPr>
              <w:t>259.7</w:t>
            </w:r>
          </w:p>
        </w:tc>
        <w:tc>
          <w:tcPr>
            <w:tcW w:w="1241" w:type="dxa"/>
            <w:tcMar>
              <w:top w:w="57" w:type="dxa"/>
              <w:left w:w="57" w:type="dxa"/>
              <w:bottom w:w="57" w:type="dxa"/>
              <w:right w:w="57" w:type="dxa"/>
            </w:tcMar>
          </w:tcPr>
          <w:p w14:paraId="656E446C" w14:textId="77777777" w:rsidR="00E97DE0" w:rsidRPr="00F02A52" w:rsidRDefault="00E97DE0" w:rsidP="00E97DE0">
            <w:pPr>
              <w:spacing w:after="0" w:line="240" w:lineRule="auto"/>
              <w:jc w:val="left"/>
              <w:rPr>
                <w:sz w:val="20"/>
                <w:szCs w:val="20"/>
                <w:lang w:val="en-US"/>
              </w:rPr>
            </w:pPr>
            <w:r w:rsidRPr="00F02A52">
              <w:rPr>
                <w:sz w:val="20"/>
                <w:szCs w:val="20"/>
                <w:lang w:val="en-US"/>
              </w:rPr>
              <w:t>1,19</w:t>
            </w:r>
          </w:p>
        </w:tc>
        <w:tc>
          <w:tcPr>
            <w:tcW w:w="885" w:type="dxa"/>
            <w:tcMar>
              <w:top w:w="57" w:type="dxa"/>
              <w:left w:w="57" w:type="dxa"/>
              <w:bottom w:w="57" w:type="dxa"/>
              <w:right w:w="57" w:type="dxa"/>
            </w:tcMar>
          </w:tcPr>
          <w:p w14:paraId="5243DD97" w14:textId="3DA283EB" w:rsidR="00E97DE0" w:rsidRPr="00F02A52" w:rsidRDefault="00E97DE0" w:rsidP="00E97DE0">
            <w:pPr>
              <w:spacing w:after="0" w:line="240" w:lineRule="auto"/>
              <w:jc w:val="left"/>
              <w:rPr>
                <w:sz w:val="20"/>
                <w:szCs w:val="20"/>
                <w:lang w:val="en-US"/>
              </w:rPr>
            </w:pPr>
            <w:r w:rsidRPr="00F02A52">
              <w:rPr>
                <w:sz w:val="20"/>
                <w:szCs w:val="20"/>
                <w:lang w:val="en-US"/>
              </w:rPr>
              <w:t>10</w:t>
            </w:r>
            <w:r w:rsidR="002357DF">
              <w:rPr>
                <w:sz w:val="20"/>
                <w:szCs w:val="20"/>
                <w:lang w:val="en-US"/>
              </w:rPr>
              <w:t>,</w:t>
            </w:r>
            <w:r w:rsidRPr="00F02A52">
              <w:rPr>
                <w:sz w:val="20"/>
                <w:szCs w:val="20"/>
                <w:lang w:val="en-US"/>
              </w:rPr>
              <w:t>739</w:t>
            </w:r>
          </w:p>
        </w:tc>
        <w:tc>
          <w:tcPr>
            <w:tcW w:w="1276" w:type="dxa"/>
            <w:tcMar>
              <w:top w:w="57" w:type="dxa"/>
              <w:left w:w="57" w:type="dxa"/>
              <w:bottom w:w="57" w:type="dxa"/>
              <w:right w:w="57" w:type="dxa"/>
            </w:tcMar>
          </w:tcPr>
          <w:p w14:paraId="1098DB73" w14:textId="77777777" w:rsidR="00E97DE0" w:rsidRPr="00F02A52" w:rsidRDefault="00E97DE0" w:rsidP="00E97DE0">
            <w:pPr>
              <w:spacing w:after="0" w:line="240" w:lineRule="auto"/>
              <w:jc w:val="left"/>
              <w:rPr>
                <w:sz w:val="20"/>
                <w:szCs w:val="20"/>
                <w:lang w:val="en-US"/>
              </w:rPr>
            </w:pPr>
            <w:r w:rsidRPr="00F02A52">
              <w:rPr>
                <w:sz w:val="20"/>
                <w:szCs w:val="20"/>
                <w:lang w:val="en-US"/>
              </w:rPr>
              <w:t>2.5</w:t>
            </w:r>
          </w:p>
        </w:tc>
        <w:tc>
          <w:tcPr>
            <w:tcW w:w="1588" w:type="dxa"/>
            <w:tcMar>
              <w:top w:w="57" w:type="dxa"/>
              <w:left w:w="57" w:type="dxa"/>
              <w:bottom w:w="57" w:type="dxa"/>
              <w:right w:w="57" w:type="dxa"/>
            </w:tcMar>
          </w:tcPr>
          <w:p w14:paraId="53278C57" w14:textId="77777777" w:rsidR="00E97DE0" w:rsidRPr="00F02A52" w:rsidRDefault="00E97DE0" w:rsidP="00E97DE0">
            <w:pPr>
              <w:spacing w:after="0" w:line="240" w:lineRule="auto"/>
              <w:jc w:val="left"/>
              <w:rPr>
                <w:sz w:val="20"/>
                <w:szCs w:val="20"/>
                <w:lang w:val="en-US"/>
              </w:rPr>
            </w:pPr>
            <w:r w:rsidRPr="00F02A52">
              <w:rPr>
                <w:sz w:val="20"/>
                <w:szCs w:val="20"/>
                <w:lang w:val="en-US"/>
              </w:rPr>
              <w:t>5.9</w:t>
            </w:r>
          </w:p>
        </w:tc>
        <w:tc>
          <w:tcPr>
            <w:tcW w:w="1417" w:type="dxa"/>
            <w:tcMar>
              <w:top w:w="57" w:type="dxa"/>
              <w:left w:w="57" w:type="dxa"/>
              <w:bottom w:w="57" w:type="dxa"/>
              <w:right w:w="57" w:type="dxa"/>
            </w:tcMar>
          </w:tcPr>
          <w:p w14:paraId="2F3FBCF9" w14:textId="77777777" w:rsidR="00E97DE0" w:rsidRPr="00F02A52" w:rsidRDefault="00E97DE0" w:rsidP="00E97DE0">
            <w:pPr>
              <w:spacing w:after="0" w:line="240" w:lineRule="auto"/>
              <w:jc w:val="left"/>
              <w:rPr>
                <w:sz w:val="20"/>
                <w:szCs w:val="20"/>
                <w:lang w:val="en-US"/>
              </w:rPr>
            </w:pPr>
            <w:r w:rsidRPr="00F02A52">
              <w:rPr>
                <w:sz w:val="20"/>
                <w:szCs w:val="20"/>
                <w:lang w:val="en-US"/>
              </w:rPr>
              <w:t>3.1</w:t>
            </w:r>
          </w:p>
        </w:tc>
      </w:tr>
      <w:tr w:rsidR="00E97DE0" w:rsidRPr="00F02A52" w14:paraId="2BFB23A7" w14:textId="77777777" w:rsidTr="001C331D">
        <w:tc>
          <w:tcPr>
            <w:tcW w:w="1448" w:type="dxa"/>
            <w:tcMar>
              <w:top w:w="57" w:type="dxa"/>
              <w:left w:w="57" w:type="dxa"/>
              <w:bottom w:w="57" w:type="dxa"/>
              <w:right w:w="57" w:type="dxa"/>
            </w:tcMar>
          </w:tcPr>
          <w:p w14:paraId="583360FD" w14:textId="77777777" w:rsidR="00E97DE0" w:rsidRPr="00F02A52" w:rsidRDefault="00E97DE0" w:rsidP="00E97DE0">
            <w:pPr>
              <w:spacing w:after="0" w:line="240" w:lineRule="auto"/>
              <w:rPr>
                <w:sz w:val="20"/>
                <w:szCs w:val="20"/>
                <w:lang w:val="en-US"/>
              </w:rPr>
            </w:pPr>
            <w:r w:rsidRPr="00F02A52">
              <w:rPr>
                <w:sz w:val="20"/>
                <w:szCs w:val="20"/>
                <w:lang w:val="en-US"/>
              </w:rPr>
              <w:t xml:space="preserve">Kazakhstan </w:t>
            </w:r>
          </w:p>
        </w:tc>
        <w:tc>
          <w:tcPr>
            <w:tcW w:w="1212" w:type="dxa"/>
            <w:tcMar>
              <w:top w:w="57" w:type="dxa"/>
              <w:left w:w="57" w:type="dxa"/>
              <w:bottom w:w="57" w:type="dxa"/>
              <w:right w:w="57" w:type="dxa"/>
            </w:tcMar>
          </w:tcPr>
          <w:p w14:paraId="461CB223" w14:textId="77777777" w:rsidR="00E97DE0" w:rsidRPr="00F02A52" w:rsidRDefault="00E97DE0" w:rsidP="00E97DE0">
            <w:pPr>
              <w:spacing w:after="0" w:line="240" w:lineRule="auto"/>
              <w:jc w:val="left"/>
              <w:rPr>
                <w:sz w:val="20"/>
                <w:szCs w:val="20"/>
                <w:lang w:val="en-US"/>
              </w:rPr>
            </w:pPr>
            <w:r w:rsidRPr="00F02A52">
              <w:rPr>
                <w:sz w:val="20"/>
                <w:szCs w:val="20"/>
                <w:lang w:val="en-US"/>
              </w:rPr>
              <w:t>17.3</w:t>
            </w:r>
          </w:p>
        </w:tc>
        <w:tc>
          <w:tcPr>
            <w:tcW w:w="1241" w:type="dxa"/>
            <w:tcMar>
              <w:top w:w="57" w:type="dxa"/>
              <w:left w:w="57" w:type="dxa"/>
              <w:bottom w:w="57" w:type="dxa"/>
              <w:right w:w="57" w:type="dxa"/>
            </w:tcMar>
          </w:tcPr>
          <w:p w14:paraId="55EAB597" w14:textId="77777777" w:rsidR="00E97DE0" w:rsidRPr="00F02A52" w:rsidRDefault="00E97DE0" w:rsidP="00E97DE0">
            <w:pPr>
              <w:spacing w:after="0" w:line="240" w:lineRule="auto"/>
              <w:jc w:val="left"/>
              <w:rPr>
                <w:sz w:val="20"/>
                <w:szCs w:val="20"/>
                <w:lang w:val="en-US"/>
              </w:rPr>
            </w:pPr>
            <w:r w:rsidRPr="00F02A52">
              <w:rPr>
                <w:sz w:val="20"/>
                <w:szCs w:val="20"/>
                <w:lang w:val="en-US"/>
              </w:rPr>
              <w:t>1.4</w:t>
            </w:r>
          </w:p>
        </w:tc>
        <w:tc>
          <w:tcPr>
            <w:tcW w:w="885" w:type="dxa"/>
            <w:tcMar>
              <w:top w:w="57" w:type="dxa"/>
              <w:left w:w="57" w:type="dxa"/>
              <w:bottom w:w="57" w:type="dxa"/>
              <w:right w:w="57" w:type="dxa"/>
            </w:tcMar>
          </w:tcPr>
          <w:p w14:paraId="284549A2" w14:textId="1EABA6A4" w:rsidR="00E97DE0" w:rsidRPr="00F02A52" w:rsidRDefault="00E97DE0" w:rsidP="00E97DE0">
            <w:pPr>
              <w:spacing w:after="0" w:line="240" w:lineRule="auto"/>
              <w:jc w:val="left"/>
              <w:rPr>
                <w:sz w:val="20"/>
                <w:szCs w:val="20"/>
                <w:lang w:val="en-US"/>
              </w:rPr>
            </w:pPr>
            <w:r w:rsidRPr="00F02A52">
              <w:rPr>
                <w:sz w:val="20"/>
                <w:szCs w:val="20"/>
                <w:lang w:val="en-US"/>
              </w:rPr>
              <w:t>12</w:t>
            </w:r>
            <w:r w:rsidR="002357DF">
              <w:rPr>
                <w:sz w:val="20"/>
                <w:szCs w:val="20"/>
                <w:lang w:val="en-US"/>
              </w:rPr>
              <w:t>,</w:t>
            </w:r>
            <w:r w:rsidRPr="00F02A52">
              <w:rPr>
                <w:sz w:val="20"/>
                <w:szCs w:val="20"/>
                <w:lang w:val="en-US"/>
              </w:rPr>
              <w:t>276</w:t>
            </w:r>
          </w:p>
        </w:tc>
        <w:tc>
          <w:tcPr>
            <w:tcW w:w="1276" w:type="dxa"/>
            <w:tcMar>
              <w:top w:w="57" w:type="dxa"/>
              <w:left w:w="57" w:type="dxa"/>
              <w:bottom w:w="57" w:type="dxa"/>
              <w:right w:w="57" w:type="dxa"/>
            </w:tcMar>
          </w:tcPr>
          <w:p w14:paraId="05269549" w14:textId="77777777" w:rsidR="00E97DE0" w:rsidRPr="00F02A52" w:rsidRDefault="00E97DE0" w:rsidP="00E97DE0">
            <w:pPr>
              <w:spacing w:after="0" w:line="240" w:lineRule="auto"/>
              <w:jc w:val="left"/>
              <w:rPr>
                <w:sz w:val="20"/>
                <w:szCs w:val="20"/>
                <w:lang w:val="en-US"/>
              </w:rPr>
            </w:pPr>
            <w:r w:rsidRPr="00F02A52">
              <w:rPr>
                <w:sz w:val="20"/>
                <w:szCs w:val="20"/>
                <w:lang w:val="en-US"/>
              </w:rPr>
              <w:t>6.0</w:t>
            </w:r>
          </w:p>
        </w:tc>
        <w:tc>
          <w:tcPr>
            <w:tcW w:w="1588" w:type="dxa"/>
            <w:tcMar>
              <w:top w:w="57" w:type="dxa"/>
              <w:left w:w="57" w:type="dxa"/>
              <w:bottom w:w="57" w:type="dxa"/>
              <w:right w:w="57" w:type="dxa"/>
            </w:tcMar>
          </w:tcPr>
          <w:p w14:paraId="3439C54C" w14:textId="77777777" w:rsidR="00E97DE0" w:rsidRPr="00F02A52" w:rsidRDefault="00E97DE0" w:rsidP="00E97DE0">
            <w:pPr>
              <w:spacing w:after="0" w:line="240" w:lineRule="auto"/>
              <w:jc w:val="left"/>
              <w:rPr>
                <w:sz w:val="20"/>
                <w:szCs w:val="20"/>
                <w:lang w:val="en-US"/>
              </w:rPr>
            </w:pPr>
            <w:r w:rsidRPr="00F02A52">
              <w:rPr>
                <w:sz w:val="20"/>
                <w:szCs w:val="20"/>
                <w:lang w:val="en-US"/>
              </w:rPr>
              <w:t>4.1</w:t>
            </w:r>
          </w:p>
        </w:tc>
        <w:tc>
          <w:tcPr>
            <w:tcW w:w="1417" w:type="dxa"/>
            <w:tcMar>
              <w:top w:w="57" w:type="dxa"/>
              <w:left w:w="57" w:type="dxa"/>
              <w:bottom w:w="57" w:type="dxa"/>
              <w:right w:w="57" w:type="dxa"/>
            </w:tcMar>
          </w:tcPr>
          <w:p w14:paraId="2752BBCB" w14:textId="77777777" w:rsidR="00E97DE0" w:rsidRPr="00F02A52" w:rsidRDefault="00E97DE0" w:rsidP="00E97DE0">
            <w:pPr>
              <w:spacing w:after="0" w:line="240" w:lineRule="auto"/>
              <w:jc w:val="left"/>
              <w:rPr>
                <w:sz w:val="20"/>
                <w:szCs w:val="20"/>
                <w:lang w:val="en-US"/>
              </w:rPr>
            </w:pPr>
            <w:r w:rsidRPr="00F02A52">
              <w:rPr>
                <w:sz w:val="20"/>
                <w:szCs w:val="20"/>
                <w:lang w:val="en-US"/>
              </w:rPr>
              <w:t>4.6</w:t>
            </w:r>
          </w:p>
        </w:tc>
      </w:tr>
      <w:tr w:rsidR="00E97DE0" w:rsidRPr="00F02A52" w14:paraId="7B8B6851" w14:textId="77777777" w:rsidTr="001C331D">
        <w:tc>
          <w:tcPr>
            <w:tcW w:w="1448" w:type="dxa"/>
            <w:tcMar>
              <w:top w:w="57" w:type="dxa"/>
              <w:left w:w="57" w:type="dxa"/>
              <w:bottom w:w="57" w:type="dxa"/>
              <w:right w:w="57" w:type="dxa"/>
            </w:tcMar>
          </w:tcPr>
          <w:p w14:paraId="5C938D64" w14:textId="77777777" w:rsidR="00E97DE0" w:rsidRPr="00F02A52" w:rsidRDefault="00E97DE0" w:rsidP="00E97DE0">
            <w:pPr>
              <w:spacing w:after="0" w:line="240" w:lineRule="auto"/>
              <w:rPr>
                <w:sz w:val="20"/>
                <w:szCs w:val="20"/>
                <w:lang w:val="en-US"/>
              </w:rPr>
            </w:pPr>
            <w:r w:rsidRPr="00F02A52">
              <w:rPr>
                <w:sz w:val="20"/>
                <w:szCs w:val="20"/>
                <w:lang w:val="en-US"/>
              </w:rPr>
              <w:t>Kyrgyzstan</w:t>
            </w:r>
          </w:p>
        </w:tc>
        <w:tc>
          <w:tcPr>
            <w:tcW w:w="1212" w:type="dxa"/>
            <w:tcMar>
              <w:top w:w="57" w:type="dxa"/>
              <w:left w:w="57" w:type="dxa"/>
              <w:bottom w:w="57" w:type="dxa"/>
              <w:right w:w="57" w:type="dxa"/>
            </w:tcMar>
          </w:tcPr>
          <w:p w14:paraId="23A4195C" w14:textId="77777777" w:rsidR="00E97DE0" w:rsidRPr="00F02A52" w:rsidRDefault="00E97DE0" w:rsidP="00E97DE0">
            <w:pPr>
              <w:spacing w:after="0" w:line="240" w:lineRule="auto"/>
              <w:jc w:val="left"/>
              <w:rPr>
                <w:sz w:val="20"/>
                <w:szCs w:val="20"/>
                <w:lang w:val="en-US"/>
              </w:rPr>
            </w:pPr>
            <w:r w:rsidRPr="00F02A52">
              <w:rPr>
                <w:sz w:val="20"/>
                <w:szCs w:val="20"/>
                <w:lang w:val="en-US"/>
              </w:rPr>
              <w:t>5.8</w:t>
            </w:r>
          </w:p>
        </w:tc>
        <w:tc>
          <w:tcPr>
            <w:tcW w:w="1241" w:type="dxa"/>
            <w:tcMar>
              <w:top w:w="57" w:type="dxa"/>
              <w:left w:w="57" w:type="dxa"/>
              <w:bottom w:w="57" w:type="dxa"/>
              <w:right w:w="57" w:type="dxa"/>
            </w:tcMar>
          </w:tcPr>
          <w:p w14:paraId="696DA4B4" w14:textId="77777777" w:rsidR="00E97DE0" w:rsidRPr="00F02A52" w:rsidRDefault="00E97DE0" w:rsidP="00E97DE0">
            <w:pPr>
              <w:spacing w:after="0" w:line="240" w:lineRule="auto"/>
              <w:jc w:val="left"/>
              <w:rPr>
                <w:sz w:val="20"/>
                <w:szCs w:val="20"/>
                <w:lang w:val="en-US"/>
              </w:rPr>
            </w:pPr>
            <w:r w:rsidRPr="00F02A52">
              <w:rPr>
                <w:sz w:val="20"/>
                <w:szCs w:val="20"/>
                <w:lang w:val="en-US"/>
              </w:rPr>
              <w:t>1.6</w:t>
            </w:r>
          </w:p>
        </w:tc>
        <w:tc>
          <w:tcPr>
            <w:tcW w:w="885" w:type="dxa"/>
            <w:tcMar>
              <w:top w:w="57" w:type="dxa"/>
              <w:left w:w="57" w:type="dxa"/>
              <w:bottom w:w="57" w:type="dxa"/>
              <w:right w:w="57" w:type="dxa"/>
            </w:tcMar>
          </w:tcPr>
          <w:p w14:paraId="2E5475C4" w14:textId="3A249401" w:rsidR="00E97DE0" w:rsidRPr="00F02A52" w:rsidRDefault="00E97DE0" w:rsidP="00E97DE0">
            <w:pPr>
              <w:spacing w:after="0" w:line="240" w:lineRule="auto"/>
              <w:jc w:val="left"/>
              <w:rPr>
                <w:sz w:val="20"/>
                <w:szCs w:val="20"/>
                <w:lang w:val="en-US"/>
              </w:rPr>
            </w:pPr>
            <w:r w:rsidRPr="00F02A52">
              <w:rPr>
                <w:sz w:val="20"/>
                <w:szCs w:val="20"/>
                <w:lang w:val="en-US"/>
              </w:rPr>
              <w:t>1</w:t>
            </w:r>
            <w:r w:rsidR="002357DF">
              <w:rPr>
                <w:sz w:val="20"/>
                <w:szCs w:val="20"/>
                <w:lang w:val="en-US"/>
              </w:rPr>
              <w:t>,</w:t>
            </w:r>
            <w:r w:rsidRPr="00F02A52">
              <w:rPr>
                <w:sz w:val="20"/>
                <w:szCs w:val="20"/>
                <w:lang w:val="en-US"/>
              </w:rPr>
              <w:t>269</w:t>
            </w:r>
          </w:p>
        </w:tc>
        <w:tc>
          <w:tcPr>
            <w:tcW w:w="1276" w:type="dxa"/>
            <w:tcMar>
              <w:top w:w="57" w:type="dxa"/>
              <w:left w:w="57" w:type="dxa"/>
              <w:bottom w:w="57" w:type="dxa"/>
              <w:right w:w="57" w:type="dxa"/>
            </w:tcMar>
          </w:tcPr>
          <w:p w14:paraId="7936BB03" w14:textId="77777777" w:rsidR="00E97DE0" w:rsidRPr="00F02A52" w:rsidRDefault="00E97DE0" w:rsidP="00E97DE0">
            <w:pPr>
              <w:spacing w:after="0" w:line="240" w:lineRule="auto"/>
              <w:jc w:val="left"/>
              <w:rPr>
                <w:sz w:val="20"/>
                <w:szCs w:val="20"/>
                <w:lang w:val="en-US"/>
              </w:rPr>
            </w:pPr>
            <w:r w:rsidRPr="00F02A52">
              <w:rPr>
                <w:sz w:val="20"/>
                <w:szCs w:val="20"/>
                <w:lang w:val="en-US"/>
              </w:rPr>
              <w:t>3.7</w:t>
            </w:r>
          </w:p>
        </w:tc>
        <w:tc>
          <w:tcPr>
            <w:tcW w:w="1588" w:type="dxa"/>
            <w:tcMar>
              <w:top w:w="57" w:type="dxa"/>
              <w:left w:w="57" w:type="dxa"/>
              <w:bottom w:w="57" w:type="dxa"/>
              <w:right w:w="57" w:type="dxa"/>
            </w:tcMar>
          </w:tcPr>
          <w:p w14:paraId="43B167FD" w14:textId="77777777" w:rsidR="00E97DE0" w:rsidRPr="00F02A52" w:rsidRDefault="00E97DE0" w:rsidP="00E97DE0">
            <w:pPr>
              <w:spacing w:after="0" w:line="240" w:lineRule="auto"/>
              <w:jc w:val="left"/>
              <w:rPr>
                <w:sz w:val="20"/>
                <w:szCs w:val="20"/>
                <w:lang w:val="en-US"/>
              </w:rPr>
            </w:pPr>
            <w:r w:rsidRPr="00F02A52">
              <w:rPr>
                <w:sz w:val="20"/>
                <w:szCs w:val="20"/>
                <w:lang w:val="en-US"/>
              </w:rPr>
              <w:t>8.1</w:t>
            </w:r>
          </w:p>
        </w:tc>
        <w:tc>
          <w:tcPr>
            <w:tcW w:w="1417" w:type="dxa"/>
            <w:tcMar>
              <w:top w:w="57" w:type="dxa"/>
              <w:left w:w="57" w:type="dxa"/>
              <w:bottom w:w="57" w:type="dxa"/>
              <w:right w:w="57" w:type="dxa"/>
            </w:tcMar>
          </w:tcPr>
          <w:p w14:paraId="07EF1F2B" w14:textId="77777777" w:rsidR="00E97DE0" w:rsidRPr="00F02A52" w:rsidRDefault="00E97DE0" w:rsidP="00E97DE0">
            <w:pPr>
              <w:spacing w:after="0" w:line="240" w:lineRule="auto"/>
              <w:jc w:val="left"/>
              <w:rPr>
                <w:sz w:val="20"/>
                <w:szCs w:val="20"/>
                <w:lang w:val="en-US"/>
              </w:rPr>
            </w:pPr>
            <w:r w:rsidRPr="00F02A52">
              <w:rPr>
                <w:sz w:val="20"/>
                <w:szCs w:val="20"/>
                <w:lang w:val="en-US"/>
              </w:rPr>
              <w:t>17.3</w:t>
            </w:r>
          </w:p>
        </w:tc>
      </w:tr>
      <w:tr w:rsidR="00E97DE0" w:rsidRPr="00F02A52" w14:paraId="18F599A1" w14:textId="77777777" w:rsidTr="001C331D">
        <w:tc>
          <w:tcPr>
            <w:tcW w:w="1448" w:type="dxa"/>
            <w:tcMar>
              <w:top w:w="57" w:type="dxa"/>
              <w:left w:w="57" w:type="dxa"/>
              <w:bottom w:w="57" w:type="dxa"/>
              <w:right w:w="57" w:type="dxa"/>
            </w:tcMar>
          </w:tcPr>
          <w:p w14:paraId="2E2DF85E" w14:textId="77777777" w:rsidR="00E97DE0" w:rsidRPr="00F02A52" w:rsidRDefault="00E97DE0" w:rsidP="00E97DE0">
            <w:pPr>
              <w:spacing w:after="0" w:line="240" w:lineRule="auto"/>
              <w:rPr>
                <w:sz w:val="20"/>
                <w:szCs w:val="20"/>
                <w:lang w:val="en-US"/>
              </w:rPr>
            </w:pPr>
            <w:r w:rsidRPr="00F02A52">
              <w:rPr>
                <w:sz w:val="20"/>
                <w:szCs w:val="20"/>
                <w:lang w:val="en-US"/>
              </w:rPr>
              <w:t xml:space="preserve">Tajikistan </w:t>
            </w:r>
          </w:p>
        </w:tc>
        <w:tc>
          <w:tcPr>
            <w:tcW w:w="1212" w:type="dxa"/>
            <w:tcMar>
              <w:top w:w="57" w:type="dxa"/>
              <w:left w:w="57" w:type="dxa"/>
              <w:bottom w:w="57" w:type="dxa"/>
              <w:right w:w="57" w:type="dxa"/>
            </w:tcMar>
          </w:tcPr>
          <w:p w14:paraId="349DFB40" w14:textId="77777777" w:rsidR="00E97DE0" w:rsidRPr="00F02A52" w:rsidRDefault="00E97DE0" w:rsidP="00E97DE0">
            <w:pPr>
              <w:spacing w:after="0" w:line="240" w:lineRule="auto"/>
              <w:jc w:val="left"/>
              <w:rPr>
                <w:sz w:val="20"/>
                <w:szCs w:val="20"/>
                <w:lang w:val="en-US"/>
              </w:rPr>
            </w:pPr>
            <w:r w:rsidRPr="00F02A52">
              <w:rPr>
                <w:sz w:val="20"/>
                <w:szCs w:val="20"/>
                <w:lang w:val="en-US"/>
              </w:rPr>
              <w:t>8.3</w:t>
            </w:r>
          </w:p>
        </w:tc>
        <w:tc>
          <w:tcPr>
            <w:tcW w:w="1241" w:type="dxa"/>
            <w:tcMar>
              <w:top w:w="57" w:type="dxa"/>
              <w:left w:w="57" w:type="dxa"/>
              <w:bottom w:w="57" w:type="dxa"/>
              <w:right w:w="57" w:type="dxa"/>
            </w:tcMar>
          </w:tcPr>
          <w:p w14:paraId="2BBC9C92" w14:textId="77777777" w:rsidR="00E97DE0" w:rsidRPr="00F02A52" w:rsidRDefault="00E97DE0" w:rsidP="00E97DE0">
            <w:pPr>
              <w:spacing w:after="0" w:line="240" w:lineRule="auto"/>
              <w:jc w:val="left"/>
              <w:rPr>
                <w:sz w:val="20"/>
                <w:szCs w:val="20"/>
                <w:lang w:val="en-US"/>
              </w:rPr>
            </w:pPr>
            <w:r w:rsidRPr="00F02A52">
              <w:rPr>
                <w:sz w:val="20"/>
                <w:szCs w:val="20"/>
                <w:lang w:val="en-US"/>
              </w:rPr>
              <w:t>2.3</w:t>
            </w:r>
          </w:p>
        </w:tc>
        <w:tc>
          <w:tcPr>
            <w:tcW w:w="885" w:type="dxa"/>
            <w:tcMar>
              <w:top w:w="57" w:type="dxa"/>
              <w:left w:w="57" w:type="dxa"/>
              <w:bottom w:w="57" w:type="dxa"/>
              <w:right w:w="57" w:type="dxa"/>
            </w:tcMar>
          </w:tcPr>
          <w:p w14:paraId="7DCF4A1A" w14:textId="284ECD92" w:rsidR="00E97DE0" w:rsidRPr="00F02A52" w:rsidRDefault="00E97DE0" w:rsidP="00E97DE0">
            <w:pPr>
              <w:spacing w:after="0" w:line="240" w:lineRule="auto"/>
              <w:jc w:val="left"/>
              <w:rPr>
                <w:sz w:val="20"/>
                <w:szCs w:val="20"/>
                <w:lang w:val="en-US"/>
              </w:rPr>
            </w:pPr>
            <w:r w:rsidRPr="00F02A52">
              <w:rPr>
                <w:sz w:val="20"/>
                <w:szCs w:val="20"/>
                <w:lang w:val="en-US"/>
              </w:rPr>
              <w:t>1</w:t>
            </w:r>
            <w:r w:rsidR="002357DF">
              <w:rPr>
                <w:sz w:val="20"/>
                <w:szCs w:val="20"/>
                <w:lang w:val="en-US"/>
              </w:rPr>
              <w:t>,</w:t>
            </w:r>
            <w:r w:rsidRPr="00F02A52">
              <w:rPr>
                <w:sz w:val="20"/>
                <w:szCs w:val="20"/>
                <w:lang w:val="en-US"/>
              </w:rPr>
              <w:t>114</w:t>
            </w:r>
          </w:p>
        </w:tc>
        <w:tc>
          <w:tcPr>
            <w:tcW w:w="1276" w:type="dxa"/>
            <w:tcMar>
              <w:top w:w="57" w:type="dxa"/>
              <w:left w:w="57" w:type="dxa"/>
              <w:bottom w:w="57" w:type="dxa"/>
              <w:right w:w="57" w:type="dxa"/>
            </w:tcMar>
          </w:tcPr>
          <w:p w14:paraId="145AC913" w14:textId="77777777" w:rsidR="00E97DE0" w:rsidRPr="00F02A52" w:rsidRDefault="00E97DE0" w:rsidP="00E97DE0">
            <w:pPr>
              <w:spacing w:after="0" w:line="240" w:lineRule="auto"/>
              <w:jc w:val="left"/>
              <w:rPr>
                <w:sz w:val="20"/>
                <w:szCs w:val="20"/>
                <w:lang w:val="en-US"/>
              </w:rPr>
            </w:pPr>
            <w:r w:rsidRPr="00F02A52">
              <w:rPr>
                <w:sz w:val="20"/>
                <w:szCs w:val="20"/>
                <w:lang w:val="en-US"/>
              </w:rPr>
              <w:t>7.1</w:t>
            </w:r>
          </w:p>
        </w:tc>
        <w:tc>
          <w:tcPr>
            <w:tcW w:w="1588" w:type="dxa"/>
            <w:tcMar>
              <w:top w:w="57" w:type="dxa"/>
              <w:left w:w="57" w:type="dxa"/>
              <w:bottom w:w="57" w:type="dxa"/>
              <w:right w:w="57" w:type="dxa"/>
            </w:tcMar>
          </w:tcPr>
          <w:p w14:paraId="79E09AAA" w14:textId="77777777" w:rsidR="00E97DE0" w:rsidRPr="00F02A52" w:rsidRDefault="00E97DE0" w:rsidP="00E97DE0">
            <w:pPr>
              <w:spacing w:after="0" w:line="240" w:lineRule="auto"/>
              <w:jc w:val="left"/>
              <w:rPr>
                <w:sz w:val="20"/>
                <w:szCs w:val="20"/>
                <w:lang w:val="en-US"/>
              </w:rPr>
            </w:pPr>
            <w:r w:rsidRPr="00F02A52">
              <w:rPr>
                <w:sz w:val="20"/>
                <w:szCs w:val="20"/>
                <w:lang w:val="en-US"/>
              </w:rPr>
              <w:t>10.1</w:t>
            </w:r>
          </w:p>
        </w:tc>
        <w:tc>
          <w:tcPr>
            <w:tcW w:w="1417" w:type="dxa"/>
            <w:tcMar>
              <w:top w:w="57" w:type="dxa"/>
              <w:left w:w="57" w:type="dxa"/>
              <w:bottom w:w="57" w:type="dxa"/>
              <w:right w:w="57" w:type="dxa"/>
            </w:tcMar>
          </w:tcPr>
          <w:p w14:paraId="389A77E0" w14:textId="77777777" w:rsidR="00E97DE0" w:rsidRPr="00F02A52" w:rsidRDefault="00E97DE0" w:rsidP="00E97DE0">
            <w:pPr>
              <w:spacing w:after="0" w:line="240" w:lineRule="auto"/>
              <w:jc w:val="left"/>
              <w:rPr>
                <w:sz w:val="20"/>
                <w:szCs w:val="20"/>
                <w:lang w:val="en-US"/>
              </w:rPr>
            </w:pPr>
            <w:r w:rsidRPr="00F02A52">
              <w:rPr>
                <w:sz w:val="20"/>
                <w:szCs w:val="20"/>
                <w:lang w:val="en-US"/>
              </w:rPr>
              <w:t>27.4</w:t>
            </w:r>
          </w:p>
        </w:tc>
      </w:tr>
      <w:tr w:rsidR="00E97DE0" w:rsidRPr="00F02A52" w14:paraId="4E73153A" w14:textId="77777777" w:rsidTr="001C331D">
        <w:tc>
          <w:tcPr>
            <w:tcW w:w="1448" w:type="dxa"/>
            <w:tcMar>
              <w:top w:w="57" w:type="dxa"/>
              <w:left w:w="57" w:type="dxa"/>
              <w:bottom w:w="57" w:type="dxa"/>
              <w:right w:w="57" w:type="dxa"/>
            </w:tcMar>
          </w:tcPr>
          <w:p w14:paraId="21137362" w14:textId="77777777" w:rsidR="00E97DE0" w:rsidRPr="00F02A52" w:rsidRDefault="00E97DE0" w:rsidP="00E97DE0">
            <w:pPr>
              <w:spacing w:after="0" w:line="240" w:lineRule="auto"/>
              <w:rPr>
                <w:sz w:val="20"/>
                <w:szCs w:val="20"/>
                <w:lang w:val="en-US"/>
              </w:rPr>
            </w:pPr>
            <w:r w:rsidRPr="00F02A52">
              <w:rPr>
                <w:sz w:val="20"/>
                <w:szCs w:val="20"/>
                <w:lang w:val="en-US"/>
              </w:rPr>
              <w:t>Turkmenistan</w:t>
            </w:r>
          </w:p>
        </w:tc>
        <w:tc>
          <w:tcPr>
            <w:tcW w:w="1212" w:type="dxa"/>
            <w:tcMar>
              <w:top w:w="57" w:type="dxa"/>
              <w:left w:w="57" w:type="dxa"/>
              <w:bottom w:w="57" w:type="dxa"/>
              <w:right w:w="57" w:type="dxa"/>
            </w:tcMar>
          </w:tcPr>
          <w:p w14:paraId="023E2B6E" w14:textId="77777777" w:rsidR="00E97DE0" w:rsidRPr="00F02A52" w:rsidRDefault="00E97DE0" w:rsidP="00E97DE0">
            <w:pPr>
              <w:spacing w:after="0" w:line="240" w:lineRule="auto"/>
              <w:jc w:val="left"/>
              <w:rPr>
                <w:sz w:val="20"/>
                <w:szCs w:val="20"/>
                <w:lang w:val="en-US"/>
              </w:rPr>
            </w:pPr>
            <w:r w:rsidRPr="00F02A52">
              <w:rPr>
                <w:sz w:val="20"/>
                <w:szCs w:val="20"/>
                <w:lang w:val="en-US"/>
              </w:rPr>
              <w:t>5.3</w:t>
            </w:r>
          </w:p>
        </w:tc>
        <w:tc>
          <w:tcPr>
            <w:tcW w:w="1241" w:type="dxa"/>
            <w:tcMar>
              <w:top w:w="57" w:type="dxa"/>
              <w:left w:w="57" w:type="dxa"/>
              <w:bottom w:w="57" w:type="dxa"/>
              <w:right w:w="57" w:type="dxa"/>
            </w:tcMar>
          </w:tcPr>
          <w:p w14:paraId="2614D09D" w14:textId="77777777" w:rsidR="00E97DE0" w:rsidRPr="00F02A52" w:rsidRDefault="00E97DE0" w:rsidP="00E97DE0">
            <w:pPr>
              <w:spacing w:after="0" w:line="240" w:lineRule="auto"/>
              <w:jc w:val="left"/>
              <w:rPr>
                <w:sz w:val="20"/>
                <w:szCs w:val="20"/>
                <w:lang w:val="en-US"/>
              </w:rPr>
            </w:pPr>
            <w:r w:rsidRPr="00F02A52">
              <w:rPr>
                <w:sz w:val="20"/>
                <w:szCs w:val="20"/>
                <w:lang w:val="en-US"/>
              </w:rPr>
              <w:t>1.3</w:t>
            </w:r>
          </w:p>
        </w:tc>
        <w:tc>
          <w:tcPr>
            <w:tcW w:w="885" w:type="dxa"/>
            <w:tcMar>
              <w:top w:w="57" w:type="dxa"/>
              <w:left w:w="57" w:type="dxa"/>
              <w:bottom w:w="57" w:type="dxa"/>
              <w:right w:w="57" w:type="dxa"/>
            </w:tcMar>
          </w:tcPr>
          <w:p w14:paraId="0793CC9D" w14:textId="72312065" w:rsidR="00E97DE0" w:rsidRPr="00F02A52" w:rsidRDefault="00E97DE0" w:rsidP="00E97DE0">
            <w:pPr>
              <w:spacing w:after="0" w:line="240" w:lineRule="auto"/>
              <w:jc w:val="left"/>
              <w:rPr>
                <w:sz w:val="20"/>
                <w:szCs w:val="20"/>
                <w:lang w:val="en-US"/>
              </w:rPr>
            </w:pPr>
            <w:r w:rsidRPr="00F02A52">
              <w:rPr>
                <w:sz w:val="20"/>
                <w:szCs w:val="20"/>
                <w:lang w:val="en-US"/>
              </w:rPr>
              <w:t>9</w:t>
            </w:r>
            <w:r w:rsidR="002357DF">
              <w:rPr>
                <w:sz w:val="20"/>
                <w:szCs w:val="20"/>
                <w:lang w:val="en-US"/>
              </w:rPr>
              <w:t>,</w:t>
            </w:r>
            <w:r w:rsidRPr="00F02A52">
              <w:rPr>
                <w:sz w:val="20"/>
                <w:szCs w:val="20"/>
                <w:lang w:val="en-US"/>
              </w:rPr>
              <w:t>032</w:t>
            </w:r>
          </w:p>
        </w:tc>
        <w:tc>
          <w:tcPr>
            <w:tcW w:w="1276" w:type="dxa"/>
            <w:tcMar>
              <w:top w:w="57" w:type="dxa"/>
              <w:left w:w="57" w:type="dxa"/>
              <w:bottom w:w="57" w:type="dxa"/>
              <w:right w:w="57" w:type="dxa"/>
            </w:tcMar>
          </w:tcPr>
          <w:p w14:paraId="4C1D68A5" w14:textId="77777777" w:rsidR="00E97DE0" w:rsidRPr="00F02A52" w:rsidRDefault="00E97DE0" w:rsidP="00E97DE0">
            <w:pPr>
              <w:spacing w:after="0" w:line="240" w:lineRule="auto"/>
              <w:jc w:val="left"/>
              <w:rPr>
                <w:sz w:val="20"/>
                <w:szCs w:val="20"/>
                <w:lang w:val="en-US"/>
              </w:rPr>
            </w:pPr>
            <w:r w:rsidRPr="00F02A52">
              <w:rPr>
                <w:sz w:val="20"/>
                <w:szCs w:val="20"/>
                <w:lang w:val="en-US"/>
              </w:rPr>
              <w:t>11.0</w:t>
            </w:r>
          </w:p>
        </w:tc>
        <w:tc>
          <w:tcPr>
            <w:tcW w:w="1588" w:type="dxa"/>
            <w:tcMar>
              <w:top w:w="57" w:type="dxa"/>
              <w:left w:w="57" w:type="dxa"/>
              <w:bottom w:w="57" w:type="dxa"/>
              <w:right w:w="57" w:type="dxa"/>
            </w:tcMar>
          </w:tcPr>
          <w:p w14:paraId="1F4451F8" w14:textId="77777777" w:rsidR="00E97DE0" w:rsidRPr="00F02A52" w:rsidRDefault="00E97DE0" w:rsidP="00E97DE0">
            <w:pPr>
              <w:spacing w:after="0" w:line="240" w:lineRule="auto"/>
              <w:jc w:val="left"/>
              <w:rPr>
                <w:sz w:val="20"/>
                <w:szCs w:val="20"/>
                <w:lang w:val="en-US"/>
              </w:rPr>
            </w:pPr>
            <w:r w:rsidRPr="00F02A52">
              <w:rPr>
                <w:sz w:val="20"/>
                <w:szCs w:val="20"/>
                <w:lang w:val="en-US"/>
              </w:rPr>
              <w:t>10.5</w:t>
            </w:r>
          </w:p>
        </w:tc>
        <w:tc>
          <w:tcPr>
            <w:tcW w:w="1417" w:type="dxa"/>
            <w:tcMar>
              <w:top w:w="57" w:type="dxa"/>
              <w:left w:w="57" w:type="dxa"/>
              <w:bottom w:w="57" w:type="dxa"/>
              <w:right w:w="57" w:type="dxa"/>
            </w:tcMar>
          </w:tcPr>
          <w:p w14:paraId="1B094A46" w14:textId="77777777" w:rsidR="00E97DE0" w:rsidRPr="00F02A52" w:rsidRDefault="00E97DE0" w:rsidP="00E97DE0">
            <w:pPr>
              <w:spacing w:after="0" w:line="240" w:lineRule="auto"/>
              <w:jc w:val="left"/>
              <w:rPr>
                <w:sz w:val="20"/>
                <w:szCs w:val="20"/>
                <w:lang w:val="en-US"/>
              </w:rPr>
            </w:pPr>
            <w:r w:rsidRPr="00F02A52">
              <w:rPr>
                <w:sz w:val="20"/>
                <w:szCs w:val="20"/>
                <w:lang w:val="en-US"/>
              </w:rPr>
              <w:t>14.5</w:t>
            </w:r>
          </w:p>
        </w:tc>
      </w:tr>
      <w:tr w:rsidR="00E97DE0" w:rsidRPr="00F02A52" w14:paraId="7A453C23" w14:textId="77777777" w:rsidTr="001C331D">
        <w:tc>
          <w:tcPr>
            <w:tcW w:w="1448" w:type="dxa"/>
            <w:tcMar>
              <w:top w:w="57" w:type="dxa"/>
              <w:left w:w="57" w:type="dxa"/>
              <w:bottom w:w="57" w:type="dxa"/>
              <w:right w:w="57" w:type="dxa"/>
            </w:tcMar>
          </w:tcPr>
          <w:p w14:paraId="30023BF2" w14:textId="77777777" w:rsidR="00E97DE0" w:rsidRPr="00F02A52" w:rsidRDefault="00E97DE0" w:rsidP="00E97DE0">
            <w:pPr>
              <w:spacing w:after="0" w:line="240" w:lineRule="auto"/>
              <w:rPr>
                <w:sz w:val="20"/>
                <w:szCs w:val="20"/>
                <w:lang w:val="en-US"/>
              </w:rPr>
            </w:pPr>
            <w:r w:rsidRPr="00F02A52">
              <w:rPr>
                <w:sz w:val="20"/>
                <w:szCs w:val="20"/>
                <w:lang w:val="en-US"/>
              </w:rPr>
              <w:t xml:space="preserve">Uzbekistan </w:t>
            </w:r>
          </w:p>
        </w:tc>
        <w:tc>
          <w:tcPr>
            <w:tcW w:w="1212" w:type="dxa"/>
            <w:tcMar>
              <w:top w:w="57" w:type="dxa"/>
              <w:left w:w="57" w:type="dxa"/>
              <w:bottom w:w="57" w:type="dxa"/>
              <w:right w:w="57" w:type="dxa"/>
            </w:tcMar>
          </w:tcPr>
          <w:p w14:paraId="60C27FA4" w14:textId="77777777" w:rsidR="00E97DE0" w:rsidRPr="00F02A52" w:rsidRDefault="00E97DE0" w:rsidP="00E97DE0">
            <w:pPr>
              <w:spacing w:after="0" w:line="240" w:lineRule="auto"/>
              <w:jc w:val="left"/>
              <w:rPr>
                <w:sz w:val="20"/>
                <w:szCs w:val="20"/>
                <w:lang w:val="en-US"/>
              </w:rPr>
            </w:pPr>
            <w:r w:rsidRPr="00F02A52">
              <w:rPr>
                <w:sz w:val="20"/>
                <w:szCs w:val="20"/>
                <w:lang w:val="en-US"/>
              </w:rPr>
              <w:t>30.7</w:t>
            </w:r>
          </w:p>
        </w:tc>
        <w:tc>
          <w:tcPr>
            <w:tcW w:w="1241" w:type="dxa"/>
            <w:tcMar>
              <w:top w:w="57" w:type="dxa"/>
              <w:left w:w="57" w:type="dxa"/>
              <w:bottom w:w="57" w:type="dxa"/>
              <w:right w:w="57" w:type="dxa"/>
            </w:tcMar>
          </w:tcPr>
          <w:p w14:paraId="20A7906B" w14:textId="77777777" w:rsidR="00E97DE0" w:rsidRPr="00F02A52" w:rsidRDefault="00E97DE0" w:rsidP="00E97DE0">
            <w:pPr>
              <w:spacing w:after="0" w:line="240" w:lineRule="auto"/>
              <w:jc w:val="left"/>
              <w:rPr>
                <w:sz w:val="20"/>
                <w:szCs w:val="20"/>
                <w:lang w:val="en-US"/>
              </w:rPr>
            </w:pPr>
            <w:r w:rsidRPr="00F02A52">
              <w:rPr>
                <w:sz w:val="20"/>
                <w:szCs w:val="20"/>
                <w:lang w:val="en-US"/>
              </w:rPr>
              <w:t>2.0</w:t>
            </w:r>
          </w:p>
        </w:tc>
        <w:tc>
          <w:tcPr>
            <w:tcW w:w="885" w:type="dxa"/>
            <w:tcMar>
              <w:top w:w="57" w:type="dxa"/>
              <w:left w:w="57" w:type="dxa"/>
              <w:bottom w:w="57" w:type="dxa"/>
              <w:right w:w="57" w:type="dxa"/>
            </w:tcMar>
          </w:tcPr>
          <w:p w14:paraId="575C2A8B" w14:textId="61B4B208" w:rsidR="00E97DE0" w:rsidRPr="00F02A52" w:rsidRDefault="00E97DE0" w:rsidP="00E97DE0">
            <w:pPr>
              <w:spacing w:after="0" w:line="240" w:lineRule="auto"/>
              <w:jc w:val="left"/>
              <w:rPr>
                <w:sz w:val="20"/>
                <w:szCs w:val="20"/>
                <w:lang w:val="en-US"/>
              </w:rPr>
            </w:pPr>
            <w:r w:rsidRPr="00F02A52">
              <w:rPr>
                <w:sz w:val="20"/>
                <w:szCs w:val="20"/>
                <w:lang w:val="en-US"/>
              </w:rPr>
              <w:t>2</w:t>
            </w:r>
            <w:r w:rsidR="002357DF">
              <w:rPr>
                <w:sz w:val="20"/>
                <w:szCs w:val="20"/>
                <w:lang w:val="en-US"/>
              </w:rPr>
              <w:t>,</w:t>
            </w:r>
            <w:r w:rsidRPr="00F02A52">
              <w:rPr>
                <w:sz w:val="20"/>
                <w:szCs w:val="20"/>
                <w:lang w:val="en-US"/>
              </w:rPr>
              <w:t>038</w:t>
            </w:r>
          </w:p>
        </w:tc>
        <w:tc>
          <w:tcPr>
            <w:tcW w:w="1276" w:type="dxa"/>
            <w:tcMar>
              <w:top w:w="57" w:type="dxa"/>
              <w:left w:w="57" w:type="dxa"/>
              <w:bottom w:w="57" w:type="dxa"/>
              <w:right w:w="57" w:type="dxa"/>
            </w:tcMar>
          </w:tcPr>
          <w:p w14:paraId="05D8EFE4" w14:textId="77777777" w:rsidR="00E97DE0" w:rsidRPr="00F02A52" w:rsidRDefault="00E97DE0" w:rsidP="00E97DE0">
            <w:pPr>
              <w:spacing w:after="0" w:line="240" w:lineRule="auto"/>
              <w:jc w:val="left"/>
              <w:rPr>
                <w:sz w:val="20"/>
                <w:szCs w:val="20"/>
                <w:lang w:val="en-US"/>
              </w:rPr>
            </w:pPr>
            <w:r w:rsidRPr="00F02A52">
              <w:rPr>
                <w:sz w:val="20"/>
                <w:szCs w:val="20"/>
                <w:lang w:val="en-US"/>
              </w:rPr>
              <w:t>8.2</w:t>
            </w:r>
          </w:p>
        </w:tc>
        <w:tc>
          <w:tcPr>
            <w:tcW w:w="1588" w:type="dxa"/>
            <w:tcMar>
              <w:top w:w="57" w:type="dxa"/>
              <w:left w:w="57" w:type="dxa"/>
              <w:bottom w:w="57" w:type="dxa"/>
              <w:right w:w="57" w:type="dxa"/>
            </w:tcMar>
          </w:tcPr>
          <w:p w14:paraId="6E77A5B0" w14:textId="77777777" w:rsidR="00E97DE0" w:rsidRPr="00F02A52" w:rsidRDefault="00E97DE0" w:rsidP="00E97DE0">
            <w:pPr>
              <w:spacing w:after="0" w:line="240" w:lineRule="auto"/>
              <w:jc w:val="left"/>
              <w:rPr>
                <w:sz w:val="20"/>
                <w:szCs w:val="20"/>
                <w:lang w:val="en-US"/>
              </w:rPr>
            </w:pPr>
            <w:r w:rsidRPr="00F02A52">
              <w:rPr>
                <w:sz w:val="20"/>
                <w:szCs w:val="20"/>
                <w:lang w:val="en-US"/>
              </w:rPr>
              <w:t>10.6</w:t>
            </w:r>
          </w:p>
        </w:tc>
        <w:tc>
          <w:tcPr>
            <w:tcW w:w="1417" w:type="dxa"/>
            <w:tcMar>
              <w:top w:w="57" w:type="dxa"/>
              <w:left w:w="57" w:type="dxa"/>
              <w:bottom w:w="57" w:type="dxa"/>
              <w:right w:w="57" w:type="dxa"/>
            </w:tcMar>
          </w:tcPr>
          <w:p w14:paraId="7F1C430D" w14:textId="77777777" w:rsidR="00E97DE0" w:rsidRPr="00F02A52" w:rsidRDefault="00E97DE0" w:rsidP="00E97DE0">
            <w:pPr>
              <w:spacing w:after="0" w:line="240" w:lineRule="auto"/>
              <w:jc w:val="left"/>
              <w:rPr>
                <w:sz w:val="20"/>
                <w:szCs w:val="20"/>
                <w:lang w:val="en-US"/>
              </w:rPr>
            </w:pPr>
            <w:r w:rsidRPr="00F02A52">
              <w:rPr>
                <w:sz w:val="20"/>
                <w:szCs w:val="20"/>
                <w:lang w:val="en-US"/>
              </w:rPr>
              <w:t>18.8</w:t>
            </w:r>
          </w:p>
        </w:tc>
      </w:tr>
    </w:tbl>
    <w:p w14:paraId="4D20F2A4" w14:textId="77777777" w:rsidR="00E97DE0" w:rsidRPr="00F02A52" w:rsidRDefault="00E97DE0" w:rsidP="00E97DE0">
      <w:pPr>
        <w:rPr>
          <w:sz w:val="20"/>
          <w:szCs w:val="20"/>
          <w:lang w:val="en-US"/>
        </w:rPr>
      </w:pPr>
    </w:p>
    <w:p w14:paraId="04095506" w14:textId="77777777" w:rsidR="00E97DE0" w:rsidRPr="00F02A52" w:rsidRDefault="00E97DE0" w:rsidP="00E97DE0">
      <w:pPr>
        <w:rPr>
          <w:sz w:val="20"/>
          <w:szCs w:val="20"/>
          <w:lang w:val="en-US"/>
        </w:rPr>
      </w:pPr>
    </w:p>
    <w:p w14:paraId="750F79AE" w14:textId="77777777" w:rsidR="00E97DE0" w:rsidRPr="00F02A52" w:rsidRDefault="00E97DE0" w:rsidP="001F0516">
      <w:pPr>
        <w:pStyle w:val="Heading4"/>
      </w:pPr>
      <w:bookmarkStart w:id="1840" w:name="_Toc519504826"/>
      <w:r w:rsidRPr="00F02A52">
        <w:t>Transformation of environmental governance in Eastern Europe and Central Asia</w:t>
      </w:r>
      <w:bookmarkEnd w:id="1840"/>
    </w:p>
    <w:p w14:paraId="6DBBF262" w14:textId="0D982CC4" w:rsidR="00E97DE0" w:rsidRPr="00F02A52" w:rsidRDefault="00E97DE0" w:rsidP="00E97DE0">
      <w:pPr>
        <w:rPr>
          <w:lang w:val="en-US"/>
        </w:rPr>
      </w:pPr>
      <w:r w:rsidRPr="00F02A52">
        <w:rPr>
          <w:lang w:val="en-US"/>
        </w:rPr>
        <w:t xml:space="preserve">In Eastern Europe and Central Asia, the importance of environmental protection is usually recognized in the statements of agricultural policies, but countries often struggle to implement these. An illustrative example of this is the soil protection institutions in Ukraine. Stupak </w:t>
      </w:r>
      <w:r w:rsidRPr="00F02A52">
        <w:rPr>
          <w:lang w:val="en-US"/>
        </w:rPr>
        <w:fldChar w:fldCharType="begin" w:fldLock="1"/>
      </w:r>
      <w:r>
        <w:rPr>
          <w:lang w:val="en-US"/>
        </w:rPr>
        <w:instrText>ADDIN CSL_CITATION { "citationItems" : [ { "id" : "ITEM-1", "itemData" : { "DOI" : "10.1016/j.landusepol.2016.03.022", "ISSN" : "02648377", "abstract" : "At the time of post-socialist agricultural transition in Ukraine the focus was on privatisation of land resources, decentralisation and restructuring of the sector. While its impact on agricultural productivity has been thoroughly analysed, there have been few studies addressing the environmental effects of the process. Using the method of document analysis, this paper examines in detail the change in institutions regulating soil protection in agriculture and discusses its implications for the behaviour of agricultural producers and specific soil protection measures applied. The results of analysis suggest that having destroyed the elaborate Soviet soil protection system, Ukraine did not manage to develop a new set of legal rules, nor their enforcement mechanisms, to enable soil protection in the new political and economic setting. This paper discusses the reasons for this institutional failure and provides insights that can be applied to assess the impact of agricultural transition on soils in other countries in Europe and beyond.", "author" : [ { "dropping-particle" : "", "family" : "Stupak", "given" : "Nataliya", "non-dropping-particle" : "", "parse-names" : false, "suffix" : "" } ], "container-title" : "Land Use Policy", "id" : "ITEM-1", "issued" : { "date-parts" : [ [ "2016" ] ] }, "page" : "86-97", "publisher" : "Elsevier Ltd", "title" : "Impact of Agricultural Transition on Soil Protection in Ukraine: The Role of Institutional Change", "type" : "article-journal", "volume" : "55" }, "locator" : "86", "uris" : [ "http://www.mendeley.com/documents/?uuid=2da45aa9-2232-47fe-9406-927793dd03d0", "http://www.mendeley.com/documents/?uuid=84926af3-fea4-4f07-b8d1-f237bc1b7cce" ] } ], "mendeley" : { "formattedCitation" : "(Stupak, 2016, p. 86)", "plainTextFormattedCitation" : "(Stupak, 2016, p. 86)", "previouslyFormattedCitation" : "(Stupak, 2016, p. 86)" }, "properties" : {  }, "schema" : "https://github.com/citation-style-language/schema/raw/master/csl-citation.json" }</w:instrText>
      </w:r>
      <w:r w:rsidRPr="00F02A52">
        <w:rPr>
          <w:lang w:val="en-US"/>
        </w:rPr>
        <w:fldChar w:fldCharType="separate"/>
      </w:r>
      <w:r w:rsidRPr="00F02A52">
        <w:rPr>
          <w:lang w:val="en-US"/>
        </w:rPr>
        <w:t>(2016, p. 86)</w:t>
      </w:r>
      <w:r w:rsidRPr="00F02A52">
        <w:rPr>
          <w:lang w:val="en-US"/>
        </w:rPr>
        <w:fldChar w:fldCharType="end"/>
      </w:r>
      <w:r w:rsidRPr="00F02A52">
        <w:rPr>
          <w:lang w:val="en-US"/>
        </w:rPr>
        <w:t xml:space="preserve"> argues “</w:t>
      </w:r>
      <w:r w:rsidRPr="00F02A52">
        <w:rPr>
          <w:i/>
          <w:lang w:val="en-US"/>
        </w:rPr>
        <w:t>that having destroyed the elaborate Soviet soil protection system, Ukraine did not manage to develop a new set of legal rules, nor their enforcement mechanisms, to enable soil protection in the new political and economic setting</w:t>
      </w:r>
      <w:r w:rsidRPr="00F02A52">
        <w:rPr>
          <w:lang w:val="en-US"/>
        </w:rPr>
        <w:t xml:space="preserve">”. During the last decade of post-socialist transition, agricultural policies in the subregion have been dominated by privatization reforms implemented with strong technical and financial backstopping from international donors. The World Bank and the International Monetary Fund conceptually and financially supported the design and implementation of the transition reforms for all post-Soviet countries. The objective of these purely economic policy-based prescriptions, known as the “Washington Consensus”, consisted of four policy interventions: price liberalization, stabilization, privatization and minimization of the state role. The reforms had a powerful impact on the management of natural resources and shifted the governance modes away from hierarchical centralized governance. The situation varies from country to country, but it seems that the new modes of governance (decentralized, public-private partnerships and private governance) are still under development and the mismatch between the hierarchical governance structures and the new decentralized institutions persists in many post-socialist countries </w:t>
      </w:r>
      <w:r w:rsidRPr="00F02A52">
        <w:rPr>
          <w:lang w:val="en-US"/>
        </w:rPr>
        <w:fldChar w:fldCharType="begin" w:fldLock="1"/>
      </w:r>
      <w:r>
        <w:rPr>
          <w:lang w:val="en-US"/>
        </w:rPr>
        <w:instrText>ADDIN CSL_CITATION { "citationItems" : [ { "id" : "ITEM-1", "itemData" : { "DOI" : "10.1002/eet.508", "ISSN" : "1756932X", "author" : [ { "dropping-particle" : "", "family" : "Kluv\u00e1nkov\u00e1-Oravsk\u00e1", "given" : "Tatiana", "non-dropping-particle" : "", "parse-names" : false, "suffix" : "" }, { "dropping-particle" : "", "family" : "Chobotov\u00e1", "given" : "Veronika", "non-dropping-particle" : "", "parse-names" : false, "suffix" : "" }, { "dropping-particle" : "", "family" : "Banaszak", "given" : "Ilona", "non-dropping-particle" : "", "parse-names" : false, "suffix" : "" }, { "dropping-particle" : "", "family" : "Slavikova", "given" : "Lenka", "non-dropping-particle" : "", "parse-names" : false, "suffix" : "" }, { "dropping-particle" : "", "family" : "Trifunovova", "given" : "Sonja", "non-dropping-particle" : "", "parse-names" : false, "suffix" : "" } ], "container-title" : "Environmental Policy and Governance", "id" : "ITEM-1", "issue" : "3", "issued" : { "date-parts" : [ [ "2009", "5" ] ] }, "page" : "186-196", "title" : "From government to governance for biodiversity: the perspective of central and Eastern European transition countries", "type" : "article-journal", "volume" : "19" }, "uris" : [ "http://www.mendeley.com/documents/?uuid=ea83c095-ff58-3945-8fb7-6e0017979488" ] } ], "mendeley" : { "formattedCitation" : "(Kluv\u00e1nkov\u00e1-Oravsk\u00e1 et al., 2009)", "plainTextFormattedCitation" : "(Kluv\u00e1nkov\u00e1-Oravsk\u00e1 et al., 2009)", "previouslyFormattedCitation" : "(Kluv\u00e1nkov\u00e1-Oravsk\u00e1 et al., 2009)" }, "properties" : {  }, "schema" : "https://github.com/citation-style-language/schema/raw/master/csl-citation.json" }</w:instrText>
      </w:r>
      <w:r w:rsidRPr="00F02A52">
        <w:rPr>
          <w:lang w:val="en-US"/>
        </w:rPr>
        <w:fldChar w:fldCharType="separate"/>
      </w:r>
      <w:r w:rsidRPr="00F02A52">
        <w:rPr>
          <w:lang w:val="en-US"/>
        </w:rPr>
        <w:t xml:space="preserve">(Kluvánková-Oravská </w:t>
      </w:r>
      <w:r w:rsidR="009E3418" w:rsidRPr="009E3418">
        <w:rPr>
          <w:i/>
          <w:lang w:val="en-US"/>
        </w:rPr>
        <w:t>et al.</w:t>
      </w:r>
      <w:r w:rsidRPr="00F02A52">
        <w:rPr>
          <w:lang w:val="en-US"/>
        </w:rPr>
        <w:t>, 2009)</w:t>
      </w:r>
      <w:r w:rsidRPr="00F02A52">
        <w:rPr>
          <w:lang w:val="en-US"/>
        </w:rPr>
        <w:fldChar w:fldCharType="end"/>
      </w:r>
      <w:r w:rsidRPr="00F02A52">
        <w:rPr>
          <w:lang w:val="en-US"/>
        </w:rPr>
        <w:t xml:space="preserve">. </w:t>
      </w:r>
    </w:p>
    <w:p w14:paraId="5E4E8246" w14:textId="64EEB911" w:rsidR="00E97DE0" w:rsidRPr="00F02A52" w:rsidRDefault="00E97DE0" w:rsidP="00E97DE0">
      <w:pPr>
        <w:rPr>
          <w:lang w:val="en-US"/>
        </w:rPr>
      </w:pPr>
      <w:r w:rsidRPr="00F02A52">
        <w:rPr>
          <w:lang w:val="en-US"/>
        </w:rPr>
        <w:t xml:space="preserve">The literature reports a land-grabbing problem in post-Soviet Eurasia </w:t>
      </w:r>
      <w:r w:rsidRPr="00F02A52">
        <w:rPr>
          <w:lang w:val="en-US"/>
        </w:rPr>
        <w:fldChar w:fldCharType="begin" w:fldLock="1"/>
      </w:r>
      <w:r>
        <w:rPr>
          <w:lang w:val="en-US"/>
        </w:rPr>
        <w:instrText>ADDIN CSL_CITATION { "citationItems" : [ { "id" : "ITEM-1", "itemData" : { "DOI" : "10.1080/03066150.2011.559010", "ISBN" : "0306-6150", "ISSN" : "03066150", "abstract" : "\u2018Land grabbing\u2019 in Africa by China, and other populous, high-income Asian countries such as South Korea, has received considerable attention, while land grabbing in post-Soviet Eurasia has gone largely unnoticed. However, as this article shows, foreign state and private companies are also acquiring vast areas of farmland in this region. The article first discusses the factors that make post-Soviet Eurasia such an attractive region for international investment, arguably encompassing much greater agricultural land reserves than most regions of sub-Saharan Africa or Asia. Second, in view of the use of media and web-based data in this article, the methodological limitations of researching land investments are discussed. Third, an overview is given of the processes of land accumulation and farm acquisition. Both domestic and international accumulation of land are dealt with in the domestic context of agricultural development and institutions. Furthermore, the main actors (investors) involved in land grabbing are distinguished (according to their country of origin and legal or institutional form). Fourth, the article outlines the main obstacles (and points of contention) concerning the emergence (and effectiveness/performance) of domestic, and especially international, agroholdings in the region. Some preliminary findings are presented on the possible effects of land grabbing on local populations in this region.", "author" : [ { "dropping-particle" : "", "family" : "Visser", "given" : "Oane", "non-dropping-particle" : "", "parse-names" : false, "suffix" : "" }, { "dropping-particle" : "", "family" : "Spoor", "given" : "Max", "non-dropping-particle" : "", "parse-names" : false, "suffix" : "" } ], "container-title" : "Journal of Peasant Studies", "id" : "ITEM-1", "issue" : "2", "issued" : { "date-parts" : [ [ "2011" ] ] }, "page" : "299-323", "title" : "Land grabbing in post-Soviet Eurasia: The world's largest agricultural land reserves at stake", "type" : "article-journal", "volume" : "38" }, "uris" : [ "http://www.mendeley.com/documents/?uuid=cddedd0c-77c4-4c85-b732-7c1f90b9c2b3", "http://www.mendeley.com/documents/?uuid=99f40310-b391-442a-a4fe-8f508d79f18c" ] } ], "mendeley" : { "formattedCitation" : "(Visser &amp; Spoor, 2011)", "plainTextFormattedCitation" : "(Visser &amp; Spoor, 2011)", "previouslyFormattedCitation" : "(Visser &amp; Spoor, 2011)" }, "properties" : {  }, "schema" : "https://github.com/citation-style-language/schema/raw/master/csl-citation.json" }</w:instrText>
      </w:r>
      <w:r w:rsidRPr="00F02A52">
        <w:rPr>
          <w:lang w:val="en-US"/>
        </w:rPr>
        <w:fldChar w:fldCharType="separate"/>
      </w:r>
      <w:r w:rsidRPr="00F02A52">
        <w:rPr>
          <w:lang w:val="en-US"/>
        </w:rPr>
        <w:t>(Visser &amp; Spoor, 2011)</w:t>
      </w:r>
      <w:r w:rsidRPr="00F02A52">
        <w:rPr>
          <w:lang w:val="en-US"/>
        </w:rPr>
        <w:fldChar w:fldCharType="end"/>
      </w:r>
      <w:r w:rsidRPr="00F02A52">
        <w:rPr>
          <w:lang w:val="en-US"/>
        </w:rPr>
        <w:t xml:space="preserve">. This is particularly relevant for Russia, Ukraine and Kazakhstan where large domestic and foreign state and private companies acquire vast areas of farmland. Deininger &amp; Byerlee </w:t>
      </w:r>
      <w:r w:rsidRPr="00F02A52">
        <w:rPr>
          <w:lang w:val="en-US"/>
        </w:rPr>
        <w:fldChar w:fldCharType="begin" w:fldLock="1"/>
      </w:r>
      <w:r>
        <w:rPr>
          <w:lang w:val="en-US"/>
        </w:rPr>
        <w:instrText>ADDIN CSL_CITATION { "citationItems" : [ { "id" : "ITEM-1", "itemData" : { "DOI" : "10.1596/978-0-8213-8591-3", "ISBN" : "9780821385913", "PMID" : "16502860", "abstract" : "Without reliable information on large-scale investment, it is difficult to determine which of these positions is right or to advise countries on how to minimize the risks associated with such investments while capitalizing on any opportunities. This information is often not available to those affected, key decision makers, or the public. This report aims to overcome this information gap and provide key data needed to facilitate an informed debate about large-scale land acquisition. Its main focus is analytical rather than normative, and its purpose fourfold: Use empirical evidence to inform governments in client countries, especially those with large amounts of land, as well as investors, development partners, and civil society, about what is happening on the ground. Put these events into context and assess their likely long-term impact by identifying global drivers of land supply and demand and highlight how country policies affect land use, household welfare, and distributional outcomes at the local level. Complement the focus on demand for land with a geographically referenced assessment of the supply side, i.e. the availability of potentially suitable agricultural land. Outline options for different actors to minimize risks and capitalize on opportunities to contribute to poverty reduction and economic growth, especially in rural areas. The World Bank recognizes that large scale agricultural investment poses significant challenges which can be addressed successfully only if stakeholders collaborate effectively. Together with FAO, IFAD, UNCTAD and other partners it has formulated seven principles that all involved should adhere to for investments to do no harm, be sustainable, and contribute to development. These principles are summarized in Box 1. ix", "author" : [ { "dropping-particle" : "", "family" : "Deininger", "given" : "Klaus", "non-dropping-particle" : "", "parse-names" : false, "suffix" : "" }, { "dropping-particle" : "", "family" : "Byerlee", "given" : "Derek", "non-dropping-particle" : "", "parse-names" : false, "suffix" : "" } ], "id" : "ITEM-1", "issued" : { "date-parts" : [ [ "2011" ] ] }, "number-of-pages" : "214", "publisher" : "World Bank", "publisher-place" : "Washington, DC", "title" : "Rising Global Interest in Farmland. Can It Yield Sustainable and Equitable Benefits?", "type" : "book" }, "suffix" : "p. 88", "uris" : [ "http://www.mendeley.com/documents/?uuid=7dac0b10-867d-40c3-bd7a-b9dd8cd0142f" ] } ], "mendeley" : { "formattedCitation" : "(Deininger &amp; Byerlee, 2011 p. 88)", "plainTextFormattedCitation" : "(Deininger &amp; Byerlee, 2011 p. 88)", "previouslyFormattedCitation" : "(Deininger &amp; Byerlee, 2011 p. 88)" }, "properties" : {  }, "schema" : "https://github.com/citation-style-language/schema/raw/master/csl-citation.json" }</w:instrText>
      </w:r>
      <w:r w:rsidRPr="00F02A52">
        <w:rPr>
          <w:lang w:val="en-US"/>
        </w:rPr>
        <w:fldChar w:fldCharType="separate"/>
      </w:r>
      <w:r w:rsidRPr="00F02A52">
        <w:rPr>
          <w:lang w:val="en-US"/>
        </w:rPr>
        <w:t>(2011 p. 88)</w:t>
      </w:r>
      <w:r w:rsidRPr="00F02A52">
        <w:rPr>
          <w:lang w:val="en-US"/>
        </w:rPr>
        <w:fldChar w:fldCharType="end"/>
      </w:r>
      <w:r w:rsidRPr="00F02A52">
        <w:rPr>
          <w:lang w:val="en-US"/>
        </w:rPr>
        <w:t xml:space="preserve"> warn: “</w:t>
      </w:r>
      <w:r w:rsidRPr="00F02A52">
        <w:rPr>
          <w:i/>
          <w:lang w:val="en-US"/>
        </w:rPr>
        <w:t xml:space="preserve">If property rights are secure, markets function well, and areas with high social or environmental value are protected effectively (possibly using market mechanisms, such as payments for environmental services) </w:t>
      </w:r>
      <w:r w:rsidRPr="00F02A52">
        <w:rPr>
          <w:i/>
          <w:lang w:val="en-US"/>
        </w:rPr>
        <w:lastRenderedPageBreak/>
        <w:t>the public sector’s role is mainly regulatory. The public sector takes care of environmental externalities and allows markets, including those for land, to function smoothly and to encourage expansion into low grade pastures and degraded forest rather than into areas already occupied or with high biodiversity value. But if land rights are insecure or ill-defined, large-scale land acquisition may threaten forest or lead to conflict with existing land users</w:t>
      </w:r>
      <w:r w:rsidRPr="00F02A52">
        <w:rPr>
          <w:lang w:val="en-US"/>
        </w:rPr>
        <w:t xml:space="preserve">”. The large-scale land acquisitions in these countries might well have far-reaching consequences for the livelihoods of the rural population, nature’s contributions to people and biodiversity. </w:t>
      </w:r>
    </w:p>
    <w:p w14:paraId="04E8AE32" w14:textId="77777777" w:rsidR="00E97DE0" w:rsidRPr="00F02A52" w:rsidRDefault="00E97DE0" w:rsidP="00E97DE0">
      <w:pPr>
        <w:rPr>
          <w:lang w:val="en-US"/>
        </w:rPr>
      </w:pPr>
      <w:r w:rsidRPr="00F02A52">
        <w:rPr>
          <w:lang w:val="en-US"/>
        </w:rPr>
        <w:t xml:space="preserve">Since the dissolution of the Soviet Union in 1991, independent Eastern European and Central Asian countries have implemented reforms and policies transforming environmental governance. Many natural resource management systems such as irrigation, forest, and pasture organizations were highly centralized and had to undergo fundamental transformation. </w:t>
      </w:r>
    </w:p>
    <w:p w14:paraId="6D6F63D1" w14:textId="758CB2F2" w:rsidR="00E97DE0" w:rsidRPr="00F02A52" w:rsidRDefault="00E97DE0" w:rsidP="00E97DE0">
      <w:pPr>
        <w:rPr>
          <w:lang w:val="en-US"/>
        </w:rPr>
      </w:pPr>
      <w:r w:rsidRPr="00F02A52">
        <w:rPr>
          <w:lang w:val="en-US"/>
        </w:rPr>
        <w:t xml:space="preserve">In Central Asia, decentralization policies were introduced with the objective of promoting the more sustainable use of natural resources. Countries received strong financial and logistic support from international donor agencies. For instance, Kyrgyzstan implements devolution of power and decentralization of authority in pasture management to the newly created political level of </w:t>
      </w:r>
      <w:r>
        <w:rPr>
          <w:lang w:val="en-US"/>
        </w:rPr>
        <w:t>“</w:t>
      </w:r>
      <w:r w:rsidRPr="00F02A52">
        <w:rPr>
          <w:lang w:val="en-US"/>
        </w:rPr>
        <w:t>local self-governance” and “pasture user unions and pasture committees” (</w:t>
      </w:r>
      <w:r w:rsidR="00C714C6">
        <w:rPr>
          <w:b/>
          <w:lang w:val="en-US"/>
        </w:rPr>
        <w:t>Box 6.7</w:t>
      </w:r>
      <w:r w:rsidRPr="00F02A52">
        <w:rPr>
          <w:lang w:val="en-US"/>
        </w:rPr>
        <w:t xml:space="preserve">). Other Central Asian countries are currently considering following this example by introducing new regulations with individual or common forms of tenure </w:t>
      </w:r>
      <w:r w:rsidRPr="00F02A52">
        <w:rPr>
          <w:lang w:val="en-US"/>
        </w:rPr>
        <w:fldChar w:fldCharType="begin" w:fldLock="1"/>
      </w:r>
      <w:r>
        <w:rPr>
          <w:lang w:val="en-US"/>
        </w:rPr>
        <w:instrText>ADDIN CSL_CITATION { "citationItems" : [ { "id" : "ITEM-1", "itemData" : { "DOI" : "10.1007/978-94-007-5367-9_11", "author" : [ { "dropping-particle" : "", "family" : "Robinson", "given" : "Sarah", "non-dropping-particle" : "", "parse-names" : false, "suffix" : "" }, { "dropping-particle" : "", "family" : "Wiedemann", "given" : "Christoph", "non-dropping-particle" : "", "parse-names" : false, "suffix" : "" }, { "dropping-particle" : "", "family" : "Michel", "given" : "Stefan", "non-dropping-particle" : "", "parse-names" : false, "suffix" : "" }, { "dropping-particle" : "", "family" : "Zhumabayev", "given" : "Yerlan", "non-dropping-particle" : "", "parse-names" : false, "suffix" : "" }, { "dropping-particle" : "", "family" : "Singh", "given" : "Navinder", "non-dropping-particle" : "", "parse-names" : false, "suffix" : "" } ], "chapter-number" : "11", "container-title" : "Rangeland Stewardship in Central Asia: Balancing 239 Improved Livelihoods, Biodiversity Conservation and Land Protection", "id" : "ITEM-1", "issued" : { "date-parts" : [ [ "2012" ] ] }, "note" : "NULL", "page" : "239-274", "publisher" : "Springer Netherlands", "publisher-place" : "Dordrecht", "title" : "Pastoral Tenure in Central Asia: Theme and Variation in the Five Former Soviet Republics", "type" : "chapter" }, "uris" : [ "http://www.mendeley.com/documents/?uuid=f9bca4f9-ada9-4176-a535-6fe8bad841e2", "http://www.mendeley.com/documents/?uuid=c7333076-0f39-4c75-a90b-75d625846ad9" ] } ], "mendeley" : { "formattedCitation" : "(Robinson, Wiedemann, Michel, Zhumabayev, &amp; Singh, 2012)", "plainTextFormattedCitation" : "(Robinson, Wiedemann, Michel, Zhumabayev, &amp; Singh, 2012)", "previouslyFormattedCitation" : "(Robinson, Wiedemann, Michel, Zhumabayev, &amp; Singh, 2012)" }, "properties" : {  }, "schema" : "https://github.com/citation-style-language/schema/raw/master/csl-citation.json" }</w:instrText>
      </w:r>
      <w:r w:rsidRPr="00F02A52">
        <w:rPr>
          <w:lang w:val="en-US"/>
        </w:rPr>
        <w:fldChar w:fldCharType="separate"/>
      </w:r>
      <w:r w:rsidRPr="00F02A52">
        <w:rPr>
          <w:lang w:val="en-US"/>
        </w:rPr>
        <w:t>(Robinson</w:t>
      </w:r>
      <w:r w:rsidR="00A9474E">
        <w:rPr>
          <w:i/>
          <w:lang w:val="en-US"/>
        </w:rPr>
        <w:t xml:space="preserve"> et al.</w:t>
      </w:r>
      <w:r w:rsidRPr="00F02A52">
        <w:rPr>
          <w:lang w:val="en-US"/>
        </w:rPr>
        <w:t>, 2012)</w:t>
      </w:r>
      <w:r w:rsidRPr="00F02A52">
        <w:rPr>
          <w:lang w:val="en-US"/>
        </w:rPr>
        <w:fldChar w:fldCharType="end"/>
      </w:r>
      <w:r w:rsidRPr="00F02A52">
        <w:rPr>
          <w:lang w:val="en-US"/>
        </w:rPr>
        <w:t>.</w:t>
      </w:r>
      <w:r w:rsidRPr="00F02A52">
        <w:rPr>
          <w:rFonts w:ascii="Times" w:hAnsi="Times" w:cs="Times"/>
          <w:color w:val="000000"/>
          <w:sz w:val="26"/>
          <w:szCs w:val="26"/>
          <w:lang w:val="en-US"/>
        </w:rPr>
        <w:t xml:space="preserve"> </w:t>
      </w:r>
    </w:p>
    <w:p w14:paraId="655536D8" w14:textId="49410741" w:rsidR="00E97DE0" w:rsidRPr="00F02A52" w:rsidRDefault="00E97DE0" w:rsidP="00E97DE0">
      <w:pPr>
        <w:rPr>
          <w:lang w:val="en-US"/>
        </w:rPr>
      </w:pPr>
      <w:r w:rsidRPr="00F02A52">
        <w:rPr>
          <w:lang w:val="en-US"/>
        </w:rPr>
        <w:t xml:space="preserve">With regard to irrigation water, Central Asian countries have transferred authority for management to non-commercial voluntary organizations of water users that finance themselves through members’ payments for water service delivery. They are responsible for operating, maintaining and rehabilitating the irrigation system, delivering water to end users, purchasing water from the state, and collecting water fees from users </w:t>
      </w:r>
      <w:r w:rsidRPr="00F02A52">
        <w:rPr>
          <w:lang w:val="en-US"/>
        </w:rPr>
        <w:fldChar w:fldCharType="begin" w:fldLock="1"/>
      </w:r>
      <w:r>
        <w:rPr>
          <w:lang w:val="en-US"/>
        </w:rPr>
        <w:instrText>ADDIN CSL_CITATION { "citationItems" : [ { "id" : "ITEM-1", "itemData" : { "author" : [ { "dropping-particle" : "", "family" : "Ul Hassan", "given" : "Mehmood", "non-dropping-particle" : "", "parse-names" : false, "suffix" : "" }, { "dropping-particle" : "", "family" : "Starkloff", "given" : "Ralf", "non-dropping-particle" : "", "parse-names" : false, "suffix" : "" }, { "dropping-particle" : "", "family" : "Nizamedinkhodjaeva", "given" : "Nargiza", "non-dropping-particle" : "", "parse-names" : false, "suffix" : "" } ], "container-title" : "Research Report No. 81", "id" : "ITEM-1", "issued" : { "date-parts" : [ [ "2004" ] ] }, "note" : "NULL", "number-of-pages" : "1-43", "publisher" : "International Water Management Institute", "publisher-place" : "Colombo, Sri Lanka", "title" : "Inadequacies in the Water Reforms in the Kyrgyz Republic: An Institutional Analysis", "type" : "report" }, "uris" : [ "http://www.mendeley.com/documents/?uuid=68ca259b-75e3-42b0-bcf0-a18991aa257b", "http://www.mendeley.com/documents/?uuid=a9e41c41-3470-4447-b27b-eec6c22aa397" ] }, { "id" : "ITEM-2", "itemData" : { "ISBN" : "3-88985-306-4", "author" : [ { "dropping-particle" : "", "family" : "Herrfahrdt", "given" : "Elke", "non-dropping-particle" : "", "parse-names" : false, "suffix" : "" }, { "dropping-particle" : "", "family" : "Kipping", "given" : "Martin", "non-dropping-particle" : "", "parse-names" : false, "suffix" : "" }, { "dropping-particle" : "", "family" : "Pickardt", "given" : "Tanja", "non-dropping-particle" : "", "parse-names" : false, "suffix" : "" }, { "dropping-particle" : "", "family" : "Polak", "given" : "Mathias", "non-dropping-particle" : "", "parse-names" : false, "suffix" : "" }, { "dropping-particle" : "", "family" : "Rohrer", "given" : "Caroline", "non-dropping-particle" : "", "parse-names" : false, "suffix" : "" }, { "dropping-particle" : "", "family" : "Wolff", "given" : "Carl Felix", "non-dropping-particle" : "", "parse-names" : false, "suffix" : "" } ], "id" : "ITEM-2", "issued" : { "date-parts" : [ [ "2006" ] ] }, "note" : "NULL", "number-of-pages" : "1-191", "publisher" : "Deutsches Institut fu\u0308r Entwicklungspolitik gGmbH", "publisher-place" : "Bonn", "title" : "Water governance in the Kyrgyz agricultural sector: on its way to integrated water resource management?", "type" : "book" }, "uris" : [ "http://www.mendeley.com/documents/?uuid=ddc00e65-f844-4f3b-9a3b-dd1769630952" ] } ], "mendeley" : { "formattedCitation" : "(Herrfahrdt et al., 2006; Ul Hassan, Starkloff, &amp; Nizamedinkhodjaeva, 2004)", "plainTextFormattedCitation" : "(Herrfahrdt et al., 2006; Ul Hassan, Starkloff, &amp; Nizamedinkhodjaeva, 2004)", "previouslyFormattedCitation" : "(Herrfahrdt et al., 2006; Ul Hassan, Starkloff, &amp; Nizamedinkhodjaeva, 2004)" }, "properties" : {  }, "schema" : "https://github.com/citation-style-language/schema/raw/master/csl-citation.json" }</w:instrText>
      </w:r>
      <w:r w:rsidRPr="00F02A52">
        <w:rPr>
          <w:lang w:val="en-US"/>
        </w:rPr>
        <w:fldChar w:fldCharType="separate"/>
      </w:r>
      <w:r w:rsidRPr="00F02A52">
        <w:rPr>
          <w:lang w:val="en-US"/>
        </w:rPr>
        <w:t xml:space="preserve">(Herrfahrdt </w:t>
      </w:r>
      <w:r w:rsidR="009E3418" w:rsidRPr="009E3418">
        <w:rPr>
          <w:i/>
          <w:lang w:val="en-US"/>
        </w:rPr>
        <w:t>et al.</w:t>
      </w:r>
      <w:r w:rsidRPr="00F02A52">
        <w:rPr>
          <w:lang w:val="en-US"/>
        </w:rPr>
        <w:t>, 2006; Ul Hassan</w:t>
      </w:r>
      <w:r w:rsidR="00A9474E">
        <w:rPr>
          <w:i/>
          <w:lang w:val="en-US"/>
        </w:rPr>
        <w:t xml:space="preserve"> et al.</w:t>
      </w:r>
      <w:r w:rsidRPr="00F02A52">
        <w:rPr>
          <w:lang w:val="en-US"/>
        </w:rPr>
        <w:t>, 2004</w:t>
      </w:r>
      <w:r w:rsidRPr="00F02A52">
        <w:rPr>
          <w:lang w:val="en-US"/>
        </w:rPr>
        <w:fldChar w:fldCharType="end"/>
      </w:r>
      <w:r w:rsidRPr="00F02A52">
        <w:rPr>
          <w:lang w:val="en-US"/>
        </w:rPr>
        <w:t xml:space="preserve">; </w:t>
      </w:r>
      <w:r w:rsidRPr="00F02A52">
        <w:rPr>
          <w:lang w:val="en-US"/>
        </w:rPr>
        <w:fldChar w:fldCharType="begin" w:fldLock="1"/>
      </w:r>
      <w:r>
        <w:rPr>
          <w:lang w:val="en-US"/>
        </w:rPr>
        <w:instrText>ADDIN CSL_CITATION { "citationItems" : [ { "id" : "ITEM-1", "itemData" : { "DOI" : "10.1007/s10795-007-9036-0", "ISSN" : "0168-6291", "author" : [ { "dropping-particle" : "", "family" : "Sehring", "given" : "Jenniver", "non-dropping-particle" : "", "parse-names" : false, "suffix" : "" } ], "container-title" : "Irrigation and Drainage Systems", "id" : "ITEM-1", "issue" : "3-4", "issued" : { "date-parts" : [ [ "2007", "11" ] ] }, "note" : "NULL", "page" : "277-290", "title" : "Irrigation reform in Kyrgyzstan and Tajikistan", "type" : "article-journal", "volume" : "21" }, "suffix" : "cited in", "uris" : [ "http://www.mendeley.com/documents/?uuid=dcf6e7fd-1387-4df5-ac9f-b463827136be" ] } ], "mendeley" : { "formattedCitation" : "(Sehring, 2007 cited in)", "plainTextFormattedCitation" : "(Sehring, 2007 cited in)", "previouslyFormattedCitation" : "(Sehring, 2007 cited in)" }, "properties" : {  }, "schema" : "https://github.com/citation-style-language/schema/raw/master/csl-citation.json" }</w:instrText>
      </w:r>
      <w:r w:rsidRPr="00F02A52">
        <w:rPr>
          <w:lang w:val="en-US"/>
        </w:rPr>
        <w:fldChar w:fldCharType="separate"/>
      </w:r>
      <w:r w:rsidRPr="00F02A52">
        <w:rPr>
          <w:lang w:val="en-US"/>
        </w:rPr>
        <w:t>Sehring, 2007 cited in</w:t>
      </w:r>
      <w:r w:rsidRPr="00F02A52">
        <w:rPr>
          <w:lang w:val="en-US"/>
        </w:rPr>
        <w:fldChar w:fldCharType="end"/>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Bichsel", "given" : "Christine", "non-dropping-particle" : "", "parse-names" : false, "suffix" : "" }, { "dropping-particle" : "", "family" : "Fokou", "given" : "Gilber", "non-dropping-particle" : "", "parse-names" : false, "suffix" : "" }, { "dropping-particle" : "", "family" : "Ibraimova", "given" : "Asel", "non-dropping-particle" : "", "parse-names" : false, "suffix" : "" }, { "dropping-particle" : "", "family" : "Kasymov", "given" : "Ulan", "non-dropping-particle" : "", "parse-names" : false, "suffix" : "" }, { "dropping-particle" : "", "family" : "Steimann", "given" : "Bernd", "non-dropping-particle" : "", "parse-names" : false, "suffix" : "" }, { "dropping-particle" : "", "family" : "Thieme", "given" : "Susan", "non-dropping-particle" : "", "parse-names" : false, "suffix" : "" } ], "container-title" : "Global Change and Sustainable Development: A Synthesis of Regional Experiences from Research Partnerships.", "editor" : [ { "dropping-particle" : "", "family" : "Hurni", "given" : "Hans", "non-dropping-particle" : "", "parse-names" : false, "suffix" : "" }, { "dropping-particle" : "", "family" : "Wiesmann", "given" : "Urs", "non-dropping-particle" : "", "parse-names" : false, "suffix" : "" } ], "id" : "ITEM-1", "issued" : { "date-parts" : [ [ "2010" ] ] }, "note" : "NULL", "page" : "255-269", "publisher" : "Geographica Bernensia", "publisher-place" : "Bern", "title" : "Natural resource institutions in transformation: The tragedy and glory of the private", "type" : "chapter" }, "uris" : [ "http://www.mendeley.com/documents/?uuid=930225ba-7470-4089-b8be-a2f8c76e90c7", "http://www.mendeley.com/documents/?uuid=871812a4-4cf0-4eb6-ace0-9abb95a2960c" ] } ], "mendeley" : { "formattedCitation" : "(Bichsel et al., 2010)", "plainTextFormattedCitation" : "(Bichsel et al., 2010)", "previouslyFormattedCitation" : "(Bichsel et al., 2010)" }, "properties" : {  }, "schema" : "https://github.com/citation-style-language/schema/raw/master/csl-citation.json" }</w:instrText>
      </w:r>
      <w:r w:rsidRPr="00F02A52">
        <w:rPr>
          <w:lang w:val="en-US"/>
        </w:rPr>
        <w:fldChar w:fldCharType="separate"/>
      </w:r>
      <w:r w:rsidRPr="00F02A52">
        <w:rPr>
          <w:lang w:val="en-US"/>
        </w:rPr>
        <w:t xml:space="preserve">Bichsel </w:t>
      </w:r>
      <w:r w:rsidR="009E3418" w:rsidRPr="009E3418">
        <w:rPr>
          <w:i/>
          <w:lang w:val="en-US"/>
        </w:rPr>
        <w:t>et al.</w:t>
      </w:r>
      <w:r w:rsidR="00F02736">
        <w:rPr>
          <w:lang w:val="en-US"/>
        </w:rPr>
        <w:t xml:space="preserve">, </w:t>
      </w:r>
      <w:r w:rsidRPr="00F02A52">
        <w:rPr>
          <w:lang w:val="en-US"/>
        </w:rPr>
        <w:t>2010)</w:t>
      </w:r>
      <w:r w:rsidRPr="00F02A52">
        <w:rPr>
          <w:lang w:val="en-US"/>
        </w:rPr>
        <w:fldChar w:fldCharType="end"/>
      </w:r>
      <w:r w:rsidRPr="00F02A52">
        <w:rPr>
          <w:lang w:val="en-US"/>
        </w:rPr>
        <w:t xml:space="preserve">. </w:t>
      </w:r>
    </w:p>
    <w:p w14:paraId="1125E84B" w14:textId="4F5FF97D" w:rsidR="00E97DE0" w:rsidRPr="00F02A52" w:rsidRDefault="00E97DE0" w:rsidP="00E97DE0">
      <w:pPr>
        <w:rPr>
          <w:lang w:val="en-US"/>
        </w:rPr>
      </w:pPr>
      <w:r w:rsidRPr="00F02A52">
        <w:rPr>
          <w:spacing w:val="-6"/>
          <w:lang w:val="en-US"/>
        </w:rPr>
        <w:t>This represents a fundamental change in the relationship between state, market and civil society with regard to pasture and irrigation water management, by moving away</w:t>
      </w:r>
      <w:r w:rsidRPr="00F02A52">
        <w:rPr>
          <w:lang w:val="en-US"/>
        </w:rPr>
        <w:t xml:space="preserve"> from the hierarchical top-down governance and command and control policy instruments, inherited from the Soviet past (</w:t>
      </w:r>
      <w:r w:rsidR="00C714C6">
        <w:rPr>
          <w:b/>
          <w:lang w:val="en-US"/>
        </w:rPr>
        <w:t>Box 6.7</w:t>
      </w:r>
      <w:r w:rsidRPr="00F02A52">
        <w:rPr>
          <w:lang w:val="en-US"/>
        </w:rPr>
        <w:t>).</w:t>
      </w:r>
    </w:p>
    <w:p w14:paraId="764D4754" w14:textId="77777777" w:rsidR="00E97DE0" w:rsidRPr="00F02A52" w:rsidRDefault="00E97DE0" w:rsidP="00E97DE0">
      <w:pPr>
        <w:rPr>
          <w:lang w:val="en-US"/>
        </w:rPr>
      </w:pPr>
    </w:p>
    <w:p w14:paraId="0DB669AA" w14:textId="77777777" w:rsidR="00E97DE0" w:rsidRPr="00F02A52" w:rsidRDefault="00E97DE0" w:rsidP="001F0516">
      <w:pPr>
        <w:pStyle w:val="Heading4"/>
      </w:pPr>
      <w:bookmarkStart w:id="1841" w:name="_Toc519504827"/>
      <w:r w:rsidRPr="00F02A52">
        <w:t>Assessment of environmental governance in Eastern Europe and Central Asia</w:t>
      </w:r>
      <w:bookmarkEnd w:id="1841"/>
    </w:p>
    <w:p w14:paraId="2A0053E2" w14:textId="0CDD7452" w:rsidR="00E97DE0" w:rsidRPr="00F02A52" w:rsidRDefault="00E97DE0" w:rsidP="00E97DE0">
      <w:pPr>
        <w:rPr>
          <w:lang w:val="en-US"/>
        </w:rPr>
      </w:pPr>
      <w:r w:rsidRPr="00F02A52">
        <w:rPr>
          <w:lang w:val="en-US"/>
        </w:rPr>
        <w:t xml:space="preserve">Despite the challenges in transforming environmental governance in Eastern Europe and Central Asia, there are several positive trends reported in the literature </w:t>
      </w:r>
      <w:r w:rsidRPr="00F02A52">
        <w:rPr>
          <w:lang w:val="en-US"/>
        </w:rPr>
        <w:fldChar w:fldCharType="begin" w:fldLock="1"/>
      </w:r>
      <w:r>
        <w:rPr>
          <w:lang w:val="en-US"/>
        </w:rPr>
        <w:instrText>ADDIN CSL_CITATION { "citationItems" : [ { "id" : "ITEM-1", "itemData" : { "DOI" : "10.1596 / 978-0-8213-7743-7", "ISBN" : "9780821377437", "author" : [ { "dropping-particle" : "", "family" : "Sutton", "given" : "William R", "non-dropping-particle" : "", "parse-names" : false, "suffix" : "" }, { "dropping-particle" : "", "family" : "Whitford", "given" : "Peter", "non-dropping-particle" : "", "parse-names" : false, "suffix" : "" }, { "dropping-particle" : "", "family" : "Montanari Stephens", "given" : "Emanuela", "non-dropping-particle" : "", "parse-names" : false, "suffix" : "" }, { "dropping-particle" : "", "family" : "Pedroso Galinato", "given" : "Suzette", "non-dropping-particle" : "", "parse-names" : false, "suffix" : "" }, { "dropping-particle" : "", "family" : "Nevel", "given" : "Bonnie", "non-dropping-particle" : "", "parse-names" : false, "suffix" : "" }, { "dropping-particle" : "", "family" : "Plonka", "given" : "Beata", "non-dropping-particle" : "", "parse-names" : false, "suffix" : "" }, { "dropping-particle" : "", "family" : "Karamete", "given" : "Ebru", "non-dropping-particle" : "", "parse-names" : false, "suffix" : "" } ], "id" : "ITEM-1", "issued" : { "date-parts" : [ [ "2008" ] ] }, "number-of-pages" : "65", "publisher" : "World Bank", "publisher-place" : "Washington", "title" : "Integrating Environment into Agriculture and Forestry: Progress and Prospects in Eastern Europe and Central Asia", "type" : "book" }, "uris" : [ "http://www.mendeley.com/documents/?uuid=b674e13c-48b7-4af4-b71d-234d7b8c6e03", "http://www.mendeley.com/documents/?uuid=93a4395b-bcbc-4550-9b39-402a7090af04" ] } ], "mendeley" : { "formattedCitation" : "(Sutton et al., 2008)", "plainTextFormattedCitation" : "(Sutton et al., 2008)", "previouslyFormattedCitation" : "(Sutton et al., 2008)" }, "properties" : {  }, "schema" : "https://github.com/citation-style-language/schema/raw/master/csl-citation.json" }</w:instrText>
      </w:r>
      <w:r w:rsidRPr="00F02A52">
        <w:rPr>
          <w:lang w:val="en-US"/>
        </w:rPr>
        <w:fldChar w:fldCharType="separate"/>
      </w:r>
      <w:r w:rsidRPr="00F02A52">
        <w:rPr>
          <w:lang w:val="en-US"/>
        </w:rPr>
        <w:t xml:space="preserve">(Sutton </w:t>
      </w:r>
      <w:r w:rsidR="009E3418" w:rsidRPr="009E3418">
        <w:rPr>
          <w:i/>
          <w:lang w:val="en-US"/>
        </w:rPr>
        <w:t>et al.</w:t>
      </w:r>
      <w:r w:rsidRPr="00F02A52">
        <w:rPr>
          <w:lang w:val="en-US"/>
        </w:rPr>
        <w:t>, 2008)</w:t>
      </w:r>
      <w:r w:rsidRPr="00F02A52">
        <w:rPr>
          <w:lang w:val="en-US"/>
        </w:rPr>
        <w:fldChar w:fldCharType="end"/>
      </w:r>
      <w:r w:rsidRPr="00F02A52">
        <w:rPr>
          <w:lang w:val="en-US"/>
        </w:rPr>
        <w:t>. For instance, the latest agricultural strategies incorporate or integrate environmental targets including their evaluation, while inter-ministerial cooperation is improving in most countries</w:t>
      </w:r>
      <w:r w:rsidRPr="00F02A52">
        <w:rPr>
          <w:sz w:val="18"/>
          <w:szCs w:val="18"/>
          <w:lang w:val="en-US"/>
        </w:rPr>
        <w:t xml:space="preserve"> </w:t>
      </w:r>
      <w:r w:rsidRPr="00F02A52">
        <w:rPr>
          <w:lang w:val="en-US"/>
        </w:rPr>
        <w:t xml:space="preserve">(see synthesis </w:t>
      </w:r>
      <w:r w:rsidR="005A3E13">
        <w:rPr>
          <w:b/>
          <w:lang w:val="en-US"/>
        </w:rPr>
        <w:t>Table 6.11</w:t>
      </w:r>
      <w:r w:rsidRPr="00F02A52">
        <w:rPr>
          <w:sz w:val="18"/>
          <w:szCs w:val="18"/>
          <w:lang w:val="en-US"/>
        </w:rPr>
        <w:t>)</w:t>
      </w:r>
      <w:r w:rsidRPr="00F02A52">
        <w:rPr>
          <w:lang w:val="en-US"/>
        </w:rPr>
        <w:t xml:space="preserve">. Moreover, agricultural and research systems are increasingly addressing environmental and sustainability issues. </w:t>
      </w:r>
    </w:p>
    <w:p w14:paraId="699ED69F" w14:textId="1E8C8D65" w:rsidR="00E97DE0" w:rsidRPr="00F02A52" w:rsidRDefault="00E97DE0" w:rsidP="00E97DE0">
      <w:pPr>
        <w:rPr>
          <w:lang w:val="en-US"/>
        </w:rPr>
      </w:pPr>
      <w:r w:rsidRPr="00F02A52">
        <w:rPr>
          <w:lang w:val="en-US"/>
        </w:rPr>
        <w:t xml:space="preserve">However, other important policy instruments such as awareness and capacity building of farmers are generally inadequate (see synthesis </w:t>
      </w:r>
      <w:r w:rsidR="005A3E13">
        <w:rPr>
          <w:b/>
          <w:lang w:val="en-US"/>
        </w:rPr>
        <w:t>Table 6.11</w:t>
      </w:r>
      <w:r w:rsidRPr="00F02A52">
        <w:rPr>
          <w:lang w:val="en-US"/>
        </w:rPr>
        <w:t xml:space="preserve">). The non-existence of advisory and extension services may contribute to the problem. The previous system of top-down directives to collective and state farms is no longer relevant and has to be replaced, but only a few countries have experimented with innovative and low-cost alternatives. Other problematic issues to be addressed include: the need to strengthen monitoring systems, lack of programmes addressing widespread erosion problems; weak certification policies and nutrient management; and lack of strategies to promote organic farming and certification (see synthesis </w:t>
      </w:r>
      <w:r w:rsidR="005A3E13">
        <w:rPr>
          <w:b/>
          <w:lang w:val="en-US"/>
        </w:rPr>
        <w:t>Table 6.11</w:t>
      </w:r>
      <w:r w:rsidRPr="00F02A52">
        <w:rPr>
          <w:lang w:val="en-US"/>
        </w:rPr>
        <w:t xml:space="preserve">) </w:t>
      </w:r>
      <w:r w:rsidRPr="00F02A52">
        <w:rPr>
          <w:lang w:val="en-US"/>
        </w:rPr>
        <w:fldChar w:fldCharType="begin" w:fldLock="1"/>
      </w:r>
      <w:r>
        <w:rPr>
          <w:lang w:val="en-US"/>
        </w:rPr>
        <w:instrText>ADDIN CSL_CITATION { "citationItems" : [ { "id" : "ITEM-1", "itemData" : { "DOI" : "10.1596 / 978-0-8213-7743-7", "ISBN" : "9780821377437", "author" : [ { "dropping-particle" : "", "family" : "Sutton", "given" : "William R", "non-dropping-particle" : "", "parse-names" : false, "suffix" : "" }, { "dropping-particle" : "", "family" : "Whitford", "given" : "Peter", "non-dropping-particle" : "", "parse-names" : false, "suffix" : "" }, { "dropping-particle" : "", "family" : "Montanari Stephens", "given" : "Emanuela", "non-dropping-particle" : "", "parse-names" : false, "suffix" : "" }, { "dropping-particle" : "", "family" : "Pedroso Galinato", "given" : "Suzette", "non-dropping-particle" : "", "parse-names" : false, "suffix" : "" }, { "dropping-particle" : "", "family" : "Nevel", "given" : "Bonnie", "non-dropping-particle" : "", "parse-names" : false, "suffix" : "" }, { "dropping-particle" : "", "family" : "Plonka", "given" : "Beata", "non-dropping-particle" : "", "parse-names" : false, "suffix" : "" }, { "dropping-particle" : "", "family" : "Karamete", "given" : "Ebru", "non-dropping-particle" : "", "parse-names" : false, "suffix" : "" } ], "id" : "ITEM-1", "issued" : { "date-parts" : [ [ "2008" ] ] }, "number-of-pages" : "65", "publisher" : "World Bank", "publisher-place" : "Washington", "title" : "Integrating Environment into Agriculture and Forestry: Progress and Prospects in Eastern Europe and Central Asia", "type" : "book" }, "uris" : [ "http://www.mendeley.com/documents/?uuid=b674e13c-48b7-4af4-b71d-234d7b8c6e03", "http://www.mendeley.com/documents/?uuid=93a4395b-bcbc-4550-9b39-402a7090af04" ] } ], "mendeley" : { "formattedCitation" : "(Sutton et al., 2008)", "plainTextFormattedCitation" : "(Sutton et al., 2008)", "previouslyFormattedCitation" : "(Sutton et al., 2008)" }, "properties" : {  }, "schema" : "https://github.com/citation-style-language/schema/raw/master/csl-citation.json" }</w:instrText>
      </w:r>
      <w:r w:rsidRPr="00F02A52">
        <w:rPr>
          <w:lang w:val="en-US"/>
        </w:rPr>
        <w:fldChar w:fldCharType="separate"/>
      </w:r>
      <w:r w:rsidRPr="00F02A52">
        <w:rPr>
          <w:lang w:val="en-US"/>
        </w:rPr>
        <w:t xml:space="preserve">(Sutton </w:t>
      </w:r>
      <w:r w:rsidR="009E3418" w:rsidRPr="009E3418">
        <w:rPr>
          <w:i/>
          <w:lang w:val="en-US"/>
        </w:rPr>
        <w:t>et al.</w:t>
      </w:r>
      <w:r w:rsidRPr="00F02A52">
        <w:rPr>
          <w:lang w:val="en-US"/>
        </w:rPr>
        <w:t>, 2008)</w:t>
      </w:r>
      <w:r w:rsidRPr="00F02A52">
        <w:rPr>
          <w:lang w:val="en-US"/>
        </w:rPr>
        <w:fldChar w:fldCharType="end"/>
      </w:r>
      <w:r w:rsidRPr="00F02A52">
        <w:rPr>
          <w:lang w:val="en-US"/>
        </w:rPr>
        <w:t xml:space="preserve">. </w:t>
      </w:r>
    </w:p>
    <w:p w14:paraId="0D9C8395" w14:textId="4EB54365" w:rsidR="00E97DE0" w:rsidRPr="00F02A52" w:rsidRDefault="00E97DE0" w:rsidP="00E97DE0">
      <w:pPr>
        <w:rPr>
          <w:rFonts w:cs="Helvetica"/>
          <w:lang w:val="en-US"/>
        </w:rPr>
      </w:pPr>
      <w:r w:rsidRPr="00F02A52">
        <w:rPr>
          <w:lang w:val="en-US"/>
        </w:rPr>
        <w:t xml:space="preserve">The Central Asian experience of the decentralization of environmental governance offers valuable insights. </w:t>
      </w:r>
      <w:r w:rsidRPr="00F02A52">
        <w:rPr>
          <w:rFonts w:cs="Helvetica"/>
          <w:lang w:val="en-US"/>
        </w:rPr>
        <w:t xml:space="preserve">Based on the design and implementation of irrigation water management reforms, it can be observed that, despite the introduction of different agricultural policies and formal institutions, the </w:t>
      </w:r>
      <w:r w:rsidRPr="00F02A52">
        <w:rPr>
          <w:rFonts w:cs="Helvetica"/>
          <w:lang w:val="en-US"/>
        </w:rPr>
        <w:lastRenderedPageBreak/>
        <w:t xml:space="preserve">problems remained similar. This includes weak, newly established institutions; poor public acceptance and lack of legitimization of new regulations and governance structures among resource users; and the growing gap between the implemented policies and the users’ resource use and management </w:t>
      </w:r>
      <w:r w:rsidRPr="00F02A52">
        <w:rPr>
          <w:lang w:val="en-US"/>
        </w:rPr>
        <w:t xml:space="preserve">practices </w:t>
      </w:r>
      <w:r w:rsidRPr="00F02A52">
        <w:rPr>
          <w:lang w:val="en-US"/>
        </w:rPr>
        <w:fldChar w:fldCharType="begin" w:fldLock="1"/>
      </w:r>
      <w:r>
        <w:rPr>
          <w:lang w:val="en-US"/>
        </w:rPr>
        <w:instrText>ADDIN CSL_CITATION { "citationItems" : [ { "id" : "ITEM-1", "itemData" : { "DOI" : "10.1007/s10795-007-9036-0", "ISSN" : "0168-6291", "author" : [ { "dropping-particle" : "", "family" : "Sehring", "given" : "Jenniver", "non-dropping-particle" : "", "parse-names" : false, "suffix" : "" } ], "container-title" : "Irrigation and Drainage Systems", "id" : "ITEM-1", "issue" : "3-4", "issued" : { "date-parts" : [ [ "2007", "11" ] ] }, "note" : "NULL", "page" : "277-290", "title" : "Irrigation reform in Kyrgyzstan and Tajikistan", "type" : "article-journal", "volume" : "21" }, "uris" : [ "http://www.mendeley.com/documents/?uuid=db973315-2820-435c-97ef-bfae7a041f94", "http://www.mendeley.com/documents/?uuid=dcf6e7fd-1387-4df5-ac9f-b463827136be" ] }, { "id" : "ITEM-2", "itemData" : { "ISBN" : "978-3-8440-3922-1", "author" : [ { "dropping-particle" : "", "family" : "Hamidov", "given" : "Ahmad", "non-dropping-particle" : "", "parse-names" : false, "suffix" : "" } ], "editor" : [ { "dropping-particle" : "", "family" : "Hagedorn", "given" : "Konrad", "non-dropping-particle" : "", "parse-names" : false, "suffix" : "" }, { "dropping-particle" : "", "family" : "Beckmann", "given" : "Volker", "non-dropping-particle" : "", "parse-names" : false, "suffix" : "" } ], "id" : "ITEM-2", "issued" : { "date-parts" : [ [ "2015" ] ] }, "note" : "NULL", "number-of-pages" : "216", "publisher" : "Shaker Verlag", "publisher-place" : "Aachen", "title" : "Institutions of Collective Action for Common Pool Resources Management: Conditions for Sustainable Water Consumers Associations in Semi-Arid Uzbekistan", "type" : "book" }, "uris" : [ "http://www.mendeley.com/documents/?uuid=3fbe190b-ac31-4c21-a3d3-4d693e9fbcd8" ] } ], "mendeley" : { "formattedCitation" : "(Hamidov, 2015; Sehring, 2007)", "plainTextFormattedCitation" : "(Hamidov, 2015; Sehring, 2007)", "previouslyFormattedCitation" : "(Hamidov, 2015; Sehring, 2007)" }, "properties" : {  }, "schema" : "https://github.com/citation-style-language/schema/raw/master/csl-citation.json" }</w:instrText>
      </w:r>
      <w:r w:rsidRPr="00F02A52">
        <w:rPr>
          <w:lang w:val="en-US"/>
        </w:rPr>
        <w:fldChar w:fldCharType="separate"/>
      </w:r>
      <w:r w:rsidRPr="00F02A52">
        <w:rPr>
          <w:lang w:val="en-US"/>
        </w:rPr>
        <w:t>(Hamidov, 2015; Sehring, 2007)</w:t>
      </w:r>
      <w:r w:rsidRPr="00F02A52">
        <w:rPr>
          <w:lang w:val="en-US"/>
        </w:rPr>
        <w:fldChar w:fldCharType="end"/>
      </w:r>
      <w:r w:rsidRPr="00F02A52">
        <w:rPr>
          <w:rFonts w:cs="Helvetica"/>
          <w:lang w:val="en-US"/>
        </w:rPr>
        <w:t>. This is very much true for the pasture sector (</w:t>
      </w:r>
      <w:r w:rsidR="00C714C6">
        <w:rPr>
          <w:rFonts w:cs="Helvetica"/>
          <w:b/>
          <w:lang w:val="en-US"/>
        </w:rPr>
        <w:t>Box 6.7</w:t>
      </w:r>
      <w:r w:rsidRPr="00F02A52">
        <w:rPr>
          <w:rFonts w:cs="Helvetica"/>
          <w:lang w:val="en-US"/>
        </w:rPr>
        <w:t xml:space="preserve">). A brief review of the literature presented here offers some important insights regarding constraints faced by policymakers and resource users in both key sectors. </w:t>
      </w:r>
    </w:p>
    <w:p w14:paraId="48709B3C" w14:textId="6F5CDFCB" w:rsidR="00E97DE0" w:rsidRPr="00F02A52" w:rsidRDefault="00E97DE0" w:rsidP="00E97DE0">
      <w:pPr>
        <w:rPr>
          <w:lang w:val="en-US"/>
        </w:rPr>
      </w:pPr>
      <w:r w:rsidRPr="00F02A52">
        <w:rPr>
          <w:lang w:val="en-US"/>
        </w:rPr>
        <w:t xml:space="preserve">The life and scope of action of resource users and policymakers in Central Asia are profoundly affected by multiple historic turning points, each characterized by a radical change of systems and ideologies. Transformation in natural resource use and management in Central Asia has been shaped not only by its Soviet past, but also its colonial past </w:t>
      </w:r>
      <w:r w:rsidRPr="00F02A52">
        <w:rPr>
          <w:lang w:val="en-US"/>
        </w:rPr>
        <w:fldChar w:fldCharType="begin" w:fldLock="1"/>
      </w:r>
      <w:r>
        <w:rPr>
          <w:lang w:val="en-US"/>
        </w:rPr>
        <w:instrText>ADDIN CSL_CITATION { "citationItems" : [ { "id" : "ITEM-1", "itemData" : { "ISBN" : "978-3-515-10478-4", "author" : [ { "dropping-particle" : "", "family" : "Schmidt", "given" : "Matthias", "non-dropping-particle" : "", "parse-names" : false, "suffix" : "" } ], "id" : "ITEM-1", "issued" : { "date-parts" : [ [ "2013" ] ] }, "note" : "NULL", "number-of-pages" : "400", "publisher" : "Franz Steiner Verlag", "publisher-place" : "Stuttgart", "title" : "Mensch und Umwelt in Kirgistan Politische \u00d6kologie im postkolonialen und postsozialistischen Kontex", "type" : "book" }, "uris" : [ "http://www.mendeley.com/documents/?uuid=3974b968-91ae-46ba-a578-70d91f1f2362" ] } ], "mendeley" : { "formattedCitation" : "(Schmidt, 2013)", "plainTextFormattedCitation" : "(Schmidt, 2013)", "previouslyFormattedCitation" : "(Schmidt, 2013)" }, "properties" : {  }, "schema" : "https://github.com/citation-style-language/schema/raw/master/csl-citation.json" }</w:instrText>
      </w:r>
      <w:r w:rsidRPr="00F02A52">
        <w:rPr>
          <w:lang w:val="en-US"/>
        </w:rPr>
        <w:fldChar w:fldCharType="separate"/>
      </w:r>
      <w:r w:rsidRPr="00F02A52">
        <w:rPr>
          <w:lang w:val="en-US"/>
        </w:rPr>
        <w:t>(Schmidt, 2013)</w:t>
      </w:r>
      <w:r w:rsidRPr="00F02A52">
        <w:rPr>
          <w:lang w:val="en-US"/>
        </w:rPr>
        <w:fldChar w:fldCharType="end"/>
      </w:r>
      <w:r w:rsidRPr="00F02A52">
        <w:rPr>
          <w:lang w:val="en-US"/>
        </w:rPr>
        <w:t>. Decentralization policies are largely buil</w:t>
      </w:r>
      <w:r w:rsidR="00B24438">
        <w:rPr>
          <w:lang w:val="en-US"/>
        </w:rPr>
        <w:t>t</w:t>
      </w:r>
      <w:r w:rsidRPr="00F02A52">
        <w:rPr>
          <w:lang w:val="en-US"/>
        </w:rPr>
        <w:t xml:space="preserve"> on the longstanding misconception of traditional institutions </w:t>
      </w:r>
      <w:r w:rsidRPr="00F02A52">
        <w:rPr>
          <w:lang w:val="en-US"/>
        </w:rPr>
        <w:fldChar w:fldCharType="begin" w:fldLock="1"/>
      </w:r>
      <w:r>
        <w:rPr>
          <w:lang w:val="en-US"/>
        </w:rPr>
        <w:instrText>ADDIN CSL_CITATION { "citationItems" : [ { "id" : "ITEM-1", "itemData" : { "DOI" : "10.1080/02634931003765571", "ISSN" : "0263-4937", "abstract" : "The question of pastoral land use in colonial Central Asia is set against the goals and assumptions of present-day laws and regulations in Kyrgyzstan. In order to highlight the main choices of the colonial administration and their consequences on the local level the analysis is focused on three dyads: territorial divisions versus clan divisions, ownership versus administration and administration versus self-government. By pointing out that the colonial reforms on nomads were mainly driven by the phantoms of \u2018clans\u2019 and \u2018custom\u2019, this article argues that certain misconceptions of nomadism are characteristic of any modernization programmes, be they those of colonial Russia or those that are currently being implemented. In Kyrgyzstan the recently introduced \u2018grazing committees\u2019 as the main actors in the management and control of pastures perpetuate the myths of self-government and tradition among nomads. In conclusion the article advances the thesis that the reliance on \u2018custom\u2019 and \u2018tradition\u2019 and the dismissal of real social relations of pastoral land use are among the most important reasons for the failure of pastoral land reforms in the past and in the present.", "author" : [ { "dropping-particle" : "", "family" : "Jacquesson", "given" : "Svetlana", "non-dropping-particle" : "", "parse-names" : false, "suffix" : "" } ], "container-title" : "Central Asian Survey", "id" : "ITEM-1", "issue" : "1", "issued" : { "date-parts" : [ [ "2010", "3" ] ] }, "page" : "103-118", "title" : "Reforming pastoral land use in Kyrgyzstan: from clan and custom to self-government and tradition", "type" : "article-journal", "volume" : "29" }, "uris" : [ "http://www.mendeley.com/documents/?uuid=6f1276d2-6f57-4eea-9e81-8cfcc064cffb" ] } ], "mendeley" : { "formattedCitation" : "(Jacquesson, 2010)", "plainTextFormattedCitation" : "(Jacquesson, 2010)", "previouslyFormattedCitation" : "(Jacquesson, 2010)" }, "properties" : {  }, "schema" : "https://github.com/citation-style-language/schema/raw/master/csl-citation.json" }</w:instrText>
      </w:r>
      <w:r w:rsidRPr="00F02A52">
        <w:rPr>
          <w:lang w:val="en-US"/>
        </w:rPr>
        <w:fldChar w:fldCharType="separate"/>
      </w:r>
      <w:r w:rsidRPr="00F02A52">
        <w:rPr>
          <w:lang w:val="en-US"/>
        </w:rPr>
        <w:t>(Jacquesson, 2010)</w:t>
      </w:r>
      <w:r w:rsidRPr="00F02A52">
        <w:rPr>
          <w:lang w:val="en-US"/>
        </w:rPr>
        <w:fldChar w:fldCharType="end"/>
      </w:r>
      <w:r w:rsidRPr="00F02A52">
        <w:rPr>
          <w:lang w:val="en-US"/>
        </w:rPr>
        <w:t xml:space="preserve">. For instance, agro-pastoral communities in Central Asia are often perceived as homogenous, which they no longer are. Increasingly, rural communities are characterized by striking power asymmetries </w:t>
      </w:r>
      <w:r w:rsidRPr="00F02A52">
        <w:rPr>
          <w:lang w:val="en-US"/>
        </w:rPr>
        <w:fldChar w:fldCharType="begin" w:fldLock="1"/>
      </w:r>
      <w:r>
        <w:rPr>
          <w:lang w:val="en-US"/>
        </w:rPr>
        <w:instrText>ADDIN CSL_CITATION { "citationItems" : [ { "id" : "ITEM-1", "itemData" : { "ISBN" : "3-906302-09-1", "abstract" : "Over the last two decades, academic and policy-oriented debates on development in post-socialist societies and economies have thrown up starkly contrasting approaches to conceptualizing post-socialist development. The early 1990s were dominated by the neoliberal Washington Consensus, which considered \u2018transition\u2019 a rapid and linear process of change from the socialist economy towards modern market capitalism. The tools that were meant to bring about this change included rapid privatization of state assets, price liberalization and deregulation of markets. However, things went seriously wrong. By the mid-1990s it had become obvious that many countries whose governments had followed the Washington Consensus were experiencing the fastest rates of poverty increase worldwide and that socioeconomic disparities had rapidly worsened. The weakening of the neoliberal hegemony eventually gave way to alternative approaches to post-socialist development. They built on the idea of \u2018transformation\u2019 as a bundle of evolutionary, multi-directional and open-ended processes, in which actors recombine and improvise on the old and the new in order to cope with the numerous challenges \u2018transition\u2019 poses. These alternative approaches promoted a shift away from the previous macroeconomic focus towards multi-level analysis and particularly emphasized actor research at the micro level. The present study takes up these approaches to examine processes of post-socialist transformation in rural Kyrgyzstan. After 1991, Kyrgyzstan was among the fastest neoliberal reformers in the former Soviet Union. Collective farms were dissolved and rural households endowed with private property rights over arable land, livestock, infrastructure and machinery. However, rural Kyrgyzstan today is experiencing widespread poverty and a considerable divide between the wealthy and the poor. In order to gain a better understanding of these processes, the study adopts a livelihoods perspective to examine the recursive relationship between various actors engaged in agro-pastoral production and the institutional and organizational context. To do so, it draws on advances in \u2013 among others \u2013 new institutional economics, property rights theory and legal pluralism. The empirical data presented here were obtained during a total of 10 months\u2019 field research between 2006 and 2009 in two case study villages in Naryn oblast (province), Central Kyrgyzstan. The study combines quantitative and qualitative methods, i.e. a\u2026", "author" : [ { "dropping-particle" : "", "family" : "Steimann", "given" : "Bernd", "non-dropping-particle" : "", "parse-names" : false, "suffix" : "" } ], "edition" : "Human Geog", "editor" : [ { "dropping-particle" : "", "family" : "Mu\u0308ller-Bo\u0308ker", "given" : "Ulrike", "non-dropping-particle" : "", "parse-names" : false, "suffix" : "" } ], "id" : "ITEM-1", "issued" : { "date-parts" : [ [ "2011" ] ] }, "publisher" : "Department of Geography, Division of Human Geography, University of Zurich", "publisher-place" : "Bishkek, Zurich", "title" : "Making a Living in Uncertainty Agro-Pastoral Livelihoods and Institutional Transformations in Post-Socialist Rural Kyrgyzstan", "type" : "book" }, "uris" : [ "http://www.mendeley.com/documents/?uuid=ddb2a227-26a2-46f3-9634-0871a5dfe784", "http://www.mendeley.com/documents/?uuid=9a6ab602-86d3-45e6-8df6-af1612f51611" ] }, { "id" : "ITEM-2", "itemData" : { "author" : [ { "dropping-particle" : "", "family" : "Kerven", "given" : "Carol", "non-dropping-particle" : "", "parse-names" : false, "suffix" : "" }, { "dropping-particle" : "", "family" : "Steimann", "given" : "Bernd", "non-dropping-particle" : "", "parse-names" : false, "suffix" : "" }, { "dropping-particle" : "", "family" : "Ashley", "given" : "Laurie", "non-dropping-particle" : "", "parse-names" : false, "suffix" : "" }, { "dropping-particle" : "", "family" : "Dear", "given" : "Chad", "non-dropping-particle" : "", "parse-names" : false, "suffix" : "" }, { "dropping-particle" : "", "family" : "Ur-Rahim", "given" : "Inam", "non-dropping-particle" : "", "parse-names" : false, "suffix" : "" } ], "container-title" : "The Mountain Societies Research Centre Background Paper Series No.1", "id" : "ITEM-2", "issue" : "September", "issued" : { "date-parts" : [ [ "2011" ] ] }, "note" : "NULL", "number-of-pages" : "6-45", "title" : "Pastorailism and Farming in Central Asia's Mountains: A Research Review", "type" : "report" }, "uris" : [ "http://www.mendeley.com/documents/?uuid=6261962d-4723-4cbf-a058-9d63b0e21ae9" ] } ], "mendeley" : { "formattedCitation" : "(Kerven, Steimann, Ashley, Dear, &amp; Ur-Rahim, 2011; Steimann, 2011)", "plainTextFormattedCitation" : "(Kerven, Steimann, Ashley, Dear, &amp; Ur-Rahim, 2011; Steimann, 2011)", "previouslyFormattedCitation" : "(Kerven, Steimann, Ashley, Dear, &amp; Ur-Rahim, 2011; Steimann, 2011)" }, "properties" : {  }, "schema" : "https://github.com/citation-style-language/schema/raw/master/csl-citation.json" }</w:instrText>
      </w:r>
      <w:r w:rsidRPr="00F02A52">
        <w:rPr>
          <w:lang w:val="en-US"/>
        </w:rPr>
        <w:fldChar w:fldCharType="separate"/>
      </w:r>
      <w:r w:rsidRPr="00F02A52">
        <w:rPr>
          <w:lang w:val="en-US"/>
        </w:rPr>
        <w:t>(Kerven</w:t>
      </w:r>
      <w:r w:rsidR="006A2CAE">
        <w:rPr>
          <w:i/>
          <w:lang w:val="en-US"/>
        </w:rPr>
        <w:t xml:space="preserve"> et al.</w:t>
      </w:r>
      <w:r w:rsidRPr="00F02A52">
        <w:rPr>
          <w:lang w:val="en-US"/>
        </w:rPr>
        <w:t>, 2011; Steimann, 2011)</w:t>
      </w:r>
      <w:r w:rsidRPr="00F02A52">
        <w:rPr>
          <w:lang w:val="en-US"/>
        </w:rPr>
        <w:fldChar w:fldCharType="end"/>
      </w:r>
      <w:r w:rsidRPr="00F02A52">
        <w:rPr>
          <w:lang w:val="en-US"/>
        </w:rPr>
        <w:t xml:space="preserve">. Furthermore, the role of bargaining power is underestimated in policymakers’ societal perceptions, beliefs and formal institutions, but it plays a huge role in access to the resource itself and the creation of informal rules among resource users. The ability of policy interventions to reduce power asymmetries is decisive in changing informal rules and resource use and management practices </w:t>
      </w:r>
      <w:r w:rsidRPr="00F02A52">
        <w:rPr>
          <w:lang w:val="en-US"/>
        </w:rPr>
        <w:fldChar w:fldCharType="begin" w:fldLock="1"/>
      </w:r>
      <w:r>
        <w:rPr>
          <w:lang w:val="en-US"/>
        </w:rPr>
        <w:instrText>ADDIN CSL_CITATION { "citationItems" : [ { "id" : "ITEM-1", "itemData" : { "ISBN" : "978-3-8440-4734-9", "abstract" : "Kyrgyzstan has undergone an enormous transformation and gained valuable experience in designing institutions in natural resource management. This study reflects on the Kyrgyz transformation experience in pasture use and management, seeking to contribute to the political and scientific discourse on institutional change in post-socialist contexts. It suggests that, under conditions of uncertainty and legal pluralism, action situations where actors negotiate over access to these resources while making individual and collective decisions about resource use are affected by a complex interplay between formal and informal institutions. The research findings demonstrate that power and efficiency considerations of actors play an important role in institutional change, as actors intentionally decide on what they consider to be effective institutions based on their beliefs regarding potential benefits offered by different institutional forms. This study critically assesses the evolution of formal and informal institutions in Kyrgyz pasture management within the process of implementation of new legislation. The research argues that power asymmetry can, but does not necessarily, lead to inefficient bargaining outcomes. Under conditions of incomplete information and uncertainty about the preferences of others, actors may have difficulties in coordinating their cooperation. But it has also been found that, under these conditions, the shared beliefs of actors may rather help to economize on information processing and more efficiently coordinate their cooperation. Therefore, the study highlights a need to support the learning processes which pasture users and policy makers go through, to overcome a gap between their beliefs and, thereby, to increase the sustainability of institutions in resource use and management.", "author" : [ { "dropping-particle" : "", "family" : "Kasymov", "given" : "Ulan", "non-dropping-particle" : "", "parse-names" : false, "suffix" : "" } ], "editor" : [ { "dropping-particle" : "", "family" : "Beckmann", "given" : "Volker", "non-dropping-particle" : "", "parse-names" : false, "suffix" : "" }, { "dropping-particle" : "", "family" : "Hagedorn", "given" : "Konrad", "non-dropping-particle" : "", "parse-names" : false, "suffix" : "" } ], "id" : "ITEM-1", "issued" : { "date-parts" : [ [ "2016" ] ] }, "number-of-pages" : "208", "publisher" : "Shaker Verlag", "publisher-place" : "Greifswald and Berlin", "title" : "Designing institutions in a post-socialist transformation process: Institutions in regulating access to and management of pasture resources in Kyrgyzstan", "type" : "book" }, "uris" : [ "http://www.mendeley.com/documents/?uuid=58f6b744-c35e-4f57-99ab-9cb4c8927379" ] } ], "mendeley" : { "formattedCitation" : "(Kasymov, 2016)", "plainTextFormattedCitation" : "(Kasymov, 2016)", "previouslyFormattedCitation" : "(Kasymov, 2016)" }, "properties" : {  }, "schema" : "https://github.com/citation-style-language/schema/raw/master/csl-citation.json" }</w:instrText>
      </w:r>
      <w:r w:rsidRPr="00F02A52">
        <w:rPr>
          <w:lang w:val="en-US"/>
        </w:rPr>
        <w:fldChar w:fldCharType="separate"/>
      </w:r>
      <w:r w:rsidRPr="00F02A52">
        <w:rPr>
          <w:lang w:val="en-US"/>
        </w:rPr>
        <w:t>(Kasymov, 2016)</w:t>
      </w:r>
      <w:r w:rsidRPr="00F02A52">
        <w:rPr>
          <w:lang w:val="en-US"/>
        </w:rPr>
        <w:fldChar w:fldCharType="end"/>
      </w:r>
      <w:r w:rsidRPr="00F02A52">
        <w:rPr>
          <w:lang w:val="en-US"/>
        </w:rPr>
        <w:t xml:space="preserve">. </w:t>
      </w:r>
    </w:p>
    <w:p w14:paraId="230017CD" w14:textId="575326C0" w:rsidR="00E97DE0" w:rsidRPr="00F02A52" w:rsidRDefault="00E97DE0" w:rsidP="000226B2">
      <w:pPr>
        <w:pStyle w:val="Caption"/>
      </w:pPr>
      <w:bookmarkStart w:id="1842" w:name="_Ref476765716"/>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7</w:t>
      </w:r>
      <w:r>
        <w:fldChar w:fldCharType="end"/>
      </w:r>
      <w:bookmarkEnd w:id="1842"/>
      <w:r w:rsidRPr="00F02A52">
        <w:t>: Shifting governance arrangements and policy reforms in Central Asia: The case of pasture management in Kyrgyzstan</w:t>
      </w:r>
      <w:r w:rsidR="009D7B0F">
        <w:t>.</w:t>
      </w:r>
    </w:p>
    <w:p w14:paraId="559DE67E" w14:textId="3F964FA5" w:rsidR="00E97DE0" w:rsidRDefault="00E97DE0" w:rsidP="00E97DE0">
      <w:pPr>
        <w:rPr>
          <w:sz w:val="20"/>
          <w:szCs w:val="20"/>
          <w:lang w:val="en-US"/>
        </w:rPr>
      </w:pPr>
      <w:r w:rsidRPr="00F02A52">
        <w:rPr>
          <w:sz w:val="20"/>
          <w:szCs w:val="20"/>
          <w:lang w:val="en-US"/>
        </w:rPr>
        <w:t>Pasture land is a key natural resource in Kyrgyzstan (</w:t>
      </w:r>
      <w:r w:rsidR="00E14291">
        <w:rPr>
          <w:b/>
          <w:sz w:val="20"/>
          <w:szCs w:val="20"/>
          <w:lang w:val="en-US"/>
        </w:rPr>
        <w:t>Figure 6.9</w:t>
      </w:r>
      <w:r w:rsidRPr="00F02A52">
        <w:rPr>
          <w:sz w:val="20"/>
          <w:szCs w:val="20"/>
          <w:lang w:val="en-US"/>
        </w:rPr>
        <w:t>). There is strong consensus among scholars today that sustainable pasture use and management in Central Asia depends largely on pastoral migration (</w:t>
      </w:r>
      <w:r w:rsidR="00E14291" w:rsidRPr="00E14291">
        <w:rPr>
          <w:b/>
          <w:sz w:val="20"/>
          <w:szCs w:val="20"/>
          <w:lang w:val="en-US"/>
        </w:rPr>
        <w:t>Figure 6.10</w:t>
      </w:r>
      <w:r w:rsidRPr="00F02A52">
        <w:rPr>
          <w:sz w:val="20"/>
          <w:szCs w:val="20"/>
          <w:lang w:val="en-US"/>
        </w:rPr>
        <w:t xml:space="preserve">). However, the early post-Soviet pasture management reforms in Kyrgyzstan did not recognize the importance of institutions coordinating pastoral migration and did not take into account the economic and political dynamics related to mobile herding </w:t>
      </w:r>
      <w:r w:rsidRPr="00F02A52">
        <w:rPr>
          <w:sz w:val="20"/>
          <w:szCs w:val="20"/>
          <w:lang w:val="en-US"/>
        </w:rPr>
        <w:fldChar w:fldCharType="begin" w:fldLock="1"/>
      </w:r>
      <w:r>
        <w:rPr>
          <w:sz w:val="20"/>
          <w:szCs w:val="20"/>
          <w:lang w:val="en-US"/>
        </w:rPr>
        <w:instrText>ADDIN CSL_CITATION { "citationItems" : [ { "id" : "ITEM-1", "itemData" : { "author" : [ { "dropping-particle" : "", "family" : "Undeland", "given" : "Asyl", "non-dropping-particle" : "", "parse-names" : false, "suffix" : "" } ], "id" : "ITEM-1", "issued" : { "date-parts" : [ [ "2005" ] ] }, "note" : "NULL", "number-of-pages" : "1-54", "publisher" : "International Bank for Reconstruction and Development", "publisher-place" : "Washington D.C.", "title" : "Kyrgyz Livestock Study, Pasture Management and Use", "type" : "report" }, "uris" : [ "http://www.mendeley.com/documents/?uuid=0b030db3-7a3a-46ad-9f47-efe5b5444fe5" ] }, { "id" : "ITEM-2", "itemData" : { "DOI" : "10.1007/978-94-007-3846-1_7", "ISBN" : "978-94-007-3846-1", "abstract" : "This chapter has two objectives. The first one is to emphasize the important role of legal institutions for the emergence of natural resource-related social and ecological problems in Kyrgyzstan\u2019s post-Soviet era. Second, it advocates for a participatory approach to the creation of institutional regulations regarding the management and utilization of resources. It is important to consider that grasslands have an economic importance from the macroeconomic national level down to the level of local households, as well as crucial ecological meanings. For these reasons, pastures are significant for the development processes of Kyrgyzstan\u2019s whole society. The hypothesis to be explored here is that formal institutions, especially top-down-initiated legal rules implemented since 1991, are decisively contributing to the formation of socio-ecological pasture-related challenges. I argue that it could be misleading and insufficient to explain these problems through neo-Malthusian arguments. The causes are much more complex. Utilization practices applied by the actors can be understood as results of the interplay of economic necessities, weak legal institutions, legal uncertainty and a related lack of reliable planning opportunities. In this way, inappropriate and unstable legal arrangements are stimulating the processes of socio-economic stratification and disintegration of the society as well as those of pasture degradation. Based on findings obtained during field studies in the walnut-fruit forest region, this article advocates for the principles of an integrated sustainable development of Kyrgyzstan\u2019s society in economic, social and ecological matters. Management responsibilities, access and utilization rights need to be matched to the specifics of local contexts and legitimized through participatory approaches. Including the local population in the institution-building process can make a decisive contribution to the development of Kyrgyzstan by balancing different interests.", "author" : [ { "dropping-particle" : "", "family" : "D\u00f6rre", "given" : "Andrei", "non-dropping-particle" : "", "parse-names" : false, "suffix" : "" } ], "container-title" : "Pastoral practices in High Asia. Agency of \u2018development\u2019 effected by modernization, resettlement and transformation", "editor" : [ { "dropping-particle" : "", "family" : "Kreutzmann", "given" : "Herman", "non-dropping-particle" : "", "parse-names" : false, "suffix" : "" } ], "id" : "ITEM-2", "issued" : { "date-parts" : [ [ "2012" ] ] }, "page" : "127-144", "publisher" : "Springer", "publisher-place" : "Dordrecht", "title" : "Legal Arrangements and Pasture-Related Socio-ecological Challenges in Kyrgyzstan", "type" : "chapter" }, "uris" : [ "http://www.mendeley.com/documents/?uuid=c36825f1-e732-444b-9b0e-26256465fe93" ] }, { "id" : "ITEM-3", "itemData" : { "ISBN" : "3-906302-09-1", "abstract" : "Over the last two decades, academic and policy-oriented debates on development in post-socialist societies and economies have thrown up starkly contrasting approaches to conceptualizing post-socialist development. The early 1990s were dominated by the neoliberal Washington Consensus, which considered \u2018transition\u2019 a rapid and linear process of change from the socialist economy towards modern market capitalism. The tools that were meant to bring about this change included rapid privatization of state assets, price liberalization and deregulation of markets. However, things went seriously wrong. By the mid-1990s it had become obvious that many countries whose governments had followed the Washington Consensus were experiencing the fastest rates of poverty increase worldwide and that socioeconomic disparities had rapidly worsened. The weakening of the neoliberal hegemony eventually gave way to alternative approaches to post-socialist development. They built on the idea of \u2018transformation\u2019 as a bundle of evolutionary, multi-directional and open-ended processes, in which actors recombine and improvise on the old and the new in order to cope with the numerous challenges \u2018transition\u2019 poses. These alternative approaches promoted a shift away from the previous macroeconomic focus towards multi-level analysis and particularly emphasized actor research at the micro level. The present study takes up these approaches to examine processes of post-socialist transformation in rural Kyrgyzstan. After 1991, Kyrgyzstan was among the fastest neoliberal reformers in the former Soviet Union. Collective farms were dissolved and rural households endowed with private property rights over arable land, livestock, infrastructure and machinery. However, rural Kyrgyzstan today is experiencing widespread poverty and a considerable divide between the wealthy and the poor. In order to gain a better understanding of these processes, the study adopts a livelihoods perspective to examine the recursive relationship between various actors engaged in agro-pastoral production and the institutional and organizational context. To do so, it draws on advances in \u2013 among others \u2013 new institutional economics, property rights theory and legal pluralism. The empirical data presented here were obtained during a total of 10 months\u2019 field research between 2006 and 2009 in two case study villages in Naryn oblast (province), Central Kyrgyzstan. The study combines quantitative and qualitative methods, i.e. a\u2026", "author" : [ { "dropping-particle" : "", "family" : "Steimann", "given" : "Bernd", "non-dropping-particle" : "", "parse-names" : false, "suffix" : "" } ], "edition" : "Human Geog", "editor" : [ { "dropping-particle" : "", "family" : "Mu\u0308ller-Bo\u0308ker", "given" : "Ulrike", "non-dropping-particle" : "", "parse-names" : false, "suffix" : "" } ], "id" : "ITEM-3", "issued" : { "date-parts" : [ [ "2011" ] ] }, "publisher" : "Department of Geography, Division of Human Geography, University of Zurich", "publisher-place" : "Bishkek, Zurich", "title" : "Making a Living in Uncertainty Agro-Pastoral Livelihoods and Institutional Transformations in Post-Socialist Rural Kyrgyzstan", "type" : "book" }, "uris" : [ "http://www.mendeley.com/documents/?uuid=9a6ab602-86d3-45e6-8df6-af1612f51611", "http://www.mendeley.com/documents/?uuid=ddb2a227-26a2-46f3-9634-0871a5dfe784", "http://www.mendeley.com/documents/?uuid=afb25789-f014-41d2-a789-48d244052f92" ] }, { "id" : "ITEM-4", "itemData" : { "DOI" : "10.1080/02634931003765571", "ISSN" : "0263-4937", "abstract" : "The question of pastoral land use in colonial Central Asia is set against the goals and assumptions of present-day laws and regulations in Kyrgyzstan. In order to highlight the main choices of the colonial administration and their consequences on the local level the analysis is focused on three dyads: territorial divisions versus clan divisions, ownership versus administration and administration versus self-government. By pointing out that the colonial reforms on nomads were mainly driven by the phantoms of \u2018clans\u2019 and \u2018custom\u2019, this article argues that certain misconceptions of nomadism are characteristic of any modernization programmes, be they those of colonial Russia or those that are currently being implemented. In Kyrgyzstan the recently introduced \u2018grazing committees\u2019 as the main actors in the management and control of pastures perpetuate the myths of self-government and tradition among nomads. In conclusion the article advances the thesis that the reliance on \u2018custom\u2019 and \u2018tradition\u2019 and the dismissal of real social relations of pastoral land use are among the most important reasons for the failure of pastoral land reforms in the past and in the present.", "author" : [ { "dropping-particle" : "", "family" : "Jacquesson", "given" : "Svetlana", "non-dropping-particle" : "", "parse-names" : false, "suffix" : "" } ], "container-title" : "Central Asian Survey", "id" : "ITEM-4", "issue" : "1", "issued" : { "date-parts" : [ [ "2010", "3" ] ] }, "page" : "103-118", "title" : "Reforming pastoral land use in Kyrgyzstan: from clan and custom to self-government and tradition", "type" : "article-journal", "volume" : "29" }, "uris" : [ "http://www.mendeley.com/documents/?uuid=6f1276d2-6f57-4eea-9e81-8cfcc064cffb" ] } ], "mendeley" : { "formattedCitation" : "(D\u00f6rre, 2012; Jacquesson, 2010; Steimann, 2011; Undeland, 2005)", "plainTextFormattedCitation" : "(D\u00f6rre, 2012; Jacquesson, 2010; Steimann, 2011; Undeland, 2005)", "previouslyFormattedCitation" : "(D\u00f6rre, 2012; Jacquesson, 2010; Steimann, 2011; Undeland, 2005)" }, "properties" : {  }, "schema" : "https://github.com/citation-style-language/schema/raw/master/csl-citation.json" }</w:instrText>
      </w:r>
      <w:r w:rsidRPr="00F02A52">
        <w:rPr>
          <w:sz w:val="20"/>
          <w:szCs w:val="20"/>
          <w:lang w:val="en-US"/>
        </w:rPr>
        <w:fldChar w:fldCharType="separate"/>
      </w:r>
      <w:r w:rsidRPr="00F02A52">
        <w:rPr>
          <w:sz w:val="20"/>
          <w:szCs w:val="20"/>
          <w:lang w:val="en-US"/>
        </w:rPr>
        <w:t>(Dörre, 2012; Jacquesson, 2010; Steimann, 2011; Undeland, 2005)</w:t>
      </w:r>
      <w:r w:rsidRPr="00F02A52">
        <w:rPr>
          <w:sz w:val="20"/>
          <w:szCs w:val="20"/>
          <w:lang w:val="en-US"/>
        </w:rPr>
        <w:fldChar w:fldCharType="end"/>
      </w:r>
      <w:r w:rsidRPr="00F02A52">
        <w:rPr>
          <w:sz w:val="20"/>
          <w:szCs w:val="20"/>
          <w:lang w:val="en-US"/>
        </w:rPr>
        <w:t xml:space="preserve">. As a result, a massive reduction in pastoral mobility was observed after implementation of those early reforms (1991-2009). Reduced mobility led to the overgrazing of pastures, decreasing livestock productivity and increasing conflicts between pasture users over access to the resource </w:t>
      </w:r>
      <w:r w:rsidRPr="00F02A52">
        <w:rPr>
          <w:sz w:val="20"/>
          <w:szCs w:val="20"/>
          <w:lang w:val="en-US"/>
        </w:rPr>
        <w:fldChar w:fldCharType="begin" w:fldLock="1"/>
      </w:r>
      <w:r>
        <w:rPr>
          <w:sz w:val="20"/>
          <w:szCs w:val="20"/>
          <w:lang w:val="en-US"/>
        </w:rPr>
        <w:instrText>ADDIN CSL_CITATION { "citationItems" : [ { "id" : "ITEM-1", "itemData" : { "DOI" : "10.1659/0276-4741(2003)023[0119:SPMIKA]2.0.CO;2", "ISSN" : "0276-4741", "abstract" : "For many centuries, (semi-)nomadic pastoralists used pasture areas in the Tien Shan and Pamir mountains. Under Soviet rule, sedentarization began in the 1930s and collective farms replaced socioeconomic units based on kinship. Soviet land use was monofunctional and dependent on high levels of inputs such as chemical fertilizers, machinery, concentrated feed, and subsidies and was neither ecologically sustainable nor economically viable. In the process of political and economic transformation after the collapse of the Soviet Union in 1991, state farms have been dismantled, land and livestock privatized, and specialized employees such as technicians have suddenly become independent farmers. Today, large farms and herds no longer exist, having been replaced by a multitude of small household enterprises. Each household's socioeconomic situation is unique, and so are household livelihood strategies. Activities focusing on sustainable development and sustainable pasture management must therefore take account of this new socioeconomic situation", "author" : [ { "dropping-particle" : "", "family" : "Ludi", "given" : "Eva", "non-dropping-particle" : "", "parse-names" : false, "suffix" : "" } ], "container-title" : "Mountain Research and Development", "id" : "ITEM-1", "issue" : "2", "issued" : { "date-parts" : [ [ "2003", "5" ] ] }, "page" : "119-123", "title" : "Sustainable Pasture Management in Kyrgyzstan and Tajikistan: Development Needs and Recommendations", "type" : "article-journal", "volume" : "23" }, "uris" : [ "http://www.mendeley.com/documents/?uuid=9a3d6bca-9c7b-4b9a-9175-28489e276bba" ] }, { "id" : "ITEM-2", "itemData" : { "DOI" : "10.4324/9780203987476", "ISBN" : "9780203987476", "author" : [ { "dropping-particle" : "", "family" : "Wright", "given" : "Iain", "non-dropping-particle" : "", "parse-names" : false, "suffix" : "" }, { "dropping-particle" : "", "family" : "Malmakov", "given" : "Nurlan", "non-dropping-particle" : "", "parse-names" : false, "suffix" : "" }, { "dropping-particle" : "", "family" : "Vidon", "given" : "Helene", "non-dropping-particle" : "", "parse-names" : false, "suffix" : "" } ], "chapter-number" : "6", "container-title" : "Prospects for Pastoralism in Kazakstan and Turkmenistan: From State Farms to Private Flocks", "editor" : [ { "dropping-particle" : "", "family" : "Kerven", "given" : "Carol", "non-dropping-particle" : "", "parse-names" : false, "suffix" : "" } ], "id" : "ITEM-2", "issued" : { "date-parts" : [ [ "2003", "11" ] ] }, "page" : "108-127", "publisher" : "Routledge", "title" : "New patterns of livestock management: Constraints to productivity", "type" : "chapter" }, "uris" : [ "http://www.mendeley.com/documents/?uuid=6bac0d4d-bab9-4ac5-958b-68940c7d651e" ] }, { "id" : "ITEM-3", "itemData" : { "DOI" : "10.3167/082279405781826191", "ISSN" : "08227942", "abstract" : "This article discusses postcollective herding practices of Kyrgyzstan's seminomadic pastoralists illustrated by case studies of herders in the highland areas of eastern Kyrgyzstan in 2004. After independence in 1991, the privatisation of all livestock meant the burden of risk devolved onto individuals rather than networks, such as collectives or clan units, for the first time in the history of these pastoralists. The ongoing process of social reorganisation which followed livestock privatisation has resulted in a wide variety of coping strategies being employed by herders, including both short- and long-distance migration as partnerships, individual families, extended families or reorganised herding cooperatives. At the same time, reduced livestock numbers since independence have left vast areas of grazing lands vacant. In spite of the many dramatic changes of the last 150 years, migration patterns and cultural identity among Kyrgyz herders have persisted.", "author" : [ { "dropping-particle" : "", "family" : "Farrington", "given" : "John D.", "non-dropping-particle" : "", "parse-names" : false, "suffix" : "" } ], "container-title" : "Nomadic Peoples", "id" : "ITEM-3", "issue" : "1", "issued" : { "date-parts" : [ [ "2005", "1" ] ] }, "page" : "171-197", "title" : "De-Development in Eastern Kyrgyzstan and Persistence of Semi-nomadic Livestock Herding", "type" : "article-journal", "volume" : "9" }, "uris" : [ "http://www.mendeley.com/documents/?uuid=df3adf31-8505-45d3-9a1b-e9effb92af6d" ] }, { "id" : "ITEM-4", "itemData" : { "author" : [ { "dropping-particle" : "", "family" : "Undeland", "given" : "Asyl", "non-dropping-particle" : "", "parse-names" : false, "suffix" : "" } ], "id" : "ITEM-4", "issued" : { "date-parts" : [ [ "2005" ] ] }, "note" : "NULL", "number-of-pages" : "1-54", "publisher" : "International Bank for Reconstruction and Development", "publisher-place" : "Washington D.C.", "title" : "Kyrgyz Livestock Study, Pasture Management and Use", "type" : "report" }, "uris" : [ "http://www.mendeley.com/documents/?uuid=0b030db3-7a3a-46ad-9f47-efe5b5444fe5" ] } ], "mendeley" : { "formattedCitation" : "(Farrington, 2005; Ludi, 2003; Undeland, 2005; Wright, Malmakov, &amp; Vidon, 2003)", "plainTextFormattedCitation" : "(Farrington, 2005; Ludi, 2003; Undeland, 2005; Wright, Malmakov, &amp; Vidon, 2003)", "previouslyFormattedCitation" : "(Farrington, 2005; Ludi, 2003; Undeland, 2005; Wright, Malmakov, &amp; Vidon, 2003)" }, "properties" : {  }, "schema" : "https://github.com/citation-style-language/schema/raw/master/csl-citation.json" }</w:instrText>
      </w:r>
      <w:r w:rsidRPr="00F02A52">
        <w:rPr>
          <w:sz w:val="20"/>
          <w:szCs w:val="20"/>
          <w:lang w:val="en-US"/>
        </w:rPr>
        <w:fldChar w:fldCharType="separate"/>
      </w:r>
      <w:r w:rsidRPr="00F02A52">
        <w:rPr>
          <w:sz w:val="20"/>
          <w:szCs w:val="20"/>
          <w:lang w:val="en-US"/>
        </w:rPr>
        <w:t>(Farrington, 2005; Ludi, 2003; Undeland, 2005; Wright</w:t>
      </w:r>
      <w:r w:rsidR="006A2CAE">
        <w:rPr>
          <w:i/>
          <w:sz w:val="20"/>
          <w:szCs w:val="20"/>
          <w:lang w:val="en-US"/>
        </w:rPr>
        <w:t xml:space="preserve"> et al.</w:t>
      </w:r>
      <w:r w:rsidRPr="00F02A52">
        <w:rPr>
          <w:sz w:val="20"/>
          <w:szCs w:val="20"/>
          <w:lang w:val="en-US"/>
        </w:rPr>
        <w:t>, 2003)</w:t>
      </w:r>
      <w:r w:rsidRPr="00F02A52">
        <w:rPr>
          <w:sz w:val="20"/>
          <w:szCs w:val="20"/>
          <w:lang w:val="en-US"/>
        </w:rPr>
        <w:fldChar w:fldCharType="end"/>
      </w:r>
      <w:r w:rsidRPr="00F02A52">
        <w:rPr>
          <w:sz w:val="20"/>
          <w:szCs w:val="20"/>
          <w:lang w:val="en-US"/>
        </w:rPr>
        <w:t xml:space="preserve">. In Kyrgyzstan, overgrazing causing soil and land degradation is also perceived as the key pressure and driver of changes in biodiversity and ecosystem services. For instance, the National Report on Conservation of Biodiversity states that pressure on more than 3,500 species, which grow on pastures, increases due to overgrazing </w:t>
      </w:r>
      <w:r w:rsidRPr="00F02A52">
        <w:rPr>
          <w:sz w:val="20"/>
          <w:szCs w:val="20"/>
          <w:lang w:val="en-US"/>
        </w:rPr>
        <w:fldChar w:fldCharType="begin" w:fldLock="1"/>
      </w:r>
      <w:r>
        <w:rPr>
          <w:sz w:val="20"/>
          <w:szCs w:val="20"/>
          <w:lang w:val="en-US"/>
        </w:rPr>
        <w:instrText>ADDIN CSL_CITATION { "citationItems" : [ { "id" : "ITEM-1", "itemData" : { "author" : [ { "dropping-particle" : "", "family" : "Kyrgyz Republic", "given" : "", "non-dropping-particle" : "", "parse-names" : false, "suffix" : "" } ], "id" : "ITEM-1", "issued" : { "date-parts" : [ [ "2013" ] ] }, "note" : "NULL", "publisher-place" : "Bishkek", "title" : "Fifth National Report on Conservation of Biodiversity of the Kyrgyz Republic", "type" : "report" }, "uris" : [ "http://www.mendeley.com/documents/?uuid=fecfadea-9086-4649-81d6-dc78b0e04a08" ] } ], "mendeley" : { "formattedCitation" : "(Kyrgyz Republic, 2013)", "plainTextFormattedCitation" : "(Kyrgyz Republic, 2013)", "previouslyFormattedCitation" : "(Kyrgyz Republic, 2013)" }, "properties" : {  }, "schema" : "https://github.com/citation-style-language/schema/raw/master/csl-citation.json" }</w:instrText>
      </w:r>
      <w:r w:rsidRPr="00F02A52">
        <w:rPr>
          <w:sz w:val="20"/>
          <w:szCs w:val="20"/>
          <w:lang w:val="en-US"/>
        </w:rPr>
        <w:fldChar w:fldCharType="separate"/>
      </w:r>
      <w:r w:rsidRPr="00F02A52">
        <w:rPr>
          <w:sz w:val="20"/>
          <w:szCs w:val="20"/>
          <w:lang w:val="en-US"/>
        </w:rPr>
        <w:t>(</w:t>
      </w:r>
      <w:r w:rsidR="006A2CAE">
        <w:rPr>
          <w:sz w:val="20"/>
          <w:szCs w:val="20"/>
          <w:lang w:val="en-US"/>
        </w:rPr>
        <w:t xml:space="preserve">Government of </w:t>
      </w:r>
      <w:r w:rsidRPr="00F02A52">
        <w:rPr>
          <w:sz w:val="20"/>
          <w:szCs w:val="20"/>
          <w:lang w:val="en-US"/>
        </w:rPr>
        <w:t>Kyrgyz</w:t>
      </w:r>
      <w:r w:rsidR="006A2CAE">
        <w:rPr>
          <w:sz w:val="20"/>
          <w:szCs w:val="20"/>
          <w:lang w:val="en-US"/>
        </w:rPr>
        <w:t>stan</w:t>
      </w:r>
      <w:r w:rsidRPr="00F02A52">
        <w:rPr>
          <w:sz w:val="20"/>
          <w:szCs w:val="20"/>
          <w:lang w:val="en-US"/>
        </w:rPr>
        <w:t>, 2013)</w:t>
      </w:r>
      <w:r w:rsidRPr="00F02A52">
        <w:rPr>
          <w:sz w:val="20"/>
          <w:szCs w:val="20"/>
          <w:lang w:val="en-US"/>
        </w:rPr>
        <w:fldChar w:fldCharType="end"/>
      </w:r>
      <w:r w:rsidRPr="00F02A52">
        <w:rPr>
          <w:sz w:val="20"/>
          <w:szCs w:val="20"/>
          <w:lang w:val="en-US"/>
        </w:rPr>
        <w:t xml:space="preserve">. </w:t>
      </w:r>
    </w:p>
    <w:p w14:paraId="5BC906AC" w14:textId="64E25768" w:rsidR="00141896" w:rsidRDefault="00141896" w:rsidP="00141896">
      <w:pPr>
        <w:rPr>
          <w:lang w:val="en-US"/>
        </w:rPr>
      </w:pPr>
      <w:r>
        <w:rPr>
          <w:lang w:eastAsia="en-GB"/>
        </w:rPr>
        <w:lastRenderedPageBreak/>
        <w:drawing>
          <wp:inline distT="0" distB="0" distL="0" distR="0" wp14:anchorId="6DD87FD8" wp14:editId="4276B30C">
            <wp:extent cx="5759450" cy="332359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0"/>
                    <a:stretch>
                      <a:fillRect/>
                    </a:stretch>
                  </pic:blipFill>
                  <pic:spPr>
                    <a:xfrm>
                      <a:off x="0" y="0"/>
                      <a:ext cx="5759450" cy="3323590"/>
                    </a:xfrm>
                    <a:prstGeom prst="rect">
                      <a:avLst/>
                    </a:prstGeom>
                  </pic:spPr>
                </pic:pic>
              </a:graphicData>
            </a:graphic>
          </wp:inline>
        </w:drawing>
      </w:r>
    </w:p>
    <w:p w14:paraId="5A400CF1" w14:textId="77777777" w:rsidR="00141896" w:rsidRPr="00141896" w:rsidRDefault="00141896" w:rsidP="00141896">
      <w:pPr>
        <w:rPr>
          <w:lang w:val="en-US"/>
        </w:rPr>
      </w:pPr>
    </w:p>
    <w:p w14:paraId="7707C47D" w14:textId="0E21388F" w:rsidR="00D15DFD" w:rsidRPr="006E6E38" w:rsidRDefault="00D15DFD" w:rsidP="00E97DE0">
      <w:pPr>
        <w:jc w:val="left"/>
        <w:rPr>
          <w:sz w:val="20"/>
          <w:szCs w:val="20"/>
          <w:lang w:eastAsia="ja-JP"/>
        </w:rPr>
      </w:pPr>
      <w:r>
        <w:rPr>
          <w:lang w:eastAsia="en-GB"/>
        </w:rPr>
        <w:drawing>
          <wp:inline distT="0" distB="0" distL="0" distR="0" wp14:anchorId="2B838DCF" wp14:editId="338D0000">
            <wp:extent cx="5759450" cy="457962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1"/>
                    <a:stretch>
                      <a:fillRect/>
                    </a:stretch>
                  </pic:blipFill>
                  <pic:spPr>
                    <a:xfrm>
                      <a:off x="0" y="0"/>
                      <a:ext cx="5759450" cy="4579620"/>
                    </a:xfrm>
                    <a:prstGeom prst="rect">
                      <a:avLst/>
                    </a:prstGeom>
                  </pic:spPr>
                </pic:pic>
              </a:graphicData>
            </a:graphic>
          </wp:inline>
        </w:drawing>
      </w:r>
    </w:p>
    <w:p w14:paraId="7ADD9F94" w14:textId="218378D8" w:rsidR="00E97DE0" w:rsidRPr="00F02A52" w:rsidRDefault="00E97DE0" w:rsidP="00E97DE0">
      <w:pPr>
        <w:rPr>
          <w:lang w:val="en-US"/>
        </w:rPr>
      </w:pPr>
      <w:r w:rsidRPr="00F02A52">
        <w:rPr>
          <w:sz w:val="20"/>
          <w:szCs w:val="20"/>
          <w:lang w:val="en-US"/>
        </w:rPr>
        <w:t xml:space="preserve">Responding to pasture-related problems the Kyrgyz parliament adopted a new law ”on pasture” in January 2009 </w:t>
      </w:r>
      <w:r w:rsidRPr="00F02A52">
        <w:rPr>
          <w:sz w:val="20"/>
          <w:szCs w:val="20"/>
          <w:lang w:val="en-US"/>
        </w:rPr>
        <w:fldChar w:fldCharType="begin" w:fldLock="1"/>
      </w:r>
      <w:r>
        <w:rPr>
          <w:sz w:val="20"/>
          <w:szCs w:val="20"/>
          <w:lang w:val="en-US"/>
        </w:rPr>
        <w:instrText>ADDIN CSL_CITATION { "citationItems" : [ { "id" : "ITEM-1", "itemData" : { "author" : [ { "dropping-particle" : "", "family" : "Kyrgyz Republic", "given" : "", "non-dropping-particle" : "", "parse-names" : false, "suffix" : "" } ], "id" : "ITEM-1", "issued" : { "date-parts" : [ [ "2009" ] ] }, "note" : "NULL", "publisher-place" : "Bishkek", "title" : "Zakon Kyrgyzskoi Respubliki \u2018O pastbishchakh\u2019 [Law of the Kyrgyz Republic \u2018On pasture], No. 30", "type" : "article" }, "uris" : [ "http://www.mendeley.com/documents/?uuid=dd635bff-83cf-46c5-badd-23476dae6f97" ] } ], "mendeley" : { "formattedCitation" : "(Kyrgyz Republic, 2009)", "plainTextFormattedCitation" : "(Kyrgyz Republic, 2009)", "previouslyFormattedCitation" : "(Kyrgyz Republic, 2009)" }, "properties" : {  }, "schema" : "https://github.com/citation-style-language/schema/raw/master/csl-citation.json" }</w:instrText>
      </w:r>
      <w:r w:rsidRPr="00F02A52">
        <w:rPr>
          <w:sz w:val="20"/>
          <w:szCs w:val="20"/>
          <w:lang w:val="en-US"/>
        </w:rPr>
        <w:fldChar w:fldCharType="separate"/>
      </w:r>
      <w:r w:rsidRPr="00F02A52">
        <w:rPr>
          <w:sz w:val="20"/>
          <w:szCs w:val="20"/>
          <w:lang w:val="en-US"/>
        </w:rPr>
        <w:t>(</w:t>
      </w:r>
      <w:r w:rsidR="00CA2008">
        <w:rPr>
          <w:sz w:val="20"/>
          <w:szCs w:val="20"/>
          <w:lang w:val="en-US"/>
        </w:rPr>
        <w:t xml:space="preserve">Government of </w:t>
      </w:r>
      <w:r w:rsidRPr="00F02A52">
        <w:rPr>
          <w:sz w:val="20"/>
          <w:szCs w:val="20"/>
          <w:lang w:val="en-US"/>
        </w:rPr>
        <w:t>Kyrgyz</w:t>
      </w:r>
      <w:r w:rsidR="00CA2008">
        <w:rPr>
          <w:sz w:val="20"/>
          <w:szCs w:val="20"/>
          <w:lang w:val="en-US"/>
        </w:rPr>
        <w:t>stan</w:t>
      </w:r>
      <w:r w:rsidRPr="00F02A52">
        <w:rPr>
          <w:sz w:val="20"/>
          <w:szCs w:val="20"/>
          <w:lang w:val="en-US"/>
        </w:rPr>
        <w:t>, 2009)</w:t>
      </w:r>
      <w:r w:rsidRPr="00F02A52">
        <w:rPr>
          <w:sz w:val="20"/>
          <w:szCs w:val="20"/>
          <w:lang w:val="en-US"/>
        </w:rPr>
        <w:fldChar w:fldCharType="end"/>
      </w:r>
      <w:r w:rsidRPr="00F02A52">
        <w:rPr>
          <w:sz w:val="20"/>
          <w:szCs w:val="20"/>
          <w:lang w:val="en-US"/>
        </w:rPr>
        <w:t xml:space="preserve">. With the objective of promoting more sustainable use of pastures, the new law introduced radical changes to the pasture management system: (1) it abolished the three-level Soviet-era system of state pasture management based on spatial pasture characteristics – transferring the responsibility for </w:t>
      </w:r>
      <w:r w:rsidRPr="00F02A52">
        <w:rPr>
          <w:sz w:val="20"/>
          <w:szCs w:val="20"/>
          <w:lang w:val="en-US"/>
        </w:rPr>
        <w:lastRenderedPageBreak/>
        <w:t xml:space="preserve">pasture management substantially to the local level and placing it on municipalities and the newly formed pasture user unions and pasture committees; (2) it abolished the area-based long-term pasture lease system and introduced an annual livestock-based pasture fee (“pasture ticket”); and, lastly, (3) it introduced a planning and monitoring system for pasture use and management. By 2011, </w:t>
      </w:r>
      <w:r w:rsidR="00B24438">
        <w:rPr>
          <w:sz w:val="20"/>
          <w:szCs w:val="20"/>
          <w:lang w:val="en-US"/>
        </w:rPr>
        <w:t>p</w:t>
      </w:r>
      <w:r w:rsidRPr="00F02A52">
        <w:rPr>
          <w:sz w:val="20"/>
          <w:szCs w:val="20"/>
          <w:lang w:val="en-US"/>
        </w:rPr>
        <w:t>asture user unions and pasture committees</w:t>
      </w:r>
      <w:r w:rsidRPr="00F02A52" w:rsidDel="004845DE">
        <w:rPr>
          <w:sz w:val="20"/>
          <w:szCs w:val="20"/>
          <w:lang w:val="en-US"/>
        </w:rPr>
        <w:t xml:space="preserve"> </w:t>
      </w:r>
      <w:r w:rsidRPr="00F02A52">
        <w:rPr>
          <w:sz w:val="20"/>
          <w:szCs w:val="20"/>
          <w:lang w:val="en-US"/>
        </w:rPr>
        <w:t xml:space="preserve">had been created in 454 municipalities in Kyrgyzstan </w:t>
      </w:r>
      <w:r w:rsidRPr="00F02A52">
        <w:rPr>
          <w:sz w:val="20"/>
          <w:szCs w:val="20"/>
          <w:lang w:val="en-US"/>
        </w:rPr>
        <w:fldChar w:fldCharType="begin" w:fldLock="1"/>
      </w:r>
      <w:r>
        <w:rPr>
          <w:sz w:val="20"/>
          <w:szCs w:val="20"/>
          <w:lang w:val="en-US"/>
        </w:rPr>
        <w:instrText>ADDIN CSL_CITATION { "citationItems" : [ { "id" : "ITEM-1", "itemData" : { "abstract" : "Kyrgyzstan should complete the long-term program of fundamental reforms that have achieved so much; concentrate on fiscal discipline, improved governance, stability and growth. Government should refrain from pursuing short-term solutions triggered by the 2008 food crisis because these are likely to be ineffective and unaffordable.", "author" : [ { "dropping-particle" : "", "family" : "World Bank", "given" : "", "non-dropping-particle" : "", "parse-names" : false, "suffix" : "" } ], "id" : "ITEM-1", "issued" : { "date-parts" : [ [ "2011" ] ] }, "note" : "NULL", "number-of-pages" : "1-121", "publisher" : "World Bank", "title" : "Kyrgyz Republic - Agricultural Policy Update", "type" : "report" }, "uris" : [ "http://www.mendeley.com/documents/?uuid=89e72756-6ed4-4612-9837-7d2c438dc2f0", "http://www.mendeley.com/documents/?uuid=403d8c8f-ea2a-41de-8f1a-11775deb440c" ] } ], "mendeley" : { "formattedCitation" : "(World Bank, 2011)", "plainTextFormattedCitation" : "(World Bank, 2011)", "previouslyFormattedCitation" : "(World Bank, 2011)" }, "properties" : {  }, "schema" : "https://github.com/citation-style-language/schema/raw/master/csl-citation.json" }</w:instrText>
      </w:r>
      <w:r w:rsidRPr="00F02A52">
        <w:rPr>
          <w:sz w:val="20"/>
          <w:szCs w:val="20"/>
          <w:lang w:val="en-US"/>
        </w:rPr>
        <w:fldChar w:fldCharType="separate"/>
      </w:r>
      <w:r w:rsidRPr="00F02A52">
        <w:rPr>
          <w:sz w:val="20"/>
          <w:szCs w:val="20"/>
          <w:lang w:val="en-US"/>
        </w:rPr>
        <w:t>(World Bank, 2011)</w:t>
      </w:r>
      <w:r w:rsidRPr="00F02A52">
        <w:rPr>
          <w:sz w:val="20"/>
          <w:szCs w:val="20"/>
          <w:lang w:val="en-US"/>
        </w:rPr>
        <w:fldChar w:fldCharType="end"/>
      </w:r>
      <w:r w:rsidRPr="00F02A52">
        <w:rPr>
          <w:sz w:val="20"/>
          <w:szCs w:val="20"/>
          <w:lang w:val="en-US"/>
        </w:rPr>
        <w:t>.</w:t>
      </w:r>
    </w:p>
    <w:p w14:paraId="233FE701" w14:textId="6A07006E" w:rsidR="00E97DE0" w:rsidRPr="00F02A52" w:rsidRDefault="00E97DE0" w:rsidP="00E97DE0">
      <w:pPr>
        <w:rPr>
          <w:sz w:val="20"/>
          <w:szCs w:val="20"/>
          <w:lang w:val="en-US"/>
        </w:rPr>
      </w:pPr>
      <w:r w:rsidRPr="00F02A52">
        <w:rPr>
          <w:sz w:val="20"/>
          <w:szCs w:val="20"/>
          <w:lang w:val="en-US"/>
        </w:rPr>
        <w:t xml:space="preserve">The shift in governance is a fundamental change of roles and positions between state, market and civil society with regard to use and management of pastures and is an attempt to move away from the hierarchical top-down governance, inherited from the Soviet period, to a hybrid one – a mix between the “decentralized”, “self-governance” and “private governance” modes. As a result, considerable changes of actors and institutional features have occurred </w:t>
      </w:r>
      <w:r w:rsidRPr="00503C3C">
        <w:rPr>
          <w:sz w:val="20"/>
          <w:szCs w:val="20"/>
          <w:lang w:val="en-US"/>
        </w:rPr>
        <w:t>in Kyrgyzstan</w:t>
      </w:r>
      <w:r w:rsidRPr="007658A3">
        <w:rPr>
          <w:sz w:val="20"/>
          <w:szCs w:val="20"/>
          <w:lang w:val="en-US"/>
        </w:rPr>
        <w:t xml:space="preserve"> (</w:t>
      </w:r>
      <w:r w:rsidR="005A3E13">
        <w:rPr>
          <w:b/>
          <w:sz w:val="20"/>
          <w:szCs w:val="20"/>
          <w:lang w:val="en-US"/>
        </w:rPr>
        <w:t>Table 6.8</w:t>
      </w:r>
      <w:r w:rsidRPr="007658A3">
        <w:rPr>
          <w:sz w:val="20"/>
          <w:szCs w:val="20"/>
          <w:lang w:val="en-US"/>
        </w:rPr>
        <w:t>).</w:t>
      </w:r>
      <w:r w:rsidRPr="00F02A52">
        <w:rPr>
          <w:sz w:val="20"/>
          <w:szCs w:val="20"/>
          <w:lang w:val="en-US"/>
        </w:rPr>
        <w:t xml:space="preserve"> </w:t>
      </w:r>
    </w:p>
    <w:p w14:paraId="658DDD1D" w14:textId="59202BB6" w:rsidR="00E97DE0" w:rsidRPr="00F02A52" w:rsidRDefault="00E97DE0" w:rsidP="000226B2">
      <w:pPr>
        <w:pStyle w:val="Caption"/>
      </w:pPr>
      <w:bookmarkStart w:id="1843" w:name="_Ref476254331"/>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8</w:t>
      </w:r>
      <w:r>
        <w:fldChar w:fldCharType="end"/>
      </w:r>
      <w:bookmarkEnd w:id="1843"/>
      <w:r w:rsidRPr="00F02A52">
        <w:t>: Governance modes in pasture management in Kyrgyzstan</w:t>
      </w:r>
      <w:r>
        <w:t>. Source: Own representation.</w:t>
      </w:r>
    </w:p>
    <w:tbl>
      <w:tblPr>
        <w:tblW w:w="9073" w:type="dxa"/>
        <w:tblInd w:w="108"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Look w:val="00A0" w:firstRow="1" w:lastRow="0" w:firstColumn="1" w:lastColumn="0" w:noHBand="0" w:noVBand="0"/>
      </w:tblPr>
      <w:tblGrid>
        <w:gridCol w:w="1418"/>
        <w:gridCol w:w="1913"/>
        <w:gridCol w:w="1914"/>
        <w:gridCol w:w="1914"/>
        <w:gridCol w:w="1914"/>
      </w:tblGrid>
      <w:tr w:rsidR="00E97DE0" w:rsidRPr="00F02A52" w14:paraId="2490234A" w14:textId="77777777" w:rsidTr="00E97DE0">
        <w:tc>
          <w:tcPr>
            <w:tcW w:w="1418" w:type="dxa"/>
            <w:tcBorders>
              <w:top w:val="single" w:sz="4" w:space="0" w:color="70AD47"/>
              <w:left w:val="single" w:sz="4" w:space="0" w:color="70AD47"/>
              <w:bottom w:val="single" w:sz="4" w:space="0" w:color="70AD47"/>
              <w:right w:val="nil"/>
            </w:tcBorders>
            <w:shd w:val="clear" w:color="auto" w:fill="70AD47"/>
          </w:tcPr>
          <w:p w14:paraId="0E6893E1" w14:textId="77777777" w:rsidR="00E97DE0" w:rsidRPr="00F02A52" w:rsidRDefault="00E97DE0" w:rsidP="00E97DE0">
            <w:pPr>
              <w:spacing w:after="0" w:line="240" w:lineRule="auto"/>
              <w:jc w:val="left"/>
              <w:rPr>
                <w:b/>
                <w:bCs/>
                <w:color w:val="FFFFFF"/>
                <w:sz w:val="18"/>
                <w:szCs w:val="18"/>
                <w:lang w:val="en-US"/>
              </w:rPr>
            </w:pPr>
          </w:p>
        </w:tc>
        <w:tc>
          <w:tcPr>
            <w:tcW w:w="1913" w:type="dxa"/>
            <w:tcBorders>
              <w:top w:val="single" w:sz="4" w:space="0" w:color="70AD47"/>
              <w:left w:val="nil"/>
              <w:bottom w:val="single" w:sz="4" w:space="0" w:color="70AD47"/>
              <w:right w:val="nil"/>
            </w:tcBorders>
            <w:shd w:val="clear" w:color="auto" w:fill="70AD47"/>
          </w:tcPr>
          <w:p w14:paraId="5CFDD941" w14:textId="77777777" w:rsidR="00E97DE0" w:rsidRPr="00F02A52" w:rsidRDefault="00E97DE0" w:rsidP="00E97DE0">
            <w:pPr>
              <w:spacing w:after="0" w:line="240" w:lineRule="auto"/>
              <w:jc w:val="left"/>
              <w:rPr>
                <w:b/>
                <w:bCs/>
                <w:color w:val="FFFFFF"/>
                <w:sz w:val="18"/>
                <w:szCs w:val="18"/>
                <w:lang w:val="en-US"/>
              </w:rPr>
            </w:pPr>
            <w:r w:rsidRPr="00F02A52">
              <w:rPr>
                <w:b/>
                <w:bCs/>
                <w:color w:val="FFFFFF"/>
                <w:sz w:val="18"/>
                <w:szCs w:val="18"/>
                <w:lang w:val="en-US"/>
              </w:rPr>
              <w:t>Hierarchical governance before 1991</w:t>
            </w:r>
          </w:p>
        </w:tc>
        <w:tc>
          <w:tcPr>
            <w:tcW w:w="1914" w:type="dxa"/>
            <w:tcBorders>
              <w:top w:val="single" w:sz="4" w:space="0" w:color="70AD47"/>
              <w:left w:val="nil"/>
              <w:bottom w:val="single" w:sz="4" w:space="0" w:color="70AD47"/>
              <w:right w:val="single" w:sz="4" w:space="0" w:color="70AD47"/>
            </w:tcBorders>
            <w:shd w:val="clear" w:color="auto" w:fill="70AD47"/>
          </w:tcPr>
          <w:p w14:paraId="11848D80" w14:textId="77777777" w:rsidR="00E97DE0" w:rsidRPr="00F02A52" w:rsidRDefault="00E97DE0" w:rsidP="00E97DE0">
            <w:pPr>
              <w:spacing w:after="0" w:line="240" w:lineRule="auto"/>
              <w:jc w:val="left"/>
              <w:rPr>
                <w:b/>
                <w:bCs/>
                <w:color w:val="FFFFFF"/>
                <w:sz w:val="18"/>
                <w:szCs w:val="18"/>
                <w:lang w:val="en-US"/>
              </w:rPr>
            </w:pPr>
            <w:r w:rsidRPr="00F02A52">
              <w:rPr>
                <w:b/>
                <w:bCs/>
                <w:color w:val="FFFFFF"/>
                <w:sz w:val="18"/>
                <w:szCs w:val="18"/>
                <w:lang w:val="en-US"/>
              </w:rPr>
              <w:t xml:space="preserve">Decentralized </w:t>
            </w:r>
            <w:r w:rsidRPr="00F02A52">
              <w:rPr>
                <w:b/>
                <w:bCs/>
                <w:color w:val="FFFFFF"/>
                <w:sz w:val="18"/>
                <w:szCs w:val="18"/>
                <w:lang w:val="en-US"/>
              </w:rPr>
              <w:br/>
              <w:t>(since 1995)</w:t>
            </w:r>
          </w:p>
        </w:tc>
        <w:tc>
          <w:tcPr>
            <w:tcW w:w="1914" w:type="dxa"/>
            <w:tcBorders>
              <w:top w:val="single" w:sz="4" w:space="0" w:color="70AD47"/>
              <w:left w:val="nil"/>
              <w:bottom w:val="single" w:sz="4" w:space="0" w:color="70AD47"/>
              <w:right w:val="nil"/>
            </w:tcBorders>
            <w:shd w:val="clear" w:color="auto" w:fill="70AD47"/>
          </w:tcPr>
          <w:p w14:paraId="253516C8" w14:textId="77777777" w:rsidR="00E97DE0" w:rsidRPr="00F02A52" w:rsidRDefault="00E97DE0" w:rsidP="00E97DE0">
            <w:pPr>
              <w:spacing w:after="0" w:line="240" w:lineRule="auto"/>
              <w:jc w:val="left"/>
              <w:rPr>
                <w:b/>
                <w:bCs/>
                <w:color w:val="FFFFFF"/>
                <w:sz w:val="18"/>
                <w:szCs w:val="18"/>
                <w:lang w:val="en-US"/>
              </w:rPr>
            </w:pPr>
            <w:r w:rsidRPr="00F02A52">
              <w:rPr>
                <w:b/>
                <w:bCs/>
                <w:color w:val="FFFFFF"/>
                <w:sz w:val="18"/>
                <w:szCs w:val="18"/>
                <w:lang w:val="en-US"/>
              </w:rPr>
              <w:t xml:space="preserve">Public-private governance </w:t>
            </w:r>
            <w:r w:rsidRPr="00F02A52">
              <w:rPr>
                <w:b/>
                <w:bCs/>
                <w:color w:val="FFFFFF"/>
                <w:sz w:val="18"/>
                <w:szCs w:val="18"/>
                <w:lang w:val="en-US"/>
              </w:rPr>
              <w:br/>
              <w:t>(since 2009)</w:t>
            </w:r>
          </w:p>
        </w:tc>
        <w:tc>
          <w:tcPr>
            <w:tcW w:w="1914" w:type="dxa"/>
            <w:tcBorders>
              <w:top w:val="single" w:sz="4" w:space="0" w:color="70AD47"/>
              <w:left w:val="nil"/>
              <w:bottom w:val="single" w:sz="4" w:space="0" w:color="70AD47"/>
              <w:right w:val="single" w:sz="4" w:space="0" w:color="70AD47"/>
            </w:tcBorders>
            <w:shd w:val="clear" w:color="auto" w:fill="70AD47"/>
          </w:tcPr>
          <w:p w14:paraId="00B7C1BD" w14:textId="77777777" w:rsidR="00E97DE0" w:rsidRPr="00F02A52" w:rsidRDefault="00E97DE0" w:rsidP="00E97DE0">
            <w:pPr>
              <w:spacing w:after="0" w:line="240" w:lineRule="auto"/>
              <w:jc w:val="left"/>
              <w:rPr>
                <w:b/>
                <w:bCs/>
                <w:color w:val="FFFFFF"/>
                <w:sz w:val="18"/>
                <w:szCs w:val="18"/>
                <w:lang w:val="en-US"/>
              </w:rPr>
            </w:pPr>
            <w:r w:rsidRPr="00F02A52">
              <w:rPr>
                <w:b/>
                <w:bCs/>
                <w:color w:val="FFFFFF"/>
                <w:sz w:val="18"/>
                <w:szCs w:val="18"/>
                <w:lang w:val="en-US"/>
              </w:rPr>
              <w:t xml:space="preserve">Self-governance </w:t>
            </w:r>
            <w:r w:rsidRPr="00F02A52">
              <w:rPr>
                <w:b/>
                <w:bCs/>
                <w:color w:val="FFFFFF"/>
                <w:sz w:val="18"/>
                <w:szCs w:val="18"/>
                <w:lang w:val="en-US"/>
              </w:rPr>
              <w:br/>
              <w:t>(since 1991)</w:t>
            </w:r>
          </w:p>
        </w:tc>
      </w:tr>
      <w:tr w:rsidR="00E97DE0" w:rsidRPr="00F02A52" w14:paraId="0C456D7E" w14:textId="77777777" w:rsidTr="00E97DE0">
        <w:tc>
          <w:tcPr>
            <w:tcW w:w="1418" w:type="dxa"/>
            <w:shd w:val="clear" w:color="auto" w:fill="E2EFD9"/>
          </w:tcPr>
          <w:p w14:paraId="48A68721" w14:textId="77777777" w:rsidR="00E97DE0" w:rsidRPr="00F02A52" w:rsidRDefault="00E97DE0" w:rsidP="00E97DE0">
            <w:pPr>
              <w:spacing w:after="0" w:line="240" w:lineRule="auto"/>
              <w:jc w:val="left"/>
              <w:rPr>
                <w:b/>
                <w:bCs/>
                <w:sz w:val="18"/>
                <w:szCs w:val="18"/>
                <w:lang w:val="en-US"/>
              </w:rPr>
            </w:pPr>
            <w:r w:rsidRPr="00F02A52">
              <w:rPr>
                <w:b/>
                <w:bCs/>
                <w:sz w:val="18"/>
                <w:szCs w:val="18"/>
                <w:lang w:val="en-US"/>
              </w:rPr>
              <w:t xml:space="preserve">Actors </w:t>
            </w:r>
          </w:p>
        </w:tc>
        <w:tc>
          <w:tcPr>
            <w:tcW w:w="1913" w:type="dxa"/>
            <w:shd w:val="clear" w:color="auto" w:fill="E2EFD9"/>
          </w:tcPr>
          <w:p w14:paraId="379AD9A3" w14:textId="77777777" w:rsidR="00E97DE0" w:rsidRPr="00F02A52" w:rsidRDefault="00E97DE0" w:rsidP="00E97DE0">
            <w:pPr>
              <w:spacing w:after="80" w:line="240" w:lineRule="auto"/>
              <w:jc w:val="left"/>
              <w:rPr>
                <w:sz w:val="18"/>
                <w:szCs w:val="18"/>
                <w:lang w:val="en-US"/>
              </w:rPr>
            </w:pPr>
            <w:r w:rsidRPr="00F02A52">
              <w:rPr>
                <w:sz w:val="18"/>
                <w:szCs w:val="18"/>
                <w:lang w:val="en-US"/>
              </w:rPr>
              <w:t xml:space="preserve">Department of Pasture at the Ministry of Agriculture at national level </w:t>
            </w:r>
          </w:p>
          <w:p w14:paraId="4A9C1FE0" w14:textId="77777777" w:rsidR="00E97DE0" w:rsidRPr="00F02A52" w:rsidRDefault="00E97DE0" w:rsidP="00E97DE0">
            <w:pPr>
              <w:spacing w:after="0" w:line="240" w:lineRule="auto"/>
              <w:jc w:val="left"/>
              <w:rPr>
                <w:sz w:val="18"/>
                <w:szCs w:val="18"/>
                <w:lang w:val="en-US"/>
              </w:rPr>
            </w:pPr>
            <w:r w:rsidRPr="00F02A52">
              <w:rPr>
                <w:sz w:val="18"/>
                <w:szCs w:val="18"/>
                <w:lang w:val="en-US"/>
              </w:rPr>
              <w:t>Departments of pasture at the regional and district levels</w:t>
            </w:r>
          </w:p>
        </w:tc>
        <w:tc>
          <w:tcPr>
            <w:tcW w:w="1914" w:type="dxa"/>
            <w:shd w:val="clear" w:color="auto" w:fill="E2EFD9"/>
          </w:tcPr>
          <w:p w14:paraId="627FB029" w14:textId="77777777" w:rsidR="00E97DE0" w:rsidRPr="00F02A52" w:rsidRDefault="00E97DE0" w:rsidP="00E97DE0">
            <w:pPr>
              <w:spacing w:after="80" w:line="240" w:lineRule="auto"/>
              <w:jc w:val="left"/>
              <w:rPr>
                <w:sz w:val="18"/>
                <w:szCs w:val="18"/>
                <w:lang w:val="en-US"/>
              </w:rPr>
            </w:pPr>
            <w:r w:rsidRPr="00F02A52">
              <w:rPr>
                <w:sz w:val="18"/>
                <w:szCs w:val="18"/>
                <w:lang w:val="en-US"/>
              </w:rPr>
              <w:t xml:space="preserve">Department of pasture at the Ministry of Agriculture at national level </w:t>
            </w:r>
          </w:p>
          <w:p w14:paraId="5796024A" w14:textId="77777777" w:rsidR="00E97DE0" w:rsidRPr="00F02A52" w:rsidRDefault="00E97DE0" w:rsidP="00E97DE0">
            <w:pPr>
              <w:spacing w:after="80" w:line="240" w:lineRule="auto"/>
              <w:jc w:val="left"/>
              <w:rPr>
                <w:sz w:val="18"/>
                <w:szCs w:val="18"/>
                <w:lang w:val="en-US"/>
              </w:rPr>
            </w:pPr>
            <w:r w:rsidRPr="00F02A52">
              <w:rPr>
                <w:sz w:val="18"/>
                <w:szCs w:val="18"/>
                <w:lang w:val="en-US"/>
              </w:rPr>
              <w:t>Departments of pasture at the regional and district levels</w:t>
            </w:r>
          </w:p>
          <w:p w14:paraId="30E2B237" w14:textId="77777777" w:rsidR="00E97DE0" w:rsidRPr="00F02A52" w:rsidRDefault="00E97DE0" w:rsidP="00E97DE0">
            <w:pPr>
              <w:spacing w:after="0" w:line="240" w:lineRule="auto"/>
              <w:jc w:val="left"/>
              <w:rPr>
                <w:sz w:val="18"/>
                <w:szCs w:val="18"/>
                <w:lang w:val="en-US"/>
              </w:rPr>
            </w:pPr>
            <w:r w:rsidRPr="00F02A52">
              <w:rPr>
                <w:sz w:val="18"/>
                <w:szCs w:val="18"/>
                <w:lang w:val="en-US"/>
              </w:rPr>
              <w:t>Municipalities</w:t>
            </w:r>
          </w:p>
        </w:tc>
        <w:tc>
          <w:tcPr>
            <w:tcW w:w="1914" w:type="dxa"/>
            <w:shd w:val="clear" w:color="auto" w:fill="E2EFD9"/>
          </w:tcPr>
          <w:p w14:paraId="03DBBFF3" w14:textId="5794EC9B" w:rsidR="00E97DE0" w:rsidRPr="00F02A52" w:rsidRDefault="00E97DE0" w:rsidP="00E97DE0">
            <w:pPr>
              <w:spacing w:after="0" w:line="240" w:lineRule="auto"/>
              <w:jc w:val="left"/>
              <w:rPr>
                <w:sz w:val="18"/>
                <w:szCs w:val="18"/>
                <w:lang w:val="en-US"/>
              </w:rPr>
            </w:pPr>
            <w:r w:rsidRPr="00F02A52">
              <w:rPr>
                <w:sz w:val="18"/>
                <w:szCs w:val="18"/>
                <w:lang w:val="en-US"/>
              </w:rPr>
              <w:t xml:space="preserve">Municipalities, </w:t>
            </w:r>
            <w:r w:rsidR="00956DF3">
              <w:rPr>
                <w:sz w:val="18"/>
                <w:szCs w:val="18"/>
                <w:lang w:val="en-US"/>
              </w:rPr>
              <w:t>p</w:t>
            </w:r>
            <w:r w:rsidRPr="00F02A52">
              <w:rPr>
                <w:sz w:val="18"/>
                <w:szCs w:val="18"/>
                <w:lang w:val="en-US"/>
              </w:rPr>
              <w:t xml:space="preserve">asture </w:t>
            </w:r>
            <w:r w:rsidR="00956DF3">
              <w:rPr>
                <w:sz w:val="18"/>
                <w:szCs w:val="18"/>
                <w:lang w:val="en-US"/>
              </w:rPr>
              <w:t>u</w:t>
            </w:r>
            <w:r w:rsidRPr="00F02A52">
              <w:rPr>
                <w:sz w:val="18"/>
                <w:szCs w:val="18"/>
                <w:lang w:val="en-US"/>
              </w:rPr>
              <w:t xml:space="preserve">ser </w:t>
            </w:r>
            <w:r w:rsidR="00956DF3">
              <w:rPr>
                <w:sz w:val="18"/>
                <w:szCs w:val="18"/>
                <w:lang w:val="en-US"/>
              </w:rPr>
              <w:t>u</w:t>
            </w:r>
            <w:r w:rsidRPr="00F02A52">
              <w:rPr>
                <w:sz w:val="18"/>
                <w:szCs w:val="18"/>
                <w:lang w:val="en-US"/>
              </w:rPr>
              <w:t xml:space="preserve">nions and </w:t>
            </w:r>
            <w:r w:rsidR="00956DF3">
              <w:rPr>
                <w:sz w:val="18"/>
                <w:szCs w:val="18"/>
                <w:lang w:val="en-US"/>
              </w:rPr>
              <w:t>p</w:t>
            </w:r>
            <w:r w:rsidRPr="00F02A52">
              <w:rPr>
                <w:sz w:val="18"/>
                <w:szCs w:val="18"/>
                <w:lang w:val="en-US"/>
              </w:rPr>
              <w:t xml:space="preserve">asture </w:t>
            </w:r>
            <w:r w:rsidR="00956DF3">
              <w:rPr>
                <w:sz w:val="18"/>
                <w:szCs w:val="18"/>
                <w:lang w:val="en-US"/>
              </w:rPr>
              <w:t>c</w:t>
            </w:r>
            <w:r w:rsidRPr="00F02A52">
              <w:rPr>
                <w:sz w:val="18"/>
                <w:szCs w:val="18"/>
                <w:lang w:val="en-US"/>
              </w:rPr>
              <w:t>ommittees</w:t>
            </w:r>
          </w:p>
        </w:tc>
        <w:tc>
          <w:tcPr>
            <w:tcW w:w="1914" w:type="dxa"/>
            <w:shd w:val="clear" w:color="auto" w:fill="E2EFD9"/>
          </w:tcPr>
          <w:p w14:paraId="205F8A32" w14:textId="77777777" w:rsidR="00E97DE0" w:rsidRPr="00F02A52" w:rsidRDefault="00E97DE0" w:rsidP="00E97DE0">
            <w:pPr>
              <w:spacing w:after="0" w:line="240" w:lineRule="auto"/>
              <w:jc w:val="left"/>
              <w:rPr>
                <w:sz w:val="18"/>
                <w:szCs w:val="18"/>
                <w:lang w:val="en-US"/>
              </w:rPr>
            </w:pPr>
            <w:r w:rsidRPr="00F02A52">
              <w:rPr>
                <w:sz w:val="18"/>
                <w:szCs w:val="18"/>
                <w:lang w:val="en-US"/>
              </w:rPr>
              <w:t xml:space="preserve">Pasture users </w:t>
            </w:r>
            <w:r w:rsidRPr="00F02A52">
              <w:rPr>
                <w:sz w:val="18"/>
                <w:szCs w:val="18"/>
                <w:lang w:val="en-US"/>
              </w:rPr>
              <w:br/>
              <w:t>(e.g., herders and livestock owners)</w:t>
            </w:r>
          </w:p>
        </w:tc>
      </w:tr>
      <w:tr w:rsidR="00E97DE0" w:rsidRPr="00F02A52" w14:paraId="7FE41BC4" w14:textId="77777777" w:rsidTr="00E97DE0">
        <w:tc>
          <w:tcPr>
            <w:tcW w:w="1418" w:type="dxa"/>
          </w:tcPr>
          <w:p w14:paraId="5E863FA2" w14:textId="77777777" w:rsidR="00E97DE0" w:rsidRPr="00F02A52" w:rsidRDefault="00E97DE0" w:rsidP="00E97DE0">
            <w:pPr>
              <w:spacing w:after="0" w:line="240" w:lineRule="auto"/>
              <w:jc w:val="left"/>
              <w:rPr>
                <w:b/>
                <w:bCs/>
                <w:sz w:val="18"/>
                <w:szCs w:val="18"/>
                <w:lang w:val="en-US"/>
              </w:rPr>
            </w:pPr>
            <w:r w:rsidRPr="00F02A52">
              <w:rPr>
                <w:b/>
                <w:bCs/>
                <w:sz w:val="18"/>
                <w:szCs w:val="18"/>
                <w:lang w:val="en-US"/>
              </w:rPr>
              <w:t xml:space="preserve">Power </w:t>
            </w:r>
          </w:p>
        </w:tc>
        <w:tc>
          <w:tcPr>
            <w:tcW w:w="1913" w:type="dxa"/>
          </w:tcPr>
          <w:p w14:paraId="5F4400EB" w14:textId="77777777" w:rsidR="00E97DE0" w:rsidRPr="00F02A52" w:rsidRDefault="00E97DE0" w:rsidP="00E97DE0">
            <w:pPr>
              <w:spacing w:after="0" w:line="240" w:lineRule="auto"/>
              <w:jc w:val="left"/>
              <w:rPr>
                <w:sz w:val="18"/>
                <w:szCs w:val="18"/>
                <w:lang w:val="en-US"/>
              </w:rPr>
            </w:pPr>
            <w:r w:rsidRPr="00F02A52">
              <w:rPr>
                <w:sz w:val="18"/>
                <w:szCs w:val="18"/>
                <w:lang w:val="en-US"/>
              </w:rPr>
              <w:t>Coercion</w:t>
            </w:r>
          </w:p>
        </w:tc>
        <w:tc>
          <w:tcPr>
            <w:tcW w:w="1914" w:type="dxa"/>
          </w:tcPr>
          <w:p w14:paraId="4EE413C2" w14:textId="77777777" w:rsidR="00E97DE0" w:rsidRPr="00F02A52" w:rsidRDefault="00E97DE0" w:rsidP="00E97DE0">
            <w:pPr>
              <w:spacing w:after="0" w:line="240" w:lineRule="auto"/>
              <w:jc w:val="left"/>
              <w:rPr>
                <w:sz w:val="18"/>
                <w:szCs w:val="18"/>
                <w:lang w:val="en-US"/>
              </w:rPr>
            </w:pPr>
            <w:r w:rsidRPr="00F02A52">
              <w:rPr>
                <w:sz w:val="18"/>
                <w:szCs w:val="18"/>
                <w:lang w:val="en-US"/>
              </w:rPr>
              <w:t xml:space="preserve">Coercion </w:t>
            </w:r>
          </w:p>
        </w:tc>
        <w:tc>
          <w:tcPr>
            <w:tcW w:w="1914" w:type="dxa"/>
          </w:tcPr>
          <w:p w14:paraId="1ED6D1E5" w14:textId="1F0B627A" w:rsidR="00E97DE0" w:rsidRPr="00F02A52" w:rsidRDefault="00E97DE0" w:rsidP="00E97DE0">
            <w:pPr>
              <w:spacing w:after="0" w:line="240" w:lineRule="auto"/>
              <w:jc w:val="left"/>
              <w:rPr>
                <w:sz w:val="18"/>
                <w:szCs w:val="18"/>
                <w:lang w:val="en-US"/>
              </w:rPr>
            </w:pPr>
            <w:r w:rsidRPr="00F02A52">
              <w:rPr>
                <w:sz w:val="18"/>
                <w:szCs w:val="18"/>
                <w:lang w:val="en-US"/>
              </w:rPr>
              <w:t>Competi</w:t>
            </w:r>
            <w:r w:rsidR="001C354A">
              <w:rPr>
                <w:sz w:val="18"/>
                <w:szCs w:val="18"/>
                <w:lang w:val="en-US"/>
              </w:rPr>
              <w:t>ti</w:t>
            </w:r>
            <w:r w:rsidRPr="00F02A52">
              <w:rPr>
                <w:sz w:val="18"/>
                <w:szCs w:val="18"/>
                <w:lang w:val="en-US"/>
              </w:rPr>
              <w:t xml:space="preserve">veness </w:t>
            </w:r>
          </w:p>
          <w:p w14:paraId="323EFE8E" w14:textId="77777777" w:rsidR="00E97DE0" w:rsidRPr="00F02A52" w:rsidRDefault="00E97DE0" w:rsidP="00E97DE0">
            <w:pPr>
              <w:spacing w:after="0" w:line="240" w:lineRule="auto"/>
              <w:jc w:val="left"/>
              <w:rPr>
                <w:sz w:val="18"/>
                <w:szCs w:val="18"/>
                <w:lang w:val="en-US"/>
              </w:rPr>
            </w:pPr>
          </w:p>
        </w:tc>
        <w:tc>
          <w:tcPr>
            <w:tcW w:w="1914" w:type="dxa"/>
          </w:tcPr>
          <w:p w14:paraId="35B8688D" w14:textId="77777777" w:rsidR="00E97DE0" w:rsidRPr="00F02A52" w:rsidRDefault="00E97DE0" w:rsidP="00E97DE0">
            <w:pPr>
              <w:spacing w:after="80" w:line="240" w:lineRule="auto"/>
              <w:jc w:val="left"/>
              <w:rPr>
                <w:sz w:val="18"/>
                <w:szCs w:val="18"/>
                <w:lang w:val="en-US"/>
              </w:rPr>
            </w:pPr>
            <w:r w:rsidRPr="00F02A52">
              <w:rPr>
                <w:sz w:val="18"/>
                <w:szCs w:val="18"/>
                <w:lang w:val="en-US"/>
              </w:rPr>
              <w:t xml:space="preserve">Autonomy of pasture users </w:t>
            </w:r>
          </w:p>
          <w:p w14:paraId="7E8FB053" w14:textId="77777777" w:rsidR="00E97DE0" w:rsidRPr="00F02A52" w:rsidRDefault="00E97DE0" w:rsidP="00E97DE0">
            <w:pPr>
              <w:spacing w:after="80" w:line="240" w:lineRule="auto"/>
              <w:jc w:val="left"/>
              <w:rPr>
                <w:sz w:val="18"/>
                <w:szCs w:val="18"/>
                <w:lang w:val="en-US"/>
              </w:rPr>
            </w:pPr>
            <w:r w:rsidRPr="00F02A52">
              <w:rPr>
                <w:sz w:val="18"/>
                <w:szCs w:val="18"/>
                <w:lang w:val="en-US"/>
              </w:rPr>
              <w:t xml:space="preserve">Informal leaders </w:t>
            </w:r>
          </w:p>
          <w:p w14:paraId="696C6ED0" w14:textId="77777777" w:rsidR="00E97DE0" w:rsidRPr="00F02A52" w:rsidRDefault="00E97DE0" w:rsidP="00E97DE0">
            <w:pPr>
              <w:spacing w:after="0" w:line="240" w:lineRule="auto"/>
              <w:jc w:val="left"/>
              <w:rPr>
                <w:sz w:val="18"/>
                <w:szCs w:val="18"/>
                <w:lang w:val="en-US"/>
              </w:rPr>
            </w:pPr>
            <w:r w:rsidRPr="00F02A52">
              <w:rPr>
                <w:sz w:val="18"/>
                <w:szCs w:val="18"/>
                <w:lang w:val="en-US"/>
              </w:rPr>
              <w:t xml:space="preserve">Social capital and trust </w:t>
            </w:r>
          </w:p>
        </w:tc>
      </w:tr>
      <w:tr w:rsidR="00E97DE0" w:rsidRPr="00F02A52" w14:paraId="5B7F6558" w14:textId="77777777" w:rsidTr="00E97DE0">
        <w:tc>
          <w:tcPr>
            <w:tcW w:w="1418" w:type="dxa"/>
            <w:shd w:val="clear" w:color="auto" w:fill="E2EFD9"/>
          </w:tcPr>
          <w:p w14:paraId="6D0A3838" w14:textId="77777777" w:rsidR="00E97DE0" w:rsidRPr="00F02A52" w:rsidRDefault="00E97DE0" w:rsidP="00E97DE0">
            <w:pPr>
              <w:spacing w:after="0" w:line="240" w:lineRule="auto"/>
              <w:jc w:val="left"/>
              <w:rPr>
                <w:b/>
                <w:bCs/>
                <w:sz w:val="18"/>
                <w:szCs w:val="18"/>
                <w:lang w:val="en-US"/>
              </w:rPr>
            </w:pPr>
            <w:r w:rsidRPr="00F02A52">
              <w:rPr>
                <w:b/>
                <w:bCs/>
                <w:sz w:val="18"/>
                <w:szCs w:val="18"/>
                <w:lang w:val="en-US"/>
              </w:rPr>
              <w:t xml:space="preserve">Representation </w:t>
            </w:r>
          </w:p>
        </w:tc>
        <w:tc>
          <w:tcPr>
            <w:tcW w:w="1913" w:type="dxa"/>
            <w:shd w:val="clear" w:color="auto" w:fill="E2EFD9"/>
          </w:tcPr>
          <w:p w14:paraId="3C1BACA9" w14:textId="77777777" w:rsidR="00E97DE0" w:rsidRPr="00F02A52" w:rsidRDefault="00E97DE0" w:rsidP="00E97DE0">
            <w:pPr>
              <w:spacing w:after="0" w:line="240" w:lineRule="auto"/>
              <w:jc w:val="left"/>
              <w:rPr>
                <w:sz w:val="18"/>
                <w:szCs w:val="18"/>
                <w:lang w:val="en-US"/>
              </w:rPr>
            </w:pPr>
            <w:r w:rsidRPr="00F02A52">
              <w:rPr>
                <w:sz w:val="18"/>
                <w:szCs w:val="18"/>
                <w:lang w:val="en-US"/>
              </w:rPr>
              <w:t xml:space="preserve">Pluralist </w:t>
            </w:r>
            <w:r w:rsidRPr="00F02A52">
              <w:rPr>
                <w:sz w:val="18"/>
                <w:szCs w:val="18"/>
                <w:lang w:val="en-US"/>
              </w:rPr>
              <w:br/>
              <w:t>((supra) national elections)</w:t>
            </w:r>
          </w:p>
        </w:tc>
        <w:tc>
          <w:tcPr>
            <w:tcW w:w="1914" w:type="dxa"/>
            <w:shd w:val="clear" w:color="auto" w:fill="E2EFD9"/>
          </w:tcPr>
          <w:p w14:paraId="0CBBB407" w14:textId="77777777" w:rsidR="00E97DE0" w:rsidRPr="00F02A52" w:rsidRDefault="00E97DE0" w:rsidP="00E97DE0">
            <w:pPr>
              <w:spacing w:after="0" w:line="240" w:lineRule="auto"/>
              <w:jc w:val="left"/>
              <w:rPr>
                <w:sz w:val="18"/>
                <w:szCs w:val="18"/>
                <w:lang w:val="en-US"/>
              </w:rPr>
            </w:pPr>
            <w:r w:rsidRPr="00F02A52">
              <w:rPr>
                <w:sz w:val="18"/>
                <w:szCs w:val="18"/>
                <w:lang w:val="en-US"/>
              </w:rPr>
              <w:t xml:space="preserve">Pluralist </w:t>
            </w:r>
            <w:r w:rsidRPr="00F02A52">
              <w:rPr>
                <w:sz w:val="18"/>
                <w:szCs w:val="18"/>
                <w:lang w:val="en-US"/>
              </w:rPr>
              <w:br/>
              <w:t>(local elections)</w:t>
            </w:r>
          </w:p>
        </w:tc>
        <w:tc>
          <w:tcPr>
            <w:tcW w:w="1914" w:type="dxa"/>
            <w:shd w:val="clear" w:color="auto" w:fill="E2EFD9"/>
          </w:tcPr>
          <w:p w14:paraId="17F621D9" w14:textId="77777777" w:rsidR="00E97DE0" w:rsidRPr="00F02A52" w:rsidRDefault="00E97DE0" w:rsidP="00E97DE0">
            <w:pPr>
              <w:spacing w:after="80" w:line="240" w:lineRule="auto"/>
              <w:jc w:val="left"/>
              <w:rPr>
                <w:sz w:val="18"/>
                <w:szCs w:val="18"/>
                <w:lang w:val="en-US"/>
              </w:rPr>
            </w:pPr>
            <w:r w:rsidRPr="00F02A52">
              <w:rPr>
                <w:sz w:val="18"/>
                <w:szCs w:val="18"/>
                <w:lang w:val="en-US"/>
              </w:rPr>
              <w:t>Partnerships</w:t>
            </w:r>
          </w:p>
          <w:p w14:paraId="587D493D" w14:textId="1C7FF148" w:rsidR="00E97DE0" w:rsidRPr="00F02A52" w:rsidRDefault="00E97DE0" w:rsidP="00E97DE0">
            <w:pPr>
              <w:spacing w:after="0" w:line="240" w:lineRule="auto"/>
              <w:jc w:val="left"/>
              <w:rPr>
                <w:sz w:val="18"/>
                <w:szCs w:val="18"/>
                <w:lang w:val="en-US"/>
              </w:rPr>
            </w:pPr>
            <w:r w:rsidRPr="00F02A52">
              <w:rPr>
                <w:sz w:val="18"/>
                <w:szCs w:val="18"/>
                <w:lang w:val="en-US"/>
              </w:rPr>
              <w:t xml:space="preserve">Arrangements between </w:t>
            </w:r>
            <w:r w:rsidR="00956DF3">
              <w:rPr>
                <w:sz w:val="18"/>
                <w:szCs w:val="18"/>
                <w:lang w:val="en-US"/>
              </w:rPr>
              <w:t>p</w:t>
            </w:r>
            <w:r w:rsidRPr="00F02A52">
              <w:rPr>
                <w:sz w:val="18"/>
                <w:szCs w:val="18"/>
                <w:lang w:val="en-US"/>
              </w:rPr>
              <w:t xml:space="preserve">asture </w:t>
            </w:r>
            <w:r w:rsidR="00956DF3">
              <w:rPr>
                <w:sz w:val="18"/>
                <w:szCs w:val="18"/>
                <w:lang w:val="en-US"/>
              </w:rPr>
              <w:t>c</w:t>
            </w:r>
            <w:r w:rsidRPr="00F02A52">
              <w:rPr>
                <w:sz w:val="18"/>
                <w:szCs w:val="18"/>
                <w:lang w:val="en-US"/>
              </w:rPr>
              <w:t>ommittees and pasture users</w:t>
            </w:r>
          </w:p>
        </w:tc>
        <w:tc>
          <w:tcPr>
            <w:tcW w:w="1914" w:type="dxa"/>
            <w:shd w:val="clear" w:color="auto" w:fill="E2EFD9"/>
          </w:tcPr>
          <w:p w14:paraId="596F86F8" w14:textId="77777777" w:rsidR="00E97DE0" w:rsidRPr="00F02A52" w:rsidRDefault="00E97DE0" w:rsidP="00E97DE0">
            <w:pPr>
              <w:spacing w:after="80" w:line="240" w:lineRule="auto"/>
              <w:jc w:val="left"/>
              <w:rPr>
                <w:sz w:val="18"/>
                <w:szCs w:val="18"/>
                <w:lang w:val="en-US"/>
              </w:rPr>
            </w:pPr>
            <w:r w:rsidRPr="00F02A52">
              <w:rPr>
                <w:sz w:val="18"/>
                <w:szCs w:val="18"/>
                <w:lang w:val="en-US"/>
              </w:rPr>
              <w:t>Partnerships</w:t>
            </w:r>
          </w:p>
          <w:p w14:paraId="2699C1D2" w14:textId="77777777" w:rsidR="00E97DE0" w:rsidRPr="00F02A52" w:rsidRDefault="00E97DE0" w:rsidP="00E97DE0">
            <w:pPr>
              <w:spacing w:after="0" w:line="240" w:lineRule="auto"/>
              <w:jc w:val="left"/>
              <w:rPr>
                <w:sz w:val="18"/>
                <w:szCs w:val="18"/>
                <w:lang w:val="en-US"/>
              </w:rPr>
            </w:pPr>
            <w:r w:rsidRPr="00F02A52">
              <w:rPr>
                <w:sz w:val="18"/>
                <w:szCs w:val="18"/>
                <w:lang w:val="en-US"/>
              </w:rPr>
              <w:t>Participatory private-private governing arrangements</w:t>
            </w:r>
          </w:p>
          <w:p w14:paraId="73AD5413" w14:textId="77777777" w:rsidR="00E97DE0" w:rsidRPr="00F02A52" w:rsidRDefault="00E97DE0" w:rsidP="00E97DE0">
            <w:pPr>
              <w:spacing w:after="0" w:line="240" w:lineRule="auto"/>
              <w:jc w:val="left"/>
              <w:rPr>
                <w:sz w:val="18"/>
                <w:szCs w:val="18"/>
                <w:lang w:val="en-US"/>
              </w:rPr>
            </w:pPr>
            <w:r w:rsidRPr="00F02A52">
              <w:rPr>
                <w:sz w:val="18"/>
                <w:szCs w:val="18"/>
                <w:lang w:val="en-US"/>
              </w:rPr>
              <w:t>(e.g., informal herding arrangements)</w:t>
            </w:r>
          </w:p>
        </w:tc>
      </w:tr>
      <w:tr w:rsidR="00E97DE0" w:rsidRPr="00F02A52" w14:paraId="2546A386" w14:textId="77777777" w:rsidTr="00E97DE0">
        <w:tc>
          <w:tcPr>
            <w:tcW w:w="1418" w:type="dxa"/>
          </w:tcPr>
          <w:p w14:paraId="415FD854" w14:textId="77777777" w:rsidR="00E97DE0" w:rsidRPr="00F02A52" w:rsidRDefault="00E97DE0" w:rsidP="00E97DE0">
            <w:pPr>
              <w:spacing w:after="0" w:line="240" w:lineRule="auto"/>
              <w:jc w:val="left"/>
              <w:rPr>
                <w:b/>
                <w:bCs/>
                <w:sz w:val="18"/>
                <w:szCs w:val="18"/>
                <w:lang w:val="en-US"/>
              </w:rPr>
            </w:pPr>
            <w:r w:rsidRPr="00F02A52">
              <w:rPr>
                <w:b/>
                <w:bCs/>
                <w:sz w:val="18"/>
                <w:szCs w:val="18"/>
                <w:lang w:val="en-US"/>
              </w:rPr>
              <w:t>Mechanism of social interaction</w:t>
            </w:r>
          </w:p>
        </w:tc>
        <w:tc>
          <w:tcPr>
            <w:tcW w:w="1913" w:type="dxa"/>
          </w:tcPr>
          <w:p w14:paraId="14FAF5EB" w14:textId="77777777" w:rsidR="00E97DE0" w:rsidRPr="00F02A52" w:rsidRDefault="00E97DE0" w:rsidP="00E97DE0">
            <w:pPr>
              <w:spacing w:after="0" w:line="240" w:lineRule="auto"/>
              <w:jc w:val="left"/>
              <w:rPr>
                <w:sz w:val="18"/>
                <w:szCs w:val="18"/>
                <w:lang w:val="en-US"/>
              </w:rPr>
            </w:pPr>
            <w:r w:rsidRPr="00F02A52">
              <w:rPr>
                <w:sz w:val="18"/>
                <w:szCs w:val="18"/>
                <w:lang w:val="en-US"/>
              </w:rPr>
              <w:t>Top-down; command and control</w:t>
            </w:r>
          </w:p>
        </w:tc>
        <w:tc>
          <w:tcPr>
            <w:tcW w:w="1914" w:type="dxa"/>
          </w:tcPr>
          <w:p w14:paraId="7AB90552" w14:textId="77777777" w:rsidR="00E97DE0" w:rsidRPr="00F02A52" w:rsidRDefault="00E97DE0" w:rsidP="00E97DE0">
            <w:pPr>
              <w:spacing w:after="0" w:line="240" w:lineRule="auto"/>
              <w:jc w:val="left"/>
              <w:rPr>
                <w:sz w:val="18"/>
                <w:szCs w:val="18"/>
                <w:lang w:val="en-US"/>
              </w:rPr>
            </w:pPr>
            <w:r w:rsidRPr="00F02A52">
              <w:rPr>
                <w:sz w:val="18"/>
                <w:szCs w:val="18"/>
                <w:lang w:val="en-US"/>
              </w:rPr>
              <w:t>Municipalities decide autonomously on pastures within their boundaries</w:t>
            </w:r>
          </w:p>
        </w:tc>
        <w:tc>
          <w:tcPr>
            <w:tcW w:w="1914" w:type="dxa"/>
          </w:tcPr>
          <w:p w14:paraId="270E0989" w14:textId="77777777" w:rsidR="00E97DE0" w:rsidRPr="00F02A52" w:rsidRDefault="00E97DE0" w:rsidP="00E97DE0">
            <w:pPr>
              <w:spacing w:after="0" w:line="240" w:lineRule="auto"/>
              <w:jc w:val="left"/>
              <w:rPr>
                <w:sz w:val="18"/>
                <w:szCs w:val="18"/>
                <w:lang w:val="en-US"/>
              </w:rPr>
            </w:pPr>
            <w:r w:rsidRPr="00F02A52">
              <w:rPr>
                <w:sz w:val="18"/>
                <w:szCs w:val="18"/>
                <w:lang w:val="en-US"/>
              </w:rPr>
              <w:t>Pasture Committees develop and enforce the implementation of the pasture management plans in a participatory process</w:t>
            </w:r>
          </w:p>
        </w:tc>
        <w:tc>
          <w:tcPr>
            <w:tcW w:w="1914" w:type="dxa"/>
          </w:tcPr>
          <w:p w14:paraId="6090923A" w14:textId="77777777" w:rsidR="00E97DE0" w:rsidRPr="00F02A52" w:rsidRDefault="00E97DE0" w:rsidP="00E97DE0">
            <w:pPr>
              <w:spacing w:after="0" w:line="240" w:lineRule="auto"/>
              <w:jc w:val="left"/>
              <w:rPr>
                <w:sz w:val="18"/>
                <w:szCs w:val="18"/>
                <w:lang w:val="en-US"/>
              </w:rPr>
            </w:pPr>
            <w:r w:rsidRPr="00F02A52">
              <w:rPr>
                <w:sz w:val="18"/>
                <w:szCs w:val="18"/>
                <w:lang w:val="en-US"/>
              </w:rPr>
              <w:t>Bottom up; social learning, deliberation and negotiation regarding access to and use of the resource</w:t>
            </w:r>
          </w:p>
        </w:tc>
      </w:tr>
    </w:tbl>
    <w:p w14:paraId="21FC071A" w14:textId="77777777" w:rsidR="00E97DE0" w:rsidRPr="00F02A52" w:rsidRDefault="00E97DE0" w:rsidP="00E97DE0">
      <w:pPr>
        <w:rPr>
          <w:sz w:val="20"/>
          <w:szCs w:val="20"/>
          <w:lang w:val="en-US" w:eastAsia="ja-JP"/>
        </w:rPr>
      </w:pPr>
    </w:p>
    <w:p w14:paraId="5CA9257E" w14:textId="1FB37038" w:rsidR="00E97DE0" w:rsidRPr="00F02A52" w:rsidRDefault="00E97DE0" w:rsidP="00E97DE0">
      <w:pPr>
        <w:rPr>
          <w:sz w:val="20"/>
          <w:szCs w:val="20"/>
          <w:lang w:val="en-US"/>
        </w:rPr>
      </w:pPr>
      <w:r w:rsidRPr="00F02A52">
        <w:rPr>
          <w:sz w:val="20"/>
          <w:szCs w:val="20"/>
          <w:lang w:val="en-US"/>
        </w:rPr>
        <w:t xml:space="preserve">Since 1991, new key actors have emerged, changing the configuration of stakeholders: (a) after the dissolution of state farms and privatization of livestock, private livestock owners and herders became </w:t>
      </w:r>
      <w:r w:rsidRPr="00F02A52">
        <w:rPr>
          <w:i/>
          <w:sz w:val="20"/>
          <w:szCs w:val="20"/>
          <w:lang w:val="en-US"/>
        </w:rPr>
        <w:t>de facto</w:t>
      </w:r>
      <w:r w:rsidRPr="00F02A52">
        <w:rPr>
          <w:sz w:val="20"/>
          <w:szCs w:val="20"/>
          <w:lang w:val="en-US"/>
        </w:rPr>
        <w:t xml:space="preserve"> managers of pastures; (b) municipalities within the borders of former collective/state farms were created during the decentralization reform; and (c) pasture committees and pasture user unions were established within the latest pasture legislation. Power relations among those stakeholders ha</w:t>
      </w:r>
      <w:r w:rsidR="001C354A">
        <w:rPr>
          <w:sz w:val="20"/>
          <w:szCs w:val="20"/>
          <w:lang w:val="en-US"/>
        </w:rPr>
        <w:t>ve</w:t>
      </w:r>
      <w:r w:rsidRPr="00F02A52">
        <w:rPr>
          <w:sz w:val="20"/>
          <w:szCs w:val="20"/>
          <w:lang w:val="en-US"/>
        </w:rPr>
        <w:t xml:space="preserve"> also changed significantly. Initially, the main responsibility for managing pastures within the municipality borders was delegated from the national and regional levels to the municipal level. Later, this responsibility was shifted again to the newly established pasture committees and pasture</w:t>
      </w:r>
      <w:r w:rsidR="001C354A">
        <w:rPr>
          <w:sz w:val="20"/>
          <w:szCs w:val="20"/>
          <w:lang w:val="en-US"/>
        </w:rPr>
        <w:t xml:space="preserve"> </w:t>
      </w:r>
      <w:r w:rsidRPr="00F02A52">
        <w:rPr>
          <w:sz w:val="20"/>
          <w:szCs w:val="20"/>
          <w:lang w:val="en-US"/>
        </w:rPr>
        <w:t xml:space="preserve">user unions. Furthermore, </w:t>
      </w:r>
      <w:r>
        <w:rPr>
          <w:sz w:val="20"/>
          <w:szCs w:val="20"/>
          <w:lang w:val="en-US"/>
        </w:rPr>
        <w:t>“</w:t>
      </w:r>
      <w:r w:rsidRPr="00F02A52">
        <w:rPr>
          <w:sz w:val="20"/>
          <w:szCs w:val="20"/>
          <w:lang w:val="en-US"/>
        </w:rPr>
        <w:t xml:space="preserve">representation” has changed from </w:t>
      </w:r>
      <w:r>
        <w:rPr>
          <w:sz w:val="20"/>
          <w:szCs w:val="20"/>
          <w:lang w:val="en-US"/>
        </w:rPr>
        <w:t>“</w:t>
      </w:r>
      <w:r w:rsidRPr="00F02A52">
        <w:rPr>
          <w:sz w:val="20"/>
          <w:szCs w:val="20"/>
          <w:lang w:val="en-US"/>
        </w:rPr>
        <w:t xml:space="preserve">pluralistic” at the national and regional level to a mix between the </w:t>
      </w:r>
      <w:r>
        <w:rPr>
          <w:sz w:val="20"/>
          <w:szCs w:val="20"/>
          <w:lang w:val="en-US"/>
        </w:rPr>
        <w:t>“</w:t>
      </w:r>
      <w:r w:rsidRPr="00F02A52">
        <w:rPr>
          <w:sz w:val="20"/>
          <w:szCs w:val="20"/>
          <w:lang w:val="en-US"/>
        </w:rPr>
        <w:t xml:space="preserve">pluralistic” and </w:t>
      </w:r>
      <w:r>
        <w:rPr>
          <w:sz w:val="20"/>
          <w:szCs w:val="20"/>
          <w:lang w:val="en-US"/>
        </w:rPr>
        <w:t>“</w:t>
      </w:r>
      <w:r w:rsidRPr="00F02A52">
        <w:rPr>
          <w:sz w:val="20"/>
          <w:szCs w:val="20"/>
          <w:lang w:val="en-US"/>
        </w:rPr>
        <w:t xml:space="preserve">corporatist” at the local level, when pasture-use agreements are to be negotiated between pasture committees and pasture users. Finally, the </w:t>
      </w:r>
      <w:r>
        <w:rPr>
          <w:sz w:val="20"/>
          <w:szCs w:val="20"/>
          <w:lang w:val="en-US"/>
        </w:rPr>
        <w:t>“</w:t>
      </w:r>
      <w:r w:rsidRPr="00F02A52">
        <w:rPr>
          <w:sz w:val="20"/>
          <w:szCs w:val="20"/>
          <w:lang w:val="en-US"/>
        </w:rPr>
        <w:t xml:space="preserve">mechanism of social interaction” has been transformed from “top down” and “command and control” to a less formal and more interactive one. </w:t>
      </w:r>
    </w:p>
    <w:p w14:paraId="601043B0" w14:textId="50868222" w:rsidR="00E97DE0" w:rsidRDefault="00E97DE0" w:rsidP="00E97DE0">
      <w:pPr>
        <w:rPr>
          <w:sz w:val="20"/>
          <w:szCs w:val="20"/>
          <w:lang w:val="en-US"/>
        </w:rPr>
      </w:pPr>
      <w:r w:rsidRPr="00F02A52">
        <w:rPr>
          <w:sz w:val="20"/>
          <w:szCs w:val="20"/>
          <w:lang w:val="en-US"/>
        </w:rPr>
        <w:t>An important feature of the latest pasture reform is that a mix of policy instruments was developed just after the legislation was approved by the parliament in 2009, and tested while the reform was implemented (</w:t>
      </w:r>
      <w:r w:rsidR="005A3E13" w:rsidRPr="005A3E13">
        <w:rPr>
          <w:b/>
          <w:sz w:val="20"/>
          <w:szCs w:val="20"/>
          <w:lang w:val="en-US"/>
        </w:rPr>
        <w:t>Table 6.9</w:t>
      </w:r>
      <w:r w:rsidRPr="00F02A52">
        <w:rPr>
          <w:sz w:val="20"/>
          <w:szCs w:val="20"/>
          <w:lang w:val="en-US"/>
        </w:rPr>
        <w:t xml:space="preserve">). One of the first tasks for each newly established </w:t>
      </w:r>
      <w:r w:rsidR="00AD5E38">
        <w:rPr>
          <w:sz w:val="20"/>
          <w:szCs w:val="20"/>
          <w:lang w:val="en-US"/>
        </w:rPr>
        <w:t>p</w:t>
      </w:r>
      <w:r w:rsidRPr="00F02A52">
        <w:rPr>
          <w:sz w:val="20"/>
          <w:szCs w:val="20"/>
          <w:lang w:val="en-US"/>
        </w:rPr>
        <w:t xml:space="preserve">asture </w:t>
      </w:r>
      <w:r w:rsidR="00AD5E38">
        <w:rPr>
          <w:sz w:val="20"/>
          <w:szCs w:val="20"/>
          <w:lang w:val="en-US"/>
        </w:rPr>
        <w:t>c</w:t>
      </w:r>
      <w:r w:rsidRPr="00F02A52">
        <w:rPr>
          <w:sz w:val="20"/>
          <w:szCs w:val="20"/>
          <w:lang w:val="en-US"/>
        </w:rPr>
        <w:t xml:space="preserve">ommittee is the collection of </w:t>
      </w:r>
      <w:r w:rsidRPr="001C331D">
        <w:rPr>
          <w:sz w:val="20"/>
          <w:szCs w:val="20"/>
          <w:lang w:val="en-US"/>
        </w:rPr>
        <w:t>pasture fees</w:t>
      </w:r>
      <w:r w:rsidRPr="00F02A52">
        <w:rPr>
          <w:sz w:val="20"/>
          <w:szCs w:val="20"/>
          <w:lang w:val="en-US"/>
        </w:rPr>
        <w:t xml:space="preserve"> and the </w:t>
      </w:r>
      <w:r w:rsidRPr="00F02A52">
        <w:rPr>
          <w:sz w:val="20"/>
          <w:szCs w:val="20"/>
          <w:lang w:val="en-US"/>
        </w:rPr>
        <w:lastRenderedPageBreak/>
        <w:t xml:space="preserve">allocation of </w:t>
      </w:r>
      <w:r w:rsidRPr="001C331D">
        <w:rPr>
          <w:sz w:val="20"/>
          <w:szCs w:val="20"/>
          <w:lang w:val="en-US"/>
        </w:rPr>
        <w:t>pasture tickets</w:t>
      </w:r>
      <w:r w:rsidRPr="00F02A52">
        <w:rPr>
          <w:sz w:val="20"/>
          <w:szCs w:val="20"/>
          <w:lang w:val="en-US"/>
        </w:rPr>
        <w:t xml:space="preserve"> to pasture users</w:t>
      </w:r>
      <w:r w:rsidRPr="00F02A52">
        <w:rPr>
          <w:i/>
          <w:sz w:val="20"/>
          <w:szCs w:val="20"/>
          <w:lang w:val="en-US"/>
        </w:rPr>
        <w:t xml:space="preserve">. </w:t>
      </w:r>
      <w:r w:rsidRPr="00F02A52">
        <w:rPr>
          <w:sz w:val="20"/>
          <w:szCs w:val="20"/>
          <w:lang w:val="en-US"/>
        </w:rPr>
        <w:t xml:space="preserve">The collected pasture fees finance the committee’s overhead costs and are invested in pasture infrastructures and improvement. The pasture fee is defined annually by the pasture committee for each type of livestock as well as for each type of pasture. It cannot be lower than the basic tax for using a pasture, and it needs to be approved by the respective municipality. The collection of pasture fees is, however, a difficult task, since livestock monitoring is a problem in many communities. The pasture ticket is allocated according to annual pasture use and a management plan, which is developed and implemented under the coordination of the responsible </w:t>
      </w:r>
      <w:r w:rsidR="00AD5E38">
        <w:rPr>
          <w:sz w:val="20"/>
          <w:szCs w:val="20"/>
          <w:lang w:val="en-US"/>
        </w:rPr>
        <w:t>p</w:t>
      </w:r>
      <w:r w:rsidRPr="00F02A52">
        <w:rPr>
          <w:sz w:val="20"/>
          <w:szCs w:val="20"/>
          <w:lang w:val="en-US"/>
        </w:rPr>
        <w:t xml:space="preserve">asture </w:t>
      </w:r>
      <w:r w:rsidR="00AD5E38">
        <w:rPr>
          <w:sz w:val="20"/>
          <w:szCs w:val="20"/>
          <w:lang w:val="en-US"/>
        </w:rPr>
        <w:t>c</w:t>
      </w:r>
      <w:r w:rsidRPr="00F02A52">
        <w:rPr>
          <w:sz w:val="20"/>
          <w:szCs w:val="20"/>
          <w:lang w:val="en-US"/>
        </w:rPr>
        <w:t xml:space="preserve">ommittee. The capacity and condition of pastures (productivity and level of degradation) and the size of livestock populations need to be monitored and assessed annually by pasture committees as a basis for negotiations concerning the allocation of pastures for the following year’s pasture use plan. </w:t>
      </w:r>
    </w:p>
    <w:p w14:paraId="3A51E378" w14:textId="0FA7407E" w:rsidR="00E97DE0" w:rsidRPr="00F02A52" w:rsidRDefault="00E97DE0" w:rsidP="000226B2">
      <w:pPr>
        <w:pStyle w:val="Caption"/>
      </w:pPr>
      <w:bookmarkStart w:id="1844" w:name="_Ref476254529"/>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9</w:t>
      </w:r>
      <w:r>
        <w:fldChar w:fldCharType="end"/>
      </w:r>
      <w:bookmarkEnd w:id="1844"/>
      <w:r w:rsidRPr="00F02A52">
        <w:t>: Policy instruments in pasture management in Kyrgyzstan since 2009</w:t>
      </w:r>
      <w:r>
        <w:t>. Source: Own representation.</w:t>
      </w:r>
    </w:p>
    <w:tbl>
      <w:tblPr>
        <w:tblW w:w="9180" w:type="dxa"/>
        <w:tblInd w:w="-5"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ook w:val="00A0" w:firstRow="1" w:lastRow="0" w:firstColumn="1" w:lastColumn="0" w:noHBand="0" w:noVBand="0"/>
      </w:tblPr>
      <w:tblGrid>
        <w:gridCol w:w="2295"/>
        <w:gridCol w:w="2295"/>
        <w:gridCol w:w="2295"/>
        <w:gridCol w:w="2295"/>
      </w:tblGrid>
      <w:tr w:rsidR="00E97DE0" w:rsidRPr="00F02A52" w14:paraId="02052CF9" w14:textId="77777777" w:rsidTr="00E97DE0">
        <w:tc>
          <w:tcPr>
            <w:tcW w:w="2295" w:type="dxa"/>
            <w:tcBorders>
              <w:top w:val="single" w:sz="4" w:space="0" w:color="70AD47"/>
              <w:left w:val="single" w:sz="4" w:space="0" w:color="70AD47"/>
              <w:bottom w:val="single" w:sz="4" w:space="0" w:color="70AD47"/>
              <w:right w:val="nil"/>
            </w:tcBorders>
            <w:shd w:val="clear" w:color="auto" w:fill="70AD47"/>
          </w:tcPr>
          <w:p w14:paraId="72904131" w14:textId="77777777" w:rsidR="00E97DE0" w:rsidRPr="00F02A52" w:rsidRDefault="00E97DE0" w:rsidP="00E97DE0">
            <w:pPr>
              <w:spacing w:line="240" w:lineRule="auto"/>
              <w:jc w:val="left"/>
              <w:rPr>
                <w:b/>
                <w:bCs/>
                <w:color w:val="FFFFFF"/>
                <w:sz w:val="20"/>
                <w:szCs w:val="20"/>
                <w:lang w:val="en-US"/>
              </w:rPr>
            </w:pPr>
            <w:r w:rsidRPr="00F02A52">
              <w:rPr>
                <w:b/>
                <w:bCs/>
                <w:color w:val="FFFFFF"/>
                <w:sz w:val="20"/>
                <w:szCs w:val="20"/>
                <w:lang w:val="en-US"/>
              </w:rPr>
              <w:t xml:space="preserve">Legal and regulatory instruments </w:t>
            </w:r>
          </w:p>
        </w:tc>
        <w:tc>
          <w:tcPr>
            <w:tcW w:w="2295" w:type="dxa"/>
            <w:tcBorders>
              <w:top w:val="single" w:sz="4" w:space="0" w:color="70AD47"/>
              <w:left w:val="nil"/>
              <w:bottom w:val="single" w:sz="4" w:space="0" w:color="70AD47"/>
              <w:right w:val="nil"/>
            </w:tcBorders>
            <w:shd w:val="clear" w:color="auto" w:fill="70AD47"/>
          </w:tcPr>
          <w:p w14:paraId="2321E366" w14:textId="77777777" w:rsidR="00E97DE0" w:rsidRPr="00F02A52" w:rsidRDefault="00E97DE0" w:rsidP="00E97DE0">
            <w:pPr>
              <w:spacing w:line="240" w:lineRule="auto"/>
              <w:jc w:val="left"/>
              <w:rPr>
                <w:b/>
                <w:bCs/>
                <w:color w:val="FFFFFF"/>
                <w:sz w:val="20"/>
                <w:szCs w:val="20"/>
                <w:lang w:val="en-US"/>
              </w:rPr>
            </w:pPr>
            <w:r w:rsidRPr="00F02A52">
              <w:rPr>
                <w:b/>
                <w:bCs/>
                <w:color w:val="FFFFFF"/>
                <w:sz w:val="20"/>
                <w:szCs w:val="20"/>
                <w:lang w:val="en-US"/>
              </w:rPr>
              <w:t>Economic and financial instruments</w:t>
            </w:r>
          </w:p>
        </w:tc>
        <w:tc>
          <w:tcPr>
            <w:tcW w:w="2295" w:type="dxa"/>
            <w:tcBorders>
              <w:top w:val="single" w:sz="4" w:space="0" w:color="70AD47"/>
              <w:left w:val="nil"/>
              <w:bottom w:val="single" w:sz="4" w:space="0" w:color="70AD47"/>
              <w:right w:val="single" w:sz="4" w:space="0" w:color="70AD47"/>
            </w:tcBorders>
            <w:shd w:val="clear" w:color="auto" w:fill="70AD47"/>
          </w:tcPr>
          <w:p w14:paraId="661D776D" w14:textId="77777777" w:rsidR="00E97DE0" w:rsidRPr="00F02A52" w:rsidRDefault="00E97DE0" w:rsidP="00E97DE0">
            <w:pPr>
              <w:spacing w:line="240" w:lineRule="auto"/>
              <w:jc w:val="left"/>
              <w:rPr>
                <w:b/>
                <w:bCs/>
                <w:color w:val="FFFFFF"/>
                <w:sz w:val="20"/>
                <w:szCs w:val="20"/>
                <w:lang w:val="en-US"/>
              </w:rPr>
            </w:pPr>
            <w:r w:rsidRPr="00F02A52">
              <w:rPr>
                <w:b/>
                <w:bCs/>
                <w:color w:val="FFFFFF"/>
                <w:sz w:val="20"/>
                <w:szCs w:val="20"/>
                <w:lang w:val="en-US"/>
              </w:rPr>
              <w:t>Social and information-based instruments</w:t>
            </w:r>
          </w:p>
        </w:tc>
        <w:tc>
          <w:tcPr>
            <w:tcW w:w="2295" w:type="dxa"/>
            <w:tcBorders>
              <w:top w:val="single" w:sz="4" w:space="0" w:color="70AD47"/>
              <w:left w:val="nil"/>
              <w:bottom w:val="single" w:sz="4" w:space="0" w:color="70AD47"/>
              <w:right w:val="nil"/>
            </w:tcBorders>
            <w:shd w:val="clear" w:color="auto" w:fill="70AD47"/>
          </w:tcPr>
          <w:p w14:paraId="137B735B" w14:textId="77777777" w:rsidR="00E97DE0" w:rsidRPr="00F02A52" w:rsidRDefault="00E97DE0" w:rsidP="00E97DE0">
            <w:pPr>
              <w:spacing w:line="240" w:lineRule="auto"/>
              <w:jc w:val="left"/>
              <w:rPr>
                <w:b/>
                <w:bCs/>
                <w:color w:val="FFFFFF"/>
                <w:sz w:val="20"/>
                <w:szCs w:val="20"/>
                <w:lang w:val="en-US"/>
              </w:rPr>
            </w:pPr>
            <w:r w:rsidRPr="00F02A52">
              <w:rPr>
                <w:b/>
                <w:bCs/>
                <w:color w:val="FFFFFF"/>
                <w:sz w:val="20"/>
                <w:szCs w:val="20"/>
                <w:lang w:val="en-US"/>
              </w:rPr>
              <w:t>Rights-based instruments and customary norms</w:t>
            </w:r>
          </w:p>
        </w:tc>
      </w:tr>
      <w:tr w:rsidR="00E97DE0" w:rsidRPr="00F02A52" w14:paraId="19DC490F" w14:textId="77777777" w:rsidTr="00E97DE0">
        <w:tc>
          <w:tcPr>
            <w:tcW w:w="2295" w:type="dxa"/>
            <w:shd w:val="clear" w:color="auto" w:fill="E2EFD9"/>
          </w:tcPr>
          <w:p w14:paraId="1B9B07CE" w14:textId="77777777" w:rsidR="00E97DE0" w:rsidRPr="00F02A52" w:rsidRDefault="00E97DE0" w:rsidP="00E97DE0">
            <w:pPr>
              <w:spacing w:after="80" w:line="240" w:lineRule="auto"/>
              <w:jc w:val="left"/>
              <w:rPr>
                <w:bCs/>
                <w:sz w:val="20"/>
                <w:szCs w:val="20"/>
                <w:lang w:val="en-US"/>
              </w:rPr>
            </w:pPr>
            <w:r w:rsidRPr="00F02A52">
              <w:rPr>
                <w:bCs/>
                <w:sz w:val="20"/>
                <w:szCs w:val="20"/>
                <w:lang w:val="en-US"/>
              </w:rPr>
              <w:t>Pasture Law (2009)</w:t>
            </w:r>
          </w:p>
          <w:p w14:paraId="258717EC" w14:textId="77777777" w:rsidR="00E97DE0" w:rsidRPr="00F02A52" w:rsidRDefault="00E97DE0" w:rsidP="00E97DE0">
            <w:pPr>
              <w:spacing w:after="80" w:line="240" w:lineRule="auto"/>
              <w:jc w:val="left"/>
              <w:rPr>
                <w:bCs/>
                <w:sz w:val="20"/>
                <w:szCs w:val="20"/>
                <w:lang w:val="en-US"/>
              </w:rPr>
            </w:pPr>
            <w:r w:rsidRPr="00F02A52">
              <w:rPr>
                <w:bCs/>
                <w:sz w:val="20"/>
                <w:szCs w:val="20"/>
                <w:lang w:val="en-US"/>
              </w:rPr>
              <w:t>Pasture use and management planning</w:t>
            </w:r>
          </w:p>
          <w:p w14:paraId="4AAD780C" w14:textId="77777777" w:rsidR="00E97DE0" w:rsidRPr="00F02A52" w:rsidRDefault="00E97DE0" w:rsidP="00E97DE0">
            <w:pPr>
              <w:spacing w:after="0" w:line="240" w:lineRule="auto"/>
              <w:jc w:val="left"/>
              <w:rPr>
                <w:bCs/>
                <w:sz w:val="20"/>
                <w:szCs w:val="20"/>
                <w:lang w:val="en-US"/>
              </w:rPr>
            </w:pPr>
            <w:r w:rsidRPr="00F02A52">
              <w:rPr>
                <w:bCs/>
                <w:sz w:val="20"/>
                <w:szCs w:val="20"/>
                <w:lang w:val="en-US"/>
              </w:rPr>
              <w:t>Pasture use monitoring</w:t>
            </w:r>
          </w:p>
        </w:tc>
        <w:tc>
          <w:tcPr>
            <w:tcW w:w="2295" w:type="dxa"/>
            <w:shd w:val="clear" w:color="auto" w:fill="E2EFD9"/>
          </w:tcPr>
          <w:p w14:paraId="7BE350DA" w14:textId="77777777" w:rsidR="00E97DE0" w:rsidRPr="00F02A52" w:rsidRDefault="00E97DE0" w:rsidP="00E97DE0">
            <w:pPr>
              <w:spacing w:after="80" w:line="240" w:lineRule="auto"/>
              <w:jc w:val="left"/>
              <w:rPr>
                <w:sz w:val="20"/>
                <w:szCs w:val="20"/>
                <w:lang w:val="en-US"/>
              </w:rPr>
            </w:pPr>
            <w:r w:rsidRPr="00F02A52">
              <w:rPr>
                <w:sz w:val="20"/>
                <w:szCs w:val="20"/>
                <w:lang w:val="en-US"/>
              </w:rPr>
              <w:t>Pasture fee and land tax</w:t>
            </w:r>
          </w:p>
          <w:p w14:paraId="5AA1BBFF" w14:textId="3FE13F2B" w:rsidR="00E97DE0" w:rsidRPr="00F02A52" w:rsidRDefault="00E97DE0" w:rsidP="00E97DE0">
            <w:pPr>
              <w:spacing w:after="0" w:line="240" w:lineRule="auto"/>
              <w:jc w:val="left"/>
              <w:rPr>
                <w:sz w:val="20"/>
                <w:szCs w:val="20"/>
                <w:lang w:val="en-US"/>
              </w:rPr>
            </w:pPr>
            <w:r w:rsidRPr="00F02A52">
              <w:rPr>
                <w:sz w:val="20"/>
                <w:szCs w:val="20"/>
                <w:lang w:val="en-US"/>
              </w:rPr>
              <w:t xml:space="preserve">Grants to </w:t>
            </w:r>
            <w:r w:rsidR="00AD5E38">
              <w:rPr>
                <w:sz w:val="20"/>
                <w:szCs w:val="20"/>
                <w:lang w:val="en-US"/>
              </w:rPr>
              <w:t>p</w:t>
            </w:r>
            <w:r w:rsidRPr="00F02A52">
              <w:rPr>
                <w:sz w:val="20"/>
                <w:szCs w:val="20"/>
                <w:lang w:val="en-US"/>
              </w:rPr>
              <w:t xml:space="preserve">asture </w:t>
            </w:r>
            <w:r w:rsidR="00AD5E38">
              <w:rPr>
                <w:sz w:val="20"/>
                <w:szCs w:val="20"/>
                <w:lang w:val="en-US"/>
              </w:rPr>
              <w:t>c</w:t>
            </w:r>
            <w:r w:rsidRPr="00F02A52">
              <w:rPr>
                <w:sz w:val="20"/>
                <w:szCs w:val="20"/>
                <w:lang w:val="en-US"/>
              </w:rPr>
              <w:t xml:space="preserve">ommittees and </w:t>
            </w:r>
            <w:r w:rsidR="00AD5E38">
              <w:rPr>
                <w:sz w:val="20"/>
                <w:szCs w:val="20"/>
                <w:lang w:val="en-US"/>
              </w:rPr>
              <w:t>p</w:t>
            </w:r>
            <w:r w:rsidRPr="00F02A52">
              <w:rPr>
                <w:sz w:val="20"/>
                <w:szCs w:val="20"/>
                <w:lang w:val="en-US"/>
              </w:rPr>
              <w:t xml:space="preserve">asture </w:t>
            </w:r>
            <w:r w:rsidR="00AD5E38">
              <w:rPr>
                <w:sz w:val="20"/>
                <w:szCs w:val="20"/>
                <w:lang w:val="en-US"/>
              </w:rPr>
              <w:t>u</w:t>
            </w:r>
            <w:r w:rsidRPr="00F02A52">
              <w:rPr>
                <w:sz w:val="20"/>
                <w:szCs w:val="20"/>
                <w:lang w:val="en-US"/>
              </w:rPr>
              <w:t>nions</w:t>
            </w:r>
          </w:p>
        </w:tc>
        <w:tc>
          <w:tcPr>
            <w:tcW w:w="2295" w:type="dxa"/>
            <w:shd w:val="clear" w:color="auto" w:fill="E2EFD9"/>
          </w:tcPr>
          <w:p w14:paraId="09B608C5" w14:textId="77777777" w:rsidR="00E97DE0" w:rsidRPr="00F02A52" w:rsidRDefault="00E97DE0" w:rsidP="00E97DE0">
            <w:pPr>
              <w:spacing w:after="80" w:line="240" w:lineRule="auto"/>
              <w:jc w:val="left"/>
              <w:rPr>
                <w:sz w:val="20"/>
                <w:szCs w:val="20"/>
                <w:lang w:val="en-US"/>
              </w:rPr>
            </w:pPr>
            <w:r w:rsidRPr="00F02A52">
              <w:rPr>
                <w:sz w:val="20"/>
                <w:szCs w:val="20"/>
                <w:lang w:val="en-US"/>
              </w:rPr>
              <w:t>Information regarding pastures (e.g., distribution, state)</w:t>
            </w:r>
          </w:p>
          <w:p w14:paraId="277B2CF5" w14:textId="77777777" w:rsidR="00E97DE0" w:rsidRPr="00F02A52" w:rsidRDefault="00E97DE0" w:rsidP="00E97DE0">
            <w:pPr>
              <w:spacing w:after="0" w:line="240" w:lineRule="auto"/>
              <w:jc w:val="left"/>
              <w:rPr>
                <w:sz w:val="20"/>
                <w:szCs w:val="20"/>
                <w:lang w:val="en-US"/>
              </w:rPr>
            </w:pPr>
            <w:r w:rsidRPr="00F02A52">
              <w:rPr>
                <w:sz w:val="20"/>
                <w:szCs w:val="20"/>
                <w:lang w:val="en-US"/>
              </w:rPr>
              <w:t>Awareness building and trainings organized by NGOs and extension services</w:t>
            </w:r>
          </w:p>
        </w:tc>
        <w:tc>
          <w:tcPr>
            <w:tcW w:w="2295" w:type="dxa"/>
            <w:shd w:val="clear" w:color="auto" w:fill="E2EFD9"/>
          </w:tcPr>
          <w:p w14:paraId="3B78801B" w14:textId="77777777" w:rsidR="00E97DE0" w:rsidRPr="00F02A52" w:rsidRDefault="00E97DE0" w:rsidP="00E97DE0">
            <w:pPr>
              <w:spacing w:after="80" w:line="240" w:lineRule="auto"/>
              <w:jc w:val="left"/>
              <w:rPr>
                <w:sz w:val="20"/>
                <w:szCs w:val="20"/>
                <w:lang w:val="en-US"/>
              </w:rPr>
            </w:pPr>
            <w:r w:rsidRPr="00F02A52">
              <w:rPr>
                <w:sz w:val="20"/>
                <w:szCs w:val="20"/>
                <w:lang w:val="en-US"/>
              </w:rPr>
              <w:t>Pasture collective rights</w:t>
            </w:r>
          </w:p>
          <w:p w14:paraId="18D76221" w14:textId="77777777" w:rsidR="00E97DE0" w:rsidRPr="00F02A52" w:rsidRDefault="00E97DE0" w:rsidP="00E97DE0">
            <w:pPr>
              <w:spacing w:after="80" w:line="240" w:lineRule="auto"/>
              <w:jc w:val="left"/>
              <w:rPr>
                <w:sz w:val="20"/>
                <w:szCs w:val="20"/>
                <w:lang w:val="en-US"/>
              </w:rPr>
            </w:pPr>
            <w:r w:rsidRPr="00F02A52">
              <w:rPr>
                <w:sz w:val="20"/>
                <w:szCs w:val="20"/>
                <w:lang w:val="en-US"/>
              </w:rPr>
              <w:t>Customary norms and institutions</w:t>
            </w:r>
          </w:p>
        </w:tc>
      </w:tr>
    </w:tbl>
    <w:p w14:paraId="32EB795A" w14:textId="77777777" w:rsidR="00E97DE0" w:rsidRPr="00F02A52" w:rsidRDefault="00E97DE0" w:rsidP="00E97DE0">
      <w:pPr>
        <w:rPr>
          <w:sz w:val="20"/>
          <w:szCs w:val="20"/>
          <w:lang w:val="en-US" w:eastAsia="ja-JP"/>
        </w:rPr>
      </w:pPr>
    </w:p>
    <w:p w14:paraId="0E9B2E51" w14:textId="71C4A36B" w:rsidR="00E97DE0" w:rsidRPr="00F02A52" w:rsidRDefault="00E97DE0" w:rsidP="00E97DE0">
      <w:pPr>
        <w:spacing w:before="240"/>
        <w:rPr>
          <w:bCs/>
          <w:sz w:val="20"/>
          <w:szCs w:val="20"/>
          <w:lang w:val="en-US"/>
        </w:rPr>
      </w:pPr>
      <w:r w:rsidRPr="00F02A52">
        <w:rPr>
          <w:color w:val="000000"/>
          <w:sz w:val="20"/>
          <w:szCs w:val="20"/>
          <w:lang w:val="en-US"/>
        </w:rPr>
        <w:t xml:space="preserve">The literature is divided in assessing the effectiveness of the more recent pasture reform in Kyrgyzstan (implemented since 2009): to what extent did the policy intervention contribute to achieving a more sustainable use of pastures as the main policy objective? Critical assessments of the reform’s impact are offered by Crewett </w:t>
      </w:r>
      <w:r w:rsidRPr="00F02A52">
        <w:rPr>
          <w:color w:val="000000"/>
          <w:sz w:val="20"/>
          <w:szCs w:val="20"/>
          <w:lang w:val="en-US"/>
        </w:rPr>
        <w:fldChar w:fldCharType="begin" w:fldLock="1"/>
      </w:r>
      <w:r>
        <w:rPr>
          <w:color w:val="000000"/>
          <w:sz w:val="20"/>
          <w:szCs w:val="20"/>
          <w:lang w:val="en-US"/>
        </w:rPr>
        <w:instrText>ADDIN CSL_CITATION { "citationItems" : [ { "id" : "ITEM-1", "itemData" : { "DOI" : "10.3390/su7033146", "ISSN" : "2071-1050", "abstract" : "The article looks into lowest-level policy implementers\u2019 (street-level bureaucrats\u2019) role in donor-initiated natural resource governance reforms. The article employs an institutional analysis framework with a specific policy implementation focus. A multiple case study reviews a resource user information campaign during the early phase of a community-based pasture management reform in Kyrgyzstan. It finds implementation rule simplification by policy implementers at the expense of full resource user involvement as a result of an insufficient contextual fit of the formal information rules. The results emphasize the need of well-designed implementation rules in order to ensure full and equitable resource user involvement in community-based natural resource management (CBNRM).", "author" : [ { "dropping-particle" : "", "family" : "Crewett", "given" : "Wibke", "non-dropping-particle" : "", "parse-names" : false, "suffix" : "" } ], "container-title" : "Sustainability", "id" : "ITEM-1", "issue" : "3", "issued" : { "date-parts" : [ [ "2015", "3" ] ] }, "page" : "3146-3174", "title" : "Street-Level Bureaucrats at Work: A Municipality-Level Institutional Analysis of Community-Based Natural Resource Management Implementation Practice in the Pasture Sector of Kyrgyzstan", "type" : "article-journal", "volume" : "7" }, "uris" : [ "http://www.mendeley.com/documents/?uuid=33e8df2a-f188-4deb-9cb5-88431a527bea" ] } ], "mendeley" : { "formattedCitation" : "(Crewett, 2015)", "plainTextFormattedCitation" : "(Crewett, 2015)", "previouslyFormattedCitation" : "(Crewett, 2015)" }, "properties" : {  }, "schema" : "https://github.com/citation-style-language/schema/raw/master/csl-citation.json" }</w:instrText>
      </w:r>
      <w:r w:rsidRPr="00F02A52">
        <w:rPr>
          <w:color w:val="000000"/>
          <w:sz w:val="20"/>
          <w:szCs w:val="20"/>
          <w:lang w:val="en-US"/>
        </w:rPr>
        <w:fldChar w:fldCharType="separate"/>
      </w:r>
      <w:r w:rsidRPr="00F02A52">
        <w:rPr>
          <w:color w:val="000000"/>
          <w:sz w:val="20"/>
          <w:szCs w:val="20"/>
          <w:lang w:val="en-US"/>
        </w:rPr>
        <w:t>(2015)</w:t>
      </w:r>
      <w:r w:rsidRPr="00F02A52">
        <w:rPr>
          <w:color w:val="000000"/>
          <w:sz w:val="20"/>
          <w:szCs w:val="20"/>
          <w:lang w:val="en-US"/>
        </w:rPr>
        <w:fldChar w:fldCharType="end"/>
      </w:r>
      <w:r w:rsidRPr="00F02A52">
        <w:rPr>
          <w:color w:val="000000"/>
          <w:sz w:val="20"/>
          <w:szCs w:val="20"/>
          <w:lang w:val="en-US"/>
        </w:rPr>
        <w:t xml:space="preserve"> and Dörre </w:t>
      </w:r>
      <w:r w:rsidRPr="00F02A52">
        <w:rPr>
          <w:color w:val="000000"/>
          <w:sz w:val="20"/>
          <w:szCs w:val="20"/>
          <w:lang w:val="en-US"/>
        </w:rPr>
        <w:fldChar w:fldCharType="begin" w:fldLock="1"/>
      </w:r>
      <w:r>
        <w:rPr>
          <w:color w:val="000000"/>
          <w:sz w:val="20"/>
          <w:szCs w:val="20"/>
          <w:lang w:val="en-US"/>
        </w:rPr>
        <w:instrText>ADDIN CSL_CITATION { "citationItems" : [ { "id" : "ITEM-1", "itemData" : { "DOI" : "10.1186/s13570-015-0035-8", "ISSN" : "2041-7136", "abstract" : "The development discourse maintains that community-based approaches are generally equitable, sustainable, and legitimized strategies for the management of natural resources. It remains frequently unnoticed that the policies and legal frameworks designed to regulate such local governance approaches oftentimes are externally initiated and top-down in nature, and frequently not adapted to local demands and capacities. Significant differences between the goals of such interventions and the lived reality and associated unintended effects were often concealed within the debates. A similar indication can be stated for Kyrgyzstan\u2019s pasture law, which demands that local communities are fully responsible for the management of pasturelands. The recent innovation in pasture law has not comprehensively resulted in the desired outcomes on the ground. Based upon a comparison of Kyrgyzstan\u2019s pasture-related legislation with the impacts of its implementation in the walnut-fruit forest region located in the south-west of the country, this article points out that community-based pasture management in local practice appears to have resulted in hybrid institutional arrangements comprising aspects of the existing formal legislation and local-specific informal regulations. Simultaneously, case-specific circumstances, particularly the constellation of uneven power holders and interest-driven players and their interactions, as well as the respective socio-economic conditions, highly influence the resource management performances on the ground. The actual outcomes do not necessarily correspond to the requirements of the formal legislation. They can even contradict the requirements of the formal legislation and generate subsequent problems. At a first glance, due to the assumed high participation of the immediate users and the belief in their supposedly intrinsic interest in eco-friendly resource use, community-based natural resource management (CBNRM) approaches seem to have a great potential for creating economic, social, and ecologically sustainable development at the local level. However, the risk of failure is high if the whole approach rests on an apolitical understanding of communities as being homogenous and tensionless groups of social organization and on an idealized image of their ecological awareness. A consistent development strategy that goes beyond the mere definition of unspecific goals has to take the community-specific power relations and the respective socio-ec\u2026", "author" : [ { "dropping-particle" : "", "family" : "D\u00f6rre", "given" : "Andrei", "non-dropping-particle" : "", "parse-names" : false, "suffix" : "" } ], "container-title" : "Pastoralism", "id" : "ITEM-1", "issue" : "1", "issued" : { "date-parts" : [ [ "2015", "12" ] ] }, "page" : "15", "title" : "Promises and realities of community-based pasture management approaches: Observations from Kyrgyzstan", "type" : "article-journal", "volume" : "5" }, "uris" : [ "http://www.mendeley.com/documents/?uuid=28bb867f-cddf-442e-9669-bdbcd44a996e", "http://www.mendeley.com/documents/?uuid=bda7ab9f-57bf-4b04-9d51-510168f20c0c" ] } ], "mendeley" : { "formattedCitation" : "(D\u00f6rre, 2015)", "plainTextFormattedCitation" : "(D\u00f6rre, 2015)", "previouslyFormattedCitation" : "(D\u00f6rre, 2015)" }, "properties" : {  }, "schema" : "https://github.com/citation-style-language/schema/raw/master/csl-citation.json" }</w:instrText>
      </w:r>
      <w:r w:rsidRPr="00F02A52">
        <w:rPr>
          <w:color w:val="000000"/>
          <w:sz w:val="20"/>
          <w:szCs w:val="20"/>
          <w:lang w:val="en-US"/>
        </w:rPr>
        <w:fldChar w:fldCharType="separate"/>
      </w:r>
      <w:r w:rsidRPr="00F02A52">
        <w:rPr>
          <w:color w:val="000000"/>
          <w:sz w:val="20"/>
          <w:szCs w:val="20"/>
          <w:lang w:val="en-US"/>
        </w:rPr>
        <w:t>(2015)</w:t>
      </w:r>
      <w:r w:rsidRPr="00F02A52">
        <w:rPr>
          <w:color w:val="000000"/>
          <w:sz w:val="20"/>
          <w:szCs w:val="20"/>
          <w:lang w:val="en-US"/>
        </w:rPr>
        <w:fldChar w:fldCharType="end"/>
      </w:r>
      <w:r w:rsidRPr="00F02A52">
        <w:rPr>
          <w:color w:val="000000"/>
          <w:sz w:val="20"/>
          <w:szCs w:val="20"/>
          <w:lang w:val="en-US"/>
        </w:rPr>
        <w:t xml:space="preserve">. While Crewett investigates </w:t>
      </w:r>
      <w:r w:rsidRPr="00F02A52">
        <w:rPr>
          <w:bCs/>
          <w:sz w:val="20"/>
          <w:szCs w:val="20"/>
          <w:lang w:val="en-US"/>
        </w:rPr>
        <w:t xml:space="preserve">how policy implementers at the local level (”street-level bureaucrats”) simplify information rules </w:t>
      </w:r>
      <w:r w:rsidRPr="00F02A52">
        <w:rPr>
          <w:color w:val="000000"/>
          <w:sz w:val="20"/>
          <w:szCs w:val="20"/>
          <w:lang w:val="en-US"/>
        </w:rPr>
        <w:t>in the donor-initiated natural</w:t>
      </w:r>
      <w:r w:rsidRPr="00F02A52">
        <w:rPr>
          <w:bCs/>
          <w:sz w:val="20"/>
          <w:szCs w:val="20"/>
          <w:lang w:val="en-US"/>
        </w:rPr>
        <w:t xml:space="preserve"> resource governance reforms at the expense of a more participatory resource user involvement, Dörre </w:t>
      </w:r>
      <w:r w:rsidRPr="00F02A52">
        <w:rPr>
          <w:bCs/>
          <w:sz w:val="20"/>
          <w:szCs w:val="20"/>
          <w:lang w:val="en-US"/>
        </w:rPr>
        <w:fldChar w:fldCharType="begin" w:fldLock="1"/>
      </w:r>
      <w:r>
        <w:rPr>
          <w:bCs/>
          <w:sz w:val="20"/>
          <w:szCs w:val="20"/>
          <w:lang w:val="en-US"/>
        </w:rPr>
        <w:instrText>ADDIN CSL_CITATION { "citationItems" : [ { "id" : "ITEM-1", "itemData" : { "DOI" : "10.1186/s13570-015-0035-8", "ISSN" : "2041-7136", "abstract" : "The development discourse maintains that community-based approaches are generally equitable, sustainable, and legitimized strategies for the management of natural resources. It remains frequently unnoticed that the policies and legal frameworks designed to regulate such local governance approaches oftentimes are externally initiated and top-down in nature, and frequently not adapted to local demands and capacities. Significant differences between the goals of such interventions and the lived reality and associated unintended effects were often concealed within the debates. A similar indication can be stated for Kyrgyzstan\u2019s pasture law, which demands that local communities are fully responsible for the management of pasturelands. The recent innovation in pasture law has not comprehensively resulted in the desired outcomes on the ground. Based upon a comparison of Kyrgyzstan\u2019s pasture-related legislation with the impacts of its implementation in the walnut-fruit forest region located in the south-west of the country, this article points out that community-based pasture management in local practice appears to have resulted in hybrid institutional arrangements comprising aspects of the existing formal legislation and local-specific informal regulations. Simultaneously, case-specific circumstances, particularly the constellation of uneven power holders and interest-driven players and their interactions, as well as the respective socio-economic conditions, highly influence the resource management performances on the ground. The actual outcomes do not necessarily correspond to the requirements of the formal legislation. They can even contradict the requirements of the formal legislation and generate subsequent problems. At a first glance, due to the assumed high participation of the immediate users and the belief in their supposedly intrinsic interest in eco-friendly resource use, community-based natural resource management (CBNRM) approaches seem to have a great potential for creating economic, social, and ecologically sustainable development at the local level. However, the risk of failure is high if the whole approach rests on an apolitical understanding of communities as being homogenous and tensionless groups of social organization and on an idealized image of their ecological awareness. A consistent development strategy that goes beyond the mere definition of unspecific goals has to take the community-specific power relations and the respective socio-ec\u2026", "author" : [ { "dropping-particle" : "", "family" : "D\u00f6rre", "given" : "Andrei", "non-dropping-particle" : "", "parse-names" : false, "suffix" : "" } ], "container-title" : "Pastoralism", "id" : "ITEM-1", "issue" : "1", "issued" : { "date-parts" : [ [ "2015", "12" ] ] }, "page" : "15", "title" : "Promises and realities of community-based pasture management approaches: Observations from Kyrgyzstan", "type" : "article-journal", "volume" : "5" }, "locator" : "1", "uris" : [ "http://www.mendeley.com/documents/?uuid=bda7ab9f-57bf-4b04-9d51-510168f20c0c" ] } ], "mendeley" : { "formattedCitation" : "(D\u00f6rre, 2015, p. 1)", "manualFormatting" : "(2015, p. 1)", "plainTextFormattedCitation" : "(D\u00f6rre, 2015, p. 1)", "previouslyFormattedCitation" : "(D\u00f6rre, 2015, p. 1)" }, "properties" : {  }, "schema" : "https://github.com/citation-style-language/schema/raw/master/csl-citation.json" }</w:instrText>
      </w:r>
      <w:r w:rsidRPr="00F02A52">
        <w:rPr>
          <w:bCs/>
          <w:sz w:val="20"/>
          <w:szCs w:val="20"/>
          <w:lang w:val="en-US"/>
        </w:rPr>
        <w:fldChar w:fldCharType="separate"/>
      </w:r>
      <w:r w:rsidRPr="00F02A52">
        <w:rPr>
          <w:bCs/>
          <w:sz w:val="20"/>
          <w:szCs w:val="20"/>
          <w:lang w:val="en-US"/>
        </w:rPr>
        <w:t>(2015, p. 1)</w:t>
      </w:r>
      <w:r w:rsidRPr="00F02A52">
        <w:rPr>
          <w:bCs/>
          <w:sz w:val="20"/>
          <w:szCs w:val="20"/>
          <w:lang w:val="en-US"/>
        </w:rPr>
        <w:fldChar w:fldCharType="end"/>
      </w:r>
      <w:r w:rsidRPr="00F02A52">
        <w:rPr>
          <w:bCs/>
          <w:sz w:val="20"/>
          <w:szCs w:val="20"/>
          <w:lang w:val="en-US"/>
        </w:rPr>
        <w:t xml:space="preserve"> compares</w:t>
      </w:r>
      <w:r>
        <w:rPr>
          <w:bCs/>
          <w:sz w:val="20"/>
          <w:szCs w:val="20"/>
          <w:lang w:val="en-US"/>
        </w:rPr>
        <w:t xml:space="preserve"> “</w:t>
      </w:r>
      <w:r w:rsidRPr="00F02A52">
        <w:rPr>
          <w:bCs/>
          <w:sz w:val="20"/>
          <w:szCs w:val="20"/>
          <w:lang w:val="en-US"/>
        </w:rPr>
        <w:t xml:space="preserve">promises” of Kyrgyzstan’s pasture-related legislation and </w:t>
      </w:r>
      <w:r>
        <w:rPr>
          <w:bCs/>
          <w:sz w:val="20"/>
          <w:szCs w:val="20"/>
          <w:lang w:val="en-US"/>
        </w:rPr>
        <w:t>“</w:t>
      </w:r>
      <w:r w:rsidRPr="00F02A52">
        <w:rPr>
          <w:bCs/>
          <w:sz w:val="20"/>
          <w:szCs w:val="20"/>
          <w:lang w:val="en-US"/>
        </w:rPr>
        <w:t>realities” of its implementation. In his opinion, “</w:t>
      </w:r>
      <w:r w:rsidRPr="00F02A52">
        <w:rPr>
          <w:bCs/>
          <w:i/>
          <w:sz w:val="20"/>
          <w:szCs w:val="20"/>
          <w:lang w:val="en-US"/>
        </w:rPr>
        <w:t>the recent innovation in pasture law has not comprehensively resulted in the desired outcomes on the ground</w:t>
      </w:r>
      <w:r w:rsidRPr="00F02A52">
        <w:rPr>
          <w:bCs/>
          <w:sz w:val="20"/>
          <w:szCs w:val="20"/>
          <w:lang w:val="en-US"/>
        </w:rPr>
        <w:t xml:space="preserve">”. </w:t>
      </w:r>
      <w:r w:rsidRPr="00F02A52">
        <w:rPr>
          <w:color w:val="000000"/>
          <w:sz w:val="20"/>
          <w:szCs w:val="20"/>
          <w:lang w:val="en-US"/>
        </w:rPr>
        <w:t xml:space="preserve">Furthermore, </w:t>
      </w:r>
      <w:r w:rsidRPr="00F02A52">
        <w:rPr>
          <w:color w:val="000000"/>
          <w:sz w:val="20"/>
          <w:szCs w:val="20"/>
          <w:lang w:val="en-US"/>
        </w:rPr>
        <w:fldChar w:fldCharType="begin" w:fldLock="1"/>
      </w:r>
      <w:r>
        <w:rPr>
          <w:color w:val="000000"/>
          <w:sz w:val="20"/>
          <w:szCs w:val="20"/>
          <w:lang w:val="en-US"/>
        </w:rPr>
        <w:instrText>ADDIN CSL_CITATION { "citationItems" : [ { "id" : "ITEM-1", "itemData" : { "ISBN" : "978-1-53610-603-9", "abstract" : "Pastures are considered an important natural resource and provide a basic source of livelihoods in Kyrgyzstan. Natural grasslands cover wide areas and not only provide self- sufficiency for rural households but also play an important role in strengthening social relations. Yet the post-socialist transformation in pasture management has resulted in a strong reduction in pastoral mobility, overgrazing and resource degradation. This chapter presents the empirical findings from two case studies implemented in southern Kyrgyzstan and evaluates the costs and benefits of different land use strategies with regard to pasture degradation. The study comparatively assesses alternative pasture management strategies, reflecting on their impact on pasture and livestock productivity. The farm gate values of sheep are used as an example of pastures\u2019 direct use values. The authors explore a potential intervention to mitigate pasture degradation: pasture rotation, highlighting the benefits of pasture improvement. Furthermore, we present the results of a stakeholder analysis and discuss why Kyrgyz pasture users do not engage in sustainable land management. It is argued that awareness about the relationship between overgrazing and pasture/livestock productivity has been not translated into action by pasture users due to the lack of consensus between experts and herders regarding what interventions are needed and how they should be organized.", "author" : [ { "dropping-particle" : "", "family" : "Ridder", "given" : "Rebecka", "non-dropping-particle" : "", "parse-names" : false, "suffix" : "" }, { "dropping-particle" : "", "family" : "Isakov", "given" : "Azamat", "non-dropping-particle" : "", "parse-names" : false, "suffix" : "" }, { "dropping-particle" : "", "family" : "Kasymov", "given" : "Ulan", "non-dropping-particle" : "", "parse-names" : false, "suffix" : "" } ], "chapter-number" : "15", "container-title" : "Rangelands along the Silk Road: Transformative Adaptation under Climate and Global Change", "edition" : "Environmen", "editor" : [ { "dropping-particle" : "", "family" : "Squires", "given" : "Victor Roy", "non-dropping-particle" : "", "parse-names" : false, "suffix" : "" }, { "dropping-particle" : "", "family" : "Zhan-Huan", "given" : "Shang", "non-dropping-particle" : "", "parse-names" : false, "suffix" : "" }, { "dropping-particle" : "", "family" : "Ariapour", "given" : "Ali", "non-dropping-particle" : "", "parse-names" : false, "suffix" : "" } ], "id" : "ITEM-1", "issued" : { "date-parts" : [ [ "2017" ] ] }, "page" : "299-322", "publisher" : "Nova Science Publishers", "title" : "Transformation in Pasture use in Kyrgyzstan. What are the Costs of Pasture Degradation?", "type" : "chapter" }, "uris" : [ "http://www.mendeley.com/documents/?uuid=012306e9-d88b-4c9f-8688-0809ce5beb3d" ] } ], "mendeley" : { "formattedCitation" : "(Ridder, Isakov, &amp; Kasymov, 2017)", "plainTextFormattedCitation" : "(Ridder, Isakov, &amp; Kasymov, 2017)", "previouslyFormattedCitation" : "(Ridder, Isakov, &amp; Kasymov, 2017)" }, "properties" : {  }, "schema" : "https://github.com/citation-style-language/schema/raw/master/csl-citation.json" }</w:instrText>
      </w:r>
      <w:r w:rsidRPr="00F02A52">
        <w:rPr>
          <w:color w:val="000000"/>
          <w:sz w:val="20"/>
          <w:szCs w:val="20"/>
          <w:lang w:val="en-US"/>
        </w:rPr>
        <w:fldChar w:fldCharType="separate"/>
      </w:r>
      <w:r w:rsidRPr="00F02A52">
        <w:rPr>
          <w:color w:val="000000"/>
          <w:sz w:val="20"/>
          <w:szCs w:val="20"/>
          <w:lang w:val="en-US"/>
        </w:rPr>
        <w:t>Ridder</w:t>
      </w:r>
      <w:r w:rsidR="00CA2008">
        <w:rPr>
          <w:i/>
          <w:color w:val="000000"/>
          <w:sz w:val="20"/>
          <w:szCs w:val="20"/>
          <w:lang w:val="en-US"/>
        </w:rPr>
        <w:t xml:space="preserve"> et al.</w:t>
      </w:r>
      <w:r w:rsidRPr="00F02A52">
        <w:rPr>
          <w:color w:val="000000"/>
          <w:sz w:val="20"/>
          <w:szCs w:val="20"/>
          <w:lang w:val="en-US"/>
        </w:rPr>
        <w:t xml:space="preserve"> </w:t>
      </w:r>
      <w:r w:rsidR="00B4304C">
        <w:rPr>
          <w:color w:val="000000"/>
          <w:sz w:val="20"/>
          <w:szCs w:val="20"/>
          <w:lang w:val="en-US"/>
        </w:rPr>
        <w:t>(</w:t>
      </w:r>
      <w:r w:rsidRPr="00F02A52">
        <w:rPr>
          <w:color w:val="000000"/>
          <w:sz w:val="20"/>
          <w:szCs w:val="20"/>
          <w:lang w:val="en-US"/>
        </w:rPr>
        <w:t>2017)</w:t>
      </w:r>
      <w:r w:rsidRPr="00F02A52">
        <w:rPr>
          <w:color w:val="000000"/>
          <w:sz w:val="20"/>
          <w:szCs w:val="20"/>
          <w:lang w:val="en-US"/>
        </w:rPr>
        <w:fldChar w:fldCharType="end"/>
      </w:r>
      <w:r w:rsidRPr="00F02A52">
        <w:rPr>
          <w:color w:val="000000"/>
          <w:sz w:val="20"/>
          <w:szCs w:val="20"/>
          <w:lang w:val="en-US"/>
        </w:rPr>
        <w:t xml:space="preserve"> evaluate the costs and instrumental benefits of different land-use strategies with regard to pasture degradation. The study comparatively assesses alternative pasture management strategies, reflecting on their impact on pasture and livestock productivity. The authors conclude that allowing pastures to rest will lead to higher net benefits and would be a more beneficial choice for herders economically. However, awareness about the relationship between overgrazing and pasture or livestock productivity has not been translated into action by pasture users due to the lack of consensus between experts and herders regarding which interventions are needed and how they should be organized </w:t>
      </w:r>
      <w:r w:rsidRPr="00F02A52">
        <w:rPr>
          <w:color w:val="000000"/>
          <w:sz w:val="20"/>
          <w:szCs w:val="20"/>
          <w:lang w:val="en-US"/>
        </w:rPr>
        <w:fldChar w:fldCharType="begin" w:fldLock="1"/>
      </w:r>
      <w:r>
        <w:rPr>
          <w:color w:val="000000"/>
          <w:sz w:val="20"/>
          <w:szCs w:val="20"/>
          <w:lang w:val="en-US"/>
        </w:rPr>
        <w:instrText>ADDIN CSL_CITATION { "citationItems" : [ { "id" : "ITEM-1", "itemData" : { "ISBN" : "978-1-53610-603-9", "abstract" : "Pastures are considered an important natural resource and provide a basic source of livelihoods in Kyrgyzstan. Natural grasslands cover wide areas and not only provide self- sufficiency for rural households but also play an important role in strengthening social relations. Yet the post-socialist transformation in pasture management has resulted in a strong reduction in pastoral mobility, overgrazing and resource degradation. This chapter presents the empirical findings from two case studies implemented in southern Kyrgyzstan and evaluates the costs and benefits of different land use strategies with regard to pasture degradation. The study comparatively assesses alternative pasture management strategies, reflecting on their impact on pasture and livestock productivity. The farm gate values of sheep are used as an example of pastures\u2019 direct use values. The authors explore a potential intervention to mitigate pasture degradation: pasture rotation, highlighting the benefits of pasture improvement. Furthermore, we present the results of a stakeholder analysis and discuss why Kyrgyz pasture users do not engage in sustainable land management. It is argued that awareness about the relationship between overgrazing and pasture/livestock productivity has been not translated into action by pasture users due to the lack of consensus between experts and herders regarding what interventions are needed and how they should be organized.", "author" : [ { "dropping-particle" : "", "family" : "Ridder", "given" : "Rebecka", "non-dropping-particle" : "", "parse-names" : false, "suffix" : "" }, { "dropping-particle" : "", "family" : "Isakov", "given" : "Azamat", "non-dropping-particle" : "", "parse-names" : false, "suffix" : "" }, { "dropping-particle" : "", "family" : "Kasymov", "given" : "Ulan", "non-dropping-particle" : "", "parse-names" : false, "suffix" : "" } ], "chapter-number" : "15", "container-title" : "Rangelands along the Silk Road: Transformative Adaptation under Climate and Global Change", "edition" : "Environmen", "editor" : [ { "dropping-particle" : "", "family" : "Squires", "given" : "Victor Roy", "non-dropping-particle" : "", "parse-names" : false, "suffix" : "" }, { "dropping-particle" : "", "family" : "Zhan-Huan", "given" : "Shang", "non-dropping-particle" : "", "parse-names" : false, "suffix" : "" }, { "dropping-particle" : "", "family" : "Ariapour", "given" : "Ali", "non-dropping-particle" : "", "parse-names" : false, "suffix" : "" } ], "id" : "ITEM-1", "issued" : { "date-parts" : [ [ "2017" ] ] }, "page" : "299-322", "publisher" : "Nova Science Publishers", "title" : "Transformation in Pasture use in Kyrgyzstan. What are the Costs of Pasture Degradation?", "type" : "chapter" }, "uris" : [ "http://www.mendeley.com/documents/?uuid=012306e9-d88b-4c9f-8688-0809ce5beb3d" ] } ], "mendeley" : { "formattedCitation" : "(Ridder et al., 2017)", "plainTextFormattedCitation" : "(Ridder et al., 2017)", "previouslyFormattedCitation" : "(Ridder et al., 2017)" }, "properties" : {  }, "schema" : "https://github.com/citation-style-language/schema/raw/master/csl-citation.json" }</w:instrText>
      </w:r>
      <w:r w:rsidRPr="00F02A52">
        <w:rPr>
          <w:color w:val="000000"/>
          <w:sz w:val="20"/>
          <w:szCs w:val="20"/>
          <w:lang w:val="en-US"/>
        </w:rPr>
        <w:fldChar w:fldCharType="separate"/>
      </w:r>
      <w:r w:rsidRPr="00F02A52">
        <w:rPr>
          <w:color w:val="000000"/>
          <w:sz w:val="20"/>
          <w:szCs w:val="20"/>
          <w:lang w:val="en-US"/>
        </w:rPr>
        <w:t xml:space="preserve">(Ridder </w:t>
      </w:r>
      <w:r w:rsidR="009E3418" w:rsidRPr="009E3418">
        <w:rPr>
          <w:i/>
          <w:color w:val="000000"/>
          <w:sz w:val="20"/>
          <w:szCs w:val="20"/>
          <w:lang w:val="en-US"/>
        </w:rPr>
        <w:t>et al.</w:t>
      </w:r>
      <w:r w:rsidRPr="00F02A52">
        <w:rPr>
          <w:color w:val="000000"/>
          <w:sz w:val="20"/>
          <w:szCs w:val="20"/>
          <w:lang w:val="en-US"/>
        </w:rPr>
        <w:t>, 2017)</w:t>
      </w:r>
      <w:r w:rsidRPr="00F02A52">
        <w:rPr>
          <w:color w:val="000000"/>
          <w:sz w:val="20"/>
          <w:szCs w:val="20"/>
          <w:lang w:val="en-US"/>
        </w:rPr>
        <w:fldChar w:fldCharType="end"/>
      </w:r>
      <w:r w:rsidRPr="00F02A52">
        <w:rPr>
          <w:color w:val="000000"/>
          <w:sz w:val="20"/>
          <w:szCs w:val="20"/>
          <w:lang w:val="en-US"/>
        </w:rPr>
        <w:t xml:space="preserve">. Kasymov </w:t>
      </w:r>
      <w:r w:rsidRPr="00F02A52">
        <w:rPr>
          <w:color w:val="000000"/>
          <w:sz w:val="20"/>
          <w:szCs w:val="20"/>
          <w:lang w:val="en-US"/>
        </w:rPr>
        <w:fldChar w:fldCharType="begin" w:fldLock="1"/>
      </w:r>
      <w:r>
        <w:rPr>
          <w:color w:val="000000"/>
          <w:sz w:val="20"/>
          <w:szCs w:val="20"/>
          <w:lang w:val="en-US"/>
        </w:rPr>
        <w:instrText>ADDIN CSL_CITATION { "citationItems" : [ { "id" : "ITEM-1", "itemData" : { "ISBN" : "978-3-8440-4734-9", "abstract" : "Kyrgyzstan has undergone an enormous transformation and gained valuable experience in designing institutions in natural resource management. This study reflects on the Kyrgyz transformation experience in pasture use and management, seeking to contribute to the political and scientific discourse on institutional change in post-socialist contexts. It suggests that, under conditions of uncertainty and legal pluralism, action situations where actors negotiate over access to these resources while making individual and collective decisions about resource use are affected by a complex interplay between formal and informal institutions. The research findings demonstrate that power and efficiency considerations of actors play an important role in institutional change, as actors intentionally decide on what they consider to be effective institutions based on their beliefs regarding potential benefits offered by different institutional forms. This study critically assesses the evolution of formal and informal institutions in Kyrgyz pasture management within the process of implementation of new legislation. The research argues that power asymmetry can, but does not necessarily, lead to inefficient bargaining outcomes. Under conditions of incomplete information and uncertainty about the preferences of others, actors may have difficulties in coordinating their cooperation. But it has also been found that, under these conditions, the shared beliefs of actors may rather help to economize on information processing and more efficiently coordinate their cooperation. Therefore, the study highlights a need to support the learning processes which pasture users and policy makers go through, to overcome a gap between their beliefs and, thereby, to increase the sustainability of institutions in resource use and management.", "author" : [ { "dropping-particle" : "", "family" : "Kasymov", "given" : "Ulan", "non-dropping-particle" : "", "parse-names" : false, "suffix" : "" } ], "editor" : [ { "dropping-particle" : "", "family" : "Beckmann", "given" : "Volker", "non-dropping-particle" : "", "parse-names" : false, "suffix" : "" }, { "dropping-particle" : "", "family" : "Hagedorn", "given" : "Konrad", "non-dropping-particle" : "", "parse-names" : false, "suffix" : "" } ], "id" : "ITEM-1", "issued" : { "date-parts" : [ [ "2016" ] ] }, "number-of-pages" : "208", "publisher" : "Shaker Verlag", "publisher-place" : "Greifswald and Berlin", "title" : "Designing institutions in a post-socialist transformation process: Institutions in regulating access to and management of pasture resources in Kyrgyzstan", "type" : "book" }, "suffix" : "p. 7", "uris" : [ "http://www.mendeley.com/documents/?uuid=58f6b744-c35e-4f57-99ab-9cb4c8927379" ] } ], "mendeley" : { "formattedCitation" : "(Kasymov, 2016 p. 7)", "plainTextFormattedCitation" : "(Kasymov, 2016 p. 7)", "previouslyFormattedCitation" : "(Kasymov, 2016 p. 7)" }, "properties" : {  }, "schema" : "https://github.com/citation-style-language/schema/raw/master/csl-citation.json" }</w:instrText>
      </w:r>
      <w:r w:rsidRPr="00F02A52">
        <w:rPr>
          <w:color w:val="000000"/>
          <w:sz w:val="20"/>
          <w:szCs w:val="20"/>
          <w:lang w:val="en-US"/>
        </w:rPr>
        <w:fldChar w:fldCharType="separate"/>
      </w:r>
      <w:r w:rsidRPr="00F02A52">
        <w:rPr>
          <w:color w:val="000000"/>
          <w:sz w:val="20"/>
          <w:szCs w:val="20"/>
          <w:lang w:val="en-US"/>
        </w:rPr>
        <w:t>(2016</w:t>
      </w:r>
      <w:r w:rsidR="00B4304C">
        <w:rPr>
          <w:color w:val="000000"/>
          <w:sz w:val="20"/>
          <w:szCs w:val="20"/>
          <w:lang w:val="en-US"/>
        </w:rPr>
        <w:t>,</w:t>
      </w:r>
      <w:r w:rsidRPr="00F02A52">
        <w:rPr>
          <w:color w:val="000000"/>
          <w:sz w:val="20"/>
          <w:szCs w:val="20"/>
          <w:lang w:val="en-US"/>
        </w:rPr>
        <w:t xml:space="preserve"> p. 7)</w:t>
      </w:r>
      <w:r w:rsidRPr="00F02A52">
        <w:rPr>
          <w:color w:val="000000"/>
          <w:sz w:val="20"/>
          <w:szCs w:val="20"/>
          <w:lang w:val="en-US"/>
        </w:rPr>
        <w:fldChar w:fldCharType="end"/>
      </w:r>
      <w:r w:rsidRPr="00F02A52">
        <w:rPr>
          <w:sz w:val="20"/>
          <w:szCs w:val="20"/>
          <w:lang w:val="en-US"/>
        </w:rPr>
        <w:t xml:space="preserve"> argues, on the other hand, that enforcement of new formal institutions in pasture use and management affects the relative bargaining power and distributional advantage of actors. Thus, it has a redistributive character in supporting less powerful actors and contributing to the selection of more socially-optimal strategies adopted by pasture users. </w:t>
      </w:r>
      <w:r w:rsidRPr="00F02A52">
        <w:rPr>
          <w:bCs/>
          <w:sz w:val="20"/>
          <w:szCs w:val="20"/>
          <w:lang w:val="en-US"/>
        </w:rPr>
        <w:t xml:space="preserve">All authors agree, however, that the latest reform in pasture management in Kyrgyzstan is still a </w:t>
      </w:r>
      <w:r>
        <w:rPr>
          <w:bCs/>
          <w:sz w:val="20"/>
          <w:szCs w:val="20"/>
          <w:lang w:val="en-US"/>
        </w:rPr>
        <w:t>“</w:t>
      </w:r>
      <w:r w:rsidRPr="00F02A52">
        <w:rPr>
          <w:bCs/>
          <w:sz w:val="20"/>
          <w:szCs w:val="20"/>
          <w:lang w:val="en-US"/>
        </w:rPr>
        <w:t xml:space="preserve">work in progress” and a longer-term perspective as well as more research will be required to evaluate the environmental and social impacts. </w:t>
      </w:r>
    </w:p>
    <w:p w14:paraId="724C8AE0" w14:textId="34A92CE6" w:rsidR="00E97DE0" w:rsidRDefault="00E97DE0" w:rsidP="00E97DE0">
      <w:pPr>
        <w:spacing w:before="240"/>
        <w:rPr>
          <w:b/>
          <w:bCs/>
          <w:sz w:val="20"/>
          <w:szCs w:val="20"/>
          <w:lang w:val="en-US"/>
        </w:rPr>
      </w:pPr>
      <w:r w:rsidRPr="00F02A52">
        <w:rPr>
          <w:b/>
          <w:bCs/>
          <w:sz w:val="20"/>
          <w:szCs w:val="20"/>
          <w:lang w:val="en-US"/>
        </w:rPr>
        <w:t>End of Box 6.7</w:t>
      </w:r>
    </w:p>
    <w:p w14:paraId="592C41EE" w14:textId="77777777" w:rsidR="00D15DFD" w:rsidRPr="00F02A52" w:rsidRDefault="00D15DFD" w:rsidP="00E97DE0">
      <w:pPr>
        <w:spacing w:before="240"/>
        <w:rPr>
          <w:b/>
          <w:bCs/>
          <w:sz w:val="20"/>
          <w:szCs w:val="20"/>
          <w:lang w:val="en-US"/>
        </w:rPr>
      </w:pPr>
    </w:p>
    <w:p w14:paraId="7D78AF14" w14:textId="77777777" w:rsidR="00E97DE0" w:rsidRPr="00F02A52" w:rsidRDefault="00E97DE0" w:rsidP="00E97DE0">
      <w:pPr>
        <w:rPr>
          <w:lang w:val="en-US"/>
        </w:rPr>
      </w:pPr>
      <w:r w:rsidRPr="00F02A52">
        <w:rPr>
          <w:lang w:val="en-US"/>
        </w:rPr>
        <w:t xml:space="preserve">Governance of natural resources and biodiversity requires compatibility between ecological and social systems </w:t>
      </w:r>
      <w:r w:rsidRPr="00F02A52">
        <w:rPr>
          <w:lang w:val="en-US"/>
        </w:rPr>
        <w:fldChar w:fldCharType="begin" w:fldLock="1"/>
      </w:r>
      <w:r>
        <w:rPr>
          <w:lang w:val="en-US"/>
        </w:rPr>
        <w:instrText>ADDIN CSL_CITATION { "citationItems" : [ { "id" : "ITEM-1", "itemData" : { "DOI" : "10.1016/j.ecolecon.2004.09.017", "ISSN" : "09218009", "abstract" : "New institutional economics and its forerunners have, we argue made important contributions to the evolving agenda of ecological economics. The conceptualisation of environmental problems as instances of interdependence and the acknowl- edgement of positive transaction costs are key insights into the nature of environmental problems. We also discuss how plurality of behavioural motivations and limited cognitive capacity have important implications for environmental decision making and its analysis. We show how evolutionary and collective action theories offer complementary takes on the choice and change of environmental governance institutions and how the concept of social capital can enrich analyses of environmental governance. We conclude that an emerging institutional ecological economics has the greatest relative advantage in analysing the design, implementation and effectiveness of environmental governance solutions.", "author" : [ { "dropping-particle" : "", "family" : "Paavola", "given" : "Jouni", "non-dropping-particle" : "", "parse-names" : false, "suffix" : "" }, { "dropping-particle" : "", "family" : "Adger", "given" : "W. Neil", "non-dropping-particle" : "", "parse-names" : false, "suffix" : "" } ], "container-title" : "Ecological Economics", "id" : "ITEM-1", "issue" : "3", "issued" : { "date-parts" : [ [ "2005", "5" ] ] }, "page" : "353-368", "title" : "Institutional ecological economics", "type" : "article-journal", "volume" : "53" }, "uris" : [ "http://www.mendeley.com/documents/?uuid=cd4eef04-2eee-4bda-b54d-734b82f91a68", "http://www.mendeley.com/documents/?uuid=fcb84c6a-51cc-4fe6-96b2-7be6e1576c00" ] } ], "mendeley" : { "formattedCitation" : "(Paavola &amp; Adger, 2005)", "plainTextFormattedCitation" : "(Paavola &amp; Adger, 2005)", "previouslyFormattedCitation" : "(Paavola &amp; Adger, 2005)" }, "properties" : {  }, "schema" : "https://github.com/citation-style-language/schema/raw/master/csl-citation.json" }</w:instrText>
      </w:r>
      <w:r w:rsidRPr="00F02A52">
        <w:rPr>
          <w:lang w:val="en-US"/>
        </w:rPr>
        <w:fldChar w:fldCharType="separate"/>
      </w:r>
      <w:r w:rsidRPr="00F02A52">
        <w:rPr>
          <w:lang w:val="en-US"/>
        </w:rPr>
        <w:t>(Paavola &amp; Adger, 2005)</w:t>
      </w:r>
      <w:r w:rsidRPr="00F02A52">
        <w:rPr>
          <w:lang w:val="en-US"/>
        </w:rPr>
        <w:fldChar w:fldCharType="end"/>
      </w:r>
      <w:r w:rsidRPr="00F02A52">
        <w:rPr>
          <w:lang w:val="en-US"/>
        </w:rPr>
        <w:t xml:space="preserve"> and implies that institutions coordinate complex interactions </w:t>
      </w:r>
      <w:r w:rsidRPr="00F02A52">
        <w:rPr>
          <w:lang w:val="en-US"/>
        </w:rPr>
        <w:lastRenderedPageBreak/>
        <w:t xml:space="preserve">between people and nature, maintaining the ability of the ecological system to support the social and economic systems </w:t>
      </w:r>
      <w:r w:rsidRPr="00F02A52">
        <w:rPr>
          <w:lang w:val="en-US"/>
        </w:rPr>
        <w:fldChar w:fldCharType="begin" w:fldLock="1"/>
      </w:r>
      <w:r>
        <w:rPr>
          <w:lang w:val="en-US"/>
        </w:rPr>
        <w:instrText>ADDIN CSL_CITATION { "citationItems" : [ { "id" : "ITEM-1", "itemData" : { "ISBN" : "0-415-32252-9", "author" : [ { "dropping-particle" : "", "family" : "Hodgson", "given" : "Geoffrey M.", "non-dropping-particle" : "", "parse-names" : false, "suffix" : "" } ], "id" : "ITEM-1", "issued" : { "date-parts" : [ [ "2004" ] ] }, "number-of-pages" : "520", "publisher" : "Routledge", "publisher-place" : "London, UK", "title" : "The Evolution of Institutional Economics : Agency, Structure, and Darwinism in American Institutionalism", "type" : "book" }, "uris" : [ "http://www.mendeley.com/documents/?uuid=69cc3c98-0008-41b2-a62b-985178622832", "http://www.mendeley.com/documents/?uuid=948e4fc5-535b-4c1a-a441-26a098b7cca6" ] } ], "mendeley" : { "formattedCitation" : "(Hodgson, 2004)", "plainTextFormattedCitation" : "(Hodgson, 2004)", "previouslyFormattedCitation" : "(Hodgson, 2004)" }, "properties" : {  }, "schema" : "https://github.com/citation-style-language/schema/raw/master/csl-citation.json" }</w:instrText>
      </w:r>
      <w:r w:rsidRPr="00F02A52">
        <w:rPr>
          <w:lang w:val="en-US"/>
        </w:rPr>
        <w:fldChar w:fldCharType="separate"/>
      </w:r>
      <w:r w:rsidRPr="00F02A52">
        <w:rPr>
          <w:lang w:val="en-US"/>
        </w:rPr>
        <w:t>(Hodgson, 2004)</w:t>
      </w:r>
      <w:r w:rsidRPr="00F02A52">
        <w:rPr>
          <w:lang w:val="en-US"/>
        </w:rPr>
        <w:fldChar w:fldCharType="end"/>
      </w:r>
      <w:r w:rsidRPr="00F02A52">
        <w:rPr>
          <w:lang w:val="en-US"/>
        </w:rPr>
        <w:t>. To address the problems listed above, Eastern European and Central Asian countries may need to transform environmental governance, redefining the role of state and civil society, their power, and mechanisms of interactions in natural resource management.</w:t>
      </w:r>
    </w:p>
    <w:p w14:paraId="19E18E46" w14:textId="55CDBF81" w:rsidR="00E97DE0" w:rsidRPr="00F02A52" w:rsidRDefault="00E97DE0" w:rsidP="00E97DE0">
      <w:pPr>
        <w:rPr>
          <w:lang w:val="en-US"/>
        </w:rPr>
      </w:pPr>
      <w:r w:rsidRPr="00F02A52">
        <w:rPr>
          <w:lang w:val="en-US"/>
        </w:rPr>
        <w:t xml:space="preserve">Several aspects need to be considered when designing policy interventions in Eastern Europe and Central Asia. First, for the countries rich in land resources, such as Russia, Ukraine and Kazakhstan, an important governance challenge is to address land grabbing and the potential exploitation of existing institutional weaknesses by powerful investors (see also synthesis </w:t>
      </w:r>
      <w:r w:rsidR="005A3E13">
        <w:rPr>
          <w:b/>
          <w:lang w:val="en-US"/>
        </w:rPr>
        <w:t>Table 6.11</w:t>
      </w:r>
      <w:r w:rsidRPr="00F02A52">
        <w:rPr>
          <w:lang w:val="en-US"/>
        </w:rPr>
        <w:t>).</w:t>
      </w:r>
      <w:r w:rsidRPr="00F02A52">
        <w:rPr>
          <w:sz w:val="18"/>
          <w:szCs w:val="18"/>
          <w:lang w:val="en-US"/>
        </w:rPr>
        <w:t xml:space="preserve"> </w:t>
      </w:r>
      <w:r w:rsidRPr="00F02A52">
        <w:rPr>
          <w:lang w:val="en-US"/>
        </w:rPr>
        <w:t xml:space="preserve">Second, the governing dynamics of land abandonment observed during the initial transition period, and recent intensification of land use, will be crucial for protecting environmental services and biodiversity in the regions. Finally, </w:t>
      </w:r>
      <w:r w:rsidRPr="00F02A52">
        <w:rPr>
          <w:rFonts w:cs="Helvetica"/>
          <w:lang w:val="en-US"/>
        </w:rPr>
        <w:t>Central Asian experiences in decentralization and devolution illustrate that the process of institutional change is not straightforward but rather, complex and dynamic. As institutions are designed to coordinate complex interactions between ecological and social systems, which is characterized by processes of evaluation and co-evolution, institutional development is also very much a result of co-adaptation and learning. Therefore, institutional design to protect biodiversity and environmental services must strengthen and build upon local knowledge, practices and agricultural institutions (</w:t>
      </w:r>
      <w:r w:rsidRPr="00F02A52">
        <w:rPr>
          <w:lang w:val="en-US"/>
        </w:rPr>
        <w:t xml:space="preserve">synthesis </w:t>
      </w:r>
      <w:r w:rsidR="005A3E13">
        <w:rPr>
          <w:b/>
          <w:lang w:val="en-US"/>
        </w:rPr>
        <w:t>Table 6.11</w:t>
      </w:r>
      <w:r w:rsidRPr="00F02A52">
        <w:rPr>
          <w:lang w:val="en-US"/>
        </w:rPr>
        <w:t>).</w:t>
      </w:r>
    </w:p>
    <w:p w14:paraId="7D1BDE94" w14:textId="77777777" w:rsidR="00E97DE0" w:rsidRPr="00F02A52" w:rsidRDefault="00E97DE0" w:rsidP="00E97DE0">
      <w:pPr>
        <w:rPr>
          <w:rFonts w:cs="Helvetica"/>
          <w:lang w:val="en-US"/>
        </w:rPr>
      </w:pPr>
    </w:p>
    <w:p w14:paraId="3136DB16" w14:textId="77777777" w:rsidR="00E97DE0" w:rsidRPr="00F02A52" w:rsidRDefault="00E97DE0" w:rsidP="001F0516">
      <w:pPr>
        <w:pStyle w:val="Heading4"/>
      </w:pPr>
      <w:bookmarkStart w:id="1845" w:name="_Toc519504828"/>
      <w:r w:rsidRPr="00F02A52">
        <w:t>Summary</w:t>
      </w:r>
      <w:bookmarkEnd w:id="1845"/>
    </w:p>
    <w:p w14:paraId="207FB6A2" w14:textId="77777777" w:rsidR="00E97DE0" w:rsidRPr="00F02A52" w:rsidRDefault="00E97DE0" w:rsidP="00E97DE0">
      <w:pPr>
        <w:rPr>
          <w:lang w:val="en-US"/>
        </w:rPr>
      </w:pPr>
      <w:r w:rsidRPr="00F02A52">
        <w:rPr>
          <w:lang w:val="en-US"/>
        </w:rPr>
        <w:t xml:space="preserve">In recent decades, the governance of the agricultural sector has undergone important changes in Europe and Central Asia. </w:t>
      </w:r>
    </w:p>
    <w:p w14:paraId="5E8E1DF2" w14:textId="71940DBD" w:rsidR="00E97DE0" w:rsidRPr="00F02A52" w:rsidRDefault="00E97DE0" w:rsidP="00E97DE0">
      <w:pPr>
        <w:rPr>
          <w:lang w:val="en-US"/>
        </w:rPr>
      </w:pPr>
      <w:r w:rsidRPr="00F02A52">
        <w:rPr>
          <w:lang w:val="en-US"/>
        </w:rPr>
        <w:t xml:space="preserve">In Western and Central Europe, the establishment of the </w:t>
      </w:r>
      <w:r>
        <w:rPr>
          <w:lang w:val="en-US"/>
        </w:rPr>
        <w:t>European Union</w:t>
      </w:r>
      <w:r w:rsidRPr="00F02A52">
        <w:rPr>
          <w:lang w:val="en-US"/>
        </w:rPr>
        <w:t xml:space="preserve"> </w:t>
      </w:r>
      <w:r>
        <w:rPr>
          <w:lang w:val="en-US"/>
        </w:rPr>
        <w:t>Common Agricultural Policy</w:t>
      </w:r>
      <w:r w:rsidRPr="00F02A52">
        <w:rPr>
          <w:lang w:val="en-US"/>
        </w:rPr>
        <w:t xml:space="preserve"> saw at first strong support for production by government intervention, which led to unsustainable negative impacts on the economic, socio-cultural and environmental systems. Then, from the 1980s, </w:t>
      </w:r>
      <w:r>
        <w:rPr>
          <w:lang w:val="en-US"/>
        </w:rPr>
        <w:t>Common Agricultural Policy</w:t>
      </w:r>
      <w:r w:rsidRPr="00F02A52">
        <w:rPr>
          <w:lang w:val="en-US"/>
        </w:rPr>
        <w:t xml:space="preserve"> reforms promoted the decoupling of farm income support from production, the reduction of agricultural surplus, the control of budget costs and the integration of socio-cultural and environmental objectives into the </w:t>
      </w:r>
      <w:r>
        <w:rPr>
          <w:lang w:val="en-US"/>
        </w:rPr>
        <w:t>policy</w:t>
      </w:r>
      <w:r w:rsidRPr="00F02A52">
        <w:rPr>
          <w:lang w:val="en-US"/>
        </w:rPr>
        <w:t xml:space="preserve">. Various policy instruments from different instrument categories were used to achieve these objectives, such as relevant environmental regulations and laws, rural development plans, agri-environmental measures, food quality labelling, participatory processes involving stakeholders, and the adaptation to market conditions by farms. While the </w:t>
      </w:r>
      <w:r>
        <w:rPr>
          <w:lang w:val="en-US"/>
        </w:rPr>
        <w:t xml:space="preserve">Common Agricultural Policy </w:t>
      </w:r>
      <w:r w:rsidRPr="00F02A52">
        <w:rPr>
          <w:lang w:val="en-US"/>
        </w:rPr>
        <w:t xml:space="preserve">budget spent on production of agricultural commodities was reduced and agricultural pressures on the environment lessened, significant progress is still lacking in enhancing the delivery by the agricultural sector of some </w:t>
      </w:r>
      <w:r>
        <w:rPr>
          <w:lang w:val="en-US"/>
        </w:rPr>
        <w:t>of nature’s contributions to people</w:t>
      </w:r>
      <w:r w:rsidRPr="00F02A52">
        <w:rPr>
          <w:lang w:val="en-US"/>
        </w:rPr>
        <w:t xml:space="preserve"> that are public goods such as air, water, and climate regulation, soil erosion and water run-off control, conservation of habitats and biodiversity, and maintenance of traditional culture and agricultural landscapes. The delivery of </w:t>
      </w:r>
      <w:r>
        <w:rPr>
          <w:lang w:val="en-US"/>
        </w:rPr>
        <w:t>nature’s contributions to people</w:t>
      </w:r>
      <w:r w:rsidRPr="00F02A52">
        <w:rPr>
          <w:lang w:val="en-US"/>
        </w:rPr>
        <w:t xml:space="preserve"> may be supported by the agricultural sector if </w:t>
      </w:r>
      <w:r w:rsidR="00B4304C">
        <w:rPr>
          <w:lang w:val="en-US"/>
        </w:rPr>
        <w:t xml:space="preserve">the </w:t>
      </w:r>
      <w:r>
        <w:rPr>
          <w:lang w:val="en-US"/>
        </w:rPr>
        <w:t xml:space="preserve">Common Agricultural </w:t>
      </w:r>
      <w:r w:rsidR="00B4304C">
        <w:rPr>
          <w:lang w:val="en-US"/>
        </w:rPr>
        <w:t>P</w:t>
      </w:r>
      <w:r w:rsidRPr="00F02A52">
        <w:rPr>
          <w:lang w:val="en-US"/>
        </w:rPr>
        <w:t xml:space="preserve">olicy objectives are defined more clearly (e.g. what are farm income and environmental objectives supported in </w:t>
      </w:r>
      <w:r>
        <w:rPr>
          <w:lang w:val="en-US"/>
        </w:rPr>
        <w:t>the policy’s</w:t>
      </w:r>
      <w:r w:rsidRPr="00F02A52">
        <w:rPr>
          <w:lang w:val="en-US"/>
        </w:rPr>
        <w:t xml:space="preserve"> </w:t>
      </w:r>
      <w:r>
        <w:rPr>
          <w:lang w:val="en-US"/>
        </w:rPr>
        <w:t>p</w:t>
      </w:r>
      <w:r w:rsidRPr="00F02A52">
        <w:rPr>
          <w:lang w:val="en-US"/>
        </w:rPr>
        <w:t xml:space="preserve">illar 1) (see also synthesis </w:t>
      </w:r>
      <w:r w:rsidR="005A3E13">
        <w:rPr>
          <w:b/>
          <w:lang w:val="en-US"/>
        </w:rPr>
        <w:t>Table 6.11</w:t>
      </w:r>
      <w:r w:rsidRPr="00F02A52">
        <w:rPr>
          <w:lang w:val="en-US"/>
        </w:rPr>
        <w:t xml:space="preserve">) and policy instruments are made more efficient and effective. This could be achieved, for example, by fine tuning </w:t>
      </w:r>
      <w:r w:rsidR="00B4304C">
        <w:rPr>
          <w:lang w:val="en-US"/>
        </w:rPr>
        <w:t xml:space="preserve">the </w:t>
      </w:r>
      <w:r>
        <w:rPr>
          <w:lang w:val="en-US"/>
        </w:rPr>
        <w:t xml:space="preserve">Common Agricultural </w:t>
      </w:r>
      <w:r w:rsidR="00B4304C">
        <w:rPr>
          <w:lang w:val="en-US"/>
        </w:rPr>
        <w:t>P</w:t>
      </w:r>
      <w:r>
        <w:rPr>
          <w:lang w:val="en-US"/>
        </w:rPr>
        <w:t>olicy</w:t>
      </w:r>
      <w:r w:rsidRPr="00F02A52">
        <w:rPr>
          <w:lang w:val="en-US"/>
        </w:rPr>
        <w:t xml:space="preserve"> cross-compliance and greening requirements to critical ecological thresholds for </w:t>
      </w:r>
      <w:r>
        <w:rPr>
          <w:lang w:val="en-US"/>
        </w:rPr>
        <w:t>nature’s contributions to people</w:t>
      </w:r>
      <w:r w:rsidRPr="00F02A52">
        <w:rPr>
          <w:lang w:val="en-US"/>
        </w:rPr>
        <w:t xml:space="preserve"> delivery by agro-ecosystems at local level in </w:t>
      </w:r>
      <w:r>
        <w:rPr>
          <w:lang w:val="en-US"/>
        </w:rPr>
        <w:t>p</w:t>
      </w:r>
      <w:r w:rsidRPr="00F02A52">
        <w:rPr>
          <w:lang w:val="en-US"/>
        </w:rPr>
        <w:t xml:space="preserve">illar 1 and by developing more effective and more result-oriented agri-environmental measures tailored to local conditions in </w:t>
      </w:r>
      <w:r>
        <w:rPr>
          <w:lang w:val="en-US"/>
        </w:rPr>
        <w:t>p</w:t>
      </w:r>
      <w:r w:rsidRPr="00F02A52">
        <w:rPr>
          <w:lang w:val="en-US"/>
        </w:rPr>
        <w:t xml:space="preserve">illar 2 (see synthesis </w:t>
      </w:r>
      <w:r w:rsidR="005A3E13">
        <w:rPr>
          <w:b/>
          <w:lang w:val="en-US"/>
        </w:rPr>
        <w:t>Table 6.11</w:t>
      </w:r>
      <w:r w:rsidRPr="00F02A52">
        <w:rPr>
          <w:lang w:val="en-US"/>
        </w:rPr>
        <w:t>).</w:t>
      </w:r>
    </w:p>
    <w:p w14:paraId="0D1FB67E" w14:textId="511B1601" w:rsidR="00E97DE0" w:rsidRPr="00F02A52" w:rsidRDefault="00E97DE0" w:rsidP="00E97DE0">
      <w:pPr>
        <w:rPr>
          <w:lang w:val="en-US"/>
        </w:rPr>
      </w:pPr>
      <w:r w:rsidRPr="00F02A52">
        <w:rPr>
          <w:lang w:val="en-US"/>
        </w:rPr>
        <w:t xml:space="preserve">In Eastern Europe and Central Asia, the dissolution of the Soviet Union in the 1990s led to a decentralization of governance of the agricultural sector and to privatization and redistribution of land to farmers. This has, in many countries, resulted in a reduction of big state farms in favour of small to </w:t>
      </w:r>
      <w:r w:rsidRPr="00F02A52">
        <w:rPr>
          <w:lang w:val="en-US"/>
        </w:rPr>
        <w:lastRenderedPageBreak/>
        <w:t xml:space="preserve">medium-sized private farms producing for subsistence consumption and local markets. It also resulted in the establishment of large agro-enterprises producing grains and oilseeds for exports in Russia, Belarus and Ukraine in Eastern Europe and Kazakhstan in Central Asia, and big farms as a result of “land optimization” governmental policy in Uzbekistan. The results of these land reforms, from an environmental point of view, have been less intensive agricultural production, a decrease in productivity in small- to medium-size farms, and land abandonment that have generally benefited the environment. However, the transition toward a market economy is already showing signs of increasing intensification of agricultural practices leading to big environmental impacts (e.g. soil erosion in Moldova), high unemployment rates in rural areas (e.g. in Kyrgyzstan, Tajikistan and Uzbekistan), and land-grabbing problems in post-Soviet Eurasia (e.g. Russia, Ukraine and Kazakhstan). Since the dissolution of the Soviet Union in 1991, in independent Central Asian countries many natural resource management systems such as irrigation, forest, and pasture organizations have transferred authority to local stakeholders (e.g. pasture user unions and pasture committees in Kyrgyzstan, non-commercial voluntary organizations of water users for irrigation of water). </w:t>
      </w:r>
      <w:r w:rsidRPr="00F02A52">
        <w:rPr>
          <w:spacing w:val="-6"/>
          <w:lang w:val="en-US"/>
        </w:rPr>
        <w:t>This represents a fundamental change in the relationship between state, market and civil society with regard to pasture and irrigation water management, by moving away</w:t>
      </w:r>
      <w:r w:rsidRPr="00F02A52">
        <w:rPr>
          <w:lang w:val="en-US"/>
        </w:rPr>
        <w:t xml:space="preserve"> from the hierarchical top-down governance and command-and-control policy instruments, inherited from the Soviet past</w:t>
      </w:r>
      <w:r w:rsidR="00A53F70">
        <w:rPr>
          <w:lang w:val="en-US"/>
        </w:rPr>
        <w:t>.</w:t>
      </w:r>
      <w:r w:rsidRPr="00F02A52">
        <w:rPr>
          <w:lang w:val="en-US"/>
        </w:rPr>
        <w:t xml:space="preserve"> </w:t>
      </w:r>
    </w:p>
    <w:p w14:paraId="14A8B0A1" w14:textId="5440A124" w:rsidR="00E97DE0" w:rsidRPr="00F02A52" w:rsidRDefault="00E97DE0" w:rsidP="00E97DE0">
      <w:pPr>
        <w:rPr>
          <w:lang w:val="en-US"/>
        </w:rPr>
      </w:pPr>
      <w:r w:rsidRPr="00F02A52">
        <w:rPr>
          <w:lang w:val="en-US"/>
        </w:rPr>
        <w:t xml:space="preserve">Despite these positive trends, such as the integration and evaluation of environmental targets, inter-ministerial cooperation, and improved research systems (see also synthesis </w:t>
      </w:r>
      <w:r w:rsidR="005A3E13">
        <w:rPr>
          <w:b/>
          <w:lang w:val="en-US"/>
        </w:rPr>
        <w:t>Table 6.11</w:t>
      </w:r>
      <w:r w:rsidRPr="00F02A52">
        <w:rPr>
          <w:lang w:val="en-US"/>
        </w:rPr>
        <w:t xml:space="preserve">) there are many pitfalls. These include the lack of awareness and capacity building of farmers, non-existence of advisory and extension services, </w:t>
      </w:r>
      <w:r w:rsidRPr="00F02A52">
        <w:rPr>
          <w:rFonts w:cs="Helvetica"/>
          <w:lang w:val="en-US"/>
        </w:rPr>
        <w:t xml:space="preserve">weakness of newly established institutions, poor public acceptance and lack of legitimization of new regulations and governance structures among resource users, and the growing gap between the implemented policies and actual management </w:t>
      </w:r>
      <w:r w:rsidRPr="00F02A52">
        <w:rPr>
          <w:lang w:val="en-US"/>
        </w:rPr>
        <w:t xml:space="preserve">practices (see also synthesis </w:t>
      </w:r>
      <w:r w:rsidR="005A3E13">
        <w:rPr>
          <w:b/>
          <w:lang w:val="en-US"/>
        </w:rPr>
        <w:t>Table 6.11</w:t>
      </w:r>
      <w:r w:rsidRPr="00F02A52">
        <w:rPr>
          <w:lang w:val="en-US"/>
        </w:rPr>
        <w:t xml:space="preserve">). To address these problems, there is a need to transform environmental governance by redefining the role of state and civil society, their power, and mechanisms of interactions in natural resource management (see also synthesis </w:t>
      </w:r>
      <w:r w:rsidR="005A3E13">
        <w:rPr>
          <w:b/>
          <w:lang w:val="en-US"/>
        </w:rPr>
        <w:t>Table 6.11</w:t>
      </w:r>
      <w:r w:rsidRPr="00F02A52">
        <w:rPr>
          <w:b/>
          <w:lang w:val="en-US"/>
        </w:rPr>
        <w:t>)</w:t>
      </w:r>
      <w:r w:rsidRPr="00F02A52">
        <w:rPr>
          <w:lang w:val="en-US"/>
        </w:rPr>
        <w:t xml:space="preserve">. To enhance nature’s contributions to people and biodiversity conservation in the regions, new governance systems will also have to address the problem of land grabbing and the potential exploitation of existing institutional weaknesses by powerful investors (e.g. in Russia, Ukraine and Kazakhstan). Governance systems will also have to address the abandonment of land and the recent intensification of land use by securing property rights and responsibilities, as well as designing and enforcing legal standards to sustain biodiversity and nature’s contributions to people (see synthesis </w:t>
      </w:r>
      <w:r w:rsidR="005A3E13">
        <w:rPr>
          <w:b/>
          <w:lang w:val="en-US"/>
        </w:rPr>
        <w:t>Table 6.11</w:t>
      </w:r>
      <w:r w:rsidRPr="00F02A52">
        <w:rPr>
          <w:lang w:val="en-US"/>
        </w:rPr>
        <w:t xml:space="preserve">). </w:t>
      </w:r>
    </w:p>
    <w:p w14:paraId="268CD473" w14:textId="77777777" w:rsidR="00E97DE0" w:rsidRPr="00F02A52" w:rsidRDefault="00E97DE0" w:rsidP="00E97DE0">
      <w:pPr>
        <w:rPr>
          <w:lang w:val="en-US"/>
        </w:rPr>
      </w:pPr>
    </w:p>
    <w:p w14:paraId="03BF0FF4" w14:textId="77777777" w:rsidR="00E97DE0" w:rsidRPr="00F02A52" w:rsidRDefault="00E97DE0" w:rsidP="00147745">
      <w:pPr>
        <w:pStyle w:val="Heading3"/>
        <w:rPr>
          <w:lang w:val="en-US"/>
        </w:rPr>
      </w:pPr>
      <w:bookmarkStart w:id="1846" w:name="_Toc502909640"/>
      <w:bookmarkStart w:id="1847" w:name="_Toc504380752"/>
      <w:bookmarkStart w:id="1848" w:name="_Toc519504829"/>
      <w:r w:rsidRPr="00F02A52">
        <w:rPr>
          <w:lang w:val="en-US"/>
        </w:rPr>
        <w:t>Forestry</w:t>
      </w:r>
      <w:bookmarkEnd w:id="1846"/>
      <w:bookmarkEnd w:id="1847"/>
      <w:bookmarkEnd w:id="1848"/>
    </w:p>
    <w:p w14:paraId="53D3C4C1" w14:textId="77777777" w:rsidR="00E97DE0" w:rsidRPr="00F02A52" w:rsidRDefault="00E97DE0" w:rsidP="001F0516">
      <w:pPr>
        <w:pStyle w:val="Heading4"/>
      </w:pPr>
      <w:bookmarkStart w:id="1849" w:name="_Toc519504830"/>
      <w:r w:rsidRPr="00F02A52">
        <w:t>Policy objectives</w:t>
      </w:r>
      <w:bookmarkEnd w:id="1849"/>
    </w:p>
    <w:p w14:paraId="7E2FF408" w14:textId="48FFBBAC" w:rsidR="00E97DE0" w:rsidRPr="00F02A52" w:rsidRDefault="00E97DE0" w:rsidP="00E97DE0">
      <w:pPr>
        <w:rPr>
          <w:rFonts w:eastAsia="Calibri"/>
          <w:lang w:val="en-US"/>
        </w:rPr>
      </w:pPr>
      <w:r w:rsidRPr="00F02A52">
        <w:rPr>
          <w:rFonts w:eastAsia="Calibri"/>
          <w:lang w:val="en-US"/>
        </w:rPr>
        <w:t xml:space="preserve">Forests and other wooded land cover about 1,172 million ha in Europe and Central Asia. Since 2000 there has been a net increase of forest in nearly all countries due to afforestation policies and natural expansion on, for example, abandoned agricultural land (see </w:t>
      </w:r>
      <w:r w:rsidRPr="008E2A87">
        <w:rPr>
          <w:rFonts w:eastAsia="Calibri"/>
          <w:lang w:val="en-US"/>
        </w:rPr>
        <w:t xml:space="preserve">Chapter 4) </w:t>
      </w:r>
      <w:r w:rsidRPr="008E2A87">
        <w:rPr>
          <w:rFonts w:eastAsia="Calibri"/>
          <w:lang w:val="en-US"/>
        </w:rPr>
        <w:fldChar w:fldCharType="begin" w:fldLock="1"/>
      </w:r>
      <w:r w:rsidRPr="008E2A87">
        <w:rPr>
          <w:rFonts w:eastAsia="Calibri"/>
          <w:lang w:val="en-US"/>
        </w:rPr>
        <w:instrText>ADDIN CSL_CITATION { "citationItems" : [ { "id" : "ITEM-1", "itemData" : { "abstract" : "This study is the contribution of the ECE Region to the Eleventh Session of the United Nations Forum on Forests. Using the best available data, it examines progress of the forest sector in the ECE Region towards the achievement of the four Global Objectives on Forests, adopted by the United Nations General Assembly in 2007. On the basis of this assessment as well as the forest sector outlooks and policy commitments by ECE member States, thirteen major challenges for the forest sector in the region are identified and analysed. The study provides policy recommendations for consideration in the discussions by UNFF.", "author" : [ { "dropping-particle" : "", "family" : "UNECE/FAO", "given" : "", "non-dropping-particle" : "", "parse-names" : false, "suffix" : "" } ], "id" : "ITEM-1", "issue" : "ECE/TIM/SP/37", "issued" : { "date-parts" : [ [ "2015" ] ] }, "number-of-pages" : "207", "publisher" : "United Nations Economic Commission for Europe / Food and Agriculture Organization of the United Nations", "publisher-place" : "Geneva, Switzerland", "title" : "Forests in the ECE Region: Trends and Challenges in Achieving the Global Objectives on Forests", "type" : "report" }, "uris" : [ "http://www.mendeley.com/documents/?uuid=33933e39-0b8b-3abf-80c4-0d223c7cfe6e" ] } ], "mendeley" : { "formattedCitation" : "(UNECE/FAO, 2015)", "plainTextFormattedCitation" : "(UNECE/FAO, 2015)", "previouslyFormattedCitation" : "(UNECE/FAO, 2015)" }, "properties" : {  }, "schema" : "https://github.com/citation-style-language/schema/raw/master/csl-citation.json" }</w:instrText>
      </w:r>
      <w:r w:rsidRPr="008E2A87">
        <w:rPr>
          <w:rFonts w:eastAsia="Calibri"/>
          <w:lang w:val="en-US"/>
        </w:rPr>
        <w:fldChar w:fldCharType="separate"/>
      </w:r>
      <w:r w:rsidRPr="008E2A87">
        <w:rPr>
          <w:rFonts w:eastAsia="Calibri"/>
          <w:lang w:val="en-US"/>
        </w:rPr>
        <w:t>(UNECE/FAO, 2015)</w:t>
      </w:r>
      <w:r w:rsidRPr="008E2A87">
        <w:rPr>
          <w:rFonts w:eastAsia="Calibri"/>
          <w:lang w:val="en-US"/>
        </w:rPr>
        <w:fldChar w:fldCharType="end"/>
      </w:r>
      <w:r w:rsidRPr="00F02A52">
        <w:rPr>
          <w:rFonts w:eastAsia="Calibri"/>
          <w:lang w:val="en-US"/>
        </w:rPr>
        <w:t xml:space="preserve">. The forest area is heterogeneously distributed across the region </w:t>
      </w:r>
      <w:r w:rsidRPr="00F02A52">
        <w:rPr>
          <w:rFonts w:eastAsia="Calibri"/>
          <w:lang w:val="en-US"/>
        </w:rPr>
        <w:fldChar w:fldCharType="begin" w:fldLock="1"/>
      </w:r>
      <w:r>
        <w:rPr>
          <w:rFonts w:eastAsia="Calibri"/>
          <w:lang w:val="en-US"/>
        </w:rPr>
        <w:instrText>ADDIN CSL_CITATION { "citationItems" : [ { "id" : "ITEM-1", "itemData" : { "abstract" : "This study is the contribution of the ECE Region to the Eleventh Session of the United Nations Forum on Forests. Using the best available data, it examines progress of the forest sector in the ECE Region towards the achievement of the four Global Objectives on Forests, adopted by the United Nations General Assembly in 2007. On the basis of this assessment as well as the forest sector outlooks and policy commitments by ECE member States, thirteen major challenges for the forest sector in the region are identified and analysed. The study provides policy recommendations for consideration in the discussions by UNFF.", "author" : [ { "dropping-particle" : "", "family" : "UNECE/FAO", "given" : "", "non-dropping-particle" : "", "parse-names" : false, "suffix" : "" } ], "id" : "ITEM-1", "issue" : "ECE/TIM/SP/37", "issued" : { "date-parts" : [ [ "2015" ] ] }, "number-of-pages" : "207", "publisher" : "United Nations Economic Commission for Europe / Food and Agriculture Organization of the United Nations", "publisher-place" : "Geneva, Switzerland", "title" : "Forests in the ECE Region: Trends and Challenges in Achieving the Global Objectives on Forests", "type" : "report" }, "uris" : [ "http://www.mendeley.com/documents/?uuid=33933e39-0b8b-3abf-80c4-0d223c7cfe6e" ] } ], "mendeley" : { "formattedCitation" : "(UNECE/FAO, 2015)", "plainTextFormattedCitation" : "(UNECE/FAO, 2015)", "previouslyFormattedCitation" : "(UNECE/FAO,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NECE/FAO, 2015)</w:t>
      </w:r>
      <w:r w:rsidRPr="00F02A52">
        <w:rPr>
          <w:rFonts w:eastAsia="Calibri"/>
          <w:lang w:val="en-US"/>
        </w:rPr>
        <w:fldChar w:fldCharType="end"/>
      </w:r>
      <w:r w:rsidRPr="00F02A52">
        <w:rPr>
          <w:rFonts w:eastAsia="Calibri"/>
          <w:lang w:val="en-US"/>
        </w:rPr>
        <w:t>. The Russian Federation has by far the most, with 890 million hectares, which represent 54% of its total land area. This is far above the average proportion for other Eastern European countries (approximately 40%), as well as Western Europe (about 35%), and Central Asia (&lt; 10%). The economic significance of forestry varies between countries of the region. Based on the current system of national accounts (</w:t>
      </w:r>
      <w:r>
        <w:rPr>
          <w:rFonts w:eastAsia="Calibri"/>
          <w:lang w:val="en-US"/>
        </w:rPr>
        <w:t>see</w:t>
      </w:r>
      <w:r w:rsidRPr="00D235AB">
        <w:rPr>
          <w:rFonts w:eastAsia="Calibri"/>
          <w:lang w:val="en-US"/>
        </w:rPr>
        <w:t xml:space="preserve"> Section 6.6.3),</w:t>
      </w:r>
      <w:r w:rsidRPr="00F02A52">
        <w:rPr>
          <w:rFonts w:eastAsia="Calibri"/>
          <w:lang w:val="en-US"/>
        </w:rPr>
        <w:t xml:space="preserve"> the contribution of the forestry sector to the overall </w:t>
      </w:r>
      <w:r w:rsidR="00B70C5A">
        <w:rPr>
          <w:rFonts w:eastAsia="Calibri"/>
          <w:lang w:val="en-US"/>
        </w:rPr>
        <w:t>GDP</w:t>
      </w:r>
      <w:r w:rsidRPr="00F02A52">
        <w:rPr>
          <w:rFonts w:eastAsia="Calibri"/>
          <w:lang w:val="en-US"/>
        </w:rPr>
        <w:t xml:space="preserve"> is below 1% on average, except for several eastern and northern European countries, such as Latvia (6.5%), Estonia (4.3%), Finland (4.3%), Sweden (2.9%), Slovakia (2.4%), Lithuania (2.4%), Romania (1.9%), Slovenia (1.8%). In addition to the variation </w:t>
      </w:r>
      <w:r w:rsidRPr="00F02A52">
        <w:rPr>
          <w:rFonts w:eastAsia="Calibri"/>
          <w:lang w:val="en-US"/>
        </w:rPr>
        <w:lastRenderedPageBreak/>
        <w:t xml:space="preserve">in biophysical and socio-economic factors, there is a large variation in forest property rights within Europe and Central Asia. Private ownership of forest land ranges from about 40 to 80% in the northern and north-western European countries and from 10 to 60% in </w:t>
      </w:r>
      <w:r>
        <w:rPr>
          <w:rFonts w:eastAsia="Calibri"/>
          <w:lang w:val="en-US"/>
        </w:rPr>
        <w:t>E</w:t>
      </w:r>
      <w:r w:rsidRPr="00F02A52">
        <w:rPr>
          <w:rFonts w:eastAsia="Calibri"/>
          <w:lang w:val="en-US"/>
        </w:rPr>
        <w:t>astern Europe. Small-scale land holding (up to 5</w:t>
      </w:r>
      <w:r w:rsidR="003D5AF2">
        <w:rPr>
          <w:rFonts w:eastAsia="Calibri"/>
          <w:lang w:val="en-US"/>
        </w:rPr>
        <w:t xml:space="preserve"> </w:t>
      </w:r>
      <w:r w:rsidRPr="00F02A52">
        <w:rPr>
          <w:rFonts w:eastAsia="Calibri"/>
          <w:lang w:val="en-US"/>
        </w:rPr>
        <w:t>ha) makes up about 85% of all forest owners</w:t>
      </w:r>
      <w:r>
        <w:rPr>
          <w:rFonts w:eastAsia="Calibri"/>
          <w:lang w:val="en-US"/>
        </w:rPr>
        <w:t xml:space="preserve"> in surveyed countries in Western and Central Europe</w:t>
      </w:r>
      <w:r w:rsidRPr="00F02A52">
        <w:rPr>
          <w:rFonts w:eastAsia="Calibri"/>
          <w:lang w:val="en-US"/>
        </w:rPr>
        <w:t xml:space="preserve"> </w:t>
      </w:r>
      <w:r w:rsidRPr="00F02A52">
        <w:rPr>
          <w:rFonts w:eastAsia="Calibri"/>
          <w:lang w:val="en-US"/>
        </w:rPr>
        <w:fldChar w:fldCharType="begin" w:fldLock="1"/>
      </w:r>
      <w:r>
        <w:rPr>
          <w:rFonts w:eastAsia="Calibri"/>
          <w:lang w:val="en-US"/>
        </w:rPr>
        <w:instrText>ADDIN CSL_CITATION { "citationItems" : [ { "id" : "ITEM-1", "itemData" : { "abstract" : "More than half of Europe's forests, not including Russia and other CIS countries, are privately owned. Private owners play a key role in sustaining forest ecosystems, enhancing rural development and supplying resources to markets. Nevertheless, a significant lack of knowledge remains on private forest ownership in Europe. A joint enquiry was conducted during 2006-2007 by the United Nations Economic Commission for Europe, the Food and Agriculture Organization of the United Nations, the Ministerial Conference on the Protection of Forests in Europe (MCPFE, now Forest Europe) and the Confederation of European Forest Owners (CEPF) in an attempt to contribute to closing this knowledge gap. A questionnaire was addressed to 38 MCPFE member countries with records of private forestry. Twenty-three countries participated through submitting national reports, mostly for the year 2005: Austria, Belgium, Bulgaria, Cyprus, Czech Republic, Finland, France, Germany, Hungary, Iceland, Ireland, Latvia, Lithuania, Netherlands, Norway, Poland, Romania, Serbia, Slovakia, Slovenia, Sweden, Switzerland and the United Kingdom. This study paper presents the main findings from the national country reports and draws conclusions on the state of private forestry in Europe in terms of ownership distribution, holding structure, socio-economic findings and trends, with regard to restitution/privatization, changes of ownership patterns and association of private forest owners.", "author" : [ { "dropping-particle" : "", "family" : "Schmith\u00fcsen", "given" : "Franz", "non-dropping-particle" : "", "parse-names" : false, "suffix" : "" }, { "dropping-particle" : "", "family" : "Hirsch", "given" : "Franziska", "non-dropping-particle" : "", "parse-names" : false, "suffix" : "" } ], "container-title" : "Geneva Timber and Forest Study Papers", "id" : "ITEM-1", "issued" : { "date-parts" : [ [ "2010" ] ] }, "number-of-pages" : "110", "publisher" : "United Nations Economic Commission for Europe/ Food and Agriculture Organization of the United Nations", "publisher-place" : "Geneva, Switzerland, United Nations", "title" : "Private forest ownership in Europe", "type" : "report", "volume" : "26" }, "uris" : [ "http://www.mendeley.com/documents/?uuid=bb8094fb-d087-4a49-a822-091bc20aeb99" ] } ], "mendeley" : { "formattedCitation" : "(Schmith\u00fcsen &amp; Hirsch, 2010)", "plainTextFormattedCitation" : "(Schmith\u00fcsen &amp; Hirsch, 2010)", "previouslyFormattedCitation" : "(Schmith\u00fcsen &amp; Hirsch, 2010)" }, "properties" : {  }, "schema" : "https://github.com/citation-style-language/schema/raw/master/csl-citation.json" }</w:instrText>
      </w:r>
      <w:r w:rsidRPr="00F02A52">
        <w:rPr>
          <w:rFonts w:eastAsia="Calibri"/>
          <w:lang w:val="en-US"/>
        </w:rPr>
        <w:fldChar w:fldCharType="separate"/>
      </w:r>
      <w:r w:rsidRPr="00F02A52">
        <w:rPr>
          <w:rFonts w:eastAsia="Calibri"/>
          <w:lang w:val="en-US"/>
        </w:rPr>
        <w:t>(Schmithüsen &amp; Hirsch, 2010)</w:t>
      </w:r>
      <w:r w:rsidRPr="00F02A52">
        <w:rPr>
          <w:rFonts w:eastAsia="Calibri"/>
          <w:lang w:val="en-US"/>
        </w:rPr>
        <w:fldChar w:fldCharType="end"/>
      </w:r>
      <w:r w:rsidRPr="00F02A52">
        <w:rPr>
          <w:rFonts w:eastAsia="Calibri"/>
          <w:lang w:val="en-US"/>
        </w:rPr>
        <w:t xml:space="preserve">. In Central Asia, almost all forests are publicly owned, mainly by the central government </w:t>
      </w:r>
      <w:r w:rsidRPr="00F02A52">
        <w:rPr>
          <w:rFonts w:eastAsia="Calibri"/>
          <w:lang w:val="en-US"/>
        </w:rPr>
        <w:fldChar w:fldCharType="begin" w:fldLock="1"/>
      </w:r>
      <w:r>
        <w:rPr>
          <w:rFonts w:eastAsia="Calibri"/>
          <w:lang w:val="en-US"/>
        </w:rPr>
        <w:instrText>ADDIN CSL_CITATION { "citationItems" : [ { "id" : "ITEM-1", "itemData" : { "author" : [ { "dropping-particle" : "", "family" : "Romano", "given" : "Francesca", "non-dropping-particle" : "", "parse-names" : false, "suffix" : "" }, { "dropping-particle" : "", "family" : "Buttoud-Kouplevatskaya", "given" : "Irina", "non-dropping-particle" : "", "parse-names" : false, "suffix" : "" }, { "dropping-particle" : "", "family" : "Reeb", "given" : "Dominique", "non-dropping-particle" : "", "parse-names" : false, "suffix" : "" } ], "container-title" : "Forestry Policy and Institutions Working Paper", "id" : "ITEM-1", "issued" : { "date-parts" : [ [ "2010" ] ] }, "number-of-pages" : "37", "publisher" : "FAO", "publisher-place" : "Rome", "title" : "Forest Tenure in West and Central Asia, the Caucasus and the Russian Federation", "type" : "report", "volume" : "25" }, "uris" : [ "http://www.mendeley.com/documents/?uuid=956ee394-83ba-4bd4-88c8-6fcc5937e849" ] } ], "mendeley" : { "formattedCitation" : "(Romano, Buttoud-Kouplevatskaya, &amp; Reeb, 2010)", "plainTextFormattedCitation" : "(Romano, Buttoud-Kouplevatskaya, &amp; Reeb, 2010)", "previouslyFormattedCitation" : "(Romano, Buttoud-Kouplevatskaya, &amp; Reeb, 2010)" }, "properties" : {  }, "schema" : "https://github.com/citation-style-language/schema/raw/master/csl-citation.json" }</w:instrText>
      </w:r>
      <w:r w:rsidRPr="00F02A52">
        <w:rPr>
          <w:rFonts w:eastAsia="Calibri"/>
          <w:lang w:val="en-US"/>
        </w:rPr>
        <w:fldChar w:fldCharType="separate"/>
      </w:r>
      <w:r w:rsidRPr="00F02A52">
        <w:rPr>
          <w:rFonts w:eastAsia="Calibri"/>
          <w:lang w:val="en-US"/>
        </w:rPr>
        <w:t>(</w:t>
      </w:r>
      <w:r w:rsidR="00CF5678">
        <w:rPr>
          <w:rFonts w:eastAsia="Calibri"/>
          <w:lang w:val="en-US"/>
        </w:rPr>
        <w:t>FAO</w:t>
      </w:r>
      <w:r w:rsidRPr="00F02A52">
        <w:rPr>
          <w:rFonts w:eastAsia="Calibri"/>
          <w:lang w:val="en-US"/>
        </w:rPr>
        <w:t>, 2010)</w:t>
      </w:r>
      <w:r w:rsidRPr="00F02A52">
        <w:rPr>
          <w:rFonts w:eastAsia="Calibri"/>
          <w:lang w:val="en-US"/>
        </w:rPr>
        <w:fldChar w:fldCharType="end"/>
      </w:r>
      <w:r w:rsidRPr="00F02A52">
        <w:rPr>
          <w:rFonts w:eastAsia="Calibri"/>
          <w:lang w:val="en-US"/>
        </w:rPr>
        <w:t>. User or access rights, e.g. for the purpose of recreation or berry and mushroom picking, as well as usufruct rights for indigenous peoples and local communities, also exist in some countries</w:t>
      </w:r>
      <w:r>
        <w:rPr>
          <w:rFonts w:eastAsia="Calibri"/>
          <w:lang w:val="en-US"/>
        </w:rPr>
        <w:t xml:space="preserve"> in Europe and Central Asia</w:t>
      </w:r>
      <w:r w:rsidRPr="00F02A52">
        <w:rPr>
          <w:rFonts w:eastAsia="Calibri"/>
          <w:lang w:val="en-US"/>
        </w:rPr>
        <w:t xml:space="preserve">. These factors have shaped the forest policies and forest acts of individual countries in this region towards either a more production or a more post-production orientation </w:t>
      </w:r>
      <w:r w:rsidRPr="00F02A52">
        <w:rPr>
          <w:rFonts w:eastAsia="Calibri"/>
          <w:lang w:val="en-US"/>
        </w:rPr>
        <w:fldChar w:fldCharType="begin" w:fldLock="1"/>
      </w:r>
      <w:r>
        <w:rPr>
          <w:rFonts w:eastAsia="Calibri"/>
          <w:lang w:val="en-US"/>
        </w:rPr>
        <w:instrText>ADDIN CSL_CITATION { "citationItems" : [ { "id" : "ITEM-1", "itemData" : { "abstract" : "This paper aims to assess the emergence of the concept of forest governance in the field of forest policy analysis. This assessment is mainly theoretical in nature. The various meanings and main criticisms of forest governance will be dealt with. In so doing, the paper applies the so-called \u2018Triple G\u2019 perspective (government, governance, governmentality). Firstly, the paper explains the emergence of the forest governance concept from the shortcomings of forest government, or \u2018state forestry\u2019 (overexploitation, policy failure, corruption). In a next step, it also criticises the concept of forest governance, now using a governmentality perspective. This latter view assumes that control by the state and self-governance by people go hand in hand. It thus challenges one of the key assumptions in many governance studies, namely that the state has substantially withdrawn from the forest sector and that forest politics has been relocated from the state to the market and to society.", "author" : [ { "dropping-particle" : "", "family" : "Arts", "given" : "Bas", "non-dropping-particle" : "", "parse-names" : false, "suffix" : "" } ], "container-title" : "Forest Policy and Economics", "id" : "ITEM-1", "issued" : { "date-parts" : [ [ "2014" ] ] }, "page" : "17-22", "title" : "Assessing forest governance from a 'Triple G' perspective: Government, governance, governmentality", "type" : "article-journal", "volume" : "49" }, "uris" : [ "http://www.mendeley.com/documents/?uuid=adfc6236-a0b6-4bde-9399-2a651de91f5f" ] }, { "id" : "ITEM-2", "itemData" : { "abstract" : "The Summary for Policy Makers is a brief document based on information included in the \u201cState of Europe\u2019s Forests 2015\u201dreport. This document off ers a comprehensive overview of European forests, their current status, trends and policy responses related to them, as well as an insight into sustainable forest management (SFM) in Europe. The State of Europe\u2019s Forests 2015 report will, along with other publications, serve as background information for political discussions on future opportunities and challenges, and the associated political responses. This report is focused on the current status and trends (10-year trends and 25-year trends) of European forests and sustainable forest management in the period 1990-2015 and has been prepared for the 7th Ministerial Conference on the Protection of Forests in Europe, held in Madrid on 20-21 October 2015. The State of Europe\u2019s Forests 2015 report is organised in two parts. The first part (Overall Policies, Institutions and Instruments for Sustainable Forest Management) provides general information about the way forests are governed in a country through the policies, institutions and instruments for SFM. These aspects are covered by five Qualitative1 Indicators, and changes reported in these indicators over time reflect the responses of policy makers to challenges and opportunities related to forests and SFM. The second part (European Forests: Status, Trends and Policy Responses) has been prepared following the Advisory Group recommendations and on the basis of data gleaned from the 35 Quantitative Indicators, which provide information on the current status and changes in European forests and progress on SFM, and from the 12 Qualitative Indicators, which shed light on the policies, institutions and instruments used to address specific policy areas related to the afore mentioned Quantitative Indicators. This second part is structured according to the Six Criteria for SFM and includes the respective Quantitative Indicators and Qualitative Indicators directly related to them. The Output Tables included in the Annexes display the information on Quantitative Indicators reported by 34 signatory countries, the information included in the 11 desk studies carried out by UNECE/FAO Forestry and Timber Section, and the information reported by the Russian Federation for the previous edition of the State of Europe\u2019s Forests report. Given the lack of comparable current data from the Russian Federation and in order to maintain th\u2026", "author" : [ { "dropping-particle" : "", "family" : "Forest Europe", "given" : "", "non-dropping-particle" : "", "parse-names" : false, "suffix" : "" } ], "id" : "ITEM-2", "issued" : { "date-parts" : [ [ "2015" ] ] }, "number-of-pages" : "20", "publisher" : "Food and Agriculture Organization of the United Nations", "publisher-place" : "Madrid", "title" : "State of Europe\u2019s Forests 2015. Summary for Policy Makers", "type" : "report" }, "uris" : [ "http://www.mendeley.com/documents/?uuid=0ce103a7-e1ea-38ba-9642-47c1787e1ad7" ] } ], "mendeley" : { "formattedCitation" : "(Arts, 2014; Forest Europe, 2015)", "plainTextFormattedCitation" : "(Arts, 2014; Forest Europe, 2015)", "previouslyFormattedCitation" : "(Arts, 2014; Forest Europe,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Arts, 2014; Forest Europe, 2015)</w:t>
      </w:r>
      <w:r w:rsidRPr="00F02A52">
        <w:rPr>
          <w:rFonts w:eastAsia="Calibri"/>
          <w:lang w:val="en-US"/>
        </w:rPr>
        <w:fldChar w:fldCharType="end"/>
      </w:r>
      <w:r w:rsidRPr="00F02A52">
        <w:rPr>
          <w:rFonts w:eastAsia="Calibri"/>
          <w:lang w:val="en-US"/>
        </w:rPr>
        <w:t xml:space="preserve">. The goal of these policies is often a multifunctional forest, including the mainstreaming of biodiversity and nature’s contributions to </w:t>
      </w:r>
      <w:r w:rsidRPr="00D235AB">
        <w:rPr>
          <w:rFonts w:eastAsia="Calibri"/>
          <w:lang w:val="en-US"/>
        </w:rPr>
        <w:t>people (</w:t>
      </w:r>
      <w:r>
        <w:rPr>
          <w:rFonts w:eastAsia="Calibri"/>
          <w:lang w:val="en-US"/>
        </w:rPr>
        <w:t>see Chapter 4</w:t>
      </w:r>
      <w:r w:rsidR="00444013">
        <w:rPr>
          <w:rFonts w:eastAsia="Calibri"/>
          <w:lang w:val="en-US"/>
        </w:rPr>
        <w:t>,</w:t>
      </w:r>
      <w:r w:rsidRPr="00D235AB">
        <w:rPr>
          <w:rFonts w:eastAsia="Calibri"/>
          <w:lang w:val="en-US"/>
        </w:rPr>
        <w:t xml:space="preserve"> Section 4.5.3). They</w:t>
      </w:r>
      <w:r w:rsidRPr="00F02A52">
        <w:rPr>
          <w:rFonts w:eastAsia="Calibri"/>
          <w:lang w:val="en-US"/>
        </w:rPr>
        <w:t xml:space="preserve"> include both managed and ”near-natural” landscape elements and frequently aim – besides timber production – at providing ecological functions and recreation opportunities </w:t>
      </w:r>
      <w:r w:rsidRPr="00F02A52">
        <w:rPr>
          <w:rFonts w:eastAsia="Calibri"/>
          <w:lang w:val="en-US"/>
        </w:rPr>
        <w:fldChar w:fldCharType="begin" w:fldLock="1"/>
      </w:r>
      <w:r>
        <w:rPr>
          <w:rFonts w:eastAsia="Calibri"/>
          <w:lang w:val="en-US"/>
        </w:rPr>
        <w:instrText>ADDIN CSL_CITATION { "citationItems" : [ { "id" : "ITEM-1", "itemData" : { "author" : [ { "dropping-particle" : "", "family" : "Hunziker", "given" : "Marcel", "non-dropping-particle" : "", "parse-names" : false, "suffix" : "" }, { "dropping-particle" : "", "family" : "Lindern", "given" : "Eike", "non-dropping-particle" : "von", "parse-names" : false, "suffix" : "" }, { "dropping-particle" : "", "family" : "Bauer", "given" : "Nicole", "non-dropping-particle" : "", "parse-names" : false, "suffix" : "" }, { "dropping-particle" : "", "family" : "Frick", "given" : "Jacqueline", "non-dropping-particle" : "", "parse-names" : false, "suffix" : "" } ], "id" : "ITEM-1", "issued" : { "date-parts" : [ [ "2012" ] ] }, "number-of-pages" : "179", "publisher-place" : "Birmensdorf", "title" : "Das Verh\u00e4ltnis der Schweizer Bev\u00f6lkerung zum Wald - Waldmonitoring soziokulturell WaMos 2", "type" : "report" }, "uris" : [ "http://www.mendeley.com/documents/?uuid=adacc0a4-49d7-3e21-a0f4-3d1c980bdeec" ] } ], "mendeley" : { "formattedCitation" : "(Hunziker, von Lindern, Bauer, &amp; Frick, 2012)", "plainTextFormattedCitation" : "(Hunziker, von Lindern, Bauer, &amp; Frick, 2012)", "previouslyFormattedCitation" : "(Hunziker, von Lindern, Bauer, &amp; Frick,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Hunziker</w:t>
      </w:r>
      <w:r w:rsidR="00CA2008">
        <w:rPr>
          <w:rFonts w:eastAsia="Calibri"/>
          <w:i/>
          <w:lang w:val="en-US"/>
        </w:rPr>
        <w:t xml:space="preserve"> et al.</w:t>
      </w:r>
      <w:r w:rsidRPr="00F02A52">
        <w:rPr>
          <w:rFonts w:eastAsia="Calibri"/>
          <w:lang w:val="en-US"/>
        </w:rPr>
        <w:t>, 2012)</w:t>
      </w:r>
      <w:r w:rsidRPr="00F02A52">
        <w:rPr>
          <w:rFonts w:eastAsia="Calibri"/>
          <w:lang w:val="en-US"/>
        </w:rPr>
        <w:fldChar w:fldCharType="end"/>
      </w:r>
      <w:r w:rsidRPr="00F02A52">
        <w:rPr>
          <w:rFonts w:eastAsia="Calibri"/>
          <w:lang w:val="en-US"/>
        </w:rPr>
        <w:t xml:space="preserve">. In Forest Europe member countries, more than 30 million hectares of forests have been protected for the main purpose of conserving biodiversity, habitats or </w:t>
      </w:r>
      <w:r w:rsidRPr="00D235AB">
        <w:rPr>
          <w:rFonts w:eastAsia="Calibri"/>
          <w:lang w:val="en-US"/>
        </w:rPr>
        <w:t>landscapes (</w:t>
      </w:r>
      <w:r>
        <w:rPr>
          <w:rFonts w:eastAsia="Calibri"/>
          <w:lang w:val="en-US"/>
        </w:rPr>
        <w:t>see Chapter 4, Section</w:t>
      </w:r>
      <w:r w:rsidRPr="00D235AB">
        <w:rPr>
          <w:rFonts w:eastAsia="Calibri"/>
          <w:lang w:val="en-US"/>
        </w:rPr>
        <w:t xml:space="preserve"> 4.5.3). Over 110 million ha of forests are designated to protect water, soil and ecosystems as well as infrastruc</w:t>
      </w:r>
      <w:r w:rsidRPr="00F02A52">
        <w:rPr>
          <w:rFonts w:eastAsia="Calibri"/>
          <w:lang w:val="en-US"/>
        </w:rPr>
        <w:t xml:space="preserve">tures. In mountainous regions, larger forest areas are designated for natural hazard control </w:t>
      </w:r>
      <w:r w:rsidRPr="00D235AB">
        <w:rPr>
          <w:rFonts w:eastAsia="Calibri"/>
          <w:lang w:val="en-US"/>
        </w:rPr>
        <w:t>(</w:t>
      </w:r>
      <w:r>
        <w:rPr>
          <w:rFonts w:eastAsia="Calibri"/>
          <w:lang w:val="en-US"/>
        </w:rPr>
        <w:t>see Chapter 2,</w:t>
      </w:r>
      <w:r w:rsidRPr="00D235AB">
        <w:rPr>
          <w:rFonts w:eastAsia="Calibri"/>
          <w:lang w:val="en-US"/>
        </w:rPr>
        <w:t xml:space="preserve"> Section 2.2.1.8). A majority of countries</w:t>
      </w:r>
      <w:r w:rsidRPr="00F02A52">
        <w:rPr>
          <w:rFonts w:eastAsia="Calibri"/>
          <w:lang w:val="en-US"/>
        </w:rPr>
        <w:t xml:space="preserve"> name soil protection as one of the main policy objectives, while about 30 percent indicate water protection as a priority </w:t>
      </w:r>
      <w:r w:rsidRPr="00F02A52">
        <w:rPr>
          <w:rFonts w:eastAsia="Calibri"/>
          <w:lang w:val="en-US"/>
        </w:rPr>
        <w:fldChar w:fldCharType="begin" w:fldLock="1"/>
      </w:r>
      <w:r>
        <w:rPr>
          <w:rFonts w:eastAsia="Calibri"/>
          <w:lang w:val="en-US"/>
        </w:rPr>
        <w:instrText>ADDIN CSL_CITATION { "citationItems" : [ { "id" : "ITEM-1", "itemData" : { "abstract" : "The Summary for Policy Makers is a brief document based on information included in the \u201cState of Europe\u2019s Forests 2015\u201dreport. This document off ers a comprehensive overview of European forests, their current status, trends and policy responses related to them, as well as an insight into sustainable forest management (SFM) in Europe. The State of Europe\u2019s Forests 2015 report will, along with other publications, serve as background information for political discussions on future opportunities and challenges, and the associated political responses. This report is focused on the current status and trends (10-year trends and 25-year trends) of European forests and sustainable forest management in the period 1990-2015 and has been prepared for the 7th Ministerial Conference on the Protection of Forests in Europe, held in Madrid on 20-21 October 2015. The State of Europe\u2019s Forests 2015 report is organised in two parts. The first part (Overall Policies, Institutions and Instruments for Sustainable Forest Management) provides general information about the way forests are governed in a country through the policies, institutions and instruments for SFM. These aspects are covered by five Qualitative1 Indicators, and changes reported in these indicators over time reflect the responses of policy makers to challenges and opportunities related to forests and SFM. The second part (European Forests: Status, Trends and Policy Responses) has been prepared following the Advisory Group recommendations and on the basis of data gleaned from the 35 Quantitative Indicators, which provide information on the current status and changes in European forests and progress on SFM, and from the 12 Qualitative Indicators, which shed light on the policies, institutions and instruments used to address specific policy areas related to the afore mentioned Quantitative Indicators. This second part is structured according to the Six Criteria for SFM and includes the respective Quantitative Indicators and Qualitative Indicators directly related to them. The Output Tables included in the Annexes display the information on Quantitative Indicators reported by 34 signatory countries, the information included in the 11 desk studies carried out by UNECE/FAO Forestry and Timber Section, and the information reported by the Russian Federation for the previous edition of the State of Europe\u2019s Forests report. Given the lack of comparable current data from the Russian Federation and in order to maintain th\u2026", "author" : [ { "dropping-particle" : "", "family" : "Forest Europe", "given" : "", "non-dropping-particle" : "", "parse-names" : false, "suffix" : "" } ], "id" : "ITEM-1", "issued" : { "date-parts" : [ [ "2015" ] ] }, "number-of-pages" : "20", "publisher" : "Food and Agriculture Organization of the United Nations", "publisher-place" : "Madrid", "title" : "State of Europe\u2019s Forests 2015. Summary for Policy Makers", "type" : "report" }, "uris" : [ "http://www.mendeley.com/documents/?uuid=0ce103a7-e1ea-38ba-9642-47c1787e1ad7" ] } ], "mendeley" : { "formattedCitation" : "(Forest Europe, 2015)", "plainTextFormattedCitation" : "(Forest Europe, 2015)", "previouslyFormattedCitation" : "(Forest Europe,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Forest Europe, 2015)</w:t>
      </w:r>
      <w:r w:rsidRPr="00F02A52">
        <w:rPr>
          <w:rFonts w:eastAsia="Calibri"/>
          <w:lang w:val="en-US"/>
        </w:rPr>
        <w:fldChar w:fldCharType="end"/>
      </w:r>
      <w:r w:rsidRPr="00F02A52">
        <w:rPr>
          <w:rFonts w:eastAsia="Calibri"/>
          <w:lang w:val="en-US"/>
        </w:rPr>
        <w:t xml:space="preserve">. However, this does not correspond to the policy goals set in various international and national policies. Biodiversity is still deteriorating in many countries. There are, however, many opportunities to improve the situation to achieve overarching policy objectives for the conservation of forest land, and to mainstream biodiversity and nature’s contributions to people into forest policy (see synthesis </w:t>
      </w:r>
      <w:r w:rsidR="005A3E13">
        <w:rPr>
          <w:b/>
          <w:lang w:val="en-US"/>
        </w:rPr>
        <w:t>Table 6.11</w:t>
      </w:r>
      <w:r w:rsidRPr="00F02A52">
        <w:rPr>
          <w:rFonts w:eastAsia="Calibri"/>
          <w:lang w:val="en-US"/>
        </w:rPr>
        <w:t xml:space="preserve">). </w:t>
      </w:r>
    </w:p>
    <w:p w14:paraId="10B1C188" w14:textId="2787BAC5" w:rsidR="00E97DE0" w:rsidRPr="00F02A52" w:rsidRDefault="00E97DE0" w:rsidP="00E97DE0">
      <w:pPr>
        <w:rPr>
          <w:rFonts w:eastAsia="Calibri"/>
          <w:lang w:val="en-US"/>
        </w:rPr>
      </w:pPr>
      <w:r w:rsidRPr="00F02A52">
        <w:rPr>
          <w:rFonts w:eastAsia="Calibri"/>
          <w:lang w:val="en-US"/>
        </w:rPr>
        <w:t>One such opportunity would be to develop international forest polic</w:t>
      </w:r>
      <w:r w:rsidR="004843D7">
        <w:rPr>
          <w:rFonts w:eastAsia="Calibri"/>
          <w:lang w:val="en-US"/>
        </w:rPr>
        <w:t>ies</w:t>
      </w:r>
      <w:r w:rsidRPr="00F02A52">
        <w:rPr>
          <w:rFonts w:eastAsia="Calibri"/>
          <w:lang w:val="en-US"/>
        </w:rPr>
        <w:t xml:space="preserve"> to ensure both the conservation of biodiversity and the mainstreaming of biodiversity and nature´s contributions to people at multiple levels. Almost all European and Central Asian countries are currently participating in one or more of the international or European processes towards the establishment of criteria and indicators for sustainable forest management (e.g., “Forest Europe”, the </w:t>
      </w:r>
      <w:r>
        <w:rPr>
          <w:rFonts w:eastAsia="Calibri"/>
          <w:lang w:val="en-US"/>
        </w:rPr>
        <w:t>“</w:t>
      </w:r>
      <w:r w:rsidRPr="00F02A52">
        <w:rPr>
          <w:rFonts w:eastAsia="Calibri"/>
          <w:lang w:val="en-US"/>
        </w:rPr>
        <w:t xml:space="preserve">Montreal process” and the </w:t>
      </w:r>
      <w:r>
        <w:rPr>
          <w:rFonts w:eastAsia="Calibri"/>
          <w:lang w:val="en-US"/>
        </w:rPr>
        <w:t>“</w:t>
      </w:r>
      <w:r w:rsidRPr="00F02A52">
        <w:rPr>
          <w:rFonts w:eastAsia="Calibri"/>
          <w:lang w:val="en-US"/>
        </w:rPr>
        <w:t xml:space="preserve">Near East Process”). However, the internationalization of forest policy poses substantial challenges for actors in the policy process </w:t>
      </w:r>
      <w:r w:rsidRPr="00F02A52">
        <w:rPr>
          <w:rFonts w:eastAsia="Calibri"/>
          <w:lang w:val="en-US"/>
        </w:rPr>
        <w:fldChar w:fldCharType="begin" w:fldLock="1"/>
      </w:r>
      <w:r>
        <w:rPr>
          <w:rFonts w:eastAsia="Calibri"/>
          <w:lang w:val="en-US"/>
        </w:rPr>
        <w:instrText>ADDIN CSL_CITATION { "citationItems" : [ { "id" : "ITEM-1", "itemData" : { "abstract" : "The progressive internationalization of forest politics poses a considerable challenge for forestry science as a non-state actor that aims for inserting its expertise into political processes. Rather than finding a coherent entity, one discovers a diversity of forest related processes on the international level. The paper examines central forest relevant processes on the international level, their effects on the policy field, and their repercussions for forestry science by using two different theoretical models of internationalized forest politics. It will be argued that an understanding in terms of \u2018governance\u2019 that is based on a reflexive understanding of the policy field's set-up and emerging state- and non-state actors is better suited than a \u2018classical\u2019 conceptualization of interest-led intergovernmental politics. Drawing upon this diagnosis, the paper offers some propositions about the possible role(s) of forestry science within processes of \u2018forest governance\u2019.", "author" : [ { "dropping-particle" : "", "family" : "Werland", "given" : "Stefan", "non-dropping-particle" : "", "parse-names" : false, "suffix" : "" } ], "container-title" : "Forest Policy and Economics", "id" : "ITEM-1", "issue" : "5-6", "issued" : { "date-parts" : [ [ "2009" ] ] }, "page" : "446-451", "title" : "Global forest governance \u2014 Bringing forestry science (back) in", "type" : "article-journal", "volume" : "11" }, "uris" : [ "http://www.mendeley.com/documents/?uuid=2cdc1b71-fe09-40d7-8f88-41cf3e181082" ] } ], "mendeley" : { "formattedCitation" : "(Werland, 2009)", "plainTextFormattedCitation" : "(Werland, 2009)", "previouslyFormattedCitation" : "(Werland, 2009)" }, "properties" : {  }, "schema" : "https://github.com/citation-style-language/schema/raw/master/csl-citation.json" }</w:instrText>
      </w:r>
      <w:r w:rsidRPr="00F02A52">
        <w:rPr>
          <w:rFonts w:eastAsia="Calibri"/>
          <w:lang w:val="en-US"/>
        </w:rPr>
        <w:fldChar w:fldCharType="separate"/>
      </w:r>
      <w:r w:rsidRPr="00F02A52">
        <w:rPr>
          <w:rFonts w:eastAsia="Calibri"/>
          <w:lang w:val="en-US"/>
        </w:rPr>
        <w:t>(Werland, 2009)</w:t>
      </w:r>
      <w:r w:rsidRPr="00F02A52">
        <w:rPr>
          <w:rFonts w:eastAsia="Calibri"/>
          <w:lang w:val="en-US"/>
        </w:rPr>
        <w:fldChar w:fldCharType="end"/>
      </w:r>
      <w:r w:rsidRPr="00F02A52">
        <w:rPr>
          <w:rFonts w:eastAsia="Calibri"/>
          <w:lang w:val="en-US"/>
        </w:rPr>
        <w:t xml:space="preserve">. Several forest-related instruments are applied in parallel, and processes take place simultaneously at different governance levels, which can be distinguished into relatively “hard” legal instruments (e.g., </w:t>
      </w:r>
      <w:r>
        <w:rPr>
          <w:rFonts w:eastAsia="Calibri"/>
          <w:lang w:val="en-US"/>
        </w:rPr>
        <w:t>United Nations Framework Convention on Climate Change</w:t>
      </w:r>
      <w:r w:rsidRPr="00F02A52">
        <w:rPr>
          <w:rFonts w:eastAsia="Calibri"/>
          <w:lang w:val="en-US"/>
        </w:rPr>
        <w:t xml:space="preserve">, </w:t>
      </w:r>
      <w:r>
        <w:rPr>
          <w:rFonts w:eastAsia="Calibri"/>
          <w:lang w:val="en-US"/>
        </w:rPr>
        <w:t>Convention on Biological Diversity</w:t>
      </w:r>
      <w:r w:rsidRPr="00F02A52">
        <w:rPr>
          <w:rFonts w:eastAsia="Calibri"/>
          <w:lang w:val="en-US"/>
        </w:rPr>
        <w:t xml:space="preserve">, </w:t>
      </w:r>
      <w:r>
        <w:rPr>
          <w:rFonts w:eastAsia="Calibri"/>
          <w:lang w:val="en-US"/>
        </w:rPr>
        <w:t>General Agreement on Tariffs and Trade</w:t>
      </w:r>
      <w:r w:rsidRPr="00F02A52">
        <w:rPr>
          <w:rFonts w:eastAsia="Calibri"/>
          <w:lang w:val="en-US"/>
        </w:rPr>
        <w:t xml:space="preserve">), </w:t>
      </w:r>
      <w:r>
        <w:rPr>
          <w:rFonts w:eastAsia="Calibri"/>
          <w:lang w:val="en-US"/>
        </w:rPr>
        <w:t>“</w:t>
      </w:r>
      <w:r w:rsidRPr="00F02A52">
        <w:rPr>
          <w:rFonts w:eastAsia="Calibri"/>
          <w:lang w:val="en-US"/>
        </w:rPr>
        <w:t xml:space="preserve">soft” international laws (e.g., </w:t>
      </w:r>
      <w:r>
        <w:rPr>
          <w:rFonts w:eastAsia="Calibri"/>
          <w:lang w:val="en-US"/>
        </w:rPr>
        <w:t xml:space="preserve">United Nations Conference on Environment and Development </w:t>
      </w:r>
      <w:r w:rsidRPr="00F02A52">
        <w:rPr>
          <w:rFonts w:eastAsia="Calibri"/>
          <w:lang w:val="en-US"/>
        </w:rPr>
        <w:t xml:space="preserve">Forest Principles, Agenda 21, </w:t>
      </w:r>
      <w:r>
        <w:rPr>
          <w:rFonts w:eastAsia="Calibri"/>
          <w:lang w:val="en-US"/>
        </w:rPr>
        <w:t>United Nations Forum on Forests</w:t>
      </w:r>
      <w:r w:rsidRPr="00F02A52">
        <w:rPr>
          <w:rFonts w:eastAsia="Calibri"/>
          <w:lang w:val="en-US"/>
        </w:rPr>
        <w:t xml:space="preserve">), and </w:t>
      </w:r>
      <w:r>
        <w:rPr>
          <w:rFonts w:eastAsia="Calibri"/>
          <w:lang w:val="en-US"/>
        </w:rPr>
        <w:t>“</w:t>
      </w:r>
      <w:r w:rsidRPr="00F02A52">
        <w:rPr>
          <w:rFonts w:eastAsia="Calibri"/>
          <w:lang w:val="en-US"/>
        </w:rPr>
        <w:t xml:space="preserve">private” international laws (e.g., </w:t>
      </w:r>
      <w:r>
        <w:rPr>
          <w:rFonts w:eastAsia="Calibri"/>
          <w:lang w:val="en-US"/>
        </w:rPr>
        <w:t>Forest Stewardship Council</w:t>
      </w:r>
      <w:r w:rsidRPr="00F02A52">
        <w:rPr>
          <w:rFonts w:eastAsia="Calibri"/>
          <w:lang w:val="en-US"/>
        </w:rPr>
        <w:t xml:space="preserve">, </w:t>
      </w:r>
      <w:r>
        <w:rPr>
          <w:rFonts w:eastAsia="Calibri"/>
          <w:lang w:val="en-US"/>
        </w:rPr>
        <w:t>Programme for the Endorsement of Forest Certification</w:t>
      </w:r>
      <w:r w:rsidRPr="00F02A52">
        <w:rPr>
          <w:rFonts w:eastAsia="Calibri"/>
          <w:lang w:val="en-US"/>
        </w:rPr>
        <w:t xml:space="preserve">) </w:t>
      </w:r>
      <w:r w:rsidRPr="00F02A52">
        <w:rPr>
          <w:rFonts w:eastAsia="Calibri"/>
          <w:lang w:val="en-US"/>
        </w:rPr>
        <w:fldChar w:fldCharType="begin" w:fldLock="1"/>
      </w:r>
      <w:r>
        <w:rPr>
          <w:rFonts w:eastAsia="Calibri"/>
          <w:lang w:val="en-US"/>
        </w:rPr>
        <w:instrText>ADDIN CSL_CITATION { "citationItems" : [ { "id" : "ITEM-1", "itemData" : { "DOI" : "10.1505/146554813805927192", "abstract" : "The objectives of this review article are, firstly, to provide an overview of the literature on the main characteristics of what is referred to as the international forest regime and secondly, based on this, to review explanations for fragmentation as its core characteristic. A third aim of the article is to propose fields for future policy-oriented research on global forest governance, the international forest regime and its fragmentation. The article discusses different strands of literature and academic views on the existence and main characteristics of an international forest regime. It regards the recent notion of an international forest regime complex to be a fruitful topic for future research proposals and finds that fragmentation is its analytical core characteristic. In addition, the article reviews partial explanations for the great relevance of fragmentation in the case of the forest regime complex. It discriminates between domestic factors and causes as opposed to those resulting from the international system. Based on the review, the article suggests, lastly, fields for future research on global forest governance, the international forest regime complex and its fragmentation.", "author" : [ { "dropping-particle" : "", "family" : "Giessen", "given" : "Lukas", "non-dropping-particle" : "", "parse-names" : false, "suffix" : "" } ], "container-title" : "International Forestry Review", "id" : "ITEM-1", "issue" : "1", "issued" : { "date-parts" : [ [ "2013" ] ] }, "page" : "60-70", "title" : "Reviewing the main characteristics of the international forest regime complex and partial explanations for its fragmentation", "type" : "article-journal", "volume" : "15" }, "uris" : [ "http://www.mendeley.com/documents/?uuid=31d5f713-a62f-413e-a4bf-ac7029beb110" ] } ], "mendeley" : { "formattedCitation" : "(Giessen, 2013)", "plainTextFormattedCitation" : "(Giessen, 2013)", "previouslyFormattedCitation" : "(Giessen,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Giessen, 2013)</w:t>
      </w:r>
      <w:r w:rsidRPr="00F02A52">
        <w:rPr>
          <w:rFonts w:eastAsia="Calibri"/>
          <w:lang w:val="en-US"/>
        </w:rPr>
        <w:fldChar w:fldCharType="end"/>
      </w:r>
      <w:r w:rsidRPr="00F02A52">
        <w:rPr>
          <w:rFonts w:eastAsia="Calibri"/>
          <w:lang w:val="en-US"/>
        </w:rPr>
        <w:t>. In other areas soft laws (defined as non-binding), through “</w:t>
      </w:r>
      <w:r w:rsidRPr="00F02A52">
        <w:rPr>
          <w:rFonts w:eastAsia="Calibri"/>
          <w:i/>
          <w:lang w:val="en-US"/>
        </w:rPr>
        <w:t>carefully negotiated and drafted statements</w:t>
      </w:r>
      <w:r w:rsidRPr="00F02A52">
        <w:rPr>
          <w:rFonts w:eastAsia="Calibri"/>
          <w:lang w:val="en-US"/>
        </w:rPr>
        <w:t xml:space="preserve">” </w:t>
      </w:r>
      <w:r w:rsidRPr="00F02A52">
        <w:rPr>
          <w:rFonts w:eastAsia="Calibri"/>
          <w:lang w:val="en-US"/>
        </w:rPr>
        <w:fldChar w:fldCharType="begin" w:fldLock="1"/>
      </w:r>
      <w:r>
        <w:rPr>
          <w:rFonts w:eastAsia="Calibri"/>
          <w:lang w:val="en-US"/>
        </w:rPr>
        <w:instrText>ADDIN CSL_CITATION { "citationItems" : [ { "id" : "ITEM-1", "itemData" : { "ISBN" : "9780198764229", "author" : [ { "dropping-particle" : "", "family" : "Birnie", "given" : "Patricia", "non-dropping-particle" : "", "parse-names" : false, "suffix" : "" }, { "dropping-particle" : "", "family" : "Boyle", "given" : "Alan", "non-dropping-particle" : "", "parse-names" : false, "suffix" : "" }, { "dropping-particle" : "", "family" : "Redgwell", "given" : "Catherine", "non-dropping-particle" : "", "parse-names" : false, "suffix" : "" } ], "edition" : "3rd.", "id" : "ITEM-1", "issued" : { "date-parts" : [ [ "2009" ] ] }, "number-of-pages" : "888", "publisher" : "Oxford University Press", "publisher-place" : "Oxford", "title" : "International Law and the Environment", "type" : "book" }, "locator" : "34", "uris" : [ "http://www.mendeley.com/documents/?uuid=28a48fef-5f22-31fc-afa9-fdca68fc827f" ] } ], "mendeley" : { "formattedCitation" : "(Birnie, Boyle, &amp; Redgwell, 2009, p. 34)", "plainTextFormattedCitation" : "(Birnie, Boyle, &amp; Redgwell, 2009, p. 34)", "previouslyFormattedCitation" : "(Birnie, Boyle, &amp; Redgwell, 2009, p. 3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Birnie</w:t>
      </w:r>
      <w:r w:rsidR="00CA2008">
        <w:rPr>
          <w:rFonts w:eastAsia="Calibri"/>
          <w:i/>
          <w:lang w:val="en-US"/>
        </w:rPr>
        <w:t xml:space="preserve"> et al.</w:t>
      </w:r>
      <w:r w:rsidRPr="00F02A52">
        <w:rPr>
          <w:rFonts w:eastAsia="Calibri"/>
          <w:lang w:val="en-US"/>
        </w:rPr>
        <w:t>, 2009, p. 34)</w:t>
      </w:r>
      <w:r w:rsidRPr="00F02A52">
        <w:rPr>
          <w:rFonts w:eastAsia="Calibri"/>
          <w:lang w:val="en-US"/>
        </w:rPr>
        <w:fldChar w:fldCharType="end"/>
      </w:r>
      <w:r w:rsidRPr="00F02A52">
        <w:rPr>
          <w:rFonts w:eastAsia="Calibri"/>
          <w:lang w:val="en-US"/>
        </w:rPr>
        <w:t xml:space="preserve">, have been transformed into binding treaties, such as international environmental, bioethics or human rights law. In the forest sector the emerging mixed policy regime has been characterized as fragmented, ineffective and failed </w:t>
      </w:r>
      <w:r w:rsidRPr="00F02A52">
        <w:rPr>
          <w:rFonts w:eastAsia="Calibri"/>
          <w:lang w:val="en-US"/>
        </w:rPr>
        <w:fldChar w:fldCharType="begin" w:fldLock="1"/>
      </w:r>
      <w:r>
        <w:rPr>
          <w:rFonts w:eastAsia="Calibri"/>
          <w:lang w:val="en-US"/>
        </w:rPr>
        <w:instrText>ADDIN CSL_CITATION { "citationItems" : [ { "id" : "ITEM-1", "itemData" : { "DOI" : "10.1505/146554813805927192", "abstract" : "The objectives of this review article are, firstly, to provide an overview of the literature on the main characteristics of what is referred to as the international forest regime and secondly, based on this, to review explanations for fragmentation as its core characteristic. A third aim of the article is to propose fields for future policy-oriented research on global forest governance, the international forest regime and its fragmentation. The article discusses different strands of literature and academic views on the existence and main characteristics of an international forest regime. It regards the recent notion of an international forest regime complex to be a fruitful topic for future research proposals and finds that fragmentation is its analytical core characteristic. In addition, the article reviews partial explanations for the great relevance of fragmentation in the case of the forest regime complex. It discriminates between domestic factors and causes as opposed to those resulting from the international system. Based on the review, the article suggests, lastly, fields for future research on global forest governance, the international forest regime complex and its fragmentation.", "author" : [ { "dropping-particle" : "", "family" : "Giessen", "given" : "Lukas", "non-dropping-particle" : "", "parse-names" : false, "suffix" : "" } ], "container-title" : "International Forestry Review", "id" : "ITEM-1", "issue" : "1", "issued" : { "date-parts" : [ [ "2013" ] ] }, "page" : "60-70", "title" : "Reviewing the main characteristics of the international forest regime complex and partial explanations for its fragmentation", "type" : "article-journal", "volume" : "15" }, "uris" : [ "http://www.mendeley.com/documents/?uuid=31d5f713-a62f-413e-a4bf-ac7029beb110" ] } ], "mendeley" : { "formattedCitation" : "(Giessen, 2013)", "plainTextFormattedCitation" : "(Giessen, 2013)", "previouslyFormattedCitation" : "(Giessen,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Giessen, 2013)</w:t>
      </w:r>
      <w:r w:rsidRPr="00F02A52">
        <w:rPr>
          <w:rFonts w:eastAsia="Calibri"/>
          <w:lang w:val="en-US"/>
        </w:rPr>
        <w:fldChar w:fldCharType="end"/>
      </w:r>
      <w:r w:rsidRPr="00F02A52">
        <w:rPr>
          <w:rFonts w:eastAsia="Calibri"/>
          <w:lang w:val="en-US"/>
        </w:rPr>
        <w:t xml:space="preserve">, mainly due to the failure to agree on legally-binding commitments, the existence of multiple policy arenas and actors, and the change of guiding principles over time </w:t>
      </w:r>
      <w:r w:rsidRPr="00F02A52">
        <w:rPr>
          <w:rFonts w:eastAsia="Calibri"/>
          <w:lang w:val="en-US"/>
        </w:rPr>
        <w:fldChar w:fldCharType="begin" w:fldLock="1"/>
      </w:r>
      <w:r>
        <w:rPr>
          <w:rFonts w:eastAsia="Calibri"/>
          <w:lang w:val="en-US"/>
        </w:rPr>
        <w:instrText>ADDIN CSL_CITATION { "citationItems" : [ { "id" : "ITEM-1", "itemData" : { "abstract" : "Political responses to global deforestation, as a defining characteristic of the so-called Anthropocene, are a key field for scholarship and policy analysis. In the past decade, research has proliferated on global forest governance and the international forest regime (IFR), yet the academic literature on the IFR is just as dispersed and fragmented as the IFR itself. An emerging body of literature now suggests the key role of domestic actors in international forest governance, questioning an implicit top-down logic of global arrangements. In spite of all the resources at its disposal, the IFR is characterised by complexity, fragmentation and ineffectiveness regarding its main objective of reducing global deforestation. Based on an extensive literature review, the authors' long-standing observations and selected own empirical findings, this review article aims to provide an updated historical account of the IFR and proposes a from-below approach for analysing the IFR from the viewpoint of domestic actors. In this bottom-up perspective the IFR is conceptualised as a set of resources that key domestic actors can pick and choose from according to their interests and in the light of domestic politics. Using illustrative empirical examples from recent research and own observations, the article finds that the IFR is being hollowed-out by (i) the growing policy links between forests and climate change - a process referred to as \"climatization\"- and (ii) domestic influences. We conclude that our from-below approach is instrumental in further explaining why deforestation has largely continued, despite the emergence of the IFR some three decades ago. Our findings about the importance of domestic actors illustrate that global governance arrangements cannot operate effectively, relative to their ambitious mandate and for tackling policy issues relating to the Anthropocene, unless they are granted adequate resources and support by key domestic actors.", "author" : [ { "dropping-particle" : "", "family" : "Singer", "given" : "Benjamin", "non-dropping-particle" : "", "parse-names" : false, "suffix" : "" }, { "dropping-particle" : "", "family" : "Giessen", "given" : "Lukas", "non-dropping-particle" : "", "parse-names" : false, "suffix" : "" } ], "container-title" : "Forest Policy and Economics", "id" : "ITEM-1", "issued" : { "date-parts" : [ [ "2017" ] ] }, "page" : "69-79", "title" : "Towards a donut regime? Domestic actors, climatization, and the hollowing-out of the international forests regime in the Anthropocene", "type" : "article-journal", "volume" : "79" }, "uris" : [ "http://www.mendeley.com/documents/?uuid=89b9d7c4-aee5-33aa-b734-7517b15f3b7a" ] } ], "mendeley" : { "formattedCitation" : "(Singer &amp; Giessen, 2017)", "plainTextFormattedCitation" : "(Singer &amp; Giessen, 2017)", "previouslyFormattedCitation" : "(Singer &amp; Giessen, 2017)" }, "properties" : {  }, "schema" : "https://github.com/citation-style-language/schema/raw/master/csl-citation.json" }</w:instrText>
      </w:r>
      <w:r w:rsidRPr="00F02A52">
        <w:rPr>
          <w:rFonts w:eastAsia="Calibri"/>
          <w:lang w:val="en-US"/>
        </w:rPr>
        <w:fldChar w:fldCharType="separate"/>
      </w:r>
      <w:r w:rsidRPr="00F02A52">
        <w:rPr>
          <w:rFonts w:eastAsia="Calibri"/>
          <w:lang w:val="en-US"/>
        </w:rPr>
        <w:t>(Singer &amp; Giessen, 2017)</w:t>
      </w:r>
      <w:r w:rsidRPr="00F02A52">
        <w:rPr>
          <w:rFonts w:eastAsia="Calibri"/>
          <w:lang w:val="en-US"/>
        </w:rPr>
        <w:fldChar w:fldCharType="end"/>
      </w:r>
      <w:r w:rsidRPr="00F02A52">
        <w:rPr>
          <w:rFonts w:eastAsia="Calibri"/>
          <w:lang w:val="en-US"/>
        </w:rPr>
        <w:t xml:space="preserve">. Major drivers of fragmentation of the international forest regime can be found in the international as well as in the domestic realm </w:t>
      </w:r>
      <w:r w:rsidRPr="00F02A52">
        <w:rPr>
          <w:rFonts w:eastAsia="Calibri"/>
          <w:lang w:val="en-US"/>
        </w:rPr>
        <w:fldChar w:fldCharType="begin" w:fldLock="1"/>
      </w:r>
      <w:r>
        <w:rPr>
          <w:rFonts w:eastAsia="Calibri"/>
          <w:lang w:val="en-US"/>
        </w:rPr>
        <w:instrText>ADDIN CSL_CITATION { "citationItems" : [ { "id" : "ITEM-1", "itemData" : { "DOI" : "10.1505/146554813805927192", "abstract" : "The objectives of this review article are, firstly, to provide an overview of the literature on the main characteristics of what is referred to as the international forest regime and secondly, based on this, to review explanations for fragmentation as its core characteristic. A third aim of the article is to propose fields for future policy-oriented research on global forest governance, the international forest regime and its fragmentation. The article discusses different strands of literature and academic views on the existence and main characteristics of an international forest regime. It regards the recent notion of an international forest regime complex to be a fruitful topic for future research proposals and finds that fragmentation is its analytical core characteristic. In addition, the article reviews partial explanations for the great relevance of fragmentation in the case of the forest regime complex. It discriminates between domestic factors and causes as opposed to those resulting from the international system. Based on the review, the article suggests, lastly, fields for future research on global forest governance, the international forest regime complex and its fragmentation.", "author" : [ { "dropping-particle" : "", "family" : "Giessen", "given" : "Lukas", "non-dropping-particle" : "", "parse-names" : false, "suffix" : "" } ], "container-title" : "International Forestry Review", "id" : "ITEM-1", "issue" : "1", "issued" : { "date-parts" : [ [ "2013" ] ] }, "page" : "60-70", "title" : "Reviewing the main characteristics of the international forest regime complex and partial explanations for its fragmentation", "type" : "article-journal", "volume" : "15" }, "uris" : [ "http://www.mendeley.com/documents/?uuid=31d5f713-a62f-413e-a4bf-ac7029beb110" ] } ], "mendeley" : { "formattedCitation" : "(Giessen, 2013)", "plainTextFormattedCitation" : "(Giessen, 2013)", "previouslyFormattedCitation" : "(Giessen,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Giessen, 2013)</w:t>
      </w:r>
      <w:r w:rsidRPr="00F02A52">
        <w:rPr>
          <w:rFonts w:eastAsia="Calibri"/>
          <w:lang w:val="en-US"/>
        </w:rPr>
        <w:fldChar w:fldCharType="end"/>
      </w:r>
      <w:r w:rsidRPr="00F02A52">
        <w:rPr>
          <w:rFonts w:eastAsia="Calibri"/>
          <w:lang w:val="en-US"/>
        </w:rPr>
        <w:t xml:space="preserve">. The main reasons for this fragmentation have been identified as institutional competition, inconsistent targets and differing sectoral interests, as well as the simultaneous application of different policy instruments (e.g. hierarchical regulation and financial incentives or “soft” measures, such as discursive or informative approaches) </w:t>
      </w:r>
      <w:r w:rsidRPr="00F02A52">
        <w:rPr>
          <w:rFonts w:eastAsia="Calibri"/>
          <w:lang w:val="en-US"/>
        </w:rPr>
        <w:fldChar w:fldCharType="begin" w:fldLock="1"/>
      </w:r>
      <w:r>
        <w:rPr>
          <w:rFonts w:eastAsia="Calibri"/>
          <w:lang w:val="en-US"/>
        </w:rPr>
        <w:instrText>ADDIN CSL_CITATION { "citationItems" : [ { "id" : "ITEM-1", "itemData" : { "author" : [ { "dropping-particle" : "", "family" : "Sotirov", "given" : "M.", "non-dropping-particle" : "", "parse-names" : false, "suffix" : "" }, { "dropping-particle" : "", "family" : "Storch", "given" : "S.", "non-dropping-particle" : "", "parse-names" : false, "suffix" : "" }, { "dropping-particle" : "", "family" : "Aggestam", "given" : "F.", "non-dropping-particle" : "", "parse-names" : false, "suffix" : "" }, { "dropping-particle" : "", "family" : "Giurcia", "given" : "A.", "non-dropping-particle" : "", "parse-names" : false, "suffix" : "" }, { "dropping-particle" : "", "family" : "Selter", "given" : "A.", "non-dropping-particle" : "", "parse-names" : false, "suffix" : "" }, { "dropping-particle" : "", "family" : "Baychevy", "given" : "T.", "non-dropping-particle" : "", "parse-names" : false, "suffix" : "" }, { "dropping-particle" : "", "family" : "Eriksson", "given" : "Ljusk Ola", "non-dropping-particle" : "", "parse-names" : false, "suffix" : "" }, { "dropping-particle" : "", "family" : "Salln\u00e4s, Ola, Trubins", "given" : "R.", "non-dropping-particle" : "", "parse-names" : false, "suffix" : "" }, { "dropping-particle" : "", "family" : "Sch\u00fcll", "given" : "E.", "non-dropping-particle" : "", "parse-names" : false, "suffix" : "" }, { "dropping-particle" : "", "family" : "Borges", "given" : "J.", "non-dropping-particle" : "", "parse-names" : false, "suffix" : "" }, { "dropping-particle" : "", "family" : "McDermott", "given" : "C.L.", "non-dropping-particle" : "", "parse-names" : false, "suffix" : "" }, { "dropping-particle" : "", "family" : "Hoogstra-Klein", "given" : "M.", "non-dropping-particle" : "", "parse-names" : false, "suffix" : "" }, { "dropping-particle" : "", "family" : "Hengeveld", "given" : "G.", "non-dropping-particle" : "", "parse-names" : false, "suffix" : "" }, { "dropping-particle" : "", "family" : "Pettenella", "given" : "D.", "non-dropping-particle" : "", "parse-names" : false, "suffix" : "" } ], "collection-title" : "INTEGRAL EU Policy Paper", "id" : "ITEM-1", "issued" : { "date-parts" : [ [ "2015" ] ] }, "number-of-pages" : "34", "title" : "Forest Policy Integration in Europe: Lessons Learnt, Challenges Ahead, and Strategies to Support Sustainable Forest Management and Multifunctional Forestry in the Future", "type" : "report" }, "uris" : [ "http://www.mendeley.com/documents/?uuid=86689a1a-0cbe-4e59-951e-b8c287e35e8a" ] } ], "mendeley" : { "formattedCitation" : "(Sotirov et al., 2015)", "plainTextFormattedCitation" : "(Sotirov et al., 2015)", "previouslyFormattedCitation" : "(Sotirov et al.,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Sotirov </w:t>
      </w:r>
      <w:r w:rsidR="009E3418" w:rsidRPr="009E3418">
        <w:rPr>
          <w:rFonts w:eastAsia="Calibri"/>
          <w:i/>
          <w:lang w:val="en-US"/>
        </w:rPr>
        <w:t>et al.</w:t>
      </w:r>
      <w:r w:rsidRPr="00F02A52">
        <w:rPr>
          <w:rFonts w:eastAsia="Calibri"/>
          <w:lang w:val="en-US"/>
        </w:rPr>
        <w:t>, 2015)</w:t>
      </w:r>
      <w:r w:rsidRPr="00F02A52">
        <w:rPr>
          <w:rFonts w:eastAsia="Calibri"/>
          <w:lang w:val="en-US"/>
        </w:rPr>
        <w:fldChar w:fldCharType="end"/>
      </w:r>
      <w:r w:rsidRPr="00F02A52">
        <w:rPr>
          <w:rFonts w:eastAsia="Calibri"/>
          <w:lang w:val="en-US"/>
        </w:rPr>
        <w:t xml:space="preserve">. Hence, </w:t>
      </w:r>
      <w:r w:rsidRPr="00F02A52">
        <w:rPr>
          <w:rFonts w:eastAsia="Calibri"/>
          <w:lang w:val="en-US"/>
        </w:rPr>
        <w:fldChar w:fldCharType="begin" w:fldLock="1"/>
      </w:r>
      <w:r>
        <w:rPr>
          <w:rFonts w:eastAsia="Calibri"/>
          <w:lang w:val="en-US"/>
        </w:rPr>
        <w:instrText>ADDIN CSL_CITATION { "citationItems" : [ { "id" : "ITEM-1", "itemData" : { "DOI" : "10.1068/c1356j", "abstract" : "Policy integration is a challenging process that involves the renegotiation of interests, beliefs, and sectoral policy boundaries. In this paper we introduce European forest policy as an arena that is characterized by a policy (dis)integration paradox. On the one hand, the need for better coordination and integration of fragmented policies is frequently expressed. On the other hand, little has been achieved in terms of policy integration despite several initiatives. Drawing on forty-nine semistructured interviews with European forest policy makers and participatory observation, we assess, firstly, effects of and reasons for the disintegration paradox and, secondly, the strategic importance of distinct forest policy initiatives that are legitimized by the need for better policy integration. Our data demonstrate that the forest policy (dis)integration paradox can be explained by different factors, with economic interests and sectoral and institutional competition being most important. Under such circumstances, policy integration serves as frequently used rhetoric to consolidate sectoral interests; however, substance-wise, it is simply not happening.", "author" : [ { "dropping-particle" : "", "family" : "Winkel", "given" : "Georg", "non-dropping-particle" : "", "parse-names" : false, "suffix" : "" }, { "dropping-particle" : "", "family" : "Sotirov", "given" : "Metodi", "non-dropping-particle" : "", "parse-names" : false, "suffix" : "" } ], "container-title" : "Environment and Planning C: Government and Policy", "id" : "ITEM-1", "issued" : { "date-parts" : [ [ "2016" ] ] }, "language" : "en", "page" : "496-514", "publisher" : "SAGE Publications", "title" : "Whose integration is this? European forest policy between the gospel of coordination, institutional competition, and a new spirit of integration", "type" : "article-journal", "volume" : "34" }, "locator" : "496", "uris" : [ "http://www.mendeley.com/documents/?uuid=f779469b-cabf-4122-9411-db831d0aec50" ] } ], "mendeley" : { "formattedCitation" : "(Winkel &amp; Sotirov, 2016, p. 496)", "plainTextFormattedCitation" : "(Winkel &amp; Sotirov, 2016, p. 496)", "previouslyFormattedCitation" : "(Winkel &amp; Sotirov, 2016, p. 496)"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Winkel </w:t>
      </w:r>
      <w:r w:rsidR="00CA2008">
        <w:rPr>
          <w:rFonts w:eastAsia="Calibri"/>
          <w:lang w:val="en-US"/>
        </w:rPr>
        <w:t>and</w:t>
      </w:r>
      <w:r w:rsidRPr="00F02A52">
        <w:rPr>
          <w:rFonts w:eastAsia="Calibri"/>
          <w:lang w:val="en-US"/>
        </w:rPr>
        <w:t xml:space="preserve"> Sotirov </w:t>
      </w:r>
      <w:r w:rsidR="00CA2008">
        <w:rPr>
          <w:rFonts w:eastAsia="Calibri"/>
          <w:lang w:val="en-US"/>
        </w:rPr>
        <w:t>(</w:t>
      </w:r>
      <w:r w:rsidRPr="00F02A52">
        <w:rPr>
          <w:rFonts w:eastAsia="Calibri"/>
          <w:lang w:val="en-US"/>
        </w:rPr>
        <w:t>2016, p. 496)</w:t>
      </w:r>
      <w:r w:rsidRPr="00F02A52">
        <w:rPr>
          <w:rFonts w:eastAsia="Calibri"/>
          <w:lang w:val="en-US"/>
        </w:rPr>
        <w:fldChar w:fldCharType="end"/>
      </w:r>
      <w:r w:rsidRPr="00F02A52">
        <w:rPr>
          <w:rFonts w:eastAsia="Calibri"/>
          <w:lang w:val="en-US"/>
        </w:rPr>
        <w:t xml:space="preserve"> </w:t>
      </w:r>
      <w:r w:rsidRPr="00F02A52">
        <w:rPr>
          <w:rFonts w:eastAsia="Calibri"/>
          <w:lang w:val="en-US"/>
        </w:rPr>
        <w:lastRenderedPageBreak/>
        <w:t>define the current situation in terms of a “</w:t>
      </w:r>
      <w:r w:rsidRPr="00F02A52">
        <w:rPr>
          <w:rFonts w:eastAsia="Calibri"/>
          <w:i/>
          <w:lang w:val="en-US"/>
        </w:rPr>
        <w:t>policy (dis)integration paradox</w:t>
      </w:r>
      <w:r w:rsidRPr="00F02A52">
        <w:rPr>
          <w:rFonts w:eastAsia="Calibri"/>
          <w:lang w:val="en-US"/>
        </w:rPr>
        <w:t xml:space="preserve">”, since little policy integration at multiple levels has been achieved, although several initiatives are in place recognizing the need to develop an international forest policy. </w:t>
      </w:r>
    </w:p>
    <w:p w14:paraId="0E5A442B" w14:textId="5F38685F" w:rsidR="00E97DE0" w:rsidRPr="00F02A52" w:rsidRDefault="00E97DE0" w:rsidP="00E97DE0">
      <w:pPr>
        <w:rPr>
          <w:rFonts w:eastAsia="Calibri"/>
          <w:lang w:val="en-US"/>
        </w:rPr>
      </w:pPr>
      <w:r w:rsidRPr="00F02A52">
        <w:rPr>
          <w:rFonts w:eastAsia="Calibri"/>
          <w:lang w:val="en-US"/>
        </w:rPr>
        <w:t xml:space="preserve">Although there are many opportunities to develop policies to take forests and forestry into consideration, a similar situation can be found at the </w:t>
      </w:r>
      <w:r>
        <w:rPr>
          <w:rFonts w:eastAsia="Calibri"/>
          <w:lang w:val="en-US"/>
        </w:rPr>
        <w:t>European Union</w:t>
      </w:r>
      <w:r w:rsidRPr="00F02A52">
        <w:rPr>
          <w:rFonts w:eastAsia="Calibri"/>
          <w:lang w:val="en-US"/>
        </w:rPr>
        <w:t xml:space="preserve">-level since there is no explicit forest policy mandate at this level. This can primarily be explained due to the principle of subsidiarity, variations in the management of forests and the responsibility of conducting negotiations </w:t>
      </w:r>
      <w:r w:rsidRPr="00F02A52">
        <w:rPr>
          <w:rFonts w:eastAsia="Calibri"/>
          <w:lang w:val="en-US"/>
        </w:rPr>
        <w:fldChar w:fldCharType="begin" w:fldLock="1"/>
      </w:r>
      <w:r>
        <w:rPr>
          <w:rFonts w:eastAsia="Calibri"/>
          <w:lang w:val="en-US"/>
        </w:rPr>
        <w:instrText>ADDIN CSL_CITATION { "citationItems" : [ { "id" : "ITEM-1", "itemData" : { "DOI" : "10.1016/j.forpol.2012.06.002", "abstract" : "Over the past several years, at least three different forest policy processes have emerged in the European sphere, two of which are legally binding agreements \u2014 one under the auspices of Forest Europe, attempting to negotiate a legally binding agreement; and two, the possibility of a legally binding agreement within the European Union (EU). We aim to identify, reconstruct and classify the major conflicts in both the Commission Green Paper on forest protection and information in the EU: preparing forests for climate change and Forest Europe initiated LBA process. The theoretical framework of this study uses an adapted conflict regulation approach based on the conflict triangle model. Empirically four dimensions are analysed to reconstruct and classify the conflicts: substance, procedure, relationship and discourses around the conflict. Empirical data has been gathered by qualitative document analysis and expert interviews with stakeholders at the national and EU level. The results of the empirical analysis identify three major conflicting interests: a) the subsidiarity principle, b) forest management and c) the responsibility for conducting the negotiations. Classifying these three conflicts into substance and procedural dimensions highlights the major role of the latter within the recent European forest policy processes.", "author" : [ { "dropping-particle" : "", "family" : "Edwards", "given" : "Peter", "non-dropping-particle" : "", "parse-names" : false, "suffix" : "" }, { "dropping-particle" : "", "family" : "Kleinschmit", "given" : "Daniela", "non-dropping-particle" : "", "parse-names" : false, "suffix" : "" } ], "container-title" : "Forest Policy and Economics", "id" : "ITEM-1", "issued" : { "date-parts" : [ [ "2013" ] ] }, "page" : "87-93", "title" : "Towards a European forest policy \u2014 Conflicting courses", "type" : "article-journal", "volume" : "33" }, "uris" : [ "http://www.mendeley.com/documents/?uuid=1b0a83ee-e758-43f8-b293-22e4cd97913f" ] } ], "mendeley" : { "formattedCitation" : "(Edwards &amp; Kleinschmit, 2013)", "plainTextFormattedCitation" : "(Edwards &amp; Kleinschmit, 2013)", "previouslyFormattedCitation" : "(Edwards &amp; Kleinschmit,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dwards &amp; Kleinschmit, 2013)</w:t>
      </w:r>
      <w:r w:rsidRPr="00F02A52">
        <w:rPr>
          <w:rFonts w:eastAsia="Calibri"/>
          <w:lang w:val="en-US"/>
        </w:rPr>
        <w:fldChar w:fldCharType="end"/>
      </w:r>
      <w:r w:rsidRPr="00F02A52">
        <w:rPr>
          <w:rFonts w:eastAsia="Calibri"/>
          <w:lang w:val="en-US"/>
        </w:rPr>
        <w:t xml:space="preserve">. In the </w:t>
      </w:r>
      <w:r>
        <w:rPr>
          <w:rFonts w:eastAsia="Calibri"/>
          <w:lang w:val="en-US"/>
        </w:rPr>
        <w:t>European Union</w:t>
      </w:r>
      <w:r w:rsidRPr="00F02A52">
        <w:rPr>
          <w:rFonts w:eastAsia="Calibri"/>
          <w:lang w:val="en-US"/>
        </w:rPr>
        <w:t xml:space="preserve">, forest issues are seen as appendices to the agricultural, energy, or environmental sector </w:t>
      </w:r>
      <w:r w:rsidRPr="00F02A52">
        <w:rPr>
          <w:rFonts w:eastAsia="Calibri"/>
          <w:lang w:val="en-US"/>
        </w:rPr>
        <w:fldChar w:fldCharType="begin" w:fldLock="1"/>
      </w:r>
      <w:r>
        <w:rPr>
          <w:rFonts w:eastAsia="Calibri"/>
          <w:lang w:val="en-US"/>
        </w:rPr>
        <w:instrText>ADDIN CSL_CITATION { "citationItems" : [ { "id" : "ITEM-1", "itemData" : { "DOI" : "10.1016/j.forpol.2012.09.015", "ISBN" : "1389-9341", "abstract" : "Growing concerns over emissions of green-house gases causing climate change as well as energy security concerns have spurred the interest in bioenergy production pushed by EU targets to fulfil the goal of 20. per cent renewable energy in 2020, as well as the goal of 10. per cent renewable fuels in transport by 2020. Increased bioenergy production is also seen to have political and economic benefits for rural areas and farming regions in Europe and in the developing world. There are, however, conflicting views on the potential benefits of large scale bioenergy production, and recent debates have also drawn attention to a range of environmental and socio-economic issues that may arise in this respect. One of these challenges will be that of accommodating forest uses - including wood for energy, and resulting intensification of forest management - with biodiversity protection in order to meet EU policy goals. We note that the use of biomass and biofuels spans over several economic sector policy areas, which calls for assessing and integrating environmental concerns across forest, agriculture, energy and transport sectors.In this paper, we employ frame analysis to identify the arguments for promoting bioenergy and assess the potential policy conflicts in the relevant sectors, through the analytical lens of environmental policy integration. We conclude that while there is considerable leverage of environmental arguments in favour of bioenergy in the studied economic sectors, and potential synergies with other policy goals, environmental interest groups remain sceptical to just how bioenergy is currently being promoted. There is a highly polarised debate particularly relating to biofuel production. Based on our analysis, we discuss the potential for how those issues could be reconciled drawing on the frame conflict theory, distinguishing between policy disagreements and policy controversies. \u00a9 2012 Elsevier B.V.", "author" : [ { "dropping-particle" : "", "family" : "S\u00f6derberg", "given" : "Charlotta", "non-dropping-particle" : "", "parse-names" : false, "suffix" : "" }, { "dropping-particle" : "", "family" : "Eckerberg", "given" : "Katarina", "non-dropping-particle" : "", "parse-names" : false, "suffix" : "" } ], "container-title" : "Forest Policy and Economics", "id" : "ITEM-1", "issued" : { "date-parts" : [ [ "2013" ] ] }, "page" : "112-119", "title" : "Rising policy conflicts in Europe over bioenergy and forestry", "type" : "article-journal", "volume" : "33" }, "uris" : [ "http://www.mendeley.com/documents/?uuid=6d82f167-85d6-3f33-8c7c-d6e46a6250f6" ] } ], "mendeley" : { "formattedCitation" : "(S\u00f6derberg &amp; Eckerberg, 2013)", "plainTextFormattedCitation" : "(S\u00f6derberg &amp; Eckerberg, 2013)", "previouslyFormattedCitation" : "(S\u00f6derberg &amp; Eckerberg,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Söderberg &amp; Eckerberg, 2013)</w:t>
      </w:r>
      <w:r w:rsidRPr="00F02A52">
        <w:rPr>
          <w:rFonts w:eastAsia="Calibri"/>
          <w:lang w:val="en-US"/>
        </w:rPr>
        <w:fldChar w:fldCharType="end"/>
      </w:r>
      <w:r w:rsidRPr="00F02A52">
        <w:rPr>
          <w:rFonts w:eastAsia="Calibri"/>
          <w:lang w:val="en-US"/>
        </w:rPr>
        <w:t xml:space="preserve">. The </w:t>
      </w:r>
      <w:r>
        <w:rPr>
          <w:rFonts w:eastAsia="Calibri"/>
          <w:lang w:val="en-US"/>
        </w:rPr>
        <w:t>European Union</w:t>
      </w:r>
      <w:r w:rsidRPr="00F02A52">
        <w:rPr>
          <w:rFonts w:eastAsia="Calibri"/>
          <w:lang w:val="en-US"/>
        </w:rPr>
        <w:t xml:space="preserve">’s biodiversity policy, in particular Natura 2000, is for example supposed to have a major impact on the protection of forest land at the national level </w:t>
      </w:r>
      <w:r w:rsidRPr="00F02A52">
        <w:rPr>
          <w:rFonts w:eastAsia="Calibri"/>
          <w:lang w:val="en-US"/>
        </w:rPr>
        <w:fldChar w:fldCharType="begin" w:fldLock="1"/>
      </w:r>
      <w:r>
        <w:rPr>
          <w:rFonts w:eastAsia="Calibri"/>
          <w:lang w:val="en-US"/>
        </w:rPr>
        <w:instrText>ADDIN CSL_CITATION { "citationItems" : [ { "id" : "ITEM-1", "itemData" : { "abstract" : "The Summary for Policy Makers is a brief document based on information included in the \u201cState of Europe\u2019s Forests 2015\u201dreport. This document off ers a comprehensive overview of European forests, their current status, trends and policy responses related to them, as well as an insight into sustainable forest management (SFM) in Europe. The State of Europe\u2019s Forests 2015 report will, along with other publications, serve as background information for political discussions on future opportunities and challenges, and the associated political responses. This report is focused on the current status and trends (10-year trends and 25-year trends) of European forests and sustainable forest management in the period 1990-2015 and has been prepared for the 7th Ministerial Conference on the Protection of Forests in Europe, held in Madrid on 20-21 October 2015. The State of Europe\u2019s Forests 2015 report is organised in two parts. The first part (Overall Policies, Institutions and Instruments for Sustainable Forest Management) provides general information about the way forests are governed in a country through the policies, institutions and instruments for SFM. These aspects are covered by five Qualitative1 Indicators, and changes reported in these indicators over time reflect the responses of policy makers to challenges and opportunities related to forests and SFM. The second part (European Forests: Status, Trends and Policy Responses) has been prepared following the Advisory Group recommendations and on the basis of data gleaned from the 35 Quantitative Indicators, which provide information on the current status and changes in European forests and progress on SFM, and from the 12 Qualitative Indicators, which shed light on the policies, institutions and instruments used to address specific policy areas related to the afore mentioned Quantitative Indicators. This second part is structured according to the Six Criteria for SFM and includes the respective Quantitative Indicators and Qualitative Indicators directly related to them. The Output Tables included in the Annexes display the information on Quantitative Indicators reported by 34 signatory countries, the information included in the 11 desk studies carried out by UNECE/FAO Forestry and Timber Section, and the information reported by the Russian Federation for the previous edition of the State of Europe\u2019s Forests report. Given the lack of comparable current data from the Russian Federation and in order to maintain th\u2026", "author" : [ { "dropping-particle" : "", "family" : "Forest Europe", "given" : "", "non-dropping-particle" : "", "parse-names" : false, "suffix" : "" } ], "id" : "ITEM-1", "issued" : { "date-parts" : [ [ "2015" ] ] }, "number-of-pages" : "20", "publisher" : "Food and Agriculture Organization of the United Nations", "publisher-place" : "Madrid", "title" : "State of Europe\u2019s Forests 2015. Summary for Policy Makers", "type" : "report" }, "uris" : [ "http://www.mendeley.com/documents/?uuid=0ce103a7-e1ea-38ba-9642-47c1787e1ad7" ] } ], "mendeley" : { "formattedCitation" : "(Forest Europe, 2015)", "plainTextFormattedCitation" : "(Forest Europe, 2015)", "previouslyFormattedCitation" : "(Forest Europe,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Forest Europe, 2015)</w:t>
      </w:r>
      <w:r w:rsidRPr="00F02A52">
        <w:rPr>
          <w:rFonts w:eastAsia="Calibri"/>
          <w:lang w:val="en-US"/>
        </w:rPr>
        <w:fldChar w:fldCharType="end"/>
      </w:r>
      <w:r w:rsidRPr="00F02A52">
        <w:rPr>
          <w:rFonts w:eastAsia="Calibri"/>
          <w:lang w:val="en-US"/>
        </w:rPr>
        <w:t xml:space="preserve">. However, relatively little information is available concerning the formal and financial implementation of the policy in the national forest sector </w:t>
      </w:r>
      <w:r w:rsidRPr="00F02A52">
        <w:rPr>
          <w:rFonts w:eastAsia="Calibri"/>
          <w:lang w:val="en-US"/>
        </w:rPr>
        <w:fldChar w:fldCharType="begin" w:fldLock="1"/>
      </w:r>
      <w:r>
        <w:rPr>
          <w:rFonts w:eastAsia="Calibri"/>
          <w:lang w:val="en-US"/>
        </w:rPr>
        <w:instrText>ADDIN CSL_CITATION { "citationItems" : [ { "id" : "ITEM-1", "itemData" : { "abstract" : "Natura 2000 is the core of the EU's biodiversity conservation policy. 50% of the overall protected area under Natura 2000 is forest. Yet, comparatively little is known about the implementation of the policy in forests. Building on a rich set of social and natural science data, and an inter- and transdisciplinary discussion process involving scientists from different disciplines as well as EU, national and local stakeholders, this paper identifies five important challenges related to the implementation of Natura 2000 in forests: (1) the balancing of biodiversity conservation and timber production, (2) the integration of conservation (science) and local stakeholders\u2019 demands, (3) climate change, (4) lacking and less effective funding, and (5) conflicts related to other sectoral policies. Subsequently, five possible pathways to tackle these challenges are proposed: (1) a learning approach through better communication and transparency, (2) a pathway emphasizing the role of conservation science in developing management strategies and responding to climate change, (3) an approach of better integrating Europe's citizens in the design and implementation of the policy, (4) an approach highlighting the necessity of an effective funding strategy, and (5) the vision to work towards an integrated European land use and conservation policy. In conclusion, we emphasize, on one hand, the distinct character of the five pathways but, on the other hand, underline that probably all of them need to be followed in order to make the implementation of Natura 2000 in Europe's forests a success story.", "author" : [ { "dropping-particle" : "", "family" : "Winkel", "given" : "Georg", "non-dropping-particle" : "", "parse-names" : false, "suffix" : "" }, { "dropping-particle" : "", "family" : "Blondet", "given" : "Marieke", "non-dropping-particle" : "", "parse-names" : false, "suffix" : "" }, { "dropping-particle" : "", "family" : "Borrass", "given" : "Lars", "non-dropping-particle" : "", "parse-names" : false, "suffix" : "" }, { "dropping-particle" : "", "family" : "Frei", "given" : "Theresa", "non-dropping-particle" : "", "parse-names" : false, "suffix" : "" }, { "dropping-particle" : "", "family" : "Geitzenauer", "given" : "Maria", "non-dropping-particle" : "", "parse-names" : false, "suffix" : "" }, { "dropping-particle" : "", "family" : "Gruppe", "given" : "Axel", "non-dropping-particle" : "", "parse-names" : false, "suffix" : "" }, { "dropping-particle" : "", "family" : "Jump", "given" : "Alistair", "non-dropping-particle" : "", "parse-names" : false, "suffix" : "" }, { "dropping-particle" : "", "family" : "Koning", "given" : "Jessica", "non-dropping-particle" : "de", "parse-names" : false, "suffix" : "" }, { "dropping-particle" : "", "family" : "Sotirov", "given" : "Metodi", "non-dropping-particle" : "", "parse-names" : false, "suffix" : "" }, { "dropping-particle" : "", "family" : "Weiss", "given" : "Gerhard", "non-dropping-particle" : "", "parse-names" : false, "suffix" : "" }, { "dropping-particle" : "", "family" : "Winter", "given" : "Susanne", "non-dropping-particle" : "", "parse-names" : false, "suffix" : "" }, { "dropping-particle" : "", "family" : "Turnhout", "given" : "Esther", "non-dropping-particle" : "", "parse-names" : false, "suffix" : "" } ], "container-title" : "Environmental Science and Policy", "id" : "ITEM-1", "issued" : { "date-parts" : [ [ "2015" ] ] }, "page" : "23-32", "title" : "The implementation of Natura 2000 in forests: A trans- and interdisciplinary assessment of challenges and choices", "type" : "article-journal", "volume" : "52" }, "uris" : [ "http://www.mendeley.com/documents/?uuid=8cff4828-7679-4958-8d5c-db54de113545" ] } ], "mendeley" : { "formattedCitation" : "(Winkel et al., 2015)", "plainTextFormattedCitation" : "(Winkel et al., 2015)", "previouslyFormattedCitation" : "(Winkel et al.,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Winkel </w:t>
      </w:r>
      <w:r w:rsidR="009E3418" w:rsidRPr="009E3418">
        <w:rPr>
          <w:rFonts w:eastAsia="Calibri"/>
          <w:i/>
          <w:lang w:val="en-US"/>
        </w:rPr>
        <w:t>et al.</w:t>
      </w:r>
      <w:r w:rsidRPr="00F02A52">
        <w:rPr>
          <w:rFonts w:eastAsia="Calibri"/>
          <w:lang w:val="en-US"/>
        </w:rPr>
        <w:t>, 2015)</w:t>
      </w:r>
      <w:r w:rsidRPr="00F02A52">
        <w:rPr>
          <w:rFonts w:eastAsia="Calibri"/>
          <w:lang w:val="en-US"/>
        </w:rPr>
        <w:fldChar w:fldCharType="end"/>
      </w:r>
      <w:r w:rsidRPr="00F02A52">
        <w:rPr>
          <w:rFonts w:eastAsia="Calibri"/>
          <w:lang w:val="en-US"/>
        </w:rPr>
        <w:t xml:space="preserve">. This is partly because decisions concerning the national allocation of </w:t>
      </w:r>
      <w:r>
        <w:rPr>
          <w:rFonts w:eastAsia="Calibri"/>
          <w:lang w:val="en-US"/>
        </w:rPr>
        <w:t>European Union</w:t>
      </w:r>
      <w:r w:rsidRPr="00F02A52">
        <w:rPr>
          <w:rFonts w:eastAsia="Calibri"/>
          <w:lang w:val="en-US"/>
        </w:rPr>
        <w:t xml:space="preserve"> forest funding are increasingly taken by the domestic governments according to their priorities </w:t>
      </w:r>
      <w:r w:rsidRPr="00F02A52">
        <w:rPr>
          <w:rFonts w:eastAsia="Calibri"/>
          <w:lang w:val="en-US"/>
        </w:rPr>
        <w:fldChar w:fldCharType="begin" w:fldLock="1"/>
      </w:r>
      <w:r>
        <w:rPr>
          <w:rFonts w:eastAsia="Calibri"/>
          <w:lang w:val="en-US"/>
        </w:rPr>
        <w:instrText>ADDIN CSL_CITATION { "citationItems" : [ { "id" : "ITEM-1", "itemData" : { "DOI" : "10.1111/cobi.12366", "author" : [ { "dropping-particle" : "", "family" : "Kati", "given" : "Vassiliki", "non-dropping-particle" : "", "parse-names" : false, "suffix" : "" }, { "dropping-particle" : "", "family" : "Hovardas", "given" : "Tasos", "non-dropping-particle" : "", "parse-names" : false, "suffix" : "" }, { "dropping-particle" : "", "family" : "Dieterich", "given" : "Martin", "non-dropping-particle" : "", "parse-names" : false, "suffix" : "" }, { "dropping-particle" : "", "family" : "Ibisch", "given" : "Pierre L", "non-dropping-particle" : "", "parse-names" : false, "suffix" : "" }, { "dropping-particle" : "", "family" : "Mihok", "given" : "Barbara", "non-dropping-particle" : "", "parse-names" : false, "suffix" : "" }, { "dropping-particle" : "", "family" : "Selva", "given" : "Nuria", "non-dropping-particle" : "", "parse-names" : false, "suffix" : "" } ], "container-title" : "Conservation Biology", "id" : "ITEM-1", "issue" : "1", "issued" : { "date-parts" : [ [ "2014" ] ] }, "page" : "260-270", "title" : "The challenge of implementing the European network of protected areas Natura 2000", "type" : "article-journal", "volume" : "29" }, "uris" : [ "http://www.mendeley.com/documents/?uuid=f95109d8-1cb6-344b-b8a6-e23debce0589" ] }, { "id" : "ITEM-2", "itemData" : { "author" : [ { "dropping-particle" : "", "family" : "Sotirov", "given" : "M.", "non-dropping-particle" : "", "parse-names" : false, "suffix" : "" }, { "dropping-particle" : "", "family" : "Storch", "given" : "S.", "non-dropping-particle" : "", "parse-names" : false, "suffix" : "" }, { "dropping-particle" : "", "family" : "Aggestam", "given" : "F.", "non-dropping-particle" : "", "parse-names" : false, "suffix" : "" }, { "dropping-particle" : "", "family" : "Giurcia", "given" : "A.", "non-dropping-particle" : "", "parse-names" : false, "suffix" : "" }, { "dropping-particle" : "", "family" : "Selter", "given" : "A.", "non-dropping-particle" : "", "parse-names" : false, "suffix" : "" }, { "dropping-particle" : "", "family" : "Baychevy", "given" : "T.", "non-dropping-particle" : "", "parse-names" : false, "suffix" : "" }, { "dropping-particle" : "", "family" : "Eriksson", "given" : "Ljusk Ola", "non-dropping-particle" : "", "parse-names" : false, "suffix" : "" }, { "dropping-particle" : "", "family" : "Salln\u00e4s, Ola, Trubins", "given" : "R.", "non-dropping-particle" : "", "parse-names" : false, "suffix" : "" }, { "dropping-particle" : "", "family" : "Sch\u00fcll", "given" : "E.", "non-dropping-particle" : "", "parse-names" : false, "suffix" : "" }, { "dropping-particle" : "", "family" : "Borges", "given" : "J.", "non-dropping-particle" : "", "parse-names" : false, "suffix" : "" }, { "dropping-particle" : "", "family" : "McDermott", "given" : "C.L.", "non-dropping-particle" : "", "parse-names" : false, "suffix" : "" }, { "dropping-particle" : "", "family" : "Hoogstra-Klein", "given" : "M.", "non-dropping-particle" : "", "parse-names" : false, "suffix" : "" }, { "dropping-particle" : "", "family" : "Hengeveld", "given" : "G.", "non-dropping-particle" : "", "parse-names" : false, "suffix" : "" }, { "dropping-particle" : "", "family" : "Pettenella", "given" : "D.", "non-dropping-particle" : "", "parse-names" : false, "suffix" : "" } ], "collection-title" : "INTEGRAL EU Policy Paper", "id" : "ITEM-2", "issued" : { "date-parts" : [ [ "2015" ] ] }, "number-of-pages" : "34", "title" : "Forest Policy Integration in Europe: Lessons Learnt, Challenges Ahead, and Strategies to Support Sustainable Forest Management and Multifunctional Forestry in the Future", "type" : "report" }, "uris" : [ "http://www.mendeley.com/documents/?uuid=86689a1a-0cbe-4e59-951e-b8c287e35e8a" ] } ], "mendeley" : { "formattedCitation" : "(Kati et al., 2014; Sotirov et al., 2015)", "plainTextFormattedCitation" : "(Kati et al., 2014; Sotirov et al., 2015)", "previouslyFormattedCitation" : "(Kati et al., 2014; Sotirov et al.,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Kati </w:t>
      </w:r>
      <w:r w:rsidR="009E3418" w:rsidRPr="009E3418">
        <w:rPr>
          <w:rFonts w:eastAsia="Calibri"/>
          <w:i/>
          <w:lang w:val="en-US"/>
        </w:rPr>
        <w:t>et al.</w:t>
      </w:r>
      <w:r w:rsidRPr="00F02A52">
        <w:rPr>
          <w:rFonts w:eastAsia="Calibri"/>
          <w:lang w:val="en-US"/>
        </w:rPr>
        <w:t xml:space="preserve">, 2014; Sotirov </w:t>
      </w:r>
      <w:r w:rsidR="009E3418" w:rsidRPr="009E3418">
        <w:rPr>
          <w:rFonts w:eastAsia="Calibri"/>
          <w:i/>
          <w:lang w:val="en-US"/>
        </w:rPr>
        <w:t>et al.</w:t>
      </w:r>
      <w:r w:rsidRPr="00F02A52">
        <w:rPr>
          <w:rFonts w:eastAsia="Calibri"/>
          <w:lang w:val="en-US"/>
        </w:rPr>
        <w:t>, 2015)</w:t>
      </w:r>
      <w:r w:rsidRPr="00F02A52">
        <w:rPr>
          <w:rFonts w:eastAsia="Calibri"/>
          <w:lang w:val="en-US"/>
        </w:rPr>
        <w:fldChar w:fldCharType="end"/>
      </w:r>
      <w:r w:rsidRPr="00F02A52">
        <w:rPr>
          <w:rFonts w:eastAsia="Calibri"/>
          <w:lang w:val="en-US"/>
        </w:rPr>
        <w:t xml:space="preserve">. </w:t>
      </w:r>
    </w:p>
    <w:p w14:paraId="37F5DD38" w14:textId="77777777" w:rsidR="00E97DE0" w:rsidRPr="00F02A52" w:rsidRDefault="00E97DE0" w:rsidP="00E97DE0">
      <w:pPr>
        <w:rPr>
          <w:rFonts w:eastAsia="Calibri"/>
          <w:lang w:val="en-US"/>
        </w:rPr>
      </w:pPr>
    </w:p>
    <w:p w14:paraId="6E347EA3" w14:textId="77777777" w:rsidR="00E97DE0" w:rsidRPr="00F02A52" w:rsidRDefault="00E97DE0" w:rsidP="001F0516">
      <w:pPr>
        <w:pStyle w:val="Heading4"/>
      </w:pPr>
      <w:bookmarkStart w:id="1850" w:name="_Toc519504831"/>
      <w:r w:rsidRPr="00F02A52">
        <w:t>Governance modes and policy instruments</w:t>
      </w:r>
      <w:bookmarkEnd w:id="1850"/>
    </w:p>
    <w:p w14:paraId="6EEB367D" w14:textId="5DCE20ED" w:rsidR="00E97DE0" w:rsidRPr="00F02A52" w:rsidRDefault="00E97DE0" w:rsidP="00E97DE0">
      <w:pPr>
        <w:rPr>
          <w:rFonts w:ascii="Calibri" w:eastAsia="Calibri" w:hAnsi="Calibri"/>
          <w:lang w:val="en-US"/>
        </w:rPr>
      </w:pPr>
      <w:r w:rsidRPr="00F02A52">
        <w:rPr>
          <w:rFonts w:ascii="Calibri" w:eastAsia="Calibri" w:hAnsi="Calibri"/>
          <w:lang w:val="en-US"/>
        </w:rPr>
        <w:t xml:space="preserve">Governance modes in the forest sector vary depending on the share of private and public forest land in different countries. In countries with a large share of public forest land, the forest sector is often governed through traditional hierarchical governance modes, while in countries with a large share of private forest owners, various forms of decentralized partnerships or even private governance are more common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16/J.FORPOL.2016.10.008", "author" : [ { "dropping-particle" : "", "family" : "Beland Lindahl", "given" : "Karin", "non-dropping-particle" : "", "parse-names" : false, "suffix" : "" }, { "dropping-particle" : "", "family" : "Sandstr\u00f6m", "given" : "Camilla", "non-dropping-particle" : "", "parse-names" : false, "suffix" : "" }, { "dropping-particle" : "", "family" : "St\u00e9ns", "given" : "Anna", "non-dropping-particle" : "", "parse-names" : false, "suffix" : "" } ], "container-title" : "Forest Policy and Economics", "id" : "ITEM-1", "issued" : { "date-parts" : [ [ "2017", "4", "1" ] ] }, "page" : "69-78", "publisher" : "Elsevier", "title" : "Alternative pathways to sustainability? Comparing forest governance models", "type" : "article-journal", "volume" : "77" }, "uris" : [ "http://www.mendeley.com/documents/?uuid=3a71ccc4-c534-3c1f-a705-b5817bb0a893" ] } ], "mendeley" : { "formattedCitation" : "(Beland Lindahl, Sandstr\u00f6m, &amp; St\u00e9ns, 2017)", "plainTextFormattedCitation" : "(Beland Lindahl, Sandstr\u00f6m, &amp; St\u00e9ns, 2017)", "previouslyFormattedCitation" : "(Beland Lindahl, Sandstr\u00f6m, &amp; St\u00e9ns, 2017)"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Beland Lindahl</w:t>
      </w:r>
      <w:r w:rsidR="00CA2008">
        <w:rPr>
          <w:rFonts w:ascii="Calibri" w:eastAsia="Calibri" w:hAnsi="Calibri"/>
          <w:i/>
          <w:lang w:val="en-US"/>
        </w:rPr>
        <w:t xml:space="preserve"> et al.</w:t>
      </w:r>
      <w:r w:rsidRPr="00F02A52">
        <w:rPr>
          <w:rFonts w:ascii="Calibri" w:eastAsia="Calibri" w:hAnsi="Calibri"/>
          <w:lang w:val="en-US"/>
        </w:rPr>
        <w:t>, 2017)</w:t>
      </w:r>
      <w:r w:rsidRPr="00F02A52">
        <w:rPr>
          <w:rFonts w:ascii="Calibri" w:eastAsia="Calibri" w:hAnsi="Calibri"/>
          <w:lang w:val="en-US"/>
        </w:rPr>
        <w:fldChar w:fldCharType="end"/>
      </w:r>
      <w:r w:rsidRPr="00F02A52">
        <w:rPr>
          <w:rFonts w:ascii="Calibri" w:eastAsia="Calibri" w:hAnsi="Calibri"/>
          <w:lang w:val="en-US"/>
        </w:rPr>
        <w:t xml:space="preserve">. </w:t>
      </w:r>
    </w:p>
    <w:p w14:paraId="50963C3D" w14:textId="37E09CDE" w:rsidR="00E97DE0" w:rsidRPr="00F02A52" w:rsidRDefault="00E97DE0" w:rsidP="00E97DE0">
      <w:pPr>
        <w:rPr>
          <w:rFonts w:ascii="Calibri" w:eastAsia="Calibri" w:hAnsi="Calibri"/>
          <w:lang w:val="en-US"/>
        </w:rPr>
      </w:pPr>
      <w:r w:rsidRPr="00F02A52">
        <w:rPr>
          <w:rFonts w:ascii="Calibri" w:eastAsia="Calibri" w:hAnsi="Calibri"/>
          <w:lang w:val="en-US"/>
        </w:rPr>
        <w:t xml:space="preserve">New governance systems are evolving in the forestry sector aiming to secure sustainability of timber production and forest ecosystems through the mainstreaming of biodiversity and nature’s contributions to people. Whether these emerging systems lead to a simultaneous retreat of the state and a reduction in governmental control is subject to debat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This paper aims to assess the emergence of the concept of forest governance in the field of forest policy analysis. This assessment is mainly theoretical in nature. The various meanings and main criticisms of forest governance will be dealt with. In so doing, the paper applies the so-called \u2018Triple G\u2019 perspective (government, governance, governmentality). Firstly, the paper explains the emergence of the forest governance concept from the shortcomings of forest government, or \u2018state forestry\u2019 (overexploitation, policy failure, corruption). In a next step, it also criticises the concept of forest governance, now using a governmentality perspective. This latter view assumes that control by the state and self-governance by people go hand in hand. It thus challenges one of the key assumptions in many governance studies, namely that the state has substantially withdrawn from the forest sector and that forest politics has been relocated from the state to the market and to society.", "author" : [ { "dropping-particle" : "", "family" : "Arts", "given" : "Bas", "non-dropping-particle" : "", "parse-names" : false, "suffix" : "" } ], "container-title" : "Forest Policy and Economics", "id" : "ITEM-1", "issued" : { "date-parts" : [ [ "2014" ] ] }, "page" : "17-22", "title" : "Assessing forest governance from a 'Triple G' perspective: Government, governance, governmentality", "type" : "article-journal", "volume" : "49" }, "uris" : [ "http://www.mendeley.com/documents/?uuid=adfc6236-a0b6-4bde-9399-2a651de91f5f" ] } ], "mendeley" : { "formattedCitation" : "(Arts, 2014)", "plainTextFormattedCitation" : "(Arts, 2014)", "previouslyFormattedCitation" : "(Arts, 2014)"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Arts, 2014)</w:t>
      </w:r>
      <w:r w:rsidRPr="00F02A52">
        <w:rPr>
          <w:rFonts w:ascii="Calibri" w:eastAsia="Calibri" w:hAnsi="Calibri"/>
          <w:lang w:val="en-US"/>
        </w:rPr>
        <w:fldChar w:fldCharType="end"/>
      </w:r>
      <w:r w:rsidRPr="00F02A52">
        <w:rPr>
          <w:rFonts w:ascii="Calibri" w:eastAsia="Calibri" w:hAnsi="Calibri"/>
          <w:lang w:val="en-US"/>
        </w:rPr>
        <w:t xml:space="preserve">. A possible relocation of political power could take three different directions: upward to the international level as mentioned above, downward to the sub-national level, and outward to private and semi-public level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Governing Complex Societies outlines a typology of different models of governance, ranging from a state-centric model to the \"governing without government\" model. The typology is based in dimensions on actors, processes and outcomes. Using this typology, the authors conclude that both the state-centric model and the \"governing without government\" model tend to produce suboptimal governance. Instead, governance models between these two extremes seem to be better geared to combine points of contact with society while at the same time being able to make autonomous decisions. This analysis is applied to different aspects of contemporary governance like changing intergovernmental relationships and linkages between the EU and domestic institutions.", "author" : [ { "dropping-particle" : "", "family" : "Pierre", "given" : "Jon", "non-dropping-particle" : "", "parse-names" : false, "suffix" : "" }, { "dropping-particle" : "", "family" : "Peters", "given" : "B. Guy", "non-dropping-particle" : "", "parse-names" : false, "suffix" : "" } ], "id" : "ITEM-1", "issued" : { "date-parts" : [ [ "2000" ] ] }, "number-of-pages" : "240", "publisher" : "Palgrave Macmillan", "publisher-place" : "Basingstoke", "title" : "Governance, Politics and the State", "type" : "book" }, "uris" : [ "http://www.mendeley.com/documents/?uuid=4be392cf-0b3b-4c5a-8a07-b52e9a9877f4" ] } ], "mendeley" : { "formattedCitation" : "(Pierre &amp; Peters, 2000)", "plainTextFormattedCitation" : "(Pierre &amp; Peters, 2000)", "previouslyFormattedCitation" : "(Pierre &amp; Peters, 2000)"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Pierre &amp; Peters, 2000)</w:t>
      </w:r>
      <w:r w:rsidRPr="00F02A52">
        <w:rPr>
          <w:rFonts w:ascii="Calibri" w:eastAsia="Calibri" w:hAnsi="Calibri"/>
          <w:lang w:val="en-US"/>
        </w:rPr>
        <w:fldChar w:fldCharType="end"/>
      </w:r>
      <w:r w:rsidRPr="00F02A52">
        <w:rPr>
          <w:rFonts w:ascii="Calibri" w:eastAsia="Calibri" w:hAnsi="Calibri"/>
          <w:lang w:val="en-US"/>
        </w:rPr>
        <w:t xml:space="preserve">. However, there are still substantial challenges, especially in Eastern Europe and Central Asia, in developing integrated environmental governance systems, including the adaptation of regulations and the enhancement of education measures in the forest sector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Over the past 15 years, the Swiss government, through the Swiss Agency for Development and Cooperation, has collaborated with the Kyrgyz government in developing its forestry sector. The Kyrgyz-Swiss Forestry Support Programme (KIRFOR) covered a wide range of activities, including collaborative forest management (CFM). This was introduced in 1998 as a pilot approach, promoting the involvement of local people in managing and deriving sustainable income from the walnut-fruit forests in the south of the country. As Swiss support has now come to an end, this paper focuses on the experiences and outcomes, and the challenges of introducing a participatory approach in a post-Soviet regime. Twelve years on, CFM leases have become widely accepted as a means of enabling local people to have a greater role in forest management; over 1,000 have now been signed, covering an area of over 8,300 ha. These leases are supported by an appropriate policy and legislative framework, built on field experience, as well as by the necessary institutional structures. Local CFM boards have been set up as a forum for discussion among all main stakeholders, and have become strong arbitration bodies in the case of conflicts\u2014promoting good", "author" : [ { "dropping-particle" : "", "family" : "Carter", "given" : "Jane", "non-dropping-particle" : "", "parse-names" : false, "suffix" : "" }, { "dropping-particle" : "", "family" : "Grisa", "given" : "Ennio", "non-dropping-particle" : "", "parse-names" : false, "suffix" : "" }, { "dropping-particle" : "", "family" : "Akenshaev", "given" : "Rysbek", "non-dropping-particle" : "", "parse-names" : false, "suffix" : "" }, { "dropping-particle" : "", "family" : "Saparbaev", "given" : "Nurmamat", "non-dropping-particle" : "", "parse-names" : false, "suffix" : "" }, { "dropping-particle" : "", "family" : "Sieber", "given" : "Patrick", "non-dropping-particle" : "", "parse-names" : false, "suffix" : "" }, { "dropping-particle" : "", "family" : "Samyn", "given" : "Jean-Marie", "non-dropping-particle" : "", "parse-names" : false, "suffix" : "" } ], "container-title" : "Gatekeeper Series", "id" : "ITEM-1", "issued" : { "date-parts" : [ [ "2010", "12" ] ] }, "page" : "18", "publisher" : "International Institute for Environment and Development", "publisher-place" : "London", "title" : "Revisiting Collaborative Forest Management in Kyrgyzstan: What happened to bottom- up decision-making?", "type" : "article-magazine", "volume" : "148" }, "uris" : [ "http://www.mendeley.com/documents/?uuid=eb23d210-b211-3e31-8a45-1d917b46a3c0" ] }, { "id" : "ITEM-2", "itemData" : { "DOI" : "10.5716/WP14143", "abstract" : "This paper discusses how the adoption of agroforestry for ecosystem and livelihood improvement in Central Asian countries can be enhanced. First, it describes how previous and current developments lead to changing environmental conditions, and how these changing conditions consequently affected the welfare of people. Environmental issues on a global level, such as climate change, also threaten people\u2019s livelihoods. Using examples from different Central Asian countries, and relying on interdisciplinary methods, the case for agroforestry is made as an option to rehabilitate and create environmental and social resilience. It demonstrates that various agroforestry systems are suitable for various agro-ecological and socio-economic areas in the region. Finally, by identifying current constraints and revealing opportunities, the paper aims to inform and provide recommendations for policy and decision makers and researchers about the potential of applying agroforestry in Central Asia.", "author" : [ { "dropping-particle" : "", "family" : "Djanibekov", "given" : "Utkur", "non-dropping-particle" : "", "parse-names" : false, "suffix" : "" }, { "dropping-particle" : "", "family" : "Dzhakypbekova", "given" : "Klara", "non-dropping-particle" : "", "parse-names" : false, "suffix" : "" }, { "dropping-particle" : "", "family" : "Chamberlain", "given" : "James", "non-dropping-particle" : "", "parse-names" : false, "suffix" : "" }, { "dropping-particle" : "", "family" : "Weyerhaeuser", "given" : "Horst", "non-dropping-particle" : "", "parse-names" : false, "suffix" : "" }, { "dropping-particle" : "", "family" : "Zomer", "given" : "Robert", "non-dropping-particle" : "", "parse-names" : false, "suffix" : "" }, { "dropping-particle" : "", "family" : "Villamor", "given" : "Grace B", "non-dropping-particle" : "", "parse-names" : false, "suffix" : "" }, { "dropping-particle" : "", "family" : "Xu", "given" : "Jianchu", "non-dropping-particle" : "", "parse-names" : false, "suffix" : "" } ], "collection-title" : "ICRAF Working Paper", "id" : "ITEM-2", "issued" : { "date-parts" : [ [ "2015" ] ] }, "number" : "186", "number-of-pages" : "41", "publisher" : "World Agroforestry Centre East and Central Asia Regional Programme", "publisher-place" : "Kunming, China", "title" : "Agroforestry for Landscape Restoration and Livelihood Development in Central Asia", "type" : "report" }, "uris" : [ "http://www.mendeley.com/documents/?uuid=064d1f10-837f-3e6c-8fd9-c521c1771570" ] }, { "id" : "ITEM-3", "itemData" : { "DOI" : "10.1016/j.biocon.2015.03.028", "author" : [ { "dropping-particle" : "", "family" : "K\u0159enov\u00e1", "given" : "Zdenka", "non-dropping-particle" : "", "parse-names" : false, "suffix" : "" }, { "dropping-particle" : "", "family" : "Kindlmann", "given" : "Pavel", "non-dropping-particle" : "", "parse-names" : false, "suffix" : "" } ], "container-title" : "Biological Conservation", "id" : "ITEM-3", "issued" : { "date-parts" : [ [ "2015" ] ] }, "page" : "268-275", "title" : "Natura 2000 \u2013 Solution for Eastern Europe or just a good start? The \u0160umava National Park as a test case", "type" : "article-journal", "volume" : "186" }, "uris" : [ "http://www.mendeley.com/documents/?uuid=df3aba36-742c-3363-a3c7-a532e97f18d5" ] } ], "mendeley" : { "formattedCitation" : "(Carter et al., 2010; Djanibekov et al., 2015; K\u0159enov\u00e1 &amp; Kindlmann, 2015)", "plainTextFormattedCitation" : "(Carter et al., 2010; Djanibekov et al., 2015; K\u0159enov\u00e1 &amp; Kindlmann, 2015)", "previouslyFormattedCitation" : "(Carter et al., 2010; Djanibekov et al., 2015; K\u0159enov\u00e1 &amp; Kindlmann, 2015)"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Carter </w:t>
      </w:r>
      <w:r w:rsidR="009E3418" w:rsidRPr="009E3418">
        <w:rPr>
          <w:rFonts w:ascii="Calibri" w:eastAsia="Calibri" w:hAnsi="Calibri"/>
          <w:i/>
          <w:lang w:val="en-US"/>
        </w:rPr>
        <w:t>et al.</w:t>
      </w:r>
      <w:r w:rsidRPr="00F02A52">
        <w:rPr>
          <w:rFonts w:ascii="Calibri" w:eastAsia="Calibri" w:hAnsi="Calibri"/>
          <w:lang w:val="en-US"/>
        </w:rPr>
        <w:t xml:space="preserve">, 2010; Djanibekov </w:t>
      </w:r>
      <w:r w:rsidR="009E3418" w:rsidRPr="009E3418">
        <w:rPr>
          <w:rFonts w:ascii="Calibri" w:eastAsia="Calibri" w:hAnsi="Calibri"/>
          <w:i/>
          <w:lang w:val="en-US"/>
        </w:rPr>
        <w:t>et al.</w:t>
      </w:r>
      <w:r w:rsidRPr="00F02A52">
        <w:rPr>
          <w:rFonts w:ascii="Calibri" w:eastAsia="Calibri" w:hAnsi="Calibri"/>
          <w:lang w:val="en-US"/>
        </w:rPr>
        <w:t>, 2015; Křenová &amp; Kindlmann, 2015)</w:t>
      </w:r>
      <w:r w:rsidRPr="00F02A52">
        <w:rPr>
          <w:rFonts w:ascii="Calibri" w:eastAsia="Calibri" w:hAnsi="Calibri"/>
          <w:lang w:val="en-US"/>
        </w:rPr>
        <w:fldChar w:fldCharType="end"/>
      </w:r>
      <w:r w:rsidRPr="00F02A52">
        <w:rPr>
          <w:rFonts w:ascii="Calibri" w:eastAsia="Calibri" w:hAnsi="Calibri"/>
          <w:lang w:val="en-US"/>
        </w:rPr>
        <w:t xml:space="preserve"> (see also synthesis </w:t>
      </w:r>
      <w:r w:rsidR="005A3E13">
        <w:rPr>
          <w:b/>
          <w:lang w:val="en-US"/>
        </w:rPr>
        <w:t>Table 6.11</w:t>
      </w:r>
      <w:r w:rsidRPr="00F02A52">
        <w:rPr>
          <w:rFonts w:ascii="Calibri" w:eastAsia="Calibri" w:hAnsi="Calibri"/>
          <w:lang w:val="en-US"/>
        </w:rPr>
        <w:t xml:space="preserve">). New international tools and financial incentives could trigger such changes. However, a strong ”ideological and institutional anchoring” of the stakeholders in the national forestry sectors might impede major improvements in the development of new and more integrative governance modes and mechanism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80/1523908X.2014.993023", "abstract" : "Radical socio-economic transition has brought significant yet vaguely understood challenges for forestry in the countries of the former Eastern Bloc. This study narrates the case of the Lithuanian forestry transition, structured along the divides of actor versus structure and material versus ideational world. The narrative exposes remarkably stable forest policy with a significant exception of increased environmental consideration, induced mainly by strong external pressures. The forest policy arena is dominated by state authorities that are grounded in the theory of normal forest, rather distrust private forestry and primarily rely on regulatory instruments. Though the prevailing forestry paradigm has been challenged by researchers, arguing for administrative reforms, increased economic efficiency and larger decision freedom, the alternative ideas were either neglected or denounced fiercely. Such conservatism is a combined effect of ideological heritage of the forestry profession intermingled with vested interests by state forestry authorities.", "author" : [ { "dropping-particle" : "", "family" : "Brukas", "given" : "Vilis", "non-dropping-particle" : "", "parse-names" : false, "suffix" : "" } ], "container-title" : "Journal of Environmental Policy &amp; Planning", "id" : "ITEM-1", "issue" : "4", "issued" : { "date-parts" : [ [ "2015" ] ] }, "page" : "495-515", "title" : "New World , Old Ideas \u2014 A Narrative of the Lithuanian Forestry Transition", "type" : "article-journal", "volume" : "17" }, "uris" : [ "http://www.mendeley.com/documents/?uuid=d1a0e821-2091-3289-a792-8ca6835f7875" ] }, { "id" : "ITEM-2", "itemData" : { "abstract" : "Political responses to global deforestation, as a defining characteristic of the so-called Anthropocene, are a key field for scholarship and policy analysis. In the past decade, research has proliferated on global forest governance and the international forest regime (IFR), yet the academic literature on the IFR is just as dispersed and fragmented as the IFR itself. An emerging body of literature now suggests the key role of domestic actors in international forest governance, questioning an implicit top-down logic of global arrangements. In spite of all the resources at its disposal, the IFR is characterised by complexity, fragmentation and ineffectiveness regarding its main objective of reducing global deforestation. Based on an extensive literature review, the authors' long-standing observations and selected own empirical findings, this review article aims to provide an updated historical account of the IFR and proposes a from-below approach for analysing the IFR from the viewpoint of domestic actors. In this bottom-up perspective the IFR is conceptualised as a set of resources that key domestic actors can pick and choose from according to their interests and in the light of domestic politics. Using illustrative empirical examples from recent research and own observations, the article finds that the IFR is being hollowed-out by (i) the growing policy links between forests and climate change - a process referred to as \"climatization\"- and (ii) domestic influences. We conclude that our from-below approach is instrumental in further explaining why deforestation has largely continued, despite the emergence of the IFR some three decades ago. Our findings about the importance of domestic actors illustrate that global governance arrangements cannot operate effectively, relative to their ambitious mandate and for tackling policy issues relating to the Anthropocene, unless they are granted adequate resources and support by key domestic actors.", "author" : [ { "dropping-particle" : "", "family" : "Singer", "given" : "Benjamin", "non-dropping-particle" : "", "parse-names" : false, "suffix" : "" }, { "dropping-particle" : "", "family" : "Giessen", "given" : "Lukas", "non-dropping-particle" : "", "parse-names" : false, "suffix" : "" } ], "container-title" : "Forest Policy and Economics", "id" : "ITEM-2", "issued" : { "date-parts" : [ [ "2017" ] ] }, "page" : "69-79", "title" : "Towards a donut regime? Domestic actors, climatization, and the hollowing-out of the international forests regime in the Anthropocene", "type" : "article-journal", "volume" : "79" }, "uris" : [ "http://www.mendeley.com/documents/?uuid=89b9d7c4-aee5-33aa-b734-7517b15f3b7a" ] } ], "mendeley" : { "formattedCitation" : "(Brukas, 2015; Singer &amp; Giessen, 2017)", "plainTextFormattedCitation" : "(Brukas, 2015; Singer &amp; Giessen, 2017)", "previouslyFormattedCitation" : "(Brukas, 2015; Singer &amp; Giessen, 2017)"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Brukas, 2015; Singer &amp; Giessen, 2017)</w:t>
      </w:r>
      <w:r w:rsidRPr="00F02A52">
        <w:rPr>
          <w:rFonts w:ascii="Calibri" w:eastAsia="Calibri" w:hAnsi="Calibri"/>
          <w:lang w:val="en-US"/>
        </w:rPr>
        <w:fldChar w:fldCharType="end"/>
      </w:r>
      <w:r w:rsidRPr="00F02A52">
        <w:rPr>
          <w:rFonts w:ascii="Calibri" w:eastAsia="Calibri" w:hAnsi="Calibri"/>
          <w:lang w:val="en-US"/>
        </w:rPr>
        <w:t>.</w:t>
      </w:r>
    </w:p>
    <w:p w14:paraId="2E91E07B" w14:textId="72E810AB" w:rsidR="00E97DE0" w:rsidRPr="00F02A52" w:rsidRDefault="00E97DE0" w:rsidP="00E97DE0">
      <w:pPr>
        <w:rPr>
          <w:rFonts w:ascii="Calibri" w:eastAsia="Calibri" w:hAnsi="Calibri"/>
          <w:lang w:val="en-US"/>
        </w:rPr>
      </w:pPr>
      <w:r w:rsidRPr="00F02A52">
        <w:rPr>
          <w:rFonts w:ascii="Calibri" w:eastAsia="Calibri" w:hAnsi="Calibri"/>
          <w:lang w:val="en-US"/>
        </w:rPr>
        <w:t xml:space="preserve">Forest laws are the most important regulatory policy instrument in all European and East Asian countries. However, in countries with a large share of private forest owners, where national governments are dependent on forest owners’ willingness to protect forests, governments and authorities are making increasing use of voluntary contracts or public-private partnerships with private forest owners to protect biodiversity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We think beyond the Pigouvian policy approach for correcting forest ecosystem externalities. Not all ecosystem services in forestry are public goods and deserving of government intervention. Interaction in the market by sellers and buyers concerning payments for ecosystem services is possible. Also government representing the interests of the public may enter the market and negotiate with the providers of ecosystem services. Payment for ecosystem services (PES) is a voluntary transaction for a well-defined environmental service that is acquired by a service buyer from a service provider. PES has a potentially important role in forestry contexts. While the provider of any particular ecosystem service is always the forest landowner, the buyer may be an actual user of the ES, a government, an NGO, or international agency acting on behalf of consistencies that value or use the ES. An example of the former is a water company using watershed services sustained by a forest. Payments through REDD and REDD+ serve as an example of the latter.", "author" : [ { "dropping-particle" : "", "family" : "Amacher", "given" : "Gregory S.", "non-dropping-particle" : "", "parse-names" : false, "suffix" : "" }, { "dropping-particle" : "", "family" : "Ollikainen", "given" : "Markku", "non-dropping-particle" : "", "parse-names" : false, "suffix" : "" }, { "dropping-particle" : "", "family" : "Uusivuori", "given" : "Jussi", "non-dropping-particle" : "", "parse-names" : false, "suffix" : "" } ], "container-title" : "Forest Policy and Economics", "id" : "ITEM-1", "issued" : { "date-parts" : [ [ "2014" ] ] }, "page" : "1-3", "title" : "Forests and ecosystem services: Outlines for new policy options", "type" : "article-journal", "volume" : "47" }, "uris" : [ "http://www.mendeley.com/documents/?uuid=fc60cc8f-3d7a-4c7f-97bb-d5de4f40637a" ] }, { "id" : "ITEM-2", "itemData" : { "DOI" : "10.1080/08941920.2013.820814", "ISBN" : "0894-1920", "ISSN" : "0894-1920", "abstract" : "This article analyses the influence of the pre-existing institutional basis on designing and implementing new biodiversity and ecosystem services policies. The way that regulative, normative, and cultural-cognitive institutions condition the currently popular payments for ecosystem services (PES) is analysed by exploring the evolution of a championed forest biodiversity PES scheme in Finland. Our analysis of the evolution of the PES demonstrates several constraints on new policies. Based on policy documents and secondary material, we show how the policies that seemingly take effect through regulative institutional changes are conditioned by normative and cultural-cognitive institituions. Administrative and professional rigidities can be broken with a light policy experiment but for longer term governance development, radical institutional changes are necessary. The applied institutional framework demonstrates the analytical opportunities that attention to institutions generates for deepending the generally outcome-oriented evaluations of payments for ecosystem services policies.", "author" : [ { "dropping-particle" : "", "family" : "Primmer", "given" : "Eeva", "non-dropping-particle" : "", "parse-names" : false, "suffix" : "" }, { "dropping-particle" : "", "family" : "Paloniemi", "given" : "Riikka", "non-dropping-particle" : "", "parse-names" : false, "suffix" : "" }, { "dropping-particle" : "", "family" : "Simil\u00e4", "given" : "Jukka", "non-dropping-particle" : "", "parse-names" : false, "suffix" : "" }, { "dropping-particle" : "", "family" : "Barton", "given" : "David N.", "non-dropping-particle" : "", "parse-names" : false, "suffix" : "" } ], "container-title" : "Society &amp; Natural Resources", "id" : "ITEM-2", "issue" : "10", "issued" : { "date-parts" : [ [ "2013" ] ] }, "page" : "1137-1154", "title" : "Evolution in Finland's Forest Biodiversity Conservation Payments and the Institutional Constraints on Establishing New Policy", "type" : "article-journal", "volume" : "26" }, "uris" : [ "http://www.mendeley.com/documents/?uuid=be67d6fa-bf03-4a0c-b3f4-ae75b039248d" ] } ], "mendeley" : { "formattedCitation" : "(Amacher, Ollikainen, &amp; Uusivuori, 2014; Primmer, Paloniemi, Simil\u00e4, &amp; Barton, 2013)", "plainTextFormattedCitation" : "(Amacher, Ollikainen, &amp; Uusivuori, 2014; Primmer, Paloniemi, Simil\u00e4, &amp; Barton, 2013)", "previouslyFormattedCitation" : "(Amacher, Ollikainen, &amp; Uusivuori, 2014; Primmer, Paloniemi, Simil\u00e4, &amp; Barton, 2013)"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Amacher</w:t>
      </w:r>
      <w:r w:rsidR="00617CE9">
        <w:rPr>
          <w:rFonts w:ascii="Calibri" w:eastAsia="Calibri" w:hAnsi="Calibri"/>
          <w:i/>
          <w:lang w:val="en-US"/>
        </w:rPr>
        <w:t xml:space="preserve"> et al.</w:t>
      </w:r>
      <w:r w:rsidRPr="00F02A52">
        <w:rPr>
          <w:rFonts w:ascii="Calibri" w:eastAsia="Calibri" w:hAnsi="Calibri"/>
          <w:lang w:val="en-US"/>
        </w:rPr>
        <w:t>, 2014; Primmer</w:t>
      </w:r>
      <w:r w:rsidR="00617CE9">
        <w:rPr>
          <w:rFonts w:ascii="Calibri" w:eastAsia="Calibri" w:hAnsi="Calibri"/>
          <w:i/>
          <w:lang w:val="en-US"/>
        </w:rPr>
        <w:t xml:space="preserve"> et al.</w:t>
      </w:r>
      <w:r w:rsidRPr="00F02A52">
        <w:rPr>
          <w:rFonts w:ascii="Calibri" w:eastAsia="Calibri" w:hAnsi="Calibri"/>
          <w:lang w:val="en-US"/>
        </w:rPr>
        <w:t>, 2013)</w:t>
      </w:r>
      <w:r w:rsidRPr="00F02A52">
        <w:rPr>
          <w:rFonts w:ascii="Calibri" w:eastAsia="Calibri" w:hAnsi="Calibri"/>
          <w:lang w:val="en-US"/>
        </w:rPr>
        <w:fldChar w:fldCharType="end"/>
      </w:r>
      <w:r w:rsidRPr="00F02A52">
        <w:rPr>
          <w:rFonts w:ascii="Calibri" w:eastAsia="Calibri" w:hAnsi="Calibri"/>
          <w:lang w:val="en-US"/>
        </w:rPr>
        <w:t>. In this mixed ”public-private area”, financial payment is the main instrument applied to incentivize targeted private forest management activities. However, the suitability and effectiveness of such initiatives depend on the appropriateness of the programme design as well as on the institutional context, and might vary from country to country, as demonstrated by voluntary environmental agreements in forestry (</w:t>
      </w:r>
      <w:r>
        <w:rPr>
          <w:rFonts w:ascii="Calibri" w:eastAsia="Calibri" w:hAnsi="Calibri"/>
          <w:lang w:val="en-US"/>
        </w:rPr>
        <w:t>Forest Stewardship Council</w:t>
      </w:r>
      <w:r w:rsidRPr="00F02A52">
        <w:rPr>
          <w:rFonts w:ascii="Calibri" w:eastAsia="Calibri" w:hAnsi="Calibri"/>
          <w:lang w:val="en-US"/>
        </w:rPr>
        <w:t xml:space="preserve">, </w:t>
      </w:r>
      <w:r>
        <w:rPr>
          <w:rFonts w:eastAsia="Calibri"/>
          <w:lang w:val="en-US"/>
        </w:rPr>
        <w:t>Programme for the Endorsement of Forest Certification</w:t>
      </w:r>
      <w:r w:rsidRPr="00F02A52">
        <w:rPr>
          <w:rFonts w:ascii="Calibri" w:eastAsia="Calibri" w:hAnsi="Calibri"/>
          <w:lang w:val="en-US"/>
        </w:rPr>
        <w:t>) or fishery (</w:t>
      </w:r>
      <w:r>
        <w:rPr>
          <w:rFonts w:ascii="Calibri" w:eastAsia="Calibri" w:hAnsi="Calibri"/>
          <w:lang w:val="en-US"/>
        </w:rPr>
        <w:t xml:space="preserve">Marine </w:t>
      </w:r>
      <w:r>
        <w:rPr>
          <w:rFonts w:ascii="Calibri" w:eastAsia="Calibri" w:hAnsi="Calibri"/>
          <w:lang w:val="en-US"/>
        </w:rPr>
        <w:lastRenderedPageBreak/>
        <w:t>Stewardship Council</w:t>
      </w:r>
      <w:r w:rsidRPr="00F02A52">
        <w:rPr>
          <w:rFonts w:ascii="Calibri" w:eastAsia="Calibri" w:hAnsi="Calibri"/>
          <w:lang w:val="en-US"/>
        </w:rPr>
        <w:t xml:space="preserv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02/pam.20617", "abstract" : "Voluntary environmental programs (VEPs) are institutions for inducing firms to produce environmental goods beyond legal requirements. A comparative perspec-tive on VEPs shows how incentives to sponsor and participate in VEPs vary across countries in ways that reveal their potential and limitations. Our brief sur-vey examines conditions under which VEPs emerge, attract participants, and improve participants\u2019 environmental performance. We focus on the costs and bene-fits for actors seeking to supply (or sponsor) these governance mechanisms as well as the costs and benefits for firms who are considering joining VEPs and adhering to their program obligations. \u00a9 2011 by the Association for Public Policy Analysis and Management.", "author" : [ { "dropping-particle" : "", "family" : "Prakash", "given" : "Aseem", "non-dropping-particle" : "", "parse-names" : false, "suffix" : "" }, { "dropping-particle" : "", "family" : "Potoski", "given" : "Matthew", "non-dropping-particle" : "", "parse-names" : false, "suffix" : "" } ], "container-title" : "Policy Analysis and Management", "id" : "ITEM-1", "issue" : "1", "issued" : { "date-parts" : [ [ "2012" ] ] }, "page" : "123-138", "title" : "Voluntary Environmental Programs: A Comparative Perspective", "type" : "article-journal", "volume" : "31" }, "suffix" : "; See also 6.3", "uris" : [ "http://www.mendeley.com/documents/?uuid=6621bf50-b9df-4069-a9fc-3849926004ab" ] } ], "mendeley" : { "formattedCitation" : "(Prakash &amp; Potoski, 2012; See also 6.3)", "plainTextFormattedCitation" : "(Prakash &amp; Potoski, 2012; See also 6.3)", "previouslyFormattedCitation" : "(Prakash &amp; Potoski, 2012; See also 6.3)"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Prakash &amp; Potoski, 2012; See also </w:t>
      </w:r>
      <w:r w:rsidRPr="00D235AB">
        <w:rPr>
          <w:rFonts w:ascii="Calibri" w:eastAsia="Calibri" w:hAnsi="Calibri"/>
          <w:lang w:val="en-US"/>
        </w:rPr>
        <w:t>6.3</w:t>
      </w:r>
      <w:r w:rsidRPr="00F02A52">
        <w:rPr>
          <w:rFonts w:ascii="Calibri" w:eastAsia="Calibri" w:hAnsi="Calibri"/>
          <w:lang w:val="en-US"/>
        </w:rPr>
        <w:t>)</w:t>
      </w:r>
      <w:r w:rsidRPr="00F02A52">
        <w:rPr>
          <w:rFonts w:ascii="Calibri" w:eastAsia="Calibri" w:hAnsi="Calibri"/>
          <w:lang w:val="en-US"/>
        </w:rPr>
        <w:fldChar w:fldCharType="end"/>
      </w:r>
      <w:r w:rsidRPr="00F02A52">
        <w:rPr>
          <w:rFonts w:ascii="Calibri" w:eastAsia="Calibri" w:hAnsi="Calibri"/>
          <w:lang w:val="en-US"/>
        </w:rPr>
        <w:t xml:space="preserve">. Further, due to competition rules, </w:t>
      </w:r>
      <w:r>
        <w:rPr>
          <w:rFonts w:ascii="Calibri" w:eastAsia="Calibri" w:hAnsi="Calibri"/>
          <w:lang w:val="en-US"/>
        </w:rPr>
        <w:t>European Union</w:t>
      </w:r>
      <w:r w:rsidRPr="00F02A52">
        <w:rPr>
          <w:rFonts w:ascii="Calibri" w:eastAsia="Calibri" w:hAnsi="Calibri"/>
          <w:lang w:val="en-US"/>
        </w:rPr>
        <w:t xml:space="preserve"> regulation constrains the use of these instruments in ways that would reward biodiversity impact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163/18760104-01001002", "abstract" : "Many environmental services are not traded in markets but are rather public goods and their supply cannot easily be motivated by the market forces. This leads to underinvestment in the public goods relative to what would be socially desirable. Financial instruments are designed to modify behaviour by encouraging private individuals, organisations and businesses to participate actively in conservation. Nation states are ultimately responsible for providing public goods but the competition rules of the European Union restrict the use of economic instruments that constitute 'state aid' as defined in the Treaty on the Functioning of the European Union (TFEU). This article will analyse the regulatory frames under which economic incentives may constitute state aid in the meaning of 107 TFEU and the terms and conditions on which these aids may still be granted for land-owners.", "author" : [ { "dropping-particle" : "", "family" : "Raitanen", "given" : "Elina", "non-dropping-particle" : "", "parse-names" : false, "suffix" : "" }, { "dropping-particle" : "", "family" : "Simil\u00e4", "given" : "Jukka", "non-dropping-particle" : "", "parse-names" : false, "suffix" : "" }, { "dropping-particle" : "", "family" : "Siikavirta", "given" : "Kristian", "non-dropping-particle" : "", "parse-names" : false, "suffix" : "" }, { "dropping-particle" : "", "family" : "Primmer", "given" : "Eeva", "non-dropping-particle" : "", "parse-names" : false, "suffix" : "" } ], "container-title" : "Journal for European Environmental Planning and Law", "id" : "ITEM-1", "issue" : "1", "issued" : { "date-parts" : [ [ "2013" ] ] }, "page" : "6-28", "title" : "Economic Instruments for Biodiversity and Ecosystem Service Conservation &amp; the EU State Aid Regulation", "type" : "article-journal", "volume" : "10" }, "uris" : [ "http://www.mendeley.com/documents/?uuid=c09ccefe-d66b-3154-904f-7918af6001f2" ] } ], "mendeley" : { "formattedCitation" : "(Raitanen, Simil\u00e4, Siikavirta, &amp; Primmer, 2013)", "plainTextFormattedCitation" : "(Raitanen, Simil\u00e4, Siikavirta, &amp; Primmer, 2013)", "previouslyFormattedCitation" : "(Raitanen, Simil\u00e4, Siikavirta, &amp; Primmer, 2013)"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Raitanen</w:t>
      </w:r>
      <w:r w:rsidR="00962908">
        <w:rPr>
          <w:rFonts w:ascii="Calibri" w:eastAsia="Calibri" w:hAnsi="Calibri"/>
          <w:i/>
          <w:lang w:val="en-US"/>
        </w:rPr>
        <w:t xml:space="preserve"> et al.</w:t>
      </w:r>
      <w:r w:rsidRPr="00F02A52">
        <w:rPr>
          <w:rFonts w:ascii="Calibri" w:eastAsia="Calibri" w:hAnsi="Calibri"/>
          <w:lang w:val="en-US"/>
        </w:rPr>
        <w:t>, 2013)</w:t>
      </w:r>
      <w:r w:rsidRPr="00F02A52">
        <w:rPr>
          <w:rFonts w:ascii="Calibri" w:eastAsia="Calibri" w:hAnsi="Calibri"/>
          <w:lang w:val="en-US"/>
        </w:rPr>
        <w:fldChar w:fldCharType="end"/>
      </w:r>
      <w:r w:rsidRPr="00F02A52">
        <w:rPr>
          <w:rFonts w:ascii="Calibri" w:eastAsia="Calibri" w:hAnsi="Calibri"/>
          <w:lang w:val="en-US"/>
        </w:rPr>
        <w:t xml:space="preserve">. In Eastern European countries the compulsory forest planning process is often conducted by governmental agencies without active participation of forest owners, thereby impeding the enhancement of learning and adaptation capacitie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A property rights-based approach is proposed in the paper to underline the common characteristics of the forest property rights specification in ten ECE countries, the specific patterns governing the harvesting of timber in private forestry and the role of the forest management planning in determining the content of the property rights. The analysis deals with the private forests of the individuals (non industrial ownership) from ten countries, covering 7.3 million ha and producing yearly some 25 million m3 timber. The study shows that the forest management rights in private forests belong to the State and that the withdrawal rights on timber, yet recognised in the forest management plans, are in reality strongly restricted from an economic viewpoint. The forest management planning is the key instrument of the current forest governance system, based on top-down, hierarchically imposed and enforced set of compulsory rules on timber harvesting. With few exceptions, the forest owners\u2019 have little influence in the forest planning and harvesting. The rational and State-lead approach of the private forest management has serious implications not only on the economic content of the property rights, but also on the learning and adaptive capacity of private forestry to cope with current challenges such the climate change, the increased industry needs for wood as raw material, or the marketing of innovative non wood forest products and services. The study highlights that understanding and comparing the regime of the forest ownership require a special analysis of the economic rights attached to each forest attribute; and that the evolution towards more participatory decision-making in the local forest governance can not be accurately assessed in ECE region without a proper understanding of the forest management planning process.", "author" : [ { "dropping-particle" : "", "family" : "Bouriaud", "given" : "L", "non-dropping-particle" : "", "parse-names" : false, "suffix" : "" }, { "dropping-particle" : "", "family" : "Nichiforel", "given" : "L", "non-dropping-particle" : "", "parse-names" : false, "suffix" : "" }, { "dropping-particle" : "", "family" : "Weiss", "given" : "G", "non-dropping-particle" : "", "parse-names" : false, "suffix" : "" }, { "dropping-particle" : "", "family" : "Bajraktari", "given" : "A", "non-dropping-particle" : "", "parse-names" : false, "suffix" : "" }, { "dropping-particle" : "", "family" : "Curovic", "given" : "M", "non-dropping-particle" : "", "parse-names" : false, "suffix" : "" }, { "dropping-particle" : "", "family" : "Dobsinska", "given" : "Z", "non-dropping-particle" : "", "parse-names" : false, "suffix" : "" }, { "dropping-particle" : "", "family" : "Jarsk\u00fd", "given" : "V", "non-dropping-particle" : "", "parse-names" : false, "suffix" : "" }, { "dropping-particle" : "", "family" : "Sarvasova", "given" : "Z", "non-dropping-particle" : "", "parse-names" : false, "suffix" : "" }, { "dropping-particle" : "", "family" : "Teder", "given" : "M", "non-dropping-particle" : "", "parse-names" : false, "suffix" : "" }, { "dropping-particle" : "", "family" : "Zalite", "given" : "Z", "non-dropping-particle" : "", "parse-names" : false, "suffix" : "" } ], "container-title" : "Annals of Forest Research", "id" : "ITEM-1", "issue" : "1", "issued" : { "date-parts" : [ [ "2013" ] ] }, "page" : "199-215", "title" : "Governance of private forests in Eastern and Central Europe: An analysis of forest harvesting and management rights", "type" : "article-journal", "volume" : "56" }, "uris" : [ "http://www.mendeley.com/documents/?uuid=4cb84ff1-fe0c-3798-9c16-724a02aced22" ] } ], "mendeley" : { "formattedCitation" : "(Bouriaud et al., 2013)", "plainTextFormattedCitation" : "(Bouriaud et al., 2013)", "previouslyFormattedCitation" : "(Bouriaud et al., 2013)"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Bouriaud </w:t>
      </w:r>
      <w:r w:rsidR="009E3418" w:rsidRPr="009E3418">
        <w:rPr>
          <w:rFonts w:ascii="Calibri" w:eastAsia="Calibri" w:hAnsi="Calibri"/>
          <w:i/>
          <w:lang w:val="en-US"/>
        </w:rPr>
        <w:t>et al.</w:t>
      </w:r>
      <w:r w:rsidRPr="00F02A52">
        <w:rPr>
          <w:rFonts w:ascii="Calibri" w:eastAsia="Calibri" w:hAnsi="Calibri"/>
          <w:lang w:val="en-US"/>
        </w:rPr>
        <w:t>, 2013)</w:t>
      </w:r>
      <w:r w:rsidRPr="00F02A52">
        <w:rPr>
          <w:rFonts w:ascii="Calibri" w:eastAsia="Calibri" w:hAnsi="Calibri"/>
          <w:lang w:val="en-US"/>
        </w:rPr>
        <w:fldChar w:fldCharType="end"/>
      </w:r>
      <w:r w:rsidRPr="00F02A52">
        <w:rPr>
          <w:rFonts w:ascii="Calibri" w:eastAsia="Calibri" w:hAnsi="Calibri"/>
          <w:lang w:val="en-US"/>
        </w:rPr>
        <w:t xml:space="preserve"> (see also synthesis </w:t>
      </w:r>
      <w:r w:rsidR="005A3E13">
        <w:rPr>
          <w:b/>
          <w:lang w:val="en-US"/>
        </w:rPr>
        <w:t>Table 6.11</w:t>
      </w:r>
      <w:r w:rsidRPr="00F02A52">
        <w:rPr>
          <w:rFonts w:ascii="Calibri" w:eastAsia="Calibri" w:hAnsi="Calibri"/>
          <w:lang w:val="en-US"/>
        </w:rPr>
        <w:t xml:space="preserve">). Further, insufficient knowledge and a low priority of biodiversity conservation, a lack of planning tools and transparency, as well as limited resources, can reduce the effectiveness of policy implementation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Kirchhoff", "given" : "Joachim-F.", "non-dropping-particle" : "", "parse-names" : false, "suffix" : "" }, { "dropping-particle" : "", "family" : "Fabian", "given" : "Andr\u00e9", "non-dropping-particle" : "", "parse-names" : false, "suffix" : "" } ], "id" : "ITEM-1", "issued" : { "date-parts" : [ [ "2010" ] ] }, "number-of-pages" : "55", "publisher-place" : "Dushanbe", "title" : "Forestry Sector Analysis of the Republic of Tajikistan", "type" : "report" }, "uris" : [ "http://www.mendeley.com/documents/?uuid=679b57bc-bb10-34f5-8c97-536f6ddfd64b" ] }, { "id" : "ITEM-2", "itemData" : { "DOI" : "10.1080/09640568.2011.575297", "abstract" : "We studied how regional, road and forestry planning sectors work to implement policies about biodiversity conservation and public participation. Evaluations were based on a normative model for planning derived from the existing international policies and relevant literature. Key planning actors were then interviewed with regard to their understanding of biodiversity and participation policies as well as ability to act and willingness to implement them. The results indicate several gaps in planning processes, for example, insufficient knowledge about biodiversity conservation and participation, limited resources and tools for planning of functional habitat networks and collaboration, poor connections between local and regional planning, and weakly developed public participation. The main problem for effective policy implementation seems to be related to planners' ability to act, which indicates that relatively low priority was given to provide resources for biodiversity conservation and public participation by the relevant units. We discuss our findings in relation to the implementation of environmental policies in the new EU countries of Eastern and Central Europe.", "author" : [ { "dropping-particle" : "", "family" : "Blicharska", "given" : "Malgorzata", "non-dropping-particle" : "", "parse-names" : false, "suffix" : "" }, { "dropping-particle" : "", "family" : "Angelstam", "given" : "Per", "non-dropping-particle" : "", "parse-names" : false, "suffix" : "" }, { "dropping-particle" : "", "family" : "Antonson", "given" : "Hans", "non-dropping-particle" : "", "parse-names" : false, "suffix" : "" }, { "dropping-particle" : "", "family" : "Elbakidze", "given" : "Marine", "non-dropping-particle" : "", "parse-names" : false, "suffix" : "" }, { "dropping-particle" : "", "family" : "Axelsson", "given" : "Robert", "non-dropping-particle" : "", "parse-names" : false, "suffix" : "" } ], "container-title" : "Journal of Environmental Planning and Management", "id" : "ITEM-2", "issue" : "10", "issued" : { "date-parts" : [ [ "2011" ] ] }, "page" : "1373-1395", "title" : "Road, forestry and regional planners' work for biodiversity conservation and public participation: a case study in Poland's hotspot regions", "type" : "article-journal", "volume" : "54" }, "uris" : [ "http://www.mendeley.com/documents/?uuid=4adeeabe-a359-3592-93cb-5f9146c90f92" ] }, { "id" : "ITEM-3", "itemData" : { "abstract" : "The aim of this paper is to present the local ecological knowledge related to forest management, both traditional and non-traditional, of the communities inhabiting the lowland landscapes of Transcarpathian region (Zakarpats\u2019ka oblast\u2019, West Ukraine). We summarize the knowledge and perceptions of the local community (mainly Hungarian and partially Ukrainian) related to the biodiversity, ecosystem services, characteristic trends and driving forces in hardwood floodplain forest ecosystems. The data, information, knowledge and wisdom related to these topics are presented with the help of edited quotes from interviews conducted between 2013 and 2015 with local foresters, fishermen, forestry workers and rangers. We found that this forest habitat was managed in diverse ways even in the not too distant past. Nowadays, however, one can notice the homogenization of the ecosystem service utilization (focussing on the timber). This may cause the degradation of the habitat and the loss of biodiversity. In order to gain in-depth knowledge regarding the future management and associated scenarios related to this habitat \u2013 recognized as one of the hotspots of European biodiversity \u2013 we conducted a workshop discussion with the local stakeholders. These findings are summarized in a separate section of this paper. Quotes are italicized, separated with a slash when coming from different interviewees. In a significant number of quotes, we kept the past tense used by the informants. References to the past focus on the period after 1990.", "author" : [ { "dropping-particle" : "", "family" : "Demeter", "given" : "L\u00e1szl\u00f3", "non-dropping-particle" : "", "parse-names" : false, "suffix" : "" } ], "chapter-number" : "1", "container-title" : "Knowing our Land and Resources: Indigenous and Local Knowledge of Biodiversity and Ecosystem Services in Europe and Central Asia", "editor" : [ { "dropping-particle" : "", "family" : "Rou\u00e9", "given" : "Marie", "non-dropping-particle" : "", "parse-names" : false, "suffix" : "" }, { "dropping-particle" : "", "family" : "Moln\u00e1r", "given" : "Zsolt", "non-dropping-particle" : "", "parse-names" : false, "suffix" : "" } ], "id" : "ITEM-3", "issued" : { "date-parts" : [ [ "2016" ] ] }, "note" : "NULL", "page" : "6-19", "publisher" : "Knowledges of Nature 9. UNESCO", "publisher-place" : "Paris", "title" : "Biodiversity and Ecosystem Services of Hardwood Floodplain Forests: past, present and future from the perspective of local communities in West Ukraine", "type" : "chapter" }, "uris" : [ "http://www.mendeley.com/documents/?uuid=53ddff14-4517-3085-9ba1-7330f2418e62" ] }, { "id" : "ITEM-4", "itemData" : { "author" : [ { "dropping-particle" : "", "family" : "Krilasevic", "given" : "E.", "non-dropping-particle" : "", "parse-names" : false, "suffix" : "" } ], "container-title" : "Forest Policy and Economics in Support of Good Governance", "editor" : [ { "dropping-particle" : "", "family" : "Tuomasjukky", "given" : "Tomi", "non-dropping-particle" : "", "parse-names" : false, "suffix" : "" } ], "id" : "ITEM-4", "issued" : { "date-parts" : [ [ "2010" ] ] }, "page" : "131-140", "publisher" : "European Forest Institute", "publisher-place" : "Joensuu", "title" : "The role of international organizations in the implementation of biodiversity conservation policies - The case of Bosnia-Herzegovina", "type" : "paper-conference" }, "uris" : [ "http://www.mendeley.com/documents/?uuid=a85034dc-1a26-36ad-b4df-bd113be7d16d" ] } ], "mendeley" : { "formattedCitation" : "(Blicharska, Angelstam, Antonson, Elbakidze, &amp; Axelsson, 2011; Demeter, 2016; Kirchhoff &amp; Fabian, 2010; Krilasevic, 2010)", "plainTextFormattedCitation" : "(Blicharska, Angelstam, Antonson, Elbakidze, &amp; Axelsson, 2011; Demeter, 2016; Kirchhoff &amp; Fabian, 2010; Krilasevic, 2010)", "previouslyFormattedCitation" : "(Blicharska, Angelstam, Antonson, Elbakidze, &amp; Axelsson, 2011; Demeter, 2016; Kirchhoff &amp; Fabian, 2010; Krilasevic, 2010)"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Blicharska</w:t>
      </w:r>
      <w:r w:rsidR="00962908">
        <w:rPr>
          <w:rFonts w:ascii="Calibri" w:eastAsia="Calibri" w:hAnsi="Calibri"/>
          <w:i/>
          <w:lang w:val="en-US"/>
        </w:rPr>
        <w:t xml:space="preserve"> et al.</w:t>
      </w:r>
      <w:r w:rsidRPr="00F02A52">
        <w:rPr>
          <w:rFonts w:ascii="Calibri" w:eastAsia="Calibri" w:hAnsi="Calibri"/>
          <w:lang w:val="en-US"/>
        </w:rPr>
        <w:t>, 2011; Demeter, 201</w:t>
      </w:r>
      <w:r w:rsidR="00ED0357">
        <w:rPr>
          <w:rFonts w:ascii="Calibri" w:eastAsia="Calibri" w:hAnsi="Calibri"/>
          <w:lang w:val="en-US"/>
        </w:rPr>
        <w:t>7</w:t>
      </w:r>
      <w:r w:rsidRPr="00F02A52">
        <w:rPr>
          <w:rFonts w:ascii="Calibri" w:eastAsia="Calibri" w:hAnsi="Calibri"/>
          <w:lang w:val="en-US"/>
        </w:rPr>
        <w:t>; Kirchhoff &amp; Fabian, 2010; Krila</w:t>
      </w:r>
      <w:r w:rsidR="0080068E">
        <w:rPr>
          <w:rFonts w:ascii="Calibri" w:eastAsia="Calibri" w:hAnsi="Calibri"/>
          <w:lang w:val="en-US"/>
        </w:rPr>
        <w:t>š</w:t>
      </w:r>
      <w:r w:rsidRPr="00F02A52">
        <w:rPr>
          <w:rFonts w:ascii="Calibri" w:eastAsia="Calibri" w:hAnsi="Calibri"/>
          <w:lang w:val="en-US"/>
        </w:rPr>
        <w:t>evi</w:t>
      </w:r>
      <w:r w:rsidR="0080068E">
        <w:rPr>
          <w:rFonts w:ascii="Calibri" w:eastAsia="Calibri" w:hAnsi="Calibri"/>
          <w:lang w:val="en-US"/>
        </w:rPr>
        <w:t>ć</w:t>
      </w:r>
      <w:r w:rsidRPr="00F02A52">
        <w:rPr>
          <w:rFonts w:ascii="Calibri" w:eastAsia="Calibri" w:hAnsi="Calibri"/>
          <w:lang w:val="en-US"/>
        </w:rPr>
        <w:t>, 2010)</w:t>
      </w:r>
      <w:r w:rsidRPr="00F02A52">
        <w:rPr>
          <w:rFonts w:ascii="Calibri" w:eastAsia="Calibri" w:hAnsi="Calibri"/>
          <w:lang w:val="en-US"/>
        </w:rPr>
        <w:fldChar w:fldCharType="end"/>
      </w:r>
      <w:r w:rsidRPr="00F02A52">
        <w:rPr>
          <w:rFonts w:ascii="Calibri" w:eastAsia="Calibri" w:hAnsi="Calibri"/>
          <w:lang w:val="en-US"/>
        </w:rPr>
        <w:t xml:space="preserve">. </w:t>
      </w:r>
    </w:p>
    <w:p w14:paraId="2D5D8CE0" w14:textId="66010F58" w:rsidR="00E97DE0" w:rsidRPr="00F02A52" w:rsidRDefault="00E97DE0" w:rsidP="00E97DE0">
      <w:pPr>
        <w:rPr>
          <w:rFonts w:eastAsia="Calibri"/>
          <w:lang w:val="en-US"/>
        </w:rPr>
      </w:pPr>
      <w:r w:rsidRPr="00F02A52">
        <w:rPr>
          <w:rFonts w:eastAsia="Calibri"/>
          <w:lang w:val="en-US"/>
        </w:rPr>
        <w:t>Concerning the private level, forest certification is often considered as one of the most important private or self-governance initiatives (</w:t>
      </w:r>
      <w:r>
        <w:rPr>
          <w:rFonts w:eastAsia="Calibri"/>
          <w:lang w:val="en-US"/>
        </w:rPr>
        <w:t>see</w:t>
      </w:r>
      <w:r w:rsidRPr="00F02A52">
        <w:rPr>
          <w:rFonts w:eastAsia="Calibri"/>
          <w:lang w:val="en-US"/>
        </w:rPr>
        <w:t xml:space="preserve"> </w:t>
      </w:r>
      <w:r w:rsidR="00E14291">
        <w:rPr>
          <w:rFonts w:eastAsia="Calibri"/>
          <w:b/>
          <w:lang w:val="en-US"/>
        </w:rPr>
        <w:t>Figure 6.2</w:t>
      </w:r>
      <w:r w:rsidRPr="00F02A52">
        <w:rPr>
          <w:rFonts w:eastAsia="Calibri"/>
          <w:lang w:val="en-US"/>
        </w:rPr>
        <w:t xml:space="preserve"> and</w:t>
      </w:r>
      <w:r w:rsidRPr="0090584F">
        <w:rPr>
          <w:rFonts w:eastAsia="Calibri"/>
          <w:lang w:val="en-US"/>
        </w:rPr>
        <w:t xml:space="preserve"> </w:t>
      </w:r>
      <w:r w:rsidRPr="00D235AB">
        <w:rPr>
          <w:rFonts w:eastAsia="Calibri"/>
          <w:lang w:val="en-US"/>
        </w:rPr>
        <w:t>Chapter 4</w:t>
      </w:r>
      <w:r w:rsidR="00444013">
        <w:rPr>
          <w:rFonts w:eastAsia="Calibri"/>
          <w:lang w:val="en-US"/>
        </w:rPr>
        <w:t>,</w:t>
      </w:r>
      <w:r w:rsidRPr="00D235AB">
        <w:rPr>
          <w:rFonts w:eastAsia="Calibri"/>
          <w:lang w:val="en-US"/>
        </w:rPr>
        <w:t xml:space="preserve"> Section 4.5.3), due</w:t>
      </w:r>
      <w:r w:rsidRPr="00F02A52">
        <w:rPr>
          <w:rFonts w:eastAsia="Calibri"/>
          <w:lang w:val="en-US"/>
        </w:rPr>
        <w:t xml:space="preserve"> to the inclusion of stakeholder groups (environmental non-governmental organizations, and social groups such as indigenous peoples and labour organizations) and forest owners in the schemes. Certification of forestry is lacking in Central Asia and Russia, and forest management planning is not a legal requirement in several countries </w:t>
      </w:r>
      <w:r w:rsidRPr="00F02A52">
        <w:rPr>
          <w:rFonts w:eastAsia="Calibri"/>
          <w:lang w:val="en-US"/>
        </w:rPr>
        <w:fldChar w:fldCharType="begin" w:fldLock="1"/>
      </w:r>
      <w:r>
        <w:rPr>
          <w:rFonts w:eastAsia="Calibri"/>
          <w:lang w:val="en-US"/>
        </w:rPr>
        <w:instrText>ADDIN CSL_CITATION { "citationItems" : [ { "id" : "ITEM-1", "itemData" : { "abstract" : "This study is the contribution of the ECE Region to the Eleventh Session of the United Nations Forum on Forests. Using the best available data, it examines progress of the forest sector in the ECE Region towards the achievement of the four Global Objectives on Forests, adopted by the United Nations General Assembly in 2007. On the basis of this assessment as well as the forest sector outlooks and policy commitments by ECE member States, thirteen major challenges for the forest sector in the region are identified and analysed. The study provides policy recommendations for consideration in the discussions by UNFF.", "author" : [ { "dropping-particle" : "", "family" : "UNECE/FAO", "given" : "", "non-dropping-particle" : "", "parse-names" : false, "suffix" : "" } ], "id" : "ITEM-1", "issue" : "ECE/TIM/SP/37", "issued" : { "date-parts" : [ [ "2015" ] ] }, "number-of-pages" : "207", "publisher" : "United Nations Economic Commission for Europe / Food and Agriculture Organization of the United Nations", "publisher-place" : "Geneva, Switzerland", "title" : "Forests in the ECE Region: Trends and Challenges in Achieving the Global Objectives on Forests", "type" : "report" }, "uris" : [ "http://www.mendeley.com/documents/?uuid=33933e39-0b8b-3abf-80c4-0d223c7cfe6e" ] } ], "mendeley" : { "formattedCitation" : "(UNECE/FAO, 2015)", "plainTextFormattedCitation" : "(UNECE/FAO, 2015)", "previouslyFormattedCitation" : "(UNECE/FAO,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NECE/FAO, 2015)</w:t>
      </w:r>
      <w:r w:rsidRPr="00F02A52">
        <w:rPr>
          <w:rFonts w:eastAsia="Calibri"/>
          <w:lang w:val="en-US"/>
        </w:rPr>
        <w:fldChar w:fldCharType="end"/>
      </w:r>
      <w:r w:rsidRPr="00F02A52">
        <w:rPr>
          <w:rFonts w:eastAsia="Calibri"/>
          <w:lang w:val="en-US"/>
        </w:rPr>
        <w:t xml:space="preserve">. Power asymmetries and a lack of transparency and accountability in private governance tend to undermine the effectiveness to achieve stated environmental objectives as well as equity-related goals among the actors involved </w:t>
      </w:r>
      <w:r w:rsidRPr="00F02A52">
        <w:rPr>
          <w:rFonts w:eastAsia="Calibri"/>
          <w:lang w:val="en-US"/>
        </w:rPr>
        <w:fldChar w:fldCharType="begin" w:fldLock="1"/>
      </w:r>
      <w:r>
        <w:rPr>
          <w:rFonts w:eastAsia="Calibri"/>
          <w:lang w:val="en-US"/>
        </w:rPr>
        <w:instrText>ADDIN CSL_CITATION { "citationItems" : [ { "id" : "ITEM-1", "itemData" : { "DOI" : "10.1162/GLEP_a_00016", "ISSN" : "1526-3800", "author" : [ { "dropping-particle" : "", "family" : "Auld", "given" : "Graeme", "non-dropping-particle" : "", "parse-names" : false, "suffix" : "" }, { "dropping-particle" : "", "family" : "Gulbrandsen", "given" : "Lars H.", "non-dropping-particle" : "", "parse-names" : false, "suffix" : "" } ], "container-title" : "Global Environmental Politics", "id" : "ITEM-1", "issue" : "3", "issued" : { "date-parts" : [ [ "2010", "8" ] ] }, "page" : "97-119", "title" : "Transparency in Nonstate Certification: Consequences for Accountability and Legitimacy", "type" : "article-journal", "volume" : "10" }, "uris" : [ "http://www.mendeley.com/documents/?uuid=80651da6-e0f3-3ad4-b989-e029a77f1cde" ] }, { "id" : "ITEM-2", "itemData" : { "DOI" : "10.1146/annurev.environ.33.013007.103754", "ISSN" : "1543-5938", "author" : [ { "dropping-particle" : "", "family" : "Auld", "given" : "Graeme", "non-dropping-particle" : "", "parse-names" : false, "suffix" : "" }, { "dropping-particle" : "", "family" : "Gulbrandsen", "given" : "Lars H.", "non-dropping-particle" : "", "parse-names" : false, "suffix" : "" }, { "dropping-particle" : "", "family" : "McDermott", "given" : "Constance L.", "non-dropping-particle" : "", "parse-names" : false, "suffix" : "" } ], "container-title" : "Annual Review of Environment and Resources", "id" : "ITEM-2", "issue" : "1", "issued" : { "date-parts" : [ [ "2008", "11" ] ] }, "page" : "187-211", "title" : "Certification Schemes and the Impacts on Forests and Forestry", "type" : "article-journal", "volume" : "33" }, "uris" : [ "http://www.mendeley.com/documents/?uuid=069db91e-784a-46f3-9c0e-afc04c8f9fa8" ] }, { "id" : "ITEM-3", "itemData" : { "abstract" : "Forests provide us with important ecosystem services, such as climate regulation and the protection of soil and water resourc- es. Still, it has proven difficult to protect the world\u2019s forests through intergovernmental agreements. As an alternative to such agreements, forest certification schemes were introduced in the 1990s to establish principles for responsible forestry. The frontrunner scheme, the Forest Stewardship Council (FSC), has received significant scholarly attention since it grants equal in- fluence to environmental, economic and social interests, while excluding public agencies. This decision-making structure has made scholars argue that the FSC constitutes a legitimate and effective private governance arrangement. However, in Sweden, a country often described as a role mod- el in forest certification, the FSC has received critique for failing to obtain legitimate processes and results, and recently three of five environmental groups have chosen to exit the Swedish FSC organization. This thesis therefore provides a critical as- sessment of the legitimacy and the results of forest certification in Sweden. It identifies a number of factors, which today chal- lenge the legitimacy of forest certification, and shows that the environmental impacts of forest certification remain uncertain. Department", "author" : [ { "dropping-particle" : "", "family" : "Johansson", "given" : "Johanna", "non-dropping-particle" : "", "parse-names" : false, "suffix" : "" } ], "id" : "ITEM-3", "issued" : { "date-parts" : [ [ "2013" ] ] }, "number-of-pages" : "81", "publisher" : "Department of Political Science, Ume\u00e5 University", "title" : "Constructing and contesting the legitimacy of private forest governance: The case of forest certification in Sweden", "type" : "thesis" }, "uris" : [ "http://www.mendeley.com/documents/?uuid=d74e521f-9cc0-3343-8fae-10b7b6061ac5" ] } ], "mendeley" : { "formattedCitation" : "(Auld &amp; Gulbrandsen, 2010; Auld et al., 2008; Johansson, 2013)", "plainTextFormattedCitation" : "(Auld &amp; Gulbrandsen, 2010; Auld et al., 2008; Johansson, 2013)", "previouslyFormattedCitation" : "(Auld &amp; Gulbrandsen, 2010; Auld et al., 2008; Johansson,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Auld &amp; Gulbrandsen, 2010; Auld </w:t>
      </w:r>
      <w:r w:rsidR="009E3418" w:rsidRPr="009E3418">
        <w:rPr>
          <w:rFonts w:eastAsia="Calibri"/>
          <w:i/>
          <w:lang w:val="en-US"/>
        </w:rPr>
        <w:t>et al.</w:t>
      </w:r>
      <w:r w:rsidRPr="00F02A52">
        <w:rPr>
          <w:rFonts w:eastAsia="Calibri"/>
          <w:lang w:val="en-US"/>
        </w:rPr>
        <w:t>, 2008; Johansson, 2013)</w:t>
      </w:r>
      <w:r w:rsidRPr="00F02A52">
        <w:rPr>
          <w:rFonts w:eastAsia="Calibri"/>
          <w:lang w:val="en-US"/>
        </w:rPr>
        <w:fldChar w:fldCharType="end"/>
      </w:r>
      <w:r w:rsidRPr="00F02A52">
        <w:rPr>
          <w:rFonts w:eastAsia="Calibri"/>
          <w:lang w:val="en-US"/>
        </w:rPr>
        <w:t xml:space="preserve">. Furthermore, advice on concrete goal-oriented management practices is often missing </w:t>
      </w:r>
      <w:r w:rsidRPr="00F02A52">
        <w:rPr>
          <w:rFonts w:eastAsia="Calibri"/>
          <w:lang w:val="en-US"/>
        </w:rPr>
        <w:fldChar w:fldCharType="begin" w:fldLock="1"/>
      </w:r>
      <w:r>
        <w:rPr>
          <w:rFonts w:eastAsia="Calibri"/>
          <w:lang w:val="en-US"/>
        </w:rPr>
        <w:instrText>ADDIN CSL_CITATION { "citationItems" : [ { "id" : "ITEM-1", "itemData" : { "DOI" : "10.1080/10549810903463494", "abstract" : "Certification and principles, criteria and indicators (PCI) describe desired ends for sustainable forest management (SFM) but do not address potential means to achieve those ends. As a result, forest owners and managers participating in certification and employing PCI as tools to achieving SFM may be doing so inefficiently: achieving results by trial-and-error rather than by targeted management practices; dispersing resources away from priority objectives; and passively monitoring outcomes rather than actively establishing quantitative goals. In this literature review, we propose six concepts to guide SFM implementation. These concepts include: Best Management Practices (BMPs)/Reduced Impact Logging (RIL), biodiversity conservation, forest protection, multi-scale planning, participatory forestry, and sustained forest production. We place these concepts within an iterative decision-making framework of planning, implementation, and assessment, and provide brief definitions of and practices delimited by each concept. A case study describing SFM in the neo-tropics illustrates a potential application of our six concepts. Overall our paper offers an approach that will help forest owners and managers implement the ambiguous SFM concept.", "author" : [ { "dropping-particle" : "", "family" : "Foster", "given" : "Bryan C.", "non-dropping-particle" : "", "parse-names" : false, "suffix" : "" }, { "dropping-particle" : "", "family" : "Wang", "given" : "Deane", "non-dropping-particle" : "", "parse-names" : false, "suffix" : "" }, { "dropping-particle" : "", "family" : "Keeton", "given" : "William S.", "non-dropping-particle" : "", "parse-names" : false, "suffix" : "" }, { "dropping-particle" : "", "family" : "Ashton", "given" : "Mark S.", "non-dropping-particle" : "", "parse-names" : false, "suffix" : "" } ], "container-title" : "Journal of Sustainable Forestry", "id" : "ITEM-1", "issue" : "1", "issued" : { "date-parts" : [ [ "2010" ] ] }, "page" : "79-108", "title" : "Implementing Sustainable Forest Management Using Six Concepts in an Adaptive Management Framework", "type" : "article-journal", "volume" : "29" }, "uris" : [ "http://www.mendeley.com/documents/?uuid=8c320f38-7140-42fe-bc62-46332d8a10c8" ] } ], "mendeley" : { "formattedCitation" : "(Foster, Wang, Keeton, &amp; Ashton, 2010)", "plainTextFormattedCitation" : "(Foster, Wang, Keeton, &amp; Ashton, 2010)", "previouslyFormattedCitation" : "(Foster, Wang, Keeton, &amp; Ashton, 2010)" }, "properties" : {  }, "schema" : "https://github.com/citation-style-language/schema/raw/master/csl-citation.json" }</w:instrText>
      </w:r>
      <w:r w:rsidRPr="00F02A52">
        <w:rPr>
          <w:rFonts w:eastAsia="Calibri"/>
          <w:lang w:val="en-US"/>
        </w:rPr>
        <w:fldChar w:fldCharType="separate"/>
      </w:r>
      <w:r w:rsidRPr="00F02A52">
        <w:rPr>
          <w:rFonts w:eastAsia="Calibri"/>
          <w:lang w:val="en-US"/>
        </w:rPr>
        <w:t>(Foster</w:t>
      </w:r>
      <w:r w:rsidR="00962908">
        <w:rPr>
          <w:rFonts w:eastAsia="Calibri"/>
          <w:i/>
          <w:lang w:val="en-US"/>
        </w:rPr>
        <w:t xml:space="preserve"> et al.</w:t>
      </w:r>
      <w:r w:rsidRPr="00F02A52">
        <w:rPr>
          <w:rFonts w:eastAsia="Calibri"/>
          <w:lang w:val="en-US"/>
        </w:rPr>
        <w:t>, 2010)</w:t>
      </w:r>
      <w:r w:rsidRPr="00F02A52">
        <w:rPr>
          <w:rFonts w:eastAsia="Calibri"/>
          <w:lang w:val="en-US"/>
        </w:rPr>
        <w:fldChar w:fldCharType="end"/>
      </w:r>
      <w:r w:rsidRPr="00F02A52">
        <w:rPr>
          <w:rFonts w:eastAsia="Calibri"/>
          <w:lang w:val="en-US"/>
        </w:rPr>
        <w:t xml:space="preserve">. In consequence, sustainable forest management may have to be pursued through trial-and-error, which may be ineffective and inefficient. Despite their shortcomings, certification schemes have shown to be particularly important for indigenous peoples such as the Sami people, who have usufruct rights to herd reindeer in approximately 30-50 % of the forest land in Norway, Finland and Sweden. Certification has, in the absence of national legislation to protect indigenous traditional use of forestry, not only opened up for collaborative arrangements between the Sami and the forest industry, but also paved the way for the Human Rights Committee to engage in this conflict </w:t>
      </w:r>
      <w:r w:rsidRPr="00F02A52">
        <w:rPr>
          <w:rFonts w:eastAsia="Calibri"/>
          <w:lang w:val="en-US"/>
        </w:rPr>
        <w:fldChar w:fldCharType="begin" w:fldLock="1"/>
      </w:r>
      <w:r>
        <w:rPr>
          <w:rFonts w:eastAsia="Calibri"/>
          <w:lang w:val="en-US"/>
        </w:rPr>
        <w:instrText>ADDIN CSL_CITATION { "citationItems" : [ { "id" : "ITEM-1", "itemData" : { "URL" : "http://hrlibrary.umn.edu/undocs/1023-2001.html", "accessed" : { "date-parts" : [ [ "2016", "1", "1" ] ] }, "author" : [ { "dropping-particle" : "", "family" : "Human Rights Committee", "given" : "", "non-dropping-particle" : "", "parse-names" : false, "suffix" : "" } ], "container-title" : "Communication No. 1023/2001, U.N. Doc. CCPR/C/83/D/1023/2001", "id" : "ITEM-1", "issued" : { "date-parts" : [ [ "2005" ] ] }, "note" : "NULL", "publisher" : "Human Rights Committee", "title" : "Jouni L\u00e4nsman et al v. Finland, Communication No. 1023/2001, U.N. Doc. CCPR/C/83/D/1023/2001", "type" : "webpage" }, "uris" : [ "http://www.mendeley.com/documents/?uuid=7b16b3b8-84bd-32e6-942c-345040fcabeb" ] } ], "mendeley" : { "formattedCitation" : "(Human Rights Committee, 2005)", "plainTextFormattedCitation" : "(Human Rights Committee, 2005)", "previouslyFormattedCitation" : "(Human Rights Committee, 200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Human Rights Committee, 2005)</w:t>
      </w:r>
      <w:r w:rsidRPr="00F02A52">
        <w:rPr>
          <w:rFonts w:eastAsia="Calibri"/>
          <w:lang w:val="en-US"/>
        </w:rPr>
        <w:fldChar w:fldCharType="end"/>
      </w:r>
      <w:r w:rsidRPr="00F02A52">
        <w:rPr>
          <w:rFonts w:eastAsia="Calibri"/>
          <w:lang w:val="en-US"/>
        </w:rPr>
        <w:t xml:space="preserve">. Although conflicts still occur, certification schemes provide an important framework for the development of new policy instruments such as participatory GIS and indigenous mapping </w:t>
      </w:r>
      <w:r w:rsidRPr="00F02A52">
        <w:rPr>
          <w:rFonts w:eastAsia="Calibri"/>
          <w:lang w:val="en-US"/>
        </w:rPr>
        <w:fldChar w:fldCharType="begin" w:fldLock="1"/>
      </w:r>
      <w:r>
        <w:rPr>
          <w:rFonts w:eastAsia="Calibri"/>
          <w:lang w:val="en-US"/>
        </w:rPr>
        <w:instrText>ADDIN CSL_CITATION { "citationItems" : [ { "id" : "ITEM-1", "itemData" : { "DOI" : "10.1080/02827580600759441", "ISSN" : "0282-7581", "author" : [ { "dropping-particle" : "", "family" : "Roturier", "given" : "Samuel", "non-dropping-particle" : "", "parse-names" : false, "suffix" : "" }, { "dropping-particle" : "", "family" : "Bergsten", "given" : "Urban", "non-dropping-particle" : "", "parse-names" : false, "suffix" : "" } ], "container-title" : "Scandinavian Journal of Forest Research", "id" : "ITEM-1", "issue" : "3", "issued" : { "date-parts" : [ [ "2006", "6" ] ] }, "page" : "209-220", "title" : "Influence of soil scarification on reindeer foraging and damage to planted &lt;i&gt;Pinus sylvestris&lt;/i&gt; seedlings", "type" : "article-journal", "volume" : "21" }, "uris" : [ "http://www.mendeley.com/documents/?uuid=8ba39d0b-ff3d-3ceb-9605-e5030f534357" ] }, { "id" : "ITEM-2", "itemData" : { "DOI" : "10.1016/j.forpol.2007.02.001", "ISBN" : "1389-9341", "ISSN" : "13899341", "abstract" : "The forestry and reindeer herding sectors utilize the same land in northern Sweden, and adversely affect each other's productivity. The common pool resource character of this situation has made it difficult to find ways to resolve conflicts that could threaten the two sectors' continued co-existence. A consultation procedure that was introduced to reduce conflicts does not appear to be effective, since conflicts between the two actors still occur. One reason for this failure might be found in the power distribution between forestry and reindeer herding. Earlier research has shown that a co-management system in which the allocation of power between the stakeholders is uneven is difficult to maintain in the long term. However, it is unclear just how uneven the power distribution is between the two actors in this case, and the consequences the disparity might have for the viability and stability of the management system. Focusing on the power relations within the consultation procedures, this paper explores the potential of the present institutional system to take the different interests of the stakeholders into account and to use the consultation procedures as tools for co-managing the forest resources in northern Sweden. ?? 2007 Elsevier B.V. All rights reserved.", "author" : [ { "dropping-particle" : "", "family" : "Sandstr\u00f6m", "given" : "Camilla", "non-dropping-particle" : "", "parse-names" : false, "suffix" : "" }, { "dropping-particle" : "", "family" : "Widmark", "given" : "Camilla", "non-dropping-particle" : "", "parse-names" : false, "suffix" : "" } ], "container-title" : "Forest Policy and Economics", "id" : "ITEM-2", "issue" : "1-2", "issued" : { "date-parts" : [ [ "2007" ] ] }, "page" : "25-35", "title" : "Stakeholders' perceptions of consultations as tools for co-management - A case study of the forestry and reindeer herding sectors in northern Sweden", "type" : "article-journal", "volume" : "10" }, "uris" : [ "http://www.mendeley.com/documents/?uuid=05a42ec6-ec78-3c4a-a61a-58dafd6f9cec" ] }, { "id" : "ITEM-3", "itemData" : { "abstract" : "In northern Sweden, conventional forest regeneration procedures applied in modern commercial forestry can disturb terricolous lichen (Cladina spp.) pastures. This has become a source of conflicts with S\u00e1mi reindeer herders. The overall aim of this thesis was to investigate forest regeneration strategies that may minimise the disturbance to, and promote the regeneration of, reindeer lichen pastures. The S\u00e1mi herders' practices and knowledge related to the lichen resources were also analysed. Effects of gentle soil preparation methods on the re-establishment of lichen cover, reindeer grazing and establishment of Pinus sylvestris planted seedlings were studied in a field experiment. Using the HuMinMix-technique to mix the lichen mat with humus and mineral soil (humix-substrate), was found to promote lichen mat recovery more effectively than conventional scarification. Seedling establishment was highest for mounding and tracks with mineral soil. Rates of seedlings mechanically damaged, possibly caused by reindeer trampling in winter, indicates that planting on densely grazed areas should be avoided to minimize sources of conflict and to prefer either direct seeding or natural regeneration instead. According to a survey, complete re-establishment of the lichen mat after soil preparation was estimated to take about one decade on humix-substrate, compared to probably more than five decades following conventional harrowing. Possibilities for artificial dispersal of reindeer lichen, e.g. in areas disturbed by conventional soil preparation, were also studied. The substrate was identified as a key factor for lichen establishment. In this regard, mineral soil was identified as a poor substrate for reindeer lichen immobilization, while milled organic materials, such as moss, were suitable substrates for lichen immobilization and growth. All dispersal methods tested resulted in lichen establishment, but transplanted lichen cushions were heavily depleted by reindeer grazing, while fragmented lichen thalli were much less affected. A study based on ethnolinguistics demonstrated that whereas the Western use of the word \u2018pasture' is often associated with a specific plant community, S\u00e1mi herders' understanding of the word (guohtun in S\u00e1mi) also incorporates the effect of snow on grazing. S\u00e1mi herders use their knowledge of the effects of forest trees and other vegetation on snow conditions, to strategically plan reindeer grazing during winter. S\u00e1mi herders' knowledge of wi\u2026", "author" : [ { "dropping-particle" : "", "family" : "Roturier", "given" : "Samuel", "non-dropping-particle" : "", "parse-names" : false, "suffix" : "" } ], "container-title" : "Social Anthropology and ethnology", "id" : "ITEM-3", "issued" : { "date-parts" : [ [ "2009" ] ] }, "publisher" : "Museum national d'histoire naturelle - MNHN", "publisher-place" : "Paris", "title" : "Managing reindeer lichen during forest regeneration procedures: Linking Sami herders' knowledge and forestry", "type" : "article" }, "uris" : [ "http://www.mendeley.com/documents/?uuid=8feaef35-af7a-43d0-a008-97042139794d" ] }, { "id" : "ITEM-4", "itemData" : { "DOI" : "10.5558/tfc2012-051", "ISSN" : "00157546", "abstract" : "To improve communication between reindeer-herders and other land users, we developed and implemented a system to produce reindeer husbandry plans together with Sami reindeer-herding communities. A central component of our communications strategy was the introduction and use of a participatory GIS (pGIS). We evaluated the potential and limitations of pGIS as a tool for collaborative learning. We concluded that by merging traditional and scientific knowledge in a pGIS, the process of spatial communication has contributed to a more inclusive planning process, and to improved knowledge-sharing. Furthermore, the process has contributed to a more efficient long-term perspective where land use planning focuses on key areas but with solutions applied to the landscape. The Model Forest offered an appropriate platform to facilitate the process.", "author" : [ { "dropping-particle" : "", "family" : "Sandstr\u00f6m", "given" : "P.", "non-dropping-particle" : "", "parse-names" : false, "suffix" : "" }, { "dropping-particle" : "", "family" : "Sandstrom", "given" : "C.", "non-dropping-particle" : "", "parse-names" : false, "suffix" : "" }, { "dropping-particle" : "", "family" : "Svensson", "given" : "J.", "non-dropping-particle" : "", "parse-names" : false, "suffix" : "" }, { "dropping-particle" : "", "family" : "Jougda", "given" : "L.", "non-dropping-particle" : "", "parse-names" : false, "suffix" : "" }, { "dropping-particle" : "", "family" : "Baer", "given" : "K.", "non-dropping-particle" : "", "parse-names" : false, "suffix" : "" } ], "container-title" : "Forestry Chronicle", "id" : "ITEM-4", "issue" : "3", "issued" : { "date-parts" : [ [ "2012" ] ] }, "page" : "254-260", "title" : "Participatory GIS to mitigate conflicts between reindeer husbandry and forestry in vilhelmina model forest, Sweden", "type" : "article-journal", "volume" : "88" }, "uris" : [ "http://www.mendeley.com/documents/?uuid=3f837d6c-4946-3f97-ad24-244820ab754c" ] } ], "mendeley" : { "formattedCitation" : "(Roturier, 2009; Roturier &amp; Bergsten, 2006; C. Sandstr\u00f6m &amp; Widmark, 2007; P. Sandstr\u00f6m, Sandstrom, Svensson, Jougda, &amp; Baer, 2012)", "plainTextFormattedCitation" : "(Roturier, 2009; Roturier &amp; Bergsten, 2006; C. Sandstr\u00f6m &amp; Widmark, 2007; P. Sandstr\u00f6m, Sandstrom, Svensson, Jougda, &amp; Baer, 2012)", "previouslyFormattedCitation" : "(Roturier, 2009; Roturier &amp; Bergsten, 2006; C. Sandstr\u00f6m &amp; Widmark, 2007; P. Sandstr\u00f6m, Sandstrom, Svensson, Jougda, &amp; Baer,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Roturier, 2009; Roturier &amp; Bergsten, 2006; Sandström &amp; Widmark, 2007; Sandström</w:t>
      </w:r>
      <w:r w:rsidR="00962908">
        <w:rPr>
          <w:rFonts w:eastAsia="Calibri"/>
          <w:i/>
          <w:lang w:val="en-US"/>
        </w:rPr>
        <w:t xml:space="preserve"> et al.</w:t>
      </w:r>
      <w:r w:rsidRPr="00F02A52">
        <w:rPr>
          <w:rFonts w:eastAsia="Calibri"/>
          <w:lang w:val="en-US"/>
        </w:rPr>
        <w:t>, 2012)</w:t>
      </w:r>
      <w:r w:rsidRPr="00F02A52">
        <w:rPr>
          <w:rFonts w:eastAsia="Calibri"/>
          <w:lang w:val="en-US"/>
        </w:rPr>
        <w:fldChar w:fldCharType="end"/>
      </w:r>
      <w:r w:rsidRPr="00F02A52">
        <w:rPr>
          <w:rFonts w:eastAsia="Calibri"/>
          <w:lang w:val="en-US"/>
        </w:rPr>
        <w:t xml:space="preserve">. In addition, specifically in the private-owner context, information instruments are still crucial for integrating biodiversity conservation into forestry. </w:t>
      </w:r>
      <w:r w:rsidRPr="00F02A52">
        <w:rPr>
          <w:rFonts w:ascii="Calibri" w:eastAsia="Calibri" w:hAnsi="Calibri"/>
          <w:lang w:val="en-US"/>
        </w:rPr>
        <w:t xml:space="preserve">Criteria and indicators, such as the six pan-European criteria for sustainable forest management, provide crucial information for policy development, assessment and communication at different governance level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URL" : "http://foresteurope.org/sfm-criteria-indicators2/", "abstract" : "Criteria and indicators are the basic tools in implementing and promoting sustainable forest management by providing relevant information for forest policy development and evaluation, national forest policies, plans and programmes and as a basis for cross-sectoral forest related data collection and communication to the sector and to the broad public. Through them it is also possible to monitor, assess and report progress on sustainable forest management at regional and national levels in the Pan-European region.", "accessed" : { "date-parts" : [ [ "2016", "4", "25" ] ] }, "author" : [ { "dropping-particle" : "", "family" : "Forest Europe", "given" : "", "non-dropping-particle" : "", "parse-names" : false, "suffix" : "" } ], "id" : "ITEM-1", "issued" : { "date-parts" : [ [ "2016" ] ] }, "title" : "SFM (Sustainable Forest Management) Criteria and Indicators", "type" : "webpage" }, "uris" : [ "http://www.mendeley.com/documents/?uuid=a336e75d-0495-41f3-8409-6899f94c7db2" ] } ], "mendeley" : { "formattedCitation" : "(Forest Europe, 2016)", "plainTextFormattedCitation" : "(Forest Europe, 2016)", "previouslyFormattedCitation" : "(Forest Europe,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Forest Europe, 2016)</w:t>
      </w:r>
      <w:r w:rsidRPr="00F02A52">
        <w:rPr>
          <w:rFonts w:ascii="Calibri" w:eastAsia="Calibri" w:hAnsi="Calibri"/>
          <w:lang w:val="en-US"/>
        </w:rPr>
        <w:fldChar w:fldCharType="end"/>
      </w:r>
      <w:r w:rsidRPr="00F02A52">
        <w:rPr>
          <w:rFonts w:ascii="Calibri" w:eastAsia="Calibri" w:hAnsi="Calibri"/>
          <w:lang w:val="en-US"/>
        </w:rPr>
        <w:t xml:space="preserve">. </w:t>
      </w:r>
      <w:r w:rsidRPr="00F02A52">
        <w:rPr>
          <w:rFonts w:eastAsia="Calibri"/>
          <w:lang w:val="en-US"/>
        </w:rPr>
        <w:t xml:space="preserve">Forest inventories support national planning, and planning at the local level is often merged with forest owner advice systems </w:t>
      </w:r>
      <w:r w:rsidRPr="00F02A52">
        <w:rPr>
          <w:rFonts w:eastAsia="Calibri"/>
          <w:lang w:val="en-US"/>
        </w:rPr>
        <w:fldChar w:fldCharType="begin" w:fldLock="1"/>
      </w:r>
      <w:r>
        <w:rPr>
          <w:rFonts w:eastAsia="Calibri"/>
          <w:lang w:val="en-US"/>
        </w:rPr>
        <w:instrText>ADDIN CSL_CITATION { "citationItems" : [ { "id" : "ITEM-1", "itemData" : { "DOI" : "10.1016/j.jclepro.2011.04.001", "ISBN" : "0959-6526", "ISSN" : "09596526", "abstract" : "Integrating biodiversity conservation into forest management requires changes in the practices of those public and private actors that have implementing responsibilities and whose strategic and operational opportunities are at stake. Understanding this kind of context-dependent institutional adaptation entails bridging between two analytical approaches: policy implementation and organizational adaptation. This article combines these two approaches by reviewing them, and their caveats, and by summarizing empirical analyses of organizational competences, specialization, professional judgment, and organizational networks in the organizational field of non-industrial private forestry in Finland. Drawing on these theoretical and empirical analyses, the article discloses the broad phenomenon of institutional adaptation in the integration of biodiversity conservation and forest management. The empirical analyses point to the dominance of hierarchical policy implementation over strategic organizational adaptation. Together with the detected isomorphism of professional norms and networks, these contribute to meeting minimum standards but can constrain the ways in which the organizations and professionals respond to the challenge of biodiversity conservation. The detected inertia signals lack of alertness. It is perhaps also an indication of self-sufficiency among the actors. The interpretation of these responses to challenges and responsibilities across the public and private sector boundaries demonstrates the necessity of combining the two traditionally segregated approaches. ?? 2011 Elsevier Ltd. All rights reserved.", "author" : [ { "dropping-particle" : "", "family" : "Primmer", "given" : "Eeva", "non-dropping-particle" : "", "parse-names" : false, "suffix" : "" } ], "container-title" : "Journal of Cleaner Production", "id" : "ITEM-1", "issue" : "16", "issued" : { "date-parts" : [ [ "2011" ] ] }, "page" : "1822-1832", "title" : "Analysis of institutional adaptation: Integration of biodiversity conservation into forestry", "type" : "article-journal", "volume" : "19" }, "uris" : [ "http://www.mendeley.com/documents/?uuid=97250603-31f0-46c9-8d29-ffdd6f9ca20e" ] } ], "mendeley" : { "formattedCitation" : "(Primmer, 2011)", "plainTextFormattedCitation" : "(Primmer, 2011)", "previouslyFormattedCitation" : "(Primmer, 2011)" }, "properties" : {  }, "schema" : "https://github.com/citation-style-language/schema/raw/master/csl-citation.json" }</w:instrText>
      </w:r>
      <w:r w:rsidRPr="00F02A52">
        <w:rPr>
          <w:rFonts w:eastAsia="Calibri"/>
          <w:lang w:val="en-US"/>
        </w:rPr>
        <w:fldChar w:fldCharType="separate"/>
      </w:r>
      <w:r w:rsidRPr="00F02A52">
        <w:rPr>
          <w:rFonts w:eastAsia="Calibri"/>
          <w:lang w:val="en-US"/>
        </w:rPr>
        <w:t>(Primmer, 2011)</w:t>
      </w:r>
      <w:r w:rsidRPr="00F02A52">
        <w:rPr>
          <w:rFonts w:eastAsia="Calibri"/>
          <w:lang w:val="en-US"/>
        </w:rPr>
        <w:fldChar w:fldCharType="end"/>
      </w:r>
      <w:r w:rsidRPr="00F02A52">
        <w:rPr>
          <w:rFonts w:eastAsia="Calibri"/>
          <w:lang w:val="en-US"/>
        </w:rPr>
        <w:t>.</w:t>
      </w:r>
    </w:p>
    <w:p w14:paraId="78F23E12" w14:textId="77777777" w:rsidR="00E97DE0" w:rsidRPr="00F02A52" w:rsidRDefault="00E97DE0" w:rsidP="00E97DE0">
      <w:pPr>
        <w:rPr>
          <w:rFonts w:eastAsia="Calibri"/>
          <w:lang w:val="en-US"/>
        </w:rPr>
      </w:pPr>
    </w:p>
    <w:p w14:paraId="00442A6F" w14:textId="77777777" w:rsidR="00E97DE0" w:rsidRPr="00F02A52" w:rsidRDefault="00E97DE0" w:rsidP="001F0516">
      <w:pPr>
        <w:pStyle w:val="Heading4"/>
      </w:pPr>
      <w:bookmarkStart w:id="1851" w:name="_Toc519504832"/>
      <w:r w:rsidRPr="00F02A52">
        <w:t>Constraints and opportunities</w:t>
      </w:r>
      <w:bookmarkEnd w:id="1851"/>
    </w:p>
    <w:p w14:paraId="521C9B65" w14:textId="7EAC26AC" w:rsidR="00E97DE0" w:rsidRPr="00F02A52" w:rsidRDefault="00E97DE0" w:rsidP="00E97DE0">
      <w:pPr>
        <w:rPr>
          <w:rFonts w:ascii="Calibri" w:eastAsia="Calibri" w:hAnsi="Calibri"/>
          <w:lang w:val="en-US"/>
        </w:rPr>
      </w:pPr>
      <w:r w:rsidRPr="00F02A52">
        <w:rPr>
          <w:rFonts w:ascii="Calibri" w:eastAsia="Calibri" w:hAnsi="Calibri"/>
          <w:lang w:val="en-US"/>
        </w:rPr>
        <w:t xml:space="preserve">Several possibly interdependent challenges have been identified for mainstreaming nature conservation in forest policy (see synthesis </w:t>
      </w:r>
      <w:r w:rsidR="005A3E13">
        <w:rPr>
          <w:b/>
          <w:lang w:val="en-US"/>
        </w:rPr>
        <w:t>Table 6.11</w:t>
      </w:r>
      <w:r w:rsidRPr="00F02A52">
        <w:rPr>
          <w:rFonts w:ascii="Calibri" w:eastAsia="Calibri" w:hAnsi="Calibri"/>
          <w:lang w:val="en-US"/>
        </w:rPr>
        <w:t xml:space="preserve">): (i) balancing of conservation and production aspects; (ii) integration of science and stakeholders; (iii) climate change; (iv) effective funding; and (v) conflicts with policies related to other sector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16/j.forpol.2014.09.003", "ISBN" : "1389-9341", "abstract" : "Policies governing forest ecosystems can mitigate climate change in many ways, making use of various ecosystem services. Although identification of ecosystem service trade-offs has received increasing analytical attention, the policies and mixes of policies generating the trade-offs have remained outside the focus. To advance the policy relevance of ecosystem service trade-off analysis, we analyse the coherence of Finnish policies affecting forest bioenergy and carbon sequestration, two contrasting means to use forests for climate change mitigation. In particular, we focus on the interactions that different policy outputs have with respect to these two ecosystem services. The analysed policy outputs represent different foci and levels and rely on different mechanisms. We identify the direct and indirect impacts that the policy outputs have on the supply and demand of the services by utilizing natural science and policy assessment approaches. We find forest bioenergy, representing a tangible ecosystem service exchanged in the market, to be governed more positively and with more explicit instruments compared to carbon sequestration. Carbon sequestration policies remain at a higher level of abstraction, stating merely strategic objectives, possibly because these markets are only emerging and remain political and highly uncertain. Our analysis shows that trade-offs between the two ecosystem services are generated by policies supporting bioenergy, whilst general policies advance both services. The entire mix of policy outputs and its differentiated impacts on ecosystem services should be thoroughly considered when assessing the strategies for mitigating climate change and designing new policy instruments.", "author" : [ { "dropping-particle" : "", "family" : "Makkonen", "given" : "Marika", "non-dropping-particle" : "", "parse-names" : false, "suffix" : "" }, { "dropping-particle" : "", "family" : "Huttunen", "given" : "Suvi", "non-dropping-particle" : "", "parse-names" : false, "suffix" : "" }, { "dropping-particle" : "", "family" : "Primmer", "given" : "Eeva", "non-dropping-particle" : "", "parse-names" : false, "suffix" : "" }, { "dropping-particle" : "", "family" : "Repo", "given" : "Anna", "non-dropping-particle" : "", "parse-names" : false, "suffix" : "" }, { "dropping-particle" : "", "family" : "Hild\u00e9n", "given" : "Mikael", "non-dropping-particle" : "", "parse-names" : false, "suffix" : "" } ], "container-title" : "Forest Policy and Economics", "id" : "ITEM-1", "issued" : { "date-parts" : [ [ "2015" ] ] }, "page" : "153-162", "title" : "Policy coherence in climate change mitigation: An ecosystem service approach to forests as carbon sinks and bioenergy sources", "type" : "article-journal", "volume" : "50" }, "uris" : [ "http://www.mendeley.com/documents/?uuid=08806c1d-f122-3c2e-8c5a-b97d1873f9f2" ] }, { "id" : "ITEM-2", "itemData" : { "abstract" : "Natura 2000 is the core of the EU's biodiversity conservation policy. 50% of the overall protected area under Natura 2000 is forest. Yet, comparatively little is known about the implementation of the policy in forests. Building on a rich set of social and natural science data, and an inter- and transdisciplinary discussion process involving scientists from different disciplines as well as EU, national and local stakeholders, this paper identifies five important challenges related to the implementation of Natura 2000 in forests: (1) the balancing of biodiversity conservation and timber production, (2) the integration of conservation (science) and local stakeholders\u2019 demands, (3) climate change, (4) lacking and less effective funding, and (5) conflicts related to other sectoral policies. Subsequently, five possible pathways to tackle these challenges are proposed: (1) a learning approach through better communication and transparency, (2) a pathway emphasizing the role of conservation science in developing management strategies and responding to climate change, (3) an approach of better integrating Europe's citizens in the design and implementation of the policy, (4) an approach highlighting the necessity of an effective funding strategy, and (5) the vision to work towards an integrated European land use and conservation policy. In conclusion, we emphasize, on one hand, the distinct character of the five pathways but, on the other hand, underline that probably all of them need to be followed in order to make the implementation of Natura 2000 in Europe's forests a success story.", "author" : [ { "dropping-particle" : "", "family" : "Winkel", "given" : "Georg", "non-dropping-particle" : "", "parse-names" : false, "suffix" : "" }, { "dropping-particle" : "", "family" : "Blondet", "given" : "Marieke", "non-dropping-particle" : "", "parse-names" : false, "suffix" : "" }, { "dropping-particle" : "", "family" : "Borrass", "given" : "Lars", "non-dropping-particle" : "", "parse-names" : false, "suffix" : "" }, { "dropping-particle" : "", "family" : "Frei", "given" : "Theresa", "non-dropping-particle" : "", "parse-names" : false, "suffix" : "" }, { "dropping-particle" : "", "family" : "Geitzenauer", "given" : "Maria", "non-dropping-particle" : "", "parse-names" : false, "suffix" : "" }, { "dropping-particle" : "", "family" : "Gruppe", "given" : "Axel", "non-dropping-particle" : "", "parse-names" : false, "suffix" : "" }, { "dropping-particle" : "", "family" : "Jump", "given" : "Alistair", "non-dropping-particle" : "", "parse-names" : false, "suffix" : "" }, { "dropping-particle" : "", "family" : "Koning", "given" : "Jessica", "non-dropping-particle" : "de", "parse-names" : false, "suffix" : "" }, { "dropping-particle" : "", "family" : "Sotirov", "given" : "Metodi", "non-dropping-particle" : "", "parse-names" : false, "suffix" : "" }, { "dropping-particle" : "", "family" : "Weiss", "given" : "Gerhard", "non-dropping-particle" : "", "parse-names" : false, "suffix" : "" }, { "dropping-particle" : "", "family" : "Winter", "given" : "Susanne", "non-dropping-particle" : "", "parse-names" : false, "suffix" : "" }, { "dropping-particle" : "", "family" : "Turnhout", "given" : "Esther", "non-dropping-particle" : "", "parse-names" : false, "suffix" : "" } ], "container-title" : "Environmental Science and Policy", "id" : "ITEM-2", "issued" : { "date-parts" : [ [ "2015" ] ] }, "page" : "23-32", "title" : "The implementation of Natura 2000 in forests: A trans- and interdisciplinary assessment of challenges and choices", "type" : "article-journal", "volume" : "52" }, "uris" : [ "http://www.mendeley.com/documents/?uuid=8cff4828-7679-4958-8d5c-db54de113545" ] }, { "id" : "ITEM-3", "itemData" : { "DOI" : "DOI 10.1007/978-3-319-28591-7_4", "ISBN" : "978-3-319-28591-7", "abstract" : "Mainstreaming adaptation to climate change in forest-relevant policy can be as a \u201cmost difficult\u201d case, relevant for asking the question to extent to which adaptation can at all be mainstreamed in complex multi-level governance systems. This study examines the case of to what extent EU and national (exemplified by Swedish) legal and policy frameworks are able to integrate with each other in ways that may support climate change adaptation in forests. To move as close to the real life situation of mainstreaming challenges as possible, the study focuses on not only one area of mainstreaming or integration, but on the three broad policy areas: (a) adaptation per se; (b) forest biodiversity and habitat protection with respect to invasive species; and (c) water protection in relation to forest use. The study concludes that conflicts between international legal principles such as precaution and free trade, as well as distribution of competences at EU and national level, results in a great discrepancy in terms of opportunities for a nation to effectively act independently as well as for effectively integrating adaptation aims in the connected EU-national systems.", "author" : [ { "dropping-particle" : "", "family" : "Keskitalo", "given" : "E. Carina H.", "non-dropping-particle" : "", "parse-names" : false, "suffix" : "" }, { "dropping-particle" : "", "family" : "Pettersson", "given" : "Maria", "non-dropping-particle" : "", "parse-names" : false, "suffix" : "" } ], "chapter-number" : "4", "container-title" : "Implementing Climate Change Adaptation in Cities and Communities. Climate Change Management", "editor" : [ { "dropping-particle" : "", "family" : "Leal", "given" : "Walter", "non-dropping-particle" : "", "parse-names" : false, "suffix" : "" }, { "dropping-particle" : "", "family" : "Adamson", "given" : "Kathryn", "non-dropping-particle" : "", "parse-names" : false, "suffix" : "" }, { "dropping-particle" : "", "family" : "Dunk", "given" : "Rachel", "non-dropping-particle" : "", "parse-names" : false, "suffix" : "" }, { "dropping-particle" : "", "family" : "Azeiteiro", "given" : "Ulisses M.", "non-dropping-particle" : "", "parse-names" : false, "suffix" : "" }, { "dropping-particle" : "", "family" : "Illingworth", "given" : "Sam", "non-dropping-particle" : "", "parse-names" : false, "suffix" : "" }, { "dropping-particle" : "", "family" : "Alves", "given" : "Fatima", "non-dropping-particle" : "", "parse-names" : false, "suffix" : "" } ], "id" : "ITEM-3", "issued" : { "date-parts" : [ [ "2016" ] ] }, "page" : "53-74", "publisher" : "Springer", "publisher-place" : "Cham", "title" : "Can Adaptation to Climate Change at All Be Mainstreamed in Complex Multi-level Governance Systems? A Case Study of Forest-Relevant Policies at the EU and Swedish Levels", "type" : "chapter" }, "uris" : [ "http://www.mendeley.com/documents/?uuid=10b18642-1bfe-392e-9a2f-13f7cfccf538" ] } ], "mendeley" : { "formattedCitation" : "(Keskitalo &amp; Pettersson, 2016; Makkonen, Huttunen, Primmer, Repo, &amp; Hild\u00e9n, 2015; Winkel et al., 2015)", "plainTextFormattedCitation" : "(Keskitalo &amp; Pettersson, 2016; Makkonen, Huttunen, Primmer, Repo, &amp; Hild\u00e9n, 2015; Winkel et al., 2015)", "previouslyFormattedCitation" : "(Keskitalo &amp; Pettersson, 2016; Makkonen, Huttunen, Primmer, Repo, &amp; Hild\u00e9n, 2015; Winkel et al., 2015)"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Keskitalo &amp; Pettersson, 2016; Makkonen</w:t>
      </w:r>
      <w:r w:rsidR="008B6CB1">
        <w:rPr>
          <w:rFonts w:ascii="Calibri" w:eastAsia="Calibri" w:hAnsi="Calibri"/>
          <w:i/>
          <w:lang w:val="en-US"/>
        </w:rPr>
        <w:t xml:space="preserve"> et al.</w:t>
      </w:r>
      <w:r w:rsidRPr="00F02A52">
        <w:rPr>
          <w:rFonts w:ascii="Calibri" w:eastAsia="Calibri" w:hAnsi="Calibri"/>
          <w:lang w:val="en-US"/>
        </w:rPr>
        <w:t xml:space="preserve">, 2015; Winkel </w:t>
      </w:r>
      <w:r w:rsidR="009E3418" w:rsidRPr="009E3418">
        <w:rPr>
          <w:rFonts w:ascii="Calibri" w:eastAsia="Calibri" w:hAnsi="Calibri"/>
          <w:i/>
          <w:lang w:val="en-US"/>
        </w:rPr>
        <w:t>et al.</w:t>
      </w:r>
      <w:r w:rsidRPr="00F02A52">
        <w:rPr>
          <w:rFonts w:ascii="Calibri" w:eastAsia="Calibri" w:hAnsi="Calibri"/>
          <w:lang w:val="en-US"/>
        </w:rPr>
        <w:t>, 2015)</w:t>
      </w:r>
      <w:r w:rsidRPr="00F02A52">
        <w:rPr>
          <w:rFonts w:ascii="Calibri" w:eastAsia="Calibri" w:hAnsi="Calibri"/>
          <w:lang w:val="en-US"/>
        </w:rPr>
        <w:fldChar w:fldCharType="end"/>
      </w:r>
      <w:r w:rsidRPr="00F02A52">
        <w:rPr>
          <w:rFonts w:ascii="Calibri" w:eastAsia="Calibri" w:hAnsi="Calibri"/>
          <w:lang w:val="en-US"/>
        </w:rPr>
        <w:t xml:space="preserve">. Concerning sectoral policies, a mismatch has been detected between the low degree of forest sector integration with other policy sectors on the one hand, and on the other its high potential to contribut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Sotirov", "given" : "M.", "non-dropping-particle" : "", "parse-names" : false, "suffix" : "" }, { "dropping-particle" : "", "family" : "Storch", "given" : "S.", "non-dropping-particle" : "", "parse-names" : false, "suffix" : "" }, { "dropping-particle" : "", "family" : "Aggestam", "given" : "F.", "non-dropping-particle" : "", "parse-names" : false, "suffix" : "" }, { "dropping-particle" : "", "family" : "Giurcia", "given" : "A.", "non-dropping-particle" : "", "parse-names" : false, "suffix" : "" }, { "dropping-particle" : "", "family" : "Selter", "given" : "A.", "non-dropping-particle" : "", "parse-names" : false, "suffix" : "" }, { "dropping-particle" : "", "family" : "Baychevy", "given" : "T.", "non-dropping-particle" : "", "parse-names" : false, "suffix" : "" }, { "dropping-particle" : "", "family" : "Eriksson", "given" : "Ljusk Ola", "non-dropping-particle" : "", "parse-names" : false, "suffix" : "" }, { "dropping-particle" : "", "family" : "Salln\u00e4s, Ola, Trubins", "given" : "R.", "non-dropping-particle" : "", "parse-names" : false, "suffix" : "" }, { "dropping-particle" : "", "family" : "Sch\u00fcll", "given" : "E.", "non-dropping-particle" : "", "parse-names" : false, "suffix" : "" }, { "dropping-particle" : "", "family" : "Borges", "given" : "J.", "non-dropping-particle" : "", "parse-names" : false, "suffix" : "" }, { "dropping-particle" : "", "family" : "McDermott", "given" : "C.L.", "non-dropping-particle" : "", "parse-names" : false, "suffix" : "" }, { "dropping-particle" : "", "family" : "Hoogstra-Klein", "given" : "M.", "non-dropping-particle" : "", "parse-names" : false, "suffix" : "" }, { "dropping-particle" : "", "family" : "Hengeveld", "given" : "G.", "non-dropping-particle" : "", "parse-names" : false, "suffix" : "" }, { "dropping-particle" : "", "family" : "Pettenella", "given" : "D.", "non-dropping-particle" : "", "parse-names" : false, "suffix" : "" } ], "collection-title" : "INTEGRAL EU Policy Paper", "id" : "ITEM-1", "issued" : { "date-parts" : [ [ "2015" ] ] }, "number-of-pages" : "34", "title" : "Forest Policy Integration in Europe: Lessons Learnt, Challenges Ahead, and Strategies to Support Sustainable Forest Management and Multifunctional Forestry in the Future", "type" : "report" }, "uris" : [ "http://www.mendeley.com/documents/?uuid=86689a1a-0cbe-4e59-951e-b8c287e35e8a" ] } ], "mendeley" : { "formattedCitation" : "(Sotirov et al., 2015)", "plainTextFormattedCitation" : "(Sotirov et al., 2015)", "previouslyFormattedCitation" : "(Sotirov et al., 2015)"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Sotirov </w:t>
      </w:r>
      <w:r w:rsidR="009E3418" w:rsidRPr="009E3418">
        <w:rPr>
          <w:rFonts w:ascii="Calibri" w:eastAsia="Calibri" w:hAnsi="Calibri"/>
          <w:i/>
          <w:lang w:val="en-US"/>
        </w:rPr>
        <w:t>et al.</w:t>
      </w:r>
      <w:r w:rsidRPr="00F02A52">
        <w:rPr>
          <w:rFonts w:ascii="Calibri" w:eastAsia="Calibri" w:hAnsi="Calibri"/>
          <w:lang w:val="en-US"/>
        </w:rPr>
        <w:t>, 2015)</w:t>
      </w:r>
      <w:r w:rsidRPr="00F02A52">
        <w:rPr>
          <w:rFonts w:ascii="Calibri" w:eastAsia="Calibri" w:hAnsi="Calibri"/>
          <w:lang w:val="en-US"/>
        </w:rPr>
        <w:fldChar w:fldCharType="end"/>
      </w:r>
      <w:r w:rsidRPr="00F02A52">
        <w:rPr>
          <w:rFonts w:ascii="Calibri" w:eastAsia="Calibri" w:hAnsi="Calibri"/>
          <w:lang w:val="en-US"/>
        </w:rPr>
        <w:t xml:space="preserve">, for example to the Bioeconomy Strategy or Rural Development Policy as well as the Water Framework Directiv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Natura 2000 funding opportunities exist under each of the European structural and investment funds (ESIFs), which include the European Agricultural Fund for Rural Development (EAFRD)1, the European Regional Development Fund (ERDF)2, the European Social Fund (ESF)3, the Cohesion Fund (CF) 4and the European Maritime &amp; Fisheries Fund (EMFF)5. This evaluation is aimed at assessing the integration of relevant priorities and measures relating to Natura 2000 and biodiversity conservation into the programmes approved under these funds for 2014-2020. The analysis has considered a representative sample of programmes from 16 Member States and regions6 (101 programme). The list of programmes is included in Annex 1. The analysis has identified the priorities and measures, as well as the financial resources dedicated to Natura 2000 and biodiversity in each programme, and assessed their potential to cover the main Natura 2000 needs defined in the Prioritised Action Frameworks for Natura 2000 (PAFs).", "author" : [ { "dropping-particle" : "", "family" : "European Commission", "given" : "", "non-dropping-particle" : "", "parse-names" : false, "suffix" : "" } ], "id" : "ITEM-1", "issued" : { "date-parts" : [ [ "2016" ] ] }, "number-of-pages" : "75", "publisher-place" : "Brussels", "title" : "Integration of Natura 2000 and biodiversity into EU funding (EAFRD, ERDF, CF, EMFF, ESF). Analysis of a selection of operational programmes approved for 2014-2020", "type" : "report" }, "uris" : [ "http://www.mendeley.com/documents/?uuid=8e69cdbc-6daf-3625-9217-0d2bd854ec38" ] }, { "id" : "ITEM-2",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2",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European Commission, 2016c; UNEP &amp; UNECE, 2016)", "plainTextFormattedCitation" : "(European Commission, 2016c; UNEP &amp; UNECE, 2016)", "previouslyFormattedCitation" : "(European Commission, 2016c; UNEP &amp; UNECE,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European Commission, 2016c; UNEP &amp; UNECE, 2016)</w:t>
      </w:r>
      <w:r w:rsidRPr="00F02A52">
        <w:rPr>
          <w:rFonts w:ascii="Calibri" w:eastAsia="Calibri" w:hAnsi="Calibri"/>
          <w:lang w:val="en-US"/>
        </w:rPr>
        <w:fldChar w:fldCharType="end"/>
      </w:r>
      <w:r w:rsidRPr="00F02A52">
        <w:rPr>
          <w:rFonts w:ascii="Calibri" w:eastAsia="Calibri" w:hAnsi="Calibri"/>
          <w:lang w:val="en-US"/>
        </w:rPr>
        <w:t xml:space="preserve">, </w:t>
      </w:r>
      <w:r w:rsidRPr="00D235AB">
        <w:rPr>
          <w:rFonts w:ascii="Calibri" w:eastAsia="Calibri" w:hAnsi="Calibri"/>
          <w:lang w:val="en-US"/>
        </w:rPr>
        <w:t>see Sections 6.3.2 and 6.4.2).</w:t>
      </w:r>
      <w:r w:rsidRPr="00F02A52">
        <w:rPr>
          <w:rFonts w:ascii="Calibri" w:eastAsia="Calibri" w:hAnsi="Calibri"/>
          <w:lang w:val="en-US"/>
        </w:rPr>
        <w:t xml:space="preserve"> To utilize this potential and to overcome the current fragmented policy framework, horizontal coordination between the different sectors (i.e. forestry, </w:t>
      </w:r>
      <w:r w:rsidRPr="00F02A52">
        <w:rPr>
          <w:rFonts w:ascii="Calibri" w:eastAsia="Calibri" w:hAnsi="Calibri"/>
          <w:lang w:val="en-US"/>
        </w:rPr>
        <w:lastRenderedPageBreak/>
        <w:t xml:space="preserve">conservation, energy) is required as well as vertical coherence of policy targets and institutions at the different governance levels (international, </w:t>
      </w:r>
      <w:r>
        <w:rPr>
          <w:rFonts w:ascii="Calibri" w:eastAsia="Calibri" w:hAnsi="Calibri"/>
          <w:lang w:val="en-US"/>
        </w:rPr>
        <w:t>European Union</w:t>
      </w:r>
      <w:r w:rsidRPr="00F02A52">
        <w:rPr>
          <w:rFonts w:ascii="Calibri" w:eastAsia="Calibri" w:hAnsi="Calibri"/>
          <w:lang w:val="en-US"/>
        </w:rPr>
        <w:t>, national, regional). These targets might be hindered by decentralizing forest policy decision</w:t>
      </w:r>
      <w:r>
        <w:rPr>
          <w:rFonts w:ascii="Calibri" w:eastAsia="Calibri" w:hAnsi="Calibri"/>
          <w:lang w:val="en-US"/>
        </w:rPr>
        <w:t>-</w:t>
      </w:r>
      <w:r w:rsidRPr="00F02A52">
        <w:rPr>
          <w:rFonts w:ascii="Calibri" w:eastAsia="Calibri" w:hAnsi="Calibri"/>
          <w:lang w:val="en-US"/>
        </w:rPr>
        <w:t xml:space="preserve">making. Thus, it is advisable to supplement the current policy framework with a bottom-up process, including broad participation and conflict management processes at the different governance level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Sotirov", "given" : "M.", "non-dropping-particle" : "", "parse-names" : false, "suffix" : "" }, { "dropping-particle" : "", "family" : "Storch", "given" : "S.", "non-dropping-particle" : "", "parse-names" : false, "suffix" : "" }, { "dropping-particle" : "", "family" : "Aggestam", "given" : "F.", "non-dropping-particle" : "", "parse-names" : false, "suffix" : "" }, { "dropping-particle" : "", "family" : "Giurcia", "given" : "A.", "non-dropping-particle" : "", "parse-names" : false, "suffix" : "" }, { "dropping-particle" : "", "family" : "Selter", "given" : "A.", "non-dropping-particle" : "", "parse-names" : false, "suffix" : "" }, { "dropping-particle" : "", "family" : "Baychevy", "given" : "T.", "non-dropping-particle" : "", "parse-names" : false, "suffix" : "" }, { "dropping-particle" : "", "family" : "Eriksson", "given" : "Ljusk Ola", "non-dropping-particle" : "", "parse-names" : false, "suffix" : "" }, { "dropping-particle" : "", "family" : "Salln\u00e4s, Ola, Trubins", "given" : "R.", "non-dropping-particle" : "", "parse-names" : false, "suffix" : "" }, { "dropping-particle" : "", "family" : "Sch\u00fcll", "given" : "E.", "non-dropping-particle" : "", "parse-names" : false, "suffix" : "" }, { "dropping-particle" : "", "family" : "Borges", "given" : "J.", "non-dropping-particle" : "", "parse-names" : false, "suffix" : "" }, { "dropping-particle" : "", "family" : "McDermott", "given" : "C.L.", "non-dropping-particle" : "", "parse-names" : false, "suffix" : "" }, { "dropping-particle" : "", "family" : "Hoogstra-Klein", "given" : "M.", "non-dropping-particle" : "", "parse-names" : false, "suffix" : "" }, { "dropping-particle" : "", "family" : "Hengeveld", "given" : "G.", "non-dropping-particle" : "", "parse-names" : false, "suffix" : "" }, { "dropping-particle" : "", "family" : "Pettenella", "given" : "D.", "non-dropping-particle" : "", "parse-names" : false, "suffix" : "" } ], "collection-title" : "INTEGRAL EU Policy Paper", "id" : "ITEM-1", "issued" : { "date-parts" : [ [ "2015" ] ] }, "number-of-pages" : "34", "title" : "Forest Policy Integration in Europe: Lessons Learnt, Challenges Ahead, and Strategies to Support Sustainable Forest Management and Multifunctional Forestry in the Future", "type" : "report" }, "uris" : [ "http://www.mendeley.com/documents/?uuid=86689a1a-0cbe-4e59-951e-b8c287e35e8a" ] }, { "id" : "ITEM-2", "itemData" : { "DOI" : "10.1016/j.jrurstud.2014.02.005", "ISSN" : "07430167", "abstract" : "We study key trends and challenges of the Russian forest sector through the lens of interaction, cooperation and governance relationships of major players - the state, private sector and non-governmental organisations. Using in-depth interviews with representatives of these sectors, we show that changes towards sustainable forest management are mainly driven by non-state actors. Business and NGOs are keen to cooperate, in order to compensate for the state's inability to effectively address environmental and socio-economic forestry problems and meet the requirements of international markets. However, the governance and transformative capacity of non-state actors is severely limited by the lack of consistent multistakeholder dialogue, and the future of business-NGO joint projects remains dependent on the state. \u00a9 2014 Elsevier Ltd.", "author" : [ { "dropping-particle" : "", "family" : "Ulybina", "given" : "Olga", "non-dropping-particle" : "", "parse-names" : false, "suffix" : "" } ], "container-title" : "Journal of Rural Studies", "id" : "ITEM-2", "issued" : { "date-parts" : [ [ "2014" ] ] }, "page" : "246-253", "publisher" : "Elsevier Ltd", "title" : "Interaction, cooperation and governance in the Russian forest sector", "type" : "article-journal", "volume" : "34" }, "uris" : [ "http://www.mendeley.com/documents/?uuid=9c3a6c47-3ac6-4efd-9452-8e69e67c48fa" ] } ], "mendeley" : { "formattedCitation" : "(Sotirov et al., 2015; Ulybina, 2014)", "plainTextFormattedCitation" : "(Sotirov et al., 2015; Ulybina, 2014)", "previouslyFormattedCitation" : "(Sotirov et al., 2015; Ulybina, 2014)"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Sotirov </w:t>
      </w:r>
      <w:r w:rsidR="009E3418" w:rsidRPr="009E3418">
        <w:rPr>
          <w:rFonts w:ascii="Calibri" w:eastAsia="Calibri" w:hAnsi="Calibri"/>
          <w:i/>
          <w:lang w:val="en-US"/>
        </w:rPr>
        <w:t>et al.</w:t>
      </w:r>
      <w:r w:rsidRPr="00F02A52">
        <w:rPr>
          <w:rFonts w:ascii="Calibri" w:eastAsia="Calibri" w:hAnsi="Calibri"/>
          <w:lang w:val="en-US"/>
        </w:rPr>
        <w:t>, 2015; Ulybina, 2014)</w:t>
      </w:r>
      <w:r w:rsidRPr="00F02A52">
        <w:rPr>
          <w:rFonts w:ascii="Calibri" w:eastAsia="Calibri" w:hAnsi="Calibri"/>
          <w:lang w:val="en-US"/>
        </w:rPr>
        <w:fldChar w:fldCharType="end"/>
      </w:r>
      <w:r w:rsidRPr="00F02A52">
        <w:rPr>
          <w:rFonts w:ascii="Calibri" w:eastAsia="Calibri" w:hAnsi="Calibri"/>
          <w:lang w:val="en-US"/>
        </w:rPr>
        <w:t xml:space="preserve">. As an exampl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16/j.forpol.2009.03.001", "ISSN" : "13899341", "abstract" : "Over the past thirty years, forest policy in the Netherlands has almost entirely been integrated into nature policy. This process of 'de-institutionalisation' is surprising in view of widely accepted theories of institutional stability and 'path dependency'. The process is investigated in this paper along the four dimensions of the policy arrangement approach: discourse, power, rules and actors. It is argued that a discursive shift, moving the focus from production forest to 'forest as part of nature' and fuelled by a number of underlying factors, lies at the heart of the process. In concordance with this shift, advocates of timber autarky lost power in favour of 'nature advocates'. A more diverse set of actors became involved in forest policy, also reflecting a more general trend in Dutch politics towards greater openness and the erosion of neo-corporatist rules. Thus, changes in all four dimensions of the policy arrangement worked into one direction. This may explain the unusually quick and radical 'de-institutionalisation' of Dutch forest policy. \u00a9 2009.", "author" : [ { "dropping-particle" : "", "family" : "Veenman", "given" : "Sietske", "non-dropping-particle" : "", "parse-names" : false, "suffix" : "" }, { "dropping-particle" : "", "family" : "Liefferink", "given" : "Duncan", "non-dropping-particle" : "", "parse-names" : false, "suffix" : "" }, { "dropping-particle" : "", "family" : "Arts", "given" : "Bas", "non-dropping-particle" : "", "parse-names" : false, "suffix" : "" } ], "container-title" : "Forest Policy and Economics", "id" : "ITEM-1", "issue" : "3", "issued" : { "date-parts" : [ [ "2009" ] ] }, "page" : "202-208", "publisher" : "Elsevier B.V.", "title" : "A short history of Dutch forest policy: The 'de-institutionalisation' of a policy arrangement", "type" : "article-journal", "volume" : "11" }, "locator" : "202", "uris" : [ "http://www.mendeley.com/documents/?uuid=5efb7ae3-b335-487e-a41c-edfdac62ede7" ] } ], "mendeley" : { "formattedCitation" : "(Veenman, Liefferink, &amp; Arts, 2009, p. 202)", "plainTextFormattedCitation" : "(Veenman, Liefferink, &amp; Arts, 2009, p. 202)", "previouslyFormattedCitation" : "(Veenman, Liefferink, &amp; Arts, 2009, p. 202)"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Veenman</w:t>
      </w:r>
      <w:r w:rsidR="008B6CB1">
        <w:rPr>
          <w:rFonts w:ascii="Calibri" w:eastAsia="Calibri" w:hAnsi="Calibri"/>
          <w:i/>
          <w:lang w:val="en-US"/>
        </w:rPr>
        <w:t xml:space="preserve"> et al.</w:t>
      </w:r>
      <w:r w:rsidRPr="00F02A52">
        <w:rPr>
          <w:rFonts w:ascii="Calibri" w:eastAsia="Calibri" w:hAnsi="Calibri"/>
          <w:lang w:val="en-US"/>
        </w:rPr>
        <w:t xml:space="preserve"> </w:t>
      </w:r>
      <w:r w:rsidR="004843D7">
        <w:rPr>
          <w:rFonts w:ascii="Calibri" w:eastAsia="Calibri" w:hAnsi="Calibri"/>
          <w:lang w:val="en-US"/>
        </w:rPr>
        <w:t>(</w:t>
      </w:r>
      <w:r w:rsidRPr="00F02A52">
        <w:rPr>
          <w:rFonts w:ascii="Calibri" w:eastAsia="Calibri" w:hAnsi="Calibri"/>
          <w:lang w:val="en-US"/>
        </w:rPr>
        <w:t>2009, p. 202)</w:t>
      </w:r>
      <w:r w:rsidRPr="00F02A52">
        <w:rPr>
          <w:rFonts w:ascii="Calibri" w:eastAsia="Calibri" w:hAnsi="Calibri"/>
          <w:lang w:val="en-US"/>
        </w:rPr>
        <w:fldChar w:fldCharType="end"/>
      </w:r>
      <w:r w:rsidRPr="00F02A52">
        <w:rPr>
          <w:rFonts w:ascii="Calibri" w:eastAsia="Calibri" w:hAnsi="Calibri"/>
          <w:lang w:val="en-US"/>
        </w:rPr>
        <w:t xml:space="preserve"> analyzed the process of ”de-institutionalization” in the Netherlands, which led to a nearly complete integration of forest policy into nature policy. They identified the four dimensions of “</w:t>
      </w:r>
      <w:r w:rsidRPr="00F02A52">
        <w:rPr>
          <w:rFonts w:ascii="Calibri" w:eastAsia="Calibri" w:hAnsi="Calibri"/>
          <w:i/>
          <w:lang w:val="en-US"/>
        </w:rPr>
        <w:t>discourse, power, rules and actors</w:t>
      </w:r>
      <w:r w:rsidRPr="00F02A52">
        <w:rPr>
          <w:rFonts w:ascii="Calibri" w:eastAsia="Calibri" w:hAnsi="Calibri"/>
          <w:lang w:val="en-US"/>
        </w:rPr>
        <w:t>”, which have been working in the same direction, as an explanation for this development. However, such a convergence is an exception rather than the rule.</w:t>
      </w:r>
    </w:p>
    <w:p w14:paraId="2E825EF1" w14:textId="409E5815" w:rsidR="00E97DE0" w:rsidRPr="00F02A52" w:rsidRDefault="00E97DE0" w:rsidP="00E97DE0">
      <w:pPr>
        <w:rPr>
          <w:rFonts w:eastAsia="Calibri"/>
          <w:lang w:val="en-US"/>
        </w:rPr>
      </w:pPr>
      <w:r w:rsidRPr="00F02A52">
        <w:rPr>
          <w:rFonts w:ascii="Calibri" w:eastAsia="Calibri" w:hAnsi="Calibri"/>
          <w:lang w:val="en-US"/>
        </w:rPr>
        <w:t xml:space="preserve">Another option would be to elaborate more systematically on environmental policy integration through novel governance modes. However, countries thus need to overcome challenges related to (i) the currently established legal and policy system, and (ii) the capacity of new, private actors to be involved in policy formulation and implementation. Concerning the first aspect,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07/s10531-014-0817-0", "ISSN" : "15729710", "abstract" : "In this pilot study, we examine the relationship between the\\norganisation of property rights and the economic importance of forestry\\non the one hand and the degree to which integrative nature conservation\\nis formally implemented in forest policy on the other hand. Further, we\\nare interested in whether political institutions moderate this\\nrelationship. We first offer a conceptualization of integrative nature\\nconservation in forests and how to measure its implementation in law,\\nordinances and private agreements for a sample of European national and\\nsub-national jurisdictions (Austria, Croatia, Finland, France, the\\nNetherlands, Switzerland, Flanders, Baden-Wurttemberg and Piedmont). We\\nsubsequently try to assess the implementation of these rules and to\\nrelate them both to the structural characteristics of forestry and to an\\nappraisal of pluralism in forest policy. Our qualitative analysis\\nreveals that among the jurisdictions with a more centralized and\\ncorporatist forest policy, integrative nature conservation in forests\\ntend to be less formally implemented the more corporatism dominates\\ndecision-making. It also confirms the expectation that among the more\\nconsensual jurisdictions with a strong forestry sector, rules tend to be\\nless formally implemented. Further, the suspicion prevails that in the\\nlatter case, such rules are either complemented with exceptions for\\nprivate forests or higher compensation. A more in-depth comparative\\nexamination is needed to further corroborate these findings.", "author" : [ { "dropping-particle" : "", "family" : "Schulz", "given" : "Tobias", "non-dropping-particle" : "", "parse-names" : false, "suffix" : "" }, { "dropping-particle" : "", "family" : "Krumm", "given" : "Frank", "non-dropping-particle" : "", "parse-names" : false, "suffix" : "" }, { "dropping-particle" : "", "family" : "B\u00fccking", "given" : "Winfried", "non-dropping-particle" : "", "parse-names" : false, "suffix" : "" }, { "dropping-particle" : "", "family" : "Frank", "given" : "Georg", "non-dropping-particle" : "", "parse-names" : false, "suffix" : "" }, { "dropping-particle" : "", "family" : "Kraus", "given" : "Daniel", "non-dropping-particle" : "", "parse-names" : false, "suffix" : "" }, { "dropping-particle" : "", "family" : "Lier", "given" : "Markus", "non-dropping-particle" : "", "parse-names" : false, "suffix" : "" }, { "dropping-particle" : "", "family" : "Lovri??", "given" : "Marko", "non-dropping-particle" : "", "parse-names" : false, "suffix" : "" }, { "dropping-particle" : "", "family" : "Maaten-Theunissen", "given" : "Marieke", "non-dropping-particle" : "van der", "parse-names" : false, "suffix" : "" }, { "dropping-particle" : "", "family" : "Paillet", "given" : "Yoan", "non-dropping-particle" : "", "parse-names" : false, "suffix" : "" }, { "dropping-particle" : "", "family" : "Parviainen", "given" : "Jari", "non-dropping-particle" : "", "parse-names" : false, "suffix" : "" }, { "dropping-particle" : "", "family" : "Vacchiano", "given" : "Giorgio", "non-dropping-particle" : "", "parse-names" : false, "suffix" : "" }, { "dropping-particle" : "", "family" : "Vandekerkhove", "given" : "Kris", "non-dropping-particle" : "", "parse-names" : false, "suffix" : "" } ], "container-title" : "Biodiversity and Conservation", "id" : "ITEM-1", "issue" : "14", "issued" : { "date-parts" : [ [ "2014" ] ] }, "page" : "3425-3450", "title" : "Comparison of integrative nature conservation in forest policy in Europe: a qualitative pilot study of institutional determinants", "type" : "article-journal", "volume" : "23" }, "uris" : [ "http://www.mendeley.com/documents/?uuid=bf301ceb-6e2e-4c0d-b753-161b7cca27ff" ] } ], "mendeley" : { "formattedCitation" : "(Schulz et al., 2014)", "plainTextFormattedCitation" : "(Schulz et al., 2014)", "previouslyFormattedCitation" : "(Schulz et al., 2014)"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Schulz </w:t>
      </w:r>
      <w:r w:rsidR="009E3418" w:rsidRPr="009E3418">
        <w:rPr>
          <w:rFonts w:ascii="Calibri" w:eastAsia="Calibri" w:hAnsi="Calibri"/>
          <w:i/>
          <w:lang w:val="en-US"/>
        </w:rPr>
        <w:t>et al.</w:t>
      </w:r>
      <w:r w:rsidRPr="00F02A52">
        <w:rPr>
          <w:rFonts w:ascii="Calibri" w:eastAsia="Calibri" w:hAnsi="Calibri"/>
          <w:lang w:val="en-US"/>
        </w:rPr>
        <w:t xml:space="preserve"> </w:t>
      </w:r>
      <w:r w:rsidR="004843D7">
        <w:rPr>
          <w:rFonts w:ascii="Calibri" w:eastAsia="Calibri" w:hAnsi="Calibri"/>
          <w:lang w:val="en-US"/>
        </w:rPr>
        <w:t>(</w:t>
      </w:r>
      <w:r w:rsidRPr="00F02A52">
        <w:rPr>
          <w:rFonts w:ascii="Calibri" w:eastAsia="Calibri" w:hAnsi="Calibri"/>
          <w:lang w:val="en-US"/>
        </w:rPr>
        <w:t>2014)</w:t>
      </w:r>
      <w:r w:rsidRPr="00F02A52">
        <w:rPr>
          <w:rFonts w:ascii="Calibri" w:eastAsia="Calibri" w:hAnsi="Calibri"/>
          <w:lang w:val="en-US"/>
        </w:rPr>
        <w:fldChar w:fldCharType="end"/>
      </w:r>
      <w:r w:rsidRPr="00F02A52">
        <w:rPr>
          <w:rFonts w:ascii="Calibri" w:eastAsia="Calibri" w:hAnsi="Calibri"/>
          <w:lang w:val="en-US"/>
        </w:rPr>
        <w:t xml:space="preserve"> compare nine European </w:t>
      </w:r>
      <w:r>
        <w:rPr>
          <w:rFonts w:ascii="Calibri" w:eastAsia="Calibri" w:hAnsi="Calibri"/>
          <w:lang w:val="en-US"/>
        </w:rPr>
        <w:t xml:space="preserve">Union </w:t>
      </w:r>
      <w:r w:rsidRPr="00F02A52">
        <w:rPr>
          <w:rFonts w:ascii="Calibri" w:eastAsia="Calibri" w:hAnsi="Calibri"/>
          <w:lang w:val="en-US"/>
        </w:rPr>
        <w:t xml:space="preserve">countries and </w:t>
      </w:r>
      <w:r>
        <w:rPr>
          <w:rFonts w:ascii="Calibri" w:eastAsia="Calibri" w:hAnsi="Calibri"/>
          <w:lang w:val="en-US"/>
        </w:rPr>
        <w:t xml:space="preserve">subnational jurisdictions and </w:t>
      </w:r>
      <w:r w:rsidRPr="00F02A52">
        <w:rPr>
          <w:rFonts w:ascii="Calibri" w:eastAsia="Calibri" w:hAnsi="Calibri"/>
          <w:lang w:val="en-US"/>
        </w:rPr>
        <w:t xml:space="preserve">analyze the relationship between property rights and economic importance on the one hand, and the degree of formally implemented </w:t>
      </w:r>
      <w:r>
        <w:rPr>
          <w:rFonts w:ascii="Calibri" w:eastAsia="Calibri" w:hAnsi="Calibri"/>
          <w:lang w:val="en-US"/>
        </w:rPr>
        <w:t>“</w:t>
      </w:r>
      <w:r w:rsidRPr="00F02A52">
        <w:rPr>
          <w:rFonts w:ascii="Calibri" w:eastAsia="Calibri" w:hAnsi="Calibri"/>
          <w:lang w:val="en-US"/>
        </w:rPr>
        <w:t xml:space="preserve">integrative nature conservation” in forest policy on the other. They found that the more important the forest sector and the more decision-making is influenced by small </w:t>
      </w:r>
      <w:r>
        <w:rPr>
          <w:rFonts w:ascii="Calibri" w:eastAsia="Calibri" w:hAnsi="Calibri"/>
          <w:lang w:val="en-US"/>
        </w:rPr>
        <w:t>“</w:t>
      </w:r>
      <w:r w:rsidRPr="00F02A52">
        <w:rPr>
          <w:rFonts w:ascii="Calibri" w:eastAsia="Calibri" w:hAnsi="Calibri"/>
          <w:lang w:val="en-US"/>
        </w:rPr>
        <w:t xml:space="preserve">peak interest organizations”, the less conservation rules are formally implemented. Related to the second aspect, Howlett &amp; Rayner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111/j.1468-0491.2006.00314.x", "ISBN" : "0952-1895", "abstract" : "New policy initiatives are increasingly embedded in novel governance strategies. These new modes of governance differ from existing policy mixes in that they are specifically designed to reduce the number of instances of counterproductive policy instrument use; to function effectively and meet public policy goals in an era of decreased national state capacity and autonomy; and rely much more heavily than existing instrument mixes have done on the involvement of private actors in both policy formulation and implementation. These instances of contemporary policy design require careful analysis in order to understand where and when such designs may be adopted and, more importantly, prove effective. This article examines efforts made in Europe and Canada to develop \"next-generation\" forest policy strategies and finds considerable divergence in the new regulatory processes put into place in different countries. Following Knill and Lehmkuhl, this divergence is attributed to changing patterns of domestic actor capacities in the face of weak international regimes.", "author" : [ { "dropping-particle" : "", "family" : "Howlett", "given" : "Michael", "non-dropping-particle" : "", "parse-names" : false, "suffix" : "" }, { "dropping-particle" : "", "family" : "Rayner", "given" : "Jeremy", "non-dropping-particle" : "", "parse-names" : false, "suffix" : "" } ], "container-title" : "Governance", "id" : "ITEM-1", "issue" : "2", "issued" : { "date-parts" : [ [ "2006" ] ] }, "page" : "251-275", "title" : "Globalization and governance capacity: Explaining divergence in national forest programs as instances of 'next generation' regulation in Canada and Europe", "type" : "article-journal", "volume" : "19" }, "suppress-author" : 1, "uris" : [ "http://www.mendeley.com/documents/?uuid=6cb45fe1-b56b-42fc-a592-a1e4a222c345" ] } ], "mendeley" : { "formattedCitation" : "(2006)", "plainTextFormattedCitation" : "(2006)", "previouslyFormattedCitation" : "(200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2006)</w:t>
      </w:r>
      <w:r w:rsidRPr="00F02A52">
        <w:rPr>
          <w:rFonts w:ascii="Calibri" w:eastAsia="Calibri" w:hAnsi="Calibri"/>
          <w:lang w:val="en-US"/>
        </w:rPr>
        <w:fldChar w:fldCharType="end"/>
      </w:r>
      <w:r w:rsidRPr="00F02A52">
        <w:rPr>
          <w:rFonts w:ascii="Calibri" w:eastAsia="Calibri" w:hAnsi="Calibri"/>
          <w:lang w:val="en-US"/>
        </w:rPr>
        <w:t xml:space="preserve"> recognize the importance of private actors and interest groups in the reconfiguration of governance structures. </w:t>
      </w:r>
      <w:r w:rsidRPr="00F02A52">
        <w:rPr>
          <w:rFonts w:eastAsia="Calibri"/>
          <w:lang w:val="en-US"/>
        </w:rPr>
        <w:t xml:space="preserve">Decentralization and participatory approaches have become important issues in the forestry sector, and are seen as measures to increase the effectiveness of forest policy. As a means to bring decision-making closer to the implementation level, four variables are most important for achieving sustainable forest management via nation-wide Forest Programmes: participation, collaboration, inter-sectoral cooperation, and long-term iterative adaptive approaches </w:t>
      </w:r>
      <w:r w:rsidRPr="00F02A52">
        <w:rPr>
          <w:rFonts w:eastAsia="Calibri"/>
          <w:lang w:val="en-US"/>
        </w:rPr>
        <w:fldChar w:fldCharType="begin" w:fldLock="1"/>
      </w:r>
      <w:r>
        <w:rPr>
          <w:rFonts w:eastAsia="Calibri"/>
          <w:lang w:val="en-US"/>
        </w:rPr>
        <w:instrText>ADDIN CSL_CITATION { "citationItems" : [ { "id" : "ITEM-1", "itemData" : { "abstract" : "The COST Action E19 on National Forest Programmes in a European Context assembled more than 70 researchers and civil servants from 20 European countries and the USA. Some meetings were also attended by scholars from Canada, China and Japan. The participants aimed to provide policy makers in Europe with improved means for the formulation and implementation of National Forest Programmes (NFPs) for ensuring sustainable forest management. In order to accomplish this objective the work programme comprised the following tasks: to interpret the basic elements and institutional and procedural requirements of NFPs, to assess the effects of these elements and requirements on NFPs, to assess the supporting and impeding factors for the development of substantive NFPs, to evaluate the significance of NFPs in comparison to other policy means.", "editor" : [ { "dropping-particle" : "", "family" : "Humphreys", "given" : "David", "non-dropping-particle" : "", "parse-names" : false, "suffix" : "" } ], "id" : "ITEM-1", "issued" : { "date-parts" : [ [ "2004" ] ] }, "note" : "The COST Action E19 on National Forest Programmes in a European Context assembled more than 70 researchers and civil servants from 20 European countries and the USA. Some meetings were also attended by scholars from Canada, China and Japan. The participants aimed to provide policy makers in Europe with improved means for the formulation and implementation of National Forest Programmes (NFPs) for ensuring sustainable forest management. In order to accomplish this objective the work programme comprised the following tasks: to interpret the basic elements and institutional and procedural requirements of NFPs, to assess the effects of these elements and requirements on NFPs, to assess the supporting and impeding factors for the development of substantive NFPs, to evaluate the significance of NFPs in comparison to other policy means.", "number-of-pages" : "347", "publisher" : "Office for Official Publications of the European Communities", "publisher-place" : "Luxembourg", "title" : "Forests for the Future: National Forest Programmes in Europe - Country and Regional Reports from COST Action E19", "type" : "book" }, "locator" : "18", "uris" : [ "http://www.mendeley.com/documents/?uuid=2b92ea28-b249-3233-a2e5-1e187a2c2d99" ] } ], "mendeley" : { "formattedCitation" : "(Humphreys, 2004, p. 18)", "plainTextFormattedCitation" : "(Humphreys, 2004, p. 18)", "previouslyFormattedCitation" : "(Humphreys, 2004, p. 18)" }, "properties" : {  }, "schema" : "https://github.com/citation-style-language/schema/raw/master/csl-citation.json" }</w:instrText>
      </w:r>
      <w:r w:rsidRPr="00F02A52">
        <w:rPr>
          <w:rFonts w:eastAsia="Calibri"/>
          <w:lang w:val="en-US"/>
        </w:rPr>
        <w:fldChar w:fldCharType="separate"/>
      </w:r>
      <w:r w:rsidRPr="00F02A52">
        <w:rPr>
          <w:rFonts w:eastAsia="Calibri"/>
          <w:lang w:val="en-US"/>
        </w:rPr>
        <w:t>(Humphreys, 2004, p. 18)</w:t>
      </w:r>
      <w:r w:rsidRPr="00F02A52">
        <w:rPr>
          <w:rFonts w:eastAsia="Calibri"/>
          <w:lang w:val="en-US"/>
        </w:rPr>
        <w:fldChar w:fldCharType="end"/>
      </w:r>
      <w:r w:rsidRPr="00F02A52">
        <w:rPr>
          <w:rFonts w:eastAsia="Calibri"/>
          <w:lang w:val="en-US"/>
        </w:rPr>
        <w:t>. At the local level</w:t>
      </w:r>
      <w:r w:rsidRPr="00F02A52">
        <w:rPr>
          <w:rFonts w:ascii="Calibri" w:eastAsia="Calibri" w:hAnsi="Calibri"/>
          <w:lang w:val="en-US"/>
        </w:rPr>
        <w:t xml:space="preserve">, participatory approaches such as forest collaborative arrangements or partnerships seem promising, but have so far often been underutilized (e.g., between forestry and reindeer husbandry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Roturier", "given" : "Samuel", "non-dropping-particle" : "", "parse-names" : false, "suffix" : "" }, { "dropping-particle" : "", "family" : "Nygard", "given" : "Jakob", "non-dropping-particle" : "", "parse-names" : false, "suffix" : "" }, { "dropping-particle" : "", "family" : "Nutti", "given" : "Lars-Evert", "non-dropping-particle" : "", "parse-names" : false, "suffix" : "" }, { "dropping-particle" : "", "family" : "Astot", "given" : "Mats-Peter", "non-dropping-particle" : "", "parse-names" : false, "suffix" : "" }, { "dropping-particle" : "", "family" : "Rou\u00e9", "given" : "Marie", "non-dropping-particle" : "", "parse-names" : false, "suffix" : "" } ], "chapter-number" : "7", "container-title" : "Knowing our Land and Resources: Indigenous and Local Knowledge of Biodiversity and Ecosystem Services in Europe and Central Asia. Knowledges of Nature 9.", "editor" : [ { "dropping-particle" : "", "family" : "Rou\u00e9", "given" : "Marie", "non-dropping-particle" : "", "parse-names" : false, "suffix" : "" }, { "dropping-particle" : "", "family" : "Moln\u00e1r", "given" : "Zsolt", "non-dropping-particle" : "", "parse-names" : false, "suffix" : "" } ], "id" : "ITEM-1", "issued" : { "date-parts" : [ [ "2017" ] ] }, "note" : "NULL", "page" : "90-108", "publisher" : "UNESCO", "publisher-place" : "Paris", "title" : "Reindeer Husbandry in the Boreal Forest: Sami Ecological Knowledge or the Science of \u201cWorking With Nature\u201d", "type" : "chapter" }, "uris" : [ "http://www.mendeley.com/documents/?uuid=62994a9e-1c4f-3147-8411-d73152b408e1" ] } ], "mendeley" : { "formattedCitation" : "(Roturier, Nygard, Nutti, Astot, &amp; Rou\u00e9, 2017)", "plainTextFormattedCitation" : "(Roturier, Nygard, Nutti, Astot, &amp; Rou\u00e9, 2017)", "previouslyFormattedCitation" : "(Roturier, Nygard, Nutti, Astot, &amp; Rou\u00e9, 2017)"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Roturier</w:t>
      </w:r>
      <w:r w:rsidR="008B6CB1">
        <w:rPr>
          <w:rFonts w:ascii="Calibri" w:eastAsia="Calibri" w:hAnsi="Calibri"/>
          <w:i/>
          <w:lang w:val="en-US"/>
        </w:rPr>
        <w:t xml:space="preserve"> et al.</w:t>
      </w:r>
      <w:r w:rsidRPr="00F02A52">
        <w:rPr>
          <w:rFonts w:ascii="Calibri" w:eastAsia="Calibri" w:hAnsi="Calibri"/>
          <w:lang w:val="en-US"/>
        </w:rPr>
        <w:t>, 2017)</w:t>
      </w:r>
      <w:r w:rsidRPr="00F02A52">
        <w:rPr>
          <w:rFonts w:ascii="Calibri" w:eastAsia="Calibri" w:hAnsi="Calibri"/>
          <w:lang w:val="en-US"/>
        </w:rPr>
        <w:fldChar w:fldCharType="end"/>
      </w:r>
      <w:r w:rsidRPr="00F02A52">
        <w:rPr>
          <w:rFonts w:ascii="Calibri" w:eastAsia="Calibri" w:hAnsi="Calibri"/>
          <w:lang w:val="en-US"/>
        </w:rPr>
        <w:t xml:space="preserve">. </w:t>
      </w:r>
      <w:r w:rsidRPr="00F02A52">
        <w:rPr>
          <w:rFonts w:eastAsia="Calibri"/>
          <w:lang w:val="en-US"/>
        </w:rPr>
        <w:t>Impeding factors can be fragmented private ownership, strong interest groups and clientelism, established legal traditions and policy cultures. Decentralization does not necessarily mean a withdrawal of the government, because “</w:t>
      </w:r>
      <w:r w:rsidRPr="00F02A52">
        <w:rPr>
          <w:rFonts w:eastAsia="Calibri"/>
          <w:i/>
          <w:lang w:val="en-US"/>
        </w:rPr>
        <w:t>control by the state and self-governance by people go hand in hand</w:t>
      </w:r>
      <w:r w:rsidRPr="00F02A52">
        <w:rPr>
          <w:rFonts w:eastAsia="Calibri"/>
          <w:lang w:val="en-US"/>
        </w:rPr>
        <w:t>”</w:t>
      </w:r>
      <w:r w:rsidRPr="00F02A52">
        <w:rPr>
          <w:rFonts w:ascii="Calibri" w:eastAsia="Calibri" w:hAnsi="Calibri"/>
          <w:lang w:val="en-US"/>
        </w:rPr>
        <w:t xml:space="preserv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This paper aims to assess the emergence of the concept of forest governance in the field of forest policy analysis. This assessment is mainly theoretical in nature. The various meanings and main criticisms of forest governance will be dealt with. In so doing, the paper applies the so-called \u2018Triple G\u2019 perspective (government, governance, governmentality). Firstly, the paper explains the emergence of the forest governance concept from the shortcomings of forest government, or \u2018state forestry\u2019 (overexploitation, policy failure, corruption). In a next step, it also criticises the concept of forest governance, now using a governmentality perspective. This latter view assumes that control by the state and self-governance by people go hand in hand. It thus challenges one of the key assumptions in many governance studies, namely that the state has substantially withdrawn from the forest sector and that forest politics has been relocated from the state to the market and to society.", "author" : [ { "dropping-particle" : "", "family" : "Arts", "given" : "Bas", "non-dropping-particle" : "", "parse-names" : false, "suffix" : "" } ], "container-title" : "Forest Policy and Economics", "id" : "ITEM-1", "issued" : { "date-parts" : [ [ "2014" ] ] }, "page" : "17-22", "title" : "Assessing forest governance from a 'Triple G' perspective: Government, governance, governmentality", "type" : "article-journal", "volume" : "49" }, "locator" : "17", "uris" : [ "http://www.mendeley.com/documents/?uuid=adfc6236-a0b6-4bde-9399-2a651de91f5f" ] } ], "mendeley" : { "formattedCitation" : "(Arts, 2014, p. 17)", "plainTextFormattedCitation" : "(Arts, 2014, p. 17)", "previouslyFormattedCitation" : "(Arts, 2014, p. 17)"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Arts, 2014, p. 17)</w:t>
      </w:r>
      <w:r w:rsidRPr="00F02A52">
        <w:rPr>
          <w:rFonts w:ascii="Calibri" w:eastAsia="Calibri" w:hAnsi="Calibri"/>
          <w:lang w:val="en-US"/>
        </w:rPr>
        <w:fldChar w:fldCharType="end"/>
      </w:r>
      <w:r w:rsidRPr="00F02A52">
        <w:rPr>
          <w:rFonts w:eastAsia="Calibri"/>
          <w:lang w:val="en-US"/>
        </w:rPr>
        <w:t xml:space="preserve">. In general, such programmes make less use of participants’ inputs than they could, and the participatory processes are generally not designed to resolve conflicts or trade-offs </w:t>
      </w:r>
      <w:r w:rsidRPr="00F02A52">
        <w:rPr>
          <w:rFonts w:eastAsia="Calibri"/>
          <w:lang w:val="en-US"/>
        </w:rPr>
        <w:fldChar w:fldCharType="begin" w:fldLock="1"/>
      </w:r>
      <w:r>
        <w:rPr>
          <w:rFonts w:eastAsia="Calibri"/>
          <w:lang w:val="en-US"/>
        </w:rPr>
        <w:instrText>ADDIN CSL_CITATION { "citationItems" : [ { "id" : "ITEM-1", "itemData" : { "DOI" : "10.1080/08941920.2011.630061", "abstract" : "The opening up of Finnish forest policymaking to new interest groups and a change to more flexible forms of partnerships at multiple levels signals a transition to new governance relations. Drawing on the concept of institutional capacity, we analyze the governance potential of stakeholder forums, called Regional Forest Councils, to balance economic considerations with ecological ones in preparing Regional Forest Programs. More specifically, we look into knowledge resources that are produced and shared in the Regional Forest Program process, relational resources such as trust and reciprocity created and sustained in the Regional Forest Councils, and the capacity to mobilize resources and take action to implement the program. The two processes we have analyzed demonstrate various elements of institutional capacity for collective action, and illustrate the challenges that a traditional hierarchically organized and expert-driven sector can face in developing more inclusive forms of governance.", "author" : [ { "dropping-particle" : "", "family" : "Saarikoski", "given" : "Heli", "non-dropping-particle" : "", "parse-names" : false, "suffix" : "" }, { "dropping-particle" : "", "family" : "Akerman", "given" : "Maria", "non-dropping-particle" : "", "parse-names" : false, "suffix" : "" }, { "dropping-particle" : "", "family" : "Primmer", "given" : "Eeva", "non-dropping-particle" : "", "parse-names" : false, "suffix" : "" } ], "container-title" : "Society and Natural Resources", "id" : "ITEM-1", "issued" : { "date-parts" : [ [ "2012" ] ] }, "page" : "667-682", "title" : "The Challenge of Governance in Regional Forest Planning: An Analysis of Participatory Forest Program Processes in Finland", "type" : "article-journal", "volume" : "25" }, "uris" : [ "http://www.mendeley.com/documents/?uuid=b7c3535b-33b4-4f01-99ba-c7f136503ee9" ] }, { "id" : "ITEM-2", "itemData" : { "DOI" : "10.1016/j.forpol.2005.01.002", "ISBN" : "13899341", "ISSN" : "13899341", "abstract" : "Since the UNCED in 1992, National Forest Programmes (NFP) have been widely acknowledged as a means to implement internationally agreed upon sustainability goals for forest management. However, national forest programmes are prepared and implemented in national political, social and ecological contexts, which vary significantly between countries. Finland has a long tradition of \"forest programming\", starting from the 1950s, which has contributed to the institutions and culture of preparing such programmes. These programmes have traditionally been prepared in governmentally facilitated committees and working groups in close collaboration with interest groups and representatives of research and administration. In this paper, we develop goals for participation in a policy decision-making process. These goals, based on sustainable development definitions and policies, include: (1) generating new relevant information, (2) incorporating all relevant interests, and (3) contributing to reaching public agreement. Demands for increasing public awareness, inclusion of different views as well as respect for procedural citizen rights were obvious expectations also behind Finland's National Forest Programme 2010 that was made in 1999. The new forms of participation applied in the already well-developed interest-group-integrating policy preparation system provided an opportunity to take the participation goals more seriously. According to our analysis, the arguments arising from the new forms of participation were strongly in line with those already previously present in Finnish forest policy discourse, and the new forms of participation functioned merely as legitimating and awareness raising systems. ?? 2005 Elsevier B.V. All rights reserved.", "author" : [ { "dropping-particle" : "", "family" : "Primmer", "given" : "Eeva", "non-dropping-particle" : "", "parse-names" : false, "suffix" : "" }, { "dropping-particle" : "", "family" : "Kyll\u00f6nen", "given" : "Simo", "non-dropping-particle" : "", "parse-names" : false, "suffix" : "" } ], "container-title" : "Forest Policy and Economics", "id" : "ITEM-2", "issue" : "8", "issued" : { "date-parts" : [ [ "2006" ] ] }, "page" : "838-853", "title" : "Goals for public participation implied by sustainable development, and the preparatory process of the Finnish National Forest Programme", "type" : "article-journal", "volume" : "8" }, "uris" : [ "http://www.mendeley.com/documents/?uuid=2cbc9b80-f4f8-4568-960a-5201f0dcfc67" ] } ], "mendeley" : { "formattedCitation" : "(Primmer &amp; Kyll\u00f6nen, 2006; Saarikoski, Akerman, &amp; Primmer, 2012)", "plainTextFormattedCitation" : "(Primmer &amp; Kyll\u00f6nen, 2006; Saarikoski, Akerman, &amp; Primmer, 2012)", "previouslyFormattedCitation" : "(Primmer &amp; Kyll\u00f6nen, 2006; Saarikoski, Akerman, &amp; Primmer,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Primmer &amp; Kyllönen, 2006; Saarikoski</w:t>
      </w:r>
      <w:r w:rsidR="008B6CB1">
        <w:rPr>
          <w:rFonts w:eastAsia="Calibri"/>
          <w:i/>
          <w:lang w:val="en-US"/>
        </w:rPr>
        <w:t xml:space="preserve"> et al.</w:t>
      </w:r>
      <w:r w:rsidRPr="00F02A52">
        <w:rPr>
          <w:rFonts w:eastAsia="Calibri"/>
          <w:lang w:val="en-US"/>
        </w:rPr>
        <w:t>, 2012)</w:t>
      </w:r>
      <w:r w:rsidRPr="00F02A52">
        <w:rPr>
          <w:rFonts w:eastAsia="Calibri"/>
          <w:lang w:val="en-US"/>
        </w:rPr>
        <w:fldChar w:fldCharType="end"/>
      </w:r>
      <w:r w:rsidRPr="00F02A52">
        <w:rPr>
          <w:rFonts w:eastAsia="Calibri"/>
          <w:lang w:val="en-US"/>
        </w:rPr>
        <w:t>.</w:t>
      </w:r>
    </w:p>
    <w:p w14:paraId="5A80FEF8" w14:textId="77777777" w:rsidR="00E97DE0" w:rsidRPr="00F02A52" w:rsidRDefault="00E97DE0" w:rsidP="00E97DE0">
      <w:pPr>
        <w:rPr>
          <w:rFonts w:eastAsia="Calibri"/>
          <w:lang w:val="en-US"/>
        </w:rPr>
      </w:pPr>
    </w:p>
    <w:p w14:paraId="21C24B82" w14:textId="77777777" w:rsidR="00E97DE0" w:rsidRPr="00F02A52" w:rsidRDefault="00E97DE0" w:rsidP="001F0516">
      <w:pPr>
        <w:pStyle w:val="Heading4"/>
      </w:pPr>
      <w:bookmarkStart w:id="1852" w:name="_Toc519504833"/>
      <w:r w:rsidRPr="00F02A52">
        <w:t>Summary</w:t>
      </w:r>
      <w:bookmarkEnd w:id="1852"/>
    </w:p>
    <w:p w14:paraId="35D784C8" w14:textId="431946FB" w:rsidR="00E97DE0" w:rsidRPr="00F02A52" w:rsidRDefault="00E97DE0" w:rsidP="00E97DE0">
      <w:pPr>
        <w:rPr>
          <w:rFonts w:ascii="Calibri" w:eastAsia="Calibri" w:hAnsi="Calibri"/>
          <w:lang w:val="en-US"/>
        </w:rPr>
      </w:pPr>
      <w:r w:rsidRPr="00F02A52">
        <w:rPr>
          <w:rFonts w:ascii="Calibri" w:eastAsia="Calibri" w:hAnsi="Calibri"/>
          <w:lang w:val="en-US"/>
        </w:rPr>
        <w:t xml:space="preserve">The key aspects of an effective and sustainable integrated forest policy and management approach, including the protection of biodiversity and mainstreaming of biodiversity and nature´s contributions to people, can be summarized as: (i) bringing together different public and private actors; (ii) encouraging joint learning and developing a common understanding; (iii) identifying and addressing trade-offs; (iv) developing a coherent policy at different levels; and (v) managing conflicts by applying various policy instruments appropriately designed for the respective institutional context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Sotirov", "given" : "M.", "non-dropping-particle" : "", "parse-names" : false, "suffix" : "" }, { "dropping-particle" : "", "family" : "Storch", "given" : "S.", "non-dropping-particle" : "", "parse-names" : false, "suffix" : "" }, { "dropping-particle" : "", "family" : "Aggestam", "given" : "F.", "non-dropping-particle" : "", "parse-names" : false, "suffix" : "" }, { "dropping-particle" : "", "family" : "Giurcia", "given" : "A.", "non-dropping-particle" : "", "parse-names" : false, "suffix" : "" }, { "dropping-particle" : "", "family" : "Selter", "given" : "A.", "non-dropping-particle" : "", "parse-names" : false, "suffix" : "" }, { "dropping-particle" : "", "family" : "Baychevy", "given" : "T.", "non-dropping-particle" : "", "parse-names" : false, "suffix" : "" }, { "dropping-particle" : "", "family" : "Eriksson", "given" : "Ljusk Ola", "non-dropping-particle" : "", "parse-names" : false, "suffix" : "" }, { "dropping-particle" : "", "family" : "Salln\u00e4s, Ola, Trubins", "given" : "R.", "non-dropping-particle" : "", "parse-names" : false, "suffix" : "" }, { "dropping-particle" : "", "family" : "Sch\u00fcll", "given" : "E.", "non-dropping-particle" : "", "parse-names" : false, "suffix" : "" }, { "dropping-particle" : "", "family" : "Borges", "given" : "J.", "non-dropping-particle" : "", "parse-names" : false, "suffix" : "" }, { "dropping-particle" : "", "family" : "McDermott", "given" : "C.L.", "non-dropping-particle" : "", "parse-names" : false, "suffix" : "" }, { "dropping-particle" : "", "family" : "Hoogstra-Klein", "given" : "M.", "non-dropping-particle" : "", "parse-names" : false, "suffix" : "" }, { "dropping-particle" : "", "family" : "Hengeveld", "given" : "G.", "non-dropping-particle" : "", "parse-names" : false, "suffix" : "" }, { "dropping-particle" : "", "family" : "Pettenella", "given" : "D.", "non-dropping-particle" : "", "parse-names" : false, "suffix" : "" } ], "collection-title" : "INTEGRAL EU Policy Paper", "id" : "ITEM-1", "issued" : { "date-parts" : [ [ "2015" ] ] }, "number-of-pages" : "34", "title" : "Forest Policy Integration in Europe: Lessons Learnt, Challenges Ahead, and Strategies to Support Sustainable Forest Management and Multifunctional Forestry in the Future", "type" : "report" }, "uris" : [ "http://www.mendeley.com/documents/?uuid=86689a1a-0cbe-4e59-951e-b8c287e35e8a" ] } ], "mendeley" : { "formattedCitation" : "(Sotirov et al., 2015)", "plainTextFormattedCitation" : "(Sotirov et al., 2015)", "previouslyFormattedCitation" : "(Sotirov et al., 2015)"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Sotirov </w:t>
      </w:r>
      <w:r w:rsidR="009E3418" w:rsidRPr="009E3418">
        <w:rPr>
          <w:rFonts w:ascii="Calibri" w:eastAsia="Calibri" w:hAnsi="Calibri"/>
          <w:i/>
          <w:lang w:val="en-US"/>
        </w:rPr>
        <w:t>et al.</w:t>
      </w:r>
      <w:r w:rsidRPr="00F02A52">
        <w:rPr>
          <w:rFonts w:ascii="Calibri" w:eastAsia="Calibri" w:hAnsi="Calibri"/>
          <w:lang w:val="en-US"/>
        </w:rPr>
        <w:t>, 2015)</w:t>
      </w:r>
      <w:r w:rsidRPr="00F02A52">
        <w:rPr>
          <w:rFonts w:ascii="Calibri" w:eastAsia="Calibri" w:hAnsi="Calibri"/>
          <w:lang w:val="en-US"/>
        </w:rPr>
        <w:fldChar w:fldCharType="end"/>
      </w:r>
      <w:r w:rsidRPr="00F02A52">
        <w:rPr>
          <w:rFonts w:ascii="Calibri" w:eastAsia="Calibri" w:hAnsi="Calibri"/>
          <w:lang w:val="en-US"/>
        </w:rPr>
        <w:t>.</w:t>
      </w:r>
    </w:p>
    <w:p w14:paraId="280DBC3B" w14:textId="539DF122" w:rsidR="00E97DE0" w:rsidRPr="00F02A52" w:rsidRDefault="00E97DE0" w:rsidP="00E97DE0">
      <w:pPr>
        <w:rPr>
          <w:rFonts w:ascii="Calibri" w:eastAsia="Calibri" w:hAnsi="Calibri"/>
          <w:lang w:val="en-US"/>
        </w:rPr>
      </w:pPr>
      <w:r w:rsidRPr="00F02A52">
        <w:rPr>
          <w:rFonts w:ascii="Calibri" w:eastAsia="Calibri" w:hAnsi="Calibri"/>
          <w:lang w:val="en-US"/>
        </w:rPr>
        <w:t xml:space="preserve">However, structural governance change happens at different speeds, to different degrees and is influenced by various factors. The scope of change can vary from changing the policy setting, while instruments and goals remain the same, to changing setting and instruments without changing the goals, and changing all three elements (setting, instruments, and goals) of forest policy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80/09644016.2015.1027056", "abstract" : "The Habitats Directive is the cornerstone of the European Union?s nature conservation policy. Its cumbersome and contested implementation is analysed across multiple levels of governance in Germany and the United Kingdom, focusing on forest policy. In an analysis that aligns B\u00f6rzel and Risse?s approach to Europeanization with Hall?s policy change model, policy documents and interviews with 49 policy stakeholders are analysed. It is shown that policy change through implementation develops slowly and to different degrees. Europeanization through the Habitats Directive is dependent on specific institutional departure points, progressing in distinct waves triggered by various facilitating factors. Aligning both theoretical frameworks supports a better understanding of specific temporal, strategic, and spatial patterns of policy change through implementation. However, these frameworks also have weaknesses: under specific circumstances paradigmatic policy change occurs even where only instrumental settings have changed. The Habitats Directive is the cornerstone of the European Union?s nature conservation policy. Its cumbersome and contested implementation is analysed across multiple levels of governance in Germany and the United Kingdom, focusing on forest policy. In an analysis that aligns B\u00f6rzel and Risse?s approach to Europeanization with Hall?s policy change model, policy documents and interviews with 49 policy stakeholders are analysed. It is shown that policy change through implementation develops slowly and to different degrees. Europeanization through the Habitats Directive is dependent on specific institutional departure points, progressing in distinct waves triggered by various facilitating factors. Aligning both theoretical frameworks supports a better understanding of specific temporal, strategic, and spatial patterns of policy change through implementation. However, these frameworks also have weaknesses: under specific circumstances paradigmatic policy change occurs even where only instrumental settings have changed.", "author" : [ { "dropping-particle" : "", "family" : "Borrass", "given" : "L.", "non-dropping-particle" : "", "parse-names" : false, "suffix" : "" }, { "dropping-particle" : "", "family" : "Sotirov", "given" : "M.", "non-dropping-particle" : "", "parse-names" : false, "suffix" : "" }, { "dropping-particle" : "", "family" : "Winkel", "given" : "G.", "non-dropping-particle" : "", "parse-names" : false, "suffix" : "" } ], "container-title" : "Environmental Politics", "id" : "ITEM-1", "issued" : { "date-parts" : [ [ "2015" ] ] }, "page" : "788-809", "title" : "Policy change and Europeanization: Implementing the European Union\u2019s Habitats Directive in Germany and the United Kingdom", "type" : "article-journal", "volume" : "24" }, "uris" : [ "http://www.mendeley.com/documents/?uuid=958f6484-cb0e-4d23-957d-7391a6320426" ] } ], "mendeley" : { "formattedCitation" : "(Borrass, Sotirov, &amp; Winkel, 2015)", "plainTextFormattedCitation" : "(Borrass, Sotirov, &amp; Winkel, 2015)", "previouslyFormattedCitation" : "(Borrass, Sotirov, &amp; Winkel, 2015)"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Borrass</w:t>
      </w:r>
      <w:r w:rsidR="0080068E">
        <w:rPr>
          <w:rFonts w:ascii="Calibri" w:eastAsia="Calibri" w:hAnsi="Calibri"/>
          <w:i/>
          <w:lang w:val="en-US"/>
        </w:rPr>
        <w:t xml:space="preserve"> et al.</w:t>
      </w:r>
      <w:r w:rsidRPr="00F02A52">
        <w:rPr>
          <w:rFonts w:ascii="Calibri" w:eastAsia="Calibri" w:hAnsi="Calibri"/>
          <w:lang w:val="en-US"/>
        </w:rPr>
        <w:t xml:space="preserve">, </w:t>
      </w:r>
      <w:r w:rsidRPr="00F02A52">
        <w:rPr>
          <w:rFonts w:ascii="Calibri" w:eastAsia="Calibri" w:hAnsi="Calibri"/>
          <w:lang w:val="en-US"/>
        </w:rPr>
        <w:lastRenderedPageBreak/>
        <w:t>2015)</w:t>
      </w:r>
      <w:r w:rsidRPr="00F02A52">
        <w:rPr>
          <w:rFonts w:ascii="Calibri" w:eastAsia="Calibri" w:hAnsi="Calibri"/>
          <w:lang w:val="en-US"/>
        </w:rPr>
        <w:fldChar w:fldCharType="end"/>
      </w:r>
      <w:r w:rsidRPr="00F02A52">
        <w:rPr>
          <w:rFonts w:ascii="Calibri" w:eastAsia="Calibri" w:hAnsi="Calibri"/>
          <w:lang w:val="en-US"/>
        </w:rPr>
        <w:t xml:space="preserve">. The degree of change depends on the national legal and policy system currently in place, as well as the readiness of interest groups to participate in the process of multilevel governance. Given the diverse character of change, it can be quite demanding for private actors to develop respective capacities and coping strategie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16/j.forpol.2014.07.015", "ISSN" : "13899341", "abstract" : "Multi-level governance theory states that interest groups play an important role in decision-making processes. However, the implications of the assumed trend from government to multi-level forest governance for interest groups have not been sufficiently examined. This paper examines the case of German forest politics and studies the effects of the trend towards multi-level governance for forest-related interest groups. The empirical analysis implies that interest groups are in an organizational and/or strategic reconfiguration process in response to changes of the overall governance structure. Different coping strategies among interest groups organized on multiple levels, and interest groups organized on a single organizational level are observed. Many interest groups feel overwhelmed in their attempt to understand and observe every level of action at the same time. Inequalities between the ability of different interest groups to influence decision-making might be reinforced by the trend towards a multi-level governance structure.", "author" : [ { "dropping-particle" : "", "family" : "Juerges", "given" : "Nataly", "non-dropping-particle" : "", "parse-names" : false, "suffix" : "" }, { "dropping-particle" : "", "family" : "Newig", "given" : "Jens", "non-dropping-particle" : "", "parse-names" : false, "suffix" : "" } ], "container-title" : "Forest Policy and Economics", "id" : "ITEM-1", "issued" : { "date-parts" : [ [ "2015" ] ] }, "page" : "228-235", "publisher" : "Elsevier B.V.", "title" : "How interest groups adapt to the changing forest governance landscape in the EU: A case study from Germany", "type" : "article-journal", "volume" : "50" }, "uris" : [ "http://www.mendeley.com/documents/?uuid=f66c534c-b95c-4760-9494-517da51dfc60" ] }, { "id" : "ITEM-2", "itemData" : { "ISSN" : "13899341", "abstract" : "This paper applies theories of equity and transnational \u201cgovernance generating networks\u201d to assess how forest certification is enacted in Russia. Drawing on eight years of field research, we compare the engagement of shifting networks of Russian private sector, NGO, governmental and local community actors in implementing select social and environmental standards and how this impacts the effectiveness of the FSC in tackling local community and environmental concerns. Our case study suggests that much of the parameter-setting for what is addressed in certification's \u201csites of implementation\u201d happens outside of formal standards-setting processes. In regard to environmental standards, strong and stable transnational environmental networks have been relatively successful in protecting \u201chigh conservation value forests\u201d. However equivalent multi-level networks are lacking for key social standards. While a national social NGO has had some success in promoting procedural equity through community participation, we find no evidence that certification was addressing local community concerns for distributive equity. In particular, certification had failed to address the loss of small and medium forest enterprises, loss of local access to sawnwood and rising costs of fuelwood. This highlights the power dynamics of global standards implementation and the need for multi-scale advocacy coalitions to ensure their effective implementation.", "author" : [ { "dropping-particle" : "", "family" : "Tysiachniouk", "given" : "Maria", "non-dropping-particle" : "", "parse-names" : false, "suffix" : "" }, { "dropping-particle" : "", "family" : "McDermott", "given" : "Constance L.", "non-dropping-particle" : "", "parse-names" : false, "suffix" : "" } ], "container-title" : "Forest Policy and Economics", "id" : "ITEM-2", "issued" : { "date-parts" : [ [ "2016", "1" ] ] }, "page" : "43-53", "title" : "Certification with Russian characteristics: Implications for social and environmental equity", "type" : "article-journal", "volume" : "62" }, "uris" : [ "http://www.mendeley.com/documents/?uuid=c44c0a13-b4d2-4a8c-b597-e3527b74dcae" ] } ], "mendeley" : { "formattedCitation" : "(Juerges &amp; Newig, 2015; Tysiachniouk &amp; McDermott, 2016)", "plainTextFormattedCitation" : "(Juerges &amp; Newig, 2015; Tysiachniouk &amp; McDermott, 2016)", "previouslyFormattedCitation" : "(Juerges &amp; Newig, 2015; Tysiachniouk &amp; McDermott,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Juerges &amp; Newig, 2015; Tysiachniouk &amp; McDermott, 2016)</w:t>
      </w:r>
      <w:r w:rsidRPr="00F02A52">
        <w:rPr>
          <w:rFonts w:ascii="Calibri" w:eastAsia="Calibri" w:hAnsi="Calibri"/>
          <w:lang w:val="en-US"/>
        </w:rPr>
        <w:fldChar w:fldCharType="end"/>
      </w:r>
      <w:r w:rsidRPr="00F02A52">
        <w:rPr>
          <w:rFonts w:ascii="Calibri" w:eastAsia="Calibri" w:hAnsi="Calibri"/>
          <w:lang w:val="en-US"/>
        </w:rPr>
        <w:t xml:space="preserve">. This is particularly the case for indigenous peoples who lack the necessary organizational capacity to adapt to this chang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This thesis addresses an example of multiple-use commons problems: the case of land use for forestry and reindeer husbandry. Forestry use land for industrial purposes while reindeer husbandry (practiced by the indigenous people, the Sami) use the same land for reindeer grazing. The land use rights are shared between the two sectors: forestry owns the forest resource while reindeer husbandry has usufructuary rights. Among other things, the parallel land use and property rights situation are the reasons why land use is problematic. An institutional arrangement, consultations, was installed to ease the conflicts over land use. However, consultations have shortcomings since conflicts over land use still occur. The institutional and development (IAD) framework is used to analyze consultations. To analyze the nature of the problem, the individuals and the institutions involved is studied by using the ladder of participation, design principles, social planner\u2019s model, and transaction cost theory. The intent is to, by using interdisciplinary theories and methods, discuss the economic aspects of natural resource management in general, and the forestry-reindeer husbandry land use problems in particular. The results show that the current institutional arrangement does not lead to a stable outcome. One reason for this instability is the uneven power relation within consultations. Additionally, there is unevenness between the sectors in economic terms. To overcome the shortcomings of the institutional arrangement, the thesis identifies possible improvements to the consultation process, applicable within the present legal framework. The thesis provides valuable contributions to the knowledge of the forestry-reindeer husbandry land use management, and to the theoretical understanding of multiple-use commons.", "author" : [ { "dropping-particle" : "", "family" : "Widmark", "given" : "Camilla", "non-dropping-particle" : "", "parse-names" : false, "suffix" : "" } ], "id" : "ITEM-1", "issued" : { "date-parts" : [ [ "2009" ] ] }, "note" : "NULL", "number-of-pages" : "60", "publisher" : "Swedish University of Agricultural Sciences", "title" : "Management of multiple-use commons. Focusing on Land Use for Forestry and Reindeer Husbandry in Northern Sweden", "type" : "thesis" }, "uris" : [ "http://www.mendeley.com/documents/?uuid=aac954ab-d9c4-346a-a782-4a95abc630ab" ] } ], "mendeley" : { "formattedCitation" : "(Widmark, 2009)", "plainTextFormattedCitation" : "(Widmark, 2009)", "previouslyFormattedCitation" : "(Widmark, 2009)"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Widmark, 2009)</w:t>
      </w:r>
      <w:r w:rsidRPr="00F02A52">
        <w:rPr>
          <w:rFonts w:ascii="Calibri" w:eastAsia="Calibri" w:hAnsi="Calibri"/>
          <w:lang w:val="en-US"/>
        </w:rPr>
        <w:fldChar w:fldCharType="end"/>
      </w:r>
      <w:r w:rsidRPr="00F02A52">
        <w:rPr>
          <w:rFonts w:ascii="Calibri" w:eastAsia="Calibri" w:hAnsi="Calibri"/>
          <w:lang w:val="en-US"/>
        </w:rPr>
        <w:t>. Furthermore, success or failure of governance shifts can be determined by external factors such as “</w:t>
      </w:r>
      <w:r w:rsidRPr="00F02A52">
        <w:rPr>
          <w:rFonts w:ascii="Calibri" w:eastAsia="Calibri" w:hAnsi="Calibri"/>
          <w:i/>
          <w:lang w:val="en-US"/>
        </w:rPr>
        <w:t>adjacent policy arrangements, socio-political trends and shock events</w:t>
      </w:r>
      <w:r w:rsidRPr="00F02A52">
        <w:rPr>
          <w:rFonts w:ascii="Calibri" w:eastAsia="Calibri" w:hAnsi="Calibri"/>
          <w:lang w:val="en-US"/>
        </w:rPr>
        <w:t>”, and internal factor such as “</w:t>
      </w:r>
      <w:r w:rsidRPr="00F02A52">
        <w:rPr>
          <w:rFonts w:ascii="Calibri" w:eastAsia="Calibri" w:hAnsi="Calibri"/>
          <w:i/>
          <w:lang w:val="en-US"/>
        </w:rPr>
        <w:t>policy entrepreneurs</w:t>
      </w:r>
      <w:r w:rsidRPr="00F02A52">
        <w:rPr>
          <w:rFonts w:ascii="Calibri" w:eastAsia="Calibri" w:hAnsi="Calibri"/>
          <w:lang w:val="en-US"/>
        </w:rPr>
        <w:t xml:space="preserv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16/j.forpol.2011.04.001", "abstract" : "Governance is one of the most frequently discussed issues in contemporary policy science literature, and this has led to a wide variety of conceptualisations. However, few of these offer a typology that can be used to actually analyse governance. In this paper, we present such a typology. We distinguish governance modes and governance shifts and use Kooiman's governance conception as our main inspiration, elaborated with the help of the policy arrangement approach. This results in four ideal-type governance modes \u2013 hierarchical, closed co-, open co- and self governance \u2013 that are operationalised into four ideal-type governance arrangements. These arrangements differ from one another in terms of actors, power and interaction rules. In explaining governance shifts, we distinguish between old and new modes of governance and introduce three external change factors (adjacent policy arrangements, socio-political trends and shock events) and one internal factor (policy entrepreneurs) that can account for governance change. To prove the value of our framework, we apply it to a case, i.e. the rise of nature policy in the Dutch region Utrechtse Heuvelrug in the 1970s and 1980s. Besides providing insight into how to work with our framework, the results also reveal a rather paradoxical governance shift, i.e. from a new to an old mode, thus putting the much heralded shift \u201cfrom government to governance\u201d into perspective.", "author" : [ { "dropping-particle" : "", "family" : "Arnouts", "given" : "Rikke", "non-dropping-particle" : "", "parse-names" : false, "suffix" : "" }, { "dropping-particle" : "", "family" : "Zouwen", "given" : "Mari\u00eblle", "non-dropping-particle" : "van der", "parse-names" : false, "suffix" : "" }, { "dropping-particle" : "", "family" : "Arts", "given" : "Bas", "non-dropping-particle" : "", "parse-names" : false, "suffix" : "" } ], "container-title" : "Forest Policy and Economics", "id" : "ITEM-1", "issued" : { "date-parts" : [ [ "2012" ] ] }, "page" : "43-50", "title" : "Analysing governance modes and shifts \u2014 Governance arrangements in Dutch nature policy", "type" : "article-journal", "volume" : "16" }, "locator" : "47", "uris" : [ "http://www.mendeley.com/documents/?uuid=77fb7431-28d7-4444-a089-0b3b6309c2ca" ] } ], "mendeley" : { "formattedCitation" : "(Arnouts, van der Zouwen, &amp; Arts, 2012, p. 47)", "plainTextFormattedCitation" : "(Arnouts, van der Zouwen, &amp; Arts, 2012, p. 47)", "previouslyFormattedCitation" : "(Arnouts, van der Zouwen, &amp; Arts, 2012, p. 47)"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Arnouts</w:t>
      </w:r>
      <w:r w:rsidR="0080068E">
        <w:rPr>
          <w:rFonts w:ascii="Calibri" w:eastAsia="Calibri" w:hAnsi="Calibri"/>
          <w:i/>
          <w:lang w:val="en-US"/>
        </w:rPr>
        <w:t xml:space="preserve"> et al.</w:t>
      </w:r>
      <w:r w:rsidRPr="00F02A52">
        <w:rPr>
          <w:rFonts w:ascii="Calibri" w:eastAsia="Calibri" w:hAnsi="Calibri"/>
          <w:lang w:val="en-US"/>
        </w:rPr>
        <w:t>, 2012, p. 47)</w:t>
      </w:r>
      <w:r w:rsidRPr="00F02A52">
        <w:rPr>
          <w:rFonts w:ascii="Calibri" w:eastAsia="Calibri" w:hAnsi="Calibri"/>
          <w:lang w:val="en-US"/>
        </w:rPr>
        <w:fldChar w:fldCharType="end"/>
      </w:r>
      <w:r w:rsidRPr="00F02A52">
        <w:rPr>
          <w:rFonts w:ascii="Calibri" w:eastAsia="Calibri" w:hAnsi="Calibri"/>
          <w:lang w:val="en-US"/>
        </w:rPr>
        <w:t xml:space="preserve"> (</w:t>
      </w:r>
      <w:r>
        <w:rPr>
          <w:rFonts w:ascii="Calibri" w:eastAsia="Calibri" w:hAnsi="Calibri"/>
          <w:lang w:val="en-US"/>
        </w:rPr>
        <w:t>see</w:t>
      </w:r>
      <w:r w:rsidRPr="00F02A52">
        <w:rPr>
          <w:rFonts w:ascii="Calibri" w:eastAsia="Calibri" w:hAnsi="Calibri"/>
          <w:lang w:val="en-US"/>
        </w:rPr>
        <w:t xml:space="preserve"> </w:t>
      </w:r>
      <w:r w:rsidRPr="00255F16">
        <w:rPr>
          <w:rFonts w:ascii="Calibri" w:eastAsia="Calibri" w:hAnsi="Calibri"/>
          <w:lang w:val="en-US"/>
        </w:rPr>
        <w:t>also Chapter 4). Examples</w:t>
      </w:r>
      <w:r w:rsidRPr="00F02A52">
        <w:rPr>
          <w:rFonts w:ascii="Calibri" w:eastAsia="Calibri" w:hAnsi="Calibri"/>
          <w:lang w:val="en-US"/>
        </w:rPr>
        <w:t xml:space="preserve"> from Europe and Central Asia show that this holds for eastern as well as western countrie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80/09640568.2011.575297", "abstract" : "We studied how regional, road and forestry planning sectors work to implement policies about biodiversity conservation and public participation. Evaluations were based on a normative model for planning derived from the existing international policies and relevant literature. Key planning actors were then interviewed with regard to their understanding of biodiversity and participation policies as well as ability to act and willingness to implement them. The results indicate several gaps in planning processes, for example, insufficient knowledge about biodiversity conservation and participation, limited resources and tools for planning of functional habitat networks and collaboration, poor connections between local and regional planning, and weakly developed public participation. The main problem for effective policy implementation seems to be related to planners' ability to act, which indicates that relatively low priority was given to provide resources for biodiversity conservation and public participation by the relevant units. We discuss our findings in relation to the implementation of environmental policies in the new EU countries of Eastern and Central Europe.", "author" : [ { "dropping-particle" : "", "family" : "Blicharska", "given" : "Malgorzata", "non-dropping-particle" : "", "parse-names" : false, "suffix" : "" }, { "dropping-particle" : "", "family" : "Angelstam", "given" : "Per", "non-dropping-particle" : "", "parse-names" : false, "suffix" : "" }, { "dropping-particle" : "", "family" : "Antonson", "given" : "Hans", "non-dropping-particle" : "", "parse-names" : false, "suffix" : "" }, { "dropping-particle" : "", "family" : "Elbakidze", "given" : "Marine", "non-dropping-particle" : "", "parse-names" : false, "suffix" : "" }, { "dropping-particle" : "", "family" : "Axelsson", "given" : "Robert", "non-dropping-particle" : "", "parse-names" : false, "suffix" : "" } ], "container-title" : "Journal of Environmental Planning and Management", "id" : "ITEM-1", "issue" : "10", "issued" : { "date-parts" : [ [ "2011" ] ] }, "page" : "1373-1395", "title" : "Road, forestry and regional planners' work for biodiversity conservation and public participation: a case study in Poland's hotspot regions", "type" : "article-journal", "volume" : "54" }, "uris" : [ "http://www.mendeley.com/documents/?uuid=4adeeabe-a359-3592-93cb-5f9146c90f92" ] }, { "id" : "ITEM-2", "itemData" : { "DOI" : "10.1080/09644016.2015.1027056", "abstract" : "The Habitats Directive is the cornerstone of the European Union?s nature conservation policy. Its cumbersome and contested implementation is analysed across multiple levels of governance in Germany and the United Kingdom, focusing on forest policy. In an analysis that aligns B\u00f6rzel and Risse?s approach to Europeanization with Hall?s policy change model, policy documents and interviews with 49 policy stakeholders are analysed. It is shown that policy change through implementation develops slowly and to different degrees. Europeanization through the Habitats Directive is dependent on specific institutional departure points, progressing in distinct waves triggered by various facilitating factors. Aligning both theoretical frameworks supports a better understanding of specific temporal, strategic, and spatial patterns of policy change through implementation. However, these frameworks also have weaknesses: under specific circumstances paradigmatic policy change occurs even where only instrumental settings have changed. The Habitats Directive is the cornerstone of the European Union?s nature conservation policy. Its cumbersome and contested implementation is analysed across multiple levels of governance in Germany and the United Kingdom, focusing on forest policy. In an analysis that aligns B\u00f6rzel and Risse?s approach to Europeanization with Hall?s policy change model, policy documents and interviews with 49 policy stakeholders are analysed. It is shown that policy change through implementation develops slowly and to different degrees. Europeanization through the Habitats Directive is dependent on specific institutional departure points, progressing in distinct waves triggered by various facilitating factors. Aligning both theoretical frameworks supports a better understanding of specific temporal, strategic, and spatial patterns of policy change through implementation. However, these frameworks also have weaknesses: under specific circumstances paradigmatic policy change occurs even where only instrumental settings have changed.", "author" : [ { "dropping-particle" : "", "family" : "Borrass", "given" : "L.", "non-dropping-particle" : "", "parse-names" : false, "suffix" : "" }, { "dropping-particle" : "", "family" : "Sotirov", "given" : "M.", "non-dropping-particle" : "", "parse-names" : false, "suffix" : "" }, { "dropping-particle" : "", "family" : "Winkel", "given" : "G.", "non-dropping-particle" : "", "parse-names" : false, "suffix" : "" } ], "container-title" : "Environmental Politics", "id" : "ITEM-2", "issued" : { "date-parts" : [ [ "2015" ] ] }, "page" : "788-809", "title" : "Policy change and Europeanization: Implementing the European Union\u2019s Habitats Directive in Germany and the United Kingdom", "type" : "article-journal", "volume" : "24" }, "uris" : [ "http://www.mendeley.com/documents/?uuid=958f6484-cb0e-4d23-957d-7391a6320426" ] }, { "id" : "ITEM-3", "itemData" : { "abstract" : "A property rights-based approach is proposed in the paper to underline the common characteristics of the forest property rights specification in ten ECE countries, the specific patterns governing the harvesting of timber in private forestry and the role of the forest management planning in determining the content of the property rights. The analysis deals with the private forests of the individuals (non industrial ownership) from ten countries, covering 7.3 million ha and producing yearly some 25 million m3 timber. The study shows that the forest management rights in private forests belong to the State and that the withdrawal rights on timber, yet recognised in the forest management plans, are in reality strongly restricted from an economic viewpoint. The forest management planning is the key instrument of the current forest governance system, based on top-down, hierarchically imposed and enforced set of compulsory rules on timber harvesting. With few exceptions, the forest owners\u2019 have little influence in the forest planning and harvesting. The rational and State-lead approach of the private forest management has serious implications not only on the economic content of the property rights, but also on the learning and adaptive capacity of private forestry to cope with current challenges such the climate change, the increased industry needs for wood as raw material, or the marketing of innovative non wood forest products and services. The study highlights that understanding and comparing the regime of the forest ownership require a special analysis of the economic rights attached to each forest attribute; and that the evolution towards more participatory decision-making in the local forest governance can not be accurately assessed in ECE region without a proper understanding of the forest management planning process.", "author" : [ { "dropping-particle" : "", "family" : "Bouriaud", "given" : "L", "non-dropping-particle" : "", "parse-names" : false, "suffix" : "" }, { "dropping-particle" : "", "family" : "Nichiforel", "given" : "L", "non-dropping-particle" : "", "parse-names" : false, "suffix" : "" }, { "dropping-particle" : "", "family" : "Weiss", "given" : "G", "non-dropping-particle" : "", "parse-names" : false, "suffix" : "" }, { "dropping-particle" : "", "family" : "Bajraktari", "given" : "A", "non-dropping-particle" : "", "parse-names" : false, "suffix" : "" }, { "dropping-particle" : "", "family" : "Curovic", "given" : "M", "non-dropping-particle" : "", "parse-names" : false, "suffix" : "" }, { "dropping-particle" : "", "family" : "Dobsinska", "given" : "Z", "non-dropping-particle" : "", "parse-names" : false, "suffix" : "" }, { "dropping-particle" : "", "family" : "Jarsk\u00fd", "given" : "V", "non-dropping-particle" : "", "parse-names" : false, "suffix" : "" }, { "dropping-particle" : "", "family" : "Sarvasova", "given" : "Z", "non-dropping-particle" : "", "parse-names" : false, "suffix" : "" }, { "dropping-particle" : "", "family" : "Teder", "given" : "M", "non-dropping-particle" : "", "parse-names" : false, "suffix" : "" }, { "dropping-particle" : "", "family" : "Zalite", "given" : "Z", "non-dropping-particle" : "", "parse-names" : false, "suffix" : "" } ], "container-title" : "Annals of Forest Research", "id" : "ITEM-3", "issue" : "1", "issued" : { "date-parts" : [ [ "2013" ] ] }, "page" : "199-215", "title" : "Governance of private forests in Eastern and Central Europe: An analysis of forest harvesting and management rights", "type" : "article-journal", "volume" : "56" }, "uris" : [ "http://www.mendeley.com/documents/?uuid=4cb84ff1-fe0c-3798-9c16-724a02aced22" ] }, { "id" : "ITEM-4", "itemData" : { "DOI" : "10.1080/1523908X.2014.993023", "abstract" : "Radical socio-economic transition has brought significant yet vaguely understood challenges for forestry in the countries of the former Eastern Bloc. This study narrates the case of the Lithuanian forestry transition, structured along the divides of actor versus structure and material versus ideational world. The narrative exposes remarkably stable forest policy with a significant exception of increased environmental consideration, induced mainly by strong external pressures. The forest policy arena is dominated by state authorities that are grounded in the theory of normal forest, rather distrust private forestry and primarily rely on regulatory instruments. Though the prevailing forestry paradigm has been challenged by researchers, arguing for administrative reforms, increased economic efficiency and larger decision freedom, the alternative ideas were either neglected or denounced fiercely. Such conservatism is a combined effect of ideological heritage of the forestry profession intermingled with vested interests by state forestry authorities.", "author" : [ { "dropping-particle" : "", "family" : "Brukas", "given" : "Vilis", "non-dropping-particle" : "", "parse-names" : false, "suffix" : "" } ], "container-title" : "Journal of Environmental Policy &amp; Planning", "id" : "ITEM-4", "issue" : "4", "issued" : { "date-parts" : [ [ "2015" ] ] }, "page" : "495-515", "title" : "New World , Old Ideas \u2014 A Narrative of the Lithuanian Forestry Transition", "type" : "article-journal", "volume" : "17" }, "uris" : [ "http://www.mendeley.com/documents/?uuid=d1a0e821-2091-3289-a792-8ca6835f7875" ] }, { "id" : "ITEM-5", "itemData" : { "author" : [ { "dropping-particle" : "", "family" : "Krilasevic", "given" : "E.", "non-dropping-particle" : "", "parse-names" : false, "suffix" : "" } ], "container-title" : "Forest Policy and Economics in Support of Good Governance", "editor" : [ { "dropping-particle" : "", "family" : "Tuomasjukky", "given" : "Tomi", "non-dropping-particle" : "", "parse-names" : false, "suffix" : "" } ], "id" : "ITEM-5", "issued" : { "date-parts" : [ [ "2010" ] ] }, "page" : "131-140", "publisher" : "European Forest Institute", "publisher-place" : "Joensuu", "title" : "The role of international organizations in the implementation of biodiversity conservation policies - The case of Bosnia-Herzegovina", "type" : "paper-conference" }, "uris" : [ "http://www.mendeley.com/documents/?uuid=a85034dc-1a26-36ad-b4df-bd113be7d16d" ] }, { "id" : "ITEM-6", "itemData" : { "DOI" : "10.1007/s00267-010-9566-3", "author" : [ { "dropping-particle" : "", "family" : "Vuletic", "given" : "D.", "non-dropping-particle" : "", "parse-names" : false, "suffix" : "" }, { "dropping-particle" : "", "family" : "Potocic", "given" : "N.", "non-dropping-particle" : "", "parse-names" : false, "suffix" : "" }, { "dropping-particle" : "", "family" : "Krayter", "given" : "S.", "non-dropping-particle" : "", "parse-names" : false, "suffix" : "" }, { "dropping-particle" : "", "family" : "Seletkovic", "given" : "I.", "non-dropping-particle" : "", "parse-names" : false, "suffix" : "" }, { "dropping-particle" : "", "family" : "F\u00fcrst", "given" : "C.", "non-dropping-particle" : "", "parse-names" : false, "suffix" : "" }, { "dropping-particle" : "", "family" : "Makeschin", "given" : "F.", "non-dropping-particle" : "", "parse-names" : false, "suffix" : "" }, { "dropping-particle" : "", "family" : "Galic", "given" : "Z.", "non-dropping-particle" : "", "parse-names" : false, "suffix" : "" }, { "dropping-particle" : "", "family" : "Lorz", "given" : "C.", "non-dropping-particle" : "", "parse-names" : false, "suffix" : "" }, { "dropping-particle" : "", "family" : "Matijasic", "given" : "D.", "non-dropping-particle" : "", "parse-names" : false, "suffix" : "" }, { "dropping-particle" : "", "family" : "Zupanic", "given" : "M.", "non-dropping-particle" : "", "parse-names" : false, "suffix" : "" }, { "dropping-particle" : "", "family" : "Simoncic", "given" : "P.", "non-dropping-particle" : "", "parse-names" : false, "suffix" : "" }, { "dropping-particle" : "", "family" : "Vacik", "given" : "H.", "non-dropping-particle" : "", "parse-names" : false, "suffix" : "" } ], "container-title" : "Environmental Management", "id" : "ITEM-6", "issued" : { "date-parts" : [ [ "2010" ] ] }, "page" : "931-940", "title" : "How Socio-Economic Conditions Influence Forest Policy Development in Central and South-East Europe", "type" : "article-journal", "volume" : "46" }, "uris" : [ "http://www.mendeley.com/documents/?uuid=a717e3d5-cdc3-33a9-b1ee-b548f350c755" ] } ], "mendeley" : { "formattedCitation" : "(Blicharska et al., 2011; Borrass et al., 2015; Bouriaud et al., 2013; Brukas, 2015; Krilasevic, 2010; Vuletic et al., 2010)", "plainTextFormattedCitation" : "(Blicharska et al., 2011; Borrass et al., 2015; Bouriaud et al., 2013; Brukas, 2015; Krilasevic, 2010; Vuletic et al., 2010)", "previouslyFormattedCitation" : "(Blicharska et al., 2011; Borrass et al., 2015; Bouriaud et al., 2013; Brukas, 2015; Krilasevic, 2010; Vuletic et al., 2010)"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 xml:space="preserve">(Blicharska </w:t>
      </w:r>
      <w:r w:rsidR="009E3418" w:rsidRPr="009E3418">
        <w:rPr>
          <w:rFonts w:ascii="Calibri" w:eastAsia="Calibri" w:hAnsi="Calibri"/>
          <w:i/>
          <w:lang w:val="en-US"/>
        </w:rPr>
        <w:t>et al.</w:t>
      </w:r>
      <w:r w:rsidRPr="00F02A52">
        <w:rPr>
          <w:rFonts w:ascii="Calibri" w:eastAsia="Calibri" w:hAnsi="Calibri"/>
          <w:lang w:val="en-US"/>
        </w:rPr>
        <w:t xml:space="preserve">, 2011; Borrass </w:t>
      </w:r>
      <w:r w:rsidR="009E3418" w:rsidRPr="009E3418">
        <w:rPr>
          <w:rFonts w:ascii="Calibri" w:eastAsia="Calibri" w:hAnsi="Calibri"/>
          <w:i/>
          <w:lang w:val="en-US"/>
        </w:rPr>
        <w:t>et al.</w:t>
      </w:r>
      <w:r w:rsidRPr="00F02A52">
        <w:rPr>
          <w:rFonts w:ascii="Calibri" w:eastAsia="Calibri" w:hAnsi="Calibri"/>
          <w:lang w:val="en-US"/>
        </w:rPr>
        <w:t xml:space="preserve">, 2015; Bouriaud </w:t>
      </w:r>
      <w:r w:rsidR="009E3418" w:rsidRPr="009E3418">
        <w:rPr>
          <w:rFonts w:ascii="Calibri" w:eastAsia="Calibri" w:hAnsi="Calibri"/>
          <w:i/>
          <w:lang w:val="en-US"/>
        </w:rPr>
        <w:t>et al.</w:t>
      </w:r>
      <w:r w:rsidRPr="00F02A52">
        <w:rPr>
          <w:rFonts w:ascii="Calibri" w:eastAsia="Calibri" w:hAnsi="Calibri"/>
          <w:lang w:val="en-US"/>
        </w:rPr>
        <w:t>, 2013; Brukas, 2015; Krila</w:t>
      </w:r>
      <w:r w:rsidR="0080068E">
        <w:rPr>
          <w:rFonts w:ascii="Calibri" w:eastAsia="Calibri" w:hAnsi="Calibri"/>
          <w:lang w:val="en-US"/>
        </w:rPr>
        <w:t>š</w:t>
      </w:r>
      <w:r w:rsidRPr="00F02A52">
        <w:rPr>
          <w:rFonts w:ascii="Calibri" w:eastAsia="Calibri" w:hAnsi="Calibri"/>
          <w:lang w:val="en-US"/>
        </w:rPr>
        <w:t>evi</w:t>
      </w:r>
      <w:r w:rsidR="0080068E">
        <w:rPr>
          <w:rFonts w:ascii="Calibri" w:eastAsia="Calibri" w:hAnsi="Calibri"/>
          <w:lang w:val="en-US"/>
        </w:rPr>
        <w:t>ć</w:t>
      </w:r>
      <w:r w:rsidRPr="00F02A52">
        <w:rPr>
          <w:rFonts w:ascii="Calibri" w:eastAsia="Calibri" w:hAnsi="Calibri"/>
          <w:lang w:val="en-US"/>
        </w:rPr>
        <w:t>, 2010; Vuleti</w:t>
      </w:r>
      <w:r w:rsidR="0080068E">
        <w:rPr>
          <w:rFonts w:ascii="Calibri" w:eastAsia="Calibri" w:hAnsi="Calibri"/>
          <w:lang w:val="en-US"/>
        </w:rPr>
        <w:t>ć</w:t>
      </w:r>
      <w:r w:rsidRPr="00F02A52">
        <w:rPr>
          <w:rFonts w:ascii="Calibri" w:eastAsia="Calibri" w:hAnsi="Calibri"/>
          <w:lang w:val="en-US"/>
        </w:rPr>
        <w:t xml:space="preserve"> </w:t>
      </w:r>
      <w:r w:rsidR="009E3418" w:rsidRPr="009E3418">
        <w:rPr>
          <w:rFonts w:ascii="Calibri" w:eastAsia="Calibri" w:hAnsi="Calibri"/>
          <w:i/>
          <w:lang w:val="en-US"/>
        </w:rPr>
        <w:t>et al.</w:t>
      </w:r>
      <w:r w:rsidRPr="00F02A52">
        <w:rPr>
          <w:rFonts w:ascii="Calibri" w:eastAsia="Calibri" w:hAnsi="Calibri"/>
          <w:lang w:val="en-US"/>
        </w:rPr>
        <w:t>, 2010)</w:t>
      </w:r>
      <w:r w:rsidRPr="00F02A52">
        <w:rPr>
          <w:rFonts w:ascii="Calibri" w:eastAsia="Calibri" w:hAnsi="Calibri"/>
          <w:lang w:val="en-US"/>
        </w:rPr>
        <w:fldChar w:fldCharType="end"/>
      </w:r>
      <w:r w:rsidRPr="00F02A52">
        <w:rPr>
          <w:rFonts w:ascii="Calibri" w:eastAsia="Calibri" w:hAnsi="Calibri"/>
          <w:lang w:val="en-US"/>
        </w:rPr>
        <w:t xml:space="preserve">. </w:t>
      </w:r>
    </w:p>
    <w:p w14:paraId="31FAF987" w14:textId="77777777" w:rsidR="00E97DE0" w:rsidRPr="00F02A52" w:rsidRDefault="00E97DE0" w:rsidP="00E97DE0">
      <w:pPr>
        <w:rPr>
          <w:rFonts w:ascii="Calibri" w:eastAsia="Calibri" w:hAnsi="Calibri"/>
          <w:lang w:val="en-US"/>
        </w:rPr>
      </w:pPr>
    </w:p>
    <w:p w14:paraId="04437E92" w14:textId="77777777" w:rsidR="00E97DE0" w:rsidRPr="00F02A52" w:rsidRDefault="00E97DE0" w:rsidP="00147745">
      <w:pPr>
        <w:pStyle w:val="Heading3"/>
        <w:rPr>
          <w:lang w:val="en-US"/>
        </w:rPr>
      </w:pPr>
      <w:bookmarkStart w:id="1853" w:name="_Toc502909641"/>
      <w:bookmarkStart w:id="1854" w:name="_Toc504380753"/>
      <w:bookmarkStart w:id="1855" w:name="_Toc519504834"/>
      <w:r w:rsidRPr="00F02A52">
        <w:rPr>
          <w:lang w:val="en-US"/>
        </w:rPr>
        <w:t>Fisheries and aquaculture</w:t>
      </w:r>
      <w:bookmarkEnd w:id="1853"/>
      <w:bookmarkEnd w:id="1854"/>
      <w:bookmarkEnd w:id="1855"/>
    </w:p>
    <w:p w14:paraId="2C5B684E" w14:textId="77777777" w:rsidR="00E97DE0" w:rsidRPr="00F02A52" w:rsidRDefault="00E97DE0" w:rsidP="001F0516">
      <w:pPr>
        <w:pStyle w:val="Heading4"/>
      </w:pPr>
      <w:bookmarkStart w:id="1856" w:name="_Toc519504835"/>
      <w:r w:rsidRPr="00F02A52">
        <w:t>Policy objectives</w:t>
      </w:r>
      <w:bookmarkEnd w:id="1856"/>
    </w:p>
    <w:p w14:paraId="49BD33D4" w14:textId="63D3A010" w:rsidR="00E97DE0" w:rsidRPr="00F02A52" w:rsidRDefault="00E97DE0" w:rsidP="00E97DE0">
      <w:pPr>
        <w:rPr>
          <w:lang w:val="en-US"/>
        </w:rPr>
      </w:pPr>
      <w:r w:rsidRPr="00F02A52">
        <w:rPr>
          <w:lang w:val="en-US"/>
        </w:rPr>
        <w:t xml:space="preserve">Fisheries and aquaculture policies such as the </w:t>
      </w:r>
      <w:r>
        <w:rPr>
          <w:lang w:val="en-US"/>
        </w:rPr>
        <w:t>European Union</w:t>
      </w:r>
      <w:r w:rsidRPr="00F02A52">
        <w:rPr>
          <w:lang w:val="en-US"/>
        </w:rPr>
        <w:t xml:space="preserve"> Common Fisheries Policy and the </w:t>
      </w:r>
      <w:r>
        <w:rPr>
          <w:rFonts w:ascii="Calibri" w:eastAsia="Calibri" w:hAnsi="Calibri"/>
          <w:lang w:val="en-US"/>
        </w:rPr>
        <w:t>European Union</w:t>
      </w:r>
      <w:r w:rsidRPr="00F02A52">
        <w:rPr>
          <w:rFonts w:ascii="Calibri" w:eastAsia="Calibri" w:hAnsi="Calibri"/>
          <w:lang w:val="en-US"/>
        </w:rPr>
        <w:t xml:space="preserve"> Strategy for Sustainable Development of European Aquaculture </w:t>
      </w:r>
      <w:r w:rsidRPr="00F02A52">
        <w:rPr>
          <w:lang w:val="en-US"/>
        </w:rPr>
        <w:t xml:space="preserve">have the policy objectives of ensuring that fishing and aquaculture are environmentally, economically and socially sustainable and that they provide a source of healthy food for consumers. Such policies are also aimed at fostering a dynamic fishing and aquaculture industry and ensuring a fair standard of living for coastal communities </w:t>
      </w:r>
      <w:r w:rsidRPr="00F02A52">
        <w:rPr>
          <w:lang w:val="en-US"/>
        </w:rPr>
        <w:fldChar w:fldCharType="begin" w:fldLock="1"/>
      </w:r>
      <w:r>
        <w:rPr>
          <w:lang w:val="en-US"/>
        </w:rPr>
        <w:instrText>ADDIN CSL_CITATION { "citationItems" : [ { "id" : "ITEM-1", "itemData" : { "URL" : "https://ec.europa.eu/fisheries/cfp_en", "accessed" : { "date-parts" : [ [ "2017", "3", "1" ] ] }, "author" : [ { "dropping-particle" : "", "family" : "European Commission Directorate-General for Maritime Affairs and Fisheries", "given" : "", "non-dropping-particle" : "", "parse-names" : false, "suffix" : "" } ], "id" : "ITEM-1", "issued" : { "date-parts" : [ [ "2017" ] ] }, "title" : "The Common Fisheries Policy (CFP). Management of EU fisheries", "type" : "webpage" }, "uris" : [ "http://www.mendeley.com/documents/?uuid=daf2748b-9a9f-4289-aff9-be9568cd5aa5" ] } ], "mendeley" : { "formattedCitation" : "(European Commission Directorate-General for Maritime Affairs and Fisheries, 2017)", "plainTextFormattedCitation" : "(European Commission Directorate-General for Maritime Affairs and Fisheries, 2017)", "previouslyFormattedCitation" : "(European Commission Directorate-General for Maritime Affairs and Fisheries, 2017)" }, "properties" : {  }, "schema" : "https://github.com/citation-style-language/schema/raw/master/csl-citation.json" }</w:instrText>
      </w:r>
      <w:r w:rsidRPr="00F02A52">
        <w:rPr>
          <w:lang w:val="en-US"/>
        </w:rPr>
        <w:fldChar w:fldCharType="separate"/>
      </w:r>
      <w:r w:rsidRPr="00F02A52">
        <w:rPr>
          <w:lang w:val="en-US"/>
        </w:rPr>
        <w:t>(European Commission, 2017)</w:t>
      </w:r>
      <w:r w:rsidRPr="00F02A52">
        <w:rPr>
          <w:lang w:val="en-US"/>
        </w:rPr>
        <w:fldChar w:fldCharType="end"/>
      </w:r>
      <w:r w:rsidRPr="00F02A52">
        <w:rPr>
          <w:lang w:val="en-US"/>
        </w:rPr>
        <w:t xml:space="preserve">. The fisheries sector – fisheries and aquaculture – is important from a marine ecosystem and biodiversity sustainability perspective due to its interconnectivity with, and reliance on, aquatic ecosystems </w:t>
      </w:r>
      <w:r w:rsidRPr="00F02A52">
        <w:rPr>
          <w:lang w:val="en-US"/>
        </w:rPr>
        <w:fldChar w:fldCharType="begin" w:fldLock="1"/>
      </w:r>
      <w:r>
        <w:rPr>
          <w:lang w:val="en-US"/>
        </w:rPr>
        <w:instrText>ADDIN CSL_CITATION { "citationItems" : [ { "id" : "ITEM-1", "itemData" : { "ISBN" : "9789280734072", "author" : [ { "dropping-particle" : "", "family" : "UNEP", "given" : "", "non-dropping-particle" : "", "parse-names" : false, "suffix" : "" } ], "id" : "ITEM-1", "issue" : "2", "issued" : { "date-parts" : [ [ "2014" ] ] }, "note" : "NULL", "publisher" : "United Nations Environment Programme, Ecosystem Services Economics Unit, Division of Environmental Policy Implementation", "title" : "Guidance Manual on Valuation and Accounting of Ecosystem Services for Small Island Developing States", "type" : "report" }, "uris" : [ "http://www.mendeley.com/documents/?uuid=36fb531d-42bf-44e0-adfb-b7e382920c6d" ] } ], "mendeley" : { "formattedCitation" : "(UNEP, 2014a)", "plainTextFormattedCitation" : "(UNEP, 2014a)", "previouslyFormattedCitation" : "(UNEP, 2014a)" }, "properties" : {  }, "schema" : "https://github.com/citation-style-language/schema/raw/master/csl-citation.json" }</w:instrText>
      </w:r>
      <w:r w:rsidRPr="00F02A52">
        <w:rPr>
          <w:lang w:val="en-US"/>
        </w:rPr>
        <w:fldChar w:fldCharType="separate"/>
      </w:r>
      <w:r w:rsidRPr="00F02A52">
        <w:rPr>
          <w:lang w:val="en-US"/>
        </w:rPr>
        <w:t>(UNEP, 2014a)</w:t>
      </w:r>
      <w:r w:rsidRPr="00F02A52">
        <w:rPr>
          <w:lang w:val="en-US"/>
        </w:rPr>
        <w:fldChar w:fldCharType="end"/>
      </w:r>
      <w:r w:rsidRPr="00F02A52">
        <w:rPr>
          <w:lang w:val="en-US"/>
        </w:rPr>
        <w:t xml:space="preserve">. Indeed, globally, aquaculture has been the fastest growing food production sector of the past 40 years and now supplies more than half of the world’s fish produce. Fishing and aquaculture policy that promote overfishing or targeting of species when they are at a vulnerable stage of their lifecycle, can affect biodiversity by reducing species richness </w:t>
      </w:r>
      <w:r w:rsidRPr="00F02A52">
        <w:rPr>
          <w:lang w:val="en-US"/>
        </w:rPr>
        <w:fldChar w:fldCharType="begin" w:fldLock="1"/>
      </w:r>
      <w:r>
        <w:rPr>
          <w:lang w:val="en-US"/>
        </w:rPr>
        <w:instrText>ADDIN CSL_CITATION { "citationItems" : [ { "id" : "ITEM-1", "itemData" : { "author" : [ { "dropping-particle" : "", "family" : "Lee", "given" : "Mercedes", "non-dropping-particle" : "", "parse-names" : false, "suffix" : "" }, { "dropping-particle" : "", "family" : "Safina", "given" : "Carl", "non-dropping-particle" : "", "parse-names" : false, "suffix" : "" } ], "container-title" : "The Journal of Marine Education", "id" : "ITEM-1", "issued" : { "date-parts" : [ [ "1995" ] ] }, "page" : "5-9", "title" : "Effects of Overfishing on Marine Biodiversity", "type" : "article-journal", "volume" : "13" }, "uris" : [ "http://www.mendeley.com/documents/?uuid=0159bb5f-bbbf-41de-b4f6-cb8b82d87c01" ] } ], "mendeley" : { "formattedCitation" : "(Lee &amp; Safina, 1995)", "plainTextFormattedCitation" : "(Lee &amp; Safina, 1995)", "previouslyFormattedCitation" : "(Lee &amp; Safina, 1995)" }, "properties" : {  }, "schema" : "https://github.com/citation-style-language/schema/raw/master/csl-citation.json" }</w:instrText>
      </w:r>
      <w:r w:rsidRPr="00F02A52">
        <w:rPr>
          <w:lang w:val="en-US"/>
        </w:rPr>
        <w:fldChar w:fldCharType="separate"/>
      </w:r>
      <w:r w:rsidRPr="00F02A52">
        <w:rPr>
          <w:lang w:val="en-US"/>
        </w:rPr>
        <w:t>(Lee &amp; Safina, 1995)</w:t>
      </w:r>
      <w:r w:rsidRPr="00F02A52">
        <w:rPr>
          <w:lang w:val="en-US"/>
        </w:rPr>
        <w:fldChar w:fldCharType="end"/>
      </w:r>
      <w:r w:rsidRPr="00F02A52">
        <w:rPr>
          <w:lang w:val="en-US"/>
        </w:rPr>
        <w:t xml:space="preserve">. </w:t>
      </w:r>
    </w:p>
    <w:p w14:paraId="7A7A2E65" w14:textId="77777777" w:rsidR="00E97DE0" w:rsidRPr="00F02A52" w:rsidRDefault="00E97DE0" w:rsidP="00E97DE0">
      <w:pPr>
        <w:rPr>
          <w:lang w:val="en-US"/>
        </w:rPr>
      </w:pPr>
      <w:r w:rsidRPr="00F02A52">
        <w:rPr>
          <w:lang w:val="en-US"/>
        </w:rPr>
        <w:t xml:space="preserve">Fisheries pressure on biodiversity can also affect the heritable adaptations of a species and alter its characteristics and the characteristics of an ecosystem over time. Fishing and aquaculture related policies can also introduce new species to a given ecosystem. For example, the Pacific oyster was introduced to help boost Britain's declining commercial shellfish fishery. It was assumed that this species would not reproduce in Britain’s cooler waters, but it is now spreading in the wild. Fisheries policy can also cause loss of genetic variability simply by reducing a species to such a low level that there are not enough individuals in the gene pool to carry the full range of variability that once comprised the population. For example, an Irish commercial fishery for orange roughy began in the North East Atlantic in 2001 with the assistance of government grants. The fishery began as an open access, non-quota fishery. Similar to orange roughy fisheries elsewhere the fishery resulted in unsustainable fishing levels and the subsequent depletion of the fish population. Given that orange roughy is often found near deep water seamounts and cold-water corals, there was also collateral damage to cold water corals. Foley and co-authors </w:t>
      </w:r>
      <w:r w:rsidRPr="00F02A52">
        <w:rPr>
          <w:lang w:val="en-US"/>
        </w:rPr>
        <w:fldChar w:fldCharType="begin" w:fldLock="1"/>
      </w:r>
      <w:r>
        <w:rPr>
          <w:lang w:val="en-US"/>
        </w:rPr>
        <w:instrText>ADDIN CSL_CITATION { "citationItems" : [ { "id" : "ITEM-1", "itemData" : { "DOI" : "10.1016/j.marpol.2011.01.003", "ISBN" : "0308-597X", "ISSN" : "0308597X", "abstract" : "An Irish commercial fishery for orange roughy began in the Northeast Atlantic in 2001 with the assistance of government grants. The fishery began as an open access, non-quota fishery. The rapid boom and bust of many deep water fisheries was experienced. Landings peaked in 2002 and then dropped significantly the following year. Many vessels were forced out of the fishery due to high costs and rapidly declining stocks. By 2005 the fishery was largely closed. Applying a bioeconomic analysis, this paper shows why the fishery no longer exists and discusses both the external and opportunity costs of the fishery. A bioeconomic model is applied to the available data to assess the open access effort and harvest with and without government grant aid. The results suggest that in the absence of subsidies, deep water trawling would not have been viable. In addition to the financial costs such as high fuel consumption, there are also externalities associated with deep water trawling. Orange roughy is closely associated with deep water ecosystems such as seamounts and cold water corals. This paper examines the costs of damage to cold water corals. These costs include the loss of fish habitats and lost future use and preservation values. ?? 2011 Elsevier Ltd.", "author" : [ { "dropping-particle" : "", "family" : "Foley", "given" : "Naomi S.", "non-dropping-particle" : "", "parse-names" : false, "suffix" : "" }, { "dropping-particle" : "", "family" : "Rensburg", "given" : "Tom M.", "non-dropping-particle" : "van", "parse-names" : false, "suffix" : "" }, { "dropping-particle" : "", "family" : "Armstrong", "given" : "Claire W.", "non-dropping-particle" : "", "parse-names" : false, "suffix" : "" } ], "container-title" : "Marine Policy", "id" : "ITEM-1", "issue" : "6", "issued" : { "date-parts" : [ [ "2011" ] ] }, "page" : "756-763", "publisher" : "Elsevier", "title" : "The rise and fall of the Irish orange roughy fishery: An economic analysis", "type" : "article-journal", "volume" : "35" }, "suppress-author" : 1, "uris" : [ "http://www.mendeley.com/documents/?uuid=57a78438-ebec-47f2-ad03-51dadeafa6a7" ] } ], "mendeley" : { "formattedCitation" : "(2011)", "plainTextFormattedCitation" : "(2011)", "previouslyFormattedCitation" : "(2011)" }, "properties" : {  }, "schema" : "https://github.com/citation-style-language/schema/raw/master/csl-citation.json" }</w:instrText>
      </w:r>
      <w:r w:rsidRPr="00F02A52">
        <w:rPr>
          <w:lang w:val="en-US"/>
        </w:rPr>
        <w:fldChar w:fldCharType="separate"/>
      </w:r>
      <w:r w:rsidRPr="00F02A52">
        <w:rPr>
          <w:lang w:val="en-US"/>
        </w:rPr>
        <w:t>(2011)</w:t>
      </w:r>
      <w:r w:rsidRPr="00F02A52">
        <w:rPr>
          <w:lang w:val="en-US"/>
        </w:rPr>
        <w:fldChar w:fldCharType="end"/>
      </w:r>
      <w:r w:rsidRPr="00F02A52">
        <w:rPr>
          <w:lang w:val="en-US"/>
        </w:rPr>
        <w:t xml:space="preserve"> suggest that, in the absence of the subsidies, deep water trawling for orange roughy would not have been viable and the depletion of the species by the Irish fleet would have been avoided.</w:t>
      </w:r>
    </w:p>
    <w:p w14:paraId="3C52C57D" w14:textId="77777777" w:rsidR="00E97DE0" w:rsidRPr="00F02A52" w:rsidRDefault="00E97DE0" w:rsidP="00E97DE0">
      <w:pPr>
        <w:rPr>
          <w:lang w:val="en-US"/>
        </w:rPr>
      </w:pPr>
    </w:p>
    <w:p w14:paraId="4E6F1C5C" w14:textId="77777777" w:rsidR="00E97DE0" w:rsidRPr="00F02A52" w:rsidRDefault="00E97DE0" w:rsidP="001F0516">
      <w:pPr>
        <w:pStyle w:val="Heading4"/>
      </w:pPr>
      <w:bookmarkStart w:id="1857" w:name="_Toc519504836"/>
      <w:r w:rsidRPr="00F02A52">
        <w:t>Governance modes and policy instruments</w:t>
      </w:r>
      <w:bookmarkEnd w:id="1857"/>
    </w:p>
    <w:p w14:paraId="179FC7FF" w14:textId="36A10CE0" w:rsidR="00E97DE0" w:rsidRPr="00F02A52" w:rsidRDefault="00E97DE0" w:rsidP="00E97DE0">
      <w:pPr>
        <w:rPr>
          <w:lang w:val="en-US"/>
        </w:rPr>
      </w:pPr>
      <w:r w:rsidRPr="00F02A52">
        <w:rPr>
          <w:lang w:val="en-US"/>
        </w:rPr>
        <w:t xml:space="preserve">Numerous policies and governance mechanisms attempt to control the impact of fishing and aquaculture activities on the marine environment. At an international level the United Nations is a </w:t>
      </w:r>
      <w:r w:rsidRPr="00F02A52">
        <w:rPr>
          <w:lang w:val="en-US"/>
        </w:rPr>
        <w:lastRenderedPageBreak/>
        <w:t xml:space="preserve">leading player with bodies established under the </w:t>
      </w:r>
      <w:r>
        <w:rPr>
          <w:lang w:val="en-US"/>
        </w:rPr>
        <w:t>United Nations</w:t>
      </w:r>
      <w:r w:rsidRPr="00F02A52">
        <w:rPr>
          <w:lang w:val="en-US"/>
        </w:rPr>
        <w:t xml:space="preserve"> Convention on the Law of the Sea (UNCLOS) and </w:t>
      </w:r>
      <w:r>
        <w:rPr>
          <w:lang w:val="en-US"/>
        </w:rPr>
        <w:t>United Nations</w:t>
      </w:r>
      <w:r w:rsidRPr="00F02A52">
        <w:rPr>
          <w:lang w:val="en-US"/>
        </w:rPr>
        <w:t xml:space="preserve"> Fish Stocks Agreement (UNFSA), notably the Food and Agriculture Organization (FAO) </w:t>
      </w:r>
      <w:r>
        <w:rPr>
          <w:lang w:val="en-US"/>
        </w:rPr>
        <w:t>c</w:t>
      </w:r>
      <w:r w:rsidRPr="00F02A52">
        <w:rPr>
          <w:lang w:val="en-US"/>
        </w:rPr>
        <w:t xml:space="preserve">ommittee on </w:t>
      </w:r>
      <w:r>
        <w:rPr>
          <w:lang w:val="en-US"/>
        </w:rPr>
        <w:t>f</w:t>
      </w:r>
      <w:r w:rsidRPr="00F02A52">
        <w:rPr>
          <w:lang w:val="en-US"/>
        </w:rPr>
        <w:t xml:space="preserve">isheries and </w:t>
      </w:r>
      <w:r>
        <w:rPr>
          <w:lang w:val="en-US"/>
        </w:rPr>
        <w:t>r</w:t>
      </w:r>
      <w:r w:rsidRPr="00F02A52">
        <w:rPr>
          <w:lang w:val="en-US"/>
        </w:rPr>
        <w:t xml:space="preserve">egional </w:t>
      </w:r>
      <w:r>
        <w:rPr>
          <w:lang w:val="en-US"/>
        </w:rPr>
        <w:t>fi</w:t>
      </w:r>
      <w:r w:rsidRPr="00F02A52">
        <w:rPr>
          <w:lang w:val="en-US"/>
        </w:rPr>
        <w:t xml:space="preserve">sheries </w:t>
      </w:r>
      <w:r>
        <w:rPr>
          <w:lang w:val="en-US"/>
        </w:rPr>
        <w:t>m</w:t>
      </w:r>
      <w:r w:rsidRPr="00F02A52">
        <w:rPr>
          <w:lang w:val="en-US"/>
        </w:rPr>
        <w:t xml:space="preserve">anagement </w:t>
      </w:r>
      <w:r>
        <w:rPr>
          <w:lang w:val="en-US"/>
        </w:rPr>
        <w:t>o</w:t>
      </w:r>
      <w:r w:rsidRPr="00F02A52">
        <w:rPr>
          <w:lang w:val="en-US"/>
        </w:rPr>
        <w:t>rgani</w:t>
      </w:r>
      <w:r>
        <w:rPr>
          <w:lang w:val="en-US"/>
        </w:rPr>
        <w:t>z</w:t>
      </w:r>
      <w:r w:rsidRPr="00F02A52">
        <w:rPr>
          <w:lang w:val="en-US"/>
        </w:rPr>
        <w:t xml:space="preserve">ations. The </w:t>
      </w:r>
      <w:r>
        <w:rPr>
          <w:lang w:val="en-US"/>
        </w:rPr>
        <w:t>European Union</w:t>
      </w:r>
      <w:r w:rsidRPr="00F02A52">
        <w:rPr>
          <w:lang w:val="en-US"/>
        </w:rPr>
        <w:t xml:space="preserve"> also operated a number of policies aimed at governing fisheries and aquaculture across </w:t>
      </w:r>
      <w:r>
        <w:rPr>
          <w:lang w:val="en-US"/>
        </w:rPr>
        <w:t>European Union</w:t>
      </w:r>
      <w:r w:rsidRPr="00F02A52">
        <w:rPr>
          <w:lang w:val="en-US"/>
        </w:rPr>
        <w:t xml:space="preserve"> territorial waters. Early </w:t>
      </w:r>
      <w:r>
        <w:rPr>
          <w:lang w:val="en-US"/>
        </w:rPr>
        <w:t>European Union</w:t>
      </w:r>
      <w:r w:rsidRPr="00F02A52">
        <w:rPr>
          <w:lang w:val="en-US"/>
        </w:rPr>
        <w:t xml:space="preserve"> environmental policies like the Surfaces Water Directive and Bathing Water Directive gave way to a more comprehensive Directive in the form of the Water Framework Directive. Given the interrelated nature of freshwater aquatic systems, reaching eventually to coastal estuaries, saltmarshes and bays, even this more comprehensive directive could not stand alone if aquatic habitats and ecosystems were to be managed </w:t>
      </w:r>
      <w:r w:rsidR="00485AAC">
        <w:rPr>
          <w:lang w:val="en-US"/>
        </w:rPr>
        <w:t>e</w:t>
      </w:r>
      <w:r w:rsidRPr="00F02A52">
        <w:rPr>
          <w:lang w:val="en-US"/>
        </w:rPr>
        <w:t xml:space="preserve">ffectively. The Water Framework Directive, with its aim of </w:t>
      </w:r>
      <w:r>
        <w:rPr>
          <w:lang w:val="en-US"/>
        </w:rPr>
        <w:t>“</w:t>
      </w:r>
      <w:r w:rsidRPr="00F02A52">
        <w:rPr>
          <w:lang w:val="en-US"/>
        </w:rPr>
        <w:t>good ecological status”, is thus intended to operate alongside the Marine Strategy Framework Directive, which provides policy guidelines on management of the entire marine environment through the attainment of good environmental status. The Marine Strategy Framework Directive itself must then operate alongside the Common Fisheries Policy such that good environmental status can be attained. Operating in tandem with these polices is the Habitats and Birds Directive and the Natura 2000 network.</w:t>
      </w:r>
    </w:p>
    <w:p w14:paraId="67C83B8E" w14:textId="77777777" w:rsidR="00E97DE0" w:rsidRPr="00F02A52" w:rsidRDefault="00E97DE0" w:rsidP="00E97DE0">
      <w:pPr>
        <w:rPr>
          <w:lang w:val="en-US"/>
        </w:rPr>
      </w:pPr>
      <w:r w:rsidRPr="00F02A52">
        <w:rPr>
          <w:lang w:val="en-US"/>
        </w:rPr>
        <w:t xml:space="preserve">The Marine Strategy Framework Directive was adopted in June 2008 and, similarly to the Water Framework Directive, aims to achieve good environmental status of the </w:t>
      </w:r>
      <w:r>
        <w:rPr>
          <w:lang w:val="en-US"/>
        </w:rPr>
        <w:t>European Union</w:t>
      </w:r>
      <w:r w:rsidRPr="00F02A52">
        <w:rPr>
          <w:lang w:val="en-US"/>
        </w:rPr>
        <w:t xml:space="preserve">’s marine waters by 2020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fficial Journal of the European Union", "id" : "ITEM-1", "issued" : { "date-parts" : [ [ "2008" ] ] }, "page" : "19-40", "title" : "Directive 2008/56/EC of the European Parliament and of the Council of 17 June 2008 establishing a framework for community action in the field of marine environmental policy (Marine Strategy Framework Directive)", "type" : "article-journal", "volume" : "L 164/19" }, "uris" : [ "http://www.mendeley.com/documents/?uuid=e599264a-53a9-432e-8877-7812a17b175c" ] } ], "mendeley" : { "formattedCitation" : "(EU, 2008)", "plainTextFormattedCitation" : "(EU, 2008)", "previouslyFormattedCitation" : "(EU, 2008)" }, "properties" : {  }, "schema" : "https://github.com/citation-style-language/schema/raw/master/csl-citation.json" }</w:instrText>
      </w:r>
      <w:r w:rsidRPr="00F02A52">
        <w:rPr>
          <w:lang w:val="en-US"/>
        </w:rPr>
        <w:fldChar w:fldCharType="separate"/>
      </w:r>
      <w:r w:rsidRPr="00F02A52">
        <w:rPr>
          <w:lang w:val="en-US"/>
        </w:rPr>
        <w:t>(E</w:t>
      </w:r>
      <w:r>
        <w:rPr>
          <w:lang w:val="en-US"/>
        </w:rPr>
        <w:t>uropean Union</w:t>
      </w:r>
      <w:r w:rsidRPr="00F02A52">
        <w:rPr>
          <w:lang w:val="en-US"/>
        </w:rPr>
        <w:t>, 2008)</w:t>
      </w:r>
      <w:r w:rsidRPr="00F02A52">
        <w:rPr>
          <w:lang w:val="en-US"/>
        </w:rPr>
        <w:fldChar w:fldCharType="end"/>
      </w:r>
      <w:r w:rsidRPr="00F02A52">
        <w:rPr>
          <w:lang w:val="en-US"/>
        </w:rPr>
        <w:t xml:space="preserve">. Given that one of the major indicators of good environmental status under the Directive is fishing pressure levels in </w:t>
      </w:r>
      <w:r>
        <w:rPr>
          <w:lang w:val="en-US"/>
        </w:rPr>
        <w:t>European Union</w:t>
      </w:r>
      <w:r w:rsidRPr="00F02A52">
        <w:rPr>
          <w:lang w:val="en-US"/>
        </w:rPr>
        <w:t xml:space="preserve"> marine waters, it is clear that its implementation has major implications for the </w:t>
      </w:r>
      <w:r>
        <w:rPr>
          <w:lang w:val="en-US"/>
        </w:rPr>
        <w:t>European Union</w:t>
      </w:r>
      <w:r w:rsidRPr="00F02A52">
        <w:rPr>
          <w:lang w:val="en-US"/>
        </w:rPr>
        <w:t xml:space="preserve"> fishing sector. In addition to the level of fishing pressure, other fishery-related indicators of good environmental status include the reproductive capacity of fishing stocks as well as their population age and size distribution. Since the main policy vehicle used to manage fisheries and improve these indicators of a fishery’s status within the </w:t>
      </w:r>
      <w:r>
        <w:rPr>
          <w:lang w:val="en-US"/>
        </w:rPr>
        <w:t>European Union</w:t>
      </w:r>
      <w:r w:rsidRPr="00F02A52">
        <w:rPr>
          <w:lang w:val="en-US"/>
        </w:rPr>
        <w:t xml:space="preserve"> is the Common Fisheries Policy, the Marine Strategy Framework Directive will be required to operate alongside Common Fisheries Policy legislation. Indeed, it is likely that only through a successful application of the recent reforms of the Common Fisheries Policy the good environmental status target of the Marine Strategy Framework Directive may be realized.</w:t>
      </w:r>
    </w:p>
    <w:p w14:paraId="07A1A017" w14:textId="5C98F74A" w:rsidR="00E97DE0" w:rsidRPr="00F02A52" w:rsidRDefault="00E97DE0" w:rsidP="00E97DE0">
      <w:pPr>
        <w:rPr>
          <w:lang w:val="en-US"/>
        </w:rPr>
      </w:pPr>
      <w:r w:rsidRPr="00F02A52">
        <w:rPr>
          <w:lang w:val="en-US"/>
        </w:rPr>
        <w:t xml:space="preserve">European fishing waters are currently governed as part of the Common Fisheries Policy according to Council Regulation (EEC) </w:t>
      </w:r>
      <w:r w:rsidR="001A7E49">
        <w:rPr>
          <w:lang w:val="en-US"/>
        </w:rPr>
        <w:t>N</w:t>
      </w:r>
      <w:r w:rsidRPr="00F02A52">
        <w:rPr>
          <w:lang w:val="en-US"/>
        </w:rPr>
        <w:t>o</w:t>
      </w:r>
      <w:r w:rsidR="001A7E49">
        <w:rPr>
          <w:lang w:val="en-US"/>
        </w:rPr>
        <w:t>.</w:t>
      </w:r>
      <w:r w:rsidRPr="00F02A52">
        <w:rPr>
          <w:lang w:val="en-US"/>
        </w:rPr>
        <w:t xml:space="preserve"> 170/83. The Common Fisheries Policy is a collaborative effort by all </w:t>
      </w:r>
      <w:r>
        <w:rPr>
          <w:lang w:val="en-US"/>
        </w:rPr>
        <w:t>European Union</w:t>
      </w:r>
      <w:r w:rsidRPr="00F02A52">
        <w:rPr>
          <w:lang w:val="en-US"/>
        </w:rPr>
        <w:t xml:space="preserve"> member States to ensure the sustainable governance of </w:t>
      </w:r>
      <w:r>
        <w:rPr>
          <w:lang w:val="en-US"/>
        </w:rPr>
        <w:t>European Union</w:t>
      </w:r>
      <w:r w:rsidRPr="00F02A52">
        <w:rPr>
          <w:lang w:val="en-US"/>
        </w:rPr>
        <w:t xml:space="preserve"> fisheries. The policy tries to ensure sustainable fishing practice by setting “total allowable catch”, limiting the number of days at sea (fishing effort), restricting the use of certain fishing gear (technical conservation measures (TCM)) and reducing overcapacity in the </w:t>
      </w:r>
      <w:r>
        <w:rPr>
          <w:lang w:val="en-US"/>
        </w:rPr>
        <w:t>European Union</w:t>
      </w:r>
      <w:r w:rsidRPr="00F02A52">
        <w:rPr>
          <w:lang w:val="en-US"/>
        </w:rPr>
        <w:t xml:space="preserve"> fishing fleet (through fleet decommissioning)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COM(2011) 416 final", "id" : "ITEM-1", "issued" : { "date-parts" : [ [ "2011" ] ] }, "number-of-pages" : "37", "publisher-place" : "Brussels", "title" : "Proposal for a Regulation of the European Parliament and of the Council on the Common Organisation of the Markets in Fishery and Aquaculture Products", "type" : "report" }, "uris" : [ "http://www.mendeley.com/documents/?uuid=96d70f03-670e-3093-aa77-338a3442ac85" ] } ], "mendeley" : { "formattedCitation" : "(European Commission, 2011b)", "plainTextFormattedCitation" : "(European Commission, 2011b)", "previouslyFormattedCitation" : "(European Commission, 2011b)" }, "properties" : {  }, "schema" : "https://github.com/citation-style-language/schema/raw/master/csl-citation.json" }</w:instrText>
      </w:r>
      <w:r w:rsidRPr="00F02A52">
        <w:rPr>
          <w:lang w:val="en-US"/>
        </w:rPr>
        <w:fldChar w:fldCharType="separate"/>
      </w:r>
      <w:r w:rsidRPr="00F02A52">
        <w:rPr>
          <w:lang w:val="en-US"/>
        </w:rPr>
        <w:t>(European Commission, 2011b)</w:t>
      </w:r>
      <w:r w:rsidRPr="00F02A52">
        <w:rPr>
          <w:lang w:val="en-US"/>
        </w:rPr>
        <w:fldChar w:fldCharType="end"/>
      </w:r>
      <w:r w:rsidRPr="00F02A52">
        <w:rPr>
          <w:lang w:val="en-US"/>
        </w:rPr>
        <w:t xml:space="preserve">. Total allowable catch levels are set for each </w:t>
      </w:r>
      <w:r>
        <w:rPr>
          <w:lang w:val="en-US"/>
        </w:rPr>
        <w:t>European Union</w:t>
      </w:r>
      <w:r w:rsidRPr="00F02A52">
        <w:rPr>
          <w:lang w:val="en-US"/>
        </w:rPr>
        <w:t xml:space="preserve"> fishing zone. </w:t>
      </w:r>
      <w:r w:rsidR="00E14291">
        <w:rPr>
          <w:b/>
          <w:lang w:val="en-US"/>
        </w:rPr>
        <w:t>Figure 6.11</w:t>
      </w:r>
      <w:r w:rsidRPr="00F02A52">
        <w:rPr>
          <w:lang w:val="en-US"/>
        </w:rPr>
        <w:t xml:space="preserve"> shows the international fishing zones defined by the International Council for the Exploration of the Sea. The quantity of fish landed from each zone by the </w:t>
      </w:r>
      <w:r>
        <w:rPr>
          <w:lang w:val="en-US"/>
        </w:rPr>
        <w:t>European Union</w:t>
      </w:r>
      <w:r w:rsidRPr="00F02A52">
        <w:rPr>
          <w:lang w:val="en-US"/>
        </w:rPr>
        <w:t xml:space="preserve"> fleet is recorded and quotas are set under the Common Fisheries Policy for those zones within </w:t>
      </w:r>
      <w:r>
        <w:rPr>
          <w:lang w:val="en-US"/>
        </w:rPr>
        <w:t>European Union</w:t>
      </w:r>
      <w:r w:rsidRPr="00F02A52">
        <w:rPr>
          <w:lang w:val="en-US"/>
        </w:rPr>
        <w:t xml:space="preserve"> jurisdiction. The procedure for carrying this out is provided for by Council Regulation (EEC) </w:t>
      </w:r>
      <w:r w:rsidR="001A7E49">
        <w:rPr>
          <w:lang w:val="en-US"/>
        </w:rPr>
        <w:t>N</w:t>
      </w:r>
      <w:r w:rsidRPr="00F02A52">
        <w:rPr>
          <w:lang w:val="en-US"/>
        </w:rPr>
        <w:t>o</w:t>
      </w:r>
      <w:r w:rsidR="001A7E49">
        <w:rPr>
          <w:lang w:val="en-US"/>
        </w:rPr>
        <w:t>.</w:t>
      </w:r>
      <w:r w:rsidRPr="00F02A52">
        <w:rPr>
          <w:lang w:val="en-US"/>
        </w:rPr>
        <w:t xml:space="preserve"> 170/83 of 1983 and establishes a system for the conservation and management of fishery resources. In 2013, the European Parliament and Council of Ministers agreed on a new and reformed European Common Fisheries Policy to be implemented across all </w:t>
      </w:r>
      <w:r>
        <w:rPr>
          <w:lang w:val="en-US"/>
        </w:rPr>
        <w:t>European Union</w:t>
      </w:r>
      <w:r w:rsidRPr="00F02A52">
        <w:rPr>
          <w:lang w:val="en-US"/>
        </w:rPr>
        <w:t xml:space="preserve"> marine waters in January 2014. One outcome of the agreements is that quotas and the use of species’ maximum sustainable yields will remain the primary means by which member States attempt to achieve sustainable fisheries.</w:t>
      </w:r>
    </w:p>
    <w:p w14:paraId="5E873C3D" w14:textId="57FFC8B5" w:rsidR="00E97DE0" w:rsidRPr="00F02A52" w:rsidRDefault="00E97DE0" w:rsidP="00E97DE0">
      <w:pPr>
        <w:rPr>
          <w:lang w:val="en-US"/>
        </w:rPr>
      </w:pPr>
      <w:r w:rsidRPr="00F02A52">
        <w:rPr>
          <w:lang w:val="en-US"/>
        </w:rPr>
        <w:t xml:space="preserve">Other mechanisms to achieve sustainable fisheries are also being considered. For example, closed areas are tools proposed through the ecosystem-based management approach for fisheries. These can be temporary closures or more permanent marine protected areas </w:t>
      </w:r>
      <w:r w:rsidRPr="00F02A52">
        <w:rPr>
          <w:lang w:val="en-US"/>
        </w:rPr>
        <w:fldChar w:fldCharType="begin" w:fldLock="1"/>
      </w:r>
      <w:r>
        <w:rPr>
          <w:lang w:val="en-US"/>
        </w:rPr>
        <w:instrText>ADDIN CSL_CITATION { "citationItems" : [ { "id" : "ITEM-1", "itemData" : { "DOI" : "10.1111/ecog.00975", "ISSN" : "1600-0587", "author" : [ { "dropping-particle" : "", "family" : "Andrello", "given" : "Marco", "non-dropping-particle" : "", "parse-names" : false, "suffix" : "" }, { "dropping-particle" : "", "family" : "Jacobi", "given" : "Martin Nilsson", "non-dropping-particle" : "", "parse-names" : false, "suffix" : "" }, { "dropping-particle" : "", "family" : "Manel", "given" : "St\u00e9phanie", "non-dropping-particle" : "", "parse-names" : false, "suffix" : "" }, { "dropping-particle" : "", "family" : "Thuiller", "given" : "Wilfried", "non-dropping-particle" : "", "parse-names" : false, "suffix" : "" }, { "dropping-particle" : "", "family" : "Mouillot", "given" : "David", "non-dropping-particle" : "", "parse-names" : false, "suffix" : "" } ], "container-title" : "Ecography", "id" : "ITEM-1", "issue" : "3", "issued" : { "date-parts" : [ [ "2015", "3", "1" ] ] }, "page" : "273-282", "publisher" : "Blackwell Publishing Ltd", "title" : "Extending networks of protected areas to optimize connectivity and population growth rate", "type" : "article-journal", "volume" : "38" }, "uris" : [ "http://www.mendeley.com/documents/?uuid=54f082cc-5838-405e-a218-de4562d987ec" ] }, { "id" : "ITEM-2", "itemData" : { "ISSN" : "1099-0755", "author" : [ { "dropping-particle" : "", "family" : "Lagabrielle", "given" : "Erwann", "non-dropping-particle" : "", "parse-names" : false, "suffix" : "" }, { "dropping-particle" : "", "family" : "Crochelet", "given" : "Estelle", "non-dropping-particle" : "", "parse-names" : false, "suffix" : "" }, { "dropping-particle" : "", "family" : "Andrello", "given" : "Marco", "non-dropping-particle" : "", "parse-names" : false, "suffix" : "" }, { "dropping-particle" : "", "family" : "Schill", "given" : "Steven R", "non-dropping-particle" : "", "parse-names" : false, "suffix" : "" }, { "dropping-particle" : "", "family" : "Arnaud\u2010Haond", "given" : "Sophie", "non-dropping-particle" : "", "parse-names" : false, "suffix" : "" }, { "dropping-particle" : "", "family" : "Alloncle", "given" : "Neil", "non-dropping-particle" : "", "parse-names" : false, "suffix" : "" }, { "dropping-particle" : "", "family" : "Ponge", "given" : "Benjamin", "non-dropping-particle" : "", "parse-names" : false, "suffix" : "" } ], "container-title" : "Aquatic Conservation: Marine and Freshwater Ecosystems", "id" : "ITEM-2", "issued" : { "date-parts" : [ [ "2014" ] ] }, "page" : "94-110", "title" : "Connecting MPAs\u2013eight challenges for science and management", "type" : "article-journal", "volume" : "24" }, "uris" : [ "http://www.mendeley.com/documents/?uuid=20b8c4d4-0a2d-4c28-a0d6-40651afe5e1c" ] }, { "id" : "ITEM-3", "itemData" : { "DOI" : "10.1016/j.marpol.2016.07.004", "ISSN" : "0308597X", "abstract" : "Temporary marine area closures or more permanent Marine Protected Areas are being proposed as potential options in ecosystem-based marine spatial management. These policy options are known to displace fishing effort. In this paper, EU Vessel Monitoring System (VMS) data is combined with other site and vessel information and used to model the fishing site choice decision of Irish demersal otter trawlers. Uniquely, the fishing ground options used in the analysis reflect the actual seabed contours trawled by the fleet. The fishing site choice model, based on this natural site definition is compared to an alternative destination choice model where the fleet decision is specified using a grid based site definition as employed in previous work. It is argued that the natural site specification is a more realistic specification of the fisher site choice decision. Using the preferred natural fishing site choice model, a policy scenario involving the hypothetical closure of one of the fishing ground options is then simulated to examine the possible redistribution of fishing effort.", "author" : [ { "dropping-particle" : "", "family" : "Hynes", "given" : "Stephen", "non-dropping-particle" : "", "parse-names" : false, "suffix" : "" }, { "dropping-particle" : "", "family" : "Gerritsen", "given" : "Hans", "non-dropping-particle" : "", "parse-names" : false, "suffix" : "" }, { "dropping-particle" : "", "family" : "Breen", "given" : "Benjamin", "non-dropping-particle" : "", "parse-names" : false, "suffix" : "" }, { "dropping-particle" : "", "family" : "Johnson", "given" : "Mark", "non-dropping-particle" : "", "parse-names" : false, "suffix" : "" } ], "container-title" : "Marine Policy", "id" : "ITEM-3", "issued" : { "date-parts" : [ [ "2016" ] ] }, "page" : "156-165", "publisher" : "Elsevier", "title" : "Discrete choice modelling of fisheries with nuanced spatial information", "type" : "article-journal", "volume" : "72" }, "uris" : [ "http://www.mendeley.com/documents/?uuid=795f03d9-fdb5-411c-afda-bf04b2cfac62" ] } ], "mendeley" : { "formattedCitation" : "(Andrello, Jacobi, Manel, Thuiller, &amp; Mouillot, 2015; Hynes, Gerritsen, Breen, &amp; Johnson, 2016; Lagabrielle et al., 2014)", "plainTextFormattedCitation" : "(Andrello, Jacobi, Manel, Thuiller, &amp; Mouillot, 2015; Hynes, Gerritsen, Breen, &amp; Johnson, 2016; Lagabrielle et al., 2014)", "previouslyFormattedCitation" : "(Andrello, Jacobi, Manel, Thuiller, &amp; Mouillot, 2015; Hynes, Gerritsen, Breen, &amp; Johnson, 2016; Lagabrielle et al., 2014)" }, "properties" : {  }, "schema" : "https://github.com/citation-style-language/schema/raw/master/csl-citation.json" }</w:instrText>
      </w:r>
      <w:r w:rsidRPr="00F02A52">
        <w:rPr>
          <w:lang w:val="en-US"/>
        </w:rPr>
        <w:fldChar w:fldCharType="separate"/>
      </w:r>
      <w:r w:rsidRPr="00F02A52">
        <w:rPr>
          <w:lang w:val="en-US"/>
        </w:rPr>
        <w:t>(Andrello</w:t>
      </w:r>
      <w:r w:rsidR="00F30EAD">
        <w:rPr>
          <w:i/>
          <w:lang w:val="en-US"/>
        </w:rPr>
        <w:t xml:space="preserve"> et al.</w:t>
      </w:r>
      <w:r w:rsidRPr="00F02A52">
        <w:rPr>
          <w:lang w:val="en-US"/>
        </w:rPr>
        <w:t>, 2015; Hynes</w:t>
      </w:r>
      <w:r w:rsidR="00F30EAD">
        <w:rPr>
          <w:i/>
          <w:lang w:val="en-US"/>
        </w:rPr>
        <w:t xml:space="preserve"> et al.</w:t>
      </w:r>
      <w:r w:rsidRPr="00F02A52">
        <w:rPr>
          <w:lang w:val="en-US"/>
        </w:rPr>
        <w:t xml:space="preserve">, </w:t>
      </w:r>
      <w:r w:rsidRPr="00F02A52">
        <w:rPr>
          <w:lang w:val="en-US"/>
        </w:rPr>
        <w:lastRenderedPageBreak/>
        <w:t xml:space="preserve">2016; Lagabrielle </w:t>
      </w:r>
      <w:r w:rsidR="009E3418" w:rsidRPr="009E3418">
        <w:rPr>
          <w:i/>
          <w:lang w:val="en-US"/>
        </w:rPr>
        <w:t>et al.</w:t>
      </w:r>
      <w:r w:rsidRPr="00F02A52">
        <w:rPr>
          <w:lang w:val="en-US"/>
        </w:rPr>
        <w:t>, 2014)</w:t>
      </w:r>
      <w:r w:rsidRPr="00F02A52">
        <w:rPr>
          <w:lang w:val="en-US"/>
        </w:rPr>
        <w:fldChar w:fldCharType="end"/>
      </w:r>
      <w:r w:rsidRPr="00F02A52">
        <w:rPr>
          <w:lang w:val="en-US"/>
        </w:rPr>
        <w:t xml:space="preserve">. Management in marine protected areas is very diverse, with local restrictions ranging from “no-take” to zoning or gear limitations. While there is consistent evidence for the positive effects of full and partial protection on the density and biomass of protected species, it has been shown that fishers may feel alienated from the management process and may feel more comfortable with reserve managers and marine protected area regulations if they are involved in the management process </w:t>
      </w:r>
      <w:r w:rsidRPr="00F02A52">
        <w:rPr>
          <w:lang w:val="en-US"/>
        </w:rPr>
        <w:fldChar w:fldCharType="begin" w:fldLock="1"/>
      </w:r>
      <w:r>
        <w:rPr>
          <w:lang w:val="en-US"/>
        </w:rPr>
        <w:instrText>ADDIN CSL_CITATION { "citationItems" : [ { "id" : "ITEM-1", "itemData" : { "DOI" : "10.1080/08920750390232965", "ISBN" : "0892-0753", "ISSN" : "1521-0421", "abstract" : "Marine resource management and related stakeholder conflicts have been clearly defined in recent decades as pressing issues worldwide. This article provides a com-parative study of the management regimes of the Gulf of Castellammare Fishery Reserve and the Egadi Islands Marine Reserve in Sicily, Italy. What managers in these two reserves have neglected to include in management is a social science evaluation scheme to ensure the development of more effective overall management. This is a significant problem in both Italy and the rest of the Mediterranean, where few sociocultural and economic studies have been conducted. Using data collected with standard anthropological field methods, analysis was conducted on how artisanal fishers are impacted by reserves, the extent of their knowledge regarding regula-tions, their opinions on management, and demographics. The results indicate that while fishers in the two case studies are all aware of the marine reserves where they fish, most fishers are not well informed of the associated regulations. Fishers feel alienated from the management process, and would feel more comfortable with re-serve managers and regulations if they were involved in management. The article concludes by showing how such data could help to develop more useful and practi-cal management practices in both these and other MPAs with similar problems.", "author" : [ { "dropping-particle" : "", "family" : "Himes", "given" : "Amber H", "non-dropping-particle" : "", "parse-names" : false, "suffix" : "" } ], "container-title" : "Coastal Management", "id" : "ITEM-1", "issued" : { "date-parts" : [ [ "2003" ] ] }, "page" : "389-408", "title" : "Small-Scale Sicilian Fisheries: Opinions of Artisanal Fishers and Sociocultural Effects in Two MPA Case Studies", "type" : "article-journal", "volume" : "31" }, "uris" : [ "http://www.mendeley.com/documents/?uuid=bc08c31e-8356-4398-bdd6-4c7dbeb3815f" ] } ], "mendeley" : { "formattedCitation" : "(Himes, 2003)", "plainTextFormattedCitation" : "(Himes, 2003)", "previouslyFormattedCitation" : "(Himes, 2003)" }, "properties" : {  }, "schema" : "https://github.com/citation-style-language/schema/raw/master/csl-citation.json" }</w:instrText>
      </w:r>
      <w:r w:rsidRPr="00F02A52">
        <w:rPr>
          <w:lang w:val="en-US"/>
        </w:rPr>
        <w:fldChar w:fldCharType="separate"/>
      </w:r>
      <w:r w:rsidRPr="00F02A52">
        <w:rPr>
          <w:lang w:val="en-US"/>
        </w:rPr>
        <w:t>(Himes, 2003)</w:t>
      </w:r>
      <w:r w:rsidRPr="00F02A52">
        <w:rPr>
          <w:lang w:val="en-US"/>
        </w:rPr>
        <w:fldChar w:fldCharType="end"/>
      </w:r>
      <w:r w:rsidRPr="00F02A52">
        <w:rPr>
          <w:lang w:val="en-US"/>
        </w:rPr>
        <w:t>.</w:t>
      </w:r>
    </w:p>
    <w:p w14:paraId="051EDE9C" w14:textId="77777777" w:rsidR="00E97DE0" w:rsidRPr="00F02A52" w:rsidRDefault="00E97DE0" w:rsidP="00E97DE0">
      <w:pPr>
        <w:rPr>
          <w:lang w:val="en-US"/>
        </w:rPr>
      </w:pPr>
      <w:r w:rsidRPr="00F02A52">
        <w:rPr>
          <w:lang w:val="en-US"/>
        </w:rPr>
        <w:t xml:space="preserve">Elsewhere, regional fisheries management organizations are international organizations formed by countries with fishing interests in an area. Their role is to guarantee the management, conservation and sustainable exploitation of the fish and other marine species by setting catch limits, technical measures and control obligations. In Central Asia, an example of a regional fisheries management organization is the Central Asian and Caucasus Regional Fisheries and Aquaculture Commission (CACFish). The objectives of CACFish are to promote the development, conservation, rational management and best utilization of living aquatic resources, as well as the sustainable development of aquaculture in Central Asia and the Caucasus. Following the </w:t>
      </w:r>
      <w:r>
        <w:rPr>
          <w:lang w:val="en-US"/>
        </w:rPr>
        <w:t>United Nations</w:t>
      </w:r>
      <w:r w:rsidRPr="00F02A52">
        <w:rPr>
          <w:lang w:val="en-US"/>
        </w:rPr>
        <w:t xml:space="preserve"> Conference on Sustainable Development (Rio+20), </w:t>
      </w:r>
      <w:r>
        <w:rPr>
          <w:lang w:val="en-US"/>
        </w:rPr>
        <w:t xml:space="preserve">United Nations </w:t>
      </w:r>
      <w:r w:rsidRPr="00F02A52">
        <w:rPr>
          <w:lang w:val="en-US"/>
        </w:rPr>
        <w:t xml:space="preserve">efforts have also focused on the launching of an Implementing Agreement under </w:t>
      </w:r>
      <w:r>
        <w:rPr>
          <w:lang w:val="en-US"/>
        </w:rPr>
        <w:t>United Nations Convention on the Law of the Sea</w:t>
      </w:r>
      <w:r w:rsidRPr="00F02A52">
        <w:rPr>
          <w:lang w:val="en-US"/>
        </w:rPr>
        <w:t xml:space="preserve"> for the conservation and sustainable use of marine biodiversity in areas beyond national jurisdiction.</w:t>
      </w:r>
      <w:bookmarkStart w:id="1858" w:name="_Ref476068272"/>
      <w:bookmarkStart w:id="1859" w:name="_Ref476143147"/>
    </w:p>
    <w:bookmarkEnd w:id="1858"/>
    <w:bookmarkEnd w:id="1859"/>
    <w:p w14:paraId="7CF7BB2F" w14:textId="27E543C0" w:rsidR="00D15DFD" w:rsidRPr="00D15DFD" w:rsidRDefault="00D15DFD" w:rsidP="00D15DFD">
      <w:pPr>
        <w:rPr>
          <w:lang w:val="en-US"/>
        </w:rPr>
      </w:pPr>
      <w:r>
        <w:rPr>
          <w:lang w:eastAsia="en-GB"/>
        </w:rPr>
        <w:drawing>
          <wp:inline distT="0" distB="0" distL="0" distR="0" wp14:anchorId="2164EB0D" wp14:editId="4C96D226">
            <wp:extent cx="5759450" cy="450278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2"/>
                    <a:stretch>
                      <a:fillRect/>
                    </a:stretch>
                  </pic:blipFill>
                  <pic:spPr>
                    <a:xfrm>
                      <a:off x="0" y="0"/>
                      <a:ext cx="5759450" cy="4502785"/>
                    </a:xfrm>
                    <a:prstGeom prst="rect">
                      <a:avLst/>
                    </a:prstGeom>
                  </pic:spPr>
                </pic:pic>
              </a:graphicData>
            </a:graphic>
          </wp:inline>
        </w:drawing>
      </w:r>
    </w:p>
    <w:p w14:paraId="0691555D" w14:textId="77777777" w:rsidR="00E97DE0" w:rsidRPr="00F02A52" w:rsidRDefault="00E97DE0" w:rsidP="00E97DE0">
      <w:pPr>
        <w:rPr>
          <w:rStyle w:val="apple-converted-space"/>
          <w:sz w:val="20"/>
          <w:szCs w:val="20"/>
          <w:shd w:val="clear" w:color="auto" w:fill="FFFFFF"/>
          <w:lang w:val="en-US"/>
        </w:rPr>
      </w:pPr>
    </w:p>
    <w:p w14:paraId="1084932D" w14:textId="77777777" w:rsidR="00E97DE0" w:rsidRPr="00F02A52" w:rsidRDefault="00E97DE0" w:rsidP="001F0516">
      <w:pPr>
        <w:pStyle w:val="Heading4"/>
      </w:pPr>
      <w:bookmarkStart w:id="1860" w:name="_Toc519504837"/>
      <w:r w:rsidRPr="00F02A52">
        <w:t>Constraints and opportunities</w:t>
      </w:r>
      <w:bookmarkEnd w:id="1860"/>
    </w:p>
    <w:p w14:paraId="490ED647" w14:textId="77777777" w:rsidR="00E97DE0" w:rsidRPr="00F02A52" w:rsidRDefault="00E97DE0" w:rsidP="00E97DE0">
      <w:pPr>
        <w:rPr>
          <w:rFonts w:ascii="Calibri" w:eastAsia="Calibri" w:hAnsi="Calibri"/>
          <w:lang w:val="en-US"/>
        </w:rPr>
      </w:pPr>
      <w:r w:rsidRPr="00F02A52">
        <w:rPr>
          <w:rFonts w:ascii="Calibri" w:eastAsia="Calibri" w:hAnsi="Calibri"/>
          <w:lang w:val="en-US"/>
        </w:rPr>
        <w:t xml:space="preserve">Political problems with fisheries management and with maintaining the scientifically recommended maximum sustainable yield throughout the political process have been documented within the </w:t>
      </w:r>
      <w:r>
        <w:rPr>
          <w:rFonts w:ascii="Calibri" w:eastAsia="Calibri" w:hAnsi="Calibri"/>
          <w:lang w:val="en-US"/>
        </w:rPr>
        <w:t>European Union</w:t>
      </w:r>
      <w:r w:rsidRPr="00F02A52">
        <w:rPr>
          <w:rFonts w:ascii="Calibri" w:eastAsia="Calibri" w:hAnsi="Calibri"/>
          <w:lang w:val="en-US"/>
        </w:rPr>
        <w:t xml:space="preserv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Within the European Union, scientific fisheries research and advice is passed down a chain of central European institutions before being incorporated into policy. However, advice is often poorly or only partially implemented and the system has largely failed to achieve sustainable fisheries management. This paper aims to explain why, by examining the use of fisheries science within the Common Fisheries Policy (CFP). The problem is examined with respect to both the political system and fisheries science, to show that the factors in both the supply, and the subsequent use, of scientific data inhibit effective fisheries management.", "author" : [ { "dropping-particle" : "", "family" : "Daw", "given" : "Tim", "non-dropping-particle" : "", "parse-names" : false, "suffix" : "" }, { "dropping-particle" : "", "family" : "Gray", "given" : "Tim", "non-dropping-particle" : "", "parse-names" : false, "suffix" : "" } ], "container-title" : "Marine Policy", "id" : "ITEM-1", "issue" : "3", "issued" : { "date-parts" : [ [ "2005", "5" ] ] }, "page" : "189-197", "title" : "Fisheries science and sustainability in international policy: a study of failure in the European Union's Common Fisheries Policy", "type" : "article-journal", "volume" : "29" }, "uris" : [ "http://www.mendeley.com/documents/?uuid=8f1e02e6-9be6-4095-83e7-285f3228b953" ] } ], "mendeley" : { "formattedCitation" : "(Daw &amp; Gray, 2005)", "plainTextFormattedCitation" : "(Daw &amp; Gray, 2005)", "previouslyFormattedCitation" : "(Daw &amp; Gray, 2005)"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Daw &amp; Gray, 2005)</w:t>
      </w:r>
      <w:r w:rsidRPr="00F02A52">
        <w:rPr>
          <w:rFonts w:ascii="Calibri" w:eastAsia="Calibri" w:hAnsi="Calibri"/>
          <w:lang w:val="en-US"/>
        </w:rPr>
        <w:fldChar w:fldCharType="end"/>
      </w:r>
      <w:r w:rsidRPr="00F02A52">
        <w:rPr>
          <w:rFonts w:ascii="Calibri" w:eastAsia="Calibri" w:hAnsi="Calibri"/>
          <w:lang w:val="en-US"/>
        </w:rPr>
        <w:t xml:space="preserve">. Despite these highlighted problems, the reforms of the </w:t>
      </w:r>
      <w:r w:rsidRPr="00F02A52">
        <w:rPr>
          <w:lang w:val="en-US"/>
        </w:rPr>
        <w:t xml:space="preserve">Common </w:t>
      </w:r>
      <w:r w:rsidRPr="00F02A52">
        <w:rPr>
          <w:lang w:val="en-US"/>
        </w:rPr>
        <w:lastRenderedPageBreak/>
        <w:t xml:space="preserve">Fisheries Policy </w:t>
      </w:r>
      <w:r w:rsidRPr="00F02A52">
        <w:rPr>
          <w:rFonts w:ascii="Calibri" w:eastAsia="Calibri" w:hAnsi="Calibri"/>
          <w:lang w:val="en-US"/>
        </w:rPr>
        <w:t xml:space="preserve">indicate that the degree to which scientific recommendations of maximum sustainable yield are adhered to in practice will be far more binding than has been the case historically, such that by 2020, all stocks are to be managed at maximum sustainable yield. Negotiations that will take place on the allocation of quota in UK versus non-UK waters following Brexit are also likely to add to the complexity of fisheries management at a European level. </w:t>
      </w:r>
    </w:p>
    <w:p w14:paraId="593F2CB8" w14:textId="77777777" w:rsidR="00E97DE0" w:rsidRPr="00F02A52" w:rsidRDefault="00E97DE0" w:rsidP="00E97DE0">
      <w:pPr>
        <w:rPr>
          <w:rFonts w:ascii="Calibri" w:eastAsia="Calibri" w:hAnsi="Calibri"/>
          <w:lang w:val="en-US"/>
        </w:rPr>
      </w:pPr>
      <w:r w:rsidRPr="00F02A52">
        <w:rPr>
          <w:rFonts w:ascii="Calibri" w:eastAsia="Calibri" w:hAnsi="Calibri"/>
          <w:lang w:val="en-US"/>
        </w:rPr>
        <w:t xml:space="preserve">Further changes to the </w:t>
      </w:r>
      <w:r w:rsidRPr="00F02A52">
        <w:rPr>
          <w:lang w:val="en-US"/>
        </w:rPr>
        <w:t xml:space="preserve">Common Fisheries Policy </w:t>
      </w:r>
      <w:r w:rsidRPr="00F02A52">
        <w:rPr>
          <w:rFonts w:ascii="Calibri" w:eastAsia="Calibri" w:hAnsi="Calibri"/>
          <w:lang w:val="en-US"/>
        </w:rPr>
        <w:t xml:space="preserve">include a banning of all discards and the adoption of multi-annual and multi-species planning. The new landing obligation means that from 1 January 2015 onwards fishermen in certain parts of the </w:t>
      </w:r>
      <w:r>
        <w:rPr>
          <w:rFonts w:ascii="Calibri" w:eastAsia="Calibri" w:hAnsi="Calibri"/>
          <w:lang w:val="en-US"/>
        </w:rPr>
        <w:t>European Union</w:t>
      </w:r>
      <w:r w:rsidRPr="00F02A52">
        <w:rPr>
          <w:rFonts w:ascii="Calibri" w:eastAsia="Calibri" w:hAnsi="Calibri"/>
          <w:lang w:val="en-US"/>
        </w:rPr>
        <w:t xml:space="preserve"> must land all the fish they catch. By 2019, all fishermen will have the same obligation. This means that the quantity of any fish stock that can be sustainably harvested will be determined on the basis of interaction with, and impacts upon, other species and marine habitats. If fisheries are to become sustainable, the impact of fishing for a single commercial species on other commercial species will be of great importance. It is foreseeable that, in waters where the by-catch of biologically sensitive species is high, quotas for any target species in question will be set lower than their potential maximum sustainable yield level would be had they been considered in isolation.</w:t>
      </w:r>
    </w:p>
    <w:p w14:paraId="67A38142" w14:textId="14E8AA07" w:rsidR="00E97DE0" w:rsidRPr="00F02A52" w:rsidRDefault="00E97DE0" w:rsidP="00E97DE0">
      <w:pPr>
        <w:rPr>
          <w:rFonts w:ascii="Calibri" w:eastAsia="Calibri" w:hAnsi="Calibri"/>
          <w:lang w:val="en-US"/>
        </w:rPr>
      </w:pPr>
      <w:r w:rsidRPr="00F02A52">
        <w:rPr>
          <w:rFonts w:ascii="Calibri" w:eastAsia="Calibri" w:hAnsi="Calibri"/>
          <w:lang w:val="en-US"/>
        </w:rPr>
        <w:t xml:space="preserve">According to the European Commission, </w:t>
      </w:r>
      <w:r>
        <w:rPr>
          <w:rFonts w:ascii="Calibri" w:eastAsia="Calibri" w:hAnsi="Calibri"/>
          <w:lang w:val="en-US"/>
        </w:rPr>
        <w:t>European Union</w:t>
      </w:r>
      <w:r w:rsidRPr="00F02A52">
        <w:rPr>
          <w:rFonts w:ascii="Calibri" w:eastAsia="Calibri" w:hAnsi="Calibri"/>
          <w:lang w:val="en-US"/>
        </w:rPr>
        <w:t xml:space="preserve"> legislators will only define the general framework, the basic principles and standards and the overall targets of the </w:t>
      </w:r>
      <w:r w:rsidRPr="00F02A52">
        <w:rPr>
          <w:lang w:val="en-US"/>
        </w:rPr>
        <w:t xml:space="preserve">Common Fisheries Policy, </w:t>
      </w:r>
      <w:r w:rsidRPr="00F02A52">
        <w:rPr>
          <w:rFonts w:ascii="Calibri" w:eastAsia="Calibri" w:hAnsi="Calibri"/>
          <w:lang w:val="en-US"/>
        </w:rPr>
        <w:t xml:space="preserve">while member States will themselves develop recommendations on the actual implementing measure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URL" : "http://ec.europa.eu/fisheries/cfp/fishing_rules/scientific_advice/index_en.htm", "abstract" : "Managing fisheries Taking the best available scientific advice as a basis for defining management measures is one of the Common Fisheries Policy's (CFP) principles of good policy-making. Such measures include setting fishing opportunities and monitoring their efficiency in delivering policy objectives and targets.", "accessed" : { "date-parts" : [ [ "2016", "4", "25" ] ] }, "author" : [ { "dropping-particle" : "", "family" : "European Commission", "given" : "", "non-dropping-particle" : "", "parse-names" : false, "suffix" : "" } ], "container-title" : "Website material", "id" : "ITEM-1", "issued" : { "date-parts" : [ [ "2016" ] ] }, "title" : "Scientific advice on managing fish stocks", "type" : "webpage" }, "uris" : [ "http://www.mendeley.com/documents/?uuid=26cceb1c-b223-4387-afb2-1ed629818cf3" ] } ], "mendeley" : { "formattedCitation" : "(European Commission, 2016d)", "plainTextFormattedCitation" : "(European Commission, 2016d)", "previouslyFormattedCitation" : "(European Commission, 2016d)"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European Commission, 2016</w:t>
      </w:r>
      <w:r w:rsidR="007C2144">
        <w:rPr>
          <w:rFonts w:ascii="Calibri" w:eastAsia="Calibri" w:hAnsi="Calibri"/>
          <w:lang w:val="en-US"/>
        </w:rPr>
        <w:t>e</w:t>
      </w:r>
      <w:r w:rsidRPr="00F02A52">
        <w:rPr>
          <w:rFonts w:ascii="Calibri" w:eastAsia="Calibri" w:hAnsi="Calibri"/>
          <w:lang w:val="en-US"/>
        </w:rPr>
        <w:t>)</w:t>
      </w:r>
      <w:r w:rsidRPr="00F02A52">
        <w:rPr>
          <w:rFonts w:ascii="Calibri" w:eastAsia="Calibri" w:hAnsi="Calibri"/>
          <w:lang w:val="en-US"/>
        </w:rPr>
        <w:fldChar w:fldCharType="end"/>
      </w:r>
      <w:r w:rsidRPr="00F02A52">
        <w:rPr>
          <w:rFonts w:ascii="Calibri" w:eastAsia="Calibri" w:hAnsi="Calibri"/>
          <w:lang w:val="en-US"/>
        </w:rPr>
        <w:t xml:space="preserve">. National policymakers will thus be charged with the responsibility of deciding on and implementing the medium-term management initiatives that will achieve the overall targets of the </w:t>
      </w:r>
      <w:r w:rsidRPr="00F02A52">
        <w:rPr>
          <w:lang w:val="en-US"/>
        </w:rPr>
        <w:t>Common Fisheries Policy</w:t>
      </w:r>
      <w:r w:rsidRPr="00F02A52">
        <w:rPr>
          <w:rFonts w:ascii="Calibri" w:eastAsia="Calibri" w:hAnsi="Calibri"/>
          <w:lang w:val="en-US"/>
        </w:rPr>
        <w:t>. In this new policy environment, when setting species’ total allowable catches, fishery managers must pay particular attention to the multispecies impact of harvesting an individual species, not least, the impact on other commercial species within the fishery and in neighbouring fisheries.</w:t>
      </w:r>
    </w:p>
    <w:p w14:paraId="06A2A8D5" w14:textId="17D3A811" w:rsidR="00E97DE0" w:rsidRPr="00F02A52" w:rsidRDefault="00E97DE0" w:rsidP="00E97DE0">
      <w:pPr>
        <w:rPr>
          <w:lang w:val="en-US"/>
        </w:rPr>
      </w:pPr>
      <w:r w:rsidRPr="00F02A52">
        <w:rPr>
          <w:rFonts w:ascii="Calibri" w:eastAsia="Calibri" w:hAnsi="Calibri"/>
          <w:lang w:val="en-US"/>
        </w:rPr>
        <w:t xml:space="preserve">Models assisting the management process that follows the reforms will need to assess the environmental and ecosystem impacts of commercial fishing activity. In addition, behavioural economic models have a role to play, since they offer a framework for attempting to describe the response of fishermen to any policy changes. According to Fulton and co-authors </w:t>
      </w:r>
      <w:r w:rsidRPr="00F02A52">
        <w:rPr>
          <w:spacing w:val="-1"/>
          <w:lang w:val="en-US"/>
        </w:rPr>
        <w:fldChar w:fldCharType="begin" w:fldLock="1"/>
      </w:r>
      <w:r>
        <w:rPr>
          <w:spacing w:val="-1"/>
          <w:lang w:val="en-US"/>
        </w:rPr>
        <w:instrText>ADDIN CSL_CITATION { "citationItems" : [ { "id" : "ITEM-1", "itemData" : { "abstract" : "There is broad consensus that the main problem facing fisheries globally is too many boats chasing too few fish. Unfortunately it is also possible to argue that there are too many proposed solutions and not enough practical answers to improving fisheries management. There is a deepening divide between those who propose alternative regulatory controls on fishers, including establishing large areas permanently closed to fishing, and those who argue for better alignment of incentives combined with broad participation of resource users in fishery management decisions (in simple terms, between top down and bottom up systems of governance). However despite the choice of policy instruments used, a consistent outcome is that resource users behave in a manner that is often unintended by the designers of the management system. Hence whilst uncertainty is broadly recognized as a pervasive feature of fisheries management, to date most of the attention has focussed on only part of that uncertainty \u2013 scientific uncertainty about the status of exploited resources. The effect of uncertainty generated on the human side of fisheries science and management has received much less attention. However, the uncertainty generated by unexpected resource user behaviour is critical as it has unplanned consequences and leads to unintended management outcomes. Using empirical evidence of unexpected resource user behaviour and reviewing current responses to unexpected management outcomes, we identify different approaches that both improve prediction of human behaviour in fisheries systems and identify management measures that are more robust to these sources of uncertainty. However, unless the micro scale drivers of human behaviour that contribute to macro scale implementation uncertainty are communicated effectively to managers and considered more regularly and in greater depth, unanticipated responses to management actions will continue to undermine management systems and threaten the sustainability of fisheries", "author" : [ { "dropping-particle" : "", "family" : "Fulton", "given" : "Elizabeth A", "non-dropping-particle" : "", "parse-names" : false, "suffix" : "" }, { "dropping-particle" : "", "family" : "Smith", "given" : "Anthony D M", "non-dropping-particle" : "", "parse-names" : false, "suffix" : "" }, { "dropping-particle" : "", "family" : "Smith", "given" : "David C", "non-dropping-particle" : "", "parse-names" : false, "suffix" : "" }, { "dropping-particle" : "", "family" : "Putten", "given" : "Ingrid E", "non-dropping-particle" : "van", "parse-names" : false, "suffix" : "" } ], "container-title" : "Fish and Fisheries", "id" : "ITEM-1", "issue" : "1", "issued" : { "date-parts" : [ [ "2011" ] ] }, "page" : "2-17", "title" : "Human behaviour: the key source of uncertainty in fisheries management", "type" : "article-journal", "volume" : "12" }, "uris" : [ "http://www.mendeley.com/documents/?uuid=90d74589-8b2e-4909-b27d-5b1a62bf36ef" ] } ], "mendeley" : { "formattedCitation" : "(Fulton, Smith, Smith, &amp; van Putten, 2011)", "plainTextFormattedCitation" : "(Fulton, Smith, Smith, &amp; van Putten, 2011)", "previouslyFormattedCitation" : "(Fulton, Smith, Smith, &amp; van Putten, 2011)" }, "properties" : {  }, "schema" : "https://github.com/citation-style-language/schema/raw/master/csl-citation.json" }</w:instrText>
      </w:r>
      <w:r w:rsidRPr="00F02A52">
        <w:rPr>
          <w:spacing w:val="-1"/>
          <w:lang w:val="en-US"/>
        </w:rPr>
        <w:fldChar w:fldCharType="separate"/>
      </w:r>
      <w:r w:rsidRPr="00F02A52">
        <w:rPr>
          <w:spacing w:val="-1"/>
          <w:lang w:val="en-US"/>
        </w:rPr>
        <w:t>(2011)</w:t>
      </w:r>
      <w:r w:rsidRPr="00F02A52">
        <w:rPr>
          <w:spacing w:val="-1"/>
          <w:lang w:val="en-US"/>
        </w:rPr>
        <w:fldChar w:fldCharType="end"/>
      </w:r>
      <w:r w:rsidRPr="00F02A52">
        <w:rPr>
          <w:lang w:val="en-US"/>
        </w:rPr>
        <w:t xml:space="preserve">, </w:t>
      </w:r>
      <w:r w:rsidRPr="00F02A52">
        <w:rPr>
          <w:rFonts w:ascii="Calibri" w:eastAsia="Calibri" w:hAnsi="Calibri"/>
          <w:lang w:val="en-US"/>
        </w:rPr>
        <w:t xml:space="preserve">human behaviour, and in particular fishermen behaviour, is almost never explicitly considered by fisheries scientists in the assessment and management process. They posit that the uncertainty generated by unexpected resource-user behaviour is as critical as ecosystem and environmental uncertainty because it has unplanned consequences and leads to unintended management outcomes. Indeed, technical measures can lead to results which actually work directly against specific sustainability targets for which they are designed </w:t>
      </w:r>
      <w:r w:rsidRPr="00F02A52">
        <w:rPr>
          <w:lang w:val="en-US"/>
        </w:rPr>
        <w:fldChar w:fldCharType="begin" w:fldLock="1"/>
      </w:r>
      <w:r>
        <w:rPr>
          <w:lang w:val="en-US"/>
        </w:rPr>
        <w:instrText>ADDIN CSL_CITATION { "citationItems" : [ { "id" : "ITEM-1", "itemData" : { "abstract" : "Because of concern about the inability to manage the Bristol Bay red king crab (Paralithodes camtschaticus) fishery in Alaska and, in particular, to use in-season fishery performance to close the fishery at or near the preseason guideline harvest level, increasingly stringent pot limits were adopted to elongate the collapsing seasons. This paper provides a rigorous examination of the effect that pot limits had on season elongation and whether a redistribution of wealth occurred between large and small fishing vessels as a result of the policy. A simulation model of the fishery shows that pot limits did not elongate the season sufficiently to improve in-season management. Moreover, the policy allowed vessels to capture efficiency gains arising from an industry-wide reduction in fishing capacity. Both vessel size classes benefited from mutual gear reduction in all years except 1992. Redistribution of wealth was found to occur only in one year of the five years examined.", "author" : [ { "dropping-particle" : "", "family" : "Briand", "given" : "Genevieve", "non-dropping-particle" : "", "parse-names" : false, "suffix" : "" }, { "dropping-particle" : "", "family" : "Heckelei", "given" : "Thomas", "non-dropping-particle" : "", "parse-names" : false, "suffix" : "" }, { "dropping-particle" : "", "family" : "Matulich", "given" : "Scott C.", "non-dropping-particle" : "", "parse-names" : false, "suffix" : "" }, { "dropping-particle" : "", "family" : "Mittelhammer", "given" : "Ron C.", "non-dropping-particle" : "", "parse-names" : false, "suffix" : "" } ], "container-title" : "Canadian Journal of Fisheries and Aquatic Sciences", "id" : "ITEM-1", "issue" : "1", "issued" : { "date-parts" : [ [ "2004" ] ] }, "language" : "en", "page" : "43-53", "publisher" : "NRC Research Press Ottawa, Canada", "title" : "Managing fishing power: the case of Alaska red king crab (Paralithodes camtschaticus)", "type" : "article-journal", "volume" : "61" }, "uris" : [ "http://www.mendeley.com/documents/?uuid=725a8f94-5ce5-42b0-93c9-3e0af9b23b6d" ] }, { "id" : "ITEM-2", "itemData" : { "author" : [ { "dropping-particle" : "", "family" : "Polacheck", "given" : "Tom", "non-dropping-particle" : "", "parse-names" : false, "suffix" : "" }, { "dropping-particle" : "", "family" : "Davies", "given" : "Campbell", "non-dropping-particle" : "", "parse-names" : false, "suffix" : "" } ], "container-title" : "CSIRO Marine and Atmospheric Research Paper 023", "id" : "ITEM-2", "issued" : { "date-parts" : [ [ "2008" ] ] }, "number-of-pages" : "21", "publisher" : "CSIRO Marine and Atmospheric Research", "publisher-place" : "Hobart, Tas", "title" : "Considerations of implications of large unreported catches of Southern Bluefin tuna for assessments of tropical tunas, and the need for independent verification of catch and effort statistics", "type" : "report" }, "uris" : [ "http://www.mendeley.com/documents/?uuid=f034d569-1161-4ec7-9d3c-214b57f1001c" ] }, { "id" : "ITEM-3", "itemData" : { "author" : [ { "dropping-particle" : "", "family" : "White", "given" : "G. N.", "non-dropping-particle" : "", "parse-names" : false, "suffix" : "" }, { "dropping-particle" : "", "family" : "Mace", "given" : "P.", "non-dropping-particle" : "", "parse-names" : false, "suffix" : "" } ], "container-title" : "Natural resource modeling", "id" : "ITEM-3", "issue" : "3", "issued" : { "date-parts" : [ [ "1988" ] ] }, "page" : "499\u2013530", "title" : "Models for cooperation and conspiracy in fisheries: changing the rules of the game", "type" : "article-journal", "volume" : "2" }, "uris" : [ "http://www.mendeley.com/documents/?uuid=f54c717b-0921-49aa-a742-783627346bf9" ] }, { "id" : "ITEM-4", "itemData" : { "abstract" : "Seasonal area closures of fisheries are primarily used to reduce fishing mortality on target species. In the absence of effort controls, fishing vessels displaced from a closed area will impact fish populations and the environment elsewhere. Based on the observed response of the North Sea beam trawl fleet to the closure of the \"cod box\" and an existing size-based model of the impacts of beam trawling, we predict the effects of seasonal area closures on benthic communities in the central North Sea. We suggest that repeated seasonal area closures would lead to a slightly more homogeneous distribution of annual trawling activity, although the distribution would remain patchy rather than random. The increased homogeneity, coupled with the displacement of trawling activity to previously unfished areas, is predicted to have slightly greater cumulative impacts on total benthic invertebrate production and lead to localized reductions in benthic biomass for several years. To ensure the effective integration of fisheries and environmental management, the wider consequences of fishery management actions should be considered a priori. Thus, when seasonal closures increase the homogeneity of overall disturbance or lead to the redistribution of trawling activity to environmentally sensitive or previously unfished areas, then effort reductions or permanent area closures should be considered as a management option. The latter would lead to a single but permanent redistribution of fishing disturbance, with lower cumulative impacts on benthic communities in the long run.", "author" : [ { "dropping-particle" : "", "family" : "Dinmore", "given" : "T.", "non-dropping-particle" : "", "parse-names" : false, "suffix" : "" }, { "dropping-particle" : "", "family" : "Duplisea", "given" : "D.E.", "non-dropping-particle" : "", "parse-names" : false, "suffix" : "" }, { "dropping-particle" : "", "family" : "Rackham", "given" : "B.D.", "non-dropping-particle" : "", "parse-names" : false, "suffix" : "" }, { "dropping-particle" : "", "family" : "Maxwell", "given" : "D.L.", "non-dropping-particle" : "", "parse-names" : false, "suffix" : "" }, { "dropping-particle" : "", "family" : "Jennings", "given" : "S.", "non-dropping-particle" : "", "parse-names" : false, "suffix" : "" } ], "container-title" : "ICES Journal of Marine Science", "id" : "ITEM-4", "issue" : "2", "issued" : { "date-parts" : [ [ "2003", "4", "1" ] ] }, "page" : "371-380", "title" : "Impact of a large-scale area closure on patterns of fishing disturbance and the consequences for benthic communities", "type" : "article-journal", "volume" : "60" }, "uris" : [ "http://www.mendeley.com/documents/?uuid=4dc8b719-b4dc-468c-b06e-44a4a7c1e228" ] } ], "mendeley" : { "formattedCitation" : "(Briand, Heckelei, Matulich, &amp; Mittelhammer, 2004; Dinmore, Duplisea, Rackham, Maxwell, &amp; Jennings, 2003; Polacheck &amp; Davies, 2008; White &amp; Mace, 1988)", "plainTextFormattedCitation" : "(Briand, Heckelei, Matulich, &amp; Mittelhammer, 2004; Dinmore, Duplisea, Rackham, Maxwell, &amp; Jennings, 2003; Polacheck &amp; Davies, 2008; White &amp; Mace, 1988)", "previouslyFormattedCitation" : "(Briand, Heckelei, Matulich, &amp; Mittelhammer, 2004; Dinmore, Duplisea, Rackham, Maxwell, &amp; Jennings, 2003; Polacheck &amp; Davies, 2008; White &amp; Mace, 1988)" }, "properties" : {  }, "schema" : "https://github.com/citation-style-language/schema/raw/master/csl-citation.json" }</w:instrText>
      </w:r>
      <w:r w:rsidRPr="00F02A52">
        <w:rPr>
          <w:lang w:val="en-US"/>
        </w:rPr>
        <w:fldChar w:fldCharType="separate"/>
      </w:r>
      <w:r w:rsidRPr="00F02A52">
        <w:rPr>
          <w:lang w:val="en-US"/>
        </w:rPr>
        <w:t>(Briand</w:t>
      </w:r>
      <w:r w:rsidR="00F30EAD">
        <w:rPr>
          <w:i/>
          <w:lang w:val="en-US"/>
        </w:rPr>
        <w:t xml:space="preserve"> et al.</w:t>
      </w:r>
      <w:r w:rsidRPr="00F02A52">
        <w:rPr>
          <w:lang w:val="en-US"/>
        </w:rPr>
        <w:t>, 2004; Dinmore</w:t>
      </w:r>
      <w:r w:rsidR="00F30EAD">
        <w:rPr>
          <w:i/>
          <w:lang w:val="en-US"/>
        </w:rPr>
        <w:t xml:space="preserve"> et al.</w:t>
      </w:r>
      <w:r w:rsidRPr="00F02A52">
        <w:rPr>
          <w:lang w:val="en-US"/>
        </w:rPr>
        <w:t>, 2003; Polacheck &amp; Davies, 2008; White &amp; Mace, 1988)</w:t>
      </w:r>
      <w:r w:rsidRPr="00F02A52">
        <w:rPr>
          <w:lang w:val="en-US"/>
        </w:rPr>
        <w:fldChar w:fldCharType="end"/>
      </w:r>
      <w:r w:rsidRPr="00F02A52">
        <w:rPr>
          <w:lang w:val="en-US"/>
        </w:rPr>
        <w:t xml:space="preserve">. In relation to the Marine Strategy Framework Directive, clarification is still needed as to how biodiversity and the goods and services of marine ecosystems can contribute to the Directive’s good environmental status target and this needs to be further developed. For this, marine and coastal ecosystem services indicators and models for assessment (including fisheries and food webs) need to be further developed to demonstrate how they can contribute to good ecological status </w:t>
      </w:r>
      <w:r w:rsidRPr="00F02A52">
        <w:rPr>
          <w:lang w:val="en-US"/>
        </w:rPr>
        <w:fldChar w:fldCharType="begin" w:fldLock="1"/>
      </w:r>
      <w:r>
        <w:rPr>
          <w:lang w:val="en-US"/>
        </w:rPr>
        <w:instrText>ADDIN CSL_CITATION { "citationItems" : [ { "id" : "ITEM-1", "itemData" : { "DOI" : "10.1371/journal.pone.0067737", "ISSN" : "1932-6203", "author" : [ { "dropping-particle" : "", "family" : "Liquete", "given" : "Camino", "non-dropping-particle" : "", "parse-names" : false, "suffix" : "" }, { "dropping-particle" : "", "family" : "Piroddi", "given" : "Chiara", "non-dropping-particle" : "", "parse-names" : false, "suffix" : "" }, { "dropping-particle" : "", "family" : "Drakou", "given" : "Evangelia G.", "non-dropping-particle" : "", "parse-names" : false, "suffix" : "" }, { "dropping-particle" : "", "family" : "Gurney", "given" : "Leigh", "non-dropping-particle" : "", "parse-names" : false, "suffix" : "" }, { "dropping-particle" : "", "family" : "Katsanevakis", "given" : "Stelios", "non-dropping-particle" : "", "parse-names" : false, "suffix" : "" }, { "dropping-particle" : "", "family" : "Charef", "given" : "Aymen", "non-dropping-particle" : "", "parse-names" : false, "suffix" : "" }, { "dropping-particle" : "", "family" : "Egoh", "given" : "Benis", "non-dropping-particle" : "", "parse-names" : false, "suffix" : "" } ], "container-title" : "PLoS ONE", "editor" : [ { "dropping-particle" : "", "family" : "Bograd", "given" : "Steven J.", "non-dropping-particle" : "", "parse-names" : false, "suffix" : "" } ], "id" : "ITEM-1", "issue" : "7", "issued" : { "date-parts" : [ [ "2013", "7", "3" ] ] }, "page" : "e67737", "publisher" : "Public Library of Science", "title" : "Current Status and Future Prospects for the Assessment of Marine and Coastal Ecosystem Services: A Systematic Review", "type" : "article-journal", "volume" : "8" }, "uris" : [ "http://www.mendeley.com/documents/?uuid=f0a950a9-cb82-3c64-9b65-3e4834bc6e44" ] } ], "mendeley" : { "formattedCitation" : "(Liquete et al., 2013)", "plainTextFormattedCitation" : "(Liquete et al., 2013)", "previouslyFormattedCitation" : "(Liquete et al., 2013)" }, "properties" : {  }, "schema" : "https://github.com/citation-style-language/schema/raw/master/csl-citation.json" }</w:instrText>
      </w:r>
      <w:r w:rsidRPr="00F02A52">
        <w:rPr>
          <w:lang w:val="en-US"/>
        </w:rPr>
        <w:fldChar w:fldCharType="separate"/>
      </w:r>
      <w:r w:rsidRPr="00F02A52">
        <w:rPr>
          <w:lang w:val="en-US"/>
        </w:rPr>
        <w:t xml:space="preserve">(Liquete </w:t>
      </w:r>
      <w:r w:rsidR="009E3418" w:rsidRPr="009E3418">
        <w:rPr>
          <w:i/>
          <w:lang w:val="en-US"/>
        </w:rPr>
        <w:t>et al.</w:t>
      </w:r>
      <w:r w:rsidRPr="00F02A52">
        <w:rPr>
          <w:lang w:val="en-US"/>
        </w:rPr>
        <w:t>, 2013)</w:t>
      </w:r>
      <w:r w:rsidRPr="00F02A52">
        <w:rPr>
          <w:lang w:val="en-US"/>
        </w:rPr>
        <w:fldChar w:fldCharType="end"/>
      </w:r>
      <w:r w:rsidRPr="00F02A52">
        <w:rPr>
          <w:lang w:val="en-US"/>
        </w:rPr>
        <w:t>.</w:t>
      </w:r>
    </w:p>
    <w:p w14:paraId="29339D6A" w14:textId="77777777" w:rsidR="00E97DE0" w:rsidRPr="00F02A52" w:rsidRDefault="00E97DE0" w:rsidP="00E97DE0">
      <w:pPr>
        <w:rPr>
          <w:rFonts w:ascii="Calibri" w:eastAsia="Calibri" w:hAnsi="Calibri"/>
          <w:lang w:val="en-US"/>
        </w:rPr>
      </w:pPr>
      <w:r w:rsidRPr="00F02A52">
        <w:rPr>
          <w:rFonts w:ascii="Calibri" w:eastAsia="Calibri" w:hAnsi="Calibri"/>
          <w:lang w:val="en-US"/>
        </w:rPr>
        <w:t xml:space="preserve">A recent report by the Central Asian and Caucasus Regional Fisheries and Aquaculture Commission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CACFish/V/2016/4 E", "author" : [ { "dropping-particle" : "", "family" : "CACFish", "given" : "", "non-dropping-particle" : "", "parse-names" : false, "suffix" : "" } ], "container-title" : "CACFish/V/2016/4 E", "id" : "ITEM-1", "issued" : { "date-parts" : [ [ "2016" ] ] }, "note" : "NULL", "number-of-pages" : "1-11", "publisher" : "Central Asian and Caucasus Regional Fisheries and Aquaculture Commission", "publisher-place" : "Tashkent, Uzbekistan", "title" : "Monitoring the implementation of CACFish decisions and the code of conduct for responsible fisheries in the region", "type" : "report" }, "uris" : [ "http://www.mendeley.com/documents/?uuid=9bf8e3d1-0518-4e14-a15e-9ffa7a5583b5" ] } ], "mendeley" : { "formattedCitation" : "(CACFish, 2016)", "plainTextFormattedCitation" : "(CACFish, 2016)", "previouslyFormattedCitation" : "(CACFish,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CACFish, 2016)</w:t>
      </w:r>
      <w:r w:rsidRPr="00F02A52">
        <w:rPr>
          <w:rFonts w:ascii="Calibri" w:eastAsia="Calibri" w:hAnsi="Calibri"/>
          <w:lang w:val="en-US"/>
        </w:rPr>
        <w:fldChar w:fldCharType="end"/>
      </w:r>
      <w:r w:rsidRPr="00F02A52">
        <w:rPr>
          <w:rFonts w:ascii="Calibri" w:eastAsia="Calibri" w:hAnsi="Calibri"/>
          <w:lang w:val="en-US"/>
        </w:rPr>
        <w:t xml:space="preserve"> highlighted a number of constraints in implementing the code of conduct for responsible fisheries in the Central Asian and Caucasus region. The main constraints highlighted were related to inadequate scientific research, statistics and access to information, insufficient budgetary resources and institutional weaknesses, insufficient fisheries monitoring, control and surveillance and overcapacity in fisheries.</w:t>
      </w:r>
    </w:p>
    <w:p w14:paraId="3C2AC187" w14:textId="7305AD57" w:rsidR="00E97DE0" w:rsidRPr="00F02A52" w:rsidRDefault="00E97DE0" w:rsidP="00E97DE0">
      <w:pPr>
        <w:rPr>
          <w:rFonts w:ascii="Calibri" w:eastAsia="Calibri" w:hAnsi="Calibri"/>
          <w:lang w:val="en-US"/>
        </w:rPr>
      </w:pPr>
      <w:r w:rsidRPr="00F02A52">
        <w:rPr>
          <w:rFonts w:ascii="Calibri" w:eastAsia="Calibri" w:hAnsi="Calibri"/>
          <w:lang w:val="en-US"/>
        </w:rPr>
        <w:lastRenderedPageBreak/>
        <w:t xml:space="preserve">The </w:t>
      </w:r>
      <w:r>
        <w:rPr>
          <w:rFonts w:ascii="Calibri" w:eastAsia="Calibri" w:hAnsi="Calibri"/>
          <w:lang w:val="en-US"/>
        </w:rPr>
        <w:t>European Union</w:t>
      </w:r>
      <w:r w:rsidRPr="00F02A52">
        <w:rPr>
          <w:rFonts w:ascii="Calibri" w:eastAsia="Calibri" w:hAnsi="Calibri"/>
          <w:lang w:val="en-US"/>
        </w:rPr>
        <w:t xml:space="preserve"> Strategy for Sustainable Development of European Aquaculture sets out the European </w:t>
      </w:r>
      <w:r>
        <w:rPr>
          <w:rFonts w:ascii="Calibri" w:eastAsia="Calibri" w:hAnsi="Calibri"/>
          <w:lang w:val="en-US"/>
        </w:rPr>
        <w:t xml:space="preserve">Union’s </w:t>
      </w:r>
      <w:r w:rsidRPr="00F02A52">
        <w:rPr>
          <w:rFonts w:ascii="Calibri" w:eastAsia="Calibri" w:hAnsi="Calibri"/>
          <w:lang w:val="en-US"/>
        </w:rPr>
        <w:t xml:space="preserve">policy for the development and growth of aquaculture. The original strategy of 2002 was considered to have been successful in the areas of environmental management, food safety and quality, but has not resulted in growth of production in the sector across the </w:t>
      </w:r>
      <w:r>
        <w:rPr>
          <w:rFonts w:ascii="Calibri" w:eastAsia="Calibri" w:hAnsi="Calibri"/>
          <w:lang w:val="en-US"/>
        </w:rPr>
        <w:t>European Union</w:t>
      </w:r>
      <w:r w:rsidRPr="00F02A52">
        <w:rPr>
          <w:rFonts w:ascii="Calibri" w:eastAsia="Calibri" w:hAnsi="Calibri"/>
          <w:lang w:val="en-US"/>
        </w:rPr>
        <w:t xml:space="preserve">, in contrast with the rest of the world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Commission of the European Communities", "author" : [ { "dropping-particle" : "", "family" : "European Commission", "given" : "", "non-dropping-particle" : "", "parse-names" : false, "suffix" : "" } ], "container-title" : "COM(2009) 162 final", "id" : "ITEM-1", "issued" : { "date-parts" : [ [ "2009" ] ] }, "number-of-pages" : "13", "publisher-place" : "Brussels", "title" : "Building a sustainable future for aquaculture. A new impetus for the Strategy for the Sustainable Development of European Aquaculture", "type" : "report" }, "uris" : [ "http://www.mendeley.com/documents/?uuid=6e72cdbd-7a22-4d8f-a7dc-5806e460851f" ] } ], "mendeley" : { "formattedCitation" : "(European Commission, 2009a)", "plainTextFormattedCitation" : "(European Commission, 2009a)", "previouslyFormattedCitation" : "(European Commission, 2009a)"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European Commission, 2009a)</w:t>
      </w:r>
      <w:r w:rsidRPr="00F02A52">
        <w:rPr>
          <w:rFonts w:ascii="Calibri" w:eastAsia="Calibri" w:hAnsi="Calibri"/>
          <w:lang w:val="en-US"/>
        </w:rPr>
        <w:fldChar w:fldCharType="end"/>
      </w:r>
      <w:r w:rsidRPr="00F02A52">
        <w:rPr>
          <w:rFonts w:ascii="Calibri" w:eastAsia="Calibri" w:hAnsi="Calibri"/>
          <w:lang w:val="en-US"/>
        </w:rPr>
        <w:t xml:space="preserve">. In 2009, the Commission undertook a review of the strategy. The renewed 2013 strategy sought to identify causes of the </w:t>
      </w:r>
      <w:r>
        <w:rPr>
          <w:rFonts w:ascii="Calibri" w:eastAsia="Calibri" w:hAnsi="Calibri"/>
          <w:lang w:val="en-US"/>
        </w:rPr>
        <w:t>European Union</w:t>
      </w:r>
      <w:r w:rsidRPr="00F02A52">
        <w:rPr>
          <w:rFonts w:ascii="Calibri" w:eastAsia="Calibri" w:hAnsi="Calibri"/>
          <w:lang w:val="en-US"/>
        </w:rPr>
        <w:t xml:space="preserve"> stagnation and identified policy actions to address competitiveness, sustainability and governance in the sector. Following the review, the Commission published </w:t>
      </w:r>
      <w:r w:rsidR="00055289">
        <w:rPr>
          <w:rFonts w:ascii="Calibri" w:eastAsia="Calibri" w:hAnsi="Calibri"/>
          <w:lang w:val="en-US"/>
        </w:rPr>
        <w:t>s</w:t>
      </w:r>
      <w:r w:rsidRPr="00F02A52">
        <w:rPr>
          <w:rFonts w:ascii="Calibri" w:eastAsia="Calibri" w:hAnsi="Calibri"/>
          <w:lang w:val="en-US"/>
        </w:rPr>
        <w:t xml:space="preserve">trategic </w:t>
      </w:r>
      <w:r>
        <w:rPr>
          <w:rFonts w:ascii="Calibri" w:eastAsia="Calibri" w:hAnsi="Calibri"/>
          <w:lang w:val="en-US"/>
        </w:rPr>
        <w:t>g</w:t>
      </w:r>
      <w:r w:rsidRPr="00F02A52">
        <w:rPr>
          <w:rFonts w:ascii="Calibri" w:eastAsia="Calibri" w:hAnsi="Calibri"/>
          <w:lang w:val="en-US"/>
        </w:rPr>
        <w:t xml:space="preserve">uidelines for the </w:t>
      </w:r>
      <w:r>
        <w:rPr>
          <w:rFonts w:ascii="Calibri" w:eastAsia="Calibri" w:hAnsi="Calibri"/>
          <w:lang w:val="en-US"/>
        </w:rPr>
        <w:t>s</w:t>
      </w:r>
      <w:r w:rsidRPr="00F02A52">
        <w:rPr>
          <w:rFonts w:ascii="Calibri" w:eastAsia="Calibri" w:hAnsi="Calibri"/>
          <w:lang w:val="en-US"/>
        </w:rPr>
        <w:t xml:space="preserve">ustainable </w:t>
      </w:r>
      <w:r>
        <w:rPr>
          <w:rFonts w:ascii="Calibri" w:eastAsia="Calibri" w:hAnsi="Calibri"/>
          <w:lang w:val="en-US"/>
        </w:rPr>
        <w:t>d</w:t>
      </w:r>
      <w:r w:rsidRPr="00F02A52">
        <w:rPr>
          <w:rFonts w:ascii="Calibri" w:eastAsia="Calibri" w:hAnsi="Calibri"/>
          <w:lang w:val="en-US"/>
        </w:rPr>
        <w:t xml:space="preserve">evelopment of </w:t>
      </w:r>
      <w:r>
        <w:rPr>
          <w:rFonts w:ascii="Calibri" w:eastAsia="Calibri" w:hAnsi="Calibri"/>
          <w:lang w:val="en-US"/>
        </w:rPr>
        <w:t>aquaculture in the European Union</w:t>
      </w:r>
      <w:r w:rsidRPr="00F02A52">
        <w:rPr>
          <w:rFonts w:ascii="Calibri" w:eastAsia="Calibri" w:hAnsi="Calibri"/>
          <w:lang w:val="en-US"/>
        </w:rPr>
        <w:t xml:space="preserve">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European Commission", "given" : "", "non-dropping-particle" : "", "parse-names" : false, "suffix" : "" } ], "container-title" : "COM(2013) 229 final", "id" : "ITEM-1", "issued" : { "date-parts" : [ [ "2013" ] ] }, "publisher-place" : "Brussels", "title" : "Strategic Guidelines for the sustainable development of EU aquaculture. Communication from the Commission to the European Parliament, the Council, the European Economic and Social Committee and the Committee of the Regions", "type" : "report" }, "uris" : [ "http://www.mendeley.com/documents/?uuid=0536e734-6d90-4710-8f3b-56dfeb288264" ] } ], "mendeley" : { "formattedCitation" : "(European Commission, 2013e)", "plainTextFormattedCitation" : "(European Commission, 2013e)", "previouslyFormattedCitation" : "(European Commission, 2013e)"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European Commission, 2013e)</w:t>
      </w:r>
      <w:r w:rsidRPr="00F02A52">
        <w:rPr>
          <w:rFonts w:ascii="Calibri" w:eastAsia="Calibri" w:hAnsi="Calibri"/>
          <w:lang w:val="en-US"/>
        </w:rPr>
        <w:fldChar w:fldCharType="end"/>
      </w:r>
      <w:r w:rsidRPr="00F02A52">
        <w:rPr>
          <w:rFonts w:ascii="Calibri" w:eastAsia="Calibri" w:hAnsi="Calibri"/>
          <w:lang w:val="en-US"/>
        </w:rPr>
        <w:t xml:space="preserve">. The strategic guidelines implement the new </w:t>
      </w:r>
      <w:r w:rsidRPr="00F02A52">
        <w:rPr>
          <w:lang w:val="en-US"/>
        </w:rPr>
        <w:t xml:space="preserve">Common Fisheries Policy </w:t>
      </w:r>
      <w:r w:rsidRPr="00F02A52">
        <w:rPr>
          <w:rFonts w:ascii="Calibri" w:eastAsia="Calibri" w:hAnsi="Calibri"/>
          <w:lang w:val="en-US"/>
        </w:rPr>
        <w:t xml:space="preserve">approach to promoting aquaculture through an open method of coordination: a voluntary process for cooperation based on strategic guidelines and multiannual national strategic plans identifying common objectives and, where possible, indicators to measure progress towards these goals. These plans have now been published, and the </w:t>
      </w:r>
      <w:r>
        <w:rPr>
          <w:rFonts w:ascii="Calibri" w:eastAsia="Calibri" w:hAnsi="Calibri"/>
          <w:lang w:val="en-US"/>
        </w:rPr>
        <w:t xml:space="preserve">European </w:t>
      </w:r>
      <w:r w:rsidRPr="00F02A52">
        <w:rPr>
          <w:rFonts w:ascii="Calibri" w:eastAsia="Calibri" w:hAnsi="Calibri"/>
          <w:lang w:val="en-US"/>
        </w:rPr>
        <w:t xml:space="preserve">Commission has produced a summary of the implementation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European Commission", "given" : "", "non-dropping-particle" : "", "parse-names" : false, "suffix" : "" } ], "id" : "ITEM-1", "issued" : { "date-parts" : [ [ "2016" ] ] }, "publisher" : "European Commission, Directorate-General for Maritime Affairs and Fisheries", "publisher-place" : "Brussels", "title" : "Summary of the 27 Multiannual National Aquaculture Plans", "type" : "report" }, "uris" : [ "http://www.mendeley.com/documents/?uuid=01ba1877-605b-4be6-bc7c-c79af83f8daa" ] } ], "mendeley" : { "formattedCitation" : "(European Commission, 2016e)", "plainTextFormattedCitation" : "(European Commission, 2016e)", "previouslyFormattedCitation" : "(European Commission, 2016e)"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European Commission, 2016</w:t>
      </w:r>
      <w:r w:rsidR="007C2144">
        <w:rPr>
          <w:rFonts w:ascii="Calibri" w:eastAsia="Calibri" w:hAnsi="Calibri"/>
          <w:lang w:val="en-US"/>
        </w:rPr>
        <w:t>f</w:t>
      </w:r>
      <w:r w:rsidRPr="00F02A52">
        <w:rPr>
          <w:rFonts w:ascii="Calibri" w:eastAsia="Calibri" w:hAnsi="Calibri"/>
          <w:lang w:val="en-US"/>
        </w:rPr>
        <w:t>)</w:t>
      </w:r>
      <w:r w:rsidRPr="00F02A52">
        <w:rPr>
          <w:rFonts w:ascii="Calibri" w:eastAsia="Calibri" w:hAnsi="Calibri"/>
          <w:lang w:val="en-US"/>
        </w:rPr>
        <w:fldChar w:fldCharType="end"/>
      </w:r>
      <w:r w:rsidRPr="00F02A52">
        <w:rPr>
          <w:rFonts w:ascii="Calibri" w:eastAsia="Calibri" w:hAnsi="Calibri"/>
          <w:lang w:val="en-US"/>
        </w:rPr>
        <w:t>.</w:t>
      </w:r>
    </w:p>
    <w:p w14:paraId="4F4F1F99" w14:textId="604F62F0" w:rsidR="00E97DE0" w:rsidRPr="00F02A52" w:rsidRDefault="00E97DE0" w:rsidP="00E97DE0">
      <w:pPr>
        <w:rPr>
          <w:rFonts w:ascii="Calibri" w:eastAsia="Calibri" w:hAnsi="Calibri"/>
          <w:lang w:val="en-US"/>
        </w:rPr>
      </w:pPr>
      <w:r w:rsidRPr="00F02A52">
        <w:rPr>
          <w:rFonts w:ascii="Calibri" w:eastAsia="Calibri" w:hAnsi="Calibri"/>
          <w:lang w:val="en-US"/>
        </w:rPr>
        <w:t>There are also three European Commission regulations that establish a framework governing aquaculture practices in relation to alien and locally absent species to assess and minimize the possible impact of these and any associated non-target species on aquatic habitats (Council Regulation (EC) No</w:t>
      </w:r>
      <w:r w:rsidR="001A7E49">
        <w:rPr>
          <w:rFonts w:ascii="Calibri" w:eastAsia="Calibri" w:hAnsi="Calibri"/>
          <w:lang w:val="en-US"/>
        </w:rPr>
        <w:t>.</w:t>
      </w:r>
      <w:r w:rsidRPr="00F02A52">
        <w:rPr>
          <w:rFonts w:ascii="Calibri" w:eastAsia="Calibri" w:hAnsi="Calibri"/>
          <w:lang w:val="en-US"/>
        </w:rPr>
        <w:t xml:space="preserve"> 708/2007 of 11 June 2007; Commission Regulation (EC) No</w:t>
      </w:r>
      <w:r w:rsidR="001A7E49">
        <w:rPr>
          <w:rFonts w:ascii="Calibri" w:eastAsia="Calibri" w:hAnsi="Calibri"/>
          <w:lang w:val="en-US"/>
        </w:rPr>
        <w:t>.</w:t>
      </w:r>
      <w:r w:rsidRPr="00F02A52">
        <w:rPr>
          <w:rFonts w:ascii="Calibri" w:eastAsia="Calibri" w:hAnsi="Calibri"/>
          <w:lang w:val="en-US"/>
        </w:rPr>
        <w:t xml:space="preserve"> 506/2008 of 6 June 2008 amending Annex IV to Council Regulation (EC) No</w:t>
      </w:r>
      <w:r w:rsidR="001A7E49">
        <w:rPr>
          <w:rFonts w:ascii="Calibri" w:eastAsia="Calibri" w:hAnsi="Calibri"/>
          <w:lang w:val="en-US"/>
        </w:rPr>
        <w:t>.</w:t>
      </w:r>
      <w:r w:rsidRPr="00F02A52">
        <w:rPr>
          <w:rFonts w:ascii="Calibri" w:eastAsia="Calibri" w:hAnsi="Calibri"/>
          <w:lang w:val="en-US"/>
        </w:rPr>
        <w:t xml:space="preserve"> 708/2007; Commission Regulation (EC) No</w:t>
      </w:r>
      <w:r w:rsidR="001A7E49">
        <w:rPr>
          <w:rFonts w:ascii="Calibri" w:eastAsia="Calibri" w:hAnsi="Calibri"/>
          <w:lang w:val="en-US"/>
        </w:rPr>
        <w:t>.</w:t>
      </w:r>
      <w:r w:rsidRPr="00F02A52">
        <w:rPr>
          <w:rFonts w:ascii="Calibri" w:eastAsia="Calibri" w:hAnsi="Calibri"/>
          <w:lang w:val="en-US"/>
        </w:rPr>
        <w:t xml:space="preserve"> 535/2008 of 13 June 2008 laying down detailed rules for the implementation of Council Regulation (EC) No</w:t>
      </w:r>
      <w:r w:rsidR="001A7E49">
        <w:rPr>
          <w:rFonts w:ascii="Calibri" w:eastAsia="Calibri" w:hAnsi="Calibri"/>
          <w:lang w:val="en-US"/>
        </w:rPr>
        <w:t>.</w:t>
      </w:r>
      <w:r w:rsidRPr="00F02A52">
        <w:rPr>
          <w:rFonts w:ascii="Calibri" w:eastAsia="Calibri" w:hAnsi="Calibri"/>
          <w:lang w:val="en-US"/>
        </w:rPr>
        <w:t xml:space="preserve"> 708/2007).</w:t>
      </w:r>
    </w:p>
    <w:p w14:paraId="297C1C55" w14:textId="660EB246" w:rsidR="00E97DE0" w:rsidRPr="00F02A52" w:rsidRDefault="00E97DE0" w:rsidP="00E97DE0">
      <w:pPr>
        <w:rPr>
          <w:rFonts w:ascii="Calibri" w:eastAsia="Calibri" w:hAnsi="Calibri"/>
          <w:lang w:val="en-US"/>
        </w:rPr>
      </w:pPr>
      <w:r w:rsidRPr="00F02A52">
        <w:rPr>
          <w:rFonts w:ascii="Calibri" w:eastAsia="Calibri" w:hAnsi="Calibri"/>
          <w:lang w:val="en-US"/>
        </w:rPr>
        <w:t xml:space="preserve">Aquaculture can also be affected by sectoral activity on land (e.g. agricultural runoff) and on the coast. The link between freshwater systems, coastal habitats and the sea at large is catered for in a policy sense via a new policy framework, which builds upon previous integrated coastal zone management legislation and incorporates marine spatial planning to account for at-sea projects and development, such as new aquaculture facilities, as well as that pertaining to areas of coastal proximity. These two sets of policy, run concurrently, are intended to allow stakeholders, coastal managers and other relevant parties to cooperate in designing coastal and marine management initiatives that promote environmental sustainability, but also allow for local economic development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1016/j.marpol.2016.06.023", "ISSN" : "0308597X", "abstract" : "Planning a sustainable future for coastal populations requires the effective implementation of ecosystem management frameworks that explicitly incorporate human activities. A coupled framework of the Ecosystem-Based Approach with Marine Spatial Planning has been discussed and promoted by coastal managers for more than a decade. The proposed framework supports a balanced approach between development needs and the natural environment. This paper presents a qualitative review of Marine Spatial Planning case studies to gain insights into methodological approaches that account for human systems as components of the coastal environment. A total of twelve Marine Spatial Planning case studies were evaluated. Their use and integration of the Ecosystem-Based framework was assessed through a linguistic scale linked to a score of fuzzy numbers. Two management issues of interest were highlighted: how social, economic and environmental values were integrated into the spatial planning analysis; and how cross-realm connectivity was addressed by planning teams. Although the majority of case studies claimed to use the Ecosystem-Based Approach as the guiding framework, mixed results were observed. Relevant features of the Ecosystem-Based Approach were rarely included; such as the standardization of pressures from human activities, the integration of frameworks to assess ecosystem services and the implementation of Precautionary and Adaptive Management approaches. Important knowledge gaps were observed with regards to the assessment of social values, including the lack of spatial representation of \u2018social connections\u2019 to the marine environment and the lack of economic estimates of non-market values. Terrestrial and catchment units were not included in the majority of case studies; however, water quality management was used as a key element for the consideration of transboundary impacts. This comparative study reveals major differences in how coastal managers understand and integrate Ecosystem-Based Approaches with Marine Spatial Planning.", "author" : [ { "dropping-particle" : "", "family" : "Dom\u00ednguez-Tejo", "given" : "Elianny", "non-dropping-particle" : "", "parse-names" : false, "suffix" : "" }, { "dropping-particle" : "", "family" : "Metternicht", "given" : "Graciela", "non-dropping-particle" : "", "parse-names" : false, "suffix" : "" }, { "dropping-particle" : "", "family" : "Johnston", "given" : "Emma", "non-dropping-particle" : "", "parse-names" : false, "suffix" : "" }, { "dropping-particle" : "", "family" : "Hedge", "given" : "Luke", "non-dropping-particle" : "", "parse-names" : false, "suffix" : "" } ], "container-title" : "Marine Policy", "id" : "ITEM-1", "issued" : { "date-parts" : [ [ "2016" ] ] }, "page" : "115-130", "publisher" : "Elsevier", "title" : "Marine Spatial Planning advancing the Ecosystem-Based Approach to coastal zone management: A review", "type" : "article-journal", "volume" : "72" }, "uris" : [ "http://www.mendeley.com/documents/?uuid=a9ccac7f-0525-433c-9f00-89643922e059" ] } ], "mendeley" : { "formattedCitation" : "(Dom\u00ednguez-Tejo, Metternicht, Johnston, &amp; Hedge, 2016)", "plainTextFormattedCitation" : "(Dom\u00ednguez-Tejo, Metternicht, Johnston, &amp; Hedge, 2016)", "previouslyFormattedCitation" : "(Dom\u00ednguez-Tejo, Metternicht, Johnston, &amp; Hedge,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Domínguez-Tejo</w:t>
      </w:r>
      <w:r w:rsidR="00F30EAD">
        <w:rPr>
          <w:rFonts w:ascii="Calibri" w:eastAsia="Calibri" w:hAnsi="Calibri"/>
          <w:i/>
          <w:lang w:val="en-US"/>
        </w:rPr>
        <w:t xml:space="preserve"> et al.</w:t>
      </w:r>
      <w:r w:rsidRPr="00F02A52">
        <w:rPr>
          <w:rFonts w:ascii="Calibri" w:eastAsia="Calibri" w:hAnsi="Calibri"/>
          <w:lang w:val="en-US"/>
        </w:rPr>
        <w:t>, 2016)</w:t>
      </w:r>
      <w:r w:rsidRPr="00F02A52">
        <w:rPr>
          <w:rFonts w:ascii="Calibri" w:eastAsia="Calibri" w:hAnsi="Calibri"/>
          <w:lang w:val="en-US"/>
        </w:rPr>
        <w:fldChar w:fldCharType="end"/>
      </w:r>
      <w:r w:rsidRPr="00F02A52">
        <w:rPr>
          <w:rFonts w:ascii="Calibri" w:eastAsia="Calibri" w:hAnsi="Calibri"/>
          <w:lang w:val="en-US"/>
        </w:rPr>
        <w:t xml:space="preserve">. It has also been shown that intensive freshwater aquaculture can deplete groundwater supplies. For example fish farming was found to be a major contributor to the depletion of underground and surface water resources in the Ararat Valley of Armenia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uthor" : [ { "dropping-particle" : "", "family" : "Trifonova", "given" : "Tatiana", "non-dropping-particle" : "", "parse-names" : false, "suffix" : "" } ], "container-title" : "Food Policy for Developing Countries: Case Studies", "editor" : [ { "dropping-particle" : "", "family" : "Pinstrup-Andersen", "given" : "Per", "non-dropping-particle" : "", "parse-names" : false, "suffix" : "" }, { "dropping-particle" : "", "family" : "Cheng", "given" : "Fuzhi", "non-dropping-particle" : "", "parse-names" : false, "suffix" : "" } ], "id" : "ITEM-1", "issued" : { "date-parts" : [ [ "2016" ] ] }, "page" : "15", "publisher" : "Eurasian Center for Food Security", "publisher-place" : "Moscow, Russia", "title" : "Case Study #8-8, Intensive Fish Farming as a Contributor to the Depletion of Underground and Surface Water Resources in the Ararat Valley", "type" : "chapter" }, "uris" : [ "http://www.mendeley.com/documents/?uuid=30c7b941-ff63-4b5f-bf7b-1c7bb48d80ef" ] } ], "mendeley" : { "formattedCitation" : "(Trifonova, 2016)", "plainTextFormattedCitation" : "(Trifonova, 2016)", "previouslyFormattedCitation" : "(Trifonova,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Trifonova, 2016)</w:t>
      </w:r>
      <w:r w:rsidRPr="00F02A52">
        <w:rPr>
          <w:rFonts w:ascii="Calibri" w:eastAsia="Calibri" w:hAnsi="Calibri"/>
          <w:lang w:val="en-US"/>
        </w:rPr>
        <w:fldChar w:fldCharType="end"/>
      </w:r>
      <w:r w:rsidRPr="00F02A52">
        <w:rPr>
          <w:rFonts w:ascii="Calibri" w:eastAsia="Calibri" w:hAnsi="Calibri"/>
          <w:lang w:val="en-US"/>
        </w:rPr>
        <w:t xml:space="preserve">. </w:t>
      </w:r>
    </w:p>
    <w:p w14:paraId="1957A400" w14:textId="77777777" w:rsidR="00E97DE0" w:rsidRPr="00F02A52" w:rsidRDefault="00E97DE0" w:rsidP="00E97DE0">
      <w:pPr>
        <w:rPr>
          <w:rFonts w:ascii="Calibri" w:eastAsia="Calibri" w:hAnsi="Calibri"/>
          <w:lang w:val="en-US"/>
        </w:rPr>
      </w:pPr>
      <w:r w:rsidRPr="00F02A52">
        <w:rPr>
          <w:rFonts w:ascii="Calibri" w:eastAsia="Calibri" w:hAnsi="Calibri"/>
          <w:lang w:val="en-US"/>
        </w:rPr>
        <w:t xml:space="preserve">In addition to the now extensive (and growing) legislation that exists for marine and coastal management, the </w:t>
      </w:r>
      <w:r>
        <w:rPr>
          <w:rFonts w:ascii="Calibri" w:eastAsia="Calibri" w:hAnsi="Calibri"/>
          <w:lang w:val="en-US"/>
        </w:rPr>
        <w:t>European Union</w:t>
      </w:r>
      <w:r w:rsidRPr="00F02A52">
        <w:rPr>
          <w:rFonts w:ascii="Calibri" w:eastAsia="Calibri" w:hAnsi="Calibri"/>
          <w:lang w:val="en-US"/>
        </w:rPr>
        <w:t xml:space="preserve"> integrated marine policy is intended to act almost as a buffer between the various pieces of legislation in this area and a stopgap for arising maritime issues that do not fall under the jurisdiction of any of the aforementioned legislations. Furthermore, the Environmental Impact Assessment Directive, the Strategic Environmental Assessment Directive, the Habitats Directive, Water Framework Directive and </w:t>
      </w:r>
      <w:r w:rsidRPr="00F02A52">
        <w:rPr>
          <w:lang w:val="en-US"/>
        </w:rPr>
        <w:t xml:space="preserve">Marine Strategy Framework Directive </w:t>
      </w:r>
      <w:r w:rsidRPr="00F02A52">
        <w:rPr>
          <w:rFonts w:ascii="Calibri" w:eastAsia="Calibri" w:hAnsi="Calibri"/>
          <w:lang w:val="en-US"/>
        </w:rPr>
        <w:t>also influence the potential development of aquaculture in environmentally sensitive areas and its impact on marine ecosystems.</w:t>
      </w:r>
    </w:p>
    <w:p w14:paraId="523B538A" w14:textId="77777777" w:rsidR="00E97DE0" w:rsidRPr="00F02A52" w:rsidRDefault="00E97DE0" w:rsidP="00E97DE0">
      <w:pPr>
        <w:rPr>
          <w:lang w:val="en-US"/>
        </w:rPr>
      </w:pPr>
    </w:p>
    <w:p w14:paraId="4900B02C" w14:textId="77777777" w:rsidR="00E97DE0" w:rsidRPr="00F02A52" w:rsidRDefault="00E97DE0" w:rsidP="00C12D55">
      <w:pPr>
        <w:pStyle w:val="Heading4"/>
      </w:pPr>
      <w:bookmarkStart w:id="1861" w:name="_Toc519504838"/>
      <w:r w:rsidRPr="00F02A52">
        <w:t>Summary</w:t>
      </w:r>
      <w:bookmarkEnd w:id="1861"/>
    </w:p>
    <w:p w14:paraId="3A73560F" w14:textId="77777777" w:rsidR="00E97DE0" w:rsidRPr="00F02A52" w:rsidRDefault="00E97DE0" w:rsidP="00E97DE0">
      <w:pPr>
        <w:rPr>
          <w:rFonts w:ascii="Calibri" w:eastAsia="Calibri" w:hAnsi="Calibri"/>
          <w:lang w:val="en-US"/>
        </w:rPr>
      </w:pPr>
      <w:r>
        <w:rPr>
          <w:rFonts w:ascii="Calibri" w:eastAsia="Calibri" w:hAnsi="Calibri"/>
          <w:lang w:val="en-US"/>
        </w:rPr>
        <w:t>European Union</w:t>
      </w:r>
      <w:r w:rsidRPr="00F02A52">
        <w:rPr>
          <w:rFonts w:ascii="Calibri" w:eastAsia="Calibri" w:hAnsi="Calibri"/>
          <w:lang w:val="en-US"/>
        </w:rPr>
        <w:t xml:space="preserve">, Eastern European and Central Asian environmental policy relating to marine and coastal areas is still very much under development, but the rate of change is rapid and transforming the face of marine environmental management. Fisheries and aquaculture management methodologies that attempt to incorporate spatial and integrated methodologies and which can help </w:t>
      </w:r>
      <w:r w:rsidRPr="00F02A52">
        <w:rPr>
          <w:rFonts w:ascii="Calibri" w:eastAsia="Calibri" w:hAnsi="Calibri"/>
          <w:lang w:val="en-US"/>
        </w:rPr>
        <w:lastRenderedPageBreak/>
        <w:t xml:space="preserve">to balance the environmental and economic trade-offs of economic development and natural conservation will be important for the success of this transformation. To date, however, successful governance of marine fisheries remains elusive. In a recent article, Colloca and co-authors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DOI" : "10.3389/fmars.2017.00244", "ISSN" : "2296-7745", "author" : [ { "dropping-particle" : "", "family" : "Colloca", "given" : "Francesco", "non-dropping-particle" : "", "parse-names" : false, "suffix" : "" }, { "dropping-particle" : "", "family" : "Scarcella", "given" : "Giuseppe", "non-dropping-particle" : "", "parse-names" : false, "suffix" : "" }, { "dropping-particle" : "", "family" : "Libralato", "given" : "Simone", "non-dropping-particle" : "", "parse-names" : false, "suffix" : "" } ], "container-title" : "Frontiers in Marine Science", "id" : "ITEM-1", "issued" : { "date-parts" : [ [ "2017", "8", "14" ] ] }, "title" : "Recent Trends and Impacts of Fisheries Exploitation on Mediterranean Stocks and Ecosystems", "type" : "article-journal", "volume" : "4" }, "suppress-author" : 1, "uris" : [ "http://www.mendeley.com/documents/?uuid=bddcdf34-80ba-3dcb-a254-6f2d112e845f" ] } ], "mendeley" : { "formattedCitation" : "(2017)", "plainTextFormattedCitation" : "(2017)", "previouslyFormattedCitation" : "(2017)"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2017)</w:t>
      </w:r>
      <w:r w:rsidRPr="00F02A52">
        <w:rPr>
          <w:rFonts w:ascii="Calibri" w:eastAsia="Calibri" w:hAnsi="Calibri"/>
          <w:lang w:val="en-US"/>
        </w:rPr>
        <w:fldChar w:fldCharType="end"/>
      </w:r>
      <w:r w:rsidRPr="00F02A52">
        <w:rPr>
          <w:rFonts w:ascii="Calibri" w:eastAsia="Calibri" w:hAnsi="Calibri"/>
          <w:lang w:val="en-US"/>
        </w:rPr>
        <w:t xml:space="preserve"> point to “</w:t>
      </w:r>
      <w:r w:rsidRPr="00F02A52">
        <w:rPr>
          <w:rFonts w:ascii="Calibri" w:eastAsia="Calibri" w:hAnsi="Calibri"/>
          <w:i/>
          <w:lang w:val="en-US"/>
        </w:rPr>
        <w:t>a worrisome picture where the effect of poorly regulated fisheries, in combination with the ongoing climate forcing and the rapid expansion of non-indigenous species are rapidly changing the structure and functioning of the ecosystem”</w:t>
      </w:r>
      <w:r w:rsidRPr="00F02A52">
        <w:rPr>
          <w:rFonts w:ascii="Calibri" w:eastAsia="Calibri" w:hAnsi="Calibri"/>
          <w:lang w:val="en-US"/>
        </w:rPr>
        <w:t>, and add that “</w:t>
      </w:r>
      <w:r w:rsidRPr="00F02A52">
        <w:rPr>
          <w:rFonts w:ascii="Calibri" w:eastAsia="Calibri" w:hAnsi="Calibri"/>
          <w:i/>
          <w:lang w:val="en-US"/>
        </w:rPr>
        <w:t>the management system implemented in the region appears too slow and probably inadequate to protect biodiversity and to secure fisheries resources for future generations”</w:t>
      </w:r>
      <w:r w:rsidRPr="00F02A52">
        <w:rPr>
          <w:rFonts w:ascii="Calibri" w:eastAsia="Calibri" w:hAnsi="Calibri"/>
          <w:lang w:val="en-US"/>
        </w:rPr>
        <w:t xml:space="preserve">. Indeed, across the </w:t>
      </w:r>
      <w:r>
        <w:rPr>
          <w:rFonts w:ascii="Calibri" w:eastAsia="Calibri" w:hAnsi="Calibri"/>
          <w:lang w:val="en-US"/>
        </w:rPr>
        <w:t>European Union</w:t>
      </w:r>
      <w:r w:rsidRPr="00F02A52">
        <w:rPr>
          <w:rFonts w:ascii="Calibri" w:eastAsia="Calibri" w:hAnsi="Calibri"/>
          <w:lang w:val="en-US"/>
        </w:rPr>
        <w:t xml:space="preserve">, the continued misalignment of short-term political objectives for jobs and revenue maximization and the scientific community’s long-term objectives for the sustainability of marine biodiversity remain issues to be resolved. The practical implementation of the landing obligation under the </w:t>
      </w:r>
      <w:r w:rsidRPr="00F02A52">
        <w:rPr>
          <w:lang w:val="en-US"/>
        </w:rPr>
        <w:t xml:space="preserve">Common Fisheries Policy </w:t>
      </w:r>
      <w:r w:rsidRPr="00F02A52">
        <w:rPr>
          <w:rFonts w:ascii="Calibri" w:eastAsia="Calibri" w:hAnsi="Calibri"/>
          <w:lang w:val="en-US"/>
        </w:rPr>
        <w:t xml:space="preserve">is also an area that will require close monitoring and active adaption if it is to be successful. While many countries in Central Asia and the Caucasus are now employing adaptive management and conservation measures in accordance with FAO Code of Conduct for Responsible Fisheries, the region continues to face challenges caused by significant declines in total fish biomass in recent decades. According to CACFish </w:t>
      </w:r>
      <w:r w:rsidRPr="00F02A52">
        <w:rPr>
          <w:rFonts w:ascii="Calibri" w:eastAsia="Calibri" w:hAnsi="Calibri"/>
          <w:lang w:val="en-US"/>
        </w:rPr>
        <w:fldChar w:fldCharType="begin" w:fldLock="1"/>
      </w:r>
      <w:r>
        <w:rPr>
          <w:rFonts w:ascii="Calibri" w:eastAsia="Calibri" w:hAnsi="Calibri"/>
          <w:lang w:val="en-US"/>
        </w:rPr>
        <w:instrText>ADDIN CSL_CITATION { "citationItems" : [ { "id" : "ITEM-1", "itemData" : { "abstract" : "CACFish/V/2016/4 E", "author" : [ { "dropping-particle" : "", "family" : "CACFish", "given" : "", "non-dropping-particle" : "", "parse-names" : false, "suffix" : "" } ], "container-title" : "CACFish/V/2016/4 E", "id" : "ITEM-1", "issued" : { "date-parts" : [ [ "2016" ] ] }, "note" : "NULL", "number-of-pages" : "1-11", "publisher" : "Central Asian and Caucasus Regional Fisheries and Aquaculture Commission", "publisher-place" : "Tashkent, Uzbekistan", "title" : "Monitoring the implementation of CACFish decisions and the code of conduct for responsible fisheries in the region", "type" : "report" }, "suppress-author" : 1, "uris" : [ "http://www.mendeley.com/documents/?uuid=9bf8e3d1-0518-4e14-a15e-9ffa7a5583b5" ] } ], "mendeley" : { "formattedCitation" : "(2016)", "plainTextFormattedCitation" : "(2016)", "previouslyFormattedCitation" : "(2016)" }, "properties" : {  }, "schema" : "https://github.com/citation-style-language/schema/raw/master/csl-citation.json" }</w:instrText>
      </w:r>
      <w:r w:rsidRPr="00F02A52">
        <w:rPr>
          <w:rFonts w:ascii="Calibri" w:eastAsia="Calibri" w:hAnsi="Calibri"/>
          <w:lang w:val="en-US"/>
        </w:rPr>
        <w:fldChar w:fldCharType="separate"/>
      </w:r>
      <w:r w:rsidRPr="00F02A52">
        <w:rPr>
          <w:rFonts w:ascii="Calibri" w:eastAsia="Calibri" w:hAnsi="Calibri"/>
          <w:lang w:val="en-US"/>
        </w:rPr>
        <w:t>(2016)</w:t>
      </w:r>
      <w:r w:rsidRPr="00F02A52">
        <w:rPr>
          <w:rFonts w:ascii="Calibri" w:eastAsia="Calibri" w:hAnsi="Calibri"/>
          <w:lang w:val="en-US"/>
        </w:rPr>
        <w:fldChar w:fldCharType="end"/>
      </w:r>
      <w:r w:rsidRPr="00F02A52">
        <w:rPr>
          <w:rFonts w:ascii="Calibri" w:eastAsia="Calibri" w:hAnsi="Calibri"/>
          <w:lang w:val="en-US"/>
        </w:rPr>
        <w:t xml:space="preserve"> the development of regional education and training programmes as well as a researcher exchange scheme with countries that have successfully implemented integrated approaches to fisheries management, are avenues to be explored to reverse the declines.</w:t>
      </w:r>
    </w:p>
    <w:p w14:paraId="75B961A0" w14:textId="77777777" w:rsidR="00E97DE0" w:rsidRPr="00F02A52" w:rsidRDefault="00E97DE0" w:rsidP="00E97DE0">
      <w:pPr>
        <w:rPr>
          <w:rFonts w:ascii="Calibri" w:eastAsia="Calibri" w:hAnsi="Calibri"/>
          <w:lang w:val="en-US"/>
        </w:rPr>
      </w:pPr>
    </w:p>
    <w:p w14:paraId="63E331B5" w14:textId="77777777" w:rsidR="00E97DE0" w:rsidRPr="00F02A52" w:rsidRDefault="00E97DE0" w:rsidP="00147745">
      <w:pPr>
        <w:pStyle w:val="Heading3"/>
        <w:rPr>
          <w:lang w:val="en-US"/>
        </w:rPr>
      </w:pPr>
      <w:bookmarkStart w:id="1862" w:name="_Toc502909642"/>
      <w:bookmarkStart w:id="1863" w:name="_Toc504380754"/>
      <w:bookmarkStart w:id="1864" w:name="_Toc519504839"/>
      <w:r w:rsidRPr="00F02A52">
        <w:rPr>
          <w:lang w:val="en-US"/>
        </w:rPr>
        <w:t>Resource extracting sectors and manufacturing</w:t>
      </w:r>
      <w:bookmarkEnd w:id="1862"/>
      <w:bookmarkEnd w:id="1863"/>
      <w:bookmarkEnd w:id="1864"/>
    </w:p>
    <w:p w14:paraId="1DF6CCE4" w14:textId="77777777" w:rsidR="00E97DE0" w:rsidRPr="00F02A52" w:rsidRDefault="00E97DE0" w:rsidP="00C12D55">
      <w:pPr>
        <w:pStyle w:val="Heading4"/>
      </w:pPr>
      <w:bookmarkStart w:id="1865" w:name="_Toc519504840"/>
      <w:r w:rsidRPr="00F02A52">
        <w:t>Policy objectives</w:t>
      </w:r>
      <w:bookmarkEnd w:id="1865"/>
    </w:p>
    <w:p w14:paraId="201EFC08" w14:textId="354011E3" w:rsidR="00E97DE0" w:rsidRPr="00F02A52" w:rsidRDefault="00E97DE0" w:rsidP="00E97DE0">
      <w:pPr>
        <w:rPr>
          <w:rFonts w:eastAsia="Calibri"/>
          <w:lang w:val="en-US"/>
        </w:rPr>
      </w:pPr>
      <w:r w:rsidRPr="00F02A52">
        <w:rPr>
          <w:i/>
          <w:lang w:val="en-US"/>
        </w:rPr>
        <w:t>Energy.</w:t>
      </w:r>
      <w:r w:rsidRPr="00F02A52">
        <w:rPr>
          <w:lang w:val="en-US"/>
        </w:rPr>
        <w:t xml:space="preserve"> </w:t>
      </w:r>
      <w:r w:rsidRPr="00F02A52">
        <w:rPr>
          <w:rFonts w:eastAsia="Calibri"/>
          <w:lang w:val="en-US"/>
        </w:rPr>
        <w:t xml:space="preserve">As the focus on economic growth continues worldwide, energy remains a key issue in boosting production and consumption. Meanwhile, energy choices and policies are directly important for nature’s contributions to people as they reshape ecological systems and the environment. This concerns both renewable and non-renewable energy systems which, as Holland and co-authors </w:t>
      </w:r>
      <w:r w:rsidRPr="00F02A52">
        <w:rPr>
          <w:rFonts w:eastAsia="Calibri"/>
          <w:lang w:val="en-US"/>
        </w:rPr>
        <w:fldChar w:fldCharType="begin" w:fldLock="1"/>
      </w:r>
      <w:r>
        <w:rPr>
          <w:rFonts w:eastAsia="Calibri"/>
          <w:lang w:val="en-US"/>
        </w:rPr>
        <w:instrText>ADDIN CSL_CITATION { "citationItems" : [ { "id" : "ITEM-1", "itemData" : { "author" : [ { "dropping-particle" : "", "family" : "Holland", "given" : "R.A.", "non-dropping-particle" : "", "parse-names" : false, "suffix" : "" }, { "dropping-particle" : "", "family" : "Scott", "given" : "K.", "non-dropping-particle" : "", "parse-names" : false, "suffix" : "" }, { "dropping-particle" : "", "family" : "Hinton", "given" : "E.D.", "non-dropping-particle" : "", "parse-names" : false, "suffix" : "" } ], "container-title" : "Energy Policy", "id" : "ITEM-1", "issued" : { "date-parts" : [ [ "2016" ] ] }, "page" : "181-189", "title" : "Bridging the gap between energy and the environment", "type" : "article-journal", "volume" : "92" }, "uris" : [ "http://www.mendeley.com/documents/?uuid=5187d17e-6d44-3d30-b591-dbeb1ba87fd6" ] } ], "mendeley" : { "formattedCitation" : "(Holland, Scott, &amp; Hinton, 2016)", "plainTextFormattedCitation" : "(Holland, Scott, &amp; Hinton, 2016)", "previouslyFormattedCitation" : "(Holland, Scott, &amp; Hinton, 2016)" }, "properties" : {  }, "schema" : "https://github.com/citation-style-language/schema/raw/master/csl-citation.json" }</w:instrText>
      </w:r>
      <w:r w:rsidRPr="00F02A52">
        <w:rPr>
          <w:rFonts w:eastAsia="Calibri"/>
          <w:lang w:val="en-US"/>
        </w:rPr>
        <w:fldChar w:fldCharType="separate"/>
      </w:r>
      <w:r w:rsidRPr="00F02A52">
        <w:rPr>
          <w:rFonts w:eastAsia="Calibri"/>
          <w:lang w:val="en-US"/>
        </w:rPr>
        <w:t>(2016)</w:t>
      </w:r>
      <w:r w:rsidRPr="00F02A52">
        <w:rPr>
          <w:rFonts w:eastAsia="Calibri"/>
          <w:lang w:val="en-US"/>
        </w:rPr>
        <w:fldChar w:fldCharType="end"/>
      </w:r>
      <w:r w:rsidRPr="00F02A52">
        <w:rPr>
          <w:rFonts w:eastAsia="Calibri"/>
          <w:lang w:val="en-US"/>
        </w:rPr>
        <w:t xml:space="preserve"> show, have considerable impacts on nature’s contributions to people through extensive infrastructure and habitat loss and may thus negatively affect terrestrial, marine and freshwater realms. </w:t>
      </w:r>
      <w:r w:rsidRPr="00F02A52">
        <w:rPr>
          <w:lang w:val="en-US"/>
        </w:rPr>
        <w:t>L</w:t>
      </w:r>
      <w:r w:rsidRPr="00F02A52">
        <w:rPr>
          <w:rFonts w:eastAsia="Calibri"/>
          <w:lang w:val="en-US"/>
        </w:rPr>
        <w:t xml:space="preserve">ow carbon development, energy efficiency and reduction of the impacts of energy are among the policy objectives in </w:t>
      </w:r>
      <w:r w:rsidRPr="00F02A52">
        <w:rPr>
          <w:lang w:val="en-US"/>
        </w:rPr>
        <w:t>Europe and Central Asia</w:t>
      </w:r>
      <w:r w:rsidRPr="00F02A52">
        <w:rPr>
          <w:rFonts w:eastAsia="Calibri"/>
          <w:lang w:val="en-US"/>
        </w:rPr>
        <w:t xml:space="preserve">. In addition, the </w:t>
      </w:r>
      <w:r>
        <w:rPr>
          <w:rFonts w:eastAsia="Calibri"/>
          <w:lang w:val="en-US"/>
        </w:rPr>
        <w:t>European Union</w:t>
      </w:r>
      <w:r w:rsidRPr="00F02A52">
        <w:rPr>
          <w:rFonts w:eastAsia="Calibri"/>
          <w:lang w:val="en-US"/>
        </w:rPr>
        <w:t xml:space="preserve">'s Renewable Energy Directive sets a binding target of 20% renewable sources for the entire energy consumption by 2020, and at least 27% by 2030, in the </w:t>
      </w:r>
      <w:r>
        <w:rPr>
          <w:rFonts w:eastAsia="Calibri"/>
          <w:lang w:val="en-US"/>
        </w:rPr>
        <w:t>European Union</w:t>
      </w:r>
      <w:r w:rsidRPr="00F02A52">
        <w:rPr>
          <w:rFonts w:eastAsia="Calibri"/>
          <w:lang w:val="en-US"/>
        </w:rPr>
        <w:t xml:space="preserve"> as a whole. Another binding directive is the 2012 Energy Efficiency Directive, which sets measures to help the </w:t>
      </w:r>
      <w:r>
        <w:rPr>
          <w:rFonts w:eastAsia="Calibri"/>
          <w:lang w:val="en-US"/>
        </w:rPr>
        <w:t>European Union</w:t>
      </w:r>
      <w:r w:rsidRPr="00F02A52">
        <w:rPr>
          <w:rFonts w:eastAsia="Calibri"/>
          <w:lang w:val="en-US"/>
        </w:rPr>
        <w:t xml:space="preserve"> reach its 20% energy efficiency target by 2020. However, in Eastern Europe and Central Asia, all “environmental” targets and guidelines for the energy sector are largely focused on reducing carbon emissions and do not explicitly address the degradation of habitats and loss of species and </w:t>
      </w:r>
      <w:r w:rsidRPr="00F02A52">
        <w:rPr>
          <w:lang w:val="en-US"/>
        </w:rPr>
        <w:t>nature’s contributions to people</w:t>
      </w:r>
      <w:r w:rsidRPr="00F02A52">
        <w:rPr>
          <w:rFonts w:eastAsia="Calibri"/>
          <w:lang w:val="en-US"/>
        </w:rPr>
        <w:t>. An extreme example can be found i</w:t>
      </w:r>
      <w:r w:rsidR="00055289">
        <w:rPr>
          <w:rFonts w:eastAsia="Calibri"/>
          <w:lang w:val="en-US"/>
        </w:rPr>
        <w:t>n</w:t>
      </w:r>
      <w:r w:rsidRPr="00F02A52">
        <w:rPr>
          <w:rFonts w:eastAsia="Calibri"/>
          <w:lang w:val="en-US"/>
        </w:rPr>
        <w:t xml:space="preserve"> Mongolia, where emission reduction targets and other energy and environment policies focus on supporting large hydropower construction. Although Mongolia falls outside the boundaries of Europe and Central Asia, such policies may adversely affect rivers of the region and Lake Baikal World Heritage Site in </w:t>
      </w:r>
      <w:r w:rsidR="00055289">
        <w:rPr>
          <w:rFonts w:eastAsia="Calibri"/>
          <w:lang w:val="en-US"/>
        </w:rPr>
        <w:t xml:space="preserve">the </w:t>
      </w:r>
      <w:r w:rsidRPr="00F02A52">
        <w:rPr>
          <w:rFonts w:eastAsia="Calibri"/>
          <w:lang w:val="en-US"/>
        </w:rPr>
        <w:t>Russian Federation.</w:t>
      </w:r>
    </w:p>
    <w:p w14:paraId="5FB77108" w14:textId="235DCE19" w:rsidR="00E97DE0" w:rsidRPr="00F02A52" w:rsidRDefault="00E97DE0" w:rsidP="00E97DE0">
      <w:pPr>
        <w:rPr>
          <w:rFonts w:eastAsia="Calibri"/>
          <w:lang w:val="en-US"/>
        </w:rPr>
      </w:pPr>
      <w:r w:rsidRPr="00F02A52">
        <w:rPr>
          <w:rFonts w:eastAsia="Calibri"/>
          <w:i/>
          <w:lang w:val="en-US"/>
        </w:rPr>
        <w:t>Mining.</w:t>
      </w:r>
      <w:r w:rsidRPr="00F02A52">
        <w:rPr>
          <w:rFonts w:eastAsia="Calibri"/>
          <w:lang w:val="en-US"/>
        </w:rPr>
        <w:t xml:space="preserve"> Mining is most relevant to terrestrial environments. Fluvial ore mining (placer mining) has been widespread for several millennia </w:t>
      </w:r>
      <w:r w:rsidRPr="00F02A52">
        <w:rPr>
          <w:rFonts w:eastAsia="Calibri"/>
          <w:lang w:val="en-US"/>
        </w:rPr>
        <w:fldChar w:fldCharType="begin" w:fldLock="1"/>
      </w:r>
      <w:r>
        <w:rPr>
          <w:rFonts w:eastAsia="Calibri"/>
          <w:lang w:val="en-US"/>
        </w:rPr>
        <w:instrText>ADDIN CSL_CITATION { "citationItems" : [ { "id" : "ITEM-1", "itemData" : { "DOI" : "BRGM/RP-50319-FR", "abstract" : "At the request of the Environment Directorate-General of the European Commission, BRGM (Bureau de Recherches G\u00c8ologiques et Mini\u00cbres) has conducted a study on the management of mining, quarrying and ore-processing waste in the European Union. Comparison between the estimated data with the data obtained from the questionnaires reveals differences in the results that are due mainly to different national regulatory approaches to fill in the questionnaire. Furthermore, legal definitions concerning the types of mining waste, from both the exploitation and processing standpoints may differ in spite of a common glossary defined at the beginning of the study.", "author" : [ { "dropping-particle" : "", "family" : "BRGM", "given" : "", "non-dropping-particle" : "", "parse-names" : false, "suffix" : "" } ], "container-title" : "79 p., 7 Figs., 17 Tables, 7 annexes, 1 CD-ROM (Collected data)", "id" : "ITEM-1", "issue" : "December", "issued" : { "date-parts" : [ [ "2001" ] ] }, "number" : "RP-50319-FR", "number-of-pages" : "1-88", "publisher" : "Bureau de Recherches G\u00e9ologiques et Mini\u00e8res", "title" : "Management of mining, quarrying, and ore-processing waste in the European Union", "type" : "report" }, "uris" : [ "http://www.mendeley.com/documents/?uuid=5f8073e0-6ba5-4a36-83c1-cfb41acc26f7" ] } ], "mendeley" : { "formattedCitation" : "(BRGM, 2001)", "plainTextFormattedCitation" : "(BRGM, 2001)", "previouslyFormattedCitation" : "(BRGM, 2001)" }, "properties" : {  }, "schema" : "https://github.com/citation-style-language/schema/raw/master/csl-citation.json" }</w:instrText>
      </w:r>
      <w:r w:rsidRPr="00F02A52">
        <w:rPr>
          <w:rFonts w:eastAsia="Calibri"/>
          <w:lang w:val="en-US"/>
        </w:rPr>
        <w:fldChar w:fldCharType="separate"/>
      </w:r>
      <w:r w:rsidRPr="00F02A52">
        <w:rPr>
          <w:rFonts w:eastAsia="Calibri"/>
          <w:lang w:val="en-US"/>
        </w:rPr>
        <w:t>(BRGM, 2001)</w:t>
      </w:r>
      <w:r w:rsidRPr="00F02A52">
        <w:rPr>
          <w:rFonts w:eastAsia="Calibri"/>
          <w:lang w:val="en-US"/>
        </w:rPr>
        <w:fldChar w:fldCharType="end"/>
      </w:r>
      <w:r w:rsidRPr="00F02A52">
        <w:rPr>
          <w:rFonts w:eastAsia="Calibri"/>
          <w:lang w:val="en-US"/>
        </w:rPr>
        <w:t xml:space="preserve">, and marine mining in the deep-sea </w:t>
      </w:r>
      <w:r w:rsidRPr="00F02A52">
        <w:rPr>
          <w:rFonts w:eastAsia="Calibri"/>
          <w:lang w:val="en-US"/>
        </w:rPr>
        <w:fldChar w:fldCharType="begin" w:fldLock="1"/>
      </w:r>
      <w:r>
        <w:rPr>
          <w:rFonts w:eastAsia="Calibri"/>
          <w:lang w:val="en-US"/>
        </w:rPr>
        <w:instrText>ADDIN CSL_CITATION { "citationItems" : [ { "id" : "ITEM-1", "itemData" : { "abstract" : "Deep Seabed Polymetallic Nodule Exploration: Development of Environmental Guidelines;", "author" : [ { "dropping-particle" : "", "family" : "ISA", "given" : "", "non-dropping-particle" : "", "parse-names" : false, "suffix" : "" } ], "container-title" : "Proceedings of the International Seabed Authority's Workshop held in Sanya, Hainan Island, People's Republic of China, 1-5 June 1998", "id" : "ITEM-1", "issued" : { "date-parts" : [ [ "1999" ] ] }, "page" : "1-289", "publisher" : "International Seabed Authority", "publisher-place" : "Kingston, Jamaica", "title" : "Deep-Seabed Polymetallic Nodule Exploration: Development of Environmental Guidelines", "type" : "paper-conference" }, "uris" : [ "http://www.mendeley.com/documents/?uuid=8d7af98d-deda-4955-9af2-910d224660cd" ] } ], "mendeley" : { "formattedCitation" : "(ISA, 1999)", "plainTextFormattedCitation" : "(ISA, 1999)", "previouslyFormattedCitation" : "(ISA, 1999)" }, "properties" : {  }, "schema" : "https://github.com/citation-style-language/schema/raw/master/csl-citation.json" }</w:instrText>
      </w:r>
      <w:r w:rsidRPr="00F02A52">
        <w:rPr>
          <w:rFonts w:eastAsia="Calibri"/>
          <w:lang w:val="en-US"/>
        </w:rPr>
        <w:fldChar w:fldCharType="separate"/>
      </w:r>
      <w:r w:rsidRPr="00F02A52">
        <w:rPr>
          <w:rFonts w:eastAsia="Calibri"/>
          <w:lang w:val="en-US"/>
        </w:rPr>
        <w:t>(ISA, 1999)</w:t>
      </w:r>
      <w:r w:rsidRPr="00F02A52">
        <w:rPr>
          <w:rFonts w:eastAsia="Calibri"/>
          <w:lang w:val="en-US"/>
        </w:rPr>
        <w:fldChar w:fldCharType="end"/>
      </w:r>
      <w:r w:rsidRPr="00F02A52">
        <w:rPr>
          <w:rFonts w:eastAsia="Calibri"/>
          <w:lang w:val="en-US"/>
        </w:rPr>
        <w:t xml:space="preserve"> and marine shelf </w:t>
      </w:r>
      <w:r w:rsidRPr="00F02A52">
        <w:rPr>
          <w:rFonts w:eastAsia="Calibri"/>
          <w:lang w:val="en-US"/>
        </w:rPr>
        <w:fldChar w:fldCharType="begin" w:fldLock="1"/>
      </w:r>
      <w:r>
        <w:rPr>
          <w:rFonts w:eastAsia="Calibri"/>
          <w:lang w:val="en-US"/>
        </w:rPr>
        <w:instrText>ADDIN CSL_CITATION { "citationItems" : [ { "id" : "ITEM-1", "itemData" : { "author" : [ { "dropping-particle" : "", "family" : "United Nations", "given" : "", "non-dropping-particle" : "", "parse-names" : false, "suffix" : "" } ], "id" : "ITEM-1", "issued" : { "date-parts" : [ [ "2016" ] ] }, "publisher" : "Division for Ocean Affairs and the Law of the Sea, Office of Legal Affairs, United Nations", "title" : "The First Global Integrated Marine Assessment - World Ocean Assessment I", "type" : "report" }, "uris" : [ "http://www.mendeley.com/documents/?uuid=11a3b6ea-b550-4ed3-875b-244cebfd2fb8" ] } ], "mendeley" : { "formattedCitation" : "(United Nations, 2016)", "plainTextFormattedCitation" : "(United Nations, 2016)", "previouslyFormattedCitation" : "(United Nations, 2016)"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nited Nations, 2016)</w:t>
      </w:r>
      <w:r w:rsidRPr="00F02A52">
        <w:rPr>
          <w:rFonts w:eastAsia="Calibri"/>
          <w:lang w:val="en-US"/>
        </w:rPr>
        <w:fldChar w:fldCharType="end"/>
      </w:r>
      <w:r w:rsidRPr="00F02A52">
        <w:rPr>
          <w:rFonts w:eastAsia="Calibri"/>
          <w:lang w:val="en-US"/>
        </w:rPr>
        <w:t xml:space="preserve"> is rapidly expanding. Placer gold mining has had widespread and severe impacts on several river ecosystems in Eurasia, particularly in Russia, China and Mongolia, destroying riverine habitats, creating serious pollution and transforming sedimentation processes. This practice is often uneconomical, bringing marginal financial returns and surviving only because no fines are charged for environmental degradation in remote wilderness areas </w:t>
      </w:r>
      <w:r w:rsidRPr="00F02A52">
        <w:rPr>
          <w:rFonts w:eastAsia="Calibri"/>
          <w:lang w:val="en-US"/>
        </w:rPr>
        <w:fldChar w:fldCharType="begin" w:fldLock="1"/>
      </w:r>
      <w:r>
        <w:rPr>
          <w:rFonts w:eastAsia="Calibri"/>
          <w:lang w:val="en-US"/>
        </w:rPr>
        <w:instrText>ADDIN CSL_CITATION { "citationItems" : [ { "id" : "ITEM-1", "itemData" : { "DOI" : "10.1134/S0097807815070039", "ISSN" : "0097-8078", "abstract" : "Data of remote sensing of the Earth surface were used to carry out thematic mapping of water courses affected by gold mining in the Amur R. basin and to evaluate their characteristics. GIS technology underlay an attempt to give an overall estimate of the extent and distribution of the impact of gold mining activities and to determine potential managerial actions to minimize it. The obtained data were used to con struct a pioneer estimate of the effect of placer gold mining in the Far East region. Input data on gold mining for different river basins are given.", "author" : [ { "dropping-particle" : "", "family" : "Egidarev", "given" : "Evgeny G.", "non-dropping-particle" : "", "parse-names" : false, "suffix" : "" }, { "dropping-particle" : "", "family" : "Simonov", "given" : "Eugene A.", "non-dropping-particle" : "", "parse-names" : false, "suffix" : "" } ], "container-title" : "Water Resources", "id" : "ITEM-1", "issue" : "7", "issued" : { "date-parts" : [ [ "2015" ] ] }, "note" : "NULL", "page" : "897-908", "title" : "Assessment of the environmental effect of placer gold mining in the Amur river basin", "type" : "article-journal", "volume" : "42" }, "uris" : [ "http://www.mendeley.com/documents/?uuid=3bd4ea9b-b2aa-423b-8984-1a2089d735c3" ] } ], "mendeley" : { "formattedCitation" : "(Egidarev &amp; Simonov, 2015)", "plainTextFormattedCitation" : "(Egidarev &amp; Simonov, 2015)", "previouslyFormattedCitation" : "(Egidarev &amp; Simonov,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gidarev &amp; Simonov, 2015)</w:t>
      </w:r>
      <w:r w:rsidRPr="00F02A52">
        <w:rPr>
          <w:rFonts w:eastAsia="Calibri"/>
          <w:lang w:val="en-US"/>
        </w:rPr>
        <w:fldChar w:fldCharType="end"/>
      </w:r>
      <w:r w:rsidRPr="00F02A52">
        <w:rPr>
          <w:rFonts w:eastAsia="Calibri"/>
          <w:lang w:val="en-US"/>
        </w:rPr>
        <w:t xml:space="preserve">. </w:t>
      </w:r>
      <w:r w:rsidRPr="00F02A52">
        <w:rPr>
          <w:rFonts w:eastAsia="Calibri"/>
          <w:lang w:val="en-US"/>
        </w:rPr>
        <w:lastRenderedPageBreak/>
        <w:t xml:space="preserve">Marine mining operations may create sediment suspension which, at large scales, can harm benthic fauna and flora; and may also change the nutrient balance, causing changes in species assembly ratios. Auxiliary mining operations are also likely to damage mining sites, thus affecting local natural habitats </w:t>
      </w:r>
      <w:r w:rsidRPr="00F02A52">
        <w:rPr>
          <w:rFonts w:eastAsia="Calibri"/>
          <w:lang w:val="en-US"/>
        </w:rPr>
        <w:fldChar w:fldCharType="begin" w:fldLock="1"/>
      </w:r>
      <w:r>
        <w:rPr>
          <w:rFonts w:eastAsia="Calibri"/>
          <w:lang w:val="en-US"/>
        </w:rPr>
        <w:instrText>ADDIN CSL_CITATION { "citationItems" : [ { "id" : "ITEM-1", "itemData" : { "ISBN" : "9789769526891", "abstract" : "Thirty-one experts in ocean governance, industry and marine scientific research from 14 countries convened from 31 May to 4 June 2010 at the Centre de Recherche et d\u2019Enseignement sur les Syst\u00e8mes C\u00f4tiers (CRESCO) in Dinard, France, in order to: \u2022 Formulate general guidelines for the conservation of vent and seep ecosystems at regional and global scales. \u2022 Establish a research agenda aimed at improving existing plans for the spatial management of vent and seep ecosystems.", "author" : [ { "dropping-particle" : "", "family" : "Dover", "given" : "C. L.", "non-dropping-particle" : "Van", "parse-names" : false, "suffix" : "" }, { "dropping-particle" : "", "family" : "Smith", "given" : "C. R.", "non-dropping-particle" : "", "parse-names" : false, "suffix" : "" }, { "dropping-particle" : "", "family" : "Ardron", "given" : "J", "non-dropping-particle" : "", "parse-names" : false, "suffix" : "" }, { "dropping-particle" : "", "family" : "Arnaud", "given" : "S", "non-dropping-particle" : "", "parse-names" : false, "suffix" : "" }, { "dropping-particle" : "", "family" : "Beaudoin", "given" : "Y", "non-dropping-particle" : "", "parse-names" : false, "suffix" : "" }, { "dropping-particle" : "", "family" : "Bezaury", "given" : "J", "non-dropping-particle" : "", "parse-names" : false, "suffix" : "" }, { "dropping-particle" : "", "family" : "Boland", "given" : "G", "non-dropping-particle" : "", "parse-names" : false, "suffix" : "" }, { "dropping-particle" : "", "family" : "Billett", "given" : "D", "non-dropping-particle" : "", "parse-names" : false, "suffix" : "" }, { "dropping-particle" : "", "family" : "Carr", "given" : "M", "non-dropping-particle" : "", "parse-names" : false, "suffix" : "" }, { "dropping-particle" : "", "family" : "Cherkashov", "given" : "G", "non-dropping-particle" : "", "parse-names" : false, "suffix" : "" }, { "dropping-particle" : "", "family" : "Cook", "given" : "A", "non-dropping-particle" : "", "parse-names" : false, "suffix" : "" }, { "dropping-particle" : "", "family" : "DeLeo", "given" : "F", "non-dropping-particle" : "", "parse-names" : false, "suffix" : "" }, { "dropping-particle" : "", "family" : "Dunn", "given" : "D", "non-dropping-particle" : "", "parse-names" : false, "suffix" : "" }, { "dropping-particle" : "", "family" : "Fisher", "given" : "C. R.", "non-dropping-particle" : "", "parse-names" : false, "suffix" : "" }, { "dropping-particle" : "", "family" : "Godet", "given" : "L", "non-dropping-particle" : "", "parse-names" : false, "suffix" : "" }, { "dropping-particle" : "", "family" : "Gjerde", "given" : "K", "non-dropping-particle" : "", "parse-names" : false, "suffix" : "" }, { "dropping-particle" : "", "family" : "Halpin", "given" : "P", "non-dropping-particle" : "", "parse-names" : false, "suffix" : "" }, { "dropping-particle" : "", "family" : "Levin", "given" : "L", "non-dropping-particle" : "", "parse-names" : false, "suffix" : "" }, { "dropping-particle" : "", "family" : "Lodge", "given" : "M", "non-dropping-particle" : "", "parse-names" : false, "suffix" : "" }, { "dropping-particle" : "", "family" : "Menot", "given" : "L", "non-dropping-particle" : "", "parse-names" : false, "suffix" : "" }, { "dropping-particle" : "", "family" : "Miller", "given" : "K", "non-dropping-particle" : "", "parse-names" : false, "suffix" : "" }, { "dropping-particle" : "", "family" : "Milton", "given" : "D", "non-dropping-particle" : "", "parse-names" : false, "suffix" : "" }, { "dropping-particle" : "", "family" : "Naudts", "given" : "L", "non-dropping-particle" : "", "parse-names" : false, "suffix" : "" }, { "dropping-particle" : "", "family" : "Nugent", "given" : "C", "non-dropping-particle" : "", "parse-names" : false, "suffix" : "" }, { "dropping-particle" : "", "family" : "Pendleton", "given" : "L", "non-dropping-particle" : "", "parse-names" : false, "suffix" : "" }, { "dropping-particle" : "", "family" : "Plouviez", "given" : "S", "non-dropping-particle" : "", "parse-names" : false, "suffix" : "" }, { "dropping-particle" : "", "family" : "Rowden", "given" : "A", "non-dropping-particle" : "", "parse-names" : false, "suffix" : "" }, { "dropping-particle" : "", "family" : "Santos", "given" : "R", "non-dropping-particle" : "", "parse-names" : false, "suffix" : "" }, { "dropping-particle" : "", "family" : "Shank", "given" : "T", "non-dropping-particle" : "", "parse-names" : false, "suffix" : "" }, { "dropping-particle" : "", "family" : "Smith", "given" : "S", "non-dropping-particle" : "", "parse-names" : false, "suffix" : "" }, { "dropping-particle" : "", "family" : "Tao", "given" : "C", "non-dropping-particle" : "", "parse-names" : false, "suffix" : "" }, { "dropping-particle" : "", "family" : "Tawake", "given" : "A", "non-dropping-particle" : "", "parse-names" : false, "suffix" : "" }, { "dropping-particle" : "", "family" : "Thurnherr", "given" : "A", "non-dropping-particle" : "", "parse-names" : false, "suffix" : "" }, { "dropping-particle" : "", "family" : "Treude", "given" : "T", "non-dropping-particle" : "", "parse-names" : false, "suffix" : "" } ], "container-title" : "ISA Technical Study Series; no.9", "id" : "ITEM-1", "issued" : { "date-parts" : [ [ "2011" ] ] }, "number-of-pages" : "90", "publisher" : "International Seabed Authority", "title" : "Environmental Management of Deep-Sea Chemosynthetic Ecosystems: Justification of and Considerations for a Spatially-Based Approach", "type" : "book" }, "uris" : [ "http://www.mendeley.com/documents/?uuid=594d7f24-a4d9-426e-97f3-020153345eb8" ] } ], "mendeley" : { "formattedCitation" : "(Van Dover et al., 2011)", "plainTextFormattedCitation" : "(Van Dover et al., 2011)", "previouslyFormattedCitation" : "(Van Dover et al., 2011)"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Van Dover </w:t>
      </w:r>
      <w:r w:rsidR="009E3418" w:rsidRPr="009E3418">
        <w:rPr>
          <w:rFonts w:eastAsia="Calibri"/>
          <w:i/>
          <w:lang w:val="en-US"/>
        </w:rPr>
        <w:t>et al.</w:t>
      </w:r>
      <w:r w:rsidRPr="00F02A52">
        <w:rPr>
          <w:rFonts w:eastAsia="Calibri"/>
          <w:lang w:val="en-US"/>
        </w:rPr>
        <w:t>, 2011)</w:t>
      </w:r>
      <w:r w:rsidRPr="00F02A52">
        <w:rPr>
          <w:rFonts w:eastAsia="Calibri"/>
          <w:lang w:val="en-US"/>
        </w:rPr>
        <w:fldChar w:fldCharType="end"/>
      </w:r>
      <w:r w:rsidRPr="00F02A52">
        <w:rPr>
          <w:rFonts w:eastAsia="Calibri"/>
          <w:lang w:val="en-US"/>
        </w:rPr>
        <w:t xml:space="preserve">. </w:t>
      </w:r>
      <w:r w:rsidRPr="00F02A52">
        <w:rPr>
          <w:lang w:val="en-US"/>
        </w:rPr>
        <w:t>Hence, i</w:t>
      </w:r>
      <w:r w:rsidRPr="00F02A52">
        <w:rPr>
          <w:rFonts w:eastAsia="Calibri"/>
          <w:lang w:val="en-US"/>
        </w:rPr>
        <w:t xml:space="preserve">n relation to biodiversity and nature’s contributions to people, the main objective of mining policies and any particular mining activity is often to restrict both direct and indirect impacts to the site perimeter and to have an </w:t>
      </w:r>
      <w:r w:rsidRPr="00F02A52">
        <w:rPr>
          <w:rFonts w:eastAsia="Calibri"/>
          <w:i/>
          <w:lang w:val="en-US"/>
        </w:rPr>
        <w:t>a priori</w:t>
      </w:r>
      <w:r w:rsidRPr="00F02A52">
        <w:rPr>
          <w:rFonts w:eastAsia="Calibri"/>
          <w:lang w:val="en-US"/>
        </w:rPr>
        <w:t xml:space="preserve"> rehabilitation programme in place. In some cases, the aim is to leave as small a footprint as possible, whereas in others a complete change of landscape may be unavoidable. Although the awareness of the negative impacts of mining is high among involved actors, and relevant international conventions and agreements are signed by most countries in Europe and Central Asia, much remains to be done to reduce the negative effects of mining on biodiversity and </w:t>
      </w:r>
      <w:r>
        <w:rPr>
          <w:rFonts w:eastAsia="Calibri"/>
          <w:lang w:val="en-US"/>
        </w:rPr>
        <w:t>nature’s contributions to people</w:t>
      </w:r>
      <w:r w:rsidRPr="00F02A52">
        <w:rPr>
          <w:rFonts w:eastAsia="Calibri"/>
          <w:lang w:val="en-US"/>
        </w:rPr>
        <w:t xml:space="preserve">. </w:t>
      </w:r>
    </w:p>
    <w:p w14:paraId="1B782D9B" w14:textId="0346FA4A" w:rsidR="00E97DE0" w:rsidRPr="00F02A52" w:rsidRDefault="00E97DE0" w:rsidP="00E97DE0">
      <w:pPr>
        <w:rPr>
          <w:lang w:val="en-US"/>
        </w:rPr>
      </w:pPr>
      <w:r w:rsidRPr="00F02A52">
        <w:rPr>
          <w:i/>
          <w:lang w:val="en-US"/>
        </w:rPr>
        <w:t>Manufacturing.</w:t>
      </w:r>
      <w:r w:rsidRPr="00F02A52">
        <w:rPr>
          <w:lang w:val="en-US"/>
        </w:rPr>
        <w:t xml:space="preserve"> </w:t>
      </w:r>
      <w:r w:rsidRPr="00F02A52">
        <w:rPr>
          <w:rFonts w:eastAsia="Calibri"/>
          <w:lang w:val="en-US"/>
        </w:rPr>
        <w:t>Reduction of the impacts of manufacturing on nature’s contributions to people is the main regulatory policy objective. S</w:t>
      </w:r>
      <w:r w:rsidRPr="00F02A52">
        <w:rPr>
          <w:lang w:val="en-US"/>
        </w:rPr>
        <w:t>ustainable production and consumption as well as a transition towards a “circular economy” are among the emerging political goals that can contribute to achieving some of the sustainable development goals. The circular economy concept gains prominence as resources become scarcer and environmental degradation increases with increasing production and consumption of goods and services. A circular economy is considered to be a solution that harmoni</w:t>
      </w:r>
      <w:r w:rsidR="00055289">
        <w:rPr>
          <w:lang w:val="en-US"/>
        </w:rPr>
        <w:t>z</w:t>
      </w:r>
      <w:r w:rsidRPr="00F02A52">
        <w:rPr>
          <w:lang w:val="en-US"/>
        </w:rPr>
        <w:t xml:space="preserve">es ambitions for economic growth with environmental protection </w:t>
      </w:r>
      <w:r w:rsidRPr="00F02A52">
        <w:rPr>
          <w:lang w:val="en-US"/>
        </w:rPr>
        <w:fldChar w:fldCharType="begin" w:fldLock="1"/>
      </w:r>
      <w:r>
        <w:rPr>
          <w:lang w:val="en-US"/>
        </w:rPr>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publisher" : "Elsevier Ltd", "title" : "Towards circular economy implementation: A comprehensive review in context of manufacturing industry", "type" : "article-journal", "volume" : "115" }, "uris" : [ "http://www.mendeley.com/documents/?uuid=10b754b5-8608-495b-8a4d-2e5e167506da" ] } ], "mendeley" : { "formattedCitation" : "(Lieder &amp; Rashid, 2016)", "plainTextFormattedCitation" : "(Lieder &amp; Rashid, 2016)", "previouslyFormattedCitation" : "(Lieder &amp; Rashid, 2016)" }, "properties" : {  }, "schema" : "https://github.com/citation-style-language/schema/raw/master/csl-citation.json" }</w:instrText>
      </w:r>
      <w:r w:rsidRPr="00F02A52">
        <w:rPr>
          <w:lang w:val="en-US"/>
        </w:rPr>
        <w:fldChar w:fldCharType="separate"/>
      </w:r>
      <w:r w:rsidRPr="00F02A52">
        <w:rPr>
          <w:lang w:val="en-US"/>
        </w:rPr>
        <w:t>(Lieder &amp; Rashid, 2016)</w:t>
      </w:r>
      <w:r w:rsidRPr="00F02A52">
        <w:rPr>
          <w:lang w:val="en-US"/>
        </w:rPr>
        <w:fldChar w:fldCharType="end"/>
      </w:r>
      <w:r w:rsidRPr="00F02A52">
        <w:rPr>
          <w:lang w:val="en-US"/>
        </w:rPr>
        <w:t xml:space="preserve">. Its origins can be traced back in the fields of both ecology and economics </w:t>
      </w:r>
      <w:r w:rsidRPr="00F02A52">
        <w:rPr>
          <w:lang w:val="en-US"/>
        </w:rPr>
        <w:fldChar w:fldCharType="begin" w:fldLock="1"/>
      </w:r>
      <w:r>
        <w:rPr>
          <w:lang w:val="en-US"/>
        </w:rPr>
        <w:instrText>ADDIN CSL_CITATION { "citationItems" : [ { "id" : "ITEM-1", "itemData" : { "DOI" : "10.1007/s10551-015-2693-2", "ISBN" : "0167-4544\\r1573-0697", "ISSN" : "15730697", "abstract" : "There have long been calls from industry for guidance in implementing strategies for sustainable development. The Circular Economy represents the most recent attempt to conceptualize the integration of economic activity and environmental wellbeing in a sustainable way. This set of ideas has been adopted by China as the basis of their economic development (included in both the 11th and the 12th 'Five Year Plan'), escalating the concept in minds of western policymakers and NGOs. This paper traces the conceptualisations and origins of the Circular Economy, tracing its meanings, and exploring its antecedents in economics and ecology, and discusses how the Circular Economy has been operationalized in business and policy. The paper finds that while the Circular Economy places emphasis on the redesign of processes and cycling of materials, which may contribute to more sustainable business models, it also encapsulates tensions and limitations. These include an absence of the social dimension inherent in sustainable development that limits its ethical dimensions, and some unintended consequences. This leads us to propose a revised definition of the Circular Economy as 'an economic model wherein planning, resourcing, procurement, production and reprocessing are designed and managed, as both process and output, to maximize ecosystem functioning and human well-being'. [ABSTRACT FROM AUTHOR]", "author" : [ { "dropping-particle" : "", "family" : "Murray", "given" : "Alan", "non-dropping-particle" : "", "parse-names" : false, "suffix" : "" }, { "dropping-particle" : "", "family" : "Skene", "given" : "Keith", "non-dropping-particle" : "", "parse-names" : false, "suffix" : "" }, { "dropping-particle" : "", "family" : "Haynes", "given" : "Kathryn", "non-dropping-particle" : "", "parse-names" : false, "suffix" : "" } ], "container-title" : "Journal of Business Ethics", "id" : "ITEM-1", "issue" : "3", "issued" : { "date-parts" : [ [ "2017" ] ] }, "page" : "369-380", "publisher" : "Springer Netherlands", "title" : "The Circular Economy: An Interdisciplinary Exploration of the Concept and Application in a Global Context", "type" : "article-journal", "volume" : "140" }, "uris" : [ "http://www.mendeley.com/documents/?uuid=4f82bae2-41df-475b-9295-ab70e2dc451b" ] } ], "mendeley" : { "formattedCitation" : "(Murray, Skene, &amp; Haynes, 2017)", "plainTextFormattedCitation" : "(Murray, Skene, &amp; Haynes, 2017)", "previouslyFormattedCitation" : "(Murray, Skene, &amp; Haynes, 2017)" }, "properties" : {  }, "schema" : "https://github.com/citation-style-language/schema/raw/master/csl-citation.json" }</w:instrText>
      </w:r>
      <w:r w:rsidRPr="00F02A52">
        <w:rPr>
          <w:lang w:val="en-US"/>
        </w:rPr>
        <w:fldChar w:fldCharType="separate"/>
      </w:r>
      <w:r w:rsidRPr="00F02A52">
        <w:rPr>
          <w:lang w:val="en-US"/>
        </w:rPr>
        <w:t>(Murray</w:t>
      </w:r>
      <w:r w:rsidR="00B24287">
        <w:rPr>
          <w:i/>
          <w:lang w:val="en-US"/>
        </w:rPr>
        <w:t xml:space="preserve"> et al.</w:t>
      </w:r>
      <w:r w:rsidRPr="00F02A52">
        <w:rPr>
          <w:lang w:val="en-US"/>
        </w:rPr>
        <w:t>, 2017)</w:t>
      </w:r>
      <w:r w:rsidRPr="00F02A52">
        <w:rPr>
          <w:lang w:val="en-US"/>
        </w:rPr>
        <w:fldChar w:fldCharType="end"/>
      </w:r>
      <w:r w:rsidRPr="00F02A52">
        <w:rPr>
          <w:lang w:val="en-US"/>
        </w:rPr>
        <w:t xml:space="preserve">. Despite growing political will to pursue such strategies, it is important to point out that action is still needed. This idea is clearly expressed in the conclusions of the Council of the </w:t>
      </w:r>
      <w:r>
        <w:rPr>
          <w:lang w:val="en-US"/>
        </w:rPr>
        <w:t>European Union</w:t>
      </w:r>
      <w:r w:rsidRPr="00F02A52">
        <w:rPr>
          <w:lang w:val="en-US"/>
        </w:rPr>
        <w:t xml:space="preserve"> on the </w:t>
      </w:r>
      <w:r>
        <w:rPr>
          <w:lang w:val="en-US"/>
        </w:rPr>
        <w:t>European Union</w:t>
      </w:r>
      <w:r w:rsidRPr="00F02A52">
        <w:rPr>
          <w:lang w:val="en-US"/>
        </w:rPr>
        <w:t xml:space="preserve"> action plan for the circular economy </w:t>
      </w:r>
      <w:r w:rsidRPr="00F02A52">
        <w:rPr>
          <w:lang w:val="en-US"/>
        </w:rPr>
        <w:fldChar w:fldCharType="begin" w:fldLock="1"/>
      </w:r>
      <w:r>
        <w:rPr>
          <w:lang w:val="en-US"/>
        </w:rPr>
        <w:instrText>ADDIN CSL_CITATION { "citationItems" : [ { "id" : "ITEM-1", "itemData" : { "author" : [ { "dropping-particle" : "", "family" : "EU", "given" : "", "non-dropping-particle" : "", "parse-names" : false, "suffix" : "" } ], "container-title" : "Outcome of proceedings", "id" : "ITEM-1", "issue" : "June", "issued" : { "date-parts" : [ [ "2016" ] ] }, "page" : "1-14", "publisher" : "General Secretariat of the Council", "publisher-place" : "Brussels", "title" : "Closing the loop - An EU action plan for the Circular Economy", "type" : "paper-conference", "volume" : "10518/16" }, "uris" : [ "http://www.mendeley.com/documents/?uuid=6e8801bd-6461-4ee2-afbc-5d271082f24d" ] } ], "mendeley" : { "formattedCitation" : "(EU, 2016a)", "manualFormatting" : "(European Union, 2016a)", "plainTextFormattedCitation" : "(EU, 2016a)", "previouslyFormattedCitation" : "(EU, 2016a)" }, "properties" : {  }, "schema" : "https://github.com/citation-style-language/schema/raw/master/csl-citation.json" }</w:instrText>
      </w:r>
      <w:r w:rsidRPr="00F02A52">
        <w:rPr>
          <w:lang w:val="en-US"/>
        </w:rPr>
        <w:fldChar w:fldCharType="separate"/>
      </w:r>
      <w:r w:rsidRPr="00F02A52">
        <w:rPr>
          <w:lang w:val="en-US"/>
        </w:rPr>
        <w:t>(</w:t>
      </w:r>
      <w:r>
        <w:rPr>
          <w:lang w:val="en-US"/>
        </w:rPr>
        <w:t>European Union</w:t>
      </w:r>
      <w:r w:rsidRPr="00F02A52">
        <w:rPr>
          <w:lang w:val="en-US"/>
        </w:rPr>
        <w:t>, 2016a)</w:t>
      </w:r>
      <w:r w:rsidRPr="00F02A52">
        <w:rPr>
          <w:lang w:val="en-US"/>
        </w:rPr>
        <w:fldChar w:fldCharType="end"/>
      </w:r>
      <w:r w:rsidRPr="00F02A52">
        <w:rPr>
          <w:lang w:val="en-US"/>
        </w:rPr>
        <w:t xml:space="preserve">. The European Council </w:t>
      </w:r>
      <w:r w:rsidRPr="00F02A52">
        <w:rPr>
          <w:lang w:val="en-US"/>
        </w:rPr>
        <w:fldChar w:fldCharType="begin" w:fldLock="1"/>
      </w:r>
      <w:r>
        <w:rPr>
          <w:lang w:val="en-US"/>
        </w:rPr>
        <w:instrText>ADDIN CSL_CITATION { "citationItems" : [ { "id" : "ITEM-1", "itemData" : { "URL" : "http://www.consilium.europa.eu/en/press/press-releases/2016/06/20-envi-conclusions-circular-economy/", "author" : [ { "dropping-particle" : "", "family" : "European Council", "given" : "", "non-dropping-particle" : "", "parse-names" : false, "suffix" : "" } ], "id" : "ITEM-1", "issued" : { "date-parts" : [ [ "2016" ] ] }, "title" : "Council conclusions on the EU action plan for the circular economy", "type" : "webpage" }, "suppress-author" : 1, "uris" : [ "http://www.mendeley.com/documents/?uuid=3f09da61-979b-4768-a93c-cf01e0c7d427" ] } ], "mendeley" : { "formattedCitation" : "(2016)", "plainTextFormattedCitation" : "(2016)", "previouslyFormattedCitation" : "(2016)" }, "properties" : {  }, "schema" : "https://github.com/citation-style-language/schema/raw/master/csl-citation.json" }</w:instrText>
      </w:r>
      <w:r w:rsidRPr="00F02A52">
        <w:rPr>
          <w:lang w:val="en-US"/>
        </w:rPr>
        <w:fldChar w:fldCharType="separate"/>
      </w:r>
      <w:r w:rsidRPr="00F02A52">
        <w:rPr>
          <w:lang w:val="en-US"/>
        </w:rPr>
        <w:t>(2016)</w:t>
      </w:r>
      <w:r w:rsidRPr="00F02A52">
        <w:rPr>
          <w:lang w:val="en-US"/>
        </w:rPr>
        <w:fldChar w:fldCharType="end"/>
      </w:r>
      <w:r w:rsidRPr="00F02A52">
        <w:rPr>
          <w:lang w:val="en-US"/>
        </w:rPr>
        <w:t xml:space="preserve"> recognizes that a “</w:t>
      </w:r>
      <w:r w:rsidRPr="00F02A52">
        <w:rPr>
          <w:i/>
          <w:lang w:val="en-US"/>
        </w:rPr>
        <w:t xml:space="preserve">circular economy offers great potential to achieve sustainable growth and boost the </w:t>
      </w:r>
      <w:r>
        <w:rPr>
          <w:i/>
          <w:lang w:val="en-US"/>
        </w:rPr>
        <w:t>European Union</w:t>
      </w:r>
      <w:r w:rsidRPr="00F02A52">
        <w:rPr>
          <w:i/>
          <w:lang w:val="en-US"/>
        </w:rPr>
        <w:t xml:space="preserve">'s competitiveness, create jobs, decrease the </w:t>
      </w:r>
      <w:r>
        <w:rPr>
          <w:i/>
          <w:lang w:val="en-US"/>
        </w:rPr>
        <w:t>European Union</w:t>
      </w:r>
      <w:r w:rsidRPr="00F02A52">
        <w:rPr>
          <w:i/>
          <w:lang w:val="en-US"/>
        </w:rPr>
        <w:t>'s dependency on non-renewable primary raw materials, achieve resource and energy efficiency and a smaller environmental footprint, promote locally produced goods, prevent and minimize waste generation, protect nature and natural capital, strengthen ecological resilience and mitigate greenhouse gas emissions, thus contributing to the 2030 Agenda for Sustainable Development and the world-wide efforts towards a green economy</w:t>
      </w:r>
      <w:r w:rsidRPr="00F02A52">
        <w:rPr>
          <w:lang w:val="en-US"/>
        </w:rPr>
        <w:t>”. The Council also states “</w:t>
      </w:r>
      <w:r w:rsidRPr="00F02A52">
        <w:rPr>
          <w:i/>
          <w:lang w:val="en-US"/>
        </w:rPr>
        <w:t>the importance of developing a system of valuation of natural capital through appropriate indicators for monitoring economic progress and further developing ecosystem accounts</w:t>
      </w:r>
      <w:r w:rsidRPr="00F02A52">
        <w:rPr>
          <w:lang w:val="en-US"/>
        </w:rPr>
        <w:t xml:space="preserve">” </w:t>
      </w:r>
      <w:r w:rsidRPr="00F02A52">
        <w:rPr>
          <w:lang w:val="en-US"/>
        </w:rPr>
        <w:fldChar w:fldCharType="begin" w:fldLock="1"/>
      </w:r>
      <w:r>
        <w:rPr>
          <w:lang w:val="en-US"/>
        </w:rPr>
        <w:instrText>ADDIN CSL_CITATION { "citationItems" : [ { "id" : "ITEM-1", "itemData" : { "URL" : "http://www.consilium.europa.eu/en/press/press-releases/2016/06/20-envi-conclusions-circular-economy/", "author" : [ { "dropping-particle" : "", "family" : "European Council", "given" : "", "non-dropping-particle" : "", "parse-names" : false, "suffix" : "" } ], "id" : "ITEM-1", "issued" : { "date-parts" : [ [ "2016" ] ] }, "title" : "Council conclusions on the EU action plan for the circular economy", "type" : "webpage" }, "uris" : [ "http://www.mendeley.com/documents/?uuid=3f09da61-979b-4768-a93c-cf01e0c7d427" ] } ], "mendeley" : { "formattedCitation" : "(European Council, 2016)", "plainTextFormattedCitation" : "(European Council, 2016)", "previouslyFormattedCitation" : "(European Council, 2016)" }, "properties" : {  }, "schema" : "https://github.com/citation-style-language/schema/raw/master/csl-citation.json" }</w:instrText>
      </w:r>
      <w:r w:rsidRPr="00F02A52">
        <w:rPr>
          <w:lang w:val="en-US"/>
        </w:rPr>
        <w:fldChar w:fldCharType="separate"/>
      </w:r>
      <w:r w:rsidRPr="00F02A52">
        <w:rPr>
          <w:lang w:val="en-US"/>
        </w:rPr>
        <w:t>(European Council, 2016)</w:t>
      </w:r>
      <w:r w:rsidRPr="00F02A52">
        <w:rPr>
          <w:lang w:val="en-US"/>
        </w:rPr>
        <w:fldChar w:fldCharType="end"/>
      </w:r>
      <w:r w:rsidRPr="00F02A52">
        <w:rPr>
          <w:lang w:val="en-US"/>
        </w:rPr>
        <w:t xml:space="preserve">. Still, there is a need for mainstreaming biodiversity and ecosystem services and at the same time there are many opportunities to improve the situation (see synthesis </w:t>
      </w:r>
      <w:r w:rsidR="005A3E13">
        <w:rPr>
          <w:b/>
          <w:lang w:val="en-US"/>
        </w:rPr>
        <w:t>Table 6.11</w:t>
      </w:r>
      <w:r w:rsidRPr="00F02A52">
        <w:rPr>
          <w:lang w:val="en-US"/>
        </w:rPr>
        <w:t>).</w:t>
      </w:r>
    </w:p>
    <w:p w14:paraId="6C7A43C9" w14:textId="77777777" w:rsidR="00E97DE0" w:rsidRPr="00F02A52" w:rsidRDefault="00E97DE0" w:rsidP="00E97DE0">
      <w:pPr>
        <w:rPr>
          <w:lang w:val="en-US"/>
        </w:rPr>
      </w:pPr>
      <w:r w:rsidRPr="00F02A52">
        <w:rPr>
          <w:lang w:val="en-US"/>
        </w:rPr>
        <w:t xml:space="preserve">In Eastern Europe and Central Asia, initial decline in manufacturing after the dissolution of the Soviet Union significantly reduced pressures on natural resources. However, a challenge the regions face today is how to address environmental degradation re-emerging with the recovery and fast development of the sector. </w:t>
      </w:r>
    </w:p>
    <w:p w14:paraId="298763DE" w14:textId="77777777" w:rsidR="00E97DE0" w:rsidRPr="00F02A52" w:rsidRDefault="00E97DE0" w:rsidP="00E97DE0">
      <w:pPr>
        <w:rPr>
          <w:lang w:val="en-US"/>
        </w:rPr>
      </w:pPr>
    </w:p>
    <w:p w14:paraId="4A0EFA37" w14:textId="77777777" w:rsidR="00E97DE0" w:rsidRPr="00F02A52" w:rsidRDefault="00E97DE0" w:rsidP="00C12D55">
      <w:pPr>
        <w:pStyle w:val="Heading4"/>
      </w:pPr>
      <w:bookmarkStart w:id="1866" w:name="_Toc519504841"/>
      <w:r w:rsidRPr="00F02A52">
        <w:t>Governance modes and policy instruments</w:t>
      </w:r>
      <w:bookmarkEnd w:id="1866"/>
    </w:p>
    <w:p w14:paraId="3BA1DD28" w14:textId="0AB6C112" w:rsidR="00E97DE0" w:rsidRPr="00F02A52" w:rsidRDefault="00E97DE0" w:rsidP="00E97DE0">
      <w:pPr>
        <w:rPr>
          <w:lang w:val="en-US"/>
        </w:rPr>
      </w:pPr>
      <w:r w:rsidRPr="00F02A52">
        <w:rPr>
          <w:rFonts w:eastAsia="Calibri"/>
          <w:i/>
          <w:lang w:val="en-US"/>
        </w:rPr>
        <w:t>Energy.</w:t>
      </w:r>
      <w:r w:rsidRPr="00F02A52">
        <w:rPr>
          <w:rFonts w:eastAsia="Calibri"/>
          <w:lang w:val="en-US"/>
        </w:rPr>
        <w:t xml:space="preserve"> Energy sector management is conducted mainly through national authorities dealing with energy, environment, climate and natural resources (see also Section 6.4.2 on environmental policies). Such ministries and their associated committees or agencies are responsible for managing the energy sector by developing national strategic energy plans, promoting</w:t>
      </w:r>
      <w:r w:rsidRPr="00F02A52">
        <w:rPr>
          <w:lang w:val="en-US"/>
        </w:rPr>
        <w:t xml:space="preserve"> </w:t>
      </w:r>
      <w:r w:rsidRPr="00F02A52">
        <w:rPr>
          <w:rFonts w:eastAsia="Calibri"/>
          <w:lang w:val="en-US"/>
        </w:rPr>
        <w:t xml:space="preserve">energy efficiency, regulating energy conservation, developing alternative or renewable energy, and disseminating energy technologies. In addition, according to the Lisbon Treaty </w:t>
      </w:r>
      <w:r w:rsidRPr="00F02A52">
        <w:rPr>
          <w:rFonts w:eastAsia="Calibri"/>
          <w:lang w:val="en-US"/>
        </w:rPr>
        <w:fldChar w:fldCharType="begin" w:fldLock="1"/>
      </w:r>
      <w:r>
        <w:rPr>
          <w:rFonts w:eastAsia="Calibri"/>
          <w:lang w:val="en-US"/>
        </w:rPr>
        <w:instrText>ADDIN CSL_CITATION { "citationItems" : [ { "id" : "ITEM-1", "itemData" : { "author" : [ { "dropping-particle" : "", "family" : "EU", "given" : "", "non-dropping-particle" : "", "parse-names" : false, "suffix" : "" } ], "container-title" : "Official Journal of the European Union", "id" : "ITEM-1", "issued" : { "date-parts" : [ [ "2007" ] ] }, "note" : "NULL", "title" : "Treaty of Lisbon", "type" : "article-journal", "volume" : "C 306/01" }, "uris" : [ "http://www.mendeley.com/documents/?uuid=8a6b97d4-0aa3-49d7-af2c-31a597107ba6" ] } ], "mendeley" : { "formattedCitation" : "(EU, 2007c)", "plainTextFormattedCitation" : "(EU, 2007c)", "previouslyFormattedCitation" : "(EU, 2007c)" }, "properties" : {  }, "schema" : "https://github.com/citation-style-language/schema/raw/master/csl-citation.json" }</w:instrText>
      </w:r>
      <w:r w:rsidRPr="00F02A52">
        <w:rPr>
          <w:rFonts w:eastAsia="Calibri"/>
          <w:lang w:val="en-US"/>
        </w:rPr>
        <w:fldChar w:fldCharType="separate"/>
      </w:r>
      <w:r w:rsidRPr="00223CD3">
        <w:rPr>
          <w:rFonts w:eastAsia="Calibri"/>
          <w:lang w:val="en-US"/>
        </w:rPr>
        <w:t>(</w:t>
      </w:r>
      <w:r w:rsidRPr="00F02A52">
        <w:rPr>
          <w:lang w:val="en-US"/>
        </w:rPr>
        <w:t>E</w:t>
      </w:r>
      <w:r>
        <w:rPr>
          <w:lang w:val="en-US"/>
        </w:rPr>
        <w:t>uropean Union</w:t>
      </w:r>
      <w:r w:rsidRPr="00223CD3">
        <w:rPr>
          <w:rFonts w:eastAsia="Calibri"/>
          <w:lang w:val="en-US"/>
        </w:rPr>
        <w:t>, 2007c)</w:t>
      </w:r>
      <w:r w:rsidRPr="00F02A52">
        <w:rPr>
          <w:rFonts w:eastAsia="Calibri"/>
          <w:lang w:val="en-US"/>
        </w:rPr>
        <w:fldChar w:fldCharType="end"/>
      </w:r>
      <w:r w:rsidRPr="00F02A52">
        <w:rPr>
          <w:rFonts w:eastAsia="Calibri"/>
          <w:lang w:val="en-US"/>
        </w:rPr>
        <w:t xml:space="preserve">, the </w:t>
      </w:r>
      <w:r>
        <w:rPr>
          <w:rFonts w:eastAsia="Calibri"/>
          <w:lang w:val="en-US"/>
        </w:rPr>
        <w:t>European Union</w:t>
      </w:r>
      <w:r w:rsidRPr="00F02A52">
        <w:rPr>
          <w:rFonts w:eastAsia="Calibri"/>
          <w:lang w:val="en-US"/>
        </w:rPr>
        <w:t xml:space="preserve"> energy policy aims to ensure the functioning of the energy market; to ensure security of energy supply in the Union; to promote energy efficiency, energy saving, and the development of new and renewable forms of </w:t>
      </w:r>
      <w:r w:rsidRPr="00F02A52">
        <w:rPr>
          <w:rFonts w:eastAsia="Calibri"/>
          <w:lang w:val="en-US"/>
        </w:rPr>
        <w:lastRenderedPageBreak/>
        <w:t xml:space="preserve">energy; and to promote the interconnection of energy networks </w:t>
      </w:r>
      <w:r w:rsidRPr="00F02A52">
        <w:rPr>
          <w:rFonts w:eastAsia="Calibri"/>
          <w:lang w:val="en-US"/>
        </w:rPr>
        <w:fldChar w:fldCharType="begin" w:fldLock="1"/>
      </w:r>
      <w:r>
        <w:rPr>
          <w:rFonts w:eastAsia="Calibri"/>
          <w:lang w:val="en-US"/>
        </w:rPr>
        <w:instrText>ADDIN CSL_CITATION { "citationItems" : [ { "id" : "ITEM-1", "itemData" : { "URL" : "http://www.europarl.europa.eu/atyourservice/en/displayFtu.html?ftuId=FTU_5.7.1.html", "author" : [ { "dropping-particle" : "", "family" : "European Parliament", "given" : "", "non-dropping-particle" : "", "parse-names" : false, "suffix" : "" } ], "container-title" : "Fact Sheets on the European Union", "id" : "ITEM-1", "issued" : { "date-parts" : [ [ "2017" ] ] }, "page" : "1-4", "title" : "Energy policy: general principles", "type" : "webpage" }, "uris" : [ "http://www.mendeley.com/documents/?uuid=067ea70d-ffe1-4aee-8960-71957d7a62aa" ] } ], "mendeley" : { "formattedCitation" : "(European Parliament, 2017)", "plainTextFormattedCitation" : "(European Parliament, 2017)", "previouslyFormattedCitation" : "(European Parliament, 2017)"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uropean Parliament, 2017)</w:t>
      </w:r>
      <w:r w:rsidRPr="00F02A52">
        <w:rPr>
          <w:rFonts w:eastAsia="Calibri"/>
          <w:lang w:val="en-US"/>
        </w:rPr>
        <w:fldChar w:fldCharType="end"/>
      </w:r>
      <w:r w:rsidRPr="00F02A52">
        <w:rPr>
          <w:rFonts w:eastAsia="Calibri"/>
          <w:lang w:val="en-US"/>
        </w:rPr>
        <w:t xml:space="preserve">. Article 194 of the Treaty on the Functioning of the European Union </w:t>
      </w:r>
      <w:r w:rsidRPr="00F02A52">
        <w:rPr>
          <w:rFonts w:eastAsia="Calibri"/>
          <w:lang w:val="en-US"/>
        </w:rPr>
        <w:fldChar w:fldCharType="begin" w:fldLock="1"/>
      </w:r>
      <w:r>
        <w:rPr>
          <w:rFonts w:eastAsia="Calibri"/>
          <w:lang w:val="en-US"/>
        </w:rPr>
        <w:instrText>ADDIN CSL_CITATION { "citationItems" : [ { "id" : "ITEM-1", "itemData" : { "author" : [ { "dropping-particle" : "", "family" : "EU", "given" : "", "non-dropping-particle" : "", "parse-names" : false, "suffix" : "" } ], "container-title" : "Official Journal of the European Union", "id" : "ITEM-1", "issue" : "C202/1", "issued" : { "date-parts" : [ [ "2016" ] ] }, "note" : "NULL", "page" : "47-200", "title" : "Treaty on the Functioning of the European Union (TFEU)", "type" : "article-journal", "volume" : "59" }, "uris" : [ "http://www.mendeley.com/documents/?uuid=042806d8-a95f-43ee-82ab-8686a8c25802" ] } ], "mendeley" : { "formattedCitation" : "(EU, 2016c)", "plainTextFormattedCitation" : "(EU, 2016c)", "previouslyFormattedCitation" : "(EU, 2016c)" }, "properties" : {  }, "schema" : "https://github.com/citation-style-language/schema/raw/master/csl-citation.json" }</w:instrText>
      </w:r>
      <w:r w:rsidRPr="00F02A52">
        <w:rPr>
          <w:rFonts w:eastAsia="Calibri"/>
          <w:lang w:val="en-US"/>
        </w:rPr>
        <w:fldChar w:fldCharType="separate"/>
      </w:r>
      <w:r w:rsidRPr="00F02A52">
        <w:rPr>
          <w:rFonts w:eastAsia="Calibri"/>
          <w:lang w:val="en-US"/>
        </w:rPr>
        <w:t>(</w:t>
      </w:r>
      <w:r w:rsidRPr="00F02A52">
        <w:rPr>
          <w:lang w:val="en-US"/>
        </w:rPr>
        <w:t>E</w:t>
      </w:r>
      <w:r>
        <w:rPr>
          <w:lang w:val="en-US"/>
        </w:rPr>
        <w:t>uropean Union</w:t>
      </w:r>
      <w:r w:rsidRPr="00F02A52">
        <w:rPr>
          <w:rFonts w:eastAsia="Calibri"/>
          <w:lang w:val="en-US"/>
        </w:rPr>
        <w:t>, 2016c)</w:t>
      </w:r>
      <w:r w:rsidRPr="00F02A52">
        <w:rPr>
          <w:rFonts w:eastAsia="Calibri"/>
          <w:lang w:val="en-US"/>
        </w:rPr>
        <w:fldChar w:fldCharType="end"/>
      </w:r>
      <w:r w:rsidRPr="00F02A52">
        <w:rPr>
          <w:rFonts w:eastAsia="Calibri"/>
          <w:lang w:val="en-US"/>
        </w:rPr>
        <w:t xml:space="preserve"> lists several specific energy provisions including energy supply, energy networks, coal and nuclear energy. Last, but not the least, the Biofuels Directive (Directive 2003/30/EC) aims to promote the use of biofuels or other renewable fuels for transport. The initial target was to ensure that biofuels and other renewable fuels are placed on </w:t>
      </w:r>
      <w:r>
        <w:rPr>
          <w:rFonts w:eastAsia="Calibri"/>
          <w:lang w:val="en-US"/>
        </w:rPr>
        <w:t>European Union</w:t>
      </w:r>
      <w:r w:rsidRPr="00F02A52">
        <w:rPr>
          <w:rFonts w:eastAsia="Calibri"/>
          <w:lang w:val="en-US"/>
        </w:rPr>
        <w:t xml:space="preserve"> member State markets at a share of a minimum 2% by the year 2005, which was not attained. Later the Directive </w:t>
      </w:r>
      <w:r w:rsidRPr="00F02A52">
        <w:rPr>
          <w:lang w:val="en-US"/>
        </w:rPr>
        <w:t xml:space="preserve">was replaced by Directive 2009/28/EC, which introduced a target of </w:t>
      </w:r>
      <w:r w:rsidR="00055289">
        <w:rPr>
          <w:lang w:val="en-US"/>
        </w:rPr>
        <w:t>2</w:t>
      </w:r>
      <w:r w:rsidRPr="00F02A52">
        <w:rPr>
          <w:lang w:val="en-US"/>
        </w:rPr>
        <w:t>0% by 2020.</w:t>
      </w:r>
      <w:r w:rsidR="00055289">
        <w:rPr>
          <w:lang w:val="en-US"/>
        </w:rPr>
        <w:t xml:space="preserve"> </w:t>
      </w:r>
      <w:r w:rsidRPr="00F02A52">
        <w:rPr>
          <w:lang w:val="en-US"/>
        </w:rPr>
        <w:t xml:space="preserve">Such targets, if not coordinated with other policy areas, can easily lead to conflicts with biodiversity conservation or regulating and non-material contributions of nature to people (see </w:t>
      </w:r>
      <w:r w:rsidR="00C714C6">
        <w:rPr>
          <w:b/>
          <w:lang w:val="en-US"/>
        </w:rPr>
        <w:t>Box 6.1</w:t>
      </w:r>
      <w:r>
        <w:rPr>
          <w:lang w:val="en-US"/>
        </w:rPr>
        <w:t xml:space="preserve"> and</w:t>
      </w:r>
      <w:r w:rsidRPr="00F02A52">
        <w:rPr>
          <w:lang w:val="en-US"/>
        </w:rPr>
        <w:t xml:space="preserve"> </w:t>
      </w:r>
      <w:r>
        <w:rPr>
          <w:lang w:val="en-US"/>
        </w:rPr>
        <w:t xml:space="preserve">Chapter 2, </w:t>
      </w:r>
      <w:r w:rsidRPr="00F02A52">
        <w:rPr>
          <w:lang w:val="en-US"/>
        </w:rPr>
        <w:t xml:space="preserve">Section 2.3.1.2). </w:t>
      </w:r>
    </w:p>
    <w:p w14:paraId="4BAE24D1" w14:textId="789F6061" w:rsidR="00E97DE0" w:rsidRPr="00F02A52" w:rsidRDefault="00E97DE0" w:rsidP="00E97DE0">
      <w:pPr>
        <w:tabs>
          <w:tab w:val="left" w:pos="5103"/>
        </w:tabs>
        <w:rPr>
          <w:lang w:val="en-US"/>
        </w:rPr>
      </w:pPr>
      <w:r w:rsidRPr="00F02A52">
        <w:rPr>
          <w:rFonts w:eastAsia="Calibri"/>
          <w:lang w:val="en-US"/>
        </w:rPr>
        <w:t xml:space="preserve">There are various studies on multiple instruments that are utilized in the energy sector. Property and access rights are defined and responsibility is ensured in most of the region, to the greatest extent in Western and Central Europe, and developing in the transition economies of Eastern Europe and Central Asia. Governments can provide financial incentives, including direct payments, tax credits, payments for environmental services and grants, to different market actors </w:t>
      </w:r>
      <w:r w:rsidRPr="00F02A52">
        <w:rPr>
          <w:lang w:val="en-US"/>
        </w:rPr>
        <w:t xml:space="preserve">(see synthesis </w:t>
      </w:r>
      <w:r w:rsidR="005A3E13">
        <w:rPr>
          <w:b/>
          <w:lang w:val="en-US"/>
        </w:rPr>
        <w:t>Table 6.11</w:t>
      </w:r>
      <w:r w:rsidRPr="00F02A52">
        <w:rPr>
          <w:lang w:val="en-US"/>
        </w:rPr>
        <w:t>).</w:t>
      </w:r>
      <w:r w:rsidRPr="00F02A52">
        <w:rPr>
          <w:rFonts w:eastAsia="Calibri"/>
          <w:lang w:val="en-US"/>
        </w:rPr>
        <w:t xml:space="preserve"> Besides, Governments may introduce mandates with sustainability requirements and national standards for certification. Governments can either recognize the sustainability standards that are usually developed jointly by various stakeholders or set their own standards and sustainability requirements. These standards are generally useful as they rely on local circumstances, and answer local needs and concerns. Finally, capacity building is crucial in enabling the development of a sustainable energy sector. Such programmes consist of information sharing and dissemination, education and research, and training. Rossi </w:t>
      </w:r>
      <w:r w:rsidR="00B24287">
        <w:rPr>
          <w:rFonts w:eastAsia="Calibri"/>
          <w:lang w:val="en-US"/>
        </w:rPr>
        <w:t>and</w:t>
      </w:r>
      <w:r w:rsidRPr="00F02A52">
        <w:rPr>
          <w:rFonts w:eastAsia="Calibri"/>
          <w:lang w:val="en-US"/>
        </w:rPr>
        <w:t xml:space="preserve"> Cadoni </w:t>
      </w:r>
      <w:r w:rsidRPr="00F02A52">
        <w:rPr>
          <w:rFonts w:eastAsia="Calibri"/>
          <w:lang w:val="en-US"/>
        </w:rPr>
        <w:fldChar w:fldCharType="begin" w:fldLock="1"/>
      </w:r>
      <w:r>
        <w:rPr>
          <w:rFonts w:eastAsia="Calibri"/>
          <w:lang w:val="en-US"/>
        </w:rPr>
        <w:instrText>ADDIN CSL_CITATION { "citationItems" : [ { "id" : "ITEM-1", "itemData" : { "author" : [ { "dropping-particle" : "", "family" : "Rossi", "given" : "Andrea", "non-dropping-particle" : "", "parse-names" : false, "suffix" : "" }, { "dropping-particle" : "", "family" : "Cadoni", "given" : "Paola", "non-dropping-particle" : "", "parse-names" : false, "suffix" : "" } ], "id" : "ITEM-1", "issued" : { "date-parts" : [ [ "2012" ] ] }, "publisher" : "Food and Agriculture Organization of the United Nations (FOA)", "publisher-place" : "Roma", "title" : "Policy Instruments to Promote Good Practices in Bioenergy Feedstock Production", "type" : "report" }, "uris" : [ "http://www.mendeley.com/documents/?uuid=0c16be80-661e-386c-a9f9-a27fc8f02536" ] } ], "mendeley" : { "formattedCitation" : "(Rossi &amp; Cadoni, 2012)", "plainTextFormattedCitation" : "(Rossi &amp; Cadoni, 2012)", "previouslyFormattedCitation" : "(Rossi &amp; Cadoni,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2012)</w:t>
      </w:r>
      <w:r w:rsidRPr="00F02A52">
        <w:rPr>
          <w:rFonts w:eastAsia="Calibri"/>
          <w:lang w:val="en-US"/>
        </w:rPr>
        <w:fldChar w:fldCharType="end"/>
      </w:r>
      <w:r w:rsidRPr="00F02A52">
        <w:rPr>
          <w:rFonts w:eastAsia="Calibri"/>
          <w:lang w:val="en-US"/>
        </w:rPr>
        <w:t xml:space="preserve"> stress that several factors, such as the financial resources available and the administrative and enforcement capacity of the government, determine the success of these instruments for the bioenergy sector in any country. Similar categories of policy instruments may apply to other types of energy such as wind and solar power where sustainability is a concern. An example on Finland’s bioenergy sector is provided by Makkonen and co</w:t>
      </w:r>
      <w:r w:rsidR="00055289">
        <w:rPr>
          <w:rFonts w:eastAsia="Calibri"/>
          <w:lang w:val="en-US"/>
        </w:rPr>
        <w:t>-</w:t>
      </w:r>
      <w:r w:rsidRPr="00F02A52">
        <w:rPr>
          <w:rFonts w:eastAsia="Calibri"/>
          <w:lang w:val="en-US"/>
        </w:rPr>
        <w:t xml:space="preserve">authors </w:t>
      </w:r>
      <w:r w:rsidRPr="00F02A52">
        <w:rPr>
          <w:rFonts w:eastAsia="Calibri"/>
          <w:lang w:val="en-US"/>
        </w:rPr>
        <w:fldChar w:fldCharType="begin" w:fldLock="1"/>
      </w:r>
      <w:r>
        <w:rPr>
          <w:rFonts w:eastAsia="Calibri"/>
          <w:lang w:val="en-US"/>
        </w:rPr>
        <w:instrText>ADDIN CSL_CITATION { "citationItems" : [ { "id" : "ITEM-1", "itemData" : { "DOI" : "10.1016/j.forpol.2014.09.003", "ISBN" : "1389-9341", "abstract" : "Policies governing forest ecosystems can mitigate climate change in many ways, making use of various ecosystem services. Although identification of ecosystem service trade-offs has received increasing analytical attention, the policies and mixes of policies generating the trade-offs have remained outside the focus. To advance the policy relevance of ecosystem service trade-off analysis, we analyse the coherence of Finnish policies affecting forest bioenergy and carbon sequestration, two contrasting means to use forests for climate change mitigation. In particular, we focus on the interactions that different policy outputs have with respect to these two ecosystem services. The analysed policy outputs represent different foci and levels and rely on different mechanisms. We identify the direct and indirect impacts that the policy outputs have on the supply and demand of the services by utilizing natural science and policy assessment approaches. We find forest bioenergy, representing a tangible ecosystem service exchanged in the market, to be governed more positively and with more explicit instruments compared to carbon sequestration. Carbon sequestration policies remain at a higher level of abstraction, stating merely strategic objectives, possibly because these markets are only emerging and remain political and highly uncertain. Our analysis shows that trade-offs between the two ecosystem services are generated by policies supporting bioenergy, whilst general policies advance both services. The entire mix of policy outputs and its differentiated impacts on ecosystem services should be thoroughly considered when assessing the strategies for mitigating climate change and designing new policy instruments.", "author" : [ { "dropping-particle" : "", "family" : "Makkonen", "given" : "Marika", "non-dropping-particle" : "", "parse-names" : false, "suffix" : "" }, { "dropping-particle" : "", "family" : "Huttunen", "given" : "Suvi", "non-dropping-particle" : "", "parse-names" : false, "suffix" : "" }, { "dropping-particle" : "", "family" : "Primmer", "given" : "Eeva", "non-dropping-particle" : "", "parse-names" : false, "suffix" : "" }, { "dropping-particle" : "", "family" : "Repo", "given" : "Anna", "non-dropping-particle" : "", "parse-names" : false, "suffix" : "" }, { "dropping-particle" : "", "family" : "Hild\u00e9n", "given" : "Mikael", "non-dropping-particle" : "", "parse-names" : false, "suffix" : "" } ], "container-title" : "Forest Policy and Economics", "id" : "ITEM-1", "issued" : { "date-parts" : [ [ "2015" ] ] }, "page" : "153-162", "title" : "Policy coherence in climate change mitigation: An ecosystem service approach to forests as carbon sinks and bioenergy sources", "type" : "article-journal", "volume" : "50" }, "uris" : [ "http://www.mendeley.com/documents/?uuid=08806c1d-f122-3c2e-8c5a-b97d1873f9f2" ] } ], "mendeley" : { "formattedCitation" : "(Makkonen et al., 2015)", "plainTextFormattedCitation" : "(Makkonen et al., 2015)", "previouslyFormattedCitation" : "(Makkonen et al.,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2015)</w:t>
      </w:r>
      <w:r w:rsidRPr="00F02A52">
        <w:rPr>
          <w:rFonts w:eastAsia="Calibri"/>
          <w:lang w:val="en-US"/>
        </w:rPr>
        <w:fldChar w:fldCharType="end"/>
      </w:r>
      <w:r w:rsidRPr="00F02A52">
        <w:rPr>
          <w:lang w:val="en-US"/>
        </w:rPr>
        <w:t>, who concentrate on land-use aspects. They show that forest bioenergy, which is an asset exchanged in the market, is governed with more explicit instruments (such as financing the tending of young stands, and the energy wood harvesting from young forests) than is carbon sequestration, whose policies remain relatively abstract, possibly due to the late emergence and high uncertainty embodied in these markets.</w:t>
      </w:r>
    </w:p>
    <w:p w14:paraId="72C7453B" w14:textId="64C7EFED" w:rsidR="00E97DE0" w:rsidRPr="00F02A52" w:rsidRDefault="00E97DE0" w:rsidP="00E97DE0">
      <w:pPr>
        <w:tabs>
          <w:tab w:val="left" w:pos="5103"/>
        </w:tabs>
        <w:rPr>
          <w:rFonts w:eastAsia="Calibri"/>
          <w:lang w:val="en-US"/>
        </w:rPr>
      </w:pPr>
      <w:r w:rsidRPr="00F02A52">
        <w:rPr>
          <w:rFonts w:eastAsia="Calibri"/>
          <w:lang w:val="en-US"/>
        </w:rPr>
        <w:t xml:space="preserve">The use of </w:t>
      </w:r>
      <w:r w:rsidR="00055289">
        <w:rPr>
          <w:rFonts w:eastAsia="Calibri"/>
          <w:lang w:val="en-US"/>
        </w:rPr>
        <w:t>economic</w:t>
      </w:r>
      <w:r w:rsidRPr="00F02A52">
        <w:rPr>
          <w:rFonts w:eastAsia="Calibri"/>
          <w:lang w:val="en-US"/>
        </w:rPr>
        <w:t xml:space="preserve"> instruments, such as energy-related taxes and subsidies, is common in Europe and Central Asia. Environmental taxes usually cover “energy taxes” according to the definitions of the OECD, the International Energy Agency and the European Commission, and are defined as “a</w:t>
      </w:r>
      <w:r w:rsidRPr="00F02A52">
        <w:rPr>
          <w:rFonts w:eastAsia="Calibri"/>
          <w:i/>
          <w:lang w:val="en-US"/>
        </w:rPr>
        <w:t>ny compulsory, unrequited payment to general government levied on tax-bases deemed to be of particular environmental relevance</w:t>
      </w:r>
      <w:r w:rsidRPr="00F02A52">
        <w:rPr>
          <w:rFonts w:eastAsia="Calibri"/>
          <w:lang w:val="en-US"/>
        </w:rPr>
        <w:t xml:space="preserve">”, where the “tax bases” are comprised of energy products, motor vehicles, waste, measured or estimated emissions, natural resources, etc. </w:t>
      </w:r>
      <w:r w:rsidRPr="00F02A52">
        <w:rPr>
          <w:rFonts w:eastAsia="Calibri"/>
          <w:lang w:val="en-US"/>
        </w:rPr>
        <w:fldChar w:fldCharType="begin" w:fldLock="1"/>
      </w:r>
      <w:r>
        <w:rPr>
          <w:rFonts w:eastAsia="Calibri"/>
          <w:lang w:val="en-US"/>
        </w:rPr>
        <w:instrText>ADDIN CSL_CITATION { "citationItems" : [ { "id" : "ITEM-1", "itemData" : { "DOI" : "10.1177/0022146512469014", "ISBN" : "9789264025523", "ISSN" : "2150-6000", "PMID" : "23197482", "abstract" : "This book provides a comprehensive discussion of the effectiveness of environmentally related taxes, of recent research on the environmental and economic impacts of applying them, an on their potential for wider use. In particular, it looks at how to overcome obstacles to their implementation. It also discusses the environmental and economic effects of combining such taxes with other instruments for environmetal policy. Executive Summary Chapter 1. Introduction, Background and Main Findings-1.1. Introduction and background -1.2. Current use of environmentally related taxes-1.3. Environmental effectiveness -1.4. Sectoral competitiveness-1.5. Income distribution-1.6. Administrative costs -1.7. Political acceptance -1.8. Environmentally related taxes used in combination with other instruments -Notes Chapter 2. Current Use of Environmentally Related Taxes -2.1. The taxes applied-2.2. The revenues raised though environmentally related taxes -2.3. Some important environmentally related tax-bases -2.4. Tax exemptions, refund mechanisms, rate reductions, etc-Notes Chapter 3. Environmental Effectiveness -3.1. Own-price elasticities of demand -3.3. Examples of available estimates of changes in demand -Notes Chapter 4. The Sectoral Competitiveness Issue - Theoretical Studies-4.1. Introduction-4.2. Theoretical case studies -4.3. Political economy lessons from the theoretical case studies-Notes Chapter 5. The Sectoral Competitiveness Issue - Border Tax Adjustments-5.1. Introduction and background -5.2. Border Tax Adjustments: their historical and contemporary context-5.3. The GATT regulatory framework governing BTAs-5.4. Border Tax Adjustments on final products-5.5. BTAs on inputs not physically incorporated into products-5.6. The applicability of BTAs to carbon/energy taxes related to processes-Notes Chapter 6. The Sectoral Competitiveness Issue - Ex post Studies-6.1. The industrial energy consumption tax in France -6.2. The United Kingdom climate change levy-6.3. The MINAS accounting system in the Netherlands -6.4. The Swiss heavy goods vehicle road use fee -6.5. The Irish plastic bag tax-6.6. The Norwegian aviation fuel tax-6.7. Measures used in practice to limit negative impacts on competitiveness-6.8. Political economy lessons from the ex post case studies-NotesChapter 7. Impacts on Income Distribution-7.1. Background and empirical findings -7.2. Ways to address the income distributional -7.3. Some considerations regarding different compensational measures-7.4.\u2026", "author" : [ { "dropping-particle" : "", "family" : "OECD", "given" : "", "non-dropping-particle" : "", "parse-names" : false, "suffix" : "" } ], "id" : "ITEM-1", "issued" : { "date-parts" : [ [ "2006" ] ] }, "number-of-pages" : "199", "publisher" : "OECD Publishing", "publisher-place" : "Paris", "title" : "The Political Economy of Environmentally Related Taxes", "type" : "book" }, "uris" : [ "http://www.mendeley.com/documents/?uuid=39e8e3cb-fb6e-4df6-8356-0fea3aa6eab9" ] } ], "mendeley" : { "formattedCitation" : "(OECD, 2006b)", "plainTextFormattedCitation" : "(OECD, 2006b)", "previouslyFormattedCitation" : "(OECD, 2006b)" }, "properties" : {  }, "schema" : "https://github.com/citation-style-language/schema/raw/master/csl-citation.json" }</w:instrText>
      </w:r>
      <w:r w:rsidRPr="00F02A52">
        <w:rPr>
          <w:rFonts w:eastAsia="Calibri"/>
          <w:lang w:val="en-US"/>
        </w:rPr>
        <w:fldChar w:fldCharType="separate"/>
      </w:r>
      <w:r w:rsidRPr="00F02A52">
        <w:rPr>
          <w:rFonts w:eastAsia="Calibri"/>
          <w:lang w:val="en-US"/>
        </w:rPr>
        <w:t>(OECD, 2006b)</w:t>
      </w:r>
      <w:r w:rsidRPr="00F02A52">
        <w:rPr>
          <w:rFonts w:eastAsia="Calibri"/>
          <w:lang w:val="en-US"/>
        </w:rPr>
        <w:fldChar w:fldCharType="end"/>
      </w:r>
      <w:r w:rsidRPr="00F02A52">
        <w:rPr>
          <w:rFonts w:eastAsia="Calibri"/>
          <w:lang w:val="en-US"/>
        </w:rPr>
        <w:t>. According to the OECD statistics, environmentally-related tax revenue as a share of GDP as of 2014 is the highest in Denmark (4.11%), followed by Slovenia (3.86%), Italy (3.85%), Turkey (3.83%), and Israel (2.97%), and energy taxes made the most of these tax revenues. In fact, around 70% of all environmentally related taxes are raised on energy products, including vehicle fuels. However, almost zero effective energy tax rates per tonne of CO</w:t>
      </w:r>
      <w:r w:rsidRPr="00F02A52">
        <w:rPr>
          <w:rFonts w:eastAsia="Calibri"/>
          <w:vertAlign w:val="subscript"/>
          <w:lang w:val="en-US"/>
        </w:rPr>
        <w:t xml:space="preserve">2 </w:t>
      </w:r>
      <w:r w:rsidRPr="00F02A52">
        <w:rPr>
          <w:rFonts w:eastAsia="Calibri"/>
          <w:lang w:val="en-US"/>
        </w:rPr>
        <w:t>can be observed in several countries such as Russia. A study on Turkey found that the country pays among the most for fuels – especially gasoline and diesel – in the world due to a special consumption tax. Yet, it is observed that differential taxation of fuels fails to attain environmentally</w:t>
      </w:r>
      <w:r w:rsidR="005A39B1">
        <w:rPr>
          <w:rFonts w:eastAsia="Calibri"/>
          <w:lang w:val="en-US"/>
        </w:rPr>
        <w:t>-</w:t>
      </w:r>
      <w:r w:rsidRPr="00F02A52">
        <w:rPr>
          <w:rFonts w:eastAsia="Calibri"/>
          <w:lang w:val="en-US"/>
        </w:rPr>
        <w:t xml:space="preserve">friendly aims. In the absence of any viable sources of alternative energy, final consumers suffer from the very low elasticity of demand for energy sources. Without any provision of alternative sources of energy, (indirect) taxation itself does not help to reduce the utilization of fossil fuels, but leaves households and firms stuck in expensive and ecologically unsustainable patterns of </w:t>
      </w:r>
      <w:r w:rsidRPr="00F02A52">
        <w:rPr>
          <w:rFonts w:eastAsia="Calibri"/>
          <w:lang w:val="en-US"/>
        </w:rPr>
        <w:lastRenderedPageBreak/>
        <w:t xml:space="preserve">consumption and production </w:t>
      </w:r>
      <w:r w:rsidRPr="00F02A52">
        <w:rPr>
          <w:rFonts w:eastAsia="Calibri"/>
          <w:lang w:val="en-US"/>
        </w:rPr>
        <w:fldChar w:fldCharType="begin" w:fldLock="1"/>
      </w:r>
      <w:r>
        <w:rPr>
          <w:rFonts w:eastAsia="Calibri"/>
          <w:lang w:val="en-US"/>
        </w:rPr>
        <w:instrText>ADDIN CSL_CITATION { "citationItems" : [ { "id" : "ITEM-1", "itemData" : { "author" : [ { "dropping-particle" : "", "family" : "Acar", "given" : "Sevil", "non-dropping-particle" : "", "parse-names" : false, "suffix" : "" }, { "dropping-particle" : "", "family" : "Challe", "given" : "Sarah", "non-dropping-particle" : "", "parse-names" : false, "suffix" : "" }, { "dropping-particle" : "", "family" : "Christopoulos", "given" : "Stamatios", "non-dropping-particle" : "", "parse-names" : false, "suffix" : "" }, { "dropping-particle" : "", "family" : "Christo", "given" : "Giovanna", "non-dropping-particle" : "", "parse-names" : false, "suffix" : "" } ], "container-title" : "14th IAEE European Energy Conference, 28-31 October 2014, Rome, Italy", "id" : "ITEM-1", "issued" : { "date-parts" : [ [ "2014" ] ] }, "title" : "Fossil Fuel Subsidies as a Lose-Lose : Fiscal and Environmental Burdens in Turkey", "type" : "paper-conference" }, "uris" : [ "http://www.mendeley.com/documents/?uuid=2d22f76a-1b8c-4428-b491-273a20b85d39" ] } ], "mendeley" : { "formattedCitation" : "(Acar, Challe, Christopoulos, &amp; Christo, 2014)", "plainTextFormattedCitation" : "(Acar, Challe, Christopoulos, &amp; Christo, 2014)", "previouslyFormattedCitation" : "(Acar, Challe, Christopoulos, &amp; Christo, 201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Acar</w:t>
      </w:r>
      <w:r w:rsidR="00B24287">
        <w:rPr>
          <w:rFonts w:eastAsia="Calibri"/>
          <w:i/>
          <w:lang w:val="en-US"/>
        </w:rPr>
        <w:t xml:space="preserve"> et al.</w:t>
      </w:r>
      <w:r w:rsidRPr="00F02A52">
        <w:rPr>
          <w:rFonts w:eastAsia="Calibri"/>
          <w:lang w:val="en-US"/>
        </w:rPr>
        <w:t>, 2014)</w:t>
      </w:r>
      <w:r w:rsidRPr="00F02A52">
        <w:rPr>
          <w:rFonts w:eastAsia="Calibri"/>
          <w:lang w:val="en-US"/>
        </w:rPr>
        <w:fldChar w:fldCharType="end"/>
      </w:r>
      <w:r w:rsidRPr="00F02A52">
        <w:rPr>
          <w:rFonts w:eastAsia="Calibri"/>
          <w:lang w:val="en-US"/>
        </w:rPr>
        <w:t xml:space="preserve">. Meanwhile, renewable energy development is supported via financial incentives such as direct payments, tax credits, feed-in tariffs, in the </w:t>
      </w:r>
      <w:r>
        <w:rPr>
          <w:rFonts w:eastAsia="Calibri"/>
          <w:lang w:val="en-US"/>
        </w:rPr>
        <w:t>European Union</w:t>
      </w:r>
      <w:r w:rsidRPr="00F02A52">
        <w:rPr>
          <w:rFonts w:eastAsia="Calibri"/>
          <w:lang w:val="en-US"/>
        </w:rPr>
        <w:t xml:space="preserve">, Azerbaijan, Kazakhstan, and Turkey </w:t>
      </w:r>
      <w:r w:rsidRPr="00F02A52">
        <w:rPr>
          <w:rFonts w:eastAsia="Calibri"/>
          <w:lang w:val="en-US"/>
        </w:rPr>
        <w:fldChar w:fldCharType="begin" w:fldLock="1"/>
      </w:r>
      <w:r>
        <w:rPr>
          <w:rFonts w:eastAsia="Calibri"/>
          <w:lang w:val="en-US"/>
        </w:rPr>
        <w:instrText>ADDIN CSL_CITATION { "citationItems" : [ { "id" : "ITEM-1", "itemData" : { "DOI" : "10.1787/9789264266339-en", "ISBN" : "9789264266322", "author" : [ { "dropping-particle" : "", "family" : "OECD", "given" : "", "non-dropping-particle" : "", "parse-names" : false, "suffix" : "" } ], "id" : "ITEM-1", "issued" : { "date-parts" : [ [ "2016" ] ] }, "number-of-pages" : "32", "publisher" : "OECD", "publisher-place" : "Paris", "title" : "Financing Climate Action in Azerbaijan", "type" : "report" }, "suffix" : ", respectively", "uris" : [ "http://www.mendeley.com/documents/?uuid=9d619e75-fbef-4e8b-8e06-10751ed5fea6" ] }, { "id" : "ITEM-2", "itemData" : { "URL" : "https://www.iea.org/policiesandmeasures/renewableenergy/", "author" : [ { "dropping-particle" : "", "family" : "IEA/IRENA", "given" : "", "non-dropping-particle" : "", "parse-names" : false, "suffix" : "" } ], "container-title" : "The Law About Support the Use of Renewable Energy Sources (amended)", "id" : "ITEM-2", "issued" : { "date-parts" : [ [ "2016" ] ] }, "page" : "1-3", "title" : "IEA /IRENA Joint Policies and Measures Database: Kazakhstan", "type" : "webpage" }, "uris" : [ "http://www.mendeley.com/documents/?uuid=f07abf3a-3494-480e-8f3a-a51d66ef3bf7" ] }, { "id" : "ITEM-3", "itemData" : { "abstract" : "The International Institute for Sustainable Development (IISD) contributes to sustainable development by advancing policy recommendations on international trade and investment, economic policy, climate change and energy, and management of natural and social capital, as well as the enabling role of communication technologies in these areas. We report on international negotiations and disseminate knowledge gained through collaborative projects, resulting in more rigorous research, capacity building in developing countries, better networks spanning the North and the South, and better global connections among researchers, practitioners, citizens and policy-makers.", "author" : [ { "dropping-particle" : "", "family" : "Acar", "given" : "Sevil", "non-dropping-particle" : "", "parse-names" : false, "suffix" : "" }, { "dropping-particle" : "", "family" : "Kitson", "given" : "Lucy", "non-dropping-particle" : "", "parse-names" : false, "suffix" : "" }, { "dropping-particle" : "", "family" : "Bridle", "given" : "Richard", "non-dropping-particle" : "", "parse-names" : false, "suffix" : "" } ], "id" : "ITEM-3", "issue" : "March", "issued" : { "date-parts" : [ [ "2015" ] ] }, "number-of-pages" : "26", "publisher" : "International Institute for Sustainable Development", "title" : "Subsidies to Coal and Renewable Energy in Turkey", "type" : "report" }, "prefix" : "see e.g.", "uris" : [ "http://www.mendeley.com/documents/?uuid=e3a34d83-026f-4820-8cc1-edc89edfd19a" ] } ], "mendeley" : { "formattedCitation" : "(see e.g. Acar, Kitson, &amp; Bridle, 2015; IEA/IRENA, 2016; OECD, 2016b, respectively)", "plainTextFormattedCitation" : "(see e.g. Acar, Kitson, &amp; Bridle, 2015; IEA/IRENA, 2016; OECD, 2016b, respectively)", "previouslyFormattedCitation" : "(see e.g. Acar, Kitson, &amp; Bridle, 2015; IEA/IRENA, 2016; OECD, 2016b, respectively)" }, "properties" : {  }, "schema" : "https://github.com/citation-style-language/schema/raw/master/csl-citation.json" }</w:instrText>
      </w:r>
      <w:r w:rsidRPr="00F02A52">
        <w:rPr>
          <w:rFonts w:eastAsia="Calibri"/>
          <w:lang w:val="en-US"/>
        </w:rPr>
        <w:fldChar w:fldCharType="separate"/>
      </w:r>
      <w:r w:rsidRPr="00F02A52">
        <w:rPr>
          <w:rFonts w:eastAsia="Calibri"/>
          <w:lang w:val="en-US"/>
        </w:rPr>
        <w:t>(see e.g. Acar</w:t>
      </w:r>
      <w:r w:rsidR="00B24287">
        <w:rPr>
          <w:rFonts w:eastAsia="Calibri"/>
          <w:i/>
          <w:lang w:val="en-US"/>
        </w:rPr>
        <w:t xml:space="preserve"> et al.</w:t>
      </w:r>
      <w:r w:rsidRPr="00F02A52">
        <w:rPr>
          <w:rFonts w:eastAsia="Calibri"/>
          <w:lang w:val="en-US"/>
        </w:rPr>
        <w:t>, 2015; IEA/IRENA, 2016; OECD, 2016b, respectively)</w:t>
      </w:r>
      <w:r w:rsidRPr="00F02A52">
        <w:rPr>
          <w:rFonts w:eastAsia="Calibri"/>
          <w:lang w:val="en-US"/>
        </w:rPr>
        <w:fldChar w:fldCharType="end"/>
      </w:r>
      <w:r w:rsidRPr="00F02A52">
        <w:rPr>
          <w:rFonts w:eastAsia="Calibri"/>
          <w:lang w:val="en-US"/>
        </w:rPr>
        <w:t>.</w:t>
      </w:r>
    </w:p>
    <w:p w14:paraId="61B7EA6F" w14:textId="77777777" w:rsidR="00E97DE0" w:rsidRPr="00F02A52" w:rsidRDefault="00E97DE0" w:rsidP="00E97DE0">
      <w:pPr>
        <w:rPr>
          <w:rFonts w:eastAsia="Calibri"/>
          <w:lang w:val="en-US"/>
        </w:rPr>
      </w:pPr>
      <w:r w:rsidRPr="00F02A52">
        <w:rPr>
          <w:rFonts w:eastAsia="Calibri"/>
          <w:lang w:val="en-US"/>
        </w:rPr>
        <w:t>Substantial fossil fuel subsidies across the whole region, especially in Eastern Europe and Central Asia, pose major challenges for the environment. According to International Energy Agency statistics, Turkmenistan, Uzbekistan, Russia, Azerbaijan, and Kazakhstan were among the major provider countries of fossil fuels worldwide with the highest shares of such subsidy of GDP in 2015 (15.4%, 9.8%, 2.3%, 1.9%, and 1.8% respectively). Most of these subsidies are wastefully consumed and counter-productive to energy-efficiency as well as clean energy approaches.</w:t>
      </w:r>
    </w:p>
    <w:p w14:paraId="67A983DB" w14:textId="77777777" w:rsidR="00E97DE0" w:rsidRPr="00F02A52" w:rsidRDefault="00E97DE0" w:rsidP="00E97DE0">
      <w:pPr>
        <w:rPr>
          <w:rFonts w:eastAsia="Calibri"/>
          <w:lang w:val="en-US"/>
        </w:rPr>
      </w:pPr>
      <w:r w:rsidRPr="00F02A52">
        <w:rPr>
          <w:rFonts w:eastAsia="Calibri"/>
          <w:i/>
          <w:lang w:val="en-US"/>
        </w:rPr>
        <w:t>Mining.</w:t>
      </w:r>
      <w:r w:rsidRPr="00F02A52">
        <w:rPr>
          <w:rFonts w:eastAsia="Calibri"/>
          <w:lang w:val="en-US"/>
        </w:rPr>
        <w:t xml:space="preserve"> While marine mining is transboundary by nature and regulated by international policies, regulations and treaties </w:t>
      </w:r>
      <w:r w:rsidRPr="00F02A52">
        <w:rPr>
          <w:rFonts w:eastAsia="Calibri"/>
          <w:lang w:val="en-US"/>
        </w:rPr>
        <w:fldChar w:fldCharType="begin" w:fldLock="1"/>
      </w:r>
      <w:r>
        <w:rPr>
          <w:rFonts w:eastAsia="Calibri"/>
          <w:lang w:val="en-US"/>
        </w:rPr>
        <w:instrText>ADDIN CSL_CITATION { "citationItems" : [ { "id" : "ITEM-1", "itemData" : { "ISBN" : "9766104867", "abstract" : "The United Nations Convention on the Law of the Sea1, in part XI dealing with the international portion of the deep seabed (known as \u201cthe Area\u201d), provides in article 145 that: \u201cNecessary measures shall be taken in accordance with this Convention with respect to activities in the Area to ensure effective protection for the marine environment from harmful effects which may arise from such activities.\u201d Further, the Agreement relating to the Implementation of Part XI of the Convention provides in annex III, article 17.2(f): \u201cRules, regulations and procedures shall be drawn up in order to secure effective protection of the marine environment from harmful effects directly resulting from activities in the Area or from shipboard processing immediately above a mine site of minerals derived from that mine site, taking into account the extent to which such harmful effects may directly result from drilling, dredging, coring and excavation and from disposal, dumping and discharge into the marine environment of sediment, wastes or other effluents.\u201d On 13 July 2000, the Authority approved a set of Regulations on Prospecting and Exploration for Polymetallic Nodules in the Area.2. Regulation 31.4 provides, in part: \u201cEach contract shall require the contractor to gather environmental baseline data and to establish environmental baselines, taking into account any recommendations issued by the Legal and Technical Commission pursuant to regulation 38, against which to assess the likely effects of its programme of activities under the plan of work for exploration on the marine environment and a programme to monitor and report on such effects.\u201d According to regulation 31.6: \u201cContractors, sponsoring States and other interested States or entities shall cooperate with the Authority in the establishment and implementation of programmes for monitoring and evaluating the impacts of deep seabed mining on the marine environment.\u201d Regulation 38.1 authorizes the Commission to \u201cissue recommendations of a technical or administrative nature for the guidance of contractors to assist them in the implementation of the rules, regulations and procedures of the Authority\u201d. In accordance with these mandates, the Commission approved in April 2001 an initial set of recommendations to guide contractors in assessing environmental impacts3. In preparing these recommendations, it was assisted in part by guidelines drawn up by a workshop convened by the Authority in Sanya, China, in 19984. Following the\u2026", "author" : [ { "dropping-particle" : "", "family" : "ISA", "given" : "", "non-dropping-particle" : "", "parse-names" : false, "suffix" : "" } ], "container-title" : "Proceedings of the International Seabed Athority's Workshop held in Kingston, Jamaica, 25-29 June 2001", "id" : "ITEM-1", "issued" : { "date-parts" : [ [ "2002" ] ] }, "page" : "1-539", "publisher" : "International Seabed Authority", "publisher-place" : "Kingston, Jamaica", "title" : "Standardization of Environmental Data and Information - Development of Guidelines", "type" : "paper-conference" }, "uris" : [ "http://www.mendeley.com/documents/?uuid=1ff93b35-26fd-41de-a0e3-25050389a409" ] } ], "mendeley" : { "formattedCitation" : "(ISA, 2002)", "plainTextFormattedCitation" : "(ISA, 2002)", "previouslyFormattedCitation" : "(ISA, 200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ISA, 2002)</w:t>
      </w:r>
      <w:r w:rsidRPr="00F02A52">
        <w:rPr>
          <w:rFonts w:eastAsia="Calibri"/>
          <w:lang w:val="en-US"/>
        </w:rPr>
        <w:fldChar w:fldCharType="end"/>
      </w:r>
      <w:r w:rsidRPr="00F02A52">
        <w:rPr>
          <w:rFonts w:eastAsia="Calibri"/>
          <w:lang w:val="en-US"/>
        </w:rPr>
        <w:t xml:space="preserve">, terrestrial mining is regulated mainly by national policies, which, in the </w:t>
      </w:r>
      <w:r>
        <w:rPr>
          <w:rFonts w:eastAsia="Calibri"/>
          <w:lang w:val="en-US"/>
        </w:rPr>
        <w:t>European Union</w:t>
      </w:r>
      <w:r w:rsidRPr="00F02A52">
        <w:rPr>
          <w:rFonts w:eastAsia="Calibri"/>
          <w:lang w:val="en-US"/>
        </w:rPr>
        <w:t xml:space="preserve">, are based on </w:t>
      </w:r>
      <w:r>
        <w:rPr>
          <w:rFonts w:eastAsia="Calibri"/>
          <w:lang w:val="en-US"/>
        </w:rPr>
        <w:t>European Union</w:t>
      </w:r>
      <w:r w:rsidRPr="00F02A52">
        <w:rPr>
          <w:rFonts w:eastAsia="Calibri"/>
          <w:lang w:val="en-US"/>
        </w:rPr>
        <w:t xml:space="preserve"> directives </w:t>
      </w:r>
      <w:r w:rsidRPr="00F02A52">
        <w:rPr>
          <w:rFonts w:eastAsia="Calibri"/>
          <w:lang w:val="en-US"/>
        </w:rPr>
        <w:fldChar w:fldCharType="begin" w:fldLock="1"/>
      </w:r>
      <w:r>
        <w:rPr>
          <w:rFonts w:eastAsia="Calibri"/>
          <w:lang w:val="en-US"/>
        </w:rPr>
        <w:instrText>ADDIN CSL_CITATION { "citationItems" : [ { "id" : "ITEM-1", "itemData" : { "DOI" : "10.1007/s00267-003-0081-7", "ISBN" : "0364-152X", "ISSN" : "0364152X", "PMID" : "15285402", "abstract" : "This paper is a review of the community legislation of the European Union (\"acquis communautaire\") with regard to the mineral extractive industry. It highlights the existing inconsistencies of the acquis, which require correction. Historically, the mining industry has received privileged treatment within the European Community. The treaties declare the promotion of a policy of using natural resources prudently and rationally to avoid their unconsidered exhaustion. However, mining is excluded from the scope of major environmental directives or reserves a certain freedom for interpretation. This has led to an increasing number of related cases at the European Court of Justice. The regulatory tools of the environmental acquis are rather diverse in controlling the emission sources, the pollution pathways, and the impacted receptor media through administrative measures or assigning environmental quality targets. A combined approach is needed for controlling the environmental impacts of the extractive industries. The amendment of the Seveso II Directive, the elaboration of a reference document on best available techniques and the preparation of a widescope directive on mining waste management might provide a frame for the elimination of the above discrepancies. In addition, a coherent European Community policy based on the balanced consideration of economic, environmental, and social aspects could ensure a sustainable development of the mining industry.", "author" : [ { "dropping-particle" : "", "family" : "H\u00e1mor", "given" : "Tam\u00e1s", "non-dropping-particle" : "", "parse-names" : false, "suffix" : "" } ], "container-title" : "Environmental Management", "id" : "ITEM-1", "issue" : "2", "issued" : { "date-parts" : [ [ "2004" ] ] }, "page" : "252-261", "title" : "Sustainable Mining in the European Union: The Legislative Aspect", "type" : "article-journal", "volume" : "33" }, "uris" : [ "http://www.mendeley.com/documents/?uuid=f5c45833-50f6-4bbc-b945-52c48c711fde" ] } ], "mendeley" : { "formattedCitation" : "(H\u00e1mor, 2004)", "plainTextFormattedCitation" : "(H\u00e1mor, 2004)", "previouslyFormattedCitation" : "(H\u00e1mor, 200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Hámor, 2004)</w:t>
      </w:r>
      <w:r w:rsidRPr="00F02A52">
        <w:rPr>
          <w:rFonts w:eastAsia="Calibri"/>
          <w:lang w:val="en-US"/>
        </w:rPr>
        <w:fldChar w:fldCharType="end"/>
      </w:r>
      <w:r w:rsidRPr="00F02A52">
        <w:rPr>
          <w:rFonts w:eastAsia="Calibri"/>
          <w:lang w:val="en-US"/>
        </w:rPr>
        <w:t xml:space="preserve">. Mining and quarrying are regulated by policies applying to operational actions </w:t>
      </w:r>
      <w:r w:rsidRPr="00F02A52">
        <w:rPr>
          <w:rFonts w:eastAsia="Calibri"/>
          <w:lang w:val="en-US"/>
        </w:rPr>
        <w:fldChar w:fldCharType="begin" w:fldLock="1"/>
      </w:r>
      <w:r>
        <w:rPr>
          <w:rFonts w:eastAsia="Calibri"/>
          <w:lang w:val="en-US"/>
        </w:rPr>
        <w:instrText>ADDIN CSL_CITATION { "citationItems" : [ { "id" : "ITEM-1", "itemData" : { "DOI" : "BRGM/RP-50319-FR", "abstract" : "At the request of the Environment Directorate-General of the European Commission, BRGM (Bureau de Recherches G\u00c8ologiques et Mini\u00cbres) has conducted a study on the management of mining, quarrying and ore-processing waste in the European Union. Comparison between the estimated data with the data obtained from the questionnaires reveals differences in the results that are due mainly to different national regulatory approaches to fill in the questionnaire. Furthermore, legal definitions concerning the types of mining waste, from both the exploitation and processing standpoints may differ in spite of a common glossary defined at the beginning of the study.", "author" : [ { "dropping-particle" : "", "family" : "BRGM", "given" : "", "non-dropping-particle" : "", "parse-names" : false, "suffix" : "" } ], "container-title" : "79 p., 7 Figs., 17 Tables, 7 annexes, 1 CD-ROM (Collected data)", "id" : "ITEM-1", "issue" : "December", "issued" : { "date-parts" : [ [ "2001" ] ] }, "number" : "RP-50319-FR", "number-of-pages" : "1-88", "publisher" : "Bureau de Recherches G\u00e9ologiques et Mini\u00e8res", "title" : "Management of mining, quarrying, and ore-processing waste in the European Union", "type" : "report" }, "uris" : [ "http://www.mendeley.com/documents/?uuid=5f8073e0-6ba5-4a36-83c1-cfb41acc26f7" ] } ], "mendeley" : { "formattedCitation" : "(BRGM, 2001)", "plainTextFormattedCitation" : "(BRGM, 2001)", "previouslyFormattedCitation" : "(BRGM, 2001)" }, "properties" : {  }, "schema" : "https://github.com/citation-style-language/schema/raw/master/csl-citation.json" }</w:instrText>
      </w:r>
      <w:r w:rsidRPr="00F02A52">
        <w:rPr>
          <w:rFonts w:eastAsia="Calibri"/>
          <w:lang w:val="en-US"/>
        </w:rPr>
        <w:fldChar w:fldCharType="separate"/>
      </w:r>
      <w:r w:rsidRPr="00F02A52">
        <w:rPr>
          <w:rFonts w:eastAsia="Calibri"/>
          <w:lang w:val="en-US"/>
        </w:rPr>
        <w:t>(BRGM, 2001)</w:t>
      </w:r>
      <w:r w:rsidRPr="00F02A52">
        <w:rPr>
          <w:rFonts w:eastAsia="Calibri"/>
          <w:lang w:val="en-US"/>
        </w:rPr>
        <w:fldChar w:fldCharType="end"/>
      </w:r>
      <w:r w:rsidRPr="00F02A52">
        <w:rPr>
          <w:rFonts w:eastAsia="Calibri"/>
          <w:lang w:val="en-US"/>
        </w:rPr>
        <w:t xml:space="preserve"> and through legislation regulating various types of waste that are categorized as mining waste </w:t>
      </w:r>
      <w:r w:rsidRPr="00F02A52">
        <w:rPr>
          <w:rFonts w:eastAsia="Calibri"/>
          <w:lang w:val="en-US"/>
        </w:rPr>
        <w:fldChar w:fldCharType="begin" w:fldLock="1"/>
      </w:r>
      <w:r>
        <w:rPr>
          <w:rFonts w:eastAsia="Calibri"/>
          <w:lang w:val="en-US"/>
        </w:rPr>
        <w:instrText>ADDIN CSL_CITATION { "citationItems" : [ { "id" : "ITEM-1", "itemData" : { "author" : [ { "dropping-particle" : "", "family" : "European Community", "given" : "", "non-dropping-particle" : "", "parse-names" : false, "suffix" : "" } ], "container-title" : "Official Journal of the European Communities", "id" : "ITEM-1", "issued" : { "date-parts" : [ [ "1975" ] ] }, "title" : "Directive 75/442/EEC on Waste", "type" : "article-journal", "volume" : "L 194/39" }, "uris" : [ "http://www.mendeley.com/documents/?uuid=75d62e92-66f5-4c5c-b370-cd14d16482b5" ] } ], "mendeley" : { "formattedCitation" : "(European Community, 1975)", "plainTextFormattedCitation" : "(European Community, 1975)", "previouslyFormattedCitation" : "(European Community, 197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uropean Community, 1975)</w:t>
      </w:r>
      <w:r w:rsidRPr="00F02A52">
        <w:rPr>
          <w:rFonts w:eastAsia="Calibri"/>
          <w:lang w:val="en-US"/>
        </w:rPr>
        <w:fldChar w:fldCharType="end"/>
      </w:r>
      <w:r w:rsidRPr="00F02A52">
        <w:rPr>
          <w:rFonts w:eastAsia="Calibri"/>
          <w:lang w:val="en-US"/>
        </w:rPr>
        <w:t xml:space="preserve">. </w:t>
      </w:r>
      <w:r>
        <w:rPr>
          <w:rFonts w:eastAsia="Calibri"/>
          <w:lang w:val="en-US"/>
        </w:rPr>
        <w:t>European Union</w:t>
      </w:r>
      <w:r w:rsidRPr="00F02A52">
        <w:rPr>
          <w:rFonts w:eastAsia="Calibri"/>
          <w:lang w:val="en-US"/>
        </w:rPr>
        <w:t xml:space="preserve"> mining</w:t>
      </w:r>
      <w:r>
        <w:rPr>
          <w:rFonts w:eastAsia="Calibri"/>
          <w:lang w:val="en-US"/>
        </w:rPr>
        <w:t xml:space="preserve"> </w:t>
      </w:r>
      <w:r w:rsidRPr="00F02A52">
        <w:rPr>
          <w:rFonts w:eastAsia="Calibri"/>
          <w:lang w:val="en-US"/>
        </w:rPr>
        <w:t>operation regulations have developed since the general guidelines of the 75/442/EEC directive and currently new mining permits demand the application of the “</w:t>
      </w:r>
      <w:r w:rsidRPr="00F02A52">
        <w:rPr>
          <w:rFonts w:eastAsia="Calibri"/>
          <w:i/>
          <w:lang w:val="en-US"/>
        </w:rPr>
        <w:t>best available technique – integrative pollution prevention and control</w:t>
      </w:r>
      <w:r w:rsidRPr="00F02A52">
        <w:rPr>
          <w:rFonts w:eastAsia="Calibri"/>
          <w:lang w:val="en-US"/>
        </w:rPr>
        <w:t xml:space="preserve">” (BAT-IPPC) techniques, for mining operations as well as waste treatment. The choice of best available technique applied for tailings or waste-rock management depends mainly on an evaluation of three factors, namely cost, environmental performance and risk of failure </w:t>
      </w:r>
      <w:r w:rsidRPr="00F02A52">
        <w:rPr>
          <w:rFonts w:eastAsia="Calibri"/>
          <w:lang w:val="en-US"/>
        </w:rPr>
        <w:fldChar w:fldCharType="begin" w:fldLock="1"/>
      </w:r>
      <w:r>
        <w:rPr>
          <w:rFonts w:eastAsia="Calibri"/>
          <w:lang w:val="en-US"/>
        </w:rPr>
        <w:instrText>ADDIN CSL_CITATION { "citationItems" : [ { "id" : "ITEM-1", "itemData" : { "author" : [ { "dropping-particle" : "", "family" : "European Commission", "given" : "", "non-dropping-particle" : "", "parse-names" : false, "suffix" : "" } ], "id" : "ITEM-1", "issue" : "January", "issued" : { "date-parts" : [ [ "2009" ] ] }, "number-of-pages" : "557", "title" : "Reference Document on Best Available Techniques for Management of Tailings and Waste-Rock in Mining Activities", "type" : "report" }, "uris" : [ "http://www.mendeley.com/documents/?uuid=8ad557ab-b37b-4d7a-9033-a010beb990fa" ] } ], "mendeley" : { "formattedCitation" : "(European Commission, 2009b)", "plainTextFormattedCitation" : "(European Commission, 2009b)", "previouslyFormattedCitation" : "(European Commission, 2009b)"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uropean Commission, 2009b)</w:t>
      </w:r>
      <w:r w:rsidRPr="00F02A52">
        <w:rPr>
          <w:rFonts w:eastAsia="Calibri"/>
          <w:lang w:val="en-US"/>
        </w:rPr>
        <w:fldChar w:fldCharType="end"/>
      </w:r>
      <w:r w:rsidRPr="00F02A52">
        <w:rPr>
          <w:rFonts w:eastAsia="Calibri"/>
          <w:lang w:val="en-US"/>
        </w:rPr>
        <w:t xml:space="preserve">. </w:t>
      </w:r>
      <w:r>
        <w:rPr>
          <w:rFonts w:eastAsia="Calibri"/>
          <w:lang w:val="en-US"/>
        </w:rPr>
        <w:t>European Union</w:t>
      </w:r>
      <w:r w:rsidRPr="00F02A52">
        <w:rPr>
          <w:rFonts w:eastAsia="Calibri"/>
          <w:lang w:val="en-US"/>
        </w:rPr>
        <w:t xml:space="preserve"> directives for mining and quarrying are accordant with international regulations such as US mining laws and Australian laws of mining </w:t>
      </w:r>
      <w:r w:rsidRPr="00F02A52">
        <w:rPr>
          <w:rFonts w:eastAsia="Calibri"/>
          <w:lang w:val="en-US"/>
        </w:rPr>
        <w:fldChar w:fldCharType="begin" w:fldLock="1"/>
      </w:r>
      <w:r>
        <w:rPr>
          <w:rFonts w:eastAsia="Calibri"/>
          <w:lang w:val="en-US"/>
        </w:rPr>
        <w:instrText>ADDIN CSL_CITATION { "citationItems" : [ { "id" : "ITEM-1", "itemData" : { "author" : [ { "dropping-particle" : "", "family" : "Chambers", "given" : "Robin H", "non-dropping-particle" : "", "parse-names" : false, "suffix" : "" } ], "id" : "ITEM-1", "issued" : { "date-parts" : [ [ "2008" ] ] }, "number-of-pages" : "33", "publisher" : "Chambers &amp; Company, International Lawyers", "publisher-place" : "Melbourne, Australia", "title" : "An Overview of the Australian Legal Framework for Mining Projects in Australia", "type" : "report" }, "uris" : [ "http://www.mendeley.com/documents/?uuid=0beef6e4-055d-4cba-84a9-368aae62ed44" ] } ], "mendeley" : { "formattedCitation" : "(Chambers, 2008)", "plainTextFormattedCitation" : "(Chambers, 2008)", "previouslyFormattedCitation" : "(Chambers, 2008)" }, "properties" : {  }, "schema" : "https://github.com/citation-style-language/schema/raw/master/csl-citation.json" }</w:instrText>
      </w:r>
      <w:r w:rsidRPr="00F02A52">
        <w:rPr>
          <w:rFonts w:eastAsia="Calibri"/>
          <w:lang w:val="en-US"/>
        </w:rPr>
        <w:fldChar w:fldCharType="separate"/>
      </w:r>
      <w:r w:rsidRPr="00F02A52">
        <w:rPr>
          <w:rFonts w:eastAsia="Calibri"/>
          <w:lang w:val="en-US"/>
        </w:rPr>
        <w:t>(Chambers, 2008)</w:t>
      </w:r>
      <w:r w:rsidRPr="00F02A52">
        <w:rPr>
          <w:rFonts w:eastAsia="Calibri"/>
          <w:lang w:val="en-US"/>
        </w:rPr>
        <w:fldChar w:fldCharType="end"/>
      </w:r>
      <w:r w:rsidRPr="00F02A52">
        <w:rPr>
          <w:rFonts w:eastAsia="Calibri"/>
          <w:lang w:val="en-US"/>
        </w:rPr>
        <w:t xml:space="preserve">. </w:t>
      </w:r>
    </w:p>
    <w:p w14:paraId="6D345919" w14:textId="603C5CCC" w:rsidR="00E97DE0" w:rsidRPr="00F02A52" w:rsidRDefault="00E97DE0" w:rsidP="00E97DE0">
      <w:pPr>
        <w:rPr>
          <w:rFonts w:eastAsia="Calibri"/>
          <w:lang w:val="en-US"/>
        </w:rPr>
      </w:pPr>
      <w:r w:rsidRPr="00F02A52">
        <w:rPr>
          <w:rFonts w:eastAsia="Calibri"/>
          <w:lang w:val="en-US"/>
        </w:rPr>
        <w:t xml:space="preserve">In Central Asian countries, in general, there is no legal framework for mining regulation, which addresses its impact on biodiversity and nature’s contributions to people. Moreover, since mining and quarrying are the major developing industries for most Central Asian countries, the ability to apply environmental restrictions is limited. In several countries, the lingering effects of Soviet-era hazardous ores and complex mining persist, such as the release of toxic radioactive mining waste from mining operations </w:t>
      </w:r>
      <w:r w:rsidRPr="00F02A52">
        <w:rPr>
          <w:rFonts w:eastAsia="Calibri"/>
          <w:lang w:val="en-US"/>
        </w:rPr>
        <w:fldChar w:fldCharType="begin" w:fldLock="1"/>
      </w:r>
      <w:r>
        <w:rPr>
          <w:rFonts w:eastAsia="Calibri"/>
          <w:lang w:val="en-US"/>
        </w:rPr>
        <w:instrText>ADDIN CSL_CITATION { "citationItems" : [ { "id" : "ITEM-1", "itemData" : { "abstract" : "From April to July 2000, a team of biodiversity experts conducted a regional biodiversity assessment in the Central Asian Republic. This assessment was funded by USAID\u2019s Regional Mission to the Central Asian Republics in Almaty under a contract to Chemonics International through the Biodiversity and Sustainable Forestry (BIOFOR) IQC (see Annex B, Scope of Work). The fieldwork involved in this assessment was carried out by Raymond Carl Daviesson and Dr. Galina Fet, accompanied by local experts in each of the Central Asian countries. Spike Millington joined the team for short periods in Uzbekistan and Kazakhstan. The countries included in this assessment were Kazakhstan, Kyrgyzstan, Tajikistan, Turkmenistan, and Uzbekistan. Because of travel restrictions in Tajikistan, a local expert undertook a \u201cdesk study\u201d for that country. The approach used throughout the assessment was to collect and analyze information on regional and country specific biodiversity and related areas though documentation searches, interviews, and field research trips. The Environment and Natural Resources Division of the USAID Bureau for Europe and Eurasia provided valuable input on draft reports through a contract with DevTech Systems Inc., under the Environmental Information Systems and Networking Project. This biodiversity assessment has three interlinked objectives: \u00b7 To summarize the status of biodiversity and its conservation in Central Asia. Specifically, it analyzes threats, identifies opportunities, and makes recommendations for the improved conservation of biodiversity. This information will help USAID and other organizations and individuals, as appropriate, make decisions related to biodiversity conservation. \u00b7 To meet the requirements stipulated under Section 119 (d) of the Foreign Assistance Act (see Annex A, FAA Sections 117 and 119), required when USAID missions are developing new strategic programs. The assessment also prepares the Mission to address issues arising under Sections 117 and 119 of the FAA, by providing information on biodiversity and natural resources in Central Asia. \u00b7 To analyze the impact of current and future USAID activities in Kazakhstan on biodiversity conservation, suggest actions that USAID could undertake to support biodiversity conservation in Central Asia that are consistent with current and future USAID programs, and identify special opportunities for the Mission in the area of biodiversity conservation. This assessment consists of five indivi\u2026", "author" : [ { "dropping-particle" : "", "family" : "USAID", "given" : "", "non-dropping-particle" : "", "parse-names" : false, "suffix" : "" } ], "id" : "ITEM-1", "issued" : { "date-parts" : [ [ "2001" ] ] }, "publisher-place" : "Washington, DC", "title" : "Biodiversity assessment for Central Asia: Regional overview", "type" : "report" }, "uris" : [ "http://www.mendeley.com/documents/?uuid=13d83116-5e9c-4f6b-be25-e2556dd8f993" ] } ], "mendeley" : { "formattedCitation" : "(USAID, 2001)", "plainTextFormattedCitation" : "(USAID, 2001)", "previouslyFormattedCitation" : "(USAID, 2001)"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SAID, 2001)</w:t>
      </w:r>
      <w:r w:rsidRPr="00F02A52">
        <w:rPr>
          <w:rFonts w:eastAsia="Calibri"/>
          <w:lang w:val="en-US"/>
        </w:rPr>
        <w:fldChar w:fldCharType="end"/>
      </w:r>
      <w:r w:rsidRPr="00F02A52">
        <w:rPr>
          <w:rFonts w:eastAsia="Calibri"/>
          <w:lang w:val="en-US"/>
        </w:rPr>
        <w:t xml:space="preserve">. As there is no evident improvement in either national mining regulations or pollution prevention infrastructures, the negative impact of mining on human environments in general, and transboundary issues in particular, are visible. Yet, several Central Asian regulative transboundary strategies for mining waste remediation are being promoted by </w:t>
      </w:r>
      <w:r>
        <w:rPr>
          <w:rFonts w:eastAsia="Calibri"/>
          <w:lang w:val="en-US"/>
        </w:rPr>
        <w:t>United Nations</w:t>
      </w:r>
      <w:r w:rsidRPr="00F02A52">
        <w:rPr>
          <w:rFonts w:eastAsia="Calibri"/>
          <w:lang w:val="en-US"/>
        </w:rPr>
        <w:t xml:space="preserve">-affiliated NGOs </w:t>
      </w:r>
      <w:r w:rsidRPr="00F02A52">
        <w:rPr>
          <w:rFonts w:eastAsia="Calibri"/>
          <w:lang w:val="en-US"/>
        </w:rPr>
        <w:fldChar w:fldCharType="begin" w:fldLock="1"/>
      </w:r>
      <w:r>
        <w:rPr>
          <w:rFonts w:eastAsia="Calibri"/>
          <w:lang w:val="en-US"/>
        </w:rPr>
        <w:instrText>ADDIN CSL_CITATION { "citationItems" : [ { "id" : "ITEM-1", "itemData" : { "author" : [ { "dropping-particle" : "", "family" : "UNEP", "given" : "", "non-dropping-particle" : "", "parse-names" : false, "suffix" : "" } ], "id" : "ITEM-1", "issued" : { "date-parts" : [ [ "2012" ] ] }, "publisher" : "United Nations Environment Programme", "title" : "Human Rights and the Environment Rio+20: Joint Report OHCHR and UNEP", "type" : "report" }, "uris" : [ "http://www.mendeley.com/documents/?uuid=703bdb5e-1173-3a85-9f77-801e0a88f453" ] } ], "mendeley" : { "formattedCitation" : "(UNEP, 2012)", "plainTextFormattedCitation" : "(UNEP, 2012)", "previouslyFormattedCitation" : "(UNEP,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NEP, 2012)</w:t>
      </w:r>
      <w:r w:rsidRPr="00F02A52">
        <w:rPr>
          <w:rFonts w:eastAsia="Calibri"/>
          <w:lang w:val="en-US"/>
        </w:rPr>
        <w:fldChar w:fldCharType="end"/>
      </w:r>
      <w:r w:rsidRPr="00F02A52">
        <w:rPr>
          <w:rFonts w:eastAsia="Calibri"/>
          <w:lang w:val="en-US"/>
        </w:rPr>
        <w:t xml:space="preserve">. Moreover, some countries, such as Georgia and Kazakhstan, voluntarily develop “low emission development strategies” to promote the transition to climate-resilient, low emission, sustainable development </w:t>
      </w:r>
      <w:r w:rsidRPr="00F02A52">
        <w:rPr>
          <w:rFonts w:eastAsia="Calibri"/>
          <w:lang w:val="en-US"/>
        </w:rPr>
        <w:fldChar w:fldCharType="begin" w:fldLock="1"/>
      </w:r>
      <w:r>
        <w:rPr>
          <w:rFonts w:eastAsia="Calibri"/>
          <w:lang w:val="en-US"/>
        </w:rPr>
        <w:instrText>ADDIN CSL_CITATION { "citationItems" : [ { "id" : "ITEM-1", "itemData" : { "URL" : "https://www.ec-leds.org/", "accessed" : { "date-parts" : [ [ "2017", "9", "9" ] ] }, "author" : [ { "dropping-particle" : "", "family" : "USAID", "given" : "", "non-dropping-particle" : "", "parse-names" : false, "suffix" : "" } ], "id" : "ITEM-1", "issued" : { "date-parts" : [ [ "2017" ] ] }, "publisher" : "United States Agency for International Development", "title" : "Enhancing Capacity for Low Emission Development Stategies", "type" : "webpage" }, "uris" : [ "http://www.mendeley.com/documents/?uuid=aae0c51a-eb68-3618-97d6-7e5cc251ebff" ] } ], "mendeley" : { "formattedCitation" : "(USAID, 2017)", "plainTextFormattedCitation" : "(USAID, 2017)", "previouslyFormattedCitation" : "(USAID, 2017)"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SAID, 2017)</w:t>
      </w:r>
      <w:r w:rsidRPr="00F02A52">
        <w:rPr>
          <w:rFonts w:eastAsia="Calibri"/>
          <w:lang w:val="en-US"/>
        </w:rPr>
        <w:fldChar w:fldCharType="end"/>
      </w:r>
      <w:r w:rsidRPr="00F02A52">
        <w:rPr>
          <w:rFonts w:eastAsia="Calibri"/>
          <w:lang w:val="en-US"/>
        </w:rPr>
        <w:t xml:space="preserve"> via their mining and energy industries. Hence, there are many opportunities for mainstreaming biodiversity in the mining sector </w:t>
      </w:r>
      <w:r w:rsidRPr="00F02A52">
        <w:rPr>
          <w:lang w:val="en-US"/>
        </w:rPr>
        <w:t xml:space="preserve">(see synthesis </w:t>
      </w:r>
      <w:r w:rsidR="005A3E13">
        <w:rPr>
          <w:b/>
          <w:lang w:val="en-US"/>
        </w:rPr>
        <w:t>Table 6.11</w:t>
      </w:r>
      <w:r w:rsidRPr="00F02A52">
        <w:rPr>
          <w:lang w:val="en-US"/>
        </w:rPr>
        <w:t>).</w:t>
      </w:r>
    </w:p>
    <w:p w14:paraId="0C4B0D8B" w14:textId="4D5F13E6" w:rsidR="00E97DE0" w:rsidRPr="00F02A52" w:rsidRDefault="00E97DE0" w:rsidP="00E97DE0">
      <w:pPr>
        <w:rPr>
          <w:rFonts w:eastAsia="Calibri"/>
          <w:lang w:val="en-US"/>
        </w:rPr>
      </w:pPr>
      <w:r w:rsidRPr="00F02A52">
        <w:rPr>
          <w:rFonts w:eastAsia="Calibri"/>
          <w:lang w:val="en-US"/>
        </w:rPr>
        <w:t>In the early 21</w:t>
      </w:r>
      <w:r w:rsidRPr="00503C3C">
        <w:rPr>
          <w:rFonts w:eastAsia="Calibri"/>
          <w:lang w:val="en-US"/>
        </w:rPr>
        <w:t>st</w:t>
      </w:r>
      <w:r w:rsidRPr="00F02A52">
        <w:rPr>
          <w:rFonts w:eastAsia="Calibri"/>
          <w:lang w:val="en-US"/>
        </w:rPr>
        <w:t xml:space="preserve"> century, the governments of China, Mongolia and several Russian provinces assessed operations of placer gold mining. In north-eastern China, placer gold mining has been fully halted as a part of comprehensive efforts to preserve and restore large forest ecosystems as well as ecosystem functions and the services they provide. In Mongolia, a similar logic led to an NGO-induced enactment in 2009 of a “</w:t>
      </w:r>
      <w:r w:rsidRPr="00F02A52">
        <w:rPr>
          <w:rFonts w:eastAsia="Calibri"/>
          <w:i/>
          <w:lang w:val="en-US"/>
        </w:rPr>
        <w:t>law to prohibit mining in forests, water protection zones and river sources</w:t>
      </w:r>
      <w:r w:rsidRPr="00F02A52">
        <w:rPr>
          <w:rFonts w:eastAsia="Calibri"/>
          <w:lang w:val="en-US"/>
        </w:rPr>
        <w:t xml:space="preserve">”, but implementation has been inconsistent and largely unsuccessful. In Russian Siberia, despite being presented with overwhelming evidence of extreme harm from the placer gold mining, regional authorities continue to allow this activity on the premise that it provides local employment. As a result Russia received an influx of placer gold mining equipment and miner crews from adjacent China, where this activity is fully prohibited </w:t>
      </w:r>
      <w:r w:rsidRPr="00F02A52">
        <w:rPr>
          <w:rFonts w:eastAsia="Calibri"/>
          <w:lang w:val="en-US"/>
        </w:rPr>
        <w:fldChar w:fldCharType="begin" w:fldLock="1"/>
      </w:r>
      <w:r>
        <w:rPr>
          <w:rFonts w:eastAsia="Calibri"/>
          <w:lang w:val="en-US"/>
        </w:rPr>
        <w:instrText>ADDIN CSL_CITATION { "citationItems" : [ { "id" : "ITEM-1", "itemData" : { "author" : [ { "dropping-particle" : "", "family" : "Simonov", "given" : "Eugene A.", "non-dropping-particle" : "", "parse-names" : false, "suffix" : "" }, { "dropping-particle" : "", "family" : "Goroshko", "given" : "O", "non-dropping-particle" : "", "parse-names" : false, "suffix" : "" }, { "dropping-particle" : "", "family" : "Egidarev", "given" : "Evgeny G.", "non-dropping-particle" : "", "parse-names" : false, "suffix" : "" }, { "dropping-particle" : "", "family" : "Kiriliuk", "given" : "O", "non-dropping-particle" : "", "parse-names" : false, "suffix" : "" }, { "dropping-particle" : "", "family" : "Kiriliuk", "given" : "V", "non-dropping-particle" : "", "parse-names" : false, "suffix" : "" }, { "dropping-particle" : "", "family" : "Kochneva", "given" : "N", "non-dropping-particle" : "", "parse-names" : false, "suffix" : "" }, { "dropping-particle" : "", "family" : "Obyazov", "given" : "V", "non-dropping-particle" : "", "parse-names" : false, "suffix" : "" }, { "dropping-particle" : "", "family" : "Tkachuk", "given" : "T", "non-dropping-particle" : "", "parse-names" : false, "suffix" : "" } ], "container-title" : "People's Daily Press", "id" : "ITEM-1", "issued" : { "date-parts" : [ [ "2013" ] ] }, "note" : "NULL", "page" : "104", "publisher" : "People's Daily Press", "publisher-place" : "Beijing", "title" : "Adaptation to climate change in the river basins of Dauria: ecology and water management", "type" : "article-magazine" }, "uris" : [ "http://www.mendeley.com/documents/?uuid=bcc427a6-dc47-4a3e-965f-3ddbe48d2d02" ] } ], "mendeley" : { "formattedCitation" : "(Simonov et al., 2013)", "plainTextFormattedCitation" : "(Simonov et al., 2013)", "previouslyFormattedCitation" : "(Simonov et al., 2013)"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Simonov </w:t>
      </w:r>
      <w:r w:rsidR="009E3418" w:rsidRPr="009E3418">
        <w:rPr>
          <w:rFonts w:eastAsia="Calibri"/>
          <w:i/>
          <w:lang w:val="en-US"/>
        </w:rPr>
        <w:t>et al.</w:t>
      </w:r>
      <w:r w:rsidRPr="00F02A52">
        <w:rPr>
          <w:rFonts w:eastAsia="Calibri"/>
          <w:lang w:val="en-US"/>
        </w:rPr>
        <w:t>, 2013)</w:t>
      </w:r>
      <w:r w:rsidRPr="00F02A52">
        <w:rPr>
          <w:rFonts w:eastAsia="Calibri"/>
          <w:lang w:val="en-US"/>
        </w:rPr>
        <w:fldChar w:fldCharType="end"/>
      </w:r>
      <w:r w:rsidRPr="00F02A52">
        <w:rPr>
          <w:rFonts w:eastAsia="Calibri"/>
          <w:lang w:val="en-US"/>
        </w:rPr>
        <w:t>.</w:t>
      </w:r>
    </w:p>
    <w:p w14:paraId="365351E8" w14:textId="520F12C7" w:rsidR="00E97DE0" w:rsidRPr="00F02A52" w:rsidRDefault="00E97DE0" w:rsidP="00E97DE0">
      <w:pPr>
        <w:rPr>
          <w:rFonts w:eastAsia="Calibri"/>
          <w:lang w:val="en-US"/>
        </w:rPr>
      </w:pPr>
      <w:r w:rsidRPr="00F02A52">
        <w:rPr>
          <w:rFonts w:eastAsia="Calibri"/>
          <w:i/>
          <w:lang w:val="en-US"/>
        </w:rPr>
        <w:lastRenderedPageBreak/>
        <w:t>Manufacturing.</w:t>
      </w:r>
      <w:r w:rsidRPr="00F02A52">
        <w:rPr>
          <w:rFonts w:eastAsia="Calibri"/>
          <w:lang w:val="en-US"/>
        </w:rPr>
        <w:t xml:space="preserve"> The uptake of ecosystem services by the private sector is a growing trend following pioneer initiatives such as The Economics of Ecosystems and Biodiversity (TEEB), that dedicated one of its major reports to business </w:t>
      </w:r>
      <w:r w:rsidRPr="00F02A52">
        <w:rPr>
          <w:rFonts w:eastAsia="Calibri"/>
          <w:lang w:val="en-US"/>
        </w:rPr>
        <w:fldChar w:fldCharType="begin" w:fldLock="1"/>
      </w:r>
      <w:r>
        <w:rPr>
          <w:rFonts w:eastAsia="Calibri"/>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TEEB, 2012)</w:t>
      </w:r>
      <w:r w:rsidRPr="00F02A52">
        <w:rPr>
          <w:rFonts w:eastAsia="Calibri"/>
          <w:lang w:val="en-US"/>
        </w:rPr>
        <w:fldChar w:fldCharType="end"/>
      </w:r>
      <w:r w:rsidRPr="00F02A52">
        <w:rPr>
          <w:rFonts w:eastAsia="Calibri"/>
          <w:lang w:val="en-US"/>
        </w:rPr>
        <w:t xml:space="preserve">, and the Ecosystem Valuation Initiative from the World Business Council for Sustainable Development (WBCSD). The manufacturing sector is not an exception to this trend as evidenced below. In the </w:t>
      </w:r>
      <w:r>
        <w:rPr>
          <w:rFonts w:eastAsia="Calibri"/>
          <w:lang w:val="en-US"/>
        </w:rPr>
        <w:t>European Union</w:t>
      </w:r>
      <w:r w:rsidRPr="00F02A52">
        <w:rPr>
          <w:rFonts w:eastAsia="Calibri"/>
          <w:lang w:val="en-US"/>
        </w:rPr>
        <w:t xml:space="preserve">, there has been no consistent sectoral regulatory framework built upon the concept of ecosystem services or ecosystem services-based metrics applying directly to the manufacturing sector so far. The </w:t>
      </w:r>
      <w:r>
        <w:rPr>
          <w:rFonts w:eastAsia="Calibri"/>
          <w:lang w:val="en-US"/>
        </w:rPr>
        <w:t>European Union</w:t>
      </w:r>
      <w:r w:rsidRPr="00F02A52">
        <w:rPr>
          <w:rFonts w:eastAsia="Calibri"/>
          <w:lang w:val="en-US"/>
        </w:rPr>
        <w:t xml:space="preserve"> Environmental Liability Directive </w:t>
      </w:r>
      <w:r w:rsidRPr="00F02A52">
        <w:rPr>
          <w:rFonts w:eastAsia="Calibri"/>
          <w:lang w:val="en-US"/>
        </w:rPr>
        <w:fldChar w:fldCharType="begin" w:fldLock="1"/>
      </w:r>
      <w:r>
        <w:rPr>
          <w:rFonts w:eastAsia="Calibri"/>
          <w:lang w:val="en-US"/>
        </w:rPr>
        <w:instrText>ADDIN CSL_CITATION { "citationItems" : [ { "id" : "ITEM-1", "itemData" : { "author" : [ { "dropping-particle" : "", "family" : "EU", "given" : "", "non-dropping-particle" : "", "parse-names" : false, "suffix" : "" } ], "container-title" : "Official Journal of the European Union", "id" : "ITEM-1", "issued" : { "date-parts" : [ [ "2004" ] ] }, "page" : "56-75", "title" : "Directive 2004/35/CE of the European Parliament and the Council of 21 April 2004 on environmental liability with regard to the prevention and remedying of environmental damage", "type" : "article-journal", "volume" : "L 143/56" }, "uris" : [ "http://www.mendeley.com/documents/?uuid=c5d1b170-ef66-46a3-9272-a60c9b180c8e" ] } ], "mendeley" : { "formattedCitation" : "(EU, 2004)", "manualFormatting" : "(European Union, 2004)", "plainTextFormattedCitation" : "(EU, 2004)", "previouslyFormattedCitation" : "(EU, 200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w:t>
      </w:r>
      <w:r>
        <w:rPr>
          <w:rFonts w:eastAsia="Calibri"/>
          <w:lang w:val="en-US"/>
        </w:rPr>
        <w:t>European Union</w:t>
      </w:r>
      <w:r w:rsidRPr="00F02A52">
        <w:rPr>
          <w:rFonts w:eastAsia="Calibri"/>
          <w:lang w:val="en-US"/>
        </w:rPr>
        <w:t>, 2004)</w:t>
      </w:r>
      <w:r w:rsidRPr="00F02A52">
        <w:rPr>
          <w:rFonts w:eastAsia="Calibri"/>
          <w:lang w:val="en-US"/>
        </w:rPr>
        <w:fldChar w:fldCharType="end"/>
      </w:r>
      <w:r w:rsidRPr="00F02A52">
        <w:rPr>
          <w:rFonts w:eastAsia="Calibri"/>
          <w:lang w:val="en-US"/>
        </w:rPr>
        <w:t xml:space="preserve"> and the Water Framework Directive </w:t>
      </w:r>
      <w:r w:rsidRPr="00F02A52">
        <w:rPr>
          <w:rFonts w:eastAsia="Calibri"/>
          <w:lang w:val="en-US"/>
        </w:rPr>
        <w:fldChar w:fldCharType="begin" w:fldLock="1"/>
      </w:r>
      <w:r>
        <w:rPr>
          <w:rFonts w:eastAsia="Calibri"/>
          <w:lang w:val="en-US"/>
        </w:rPr>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ropean Community", "given" : "", "non-dropping-particle" : "", "parse-names" : false, "suffix" : "" } ], "container-title" : "Official Journal of the European Communities", "id" : "ITEM-1", "issued" : { "date-parts" : [ [ "2000" ] ] }, "page" : "1-72", "title" : "Directive 2000/60/EC of the European Parliament and of the Council of 23 October 2000 establishing a framework for Community action in the field of water policy", "type" : "article-journal", "volume" : "L327/1" }, "uris" : [ "http://www.mendeley.com/documents/?uuid=d46e387a-a186-4926-93b9-205ef6cc09ac" ] } ], "mendeley" : { "formattedCitation" : "(European Community, 2000)", "plainTextFormattedCitation" : "(European Community, 2000)", "previouslyFormattedCitation" : "(European Community, 2000)"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uropean Community, 2000)</w:t>
      </w:r>
      <w:r w:rsidRPr="00F02A52">
        <w:rPr>
          <w:rFonts w:eastAsia="Calibri"/>
          <w:lang w:val="en-US"/>
        </w:rPr>
        <w:fldChar w:fldCharType="end"/>
      </w:r>
      <w:r w:rsidRPr="00F02A52">
        <w:rPr>
          <w:rFonts w:eastAsia="Calibri"/>
          <w:lang w:val="en-US"/>
        </w:rPr>
        <w:t xml:space="preserve"> are perhaps two of the most prominent examples of regulatory instruments applying to the manufacturing sector. Such directives can rapidly evolve into an explicit recognition of the ecosystem services concept and ecosystem services-based metrics, once considering their current wording, scope, and objectives. Despite this apparent absence of regulatory frameworks, it is important to recall that the </w:t>
      </w:r>
      <w:r>
        <w:rPr>
          <w:rFonts w:eastAsia="Calibri"/>
          <w:lang w:val="en-US"/>
        </w:rPr>
        <w:t>European Union</w:t>
      </w:r>
      <w:r w:rsidRPr="00F02A52">
        <w:rPr>
          <w:rFonts w:eastAsia="Calibri"/>
          <w:lang w:val="en-US"/>
        </w:rPr>
        <w:t xml:space="preserve">’s environmental legislation is complemented by a variety of other non-binding policy instruments such as strategies, programmes, and action plans to address the wider use of terrestrial and marine resources. In this regard, the EU Biodiversity Strategy to 2020 </w:t>
      </w:r>
      <w:r w:rsidRPr="00F02A52">
        <w:rPr>
          <w:rFonts w:eastAsia="Calibri"/>
          <w:lang w:val="en-US"/>
        </w:rPr>
        <w:fldChar w:fldCharType="begin" w:fldLock="1"/>
      </w:r>
      <w:r>
        <w:rPr>
          <w:rFonts w:eastAsia="Calibri"/>
          <w:lang w:val="en-US"/>
        </w:rPr>
        <w:instrText>ADDIN CSL_CITATION { "citationItems" : [ { "id" : "ITEM-1", "itemData" : { "author" : [ { "dropping-particle" : "", "family" : "European Commission", "given" : "", "non-dropping-particle" : "", "parse-names" : false, "suffix" : "" } ], "container-title" : "COM(2011) 244 final", "id" : "ITEM-1",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uris" : [ "http://www.mendeley.com/documents/?uuid=7f7855c9-ef5e-41ab-a40c-467eee5017fa" ] } ], "mendeley" : { "formattedCitation" : "(European Commission, 2011a)", "plainTextFormattedCitation" : "(European Commission, 2011a)", "previouslyFormattedCitation" : "(European Commission, 2011a)"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uropean Commission, 2011a)</w:t>
      </w:r>
      <w:r w:rsidRPr="00F02A52">
        <w:rPr>
          <w:rFonts w:eastAsia="Calibri"/>
          <w:lang w:val="en-US"/>
        </w:rPr>
        <w:fldChar w:fldCharType="end"/>
      </w:r>
      <w:r w:rsidRPr="00F02A52">
        <w:rPr>
          <w:rFonts w:eastAsia="Calibri"/>
          <w:lang w:val="en-US"/>
        </w:rPr>
        <w:t xml:space="preserve"> is an important step towards mainstreaming the concept of ecosystem services and associated metrics into different policies in the short term </w:t>
      </w:r>
      <w:r w:rsidRPr="00F02A52">
        <w:rPr>
          <w:rFonts w:eastAsia="Calibri"/>
          <w:lang w:val="en-US"/>
        </w:rPr>
        <w:fldChar w:fldCharType="begin" w:fldLock="1"/>
      </w:r>
      <w:r>
        <w:rPr>
          <w:rFonts w:eastAsia="Calibri"/>
          <w:lang w:val="en-US"/>
        </w:rPr>
        <w:instrText>ADDIN CSL_CITATION { "citationItems" : [ { "id" : "ITEM-1", "itemData" : { "DOI" : "10.1016/j.landusepol.2013.12.011", "ISSN" : "02648377", "abstract" : "The ecosystem services (ES) framework reveals ecosystems\u2019 benefits to society and presents a fundamental natural resource management approach. In the last several decades, it has gained increasing attention from the research community, and it recently reached the political agenda. However, does the concept have the capacity to cause institutional change in environmental policy? To answer this question, we developed certain criteria for an \u201cideal\u201d ES-driven policy. Based on these criteria, we analyzed the main water and biodiversity acts, current policy developments, and future trends within the US and the EU. Our analysis shows that most acts cannot be explicitly characterized as ES-driven policies, but parts of the concept are already included. The ES framework, increasingly a driver in several policy fields, can be assumed to be a major future influence for shaping existing environmental policies in the coming decades. We discussed the results based on its strengths for existing environmental policy conceptually, e.g., cross-sector cooperation and ES win-win and trade-off considerations, and its weaknesses operationally, such as measurability and governance changes.", "author" : [ { "dropping-particle" : "", "family" : "Matzdorf", "given" : "Bettina", "non-dropping-particle" : "", "parse-names" : false, "suffix" : "" }, { "dropping-particle" : "", "family" : "Meyer", "given" : "Claas", "non-dropping-particle" : "", "parse-names" : false, "suffix" : "" } ], "container-title" : "Land Use Policy", "id" : "ITEM-1", "issued" : { "date-parts" : [ [ "2014" ] ] }, "page" : "509-521", "title" : "The relevance of the ecosystem services framework for developed countries\u2019 environmental policies: A comparative case study of the US and EU", "type" : "article-journal", "volume" : "38" }, "uris" : [ "http://www.mendeley.com/documents/?uuid=81cbee69-2266-377e-b36e-964869814211" ] } ], "mendeley" : { "formattedCitation" : "(Matzdorf &amp; Meyer, 2014)", "plainTextFormattedCitation" : "(Matzdorf &amp; Meyer, 2014)", "previouslyFormattedCitation" : "(Matzdorf &amp; Meyer, 201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Matzdorf &amp; Meyer, 2014)</w:t>
      </w:r>
      <w:r w:rsidRPr="00F02A52">
        <w:rPr>
          <w:rFonts w:eastAsia="Calibri"/>
          <w:lang w:val="en-US"/>
        </w:rPr>
        <w:fldChar w:fldCharType="end"/>
      </w:r>
      <w:r w:rsidRPr="00F02A52">
        <w:rPr>
          <w:rFonts w:eastAsia="Calibri"/>
          <w:lang w:val="en-US"/>
        </w:rPr>
        <w:t xml:space="preserve">, including those regulating the manufacturing sector. The private sector is encouraged to analyze the impacts, dependencies, opportunities and risks of individual sectors as they relate to biodiversity and ecosystem services </w:t>
      </w:r>
      <w:r w:rsidRPr="00F02A52">
        <w:rPr>
          <w:rFonts w:eastAsia="Calibri"/>
          <w:lang w:val="en-US"/>
        </w:rPr>
        <w:fldChar w:fldCharType="begin" w:fldLock="1"/>
      </w:r>
      <w:r>
        <w:rPr>
          <w:rFonts w:eastAsia="Calibri"/>
          <w:lang w:val="en-US"/>
        </w:rPr>
        <w:instrText>ADDIN CSL_CITATION { "citationItems" : [ { "id" : "ITEM-1", "itemData" : { "ISBN" : "9771422006", "author" : [ { "dropping-particle" : "", "family" : "CBD", "given" : "", "non-dropping-particle" : "", "parse-names" : false, "suffix" : "" } ], "container-title" : "UNEP/CBD/COP/DEC/XI/7", "id" : "ITEM-1", "issued" : { "date-parts" : [ [ "2012" ] ] }, "page" : "4", "publisher" : "Convention on Biological Diversity", "title" : "Decision XI/7: Business and biodiversity", "type" : "article" }, "suffix" : "; X1/7 \u2013 Business and biodiversity", "uris" : [ "http://www.mendeley.com/documents/?uuid=5c73523d-ae9f-4cf2-815f-30a2bc0c8881" ] } ], "mendeley" : { "formattedCitation" : "(CBD, 2012; X1/7 \u2013 Business and biodiversity)", "plainTextFormattedCitation" : "(CBD, 2012; X1/7 \u2013 Business and biodiversity)", "previouslyFormattedCitation" : "(CBD, 2012; X1/7 \u2013 Business and biodiversity)" }, "properties" : {  }, "schema" : "https://github.com/citation-style-language/schema/raw/master/csl-citation.json" }</w:instrText>
      </w:r>
      <w:r w:rsidRPr="00F02A52">
        <w:rPr>
          <w:rFonts w:eastAsia="Calibri"/>
          <w:lang w:val="en-US"/>
        </w:rPr>
        <w:fldChar w:fldCharType="separate"/>
      </w:r>
      <w:r w:rsidRPr="00F02A52">
        <w:rPr>
          <w:rFonts w:eastAsia="Calibri"/>
          <w:lang w:val="en-US"/>
        </w:rPr>
        <w:t>(CBD, 2012; X1/7 – Business and biodiversity)</w:t>
      </w:r>
      <w:r w:rsidRPr="00F02A52">
        <w:rPr>
          <w:rFonts w:eastAsia="Calibri"/>
          <w:lang w:val="en-US"/>
        </w:rPr>
        <w:fldChar w:fldCharType="end"/>
      </w:r>
      <w:r w:rsidRPr="00F02A52">
        <w:rPr>
          <w:rFonts w:eastAsia="Calibri"/>
          <w:lang w:val="en-US"/>
        </w:rPr>
        <w:t xml:space="preserve">. </w:t>
      </w:r>
    </w:p>
    <w:p w14:paraId="357A04E7" w14:textId="4F69A394" w:rsidR="00E97DE0" w:rsidRPr="00F02A52" w:rsidRDefault="00E97DE0" w:rsidP="00E97DE0">
      <w:pPr>
        <w:rPr>
          <w:rFonts w:eastAsia="Calibri"/>
          <w:lang w:val="en-US"/>
        </w:rPr>
      </w:pPr>
      <w:r w:rsidRPr="00F02A52">
        <w:rPr>
          <w:rFonts w:eastAsia="Calibri"/>
          <w:lang w:val="en-US"/>
        </w:rPr>
        <w:t xml:space="preserve">While emerging regulatory frameworks and policy context are motivating the private sector’s interest in nature’s contributions to people, other factors are shaping this new corporate management paradigm, regardless of the sectors of economic activity. As pointed out by the TEEB-initiative </w:t>
      </w:r>
      <w:r w:rsidRPr="00F02A52">
        <w:rPr>
          <w:rFonts w:eastAsia="Calibri"/>
          <w:lang w:val="en-US"/>
        </w:rPr>
        <w:fldChar w:fldCharType="begin" w:fldLock="1"/>
      </w:r>
      <w:r>
        <w:rPr>
          <w:rFonts w:eastAsia="Calibri"/>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locator" : "29", "uris" : [ "http://www.mendeley.com/documents/?uuid=dccfc564-8d2f-4a26-bd5a-a368bfa3e8fe" ] } ], "mendeley" : { "formattedCitation" : "(TEEB, 2012, p. 29)", "plainTextFormattedCitation" : "(TEEB, 2012, p. 29)", "previouslyFormattedCitation" : "(TEEB, 2012, p. 29)" }, "properties" : {  }, "schema" : "https://github.com/citation-style-language/schema/raw/master/csl-citation.json" }</w:instrText>
      </w:r>
      <w:r w:rsidRPr="00F02A52">
        <w:rPr>
          <w:rFonts w:eastAsia="Calibri"/>
          <w:lang w:val="en-US"/>
        </w:rPr>
        <w:fldChar w:fldCharType="separate"/>
      </w:r>
      <w:r w:rsidRPr="00F02A52">
        <w:rPr>
          <w:rFonts w:eastAsia="Calibri"/>
          <w:lang w:val="en-US"/>
        </w:rPr>
        <w:t>(TEEB, 2012, p. 29)</w:t>
      </w:r>
      <w:r w:rsidRPr="00F02A52">
        <w:rPr>
          <w:rFonts w:eastAsia="Calibri"/>
          <w:lang w:val="en-US"/>
        </w:rPr>
        <w:fldChar w:fldCharType="end"/>
      </w:r>
      <w:r w:rsidRPr="00F02A52">
        <w:rPr>
          <w:rFonts w:eastAsia="Calibri"/>
          <w:lang w:val="en-US"/>
        </w:rPr>
        <w:t>, “</w:t>
      </w:r>
      <w:r w:rsidRPr="00F02A52">
        <w:rPr>
          <w:rFonts w:eastAsia="Calibri"/>
          <w:i/>
          <w:lang w:val="en-US"/>
        </w:rPr>
        <w:t>the idea that biodiversity and ecosystem services have economic value is scarcely reflected in the conventional measures used to assess and report on company performance, and to weigh alternative business opportunities and risks. As a result, business decisions are made based on a partial understanding of environmental costs and benefits</w:t>
      </w:r>
      <w:r w:rsidRPr="00F02A52">
        <w:rPr>
          <w:rFonts w:eastAsia="Calibri"/>
          <w:lang w:val="en-US"/>
        </w:rPr>
        <w:t xml:space="preserve">”. Hence, the new paradigm aims to counteract business-as-usual corporate decision-making. Business activities may give rise to externalities regarding ecosystems and their services and their internalization in product value calls for different policy instruments ranging from voluntary to mandatory. The World Business Council for Sustainable Development, while recognizing that all business activities not only depend on, but also affect, nature’s contributions to people, declares that corporate strategy should face this proactively and integrate the risks and opportunities arising from the interdependence in strategy and management goals (see </w:t>
      </w:r>
      <w:r w:rsidR="005A3E13">
        <w:rPr>
          <w:rFonts w:eastAsia="Calibri"/>
          <w:b/>
          <w:lang w:val="en-US"/>
        </w:rPr>
        <w:t>Table 6.10</w:t>
      </w:r>
      <w:r w:rsidRPr="00F02A52">
        <w:rPr>
          <w:rFonts w:eastAsia="Calibri"/>
          <w:lang w:val="en-US"/>
        </w:rPr>
        <w:t xml:space="preserve"> for an overview of risks and opportunities).</w:t>
      </w:r>
    </w:p>
    <w:p w14:paraId="251AE0AB" w14:textId="3C81CBF0" w:rsidR="00E97DE0" w:rsidRPr="00F02A52" w:rsidRDefault="00E97DE0" w:rsidP="00E97DE0">
      <w:pPr>
        <w:rPr>
          <w:lang w:val="en-US"/>
        </w:rPr>
      </w:pPr>
      <w:r w:rsidRPr="00F02A52">
        <w:rPr>
          <w:lang w:val="en-US"/>
        </w:rPr>
        <w:t xml:space="preserve">Circular economy practice is gaining political support in many regions including the </w:t>
      </w:r>
      <w:r>
        <w:rPr>
          <w:lang w:val="en-US"/>
        </w:rPr>
        <w:t>European Union</w:t>
      </w:r>
      <w:r w:rsidRPr="00F02A52">
        <w:rPr>
          <w:lang w:val="en-US"/>
        </w:rPr>
        <w:t xml:space="preserve">. In December 2014, the European Parliament adopted the communication from the European Commission, “Towards a Circular Economy: a zero-waste programme for Europe”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Communication from the Commission to the European Parliament, the Council, the European Economic and Social Committee and the Committee of the Regions. COM(2014) 398 final", "id" : "ITEM-1", "issued" : { "date-parts" : [ [ "2014" ] ] }, "number-of-pages" : "14", "publisher-place" : "Brussels", "title" : "Towards a circular economy: A zero waste programme for Europe", "type" : "report" }, "uris" : [ "http://www.mendeley.com/documents/?uuid=1d178949-90f0-4ead-a0ef-362ef4005ba9" ] } ], "mendeley" : { "formattedCitation" : "(European Commission, 2014c)", "plainTextFormattedCitation" : "(European Commission, 2014c)", "previouslyFormattedCitation" : "(European Commission, 2014c)" }, "properties" : {  }, "schema" : "https://github.com/citation-style-language/schema/raw/master/csl-citation.json" }</w:instrText>
      </w:r>
      <w:r w:rsidRPr="00F02A52">
        <w:rPr>
          <w:lang w:val="en-US"/>
        </w:rPr>
        <w:fldChar w:fldCharType="separate"/>
      </w:r>
      <w:r w:rsidRPr="00F02A52">
        <w:rPr>
          <w:lang w:val="en-US"/>
        </w:rPr>
        <w:t>(European Commission, 2014c)</w:t>
      </w:r>
      <w:r w:rsidRPr="00F02A52">
        <w:rPr>
          <w:lang w:val="en-US"/>
        </w:rPr>
        <w:fldChar w:fldCharType="end"/>
      </w:r>
      <w:r w:rsidRPr="00F02A52">
        <w:rPr>
          <w:lang w:val="en-US"/>
        </w:rPr>
        <w:t xml:space="preserve">. This communication and the associated legislative package are related to the broad context of the </w:t>
      </w:r>
      <w:r>
        <w:rPr>
          <w:lang w:val="en-US"/>
        </w:rPr>
        <w:t>European Union’s</w:t>
      </w:r>
      <w:r w:rsidRPr="00F02A52">
        <w:rPr>
          <w:lang w:val="en-US"/>
        </w:rPr>
        <w:t xml:space="preserve"> 2020 strategy, “</w:t>
      </w:r>
      <w:r w:rsidRPr="00F02A52">
        <w:rPr>
          <w:i/>
          <w:lang w:val="en-US"/>
        </w:rPr>
        <w:t>a strategy for smart, sustainable and inclusive growth</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COM(2010) 2020 final", "id" : "ITEM-1", "issued" : { "date-parts" : [ [ "2010" ] ] }, "number-of-pages" : "34", "publisher-place" : "Brussels", "title" : "A strategy for smart, sustainable and inclusive growth", "type" : "report" }, "uris" : [ "http://www.mendeley.com/documents/?uuid=ed23ee7c-c7e8-4e72-a0f3-ce2940e8e954" ] } ], "mendeley" : { "formattedCitation" : "(European Commission, 2010)", "plainTextFormattedCitation" : "(European Commission, 2010)", "previouslyFormattedCitation" : "(European Commission, 2010)" }, "properties" : {  }, "schema" : "https://github.com/citation-style-language/schema/raw/master/csl-citation.json" }</w:instrText>
      </w:r>
      <w:r w:rsidRPr="00F02A52">
        <w:rPr>
          <w:lang w:val="en-US"/>
        </w:rPr>
        <w:fldChar w:fldCharType="separate"/>
      </w:r>
      <w:r w:rsidRPr="00F02A52">
        <w:rPr>
          <w:lang w:val="en-US"/>
        </w:rPr>
        <w:t>(European Commission, 2010)</w:t>
      </w:r>
      <w:r w:rsidRPr="00F02A52">
        <w:rPr>
          <w:lang w:val="en-US"/>
        </w:rPr>
        <w:fldChar w:fldCharType="end"/>
      </w:r>
      <w:r w:rsidRPr="00F02A52">
        <w:rPr>
          <w:lang w:val="en-US"/>
        </w:rPr>
        <w:t>.</w:t>
      </w:r>
    </w:p>
    <w:p w14:paraId="1329D64B" w14:textId="1F229AFF" w:rsidR="00E97DE0" w:rsidRPr="00F02A52" w:rsidRDefault="00E97DE0" w:rsidP="00E97DE0">
      <w:pPr>
        <w:rPr>
          <w:rFonts w:eastAsia="Calibri" w:cs="Arial"/>
          <w:lang w:val="en-US"/>
        </w:rPr>
      </w:pPr>
      <w:r w:rsidRPr="00F02A52">
        <w:rPr>
          <w:rFonts w:eastAsia="Calibri" w:cs="Arial"/>
          <w:lang w:val="en-US"/>
        </w:rPr>
        <w:t xml:space="preserve">To provide incentives for the sustainable use of natural resources in manufacturing, various legal and economic </w:t>
      </w:r>
      <w:r w:rsidR="005A39B1">
        <w:rPr>
          <w:rFonts w:eastAsia="Calibri" w:cs="Arial"/>
          <w:lang w:val="en-US"/>
        </w:rPr>
        <w:t>instruments</w:t>
      </w:r>
      <w:r w:rsidR="005A39B1" w:rsidRPr="00F02A52">
        <w:rPr>
          <w:rFonts w:eastAsia="Calibri" w:cs="Arial"/>
          <w:lang w:val="en-US"/>
        </w:rPr>
        <w:t xml:space="preserve"> </w:t>
      </w:r>
      <w:r w:rsidRPr="00F02A52">
        <w:rPr>
          <w:rFonts w:eastAsia="Calibri" w:cs="Arial"/>
          <w:lang w:val="en-US"/>
        </w:rPr>
        <w:t>have been applied. For instance, in Uzbekistan, licensing, permissions, export and import certification, and quotas have been introduced and national systems of assessment, monitoring, and environmental audit developed, to assess economic activities, which potentially have environmental impact. Environmental insurance, preferential taxation and eco-labe</w:t>
      </w:r>
      <w:r w:rsidR="009D4807">
        <w:rPr>
          <w:rFonts w:eastAsia="Calibri" w:cs="Arial"/>
          <w:lang w:val="en-US"/>
        </w:rPr>
        <w:t>l</w:t>
      </w:r>
      <w:r w:rsidRPr="00F02A52">
        <w:rPr>
          <w:rFonts w:eastAsia="Calibri" w:cs="Arial"/>
          <w:lang w:val="en-US"/>
        </w:rPr>
        <w:t xml:space="preserve">ling systems are planned within the context of the Batumi Initiative on Green Economy (BIG-E) </w:t>
      </w:r>
      <w:r w:rsidRPr="00F02A52">
        <w:rPr>
          <w:rFonts w:eastAsia="Calibri" w:cs="Arial"/>
          <w:lang w:val="en-US"/>
        </w:rPr>
        <w:fldChar w:fldCharType="begin" w:fldLock="1"/>
      </w:r>
      <w:r>
        <w:rPr>
          <w:rFonts w:eastAsia="Calibri" w:cs="Arial"/>
          <w:lang w:val="en-US"/>
        </w:rPr>
        <w:instrText>ADDIN CSL_CITATION { "citationItems" : [ { "id" : "ITEM-1", "itemData" : { "author" : [ { "dropping-particle" : "", "family" : "The State Committee for Nature Protection of the Republic of Uzbekistan", "given" : "", "non-dropping-particle" : "", "parse-names" : false, "suffix" : "" } ], "id" : "ITEM-1", "issued" : { "date-parts" : [ [ "2017" ] ] }, "publisher" : "The State Committee for Nature Protection", "publisher-place" : "Uzbekistan", "title" : "Batumi Initiative on Green Economy (BIG-E) - Actions by the Republic of Uzbekistan", "type" : "report" }, "uris" : [ "http://www.mendeley.com/documents/?uuid=1856ac93-4be2-4bdf-8776-efec41b4ef25" ] } ], "mendeley" : { "formattedCitation" : "(The State Committee for Nature Protection of the Republic of Uzbekistan, 2017)", "plainTextFormattedCitation" : "(The State Committee for Nature Protection of the Republic of Uzbekistan, 2017)", "previouslyFormattedCitation" : "(The State Committee for Nature Protection of the Republic of Uzbekistan, 2017)" }, "properties" : {  }, "schema" : "https://github.com/citation-style-language/schema/raw/master/csl-citation.json" }</w:instrText>
      </w:r>
      <w:r w:rsidRPr="00F02A52">
        <w:rPr>
          <w:rFonts w:eastAsia="Calibri" w:cs="Arial"/>
          <w:lang w:val="en-US"/>
        </w:rPr>
        <w:fldChar w:fldCharType="separate"/>
      </w:r>
      <w:r w:rsidRPr="00F02A52">
        <w:rPr>
          <w:rFonts w:eastAsia="Calibri" w:cs="Arial"/>
          <w:lang w:val="en-US"/>
        </w:rPr>
        <w:t>(</w:t>
      </w:r>
      <w:r w:rsidR="00E13E2E">
        <w:rPr>
          <w:rFonts w:eastAsia="Calibri" w:cs="Arial"/>
          <w:lang w:val="en-US"/>
        </w:rPr>
        <w:t>Government</w:t>
      </w:r>
      <w:r w:rsidRPr="00F02A52">
        <w:rPr>
          <w:rFonts w:eastAsia="Calibri" w:cs="Arial"/>
          <w:lang w:val="en-US"/>
        </w:rPr>
        <w:t xml:space="preserve"> of Uzbekistan, 2017)</w:t>
      </w:r>
      <w:r w:rsidRPr="00F02A52">
        <w:rPr>
          <w:rFonts w:eastAsia="Calibri" w:cs="Arial"/>
          <w:lang w:val="en-US"/>
        </w:rPr>
        <w:fldChar w:fldCharType="end"/>
      </w:r>
      <w:r w:rsidRPr="00F02A52">
        <w:rPr>
          <w:rFonts w:eastAsia="Calibri" w:cs="Arial"/>
          <w:lang w:val="en-US"/>
        </w:rPr>
        <w:t xml:space="preserve">. Similarly, the national biodiversity strategy and action plan of Russia </w:t>
      </w:r>
      <w:r w:rsidRPr="00F02A52">
        <w:rPr>
          <w:rFonts w:eastAsia="Calibri" w:cs="Arial"/>
          <w:lang w:val="en-US"/>
        </w:rPr>
        <w:fldChar w:fldCharType="begin" w:fldLock="1"/>
      </w:r>
      <w:r>
        <w:rPr>
          <w:rFonts w:eastAsia="Calibri" w:cs="Arial"/>
          <w:lang w:val="en-US"/>
        </w:rPr>
        <w:instrText>ADDIN CSL_CITATION { "citationItems" : [ { "id" : "ITEM-1", "itemData" : { "URL" : "https://www.cbd.int/reports/search/", "accessed" : { "date-parts" : [ [ "2016", "4", "30" ] ] }, "author" : [ { "dropping-particle" : "", "family" : "CBD", "given" : "", "non-dropping-particle" : "", "parse-names" : false, "suffix" : "" } ], "id" : "ITEM-1", "issued" : { "date-parts" : [ [ "2016" ] ] }, "publisher" : "Convention on Biological Diversity", "title" : "National Reports and NBSAPs", "type" : "webpage" }, "uris" : [ "http://www.mendeley.com/documents/?uuid=a0d9aef1-2287-462a-ae03-6c902c15fda8" ] } ], "mendeley" : { "formattedCitation" : "(CBD, 2016c)", "plainTextFormattedCitation" : "(CBD, 2016c)", "previouslyFormattedCitation" : "(CBD, 2016c)" }, "properties" : {  }, "schema" : "https://github.com/citation-style-language/schema/raw/master/csl-citation.json" }</w:instrText>
      </w:r>
      <w:r w:rsidRPr="00F02A52">
        <w:rPr>
          <w:rFonts w:eastAsia="Calibri" w:cs="Arial"/>
          <w:lang w:val="en-US"/>
        </w:rPr>
        <w:fldChar w:fldCharType="separate"/>
      </w:r>
      <w:r w:rsidRPr="00223CD3">
        <w:rPr>
          <w:rFonts w:eastAsia="Calibri" w:cs="Arial"/>
          <w:lang w:val="en-US"/>
        </w:rPr>
        <w:t>(CBD, 2016c)</w:t>
      </w:r>
      <w:r w:rsidRPr="00F02A52">
        <w:rPr>
          <w:rFonts w:eastAsia="Calibri" w:cs="Arial"/>
          <w:lang w:val="en-US"/>
        </w:rPr>
        <w:fldChar w:fldCharType="end"/>
      </w:r>
      <w:r w:rsidRPr="00F02A52">
        <w:rPr>
          <w:rFonts w:eastAsia="Calibri" w:cs="Arial"/>
          <w:lang w:val="en-US"/>
        </w:rPr>
        <w:t xml:space="preserve"> </w:t>
      </w:r>
      <w:r w:rsidRPr="00F02A52">
        <w:rPr>
          <w:rFonts w:eastAsia="Calibri" w:cs="Arial"/>
          <w:lang w:val="en-US"/>
        </w:rPr>
        <w:lastRenderedPageBreak/>
        <w:t xml:space="preserve">recognizes the importance of nature’s contributions to people </w:t>
      </w:r>
      <w:r w:rsidRPr="00F02A52">
        <w:rPr>
          <w:rFonts w:eastAsia="Calibri" w:cs="Arial"/>
          <w:lang w:val="en-US"/>
        </w:rPr>
        <w:fldChar w:fldCharType="begin" w:fldLock="1"/>
      </w:r>
      <w:r>
        <w:rPr>
          <w:rFonts w:eastAsia="Calibri" w:cs="Arial"/>
          <w:lang w:val="en-US"/>
        </w:rPr>
        <w:instrText>ADDIN CSL_CITATION { "citationItems" : [ { "id" : "ITEM-1", "itemData" : { "author" : [ { "dropping-particle" : "", "family" : "Russian Academy of Sciences", "given" : "", "non-dropping-particle" : "", "parse-names" : false, "suffix" : "" } ], "id" : "ITEM-1", "issue" : "June", "issued" : { "date-parts" : [ [ "2001" ] ] }, "publisher" : "Ministry of Natural Resources of the Russian Federation", "publisher-place" : "Moscow", "title" : "National Strategy of Biodiversity Conservation in Russia", "type" : "article" }, "uris" : [ "http://www.mendeley.com/documents/?uuid=c00672dc-c16d-419c-96f2-97ff062a9d03" ] } ], "mendeley" : { "formattedCitation" : "(Russian Academy of Sciences, 2001)", "plainTextFormattedCitation" : "(Russian Academy of Sciences, 2001)", "previouslyFormattedCitation" : "(Russian Academy of Sciences, 2001)" }, "properties" : {  }, "schema" : "https://github.com/citation-style-language/schema/raw/master/csl-citation.json" }</w:instrText>
      </w:r>
      <w:r w:rsidRPr="00F02A52">
        <w:rPr>
          <w:rFonts w:eastAsia="Calibri" w:cs="Arial"/>
          <w:lang w:val="en-US"/>
        </w:rPr>
        <w:fldChar w:fldCharType="separate"/>
      </w:r>
      <w:r w:rsidRPr="00F02A52">
        <w:rPr>
          <w:rFonts w:eastAsia="Calibri" w:cs="Arial"/>
          <w:lang w:val="en-US"/>
        </w:rPr>
        <w:t>(Russian Academy of Sciences, 2001)</w:t>
      </w:r>
      <w:r w:rsidRPr="00F02A52">
        <w:rPr>
          <w:rFonts w:eastAsia="Calibri" w:cs="Arial"/>
          <w:lang w:val="en-US"/>
        </w:rPr>
        <w:fldChar w:fldCharType="end"/>
      </w:r>
      <w:r w:rsidRPr="00F02A52">
        <w:rPr>
          <w:rFonts w:eastAsia="Calibri" w:cs="Arial"/>
          <w:lang w:val="en-US"/>
        </w:rPr>
        <w:t>. However, biodiversity is mainly perceived from the consumption perspective (i.e. as a source of marketed products such as timber and fish) in this report, whereas the diverse values of ecosystems are not taken in</w:t>
      </w:r>
      <w:r w:rsidR="00715924">
        <w:rPr>
          <w:rFonts w:eastAsia="Calibri" w:cs="Arial"/>
          <w:lang w:val="en-US"/>
        </w:rPr>
        <w:t>to</w:t>
      </w:r>
      <w:r w:rsidRPr="00F02A52">
        <w:rPr>
          <w:rFonts w:eastAsia="Calibri" w:cs="Arial"/>
          <w:lang w:val="en-US"/>
        </w:rPr>
        <w:t xml:space="preserve"> account. Hence, there are many opportunities for policymakers to improve the situation </w:t>
      </w:r>
      <w:r w:rsidRPr="00F02A52">
        <w:rPr>
          <w:lang w:val="en-US"/>
        </w:rPr>
        <w:t xml:space="preserve">(see synthesis </w:t>
      </w:r>
      <w:r w:rsidR="005A3E13">
        <w:rPr>
          <w:b/>
          <w:lang w:val="en-US"/>
        </w:rPr>
        <w:t>Table 6.11</w:t>
      </w:r>
      <w:r w:rsidRPr="00F02A52">
        <w:rPr>
          <w:lang w:val="en-US"/>
        </w:rPr>
        <w:t>).</w:t>
      </w:r>
      <w:r w:rsidRPr="00F02A52">
        <w:rPr>
          <w:rFonts w:eastAsia="Calibri" w:cs="Arial"/>
          <w:lang w:val="en-US"/>
        </w:rPr>
        <w:t xml:space="preserve"> </w:t>
      </w:r>
    </w:p>
    <w:p w14:paraId="470EAA60" w14:textId="77777777" w:rsidR="00E97DE0" w:rsidRPr="00F02A52" w:rsidRDefault="00E97DE0" w:rsidP="00E97DE0">
      <w:pPr>
        <w:rPr>
          <w:rFonts w:eastAsia="Calibri" w:cs="Arial"/>
          <w:lang w:val="en-US"/>
        </w:rPr>
      </w:pPr>
    </w:p>
    <w:p w14:paraId="18AB0862" w14:textId="77777777" w:rsidR="00E97DE0" w:rsidRPr="00F02A52" w:rsidRDefault="00E97DE0" w:rsidP="00C12D55">
      <w:pPr>
        <w:pStyle w:val="Heading4"/>
      </w:pPr>
      <w:bookmarkStart w:id="1867" w:name="_Toc519504842"/>
      <w:r w:rsidRPr="00F02A52">
        <w:t>Constraints and opportunities</w:t>
      </w:r>
      <w:bookmarkEnd w:id="1867"/>
    </w:p>
    <w:p w14:paraId="746D5377" w14:textId="77777777" w:rsidR="00E97DE0" w:rsidRPr="00F02A52" w:rsidRDefault="00E97DE0" w:rsidP="00E97DE0">
      <w:pPr>
        <w:rPr>
          <w:rFonts w:eastAsia="Calibri"/>
          <w:lang w:val="en-US"/>
        </w:rPr>
      </w:pPr>
      <w:r w:rsidRPr="00F02A52">
        <w:rPr>
          <w:rFonts w:eastAsia="Calibri"/>
          <w:i/>
          <w:lang w:val="en-US"/>
        </w:rPr>
        <w:t>Energy</w:t>
      </w:r>
      <w:r w:rsidRPr="00F02A52">
        <w:rPr>
          <w:rFonts w:eastAsia="Calibri"/>
          <w:lang w:val="en-US"/>
        </w:rPr>
        <w:t>. Despite the importance of the energy sector, it is lacking coordination and regulation</w:t>
      </w:r>
      <w:r w:rsidRPr="00F02A52" w:rsidDel="000B15C9">
        <w:rPr>
          <w:rFonts w:eastAsia="Calibri"/>
          <w:lang w:val="en-US"/>
        </w:rPr>
        <w:t xml:space="preserve"> </w:t>
      </w:r>
      <w:r w:rsidRPr="00F02A52">
        <w:rPr>
          <w:rFonts w:eastAsia="Calibri"/>
          <w:lang w:val="en-US"/>
        </w:rPr>
        <w:t xml:space="preserve">and, as such, it is considered inefficient. According to </w:t>
      </w:r>
      <w:r w:rsidRPr="00F02A52">
        <w:rPr>
          <w:rFonts w:eastAsia="Calibri"/>
          <w:lang w:val="en-US"/>
        </w:rPr>
        <w:fldChar w:fldCharType="begin" w:fldLock="1"/>
      </w:r>
      <w:r>
        <w:rPr>
          <w:rFonts w:eastAsia="Calibri"/>
          <w:lang w:val="en-US"/>
        </w:rPr>
        <w:instrText>ADDIN CSL_CITATION { "citationItems" : [ { "id" : "ITEM-1", "itemData" : { "DOI" : "10.1016/j.enpol.2009.07.039", "ISSN" : "03014215", "abstract" : "This article conceptualizes the energy problems facing society from a global governance perspective. It argues that a notion of \u201cglobal energy governance,\u201d taken to mean international collective action efforts undertaken to manage and distribute energy resources and provide energy services, offers a meaningful and useful framework for assessing energy-related challenges. The article begins by exploring the concepts of governance, global governance, and global energy governance. It then examines some of the existing institutions in place to establish and carry out rules and norms governing global energy problems and describes the range of institutional design options available to policymakers. It briefly traces the role of a selection of these institutions, from inter-governmental organizations to summit processes to multilateral development banks to global action networks, in responding to energy issues, and points out their strengths and weaknesses. The article concludes by analyzing how the various approaches to global governance differ in their applicability to addressing the conundrums of global energy problems.", "author" : [ { "dropping-particle" : "", "family" : "Florini", "given" : "Ann", "non-dropping-particle" : "", "parse-names" : false, "suffix" : "" }, { "dropping-particle" : "", "family" : "Sovacool", "given" : "Benjamin K.", "non-dropping-particle" : "", "parse-names" : false, "suffix" : "" } ], "container-title" : "Energy Policy", "id" : "ITEM-1", "issue" : "12", "issued" : { "date-parts" : [ [ "2009" ] ] }, "page" : "5239-5248", "title" : "Who governs energy? The challenges facing global energy governance", "type" : "article-journal", "volume" : "37" }, "uris" : [ "http://www.mendeley.com/documents/?uuid=1c236161-62f6-3401-bbda-6803e9219dcb" ] } ], "mendeley" : { "formattedCitation" : "(Florini &amp; Sovacool, 2009)", "manualFormatting" : "Florini &amp; Sovacool (2009)", "plainTextFormattedCitation" : "(Florini &amp; Sovacool, 2009)", "previouslyFormattedCitation" : "(Florini &amp; Sovacool, 2009)" }, "properties" : {  }, "schema" : "https://github.com/citation-style-language/schema/raw/master/csl-citation.json" }</w:instrText>
      </w:r>
      <w:r w:rsidRPr="00F02A52">
        <w:rPr>
          <w:rFonts w:eastAsia="Calibri"/>
          <w:lang w:val="en-US"/>
        </w:rPr>
        <w:fldChar w:fldCharType="separate"/>
      </w:r>
      <w:r w:rsidRPr="00F02A52">
        <w:rPr>
          <w:rFonts w:eastAsia="Calibri"/>
          <w:lang w:val="en-US"/>
        </w:rPr>
        <w:t>Florini &amp; Sovacool (2009)</w:t>
      </w:r>
      <w:r w:rsidRPr="00F02A52">
        <w:rPr>
          <w:rFonts w:eastAsia="Calibri"/>
          <w:lang w:val="en-US"/>
        </w:rPr>
        <w:fldChar w:fldCharType="end"/>
      </w:r>
      <w:r w:rsidRPr="00F02A52">
        <w:rPr>
          <w:rFonts w:eastAsia="Calibri"/>
          <w:lang w:val="en-US"/>
        </w:rPr>
        <w:t>, there are “</w:t>
      </w:r>
      <w:r w:rsidRPr="00F02A52">
        <w:rPr>
          <w:rFonts w:eastAsia="Calibri"/>
          <w:i/>
          <w:lang w:val="en-US"/>
        </w:rPr>
        <w:t>enormous gaps in the international system's capacity to manage energy commodities, address their externalities, and ensure a successful transition over time to low-carbon sources</w:t>
      </w:r>
      <w:r w:rsidRPr="00F02A52">
        <w:rPr>
          <w:rFonts w:eastAsia="Calibri"/>
          <w:lang w:val="en-US"/>
        </w:rPr>
        <w:t xml:space="preserve">”. The energy sector both at the national and the international level is thus governed in a piecemeal fashion, mostly through ad-hoc responses, involving a number of actors and creating an incoherent policy landscape of uncoordinated efforts </w:t>
      </w:r>
      <w:r w:rsidRPr="00F02A52">
        <w:rPr>
          <w:rFonts w:eastAsia="Calibri"/>
          <w:lang w:val="en-US"/>
        </w:rPr>
        <w:fldChar w:fldCharType="begin" w:fldLock="1"/>
      </w:r>
      <w:r>
        <w:rPr>
          <w:rFonts w:eastAsia="Calibri"/>
          <w:lang w:val="en-US"/>
        </w:rPr>
        <w:instrText>ADDIN CSL_CITATION { "citationItems" : [ { "id" : "ITEM-1", "itemData" : { "DOI" : "10.1111/j.1758-5899.2011.00119.x", "ISSN" : "17585880", "abstract" : "The challenges inherent in energy policy form an increasingly large proportion of the great issues of globalgovernance. These energy challenges reflect numerous transnational market or governance failures, and their solutionsare likely to require a number of global components that can support or constrain national energy policy. Governingenergy globally requires approaches that can simultaneously cope with three realities: the highly fragmented andconflictual nature of the current inter-state system\u2019s efforts to govern energy; the diversity of institutions and actorsrelevant to energy; and the dominance of national processes of energy decision making that are not effectivelyintegrated into global institutions.", "author" : [ { "dropping-particle" : "", "family" : "Dubash", "given" : "Navroz K.", "non-dropping-particle" : "", "parse-names" : false, "suffix" : "" }, { "dropping-particle" : "", "family" : "Florini", "given" : "Ann", "non-dropping-particle" : "", "parse-names" : false, "suffix" : "" } ], "container-title" : "Global Policy", "id" : "ITEM-1", "issued" : { "date-parts" : [ [ "2011", "9" ] ] }, "page" : "6-18", "title" : "Mapping Global Energy Governance", "type" : "article-journal", "volume" : "2" }, "uris" : [ "http://www.mendeley.com/documents/?uuid=86121f8b-f70a-35e8-9cc3-22da8bd057be" ] }, { "id" : "ITEM-2", "itemData" : { "DOI" : "10.1111/j.1758-5899.2011.00120.x", "ISSN" : "17585880", "author" : [ { "dropping-particle" : "", "family" : "Florini", "given" : "Ann", "non-dropping-particle" : "", "parse-names" : false, "suffix" : "" } ], "container-title" : "Global Policy", "id" : "ITEM-2", "issued" : { "date-parts" : [ [ "2011", "9" ] ] }, "page" : "40-50", "title" : "The International Energy Agency in Global Energy Governance", "type" : "article-journal", "volume" : "2" }, "uris" : [ "http://www.mendeley.com/documents/?uuid=d1106f49-501a-3a39-8900-6b812cd28719" ] }, { "id" : "ITEM-3", "itemData" : { "DOI" : "10.1111/j.1758-5899.2011.00131.x", "ISSN" : "17585880", "author" : [ { "dropping-particle" : "", "family" : "Florini", "given" : "Ann", "non-dropping-particle" : "", "parse-names" : false, "suffix" : "" }, { "dropping-particle" : "", "family" : "Dubash", "given" : "Navroz K.", "non-dropping-particle" : "", "parse-names" : false, "suffix" : "" } ], "container-title" : "Global Policy", "id" : "ITEM-3", "issued" : { "date-parts" : [ [ "2011", "9" ] ] }, "page" : "1-5", "publisher" : "Blackwell Publishing Ltd", "title" : "Introduction to the Special Issue: Governing Energy in a Fragmented World", "type" : "article-journal", "volume" : "2" }, "uris" : [ "http://www.mendeley.com/documents/?uuid=97eaacf3-0410-3b7a-a986-471d31dc055f" ] }, { "id" : "ITEM-4", "itemData" : { "DOI" : "10.1016/j.enpol.2009.07.039", "ISSN" : "03014215", "abstract" : "This article conceptualizes the energy problems facing society from a global governance perspective. It argues that a notion of \u201cglobal energy governance,\u201d taken to mean international collective action efforts undertaken to manage and distribute energy resources and provide energy services, offers a meaningful and useful framework for assessing energy-related challenges. The article begins by exploring the concepts of governance, global governance, and global energy governance. It then examines some of the existing institutions in place to establish and carry out rules and norms governing global energy problems and describes the range of institutional design options available to policymakers. It briefly traces the role of a selection of these institutions, from inter-governmental organizations to summit processes to multilateral development banks to global action networks, in responding to energy issues, and points out their strengths and weaknesses. The article concludes by analyzing how the various approaches to global governance differ in their applicability to addressing the conundrums of global energy problems.", "author" : [ { "dropping-particle" : "", "family" : "Florini", "given" : "Ann", "non-dropping-particle" : "", "parse-names" : false, "suffix" : "" }, { "dropping-particle" : "", "family" : "Sovacool", "given" : "Benjamin K.", "non-dropping-particle" : "", "parse-names" : false, "suffix" : "" } ], "container-title" : "Energy Policy", "id" : "ITEM-4", "issue" : "12", "issued" : { "date-parts" : [ [ "2009" ] ] }, "page" : "5239-5248", "title" : "Who governs energy? The challenges facing global energy governance", "type" : "article-journal", "volume" : "37" }, "uris" : [ "http://www.mendeley.com/documents/?uuid=1c236161-62f6-3401-bbda-6803e9219dcb" ] }, { "id" : "ITEM-5", "itemData" : { "DOI" : "10.1016/j.envsci.2013.09.005", "abstract" : "Climate change creates challenges for developments in coastal and delta areas. The risks are reduced more effectively if both planned and autonomous adaptations take place. Flood risk management is dominated by planned adaptation, which is primarily command-and- control in nature, e.g. spatial planning and engineered flood defenses. If autonomous adaptation is downplayed people are more likely to make land-use choices that collectively lead to increasing flood risks while leaving the costs of adaptation and land scarcity with governments. Unless governments provide stimuli, autonomous adaptation in flood-prone areas is unlikely to happen due to spatial externalities, path-dependency and time lag between private investment decisions and consequences. This paper reviews the theory and practice of using market-based instruments (MBIs) for flood-risk management as means for autonomous climate change adaptation. While the use of MBIs for climate change mitiga- tion is widely discussed, systematized reviews of various MBIs for climate change adapta- tion are rare. Yet, international experience shows that such measures as preferential taxes, non-perverse subsidies, flood insurance, marketable permits and transferable development rights can engage local stakeholders and provide price signals that stimulate individual adaptation. MBIs combined with command-based instruments help policy-makers to guide developments in flood-prone zone by affecting individual behavior via market forces. As adverse consequences of climate change become more pronounced locally, quantity-based MBIs unfeasible at present should become more attractive. Price-based MBIs that are currently employed could be designed to strategically account for increasing climate- induced flood and erosion probabilities in coastal and delta areas.", "author" : [ { "dropping-particle" : "", "family" : "Filatova", "given" : "Tatiana", "non-dropping-particle" : "", "parse-names" : false, "suffix" : "" } ], "container-title" : "Environmental Science and Policy", "id" : "ITEM-5", "issued" : { "date-parts" : [ [ "2014" ] ] }, "page" : "227-242", "title" : "Market-based instruments for flood risk management: A review of theory, practice and perspectives for climate adaptation policy", "type" : "article-journal", "volume" : "37" }, "uris" : [ "http://www.mendeley.com/documents/?uuid=b12874e6-3eb2-43bc-ab49-952cafe07b0f" ] } ], "mendeley" : { "formattedCitation" : "(Dubash &amp; Florini, 2011; Filatova, 2014; Florini, 2011; Florini &amp; Dubash, 2011; Florini &amp; Sovacool, 2009)", "plainTextFormattedCitation" : "(Dubash &amp; Florini, 2011; Filatova, 2014; Florini, 2011; Florini &amp; Dubash, 2011; Florini &amp; Sovacool, 2009)", "previouslyFormattedCitation" : "(Dubash &amp; Florini, 2011; Filatova, 2014; Florini, 2011; Florini &amp; Dubash, 2011; Florini &amp; Sovacool, 2009)" }, "properties" : {  }, "schema" : "https://github.com/citation-style-language/schema/raw/master/csl-citation.json" }</w:instrText>
      </w:r>
      <w:r w:rsidRPr="00F02A52">
        <w:rPr>
          <w:rFonts w:eastAsia="Calibri"/>
          <w:lang w:val="en-US"/>
        </w:rPr>
        <w:fldChar w:fldCharType="separate"/>
      </w:r>
      <w:r w:rsidRPr="00F02A52">
        <w:rPr>
          <w:rFonts w:eastAsia="Calibri"/>
          <w:lang w:val="en-US"/>
        </w:rPr>
        <w:t>(Dubash &amp; Florini, 2011; Filatova, 2014; Florini, 2011; Florini &amp; Dubash, 2011; Florini &amp; Sovacool, 2009)</w:t>
      </w:r>
      <w:r w:rsidRPr="00F02A52">
        <w:rPr>
          <w:rFonts w:eastAsia="Calibri"/>
          <w:lang w:val="en-US"/>
        </w:rPr>
        <w:fldChar w:fldCharType="end"/>
      </w:r>
      <w:r w:rsidRPr="00F02A52">
        <w:rPr>
          <w:rFonts w:eastAsia="Calibri"/>
          <w:lang w:val="en-US"/>
        </w:rPr>
        <w:t xml:space="preserve">. Due to the extraordinary importance of energy transition and the tipping points in relation to climate change, there are, however, numerous examples of global or regional efforts to improve the governance of energy and make it more secure, affordable and sustainable, such as the </w:t>
      </w:r>
      <w:r>
        <w:rPr>
          <w:rFonts w:eastAsia="Calibri"/>
          <w:lang w:val="en-US"/>
        </w:rPr>
        <w:t>European Union’s</w:t>
      </w:r>
      <w:r w:rsidRPr="00F02A52">
        <w:rPr>
          <w:rFonts w:eastAsia="Calibri"/>
          <w:lang w:val="en-US"/>
        </w:rPr>
        <w:t xml:space="preserve"> Energy Union. </w:t>
      </w:r>
    </w:p>
    <w:p w14:paraId="21280175" w14:textId="303116FE" w:rsidR="00E97DE0" w:rsidRPr="00F02A52" w:rsidRDefault="00E97DE0" w:rsidP="00E97DE0">
      <w:pPr>
        <w:rPr>
          <w:rFonts w:eastAsia="Calibri"/>
          <w:lang w:val="en-US"/>
        </w:rPr>
      </w:pPr>
      <w:r w:rsidRPr="00F02A52">
        <w:rPr>
          <w:rFonts w:eastAsia="Calibri"/>
          <w:lang w:val="en-US"/>
        </w:rPr>
        <w:t xml:space="preserve">There are also constraints regarding the use of widely-established energy policies and policy instruments. As reviewed and demonstrated in Chapters 3 and 4, all known renewable energy sources can have consequences for biodiversity and animal migration. For aquatic and semi-aquatic fauna, hydropower presents by far the greatest array of problems in terms of diversity and severity of impacts </w:t>
      </w:r>
      <w:r w:rsidRPr="00F02A52">
        <w:rPr>
          <w:rFonts w:eastAsia="Calibri"/>
          <w:lang w:val="en-US"/>
        </w:rPr>
        <w:fldChar w:fldCharType="begin" w:fldLock="1"/>
      </w:r>
      <w:r>
        <w:rPr>
          <w:rFonts w:eastAsia="Calibri"/>
          <w:lang w:val="en-US"/>
        </w:rPr>
        <w:instrText>ADDIN CSL_CITATION { "citationItems" : [ { "id" : "ITEM-1", "itemData" : { "abstract" : "Within the framework of a joint initiative between the Secretariats of the Convention on the Conservation of Migratory Species of Wild Animals (CMS) and the Agreement on the Conservation of African-Eurasian Migratory Waterbirds (AEWA), on behalf of the entire CMS Family; the International Renewable Energy Agency (IRENA); and BirdLife International UNDP/GEF/BirdLife Msb project a compilation of guidelines on how to avoid or mitigate impacts on migratory species of the deployment of renewable energy technology is being produced. The document attached to this note was produced under consultancy, and constitutes the final draft of the compilation. It is submitted to the 11 th Meeting of the Conference of the Parties (COP!!) for consideration and adoption as appropriate.", "author" : [ { "dropping-particle" : "", "family" : "CMS", "given" : "", "non-dropping-particle" : "", "parse-names" : false, "suffix" : "" } ], "container-title" : "Convention on the Conservation of Migratory Species of Wild", "id" : "ITEM-1", "issue" : "COP11/Doc.23.4.3.2", "issued" : { "date-parts" : [ [ "2014" ] ] }, "note" : "NULL", "publisher" : "UNEP/CMS Secretaiat", "publisher-place" : "Quito, Ecuador", "title" : "Renewable Energy Technologies and Migratory Species: Guidelines for Sustainable Deployment", "type" : "paper-conference" }, "uris" : [ "http://www.mendeley.com/documents/?uuid=f0910f64-a761-4484-9e25-93572e836d4e" ] }, { "id" : "ITEM-2", "itemData" : { "abstract" : "Pursuant to the Strategic Plan 2006-2011 mandating a review of the conservation status for Appendix I and II species at regular intervals, the 15th Meeting of the Scientific Council (Rome, 2008) tasked the COP Appointed Councillor for Fish, Mr. Zeb Hogan, with preparing a report on the conservation status of CMS-listed freshwater fish. The report, which reviews available population assessments and provides guidance for including further freshwater fish on the CMS Appendices, is presented in this Information Document in the original form in which it was delivered to the Secretariat. Preliminary results were discussed at the 16th Meeting of the Scientific Council (Bonn, 2010). An executive summary is provided as document UNEP/CMS/Conf.10.31 and a Resolution as document UNEP/CMS/Resolution 10.12. For", "author" : [ { "dropping-particle" : "", "family" : "Hogan", "given" : "Zeb", "non-dropping-particle" : "", "parse-names" : false, "suffix" : "" } ], "container-title" : "Convention on the Conservation of Migratory Species of Wild", "id" : "ITEM-2", "issue" : "UNEP/CMS/Inf.10.33", "issued" : { "date-parts" : [ [ "2011" ] ] }, "note" : "NULL", "publisher" : "UNEP/CMS Secretariat", "publisher-place" : "Bergen", "title" : "Review of Freshwater Fish", "type" : "report" }, "uris" : [ "http://www.mendeley.com/documents/?uuid=1a60c976-f847-41ae-93ce-94c62e8cb8a0" ] } ], "mendeley" : { "formattedCitation" : "(CMS, 2014; Hogan, 2011)", "plainTextFormattedCitation" : "(CMS, 2014; Hogan, 2011)", "previouslyFormattedCitation" : "(CMS, 2014; Hogan, 2011)"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CMS, </w:t>
      </w:r>
      <w:r w:rsidR="00910405">
        <w:rPr>
          <w:rFonts w:eastAsia="Calibri"/>
          <w:lang w:val="en-US"/>
        </w:rPr>
        <w:t xml:space="preserve">2011, </w:t>
      </w:r>
      <w:r w:rsidRPr="00F02A52">
        <w:rPr>
          <w:rFonts w:eastAsia="Calibri"/>
          <w:lang w:val="en-US"/>
        </w:rPr>
        <w:t>2014)</w:t>
      </w:r>
      <w:r w:rsidRPr="00F02A52">
        <w:rPr>
          <w:rFonts w:eastAsia="Calibri"/>
          <w:lang w:val="en-US"/>
        </w:rPr>
        <w:fldChar w:fldCharType="end"/>
      </w:r>
      <w:r w:rsidRPr="00F02A52">
        <w:rPr>
          <w:rFonts w:eastAsia="Calibri"/>
          <w:lang w:val="en-US"/>
        </w:rPr>
        <w:t xml:space="preserve">. Environmental policy of the largest Russian hydropower company Rushydro states that further development of the sector is constrained primarily by the fact that most suitable dam locations are in wilderness areas that are known as key habitats for endangered species </w:t>
      </w:r>
      <w:r w:rsidRPr="00F02A52">
        <w:rPr>
          <w:rFonts w:eastAsia="Calibri"/>
          <w:lang w:val="en-US"/>
        </w:rPr>
        <w:fldChar w:fldCharType="begin" w:fldLock="1"/>
      </w:r>
      <w:r>
        <w:rPr>
          <w:rFonts w:eastAsia="Calibri"/>
          <w:lang w:val="en-US"/>
        </w:rPr>
        <w:instrText>ADDIN CSL_CITATION { "citationItems" : [ { "id" : "ITEM-1", "itemData" : { "abstract" : "RusHydro Group is one of Russia\u2019s largest generating companies. RusHydro is the leading producer of renewable energy in Russia with over 70 generating facilities in Russia and abroad. The company also manages a number of R&amp;D, engineering and electricity retail companies. Group\u2019s thermal assets are operated by subsidiary \u2013 RAO Energy System of East in the Far East of Russia. Total electricity generation capacity of the Group is 38.5 GW, heat capacity \u2013 16.2 thousand GCal/h. Russian Federation owns 66.8% in RusHydro, the rest is held by other institutional and individual shareholders (over 360,000). The company\u2019s stock is traded on Moscow Exchange (MOEX), and included in MSCI EM \u0438 MSCI Russia indexes. Company\u2019s GDRs in the IOB section of LSE, ADRs \u2013 in OTCQX.", "author" : [ { "dropping-particle" : "", "family" : "PAO Rushydro", "given" : "", "non-dropping-particle" : "", "parse-names" : false, "suffix" : "" } ], "id" : "ITEM-1", "issued" : { "date-parts" : [ [ "2016" ] ] }, "note" : "NULL", "number-of-pages" : "1-13", "publisher" : "Russian Power of Attorney", "publisher-place" : "Moscow", "title" : "\u042d\u043a\u043e\u043b\u043e\u0433\u0438\u0447\u0435\u0441\u043a\u0430\u044f \u043f\u043e\u043b\u0438\u0442\u0438\u043a\u0430 \u043f\u0430\u043e \u00ab\u0420\u0443\u0441\u0433\u0438\u0434\u0440\u043e\u00bb [Environmental Policy of PAO \u00abRushydro\u00bb]", "type" : "report" }, "uris" : [ "http://www.mendeley.com/documents/?uuid=f273737a-b860-4516-b673-a6f7cb90ec80" ] } ], "mendeley" : { "formattedCitation" : "(PAO Rushydro, 2016)", "plainTextFormattedCitation" : "(PAO Rushydro, 2016)", "previouslyFormattedCitation" : "(PAO Rushydro, 2016)" }, "properties" : {  }, "schema" : "https://github.com/citation-style-language/schema/raw/master/csl-citation.json" }</w:instrText>
      </w:r>
      <w:r w:rsidRPr="00F02A52">
        <w:rPr>
          <w:rFonts w:eastAsia="Calibri"/>
          <w:lang w:val="en-US"/>
        </w:rPr>
        <w:fldChar w:fldCharType="separate"/>
      </w:r>
      <w:r w:rsidRPr="00F02A52">
        <w:rPr>
          <w:rFonts w:eastAsia="Calibri"/>
          <w:lang w:val="en-US"/>
        </w:rPr>
        <w:t>(PAO Rushydro, 2016)</w:t>
      </w:r>
      <w:r w:rsidRPr="00F02A52">
        <w:rPr>
          <w:rFonts w:eastAsia="Calibri"/>
          <w:lang w:val="en-US"/>
        </w:rPr>
        <w:fldChar w:fldCharType="end"/>
      </w:r>
      <w:r w:rsidRPr="00F02A52">
        <w:rPr>
          <w:rFonts w:eastAsia="Calibri"/>
          <w:lang w:val="en-US"/>
        </w:rPr>
        <w:t xml:space="preserve">. Oil, gas and coal extraction or exploration in many parts of </w:t>
      </w:r>
      <w:r w:rsidRPr="00F02A52">
        <w:rPr>
          <w:lang w:val="en-US"/>
        </w:rPr>
        <w:t>Europe and Central Asia</w:t>
      </w:r>
      <w:r w:rsidRPr="00F02A52">
        <w:rPr>
          <w:rFonts w:eastAsia="Calibri"/>
          <w:lang w:val="en-US"/>
        </w:rPr>
        <w:t xml:space="preserve"> (e.g. Germany, Kazakhstan, Uzbekistan, Tajikistan) as well as extraction of uranium and other minerals (e.g. Kazakhstan) lead to biodiversity losses. Apart from the conventional sources of energy, mainly consisting of fossil fuels, hydraulic fracturing (or fracking) also puts pressure on the environment and ecosystems causing potential water and soil contamination from surface leaks or from improperly designed well-casing, spills of improperly treated water, and increased competition for water usage </w:t>
      </w:r>
      <w:r w:rsidRPr="00F02A52">
        <w:rPr>
          <w:rFonts w:eastAsia="Calibri"/>
          <w:lang w:val="en-US"/>
        </w:rPr>
        <w:fldChar w:fldCharType="begin" w:fldLock="1"/>
      </w:r>
      <w:r>
        <w:rPr>
          <w:rFonts w:eastAsia="Calibri"/>
          <w:lang w:val="en-US"/>
        </w:rPr>
        <w:instrText>ADDIN CSL_CITATION { "citationItems" : [ { "id" : "ITEM-1", "itemData" : { "author" : [ { "dropping-particle" : "", "family" : "UNEP", "given" : "", "non-dropping-particle" : "", "parse-names" : false, "suffix" : "" } ], "id" : "ITEM-1", "issued" : { "date-parts" : [ [ "2012" ] ] }, "publisher" : "United Nations Environment Programme", "title" : "Human Rights and the Environment Rio+20: Joint Report OHCHR and UNEP", "type" : "report" }, "uris" : [ "http://www.mendeley.com/documents/?uuid=703bdb5e-1173-3a85-9f77-801e0a88f453" ] } ], "mendeley" : { "formattedCitation" : "(UNEP, 2012)", "plainTextFormattedCitation" : "(UNEP, 2012)", "previouslyFormattedCitation" : "(UNEP,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UNEP, 2012)</w:t>
      </w:r>
      <w:r w:rsidRPr="00F02A52">
        <w:rPr>
          <w:rFonts w:eastAsia="Calibri"/>
          <w:lang w:val="en-US"/>
        </w:rPr>
        <w:fldChar w:fldCharType="end"/>
      </w:r>
      <w:r w:rsidRPr="00F02A52">
        <w:rPr>
          <w:rFonts w:eastAsia="Calibri"/>
          <w:lang w:val="en-US"/>
        </w:rPr>
        <w:t>.</w:t>
      </w:r>
    </w:p>
    <w:p w14:paraId="16CC977C" w14:textId="45733114" w:rsidR="00E97DE0" w:rsidRPr="00F02A52" w:rsidRDefault="00E97DE0" w:rsidP="00E97DE0">
      <w:pPr>
        <w:rPr>
          <w:rFonts w:eastAsia="Calibri"/>
          <w:lang w:val="en-US"/>
        </w:rPr>
      </w:pPr>
      <w:r w:rsidRPr="00F02A52">
        <w:rPr>
          <w:rFonts w:eastAsia="Calibri"/>
          <w:lang w:val="en-US"/>
        </w:rPr>
        <w:t xml:space="preserve">Initiatives like “green economy” in Kazakhstan target clean and renewable energy development as well as water conservation; however, they embody the risk of paying more attention to energy supply and less to biodiversity. It is axiomatic that, even if an energy source is generally clean, it may still have negative implications for nature’s contributions to people arising from the size or construction of power plants, the location of wind turbines on bird migration routes, the location of solar panels in agricultural land, hydropower impacts on river ecosystems, and stream restoration impacts on ecosystem functioning. Hastik and co-authors </w:t>
      </w:r>
      <w:r w:rsidRPr="00F02A52">
        <w:rPr>
          <w:rFonts w:eastAsia="Calibri"/>
          <w:lang w:val="en-US"/>
        </w:rPr>
        <w:fldChar w:fldCharType="begin" w:fldLock="1"/>
      </w:r>
      <w:r>
        <w:rPr>
          <w:rFonts w:eastAsia="Calibri"/>
          <w:lang w:val="en-US"/>
        </w:rPr>
        <w:instrText>ADDIN CSL_CITATION { "citationItems" : [ { "id" : "ITEM-1", "itemData" : { "DOI" : "doi:10.1016/j.rser.2015.04.004", "abstract" : "Expansion of renewable energies (\u00bcRE) is a key measure in climate change mitigation. For this expansion mountainous areas are regarded as specifically suitable because of their high-energy potential. However, mountains also are biodiversity hot-spots and provide scenic landscapes and therefore offer high natural and cultural value. Preserving this natural and cultural value whilst intensifying RE, is expected to increase land use conflicts. This is of great concern in particular for vulnerable areas such as the Alps. Reconciling RE expansion with the preservation of natural and cultural values and thus minimizing environmental impacts represents one of the most important challenges now. For this a systematic assessment of the wide range of impacts is needed. This literature review scrutinizes RE resources which are relevant in the Alpine region and their effects on the environment by applying the Ecosystem Service approach. Thereby, we identified possible environmental constraints when exploiting Alpine RE potentials and generated recommendations for future strategies on expanding RE. The outcomes highlight the strong need for interdisciplinary research on RE and environmental conflicts. Interdisciplinary approaches such as the concept of Ecosystem Services can help to cover the wide range of aspects associated with these particular human\u2013environment interrelations. &amp;", "author" : [ { "dropping-particle" : "", "family" : "Hastik", "given" : "Richard", "non-dropping-particle" : "", "parse-names" : false, "suffix" : "" }, { "dropping-particle" : "", "family" : "Basso", "given" : "Stefano", "non-dropping-particle" : "", "parse-names" : false, "suffix" : "" }, { "dropping-particle" : "", "family" : "Geitner", "given" : "Clemens", "non-dropping-particle" : "", "parse-names" : false, "suffix" : "" }, { "dropping-particle" : "", "family" : "Haida", "given" : "Christin", "non-dropping-particle" : "", "parse-names" : false, "suffix" : "" }, { "dropping-particle" : "", "family" : "Poljanece", "given" : "Ale\u0161", "non-dropping-particle" : "", "parse-names" : false, "suffix" : "" }, { "dropping-particle" : "", "family" : "Portaccio", "given" : "Alessia", "non-dropping-particle" : "", "parse-names" : false, "suffix" : "" }, { "dropping-particle" : "", "family" : "Vr\u0161\u010daj", "given" : "Borut", "non-dropping-particle" : "", "parse-names" : false, "suffix" : "" }, { "dropping-particle" : "", "family" : "Walzerd", "given" : "Chris", "non-dropping-particle" : "", "parse-names" : false, "suffix" : "" } ], "container-title" : "Renewable and Sustainable Energy Reviews", "id" : "ITEM-1", "issued" : { "date-parts" : [ [ "2015" ] ] }, "page" : "608\u2013623", "title" : "Renewable energies and ecosystem service impacts", "type" : "article-journal", "volume" : "48" }, "uris" : [ "http://www.mendeley.com/documents/?uuid=00194e7f-983b-38e5-a599-f5a11f920973" ] } ], "mendeley" : { "formattedCitation" : "(Hastik et al., 2015)", "plainTextFormattedCitation" : "(Hastik et al., 2015)", "previouslyFormattedCitation" : "(Hastik et al.,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2015)</w:t>
      </w:r>
      <w:r w:rsidRPr="00F02A52">
        <w:rPr>
          <w:rFonts w:eastAsia="Calibri"/>
          <w:lang w:val="en-US"/>
        </w:rPr>
        <w:fldChar w:fldCharType="end"/>
      </w:r>
      <w:r w:rsidRPr="00F02A52">
        <w:rPr>
          <w:rFonts w:eastAsia="Calibri"/>
          <w:lang w:val="en-US"/>
        </w:rPr>
        <w:t xml:space="preserve"> specifically focus on renewable energy policy in the Alpine region. As mountains are rich in biodiversity and provide scenic landscapes, they contribute </w:t>
      </w:r>
      <w:r w:rsidR="00715924">
        <w:rPr>
          <w:rFonts w:eastAsia="Calibri"/>
          <w:lang w:val="en-US"/>
        </w:rPr>
        <w:t xml:space="preserve">to </w:t>
      </w:r>
      <w:r w:rsidRPr="00F02A52">
        <w:rPr>
          <w:rFonts w:eastAsia="Calibri"/>
          <w:lang w:val="en-US"/>
        </w:rPr>
        <w:t>high non-anthropocentric and cultural value. Attempts to increase renewable energy development in these mountains creates concerns about preservation of these values and give</w:t>
      </w:r>
      <w:r w:rsidR="00715924">
        <w:rPr>
          <w:rFonts w:eastAsia="Calibri"/>
          <w:lang w:val="en-US"/>
        </w:rPr>
        <w:t>s</w:t>
      </w:r>
      <w:r w:rsidRPr="00F02A52">
        <w:rPr>
          <w:rFonts w:eastAsia="Calibri"/>
          <w:lang w:val="en-US"/>
        </w:rPr>
        <w:t xml:space="preserve"> rise to land</w:t>
      </w:r>
      <w:r w:rsidR="00715924">
        <w:rPr>
          <w:rFonts w:eastAsia="Calibri"/>
          <w:lang w:val="en-US"/>
        </w:rPr>
        <w:t>-</w:t>
      </w:r>
      <w:r w:rsidRPr="00F02A52">
        <w:rPr>
          <w:rFonts w:eastAsia="Calibri"/>
          <w:lang w:val="en-US"/>
        </w:rPr>
        <w:t xml:space="preserve">use conflicts. </w:t>
      </w:r>
    </w:p>
    <w:p w14:paraId="41DC2971" w14:textId="557EF79D" w:rsidR="00E97DE0" w:rsidRPr="00F02A52" w:rsidRDefault="00E97DE0" w:rsidP="00E97DE0">
      <w:pPr>
        <w:rPr>
          <w:rFonts w:eastAsia="Calibri"/>
          <w:lang w:val="en-US"/>
        </w:rPr>
      </w:pPr>
      <w:r w:rsidRPr="00F02A52">
        <w:rPr>
          <w:rFonts w:eastAsia="Calibri"/>
          <w:lang w:val="en-US"/>
        </w:rPr>
        <w:t xml:space="preserve">Substantial fossil fuel subsidies in </w:t>
      </w:r>
      <w:r w:rsidRPr="00F02A52">
        <w:rPr>
          <w:lang w:val="en-US"/>
        </w:rPr>
        <w:t>Europe and Central Asia</w:t>
      </w:r>
      <w:r w:rsidRPr="00F02A52">
        <w:rPr>
          <w:rFonts w:eastAsia="Calibri"/>
          <w:lang w:val="en-US"/>
        </w:rPr>
        <w:t xml:space="preserve"> are another major constraint. It is significant that G20 leaders committed to “</w:t>
      </w:r>
      <w:r w:rsidRPr="00F02A52">
        <w:rPr>
          <w:rFonts w:eastAsia="Calibri"/>
          <w:i/>
          <w:lang w:val="en-US"/>
        </w:rPr>
        <w:t>rationalize and phase out over the medium term inefficient fossil fuel subsidies that encourage wasteful consumption</w:t>
      </w:r>
      <w:r w:rsidRPr="00F02A52">
        <w:rPr>
          <w:rFonts w:eastAsia="Calibri"/>
          <w:lang w:val="en-US"/>
        </w:rPr>
        <w:t xml:space="preserve">” in 2009 </w:t>
      </w:r>
      <w:r w:rsidRPr="00F02A52">
        <w:rPr>
          <w:rFonts w:eastAsia="Calibri"/>
          <w:lang w:val="en-US"/>
        </w:rPr>
        <w:fldChar w:fldCharType="begin" w:fldLock="1"/>
      </w:r>
      <w:r>
        <w:rPr>
          <w:rFonts w:eastAsia="Calibri"/>
          <w:lang w:val="en-US"/>
        </w:rPr>
        <w:instrText>ADDIN CSL_CITATION { "citationItems" : [ { "id" : "ITEM-1", "itemData" : { "URL" : "http://www.g20.utoronto.ca/2009/2009communique0925.html", "author" : [ { "dropping-particle" : "", "family" : "G20 Information Centre", "given" : "", "non-dropping-particle" : "", "parse-names" : false, "suffix" : "" } ], "id" : "ITEM-1", "issued" : { "date-parts" : [ [ "2009" ] ] }, "title" : "G20 Leaders Statement: The Pittsburgh Summit", "type" : "webpage" }, "uris" : [ "http://www.mendeley.com/documents/?uuid=07c19df8-93e9-4db2-91ab-5283a14a4930" ] } ], "mendeley" : { "formattedCitation" : "(G20 Information Centre, 2009)", "plainTextFormattedCitation" : "(G20 Information Centre, 2009)", "previouslyFormattedCitation" : "(G20 Information Centre, 2009)" }, "properties" : {  }, "schema" : "https://github.com/citation-style-language/schema/raw/master/csl-citation.json" }</w:instrText>
      </w:r>
      <w:r w:rsidRPr="00F02A52">
        <w:rPr>
          <w:rFonts w:eastAsia="Calibri"/>
          <w:lang w:val="en-US"/>
        </w:rPr>
        <w:fldChar w:fldCharType="separate"/>
      </w:r>
      <w:r w:rsidRPr="00F02A52">
        <w:rPr>
          <w:rFonts w:eastAsia="Calibri"/>
          <w:lang w:val="en-US"/>
        </w:rPr>
        <w:t>(G20 Information Centre, 2009)</w:t>
      </w:r>
      <w:r w:rsidRPr="00F02A52">
        <w:rPr>
          <w:rFonts w:eastAsia="Calibri"/>
          <w:lang w:val="en-US"/>
        </w:rPr>
        <w:fldChar w:fldCharType="end"/>
      </w:r>
      <w:r w:rsidRPr="00F02A52">
        <w:rPr>
          <w:rFonts w:eastAsia="Calibri"/>
          <w:lang w:val="en-US"/>
        </w:rPr>
        <w:t xml:space="preserve"> and this </w:t>
      </w:r>
      <w:r w:rsidRPr="00F02A52">
        <w:rPr>
          <w:rFonts w:eastAsia="Calibri"/>
          <w:lang w:val="en-US"/>
        </w:rPr>
        <w:lastRenderedPageBreak/>
        <w:t xml:space="preserve">engagement was later endorsed by the Asia-Pacific Economic Cooperation forum. Currently the topic of fossil fuel subsidies is gaining momentum in a post-Rio+20 context. The recommendation to gradually phase out fossil fuel subsidies has ranked as one of the most highly supported recommendations (66% of support) among the Rio Dialogues and Rio Votes processes (see: </w:t>
      </w:r>
      <w:hyperlink r:id="rId3383" w:anchor="4" w:history="1">
        <w:r w:rsidR="00025B9B" w:rsidRPr="00A25278">
          <w:rPr>
            <w:rStyle w:val="Hyperlink"/>
            <w:rFonts w:eastAsia="Calibri"/>
            <w:lang w:val="en-US"/>
          </w:rPr>
          <w:t>http://vote.riodialogues.org/results2.html#4</w:t>
        </w:r>
      </w:hyperlink>
      <w:r w:rsidRPr="00F02A52">
        <w:rPr>
          <w:rFonts w:eastAsia="Calibri"/>
          <w:lang w:val="en-US"/>
        </w:rPr>
        <w:t xml:space="preserve">). The reform of environmentally harmful subsidies is also part of the </w:t>
      </w:r>
      <w:r>
        <w:rPr>
          <w:rFonts w:eastAsia="Calibri"/>
          <w:lang w:val="en-US"/>
        </w:rPr>
        <w:t>European Union’s</w:t>
      </w:r>
      <w:r w:rsidRPr="00F02A52">
        <w:rPr>
          <w:rFonts w:eastAsia="Calibri"/>
          <w:lang w:val="en-US"/>
        </w:rPr>
        <w:t xml:space="preserve"> 2020 strategy.</w:t>
      </w:r>
    </w:p>
    <w:p w14:paraId="362EB323" w14:textId="77777777" w:rsidR="00E97DE0" w:rsidRPr="00F02A52" w:rsidRDefault="00E97DE0" w:rsidP="00E97DE0">
      <w:pPr>
        <w:rPr>
          <w:rFonts w:eastAsia="Calibri"/>
          <w:i/>
          <w:lang w:val="en-US"/>
        </w:rPr>
      </w:pPr>
      <w:r w:rsidRPr="00F02A52">
        <w:rPr>
          <w:rFonts w:eastAsia="Calibri"/>
          <w:lang w:val="en-US"/>
        </w:rPr>
        <w:t>Low carbon transition entailing a switch towards cleaner fuels, renewable energies or cleaner technologies can create new opportunities in terms of reduced biodiversity impact and greenhouse gas emissions. The shift towards zero-emission energy production offers additional economic benefits.</w:t>
      </w:r>
    </w:p>
    <w:p w14:paraId="389B0C73" w14:textId="77777777" w:rsidR="00E97DE0" w:rsidRPr="00F02A52" w:rsidRDefault="00E97DE0" w:rsidP="00E97DE0">
      <w:pPr>
        <w:rPr>
          <w:rFonts w:eastAsia="Calibri"/>
          <w:lang w:val="en-US"/>
        </w:rPr>
      </w:pPr>
      <w:r w:rsidRPr="00F02A52">
        <w:rPr>
          <w:rFonts w:eastAsia="Calibri"/>
          <w:i/>
          <w:lang w:val="en-US"/>
        </w:rPr>
        <w:t>Mining.</w:t>
      </w:r>
      <w:r w:rsidRPr="00F02A52">
        <w:rPr>
          <w:rFonts w:eastAsia="Calibri"/>
          <w:lang w:val="en-US"/>
        </w:rPr>
        <w:t xml:space="preserve"> The key issues that are addressed for the prevention of mining waste’s negative environmental impact consist of tailings or waste-rock that often contain hazardous chemical compounds, leachate generation over long periods of time and acidity effects. The collapse of any type of mining facility can have short-term and long-term effects such as flooding, blanketing or suffocating, crushing, cut-off of infrastructure, poisoning in the form of metal accumulation in plants and animals, contamination of soil, and finally direct poisoning of people or animal life. In each case, adverse environmental impacts need to be kept to a minimum.</w:t>
      </w:r>
    </w:p>
    <w:p w14:paraId="2F395D3D" w14:textId="797440BE" w:rsidR="00E97DE0" w:rsidRPr="00F02A52" w:rsidRDefault="00E97DE0" w:rsidP="00E97DE0">
      <w:pPr>
        <w:rPr>
          <w:rFonts w:eastAsia="Calibri"/>
          <w:lang w:val="en-US"/>
        </w:rPr>
      </w:pPr>
      <w:r w:rsidRPr="00F02A52">
        <w:rPr>
          <w:rFonts w:eastAsia="Calibri"/>
          <w:lang w:val="en-US"/>
        </w:rPr>
        <w:t>The dynamic nature of site manipulation during the excavation process prevents meticulous rehabilitation planning because, once mining operation</w:t>
      </w:r>
      <w:r w:rsidR="00715924">
        <w:rPr>
          <w:rFonts w:eastAsia="Calibri"/>
          <w:lang w:val="en-US"/>
        </w:rPr>
        <w:t>s</w:t>
      </w:r>
      <w:r w:rsidRPr="00F02A52">
        <w:rPr>
          <w:rFonts w:eastAsia="Calibri"/>
          <w:lang w:val="en-US"/>
        </w:rPr>
        <w:t xml:space="preserve"> have ended, the restoration procedure is subjected to the regulatory leverage on the perimeter as well as financing limitations. The absence of effective monitoring procedures is another hindrance to the prevention of negative impacts of mining operations on nature’s contributions to people.</w:t>
      </w:r>
    </w:p>
    <w:p w14:paraId="46BAAF3F" w14:textId="79A0AEB3" w:rsidR="00E97DE0" w:rsidRPr="00F02A52" w:rsidRDefault="00E97DE0" w:rsidP="00E97DE0">
      <w:pPr>
        <w:rPr>
          <w:rFonts w:eastAsia="Calibri"/>
          <w:lang w:val="en-US"/>
        </w:rPr>
      </w:pPr>
      <w:r w:rsidRPr="00F02A52">
        <w:rPr>
          <w:rFonts w:eastAsia="Calibri"/>
          <w:lang w:val="en-US"/>
        </w:rPr>
        <w:t xml:space="preserve">In principle, mining site rehabilitation and aftercare, once an operation ends, should strive to complete rehabilitation of the site. In the </w:t>
      </w:r>
      <w:r>
        <w:rPr>
          <w:rFonts w:eastAsia="Calibri"/>
          <w:lang w:val="en-US"/>
        </w:rPr>
        <w:t>European Union</w:t>
      </w:r>
      <w:r w:rsidRPr="00F02A52">
        <w:rPr>
          <w:rFonts w:eastAsia="Calibri"/>
          <w:lang w:val="en-US"/>
        </w:rPr>
        <w:t xml:space="preserve">, at least for the past few decades, plans for closure and site clean-up have been part of permitting to use a site, right from the planning stage onwards, and should therefore have undergone regular updating with every change in the operation and in negotiations with stakeholders. The concept of “design for closure” implies that the closure of a site is planned in the feasibility study of a new mining site and is updated during the mine’s life cycle </w:t>
      </w:r>
      <w:r w:rsidRPr="00F02A52">
        <w:rPr>
          <w:rFonts w:eastAsia="Calibri"/>
          <w:lang w:val="en-US"/>
        </w:rPr>
        <w:fldChar w:fldCharType="begin" w:fldLock="1"/>
      </w:r>
      <w:r>
        <w:rPr>
          <w:rFonts w:eastAsia="Calibri"/>
          <w:lang w:val="en-US"/>
        </w:rPr>
        <w:instrText>ADDIN CSL_CITATION { "citationItems" : [ { "id" : "ITEM-1", "itemData" : { "author" : [ { "dropping-particle" : "", "family" : "European Commission", "given" : "", "non-dropping-particle" : "", "parse-names" : false, "suffix" : "" } ], "id" : "ITEM-1", "issue" : "January", "issued" : { "date-parts" : [ [ "2009" ] ] }, "number-of-pages" : "557", "title" : "Reference Document on Best Available Techniques for Management of Tailings and Waste-Rock in Mining Activities", "type" : "report" }, "uris" : [ "http://www.mendeley.com/documents/?uuid=8ad557ab-b37b-4d7a-9033-a010beb990fa" ] } ], "mendeley" : { "formattedCitation" : "(European Commission, 2009b)", "plainTextFormattedCitation" : "(European Commission, 2009b)", "previouslyFormattedCitation" : "(European Commission, 2009b)" }, "properties" : {  }, "schema" : "https://github.com/citation-style-language/schema/raw/master/csl-citation.json" }</w:instrText>
      </w:r>
      <w:r w:rsidRPr="00F02A52">
        <w:rPr>
          <w:rFonts w:eastAsia="Calibri"/>
          <w:lang w:val="en-US"/>
        </w:rPr>
        <w:fldChar w:fldCharType="separate"/>
      </w:r>
      <w:r w:rsidRPr="00F02A52">
        <w:rPr>
          <w:rFonts w:eastAsia="Calibri"/>
          <w:lang w:val="en-US"/>
        </w:rPr>
        <w:t>(European Commission, 2009b)</w:t>
      </w:r>
      <w:r w:rsidRPr="00F02A52">
        <w:rPr>
          <w:rFonts w:eastAsia="Calibri"/>
          <w:lang w:val="en-US"/>
        </w:rPr>
        <w:fldChar w:fldCharType="end"/>
      </w:r>
      <w:r w:rsidRPr="00F02A52">
        <w:rPr>
          <w:rFonts w:eastAsia="Calibri"/>
          <w:lang w:val="en-US"/>
        </w:rPr>
        <w:t xml:space="preserve">. If carefully planned, mineral extraction can positively contribute to biodiversity conservation through creation of wildlife habitats during restoration (see </w:t>
      </w:r>
      <w:r w:rsidRPr="00255F16">
        <w:rPr>
          <w:rFonts w:eastAsia="Calibri"/>
          <w:lang w:val="en-US"/>
        </w:rPr>
        <w:t>Chapter</w:t>
      </w:r>
      <w:r w:rsidR="00444013">
        <w:rPr>
          <w:rFonts w:eastAsia="Calibri"/>
          <w:lang w:val="en-US"/>
        </w:rPr>
        <w:t xml:space="preserve"> 4, Section</w:t>
      </w:r>
      <w:r w:rsidRPr="00255F16">
        <w:rPr>
          <w:rFonts w:eastAsia="Calibri"/>
          <w:lang w:val="en-US"/>
        </w:rPr>
        <w:t xml:space="preserve"> 4.4.4.1).</w:t>
      </w:r>
      <w:r w:rsidRPr="00F02A52">
        <w:rPr>
          <w:rFonts w:eastAsia="Calibri"/>
          <w:lang w:val="en-US"/>
        </w:rPr>
        <w:t xml:space="preserve"> </w:t>
      </w:r>
    </w:p>
    <w:p w14:paraId="02E1E5AC" w14:textId="121D05E4" w:rsidR="00E97DE0" w:rsidRPr="00F02A52" w:rsidRDefault="00E97DE0" w:rsidP="00E97DE0">
      <w:pPr>
        <w:rPr>
          <w:rFonts w:eastAsia="Calibri"/>
          <w:lang w:val="en-US"/>
        </w:rPr>
      </w:pPr>
      <w:r w:rsidRPr="00F02A52">
        <w:rPr>
          <w:rFonts w:eastAsia="Calibri"/>
          <w:lang w:val="en-US"/>
        </w:rPr>
        <w:t>Energy and mining activities and their policies may have adverse effects on indigenous populations (e.g. in the Russian Federation, Fennoscandinavia and Greenland</w:t>
      </w:r>
      <w:r w:rsidR="00EA7D29">
        <w:rPr>
          <w:rFonts w:eastAsia="Calibri"/>
          <w:lang w:val="en-US"/>
        </w:rPr>
        <w:t xml:space="preserve"> -</w:t>
      </w:r>
      <w:r w:rsidRPr="00F02A52">
        <w:rPr>
          <w:rFonts w:eastAsia="Calibri"/>
          <w:lang w:val="en-US"/>
        </w:rPr>
        <w:t xml:space="preserve"> </w:t>
      </w:r>
      <w:r w:rsidRPr="00F02A52">
        <w:rPr>
          <w:rFonts w:eastAsia="Calibri"/>
          <w:lang w:val="en-US"/>
        </w:rPr>
        <w:fldChar w:fldCharType="begin" w:fldLock="1"/>
      </w:r>
      <w:r>
        <w:rPr>
          <w:rFonts w:eastAsia="Calibri"/>
          <w:lang w:val="en-US"/>
        </w:rPr>
        <w:instrText>ADDIN CSL_CITATION { "citationItems" : [ { "id" : "ITEM-1", "itemData" : { "ISBN" : "9780415816533", "abstract" : "Introduction to International Environmental Law provides a concise overview of international environmental law and the relations and agreements among nations to facilitate environmental protection. Beginning by exploring the history nature and sources of international environmental law, Professor Koivurova moves on to consider the key principles as well as examining the implementation and effectiveness of international environmental law in practice. It considers how international environmental law has developed away from other branches of international law which are heavily based on state sovereignty, in order to more effectively facilitate environmental protection and concludes by posing questions about the future of the field. Taking a concise, accessible approach throughout and employing case studies drawn from a global range of examples, this book is the ideal first point of entry to the context, principles and issues of this important subject.", "author" : [ { "dropping-particle" : "", "family" : "Koivurova", "given" : "Timo", "non-dropping-particle" : "", "parse-names" : false, "suffix" : "" } ], "id" : "ITEM-1", "issued" : { "date-parts" : [ [ "2014" ] ] }, "number-of-pages" : "240", "publisher" : "Routledge", "publisher-place" : "London", "title" : "Introduction to International Environmental Law", "type" : "book" }, "uris" : [ "http://www.mendeley.com/documents/?uuid=139d8964-a47b-3aaa-a6c7-c4606560e5b5" ] } ], "mendeley" : { "formattedCitation" : "(Koivurova, 2014)", "manualFormatting" : "(Koivurova, 2014)", "plainTextFormattedCitation" : "(Koivurova, 2014)", "previouslyFormattedCitation" : "(Koivurova, 201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Koivurova, 2014)</w:t>
      </w:r>
      <w:r w:rsidRPr="00F02A52">
        <w:rPr>
          <w:rFonts w:eastAsia="Calibri"/>
          <w:lang w:val="en-US"/>
        </w:rPr>
        <w:fldChar w:fldCharType="end"/>
      </w:r>
      <w:r w:rsidRPr="00F02A52">
        <w:rPr>
          <w:rFonts w:eastAsia="Calibri"/>
          <w:lang w:val="en-US"/>
        </w:rPr>
        <w:t xml:space="preserve">. For instance, Lavrillier </w:t>
      </w:r>
      <w:r w:rsidRPr="00F02A52">
        <w:rPr>
          <w:rFonts w:eastAsia="Times New Roman" w:cs="Times New Roman"/>
          <w:lang w:val="en-US"/>
        </w:rPr>
        <w:fldChar w:fldCharType="begin" w:fldLock="1"/>
      </w:r>
      <w:r>
        <w:rPr>
          <w:rFonts w:eastAsia="Times New Roman" w:cs="Times New Roman"/>
          <w:lang w:val="en-US"/>
        </w:rPr>
        <w:instrText>ADDIN CSL_CITATION { "citationItems" : [ { "id" : "ITEM-1", "itemData" : { "ISSN" : "0032-2474", "abstract" : "Living in close relationship with the Siberian environment, for several decades the Tungus (Evenk and Even peoples) have been noticing numerous changes in climate, flora and fauna. Based on fieldwork among reindeer herders, hunters and fishermen in Yakutia, the Amur region and Kamchatka, this paper explores how climate change is perceived, and how it causes economic, social and ritual changes. It questions the modifications of the economic and religious human-environment relationships through various aspects. It analyses the indigenous perception of a link between the environment and identity and the indigenous notion of adaptation and vulnerability. It also compares their adaptive strategies that either use old techniques, or trigger mutations. In this context, the notion of reciprocity seems to be disappearing and a new notion of time-space in managing the environment is appearing. This paper analyses the religious changes, such as the creation of new rituals and millenarian narratives or the rebirth of shamanistic legends.", "author" : [ { "dropping-particle" : "", "family" : "Lavrillier", "given" : "Alexandra", "non-dropping-particle" : "", "parse-names" : false, "suffix" : "" } ], "container-title" : "Polar Record", "id" : "ITEM-1", "issue" : "3", "issued" : { "date-parts" : [ [ "2013", "5", "1" ] ] }, "language" : "English", "note" : "NULL", "page" : "260-271", "publisher" : "Cambridge University Press", "title" : "Climate change among nomadic and settled Tungus of Siberia: continuity and changes in economic and ritual relationships with the natural environment", "type" : "article-journal", "volume" : "49" }, "locator" : ", 263-264", "uris" : [ "http://www.mendeley.com/documents/?uuid=2a69076c-08d4-42c1-b065-9cb4baeaf12f" ] } ], "mendeley" : { "formattedCitation" : "(Lavrillier, 2013, p. 263-264)", "plainTextFormattedCitation" : "(Lavrillier, 2013, p. 263-264)", "previouslyFormattedCitation" : "(Lavrillier, 2013, p. 263-264)" }, "properties" : {  }, "schema" : "https://github.com/citation-style-language/schema/raw/master/csl-citation.json" }</w:instrText>
      </w:r>
      <w:r w:rsidRPr="00F02A52">
        <w:rPr>
          <w:rFonts w:eastAsia="Times New Roman" w:cs="Times New Roman"/>
          <w:lang w:val="en-US"/>
        </w:rPr>
        <w:fldChar w:fldCharType="separate"/>
      </w:r>
      <w:r w:rsidRPr="00F02A52">
        <w:rPr>
          <w:rFonts w:eastAsia="Times New Roman" w:cs="Times New Roman"/>
          <w:lang w:val="en-US"/>
        </w:rPr>
        <w:t>(Lavrillier, 2013, p. 263-264)</w:t>
      </w:r>
      <w:r w:rsidRPr="00F02A52">
        <w:rPr>
          <w:rFonts w:eastAsia="Times New Roman" w:cs="Times New Roman"/>
          <w:lang w:val="en-US"/>
        </w:rPr>
        <w:fldChar w:fldCharType="end"/>
      </w:r>
      <w:r w:rsidRPr="00F02A52">
        <w:rPr>
          <w:rFonts w:eastAsia="Calibri"/>
          <w:lang w:val="en-US"/>
        </w:rPr>
        <w:t xml:space="preserve"> notes that the nomadic and settled Evenk and Even Siberian people face pollution from local mining companies, construction of dams, roads, railways and pipelines, coal power plants and other exploitation of natural resources, which bear negative impacts on the immediate natural environment of the hunters, herders and fishermen. The </w:t>
      </w:r>
      <w:r>
        <w:rPr>
          <w:rFonts w:eastAsia="Calibri"/>
          <w:lang w:val="en-US"/>
        </w:rPr>
        <w:t>United Nations</w:t>
      </w:r>
      <w:r w:rsidRPr="00F02A52">
        <w:rPr>
          <w:rFonts w:eastAsia="Calibri"/>
          <w:lang w:val="en-US"/>
        </w:rPr>
        <w:t xml:space="preserve"> special rapporteur on indigenous issues and the International Work Group for Indigenous Affairs have repeatedly monitored how the indigenous peoples in Fennoscandinavia are affected by extractive industries. Consequently, they have urged countries to ratify the International Labour Organi</w:t>
      </w:r>
      <w:r>
        <w:rPr>
          <w:rFonts w:eastAsia="Calibri"/>
          <w:lang w:val="en-US"/>
        </w:rPr>
        <w:t>z</w:t>
      </w:r>
      <w:r w:rsidRPr="00F02A52">
        <w:rPr>
          <w:rFonts w:eastAsia="Calibri"/>
          <w:lang w:val="en-US"/>
        </w:rPr>
        <w:t xml:space="preserve">ation’s Convention No. 169, and to implement the “free prior and informed consent”, i.e. the principle that a community has the right to give or withhold its consent to proposed projects that may affect the lands they customarily own, occupy or otherwise use </w:t>
      </w:r>
      <w:r w:rsidRPr="00F02A52">
        <w:rPr>
          <w:rFonts w:eastAsia="Calibri"/>
          <w:lang w:val="en-US"/>
        </w:rPr>
        <w:fldChar w:fldCharType="begin" w:fldLock="1"/>
      </w:r>
      <w:r>
        <w:rPr>
          <w:rFonts w:eastAsia="Calibri"/>
          <w:lang w:val="en-US"/>
        </w:rPr>
        <w:instrText>ADDIN CSL_CITATION { "citationItems" : [ { "id" : "ITEM-1", "itemData" : { "author" : [ { "dropping-particle" : "", "family" : "Rohr", "given" : "Johannes", "non-dropping-particle" : "", "parse-names" : false, "suffix" : "" } ], "editor" : [ { "dropping-particle" : "", "family" : "Vinding", "given" : "Diana", "non-dropping-particle" : "", "parse-names" : false, "suffix" : "" }, { "dropping-particle" : "", "family" : "Wessendorf", "given" : "Kathrin", "non-dropping-particle" : "", "parse-names" : false, "suffix" : "" } ], "id" : "ITEM-1", "issued" : { "date-parts" : [ [ "2014" ] ] }, "number-of-pages" : "69", "publisher" : "International Work Group for Indigenous Affairs (IWGIA)", "publisher-place" : "Copenhagen", "title" : "IWGIA Report 18: Indigenous Peoples in the Russian Federation", "type" : "report" }, "uris" : [ "http://www.mendeley.com/documents/?uuid=ab7c54b0-012d-4d40-8154-0ea128ed9702" ] } ], "mendeley" : { "formattedCitation" : "(Rohr, 2014)", "plainTextFormattedCitation" : "(Rohr, 2014)", "previouslyFormattedCitation" : "(Rohr, 2014)" }, "properties" : {  }, "schema" : "https://github.com/citation-style-language/schema/raw/master/csl-citation.json" }</w:instrText>
      </w:r>
      <w:r w:rsidRPr="00F02A52">
        <w:rPr>
          <w:rFonts w:eastAsia="Calibri"/>
          <w:lang w:val="en-US"/>
        </w:rPr>
        <w:fldChar w:fldCharType="separate"/>
      </w:r>
      <w:r w:rsidRPr="00F02A52">
        <w:rPr>
          <w:rFonts w:eastAsia="Calibri"/>
          <w:lang w:val="en-US"/>
        </w:rPr>
        <w:t>(Rohr, 2014)</w:t>
      </w:r>
      <w:r w:rsidRPr="00F02A52">
        <w:rPr>
          <w:rFonts w:eastAsia="Calibri"/>
          <w:lang w:val="en-US"/>
        </w:rPr>
        <w:fldChar w:fldCharType="end"/>
      </w:r>
      <w:r w:rsidRPr="00F02A52">
        <w:rPr>
          <w:rFonts w:eastAsia="Calibri"/>
          <w:lang w:val="en-US"/>
        </w:rPr>
        <w:t xml:space="preserve">. Norway is the first country to ratify ILO 169 (in 1990) and to implement a consultation procedure with the Sami parliament. Besides, there is an interesting governance trend emerging within the mining sector where local actors start to play an important role in governance. According to Prno and Slocombe </w:t>
      </w:r>
      <w:r w:rsidRPr="00F02A52">
        <w:rPr>
          <w:rFonts w:eastAsia="Calibri"/>
          <w:lang w:val="en-US"/>
        </w:rPr>
        <w:fldChar w:fldCharType="begin" w:fldLock="1"/>
      </w:r>
      <w:r>
        <w:rPr>
          <w:rFonts w:eastAsia="Calibri"/>
          <w:lang w:val="en-US"/>
        </w:rPr>
        <w:instrText>ADDIN CSL_CITATION { "citationItems" : [ { "id" : "ITEM-1", "itemData" : { "DOI" : "10.1016/j.resourpol.2012.04.002", "ISSN" : "03014207", "abstract" : "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u2018social license to operate\u2019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 "author" : [ { "dropping-particle" : "", "family" : "Prno", "given" : "Jason", "non-dropping-particle" : "", "parse-names" : false, "suffix" : "" }, { "dropping-particle" : "", "family" : "Scott Slocombe", "given" : "D.", "non-dropping-particle" : "", "parse-names" : false, "suffix" : "" } ], "container-title" : "Resources Policy", "id" : "ITEM-1", "issue" : "3", "issued" : { "date-parts" : [ [ "2012" ] ] }, "page" : "346-357", "title" : "Exploring the origins of \u2018social license to operate\u2019 in the mining sector: Perspectives from governance and sustainability theories", "type" : "article-journal", "volume" : "37" }, "suppress-author" : 1, "uris" : [ "http://www.mendeley.com/documents/?uuid=0c962d50-f547-476b-96a7-4c274ddd85c6" ] } ], "mendeley" : { "formattedCitation" : "(2012)", "plainTextFormattedCitation" : "(2012)", "previouslyFormattedCitation" : "(2012)" }, "properties" : {  }, "schema" : "https://github.com/citation-style-language/schema/raw/master/csl-citation.json" }</w:instrText>
      </w:r>
      <w:r w:rsidRPr="00F02A52">
        <w:rPr>
          <w:rFonts w:eastAsia="Calibri"/>
          <w:lang w:val="en-US"/>
        </w:rPr>
        <w:fldChar w:fldCharType="separate"/>
      </w:r>
      <w:r w:rsidRPr="00F02A52">
        <w:rPr>
          <w:rFonts w:eastAsia="Calibri"/>
          <w:lang w:val="en-US"/>
        </w:rPr>
        <w:t>(2012)</w:t>
      </w:r>
      <w:r w:rsidRPr="00F02A52">
        <w:rPr>
          <w:rFonts w:eastAsia="Calibri"/>
          <w:lang w:val="en-US"/>
        </w:rPr>
        <w:fldChar w:fldCharType="end"/>
      </w:r>
      <w:r w:rsidRPr="00F02A52">
        <w:rPr>
          <w:rFonts w:eastAsia="Calibri"/>
          <w:lang w:val="en-US"/>
        </w:rPr>
        <w:t xml:space="preserve"> traditional governance modes of mining are no longer sufficient for these actors. The demand for a greater share of income and </w:t>
      </w:r>
      <w:r w:rsidRPr="00F02A52">
        <w:rPr>
          <w:rFonts w:eastAsia="Calibri"/>
          <w:lang w:val="en-US"/>
        </w:rPr>
        <w:lastRenderedPageBreak/>
        <w:t xml:space="preserve">participation has urged mining companies (e.g. in Norway, Finland, and Sweden) to gain a “social license to operate” from local communities to avoid conflicts </w:t>
      </w:r>
      <w:r w:rsidRPr="00F02A52">
        <w:rPr>
          <w:rFonts w:eastAsia="Calibri"/>
          <w:lang w:val="en-US"/>
        </w:rPr>
        <w:fldChar w:fldCharType="begin" w:fldLock="1"/>
      </w:r>
      <w:r>
        <w:rPr>
          <w:rFonts w:eastAsia="Calibri"/>
          <w:lang w:val="en-US"/>
        </w:rPr>
        <w:instrText>ADDIN CSL_CITATION { "citationItems" : [ { "id" : "ITEM-1", "itemData" : { "DOI" : "10.1080/1088937X.2015.1056859", "ISSN" : "19390513 1088937X", "abstract" : "\u00a9 2015 Taylor &amp; Francis. The concept of social license to operate (SLO) is increasingly being used throughout the world to describe a specific aspect of company\u2013community relations in resource-extractive projects, in particular how different actors interact to resolve, or not, the social and economic impacts on local communities and other stakeholders. This article will tease out the main elements of the SLO concept and examine the degree to which both actors (mining companies and communities), verbally and in action, respond toward one another. Based on previous empirical studies of scholars in the field, we have applied an analytical framework of SLO to empirically test whether or not it can provide greater insight into the motivations both behind a community's acceptance of or opposition to a company's project, as well as the extent to which a company is willing to appease the public in order to gain their acceptance. The framework combines a set of normative criteria the company must meet as a precondition to gaining SLO, with different levels of community acceptance indicating the degree to which a community bestows SLO on the company. Eight case studies from the European north (two mining projects in each of the countries Norway, Finland, Russia, and Sweden) have been selected to test the SLO analytical framework in order to ultimately determine whether a company's specific SLO practices (i.e. active public engagement, sponsoring community projects, etc.) generate different levels of community acceptance. Although there are other contributing factors that affect company\u2013community relations in the context of mining projects, most notably the legal and regulatory frameworks for resource-extractive projects, the goal of this article is to focus on the social and ethical dimensions of the company\u2013community relationship.", "author" : [ { "dropping-particle" : "", "family" : "Koivurova", "given" : "Timo", "non-dropping-particle" : "", "parse-names" : false, "suffix" : "" }, { "dropping-particle" : "", "family" : "Buanes", "given" : "A.", "non-dropping-particle" : "", "parse-names" : false, "suffix" : "" }, { "dropping-particle" : "", "family" : "Riabova", "given" : "L.", "non-dropping-particle" : "", "parse-names" : false, "suffix" : "" }, { "dropping-particle" : "", "family" : "Didyk", "given" : "V.", "non-dropping-particle" : "", "parse-names" : false, "suffix" : "" }, { "dropping-particle" : "", "family" : "Ejdemo", "given" : "T.", "non-dropping-particle" : "", "parse-names" : false, "suffix" : "" }, { "dropping-particle" : "", "family" : "Poelzer", "given" : "G.", "non-dropping-particle" : "", "parse-names" : false, "suffix" : "" }, { "dropping-particle" : "", "family" : "Taavo", "given" : "P.", "non-dropping-particle" : "", "parse-names" : false, "suffix" : "" }, { "dropping-particle" : "", "family" : "Lesser", "given" : "P.", "non-dropping-particle" : "", "parse-names" : false, "suffix" : "" } ], "container-title" : "Polar Geography", "id" : "ITEM-1", "issue" : "3", "issued" : { "date-parts" : [ [ "2015" ] ] }, "page" : "194-227", "title" : "\u2018Social license to operate\u2019: a relevant term in Northern European mining?", "type" : "article-journal", "volume" : "38" }, "uris" : [ "http://www.mendeley.com/documents/?uuid=bfd5e1f7-586c-450e-8372-40ccd67c9e90" ] } ], "mendeley" : { "formattedCitation" : "(Koivurova et al., 2015)", "plainTextFormattedCitation" : "(Koivurova et al., 2015)", "previouslyFormattedCitation" : "(Koivurova et al., 2015)" }, "properties" : {  }, "schema" : "https://github.com/citation-style-language/schema/raw/master/csl-citation.json" }</w:instrText>
      </w:r>
      <w:r w:rsidRPr="00F02A52">
        <w:rPr>
          <w:rFonts w:eastAsia="Calibri"/>
          <w:lang w:val="en-US"/>
        </w:rPr>
        <w:fldChar w:fldCharType="separate"/>
      </w:r>
      <w:r w:rsidRPr="00F02A52">
        <w:rPr>
          <w:rFonts w:eastAsia="Calibri"/>
          <w:lang w:val="en-US"/>
        </w:rPr>
        <w:t xml:space="preserve">(Koivurova </w:t>
      </w:r>
      <w:r w:rsidR="009E3418" w:rsidRPr="009E3418">
        <w:rPr>
          <w:rFonts w:eastAsia="Calibri"/>
          <w:i/>
          <w:lang w:val="en-US"/>
        </w:rPr>
        <w:t>et al.</w:t>
      </w:r>
      <w:r w:rsidRPr="00F02A52">
        <w:rPr>
          <w:rFonts w:eastAsia="Calibri"/>
          <w:lang w:val="en-US"/>
        </w:rPr>
        <w:t>, 2015)</w:t>
      </w:r>
      <w:r w:rsidRPr="00F02A52">
        <w:rPr>
          <w:rFonts w:eastAsia="Calibri"/>
          <w:lang w:val="en-US"/>
        </w:rPr>
        <w:fldChar w:fldCharType="end"/>
      </w:r>
      <w:r w:rsidRPr="00F02A52">
        <w:rPr>
          <w:rFonts w:eastAsia="Calibri"/>
          <w:lang w:val="en-US"/>
        </w:rPr>
        <w:t>.</w:t>
      </w:r>
    </w:p>
    <w:p w14:paraId="2F34AC89" w14:textId="012F487B" w:rsidR="00E97DE0" w:rsidRPr="00F02A52" w:rsidRDefault="00E97DE0" w:rsidP="00E97DE0">
      <w:pPr>
        <w:rPr>
          <w:rFonts w:eastAsia="Calibri" w:cs="Arial"/>
          <w:lang w:val="en-US"/>
        </w:rPr>
      </w:pPr>
      <w:r w:rsidRPr="00F02A52">
        <w:rPr>
          <w:rFonts w:eastAsia="Calibri"/>
          <w:i/>
          <w:lang w:val="en-US"/>
        </w:rPr>
        <w:t>Manufacturing.</w:t>
      </w:r>
      <w:r w:rsidRPr="00F02A52">
        <w:rPr>
          <w:rFonts w:eastAsia="Calibri"/>
          <w:lang w:val="en-US"/>
        </w:rPr>
        <w:t xml:space="preserve"> </w:t>
      </w:r>
      <w:r w:rsidR="005A3E13">
        <w:rPr>
          <w:rFonts w:eastAsia="Calibri"/>
          <w:b/>
          <w:lang w:val="en-US"/>
        </w:rPr>
        <w:t>Table 6.10</w:t>
      </w:r>
      <w:r w:rsidRPr="00F02A52">
        <w:rPr>
          <w:rFonts w:eastAsia="Calibri"/>
          <w:lang w:val="en-US"/>
        </w:rPr>
        <w:t xml:space="preserve"> presents a compilation of business-related risks and opportunities that are relevant for the manufacturing sector as well as businesses from other sectors. Risks and opportunities are classified according to five business dimensions: operational, regulatory and legal, reputational, market and product, and financing. It identifies the actions, mechanisms or institutional arrangements in place for biodiversity and nature’s contributions to people, and governance that companies can undertake voluntarily. </w:t>
      </w:r>
      <w:r w:rsidRPr="00F02A52">
        <w:rPr>
          <w:rFonts w:eastAsia="Calibri" w:cs="Arial"/>
          <w:lang w:val="en-US"/>
        </w:rPr>
        <w:t xml:space="preserve">A growing number of examples illustrate how risks and opportunities are addressed and integrated in business strategies to comply with the emerging regulatory frameworks. Manufacturing industries are classified in divisions 10-33 of the International Standard Industrial Classification of economic activities </w:t>
      </w:r>
      <w:r w:rsidRPr="00F02A52">
        <w:rPr>
          <w:rFonts w:eastAsia="Calibri" w:cs="Arial"/>
          <w:lang w:val="en-US"/>
        </w:rPr>
        <w:fldChar w:fldCharType="begin" w:fldLock="1"/>
      </w:r>
      <w:r>
        <w:rPr>
          <w:rFonts w:eastAsia="Calibri" w:cs="Arial"/>
          <w:lang w:val="en-US"/>
        </w:rPr>
        <w:instrText>ADDIN CSL_CITATION { "citationItems" : [ { "id" : "ITEM-1", "itemData" : { "URL" : "https://unstats.un.org/unsd/cr/registry/regcst.asp?Cl=27", "accessed" : { "date-parts" : [ [ "2017", "2", "28" ] ] }, "author" : [ { "dropping-particle" : "", "family" : "UNSTATS", "given" : "", "non-dropping-particle" : "", "parse-names" : false, "suffix" : "" } ], "container-title" : "United Nations Statistics Division", "id" : "ITEM-1", "issued" : { "date-parts" : [ [ "2017" ] ] }, "title" : "International Standard Industrial Classification of All Economic Activities, Rev. 4", "type" : "webpage" }, "uris" : [ "http://www.mendeley.com/documents/?uuid=6f351e2b-d011-4556-b408-f475367c06c0" ] } ], "mendeley" : { "formattedCitation" : "(UNSTATS, 2017)", "plainTextFormattedCitation" : "(UNSTATS, 2017)", "previouslyFormattedCitation" : "(UNSTATS, 2017)" }, "properties" : {  }, "schema" : "https://github.com/citation-style-language/schema/raw/master/csl-citation.json" }</w:instrText>
      </w:r>
      <w:r w:rsidRPr="00F02A52">
        <w:rPr>
          <w:rFonts w:eastAsia="Calibri" w:cs="Arial"/>
          <w:lang w:val="en-US"/>
        </w:rPr>
        <w:fldChar w:fldCharType="separate"/>
      </w:r>
      <w:r w:rsidRPr="00F02A52">
        <w:rPr>
          <w:rFonts w:eastAsia="Calibri" w:cs="Arial"/>
          <w:lang w:val="en-US"/>
        </w:rPr>
        <w:t>(UNSTATS, 2017)</w:t>
      </w:r>
      <w:r w:rsidRPr="00F02A52">
        <w:rPr>
          <w:rFonts w:eastAsia="Calibri" w:cs="Arial"/>
          <w:lang w:val="en-US"/>
        </w:rPr>
        <w:fldChar w:fldCharType="end"/>
      </w:r>
      <w:r w:rsidRPr="00F02A52">
        <w:rPr>
          <w:rFonts w:eastAsia="Calibri" w:cs="Arial"/>
          <w:lang w:val="en-US"/>
        </w:rPr>
        <w:t xml:space="preserve">. Given the diversity of industries that integrate such a categorization, it is hard to imagine one division that does not depend on or affects nature’s contributions to people. More often, both the impacts and dependencies are observed at different stages of supply chains ranging from resource extraction to components manufacture, transportation, packaging, use, disposal, and recycling. The use of life cycle analysis is hence being pointed out as a means to trace and identify dependencies and impacts of the manufacturing sector on biodiversity and </w:t>
      </w:r>
      <w:r>
        <w:rPr>
          <w:rFonts w:eastAsia="Calibri" w:cs="Arial"/>
          <w:lang w:val="en-US"/>
        </w:rPr>
        <w:t>nature’s contributions to people</w:t>
      </w:r>
      <w:r w:rsidRPr="00F02A52">
        <w:rPr>
          <w:rFonts w:eastAsia="Calibri" w:cs="Arial"/>
          <w:lang w:val="en-US"/>
        </w:rPr>
        <w:t xml:space="preserve"> in the academic sphere </w:t>
      </w:r>
      <w:r w:rsidRPr="00F02A52">
        <w:rPr>
          <w:rFonts w:eastAsia="Calibri" w:cs="Arial"/>
          <w:lang w:val="en-US"/>
        </w:rPr>
        <w:fldChar w:fldCharType="begin" w:fldLock="1"/>
      </w:r>
      <w:r>
        <w:rPr>
          <w:rFonts w:eastAsia="Calibri" w:cs="Arial"/>
          <w:lang w:val="en-US"/>
        </w:rPr>
        <w:instrText>ADDIN CSL_CITATION { "citationItems" : [ { "id" : "ITEM-1", "itemData" : { "DOI" : "10.1016/j.procir.2016.03.143", "ISSN" : "22128271", "abstract" : "Environmental externalities are a typical example of market failures. These market failures could be corrected if decision makers had the \"right\" information and were aware of the real costs of their activities. Currently, companies consider biodiversity and Ecosystem Services (ES) as environmental externalities. The idea proposed in this paper is to study the links between the life cycle of a product and ES. To achieve that, the paper presents an approach to account for ES in Life Cycle Assessment (LCA). This proposal is illustrated in an industrial case study by means of a bio economic model of ES.", "author" : [ { "dropping-particle" : "", "family" : "Bruel", "given" : "Aure\u0301lien", "non-dropping-particle" : "", "parse-names" : false, "suffix" : "" }, { "dropping-particle" : "", "family" : "Troussier", "given" : "Nade\u0301ge", "non-dropping-particle" : "", "parse-names" : false, "suffix" : "" }, { "dropping-particle" : "", "family" : "Guillaume", "given" : "Bertrand", "non-dropping-particle" : "", "parse-names" : false, "suffix" : "" }, { "dropping-particle" : "", "family" : "Sirina", "given" : "Natalia", "non-dropping-particle" : "", "parse-names" : false, "suffix" : "" } ], "container-title" : "Procedia CIRP", "id" : "ITEM-1", "issued" : { "date-parts" : [ [ "2016" ] ] }, "page" : "382-387", "publisher" : "Elsevier B.V.", "title" : "Considering Ecosystem Services in Life Cycle Assessment to Evaluate Environmental Externalities", "type" : "article-journal", "volume" : "48" }, "uris" : [ "http://www.mendeley.com/documents/?uuid=9a808c8b-59be-49a5-a760-773b9a2e820d" ] }, { "id" : "ITEM-2", "itemData" : { "DOI" : "10.1016/j.apenergy.2014.11.002", "ISSN" : "03062619", "abstract" : "Torrefaction is a thermal pre-treatment process for upgrading raw biomass into a more energy dense fuel. Torrefied biomass is combined with a densification process to increase its bulk density similar to conventional wood-pelleting production. This paper identifies the significant environmental impacts associated with production and delivery of these two fuels, using cradle-to-gate life cycle assessment. A feedstock of Scots Pine is modelled for a localised torrefaction/wood pellet plant located in Norway, with the products from each facility delivered to a power station in the UK.Results show that the relative benefits of torrefaction over wood-pellets are higher on per MJ delivered basis due to the higher calorific value of the fuel. The climate change and fossil depletion impacts for torrefied pellets modelled were lower than wood pellets, using an assumption that the drying requirement of the reactor was 3.0. MJ/kg water removed for both cases. Sensitivity analysis of the model indicated that the relative impact improvement of the torrefied pellet case compared to wood pellets is strongly dependent on the biomass drying requirement and the proportion of total process heat supplied by the re-circulated torrefaction gas. Land requirements for torrefied pellets are higher due to the mass losses in production.", "author" : [ { "dropping-particle" : "", "family" : "Adams", "given" : "P.W.R.", "non-dropping-particle" : "", "parse-names" : false, "suffix" : "" }, { "dropping-particle" : "", "family" : "Shirley", "given" : "J.E.J.", "non-dropping-particle" : "", "parse-names" : false, "suffix" : "" }, { "dropping-particle" : "", "family" : "McManus", "given" : "M.C.", "non-dropping-particle" : "", "parse-names" : false, "suffix" : "" } ], "container-title" : "Applied Energy", "id" : "ITEM-2", "issued" : { "date-parts" : [ [ "2015" ] ] }, "page" : "367-380", "publisher" : "Elsevier Ltd", "title" : "Comparative cradle-to-gate life cycle assessment of wood pellet production with torrefaction", "type" : "article-journal", "volume" : "138" }, "prefix" : "e.g., ", "uris" : [ "http://www.mendeley.com/documents/?uuid=eb946514-3028-4621-9c50-77b77f611c0e" ] }, { "id" : "ITEM-3", "itemData" : { "DOI" : "10.1111/1365-2664.12683", "ISSN" : "13652664", "abstract" : "Decision makers increasingly use Life Cycle Assessment (LCA) as a tool to measure the environmental sustainability of products. LCA is of particular importance in globalized agricultural supply chains, which have environmental effects in multiple and spatially dispersed locations. Incorporation of impacts on biodiversity that arise from agricultural production systems into environmental assessment methods is an emerging area of work in LCA, and current approaches have limitations, including the need for: (i) improved assessment of impacts to biodiversity associated with agricultural production, (ii) inclusion of new biodiversity indicators (e.g. conservation value, functional diversity, ecosystem services) and (iii) inclusion of previously unaccounted modelling variables that go beyond land-use impacts (e.g. climate change, water and soil quality). Synthesis and applications. Ecological models and understanding can contribute to address the limitations of current Life Cycle Assessment (LCA) methods in agricultural production systems and to make them more ecologically-relevant. This will be necessary to ensure that biodiversity is not neglected in decision-making that relies on LCA.", "author" : [ { "dropping-particle" : "", "family" : "Teillard", "given" : "F\u00e9lix", "non-dropping-particle" : "", "parse-names" : false, "suffix" : "" }, { "dropping-particle" : "", "family" : "Maia de Souza", "given" : "Danielle", "non-dropping-particle" : "", "parse-names" : false, "suffix" : "" }, { "dropping-particle" : "", "family" : "Thoma", "given" : "Greg", "non-dropping-particle" : "", "parse-names" : false, "suffix" : "" }, { "dropping-particle" : "", "family" : "Gerber", "given" : "Pierre J.", "non-dropping-particle" : "", "parse-names" : false, "suffix" : "" }, { "dropping-particle" : "", "family" : "Finn", "given" : "John A.", "non-dropping-particle" : "", "parse-names" : false, "suffix" : "" }, { "dropping-particle" : "", "family" : "Bode", "given" : "Michael", "non-dropping-particle" : "", "parse-names" : false, "suffix" : "" } ], "container-title" : "Journal of Applied Ecology", "id" : "ITEM-3", "issue" : "5", "issued" : { "date-parts" : [ [ "2016" ] ] }, "page" : "1422-1429", "title" : "What does Life-Cycle Assessment of agricultural products need for more meaningful inclusion of biodiversity?", "type" : "article-journal", "volume" : "53" }, "uris" : [ "http://www.mendeley.com/documents/?uuid=da39fe68-313d-4a20-a837-d7473b1600aa" ] }, { "id" : "ITEM-4", "itemData" : { "DOI" : "10.1002/aic.15340", "abstract" : "Despite the importance of ecosystems, engineering activities continue to ignore or greatly undervalue their role. Conse- quently, engineered systems often overshoot nature\u2019s capacity to support them, causing ecological degradation. Such systems tend to be inherently unsustainable, and they often fail to benefit from nature\u2019s ability to provide essential goods and services. This work explores the idea of including ecosystems in chemical processes, and assesses whether such a techno-ecological synergistic system can operate within ecological constraints. The demand for ecosystem services is quantified by emissions and resources used, while the supply is provided by ecosystems on the manufacturing site. Appli- cation to a biodiesel manufacturing site demonstrates that ecosystems can be economically and environmentally superior to conventional technologies for making progress toward zero emissions and net positive impact manufacturing. These results highlight the need for shifting the paradigm of engineering from that of dominating nature to embracing nature and respecting its limits. V C 2016 American Institute of Chemical Engineers AIChE J, 62: 3319\u20133333, 2016 Keywords: design, green engineering, process synthesis, ecosystems, unit operations", "author" : [ { "dropping-particle" : "", "family" : "Gopalakrishnan", "given" : "Varsha", "non-dropping-particle" : "", "parse-names" : false, "suffix" : "" }, { "dropping-particle" : "", "family" : "Bakshi", "given" : "Bhavik R.", "non-dropping-particle" : "", "parse-names" : false, "suffix" : "" }, { "dropping-particle" : "", "family" : "Ziv", "given" : "Guy", "non-dropping-particle" : "", "parse-names" : false, "suffix" : "" } ], "container-title" : "AIChE Journal", "id" : "ITEM-4", "issued" : { "date-parts" : [ [ "2016" ] ] }, "page" : "3319-3333", "title" : "Assessing the Capacity of Local Ecosystems to Meet Industrial Demand for Ecosystem Services", "type" : "article-journal", "volume" : "62" }, "uris" : [ "http://www.mendeley.com/documents/?uuid=606bdd15-1432-424b-ae9d-ed6ffe2e95c5" ] } ], "mendeley" : { "formattedCitation" : "(e.g., P. W. R. Adams, Shirley, &amp; McManus, 2015; Bruel, Troussier, Guillaume, &amp; Sirina, 2016; Gopalakrishnan, Bakshi, &amp; Ziv, 2016; Teillard et al., 2016)", "plainTextFormattedCitation" : "(e.g., P. W. R. Adams, Shirley, &amp; McManus, 2015; Bruel, Troussier, Guillaume, &amp; Sirina, 2016; Gopalakrishnan, Bakshi, &amp; Ziv, 2016; Teillard et al., 2016)", "previouslyFormattedCitation" : "(e.g., P. W. R. Adams, Shirley, &amp; McManus, 2015; Bruel, Troussier, Guillaume, &amp; Sirina, 2016; Gopalakrishnan, Bakshi, &amp; Ziv, 2016; Teillard et al., 2016)" }, "properties" : {  }, "schema" : "https://github.com/citation-style-language/schema/raw/master/csl-citation.json" }</w:instrText>
      </w:r>
      <w:r w:rsidRPr="00F02A52">
        <w:rPr>
          <w:rFonts w:eastAsia="Calibri" w:cs="Arial"/>
          <w:lang w:val="en-US"/>
        </w:rPr>
        <w:fldChar w:fldCharType="separate"/>
      </w:r>
      <w:r w:rsidRPr="00F02A52">
        <w:rPr>
          <w:rFonts w:eastAsia="Calibri" w:cs="Arial"/>
          <w:lang w:val="en-US"/>
        </w:rPr>
        <w:t>(e.g., Adams</w:t>
      </w:r>
      <w:r w:rsidR="00883435">
        <w:rPr>
          <w:rFonts w:eastAsia="Calibri" w:cs="Arial"/>
          <w:i/>
          <w:lang w:val="en-US"/>
        </w:rPr>
        <w:t xml:space="preserve"> et al.</w:t>
      </w:r>
      <w:r w:rsidRPr="00F02A52">
        <w:rPr>
          <w:rFonts w:eastAsia="Calibri" w:cs="Arial"/>
          <w:lang w:val="en-US"/>
        </w:rPr>
        <w:t>, 2015; Bruel</w:t>
      </w:r>
      <w:r w:rsidR="00883435">
        <w:rPr>
          <w:rFonts w:eastAsia="Calibri" w:cs="Arial"/>
          <w:i/>
          <w:lang w:val="en-US"/>
        </w:rPr>
        <w:t xml:space="preserve"> et al.</w:t>
      </w:r>
      <w:r w:rsidRPr="00F02A52">
        <w:rPr>
          <w:rFonts w:eastAsia="Calibri" w:cs="Arial"/>
          <w:lang w:val="en-US"/>
        </w:rPr>
        <w:t>, 2016; Gopalakrishnan</w:t>
      </w:r>
      <w:r w:rsidR="00883435">
        <w:rPr>
          <w:rFonts w:eastAsia="Calibri" w:cs="Arial"/>
          <w:i/>
          <w:lang w:val="en-US"/>
        </w:rPr>
        <w:t xml:space="preserve"> et al.</w:t>
      </w:r>
      <w:r w:rsidRPr="00F02A52">
        <w:rPr>
          <w:rFonts w:eastAsia="Calibri" w:cs="Arial"/>
          <w:lang w:val="en-US"/>
        </w:rPr>
        <w:t xml:space="preserve">, 2016; Teillard </w:t>
      </w:r>
      <w:r w:rsidR="009E3418" w:rsidRPr="009E3418">
        <w:rPr>
          <w:rFonts w:eastAsia="Calibri" w:cs="Arial"/>
          <w:i/>
          <w:lang w:val="en-US"/>
        </w:rPr>
        <w:t>et al.</w:t>
      </w:r>
      <w:r w:rsidRPr="00F02A52">
        <w:rPr>
          <w:rFonts w:eastAsia="Calibri" w:cs="Arial"/>
          <w:lang w:val="en-US"/>
        </w:rPr>
        <w:t>, 2016)</w:t>
      </w:r>
      <w:r w:rsidRPr="00F02A52">
        <w:rPr>
          <w:rFonts w:eastAsia="Calibri" w:cs="Arial"/>
          <w:lang w:val="en-US"/>
        </w:rPr>
        <w:fldChar w:fldCharType="end"/>
      </w:r>
      <w:r w:rsidRPr="00F02A52">
        <w:rPr>
          <w:rFonts w:eastAsia="Calibri" w:cs="Arial"/>
          <w:lang w:val="en-US"/>
        </w:rPr>
        <w:t xml:space="preserve">; in corporate practice or guidelines scoping (see e.g., beverage sector </w:t>
      </w:r>
      <w:r w:rsidR="00F02736" w:rsidRPr="00F02A52">
        <w:rPr>
          <w:rFonts w:eastAsia="Calibri" w:cs="Arial"/>
          <w:lang w:val="en-US"/>
        </w:rPr>
        <w:fldChar w:fldCharType="begin" w:fldLock="1"/>
      </w:r>
      <w:r w:rsidR="00F02736">
        <w:rPr>
          <w:rFonts w:eastAsia="Calibri" w:cs="Arial"/>
          <w:lang w:val="en-US"/>
        </w:rPr>
        <w:instrText>ADDIN CSL_CITATION { "citationItems" : [ { "id" : "ITEM-1", "itemData" : { "author" : [ { "dropping-particle" : "", "family" : "Aukema", "given" : "Juliann E.", "non-dropping-particle" : "", "parse-names" : false, "suffix" : "" }, { "dropping-particle" : "", "family" : "Vigerstol", "given" : "Kari L.", "non-dropping-particle" : "", "parse-names" : false, "suffix" : "" } ], "container-title" : "The Nature Conservancy &amp; Beverage Industry Environmental Roundtable", "id" : "ITEM-1", "issued" : { "date-parts" : [ [ "2012" ] ] }, "note" : "NULL", "title" : "Impacts and Dependencies of the Beverage Sector on Biodiversity and Ecosystem Services: An Introduction", "type" : "report" }, "uris" : [ "http://www.mendeley.com/documents/?uuid=afc8b729-9584-49af-bbc7-c950516df780", "http://www.mendeley.com/documents/?uuid=1147e313-1280-48d8-9798-111439ac6f22" ] } ], "mendeley" : { "formattedCitation" : "(Aukema &amp; Vigerstol, 2012)", "plainTextFormattedCitation" : "(Aukema &amp; Vigerstol, 2012)", "previouslyFormattedCitation" : "(Aukema &amp; Vigerstol, 2012)" }, "properties" : {  }, "schema" : "https://github.com/citation-style-language/schema/raw/master/csl-citation.json" }</w:instrText>
      </w:r>
      <w:r w:rsidR="00F02736" w:rsidRPr="00F02A52">
        <w:rPr>
          <w:rFonts w:eastAsia="Calibri" w:cs="Arial"/>
          <w:lang w:val="en-US"/>
        </w:rPr>
        <w:fldChar w:fldCharType="separate"/>
      </w:r>
      <w:r w:rsidR="00F02736">
        <w:rPr>
          <w:rFonts w:eastAsia="Calibri" w:cs="Arial"/>
          <w:lang w:val="en-US"/>
        </w:rPr>
        <w:t xml:space="preserve">- </w:t>
      </w:r>
      <w:r w:rsidR="00F02736" w:rsidRPr="00F02A52">
        <w:rPr>
          <w:rFonts w:eastAsia="Calibri" w:cs="Arial"/>
          <w:lang w:val="en-US"/>
        </w:rPr>
        <w:t>Aukema &amp; Vigerstol, 2012</w:t>
      </w:r>
      <w:r w:rsidR="00F02736" w:rsidRPr="00F02A52">
        <w:rPr>
          <w:rFonts w:eastAsia="Calibri" w:cs="Arial"/>
          <w:lang w:val="en-US"/>
        </w:rPr>
        <w:fldChar w:fldCharType="end"/>
      </w:r>
      <w:r w:rsidRPr="00F02A52">
        <w:rPr>
          <w:rFonts w:eastAsia="Calibri" w:cs="Arial"/>
          <w:lang w:val="en-US"/>
        </w:rPr>
        <w:t xml:space="preserve">; the automotive sector </w:t>
      </w:r>
      <w:r w:rsidRPr="00F02A52">
        <w:rPr>
          <w:rFonts w:eastAsia="Calibri" w:cs="Arial"/>
          <w:lang w:val="en-US"/>
        </w:rPr>
        <w:fldChar w:fldCharType="begin" w:fldLock="1"/>
      </w:r>
      <w:r>
        <w:rPr>
          <w:rFonts w:eastAsia="Calibri" w:cs="Arial"/>
          <w:lang w:val="en-US"/>
        </w:rPr>
        <w:instrText>ADDIN CSL_CITATION { "citationItems" : [ { "id" : "ITEM-1", "itemData" : { "author" : [ { "dropping-particle" : "", "family" : "Have", "given" : "Claudia", "non-dropping-particle" : "ten", "parse-names" : false, "suffix" : "" }, { "dropping-particle" : "", "family" : "Chambers", "given" : "W. Bradnee", "non-dropping-particle" : "", "parse-names" : false, "suffix" : "" }, { "dropping-particle" : "", "family" : "Asahi", "given" : "Hiromi", "non-dropping-particle" : "", "parse-names" : false, "suffix" : "" }, { "dropping-particle" : "", "family" : "Hirota", "given" : "Toshio", "non-dropping-particle" : "", "parse-names" : false, "suffix" : "" }, { "dropping-particle" : "", "family" : "Kuroda", "given" : "Taro", "non-dropping-particle" : "", "parse-names" : false, "suffix" : "" }, { "dropping-particle" : "", "family" : "Nara", "given" : "Mayako", "non-dropping-particle" : "", "parse-names" : false, "suffix" : "" }, { "dropping-particle" : "", "family" : "Suminaga", "given" : "Takashi", "non-dropping-particle" : "", "parse-names" : false, "suffix" : "" } ], "id" : "ITEM-1", "issued" : { "date-parts" : [ [ "2016" ] ] }, "publisher-place" : "Japan", "title" : "Ecosystem Services and the Automotive Sector", "type" : "report" }, "uris" : [ "http://www.mendeley.com/documents/?uuid=c92e831a-99c0-4c9d-b8d1-1bc4a1730b20", "http://www.mendeley.com/documents/?uuid=069d63d6-dba8-4f78-93b4-bb28c6ec8a06" ] } ], "mendeley" : { "formattedCitation" : "(ten Have et al., 2016)", "plainTextFormattedCitation" : "(ten Have et al., 2016)", "previouslyFormattedCitation" : "(ten Have et al., 2016)" }, "properties" : {  }, "schema" : "https://github.com/citation-style-language/schema/raw/master/csl-citation.json" }</w:instrText>
      </w:r>
      <w:r w:rsidRPr="00F02A52">
        <w:rPr>
          <w:rFonts w:eastAsia="Calibri" w:cs="Arial"/>
          <w:lang w:val="en-US"/>
        </w:rPr>
        <w:fldChar w:fldCharType="separate"/>
      </w:r>
      <w:r w:rsidR="00F02736">
        <w:rPr>
          <w:rFonts w:eastAsia="Calibri" w:cs="Arial"/>
          <w:lang w:val="en-US"/>
        </w:rPr>
        <w:t xml:space="preserve">- </w:t>
      </w:r>
      <w:r w:rsidRPr="00F02A52">
        <w:rPr>
          <w:rFonts w:eastAsia="Calibri" w:cs="Arial"/>
          <w:lang w:val="en-US"/>
        </w:rPr>
        <w:t xml:space="preserve">ten Have </w:t>
      </w:r>
      <w:r w:rsidR="009E3418" w:rsidRPr="009E3418">
        <w:rPr>
          <w:rFonts w:eastAsia="Calibri" w:cs="Arial"/>
          <w:i/>
          <w:lang w:val="en-US"/>
        </w:rPr>
        <w:t>et al.</w:t>
      </w:r>
      <w:r w:rsidRPr="00F02A52">
        <w:rPr>
          <w:rFonts w:eastAsia="Calibri" w:cs="Arial"/>
          <w:lang w:val="en-US"/>
        </w:rPr>
        <w:t>, 2016</w:t>
      </w:r>
      <w:r w:rsidRPr="00F02A52">
        <w:rPr>
          <w:rFonts w:eastAsia="Calibri" w:cs="Arial"/>
          <w:lang w:val="en-US"/>
        </w:rPr>
        <w:fldChar w:fldCharType="end"/>
      </w:r>
      <w:r w:rsidRPr="00F02A52">
        <w:rPr>
          <w:rFonts w:eastAsia="Calibri" w:cs="Arial"/>
          <w:lang w:val="en-US"/>
        </w:rPr>
        <w:t xml:space="preserve">; and chemical sector </w:t>
      </w:r>
      <w:r w:rsidR="00F02736" w:rsidRPr="00F02A52">
        <w:rPr>
          <w:rFonts w:eastAsia="Calibri" w:cs="Arial"/>
          <w:lang w:val="en-US"/>
        </w:rPr>
        <w:fldChar w:fldCharType="begin" w:fldLock="1"/>
      </w:r>
      <w:r w:rsidR="00F02736">
        <w:rPr>
          <w:rFonts w:eastAsia="Calibri" w:cs="Arial"/>
          <w:lang w:val="en-US"/>
        </w:rPr>
        <w:instrText>ADDIN CSL_CITATION { "citationItems" : [ { "id" : "ITEM-1", "itemData" : { "author" : [ { "dropping-particle" : "", "family" : "Cefic", "given" : "", "non-dropping-particle" : "", "parse-names" : false, "suffix" : "" } ], "id" : "ITEM-1", "issued" : { "date-parts" : [ [ "2013" ] ] }, "note" : "This guide is the outcome of a study commissioned by Cefic, the European Chemical Industry Council, and conducted by ARCADIS.", "publisher" : "The European Chemical Industry Council", "publisher-place" : "Brussels", "title" : "Biodiversity and Ecosystem Services - What are they all about?", "type" : "report" }, "uris" : [ "http://www.mendeley.com/documents/?uuid=eb8e8dcc-4b56-4c90-80d5-a82aa64d5a8d", "http://www.mendeley.com/documents/?uuid=57e3bd3c-e860-43fc-b9d9-1887994208b0" ] } ], "mendeley" : { "formattedCitation" : "(Cefic, 2013)", "plainTextFormattedCitation" : "(Cefic, 2013)", "previouslyFormattedCitation" : "(Cefic, 2013)" }, "properties" : {  }, "schema" : "https://github.com/citation-style-language/schema/raw/master/csl-citation.json" }</w:instrText>
      </w:r>
      <w:r w:rsidR="00F02736" w:rsidRPr="00F02A52">
        <w:rPr>
          <w:rFonts w:eastAsia="Calibri" w:cs="Arial"/>
          <w:lang w:val="en-US"/>
        </w:rPr>
        <w:fldChar w:fldCharType="separate"/>
      </w:r>
      <w:r w:rsidR="00F02736">
        <w:rPr>
          <w:rFonts w:eastAsia="Calibri" w:cs="Arial"/>
          <w:lang w:val="en-US"/>
        </w:rPr>
        <w:t xml:space="preserve">- </w:t>
      </w:r>
      <w:r w:rsidR="00F02736" w:rsidRPr="00F02A52">
        <w:rPr>
          <w:rFonts w:eastAsia="Calibri" w:cs="Arial"/>
          <w:lang w:val="en-US"/>
        </w:rPr>
        <w:t>Cefic, 2013</w:t>
      </w:r>
      <w:r w:rsidR="00F02736" w:rsidRPr="00F02A52">
        <w:rPr>
          <w:rFonts w:eastAsia="Calibri" w:cs="Arial"/>
          <w:lang w:val="en-US"/>
        </w:rPr>
        <w:fldChar w:fldCharType="end"/>
      </w:r>
      <w:r w:rsidRPr="00F02A52">
        <w:rPr>
          <w:rFonts w:eastAsia="Calibri" w:cs="Arial"/>
          <w:lang w:val="en-US"/>
        </w:rPr>
        <w:t xml:space="preserve">). Despite the academic discussion on how to better integrate biodiversity and ecosystem services in life cycle analysis (see the references above), there is a growing recognition that life cycle thinking can play an important role in incorporating nature’s contributions to people in corporate strategy. Other examples showing this life cycle system thinking in the manufacturing sector, while not necessarily explicitly adopting a life cycle thinking-based methodology, are provided in </w:t>
      </w:r>
      <w:r w:rsidRPr="00F02A52">
        <w:rPr>
          <w:rFonts w:eastAsia="Calibri" w:cs="Arial"/>
          <w:lang w:val="en-US"/>
        </w:rPr>
        <w:fldChar w:fldCharType="begin" w:fldLock="1"/>
      </w:r>
      <w:r>
        <w:rPr>
          <w:rFonts w:eastAsia="Calibri" w:cs="Arial"/>
          <w:lang w:val="en-US"/>
        </w:rPr>
        <w:instrText>ADDIN CSL_CITATION { "citationItems" : [ { "id" : "ITEM-1", "itemData" : { "author" : [ { "dropping-particle" : "", "family" : "Aiama", "given" : "D", "non-dropping-particle" : "", "parse-names" : false, "suffix" : "" }, { "dropping-particle" : "", "family" : "Carbone", "given" : "G", "non-dropping-particle" : "", "parse-names" : false, "suffix" : "" }, { "dropping-particle" : "", "family" : "Cator", "given" : "D", "non-dropping-particle" : "", "parse-names" : false, "suffix" : "" }, { "dropping-particle" : "", "family" : "Challender", "given" : "D", "non-dropping-particle" : "", "parse-names" : false, "suffix" : "" } ], "id" : "ITEM-1", "issued" : { "date-parts" : [ [ "2016" ] ] }, "number-of-pages" : "1-40", "publisher" : "International Union for Conservation of Nature", "publisher-place" : "Gland, Switzerland", "title" : "Biodiversity Risks and Opportunities in the Apparel Sector", "type" : "report" }, "uris" : [ "http://www.mendeley.com/documents/?uuid=65347c62-57a9-4ad2-b2d0-ec480f6754e8" ] } ], "mendeley" : { "formattedCitation" : "(Aiama, Carbone, Cator, &amp; Challender, 2016)", "plainTextFormattedCitation" : "(Aiama, Carbone, Cator, &amp; Challender, 2016)", "previouslyFormattedCitation" : "(Aiama, Carbone, Cator, &amp; Challender, 2016)" }, "properties" : {  }, "schema" : "https://github.com/citation-style-language/schema/raw/master/csl-citation.json" }</w:instrText>
      </w:r>
      <w:r w:rsidRPr="00F02A52">
        <w:rPr>
          <w:rFonts w:eastAsia="Calibri" w:cs="Arial"/>
          <w:lang w:val="en-US"/>
        </w:rPr>
        <w:fldChar w:fldCharType="separate"/>
      </w:r>
      <w:r w:rsidRPr="00F02A52">
        <w:rPr>
          <w:rFonts w:eastAsia="Calibri" w:cs="Arial"/>
          <w:lang w:val="en-US"/>
        </w:rPr>
        <w:t>Aiama</w:t>
      </w:r>
      <w:r w:rsidR="00883435">
        <w:rPr>
          <w:rFonts w:eastAsia="Calibri" w:cs="Arial"/>
          <w:i/>
          <w:lang w:val="en-US"/>
        </w:rPr>
        <w:t xml:space="preserve"> et al.</w:t>
      </w:r>
      <w:r w:rsidRPr="00F02A52">
        <w:rPr>
          <w:rFonts w:eastAsia="Calibri" w:cs="Arial"/>
          <w:lang w:val="en-US"/>
        </w:rPr>
        <w:t xml:space="preserve"> </w:t>
      </w:r>
      <w:r w:rsidR="00715924">
        <w:rPr>
          <w:rFonts w:eastAsia="Calibri" w:cs="Arial"/>
          <w:lang w:val="en-US"/>
        </w:rPr>
        <w:t>(</w:t>
      </w:r>
      <w:r w:rsidRPr="00F02A52">
        <w:rPr>
          <w:rFonts w:eastAsia="Calibri" w:cs="Arial"/>
          <w:lang w:val="en-US"/>
        </w:rPr>
        <w:t>2016)</w:t>
      </w:r>
      <w:r w:rsidRPr="00F02A52">
        <w:rPr>
          <w:rFonts w:eastAsia="Calibri" w:cs="Arial"/>
          <w:lang w:val="en-US"/>
        </w:rPr>
        <w:fldChar w:fldCharType="end"/>
      </w:r>
      <w:r w:rsidRPr="00F02A52">
        <w:rPr>
          <w:rFonts w:eastAsia="Calibri" w:cs="Arial"/>
          <w:lang w:val="en-US"/>
        </w:rPr>
        <w:t xml:space="preserve"> and Kering </w:t>
      </w:r>
      <w:r w:rsidRPr="00F02A52">
        <w:rPr>
          <w:rFonts w:eastAsia="Calibri" w:cs="Arial"/>
          <w:lang w:val="en-US"/>
        </w:rPr>
        <w:fldChar w:fldCharType="begin" w:fldLock="1"/>
      </w:r>
      <w:r>
        <w:rPr>
          <w:rFonts w:eastAsia="Calibri" w:cs="Arial"/>
          <w:lang w:val="en-US"/>
        </w:rPr>
        <w:instrText>ADDIN CSL_CITATION { "citationItems" : [ { "id" : "ITEM-1", "itemData" : { "abstract" : "As businesses, we all need to have a real understanding of how we depend on, and impact, the natural systems we use. In order to remain successful in the future, our Environmental Profit and Loss account (EP&amp;L) is invaluable. It measures and monitors the impacts a company makes on the environment, highlighting the critical importance nature plays in business and the inherent risks this can pose in order to work towards becoming more resilient. As we continue to implement our EP&amp;L findings, and execute our sustainability strategy at Kering, we are seeing some positive results through our use of lower impact raw materials and manufacturing techniques.", "author" : [ { "dropping-particle" : "", "family" : "Kering", "given" : "", "non-dropping-particle" : "", "parse-names" : false, "suffix" : "" } ], "id" : "ITEM-1", "issued" : { "date-parts" : [ [ "2015" ] ] }, "title" : "Environmental Profit &amp; Loss (EP&amp;L). 2015 Group Results", "type" : "report" }, "suppress-author" : 1, "uris" : [ "http://www.mendeley.com/documents/?uuid=a0d213d2-c85e-44f3-96f5-f371e0c9aee1" ] } ], "mendeley" : { "formattedCitation" : "(2015)", "plainTextFormattedCitation" : "(2015)", "previouslyFormattedCitation" : "(2015)" }, "properties" : {  }, "schema" : "https://github.com/citation-style-language/schema/raw/master/csl-citation.json" }</w:instrText>
      </w:r>
      <w:r w:rsidRPr="00F02A52">
        <w:rPr>
          <w:rFonts w:eastAsia="Calibri" w:cs="Arial"/>
          <w:lang w:val="en-US"/>
        </w:rPr>
        <w:fldChar w:fldCharType="separate"/>
      </w:r>
      <w:r w:rsidRPr="00F02A52">
        <w:rPr>
          <w:rFonts w:eastAsia="Calibri" w:cs="Arial"/>
          <w:lang w:val="en-US"/>
        </w:rPr>
        <w:t>(2015)</w:t>
      </w:r>
      <w:r w:rsidRPr="00F02A52">
        <w:rPr>
          <w:rFonts w:eastAsia="Calibri" w:cs="Arial"/>
          <w:lang w:val="en-US"/>
        </w:rPr>
        <w:fldChar w:fldCharType="end"/>
      </w:r>
      <w:r w:rsidRPr="00F02A52">
        <w:rPr>
          <w:rFonts w:eastAsia="Calibri" w:cs="Arial"/>
          <w:lang w:val="en-US"/>
        </w:rPr>
        <w:t>, covering different segments of the manufacturing sector.</w:t>
      </w:r>
    </w:p>
    <w:p w14:paraId="12CBCE54" w14:textId="58BFB819" w:rsidR="00E97DE0" w:rsidRPr="00EF7ED3" w:rsidRDefault="00E97DE0" w:rsidP="000226B2">
      <w:pPr>
        <w:pStyle w:val="Caption"/>
        <w:rPr>
          <w:rFonts w:eastAsia="Calibri"/>
        </w:rPr>
      </w:pPr>
      <w:r w:rsidRPr="00EF7ED3">
        <w:t xml:space="preserve">Table </w:t>
      </w:r>
      <w:r>
        <w:fldChar w:fldCharType="begin"/>
      </w:r>
      <w:r>
        <w:instrText xml:space="preserve"> STYLEREF 1 \s </w:instrText>
      </w:r>
      <w:r>
        <w:fldChar w:fldCharType="separate"/>
      </w:r>
      <w:r w:rsidR="00B40E12">
        <w:t>6</w:t>
      </w:r>
      <w:r>
        <w:fldChar w:fldCharType="end"/>
      </w:r>
      <w:r w:rsidRPr="00EF7ED3">
        <w:t>.</w:t>
      </w:r>
      <w:r>
        <w:fldChar w:fldCharType="begin"/>
      </w:r>
      <w:r>
        <w:instrText xml:space="preserve"> SEQ Table \* ARABIC \s 1 </w:instrText>
      </w:r>
      <w:r>
        <w:fldChar w:fldCharType="separate"/>
      </w:r>
      <w:r w:rsidR="00B40E12">
        <w:t>10</w:t>
      </w:r>
      <w:r>
        <w:fldChar w:fldCharType="end"/>
      </w:r>
      <w:r w:rsidRPr="00EF7ED3">
        <w:t xml:space="preserve">: Business-related risks and opportunities in relation to biodiversity and </w:t>
      </w:r>
      <w:r w:rsidRPr="00EF7ED3">
        <w:rPr>
          <w:rFonts w:eastAsia="Calibri"/>
        </w:rPr>
        <w:t>nature’s contributions to people.</w:t>
      </w:r>
      <w:r w:rsidRPr="00EF7ED3">
        <w:t xml:space="preserve"> Source: Adapted from World Resources Institute, Meridian Institute, World Business Council for Sustainable Development </w:t>
      </w:r>
      <w:r w:rsidRPr="00EF7ED3">
        <w:fldChar w:fldCharType="begin" w:fldLock="1"/>
      </w:r>
      <w:r w:rsidRPr="00EF7ED3">
        <w:instrText>ADDIN CSL_CITATION { "citationItems" : [ { "id" : "ITEM-1", "itemData" : { "ISBN" : "Version 2.0", "abstract" : "Ecosystems provide businesses with numerous benefits or \u201cecosystem services.\u201d Forests supply timber and wood fiber, purify water, regulate climate, and yield genetic resources. River systems provide freshwater, power, and recreation. Coastal wetlands filter waste, mitigate floods, and serve as nurseries for commercial fisheries. However, human activities are rapidly degrading these and other ecosystems. The Millennium Ecosystem Assessment\u2014 the largest audit ever conducted of the condition and trends in the world\u2019s ecosystems\u2014found that ecosystems have declined more rapidly and extensively over the past 50 years than at any other comparable time in human history. In fact, 15 of the 24 ecosystem services evaluated have degraded over the past half century. The Assessment projected further declines over coming decades, particularly in light of population growth, economic expansion, and global climate change. Left unchecked, this degradation could jeopardize future economic well-being, creating new winners and losers within the business community. Ecosystem degradation is highly relevant to business because companies not only impact ecosystems and the services they provide but also depend on them. Ecosystem degradation, therefore, can pose a number of risks to corporate performance as well as create new business opportunities. Types of risks and opportunities include: \u2022 Operational \u2013\u2013 Risks such as higher costs for freshwater due to scarcity, lower output for hydroelectric facilities due to siltation, or disruptions to coastal businesses due to flooding \u2013\u2013 Opportunities such as increasing water-use efficiency or building an on-site wetland to circumvent the need for new water treatment infrastructure \u2022 Regulatory and legal \u2013\u2013 Risks such as new fines, new user fees, government regulations, or lawsuits by local communities that lose ecosystem services due to corporate activities \u2013\u2013 Opportunities such as engaging governments to develop policies and incentives to protect or restore ecosystems that provide services a company needs Summary iv The Corporate Ecosystem Services Review \u2022 Reputational \u2013\u2013 Risks such as retail companies being targeted by nongovernmental organization campaigns for purchasing wood or paper from sensitive forests or banks facing similar protests due to investments that degrade pristine ecosystems \u2013\u2013 Opportunities such as implementing and communicating sustainable purchasing, operating, or investment practices in order to differentiate corpo\u2026", "author" : [ { "dropping-particle" : "", "family" : "Hanson", "given" : "Craig", "non-dropping-particle" : "", "parse-names" : false, "suffix" : "" }, { "dropping-particle" : "", "family" : "Ranganathan", "given" : "Janet", "non-dropping-particle" : "", "parse-names" : false, "suffix" : "" }, { "dropping-particle" : "", "family" : "Iceland", "given" : "Charles", "non-dropping-particle" : "", "parse-names" : false, "suffix" : "" }, { "dropping-particle" : "", "family" : "Finisdore", "given" : "John", "non-dropping-particle" : "", "parse-names" : false, "suffix" : "" } ], "container-title" : "World Resources Institute, Meridian Institute, World Business Council for Sustainable Development", "id" : "ITEM-1", "issued" : { "date-parts" : [ [ "2012" ] ] }, "number-of-pages" : "43", "publisher" : "World Resources Institute", "publisher-place" : "Washington, DC", "title" : "The Corporate Ecosystem Services Review: Guidelines for identifying business risks and opportunities arising from ecosystem change. Version 2.0", "type" : "report" }, "uris" : [ "http://www.mendeley.com/documents/?uuid=770924ea-0d39-401f-9c3a-7be29b38cd1c" ] } ], "mendeley" : { "formattedCitation" : "(Hanson, Ranganathan, Iceland, &amp; Finisdore, 2012)", "plainTextFormattedCitation" : "(Hanson, Ranganathan, Iceland, &amp; Finisdore, 2012)", "previouslyFormattedCitation" : "(Hanson, Ranganathan, Iceland, &amp; Finisdore, 2012)" }, "properties" : {  }, "schema" : "https://github.com/citation-style-language/schema/raw/master/csl-citation.json" }</w:instrText>
      </w:r>
      <w:r w:rsidRPr="00EF7ED3">
        <w:fldChar w:fldCharType="separate"/>
      </w:r>
      <w:r w:rsidRPr="00EF7ED3">
        <w:t>(Hanson</w:t>
      </w:r>
      <w:r w:rsidR="009D51B9">
        <w:t xml:space="preserve"> </w:t>
      </w:r>
      <w:r w:rsidR="009E3418" w:rsidRPr="009E3418">
        <w:rPr>
          <w:i/>
        </w:rPr>
        <w:t>et al.</w:t>
      </w:r>
      <w:r w:rsidRPr="00EF7ED3">
        <w:t>, 2012)</w:t>
      </w:r>
      <w:r w:rsidRPr="00EF7ED3">
        <w:fldChar w:fldCharType="end"/>
      </w:r>
      <w:r w:rsidRPr="00EF7ED3">
        <w:t>.</w:t>
      </w:r>
      <w:r w:rsidRPr="00EF7ED3" w:rsidDel="005371FA">
        <w:t xml:space="preserve"> </w:t>
      </w:r>
      <w:r w:rsidRPr="00EF7ED3">
        <w:t>Risks and opportunities are not exhaustive. The selection presented aims at providing insight on mechanisms to take action (on a voluntary basis).</w:t>
      </w:r>
      <w:r w:rsidRPr="00EF7ED3">
        <w:rPr>
          <w:rFonts w:eastAsia="Calibri"/>
        </w:rPr>
        <w:t xml:space="preserve"> </w:t>
      </w:r>
    </w:p>
    <w:tbl>
      <w:tblPr>
        <w:tblStyle w:val="TabloKlavuzu1"/>
        <w:tblW w:w="9214" w:type="dxa"/>
        <w:tblInd w:w="108" w:type="dxa"/>
        <w:tblLook w:val="04A0" w:firstRow="1" w:lastRow="0" w:firstColumn="1" w:lastColumn="0" w:noHBand="0" w:noVBand="1"/>
      </w:tblPr>
      <w:tblGrid>
        <w:gridCol w:w="1187"/>
        <w:gridCol w:w="2006"/>
        <w:gridCol w:w="2007"/>
        <w:gridCol w:w="2008"/>
        <w:gridCol w:w="2006"/>
      </w:tblGrid>
      <w:tr w:rsidR="00E97DE0" w:rsidRPr="00F02A52" w14:paraId="7843A3CB" w14:textId="77777777" w:rsidTr="00E97DE0">
        <w:trPr>
          <w:trHeight w:hRule="exact" w:val="284"/>
        </w:trPr>
        <w:tc>
          <w:tcPr>
            <w:tcW w:w="3193" w:type="dxa"/>
            <w:gridSpan w:val="2"/>
            <w:vAlign w:val="center"/>
          </w:tcPr>
          <w:p w14:paraId="2FB72CBB" w14:textId="77777777" w:rsidR="00E97DE0" w:rsidRPr="00F02A52" w:rsidRDefault="00E97DE0" w:rsidP="00E97DE0">
            <w:pPr>
              <w:spacing w:after="200"/>
              <w:jc w:val="left"/>
              <w:rPr>
                <w:b/>
                <w:sz w:val="18"/>
                <w:szCs w:val="18"/>
                <w:lang w:val="en-US"/>
              </w:rPr>
            </w:pPr>
            <w:r w:rsidRPr="00F02A52">
              <w:rPr>
                <w:b/>
                <w:sz w:val="18"/>
                <w:szCs w:val="18"/>
                <w:lang w:val="en-US"/>
              </w:rPr>
              <w:t>Business dimensions</w:t>
            </w:r>
          </w:p>
        </w:tc>
        <w:tc>
          <w:tcPr>
            <w:tcW w:w="2007" w:type="dxa"/>
            <w:vAlign w:val="center"/>
          </w:tcPr>
          <w:p w14:paraId="213BCEF6" w14:textId="77777777" w:rsidR="00E97DE0" w:rsidRPr="00F02A52" w:rsidRDefault="00E97DE0" w:rsidP="00E97DE0">
            <w:pPr>
              <w:spacing w:after="200"/>
              <w:jc w:val="left"/>
              <w:rPr>
                <w:b/>
                <w:sz w:val="18"/>
                <w:szCs w:val="18"/>
                <w:lang w:val="en-US"/>
              </w:rPr>
            </w:pPr>
            <w:r w:rsidRPr="00F02A52">
              <w:rPr>
                <w:b/>
                <w:sz w:val="18"/>
                <w:szCs w:val="18"/>
                <w:lang w:val="en-US"/>
              </w:rPr>
              <w:t>Risks</w:t>
            </w:r>
          </w:p>
        </w:tc>
        <w:tc>
          <w:tcPr>
            <w:tcW w:w="2008" w:type="dxa"/>
            <w:vAlign w:val="center"/>
          </w:tcPr>
          <w:p w14:paraId="0E7F82B8" w14:textId="77777777" w:rsidR="00E97DE0" w:rsidRPr="00F02A52" w:rsidRDefault="00E97DE0" w:rsidP="00E97DE0">
            <w:pPr>
              <w:spacing w:after="200"/>
              <w:jc w:val="left"/>
              <w:rPr>
                <w:b/>
                <w:sz w:val="18"/>
                <w:szCs w:val="18"/>
                <w:lang w:val="en-US"/>
              </w:rPr>
            </w:pPr>
            <w:r w:rsidRPr="00F02A52">
              <w:rPr>
                <w:b/>
                <w:sz w:val="18"/>
                <w:szCs w:val="18"/>
                <w:lang w:val="en-US"/>
              </w:rPr>
              <w:t>Opportunities</w:t>
            </w:r>
          </w:p>
        </w:tc>
        <w:tc>
          <w:tcPr>
            <w:tcW w:w="2006" w:type="dxa"/>
            <w:vAlign w:val="center"/>
          </w:tcPr>
          <w:p w14:paraId="4CC68E08" w14:textId="77777777" w:rsidR="00E97DE0" w:rsidRPr="00F02A52" w:rsidRDefault="00E97DE0" w:rsidP="00E97DE0">
            <w:pPr>
              <w:spacing w:after="200"/>
              <w:jc w:val="left"/>
              <w:rPr>
                <w:b/>
                <w:sz w:val="18"/>
                <w:szCs w:val="18"/>
                <w:lang w:val="en-US"/>
              </w:rPr>
            </w:pPr>
            <w:r w:rsidRPr="00F02A52">
              <w:rPr>
                <w:b/>
                <w:sz w:val="18"/>
                <w:szCs w:val="18"/>
                <w:lang w:val="en-US"/>
              </w:rPr>
              <w:t>Corporate action</w:t>
            </w:r>
          </w:p>
        </w:tc>
      </w:tr>
      <w:tr w:rsidR="00E97DE0" w:rsidRPr="00F02A52" w14:paraId="5B069F10" w14:textId="77777777" w:rsidTr="00E97DE0">
        <w:trPr>
          <w:trHeight w:val="274"/>
        </w:trPr>
        <w:tc>
          <w:tcPr>
            <w:tcW w:w="1187" w:type="dxa"/>
            <w:vAlign w:val="center"/>
          </w:tcPr>
          <w:p w14:paraId="55EF893F" w14:textId="77777777" w:rsidR="00E97DE0" w:rsidRPr="00F02A52" w:rsidRDefault="00E97DE0" w:rsidP="00E97DE0">
            <w:pPr>
              <w:spacing w:after="200"/>
              <w:jc w:val="left"/>
              <w:rPr>
                <w:b/>
                <w:sz w:val="18"/>
                <w:szCs w:val="18"/>
                <w:lang w:val="en-US"/>
              </w:rPr>
            </w:pPr>
            <w:r w:rsidRPr="00F02A52">
              <w:rPr>
                <w:b/>
                <w:sz w:val="18"/>
                <w:szCs w:val="18"/>
                <w:lang w:val="en-US"/>
              </w:rPr>
              <w:t>Operational</w:t>
            </w:r>
          </w:p>
        </w:tc>
        <w:tc>
          <w:tcPr>
            <w:tcW w:w="2006" w:type="dxa"/>
          </w:tcPr>
          <w:p w14:paraId="6171224E" w14:textId="77777777" w:rsidR="00E97DE0" w:rsidRPr="00F02A52" w:rsidRDefault="00E97DE0" w:rsidP="00E97DE0">
            <w:pPr>
              <w:spacing w:after="0"/>
              <w:jc w:val="left"/>
              <w:rPr>
                <w:sz w:val="18"/>
                <w:szCs w:val="18"/>
                <w:lang w:val="en-US"/>
              </w:rPr>
            </w:pPr>
            <w:r w:rsidRPr="00F02A52">
              <w:rPr>
                <w:sz w:val="18"/>
                <w:szCs w:val="18"/>
                <w:lang w:val="en-US"/>
              </w:rPr>
              <w:t>The risks and opportunities relate to the day-to-day activities, expenditures, and processes of the company.</w:t>
            </w:r>
          </w:p>
        </w:tc>
        <w:tc>
          <w:tcPr>
            <w:tcW w:w="2007" w:type="dxa"/>
          </w:tcPr>
          <w:p w14:paraId="4C3E042B" w14:textId="6D035962" w:rsidR="00E97DE0" w:rsidRPr="00F02A52" w:rsidRDefault="00E97DE0" w:rsidP="00E97DE0">
            <w:pPr>
              <w:spacing w:after="200"/>
              <w:jc w:val="left"/>
              <w:rPr>
                <w:sz w:val="18"/>
                <w:szCs w:val="18"/>
                <w:lang w:val="en-US"/>
              </w:rPr>
            </w:pPr>
            <w:r w:rsidRPr="00F02A52">
              <w:rPr>
                <w:sz w:val="18"/>
                <w:szCs w:val="18"/>
                <w:lang w:val="en-US"/>
              </w:rPr>
              <w:t>Higher costs for freshwater due to scarcity or water quality</w:t>
            </w:r>
            <w:r w:rsidR="00715924">
              <w:rPr>
                <w:sz w:val="18"/>
                <w:szCs w:val="18"/>
                <w:lang w:val="en-US"/>
              </w:rPr>
              <w:t>.</w:t>
            </w:r>
          </w:p>
        </w:tc>
        <w:tc>
          <w:tcPr>
            <w:tcW w:w="2008" w:type="dxa"/>
          </w:tcPr>
          <w:p w14:paraId="0232CCCD" w14:textId="026D2467" w:rsidR="00E97DE0" w:rsidRPr="00F02A52" w:rsidRDefault="00E97DE0" w:rsidP="00E97DE0">
            <w:pPr>
              <w:spacing w:after="0"/>
              <w:jc w:val="left"/>
              <w:rPr>
                <w:sz w:val="18"/>
                <w:szCs w:val="18"/>
                <w:lang w:val="en-US"/>
              </w:rPr>
            </w:pPr>
            <w:r w:rsidRPr="00F02A52">
              <w:rPr>
                <w:sz w:val="18"/>
                <w:szCs w:val="18"/>
                <w:lang w:val="en-US"/>
              </w:rPr>
              <w:t>Identify the source of water scarcity or quality depletion and set up agreements to counteract the situation (water infiltration and depuration)</w:t>
            </w:r>
            <w:r w:rsidR="00715924">
              <w:rPr>
                <w:sz w:val="18"/>
                <w:szCs w:val="18"/>
                <w:lang w:val="en-US"/>
              </w:rPr>
              <w:t>.</w:t>
            </w:r>
          </w:p>
        </w:tc>
        <w:tc>
          <w:tcPr>
            <w:tcW w:w="2006" w:type="dxa"/>
          </w:tcPr>
          <w:p w14:paraId="71E78C84" w14:textId="0E614A9A" w:rsidR="00E97DE0" w:rsidRPr="00F02A52" w:rsidRDefault="00E97DE0" w:rsidP="007658A3">
            <w:pPr>
              <w:spacing w:after="200"/>
              <w:jc w:val="left"/>
              <w:rPr>
                <w:sz w:val="18"/>
                <w:szCs w:val="18"/>
                <w:lang w:val="en-US"/>
              </w:rPr>
            </w:pPr>
            <w:r w:rsidRPr="00F02A52">
              <w:rPr>
                <w:sz w:val="18"/>
                <w:szCs w:val="18"/>
                <w:lang w:val="en-US"/>
              </w:rPr>
              <w:t xml:space="preserve">To design </w:t>
            </w:r>
            <w:r w:rsidR="00715924" w:rsidRPr="00F02A52">
              <w:rPr>
                <w:sz w:val="18"/>
                <w:szCs w:val="18"/>
                <w:lang w:val="en-US"/>
              </w:rPr>
              <w:t xml:space="preserve">payment for ecosystem services </w:t>
            </w:r>
            <w:r w:rsidRPr="00F02A52">
              <w:rPr>
                <w:sz w:val="18"/>
                <w:szCs w:val="18"/>
                <w:lang w:val="en-US"/>
              </w:rPr>
              <w:t>schemes</w:t>
            </w:r>
            <w:r w:rsidR="00715924">
              <w:rPr>
                <w:sz w:val="18"/>
                <w:szCs w:val="18"/>
                <w:lang w:val="en-US"/>
              </w:rPr>
              <w:t>.</w:t>
            </w:r>
          </w:p>
        </w:tc>
      </w:tr>
      <w:tr w:rsidR="00E97DE0" w:rsidRPr="00F02A52" w14:paraId="3EC0C1ED" w14:textId="77777777" w:rsidTr="00E97DE0">
        <w:tc>
          <w:tcPr>
            <w:tcW w:w="1187" w:type="dxa"/>
            <w:vAlign w:val="center"/>
          </w:tcPr>
          <w:p w14:paraId="28110401" w14:textId="77777777" w:rsidR="00E97DE0" w:rsidRPr="00F02A52" w:rsidRDefault="00E97DE0" w:rsidP="00E97DE0">
            <w:pPr>
              <w:spacing w:after="200"/>
              <w:jc w:val="left"/>
              <w:rPr>
                <w:b/>
                <w:sz w:val="18"/>
                <w:szCs w:val="18"/>
                <w:lang w:val="en-US"/>
              </w:rPr>
            </w:pPr>
            <w:r w:rsidRPr="00F02A52">
              <w:rPr>
                <w:b/>
                <w:sz w:val="18"/>
                <w:szCs w:val="18"/>
                <w:lang w:val="en-US"/>
              </w:rPr>
              <w:t xml:space="preserve">Regulatory &amp; </w:t>
            </w:r>
            <w:r w:rsidRPr="00F02A52">
              <w:rPr>
                <w:b/>
                <w:sz w:val="18"/>
                <w:szCs w:val="18"/>
                <w:lang w:val="en-US"/>
              </w:rPr>
              <w:br/>
              <w:t>legal</w:t>
            </w:r>
          </w:p>
        </w:tc>
        <w:tc>
          <w:tcPr>
            <w:tcW w:w="2006" w:type="dxa"/>
          </w:tcPr>
          <w:p w14:paraId="2FD35003" w14:textId="6F993D84" w:rsidR="00E97DE0" w:rsidRPr="00F02A52" w:rsidRDefault="00E97DE0" w:rsidP="00E97DE0">
            <w:pPr>
              <w:spacing w:after="200"/>
              <w:jc w:val="left"/>
              <w:rPr>
                <w:sz w:val="18"/>
                <w:szCs w:val="18"/>
                <w:lang w:val="en-US"/>
              </w:rPr>
            </w:pPr>
            <w:r w:rsidRPr="00F02A52">
              <w:rPr>
                <w:sz w:val="18"/>
                <w:szCs w:val="18"/>
                <w:lang w:val="en-US"/>
              </w:rPr>
              <w:t>The risks and opportunities relate to the laws, government policies, and court actions that can affect corporate performance</w:t>
            </w:r>
            <w:r w:rsidR="00715924">
              <w:rPr>
                <w:sz w:val="18"/>
                <w:szCs w:val="18"/>
                <w:lang w:val="en-US"/>
              </w:rPr>
              <w:t>.</w:t>
            </w:r>
          </w:p>
        </w:tc>
        <w:tc>
          <w:tcPr>
            <w:tcW w:w="2007" w:type="dxa"/>
          </w:tcPr>
          <w:p w14:paraId="58B15F07" w14:textId="0FB1E043" w:rsidR="00E97DE0" w:rsidRPr="00F02A52" w:rsidRDefault="00E97DE0" w:rsidP="00E97DE0">
            <w:pPr>
              <w:spacing w:after="200"/>
              <w:jc w:val="left"/>
              <w:rPr>
                <w:sz w:val="18"/>
                <w:szCs w:val="18"/>
                <w:lang w:val="en-US"/>
              </w:rPr>
            </w:pPr>
            <w:r w:rsidRPr="00F02A52">
              <w:rPr>
                <w:sz w:val="18"/>
                <w:szCs w:val="18"/>
                <w:lang w:val="en-US"/>
              </w:rPr>
              <w:t>Permit or license suspension</w:t>
            </w:r>
            <w:r w:rsidR="00715924">
              <w:rPr>
                <w:sz w:val="18"/>
                <w:szCs w:val="18"/>
                <w:lang w:val="en-US"/>
              </w:rPr>
              <w:t>.</w:t>
            </w:r>
          </w:p>
        </w:tc>
        <w:tc>
          <w:tcPr>
            <w:tcW w:w="2008" w:type="dxa"/>
          </w:tcPr>
          <w:p w14:paraId="27976483" w14:textId="77777777" w:rsidR="00E97DE0" w:rsidRPr="00F02A52" w:rsidRDefault="00E97DE0" w:rsidP="00E97DE0">
            <w:pPr>
              <w:spacing w:after="0"/>
              <w:jc w:val="left"/>
              <w:rPr>
                <w:sz w:val="18"/>
                <w:szCs w:val="18"/>
                <w:lang w:val="en-US"/>
              </w:rPr>
            </w:pPr>
            <w:r w:rsidRPr="00F02A52">
              <w:rPr>
                <w:sz w:val="18"/>
                <w:szCs w:val="18"/>
                <w:lang w:val="en-US"/>
              </w:rPr>
              <w:t>In some situations, restoring or protecting an ecosystem can help a business make the case to regulators that it should be allowed to expand activities elsewhere.</w:t>
            </w:r>
          </w:p>
        </w:tc>
        <w:tc>
          <w:tcPr>
            <w:tcW w:w="2006" w:type="dxa"/>
          </w:tcPr>
          <w:p w14:paraId="75F7CEAD" w14:textId="2D9FBE7E" w:rsidR="00E97DE0" w:rsidRPr="00F02A52" w:rsidRDefault="00E97DE0" w:rsidP="00E97DE0">
            <w:pPr>
              <w:spacing w:after="200"/>
              <w:jc w:val="left"/>
              <w:rPr>
                <w:sz w:val="18"/>
                <w:szCs w:val="18"/>
                <w:lang w:val="en-US"/>
              </w:rPr>
            </w:pPr>
            <w:r w:rsidRPr="00F02A52">
              <w:rPr>
                <w:sz w:val="18"/>
                <w:szCs w:val="18"/>
                <w:lang w:val="en-US"/>
              </w:rPr>
              <w:t>To develop conservation banks</w:t>
            </w:r>
            <w:r w:rsidR="00715924">
              <w:rPr>
                <w:sz w:val="18"/>
                <w:szCs w:val="18"/>
                <w:lang w:val="en-US"/>
              </w:rPr>
              <w:t>.</w:t>
            </w:r>
            <w:r w:rsidRPr="00F02A52">
              <w:rPr>
                <w:sz w:val="18"/>
                <w:szCs w:val="18"/>
                <w:lang w:val="en-US"/>
              </w:rPr>
              <w:t xml:space="preserve"> </w:t>
            </w:r>
          </w:p>
        </w:tc>
      </w:tr>
      <w:tr w:rsidR="00E97DE0" w:rsidRPr="00F02A52" w14:paraId="66AA6232" w14:textId="77777777" w:rsidTr="00E97DE0">
        <w:trPr>
          <w:trHeight w:val="870"/>
        </w:trPr>
        <w:tc>
          <w:tcPr>
            <w:tcW w:w="1187" w:type="dxa"/>
            <w:vAlign w:val="center"/>
          </w:tcPr>
          <w:p w14:paraId="03DC7D57" w14:textId="77777777" w:rsidR="00E97DE0" w:rsidRPr="00F02A52" w:rsidRDefault="00E97DE0" w:rsidP="00E97DE0">
            <w:pPr>
              <w:spacing w:after="200"/>
              <w:jc w:val="left"/>
              <w:rPr>
                <w:b/>
                <w:sz w:val="18"/>
                <w:szCs w:val="18"/>
                <w:lang w:val="en-US"/>
              </w:rPr>
            </w:pPr>
            <w:r w:rsidRPr="00F02A52">
              <w:rPr>
                <w:b/>
                <w:sz w:val="18"/>
                <w:szCs w:val="18"/>
                <w:lang w:val="en-US"/>
              </w:rPr>
              <w:t>Reputational</w:t>
            </w:r>
          </w:p>
        </w:tc>
        <w:tc>
          <w:tcPr>
            <w:tcW w:w="2006" w:type="dxa"/>
          </w:tcPr>
          <w:p w14:paraId="3CC116B9" w14:textId="611619A6" w:rsidR="00E97DE0" w:rsidRPr="00F02A52" w:rsidRDefault="00E97DE0" w:rsidP="00E97DE0">
            <w:pPr>
              <w:spacing w:after="0"/>
              <w:jc w:val="left"/>
              <w:rPr>
                <w:sz w:val="18"/>
                <w:szCs w:val="18"/>
                <w:lang w:val="en-US"/>
              </w:rPr>
            </w:pPr>
            <w:r w:rsidRPr="00F02A52">
              <w:rPr>
                <w:sz w:val="18"/>
                <w:szCs w:val="18"/>
                <w:lang w:val="en-US"/>
              </w:rPr>
              <w:t xml:space="preserve">The risks and opportunities relate to the company’s brand, image, or relationship with customers, the </w:t>
            </w:r>
            <w:r w:rsidRPr="00F02A52">
              <w:rPr>
                <w:sz w:val="18"/>
                <w:szCs w:val="18"/>
                <w:lang w:val="en-US"/>
              </w:rPr>
              <w:lastRenderedPageBreak/>
              <w:t>general public, and other stakeholders</w:t>
            </w:r>
            <w:r w:rsidR="00715924">
              <w:rPr>
                <w:sz w:val="18"/>
                <w:szCs w:val="18"/>
                <w:lang w:val="en-US"/>
              </w:rPr>
              <w:t>.</w:t>
            </w:r>
          </w:p>
        </w:tc>
        <w:tc>
          <w:tcPr>
            <w:tcW w:w="2007" w:type="dxa"/>
          </w:tcPr>
          <w:p w14:paraId="56917FD0" w14:textId="49C38C43" w:rsidR="00E97DE0" w:rsidRPr="00F02A52" w:rsidRDefault="00E97DE0" w:rsidP="00E97DE0">
            <w:pPr>
              <w:spacing w:after="200"/>
              <w:jc w:val="left"/>
              <w:rPr>
                <w:sz w:val="18"/>
                <w:szCs w:val="18"/>
                <w:lang w:val="en-US"/>
              </w:rPr>
            </w:pPr>
            <w:r w:rsidRPr="00F02A52">
              <w:rPr>
                <w:sz w:val="18"/>
                <w:szCs w:val="18"/>
                <w:lang w:val="en-US"/>
              </w:rPr>
              <w:lastRenderedPageBreak/>
              <w:t>Damage to brand or image due to direct or indirect environmental impact</w:t>
            </w:r>
            <w:r w:rsidR="00715924">
              <w:rPr>
                <w:sz w:val="18"/>
                <w:szCs w:val="18"/>
                <w:lang w:val="en-US"/>
              </w:rPr>
              <w:t>.</w:t>
            </w:r>
          </w:p>
        </w:tc>
        <w:tc>
          <w:tcPr>
            <w:tcW w:w="2008" w:type="dxa"/>
          </w:tcPr>
          <w:p w14:paraId="26E128C7" w14:textId="5050E379" w:rsidR="00E97DE0" w:rsidRPr="00F02A52" w:rsidRDefault="00E97DE0" w:rsidP="00E97DE0">
            <w:pPr>
              <w:spacing w:after="200"/>
              <w:jc w:val="left"/>
              <w:rPr>
                <w:sz w:val="18"/>
                <w:szCs w:val="18"/>
                <w:lang w:val="en-US"/>
              </w:rPr>
            </w:pPr>
            <w:r w:rsidRPr="00F02A52">
              <w:rPr>
                <w:sz w:val="18"/>
                <w:szCs w:val="18"/>
                <w:lang w:val="en-US"/>
              </w:rPr>
              <w:t>Improve or differentiate brand</w:t>
            </w:r>
            <w:r w:rsidR="00715924">
              <w:rPr>
                <w:sz w:val="18"/>
                <w:szCs w:val="18"/>
                <w:lang w:val="en-US"/>
              </w:rPr>
              <w:t>.</w:t>
            </w:r>
          </w:p>
        </w:tc>
        <w:tc>
          <w:tcPr>
            <w:tcW w:w="2006" w:type="dxa"/>
          </w:tcPr>
          <w:p w14:paraId="26E62872" w14:textId="77777777" w:rsidR="00E97DE0" w:rsidRPr="00F02A52" w:rsidRDefault="00E97DE0" w:rsidP="00E97DE0">
            <w:pPr>
              <w:spacing w:after="200"/>
              <w:jc w:val="left"/>
              <w:rPr>
                <w:sz w:val="18"/>
                <w:szCs w:val="18"/>
                <w:lang w:val="en-US"/>
              </w:rPr>
            </w:pPr>
            <w:r w:rsidRPr="00F02A52">
              <w:rPr>
                <w:sz w:val="18"/>
                <w:szCs w:val="18"/>
                <w:lang w:val="en-US"/>
              </w:rPr>
              <w:t xml:space="preserve">Product certification (price premium); select suppliers based on transparency. </w:t>
            </w:r>
          </w:p>
        </w:tc>
      </w:tr>
      <w:tr w:rsidR="00E97DE0" w:rsidRPr="00F02A52" w14:paraId="0950858D" w14:textId="77777777" w:rsidTr="00E97DE0">
        <w:trPr>
          <w:trHeight w:val="1787"/>
        </w:trPr>
        <w:tc>
          <w:tcPr>
            <w:tcW w:w="1187" w:type="dxa"/>
            <w:vAlign w:val="center"/>
          </w:tcPr>
          <w:p w14:paraId="31860EA0" w14:textId="77777777" w:rsidR="00E97DE0" w:rsidRPr="00F02A52" w:rsidRDefault="00E97DE0" w:rsidP="00E97DE0">
            <w:pPr>
              <w:spacing w:after="200"/>
              <w:jc w:val="left"/>
              <w:rPr>
                <w:b/>
                <w:sz w:val="18"/>
                <w:szCs w:val="18"/>
                <w:lang w:val="en-US"/>
              </w:rPr>
            </w:pPr>
            <w:r w:rsidRPr="00F02A52">
              <w:rPr>
                <w:b/>
                <w:sz w:val="18"/>
                <w:szCs w:val="18"/>
                <w:lang w:val="en-US"/>
              </w:rPr>
              <w:t xml:space="preserve">Market &amp; </w:t>
            </w:r>
            <w:r w:rsidRPr="00F02A52">
              <w:rPr>
                <w:b/>
                <w:sz w:val="18"/>
                <w:szCs w:val="18"/>
                <w:lang w:val="en-US"/>
              </w:rPr>
              <w:br/>
              <w:t>product</w:t>
            </w:r>
          </w:p>
        </w:tc>
        <w:tc>
          <w:tcPr>
            <w:tcW w:w="2006" w:type="dxa"/>
          </w:tcPr>
          <w:p w14:paraId="7EEBF0A1" w14:textId="77777777" w:rsidR="00E97DE0" w:rsidRPr="00F02A52" w:rsidRDefault="00E97DE0" w:rsidP="00E97DE0">
            <w:pPr>
              <w:spacing w:after="0"/>
              <w:jc w:val="left"/>
              <w:rPr>
                <w:sz w:val="18"/>
                <w:szCs w:val="18"/>
                <w:lang w:val="en-US"/>
              </w:rPr>
            </w:pPr>
            <w:r w:rsidRPr="00F02A52">
              <w:rPr>
                <w:sz w:val="18"/>
                <w:szCs w:val="18"/>
                <w:lang w:val="en-US"/>
              </w:rPr>
              <w:t>The risks and opportunities relate to product and service offerings, customer preferences, and other market factors that can affect corporate performance.</w:t>
            </w:r>
          </w:p>
        </w:tc>
        <w:tc>
          <w:tcPr>
            <w:tcW w:w="2007" w:type="dxa"/>
          </w:tcPr>
          <w:p w14:paraId="3C7B4EE5" w14:textId="43C65BE5" w:rsidR="00E97DE0" w:rsidRPr="00F02A52" w:rsidRDefault="00E97DE0" w:rsidP="00E97DE0">
            <w:pPr>
              <w:spacing w:after="200"/>
              <w:jc w:val="left"/>
              <w:rPr>
                <w:sz w:val="18"/>
                <w:szCs w:val="18"/>
                <w:lang w:val="en-US"/>
              </w:rPr>
            </w:pPr>
            <w:r w:rsidRPr="00F02A52">
              <w:rPr>
                <w:sz w:val="18"/>
                <w:szCs w:val="18"/>
                <w:lang w:val="en-US"/>
              </w:rPr>
              <w:t>Changes in private sector customer preferences</w:t>
            </w:r>
            <w:r w:rsidR="00715924">
              <w:rPr>
                <w:sz w:val="18"/>
                <w:szCs w:val="18"/>
                <w:lang w:val="en-US"/>
              </w:rPr>
              <w:t>.</w:t>
            </w:r>
          </w:p>
        </w:tc>
        <w:tc>
          <w:tcPr>
            <w:tcW w:w="2008" w:type="dxa"/>
          </w:tcPr>
          <w:p w14:paraId="618E6B26" w14:textId="182C8F39" w:rsidR="00E97DE0" w:rsidRPr="00F02A52" w:rsidRDefault="00E97DE0" w:rsidP="00E97DE0">
            <w:pPr>
              <w:spacing w:after="200"/>
              <w:jc w:val="left"/>
              <w:rPr>
                <w:sz w:val="18"/>
                <w:szCs w:val="18"/>
                <w:lang w:val="en-US"/>
              </w:rPr>
            </w:pPr>
            <w:r w:rsidRPr="00F02A52">
              <w:rPr>
                <w:sz w:val="18"/>
                <w:szCs w:val="18"/>
                <w:lang w:val="en-US"/>
              </w:rPr>
              <w:t>Markets for certified products</w:t>
            </w:r>
            <w:r w:rsidR="00715924">
              <w:rPr>
                <w:sz w:val="18"/>
                <w:szCs w:val="18"/>
                <w:lang w:val="en-US"/>
              </w:rPr>
              <w:t>.</w:t>
            </w:r>
          </w:p>
        </w:tc>
        <w:tc>
          <w:tcPr>
            <w:tcW w:w="2006" w:type="dxa"/>
          </w:tcPr>
          <w:p w14:paraId="2FB18758" w14:textId="1D1903DD" w:rsidR="00E97DE0" w:rsidRPr="00F02A52" w:rsidRDefault="00E97DE0" w:rsidP="00E97DE0">
            <w:pPr>
              <w:jc w:val="left"/>
              <w:rPr>
                <w:sz w:val="18"/>
                <w:szCs w:val="18"/>
                <w:lang w:val="en-US"/>
              </w:rPr>
            </w:pPr>
            <w:r w:rsidRPr="00F02A52">
              <w:rPr>
                <w:sz w:val="18"/>
                <w:szCs w:val="18"/>
                <w:lang w:val="en-US"/>
              </w:rPr>
              <w:t>Product certification (price premium)</w:t>
            </w:r>
            <w:r w:rsidR="00715924">
              <w:rPr>
                <w:sz w:val="18"/>
                <w:szCs w:val="18"/>
                <w:lang w:val="en-US"/>
              </w:rPr>
              <w:t>.</w:t>
            </w:r>
          </w:p>
          <w:p w14:paraId="48A1FC15" w14:textId="7907A3F1" w:rsidR="00E97DE0" w:rsidRPr="00F02A52" w:rsidRDefault="00E97DE0" w:rsidP="00E97DE0">
            <w:pPr>
              <w:spacing w:after="0"/>
              <w:jc w:val="left"/>
              <w:rPr>
                <w:sz w:val="18"/>
                <w:szCs w:val="18"/>
                <w:lang w:val="en-US"/>
              </w:rPr>
            </w:pPr>
            <w:r w:rsidRPr="00F02A52">
              <w:rPr>
                <w:sz w:val="18"/>
                <w:szCs w:val="18"/>
                <w:lang w:val="en-US"/>
              </w:rPr>
              <w:t>Entrance fees for owned assets (recreational opportunities)</w:t>
            </w:r>
            <w:r w:rsidR="00715924">
              <w:rPr>
                <w:sz w:val="18"/>
                <w:szCs w:val="18"/>
                <w:lang w:val="en-US"/>
              </w:rPr>
              <w:t>.</w:t>
            </w:r>
          </w:p>
        </w:tc>
      </w:tr>
      <w:tr w:rsidR="00E97DE0" w:rsidRPr="00F02A52" w14:paraId="14D1F08F" w14:textId="77777777" w:rsidTr="00E97DE0">
        <w:tc>
          <w:tcPr>
            <w:tcW w:w="1187" w:type="dxa"/>
            <w:vAlign w:val="center"/>
          </w:tcPr>
          <w:p w14:paraId="7120367B" w14:textId="77777777" w:rsidR="00E97DE0" w:rsidRPr="00F02A52" w:rsidRDefault="00E97DE0" w:rsidP="00E97DE0">
            <w:pPr>
              <w:spacing w:after="200"/>
              <w:jc w:val="left"/>
              <w:rPr>
                <w:b/>
                <w:sz w:val="18"/>
                <w:szCs w:val="18"/>
                <w:lang w:val="en-US"/>
              </w:rPr>
            </w:pPr>
            <w:r w:rsidRPr="00F02A52">
              <w:rPr>
                <w:b/>
                <w:sz w:val="18"/>
                <w:szCs w:val="18"/>
                <w:lang w:val="en-US"/>
              </w:rPr>
              <w:t>Financing</w:t>
            </w:r>
          </w:p>
        </w:tc>
        <w:tc>
          <w:tcPr>
            <w:tcW w:w="2006" w:type="dxa"/>
          </w:tcPr>
          <w:p w14:paraId="7BD6F8BA" w14:textId="77777777" w:rsidR="00E97DE0" w:rsidRPr="00F02A52" w:rsidRDefault="00E97DE0" w:rsidP="00E97DE0">
            <w:pPr>
              <w:spacing w:after="200"/>
              <w:jc w:val="left"/>
              <w:rPr>
                <w:sz w:val="18"/>
                <w:szCs w:val="18"/>
                <w:lang w:val="en-US"/>
              </w:rPr>
            </w:pPr>
            <w:r w:rsidRPr="00F02A52">
              <w:rPr>
                <w:sz w:val="18"/>
                <w:szCs w:val="18"/>
                <w:lang w:val="en-US"/>
              </w:rPr>
              <w:t xml:space="preserve">The risks and opportunities relate to the cost and availability of capital from investors. </w:t>
            </w:r>
          </w:p>
        </w:tc>
        <w:tc>
          <w:tcPr>
            <w:tcW w:w="2007" w:type="dxa"/>
          </w:tcPr>
          <w:p w14:paraId="0110F514" w14:textId="77777777" w:rsidR="00E97DE0" w:rsidRPr="00F02A52" w:rsidRDefault="00E97DE0" w:rsidP="00E97DE0">
            <w:pPr>
              <w:spacing w:after="0"/>
              <w:jc w:val="left"/>
              <w:rPr>
                <w:sz w:val="18"/>
                <w:szCs w:val="18"/>
                <w:lang w:val="en-US"/>
              </w:rPr>
            </w:pPr>
            <w:r w:rsidRPr="00F02A52">
              <w:rPr>
                <w:sz w:val="18"/>
                <w:szCs w:val="18"/>
                <w:lang w:val="en-US"/>
              </w:rPr>
              <w:t>A business may face a higher cost of capital or more rigorous lending requirements as the financial sector becomes more attuned to the implications of ecosystem degradation for borrowers or clients.</w:t>
            </w:r>
          </w:p>
        </w:tc>
        <w:tc>
          <w:tcPr>
            <w:tcW w:w="2008" w:type="dxa"/>
          </w:tcPr>
          <w:p w14:paraId="0296BD56" w14:textId="15869989" w:rsidR="00E97DE0" w:rsidRPr="00F02A52" w:rsidRDefault="00E97DE0" w:rsidP="00E97DE0">
            <w:pPr>
              <w:spacing w:after="200"/>
              <w:jc w:val="left"/>
              <w:rPr>
                <w:sz w:val="18"/>
                <w:szCs w:val="18"/>
                <w:lang w:val="en-US"/>
              </w:rPr>
            </w:pPr>
            <w:r w:rsidRPr="00F02A52">
              <w:rPr>
                <w:sz w:val="18"/>
                <w:szCs w:val="18"/>
                <w:lang w:val="en-US"/>
              </w:rPr>
              <w:t>Managers may find some lenders and socially responsible investment funds becoming more interested in investing in their companies</w:t>
            </w:r>
            <w:r w:rsidR="00715924">
              <w:rPr>
                <w:sz w:val="18"/>
                <w:szCs w:val="18"/>
                <w:lang w:val="en-US"/>
              </w:rPr>
              <w:t>.</w:t>
            </w:r>
          </w:p>
        </w:tc>
        <w:tc>
          <w:tcPr>
            <w:tcW w:w="2006" w:type="dxa"/>
          </w:tcPr>
          <w:p w14:paraId="6BEA4124" w14:textId="77777777" w:rsidR="00E97DE0" w:rsidRPr="00F02A52" w:rsidRDefault="00E97DE0" w:rsidP="00E97DE0">
            <w:pPr>
              <w:spacing w:after="200"/>
              <w:jc w:val="left"/>
              <w:rPr>
                <w:sz w:val="18"/>
                <w:szCs w:val="18"/>
                <w:lang w:val="en-US"/>
              </w:rPr>
            </w:pPr>
            <w:r w:rsidRPr="00F02A52">
              <w:rPr>
                <w:sz w:val="18"/>
                <w:szCs w:val="18"/>
                <w:lang w:val="en-US"/>
              </w:rPr>
              <w:t>Environmental and social impacts disclosure.</w:t>
            </w:r>
          </w:p>
        </w:tc>
      </w:tr>
    </w:tbl>
    <w:p w14:paraId="55066D72" w14:textId="77777777" w:rsidR="00E97DE0" w:rsidRPr="00F02A52" w:rsidRDefault="00E97DE0" w:rsidP="00E97DE0">
      <w:pPr>
        <w:rPr>
          <w:lang w:val="en-US"/>
        </w:rPr>
      </w:pPr>
    </w:p>
    <w:p w14:paraId="72A1A3E6" w14:textId="77777777" w:rsidR="00E97DE0" w:rsidRPr="00F02A52" w:rsidRDefault="00E97DE0" w:rsidP="00C12D55">
      <w:pPr>
        <w:pStyle w:val="Heading4"/>
      </w:pPr>
      <w:bookmarkStart w:id="1868" w:name="_Toc519504843"/>
      <w:r w:rsidRPr="00F02A52">
        <w:t>Summary</w:t>
      </w:r>
      <w:bookmarkEnd w:id="1868"/>
    </w:p>
    <w:p w14:paraId="3E19A790" w14:textId="09517C7D" w:rsidR="00E97DE0" w:rsidRPr="00F02A52" w:rsidRDefault="00E97DE0" w:rsidP="00E97DE0">
      <w:pPr>
        <w:rPr>
          <w:lang w:val="en-US"/>
        </w:rPr>
      </w:pPr>
      <w:r w:rsidRPr="00F02A52">
        <w:rPr>
          <w:rFonts w:eastAsia="Calibri"/>
          <w:lang w:val="en-US"/>
        </w:rPr>
        <w:t>Low carbon development, energy efficiency, sustainable production and consumption, circular economy, and reduction of the impacts of the resource extracting sectors, such as energy and mining, as well as manufacturing, are among the policy objectives in Europe and Central Asia. S</w:t>
      </w:r>
      <w:r w:rsidRPr="00F02A52">
        <w:rPr>
          <w:lang w:val="en-US"/>
        </w:rPr>
        <w:t xml:space="preserve">ectoral policies that merely target supply, security and growth usually come at the expense of biodiversity and ecosystem services, as these policies lack sufficient integration and awareness and do not reflect the real changes in diverse values. This is easily demonstrated by the array of conflicting development policy goals and sectoral policies. An integrated approach is necessary for external cost evaluation for each sector and the possible trade-offs. Evaluation of the true cost of any sectoral activity needs to consider social, health, and environmental costs together with production costs. </w:t>
      </w:r>
      <w:r w:rsidRPr="00F02A52">
        <w:rPr>
          <w:rFonts w:eastAsia="Calibri"/>
          <w:lang w:val="en-US"/>
        </w:rPr>
        <w:t xml:space="preserve">To better govern nature’s contributions to people in relation to the policies of the resource extracting sectors and manufacturing requires a well-structured assessment of the effects of these sectors on biodiversity and nature’s contributions to people in different realms. </w:t>
      </w:r>
      <w:r w:rsidRPr="00F02A52">
        <w:rPr>
          <w:lang w:val="en-US"/>
        </w:rPr>
        <w:t xml:space="preserve">As natural resources become increasingly scarce, environmental regulations become stricter and public awareness grows regarding the impacts of the extractive sectors, a new management paradigm has emerged, which focuses on managing risks and opportunities related to nature’s contributions to people (depletion and conservation, respectively). Governance modes in place are diverse and reflect both top-down and bottom-up approaches. The same holds for policy instruments that can range from voluntary agreements (e.g. payment schemes) to command and control approaches. There is, nevertheless, a long way to go towards the aim of mainstreaming nature’s contributions to people into corporate management and public policy. </w:t>
      </w:r>
    </w:p>
    <w:p w14:paraId="793E26A3" w14:textId="348A4317" w:rsidR="00E97DE0" w:rsidRPr="00F02A52" w:rsidRDefault="00E97DE0" w:rsidP="00E97DE0">
      <w:pPr>
        <w:rPr>
          <w:lang w:val="en-US"/>
        </w:rPr>
      </w:pPr>
      <w:r w:rsidRPr="00F02A52">
        <w:rPr>
          <w:lang w:val="en-US"/>
        </w:rPr>
        <w:t>Impacts from extractive sectors can be managed much better when decisions are made on a strategic planning level and not postponed until after an investor selects a certain project. Strategic environmental assessment presents a particularly promising tool for resolving conflict between these sectors and nature’s contributions to people (</w:t>
      </w:r>
      <w:r>
        <w:rPr>
          <w:lang w:val="en-US"/>
        </w:rPr>
        <w:t>see</w:t>
      </w:r>
      <w:r w:rsidRPr="00F02A52">
        <w:rPr>
          <w:lang w:val="en-US"/>
        </w:rPr>
        <w:t xml:space="preserve"> </w:t>
      </w:r>
      <w:r w:rsidR="00C714C6">
        <w:rPr>
          <w:b/>
          <w:lang w:val="en-US"/>
        </w:rPr>
        <w:t>Box 6.9</w:t>
      </w:r>
      <w:r w:rsidRPr="00F02A52">
        <w:rPr>
          <w:lang w:val="en-US"/>
        </w:rPr>
        <w:t xml:space="preserve">, </w:t>
      </w:r>
      <w:r w:rsidRPr="00255F16">
        <w:rPr>
          <w:lang w:val="en-US"/>
        </w:rPr>
        <w:t>Section 6.6.1). The</w:t>
      </w:r>
      <w:r w:rsidRPr="00F02A52">
        <w:rPr>
          <w:lang w:val="en-US"/>
        </w:rPr>
        <w:t xml:space="preserve"> assessments aim to find the best available technology alternative to satisfy certain societal needs. Recent policy advice developed by the Netherlands Commission on Environmental Assessment </w:t>
      </w:r>
      <w:r w:rsidRPr="00F02A52">
        <w:rPr>
          <w:lang w:val="en-US"/>
        </w:rPr>
        <w:fldChar w:fldCharType="begin" w:fldLock="1"/>
      </w:r>
      <w:r>
        <w:rPr>
          <w:lang w:val="en-US"/>
        </w:rPr>
        <w:instrText>ADDIN CSL_CITATION { "citationItems" : [ { "id" : "ITEM-1", "itemData" : { "abstract" : "pon request of the Dutch Ministry of Foreign Affairs, the Dutch Sustainability Unit (DSU) has analysed trends in the context of large dam proposals and their implications for the effectiveness of the current dam planning and asssessment systems. Based on this analysis, the DSU has developed options for donors to improve the quality of these processes, so that these may contribute more to sustainable development. DGIS has also requested the DSU to submit views to a public consultation done by development bank FMO on this topic. The DSU has based its analysis of this dynamical topic on input from international experts (see hereafter under working group) and on literature.", "author" : [ { "dropping-particle" : "", "family" : "NCEA", "given" : "", "non-dropping-particle" : "", "parse-names" : false, "suffix" : "" } ], "container-title" : "Advisory Report 7199", "id" : "ITEM-1", "issued" : { "date-parts" : [ [ "2016" ] ] }, "note" : "NULL", "publisher" : "Netherlands Commission for Environmental Assessment, Dutch Sustainability Unit", "title" : "Better decision-making about large dams with a view to sustainable development", "type" : "report" }, "uris" : [ "http://www.mendeley.com/documents/?uuid=6d9ecf20-c968-4163-a0cc-7a3de37cef07" ] } ], "mendeley" : { "formattedCitation" : "(NCEA, 2016)", "plainTextFormattedCitation" : "(NCEA, 2016)", "previouslyFormattedCitation" : "(NCEA, 2016)" }, "properties" : {  }, "schema" : "https://github.com/citation-style-language/schema/raw/master/csl-citation.json" }</w:instrText>
      </w:r>
      <w:r w:rsidRPr="00F02A52">
        <w:rPr>
          <w:lang w:val="en-US"/>
        </w:rPr>
        <w:fldChar w:fldCharType="separate"/>
      </w:r>
      <w:r w:rsidRPr="00F02A52">
        <w:rPr>
          <w:lang w:val="en-US"/>
        </w:rPr>
        <w:t>(NCEA, 2016)</w:t>
      </w:r>
      <w:r w:rsidRPr="00F02A52">
        <w:rPr>
          <w:lang w:val="en-US"/>
        </w:rPr>
        <w:fldChar w:fldCharType="end"/>
      </w:r>
      <w:r w:rsidRPr="00F02A52">
        <w:rPr>
          <w:lang w:val="en-US"/>
        </w:rPr>
        <w:t xml:space="preserve"> argues that decision-makers do not take an integral systems perspective through a strategic planning phase. Strategic environmental assessment may be the most promising way to decrease impacts through analysis of available resources for alternative options and the comparison of potential development </w:t>
      </w:r>
      <w:r w:rsidRPr="00F02A52">
        <w:rPr>
          <w:lang w:val="en-US"/>
        </w:rPr>
        <w:lastRenderedPageBreak/>
        <w:t xml:space="preserve">outcomes </w:t>
      </w:r>
      <w:r w:rsidRPr="00F02A52">
        <w:rPr>
          <w:lang w:val="en-US"/>
        </w:rPr>
        <w:fldChar w:fldCharType="begin" w:fldLock="1"/>
      </w:r>
      <w:r>
        <w:rPr>
          <w:lang w:val="en-US"/>
        </w:rPr>
        <w:instrText>ADDIN CSL_CITATION { "citationItems" : [ { "id" : "ITEM-1", "itemData" : { "abstract" : "The report contains the results of a joint research project conducted by WWF-Russia and En+ Group. The research aimed to study the possible impact of hydropower facilities on the ecosystem and socio-economic development of the Amur basin.", "editor" : [ { "dropping-particle" : "", "family" : "Simonov", "given" : "Eugene A.", "non-dropping-particle" : "", "parse-names" : false, "suffix" : "" }, { "dropping-particle" : "", "family" : "Menshikov", "given" : "D", "non-dropping-particle" : "", "parse-names" : false, "suffix" : "" }, { "dropping-particle" : "", "family" : "Egidarev", "given" : "Evgeny G.", "non-dropping-particle" : "", "parse-names" : false, "suffix" : "" }, { "dropping-particle" : "", "family" : "Nikitina", "given" : "Oxana", "non-dropping-particle" : "", "parse-names" : false, "suffix" : "" } ], "id" : "ITEM-1", "issued" : { "date-parts" : [ [ "2015" ] ] }, "language" : "In Russian", "note" : "NULL", "number-of-pages" : "279", "publisher" : "WWF-Russia, Evrosibenergo, En+Group", "publisher-place" : "Moscow", "title" : "\u041a\u043e\u043c\u043f\u043b\u0435\u043a\u0441\u043d\u0430\u044f \u044d\u043a\u043e\u043b\u043e\u0433\u043e-\u044d\u043a\u043e\u043d\u043e\u043c\u0438\u0447\u0435\u0441\u043a\u0430\u044f \u043e\u0446\u0435\u043d\u043a\u0430 \u0440\u0430\u0437\u0432\u0438\u0442\u0438\u044f \u0433\u0438\u0434\u0440\u043e\u044d\u043d\u0435\u0440\u0433\u0435\u0442\u0438\u043a\u0438 \u0431\u0430\u0441\u0441\u0435\u0439\u043d\u0430 \u0440\u0435\u043a\u0438 \u0410\u043c\u0443\u0440 [Comprehensive environmental and socio-economic assessment of hydropower development in the Amur River basin]", "type" : "book" }, "uris" : [ "http://www.mendeley.com/documents/?uuid=2f444f97-a8ca-4ca9-acd8-f892bbb94114" ] } ], "mendeley" : { "formattedCitation" : "(Simonov et al., 2015)", "plainTextFormattedCitation" : "(Simonov et al., 2015)", "previouslyFormattedCitation" : "(Simonov et al., 2015)" }, "properties" : {  }, "schema" : "https://github.com/citation-style-language/schema/raw/master/csl-citation.json" }</w:instrText>
      </w:r>
      <w:r w:rsidRPr="00F02A52">
        <w:rPr>
          <w:lang w:val="en-US"/>
        </w:rPr>
        <w:fldChar w:fldCharType="separate"/>
      </w:r>
      <w:r w:rsidRPr="00F02A52">
        <w:rPr>
          <w:lang w:val="en-US"/>
        </w:rPr>
        <w:t xml:space="preserve">(Simonov </w:t>
      </w:r>
      <w:r w:rsidR="009E3418" w:rsidRPr="009E3418">
        <w:rPr>
          <w:i/>
          <w:lang w:val="en-US"/>
        </w:rPr>
        <w:t>et al.</w:t>
      </w:r>
      <w:r w:rsidRPr="00F02A52">
        <w:rPr>
          <w:lang w:val="en-US"/>
        </w:rPr>
        <w:t>, 2015)</w:t>
      </w:r>
      <w:r w:rsidRPr="00F02A52">
        <w:rPr>
          <w:lang w:val="en-US"/>
        </w:rPr>
        <w:fldChar w:fldCharType="end"/>
      </w:r>
      <w:r w:rsidRPr="00F02A52">
        <w:rPr>
          <w:lang w:val="en-US"/>
        </w:rPr>
        <w:t xml:space="preserve">. Apparently, there are many options for policymakers to improve the situation by raising awareness, defining clear objectives, and designing instruments as well as policies (see synthesis </w:t>
      </w:r>
      <w:r w:rsidR="005A3E13">
        <w:rPr>
          <w:b/>
          <w:lang w:val="en-US"/>
        </w:rPr>
        <w:t>Table 6.11</w:t>
      </w:r>
      <w:r w:rsidRPr="00F02A52">
        <w:rPr>
          <w:lang w:val="en-US"/>
        </w:rPr>
        <w:t xml:space="preserve">). </w:t>
      </w:r>
    </w:p>
    <w:p w14:paraId="605D278F" w14:textId="77777777" w:rsidR="00E97DE0" w:rsidRPr="00F02A52" w:rsidRDefault="00E97DE0" w:rsidP="00E97DE0">
      <w:pPr>
        <w:rPr>
          <w:lang w:val="en-US"/>
        </w:rPr>
      </w:pPr>
    </w:p>
    <w:p w14:paraId="70C38BF6" w14:textId="77777777" w:rsidR="00E97DE0" w:rsidRPr="00F02A52" w:rsidRDefault="00E97DE0" w:rsidP="00147745">
      <w:pPr>
        <w:pStyle w:val="Heading3"/>
        <w:rPr>
          <w:lang w:val="en-US"/>
        </w:rPr>
      </w:pPr>
      <w:bookmarkStart w:id="1869" w:name="_Toc502909643"/>
      <w:bookmarkStart w:id="1870" w:name="_Toc504380755"/>
      <w:bookmarkStart w:id="1871" w:name="_Toc519504844"/>
      <w:r w:rsidRPr="00F02A52">
        <w:rPr>
          <w:lang w:val="en-US"/>
        </w:rPr>
        <w:t>Services sector</w:t>
      </w:r>
      <w:bookmarkEnd w:id="1869"/>
      <w:bookmarkEnd w:id="1870"/>
      <w:bookmarkEnd w:id="1871"/>
    </w:p>
    <w:p w14:paraId="18DD559B" w14:textId="77777777" w:rsidR="00E97DE0" w:rsidRPr="00F02A52" w:rsidRDefault="00E97DE0" w:rsidP="00C12D55">
      <w:pPr>
        <w:pStyle w:val="Heading4"/>
      </w:pPr>
      <w:bookmarkStart w:id="1872" w:name="_Toc519504845"/>
      <w:r w:rsidRPr="00F02A52">
        <w:t>Policy objectives</w:t>
      </w:r>
      <w:bookmarkEnd w:id="1872"/>
    </w:p>
    <w:p w14:paraId="7E29CAE2" w14:textId="566729AC" w:rsidR="00E97DE0" w:rsidRPr="00F02A52" w:rsidRDefault="00E97DE0" w:rsidP="00E97DE0">
      <w:pPr>
        <w:rPr>
          <w:lang w:val="en-US" w:eastAsia="en-GB"/>
        </w:rPr>
      </w:pPr>
      <w:r w:rsidRPr="00F02A52">
        <w:rPr>
          <w:lang w:val="en-US" w:eastAsia="en-GB"/>
        </w:rPr>
        <w:t xml:space="preserve">A service economy is considered a mature economy, having evolved from a phase of heavy reliance on natural resources, with negative local environmental impacts </w:t>
      </w:r>
      <w:r w:rsidRPr="00F02A52">
        <w:rPr>
          <w:lang w:val="en-US" w:eastAsia="en-GB"/>
        </w:rPr>
        <w:fldChar w:fldCharType="begin" w:fldLock="1"/>
      </w:r>
      <w:r>
        <w:rPr>
          <w:lang w:val="en-US" w:eastAsia="en-GB"/>
        </w:rPr>
        <w:instrText>ADDIN CSL_CITATION { "citationItems" : [ { "id" : "ITEM-1", "itemData" : { "DOI" : "978-92-807-3167-5", "author" : [ { "dropping-particle" : "", "family" : "Fischer-Kowalski", "given" : "Marina", "non-dropping-particle" : "", "parse-names" : false, "suffix" : "" }, { "dropping-particle" : "", "family" : "Ren", "given" : "Yong", "non-dropping-particle" : "", "parse-names" : false, "suffix" : "" }, { "dropping-particle" : "", "family" : "Moriguchi", "given" : "Yuichi", "non-dropping-particle" : "", "parse-names" : false, "suffix" : "" }, { "dropping-particle" : "", "family" : "Crane", "given" : "Wendy", "non-dropping-particle" : "", "parse-names" : false, "suffix" : "" }, { "dropping-particle" : "", "family" : "Krausmann", "given" : "Fridolin", "non-dropping-particle" : "", "parse-names" : false, "suffix" : "" }, { "dropping-particle" : "", "family" : "Eisenmenger", "given" : "Nina", "non-dropping-particle" : "", "parse-names" : false, "suffix" : "" }, { "dropping-particle" : "", "family" : "Giljum", "given" : "Stefan", "non-dropping-particle" : "", "parse-names" : false, "suffix" : "" }, { "dropping-particle" : "", "family" : "Hennicke", "given" : "Peter", "non-dropping-particle" : "", "parse-names" : false, "suffix" : "" }, { "dropping-particle" : "", "family" : "Kemp", "given" : "Rene", "non-dropping-particle" : "", "parse-names" : false, "suffix" : "" }, { "dropping-particle" : "", "family" : "Lankao", "given" : "Paty Romero", "non-dropping-particle" : "", "parse-names" : false, "suffix" : "" }, { "dropping-particle" : "", "family" : "Bella", "given" : "Anna", "non-dropping-particle" : "", "parse-names" : false, "suffix" : "" }, { "dropping-particle" : "", "family" : "Manalang", "given" : "Siriban", "non-dropping-particle" : "", "parse-names" : false, "suffix" : "" }, { "dropping-particle" : "", "family" : "Sewerin", "given" : "Sebastian", "non-dropping-particle" : "", "parse-names" : false, "suffix" : "" }, { "dropping-particle" : "", "family" : "Mcneely", "given" : "Jeff", "non-dropping-particle" : "", "parse-names" : false, "suffix" : "" } ], "id" : "ITEM-1", "issued" : { "date-parts" : [ [ "2011" ] ] }, "note" : "NULL", "publisher" : "UNEP", "title" : "Decoupling natural resource use and environmental impacts from economic growth", "type" : "report" }, "uris" : [ "http://www.mendeley.com/documents/?uuid=ade0baf1-03d0-38db-9cda-53aaedf9a540" ] }, { "id" : "ITEM-2", "itemData" : { "abstract" : "The EU recently emphasised the need to speed up the pace of reforms to improve the state of the environment both in Europe and internationally. This becomes in particular challenging, as the 'Lisbon Strategy' defines the general goal of an annual economic growth rate of 3%. Decoupling of economic growth from the use of natural resources and the production of waste and emissions is regarded as the core strategy to reconcile environmental protection and continued economic growth. However, measurable policy targets are to a large extent, missing. Furthermore, a comprehensive headline indicator for the evaluation of progress towards an absolute reduction of environmental pressures is missing in the Lisbon indicator set. We use the concept of societal metabolism as a framework for deriving priority environmental policy themes for decoupling efforts. A mix of policy instruments is suggested for achieving the overarching target of absolute decoupling through dematerialisation (quantity) and detoxification (quality) of production and consumption activities. Reference to this paper should be made as follows: Giljum, S., Hak, T., Hinterberger, F. and Kovanda, J. (2005) 'Environmental governance in the European Union: strategies and instruments for absolute decoupling',", "author" : [ { "dropping-particle" : "", "family" : "Giljum", "given" : "Stefan", "non-dropping-particle" : "", "parse-names" : false, "suffix" : "" }, { "dropping-particle" : "", "family" : "Hak", "given" : "Thomas", "non-dropping-particle" : "", "parse-names" : false, "suffix" : "" }, { "dropping-particle" : "", "family" : "Hinterberger", "given" : "Friedrich", "non-dropping-particle" : "", "parse-names" : false, "suffix" : "" }, { "dropping-particle" : "", "family" : "Kovanda", "given" : "Jan", "non-dropping-particle" : "", "parse-names" : false, "suffix" : "" }, { "dropping-particle" : "", "family" : "Giljum", "given" : "S", "non-dropping-particle" : "", "parse-names" : false, "suffix" : "" }, { "dropping-particle" : "", "family" : "Hak", "given" : "T", "non-dropping-particle" : "", "parse-names" : false, "suffix" : "" }, { "dropping-particle" : "", "family" : "Hinterberger", "given" : "F", "non-dropping-particle" : "", "parse-names" : false, "suffix" : "" }, { "dropping-particle" : "", "family" : "Kovanda", "given" : "J", "non-dropping-particle" : "", "parse-names" : false, "suffix" : "" } ], "container-title" : "Int. J. Sustainable Development", "id" : "ITEM-2", "issue" : "12", "issued" : { "date-parts" : [ [ "2005" ] ] }, "page" : "31-46", "title" : "Environmental governance in the European Union: strategies and instruments for absolute decoupling", "type" : "article-journal", "volume" : "8" }, "uris" : [ "http://www.mendeley.com/documents/?uuid=179e5355-0691-30e6-afe6-3cc93dd7aa63" ] } ], "mendeley" : { "formattedCitation" : "(Fischer-Kowalski et al., 2011; Giljum et al., 2005)", "plainTextFormattedCitation" : "(Fischer-Kowalski et al., 2011; Giljum et al., 2005)", "previouslyFormattedCitation" : "(Fischer-Kowalski et al., 2011; Giljum et al., 2005)" }, "properties" : {  }, "schema" : "https://github.com/citation-style-language/schema/raw/master/csl-citation.json" }</w:instrText>
      </w:r>
      <w:r w:rsidRPr="00F02A52">
        <w:rPr>
          <w:lang w:val="en-US" w:eastAsia="en-GB"/>
        </w:rPr>
        <w:fldChar w:fldCharType="separate"/>
      </w:r>
      <w:r w:rsidRPr="00F02A52">
        <w:rPr>
          <w:lang w:val="en-US" w:eastAsia="en-GB"/>
        </w:rPr>
        <w:t xml:space="preserve">(Fischer-Kowalski </w:t>
      </w:r>
      <w:r w:rsidR="009E3418" w:rsidRPr="009E3418">
        <w:rPr>
          <w:i/>
          <w:lang w:val="en-US" w:eastAsia="en-GB"/>
        </w:rPr>
        <w:t>et al.</w:t>
      </w:r>
      <w:r w:rsidRPr="00F02A52">
        <w:rPr>
          <w:lang w:val="en-US" w:eastAsia="en-GB"/>
        </w:rPr>
        <w:t xml:space="preserve">, 2011; Giljum </w:t>
      </w:r>
      <w:r w:rsidR="009E3418" w:rsidRPr="009E3418">
        <w:rPr>
          <w:i/>
          <w:lang w:val="en-US" w:eastAsia="en-GB"/>
        </w:rPr>
        <w:t>et al.</w:t>
      </w:r>
      <w:r w:rsidRPr="00F02A52">
        <w:rPr>
          <w:lang w:val="en-US" w:eastAsia="en-GB"/>
        </w:rPr>
        <w:t>, 2005)</w:t>
      </w:r>
      <w:r w:rsidRPr="00F02A52">
        <w:rPr>
          <w:lang w:val="en-US" w:eastAsia="en-GB"/>
        </w:rPr>
        <w:fldChar w:fldCharType="end"/>
      </w:r>
      <w:r w:rsidRPr="00F02A52">
        <w:rPr>
          <w:lang w:val="en-US" w:eastAsia="en-GB"/>
        </w:rPr>
        <w:t xml:space="preserve">. Despite dematerialization of the economy and decoupling GDP growth from environmental impact proving to be highly unfeasible in absolute terms </w:t>
      </w:r>
      <w:r w:rsidRPr="00F02A52">
        <w:rPr>
          <w:lang w:val="en-US" w:eastAsia="en-GB"/>
        </w:rPr>
        <w:fldChar w:fldCharType="begin" w:fldLock="1"/>
      </w:r>
      <w:r>
        <w:rPr>
          <w:lang w:val="en-US" w:eastAsia="en-GB"/>
        </w:rPr>
        <w:instrText>ADDIN CSL_CITATION { "citationItems" : [ { "id" : "ITEM-1", "itemData" : { "DOI" : "10.1371/journal.pone.0164733", "abstract" : "The argument that human society can decouple economic growth\u2014defined as growth in Gross Domestic Product (GDP)\u2014from growth in environmental impacts is appealing. If such decoupling is possible, it means that GDP growth is a sustainable societal goal. Here we show that the decoupling concept can be interpreted using an easily understood model of economic growth and environmental impact. The simple model is compared to historical data and modelled projections to demonstrate that growth in GDP ultimately cannot be decoupled from growth in material and energy use. It is therefore misleading to develop growth-oriented policy around the expectation that decoupling is possible. Wealso note that GDP is increasingly seen as a poor proxy for societal wellbeing. GDP growth is there- fore a questionable societal goal. Society can sustainably improve wellbeing, including the wellbeing of its natural assets, but only by discarding GDP growth as the goal in favor of more comprehensive measures of societal wellbeing", "author" : [ { "dropping-particle" : "", "family" : "Ward", "given" : "James D.", "non-dropping-particle" : "", "parse-names" : false, "suffix" : "" }, { "dropping-particle" : "", "family" : "Sutton", "given" : "Paul C.", "non-dropping-particle" : "", "parse-names" : false, "suffix" : "" }, { "dropping-particle" : "", "family" : "Werner", "given" : "Adrian D.", "non-dropping-particle" : "", "parse-names" : false, "suffix" : "" }, { "dropping-particle" : "", "family" : "Costanza", "given" : "Robert", "non-dropping-particle" : "", "parse-names" : false, "suffix" : "" }, { "dropping-particle" : "", "family" : "Mohr", "given" : "Steve H.", "non-dropping-particle" : "", "parse-names" : false, "suffix" : "" }, { "dropping-particle" : "", "family" : "Simmons", "given" : "Craig T.", "non-dropping-particle" : "", "parse-names" : false, "suffix" : "" } ], "container-title" : "PLoS ONE", "id" : "ITEM-1", "issue" : "10", "issued" : { "date-parts" : [ [ "2016" ] ] }, "note" : "NULL", "page" : "e0164733", "title" : "Is decoupling GDP growth from environmental impact possible?", "type" : "article-journal", "volume" : "11" }, "uris" : [ "http://www.mendeley.com/documents/?uuid=2c468a7d-7b53-35c4-a645-3c7d2687b6a1" ] }, { "id" : "ITEM-2", "itemData" : { "DOI" : "10.1016/j.gloenvcha.2015.08.002", "ISBN" : "0959-3780", "abstract" : "National economic systems are investigated in a 3-axis diagram where three different indicators are used to account for resource use, societal organization, and goods and services produced, respectively. This framework is consistent with an input-state-output (environment-society-economy) scheme based on a logical, physical and thermodynamic order between the three dimensions of sustainability. This approach highlights which input-state-output relations are realized and which relations are less common in the behavior of these systems. It assesses and overcomes major drawbacks of common representations of sustainability. Within a cube diagram, 99 national economies are ranked and grouped into 8 categories, which are labeled to reflect the main characteristics of their behavior according to the three environmental, social and economic parameters. A cluster analysis is also performed in order to statistically support the classification and strengthen the interpretation of results. Results show that no countries exhibit a dematerialization of economic activity and that non-sustainable economic activity can take place over a wide range of income distributions (Gini coefficients).", "author" : [ { "dropping-particle" : "", "family" : "Pulselli", "given" : "Federico M.", "non-dropping-particle" : "", "parse-names" : false, "suffix" : "" }, { "dropping-particle" : "", "family" : "Coscieme", "given" : "Luca", "non-dropping-particle" : "", "parse-names" : false, "suffix" : "" }, { "dropping-particle" : "", "family" : "Neri", "given" : "Laura", "non-dropping-particle" : "", "parse-names" : false, "suffix" : "" }, { "dropping-particle" : "", "family" : "Regoli", "given" : "Andrea", "non-dropping-particle" : "", "parse-names" : false, "suffix" : "" }, { "dropping-particle" : "", "family" : "Sutton", "given" : "Paul C.", "non-dropping-particle" : "", "parse-names" : false, "suffix" : "" }, { "dropping-particle" : "", "family" : "Lemmi", "given" : "Achille", "non-dropping-particle" : "", "parse-names" : false, "suffix" : "" }, { "dropping-particle" : "", "family" : "Bastianoni", "given" : "Simone", "non-dropping-particle" : "", "parse-names" : false, "suffix" : "" } ], "container-title" : "Global Environmental Change", "id" : "ITEM-2", "issued" : { "date-parts" : [ [ "2015" ] ] }, "page" : "41-51", "title" : "The world economy in a cube: A more rational structural representation of sustainability", "type" : "article-journal", "volume" : "35" }, "prefix" : "e.g., ", "uris" : [ "http://www.mendeley.com/documents/?uuid=34282fc1-9cd1-3742-9419-dc7638999f69" ] } ], "mendeley" : { "formattedCitation" : "(e.g., Pulselli et al., 2015; Ward et al., 2016)", "plainTextFormattedCitation" : "(e.g., Pulselli et al., 2015; Ward et al., 2016)", "previouslyFormattedCitation" : "(e.g., Pulselli et al., 2015; Ward et al., 2016)" }, "properties" : {  }, "schema" : "https://github.com/citation-style-language/schema/raw/master/csl-citation.json" }</w:instrText>
      </w:r>
      <w:r w:rsidRPr="00F02A52">
        <w:rPr>
          <w:lang w:val="en-US" w:eastAsia="en-GB"/>
        </w:rPr>
        <w:fldChar w:fldCharType="separate"/>
      </w:r>
      <w:r w:rsidRPr="00F02A52">
        <w:rPr>
          <w:lang w:val="en-US" w:eastAsia="en-GB"/>
        </w:rPr>
        <w:t xml:space="preserve">(e.g., Pulselli </w:t>
      </w:r>
      <w:r w:rsidR="009E3418" w:rsidRPr="009E3418">
        <w:rPr>
          <w:i/>
          <w:lang w:val="en-US" w:eastAsia="en-GB"/>
        </w:rPr>
        <w:t>et al.</w:t>
      </w:r>
      <w:r w:rsidRPr="00F02A52">
        <w:rPr>
          <w:lang w:val="en-US" w:eastAsia="en-GB"/>
        </w:rPr>
        <w:t xml:space="preserve">, 2015; Ward </w:t>
      </w:r>
      <w:r w:rsidR="009E3418" w:rsidRPr="009E3418">
        <w:rPr>
          <w:i/>
          <w:lang w:val="en-US" w:eastAsia="en-GB"/>
        </w:rPr>
        <w:t>et al.</w:t>
      </w:r>
      <w:r w:rsidRPr="00F02A52">
        <w:rPr>
          <w:lang w:val="en-US" w:eastAsia="en-GB"/>
        </w:rPr>
        <w:t>, 2016)</w:t>
      </w:r>
      <w:r w:rsidRPr="00F02A52">
        <w:rPr>
          <w:lang w:val="en-US" w:eastAsia="en-GB"/>
        </w:rPr>
        <w:fldChar w:fldCharType="end"/>
      </w:r>
      <w:r w:rsidRPr="00F02A52">
        <w:rPr>
          <w:lang w:val="en-US" w:eastAsia="en-GB"/>
        </w:rPr>
        <w:t xml:space="preserve">, there is no doubt that managing for the services sector creates opportunities for the conservation and sustainable use of biodiversity as well as the continued provision of </w:t>
      </w:r>
      <w:r w:rsidRPr="00F02A52">
        <w:rPr>
          <w:lang w:val="en-US"/>
        </w:rPr>
        <w:t>nature’s contributions to people</w:t>
      </w:r>
      <w:r w:rsidRPr="00F02A52">
        <w:rPr>
          <w:lang w:val="en-US" w:eastAsia="en-GB"/>
        </w:rPr>
        <w:t xml:space="preserve">. Trade-offs between the economy and the environment within a service economy need to be resolved as far as possible by decision-making and policies both within the private and the public spheres. </w:t>
      </w:r>
    </w:p>
    <w:p w14:paraId="24594D6B" w14:textId="1206F5F7" w:rsidR="00E97DE0" w:rsidRPr="00255F16" w:rsidRDefault="00E97DE0" w:rsidP="00E97DE0">
      <w:pPr>
        <w:rPr>
          <w:lang w:val="en-US" w:eastAsia="en-GB"/>
        </w:rPr>
      </w:pPr>
      <w:r w:rsidRPr="00F02A52">
        <w:rPr>
          <w:lang w:val="en-US" w:eastAsia="en-GB"/>
        </w:rPr>
        <w:t xml:space="preserve">Health and education are service areas whose implementation is crucial for the realization of universal human rights. For this reason, accessible health and education have priority with respect to economic interests and this priority can be safeguarded by policy. In Europe and Central Asia, the vast majority of countries explicitly addresses health-related benefits and risks in their national biodiversity strategies and action plans (NBSAPs) and national reports to the Convention on Biological Diversity </w:t>
      </w:r>
      <w:r w:rsidRPr="00F02A52">
        <w:rPr>
          <w:lang w:val="en-US" w:eastAsia="en-GB"/>
        </w:rPr>
        <w:fldChar w:fldCharType="begin" w:fldLock="1"/>
      </w:r>
      <w:r>
        <w:rPr>
          <w:lang w:val="en-US" w:eastAsia="en-GB"/>
        </w:rPr>
        <w:instrText>ADDIN CSL_CITATION { "citationItems" : [ { "id" : "ITEM-1", "itemData" : { "URL" : "https://www.cbd.int/reports/search/", "accessed" : { "date-parts" : [ [ "2016", "4", "30" ] ] }, "author" : [ { "dropping-particle" : "", "family" : "CBD", "given" : "", "non-dropping-particle" : "", "parse-names" : false, "suffix" : "" } ], "id" : "ITEM-1", "issued" : { "date-parts" : [ [ "2016" ] ] }, "publisher" : "Convention on Biological Diversity", "title" : "National Reports and NBSAPs", "type" : "webpage" }, "uris" : [ "http://www.mendeley.com/documents/?uuid=a0d9aef1-2287-462a-ae03-6c902c15fda8" ] } ], "mendeley" : { "formattedCitation" : "(CBD, 2016c)", "plainTextFormattedCitation" : "(CBD, 2016c)", "previouslyFormattedCitation" : "(CBD, 2016c)" }, "properties" : {  }, "schema" : "https://github.com/citation-style-language/schema/raw/master/csl-citation.json" }</w:instrText>
      </w:r>
      <w:r w:rsidRPr="00F02A52">
        <w:rPr>
          <w:lang w:val="en-US" w:eastAsia="en-GB"/>
        </w:rPr>
        <w:fldChar w:fldCharType="separate"/>
      </w:r>
      <w:r w:rsidRPr="00223CD3">
        <w:rPr>
          <w:lang w:val="en-US" w:eastAsia="en-GB"/>
        </w:rPr>
        <w:t>(CBD, 2016c)</w:t>
      </w:r>
      <w:r w:rsidRPr="00F02A52">
        <w:rPr>
          <w:lang w:val="en-US" w:eastAsia="en-GB"/>
        </w:rPr>
        <w:fldChar w:fldCharType="end"/>
      </w:r>
      <w:r w:rsidRPr="00F02A52">
        <w:rPr>
          <w:lang w:val="en-US" w:eastAsia="en-GB"/>
        </w:rPr>
        <w:t xml:space="preserve"> (see </w:t>
      </w:r>
      <w:r w:rsidR="00E14291">
        <w:rPr>
          <w:b/>
          <w:lang w:val="en-US" w:eastAsia="en-GB"/>
        </w:rPr>
        <w:t>Figure 6.12</w:t>
      </w:r>
      <w:r w:rsidRPr="00255F16">
        <w:rPr>
          <w:lang w:val="en-US" w:eastAsia="en-GB"/>
        </w:rPr>
        <w:t xml:space="preserve"> and Chapter 2</w:t>
      </w:r>
      <w:r w:rsidR="00444013">
        <w:rPr>
          <w:lang w:val="en-US" w:eastAsia="en-GB"/>
        </w:rPr>
        <w:t>,</w:t>
      </w:r>
      <w:r w:rsidRPr="00255F16">
        <w:rPr>
          <w:lang w:val="en-US" w:eastAsia="en-GB"/>
        </w:rPr>
        <w:t xml:space="preserve"> </w:t>
      </w:r>
      <w:r w:rsidR="00C020DB">
        <w:rPr>
          <w:lang w:val="en-US"/>
        </w:rPr>
        <w:t>supporting material</w:t>
      </w:r>
      <w:r w:rsidRPr="00255F16">
        <w:rPr>
          <w:lang w:val="en-US" w:eastAsia="en-GB"/>
        </w:rPr>
        <w:t xml:space="preserve"> </w:t>
      </w:r>
      <w:hyperlink r:id="rId3384" w:history="1">
        <w:r w:rsidRPr="00913CA4">
          <w:rPr>
            <w:rStyle w:val="Hyperlink"/>
            <w:lang w:val="en-US" w:eastAsia="en-GB"/>
          </w:rPr>
          <w:t>Appendix 2.8</w:t>
        </w:r>
      </w:hyperlink>
      <w:r w:rsidRPr="00255F16">
        <w:rPr>
          <w:lang w:val="en-US" w:eastAsia="en-GB"/>
        </w:rPr>
        <w:t>).</w:t>
      </w:r>
    </w:p>
    <w:p w14:paraId="26BBC2BA" w14:textId="514D60AA" w:rsidR="00E97DE0" w:rsidRPr="00F02A52" w:rsidRDefault="00E97DE0" w:rsidP="00E97DE0">
      <w:pPr>
        <w:rPr>
          <w:lang w:val="en-US" w:eastAsia="en-GB"/>
        </w:rPr>
      </w:pPr>
      <w:r w:rsidRPr="00F02A52">
        <w:rPr>
          <w:lang w:val="en-US"/>
        </w:rPr>
        <w:t xml:space="preserve">Degraded ecosystems can jeopardize people´s health, while biodiversity and ecosystem services play a crucial role in supporting a good health status </w:t>
      </w:r>
      <w:r w:rsidRPr="00F02A52">
        <w:rPr>
          <w:lang w:val="en-US"/>
        </w:rPr>
        <w:fldChar w:fldCharType="begin" w:fldLock="1"/>
      </w:r>
      <w:r>
        <w:rPr>
          <w:lang w:val="en-US"/>
        </w:rPr>
        <w:instrText>ADDIN CSL_CITATION { "citationItems" : [ { "id" : "ITEM-1", "itemData" : { "author" : [ { "dropping-particle" : "", "family" : "WHO", "given" : "", "non-dropping-particle" : "", "parse-names" : false, "suffix" : "" }, { "dropping-particle" : "", "family" : "Secretariat of the CBD", "given" : "", "non-dropping-particle" : "", "parse-names" : false, "suffix" : "" } ], "id" : "ITEM-1", "issued" : { "date-parts" : [ [ "2015" ] ] }, "note" : "NULL", "publisher" : "World Health Organization; Secretariat of the Convention on Biological Diversity", "title" : "Connecting Global Priorities: Biodiversity and Human Health: A State of Knowledge Review", "type" : "book" }, "uris" : [ "http://www.mendeley.com/documents/?uuid=59030ec1-f2d3-3879-a846-d8a8f9b9c85c" ] } ], "mendeley" : { "formattedCitation" : "(WHO &amp; Secretariat of the CBD, 2015)", "plainTextFormattedCitation" : "(WHO &amp; Secretariat of the CBD, 2015)", "previouslyFormattedCitation" : "(WHO &amp; Secretariat of the CBD, 2015)" }, "properties" : {  }, "schema" : "https://github.com/citation-style-language/schema/raw/master/csl-citation.json" }</w:instrText>
      </w:r>
      <w:r w:rsidRPr="00F02A52">
        <w:rPr>
          <w:lang w:val="en-US"/>
        </w:rPr>
        <w:fldChar w:fldCharType="separate"/>
      </w:r>
      <w:r w:rsidRPr="00F02A52">
        <w:rPr>
          <w:lang w:val="en-US"/>
        </w:rPr>
        <w:t>(WHO &amp; CBD, 2015)</w:t>
      </w:r>
      <w:r w:rsidRPr="00F02A52">
        <w:rPr>
          <w:lang w:val="en-US"/>
        </w:rPr>
        <w:fldChar w:fldCharType="end"/>
      </w:r>
      <w:r w:rsidRPr="00F02A52">
        <w:rPr>
          <w:lang w:val="en-US"/>
        </w:rPr>
        <w:t xml:space="preserve">. Social health and well-being are also related to specific ecosystem services integrated into cultural motifs and practices, which are linked to concepts of sense of place, sense of identity, or sense of community. Policy objectives can be defined to regulate management of </w:t>
      </w:r>
      <w:r>
        <w:rPr>
          <w:lang w:val="en-US"/>
        </w:rPr>
        <w:t>nature’s contributions to people</w:t>
      </w:r>
      <w:r w:rsidRPr="00F02A52">
        <w:rPr>
          <w:lang w:val="en-US"/>
        </w:rPr>
        <w:t xml:space="preserve"> by investigating and quantifying their effects towards achieving health-related </w:t>
      </w:r>
      <w:r>
        <w:rPr>
          <w:lang w:val="en-US"/>
        </w:rPr>
        <w:t>Sustainable Development Goal</w:t>
      </w:r>
      <w:r w:rsidRPr="00F02A52">
        <w:rPr>
          <w:lang w:val="en-US"/>
        </w:rPr>
        <w:t xml:space="preserve">s (i.e. </w:t>
      </w:r>
      <w:r>
        <w:rPr>
          <w:lang w:val="en-US"/>
        </w:rPr>
        <w:t>Goal</w:t>
      </w:r>
      <w:r w:rsidRPr="00F02A52">
        <w:rPr>
          <w:lang w:val="en-US"/>
        </w:rPr>
        <w:t xml:space="preserve"> 3 </w:t>
      </w:r>
      <w:r>
        <w:rPr>
          <w:lang w:val="en-US"/>
        </w:rPr>
        <w:t>(</w:t>
      </w:r>
      <w:r w:rsidRPr="00F02A52">
        <w:rPr>
          <w:lang w:val="en-US"/>
        </w:rPr>
        <w:t>good health and well-being</w:t>
      </w:r>
      <w:r>
        <w:rPr>
          <w:lang w:val="en-US"/>
        </w:rPr>
        <w:t>),</w:t>
      </w:r>
      <w:r w:rsidRPr="00F02A52">
        <w:rPr>
          <w:lang w:val="en-US"/>
        </w:rPr>
        <w:t xml:space="preserve"> and </w:t>
      </w:r>
      <w:r>
        <w:rPr>
          <w:lang w:val="en-US"/>
        </w:rPr>
        <w:t>Goal</w:t>
      </w:r>
      <w:r w:rsidRPr="00F02A52">
        <w:rPr>
          <w:lang w:val="en-US"/>
        </w:rPr>
        <w:t xml:space="preserve"> 6 </w:t>
      </w:r>
      <w:r>
        <w:rPr>
          <w:lang w:val="en-US"/>
        </w:rPr>
        <w:t>(</w:t>
      </w:r>
      <w:r w:rsidRPr="00F02A52">
        <w:rPr>
          <w:lang w:val="en-US"/>
        </w:rPr>
        <w:t>clean water and sanitation</w:t>
      </w:r>
      <w:r>
        <w:rPr>
          <w:lang w:val="en-US"/>
        </w:rPr>
        <w:t>)</w:t>
      </w:r>
      <w:r w:rsidRPr="00F02A52">
        <w:rPr>
          <w:lang w:val="en-US"/>
        </w:rPr>
        <w:t xml:space="preserve">, among others) and related targets. At the local scale, planning for urban green infrastructure and parks is more effective when coordinated with health policies and accounting for ecosystem services </w:t>
      </w:r>
      <w:r w:rsidRPr="00F02A52">
        <w:rPr>
          <w:lang w:val="en-US"/>
        </w:rPr>
        <w:fldChar w:fldCharType="begin" w:fldLock="1"/>
      </w:r>
      <w:r>
        <w:rPr>
          <w:lang w:val="en-US"/>
        </w:rPr>
        <w:instrText>ADDIN CSL_CITATION { "citationItems" : [ { "id" : "ITEM-1", "itemData" : { "author" : [ { "dropping-particle" : "", "family" : "Hornberg", "given" : "Claudia", "non-dropping-particle" : "", "parse-names" : false, "suffix" : "" }, { "dropping-particle" : "", "family" : "Beyer", "given" : "Reinhard", "non-dropping-particle" : "", "parse-names" : false, "suffix" : "" }, { "dropping-particle" : "", "family" : "Classen", "given" : "Thomas", "non-dropping-particle" : "", "parse-names" : false, "suffix" : "" }, { "dropping-particle" : "", "family" : "Herbst", "given" : "Tobias", "non-dropping-particle" : "", "parse-names" : false, "suffix" : "" }, { "dropping-particle" : "", "family" : "Hofmann", "given" : "Mathias", "non-dropping-particle" : "", "parse-names" : false, "suffix" : "" }, { "dropping-particle" : "", "family" : "Honold", "given" : "Jasmin", "non-dropping-particle" : "", "parse-names" : false, "suffix" : "" }, { "dropping-particle" : "", "family" : "Meer", "given" : "Elke", "non-dropping-particle" : "van der", "parse-names" : false, "suffix" : "" }, { "dropping-particle" : "", "family" : "Wissel", "given" : "Silke", "non-dropping-particle" : "", "parse-names" : false, "suffix" : "" }, { "dropping-particle" : "", "family" : "W\u00fcstemann", "given" : "Henry", "non-dropping-particle" : "", "parse-names" : false, "suffix" : "" } ], "chapter-number" : "4", "container-title" : "\u00d6kosystemleistungen in der Stadt. Gesundheit sch\u00fctzen und Lebensqualit\u00e4t erh\u00f6hen", "editor" : [ { "dropping-particle" : "", "family" : "Naturkapital Deutschland - TEEB DE", "given" : "", "non-dropping-particle" : "", "parse-names" : false, "suffix" : "" }, { "dropping-particle" : "", "family" : "Kowarik", "given" : "Ingo", "non-dropping-particle" : "", "parse-names" : false, "suffix" : "" }, { "dropping-particle" : "", "family" : "Bartz", "given" : "Robert", "non-dropping-particle" : "", "parse-names" : false, "suffix" : "" }, { "dropping-particle" : "", "family" : "Brenck", "given" : "Miriam", "non-dropping-particle" : "", "parse-names" : false, "suffix" : "" } ], "id" : "ITEM-1", "issued" : { "date-parts" : [ [ "2016" ] ] }, "page" : "98-124", "publisher" : "Technische Universit\u00e4t Berlin, Helmholtz Centre for Environmental Research \u2013 UFZ", "publisher-place" : "Berlin, Leipzig", "title" : "Stadtnatur f\u00f6rdert die Gesundheit", "type" : "chapter" }, "uris" : [ "http://www.mendeley.com/documents/?uuid=00a1763d-eb27-488d-a339-303385831f49" ] }, { "id" : "ITEM-2", "itemData" : { "DOI" : "10.3402/iee.v5.30082", "abstract" : "Increasing urban green and blue structure is often pointed out to be critical for sustainable development and climate change adaptation, which has led to the rapid expansion of greening activities in cities throughout the world. This process is likely to have a direct impact on the citizens' quality of life and public health. However, alongside numerous benefits, green and blue infrastructure also has the potential to create unexpected, undesirable, side-effects for health. This paper considers several potential harmful public health effects that might result from increased urban biodiversity, urban bodies of water, and urban tree cover projects. It does so with the intent of improving awareness and motivating preventive measures when designing and initiating such projects. Although biodiversity has been found to be associated with physiological benefits for humans in several studies, efforts to increase the biodiversity of urban environments may also promote the introduction and survival of vector or host organisms for infectious pathogens with resulting spread of a variety of diseases. In addition, more green connectivity in urban areas may potentiate the role of rats and ticks in the spread of infectious diseases. Bodies of water and wetlands play a crucial role in the urban climate adaptation and mitigation process. However, they also provide habitats for mosquitoes and toxic algal blooms. Finally, increasing urban green space may also adversely affect citizens allergic to pollen. Increased awareness of the potential hazards of urban green and blue infrastructure should not be a reason to stop or scale back projects. Instead, incorporating public health awareness and interventions into urban planning at the earliest stages can help insure that green and blue infrastructure achieves full potential for health promotion.", "author" : [ { "dropping-particle" : "", "family" : "L\u00f5hmus", "given" : "Mare", "non-dropping-particle" : "", "parse-names" : false, "suffix" : "" }, { "dropping-particle" : "", "family" : "Balbus", "given" : "John", "non-dropping-particle" : "", "parse-names" : false, "suffix" : "" } ], "container-title" : "Infection Ecology &amp; Epidemiology", "id" : "ITEM-2", "issued" : { "date-parts" : [ [ "2015" ] ] }, "page" : "30082", "title" : "Making green infrastructure healthier infrastructure", "type" : "article-journal", "volume" : "5" }, "uris" : [ "http://www.mendeley.com/documents/?uuid=019b896b-a038-394d-a330-df90e8431e19" ] } ], "mendeley" : { "formattedCitation" : "(Hornberg et al., 2016; L\u00f5hmus &amp; Balbus, 2015)", "plainTextFormattedCitation" : "(Hornberg et al., 2016; L\u00f5hmus &amp; Balbus, 2015)", "previouslyFormattedCitation" : "(Hornberg et al., 2016; L\u00f5hmus &amp; Balbus, 2015)" }, "properties" : {  }, "schema" : "https://github.com/citation-style-language/schema/raw/master/csl-citation.json" }</w:instrText>
      </w:r>
      <w:r w:rsidRPr="00F02A52">
        <w:rPr>
          <w:lang w:val="en-US"/>
        </w:rPr>
        <w:fldChar w:fldCharType="separate"/>
      </w:r>
      <w:r w:rsidRPr="00F02A52">
        <w:rPr>
          <w:lang w:val="en-US"/>
        </w:rPr>
        <w:t xml:space="preserve">(Hornberg </w:t>
      </w:r>
      <w:r w:rsidR="009E3418" w:rsidRPr="009E3418">
        <w:rPr>
          <w:i/>
          <w:lang w:val="en-US"/>
        </w:rPr>
        <w:t>et al.</w:t>
      </w:r>
      <w:r w:rsidRPr="00F02A52">
        <w:rPr>
          <w:lang w:val="en-US"/>
        </w:rPr>
        <w:t>, 2016; Lõhmus &amp; Balbus, 2015)</w:t>
      </w:r>
      <w:r w:rsidRPr="00F02A52">
        <w:rPr>
          <w:lang w:val="en-US"/>
        </w:rPr>
        <w:fldChar w:fldCharType="end"/>
      </w:r>
      <w:r w:rsidRPr="00F02A52">
        <w:rPr>
          <w:lang w:val="en-US"/>
        </w:rPr>
        <w:t xml:space="preserve">. </w:t>
      </w:r>
      <w:r w:rsidRPr="00F02A52">
        <w:rPr>
          <w:rFonts w:ascii="Calibri" w:eastAsia="Times New Roman" w:hAnsi="Calibri" w:cs="Arial"/>
          <w:lang w:val="en-US" w:eastAsia="en-GB"/>
        </w:rPr>
        <w:t>I</w:t>
      </w:r>
      <w:r w:rsidRPr="00F02A52">
        <w:rPr>
          <w:rFonts w:eastAsia="Times New Roman" w:cs="Times New Roman"/>
          <w:lang w:val="en-US"/>
        </w:rPr>
        <w:t xml:space="preserve">mproving education, capacity building and access to research and training ensures that people are becoming more aware of the importance of nature’s contributions and more information is available for environmental management (see synthesis </w:t>
      </w:r>
      <w:r w:rsidR="005A3E13">
        <w:rPr>
          <w:b/>
          <w:lang w:val="en-US"/>
        </w:rPr>
        <w:t>Table 6.11</w:t>
      </w:r>
      <w:r w:rsidRPr="00F02A52">
        <w:rPr>
          <w:rFonts w:eastAsia="Times New Roman" w:cs="Times New Roman"/>
          <w:lang w:val="en-US"/>
        </w:rPr>
        <w:t xml:space="preserve">). Policy objectives to 2030 can be defined according to the </w:t>
      </w:r>
      <w:r>
        <w:rPr>
          <w:rFonts w:eastAsia="Times New Roman" w:cs="Times New Roman"/>
          <w:lang w:val="en-US"/>
        </w:rPr>
        <w:t>Sustainable Development Goals</w:t>
      </w:r>
      <w:r w:rsidRPr="00F02A52">
        <w:rPr>
          <w:rFonts w:eastAsia="Times New Roman" w:cs="Times New Roman"/>
          <w:lang w:val="en-US"/>
        </w:rPr>
        <w:t xml:space="preserve"> framework, in particular </w:t>
      </w:r>
      <w:r>
        <w:rPr>
          <w:rFonts w:eastAsia="Times New Roman" w:cs="Times New Roman"/>
          <w:lang w:val="en-US"/>
        </w:rPr>
        <w:t>Goal</w:t>
      </w:r>
      <w:r w:rsidRPr="00F02A52">
        <w:rPr>
          <w:rFonts w:eastAsia="Times New Roman" w:cs="Times New Roman"/>
          <w:lang w:val="en-US"/>
        </w:rPr>
        <w:t xml:space="preserve"> 4 </w:t>
      </w:r>
      <w:r>
        <w:rPr>
          <w:rFonts w:eastAsia="Times New Roman" w:cs="Times New Roman"/>
          <w:lang w:val="en-US"/>
        </w:rPr>
        <w:t>(</w:t>
      </w:r>
      <w:r w:rsidRPr="00F02A52">
        <w:rPr>
          <w:rFonts w:eastAsia="Times New Roman" w:cs="Times New Roman"/>
          <w:lang w:val="en-US"/>
        </w:rPr>
        <w:t>quality education</w:t>
      </w:r>
      <w:r>
        <w:rPr>
          <w:rFonts w:eastAsia="Times New Roman" w:cs="Times New Roman"/>
          <w:lang w:val="en-US"/>
        </w:rPr>
        <w:t>)</w:t>
      </w:r>
      <w:r w:rsidRPr="00F02A52">
        <w:rPr>
          <w:rFonts w:eastAsia="Times New Roman" w:cs="Times New Roman"/>
          <w:lang w:val="en-US"/>
        </w:rPr>
        <w:t xml:space="preserve"> and its targets. </w:t>
      </w:r>
      <w:r w:rsidRPr="00F02A52">
        <w:rPr>
          <w:lang w:val="en-US" w:eastAsia="en-GB"/>
        </w:rPr>
        <w:t>Good health and quality education are conditions required to generate and diffuse sustainable behavio</w:t>
      </w:r>
      <w:r w:rsidR="004857E6">
        <w:rPr>
          <w:lang w:val="en-US" w:eastAsia="en-GB"/>
        </w:rPr>
        <w:t>u</w:t>
      </w:r>
      <w:r w:rsidRPr="00F02A52">
        <w:rPr>
          <w:lang w:val="en-US" w:eastAsia="en-GB"/>
        </w:rPr>
        <w:t>rs that will ultimately be translated into other service areas such as sustainable tourism.</w:t>
      </w:r>
    </w:p>
    <w:p w14:paraId="1D232D76" w14:textId="0AB56237" w:rsidR="00D15DFD" w:rsidRPr="00D15DFD" w:rsidRDefault="00D15DFD" w:rsidP="00D15DFD">
      <w:pPr>
        <w:rPr>
          <w:lang w:val="en-US" w:eastAsia="en-GB"/>
        </w:rPr>
      </w:pPr>
      <w:r>
        <w:rPr>
          <w:lang w:eastAsia="en-GB"/>
        </w:rPr>
        <w:lastRenderedPageBreak/>
        <w:drawing>
          <wp:inline distT="0" distB="0" distL="0" distR="0" wp14:anchorId="6B8586F5" wp14:editId="137475BC">
            <wp:extent cx="5759450" cy="5672455"/>
            <wp:effectExtent l="0" t="0" r="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5"/>
                    <a:stretch>
                      <a:fillRect/>
                    </a:stretch>
                  </pic:blipFill>
                  <pic:spPr>
                    <a:xfrm>
                      <a:off x="0" y="0"/>
                      <a:ext cx="5759450" cy="5672455"/>
                    </a:xfrm>
                    <a:prstGeom prst="rect">
                      <a:avLst/>
                    </a:prstGeom>
                  </pic:spPr>
                </pic:pic>
              </a:graphicData>
            </a:graphic>
          </wp:inline>
        </w:drawing>
      </w:r>
    </w:p>
    <w:p w14:paraId="455D0A5B" w14:textId="77777777" w:rsidR="00E97DE0" w:rsidRPr="00F02A52" w:rsidRDefault="00E97DE0" w:rsidP="00E97DE0">
      <w:pPr>
        <w:shd w:val="clear" w:color="auto" w:fill="FFFFFF"/>
        <w:spacing w:after="0"/>
        <w:rPr>
          <w:rFonts w:eastAsia="Times New Roman" w:cs="Times New Roman"/>
          <w:color w:val="222222"/>
          <w:lang w:val="en-US"/>
        </w:rPr>
      </w:pPr>
    </w:p>
    <w:p w14:paraId="1D633095" w14:textId="44BDFC93" w:rsidR="00E97DE0" w:rsidRPr="00F02A52" w:rsidRDefault="00E97DE0" w:rsidP="00E97DE0">
      <w:pPr>
        <w:rPr>
          <w:rFonts w:ascii="Calibri" w:hAnsi="Calibri" w:cs="Arial"/>
          <w:color w:val="000000"/>
          <w:lang w:val="en-US" w:eastAsia="en-GB"/>
        </w:rPr>
      </w:pPr>
      <w:r w:rsidRPr="00F02A52">
        <w:rPr>
          <w:lang w:val="en-US"/>
        </w:rPr>
        <w:t xml:space="preserve">Most transport policies have a specific focus on global climate regulation and air pollution. A mandatory greenhouse gas reduction regime for international shipping was adopted by the International Maritime Organization </w:t>
      </w:r>
      <w:r w:rsidRPr="00F02A52">
        <w:rPr>
          <w:lang w:val="en-US"/>
        </w:rPr>
        <w:fldChar w:fldCharType="begin" w:fldLock="1"/>
      </w:r>
      <w:r>
        <w:rPr>
          <w:lang w:val="en-US"/>
        </w:rPr>
        <w:instrText>ADDIN CSL_CITATION { "citationItems" : [ { "id" : "ITEM-1", "itemData" : { "URL" : "http://www.imo.org/en/MediaCentre/PressBriefings/Pages/42-mepc-ghg.aspx#.WdZkwVtSzIU", "accessed" : { "date-parts" : [ [ "2017", "10", "5" ] ] }, "author" : [ { "dropping-particle" : "", "family" : "IMO", "given" : "", "non-dropping-particle" : "", "parse-names" : false, "suffix" : "" } ], "id" : "ITEM-1", "issued" : { "date-parts" : [ [ "2011" ] ] }, "publisher" : "International Maritime Organization", "title" : "Marine Environment Protection Committee (MEPC) \u2013 62nd session: 11 to 15 July 2011, of the International Maritime Organization", "type" : "webpage" }, "uris" : [ "http://www.mendeley.com/documents/?uuid=65e229c8-9638-486c-812c-cce4bf3b6d47" ] } ], "mendeley" : { "formattedCitation" : "(IMO, 2011)", "plainTextFormattedCitation" : "(IMO, 2011)", "previouslyFormattedCitation" : "(IMO, 2011)" }, "properties" : {  }, "schema" : "https://github.com/citation-style-language/schema/raw/master/csl-citation.json" }</w:instrText>
      </w:r>
      <w:r w:rsidRPr="00F02A52">
        <w:rPr>
          <w:lang w:val="en-US"/>
        </w:rPr>
        <w:fldChar w:fldCharType="separate"/>
      </w:r>
      <w:r w:rsidRPr="00F02A52">
        <w:rPr>
          <w:lang w:val="en-US"/>
        </w:rPr>
        <w:t>(IMO, 2011)</w:t>
      </w:r>
      <w:r w:rsidRPr="00F02A52">
        <w:rPr>
          <w:lang w:val="en-US"/>
        </w:rPr>
        <w:fldChar w:fldCharType="end"/>
      </w:r>
      <w:r w:rsidRPr="00F02A52">
        <w:rPr>
          <w:lang w:val="en-US"/>
        </w:rPr>
        <w:t>. The current European Commission roadmap on transport, for example, follows a list of 40 initiatives, some of which have a direct effect on the environmental impacts of transport. In particular, key goals by 2050 include: a 60% cut in transport carbon emissions; 40% use of low carbon fuels in aviation; a 40% cut in shipping emissions; zero conventionally-fuel</w:t>
      </w:r>
      <w:r w:rsidR="00CA151B">
        <w:rPr>
          <w:lang w:val="en-US"/>
        </w:rPr>
        <w:t>l</w:t>
      </w:r>
      <w:r w:rsidRPr="00F02A52">
        <w:rPr>
          <w:lang w:val="en-US"/>
        </w:rPr>
        <w:t xml:space="preserve">ed cars in cities; and a 50% shift of medium distance intercity passenger and freight journeys from road to rail and waterborne transport </w:t>
      </w:r>
      <w:r w:rsidRPr="00F02A52">
        <w:rPr>
          <w:lang w:val="en-US"/>
        </w:rPr>
        <w:fldChar w:fldCharType="begin" w:fldLock="1"/>
      </w:r>
      <w:r>
        <w:rPr>
          <w:lang w:val="en-US"/>
        </w:rPr>
        <w:instrText>ADDIN CSL_CITATION { "citationItems" : [ { "id" : "ITEM-1", "itemData" : { "DOI" : "10.2832/30955", "ISBN" : "9789279182709", "ISSN" : "0717-6163", "PMID" : "15003161", "abstract" : "In this White Paper, the Commission sets out to remove major barriers and bottlenecks in many key areas across the fields of transport infrastructure and investment, innovation and the internal market. The aim is to create a Single European Transport Area with more competition and a fully integrated transport network which links the different modes and allows for a profound shift in transport patterns for passengers and freight. To this purpose, the roadmap puts forward 40 concrete initiatives for the next decade, explained in detail in the Commission Staff Working Document accompanying the White Paper. The White Paper shows how we can achieve the transformation of our transport system, keeping our objective to reduce CO2 emissions by 60 % by 2050 through: developing and deploying new and sustainable fuels and propulsion systems; optimising the performance of multimodal logistic chains, including by making greater use of more energy-efficient modes; increasing the efficiency of transport and of infrastructure use with information systems (including SESAR and Galileo) and market-based incentives (such as the application of \u201cuser pays\u201d and \u201cpolluter pays\u201d principles). It also sets ten goals to guide policy and measure our progress inter alia on: phasing out conventionally fuelled cars and trucks from cities by 2050; shifting 30 % of medium and long distance road freight to other modes by 2030; using cars for less than half of middle distance travel by 2050; or halving road traffic deaths by 2020 and achieving near-zero casualties in road transport by 2050. In order to implement the above goals, a genuine single European transport area needs to be established by eliminating all existing barriers between modes and national systems, easing the process of integration and facilitating the emergence of multinational and multimodal operators. A single European transport area would facilitate the movement of EU citizens and freight, reduce costs and improve the sustainability of EU transport. A transformation of the current European transport system will only be possible through a combination of initiatives at all levels and covering all transport modes. In air transport, the initiatives include the completion of the Single European Sky, the deployment of the future European air traffic management system (SESAR), as well as revising the Slot Regulation to make more efficient use of airport capacity. In rail transport, the initiatives include the development of a \u2026", "author" : [ { "dropping-particle" : "", "family" : "European Commission", "given" : "", "non-dropping-particle" : "", "parse-names" : false, "suffix" : "" } ], "container-title" : "White Paper on European transport policy. COM(2011) 144 final", "id" : "ITEM-1", "issued" : { "date-parts" : [ [ "2011" ] ] }, "number-of-pages" : "1-31", "publisher" : "Office for Official Publications of the European Union", "publisher-place" : "Brussels", "title" : "Roadmap to a Single European Transport Area \u2013 Towards a competitive and resource efficient transport system", "type" : "report" }, "uris" : [ "http://www.mendeley.com/documents/?uuid=0b4b4b1b-9db6-3f2e-9350-df0d78ba99c7" ] } ], "mendeley" : { "formattedCitation" : "(European Commission, 2011c)", "plainTextFormattedCitation" : "(European Commission, 2011c)", "previouslyFormattedCitation" : "(European Commission, 2011c)" }, "properties" : {  }, "schema" : "https://github.com/citation-style-language/schema/raw/master/csl-citation.json" }</w:instrText>
      </w:r>
      <w:r w:rsidRPr="00F02A52">
        <w:rPr>
          <w:lang w:val="en-US"/>
        </w:rPr>
        <w:fldChar w:fldCharType="separate"/>
      </w:r>
      <w:r w:rsidRPr="00F02A52">
        <w:rPr>
          <w:lang w:val="en-US"/>
        </w:rPr>
        <w:t>(European Commission, 2011c)</w:t>
      </w:r>
      <w:r w:rsidRPr="00F02A52">
        <w:rPr>
          <w:lang w:val="en-US"/>
        </w:rPr>
        <w:fldChar w:fldCharType="end"/>
      </w:r>
      <w:r w:rsidRPr="00F02A52">
        <w:rPr>
          <w:lang w:val="en-US"/>
        </w:rPr>
        <w:t xml:space="preserve">. Sustainable policies to reduce transport activity are usually local and diverse. </w:t>
      </w:r>
    </w:p>
    <w:p w14:paraId="014B90B6" w14:textId="77777777" w:rsidR="00E97DE0" w:rsidRPr="00F02A52" w:rsidRDefault="00E97DE0" w:rsidP="00E97DE0">
      <w:pPr>
        <w:shd w:val="clear" w:color="auto" w:fill="FFFFFF"/>
        <w:spacing w:after="0"/>
        <w:rPr>
          <w:rFonts w:ascii="Calibri" w:eastAsia="Times New Roman" w:hAnsi="Calibri" w:cs="Arial"/>
          <w:color w:val="000000"/>
          <w:lang w:val="en-US" w:eastAsia="en-GB"/>
        </w:rPr>
      </w:pPr>
      <w:r w:rsidRPr="00F02A52">
        <w:rPr>
          <w:rFonts w:ascii="Calibri" w:eastAsia="Times New Roman" w:hAnsi="Calibri" w:cs="Arial"/>
          <w:color w:val="000000"/>
          <w:lang w:val="en-US" w:eastAsia="en-GB"/>
        </w:rPr>
        <w:t xml:space="preserve">Finance is also a crucial service sector essential for achieving sustainable development. As highlighted by the overarching </w:t>
      </w:r>
      <w:r>
        <w:rPr>
          <w:rFonts w:ascii="Calibri" w:eastAsia="Times New Roman" w:hAnsi="Calibri" w:cs="Arial"/>
          <w:color w:val="000000"/>
          <w:lang w:val="en-US" w:eastAsia="en-GB"/>
        </w:rPr>
        <w:t>Goal</w:t>
      </w:r>
      <w:r w:rsidRPr="00F02A52">
        <w:rPr>
          <w:rFonts w:ascii="Calibri" w:eastAsia="Times New Roman" w:hAnsi="Calibri" w:cs="Arial"/>
          <w:color w:val="000000"/>
          <w:lang w:val="en-US" w:eastAsia="en-GB"/>
        </w:rPr>
        <w:t xml:space="preserve"> 17 on “partnership for the goals”, “</w:t>
      </w:r>
      <w:r w:rsidRPr="00F02A52">
        <w:rPr>
          <w:rFonts w:ascii="Calibri" w:eastAsia="Times New Roman" w:hAnsi="Calibri" w:cs="Arial"/>
          <w:i/>
          <w:color w:val="000000"/>
          <w:lang w:val="en-US" w:eastAsia="en-GB"/>
        </w:rPr>
        <w:t>urgent action is needed to mobilize, redirect and unlock the transformative power of trillions of dollars of private resources to deliver on sustainable development objectives</w:t>
      </w:r>
      <w:r w:rsidRPr="00F02A52">
        <w:rPr>
          <w:rFonts w:ascii="Calibri" w:eastAsia="Times New Roman" w:hAnsi="Calibri" w:cs="Arial"/>
          <w:color w:val="000000"/>
          <w:lang w:val="en-US" w:eastAsia="en-GB"/>
        </w:rPr>
        <w:t xml:space="preserve">”. </w:t>
      </w:r>
    </w:p>
    <w:p w14:paraId="4AFB3BA8" w14:textId="77777777" w:rsidR="00E97DE0" w:rsidRPr="00F02A52" w:rsidRDefault="00E97DE0" w:rsidP="00E97DE0">
      <w:pPr>
        <w:shd w:val="clear" w:color="auto" w:fill="FFFFFF"/>
        <w:spacing w:after="0"/>
        <w:rPr>
          <w:rFonts w:eastAsia="Times New Roman" w:cs="Times New Roman"/>
          <w:color w:val="222222"/>
          <w:lang w:val="en-US"/>
        </w:rPr>
      </w:pPr>
    </w:p>
    <w:p w14:paraId="232C75F3" w14:textId="77777777" w:rsidR="00E97DE0" w:rsidRPr="00F02A52" w:rsidRDefault="00E97DE0" w:rsidP="00C12D55">
      <w:pPr>
        <w:pStyle w:val="Heading4"/>
      </w:pPr>
      <w:bookmarkStart w:id="1873" w:name="_Toc519504846"/>
      <w:r w:rsidRPr="00F02A52">
        <w:lastRenderedPageBreak/>
        <w:t>Governance modes and policy instruments</w:t>
      </w:r>
      <w:bookmarkEnd w:id="1873"/>
    </w:p>
    <w:p w14:paraId="7BB5A904" w14:textId="37A34C8D" w:rsidR="00E97DE0" w:rsidRPr="00F02A52" w:rsidRDefault="00E97DE0" w:rsidP="00E97DE0">
      <w:pPr>
        <w:rPr>
          <w:lang w:val="en-US"/>
        </w:rPr>
      </w:pPr>
      <w:r w:rsidRPr="00F02A52">
        <w:rPr>
          <w:lang w:val="en-US"/>
        </w:rPr>
        <w:t xml:space="preserve">The Convention on Biological Diversity reported, together with the World Health Organization, on the state of knowledge on the interlinkages between biodiversity and human health </w:t>
      </w:r>
      <w:r w:rsidRPr="00F02A52">
        <w:rPr>
          <w:lang w:val="en-US"/>
        </w:rPr>
        <w:fldChar w:fldCharType="begin" w:fldLock="1"/>
      </w:r>
      <w:r>
        <w:rPr>
          <w:lang w:val="en-US"/>
        </w:rPr>
        <w:instrText>ADDIN CSL_CITATION { "citationItems" : [ { "id" : "ITEM-1", "itemData" : { "author" : [ { "dropping-particle" : "", "family" : "WHO", "given" : "", "non-dropping-particle" : "", "parse-names" : false, "suffix" : "" }, { "dropping-particle" : "", "family" : "Secretariat of the CBD", "given" : "", "non-dropping-particle" : "", "parse-names" : false, "suffix" : "" } ], "id" : "ITEM-1", "issued" : { "date-parts" : [ [ "2015" ] ] }, "note" : "NULL", "publisher" : "World Health Organization; Secretariat of the Convention on Biological Diversity", "title" : "Connecting Global Priorities: Biodiversity and Human Health: A State of Knowledge Review", "type" : "book" }, "uris" : [ "http://www.mendeley.com/documents/?uuid=59030ec1-f2d3-3879-a846-d8a8f9b9c85c" ] } ], "mendeley" : { "formattedCitation" : "(WHO &amp; Secretariat of the CBD, 2015)", "plainTextFormattedCitation" : "(WHO &amp; Secretariat of the CBD, 2015)", "previouslyFormattedCitation" : "(WHO &amp; Secretariat of the CBD, 2015)" }, "properties" : {  }, "schema" : "https://github.com/citation-style-language/schema/raw/master/csl-citation.json" }</w:instrText>
      </w:r>
      <w:r w:rsidRPr="00F02A52">
        <w:rPr>
          <w:lang w:val="en-US"/>
        </w:rPr>
        <w:fldChar w:fldCharType="separate"/>
      </w:r>
      <w:r w:rsidRPr="00F02A52">
        <w:rPr>
          <w:lang w:val="en-US"/>
        </w:rPr>
        <w:t>(WHO &amp; CBD, 2015)</w:t>
      </w:r>
      <w:r w:rsidRPr="00F02A52">
        <w:rPr>
          <w:lang w:val="en-US"/>
        </w:rPr>
        <w:fldChar w:fldCharType="end"/>
      </w:r>
      <w:r w:rsidRPr="00F02A52">
        <w:rPr>
          <w:lang w:val="en-US"/>
        </w:rPr>
        <w:t xml:space="preserve">, highlighting the emergence of vector-borne diseases in Europe and Central Asia and other temperate areas. Flexible </w:t>
      </w:r>
      <w:r>
        <w:rPr>
          <w:lang w:val="en-US"/>
        </w:rPr>
        <w:t>“</w:t>
      </w:r>
      <w:r w:rsidRPr="00F02A52">
        <w:rPr>
          <w:lang w:val="en-US"/>
        </w:rPr>
        <w:t xml:space="preserve">integrated vector management” of vector-borne diseases has already been successful in developing countries and such successful approaches can be taken as good examples by policymakers in Europe and Central Asia. Integrated vector management is based on the premise that effective control requires the collaboration of health, environment, and development institutions and community participation rather than exclusive action by the health sector. Integrated vector management is rarely achievable through small-scale intervention projects from actors outside local communities. Effective governance and policy instruments in this sense link to international initiatives and involve a strong participation of local communities </w:t>
      </w:r>
      <w:r w:rsidRPr="00F02A52">
        <w:rPr>
          <w:lang w:val="en-US"/>
        </w:rPr>
        <w:fldChar w:fldCharType="begin" w:fldLock="1"/>
      </w:r>
      <w:r>
        <w:rPr>
          <w:lang w:val="en-US"/>
        </w:rPr>
        <w:instrText>ADDIN CSL_CITATION { "citationItems" : [ { "id" : "ITEM-1", "itemData" : { "author" : [ { "dropping-particle" : "", "family" : "WHO", "given" : "", "non-dropping-particle" : "", "parse-names" : false, "suffix" : "" }, { "dropping-particle" : "", "family" : "Secretariat of the CBD", "given" : "", "non-dropping-particle" : "", "parse-names" : false, "suffix" : "" } ], "id" : "ITEM-1", "issued" : { "date-parts" : [ [ "2015" ] ] }, "note" : "NULL", "publisher" : "World Health Organization; Secretariat of the Convention on Biological Diversity", "title" : "Connecting Global Priorities: Biodiversity and Human Health: A State of Knowledge Review", "type" : "book" }, "uris" : [ "http://www.mendeley.com/documents/?uuid=59030ec1-f2d3-3879-a846-d8a8f9b9c85c" ] } ], "mendeley" : { "formattedCitation" : "(WHO &amp; Secretariat of the CBD, 2015)", "plainTextFormattedCitation" : "(WHO &amp; Secretariat of the CBD, 2015)", "previouslyFormattedCitation" : "(WHO &amp; Secretariat of the CBD, 2015)" }, "properties" : {  }, "schema" : "https://github.com/citation-style-language/schema/raw/master/csl-citation.json" }</w:instrText>
      </w:r>
      <w:r w:rsidRPr="00F02A52">
        <w:rPr>
          <w:lang w:val="en-US"/>
        </w:rPr>
        <w:fldChar w:fldCharType="separate"/>
      </w:r>
      <w:r w:rsidRPr="00F02A52">
        <w:rPr>
          <w:lang w:val="en-US"/>
        </w:rPr>
        <w:t>(WHO &amp; CBD, 2015)</w:t>
      </w:r>
      <w:r w:rsidRPr="00F02A52">
        <w:rPr>
          <w:lang w:val="en-US"/>
        </w:rPr>
        <w:fldChar w:fldCharType="end"/>
      </w:r>
      <w:r w:rsidRPr="00F02A52">
        <w:rPr>
          <w:lang w:val="en-US"/>
        </w:rPr>
        <w:t xml:space="preserve">. In developed countries, health concerns are market drivers to consider when designing relevant policy instruments. Different degrees of implementation of instruments and policy mixes can be observed in the </w:t>
      </w:r>
      <w:r>
        <w:rPr>
          <w:lang w:val="en-US"/>
        </w:rPr>
        <w:t>subregion</w:t>
      </w:r>
      <w:r w:rsidRPr="00F02A52">
        <w:rPr>
          <w:lang w:val="en-US"/>
        </w:rPr>
        <w:t xml:space="preserve">s of Europe and Central Asia (see synthesis </w:t>
      </w:r>
      <w:r w:rsidR="005A3E13">
        <w:rPr>
          <w:b/>
          <w:lang w:val="en-US"/>
        </w:rPr>
        <w:t>Table 6.11</w:t>
      </w:r>
      <w:r w:rsidRPr="00F02A52">
        <w:rPr>
          <w:lang w:val="en-US"/>
        </w:rPr>
        <w:t>).</w:t>
      </w:r>
    </w:p>
    <w:p w14:paraId="0321F212" w14:textId="22AFB7D7" w:rsidR="00E97DE0" w:rsidRPr="00F02A52" w:rsidRDefault="00E97DE0" w:rsidP="00E97DE0">
      <w:pPr>
        <w:rPr>
          <w:lang w:val="en-US"/>
        </w:rPr>
      </w:pPr>
      <w:r w:rsidRPr="00F02A52">
        <w:rPr>
          <w:lang w:val="en-US"/>
        </w:rPr>
        <w:t>The role of consumer education is evident in the manifold eco-labe</w:t>
      </w:r>
      <w:r w:rsidR="009D4807">
        <w:rPr>
          <w:lang w:val="en-US"/>
        </w:rPr>
        <w:t>l</w:t>
      </w:r>
      <w:r w:rsidRPr="00F02A52">
        <w:rPr>
          <w:lang w:val="en-US"/>
        </w:rPr>
        <w:t xml:space="preserve">ling and environmental certification schemes that were created through a bottom-up process of public concern about biodiversity and ecosystem services loss (e.g. the Forest Stewardship Council – FSC; the Marine Stewardship Council – MSC; Rainforest Alliance and others). Eco-labelling and certification schemes are well implemented in the European </w:t>
      </w:r>
      <w:r>
        <w:rPr>
          <w:lang w:val="en-US"/>
        </w:rPr>
        <w:t>subregion</w:t>
      </w:r>
      <w:r w:rsidRPr="00F02A52">
        <w:rPr>
          <w:lang w:val="en-US"/>
        </w:rPr>
        <w:t xml:space="preserve">s (synthesis </w:t>
      </w:r>
      <w:r w:rsidR="005A3E13">
        <w:rPr>
          <w:b/>
          <w:lang w:val="en-US"/>
        </w:rPr>
        <w:t>Table 6.11</w:t>
      </w:r>
      <w:r w:rsidRPr="00F02A52">
        <w:rPr>
          <w:lang w:val="en-US"/>
        </w:rPr>
        <w:t>). Environmental certification is also a highly effective tool in promoting sustainable ecotourism. Sustainable tourism, both in environmental and economic terms, is achievable if regulators favo</w:t>
      </w:r>
      <w:r w:rsidR="004857E6">
        <w:rPr>
          <w:lang w:val="en-US"/>
        </w:rPr>
        <w:t>u</w:t>
      </w:r>
      <w:r w:rsidRPr="00F02A52">
        <w:rPr>
          <w:lang w:val="en-US"/>
        </w:rPr>
        <w:t xml:space="preserve">r the access to biodiversity and other environmental resources exclusively to businesses with track record of good environmental stewardship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xml:space="preserve">. The tourism sector is developing tools to evaluate specific risks associated with climate change, water pollution, and unsustainable tourism practices </w:t>
      </w:r>
      <w:r w:rsidRPr="00F02A52">
        <w:rPr>
          <w:lang w:val="en-US"/>
        </w:rPr>
        <w:fldChar w:fldCharType="begin" w:fldLock="1"/>
      </w:r>
      <w:r>
        <w:rPr>
          <w:lang w:val="en-US"/>
        </w:rPr>
        <w:instrText>ADDIN CSL_CITATION { "citationItems" : [ { "id" : "ITEM-1", "itemData" : { "DOI" : "10.1016/j.ecolecon.2006.09.016", "ISBN" : "0921-8009", "abstract" : "Habits of conservation, consumption and recycling are important determinants of economic throughput. Provincial governments interested in tourism's role in a diverse, steady-state economy may wish to orient tourism development around the tourist segments with less intensive consumption habits. We estimate consumption of energy and materials by tourists vacationing in Val di Merse, a rural region of Tuscany, Italy. We compare tourists and their host population by means of a consumption based indicator, the Ecological Footprint. Conclusions for planning and management are explored. While the average tourist is often thought to consume more on vacation than at home, and often more than local residents, our estimate of the tourist footprint as an equivalent resident (5.28??gha) is similar to that estimated for residents (5.47??gha), excluding arrival transport. In total, the tourist population (685 equivalent residents) in Val di Merse contributes an ecological footprint of 13,500??gha annually, compared to 74,500??gha due to local residents (pop. 13,624). Both levels are lower than the average 6.74 EF estimated for the tourist countries of origin. Arrival transport contributes an additional 32.8??gha per tourist equivalent resident, and accounts for 86% of the total tourism impact. Infrastructure, information provided, and traditional knowledge are discussed as possible ways Provincial governments can maintain or grow tourism flows while maintaining low ecological footprint, and while raising economic turnover relative to material and energy throughput. ?? 2006.", "author" : [ { "dropping-particle" : "", "family" : "Patterson", "given" : "Trista M.", "non-dropping-particle" : "", "parse-names" : false, "suffix" : "" }, { "dropping-particle" : "", "family" : "Niccolucci", "given" : "Valentina", "non-dropping-particle" : "", "parse-names" : false, "suffix" : "" }, { "dropping-particle" : "", "family" : "Bastianoni", "given" : "Simone", "non-dropping-particle" : "", "parse-names" : false, "suffix" : "" } ], "container-title" : "Ecological Economics", "id" : "ITEM-1", "issue" : "3/4", "issued" : { "date-parts" : [ [ "2007" ] ] }, "note" : "NULL", "page" : "747-756", "title" : "Beyond \"more is better\": Ecological footprint accounting for tourism and consumption in Val di Merse, Italy", "type" : "article-journal", "volume" : "62" }, "uris" : [ "http://www.mendeley.com/documents/?uuid=8627e38a-6898-3b48-ab61-bdf0a5c01019" ] } ], "mendeley" : { "formattedCitation" : "(Patterson, Niccolucci, &amp; Bastianoni, 2007)", "plainTextFormattedCitation" : "(Patterson, Niccolucci, &amp; Bastianoni, 2007)", "previouslyFormattedCitation" : "(Patterson, Niccolucci, &amp; Bastianoni, 2007)" }, "properties" : {  }, "schema" : "https://github.com/citation-style-language/schema/raw/master/csl-citation.json" }</w:instrText>
      </w:r>
      <w:r w:rsidRPr="00F02A52">
        <w:rPr>
          <w:lang w:val="en-US"/>
        </w:rPr>
        <w:fldChar w:fldCharType="separate"/>
      </w:r>
      <w:r w:rsidRPr="00F02A52">
        <w:rPr>
          <w:lang w:val="en-US"/>
        </w:rPr>
        <w:t>(Patterson</w:t>
      </w:r>
      <w:r w:rsidR="00331F48">
        <w:rPr>
          <w:i/>
          <w:lang w:val="en-US"/>
        </w:rPr>
        <w:t xml:space="preserve"> et al.</w:t>
      </w:r>
      <w:r w:rsidRPr="00F02A52">
        <w:rPr>
          <w:lang w:val="en-US"/>
        </w:rPr>
        <w:t>, 2007)</w:t>
      </w:r>
      <w:r w:rsidRPr="00F02A52">
        <w:rPr>
          <w:lang w:val="en-US"/>
        </w:rPr>
        <w:fldChar w:fldCharType="end"/>
      </w:r>
      <w:r w:rsidRPr="00F02A52">
        <w:rPr>
          <w:lang w:val="en-US"/>
        </w:rPr>
        <w:t xml:space="preserve">, and to adapt to these risks. Investments by public-private partnerships of tourism companies, governments and NGOs to establishing and maintaining natural parks can be highly beneficial for biodiversity and ecosystem services, supporting businesses and livelihoods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Instead of viewing nature conservation and the mainstreaming of biodiversity into sectoral policies as something for which we have to sacrifice our well</w:t>
      </w:r>
      <w:r w:rsidR="005F5A69">
        <w:rPr>
          <w:lang w:val="en-US"/>
        </w:rPr>
        <w:t>-</w:t>
      </w:r>
      <w:r w:rsidRPr="00F02A52">
        <w:rPr>
          <w:lang w:val="en-US"/>
        </w:rPr>
        <w:t xml:space="preserve">being, perceiving nature as natural capital can help in the business world to better consider it as one of society's important assets </w:t>
      </w:r>
      <w:r w:rsidRPr="00F02A52">
        <w:rPr>
          <w:lang w:val="en-US"/>
        </w:rPr>
        <w:fldChar w:fldCharType="begin" w:fldLock="1"/>
      </w:r>
      <w:r>
        <w:rPr>
          <w:lang w:val="en-US"/>
        </w:rPr>
        <w:instrText>ADDIN CSL_CITATION { "citationItems" : [ { "id" : "ITEM-1", "itemData" : { "DOI" : "10.1111/j.1749-6632.2009.05167.x", "abstract" : "The concept of ecosystem services has shifted our paradigm of how nature matters to human societies. Instead of viewing the preservation of nature as something for which we have to sacrifice our well-being, we now perceive the environment as natural capital, one of society's important assets. But ecosystem services are becoming increasingly scarce. In order to stop this trend, the challenge is to provoke society to acknowledge the value of natural capital. Ecosystem services valuation (ESV) is the method to tackle such a challenge. ESV is the process of assessing the contributions of ecosystem services to sustainable scale, fair distribution, and efficient allocation. It is a tool that (1) provides for comparisons of natural capital to physical and human capital in regard to their contributions to human welfare; (2) monitors the quantity and quality of natural capital over time with respect to its contribution to human welfare; and (3) provides for evaluation of projects that will affect natural capital stocks. This review covers: (1) what has been done in ESV research in the last 50 years; (2) how it has been used in ecosystem management; and (3) prospects for the future. Our survey of the literature has shown that over time, there has been movement toward a more transdisciplinary approach to ESV research which is more consistent with the nature of the problems being addressed. On the other hand, the contribution of ESV to ecosystem management has not been as significant as hoped nor as clearly defined. Conclusions drawn from the review are as follows: first, ESV researchers will have to transcend disciplinary boundaries and synthesize tools, skills, and methodologies from various disciplines; second, ESV research has to become more problem-driven rather than tool-driven because ultimately the success of ESV will be judged on how well it facilitates real-world decision making and the conservation of natural capital.", "author" : [ { "dropping-particle" : "", "family" : "Liu", "given" : "Shuang", "non-dropping-particle" : "", "parse-names" : false, "suffix" : "" }, { "dropping-particle" : "", "family" : "Costanza", "given" : "Robert", "non-dropping-particle" : "", "parse-names" : false, "suffix" : "" }, { "dropping-particle" : "", "family" : "Farber", "given" : "Stephen", "non-dropping-particle" : "", "parse-names" : false, "suffix" : "" }, { "dropping-particle" : "", "family" : "Troy", "given" : "Austin", "non-dropping-particle" : "", "parse-names" : false, "suffix" : "" } ], "container-title" : "Annals of the New York Academy of Sciences", "id" : "ITEM-1", "issue" : "1", "issued" : { "date-parts" : [ [ "2010" ] ] }, "note" : "NULL", "page" : "54-78", "title" : "Valuing ecosystem services: Theory, practice, and the need for a transdisciplinary synthesis", "type" : "article-journal", "volume" : "1185" }, "uris" : [ "http://www.mendeley.com/documents/?uuid=b4c1aaf5-3718-34a4-9a39-0dbce9127f1a" ] } ], "mendeley" : { "formattedCitation" : "(Liu, Costanza, Farber, &amp; Troy, 2010)", "plainTextFormattedCitation" : "(Liu, Costanza, Farber, &amp; Troy, 2010)", "previouslyFormattedCitation" : "(Liu, Costanza, Farber, &amp; Troy, 2010)" }, "properties" : {  }, "schema" : "https://github.com/citation-style-language/schema/raw/master/csl-citation.json" }</w:instrText>
      </w:r>
      <w:r w:rsidRPr="00F02A52">
        <w:rPr>
          <w:lang w:val="en-US"/>
        </w:rPr>
        <w:fldChar w:fldCharType="separate"/>
      </w:r>
      <w:r w:rsidRPr="00F02A52">
        <w:rPr>
          <w:lang w:val="en-US"/>
        </w:rPr>
        <w:t>(Liu</w:t>
      </w:r>
      <w:r w:rsidR="00331F48">
        <w:rPr>
          <w:i/>
          <w:lang w:val="en-US"/>
        </w:rPr>
        <w:t xml:space="preserve"> et al.</w:t>
      </w:r>
      <w:r w:rsidRPr="00F02A52">
        <w:rPr>
          <w:lang w:val="en-US"/>
        </w:rPr>
        <w:t>, 2010)</w:t>
      </w:r>
      <w:r w:rsidRPr="00F02A52">
        <w:rPr>
          <w:lang w:val="en-US"/>
        </w:rPr>
        <w:fldChar w:fldCharType="end"/>
      </w:r>
      <w:r w:rsidRPr="00F02A52">
        <w:rPr>
          <w:lang w:val="en-US"/>
        </w:rPr>
        <w:t xml:space="preserve">. This is also true for retailers and consumers, with an increasing share of the latter looking for certified products. </w:t>
      </w:r>
    </w:p>
    <w:p w14:paraId="48505A81" w14:textId="6BE6633D" w:rsidR="00E97DE0" w:rsidRPr="00F02A52" w:rsidRDefault="00E97DE0" w:rsidP="00E97DE0">
      <w:pPr>
        <w:rPr>
          <w:lang w:val="en-US"/>
        </w:rPr>
      </w:pPr>
      <w:r w:rsidRPr="00F02A52">
        <w:rPr>
          <w:lang w:val="en-US"/>
        </w:rPr>
        <w:t xml:space="preserve">The </w:t>
      </w:r>
      <w:r>
        <w:rPr>
          <w:lang w:val="en-US"/>
        </w:rPr>
        <w:t>European Union</w:t>
      </w:r>
      <w:r w:rsidRPr="00F02A52">
        <w:rPr>
          <w:lang w:val="en-US"/>
        </w:rPr>
        <w:t xml:space="preserve"> recognizes that social and environmental costs of transport are not fully borne by transport users in </w:t>
      </w:r>
      <w:r>
        <w:rPr>
          <w:lang w:val="en-US"/>
        </w:rPr>
        <w:t>European Union</w:t>
      </w:r>
      <w:r w:rsidRPr="00F02A52">
        <w:rPr>
          <w:lang w:val="en-US"/>
        </w:rPr>
        <w:t xml:space="preserve"> member </w:t>
      </w:r>
      <w:r>
        <w:rPr>
          <w:lang w:val="en-US"/>
        </w:rPr>
        <w:t>S</w:t>
      </w:r>
      <w:r w:rsidRPr="00F02A52">
        <w:rPr>
          <w:lang w:val="en-US"/>
        </w:rPr>
        <w:t>tates. Without policy intervention, transport users are faced with incentives that may lead to uninformed travel decisions. The implementation of market-based instruments to internalize the external costs of transport could inform efficient transport pricing. This has been advocated by a series of European Commission policy documents, such as the 2011 White Paper on Transport, and the technical support study for policy analysis “IMPACT”: a summary of the existing scientific and practitioner’s knowledge on “</w:t>
      </w:r>
      <w:r w:rsidRPr="00F02A52">
        <w:rPr>
          <w:i/>
          <w:lang w:val="en-US"/>
        </w:rPr>
        <w:t>internalization measures and policies for all external cost of transport</w:t>
      </w:r>
      <w:r w:rsidRPr="00F02A52">
        <w:rPr>
          <w:lang w:val="en-US"/>
        </w:rPr>
        <w:t xml:space="preserve">” </w:t>
      </w:r>
      <w:r w:rsidRPr="00F02A52">
        <w:rPr>
          <w:lang w:val="en-US"/>
        </w:rPr>
        <w:fldChar w:fldCharType="begin" w:fldLock="1"/>
      </w:r>
      <w:r>
        <w:rPr>
          <w:lang w:val="en-US"/>
        </w:rPr>
        <w:instrText>ADDIN CSL_CITATION { "citationItems" : [ { "id" : "ITEM-1", "itemData" : { "abstract" : "Customer reference: MOVE/D3/2011/571 Ricardo-AEA reference: Ref: ED 57769 - Issue Number 1 Transport activities give rise to environmental impacts, accidents, congestion, and infrastructure wear and tear. In contrast to the benefits, the costs of these effects of transport are not fully borne by transport users. Without policy intervention, the so called external costs are not taken into account by transport users when they make travel decisions. Transport users are thus faced with incorrect incentives, leading to welfare losses. The internalisation of external costs means making such effects part of the decision making process of transport users. According to the welfare theory approach, internalisation of external costs through the use of market-based instruments may lead to a more efficient use of infrastructure, reduce the negative side effects of transport activity and improve the fairness between transport users. Internalising the external costs of transport has been an important issue for transport research and policy development for many years in Europe and worldwide. A substantial number of research projects, including projects supported by the European Commission, suggest that implementing market-based instruments inspired by the economic theoretical concept of marginal social cost pricing could yield considerable benefits. Fair and efficient transport pricing has also been advocated in a number of policy documents issued by the European Commission, notably the 2011 White Paper on Transport. When amending Directive 1999/62/EC on charging heavy duty vehicles for the use of certain infrastructure in 2006, the EU legislator requested the European Commission to present a general applicable, transparent and comprehensible model for the assessment of all external costs (including those caused by non-road modes). This model was to serve as a basis for future calculations of road user charges.", "author" : [ { "dropping-particle" : "", "family" : "Korzhenevych", "given" : "Artem", "non-dropping-particle" : "", "parse-names" : false, "suffix" : "" }, { "dropping-particle" : "", "family" : "Dehnen", "given" : "Nicola", "non-dropping-particle" : "", "parse-names" : false, "suffix" : "" }, { "dropping-particle" : "", "family" : "Br\u00f6cker", "given" : "Johannes", "non-dropping-particle" : "", "parse-names" : false, "suffix" : "" }, { "dropping-particle" : "", "family" : "Holtkamp", "given" : "Michael", "non-dropping-particle" : "", "parse-names" : false, "suffix" : "" }, { "dropping-particle" : "", "family" : "Meier", "given" : "Henning", "non-dropping-particle" : "", "parse-names" : false, "suffix" : "" }, { "dropping-particle" : "", "family" : "Gibson", "given" : "Gena", "non-dropping-particle" : "", "parse-names" : false, "suffix" : "" }, { "dropping-particle" : "", "family" : "Varna", "given" : "Adarsh", "non-dropping-particle" : "", "parse-names" : false, "suffix" : "" }, { "dropping-particle" : "", "family" : "Cox", "given" : "Victoria", "non-dropping-particle" : "", "parse-names" : false, "suffix" : "" } ], "container-title" : "Report for the European Commission, DG Mobiity and Transport", "id" : "ITEM-1", "issue" : "1", "issued" : { "date-parts" : [ [ "2014" ] ] }, "number-of-pages" : "139", "publisher" : "European Commission,", "publisher-place" : "London, UK", "title" : "Update of the Handbook on External Costs of Transport", "type" : "report" }, "uris" : [ "http://www.mendeley.com/documents/?uuid=f1594808-1846-3c3c-a3f5-6afcb52b5ff9" ] } ], "mendeley" : { "formattedCitation" : "(Korzhenevych et al., 2014)", "plainTextFormattedCitation" : "(Korzhenevych et al., 2014)", "previouslyFormattedCitation" : "(Korzhenevych et al., 2014)" }, "properties" : {  }, "schema" : "https://github.com/citation-style-language/schema/raw/master/csl-citation.json" }</w:instrText>
      </w:r>
      <w:r w:rsidRPr="00F02A52">
        <w:rPr>
          <w:lang w:val="en-US"/>
        </w:rPr>
        <w:fldChar w:fldCharType="separate"/>
      </w:r>
      <w:r w:rsidRPr="00F02A52">
        <w:rPr>
          <w:lang w:val="en-US"/>
        </w:rPr>
        <w:t xml:space="preserve">(Korzhenevych </w:t>
      </w:r>
      <w:r w:rsidR="009E3418" w:rsidRPr="009E3418">
        <w:rPr>
          <w:i/>
          <w:lang w:val="en-US"/>
        </w:rPr>
        <w:t>et al.</w:t>
      </w:r>
      <w:r w:rsidRPr="00F02A52">
        <w:rPr>
          <w:lang w:val="en-US"/>
        </w:rPr>
        <w:t>, 2014)</w:t>
      </w:r>
      <w:r w:rsidRPr="00F02A52">
        <w:rPr>
          <w:lang w:val="en-US"/>
        </w:rPr>
        <w:fldChar w:fldCharType="end"/>
      </w:r>
      <w:r w:rsidRPr="00F02A52">
        <w:rPr>
          <w:lang w:val="en-US"/>
        </w:rPr>
        <w:t xml:space="preserve">. If decision-makers would like to improve the situation by promoting mainstreaming of biodiversity and </w:t>
      </w:r>
      <w:r>
        <w:rPr>
          <w:lang w:val="en-US"/>
        </w:rPr>
        <w:t>nature’s contributions to people</w:t>
      </w:r>
      <w:r w:rsidRPr="00F02A52">
        <w:rPr>
          <w:lang w:val="en-US"/>
        </w:rPr>
        <w:t>, methodological guides to raise customers’ awareness of CO</w:t>
      </w:r>
      <w:r w:rsidRPr="00F02A52">
        <w:rPr>
          <w:vertAlign w:val="subscript"/>
          <w:lang w:val="en-US"/>
        </w:rPr>
        <w:t>2</w:t>
      </w:r>
      <w:r w:rsidRPr="00F02A52">
        <w:rPr>
          <w:lang w:val="en-US"/>
        </w:rPr>
        <w:t xml:space="preserve"> emission levels are effective tools that governments can provide and the business sector can implement (synthesis </w:t>
      </w:r>
      <w:r w:rsidR="005A3E13">
        <w:rPr>
          <w:b/>
          <w:lang w:val="en-US"/>
        </w:rPr>
        <w:t>Table 6.11</w:t>
      </w:r>
      <w:r w:rsidRPr="00F02A52">
        <w:rPr>
          <w:lang w:val="en-US"/>
        </w:rPr>
        <w:t xml:space="preserve">). One such example is a guide provided by the French Ministry of </w:t>
      </w:r>
      <w:r w:rsidR="00CA151B">
        <w:rPr>
          <w:lang w:val="en-US"/>
        </w:rPr>
        <w:t>Ecology</w:t>
      </w:r>
      <w:r w:rsidR="00331F48">
        <w:rPr>
          <w:lang w:val="en-US"/>
        </w:rPr>
        <w:t>, Sustainable Development and Energy</w:t>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French Ministry of Ecology", "given" : "", "non-dropping-particle" : "", "parse-names" : false, "suffix" : "" } ], "id" : "ITEM-1", "issued" : { "date-parts" : [ [ "2012" ] ] }, "note" : "NULL", "publisher" : "French Ministry of Ecology, Sustainable Development and Energy", "title" : "CO2 information for transport services. Application of Article L. 1431-3 of the French transport code: Methodological guide", "type" : "article-journal" }, "uris" : [ "http://www.mendeley.com/documents/?uuid=f78ff173-0e7f-3f53-af4a-deae82063385" ] } ], "mendeley" : { "formattedCitation" : "(French Ministry of Ecology, 2012)", "plainTextFormattedCitation" : "(French Ministry of Ecology, 2012)", "previouslyFormattedCitation" : "(French Ministry of Ecology, 2012)" }, "properties" : {  }, "schema" : "https://github.com/citation-style-language/schema/raw/master/csl-citation.json" }</w:instrText>
      </w:r>
      <w:r w:rsidRPr="00F02A52">
        <w:rPr>
          <w:lang w:val="en-US"/>
        </w:rPr>
        <w:fldChar w:fldCharType="separate"/>
      </w:r>
      <w:r w:rsidRPr="00F02A52">
        <w:rPr>
          <w:lang w:val="en-US"/>
        </w:rPr>
        <w:t>(</w:t>
      </w:r>
      <w:r w:rsidR="00331F48">
        <w:rPr>
          <w:lang w:val="en-US"/>
        </w:rPr>
        <w:t>Government of France</w:t>
      </w:r>
      <w:r w:rsidR="00CA151B">
        <w:rPr>
          <w:lang w:val="en-US"/>
        </w:rPr>
        <w:t>,</w:t>
      </w:r>
      <w:r w:rsidRPr="00F02A52">
        <w:rPr>
          <w:lang w:val="en-US"/>
        </w:rPr>
        <w:t xml:space="preserve"> 2012)</w:t>
      </w:r>
      <w:r w:rsidRPr="00F02A52">
        <w:rPr>
          <w:lang w:val="en-US"/>
        </w:rPr>
        <w:fldChar w:fldCharType="end"/>
      </w:r>
      <w:r w:rsidRPr="00F02A52">
        <w:rPr>
          <w:lang w:val="en-US"/>
        </w:rPr>
        <w:t xml:space="preserve"> and implemented by the French National Rail Company SNCF; another is the carbon offset scheme implemented by the Portuguese National Airline Company TAP (Act Eco). Market-based and financial instruments, such as carbon cap and trade schemes and carbon taxes, are </w:t>
      </w:r>
      <w:r w:rsidRPr="00F02A52">
        <w:rPr>
          <w:lang w:val="en-US"/>
        </w:rPr>
        <w:lastRenderedPageBreak/>
        <w:t xml:space="preserve">effective at incentivizing simultaneously different initiatives towards reducing environmental impacts of the transport sector </w:t>
      </w:r>
      <w:r w:rsidRPr="00F02A52">
        <w:rPr>
          <w:lang w:val="en-US"/>
        </w:rPr>
        <w:fldChar w:fldCharType="begin" w:fldLock="1"/>
      </w:r>
      <w:r>
        <w:rPr>
          <w:lang w:val="en-US"/>
        </w:rPr>
        <w:instrText>ADDIN CSL_CITATION { "citationItems" : [ { "id" : "ITEM-1", "itemData" : { "DOI" : "10.1016/j.enpol.2011.01.053", "ISBN" : "0301-4215", "ISSN" : "03014215", "abstract" : "Current policies in the road transport sector fail to deliver consistent and efficient incentives for greenhouse gas abatement (see companion article by Creutzig et al., in press). Market-based instruments such as cap-and-trade systems close this policy gap and complement traditional policies that are required where specific market failures arise. Even in presence of strong existing non-market policies, cap-and-trade delivers additional abatement and efficiency by incentivizing demand side abatement options. This paper analyzes generic design options and economic impacts of including the European road transport sector into the EU ETS. Suitable points of regulation are up- and midstream in the fuel chain to ensure effectiveness (cover all emissions and avoid double-counting), efficiency (incentivize all abatement options) and low transaction costs. Based on year 2020 marginal abatement cost curves from different models and current EU climate policy objectives we show that in contrast to conventional wisdom, road transport inclusion would not change the EU ETS allowance price. Hence, industrial carbon leakage induced by adding road transport to the EU ETS may be less important than previously estimated. ?? 2011 Elsevier Ltd.", "author" : [ { "dropping-particle" : "", "family" : "Flachsland", "given" : "Christian", "non-dropping-particle" : "", "parse-names" : false, "suffix" : "" }, { "dropping-particle" : "", "family" : "Brunner", "given" : "Steffen", "non-dropping-particle" : "", "parse-names" : false, "suffix" : "" }, { "dropping-particle" : "", "family" : "Edenhofer", "given" : "Ottmar", "non-dropping-particle" : "", "parse-names" : false, "suffix" : "" }, { "dropping-particle" : "", "family" : "Creutzig", "given" : "Felix", "non-dropping-particle" : "", "parse-names" : false, "suffix" : "" } ], "container-title" : "Energy Policy", "id" : "ITEM-1", "issue" : "4", "issued" : { "date-parts" : [ [ "2011" ] ] }, "page" : "2100-2110", "publisher" : "Elsevier", "title" : "Climate policies for road transport revisited (II): Closing the policy gap with cap-and-trade", "type" : "article-journal", "volume" : "39" }, "uris" : [ "http://www.mendeley.com/documents/?uuid=6ec37e05-dca8-3796-89f4-6db476c4cce5" ] } ], "mendeley" : { "formattedCitation" : "(Flachsland, Brunner, Edenhofer, &amp; Creutzig, 2011)", "plainTextFormattedCitation" : "(Flachsland, Brunner, Edenhofer, &amp; Creutzig, 2011)", "previouslyFormattedCitation" : "(Flachsland, Brunner, Edenhofer, &amp; Creutzig, 2011)" }, "properties" : {  }, "schema" : "https://github.com/citation-style-language/schema/raw/master/csl-citation.json" }</w:instrText>
      </w:r>
      <w:r w:rsidRPr="00F02A52">
        <w:rPr>
          <w:lang w:val="en-US"/>
        </w:rPr>
        <w:fldChar w:fldCharType="separate"/>
      </w:r>
      <w:r w:rsidRPr="00F02A52">
        <w:rPr>
          <w:lang w:val="en-US"/>
        </w:rPr>
        <w:t>(Flachsland</w:t>
      </w:r>
      <w:r w:rsidR="00331F48">
        <w:rPr>
          <w:i/>
          <w:lang w:val="en-US"/>
        </w:rPr>
        <w:t xml:space="preserve"> et al.</w:t>
      </w:r>
      <w:r w:rsidRPr="00F02A52">
        <w:rPr>
          <w:lang w:val="en-US"/>
        </w:rPr>
        <w:t>, 2011)</w:t>
      </w:r>
      <w:r w:rsidRPr="00F02A52">
        <w:rPr>
          <w:lang w:val="en-US"/>
        </w:rPr>
        <w:fldChar w:fldCharType="end"/>
      </w:r>
      <w:r w:rsidRPr="00F02A52">
        <w:rPr>
          <w:lang w:val="en-US"/>
        </w:rPr>
        <w:t xml:space="preserve">. Fuel taxes generate higher fuel prices that stimulate the development of more fuel-efficient vehicles, reducing travelled distances, vehicle ownership and per capita fuel expenditures </w:t>
      </w:r>
      <w:r w:rsidRPr="00F02A52">
        <w:rPr>
          <w:lang w:val="en-US"/>
        </w:rPr>
        <w:fldChar w:fldCharType="begin" w:fldLock="1"/>
      </w:r>
      <w:r>
        <w:rPr>
          <w:lang w:val="en-US"/>
        </w:rPr>
        <w:instrText>ADDIN CSL_CITATION { "citationItems" : [ { "id" : "ITEM-1", "itemData" : { "DOI" : "10.1080/0144164042000181725", "author" : [ { "dropping-particle" : "", "family" : "Goodwin", "given" : "Phil", "non-dropping-particle" : "", "parse-names" : false, "suffix" : "" }, { "dropping-particle" : "", "family" : "Dargay", "given" : "Joyce M", "non-dropping-particle" : "", "parse-names" : false, "suffix" : "" }, { "dropping-particle" : "", "family" : "Vythoulkas", "given" : "Petros C", "non-dropping-particle" : "", "parse-names" : false, "suffix" : "" } ], "container-title" : "Transport Reviews", "id" : "ITEM-1", "issue" : "3", "issued" : { "date-parts" : [ [ "2004" ] ] }, "page" : "275-292", "title" : "Elasticities of Road Traffic and Fuel Consumption With Respect to Price and Income", "type" : "article-journal", "volume" : "24" }, "uris" : [ "http://www.mendeley.com/documents/?uuid=699bce1a-8339-3511-aba9-4269c3be96bd" ] }, { "id" : "ITEM-2", "itemData" : { "abstract" : "Transport demand refers to the amount and type of travel that people would choose under specific conditions. This report describes concepts related to transport demand, investigates the influence that factors such as prices and service quality have on travel activity, and how these impacts can be measured using elasticity values. It summarizes research on various types of transport elasticities and describes how to use this information to predict the impacts of specific transport price and service quality changes.", "author" : [ { "dropping-particle" : "", "family" : "Litman", "given" : "Todd", "non-dropping-particle" : "", "parse-names" : false, "suffix" : "" } ], "id" : "ITEM-2", "issued" : { "date-parts" : [ [ "2013" ] ] }, "number-of-pages" : "1-76", "publisher" : "Victoria Transport Policy Institute", "publisher-place" : "Victoria, BC, Canada", "title" : "Understanding transport demands and elasticities. How prices and other factors affect travel behavior", "type" : "report" }, "uris" : [ "http://www.mendeley.com/documents/?uuid=9b7a7e6e-f91f-3cbe-8a9f-8c9447089cad" ] }, { "id" : "ITEM-3", "itemData" : { "ISBN" : "9789291691432", "abstract" : "IPCC, 2014: Climate Change 2014: Synthesis Report. Contribution of Working Groups I, II and III to the Fifth Assessment Report of the Intergovernmental Panel on Climate Change [Core Writing Team, R.K. Pachauri and L.A. Meyer (eds.)]. IPCC, Geneva, Switzerland, 151 pp.",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Dahe", "non-dropping-particle" : "", "parse-names" : false, "suffix" : "" }, { "dropping-particle" : "", "family" : "Dasqupta", "given" : "Purnamita", "non-dropping-particle" : "", "parse-names" : false, "suffix" : "" }, { "dropping-particle" : "", "family" : "Dubash", "given" : "Navroz K.", "non-dropping-particle" : "", "parse-names" : false, "suffix" : "" }, { "dropping-particle" : "", "family" : "Edenhofer", "given" : "Ottmar", "non-dropping-particle" : "", "parse-names" : false, "suffix" : "" }, { "dropping-particle" : "", "family" : "Elgizouli", "given" : "Ismail", "non-dropping-particle" : "", "parse-names" : false, "suffix" : "" }, { "dropping-particle" : "", "family" : "Field", "given" : "Christopher B.", "non-dropping-particle" : "", "parse-names" : false, "suffix" : "" }, { "dropping-particle" : "", "family" : "Forster", "given" : "Piers", "non-dropping-particle" : "", "parse-names" : false, "suffix" : "" }, { "dropping-particle" : "", "family" : "Friedlingstein", "given" : "Pierre", "non-dropping-particle" : "", "parse-names" : false, "suffix" : "" }, { "dropping-particle" : "", "family" : "Fuglestvedt", "given" : "Jan", "non-dropping-particle" : "", "parse-names" : false, "suffix" : "" }, { "dropping-particle" : "", "family" : "Gomez-Echeverri", "given" : "Luis", "non-dropping-particle" : "", "parse-names" : false, "suffix" : "" }, { "dropping-particle" : "", "family" : "Hallegatte", "given" : "Stephane", "non-dropping-particle" : "", "parse-names" : false, "suffix" : "" }, { "dropping-particle" : "", "family" : "Hegerl", "given" : "Gabriele", "non-dropping-particle" : "", "parse-names" : false, "suffix" : "" }, { "dropping-particle" : "", "family" : "Howden", "given" : "Mark", "non-dropping-particle" : "", "parse-names" : false, "suffix" : "" }, { "dropping-particle" : "", "family" : "Jiang", "given" : "Kejun", "non-dropping-particle" : "", "parse-names" : false, "suffix" : "" }, { "dropping-particle" : "", "family" : "Jimenez Cisneros", "given" : "Blanca", "non-dropping-particle" : "", "parse-names" : false, "suffix" : "" }, { "dropping-particle" : "", "family" : "Kattsov", "given" : "Vladimir", "non-dropping-particle" : "", "parse-names" : false, "suffix" : "" }, { "dropping-particle" : "", "family" : "Lee", "given" : "Hoesung", "non-dropping-particle" : "", "parse-names" : false, "suffix" : "" }, { "dropping-particle" : "", "family" : "Mach", "given" : "Katharine J.", "non-dropping-particle" : "", "parse-names" : false, "suffix" : "" }, { "dropping-particle" : "", "family" : "Marotzke", "given" : "Jochem", "non-dropping-particle" : "", "parse-names" : false, "suffix" : "" }, { "dropping-particle" : "", "family" : "Mastrandrea", "given" : "Michael D.", "non-dropping-particle" : "", "parse-names" : false, "suffix" : "" }, { "dropping-particle" : "", "family" : "Meyer", "given" : "Leo", "non-dropping-particle" : "", "parse-names" : false, "suffix" : "" }, { "dropping-particle" : "", "family" : "Minx", "given" : "Jan", "non-dropping-particle" : "", "parse-names" : false, "suffix" : "" }, { "dropping-particle" : "", "family" : "Mulugetta", "given" : "Yacob", "non-dropping-particle" : "", "parse-names" : false, "suffix" : "" }, { "dropping-particle" : "", "family" : "O\u2019Brien", "given" : "Karan", "non-dropping-particle" : "", "parse-names" : false, "suffix" : "" }, { "dropping-particle" : "", "family" : "Oppenheimer", "given" : "Michael", "non-dropping-particle" : "", "parse-names" : false, "suffix" : "" }, { "dropping-particle" : "", "family" : "Pereira", "given" : "Joy J.", "non-dropping-particle" : "", "parse-names" : false, "suffix" : "" }, { "dropping-particle" : "", "family" : "Pichs-Madruga", "given" : "Ram\u00f3n", "non-dropping-particle" : "", "parse-names" : false, "suffix" : "" }, { "dropping-particle" : "", "family" : "Plattner", "given" : "Gian-Kasper", "non-dropping-particle" : "", "parse-names" : false, "suffix" : "" }, { "dropping-particle" : "", "family" : "P\u00f6rtner", "given" : "Hans-Otto", "non-dropping-particle" : "", "parse-names" : false, "suffix" : "" }, { "dropping-particle" : "", "family" : "Power", "given" : "Scott B.", "non-dropping-particle" : "", "parse-names" : false, "suffix" : "" }, { "dropping-particle" : "", "family" : "Preston", "given" : "Benjamin", "non-dropping-particle" : "", "parse-names" : false, "suffix" : "" }, { "dropping-particle" : "", "family" : "Ravindranath", "given" : "N.H.", "non-dropping-particle" : "", "parse-names" : false, "suffix" : "" }, { "dropping-particle" : "", "family" : "Reisinger", "given" : "Andy", "non-dropping-particle" : "", "parse-names" : false, "suffix" : "" }, { "dropping-particle" : "", "family" : "Riahi", "given" : "Keywan", "non-dropping-particle" : "", "parse-names" : false, "suffix" : "" }, { "dropping-particle" : "", "family" : "Rusticucci", "given" : "Matilde", "non-dropping-particle" : "", "parse-names" : false, "suffix" : "" }, { "dropping-particle" : "", "family" : "Scholes", "given" : "Robert", "non-dropping-particle" : "", "parse-names" : false, "suffix" : "" }, { "dropping-particle" : "", "family" : "Seyboth", "given" : "Kristin", "non-dropping-particle" : "", "parse-names" : false, "suffix" : "" }, { "dropping-particle" : "", "family" : "Sokona", "given" : "Youba", "non-dropping-particle" : "", "parse-names" : false, "suffix" : "" }, { "dropping-particle" : "", "family" : "Stavins", "given" : "Robert", "non-dropping-particle" : "", "parse-names" : false, "suffix" : "" }, { "dropping-particle" : "", "family" : "Stocker", "given" : "Thomas F.", "non-dropping-particle" : "", "parse-names" : false, "suffix" : "" }, { "dropping-particle" : "", "family" : "Tschakert", "given" : "Petra", "non-dropping-particle" : "", "parse-names" : false, "suffix" : "" }, { "dropping-particle" : "", "family" : "Vuuren", "given" : "Detlef", "non-dropping-particle" : "van", "parse-names" : false, "suffix" : "" }, { "dropping-particle" : "", "family" : "Ypersele", "given" : "Jean-Pascal", "non-dropping-particle" : "van", "parse-names" : false, "suffix" : "" } ], "editor" : [ { "dropping-particle" : "", "family" : "Core Writing Team", "given" : "", "non-dropping-particle" : "", "parse-names" : false, "suffix" : "" }, { "dropping-particle" : "", "family" : "Pachauri", "given" : "R.K.", "non-dropping-particle" : "", "parse-names" : false, "suffix" : "" }, { "dropping-particle" : "", "family" : "Meyer", "given" : "L.A.", "non-dropping-particle" : "", "parse-names" : false, "suffix" : "" } ], "id" : "ITEM-3", "issued" : { "date-parts" : [ [ "2014" ] ] }, "number-of-pages" : "151", "publisher-place" : "Geneva", "title" : "Climate Change 2014: Synthesis Report. Contribution of Working Groups I, II, and III to the Fifth Assessment Report of the Intergovernmental Panel on Climate Change", "type" : "report" }, "uris" : [ "http://www.mendeley.com/documents/?uuid=0fd49269-32e3-374c-b02b-65c8834c3d7a" ] } ], "mendeley" : { "formattedCitation" : "(Goodwin, Dargay, &amp; Vythoulkas, 2004; Litman, 2013; Pachauri et al., 2014)", "plainTextFormattedCitation" : "(Goodwin, Dargay, &amp; Vythoulkas, 2004; Litman, 2013; Pachauri et al., 2014)", "previouslyFormattedCitation" : "(Goodwin, Dargay, &amp; Vythoulkas, 2004; Litman, 2013; Pachauri et al., 2014)" }, "properties" : {  }, "schema" : "https://github.com/citation-style-language/schema/raw/master/csl-citation.json" }</w:instrText>
      </w:r>
      <w:r w:rsidRPr="00F02A52">
        <w:rPr>
          <w:lang w:val="en-US"/>
        </w:rPr>
        <w:fldChar w:fldCharType="separate"/>
      </w:r>
      <w:r w:rsidRPr="00F02A52">
        <w:rPr>
          <w:lang w:val="en-US"/>
        </w:rPr>
        <w:t>(Goodwin</w:t>
      </w:r>
      <w:r w:rsidR="00331F48">
        <w:rPr>
          <w:i/>
          <w:lang w:val="en-US"/>
        </w:rPr>
        <w:t xml:space="preserve"> et al.</w:t>
      </w:r>
      <w:r w:rsidRPr="00F02A52">
        <w:rPr>
          <w:lang w:val="en-US"/>
        </w:rPr>
        <w:t xml:space="preserve">, 2004; Litman, 2013; </w:t>
      </w:r>
      <w:r w:rsidR="00800E5C">
        <w:rPr>
          <w:lang w:val="en-US"/>
        </w:rPr>
        <w:t>IPCC</w:t>
      </w:r>
      <w:r w:rsidRPr="00F02A52">
        <w:rPr>
          <w:lang w:val="en-US"/>
        </w:rPr>
        <w:t>, 2014)</w:t>
      </w:r>
      <w:r w:rsidRPr="00F02A52">
        <w:rPr>
          <w:lang w:val="en-US"/>
        </w:rPr>
        <w:fldChar w:fldCharType="end"/>
      </w:r>
      <w:r w:rsidRPr="00F02A52">
        <w:rPr>
          <w:lang w:val="en-US"/>
        </w:rPr>
        <w:t xml:space="preserve">. </w:t>
      </w:r>
    </w:p>
    <w:p w14:paraId="4DACE905" w14:textId="0985803C" w:rsidR="00E97DE0" w:rsidRPr="00F02A52" w:rsidRDefault="00E97DE0" w:rsidP="00E97DE0">
      <w:pPr>
        <w:rPr>
          <w:lang w:val="en-US"/>
        </w:rPr>
      </w:pPr>
      <w:r w:rsidRPr="00F02A52">
        <w:rPr>
          <w:lang w:val="en-US"/>
        </w:rPr>
        <w:t xml:space="preserve">From the 1970s onwards, infrastructure development became increasingly unbundled through forms of corporatization or privatization, spurring fragmentation and spatial inequality in many countries </w:t>
      </w:r>
      <w:r w:rsidRPr="00F02A52">
        <w:rPr>
          <w:lang w:val="en-US"/>
        </w:rPr>
        <w:fldChar w:fldCharType="begin" w:fldLock="1"/>
      </w:r>
      <w:r>
        <w:rPr>
          <w:lang w:val="en-US"/>
        </w:rPr>
        <w:instrText>ADDIN CSL_CITATION { "citationItems" : [ { "id" : "ITEM-1", "itemData" : { "DOI" : "10.1007/s13398-014-0173-7.2", "ISBN" : "9780874216561", "author" : [ { "dropping-particle" : "", "family" : "UN-HABITAT", "given" : "", "non-dropping-particle" : "", "parse-names" : false, "suffix" : "" } ], "container-title" : "Earthscan", "id" : "ITEM-1", "issued" : { "date-parts" : [ [ "2009" ] ] }, "number-of-pages" : "338", "publisher" : "United Nations Human Settlements Programme (UN-Habitat)", "publisher-place" : "UK and USA", "title" : "Planning Sustainable Cities - Global Report on Human Settlements 2009", "type" : "report" }, "uris" : [ "http://www.mendeley.com/documents/?uuid=1fe2e361-d62c-3581-a962-225b2b82a495" ] } ], "mendeley" : { "formattedCitation" : "(UN-HABITAT, 2009)", "plainTextFormattedCitation" : "(UN-HABITAT, 2009)", "previouslyFormattedCitation" : "(UN-HABITAT, 2009)" }, "properties" : {  }, "schema" : "https://github.com/citation-style-language/schema/raw/master/csl-citation.json" }</w:instrText>
      </w:r>
      <w:r w:rsidRPr="00F02A52">
        <w:rPr>
          <w:lang w:val="en-US"/>
        </w:rPr>
        <w:fldChar w:fldCharType="separate"/>
      </w:r>
      <w:r w:rsidRPr="00F02A52">
        <w:rPr>
          <w:lang w:val="en-US"/>
        </w:rPr>
        <w:t>(UN-HABITAT, 2009)</w:t>
      </w:r>
      <w:r w:rsidRPr="00F02A52">
        <w:rPr>
          <w:lang w:val="en-US"/>
        </w:rPr>
        <w:fldChar w:fldCharType="end"/>
      </w:r>
      <w:r w:rsidRPr="00F02A52">
        <w:rPr>
          <w:lang w:val="en-US"/>
        </w:rPr>
        <w:t xml:space="preserve">. Landscape fragmentation caused by land-use change is an important driver with negative consequences for biodiversity and nature’s contributions to people (Section 3.3.2; Sections 4.5 and 4.6). Transport planning and respective infrastructure development as an effect of meeting projected transport demand has proved to be unsustainable and detrimental for biodiversity and the environment </w:t>
      </w:r>
      <w:r w:rsidRPr="00F02A52">
        <w:rPr>
          <w:lang w:val="en-US"/>
        </w:rPr>
        <w:fldChar w:fldCharType="begin" w:fldLock="1"/>
      </w:r>
      <w:r>
        <w:rPr>
          <w:lang w:val="en-US"/>
        </w:rPr>
        <w:instrText>ADDIN CSL_CITATION { "citationItems" : [ { "id" : "ITEM-1", "itemData" : { "DOI" : "10.1146/annurev-environ-032310-112100", "abstract" : "The growth of CO2-intensive transport, mobility and the impact of transport on the environment are reviewed. The recent global exponential growth in transport is unsustainable and must end unless the transport sector can decarbonize. The paper examines solutions for low-carbon transport systems; the behavioral options; possible demand reduction; the role of innovative technologies; and the means by which international agreements on pricing, standards, and regulations can be effectively used. Transport brings enormous benefits to society, and it has been instrumental in the globalization of the world economy, with substantial capital investments in its material infrastructure. Transport governance also needs rethinking to understand the major challenges, to implement major policy changes, and to address the problems of fragmented decision making. Holistic approaches, using ideas from transition management and niche development, are proposed as a framework within which both technological innovation and new patterns of travel and trade can be brought about.", "author" : [ { "dropping-particle" : "", "family" : "Banister", "given" : "David", "non-dropping-particle" : "", "parse-names" : false, "suffix" : "" }, { "dropping-particle" : "", "family" : "Anderton", "given" : "Karen", "non-dropping-particle" : "", "parse-names" : false, "suffix" : "" }, { "dropping-particle" : "", "family" : "Bonilla", "given" : "David", "non-dropping-particle" : "", "parse-names" : false, "suffix" : "" }, { "dropping-particle" : "", "family" : "Givoni", "given" : "Moshe", "non-dropping-particle" : "", "parse-names" : false, "suffix" : "" }, { "dropping-particle" : "", "family" : "Schwanen", "given" : "Tim", "non-dropping-particle" : "", "parse-names" : false, "suffix" : "" } ], "container-title" : "Annual Review of Environment and Resources", "id" : "ITEM-1", "issued" : { "date-parts" : [ [ "2011" ] ] }, "page" : "247-270", "title" : "Transportation and the Environment", "type" : "article-journal", "volume" : "36" }, "uris" : [ "http://www.mendeley.com/documents/?uuid=04c41566-f548-3758-9046-1232ea050ca3" ] }, { "id" : "ITEM-2", "itemData" : { "editor" : [ { "dropping-particle" : "", "family" : "Saleh", "given" : "W", "non-dropping-particle" : "", "parse-names" : false, "suffix" : "" }, { "dropping-particle" : "", "family" : "Sammer", "given" : "G", "non-dropping-particle" : "", "parse-names" : false, "suffix" : "" } ], "id" : "ITEM-2", "issued" : { "date-parts" : [ [ "2009" ] ] }, "number-of-pages" : "268", "publisher" : "Ashgate Publishing Limited", "publisher-place" : "Surrey", "title" : "Travel Demand Management and Road User Pricing: Success, Failure and Feasibility", "type" : "book" }, "uris" : [ "http://www.mendeley.com/documents/?uuid=2d968a2c-5373-3346-927c-4ffd364cdf3c" ] } ], "mendeley" : { "formattedCitation" : "(Banister, Anderton, Bonilla, Givoni, &amp; Schwanen, 2011; Saleh &amp; Sammer, 2009)", "plainTextFormattedCitation" : "(Banister, Anderton, Bonilla, Givoni, &amp; Schwanen, 2011; Saleh &amp; Sammer, 2009)", "previouslyFormattedCitation" : "(Banister, Anderton, Bonilla, Givoni, &amp; Schwanen, 2011; Saleh &amp; Sammer, 2009)" }, "properties" : {  }, "schema" : "https://github.com/citation-style-language/schema/raw/master/csl-citation.json" }</w:instrText>
      </w:r>
      <w:r w:rsidRPr="00F02A52">
        <w:rPr>
          <w:lang w:val="en-US"/>
        </w:rPr>
        <w:fldChar w:fldCharType="separate"/>
      </w:r>
      <w:r w:rsidRPr="00F02A52">
        <w:rPr>
          <w:lang w:val="en-US"/>
        </w:rPr>
        <w:t>(Banister</w:t>
      </w:r>
      <w:r w:rsidR="00331F48">
        <w:rPr>
          <w:i/>
          <w:lang w:val="en-US"/>
        </w:rPr>
        <w:t xml:space="preserve"> et al.</w:t>
      </w:r>
      <w:r w:rsidRPr="00F02A52">
        <w:rPr>
          <w:lang w:val="en-US"/>
        </w:rPr>
        <w:t>, 2011; Saleh &amp; Sammer, 2009)</w:t>
      </w:r>
      <w:r w:rsidRPr="00F02A52">
        <w:rPr>
          <w:lang w:val="en-US"/>
        </w:rPr>
        <w:fldChar w:fldCharType="end"/>
      </w:r>
      <w:r w:rsidRPr="00F02A52">
        <w:rPr>
          <w:lang w:val="en-US"/>
        </w:rPr>
        <w:t xml:space="preserve">. More effective policies have to be based on providing high quality public transport and coordinating various land uses and transport planning. Regarding transport planning, effective regulatory instruments are based on speed limit control (that can generate a 15% reduction in daily fuel consumption) </w:t>
      </w:r>
      <w:r w:rsidRPr="00F02A52">
        <w:rPr>
          <w:lang w:val="en-US"/>
        </w:rPr>
        <w:fldChar w:fldCharType="begin" w:fldLock="1"/>
      </w:r>
      <w:r>
        <w:rPr>
          <w:lang w:val="en-US"/>
        </w:rPr>
        <w:instrText>ADDIN CSL_CITATION { "citationItems" : [ { "id" : "ITEM-1", "itemData" : { "ISBN" : "9789291691432", "abstract" : "IPCC, 2014: Climate Change 2014: Synthesis Report. Contribution of Working Groups I, II and III to the Fifth Assessment Report of the Intergovernmental Panel on Climate Change [Core Writing Team, R.K. Pachauri and L.A. Meyer (eds.)]. IPCC, Geneva, Switzerland, 151 pp.",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Dahe", "non-dropping-particle" : "", "parse-names" : false, "suffix" : "" }, { "dropping-particle" : "", "family" : "Dasqupta", "given" : "Purnamita", "non-dropping-particle" : "", "parse-names" : false, "suffix" : "" }, { "dropping-particle" : "", "family" : "Dubash", "given" : "Navroz K.", "non-dropping-particle" : "", "parse-names" : false, "suffix" : "" }, { "dropping-particle" : "", "family" : "Edenhofer", "given" : "Ottmar", "non-dropping-particle" : "", "parse-names" : false, "suffix" : "" }, { "dropping-particle" : "", "family" : "Elgizouli", "given" : "Ismail", "non-dropping-particle" : "", "parse-names" : false, "suffix" : "" }, { "dropping-particle" : "", "family" : "Field", "given" : "Christopher B.", "non-dropping-particle" : "", "parse-names" : false, "suffix" : "" }, { "dropping-particle" : "", "family" : "Forster", "given" : "Piers", "non-dropping-particle" : "", "parse-names" : false, "suffix" : "" }, { "dropping-particle" : "", "family" : "Friedlingstein", "given" : "Pierre", "non-dropping-particle" : "", "parse-names" : false, "suffix" : "" }, { "dropping-particle" : "", "family" : "Fuglestvedt", "given" : "Jan", "non-dropping-particle" : "", "parse-names" : false, "suffix" : "" }, { "dropping-particle" : "", "family" : "Gomez-Echeverri", "given" : "Luis", "non-dropping-particle" : "", "parse-names" : false, "suffix" : "" }, { "dropping-particle" : "", "family" : "Hallegatte", "given" : "Stephane", "non-dropping-particle" : "", "parse-names" : false, "suffix" : "" }, { "dropping-particle" : "", "family" : "Hegerl", "given" : "Gabriele", "non-dropping-particle" : "", "parse-names" : false, "suffix" : "" }, { "dropping-particle" : "", "family" : "Howden", "given" : "Mark", "non-dropping-particle" : "", "parse-names" : false, "suffix" : "" }, { "dropping-particle" : "", "family" : "Jiang", "given" : "Kejun", "non-dropping-particle" : "", "parse-names" : false, "suffix" : "" }, { "dropping-particle" : "", "family" : "Jimenez Cisneros", "given" : "Blanca", "non-dropping-particle" : "", "parse-names" : false, "suffix" : "" }, { "dropping-particle" : "", "family" : "Kattsov", "given" : "Vladimir", "non-dropping-particle" : "", "parse-names" : false, "suffix" : "" }, { "dropping-particle" : "", "family" : "Lee", "given" : "Hoesung", "non-dropping-particle" : "", "parse-names" : false, "suffix" : "" }, { "dropping-particle" : "", "family" : "Mach", "given" : "Katharine J.", "non-dropping-particle" : "", "parse-names" : false, "suffix" : "" }, { "dropping-particle" : "", "family" : "Marotzke", "given" : "Jochem", "non-dropping-particle" : "", "parse-names" : false, "suffix" : "" }, { "dropping-particle" : "", "family" : "Mastrandrea", "given" : "Michael D.", "non-dropping-particle" : "", "parse-names" : false, "suffix" : "" }, { "dropping-particle" : "", "family" : "Meyer", "given" : "Leo", "non-dropping-particle" : "", "parse-names" : false, "suffix" : "" }, { "dropping-particle" : "", "family" : "Minx", "given" : "Jan", "non-dropping-particle" : "", "parse-names" : false, "suffix" : "" }, { "dropping-particle" : "", "family" : "Mulugetta", "given" : "Yacob", "non-dropping-particle" : "", "parse-names" : false, "suffix" : "" }, { "dropping-particle" : "", "family" : "O\u2019Brien", "given" : "Karan", "non-dropping-particle" : "", "parse-names" : false, "suffix" : "" }, { "dropping-particle" : "", "family" : "Oppenheimer", "given" : "Michael", "non-dropping-particle" : "", "parse-names" : false, "suffix" : "" }, { "dropping-particle" : "", "family" : "Pereira", "given" : "Joy J.", "non-dropping-particle" : "", "parse-names" : false, "suffix" : "" }, { "dropping-particle" : "", "family" : "Pichs-Madruga", "given" : "Ram\u00f3n", "non-dropping-particle" : "", "parse-names" : false, "suffix" : "" }, { "dropping-particle" : "", "family" : "Plattner", "given" : "Gian-Kasper", "non-dropping-particle" : "", "parse-names" : false, "suffix" : "" }, { "dropping-particle" : "", "family" : "P\u00f6rtner", "given" : "Hans-Otto", "non-dropping-particle" : "", "parse-names" : false, "suffix" : "" }, { "dropping-particle" : "", "family" : "Power", "given" : "Scott B.", "non-dropping-particle" : "", "parse-names" : false, "suffix" : "" }, { "dropping-particle" : "", "family" : "Preston", "given" : "Benjamin", "non-dropping-particle" : "", "parse-names" : false, "suffix" : "" }, { "dropping-particle" : "", "family" : "Ravindranath", "given" : "N.H.", "non-dropping-particle" : "", "parse-names" : false, "suffix" : "" }, { "dropping-particle" : "", "family" : "Reisinger", "given" : "Andy", "non-dropping-particle" : "", "parse-names" : false, "suffix" : "" }, { "dropping-particle" : "", "family" : "Riahi", "given" : "Keywan", "non-dropping-particle" : "", "parse-names" : false, "suffix" : "" }, { "dropping-particle" : "", "family" : "Rusticucci", "given" : "Matilde", "non-dropping-particle" : "", "parse-names" : false, "suffix" : "" }, { "dropping-particle" : "", "family" : "Scholes", "given" : "Robert", "non-dropping-particle" : "", "parse-names" : false, "suffix" : "" }, { "dropping-particle" : "", "family" : "Seyboth", "given" : "Kristin", "non-dropping-particle" : "", "parse-names" : false, "suffix" : "" }, { "dropping-particle" : "", "family" : "Sokona", "given" : "Youba", "non-dropping-particle" : "", "parse-names" : false, "suffix" : "" }, { "dropping-particle" : "", "family" : "Stavins", "given" : "Robert", "non-dropping-particle" : "", "parse-names" : false, "suffix" : "" }, { "dropping-particle" : "", "family" : "Stocker", "given" : "Thomas F.", "non-dropping-particle" : "", "parse-names" : false, "suffix" : "" }, { "dropping-particle" : "", "family" : "Tschakert", "given" : "Petra", "non-dropping-particle" : "", "parse-names" : false, "suffix" : "" }, { "dropping-particle" : "", "family" : "Vuuren", "given" : "Detlef", "non-dropping-particle" : "van", "parse-names" : false, "suffix" : "" }, { "dropping-particle" : "", "family" : "Ypersele", "given" : "Jean-Pascal", "non-dropping-particle" : "van", "parse-names" : false, "suffix" : "" } ], "editor" : [ { "dropping-particle" : "", "family" : "Core Writing Team", "given" : "", "non-dropping-particle" : "", "parse-names" : false, "suffix" : "" }, { "dropping-particle" : "", "family" : "Pachauri", "given" : "R.K.", "non-dropping-particle" : "", "parse-names" : false, "suffix" : "" }, { "dropping-particle" : "", "family" : "Meyer", "given" : "L.A.", "non-dropping-particle" : "", "parse-names" : false, "suffix" : "" } ], "id" : "ITEM-1", "issued" : { "date-parts" : [ [ "2014" ] ] }, "number-of-pages" : "151", "publisher-place" : "Geneva", "title" : "Climate Change 2014: Synthesis Report. Contribution of Working Groups I, II, and III to the Fifth Assessment Report of the Intergovernmental Panel on Climate Change", "type" : "report" }, "uris" : [ "http://www.mendeley.com/documents/?uuid=0fd49269-32e3-374c-b02b-65c8834c3d7a" ] }, { "id" : "ITEM-2", "itemData" : { "DOI" : "10.1787/9789264220720-en", "ISBN" : "978-92-64-22072-0", "ISSN" : "978 92 64 22072 0", "abstract" : "Most energy efficiency policies are justified on the basis of energy savings, together with contributions to energy security and climate change goals. However, it is increasingly apparent that improved energy efficiency also delivers multiple benefits for the broader economy and for society. Evaluations that measure only energy savings may ignore or underestimate the benefits of other policy outcomes across society. The IEA has identified at least fifteen distinct benefits, from health and well-being to improved industrial productivity (See Figure 1 below). Early investigations of these multiple benefits (also called \u201cnon-energy\u201d or \u201cco-benefits\u201d) suggests that they are significant. These benefits are left out of most policy and programme evaluations, for various reasons \u2013 lack of data and evaluation methods, estimation challenges and perceived credibility risk. It is important for policy makers to be aware of the scope and size of these multiple benefits and, where justified and practicable, include them in policy evaluation.", "author" : [ { "dropping-particle" : "", "family" : "IEA", "given" : "", "non-dropping-particle" : "", "parse-names" : false, "suffix" : "" } ], "container-title" : "Capturing the Multiple Benefits of Energy Efficiency", "editor" : [ { "dropping-particle" : "", "family" : "International Energy Agency", "given" : "", "non-dropping-particle" : "", "parse-names" : false, "suffix" : "" } ], "id" : "ITEM-2", "issued" : { "date-parts" : [ [ "2014" ] ] }, "page" : "18-25", "publisher" : "OECD, International Energy Agency", "publisher-place" : "Paris", "title" : "Executive Summary", "type" : "chapter" }, "uris" : [ "http://www.mendeley.com/documents/?uuid=a37593ec-d615-42e0-8ff5-8ca0674816d3" ] } ], "mendeley" : { "formattedCitation" : "(IEA, 2014; Pachauri et al., 2014)", "plainTextFormattedCitation" : "(IEA, 2014; Pachauri et al., 2014)", "previouslyFormattedCitation" : "(IEA, 2014; Pachauri et al., 2014)" }, "properties" : {  }, "schema" : "https://github.com/citation-style-language/schema/raw/master/csl-citation.json" }</w:instrText>
      </w:r>
      <w:r w:rsidRPr="00F02A52">
        <w:rPr>
          <w:lang w:val="en-US"/>
        </w:rPr>
        <w:fldChar w:fldCharType="separate"/>
      </w:r>
      <w:r w:rsidRPr="00F02A52">
        <w:rPr>
          <w:lang w:val="en-US"/>
        </w:rPr>
        <w:t xml:space="preserve">(IEA, 2014; </w:t>
      </w:r>
      <w:r w:rsidR="00800E5C">
        <w:rPr>
          <w:lang w:val="en-US"/>
        </w:rPr>
        <w:t>IPCC</w:t>
      </w:r>
      <w:r w:rsidRPr="00F02A52">
        <w:rPr>
          <w:lang w:val="en-US"/>
        </w:rPr>
        <w:t>, 2014)</w:t>
      </w:r>
      <w:r w:rsidRPr="00F02A52">
        <w:rPr>
          <w:lang w:val="en-US"/>
        </w:rPr>
        <w:fldChar w:fldCharType="end"/>
      </w:r>
      <w:r w:rsidRPr="00F02A52">
        <w:rPr>
          <w:lang w:val="en-US"/>
        </w:rPr>
        <w:t>, carpool and telecommuting, car free days and efficient and clean cars. Fuel economy (or CO</w:t>
      </w:r>
      <w:r w:rsidRPr="00F02A52">
        <w:rPr>
          <w:vertAlign w:val="subscript"/>
          <w:lang w:val="en-US"/>
        </w:rPr>
        <w:t>2</w:t>
      </w:r>
      <w:r w:rsidRPr="00F02A52">
        <w:rPr>
          <w:lang w:val="en-US"/>
        </w:rPr>
        <w:t xml:space="preserve"> equivalent) standards are in force in most European and Central Asian countries. These standards are considered as an effective policy (as part of a policy mix). Their effectiveness mainly depends on their structure and level of stringency. The effective performance of single policy instruments is highly context dependent </w:t>
      </w:r>
      <w:r w:rsidRPr="00F02A52">
        <w:rPr>
          <w:lang w:val="en-US"/>
        </w:rPr>
        <w:fldChar w:fldCharType="begin" w:fldLock="1"/>
      </w:r>
      <w:r>
        <w:rPr>
          <w:lang w:val="en-US"/>
        </w:rPr>
        <w:instrText>ADDIN CSL_CITATION { "citationItems" : [ { "id" : "ITEM-1", "itemData" : { "DOI" : "10.1016/j.retrec.2009.11.002", "ISBN" : "0739-8859", "ISSN" : "07398859", "abstract" : "Road transport imposes negative externalities on society. These externalities include environmental and road damage, accidents, congestion, and oil dependence. The cost of these externalities to society is in general not reflected in the current market prices in the road transport sector. An efficient mobility model for the future must take into account the true costs of transport and its regulatory framework will need to create incentives for people to make sustainable transport choices. This paper discusses the use of economic instruments to correct road transport externalities, but gives relatively more weight to the problem of carbon emissions from road transport, as this is particularly challenging, given its global and long-term nature. Economics offers two types of instruments for addressing the problem of transport externalities: command-and-control and incentive-based policies. Command-and-control policies are government regulations which force consumers and producers to change their behaviour. They are the most widely used policy instruments. Examples include vehicle emission and fuel standards in the US as well as driving or parking restrictions in Singapore. The implementation cost of these instruments to the government is small. Although from an economic perspective these policies often fail to achieve an efficient market outcome, the presence of political constraints often make them the preferred option, in terms of feasibility and effectiveness. Economic theory shows how policies, which affect consumption and production incentives, can be used to achieve the optimal outcome in the presence of externalities. Incentive-based policies function within a new or an altered market. We first examine incentive-based policies, which cap the aggregate amount of the externality, such as carbon emissions, by allocating permits or rights to the emitters. The emitters are then free to trade their permits amongst them. The permit allocation mechanism is important-although market efficiency would be satisfied by an auction, political influences usually favour a proportional allocation based on historic emissions. We discuss EU ETS as an example of a cap-and-trade system, however, no such policy for CO2 emissions in road transport has been implemented anywhere in the world to date. Fiscal instruments are, like command-and-control, widely used in road transport, because they are relatively cheap and simple to implement. They include the use of taxes and cha\u2026", "author" : [ { "dropping-particle" : "", "family" : "Santos", "given" : "Georgina", "non-dropping-particle" : "", "parse-names" : false, "suffix" : "" }, { "dropping-particle" : "", "family" : "Behrendt", "given" : "Hannah", "non-dropping-particle" : "", "parse-names" : false, "suffix" : "" }, { "dropping-particle" : "", "family" : "Maconi", "given" : "Laura", "non-dropping-particle" : "", "parse-names" : false, "suffix" : "" }, { "dropping-particle" : "", "family" : "Shirvani", "given" : "Tara", "non-dropping-particle" : "", "parse-names" : false, "suffix" : "" }, { "dropping-particle" : "", "family" : "Teytelboym", "given" : "Alexander", "non-dropping-particle" : "", "parse-names" : false, "suffix" : "" } ], "container-title" : "Research in Transportation Economics", "id" : "ITEM-1", "issue" : "1", "issued" : { "date-parts" : [ [ "2010" ] ] }, "page" : "2-45", "publisher" : "Elsevier Ltd", "title" : "Part I: Externalities and economic policies in road transport", "type" : "article-journal", "volume" : "28" }, "uris" : [ "http://www.mendeley.com/documents/?uuid=3cf26550-4e43-3af5-9da8-c5ab8958990f" ] }, { "id" : "ITEM-2", "itemData" : { "DOI" : "10.1016/j.retrec.2010.03.002", "ISBN" : "0739-8859", "ISSN" : "07398859", "abstract" : "Without questioning the fact that to achieve efficiency emitters should pay for the true costs of their actions (a core principle of economic policies such as pollution taxes), we find sufficient evidence in the literature to demonstrate that many other policy instruments can be used in combination with taxes and permits to ensure that the transport needs of the present generation can be met without compromising the ability of future generations to meet any needs of their own. The policies and policy aspects considered in this paper broadly fall into three categories: physical policies, soft policies, and knowledge policies. All three aim to bring about changes in consumers' and firms' behaviour, but in different ways. The first category includes policies with a physical infrastructure element: public transport, land use, walking and cycling, road construction, and freight transport. We also consider the particular challenges for mobility in developing countries, and how these may be addressed. Soft policies, on the other hand, are non-tangible aiming to bring about behavioural change by informing actors about the consequences of their transport choices, and potentially persuading them to change their behaviour. These measures include car sharing and car pooling, teleworking and teleshopping, eco-driving, as well as general information and advertising campaigns. Finally, knowledge policies emphasise the important role of investment in research and development for a sustainable model of mobility for the future. The main findings can be summarised as follows. Physical policies: An increase in the use of public transport, combined with a decrease in the use of private cars, can reduce traffic congestion and, more importantly, carbon dioxide (CO2) emissions, as public transport generally causes lower CO2 emissions per passenger kilometre than private cars. Public transport fares are subsidised in most places, which can be justified by economies of scale and by the fact that public transport can reduce total road transport externalities. London, Singapore, Portland and Curitiba are all examples of good practice at government level, having achieved reliable, frequent and integrated public transport. Policies to increase public transport use must be part of an integrated policy. Integrated policy refers to integration across different modes of transport, different government objectives (such as the economy, health and the environment), considering the needs of\u2026", "author" : [ { "dropping-particle" : "", "family" : "Santos", "given" : "Georgina", "non-dropping-particle" : "", "parse-names" : false, "suffix" : "" }, { "dropping-particle" : "", "family" : "Behrendt", "given" : "Hannah", "non-dropping-particle" : "", "parse-names" : false, "suffix" : "" }, { "dropping-particle" : "", "family" : "Teytelboym", "given" : "Alexander", "non-dropping-particle" : "", "parse-names" : false, "suffix" : "" } ], "container-title" : "Research in Transportation Economics", "id" : "ITEM-2", "issue" : "1", "issued" : { "date-parts" : [ [ "2010" ] ] }, "page" : "46-91", "publisher" : "Elsevier Ltd", "title" : "Part II: Policy instruments for sustainable road transport", "type" : "article-journal", "volume" : "28" }, "uris" : [ "http://www.mendeley.com/documents/?uuid=21dc68d0-0697-34da-b99c-7efbff454c79" ] } ], "mendeley" : { "formattedCitation" : "(G. Santos, Behrendt, Maconi, Shirvani, &amp; Teytelboym, 2010; G. Santos, Behrendt, &amp; Teytelboym, 2010)", "plainTextFormattedCitation" : "(G. Santos, Behrendt, Maconi, Shirvani, &amp; Teytelboym, 2010; G. Santos, Behrendt, &amp; Teytelboym, 2010)", "previouslyFormattedCitation" : "(G. Santos, Behrendt, Maconi, Shirvani, &amp; Teytelboym, 2010; G. Santos, Behrendt, &amp; Teytelboym, 2010)" }, "properties" : {  }, "schema" : "https://github.com/citation-style-language/schema/raw/master/csl-citation.json" }</w:instrText>
      </w:r>
      <w:r w:rsidRPr="00F02A52">
        <w:rPr>
          <w:lang w:val="en-US"/>
        </w:rPr>
        <w:fldChar w:fldCharType="separate"/>
      </w:r>
      <w:r w:rsidRPr="00F02A52">
        <w:rPr>
          <w:lang w:val="en-US"/>
        </w:rPr>
        <w:t>(Santos</w:t>
      </w:r>
      <w:r w:rsidR="00331F48">
        <w:rPr>
          <w:i/>
          <w:lang w:val="en-US"/>
        </w:rPr>
        <w:t xml:space="preserve"> et al.</w:t>
      </w:r>
      <w:r w:rsidRPr="00F02A52">
        <w:rPr>
          <w:lang w:val="en-US"/>
        </w:rPr>
        <w:t>, 2010</w:t>
      </w:r>
      <w:r w:rsidR="006F6C21">
        <w:rPr>
          <w:lang w:val="en-US"/>
        </w:rPr>
        <w:t>a, 2010b</w:t>
      </w:r>
      <w:r w:rsidRPr="00F02A52">
        <w:rPr>
          <w:lang w:val="en-US"/>
        </w:rPr>
        <w:t>)</w:t>
      </w:r>
      <w:r w:rsidRPr="00F02A52">
        <w:rPr>
          <w:lang w:val="en-US"/>
        </w:rPr>
        <w:fldChar w:fldCharType="end"/>
      </w:r>
      <w:r w:rsidRPr="00F02A52">
        <w:rPr>
          <w:lang w:val="en-US"/>
        </w:rPr>
        <w:t xml:space="preserve">. Feasible and applicable policy options depend on local history and social culture, and have equity implications </w:t>
      </w:r>
      <w:r w:rsidRPr="00F02A52">
        <w:rPr>
          <w:lang w:val="en-US"/>
        </w:rPr>
        <w:fldChar w:fldCharType="begin" w:fldLock="1"/>
      </w:r>
      <w:r>
        <w:rPr>
          <w:lang w:val="en-US"/>
        </w:rPr>
        <w:instrText>ADDIN CSL_CITATION { "citationItems" : [ { "id" : "ITEM-1", "itemData" : { "ISBN" : "9789291691432", "abstract" : "IPCC, 2014: Climate Change 2014: Synthesis Report. Contribution of Working Groups I, II and III to the Fifth Assessment Report of the Intergovernmental Panel on Climate Change [Core Writing Team, R.K. Pachauri and L.A. Meyer (eds.)]. IPCC, Geneva, Switzerland, 151 pp.",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Dahe", "non-dropping-particle" : "", "parse-names" : false, "suffix" : "" }, { "dropping-particle" : "", "family" : "Dasqupta", "given" : "Purnamita", "non-dropping-particle" : "", "parse-names" : false, "suffix" : "" }, { "dropping-particle" : "", "family" : "Dubash", "given" : "Navroz K.", "non-dropping-particle" : "", "parse-names" : false, "suffix" : "" }, { "dropping-particle" : "", "family" : "Edenhofer", "given" : "Ottmar", "non-dropping-particle" : "", "parse-names" : false, "suffix" : "" }, { "dropping-particle" : "", "family" : "Elgizouli", "given" : "Ismail", "non-dropping-particle" : "", "parse-names" : false, "suffix" : "" }, { "dropping-particle" : "", "family" : "Field", "given" : "Christopher B.", "non-dropping-particle" : "", "parse-names" : false, "suffix" : "" }, { "dropping-particle" : "", "family" : "Forster", "given" : "Piers", "non-dropping-particle" : "", "parse-names" : false, "suffix" : "" }, { "dropping-particle" : "", "family" : "Friedlingstein", "given" : "Pierre", "non-dropping-particle" : "", "parse-names" : false, "suffix" : "" }, { "dropping-particle" : "", "family" : "Fuglestvedt", "given" : "Jan", "non-dropping-particle" : "", "parse-names" : false, "suffix" : "" }, { "dropping-particle" : "", "family" : "Gomez-Echeverri", "given" : "Luis", "non-dropping-particle" : "", "parse-names" : false, "suffix" : "" }, { "dropping-particle" : "", "family" : "Hallegatte", "given" : "Stephane", "non-dropping-particle" : "", "parse-names" : false, "suffix" : "" }, { "dropping-particle" : "", "family" : "Hegerl", "given" : "Gabriele", "non-dropping-particle" : "", "parse-names" : false, "suffix" : "" }, { "dropping-particle" : "", "family" : "Howden", "given" : "Mark", "non-dropping-particle" : "", "parse-names" : false, "suffix" : "" }, { "dropping-particle" : "", "family" : "Jiang", "given" : "Kejun", "non-dropping-particle" : "", "parse-names" : false, "suffix" : "" }, { "dropping-particle" : "", "family" : "Jimenez Cisneros", "given" : "Blanca", "non-dropping-particle" : "", "parse-names" : false, "suffix" : "" }, { "dropping-particle" : "", "family" : "Kattsov", "given" : "Vladimir", "non-dropping-particle" : "", "parse-names" : false, "suffix" : "" }, { "dropping-particle" : "", "family" : "Lee", "given" : "Hoesung", "non-dropping-particle" : "", "parse-names" : false, "suffix" : "" }, { "dropping-particle" : "", "family" : "Mach", "given" : "Katharine J.", "non-dropping-particle" : "", "parse-names" : false, "suffix" : "" }, { "dropping-particle" : "", "family" : "Marotzke", "given" : "Jochem", "non-dropping-particle" : "", "parse-names" : false, "suffix" : "" }, { "dropping-particle" : "", "family" : "Mastrandrea", "given" : "Michael D.", "non-dropping-particle" : "", "parse-names" : false, "suffix" : "" }, { "dropping-particle" : "", "family" : "Meyer", "given" : "Leo", "non-dropping-particle" : "", "parse-names" : false, "suffix" : "" }, { "dropping-particle" : "", "family" : "Minx", "given" : "Jan", "non-dropping-particle" : "", "parse-names" : false, "suffix" : "" }, { "dropping-particle" : "", "family" : "Mulugetta", "given" : "Yacob", "non-dropping-particle" : "", "parse-names" : false, "suffix" : "" }, { "dropping-particle" : "", "family" : "O\u2019Brien", "given" : "Karan", "non-dropping-particle" : "", "parse-names" : false, "suffix" : "" }, { "dropping-particle" : "", "family" : "Oppenheimer", "given" : "Michael", "non-dropping-particle" : "", "parse-names" : false, "suffix" : "" }, { "dropping-particle" : "", "family" : "Pereira", "given" : "Joy J.", "non-dropping-particle" : "", "parse-names" : false, "suffix" : "" }, { "dropping-particle" : "", "family" : "Pichs-Madruga", "given" : "Ram\u00f3n", "non-dropping-particle" : "", "parse-names" : false, "suffix" : "" }, { "dropping-particle" : "", "family" : "Plattner", "given" : "Gian-Kasper", "non-dropping-particle" : "", "parse-names" : false, "suffix" : "" }, { "dropping-particle" : "", "family" : "P\u00f6rtner", "given" : "Hans-Otto", "non-dropping-particle" : "", "parse-names" : false, "suffix" : "" }, { "dropping-particle" : "", "family" : "Power", "given" : "Scott B.", "non-dropping-particle" : "", "parse-names" : false, "suffix" : "" }, { "dropping-particle" : "", "family" : "Preston", "given" : "Benjamin", "non-dropping-particle" : "", "parse-names" : false, "suffix" : "" }, { "dropping-particle" : "", "family" : "Ravindranath", "given" : "N.H.", "non-dropping-particle" : "", "parse-names" : false, "suffix" : "" }, { "dropping-particle" : "", "family" : "Reisinger", "given" : "Andy", "non-dropping-particle" : "", "parse-names" : false, "suffix" : "" }, { "dropping-particle" : "", "family" : "Riahi", "given" : "Keywan", "non-dropping-particle" : "", "parse-names" : false, "suffix" : "" }, { "dropping-particle" : "", "family" : "Rusticucci", "given" : "Matilde", "non-dropping-particle" : "", "parse-names" : false, "suffix" : "" }, { "dropping-particle" : "", "family" : "Scholes", "given" : "Robert", "non-dropping-particle" : "", "parse-names" : false, "suffix" : "" }, { "dropping-particle" : "", "family" : "Seyboth", "given" : "Kristin", "non-dropping-particle" : "", "parse-names" : false, "suffix" : "" }, { "dropping-particle" : "", "family" : "Sokona", "given" : "Youba", "non-dropping-particle" : "", "parse-names" : false, "suffix" : "" }, { "dropping-particle" : "", "family" : "Stavins", "given" : "Robert", "non-dropping-particle" : "", "parse-names" : false, "suffix" : "" }, { "dropping-particle" : "", "family" : "Stocker", "given" : "Thomas F.", "non-dropping-particle" : "", "parse-names" : false, "suffix" : "" }, { "dropping-particle" : "", "family" : "Tschakert", "given" : "Petra", "non-dropping-particle" : "", "parse-names" : false, "suffix" : "" }, { "dropping-particle" : "", "family" : "Vuuren", "given" : "Detlef", "non-dropping-particle" : "van", "parse-names" : false, "suffix" : "" }, { "dropping-particle" : "", "family" : "Ypersele", "given" : "Jean-Pascal", "non-dropping-particle" : "van", "parse-names" : false, "suffix" : "" } ], "editor" : [ { "dropping-particle" : "", "family" : "Core Writing Team", "given" : "", "non-dropping-particle" : "", "parse-names" : false, "suffix" : "" }, { "dropping-particle" : "", "family" : "Pachauri", "given" : "R.K.", "non-dropping-particle" : "", "parse-names" : false, "suffix" : "" }, { "dropping-particle" : "", "family" : "Meyer", "given" : "L.A.", "non-dropping-particle" : "", "parse-names" : false, "suffix" : "" } ], "id" : "ITEM-1", "issued" : { "date-parts" : [ [ "2014" ] ] }, "number-of-pages" : "151", "publisher-place" : "Geneva", "title" : "Climate Change 2014: Synthesis Report. Contribution of Working Groups I, II, and III to the Fifth Assessment Report of the Intergovernmental Panel on Climate Change", "type" : "report" }, "uris" : [ "http://www.mendeley.com/documents/?uuid=0fd49269-32e3-374c-b02b-65c8834c3d7a" ] } ], "mendeley" : { "formattedCitation" : "(Pachauri et al., 2014)", "plainTextFormattedCitation" : "(Pachauri et al., 2014)", "previouslyFormattedCitation" : "(Pachauri et al., 2014)" }, "properties" : {  }, "schema" : "https://github.com/citation-style-language/schema/raw/master/csl-citation.json" }</w:instrText>
      </w:r>
      <w:r w:rsidRPr="00F02A52">
        <w:rPr>
          <w:lang w:val="en-US"/>
        </w:rPr>
        <w:fldChar w:fldCharType="separate"/>
      </w:r>
      <w:r w:rsidRPr="00F02A52">
        <w:rPr>
          <w:lang w:val="en-US"/>
        </w:rPr>
        <w:t>(</w:t>
      </w:r>
      <w:r w:rsidR="00623B6B">
        <w:rPr>
          <w:lang w:val="en-US"/>
        </w:rPr>
        <w:t>IPCC</w:t>
      </w:r>
      <w:r w:rsidRPr="00F02A52">
        <w:rPr>
          <w:lang w:val="en-US"/>
        </w:rPr>
        <w:t>, 2014)</w:t>
      </w:r>
      <w:r w:rsidRPr="00F02A52">
        <w:rPr>
          <w:lang w:val="en-US"/>
        </w:rPr>
        <w:fldChar w:fldCharType="end"/>
      </w:r>
      <w:r w:rsidRPr="00F02A52">
        <w:rPr>
          <w:lang w:val="en-US"/>
        </w:rPr>
        <w:t xml:space="preserve">. Voluntary agreements can also be effective such as the one implemented in 2013 by the International Maritime Organization, making the “ship energy efficiency management plan” a mandatory measure for all ships </w:t>
      </w:r>
      <w:r w:rsidRPr="00F02A52">
        <w:rPr>
          <w:lang w:val="en-US"/>
        </w:rPr>
        <w:fldChar w:fldCharType="begin" w:fldLock="1"/>
      </w:r>
      <w:r>
        <w:rPr>
          <w:lang w:val="en-US"/>
        </w:rPr>
        <w:instrText>ADDIN CSL_CITATION { "citationItems" : [ { "id" : "ITEM-1", "itemData" : { "URL" : "http://www.imo.org/en/MediaCentre/PressBriefings/Pages/42-mepc-ghg.aspx#.WdZkwVtSzIU", "accessed" : { "date-parts" : [ [ "2017", "10", "5" ] ] }, "author" : [ { "dropping-particle" : "", "family" : "IMO", "given" : "", "non-dropping-particle" : "", "parse-names" : false, "suffix" : "" } ], "id" : "ITEM-1", "issued" : { "date-parts" : [ [ "2011" ] ] }, "publisher" : "International Maritime Organization", "title" : "Marine Environment Protection Committee (MEPC) \u2013 62nd session: 11 to 15 July 2011, of the International Maritime Organization", "type" : "webpage" }, "uris" : [ "http://www.mendeley.com/documents/?uuid=65e229c8-9638-486c-812c-cce4bf3b6d47" ] } ], "mendeley" : { "formattedCitation" : "(IMO, 2011)", "plainTextFormattedCitation" : "(IMO, 2011)", "previouslyFormattedCitation" : "(IMO, 2011)" }, "properties" : {  }, "schema" : "https://github.com/citation-style-language/schema/raw/master/csl-citation.json" }</w:instrText>
      </w:r>
      <w:r w:rsidRPr="00F02A52">
        <w:rPr>
          <w:lang w:val="en-US"/>
        </w:rPr>
        <w:fldChar w:fldCharType="separate"/>
      </w:r>
      <w:r w:rsidRPr="00F02A52">
        <w:rPr>
          <w:lang w:val="en-US"/>
        </w:rPr>
        <w:t>(IMO, 2011)</w:t>
      </w:r>
      <w:r w:rsidRPr="00F02A52">
        <w:rPr>
          <w:lang w:val="en-US"/>
        </w:rPr>
        <w:fldChar w:fldCharType="end"/>
      </w:r>
      <w:r w:rsidRPr="00F02A52">
        <w:rPr>
          <w:lang w:val="en-US"/>
        </w:rPr>
        <w:t xml:space="preserve">. Voluntary agreements are well implemented in Western Europe while under development or started in the other </w:t>
      </w:r>
      <w:r>
        <w:rPr>
          <w:lang w:val="en-US"/>
        </w:rPr>
        <w:t>subregion</w:t>
      </w:r>
      <w:r w:rsidRPr="00F02A52">
        <w:rPr>
          <w:lang w:val="en-US"/>
        </w:rPr>
        <w:t xml:space="preserve">s of Europe and Central Asia (synthesis </w:t>
      </w:r>
      <w:r w:rsidR="005A3E13">
        <w:rPr>
          <w:b/>
          <w:lang w:val="en-US"/>
        </w:rPr>
        <w:t>Table 6.11</w:t>
      </w:r>
      <w:r w:rsidRPr="00F02A52">
        <w:rPr>
          <w:lang w:val="en-US"/>
        </w:rPr>
        <w:t xml:space="preserve">). Effective policy intervention can thus reduce transport activity growth and fossil fuel carbon intensity. Furthermore, it generates diverse co-benefits such as improving biodiversity, urban living, energy security, and enhancing nature contributions to people and environmental quality. Despite the fact that energy efficiency improvements and a shift to hybrid vehicles are successful and important measures, reduction of overall transport activity is essential to avoid rebound effects </w:t>
      </w:r>
      <w:r w:rsidRPr="00F02A52">
        <w:rPr>
          <w:lang w:val="en-US"/>
        </w:rPr>
        <w:fldChar w:fldCharType="begin" w:fldLock="1"/>
      </w:r>
      <w:r>
        <w:rPr>
          <w:lang w:val="en-US"/>
        </w:rPr>
        <w:instrText>ADDIN CSL_CITATION { "citationItems" : [ { "id" : "ITEM-1", "itemData" : { "ISSN" : "1352-7614", "author" : [ { "dropping-particle" : "", "family" : "Goodwin", "given" : "Phil", "non-dropping-particle" : "", "parse-names" : false, "suffix" : "" } ], "container-title" : "World Transport, Policy and Practice", "id" : "ITEM-1", "issued" : { "date-parts" : [ [ "2012" ] ] }, "page" : "8-18", "title" : "Three Views on \"Peak Car\"", "type" : "article-journal", "volume" : "17" }, "uris" : [ "http://www.mendeley.com/documents/?uuid=16c70594-2ef5-309a-a2de-66f72f574aee" ] }, { "id" : "ITEM-2", "itemData" : { "DOI" : "10.1016/j.enpol.2011.01.043", "ISBN" : "0301-4215", "abstract" : "Passenger car traffic is among the main contributors to anthropogenic greenhouse gas (GHG) emissions, which are responsible for climate change. It is also an important indicator used to forecast these emissions in integrated climate-economic models. This paper develops scenarios for global passenger car stock until 2050. The study adopts a global regionalized approach, encompassing 11 world regions. Car stock projections are obtained using a multi-model approach, which includes a consumer demand model based on utility maximization, a non-linear Gompertz model and a panel estimate of the income elasticity of demand for cars. The main hypothesis underlying these projections is that preferences for purchasing cars are similar across cultures and nations and that the demand for cars is largely determined by disposable income. We apply scenarios for the average traffic volume and fuel efficiency developed in previous work together with the average carbon content of fuels to obtain the CO 2 emissions. \u00a9 2011 Elsevier Ltd.", "author" : [ { "dropping-particle" : "", "family" : "Meyer", "given" : "Ina", "non-dropping-particle" : "", "parse-names" : false, "suffix" : "" }, { "dropping-particle" : "", "family" : "Kaniovski", "given" : "Serguei", "non-dropping-particle" : "", "parse-names" : false, "suffix" : "" }, { "dropping-particle" : "", "family" : "Scheffran", "given" : "J\u00fcrgen", "non-dropping-particle" : "", "parse-names" : false, "suffix" : "" } ], "container-title" : "Energy Policy", "id" : "ITEM-2", "issued" : { "date-parts" : [ [ "2012" ] ] }, "page" : "66-74", "title" : "Scenarios for regional passenger car fleets and their CO2 emissions", "type" : "article-journal", "volume" : "41" }, "uris" : [ "http://www.mendeley.com/documents/?uuid=32b959b2-58f4-3e49-94d5-b5788d3eb549" ] }, { "id" : "ITEM-3", "itemData" : { "DOI" : "10.1080/01441647.2010.518291", "ISBN" : "0144-1647", "ISSN" : "0144-1647", "abstract" : "Abstract Projections of energy use and greenhouse gas emissions for industrialized countries typically show continued growth in vehicle ownership, vehicle use and overall travel demand. This growth represents a continuation of trends from the 1970s through the early 2000s. This paper presents a descriptive analysis of cross?national passenger transport trends in eight industrialized countries, providing evidence to suggest that these trends may have halted. Through decomposing passenger transport energy use into activity, modal structure and modal energy intensity, we show that increases in total activity (passenger travel) have been the driving force behind increased energy use, offset somewhat by declining energy intensity. We show that total activity growth has halted relative to GDP in recent years in the eight countries examined. If these trends continue, it is possible that an accelerated decline in the energy intensity of car travel; stagnation in total travel per capita; some shifts back to rail and bus modes; and at least somewhat less carbon per unit of energy could leave the absolute levels of emissions in 2020 or 2030 lower than today. Abstract Projections of energy use and greenhouse gas emissions for industrialized countries typically show continued growth in vehicle ownership, vehicle use and overall travel demand. This growth represents a continuation of trends from the 1970s through the early 2000s. This paper presents a descriptive analysis of cross?national passenger transport trends in eight industrialized countries, providing evidence to suggest that these trends may have halted. Through decomposing passenger transport energy use into activity, modal structure and modal energy intensity, we show that increases in total activity (passenger travel) have been the driving force behind increased energy use, offset somewhat by declining energy intensity. We show that total activity growth has halted relative to GDP in recent years in the eight countries examined. If these trends continue, it is possible that an accelerated decline in the energy intensity of car travel; stagnation in total travel per capita; some shifts back to rail and bus modes; and at least somewhat less carbon per unit of energy could leave the absolute levels of emissions in 2020 or 2030 lower than today.", "author" : [ { "dropping-particle" : "", "family" : "Millard-Ball", "given" : "Adam", "non-dropping-particle" : "", "parse-names" : false, "suffix" : "" }, { "dropping-particle" : "", "family" : "Schipper", "given" : "Lee", "non-dropping-particle" : "", "parse-names" : false, "suffix" : "" } ], "container-title" : "Transport Reviews", "id" : "ITEM-3", "issue" : "3", "issued" : { "date-parts" : [ [ "2011" ] ] }, "page" : "357-378", "title" : "Are We Reaching Peak Travel? Trends in Passenger Transport in Eight Industrialized Countries", "type" : "article-journal", "volume" : "31" }, "uris" : [ "http://www.mendeley.com/documents/?uuid=6c44ac4b-154a-3d25-b7b1-57842ddbba8f" ] }, { "id" : "ITEM-4", "itemData" : { "ISBN" : "9789291691432", "abstract" : "IPCC, 2014: Climate Change 2014: Synthesis Report. Contribution of Working Groups I, II and III to the Fifth Assessment Report of the Intergovernmental Panel on Climate Change [Core Writing Team, R.K. Pachauri and L.A. Meyer (eds.)]. IPCC, Geneva, Switzerland, 151 pp.", "author" : [ { "dropping-particle" : "", "family" : "Pachauri", "given" : "Rajendra K.", "non-dropping-particle" : "", "parse-names" : false, "suffix" : "" }, { "dropping-particle" : "", "family" : "Allen", "given" : "Myles R.", "non-dropping-particle" : "", "parse-names" : false, "suffix" : "" }, { "dropping-particle" : "", "family" : "Barros", "given" : "Vicente R.", "non-dropping-particle" : "", "parse-names" : false, "suffix" : "" }, { "dropping-particle" : "", "family" : "Broome", "given" : "John", "non-dropping-particle" : "", "parse-names" : false, "suffix" : "" }, { "dropping-particle" : "", "family" : "Cramer", "given" : "Wolfgang", "non-dropping-particle" : "", "parse-names" : false, "suffix" : "" }, { "dropping-particle" : "", "family" : "Christ", "given" : "Renate", "non-dropping-particle" : "", "parse-names" : false, "suffix" : "" }, { "dropping-particle" : "", "family" : "Church", "given" : "John A.", "non-dropping-particle" : "", "parse-names" : false, "suffix" : "" }, { "dropping-particle" : "", "family" : "Clarke", "given" : "Leon", "non-dropping-particle" : "", "parse-names" : false, "suffix" : "" }, { "dropping-particle" : "", "family" : "Dahe", "given" : "Qin Dahe", "non-dropping-particle" : "", "parse-names" : false, "suffix" : "" }, { "dropping-particle" : "", "family" : "Dasqupta", "given" : "Purnamita", "non-dropping-particle" : "", "parse-names" : false, "suffix" : "" }, { "dropping-particle" : "", "family" : "Dubash", "given" : "Navroz K.", "non-dropping-particle" : "", "parse-names" : false, "suffix" : "" }, { "dropping-particle" : "", "family" : "Edenhofer", "given" : "Ottmar", "non-dropping-particle" : "", "parse-names" : false, "suffix" : "" }, { "dropping-particle" : "", "family" : "Elgizouli", "given" : "Ismail", "non-dropping-particle" : "", "parse-names" : false, "suffix" : "" }, { "dropping-particle" : "", "family" : "Field", "given" : "Christopher B.", "non-dropping-particle" : "", "parse-names" : false, "suffix" : "" }, { "dropping-particle" : "", "family" : "Forster", "given" : "Piers", "non-dropping-particle" : "", "parse-names" : false, "suffix" : "" }, { "dropping-particle" : "", "family" : "Friedlingstein", "given" : "Pierre", "non-dropping-particle" : "", "parse-names" : false, "suffix" : "" }, { "dropping-particle" : "", "family" : "Fuglestvedt", "given" : "Jan", "non-dropping-particle" : "", "parse-names" : false, "suffix" : "" }, { "dropping-particle" : "", "family" : "Gomez-Echeverri", "given" : "Luis", "non-dropping-particle" : "", "parse-names" : false, "suffix" : "" }, { "dropping-particle" : "", "family" : "Hallegatte", "given" : "Stephane", "non-dropping-particle" : "", "parse-names" : false, "suffix" : "" }, { "dropping-particle" : "", "family" : "Hegerl", "given" : "Gabriele", "non-dropping-particle" : "", "parse-names" : false, "suffix" : "" }, { "dropping-particle" : "", "family" : "Howden", "given" : "Mark", "non-dropping-particle" : "", "parse-names" : false, "suffix" : "" }, { "dropping-particle" : "", "family" : "Jiang", "given" : "Kejun", "non-dropping-particle" : "", "parse-names" : false, "suffix" : "" }, { "dropping-particle" : "", "family" : "Jimenez Cisneros", "given" : "Blanca", "non-dropping-particle" : "", "parse-names" : false, "suffix" : "" }, { "dropping-particle" : "", "family" : "Kattsov", "given" : "Vladimir", "non-dropping-particle" : "", "parse-names" : false, "suffix" : "" }, { "dropping-particle" : "", "family" : "Lee", "given" : "Hoesung", "non-dropping-particle" : "", "parse-names" : false, "suffix" : "" }, { "dropping-particle" : "", "family" : "Mach", "given" : "Katharine J.", "non-dropping-particle" : "", "parse-names" : false, "suffix" : "" }, { "dropping-particle" : "", "family" : "Marotzke", "given" : "Jochem", "non-dropping-particle" : "", "parse-names" : false, "suffix" : "" }, { "dropping-particle" : "", "family" : "Mastrandrea", "given" : "Michael D.", "non-dropping-particle" : "", "parse-names" : false, "suffix" : "" }, { "dropping-particle" : "", "family" : "Meyer", "given" : "Leo", "non-dropping-particle" : "", "parse-names" : false, "suffix" : "" }, { "dropping-particle" : "", "family" : "Minx", "given" : "Jan", "non-dropping-particle" : "", "parse-names" : false, "suffix" : "" }, { "dropping-particle" : "", "family" : "Mulugetta", "given" : "Yacob", "non-dropping-particle" : "", "parse-names" : false, "suffix" : "" }, { "dropping-particle" : "", "family" : "O\u2019Brien", "given" : "Karan", "non-dropping-particle" : "", "parse-names" : false, "suffix" : "" }, { "dropping-particle" : "", "family" : "Oppenheimer", "given" : "Michael", "non-dropping-particle" : "", "parse-names" : false, "suffix" : "" }, { "dropping-particle" : "", "family" : "Pereira", "given" : "Joy J.", "non-dropping-particle" : "", "parse-names" : false, "suffix" : "" }, { "dropping-particle" : "", "family" : "Pichs-Madruga", "given" : "Ram\u00f3n", "non-dropping-particle" : "", "parse-names" : false, "suffix" : "" }, { "dropping-particle" : "", "family" : "Plattner", "given" : "Gian-Kasper", "non-dropping-particle" : "", "parse-names" : false, "suffix" : "" }, { "dropping-particle" : "", "family" : "P\u00f6rtner", "given" : "Hans-Otto", "non-dropping-particle" : "", "parse-names" : false, "suffix" : "" }, { "dropping-particle" : "", "family" : "Power", "given" : "Scott B.", "non-dropping-particle" : "", "parse-names" : false, "suffix" : "" }, { "dropping-particle" : "", "family" : "Preston", "given" : "Benjamin", "non-dropping-particle" : "", "parse-names" : false, "suffix" : "" }, { "dropping-particle" : "", "family" : "Ravindranath", "given" : "N.H.", "non-dropping-particle" : "", "parse-names" : false, "suffix" : "" }, { "dropping-particle" : "", "family" : "Reisinger", "given" : "Andy", "non-dropping-particle" : "", "parse-names" : false, "suffix" : "" }, { "dropping-particle" : "", "family" : "Riahi", "given" : "Keywan", "non-dropping-particle" : "", "parse-names" : false, "suffix" : "" }, { "dropping-particle" : "", "family" : "Rusticucci", "given" : "Matilde", "non-dropping-particle" : "", "parse-names" : false, "suffix" : "" }, { "dropping-particle" : "", "family" : "Scholes", "given" : "Robert", "non-dropping-particle" : "", "parse-names" : false, "suffix" : "" }, { "dropping-particle" : "", "family" : "Seyboth", "given" : "Kristin", "non-dropping-particle" : "", "parse-names" : false, "suffix" : "" }, { "dropping-particle" : "", "family" : "Sokona", "given" : "Youba", "non-dropping-particle" : "", "parse-names" : false, "suffix" : "" }, { "dropping-particle" : "", "family" : "Stavins", "given" : "Robert", "non-dropping-particle" : "", "parse-names" : false, "suffix" : "" }, { "dropping-particle" : "", "family" : "Stocker", "given" : "Thomas F.", "non-dropping-particle" : "", "parse-names" : false, "suffix" : "" }, { "dropping-particle" : "", "family" : "Tschakert", "given" : "Petra", "non-dropping-particle" : "", "parse-names" : false, "suffix" : "" }, { "dropping-particle" : "", "family" : "Vuuren", "given" : "Detlef", "non-dropping-particle" : "van", "parse-names" : false, "suffix" : "" }, { "dropping-particle" : "", "family" : "Ypersele", "given" : "Jean-Pascal", "non-dropping-particle" : "van", "parse-names" : false, "suffix" : "" } ], "editor" : [ { "dropping-particle" : "", "family" : "Core Writing Team", "given" : "", "non-dropping-particle" : "", "parse-names" : false, "suffix" : "" }, { "dropping-particle" : "", "family" : "Pachauri", "given" : "R.K.", "non-dropping-particle" : "", "parse-names" : false, "suffix" : "" }, { "dropping-particle" : "", "family" : "Meyer", "given" : "L.A.", "non-dropping-particle" : "", "parse-names" : false, "suffix" : "" } ], "id" : "ITEM-4", "issued" : { "date-parts" : [ [ "2014" ] ] }, "number-of-pages" : "151", "publisher-place" : "Geneva", "title" : "Climate Change 2014: Synthesis Report. Contribution of Working Groups I, II, and III to the Fifth Assessment Report of the Intergovernmental Panel on Climate Change", "type" : "report" }, "uris" : [ "http://www.mendeley.com/documents/?uuid=0fd49269-32e3-374c-b02b-65c8834c3d7a" ] }, { "id" : "ITEM-5", "itemData" : { "DOI" : "10.1016/j.tranpol.2010.10.011", "ISBN" : "0967-070X", "ISSN" : "0967070X", "abstract" : "Car use and fuel economy are factors that determine oil demand and carbon dioxide (CO2) emissions. Recent data on automobile utilization and fuel economy reveal surprising trends that point to changes in oil demand and CO2 emissions. New vehicle and on-road fleet fuel economy have risen in Europe and Japan since the mid 1990s, and in the US since 2003. Combined with a plateau in per capita vehicle use in all countries analyzed, these trends indicate that per capita fuel use and resultant tail-pipe CO2 emissions have stagnated or even declined. Fuel economy technology, while important, is not the only factor that explains changes in tested and on-road fuel economy, vehicle efficiency and transport emissions across countries. Vehicle size and performance choices by car producers and buyers, and driving distances have also played significant roles in total fuel consumption, and explain most of the differences among countries. Technology applied to new vehicles managed to drive down the fuel use per unit of horsepower or weight by 50%, yet most of the potential fuel savings were negated by overall increased power and weight, particularly in the US. Similarly, the promise of savings from dieselization of the fleet has revealed itself as a minor element of the overall improvement in new vehicle or on-road fuel economy. And the fact that diesels are driven so much more than gasoline cars, a difference that has increased since 1990, argues that those savings are minimal. This latter point is a reminder that car use, not just efficiency or fuel choice, is an important determinant of total fuel use and CO2 emissions. We speculate that if the upward spiral of car weight and power slows or even reverses (as has been observed in Europe and Japan) and the now mandatory standards in many countries have the intended effect that fuel use will remain flat or only grow weakly for some time. If real fuel prices of 2008, which rivaled their peaks of the early 1980s, fell back somewhat but still remain well above their early 2000 values. If the prices remain high, this, combined with the strengthened fuel economy standards, may finally lead to new patterns of car ownership, use and fuel economy. However, if fuel prices continue their own stagnation or even decline after the peaks of 2008 and car use starts upward, fuel use will increase again, albeit more slowly. \u00a9 2010 Elsevier Ltd.", "author" : [ { "dropping-particle" : "", "family" : "Schipper", "given" : "Lee", "non-dropping-particle" : "", "parse-names" : false, "suffix" : "" } ], "container-title" : "Transport Policy", "id" : "ITEM-5", "issue" : "2", "issued" : { "date-parts" : [ [ "2011" ] ] }, "page" : "358-372", "publisher" : "Elsevier", "title" : "Automobile use, fuel economy and CO2 emissions in industrialized countries: Encouraging trends through 2008?", "type" : "article-journal", "volume" : "18" }, "uris" : [ "http://www.mendeley.com/documents/?uuid=5391679a-d15b-3d86-ad57-646b2cf334b0" ] }, { "id" : "ITEM-6", "itemData" : { "DOI" : "10.1787/9789264220720-en", "ISBN" : "978-92-64-22072-0", "ISSN" : "978 92 64 22072 0", "abstract" : "Most energy efficiency policies are justified on the basis of energy savings, together with contributions to energy security and climate change goals. However, it is increasingly apparent that improved energy efficiency also delivers multiple benefits for the broader economy and for society. Evaluations that measure only energy savings may ignore or underestimate the benefits of other policy outcomes across society. The IEA has identified at least fifteen distinct benefits, from health and well-being to improved industrial productivity (See Figure 1 below). Early investigations of these multiple benefits (also called \u201cnon-energy\u201d or \u201cco-benefits\u201d) suggests that they are significant. These benefits are left out of most policy and programme evaluations, for various reasons \u2013 lack of data and evaluation methods, estimation challenges and perceived credibility risk. It is important for policy makers to be aware of the scope and size of these multiple benefits and, where justified and practicable, include them in policy evaluation.", "author" : [ { "dropping-particle" : "", "family" : "IEA", "given" : "", "non-dropping-particle" : "", "parse-names" : false, "suffix" : "" } ], "container-title" : "Capturing the Multiple Benefits of Energy Efficiency", "editor" : [ { "dropping-particle" : "", "family" : "International Energy Agency", "given" : "", "non-dropping-particle" : "", "parse-names" : false, "suffix" : "" } ], "id" : "ITEM-6", "issued" : { "date-parts" : [ [ "2014" ] ] }, "page" : "18-25", "publisher" : "OECD, International Energy Agency", "publisher-place" : "Paris", "title" : "Executive Summary", "type" : "chapter" }, "uris" : [ "http://www.mendeley.com/documents/?uuid=a37593ec-d615-42e0-8ff5-8ca0674816d3" ] } ], "mendeley" : { "formattedCitation" : "(Goodwin, 2012; IEA, 2014; I. Meyer, Kaniovski, &amp; Scheffran, 2012; Millard-Ball &amp; Schipper, 2011; Pachauri et al., 2014; Schipper, 2011)", "plainTextFormattedCitation" : "(Goodwin, 2012; IEA, 2014; I. Meyer, Kaniovski, &amp; Scheffran, 2012; Millard-Ball &amp; Schipper, 2011; Pachauri et al., 2014; Schipper, 2011)", "previouslyFormattedCitation" : "(Goodwin, 2012; IEA, 2014; I. Meyer, Kaniovski, &amp; Scheffran, 2012; Millard-Ball &amp; Schipper, 2011; Pachauri et al., 2014; Schipper, 2011)" }, "properties" : {  }, "schema" : "https://github.com/citation-style-language/schema/raw/master/csl-citation.json" }</w:instrText>
      </w:r>
      <w:r w:rsidRPr="00F02A52">
        <w:rPr>
          <w:lang w:val="en-US"/>
        </w:rPr>
        <w:fldChar w:fldCharType="separate"/>
      </w:r>
      <w:r w:rsidRPr="00F02A52">
        <w:rPr>
          <w:lang w:val="en-US"/>
        </w:rPr>
        <w:t>(Goodwin, 2012; IEA, 2014; Meyer</w:t>
      </w:r>
      <w:r w:rsidR="006F6C21">
        <w:rPr>
          <w:i/>
          <w:lang w:val="en-US"/>
        </w:rPr>
        <w:t xml:space="preserve"> et al.</w:t>
      </w:r>
      <w:r w:rsidRPr="00F02A52">
        <w:rPr>
          <w:lang w:val="en-US"/>
        </w:rPr>
        <w:t xml:space="preserve">, 2012; Millard-Ball &amp; Schipper, 2011; </w:t>
      </w:r>
      <w:r w:rsidR="00623B6B">
        <w:rPr>
          <w:lang w:val="en-US"/>
        </w:rPr>
        <w:t>IPCC</w:t>
      </w:r>
      <w:r w:rsidRPr="00F02A52">
        <w:rPr>
          <w:lang w:val="en-US"/>
        </w:rPr>
        <w:t>, 2014; Schipper, 2011)</w:t>
      </w:r>
      <w:r w:rsidRPr="00F02A52">
        <w:rPr>
          <w:lang w:val="en-US"/>
        </w:rPr>
        <w:fldChar w:fldCharType="end"/>
      </w:r>
      <w:r w:rsidRPr="00F02A52">
        <w:rPr>
          <w:lang w:val="en-US"/>
        </w:rPr>
        <w:t xml:space="preserve">. </w:t>
      </w:r>
    </w:p>
    <w:p w14:paraId="7D7453B5" w14:textId="77777777" w:rsidR="00E97DE0" w:rsidRPr="00F02A52" w:rsidRDefault="00E97DE0" w:rsidP="00E97DE0">
      <w:pPr>
        <w:rPr>
          <w:lang w:val="en-US"/>
        </w:rPr>
      </w:pPr>
      <w:r w:rsidRPr="00F02A52">
        <w:rPr>
          <w:lang w:val="en-US"/>
        </w:rPr>
        <w:t xml:space="preserve">The finance sector increasingly responds to the wishes of a new group of investors that are willing to forego a fraction of their financial returns in exchange for positive social and environmental dividends. Novel tools and approaches such as green bonds, sustainability stock indexes or novel interpretations of pension funds’ fiduciary duties to include social and environmental responsibilities are being used to direct funds away from socially and environmentally damaging projects, towards projects that are more sustainable </w:t>
      </w:r>
      <w:r w:rsidRPr="00F02A52">
        <w:rPr>
          <w:lang w:val="en-US"/>
        </w:rPr>
        <w:fldChar w:fldCharType="begin" w:fldLock="1"/>
      </w:r>
      <w:r>
        <w:rPr>
          <w:lang w:val="en-US"/>
        </w:rPr>
        <w:instrText>ADDIN CSL_CITATION { "citationItems" : [ { "id" : "ITEM-1", "itemData" : { "ISBN" : "978-1-78560-980-0", "author" : [ { "dropping-particle" : "", "family" : "Paranque", "given" : "Bernard", "non-dropping-particle" : "", "parse-names" : false, "suffix" : "" }, { "dropping-particle" : "", "family" : "Perez", "given" : "Roland", "non-dropping-particle" : "", "parse-names" : false, "suffix" : "" } ], "chapter-number" : "10", "container-title" : "Critical studies on corporate responsibility, governance and sustainability", "editor" : [ { "dropping-particle" : "", "family" : "Sun", "given" : "William", "non-dropping-particle" : "", "parse-names" : false, "suffix" : "" } ], "id" : "ITEM-1", "issued" : { "date-parts" : [ [ "2016" ] ] }, "page" : "3-13", "publisher" : "Emerald Group Publishing Limited", "title" : "Finance reconsidered: new perspectives for a responsible and sustainable finance", "type" : "chapter" }, "uris" : [ "http://www.mendeley.com/documents/?uuid=a135babd-f850-4e5d-873b-cc1ce2049af7" ] } ], "mendeley" : { "formattedCitation" : "(Paranque &amp; Perez, 2016)", "plainTextFormattedCitation" : "(Paranque &amp; Perez, 2016)", "previouslyFormattedCitation" : "(Paranque &amp; Perez, 2016)" }, "properties" : {  }, "schema" : "https://github.com/citation-style-language/schema/raw/master/csl-citation.json" }</w:instrText>
      </w:r>
      <w:r w:rsidRPr="00F02A52">
        <w:rPr>
          <w:lang w:val="en-US"/>
        </w:rPr>
        <w:fldChar w:fldCharType="separate"/>
      </w:r>
      <w:r w:rsidRPr="00F02A52">
        <w:rPr>
          <w:lang w:val="en-US"/>
        </w:rPr>
        <w:t>(Paranque &amp; Perez, 2016)</w:t>
      </w:r>
      <w:r w:rsidRPr="00F02A52">
        <w:rPr>
          <w:lang w:val="en-US"/>
        </w:rPr>
        <w:fldChar w:fldCharType="end"/>
      </w:r>
      <w:r w:rsidRPr="00F02A52">
        <w:rPr>
          <w:lang w:val="en-US"/>
        </w:rPr>
        <w:t xml:space="preserve">. </w:t>
      </w:r>
    </w:p>
    <w:p w14:paraId="72BC405C" w14:textId="77777777" w:rsidR="00E97DE0" w:rsidRPr="00F02A52" w:rsidRDefault="00E97DE0" w:rsidP="00E97DE0">
      <w:pPr>
        <w:rPr>
          <w:lang w:val="en-US"/>
        </w:rPr>
      </w:pPr>
    </w:p>
    <w:p w14:paraId="3AFE0222" w14:textId="77777777" w:rsidR="00E97DE0" w:rsidRPr="00F02A52" w:rsidRDefault="00E97DE0" w:rsidP="00C12D55">
      <w:pPr>
        <w:pStyle w:val="Heading4"/>
      </w:pPr>
      <w:bookmarkStart w:id="1874" w:name="_Toc519504847"/>
      <w:r w:rsidRPr="00F02A52">
        <w:t>Constraints and opportunities</w:t>
      </w:r>
      <w:bookmarkEnd w:id="1874"/>
    </w:p>
    <w:p w14:paraId="3DA49DCE" w14:textId="0E913CA1" w:rsidR="00E97DE0" w:rsidRPr="00F02A52" w:rsidRDefault="00E97DE0" w:rsidP="00E97DE0">
      <w:pPr>
        <w:rPr>
          <w:lang w:val="en-US"/>
        </w:rPr>
      </w:pPr>
      <w:r w:rsidRPr="00F02A52">
        <w:rPr>
          <w:lang w:val="en-US"/>
        </w:rPr>
        <w:t>Economic activities of the services sector can either damage biodiversity or help to conserve it. Especially for the services sector, manifold opportunities arise when mainstreaming biodiversity and nature’s contributions to people in decision</w:t>
      </w:r>
      <w:r>
        <w:rPr>
          <w:lang w:val="en-US"/>
        </w:rPr>
        <w:t>-</w:t>
      </w:r>
      <w:r w:rsidRPr="00F02A52">
        <w:rPr>
          <w:lang w:val="en-US"/>
        </w:rPr>
        <w:t xml:space="preserve">making, notwithstanding the fact that biodiversity loss and ecosystem degradation are accompanied by many constraints (synthesis </w:t>
      </w:r>
      <w:r w:rsidR="005A3E13">
        <w:rPr>
          <w:b/>
          <w:lang w:val="en-US"/>
        </w:rPr>
        <w:t>Table 6.11</w:t>
      </w:r>
      <w:r w:rsidRPr="00F02A52">
        <w:rPr>
          <w:lang w:val="en-US"/>
        </w:rPr>
        <w:t>, and text below).</w:t>
      </w:r>
    </w:p>
    <w:p w14:paraId="6F46BE4D" w14:textId="77777777" w:rsidR="00E97DE0" w:rsidRPr="00F02A52" w:rsidRDefault="00E97DE0" w:rsidP="00E97DE0">
      <w:pPr>
        <w:rPr>
          <w:lang w:val="en-US"/>
        </w:rPr>
      </w:pPr>
      <w:r w:rsidRPr="00F02A52">
        <w:rPr>
          <w:lang w:val="en-US"/>
        </w:rPr>
        <w:t xml:space="preserve">Biodiversity loss constrains businesses that seek to exploit medicinal and other properties of wild plants and animals (e.g. in the health sector) with repercussions on society at large. In a world of declining biodiversity, the public and private health sectors, including biotechnology development, </w:t>
      </w:r>
      <w:r w:rsidRPr="00F02A52">
        <w:rPr>
          <w:lang w:val="en-US"/>
        </w:rPr>
        <w:lastRenderedPageBreak/>
        <w:t xml:space="preserve">need to plan for increased raw material costs that will bring along increasing health spending and spread of infectious diseases, exacerbated by poor water quality, degraded biodiversity and ecosystem services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xml:space="preserve">. Therefore, in view of these developments, the health sector is important in mainstreaming biodiversity and ecosystem services into decision-making. </w:t>
      </w:r>
    </w:p>
    <w:p w14:paraId="07FF8158" w14:textId="35FBF542" w:rsidR="00E97DE0" w:rsidRPr="00F02A52" w:rsidRDefault="00E97DE0" w:rsidP="00E97DE0">
      <w:pPr>
        <w:rPr>
          <w:lang w:val="en-US"/>
        </w:rPr>
      </w:pPr>
      <w:r w:rsidRPr="00F02A52">
        <w:rPr>
          <w:lang w:val="en-US"/>
        </w:rPr>
        <w:t xml:space="preserve">Climate change and water body pollution are strong drivers altering the availability of nature’s contributions to people upon which the service sector relies. For example, the tourism sector is especially affected by the loss of natural assets such as coral reefs </w:t>
      </w:r>
      <w:r w:rsidRPr="00F02A52">
        <w:rPr>
          <w:lang w:val="en-US"/>
        </w:rPr>
        <w:fldChar w:fldCharType="begin" w:fldLock="1"/>
      </w:r>
      <w:r>
        <w:rPr>
          <w:lang w:val="en-US"/>
        </w:rPr>
        <w:instrText>ADDIN CSL_CITATION { "citationItems" : [ { "id" : "ITEM-1", "itemData" : { "author" : [ { "dropping-particle" : "", "family" : "TEEB", "given" : "", "non-dropping-particle" : "", "parse-names" : false, "suffix" : "" } ], "id" : "ITEM-1", "issue" : "September", "issued" : { "date-parts" : [ [ "2009" ] ] }, "title" : "The Economics of Ecosystems and Biodiversity. Climate Issues Update.", "type" : "report" }, "uris" : [ "http://www.mendeley.com/documents/?uuid=a1219edb-f385-42b9-b5ff-c70414cba879" ] } ], "mendeley" : { "formattedCitation" : "(TEEB, 2009a)", "plainTextFormattedCitation" : "(TEEB, 2009a)", "previouslyFormattedCitation" : "(TEEB, 2009a)" }, "properties" : {  }, "schema" : "https://github.com/citation-style-language/schema/raw/master/csl-citation.json" }</w:instrText>
      </w:r>
      <w:r w:rsidRPr="00F02A52">
        <w:rPr>
          <w:lang w:val="en-US"/>
        </w:rPr>
        <w:fldChar w:fldCharType="separate"/>
      </w:r>
      <w:r w:rsidRPr="00F02A52">
        <w:rPr>
          <w:lang w:val="en-US"/>
        </w:rPr>
        <w:t>(TEEB, 2009a)</w:t>
      </w:r>
      <w:r w:rsidRPr="00F02A52">
        <w:rPr>
          <w:lang w:val="en-US"/>
        </w:rPr>
        <w:fldChar w:fldCharType="end"/>
      </w:r>
      <w:r w:rsidRPr="00F02A52">
        <w:rPr>
          <w:lang w:val="en-US"/>
        </w:rPr>
        <w:t xml:space="preserve">. There is a high risk, mainly related to land degradation, of losing ecotourism opportunities, recreational options, specific knowledge of managing certain ecosystems, and places that are spiritually important. Land-use regulations and policies can help preserving future options as well as cultural and heritage values related to the tourism sector </w:t>
      </w:r>
      <w:r w:rsidRPr="00F02A52">
        <w:rPr>
          <w:lang w:val="en-US"/>
        </w:rPr>
        <w:fldChar w:fldCharType="begin" w:fldLock="1"/>
      </w:r>
      <w:r>
        <w:rPr>
          <w:lang w:val="en-US"/>
        </w:rPr>
        <w:instrText>ADDIN CSL_CITATION { "citationItems" : [ { "id" : "ITEM-1", "itemData" : { "DOI" : "10.1080/09669582.2016.1187623", "ISSN" : "0966-9582", "abstract" : "ABSTRACTSustained international diplomatic efforts culminated in the signing of the Paris Climate Agreement by 196 countries in December 2015. This paper provides an overview of the key provisions of the agreement that are most relevant to the tourism sector: much strengthened and world-wide participation in greenhouse gas emission reduction ambitions, an enduring framework for increased ambitions over time, improved transparency in emissions reporting and a greater emphasis on climate risk management through adaptation. The declared carbon emission reduction ambitions of the tourism sector and international aviation are found to be broadly compatible with those of the Paris Agreement, however, claims of reduced emission intensity in the tourism sector since 2005 and a roadmap by which emission reduction ambitions for 2020 and 2035 might realistically be achieved both remain equivocal. The need for international tourism leadership to improve sectoral scale emission monitoring capacity to meet the increasi...", "author" : [ { "dropping-particle" : "", "family" : "Scott", "given" : "Daniel", "non-dropping-particle" : "", "parse-names" : false, "suffix" : "" }, { "dropping-particle" : "", "family" : "Hall", "given" : "C. Michael", "non-dropping-particle" : "", "parse-names" : false, "suffix" : "" }, { "dropping-particle" : "", "family" : "G\u00f6ssling", "given" : "Stefan", "non-dropping-particle" : "", "parse-names" : false, "suffix" : "" } ], "container-title" : "Journal of Sustainable Tourism", "id" : "ITEM-1", "issue" : "7", "issued" : { "date-parts" : [ [ "2016", "7", "2" ] ] }, "page" : "933-948", "publisher" : "Routledge", "title" : "A report on the Paris Climate Change Agreement and its implications for tourism: why we will always have Paris", "type" : "article-journal", "volume" : "24" }, "uris" : [ "http://www.mendeley.com/documents/?uuid=15ef114f-522d-3473-a03b-1a49b3dbdb7d" ] } ], "mendeley" : { "formattedCitation" : "(Scott, Hall, &amp; G\u00f6ssling, 2016)", "plainTextFormattedCitation" : "(Scott, Hall, &amp; G\u00f6ssling, 2016)", "previouslyFormattedCitation" : "(Scott, Hall, &amp; G\u00f6ssling, 2016)" }, "properties" : {  }, "schema" : "https://github.com/citation-style-language/schema/raw/master/csl-citation.json" }</w:instrText>
      </w:r>
      <w:r w:rsidRPr="00F02A52">
        <w:rPr>
          <w:lang w:val="en-US"/>
        </w:rPr>
        <w:fldChar w:fldCharType="separate"/>
      </w:r>
      <w:r w:rsidRPr="00F02A52">
        <w:rPr>
          <w:lang w:val="en-US"/>
        </w:rPr>
        <w:t>(Scott</w:t>
      </w:r>
      <w:r w:rsidR="006F6C21">
        <w:rPr>
          <w:i/>
          <w:lang w:val="en-US"/>
        </w:rPr>
        <w:t xml:space="preserve"> et al.</w:t>
      </w:r>
      <w:r w:rsidRPr="00F02A52">
        <w:rPr>
          <w:lang w:val="en-US"/>
        </w:rPr>
        <w:t>, 2016)</w:t>
      </w:r>
      <w:r w:rsidRPr="00F02A52">
        <w:rPr>
          <w:lang w:val="en-US"/>
        </w:rPr>
        <w:fldChar w:fldCharType="end"/>
      </w:r>
      <w:r w:rsidRPr="00F02A52">
        <w:rPr>
          <w:lang w:val="en-US"/>
        </w:rPr>
        <w:t>.</w:t>
      </w:r>
    </w:p>
    <w:p w14:paraId="7011B9B3" w14:textId="52D35BE0" w:rsidR="00E97DE0" w:rsidRPr="00F02A52" w:rsidRDefault="00E97DE0" w:rsidP="00E97DE0">
      <w:pPr>
        <w:rPr>
          <w:lang w:val="en-US"/>
        </w:rPr>
      </w:pPr>
      <w:r w:rsidRPr="00F02A52">
        <w:rPr>
          <w:lang w:val="en-US"/>
        </w:rPr>
        <w:t xml:space="preserve">Ultimately, the demand for ecosystem services is influenced by evolving consumer preferences and increasing consumers concerns about the environment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xml:space="preserve">. An example is the decreasing acceptance of fur clothing in Europe and North America, with knock-on effects on both hunting and farming of animals for their fur </w:t>
      </w:r>
      <w:r w:rsidRPr="00F02A52">
        <w:rPr>
          <w:lang w:val="en-US"/>
        </w:rPr>
        <w:fldChar w:fldCharType="begin" w:fldLock="1"/>
      </w:r>
      <w:r>
        <w:rPr>
          <w:lang w:val="en-US"/>
        </w:rPr>
        <w:instrText>ADDIN CSL_CITATION { "citationItems" : [ { "id" : "ITEM-1", "itemData" : { "abstract" : "Responding to the value of nature report calls on policy makers to accelerate, scale-up and embed investments in the management and restoration of ecosystems. The report also calls for more sophisticated cost-benefit analysis before policy decisions are made. The report cites a study in south Thailand on the conversion of mangroves into shrimp farms.", "author" : [ { "dropping-particle" : "", "family" : "TEEB", "given" : "", "non-dropping-particle" : "", "parse-names" : false, "suffix" : "" } ], "editor" : [ { "dropping-particle" : "", "family" : "Bishop", "given" : "Joshua", "non-dropping-particle" : "", "parse-names" : false, "suffix" : "" } ], "id" : "ITEM-1", "issued" : { "date-parts" : [ [ "2012" ] ] }, "number-of-pages" : "217", "publisher" : "Earthscan", "publisher-place" : "London and New York", "title" : "The Economics of Ecosystems and Biodiversity in Business and Enterprise", "type" : "book" }, "uris" : [ "http://www.mendeley.com/documents/?uuid=dccfc564-8d2f-4a26-bd5a-a368bfa3e8fe" ] } ], "mendeley" : { "formattedCitation" : "(TEEB, 2012)", "plainTextFormattedCitation" : "(TEEB, 2012)", "previouslyFormattedCitation" : "(TEEB, 2012)" }, "properties" : {  }, "schema" : "https://github.com/citation-style-language/schema/raw/master/csl-citation.json" }</w:instrText>
      </w:r>
      <w:r w:rsidRPr="00F02A52">
        <w:rPr>
          <w:lang w:val="en-US"/>
        </w:rPr>
        <w:fldChar w:fldCharType="separate"/>
      </w:r>
      <w:r w:rsidRPr="00F02A52">
        <w:rPr>
          <w:lang w:val="en-US"/>
        </w:rPr>
        <w:t>(TEEB, 2012)</w:t>
      </w:r>
      <w:r w:rsidRPr="00F02A52">
        <w:rPr>
          <w:lang w:val="en-US"/>
        </w:rPr>
        <w:fldChar w:fldCharType="end"/>
      </w:r>
      <w:r w:rsidRPr="00F02A52">
        <w:rPr>
          <w:lang w:val="en-US"/>
        </w:rPr>
        <w:t>. Increasing awareness is influencing purchasing behavio</w:t>
      </w:r>
      <w:r w:rsidR="004857E6">
        <w:rPr>
          <w:lang w:val="en-US"/>
        </w:rPr>
        <w:t>u</w:t>
      </w:r>
      <w:r w:rsidRPr="00F02A52">
        <w:rPr>
          <w:lang w:val="en-US"/>
        </w:rPr>
        <w:t xml:space="preserve">r: consumers are less willing to buy products from companies that disregard ethical sourcing practices and might be willing to pay more to compensate for negative impacts of consumption on biodiversity and ecosystem services. </w:t>
      </w:r>
    </w:p>
    <w:p w14:paraId="730DF2B9" w14:textId="77777777" w:rsidR="00E97DE0" w:rsidRPr="00F02A52" w:rsidRDefault="00E97DE0" w:rsidP="00E97DE0">
      <w:pPr>
        <w:shd w:val="clear" w:color="auto" w:fill="FFFFFF"/>
        <w:spacing w:after="0"/>
        <w:rPr>
          <w:rFonts w:eastAsia="Times New Roman" w:cs="Times New Roman"/>
          <w:lang w:val="en-US"/>
        </w:rPr>
      </w:pPr>
      <w:r w:rsidRPr="00F02A52">
        <w:rPr>
          <w:rFonts w:eastAsia="Times New Roman" w:cs="Times New Roman"/>
          <w:lang w:val="en-US"/>
        </w:rPr>
        <w:t>The field of sustainable finance is still in its infancy, and faces some risks, such as greenwashing attempts. On the one hand, the financial sector heavily impacts nature and nature´s contributions to people in cases where lenders or investors make their money available for projects that generate financial returns at the expense of social or environmental capital. On the other hand, the importance of the financial sector as a key player for moving towards sustainability is probably underappreciated, as the finance sector has the means to mobilize resources supporting the transition to sustainability when appropriately designed and implemented.</w:t>
      </w:r>
    </w:p>
    <w:p w14:paraId="79259638" w14:textId="77777777" w:rsidR="00E97DE0" w:rsidRPr="00F02A52" w:rsidRDefault="00E97DE0" w:rsidP="00E97DE0">
      <w:pPr>
        <w:shd w:val="clear" w:color="auto" w:fill="FFFFFF"/>
        <w:spacing w:after="0"/>
        <w:rPr>
          <w:rFonts w:eastAsia="Times New Roman" w:cs="Times New Roman"/>
          <w:lang w:val="en-US"/>
        </w:rPr>
      </w:pPr>
    </w:p>
    <w:p w14:paraId="3200DBA7" w14:textId="77777777" w:rsidR="00E97DE0" w:rsidRPr="00F02A52" w:rsidRDefault="00E97DE0" w:rsidP="00C12D55">
      <w:pPr>
        <w:pStyle w:val="Heading4"/>
      </w:pPr>
      <w:bookmarkStart w:id="1875" w:name="_Toc519504848"/>
      <w:r w:rsidRPr="00F02A52">
        <w:t>Summary</w:t>
      </w:r>
      <w:bookmarkEnd w:id="1875"/>
    </w:p>
    <w:p w14:paraId="65F77281" w14:textId="77777777" w:rsidR="00E97DE0" w:rsidRPr="00F02A52" w:rsidRDefault="00E97DE0" w:rsidP="00E97DE0">
      <w:pPr>
        <w:rPr>
          <w:lang w:val="en-US"/>
        </w:rPr>
      </w:pPr>
      <w:r w:rsidRPr="00F02A52">
        <w:rPr>
          <w:lang w:val="en-US"/>
        </w:rPr>
        <w:t>The services sector is a crucial sector for the realization of sustainable development pathways. Health, education, capacity-building and research are strong motivators for raising awareness of the importance of nature and nature’s contributions to people for a good quality of life. While tourism, transport and finance continue to exert negative pressure on nature in many occasions, there are also many developments that can render these sectors more sustainable. Therefore, mainstreaming biodiversity and nature’s contributions to people into decision-making and policymaking is especially important in these areas, calling for the most suitable instruments as part of the overall policy mix.</w:t>
      </w:r>
    </w:p>
    <w:p w14:paraId="60F09AB9" w14:textId="77777777" w:rsidR="00E97DE0" w:rsidRPr="00F02A52" w:rsidRDefault="00E97DE0" w:rsidP="00E97DE0">
      <w:pPr>
        <w:rPr>
          <w:lang w:val="en-US"/>
        </w:rPr>
      </w:pPr>
    </w:p>
    <w:p w14:paraId="096C9F93" w14:textId="77777777" w:rsidR="00E97DE0" w:rsidRPr="00F02A52" w:rsidRDefault="00E97DE0" w:rsidP="007A3472">
      <w:pPr>
        <w:pStyle w:val="Heading2"/>
      </w:pPr>
      <w:bookmarkStart w:id="1876" w:name="_Toc502909644"/>
      <w:bookmarkStart w:id="1877" w:name="_Toc504380756"/>
      <w:bookmarkStart w:id="1878" w:name="_Toc519504849"/>
      <w:r w:rsidRPr="00F02A52">
        <w:t>Mainstreaming biodiversity and nature’s contributions to people</w:t>
      </w:r>
      <w:bookmarkEnd w:id="1876"/>
      <w:bookmarkEnd w:id="1877"/>
      <w:bookmarkEnd w:id="1878"/>
    </w:p>
    <w:p w14:paraId="27328140" w14:textId="77777777" w:rsidR="00E97DE0" w:rsidRPr="00F02A52" w:rsidRDefault="00E97DE0" w:rsidP="00147745">
      <w:pPr>
        <w:pStyle w:val="Heading3"/>
        <w:rPr>
          <w:lang w:val="en-US"/>
        </w:rPr>
      </w:pPr>
      <w:bookmarkStart w:id="1879" w:name="_Toc502909645"/>
      <w:bookmarkStart w:id="1880" w:name="_Toc504380757"/>
      <w:bookmarkStart w:id="1881" w:name="_Toc519504850"/>
      <w:r w:rsidRPr="00F02A52">
        <w:rPr>
          <w:lang w:val="en-US"/>
        </w:rPr>
        <w:t>Three key steps of mainstreaming</w:t>
      </w:r>
      <w:bookmarkEnd w:id="1879"/>
      <w:bookmarkEnd w:id="1880"/>
      <w:bookmarkEnd w:id="1881"/>
    </w:p>
    <w:p w14:paraId="57954C97" w14:textId="77777777" w:rsidR="00E97DE0" w:rsidRPr="00F02A52" w:rsidRDefault="00E97DE0" w:rsidP="00E97DE0">
      <w:pPr>
        <w:rPr>
          <w:lang w:val="en-US"/>
        </w:rPr>
      </w:pPr>
      <w:r w:rsidRPr="00F02A52">
        <w:rPr>
          <w:lang w:val="en-US"/>
        </w:rPr>
        <w:t xml:space="preserve">Mainstreaming biodiversity and nature’s contributions to people into national sectoral and cross-sectoral strategies, policies, plans and programmes at various spatial and temporal scales is a recognized and established objective in biodiversity policies </w:t>
      </w:r>
      <w:r w:rsidRPr="00F02A52">
        <w:rPr>
          <w:lang w:val="en-US"/>
        </w:rPr>
        <w:fldChar w:fldCharType="begin" w:fldLock="1"/>
      </w:r>
      <w:r>
        <w:rPr>
          <w:lang w:val="en-US"/>
        </w:rPr>
        <w:instrText>ADDIN CSL_CITATION { "citationItems" : [ { "id" : "ITEM-1", "itemData" : { "abstract" : "We, the ministers and other heads of delegation, having met on the occasion of the United Nations Biodiversity Conference, Cancun, Mexico, 2016, 1 on 2 and 3 December 2016, Declare that: 1. It is essential to live in harmony with nature, recognized by some cultures as Mother Earth, as a fundamental condition for the well-being of all life, which depends on the conservation and sustainable use of biodiversity, and the ecosystem services it underpins. 2. Biodiversity offers solutions to the pressing development and societal challenges that the world community is currently facing. 3. We are most concerned by the negative impacts on biodiversity caused by degradation and fragmentation of ecosystems, unsustainable land use changes, overexploitation of natural resources, illegal harvesting and trade of species, introduction of invasive alien species, pollution of air, soil, inland waters and oceans, climate change and desertification. 4. It is necessary to change human development patterns, behaviours, and activities to respect nature. 5. The 2030 Agenda for Sustainable Development and its Sustainable Development Goals, which strongly reflect biodiversity, provide new opportunities to address development challenges in a transformative manner and with a perspective that integrates environmental, economic and social dimensions. 6. Implementation of the United Nations Framework Convention on Climate Change, and the Paris Agreement, adopted at the twenty-first session of its Conference of the Parties, which notes the importance of ensuring the integrity of all ecosystems and the protection of biodiversity when taking action to address climate change, as well as of the Marrakech Action Proclamation adopted in November 2016 at the twenty-second session, can and should also contribute to the implementation of the objectives of the Convention on Biological Diversity, and vice versa. 7. We need to make additional efforts to ensure the effective implementation of the Convention on Biological Diversity, the Strategic Plan for Biodiversity 2011-2020 and its Aichi Biodiversity Targets, and, as applicable, the Cartagena and Nagoya Protocols, and facilitate closer 1 Thirteenth meeting of the Conference of the Parties to the Convention on Biological Diversity, eighth meeting of the Conference of the Parties serving as the meeting of the Parties to the Cartagena Protocol on Biosafety and second meeting of the Conference of the Parties serving as the meeting of the Parties to \u2026", "author" : [ { "dropping-particle" : "", "family" : "CBD", "given" : "", "non-dropping-particle" : "", "parse-names" : false, "suffix" : "" } ], "id" : "ITEM-1", "issue" : "COP/13/24", "issued" : { "date-parts" : [ [ "2016" ] ] }, "number-of-pages" : "6", "title" : "Cancun Decleration on Manistreaming the Conservation and Sustainable Use of Biodiversity for Well-being", "type" : "report" }, "uris" : [ "http://www.mendeley.com/documents/?uuid=4df0fdfe-3842-3914-a686-0943632f5269" ] }, { "id" : "ITEM-2", "itemData" : { "author" : [ { "dropping-particle" : "", "family" : "European Commission", "given" : "", "non-dropping-particle" : "", "parse-names" : false, "suffix" : "" } ], "container-title" : "COM(2011) 244 final", "id" : "ITEM-2",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uris" : [ "http://www.mendeley.com/documents/?uuid=7f7855c9-ef5e-41ab-a40c-467eee5017fa" ] } ], "mendeley" : { "formattedCitation" : "(CBD, 2016a; European Commission, 2011a)", "plainTextFormattedCitation" : "(CBD, 2016a; European Commission, 2011a)", "previouslyFormattedCitation" : "(CBD, 2016a; European Commission, 2011a)" }, "properties" : {  }, "schema" : "https://github.com/citation-style-language/schema/raw/master/csl-citation.json" }</w:instrText>
      </w:r>
      <w:r w:rsidRPr="00F02A52">
        <w:rPr>
          <w:lang w:val="en-US"/>
        </w:rPr>
        <w:fldChar w:fldCharType="separate"/>
      </w:r>
      <w:r w:rsidRPr="00223CD3">
        <w:rPr>
          <w:lang w:val="en-US"/>
        </w:rPr>
        <w:t>(CBD, 2016a; European Commission, 2011a)</w:t>
      </w:r>
      <w:r w:rsidRPr="00F02A52">
        <w:rPr>
          <w:lang w:val="en-US"/>
        </w:rPr>
        <w:fldChar w:fldCharType="end"/>
      </w:r>
      <w:r w:rsidRPr="00F02A52">
        <w:rPr>
          <w:lang w:val="en-US"/>
        </w:rPr>
        <w:t xml:space="preserve">, yet lacks sufficient implementation in other sectors affecting nature. Given that at most 20% of landscapes and seascapes will be protected if the Aichi Biodiversity Targets are achieved, our assessment shows that mainstreaming biodiversity and </w:t>
      </w:r>
      <w:r>
        <w:rPr>
          <w:lang w:val="en-US"/>
        </w:rPr>
        <w:t>nature’s contributions to people</w:t>
      </w:r>
      <w:r w:rsidRPr="00F02A52">
        <w:rPr>
          <w:lang w:val="en-US"/>
        </w:rPr>
        <w:t xml:space="preserve"> into private and public decision</w:t>
      </w:r>
      <w:r>
        <w:rPr>
          <w:lang w:val="en-US"/>
        </w:rPr>
        <w:t>-</w:t>
      </w:r>
      <w:r w:rsidRPr="00F02A52">
        <w:rPr>
          <w:lang w:val="en-US"/>
        </w:rPr>
        <w:t xml:space="preserve">making is one of the most important future tasks with regard to the remaining 80% </w:t>
      </w:r>
      <w:r w:rsidRPr="00F02A52">
        <w:rPr>
          <w:lang w:val="en-US"/>
        </w:rPr>
        <w:lastRenderedPageBreak/>
        <w:fldChar w:fldCharType="begin" w:fldLock="1"/>
      </w:r>
      <w:r>
        <w:rPr>
          <w:highlight w:val="yellow"/>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mendeley" : { "formattedCitation" : "(UNEP &amp; UNECE, 2016)", "plainTextFormattedCitation" : "(UNEP &amp; UNECE, 2016)", "previouslyFormattedCitation" : "(UNEP &amp; UNECE, 2016)" }, "properties" : {  }, "schema" : "https://github.com/citation-style-language/schema/raw/master/csl-citation.json" }</w:instrText>
      </w:r>
      <w:r w:rsidRPr="00F02A52">
        <w:rPr>
          <w:lang w:val="en-US"/>
        </w:rPr>
        <w:fldChar w:fldCharType="separate"/>
      </w:r>
      <w:r w:rsidRPr="00F02A52">
        <w:rPr>
          <w:lang w:val="en-US"/>
        </w:rPr>
        <w:t>(UNEP &amp; UNECE, 2016)</w:t>
      </w:r>
      <w:r w:rsidRPr="00F02A52">
        <w:rPr>
          <w:lang w:val="en-US"/>
        </w:rPr>
        <w:fldChar w:fldCharType="end"/>
      </w:r>
      <w:r w:rsidRPr="00F02A52">
        <w:rPr>
          <w:lang w:val="en-US"/>
        </w:rPr>
        <w:t>. While many countries</w:t>
      </w:r>
      <w:r>
        <w:rPr>
          <w:lang w:val="en-US"/>
        </w:rPr>
        <w:t xml:space="preserve"> in Europe and Central Asia</w:t>
      </w:r>
      <w:r w:rsidRPr="00F02A52">
        <w:rPr>
          <w:lang w:val="en-US"/>
        </w:rPr>
        <w:t xml:space="preserve"> have, at least partially, integrated the concepts of biodiversity and </w:t>
      </w:r>
      <w:r>
        <w:rPr>
          <w:lang w:val="en-US"/>
        </w:rPr>
        <w:t>nature’s contributions to people</w:t>
      </w:r>
      <w:r w:rsidRPr="00F02A52">
        <w:rPr>
          <w:lang w:val="en-US"/>
        </w:rPr>
        <w:t xml:space="preserve"> into key policy documents and strategies, the uptake of these concepts, for example through concrete policy instruments, is rather weak (</w:t>
      </w:r>
      <w:r w:rsidRPr="00255F16">
        <w:rPr>
          <w:lang w:val="en-US"/>
        </w:rPr>
        <w:t>see Sections 6.3-6.5). Hence</w:t>
      </w:r>
      <w:r w:rsidRPr="00F02A52">
        <w:rPr>
          <w:lang w:val="en-US"/>
        </w:rPr>
        <w:t xml:space="preserve">, there is room for improvement to protect nature effectively from the negative impacts of sectoral policies or private activities, such as consumption and production, and to support actively the integration of biodiversity and </w:t>
      </w:r>
      <w:r>
        <w:rPr>
          <w:lang w:val="en-US"/>
        </w:rPr>
        <w:t>nature’s contributions to people</w:t>
      </w:r>
      <w:r w:rsidRPr="00F02A52">
        <w:rPr>
          <w:lang w:val="en-US"/>
        </w:rPr>
        <w:t xml:space="preserve"> in decision-making and policymaking. The identified gaps between current practice and behavioural and policy changes needed to achieve future goals imply that existing policies and strategies are underperforming in terms of achieving the Aichi Biodiversity Targets and the Sustainable Development Goals. </w:t>
      </w:r>
    </w:p>
    <w:p w14:paraId="15A81C9E" w14:textId="77777777" w:rsidR="00E97DE0" w:rsidRPr="00F02A52" w:rsidRDefault="00E97DE0" w:rsidP="00E97DE0">
      <w:pPr>
        <w:rPr>
          <w:lang w:val="en-US"/>
        </w:rPr>
      </w:pPr>
      <w:r w:rsidRPr="00F02A52">
        <w:rPr>
          <w:lang w:val="en-US"/>
        </w:rPr>
        <w:t xml:space="preserve">This becomes even more obvious when considering future visions. In Chapter 5, four major pathways towards sustainable development have been identified (Chapter 5, </w:t>
      </w:r>
      <w:r w:rsidRPr="00255F16">
        <w:rPr>
          <w:lang w:val="en-US"/>
        </w:rPr>
        <w:t>Section 5.5.</w:t>
      </w:r>
      <w:r w:rsidRPr="00F02A52">
        <w:rPr>
          <w:lang w:val="en-US"/>
        </w:rPr>
        <w:t>2). Mainstreaming by means of the three key steps listed below plays an important role in all four of these narratives. Most prominent across them is the use of awareness-raising tools, such as education and participation (</w:t>
      </w:r>
      <w:r w:rsidRPr="00255F16">
        <w:rPr>
          <w:lang w:val="en-US"/>
        </w:rPr>
        <w:t>Section 6.6.3).</w:t>
      </w:r>
      <w:r w:rsidRPr="00F02A52">
        <w:rPr>
          <w:lang w:val="en-US"/>
        </w:rPr>
        <w:t xml:space="preserve"> Further, a range of approaches for policy integration such as planning and environmental impact assessment is </w:t>
      </w:r>
      <w:r w:rsidRPr="00255F16">
        <w:rPr>
          <w:lang w:val="en-US"/>
        </w:rPr>
        <w:t>identified (Section 6.6.4).</w:t>
      </w:r>
      <w:r w:rsidRPr="00F02A52">
        <w:rPr>
          <w:lang w:val="en-US"/>
        </w:rPr>
        <w:t xml:space="preserve"> Concerning policy instruments, preferences for instrument categories differ across the mentioned narratives. While rights-based instruments and customary norms are neglected in most studies, legal, economic or social instruments are frequently applied and combined in policy </w:t>
      </w:r>
      <w:r w:rsidRPr="00255F16">
        <w:rPr>
          <w:lang w:val="en-US"/>
        </w:rPr>
        <w:t>mixes (Section 6.6.5). When</w:t>
      </w:r>
      <w:r w:rsidRPr="00F02A52">
        <w:rPr>
          <w:lang w:val="en-US"/>
        </w:rPr>
        <w:t xml:space="preserve"> comparing the current integration of biodiversity and </w:t>
      </w:r>
      <w:r>
        <w:rPr>
          <w:lang w:val="en-US"/>
        </w:rPr>
        <w:t>nature’s contributions to people</w:t>
      </w:r>
      <w:r w:rsidRPr="00F02A52">
        <w:rPr>
          <w:lang w:val="en-US"/>
        </w:rPr>
        <w:t xml:space="preserve"> into sector policies (see </w:t>
      </w:r>
      <w:r w:rsidRPr="00255F16">
        <w:rPr>
          <w:lang w:val="en-US"/>
        </w:rPr>
        <w:t>Sections 6.4-6.5) a</w:t>
      </w:r>
      <w:r w:rsidRPr="00F02A52">
        <w:rPr>
          <w:lang w:val="en-US"/>
        </w:rPr>
        <w:t>nd potential future governance options aiming at sustainability transitions (</w:t>
      </w:r>
      <w:r w:rsidRPr="00255F16">
        <w:rPr>
          <w:lang w:val="en-US"/>
        </w:rPr>
        <w:t>Chapter 5, Section 5.5.2), there is a clear gap between the state of the art and desired pathways. However, it also means that there are many opportunities to close the gap by promoting more effective, efficient and equitable policies, where mainstreaming can play a prominent ro</w:t>
      </w:r>
      <w:r w:rsidRPr="00F02A52">
        <w:rPr>
          <w:lang w:val="en-US"/>
        </w:rPr>
        <w:t xml:space="preserve">le. </w:t>
      </w:r>
    </w:p>
    <w:p w14:paraId="6D5E921E" w14:textId="4F259F15" w:rsidR="00E97DE0" w:rsidRDefault="00E97DE0" w:rsidP="00E97DE0">
      <w:pPr>
        <w:rPr>
          <w:lang w:val="en-US"/>
        </w:rPr>
      </w:pPr>
      <w:r w:rsidRPr="00F02A52">
        <w:rPr>
          <w:lang w:val="en-US"/>
        </w:rPr>
        <w:t xml:space="preserve">Given the importance of biodiversity and </w:t>
      </w:r>
      <w:r>
        <w:rPr>
          <w:lang w:val="en-US"/>
        </w:rPr>
        <w:t>nature’s contributions to people</w:t>
      </w:r>
      <w:r w:rsidRPr="00F02A52">
        <w:rPr>
          <w:lang w:val="en-US"/>
        </w:rPr>
        <w:t xml:space="preserve"> for human well</w:t>
      </w:r>
      <w:r w:rsidR="005F5A69">
        <w:rPr>
          <w:lang w:val="en-US"/>
        </w:rPr>
        <w:t>-</w:t>
      </w:r>
      <w:r w:rsidRPr="00F02A52">
        <w:rPr>
          <w:lang w:val="en-US"/>
        </w:rPr>
        <w:t xml:space="preserve">being and a good quality of life our assessment provides opportunities to </w:t>
      </w:r>
      <w:r w:rsidRPr="00F02A52" w:rsidDel="00773FFE">
        <w:rPr>
          <w:lang w:val="en-US"/>
        </w:rPr>
        <w:t>increase</w:t>
      </w:r>
      <w:r w:rsidRPr="00F02A52">
        <w:rPr>
          <w:lang w:val="en-US"/>
        </w:rPr>
        <w:t xml:space="preserve"> mainstreaming efforts by considering three key steps. The first step is </w:t>
      </w:r>
      <w:r w:rsidRPr="00F02A52">
        <w:rPr>
          <w:b/>
          <w:bCs/>
          <w:lang w:val="en-US"/>
        </w:rPr>
        <w:t xml:space="preserve">raising awareness </w:t>
      </w:r>
      <w:r w:rsidRPr="00F02A52">
        <w:rPr>
          <w:bCs/>
          <w:lang w:val="en-US"/>
        </w:rPr>
        <w:t>of human</w:t>
      </w:r>
      <w:r w:rsidRPr="00F02A52">
        <w:rPr>
          <w:b/>
          <w:bCs/>
          <w:lang w:val="en-US"/>
        </w:rPr>
        <w:t xml:space="preserve"> </w:t>
      </w:r>
      <w:r w:rsidRPr="00F02A52">
        <w:rPr>
          <w:lang w:val="en-US"/>
        </w:rPr>
        <w:t xml:space="preserve">dependence on natural resources and </w:t>
      </w:r>
      <w:r>
        <w:rPr>
          <w:lang w:val="en-US"/>
        </w:rPr>
        <w:t>nature’s contributions to people</w:t>
      </w:r>
      <w:r w:rsidRPr="00F02A52">
        <w:rPr>
          <w:lang w:val="en-US"/>
        </w:rPr>
        <w:t xml:space="preserve"> (incl. provisioning of information, enhancing capacity building and strengthening participation). The second is </w:t>
      </w:r>
      <w:r w:rsidRPr="00F02A52">
        <w:rPr>
          <w:b/>
          <w:lang w:val="en-US"/>
        </w:rPr>
        <w:t xml:space="preserve">defining </w:t>
      </w:r>
      <w:r w:rsidRPr="00F02A52">
        <w:rPr>
          <w:b/>
          <w:bCs/>
          <w:lang w:val="en-US"/>
        </w:rPr>
        <w:t xml:space="preserve">policy objectives </w:t>
      </w:r>
      <w:r w:rsidRPr="00F02A52">
        <w:rPr>
          <w:bCs/>
          <w:lang w:val="en-US"/>
        </w:rPr>
        <w:t>related to</w:t>
      </w:r>
      <w:r w:rsidRPr="00F02A52">
        <w:rPr>
          <w:lang w:val="en-US"/>
        </w:rPr>
        <w:t xml:space="preserve"> the ecological, economic and socio-cultural requirements for achieving a sustainable living. The third is </w:t>
      </w:r>
      <w:r w:rsidRPr="00F02A52">
        <w:rPr>
          <w:b/>
          <w:lang w:val="en-US"/>
        </w:rPr>
        <w:t xml:space="preserve">designing instruments and </w:t>
      </w:r>
      <w:r w:rsidRPr="00F02A52">
        <w:rPr>
          <w:b/>
          <w:bCs/>
          <w:lang w:val="en-US"/>
        </w:rPr>
        <w:t>policy mixes</w:t>
      </w:r>
      <w:r w:rsidRPr="00F02A52">
        <w:rPr>
          <w:lang w:val="en-US"/>
        </w:rPr>
        <w:t xml:space="preserve"> to support the implementation of mainstreaming of biodiversity and </w:t>
      </w:r>
      <w:r>
        <w:rPr>
          <w:lang w:val="en-US"/>
        </w:rPr>
        <w:t>nature’s contributions to people</w:t>
      </w:r>
      <w:r w:rsidRPr="00F02A52">
        <w:rPr>
          <w:lang w:val="en-US"/>
        </w:rPr>
        <w:t xml:space="preserve"> in public and private decision-making able to achieve the satisfaction of human needs (see </w:t>
      </w:r>
      <w:r w:rsidR="00E14291">
        <w:rPr>
          <w:b/>
          <w:lang w:val="en-US"/>
        </w:rPr>
        <w:t>Figure 6.13</w:t>
      </w:r>
      <w:r w:rsidRPr="00F02A52">
        <w:rPr>
          <w:lang w:val="en-US"/>
        </w:rPr>
        <w:t xml:space="preserve">). After presenting a synthesis of the assessment of mainstreaming biodiversity and </w:t>
      </w:r>
      <w:r>
        <w:rPr>
          <w:lang w:val="en-US"/>
        </w:rPr>
        <w:t>nature’s contributions to people</w:t>
      </w:r>
      <w:r w:rsidRPr="00F02A52">
        <w:rPr>
          <w:lang w:val="en-US"/>
        </w:rPr>
        <w:t xml:space="preserve"> across sectors in Europe and Central Asia, the remaining part of the chapter is structured based on these three steps.</w:t>
      </w:r>
    </w:p>
    <w:p w14:paraId="0A9FFA17" w14:textId="02505DF5" w:rsidR="00D15DFD" w:rsidRPr="00D16EA7" w:rsidRDefault="00D15DFD" w:rsidP="00E97DE0">
      <w:pPr>
        <w:spacing w:after="0" w:line="240" w:lineRule="auto"/>
        <w:rPr>
          <w:b/>
        </w:rPr>
      </w:pPr>
      <w:r>
        <w:rPr>
          <w:lang w:eastAsia="en-GB"/>
        </w:rPr>
        <w:lastRenderedPageBreak/>
        <w:drawing>
          <wp:inline distT="0" distB="0" distL="0" distR="0" wp14:anchorId="60312012" wp14:editId="32CCEAFB">
            <wp:extent cx="5759450" cy="2583180"/>
            <wp:effectExtent l="0" t="0" r="0" b="762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6"/>
                    <a:stretch>
                      <a:fillRect/>
                    </a:stretch>
                  </pic:blipFill>
                  <pic:spPr>
                    <a:xfrm>
                      <a:off x="0" y="0"/>
                      <a:ext cx="5759450" cy="2583180"/>
                    </a:xfrm>
                    <a:prstGeom prst="rect">
                      <a:avLst/>
                    </a:prstGeom>
                  </pic:spPr>
                </pic:pic>
              </a:graphicData>
            </a:graphic>
          </wp:inline>
        </w:drawing>
      </w:r>
    </w:p>
    <w:p w14:paraId="5A92EA2B" w14:textId="77777777" w:rsidR="00E97DE0" w:rsidRPr="00F02A52" w:rsidRDefault="00E97DE0" w:rsidP="00E97DE0">
      <w:pPr>
        <w:rPr>
          <w:lang w:val="en-US"/>
        </w:rPr>
      </w:pPr>
    </w:p>
    <w:p w14:paraId="512E5567" w14:textId="77777777" w:rsidR="00E97DE0" w:rsidRPr="00F02A52" w:rsidRDefault="00E97DE0" w:rsidP="00147745">
      <w:pPr>
        <w:pStyle w:val="Heading3"/>
        <w:rPr>
          <w:lang w:val="en-US"/>
        </w:rPr>
      </w:pPr>
      <w:bookmarkStart w:id="1882" w:name="_Toc502909646"/>
      <w:bookmarkStart w:id="1883" w:name="_Toc504380758"/>
      <w:bookmarkStart w:id="1884" w:name="_Toc519504851"/>
      <w:r w:rsidRPr="00F02A52">
        <w:rPr>
          <w:lang w:val="en-US"/>
        </w:rPr>
        <w:t>Synthesis of the current state of mainstreaming in different sectors</w:t>
      </w:r>
      <w:bookmarkEnd w:id="1882"/>
      <w:bookmarkEnd w:id="1883"/>
      <w:bookmarkEnd w:id="1884"/>
    </w:p>
    <w:p w14:paraId="798F2BD4" w14:textId="60EFC6D0" w:rsidR="00E97DE0" w:rsidRPr="00F02A52" w:rsidRDefault="005A3E13" w:rsidP="00E97DE0">
      <w:pPr>
        <w:rPr>
          <w:lang w:val="en-US"/>
        </w:rPr>
      </w:pPr>
      <w:r>
        <w:rPr>
          <w:b/>
          <w:lang w:val="en-US"/>
        </w:rPr>
        <w:t>Table 6.11</w:t>
      </w:r>
      <w:r w:rsidR="00E97DE0" w:rsidRPr="00F02A52">
        <w:rPr>
          <w:lang w:val="en-US"/>
        </w:rPr>
        <w:t xml:space="preserve"> shows the current state of policy options and opportunities for mainstreaming biodiversity and nature’s contributions to people in Europe and Central Asia </w:t>
      </w:r>
      <w:r w:rsidR="00E97DE0">
        <w:rPr>
          <w:lang w:val="en-US"/>
        </w:rPr>
        <w:t>subregion</w:t>
      </w:r>
      <w:r w:rsidR="00E97DE0" w:rsidRPr="00F02A52">
        <w:rPr>
          <w:lang w:val="en-US"/>
        </w:rPr>
        <w:t xml:space="preserve">s. It synthesizes the sector analyses </w:t>
      </w:r>
      <w:r w:rsidR="00E97DE0" w:rsidRPr="00591672">
        <w:rPr>
          <w:lang w:val="en-US"/>
        </w:rPr>
        <w:t>in Sections 6.4 and 6.5 and</w:t>
      </w:r>
      <w:r w:rsidR="00E97DE0" w:rsidRPr="00F02A52">
        <w:rPr>
          <w:lang w:val="en-US"/>
        </w:rPr>
        <w:t xml:space="preserve"> identifies promising options and opportunities across the different sectors. </w:t>
      </w:r>
      <w:r w:rsidR="00E97DE0" w:rsidRPr="00F02A52">
        <w:rPr>
          <w:lang w:val="en-US" w:eastAsia="ja-JP"/>
        </w:rPr>
        <w:t>They are based on available literature in combination with expert judg</w:t>
      </w:r>
      <w:r w:rsidR="007658A3">
        <w:rPr>
          <w:lang w:val="en-US" w:eastAsia="ja-JP"/>
        </w:rPr>
        <w:t>e</w:t>
      </w:r>
      <w:r w:rsidR="00E97DE0" w:rsidRPr="00F02A52">
        <w:rPr>
          <w:lang w:val="en-US" w:eastAsia="ja-JP"/>
        </w:rPr>
        <w:t>ments.</w:t>
      </w:r>
      <w:r w:rsidR="00E97DE0" w:rsidRPr="00F02A52">
        <w:rPr>
          <w:lang w:val="en-US"/>
        </w:rPr>
        <w:t xml:space="preserve"> Enhancing research and improving access to literature especially from Eastern European and Central Asian countries would allow for a more comprehensive assessment. </w:t>
      </w:r>
    </w:p>
    <w:p w14:paraId="049154F0" w14:textId="77777777" w:rsidR="00E97DE0" w:rsidRPr="00F02A52" w:rsidRDefault="00E97DE0" w:rsidP="00E97DE0">
      <w:pPr>
        <w:rPr>
          <w:lang w:val="en-US"/>
        </w:rPr>
      </w:pPr>
    </w:p>
    <w:p w14:paraId="56742479" w14:textId="13D45B00" w:rsidR="00E97DE0" w:rsidRPr="00F02A52" w:rsidRDefault="00E97DE0" w:rsidP="000226B2">
      <w:pPr>
        <w:pStyle w:val="Caption"/>
      </w:pPr>
      <w:bookmarkStart w:id="1885" w:name="_Ref496272831"/>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11</w:t>
      </w:r>
      <w:r>
        <w:fldChar w:fldCharType="end"/>
      </w:r>
      <w:bookmarkEnd w:id="1885"/>
      <w:r w:rsidRPr="00F02A52">
        <w:t>: Policy options and opportunities for mainstreaming biodiversity and nature’s contributions to people in Europe and Central Asia</w:t>
      </w:r>
      <w:r w:rsidR="009D51B9">
        <w:t>.</w:t>
      </w:r>
    </w:p>
    <w:p w14:paraId="40A81305" w14:textId="34A48C2D" w:rsidR="00E97DE0" w:rsidRPr="00317AF5" w:rsidRDefault="007658A3" w:rsidP="00E97DE0">
      <w:pPr>
        <w:rPr>
          <w:b/>
          <w:lang w:val="en-US" w:eastAsia="ja-JP"/>
        </w:rPr>
      </w:pPr>
      <w:r w:rsidRPr="007658A3">
        <w:rPr>
          <w:b/>
          <w:lang w:val="en-US" w:eastAsia="ja-JP"/>
        </w:rPr>
        <w:t>Building on three key steps of mainstreaming, options and opportunities for mainstreaming are provided for seven policy and economic sectors. The evidence shows that biodiversity and nature conservation will benefit from being mainstreamed in environmental policies and all economic sectors and their policies and that nature’s contributions to people</w:t>
      </w:r>
      <w:r w:rsidR="00112199">
        <w:rPr>
          <w:b/>
          <w:lang w:val="en-US" w:eastAsia="ja-JP"/>
        </w:rPr>
        <w:t xml:space="preserve"> </w:t>
      </w:r>
      <w:r w:rsidRPr="007658A3">
        <w:rPr>
          <w:b/>
          <w:lang w:val="en-US" w:eastAsia="ja-JP"/>
        </w:rPr>
        <w:t xml:space="preserve">will benefit from being mainstreamed in all economic sectors, as well as the conservation sector. The table synthesizes those policy options and opportunities from the sectoral analyses in chapter 6 that are relevant to all sectors. It can be used by policymakers of the subregions as a checklist to identify potential for improvement and for new policy instruments not yet initiated within the subregion. Although they have scope for improvement, legal and regulatory instruments are the most widely applied policy instrument category in all sectors and subregions, emphasizing their role as the backbone of policy mixes. Social and information-based instruments have been partly implemented in some subregions. There is also considerable scope for new or improved economic and financial instruments. Rights-based approaches and customary norms are the least developed and applied instrument category, indicating knowledge gaps (see </w:t>
      </w:r>
      <w:r w:rsidR="00646F46">
        <w:rPr>
          <w:b/>
          <w:lang w:val="en-US" w:eastAsia="ja-JP"/>
        </w:rPr>
        <w:t xml:space="preserve">Box </w:t>
      </w:r>
      <w:r w:rsidRPr="007658A3">
        <w:rPr>
          <w:b/>
          <w:lang w:val="en-US" w:eastAsia="ja-JP"/>
        </w:rPr>
        <w:t>SPM.5) or possibly a lack of attention or even acknowledgement to indigenous and local knowledge and practices.</w:t>
      </w:r>
      <w:r w:rsidR="00E97DE0" w:rsidRPr="00317AF5">
        <w:rPr>
          <w:b/>
          <w:lang w:val="en-US" w:eastAsia="ja-JP"/>
        </w:rPr>
        <w:t xml:space="preserve"> </w:t>
      </w:r>
    </w:p>
    <w:p w14:paraId="0AEE7139" w14:textId="6CD70C5F" w:rsidR="00E97DE0" w:rsidRDefault="00E97DE0" w:rsidP="00E97DE0">
      <w:pPr>
        <w:rPr>
          <w:lang w:val="en-US"/>
        </w:rPr>
      </w:pPr>
    </w:p>
    <w:p w14:paraId="37E2C7F8" w14:textId="5D673882" w:rsidR="005D373E" w:rsidRPr="00F02A52" w:rsidRDefault="005D373E" w:rsidP="00E97DE0">
      <w:pPr>
        <w:rPr>
          <w:lang w:val="en-US"/>
        </w:rPr>
      </w:pPr>
      <w:r>
        <w:rPr>
          <w:lang w:eastAsia="en-GB"/>
        </w:rPr>
        <w:lastRenderedPageBreak/>
        <w:drawing>
          <wp:inline distT="0" distB="0" distL="0" distR="0" wp14:anchorId="5BEFCC16" wp14:editId="119AE246">
            <wp:extent cx="5759450" cy="6165850"/>
            <wp:effectExtent l="0" t="0" r="0" b="635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7"/>
                    <a:stretch>
                      <a:fillRect/>
                    </a:stretch>
                  </pic:blipFill>
                  <pic:spPr>
                    <a:xfrm>
                      <a:off x="0" y="0"/>
                      <a:ext cx="5759450" cy="6165850"/>
                    </a:xfrm>
                    <a:prstGeom prst="rect">
                      <a:avLst/>
                    </a:prstGeom>
                  </pic:spPr>
                </pic:pic>
              </a:graphicData>
            </a:graphic>
          </wp:inline>
        </w:drawing>
      </w:r>
    </w:p>
    <w:p w14:paraId="787A5957" w14:textId="3721E87A" w:rsidR="00E97DE0" w:rsidRDefault="00E97DE0" w:rsidP="00E97DE0">
      <w:pPr>
        <w:rPr>
          <w:lang w:val="en-US"/>
        </w:rPr>
      </w:pPr>
    </w:p>
    <w:p w14:paraId="2112A707" w14:textId="258D0CFE" w:rsidR="005D373E" w:rsidRPr="00F02A52" w:rsidRDefault="005D373E" w:rsidP="00E97DE0">
      <w:pPr>
        <w:rPr>
          <w:lang w:val="en-US"/>
        </w:rPr>
      </w:pPr>
      <w:r>
        <w:rPr>
          <w:lang w:eastAsia="en-GB"/>
        </w:rPr>
        <w:lastRenderedPageBreak/>
        <w:drawing>
          <wp:inline distT="0" distB="0" distL="0" distR="0" wp14:anchorId="2F383B19" wp14:editId="0D3F8C23">
            <wp:extent cx="5759450" cy="518668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88"/>
                    <a:stretch>
                      <a:fillRect/>
                    </a:stretch>
                  </pic:blipFill>
                  <pic:spPr>
                    <a:xfrm>
                      <a:off x="0" y="0"/>
                      <a:ext cx="5759450" cy="5186680"/>
                    </a:xfrm>
                    <a:prstGeom prst="rect">
                      <a:avLst/>
                    </a:prstGeom>
                  </pic:spPr>
                </pic:pic>
              </a:graphicData>
            </a:graphic>
          </wp:inline>
        </w:drawing>
      </w:r>
    </w:p>
    <w:p w14:paraId="08C2634F" w14:textId="77777777" w:rsidR="00E97DE0" w:rsidRPr="00F02A52" w:rsidRDefault="00E97DE0" w:rsidP="00E97DE0">
      <w:pPr>
        <w:rPr>
          <w:lang w:val="en-US"/>
        </w:rPr>
      </w:pPr>
    </w:p>
    <w:p w14:paraId="24687530" w14:textId="77777777" w:rsidR="00E97DE0" w:rsidRPr="00F02A52" w:rsidRDefault="00E97DE0" w:rsidP="00E97DE0">
      <w:pPr>
        <w:rPr>
          <w:lang w:val="en-US"/>
        </w:rPr>
      </w:pPr>
    </w:p>
    <w:p w14:paraId="566481B6" w14:textId="77777777" w:rsidR="00E97DE0" w:rsidRPr="00F02A52" w:rsidRDefault="00E97DE0" w:rsidP="00E97DE0">
      <w:pPr>
        <w:rPr>
          <w:lang w:val="en-US"/>
        </w:rPr>
        <w:sectPr w:rsidR="00E97DE0" w:rsidRPr="00F02A52" w:rsidSect="001F79DE">
          <w:headerReference w:type="default" r:id="rId3389"/>
          <w:pgSz w:w="11906" w:h="16838" w:code="9"/>
          <w:pgMar w:top="1418" w:right="1418" w:bottom="1134" w:left="1418" w:header="709" w:footer="709" w:gutter="0"/>
          <w:cols w:space="708"/>
          <w:docGrid w:linePitch="360"/>
        </w:sectPr>
      </w:pPr>
    </w:p>
    <w:p w14:paraId="68D103B3" w14:textId="77777777" w:rsidR="00E97DE0" w:rsidRPr="00F02A52" w:rsidRDefault="00E97DE0" w:rsidP="00E97DE0">
      <w:pPr>
        <w:rPr>
          <w:lang w:val="en-US"/>
        </w:rPr>
      </w:pPr>
      <w:r w:rsidRPr="00F02A52">
        <w:rPr>
          <w:lang w:val="en-US"/>
        </w:rPr>
        <w:lastRenderedPageBreak/>
        <w:t>Some general conclusions can be drawn from the synthesis. While only a few options are effectively implemented, there is ample room for using opportunities along all three key steps and in all sectors. Specifically in the agricultural, conservation and services sector</w:t>
      </w:r>
      <w:r>
        <w:rPr>
          <w:lang w:val="en-US"/>
        </w:rPr>
        <w:t>s,</w:t>
      </w:r>
      <w:r w:rsidRPr="00F02A52">
        <w:rPr>
          <w:lang w:val="en-US"/>
        </w:rPr>
        <w:t xml:space="preserve"> there are opportunities to increase the mainstreaming efforts in most </w:t>
      </w:r>
      <w:r>
        <w:rPr>
          <w:lang w:val="en-US"/>
        </w:rPr>
        <w:t>subregion</w:t>
      </w:r>
      <w:r w:rsidRPr="00F02A52">
        <w:rPr>
          <w:lang w:val="en-US"/>
        </w:rPr>
        <w:t xml:space="preserve">s. While legal and regulatory instruments are implemented quite frequently, there are opportunities to enhance the application of other instruments. Several knowledge gaps exist, therefore, there is a need to further develop and deepen the assessment to remedy these gaps in the future. For more specific results regarding the three steps, see the detailed sector analyses in previous sections. </w:t>
      </w:r>
    </w:p>
    <w:p w14:paraId="3587C90A" w14:textId="2EFC0816" w:rsidR="00E97DE0" w:rsidRPr="00F02A52" w:rsidRDefault="00E97DE0" w:rsidP="00E97DE0">
      <w:pPr>
        <w:rPr>
          <w:lang w:val="en-US"/>
        </w:rPr>
      </w:pPr>
      <w:r w:rsidRPr="00F02A52">
        <w:rPr>
          <w:lang w:val="en-US"/>
        </w:rPr>
        <w:t xml:space="preserve">The findings in </w:t>
      </w:r>
      <w:r w:rsidR="005A3E13">
        <w:rPr>
          <w:b/>
          <w:lang w:val="en-US"/>
        </w:rPr>
        <w:t>Table 6.11</w:t>
      </w:r>
      <w:r w:rsidRPr="00F02A52">
        <w:rPr>
          <w:lang w:val="en-US"/>
        </w:rPr>
        <w:t xml:space="preserve"> have similar conclusions to the fourth Global Biodiversity Outlook </w:t>
      </w:r>
      <w:r w:rsidRPr="00F02A52">
        <w:rPr>
          <w:lang w:val="en-US"/>
        </w:rPr>
        <w:fldChar w:fldCharType="begin" w:fldLock="1"/>
      </w:r>
      <w:r>
        <w:rPr>
          <w:lang w:val="en-US"/>
        </w:rPr>
        <w:instrText>ADDIN CSL_CITATION { "citationItems" : [ { "id" : "ITEM-1", "itemData" : { "author" : [ { "dropping-particle" : "", "family" : "Secretariat of the CBD", "given" : "", "non-dropping-particle" : "", "parse-names" : false, "suffix" : "" } ], "id" : "ITEM-1", "issued" : { "date-parts" : [ [ "2014" ] ] }, "number-of-pages" : "155", "publisher" : "Secretariat of the Convention on Biological Diversity", "publisher-place" : "Montr\u00e9al", "title" : "Global Biodiversity Outlook 4", "type" : "report" }, "uris" : [ "http://www.mendeley.com/documents/?uuid=b435ddb9-1b6f-4cd6-83ed-78025e38baa2" ] } ], "mendeley" : { "formattedCitation" : "(Secretariat of the CBD, 2014)", "plainTextFormattedCitation" : "(Secretariat of the CBD, 2014)", "previouslyFormattedCitation" : "(Secretariat of the CBD, 2014)" }, "properties" : {  }, "schema" : "https://github.com/citation-style-language/schema/raw/master/csl-citation.json" }</w:instrText>
      </w:r>
      <w:r w:rsidRPr="00F02A52">
        <w:rPr>
          <w:lang w:val="en-US"/>
        </w:rPr>
        <w:fldChar w:fldCharType="separate"/>
      </w:r>
      <w:r w:rsidRPr="00F02A52">
        <w:rPr>
          <w:lang w:val="en-US"/>
        </w:rPr>
        <w:t>(CBD, 2014)</w:t>
      </w:r>
      <w:r w:rsidRPr="00F02A52">
        <w:rPr>
          <w:lang w:val="en-US"/>
        </w:rPr>
        <w:fldChar w:fldCharType="end"/>
      </w:r>
      <w:r w:rsidRPr="00F02A52">
        <w:rPr>
          <w:lang w:val="en-US"/>
        </w:rPr>
        <w:t xml:space="preserve">, which summarizes the latest data on the status and trends of biodiversity and draws conclusions relevant to the further implementation of the Convention on Biological Diversity by assessing the progress towards meeting the 20 Aichi Biodiversity Targets. Public awareness concerning the importance of biodiversity and ecosystem services seems to be increasing (Target 1). Further, progress has been made in integrating biodiversity and ecosystem services in planning processes and national accounting (Target 2). However, there are still policy instruments in place that negatively affect the environment (Target 3), and even if resources are used more efficiently, it is unlikely that current production and consumption patterns are sustainable (Target 4). Therefore, mainstreaming biodiversity and ecosystem services across governments, society and economic sectors aims to address the underlying causes of biodiversity loss and environmental pressure. A crucial prerequisite </w:t>
      </w:r>
      <w:r w:rsidR="007658A3" w:rsidRPr="00F02A52">
        <w:rPr>
          <w:lang w:val="en-US"/>
        </w:rPr>
        <w:t>–</w:t>
      </w:r>
      <w:r w:rsidRPr="00F02A52">
        <w:rPr>
          <w:lang w:val="en-US"/>
        </w:rPr>
        <w:t xml:space="preserve"> besides taking indigenous, local and scientific knowledge into account (Targets 18, 19) – is the implementation of standards concerning terminology, methods, data and reporting </w:t>
      </w:r>
      <w:r w:rsidRPr="00F02A52">
        <w:rPr>
          <w:lang w:val="en-US"/>
        </w:rPr>
        <w:fldChar w:fldCharType="begin" w:fldLock="1"/>
      </w:r>
      <w:r>
        <w:rPr>
          <w:lang w:val="en-US"/>
        </w:rPr>
        <w:instrText>ADDIN CSL_CITATION { "citationItems" : [ { "id" : "ITEM-1", "itemData" : { "DOI" : "10.1073/pnas.1406490112", "ISSN" : "1091-6490", "PMID" : "26082540", "abstract" : "Progress in ecosystem service science has been rapid, and there is now a healthy appetite among key public and private sector decision makers for this science. However, changing policy and management is a long-term project, one that raises a number of specific practical challenges. One impediment to broad adoption of ecosystem service information is the lack of standards that define terminology, acceptable data and methods, and reporting requirements. Ecosystem service standards should be tailored to specific use contexts, such as national income and wealth accounts, corporate sustainability reporting, land-use planning, and environmental impact assessments. Many standard-setting organizations already exist, and the research community will make the most headway toward rapid uptake of ecosystem service science by working directly with these organizations. Progress has been made in aligning with existing organizations in areas such as product certification and sustainability reporting, but a major challenge remains in mainstreaming ecosystem service information into core public and private use contexts, such as agricultural and energy subsidy design, national income accounts, and corporate accounts.", "author" : [ { "dropping-particle" : "", "family" : "Polasky", "given" : "Stephen", "non-dropping-particle" : "", "parse-names" : false, "suffix" : "" }, { "dropping-particle" : "", "family" : "Tallis", "given" : "Heather", "non-dropping-particle" : "", "parse-names" : false, "suffix" : "" }, { "dropping-particle" : "", "family" : "Reyers", "given" : "Belinda", "non-dropping-particle" : "", "parse-names" : false, "suffix" : "" } ], "container-title" : "Proceedings of the National Academy of Sciences of the United States of America", "id" : "ITEM-1", "issue" : "24", "issued" : { "date-parts" : [ [ "2015", "6" ] ] }, "page" : "7356-7361", "title" : "Setting the bar: Standards for ecosystem services.", "type" : "article-journal", "volume" : "112" }, "uris" : [ "http://www.mendeley.com/documents/?uuid=89ab7cee-e166-41a4-9748-d4816d0fab31" ] } ], "mendeley" : { "formattedCitation" : "(Polasky, Tallis, &amp; Reyers, 2015)", "plainTextFormattedCitation" : "(Polasky, Tallis, &amp; Reyers, 2015)", "previouslyFormattedCitation" : "(Polasky, Tallis, &amp; Reyers, 2015)" }, "properties" : {  }, "schema" : "https://github.com/citation-style-language/schema/raw/master/csl-citation.json" }</w:instrText>
      </w:r>
      <w:r w:rsidRPr="00F02A52">
        <w:rPr>
          <w:lang w:val="en-US"/>
        </w:rPr>
        <w:fldChar w:fldCharType="separate"/>
      </w:r>
      <w:r w:rsidRPr="00F02A52">
        <w:rPr>
          <w:lang w:val="en-US"/>
        </w:rPr>
        <w:t>(Polasky</w:t>
      </w:r>
      <w:r w:rsidR="008D13A8">
        <w:rPr>
          <w:i/>
          <w:lang w:val="en-US"/>
        </w:rPr>
        <w:t xml:space="preserve"> et al.</w:t>
      </w:r>
      <w:r w:rsidRPr="00F02A52">
        <w:rPr>
          <w:lang w:val="en-US"/>
        </w:rPr>
        <w:t>, 2015)</w:t>
      </w:r>
      <w:r w:rsidRPr="00F02A52">
        <w:rPr>
          <w:lang w:val="en-US"/>
        </w:rPr>
        <w:fldChar w:fldCharType="end"/>
      </w:r>
      <w:r w:rsidRPr="00F02A52">
        <w:rPr>
          <w:lang w:val="en-US"/>
        </w:rPr>
        <w:t xml:space="preserve">. National biodiversity strategies and action plans (Target 17) are important steps towards realizing the aims of the Strategic Plan for Biodiversity 2011-2020 at the national level, and to date most of the countries in Europe and Central Asia have compiled these plans. Integrating policy mixes is needed to address the holistic nature of socio-ecological systems. To be successful their implementation requires participatory planning, capacity building as well as mobilizing financial resources (Target 20). Based on the presented aspects current policies and initiatives can be assessed concerning their potential to reduce environmental pressures, and to capture the opportunities provided by biodiversity and ecosystem services, with the aim of enhancing benefits to all (Target 16). In a similar vein to the Global Biodiversity Outlook 4, this assessment shows that there are many options and opportunities for improvements. The following sections elaborate on the potential to accelerate progress in terms of mainstreaming of biodiversity and </w:t>
      </w:r>
      <w:r>
        <w:rPr>
          <w:lang w:val="en-US"/>
        </w:rPr>
        <w:t>nature’s contributions to people</w:t>
      </w:r>
      <w:r w:rsidRPr="00F02A52">
        <w:rPr>
          <w:lang w:val="en-US"/>
        </w:rPr>
        <w:t xml:space="preserve"> through various options and opportunities related to the three key steps of mainstreaming. </w:t>
      </w:r>
    </w:p>
    <w:p w14:paraId="35384466" w14:textId="77777777" w:rsidR="00E97DE0" w:rsidRPr="00F02A52" w:rsidRDefault="00E97DE0" w:rsidP="00E97DE0">
      <w:pPr>
        <w:rPr>
          <w:lang w:val="en-US"/>
        </w:rPr>
      </w:pPr>
    </w:p>
    <w:p w14:paraId="4AA4C6A2" w14:textId="77777777" w:rsidR="00E97DE0" w:rsidRPr="00F02A52" w:rsidRDefault="00E97DE0" w:rsidP="00147745">
      <w:pPr>
        <w:pStyle w:val="Heading3"/>
        <w:rPr>
          <w:lang w:val="en-US"/>
        </w:rPr>
      </w:pPr>
      <w:bookmarkStart w:id="1886" w:name="_Toc502909647"/>
      <w:bookmarkStart w:id="1887" w:name="_Toc504380759"/>
      <w:bookmarkStart w:id="1888" w:name="_Toc519504852"/>
      <w:r w:rsidRPr="00F02A52">
        <w:rPr>
          <w:lang w:val="en-US"/>
        </w:rPr>
        <w:t>Raising awareness, providing information and strengthening participation</w:t>
      </w:r>
      <w:bookmarkEnd w:id="1886"/>
      <w:bookmarkEnd w:id="1887"/>
      <w:bookmarkEnd w:id="1888"/>
    </w:p>
    <w:p w14:paraId="2E651CEE" w14:textId="0712A779" w:rsidR="00E97DE0" w:rsidRPr="00F02A52" w:rsidRDefault="00E97DE0" w:rsidP="00E97DE0">
      <w:pPr>
        <w:rPr>
          <w:lang w:val="en-US"/>
        </w:rPr>
      </w:pPr>
      <w:r w:rsidRPr="00F02A52">
        <w:rPr>
          <w:lang w:val="en-US"/>
        </w:rPr>
        <w:t xml:space="preserve">In the last decade substantial progress has been made in awareness raising based on (i) increasing knowledge in various scientific disciplines, (ii) disseminating results, and (iii) acknowledging their importance by governments, corporations and civil society </w:t>
      </w:r>
      <w:r w:rsidRPr="00F02A52">
        <w:rPr>
          <w:lang w:val="en-US"/>
        </w:rPr>
        <w:fldChar w:fldCharType="begin" w:fldLock="1"/>
      </w:r>
      <w:r>
        <w:rPr>
          <w:lang w:val="en-US"/>
        </w:rPr>
        <w:instrText>ADDIN CSL_CITATION { "citationItems" : [ { "id" : "ITEM-1", "itemData" : { "DOI" : "10.1073/pnas.1408120111", "abstract" : "Multinational corporations play a prominent role in shaping the environmental trajectory of the planet. The integration of environmental costs and benefits into corporate decision-making has enormous, but as yet unfulfilled, potential to promote sustainable development. To help steer business decisions toward better environmental outcomes, corporate reporting frameworks need to develop scientifically informed standards that consistently consider land use and land conversion, clean air (including greenhouse gas emissions), availability and quality of freshwater, degradation of coastal and marine habitats, and sustainable use of renewable resources such as soil, timber, and fisheries. Standardization by itself will not be enough\u2014also required are advances in ecosystem modeling and in our understanding of critical ecological thresholds. With improving ecosystem science, the opportunity for realizing a major breakthrough in reporting corporate environmental impacts and depen-dencies has never been greater. Now is the time for ecologists to take advantage of an explosion of sustainability commitments from business leaders and expanding pressure for sustainable practices from shareholders, financial institutions, and consumers. corporate sustainability | ESG reporting | natural capital | ecosystem services | multinational corporations", "author" : [ { "dropping-particle" : "", "family" : "Kareiva", "given" : "Peter M", "non-dropping-particle" : "", "parse-names" : false, "suffix" : "" }, { "dropping-particle" : "", "family" : "McNally", "given" : "Brynn W", "non-dropping-particle" : "", "parse-names" : false, "suffix" : "" }, { "dropping-particle" : "", "family" : "McCormick", "given" : "Steve", "non-dropping-particle" : "", "parse-names" : false, "suffix" : "" }, { "dropping-particle" : "", "family" : "Miller", "given" : "Tom", "non-dropping-particle" : "", "parse-names" : false, "suffix" : "" }, { "dropping-particle" : "", "family" : "Ruckelshaus", "given" : "Mary", "non-dropping-particle" : "", "parse-names" : false, "suffix" : "" } ], "container-title" : "Proceedings of the National Academy of Sciences of the United States of America", "id" : "ITEM-1", "issue" : "24", "issued" : { "date-parts" : [ [ "2015" ] ] }, "page" : "7375-7382", "title" : "Improving global environmental management with standard corporate reporting", "type" : "article-journal", "volume" : "112" }, "uris" : [ "http://www.mendeley.com/documents/?uuid=96962bb6-44b5-307e-bcda-937a3c95bca5" ] }, { "id" : "ITEM-2", "itemData" : { "DOI" : "10.1111/conl.12091", "ISBN" : "1755263X", "ISSN" : "1755263X", "abstract" : "We describe and reflect on seven recurring critiques of the concept of ecosystem services and respective counter-arguments. First, the concept is criticized for being anthropocentric, whereas others argue that it goes beyond instrumental values. Second, some argue that the concept promotes an exploitative human\u2013nature relationship, whereas others state that it reconnects society to ecosystems, emphasizing humanity's dependence on nature. Third, concerns exist that the concept may conflict with biodiversity conservation objectives, whereas others emphasize complementarity. Fourth, the concept is questioned because of its supposed focus on economic valuation, whereas others argue that ecosystem services science includes many values. Fifth, the concept is criticized for promoting commodification of nature, whereas others point out that most ecosystem services are not connected to market-based instruments. Sixth, vagueness of definitions and classifications are stated to be a weakness, whereas others argue that vagueness enhances transdisciplinary collaboration. Seventh, some criticize the normative nature of the concept, implying that all outcomes of ecosystem processes are desirable. The normative nature is indeed typical for the concept, but should not be problematic when acknowledged. By disentangling and contrasting different arguments we hope to contribute to a more structured debate between opponents and proponents of the ecosystem services concept.", "author" : [ { "dropping-particle" : "", "family" : "Schr\u00f6ter", "given" : "Matthias", "non-dropping-particle" : "", "parse-names" : false, "suffix" : "" }, { "dropping-particle" : "", "family" : "Zanden", "given" : "Emma H.", "non-dropping-particle" : "van der", "parse-names" : false, "suffix" : "" }, { "dropping-particle" : "", "family" : "Oudenhoven", "given" : "Alexander P E", "non-dropping-particle" : "van", "parse-names" : false, "suffix" : "" }, { "dropping-particle" : "", "family" : "Remme", "given" : "Roy P.", "non-dropping-particle" : "", "parse-names" : false, "suffix" : "" }, { "dropping-particle" : "", "family" : "Serna-Chavez", "given" : "Hector M.", "non-dropping-particle" : "", "parse-names" : false, "suffix" : "" }, { "dropping-particle" : "", "family" : "Groot", "given" : "Rudolf S.", "non-dropping-particle" : "de", "parse-names" : false, "suffix" : "" }, { "dropping-particle" : "", "family" : "Opdam", "given" : "Paul", "non-dropping-particle" : "", "parse-names" : false, "suffix" : "" } ], "container-title" : "Conservation Letters", "id" : "ITEM-2", "issue" : "6", "issued" : { "date-parts" : [ [ "2014" ] ] }, "page" : "514-523", "title" : "Ecosystem Services as a Contested Concept: A Synthesis of Critique and Counter-Arguments", "type" : "article-journal", "volume" : "7" }, "uris" : [ "http://www.mendeley.com/documents/?uuid=44924db1-ca3f-3d6b-92e6-2bc8561ea3a1" ] } ], "mendeley" : { "formattedCitation" : "(Kareiva, McNally, McCormick, Miller, &amp; Ruckelshaus, 2015; Schr\u00f6ter et al., 2014)", "plainTextFormattedCitation" : "(Kareiva, McNally, McCormick, Miller, &amp; Ruckelshaus, 2015; Schr\u00f6ter et al., 2014)", "previouslyFormattedCitation" : "(Kareiva, McNally, McCormick, Miller, &amp; Ruckelshaus, 2015; Schr\u00f6ter et al., 2014)" }, "properties" : {  }, "schema" : "https://github.com/citation-style-language/schema/raw/master/csl-citation.json" }</w:instrText>
      </w:r>
      <w:r w:rsidRPr="00F02A52">
        <w:rPr>
          <w:lang w:val="en-US"/>
        </w:rPr>
        <w:fldChar w:fldCharType="separate"/>
      </w:r>
      <w:r w:rsidRPr="00F02A52">
        <w:rPr>
          <w:lang w:val="en-US"/>
        </w:rPr>
        <w:t>(Kareiva</w:t>
      </w:r>
      <w:r w:rsidR="0075362E">
        <w:rPr>
          <w:i/>
          <w:lang w:val="en-US"/>
        </w:rPr>
        <w:t xml:space="preserve"> et al.</w:t>
      </w:r>
      <w:r w:rsidRPr="00F02A52">
        <w:rPr>
          <w:lang w:val="en-US"/>
        </w:rPr>
        <w:t xml:space="preserve">, 2015; Schröter </w:t>
      </w:r>
      <w:r w:rsidR="009E3418" w:rsidRPr="009E3418">
        <w:rPr>
          <w:i/>
          <w:lang w:val="en-US"/>
        </w:rPr>
        <w:t>et al.</w:t>
      </w:r>
      <w:r w:rsidRPr="00F02A52">
        <w:rPr>
          <w:lang w:val="en-US"/>
        </w:rPr>
        <w:t>, 2014)</w:t>
      </w:r>
      <w:r w:rsidRPr="00F02A52">
        <w:rPr>
          <w:lang w:val="en-US"/>
        </w:rPr>
        <w:fldChar w:fldCharType="end"/>
      </w:r>
      <w:r w:rsidRPr="00F02A52">
        <w:rPr>
          <w:lang w:val="en-US"/>
        </w:rPr>
        <w:t xml:space="preserve">. </w:t>
      </w:r>
      <w:r w:rsidR="005A3E13">
        <w:rPr>
          <w:b/>
          <w:lang w:val="en-US"/>
        </w:rPr>
        <w:t>Table 6.11</w:t>
      </w:r>
      <w:r w:rsidRPr="00F02A52">
        <w:rPr>
          <w:lang w:val="en-US"/>
        </w:rPr>
        <w:t xml:space="preserve"> shows that awareness raising is implemented or under development in several sectors. However, not all available options are applied and there is scope for improvement, especially in Eastern Europe and Central Asia. Making the diverse values of nature’s contributions to people visible, for example through accounting and valuation of ecosystem services, showing trade-offs and tipping points, as well as demonstrating the impact of changing production and consumption patterns are promising opportunities to raise public awareness, participation and transparency in the decision</w:t>
      </w:r>
      <w:r>
        <w:rPr>
          <w:lang w:val="en-US"/>
        </w:rPr>
        <w:t>-</w:t>
      </w:r>
      <w:r w:rsidRPr="00F02A52">
        <w:rPr>
          <w:lang w:val="en-US"/>
        </w:rPr>
        <w:t>making process. Communication, capacity building and public participation</w:t>
      </w:r>
      <w:r w:rsidRPr="00F02A52" w:rsidDel="005E25D8">
        <w:rPr>
          <w:lang w:val="en-US"/>
        </w:rPr>
        <w:t xml:space="preserve"> </w:t>
      </w:r>
      <w:r w:rsidRPr="00F02A52">
        <w:rPr>
          <w:lang w:val="en-US"/>
        </w:rPr>
        <w:t xml:space="preserve">allow individuals, </w:t>
      </w:r>
      <w:r w:rsidRPr="00F02A52">
        <w:rPr>
          <w:lang w:val="en-US"/>
        </w:rPr>
        <w:lastRenderedPageBreak/>
        <w:t xml:space="preserve">communities, firms, and governments to speak the same language and to develop a common understanding of the environmental problems to be solved. </w:t>
      </w:r>
    </w:p>
    <w:p w14:paraId="78139566" w14:textId="77777777" w:rsidR="00E97DE0" w:rsidRPr="00F02A52" w:rsidRDefault="00E97DE0" w:rsidP="00E97DE0">
      <w:pPr>
        <w:rPr>
          <w:lang w:val="en-US"/>
        </w:rPr>
      </w:pPr>
    </w:p>
    <w:p w14:paraId="22575A13" w14:textId="77777777" w:rsidR="00E97DE0" w:rsidRPr="00F02A52" w:rsidRDefault="00E97DE0" w:rsidP="00C12D55">
      <w:pPr>
        <w:pStyle w:val="Heading4"/>
      </w:pPr>
      <w:bookmarkStart w:id="1889" w:name="_Toc519504853"/>
      <w:r w:rsidRPr="00F02A52">
        <w:t>Accounting, monitoring, footprints</w:t>
      </w:r>
      <w:bookmarkEnd w:id="1889"/>
    </w:p>
    <w:p w14:paraId="0C2753A9" w14:textId="6F942CE5" w:rsidR="00E97DE0" w:rsidRPr="00F02A52" w:rsidRDefault="00E97DE0" w:rsidP="00E97DE0">
      <w:pPr>
        <w:rPr>
          <w:lang w:val="en-US"/>
        </w:rPr>
      </w:pPr>
      <w:r w:rsidRPr="00F02A52">
        <w:rPr>
          <w:lang w:val="en-US"/>
        </w:rPr>
        <w:t xml:space="preserve">Making the diverse values of biodiversity and </w:t>
      </w:r>
      <w:r>
        <w:rPr>
          <w:lang w:val="en-US"/>
        </w:rPr>
        <w:t>nature’s contributions to people</w:t>
      </w:r>
      <w:r w:rsidRPr="00F02A52">
        <w:rPr>
          <w:lang w:val="en-US"/>
        </w:rPr>
        <w:t xml:space="preserve"> visible is a crucial prerequisite for mainstreaming. However, current economic indicators, such as </w:t>
      </w:r>
      <w:r w:rsidR="00B70C5A">
        <w:rPr>
          <w:lang w:val="en-US"/>
        </w:rPr>
        <w:t>GDP</w:t>
      </w:r>
      <w:r w:rsidRPr="00F02A52">
        <w:rPr>
          <w:lang w:val="en-US"/>
        </w:rPr>
        <w:t xml:space="preserve">, are not able to reflect all dimensions of nature’s contributions to people and good quality of life </w:t>
      </w:r>
      <w:r w:rsidRPr="00F02A52">
        <w:rPr>
          <w:lang w:val="en-US"/>
        </w:rPr>
        <w:fldChar w:fldCharType="begin" w:fldLock="1"/>
      </w:r>
      <w:r>
        <w:rPr>
          <w:lang w:val="en-US"/>
        </w:rPr>
        <w:instrText>ADDIN CSL_CITATION { "citationItems" : [ { "id" : "ITEM-1", "itemData" : { "DOI" : "10.1007/s10640-008-9223-y", "ISBN" : "0924-6460", "ISSN" : "09246460", "abstract" : "This paper takes a critical look at the literature on green national accounts. The problem studied is to find a linear index of economic variables that responds to perturbations in the same direction as social well-being. The thesis of a large literature, that net national product (which is a flow) is that index in closed economies, is shown in some interpretations to be simply false and in others to suffer from deep estimation problems. It is argued that capital depreciation using shadow prices should certainly be included in national accounts, but that the right welfare index is a comprehensivemeasure ofwealth, defined as the shadow value of an economy's stock of all capital assets. It is shown that comprehensive wealth is usable as a criterion for policy evaluation as well as for determining sustainable economic development.", "author" : [ { "dropping-particle" : "", "family" : "Dasgupta", "given" : "Partha", "non-dropping-particle" : "", "parse-names" : false, "suffix" : "" } ], "container-title" : "Environmental and Resource Economics", "id" : "ITEM-1", "issue" : "1", "issued" : { "date-parts" : [ [ "2009" ] ] }, "page" : "1-38", "title" : "The welfare economic theory of green national accounts", "type" : "article-journal", "volume" : "42" }, "uris" : [ "http://www.mendeley.com/documents/?uuid=f9a1e63e-5dd7-42ed-9923-f7cd26904978" ] }, { "id" : "ITEM-2", "itemData" : { "DOI" : "10.1016/j.ecoser.2015.10.014", "ISSN" : "22120416", "abstract" : "Mainstreaming the ecosystem services (ES) concept in EU policy-making, i.e., introducing it in a variety of policy fields, comes along with great expectations from practitioners, policy-makers, and scientists to improve environmental policy and halt the loss of biodiversity. While most environmental policies incorporate ES-related governance tools, only very few policies refer to ES explicitly, and for most non-environmental policies mainstreaming has, if at all, just begun. This article addresses three major challenges for mainstreaming the ES concept into EU policies: the need for (1) vertical and (2) horizontal policy integration, and (3) the question of stakeholder involvement in policy-making. It further examines the different meanings of \u2018mainstreaming\u2019 and discusses how the ES concept can be used as boundary concept in participatory processes to overcome the challenges by mediating between the different understandings of the forms and objectives of mainstreaming. The paper draws empirically on a review of legal, policy, and scientific documents and on a focus group with six policy-makers from several EU Directorate Generals. The article finds that mainstreaming the ES concept into EU policy-making is no \u2018silver bullet\u2019 and that expectations management \u2013 in particular with respect to the use of economic valuation methods \u2013 is necessary to avoid frustration of involved stakeholders. Further, while participatory approaches may be helpful for local policy integration and balancing trade-offs across policy fields, they may fail in face of administrative challenges of vertical policy integration or of imbalanced power relations and opposing agendas on the horizontal policy integration. To become trustworthy and effective organisational structures, new participatory elements need to be effectively linked with the relevant existing administrations and (other) democratically legitimised decision-making structures. Finally, a well-facilitated and careful process of reflection of the boundary work involved may improve the potential of mainstreaming the ES concept.", "author" : [ { "dropping-particle" : "", "family" : "Schleyer", "given" : "Christian", "non-dropping-particle" : "", "parse-names" : false, "suffix" : "" }, { "dropping-particle" : "", "family" : "G\u00f6rg", "given" : "Christoph", "non-dropping-particle" : "", "parse-names" : false, "suffix" : "" }, { "dropping-particle" : "", "family" : "Hauck", "given" : "Jennifer", "non-dropping-particle" : "", "parse-names" : false, "suffix" : "" }, { "dropping-particle" : "", "family" : "Winkler", "given" : "Klara Johanna", "non-dropping-particle" : "", "parse-names" : false, "suffix" : "" } ], "container-title" : "Ecosystem Services", "id" : "ITEM-2", "issued" : { "date-parts" : [ [ "2015", "11" ] ] }, "page" : "174-181", "title" : "Opportunities and challenges for mainstreaming the ecosystem services concept in the multi-level policy-making within the EU", "type" : "article-journal", "volume" : "16" }, "uris" : [ "http://www.mendeley.com/documents/?uuid=73a0f43f-fd30-4ab5-9589-9945dc7a3f07" ] } ], "mendeley" : { "formattedCitation" : "(Dasgupta, 2009; Schleyer, G\u00f6rg, Hauck, &amp; Winkler, 2015)", "plainTextFormattedCitation" : "(Dasgupta, 2009; Schleyer, G\u00f6rg, Hauck, &amp; Winkler, 2015)", "previouslyFormattedCitation" : "(Dasgupta, 2009; Schleyer, G\u00f6rg, Hauck, &amp; Winkler, 2015)" }, "properties" : {  }, "schema" : "https://github.com/citation-style-language/schema/raw/master/csl-citation.json" }</w:instrText>
      </w:r>
      <w:r w:rsidRPr="00F02A52">
        <w:rPr>
          <w:lang w:val="en-US"/>
        </w:rPr>
        <w:fldChar w:fldCharType="separate"/>
      </w:r>
      <w:r w:rsidRPr="00F02A52">
        <w:rPr>
          <w:lang w:val="en-US"/>
        </w:rPr>
        <w:t>(Dasgupta, 2009; Schleyer</w:t>
      </w:r>
      <w:r w:rsidR="0075362E">
        <w:rPr>
          <w:i/>
          <w:lang w:val="en-US"/>
        </w:rPr>
        <w:t xml:space="preserve"> et al.</w:t>
      </w:r>
      <w:r w:rsidRPr="00F02A52">
        <w:rPr>
          <w:lang w:val="en-US"/>
        </w:rPr>
        <w:t>, 2015)</w:t>
      </w:r>
      <w:r w:rsidRPr="00F02A52">
        <w:rPr>
          <w:lang w:val="en-US"/>
        </w:rPr>
        <w:fldChar w:fldCharType="end"/>
      </w:r>
      <w:r w:rsidRPr="00F02A52">
        <w:rPr>
          <w:lang w:val="en-US"/>
        </w:rPr>
        <w:t xml:space="preserve">. Therefore, further options are needed to measure national welfare and sustainable development. Moving towards “measuring what we manage” will facilitate the comparison between sectors as well as interaction and coordination among them </w:t>
      </w:r>
      <w:r w:rsidRPr="00F02A52">
        <w:rPr>
          <w:lang w:val="en-US"/>
        </w:rPr>
        <w:fldChar w:fldCharType="begin" w:fldLock="1"/>
      </w:r>
      <w:r>
        <w:rPr>
          <w:lang w:val="en-US"/>
        </w:rPr>
        <w:instrText>ADDIN CSL_CITATION { "citationItems" : [ { "id" : "ITEM-1", "itemData" : { "author" : [ { "dropping-particle" : "", "family" : "TEEB", "given" : "", "non-dropping-particle" : "", "parse-names" : false, "suffix" : "" } ], "id" : "ITEM-1", "issued" : { "date-parts" : [ [ "2009" ] ] }, "publisher" : "The Economics of Ecosystem and Biodiversity", "title" : "The Economics of Ecosystems and Biodiversity for National and International Policy Makers - Summary: Responding to the Value of Nature", "type" : "report" }, "uris" : [ "http://www.mendeley.com/documents/?uuid=80d16d9f-18a1-484c-8bea-c7423882f9dd" ] } ], "mendeley" : { "formattedCitation" : "(TEEB, 2009b)", "plainTextFormattedCitation" : "(TEEB, 2009b)", "previouslyFormattedCitation" : "(TEEB, 2009b)" }, "properties" : {  }, "schema" : "https://github.com/citation-style-language/schema/raw/master/csl-citation.json" }</w:instrText>
      </w:r>
      <w:r w:rsidRPr="00F02A52">
        <w:rPr>
          <w:lang w:val="en-US"/>
        </w:rPr>
        <w:fldChar w:fldCharType="separate"/>
      </w:r>
      <w:r w:rsidRPr="00F02A52">
        <w:rPr>
          <w:lang w:val="en-US"/>
        </w:rPr>
        <w:t>(TEEB, 2009b)</w:t>
      </w:r>
      <w:r w:rsidRPr="00F02A52">
        <w:rPr>
          <w:lang w:val="en-US"/>
        </w:rPr>
        <w:fldChar w:fldCharType="end"/>
      </w:r>
      <w:r w:rsidRPr="00F02A52">
        <w:rPr>
          <w:lang w:val="en-US"/>
        </w:rPr>
        <w:t xml:space="preserve">. </w:t>
      </w:r>
    </w:p>
    <w:p w14:paraId="5BC13C2E" w14:textId="77777777" w:rsidR="00E97DE0" w:rsidRPr="00F02A52" w:rsidRDefault="00E97DE0" w:rsidP="00E97DE0">
      <w:pPr>
        <w:rPr>
          <w:lang w:val="en-US"/>
        </w:rPr>
      </w:pPr>
      <w:r w:rsidRPr="00F02A52">
        <w:rPr>
          <w:lang w:val="en-US"/>
        </w:rPr>
        <w:t xml:space="preserve">In an attempt to take natural capital and the environment explicitly into account, the “System of Environmental-Economic Accounting (SEEA) 2012-Central Framework” was developed as the first international standard for environmental-economic accounting </w:t>
      </w:r>
      <w:r w:rsidRPr="00F02A52">
        <w:rPr>
          <w:lang w:val="en-US"/>
        </w:rPr>
        <w:fldChar w:fldCharType="begin" w:fldLock="1"/>
      </w:r>
      <w:r>
        <w:rPr>
          <w:lang w:val="en-US"/>
        </w:rPr>
        <w:instrText>ADDIN CSL_CITATION { "citationItems" : [ { "id" : "ITEM-1", "itemData" : { "ISBN" : "9789211615753", "author" : [ { "dropping-particle" : "", "family" : "United Nations", "given" : "", "non-dropping-particle" : "", "parse-names" : false, "suffix" : "" } ], "id" : "ITEM-1", "issued" : { "date-parts" : [ [ "2014" ] ] }, "number-of-pages" : "346", "publisher" : "United Nations", "publisher-place" : "New York", "title" : "System of Environmental-Economic Accounting 2012 - Central Framework", "type" : "book" }, "uris" : [ "http://www.mendeley.com/documents/?uuid=aca1c876-3008-429b-9da2-6cb236a8b602" ] } ], "mendeley" : { "formattedCitation" : "(United Nations, 2014)", "plainTextFormattedCitation" : "(United Nations, 2014)", "previouslyFormattedCitation" : "(United Nations, 2014)" }, "properties" : {  }, "schema" : "https://github.com/citation-style-language/schema/raw/master/csl-citation.json" }</w:instrText>
      </w:r>
      <w:r w:rsidRPr="00F02A52">
        <w:rPr>
          <w:lang w:val="en-US"/>
        </w:rPr>
        <w:fldChar w:fldCharType="separate"/>
      </w:r>
      <w:r w:rsidRPr="00F02A52">
        <w:rPr>
          <w:lang w:val="en-US"/>
        </w:rPr>
        <w:t>(United Nations, 2014)</w:t>
      </w:r>
      <w:r w:rsidRPr="00F02A52">
        <w:rPr>
          <w:lang w:val="en-US"/>
        </w:rPr>
        <w:fldChar w:fldCharType="end"/>
      </w:r>
      <w:r w:rsidRPr="00F02A52">
        <w:rPr>
          <w:lang w:val="en-US"/>
        </w:rPr>
        <w:t>. However, the SEEA still falls short of providing actual total economic values. Besides, major current challenges in environmental-economic accounting necessitate improvement of the database and development and employment of extensive modelling to link services to the status of ecosystems and to the beneficiaries.</w:t>
      </w:r>
    </w:p>
    <w:p w14:paraId="1F2E9CFC" w14:textId="322CA99D" w:rsidR="00E97DE0" w:rsidRPr="00F02A52" w:rsidRDefault="00E97DE0" w:rsidP="00E97DE0">
      <w:pPr>
        <w:rPr>
          <w:lang w:val="en-US"/>
        </w:rPr>
      </w:pPr>
      <w:r w:rsidRPr="00F02A52">
        <w:rPr>
          <w:lang w:val="en-US"/>
        </w:rPr>
        <w:t>As a parallel initiative to the SEEA, the “Wealth Accounting and the Valuation of Ecosystem Services” partnership (WAVES) aims to ensure that “</w:t>
      </w:r>
      <w:r w:rsidRPr="00F02A52">
        <w:rPr>
          <w:i/>
          <w:lang w:val="en-US"/>
        </w:rPr>
        <w:t>natural resources are mainstreamed into development planning and national economic accounts</w:t>
      </w:r>
      <w:r w:rsidRPr="00F02A52">
        <w:rPr>
          <w:lang w:val="en-US"/>
        </w:rPr>
        <w:t>” by developing an ecosystem service accounting methodology, establishing a “</w:t>
      </w:r>
      <w:r w:rsidRPr="00F02A52">
        <w:rPr>
          <w:i/>
          <w:lang w:val="en-US"/>
        </w:rPr>
        <w:t>global platform for training and knowledge sharing</w:t>
      </w:r>
      <w:r w:rsidRPr="00F02A52">
        <w:rPr>
          <w:lang w:val="en-US"/>
        </w:rPr>
        <w:t xml:space="preserve">” of stakeholders, and building international consensus concerning natural capital accounting </w:t>
      </w:r>
      <w:r w:rsidRPr="00F02A52">
        <w:rPr>
          <w:lang w:val="en-US"/>
        </w:rPr>
        <w:fldChar w:fldCharType="begin" w:fldLock="1"/>
      </w:r>
      <w:r>
        <w:rPr>
          <w:lang w:val="en-US"/>
        </w:rPr>
        <w:instrText>ADDIN CSL_CITATION { "citationItems" : [ { "id" : "ITEM-1", "itemData" : { "author" : [ { "dropping-particle" : "", "family" : "WAVES", "given" : "", "non-dropping-particle" : "", "parse-names" : false, "suffix" : "" } ], "id" : "ITEM-1", "issued" : { "date-parts" : [ [ "2015" ] ] }, "title" : "Natural Capital Accounting in Brief", "type" : "report" }, "locator" : "18", "uris" : [ "http://www.mendeley.com/documents/?uuid=fc027805-7be2-4801-9925-3d71cfa17512" ] } ], "mendeley" : { "formattedCitation" : "(WAVES, 2015, p. 18)", "plainTextFormattedCitation" : "(WAVES, 2015, p. 18)", "previouslyFormattedCitation" : "(WAVES, 2015, p. 18)" }, "properties" : {  }, "schema" : "https://github.com/citation-style-language/schema/raw/master/csl-citation.json" }</w:instrText>
      </w:r>
      <w:r w:rsidRPr="00F02A52">
        <w:rPr>
          <w:lang w:val="en-US"/>
        </w:rPr>
        <w:fldChar w:fldCharType="separate"/>
      </w:r>
      <w:r w:rsidRPr="00F02A52">
        <w:rPr>
          <w:lang w:val="en-US"/>
        </w:rPr>
        <w:t>(WAVES, 2015, p. 18)</w:t>
      </w:r>
      <w:r w:rsidRPr="00F02A52">
        <w:rPr>
          <w:lang w:val="en-US"/>
        </w:rPr>
        <w:fldChar w:fldCharType="end"/>
      </w:r>
      <w:r w:rsidRPr="00F02A52">
        <w:rPr>
          <w:lang w:val="en-US"/>
        </w:rPr>
        <w:t xml:space="preserve">. These initiatives point to moving beyond measuring economic activity and growth towards a broader concept of social welfare comprising multiple dimensions and perspectives </w:t>
      </w:r>
      <w:r w:rsidRPr="00F02A52">
        <w:rPr>
          <w:lang w:val="en-US"/>
        </w:rPr>
        <w:fldChar w:fldCharType="begin" w:fldLock="1"/>
      </w:r>
      <w:r>
        <w:rPr>
          <w:lang w:val="en-US"/>
        </w:rPr>
        <w:instrText>ADDIN CSL_CITATION { "citationItems" : [ { "id" : "ITEM-1", "itemData" : { "DOI" : "10.1257/jel.47.4.1029", "ISSN" : "0022-0515", "abstract" : "This paper critically examines the various approaches to the measurement of indi- vidual well-being and social welfare that have been considered for the construction of alternatives to GDP. Special attention is devoted to recent developments in the analysis of sustainability, in the study of happiness, in the theory of social choice and fair allo- cation, and in the capability approach. It is suggested in the conclusion that, although convergence toward a consensual approach is not impossible, for the moment not one but three alternatives to GDP are worth developing. ( JEL I31, E23, E01)", "author" : [ { "dropping-particle" : "", "family" : "Fleurbaey", "given" : "Marc", "non-dropping-particle" : "", "parse-names" : false, "suffix" : "" } ], "container-title" : "Journal of Economic Literature", "id" : "ITEM-1", "issue" : "4", "issued" : { "date-parts" : [ [ "2009" ] ] }, "page" : "1029-1075", "title" : "Beyond GDP: The Quest for a Measure of Social Welfare", "type" : "article-journal", "volume" : "47" }, "uris" : [ "http://www.mendeley.com/documents/?uuid=f60d039f-1f92-49fa-9481-6414110a33e0" ] } ], "mendeley" : { "formattedCitation" : "(Fleurbaey, 2009)", "plainTextFormattedCitation" : "(Fleurbaey, 2009)", "previouslyFormattedCitation" : "(Fleurbaey, 2009)" }, "properties" : {  }, "schema" : "https://github.com/citation-style-language/schema/raw/master/csl-citation.json" }</w:instrText>
      </w:r>
      <w:r w:rsidRPr="00F02A52">
        <w:rPr>
          <w:lang w:val="en-US"/>
        </w:rPr>
        <w:fldChar w:fldCharType="separate"/>
      </w:r>
      <w:r w:rsidRPr="00F02A52">
        <w:rPr>
          <w:lang w:val="en-US"/>
        </w:rPr>
        <w:t>(Fleurbaey, 2009)</w:t>
      </w:r>
      <w:r w:rsidRPr="00F02A52">
        <w:rPr>
          <w:lang w:val="en-US"/>
        </w:rPr>
        <w:fldChar w:fldCharType="end"/>
      </w:r>
      <w:r w:rsidRPr="00F02A52">
        <w:rPr>
          <w:lang w:val="en-US"/>
        </w:rPr>
        <w:t>. Though challenging, the opportunity exists to develop such a “</w:t>
      </w:r>
      <w:r w:rsidRPr="00F02A52">
        <w:rPr>
          <w:i/>
          <w:lang w:val="en-US"/>
        </w:rPr>
        <w:t>comprehensive methodological approach in which biophysical, socio-cultural and monetary value domains can be explicitly considered and integrated into decision making processes</w:t>
      </w:r>
      <w:r w:rsidRPr="00F02A52">
        <w:rPr>
          <w:lang w:val="en-US"/>
        </w:rPr>
        <w:t xml:space="preserve">” </w:t>
      </w:r>
      <w:r w:rsidRPr="00F02A52">
        <w:rPr>
          <w:lang w:val="en-US"/>
        </w:rPr>
        <w:fldChar w:fldCharType="begin" w:fldLock="1"/>
      </w:r>
      <w:r>
        <w:rPr>
          <w:lang w:val="en-US"/>
        </w:rPr>
        <w:instrText>ADDIN CSL_CITATION { "citationItems" : [ { "id" : "ITEM-1", "itemData" : { "DOI" : "10.1016/j.ecolind.2013.03.003", "ISSN" : "1470160X", "abstract" : "One of the key challenges for ecosystem services research is to develop a comprehensive methodological approach in which biophysical, socio-cultural and monetary value-domains can be explicitly considered and integrated into decision making processes. This paper operationalizes a methodological approach for ecosystem service assessment on the basis of value pluralism. We assessed eleven ecosystem services delivered in the Do{\u00f1}ana social\u2013ecological system (SW Spain). We found that different ecosystem service trade-offs came into view depending the value-domain in which services were assessed. The use of different valuation methods uncovers the fact that methods to elicit value actually shape and define the values being elicited. In this context, the prevalence of biophysical and monetary value-domains in scientific literature entails two main concerns: (1) the ecosystem service concept reflect in a limited extent the concerns of their beneficiaries, and (2) ecosystem service assessment results are biased towards the information provided by markets at the expense of other value-articulating institutions. Recognizing the role of ecosystem service assessment methods as value-articulating institutions, we call for a methodological framework able to contemplate the multidimensional nature of ecosystem services.", "author" : [ { "dropping-particle" : "", "family" : "Mart\u00edn-L\u00f3pez", "given" : "Berta", "non-dropping-particle" : "", "parse-names" : false, "suffix" : "" }, { "dropping-particle" : "", "family" : "G\u00f3mez-Baggethun", "given" : "Erik", "non-dropping-particle" : "", "parse-names" : false, "suffix" : "" }, { "dropping-particle" : "", "family" : "Garc\u00eda-Llorente", "given" : "Marina", "non-dropping-particle" : "", "parse-names" : false, "suffix" : "" }, { "dropping-particle" : "", "family" : "Montes", "given" : "Carlos", "non-dropping-particle" : "", "parse-names" : false, "suffix" : "" } ], "container-title" : "Ecological Indicators", "id" : "ITEM-1", "issued" : { "date-parts" : [ [ "2014", "2" ] ] }, "page" : "220-228", "title" : "Trade-offs across value-domains in ecosystem services assessment", "type" : "article-journal", "volume" : "37" }, "locator" : "220", "uris" : [ "http://www.mendeley.com/documents/?uuid=2a85211a-870b-4445-ba9a-c68146a05f60" ] } ], "mendeley" : { "formattedCitation" : "(Mart\u00edn-L\u00f3pez, G\u00f3mez-Baggethun, Garc\u00eda-Llorente, &amp; Montes, 2014, p. 220)", "plainTextFormattedCitation" : "(Mart\u00edn-L\u00f3pez, G\u00f3mez-Baggethun, Garc\u00eda-Llorente, &amp; Montes, 2014, p. 220)", "previouslyFormattedCitation" : "(Mart\u00edn-L\u00f3pez, G\u00f3mez-Baggethun, Garc\u00eda-Llorente, &amp; Montes, 2014, p. 220)" }, "properties" : {  }, "schema" : "https://github.com/citation-style-language/schema/raw/master/csl-citation.json" }</w:instrText>
      </w:r>
      <w:r w:rsidRPr="00F02A52">
        <w:rPr>
          <w:lang w:val="en-US"/>
        </w:rPr>
        <w:fldChar w:fldCharType="separate"/>
      </w:r>
      <w:r w:rsidRPr="00F02A52">
        <w:rPr>
          <w:lang w:val="en-US"/>
        </w:rPr>
        <w:t>(Martín-López</w:t>
      </w:r>
      <w:r w:rsidR="0075362E">
        <w:rPr>
          <w:i/>
          <w:lang w:val="en-US"/>
        </w:rPr>
        <w:t xml:space="preserve"> et al.</w:t>
      </w:r>
      <w:r w:rsidRPr="00F02A52">
        <w:rPr>
          <w:lang w:val="en-US"/>
        </w:rPr>
        <w:t>, 2014, p. 220)</w:t>
      </w:r>
      <w:r w:rsidRPr="00F02A52">
        <w:rPr>
          <w:lang w:val="en-US"/>
        </w:rPr>
        <w:fldChar w:fldCharType="end"/>
      </w:r>
      <w:r w:rsidRPr="00F02A52">
        <w:rPr>
          <w:lang w:val="en-US"/>
        </w:rPr>
        <w:t xml:space="preserve">. Promising attempts to develop experimental statistics along these lines include the UK freshwater ecosystem assets and services accounts by </w:t>
      </w:r>
      <w:r w:rsidRPr="00F02A52">
        <w:rPr>
          <w:lang w:val="en-US"/>
        </w:rPr>
        <w:fldChar w:fldCharType="begin" w:fldLock="1"/>
      </w:r>
      <w:r>
        <w:rPr>
          <w:lang w:val="en-US"/>
        </w:rPr>
        <w:instrText>ADDIN CSL_CITATION { "citationItems" : [ { "id" : "ITEM-1", "itemData" : { "author" : [ { "dropping-particle" : "", "family" : "Khan", "given" : "J.", "non-dropping-particle" : "", "parse-names" : false, "suffix" : "" }, { "dropping-particle" : "", "family" : "Din", "given" : "F", "non-dropping-particle" : "", "parse-names" : false, "suffix" : "" } ], "id" : "ITEM-1", "issued" : { "date-parts" : [ [ "2015" ] ] }, "title" : "UK Natural Capital \u2013 Freshwater Ecosystem Assets and Services Accounts", "type" : "report" }, "uris" : [ "http://www.mendeley.com/documents/?uuid=eb5cb28d-eae0-31f8-855a-bf13d2c1fd99" ] } ], "mendeley" : { "formattedCitation" : "(Khan &amp; Din, 2015)", "plainTextFormattedCitation" : "(Khan &amp; Din, 2015)", "previouslyFormattedCitation" : "(Khan &amp; Din, 2015)" }, "properties" : {  }, "schema" : "https://github.com/citation-style-language/schema/raw/master/csl-citation.json" }</w:instrText>
      </w:r>
      <w:r w:rsidRPr="00F02A52">
        <w:rPr>
          <w:lang w:val="en-US"/>
        </w:rPr>
        <w:fldChar w:fldCharType="separate"/>
      </w:r>
      <w:r w:rsidRPr="00F02A52">
        <w:rPr>
          <w:lang w:val="en-US"/>
        </w:rPr>
        <w:t xml:space="preserve">Khan &amp; Din </w:t>
      </w:r>
      <w:r w:rsidR="00A50AC4">
        <w:rPr>
          <w:lang w:val="en-US"/>
        </w:rPr>
        <w:t>(</w:t>
      </w:r>
      <w:r w:rsidRPr="00F02A52">
        <w:rPr>
          <w:lang w:val="en-US"/>
        </w:rPr>
        <w:t>2015)</w:t>
      </w:r>
      <w:r w:rsidRPr="00F02A52">
        <w:rPr>
          <w:lang w:val="en-US"/>
        </w:rPr>
        <w:fldChar w:fldCharType="end"/>
      </w:r>
      <w:r w:rsidRPr="00F02A52">
        <w:rPr>
          <w:lang w:val="en-US"/>
        </w:rPr>
        <w:t>.</w:t>
      </w:r>
    </w:p>
    <w:p w14:paraId="5A493514" w14:textId="5D760C42" w:rsidR="00E97DE0" w:rsidRPr="00F02A52" w:rsidRDefault="00E97DE0" w:rsidP="00E97DE0">
      <w:pPr>
        <w:rPr>
          <w:lang w:val="en-US"/>
        </w:rPr>
      </w:pPr>
      <w:r w:rsidRPr="00F02A52">
        <w:rPr>
          <w:lang w:val="en-US"/>
        </w:rPr>
        <w:t xml:space="preserve">Griggs and co-authors </w:t>
      </w:r>
      <w:r w:rsidRPr="00F02A52">
        <w:rPr>
          <w:lang w:val="en-US"/>
        </w:rPr>
        <w:fldChar w:fldCharType="begin" w:fldLock="1"/>
      </w:r>
      <w:r>
        <w:rPr>
          <w:lang w:val="en-US"/>
        </w:rPr>
        <w:instrText>ADDIN CSL_CITATION { "citationItems" : [ { "id" : "ITEM-1", "itemData" : { "DOI" : "10.1038/495305a", "ISSN" : "1476-4687", "PMID" : "23518546",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O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1", "issue" : "7441", "issued" : { "date-parts" : [ [ "2013" ] ] }, "page" : "305-307", "publisher" : "Nature Publishing Group, a division of Macmillan Publishers Limited. All Rights Reserved.", "title" : "Sustainable development goals for people and planet", "title-short" : "Nature", "type" : "article-journal", "volume" : "495" }, "locator" : "306", "suppress-author" : 1, "uris" : [ "http://www.mendeley.com/documents/?uuid=e4410e65-c31a-4bf7-9f89-5676987421b0" ] } ], "mendeley" : { "formattedCitation" : "(2013, p. 306)", "plainTextFormattedCitation" : "(2013, p. 306)", "previouslyFormattedCitation" : "(2013, p. 306)" }, "properties" : {  }, "schema" : "https://github.com/citation-style-language/schema/raw/master/csl-citation.json" }</w:instrText>
      </w:r>
      <w:r w:rsidRPr="00F02A52">
        <w:rPr>
          <w:lang w:val="en-US"/>
        </w:rPr>
        <w:fldChar w:fldCharType="separate"/>
      </w:r>
      <w:r w:rsidRPr="00F02A52">
        <w:rPr>
          <w:lang w:val="en-US"/>
        </w:rPr>
        <w:t>(2013, p. 306)</w:t>
      </w:r>
      <w:r w:rsidRPr="00F02A52">
        <w:rPr>
          <w:lang w:val="en-US"/>
        </w:rPr>
        <w:fldChar w:fldCharType="end"/>
      </w:r>
      <w:r w:rsidRPr="00F02A52">
        <w:rPr>
          <w:lang w:val="en-US"/>
        </w:rPr>
        <w:t xml:space="preserve"> suggest redefining the term sustainability as development that meets the present needs while “</w:t>
      </w:r>
      <w:r w:rsidRPr="00F02A52">
        <w:rPr>
          <w:i/>
          <w:lang w:val="en-US"/>
        </w:rPr>
        <w:t>safeguarding Earth’s life-support system, on which the welfare of current and future generations depends</w:t>
      </w:r>
      <w:r w:rsidRPr="00F02A52">
        <w:rPr>
          <w:lang w:val="en-US"/>
        </w:rPr>
        <w:t>”. A major challenge, when applying this definition to policymaking, is how to decide on an appropriate set of indicators</w:t>
      </w:r>
      <w:r>
        <w:rPr>
          <w:lang w:val="en-US"/>
        </w:rPr>
        <w:t xml:space="preserve"> of nature’s contributions to people</w:t>
      </w:r>
      <w:r w:rsidRPr="00F02A52">
        <w:rPr>
          <w:lang w:val="en-US"/>
        </w:rPr>
        <w:t xml:space="preserve">. To fulfil Target 2 of the EU Biodiversity Strategy on maintaining ecosystems and their services, Action 5 requires member </w:t>
      </w:r>
      <w:r>
        <w:rPr>
          <w:lang w:val="en-US"/>
        </w:rPr>
        <w:t>S</w:t>
      </w:r>
      <w:r w:rsidRPr="00F02A52">
        <w:rPr>
          <w:lang w:val="en-US"/>
        </w:rPr>
        <w:t xml:space="preserve">tates to map and assess the state and economic value of ecosystems and ecosystem services and to promote the integration of these values into accounting and reporting systems at </w:t>
      </w:r>
      <w:r>
        <w:rPr>
          <w:lang w:val="en-US"/>
        </w:rPr>
        <w:t>European Union</w:t>
      </w:r>
      <w:r w:rsidRPr="00F02A52">
        <w:rPr>
          <w:lang w:val="en-US"/>
        </w:rPr>
        <w:t xml:space="preserve"> and national level by 2020 </w:t>
      </w:r>
      <w:r w:rsidRPr="00F02A52">
        <w:rPr>
          <w:lang w:val="en-US"/>
        </w:rPr>
        <w:fldChar w:fldCharType="begin" w:fldLock="1"/>
      </w:r>
      <w:r>
        <w:rPr>
          <w:lang w:val="en-US"/>
        </w:rPr>
        <w:instrText>ADDIN CSL_CITATION { "citationItems" : [ { "id" : "ITEM-1", "itemData" : { "author" : [ { "dropping-particle" : "", "family" : "European Commission", "given" : "", "non-dropping-particle" : "", "parse-names" : false, "suffix" : "" } ], "container-title" : "COM(2011) 244 final", "id" : "ITEM-1",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uris" : [ "http://www.mendeley.com/documents/?uuid=7f7855c9-ef5e-41ab-a40c-467eee5017fa" ] } ], "mendeley" : { "formattedCitation" : "(European Commission, 2011a)", "plainTextFormattedCitation" : "(European Commission, 2011a)", "previouslyFormattedCitation" : "(European Commission, 2011a)" }, "properties" : {  }, "schema" : "https://github.com/citation-style-language/schema/raw/master/csl-citation.json" }</w:instrText>
      </w:r>
      <w:r w:rsidRPr="00F02A52">
        <w:rPr>
          <w:lang w:val="en-US"/>
        </w:rPr>
        <w:fldChar w:fldCharType="separate"/>
      </w:r>
      <w:r w:rsidRPr="00F02A52">
        <w:rPr>
          <w:lang w:val="en-US"/>
        </w:rPr>
        <w:t>(European Commission, 2011a)</w:t>
      </w:r>
      <w:r w:rsidRPr="00F02A52">
        <w:rPr>
          <w:lang w:val="en-US"/>
        </w:rPr>
        <w:fldChar w:fldCharType="end"/>
      </w:r>
      <w:r w:rsidRPr="00F02A52">
        <w:rPr>
          <w:lang w:val="en-US"/>
        </w:rPr>
        <w:t xml:space="preserve">. Achieving this target requires the adaptation of multiple, biophysical and economic indicators relevant for each context </w:t>
      </w:r>
      <w:r w:rsidRPr="00F02A52">
        <w:rPr>
          <w:lang w:val="en-US"/>
        </w:rPr>
        <w:fldChar w:fldCharType="begin" w:fldLock="1"/>
      </w:r>
      <w:r>
        <w:rPr>
          <w:lang w:val="en-US"/>
        </w:rPr>
        <w:instrText>ADDIN CSL_CITATION { "citationItems" : [ { "id" : "ITEM-1", "itemData" : { "author" : [ { "dropping-particle" : "", "family" : "Stiglitz", "given" : "J. E.", "non-dropping-particle" : "", "parse-names" : false, "suffix" : "" }, { "dropping-particle" : "", "family" : "Sen", "given" : "A.", "non-dropping-particle" : "", "parse-names" : false, "suffix" : "" }, { "dropping-particle" : "", "family" : "Fitoussi", "given" : "J.-P.", "non-dropping-particle" : "", "parse-names" : false, "suffix" : "" } ], "id" : "ITEM-1", "issued" : { "date-parts" : [ [ "2009" ] ] }, "publisher" : "Commission on the Measurement of Economic Performance and Social Progress", "publisher-place" : "Paris", "title" : "Report by the Commission on the Measurement of Economic Performance and Social Progress", "type" : "report" }, "uris" : [ "http://www.mendeley.com/documents/?uuid=a5a337e0-1c2f-45a7-a20b-f6231d57f1cb" ] } ], "mendeley" : { "formattedCitation" : "(Stiglitz, Sen, &amp; Fitoussi, 2009)", "plainTextFormattedCitation" : "(Stiglitz, Sen, &amp; Fitoussi, 2009)", "previouslyFormattedCitation" : "(Stiglitz, Sen, &amp; Fitoussi, 2009)" }, "properties" : {  }, "schema" : "https://github.com/citation-style-language/schema/raw/master/csl-citation.json" }</w:instrText>
      </w:r>
      <w:r w:rsidRPr="00F02A52">
        <w:rPr>
          <w:lang w:val="en-US"/>
        </w:rPr>
        <w:fldChar w:fldCharType="separate"/>
      </w:r>
      <w:r w:rsidRPr="00F02A52">
        <w:rPr>
          <w:lang w:val="en-US"/>
        </w:rPr>
        <w:t>(Stiglitz</w:t>
      </w:r>
      <w:r w:rsidR="0075362E">
        <w:rPr>
          <w:i/>
          <w:lang w:val="en-US"/>
        </w:rPr>
        <w:t xml:space="preserve"> et al.</w:t>
      </w:r>
      <w:r w:rsidRPr="00F02A52">
        <w:rPr>
          <w:lang w:val="en-US"/>
        </w:rPr>
        <w:t>, 2009)</w:t>
      </w:r>
      <w:r w:rsidRPr="00F02A52">
        <w:rPr>
          <w:lang w:val="en-US"/>
        </w:rPr>
        <w:fldChar w:fldCharType="end"/>
      </w:r>
      <w:r w:rsidRPr="00F02A52">
        <w:rPr>
          <w:lang w:val="en-US"/>
        </w:rPr>
        <w:t>. Here, ecosystem service standards that “</w:t>
      </w:r>
      <w:r w:rsidRPr="00F02A52">
        <w:rPr>
          <w:i/>
          <w:lang w:val="en-US"/>
        </w:rPr>
        <w:t>define terminology, acceptable data and methods, and reporting requirements</w:t>
      </w:r>
      <w:r w:rsidRPr="00F02A52">
        <w:rPr>
          <w:lang w:val="en-US"/>
        </w:rPr>
        <w:t xml:space="preserve">” are a crucial prerequisite for mainstreaming ecosystem services into public and private sectors </w:t>
      </w:r>
      <w:r w:rsidRPr="00F02A52">
        <w:rPr>
          <w:lang w:val="en-US"/>
        </w:rPr>
        <w:fldChar w:fldCharType="begin" w:fldLock="1"/>
      </w:r>
      <w:r>
        <w:rPr>
          <w:lang w:val="en-US"/>
        </w:rPr>
        <w:instrText>ADDIN CSL_CITATION { "citationItems" : [ { "id" : "ITEM-1", "itemData" : { "DOI" : "10.1073/pnas.1406490112", "ISSN" : "1091-6490", "PMID" : "26082540", "abstract" : "Progress in ecosystem service science has been rapid, and there is now a healthy appetite among key public and private sector decision makers for this science. However, changing policy and management is a long-term project, one that raises a number of specific practical challenges. One impediment to broad adoption of ecosystem service information is the lack of standards that define terminology, acceptable data and methods, and reporting requirements. Ecosystem service standards should be tailored to specific use contexts, such as national income and wealth accounts, corporate sustainability reporting, land-use planning, and environmental impact assessments. Many standard-setting organizations already exist, and the research community will make the most headway toward rapid uptake of ecosystem service science by working directly with these organizations. Progress has been made in aligning with existing organizations in areas such as product certification and sustainability reporting, but a major challenge remains in mainstreaming ecosystem service information into core public and private use contexts, such as agricultural and energy subsidy design, national income accounts, and corporate accounts.", "author" : [ { "dropping-particle" : "", "family" : "Polasky", "given" : "Stephen", "non-dropping-particle" : "", "parse-names" : false, "suffix" : "" }, { "dropping-particle" : "", "family" : "Tallis", "given" : "Heather", "non-dropping-particle" : "", "parse-names" : false, "suffix" : "" }, { "dropping-particle" : "", "family" : "Reyers", "given" : "Belinda", "non-dropping-particle" : "", "parse-names" : false, "suffix" : "" } ], "container-title" : "Proceedings of the National Academy of Sciences of the United States of America", "id" : "ITEM-1", "issue" : "24", "issued" : { "date-parts" : [ [ "2015", "6" ] ] }, "page" : "7356-7361", "title" : "Setting the bar: Standards for ecosystem services.", "type" : "article-journal", "volume" : "112" }, "locator" : "7356", "uris" : [ "http://www.mendeley.com/documents/?uuid=89ab7cee-e166-41a4-9748-d4816d0fab31" ] } ], "mendeley" : { "formattedCitation" : "(Polasky et al., 2015, p. 7356)", "plainTextFormattedCitation" : "(Polasky et al., 2015, p. 7356)", "previouslyFormattedCitation" : "(Polasky et al., 2015, p. 7356)" }, "properties" : {  }, "schema" : "https://github.com/citation-style-language/schema/raw/master/csl-citation.json" }</w:instrText>
      </w:r>
      <w:r w:rsidRPr="00F02A52">
        <w:rPr>
          <w:lang w:val="en-US"/>
        </w:rPr>
        <w:fldChar w:fldCharType="separate"/>
      </w:r>
      <w:r w:rsidRPr="00F02A52">
        <w:rPr>
          <w:lang w:val="en-US"/>
        </w:rPr>
        <w:t xml:space="preserve">(Polasky </w:t>
      </w:r>
      <w:r w:rsidR="009E3418" w:rsidRPr="009E3418">
        <w:rPr>
          <w:i/>
          <w:lang w:val="en-US"/>
        </w:rPr>
        <w:t>et al.</w:t>
      </w:r>
      <w:r w:rsidRPr="00F02A52">
        <w:rPr>
          <w:lang w:val="en-US"/>
        </w:rPr>
        <w:t>, 2015, p. 7356)</w:t>
      </w:r>
      <w:r w:rsidRPr="00F02A52">
        <w:rPr>
          <w:lang w:val="en-US"/>
        </w:rPr>
        <w:fldChar w:fldCharType="end"/>
      </w:r>
      <w:r w:rsidRPr="00F02A52">
        <w:rPr>
          <w:lang w:val="en-US"/>
        </w:rPr>
        <w:t>. Integrating the spatial dimensions of ecosystem services within decision</w:t>
      </w:r>
      <w:r>
        <w:rPr>
          <w:lang w:val="en-US"/>
        </w:rPr>
        <w:t>-</w:t>
      </w:r>
      <w:r w:rsidRPr="00F02A52">
        <w:rPr>
          <w:lang w:val="en-US"/>
        </w:rPr>
        <w:t xml:space="preserve">making at different scales would raise awareness, inform about the human dependence on diverse natural resources and enhance the recognition of their values </w:t>
      </w:r>
      <w:r w:rsidRPr="00F02A52">
        <w:rPr>
          <w:lang w:val="en-US"/>
        </w:rPr>
        <w:fldChar w:fldCharType="begin" w:fldLock="1"/>
      </w:r>
      <w:r>
        <w:rPr>
          <w:lang w:val="en-US"/>
        </w:rPr>
        <w:instrText>ADDIN CSL_CITATION { "citationItems" : [ { "id" : "ITEM-1", "itemData" : { "author" : [ { "dropping-particle" : "", "family" : "UK NEA", "given" : "", "non-dropping-particle" : "", "parse-names" : false, "suffix" : "" } ], "id" : "ITEM-1", "issued" : { "date-parts" : [ [ "2011" ] ] }, "note" : "NULL", "number-of-pages" : "87", "publisher" : "UNEP-WCMC", "publisher-place" : "Cambrigde", "title" : "The UK National Ecosystem Assessment: Synthesis of the Key Findings", "type" : "report" }, "uris" : [ "http://www.mendeley.com/documents/?uuid=f6ce55f7-ff2b-4b12-855d-e5b25a533bba" ] } ], "mendeley" : { "formattedCitation" : "(UK NEA, 2011)", "plainTextFormattedCitation" : "(UK NEA, 2011)", "previouslyFormattedCitation" : "(UK NEA, 2011)" }, "properties" : {  }, "schema" : "https://github.com/citation-style-language/schema/raw/master/csl-citation.json" }</w:instrText>
      </w:r>
      <w:r w:rsidRPr="00F02A52">
        <w:rPr>
          <w:lang w:val="en-US"/>
        </w:rPr>
        <w:fldChar w:fldCharType="separate"/>
      </w:r>
      <w:r w:rsidRPr="00F02A52">
        <w:rPr>
          <w:lang w:val="en-US"/>
        </w:rPr>
        <w:t>(UK NEA, 2011)</w:t>
      </w:r>
      <w:r w:rsidRPr="00F02A52">
        <w:rPr>
          <w:lang w:val="en-US"/>
        </w:rPr>
        <w:fldChar w:fldCharType="end"/>
      </w:r>
      <w:r w:rsidRPr="00F02A52">
        <w:rPr>
          <w:lang w:val="en-US"/>
        </w:rPr>
        <w:t>.</w:t>
      </w:r>
    </w:p>
    <w:p w14:paraId="45862FAF" w14:textId="7624035E" w:rsidR="00E97DE0" w:rsidRPr="00F02A52" w:rsidRDefault="00E97DE0" w:rsidP="00E97DE0">
      <w:pPr>
        <w:rPr>
          <w:lang w:val="en-US"/>
        </w:rPr>
      </w:pPr>
      <w:r w:rsidRPr="00F02A52">
        <w:rPr>
          <w:lang w:val="en-US"/>
        </w:rPr>
        <w:lastRenderedPageBreak/>
        <w:t xml:space="preserve">However, a key point of attention is the interaction between environmental accounting and policy. </w:t>
      </w:r>
      <w:r w:rsidRPr="00F02A52">
        <w:rPr>
          <w:lang w:val="en-US"/>
        </w:rPr>
        <w:fldChar w:fldCharType="begin" w:fldLock="1"/>
      </w:r>
      <w:r>
        <w:rPr>
          <w:lang w:val="en-US"/>
        </w:rPr>
        <w:instrText>ADDIN CSL_CITATION { "citationItems" : [ { "id" : "ITEM-1", "itemData" : { "DOI" : "10.1093/oxrep/gru026", "ISSN" : "0266-903X", "abstract" : "The concepts of green growth' and degrowth' occupy central positions in the public debate on the relationship between economic growth and the environment. While proponents of the former approach claim that environmental measures can promote growth by, for example, more efficient use of natural resources, proponents of the latter maintain that environmental integrity can only be upheld by slowing down growth. This paper argues that both approaches constitute inadequate foundations for public policy as they fail to appropriately conceptualize social welfare. We show how policy aimed at social welfare can be understood as managing a portfolio of capital stocks, some of which exhibit the characteristics of commons' (i.e. common pool resources and public goods). We then propose a programme of welfare diagnostics', which aims at establishing minimum thresholds for capital stocks essential to welfare as a guide for real-world policy formulation, and discuss the role of appropriation of natural resource rents for its practical implementation. We conclude by highlighting the central role of scientific policy advice in determining how different conceptions of welfare would be reflected in setting targets and choosing the means to achieve them.", "author" : [ { "dropping-particle" : "", "family" : "Jakob", "given" : "M", "non-dropping-particle" : "", "parse-names" : false, "suffix" : "" }, { "dropping-particle" : "", "family" : "Edenhofer", "given" : "O", "non-dropping-particle" : "", "parse-names" : false, "suffix" : "" } ], "container-title" : "Oxford Review of Economic Policy", "id" : "ITEM-1", "issue" : "3", "issued" : { "date-parts" : [ [ "2015", "2" ] ] }, "page" : "447-468", "title" : "Green growth, degrowth, and the commons", "type" : "article-journal", "volume" : "30" }, "uris" : [ "http://www.mendeley.com/documents/?uuid=2fccc6e8-a9b6-4658-872e-4a2a35248daa" ] } ], "mendeley" : { "formattedCitation" : "(Jakob &amp; Edenhofer, 2015)", "plainTextFormattedCitation" : "(Jakob &amp; Edenhofer, 2015)", "previouslyFormattedCitation" : "(Jakob &amp; Edenhofer, 2015)" }, "properties" : {  }, "schema" : "https://github.com/citation-style-language/schema/raw/master/csl-citation.json" }</w:instrText>
      </w:r>
      <w:r w:rsidRPr="00F02A52">
        <w:rPr>
          <w:lang w:val="en-US"/>
        </w:rPr>
        <w:fldChar w:fldCharType="separate"/>
      </w:r>
      <w:r w:rsidRPr="00F02A52">
        <w:rPr>
          <w:lang w:val="en-US"/>
        </w:rPr>
        <w:t xml:space="preserve">Jakob &amp; Edenhofer </w:t>
      </w:r>
      <w:r w:rsidR="00A50AC4">
        <w:rPr>
          <w:lang w:val="en-US"/>
        </w:rPr>
        <w:t>(</w:t>
      </w:r>
      <w:r w:rsidRPr="00F02A52">
        <w:rPr>
          <w:lang w:val="en-US"/>
        </w:rPr>
        <w:t>2015)</w:t>
      </w:r>
      <w:r w:rsidRPr="00F02A52">
        <w:rPr>
          <w:lang w:val="en-US"/>
        </w:rPr>
        <w:fldChar w:fldCharType="end"/>
      </w:r>
      <w:r w:rsidRPr="00F02A52">
        <w:rPr>
          <w:lang w:val="en-US"/>
        </w:rPr>
        <w:t xml:space="preserve"> conclude that, based on current green accounting systems, it is hardly possible to provide guidance for “real</w:t>
      </w:r>
      <w:r w:rsidR="00A50AC4">
        <w:rPr>
          <w:lang w:val="en-US"/>
        </w:rPr>
        <w:t xml:space="preserve"> </w:t>
      </w:r>
      <w:r w:rsidRPr="00F02A52">
        <w:rPr>
          <w:lang w:val="en-US"/>
        </w:rPr>
        <w:t xml:space="preserve">world-policymaking”. They favour the option of a multi-dimensional concept of “welfare diagnostics”, where policy should focus on establishing “minimum thresholds” or “guardrails” for critical capital stocks that matter for welfare. </w:t>
      </w:r>
      <w:r w:rsidRPr="00F02A52">
        <w:rPr>
          <w:lang w:val="en-US"/>
        </w:rPr>
        <w:fldChar w:fldCharType="begin" w:fldLock="1"/>
      </w:r>
      <w:r>
        <w:rPr>
          <w:lang w:val="en-US"/>
        </w:rPr>
        <w:instrText>ADDIN CSL_CITATION { "citationItems" : [ { "id" : "ITEM-1", "itemData" : { "author" : [ { "dropping-particle" : "", "family" : "Oosterhuis", "given" : "Frans", "non-dropping-particle" : "", "parse-names" : false, "suffix" : "" }, { "dropping-particle" : "van der", "family" : "Esch", "given" : "Stefan", "non-dropping-particle" : "", "parse-names" : false, "suffix" : "" }, { "dropping-particle" : "", "family" : "Hoogervorst", "given" : "Nico", "non-dropping-particle" : "", "parse-names" : false, "suffix" : "" } ], "id" : "ITEM-1", "issued" : { "date-parts" : [ [ "2016" ] ] }, "note" : "NULL", "publisher" : "PBL Netherlands Environmental Assessment Agency", "publisher-place" : "The Hague", "title" : "From statistics to policy. The development and application of environmental statistics and environmental accounts in the Netherlands", "type" : "report" }, "uris" : [ "http://www.mendeley.com/documents/?uuid=16e9fd24-f92b-4d51-bd14-a4c5facd18d4" ] } ], "mendeley" : { "formattedCitation" : "(Oosterhuis, Esch, &amp; Hoogervorst, 2016)", "plainTextFormattedCitation" : "(Oosterhuis, Esch, &amp; Hoogervorst, 2016)", "previouslyFormattedCitation" : "(Oosterhuis, Esch, &amp; Hoogervorst, 2016)" }, "properties" : {  }, "schema" : "https://github.com/citation-style-language/schema/raw/master/csl-citation.json" }</w:instrText>
      </w:r>
      <w:r w:rsidRPr="00F02A52">
        <w:rPr>
          <w:lang w:val="en-US"/>
        </w:rPr>
        <w:fldChar w:fldCharType="separate"/>
      </w:r>
      <w:r w:rsidRPr="00F02A52">
        <w:rPr>
          <w:lang w:val="en-US"/>
        </w:rPr>
        <w:t>Oosterhuis</w:t>
      </w:r>
      <w:r w:rsidR="0075362E">
        <w:rPr>
          <w:i/>
          <w:lang w:val="en-US"/>
        </w:rPr>
        <w:t xml:space="preserve"> et al.</w:t>
      </w:r>
      <w:r w:rsidRPr="00F02A52">
        <w:rPr>
          <w:lang w:val="en-US"/>
        </w:rPr>
        <w:t xml:space="preserve"> </w:t>
      </w:r>
      <w:r w:rsidR="00A50AC4">
        <w:rPr>
          <w:lang w:val="en-US"/>
        </w:rPr>
        <w:t>(</w:t>
      </w:r>
      <w:r w:rsidRPr="00F02A52">
        <w:rPr>
          <w:lang w:val="en-US"/>
        </w:rPr>
        <w:t>2016)</w:t>
      </w:r>
      <w:r w:rsidRPr="00F02A52">
        <w:rPr>
          <w:lang w:val="en-US"/>
        </w:rPr>
        <w:fldChar w:fldCharType="end"/>
      </w:r>
      <w:r w:rsidRPr="00F02A52">
        <w:rPr>
          <w:lang w:val="en-US"/>
        </w:rPr>
        <w:t xml:space="preserve"> name three opportunities to make environmental accounting a more effective tool for policy advice: (i) to improve coordination between providers and users of environmental accounts and cooperation with other organizations both collecting and using accounts; (ii) to enhance interpretation, assessment and policy evaluation based on the accounts, which requires a different set of expertise, including integrated valuation methods, policy instruments, indicator development and modelling, and that this role requires dedicated organizations; and (iii) to use multiple channels for presenting environmental accounts in a policy relevant way. However, for environmental accounting to make a substantial contribution to mainstreaming, there is an urgent need to develop the ways in which i</w:t>
      </w:r>
      <w:r w:rsidR="00D81CD9">
        <w:rPr>
          <w:lang w:val="en-US"/>
        </w:rPr>
        <w:t>t can effectively inform policy</w:t>
      </w:r>
      <w:r w:rsidRPr="00F02A52">
        <w:rPr>
          <w:lang w:val="en-US"/>
        </w:rPr>
        <w:t xml:space="preserve">making. </w:t>
      </w:r>
    </w:p>
    <w:p w14:paraId="47E02A3C" w14:textId="4F5F28B0" w:rsidR="00E97DE0" w:rsidRPr="00F02A52" w:rsidRDefault="00E97DE0" w:rsidP="000226B2">
      <w:pPr>
        <w:pStyle w:val="Caption"/>
      </w:pPr>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8</w:t>
      </w:r>
      <w:r>
        <w:fldChar w:fldCharType="end"/>
      </w:r>
      <w:r w:rsidRPr="00F02A52">
        <w:t>: Ecological footprint and interregional flows</w:t>
      </w:r>
      <w:r w:rsidR="009D7B0F">
        <w:t>.</w:t>
      </w:r>
    </w:p>
    <w:p w14:paraId="7DC11B95" w14:textId="4CC82F19" w:rsidR="00E97DE0" w:rsidRPr="00F02A52" w:rsidRDefault="00E97DE0" w:rsidP="00E97DE0">
      <w:pPr>
        <w:spacing w:line="240" w:lineRule="auto"/>
        <w:rPr>
          <w:sz w:val="20"/>
          <w:szCs w:val="20"/>
          <w:lang w:val="en-US"/>
        </w:rPr>
      </w:pPr>
      <w:r w:rsidRPr="00F02A52">
        <w:rPr>
          <w:sz w:val="20"/>
          <w:szCs w:val="20"/>
          <w:lang w:val="en-US"/>
        </w:rPr>
        <w:t>The impact of production and trade on environment, ecosystems, and species has been demonstrated in various studies (</w:t>
      </w:r>
      <w:r>
        <w:rPr>
          <w:sz w:val="20"/>
          <w:szCs w:val="20"/>
          <w:lang w:val="en-US"/>
        </w:rPr>
        <w:t>see</w:t>
      </w:r>
      <w:r w:rsidRPr="00F02A52">
        <w:rPr>
          <w:sz w:val="20"/>
          <w:szCs w:val="20"/>
          <w:lang w:val="en-US"/>
        </w:rPr>
        <w:t xml:space="preserve"> </w:t>
      </w:r>
      <w:r w:rsidRPr="00591672">
        <w:rPr>
          <w:sz w:val="20"/>
          <w:szCs w:val="20"/>
          <w:lang w:val="en-US"/>
        </w:rPr>
        <w:t>Chapter 2). The</w:t>
      </w:r>
      <w:r w:rsidRPr="00F02A52">
        <w:rPr>
          <w:sz w:val="20"/>
          <w:szCs w:val="20"/>
          <w:lang w:val="en-US"/>
        </w:rPr>
        <w:t xml:space="preserve"> ecological footprint is an important tool which can be disaggregated into diverse footprints, e.g. for imports, exports and domestic production. This de-composition can be useful for policymakers in understanding the regional and international trade impact. Andersson &amp; Lindroth </w:t>
      </w:r>
      <w:r w:rsidRPr="00F02A52">
        <w:rPr>
          <w:sz w:val="20"/>
          <w:szCs w:val="20"/>
          <w:lang w:val="en-US"/>
        </w:rPr>
        <w:fldChar w:fldCharType="begin" w:fldLock="1"/>
      </w:r>
      <w:r>
        <w:rPr>
          <w:sz w:val="20"/>
          <w:szCs w:val="20"/>
          <w:lang w:val="en-US"/>
        </w:rPr>
        <w:instrText>ADDIN CSL_CITATION { "citationItems" : [ { "id" : "ITEM-1", "itemData" : { "DOI" : "10.1016/S0921-8009(00)00272-X", "ISBN" : "0921-8009", "ISSN" : "09218009", "PMID" : "96320881", "abstract" : "International trade, although balanced in monetary terms, may be unequal in terms of the exchange of biomass and sink-capacity. It may also be unilaterally or mutually unsustainable if it implies the overuse of the biocapacity in either one or both of the trading partners. In this article, the ecological footprint concept is used to distinguish different types of ecologically unsustainable trade, but the issue of the possible effects of trade on the ecological footprints is also raised. We distinguish four such effects: an allocative effect, an income effect, a rich-country-illusion effect, and a terms-of-trade effect. Since international trade can be a subtle mechanism by which ecological sustainability is preserved locally by means of importing biomass and sink-capacity from other countries, it can also blur the view of responsibility for the ecological effects of production and consumption. At the end of this article, some ethical and political dilemmas related to these issues are raised. ?? 2001 Elsevier Science B.V.", "author" : [ { "dropping-particle" : "", "family" : "Andersson", "given" : "J. O.", "non-dropping-particle" : "", "parse-names" : false, "suffix" : "" }, { "dropping-particle" : "", "family" : "Lindroth", "given" : "M.", "non-dropping-particle" : "", "parse-names" : false, "suffix" : "" } ], "container-title" : "Ecological Economics", "id" : "ITEM-1", "issue" : "1", "issued" : { "date-parts" : [ [ "2001" ] ] }, "note" : "NULL", "page" : "113-122", "title" : "Ecologically unsustainable trade", "type" : "article-journal", "volume" : "37" }, "suppress-author" : 1, "uris" : [ "http://www.mendeley.com/documents/?uuid=48d00d0a-0d99-4390-a6ae-23ddecf98a67" ] } ], "mendeley" : { "formattedCitation" : "(2001)", "plainTextFormattedCitation" : "(2001)", "previouslyFormattedCitation" : "(2001)" }, "properties" : {  }, "schema" : "https://github.com/citation-style-language/schema/raw/master/csl-citation.json" }</w:instrText>
      </w:r>
      <w:r w:rsidRPr="00F02A52">
        <w:rPr>
          <w:sz w:val="20"/>
          <w:szCs w:val="20"/>
          <w:lang w:val="en-US"/>
        </w:rPr>
        <w:fldChar w:fldCharType="separate"/>
      </w:r>
      <w:r w:rsidRPr="00F02A52">
        <w:rPr>
          <w:sz w:val="20"/>
          <w:szCs w:val="20"/>
          <w:lang w:val="en-US"/>
        </w:rPr>
        <w:t>(2001)</w:t>
      </w:r>
      <w:r w:rsidRPr="00F02A52">
        <w:rPr>
          <w:sz w:val="20"/>
          <w:szCs w:val="20"/>
          <w:lang w:val="en-US"/>
        </w:rPr>
        <w:fldChar w:fldCharType="end"/>
      </w:r>
      <w:r w:rsidRPr="00F02A52">
        <w:rPr>
          <w:sz w:val="20"/>
          <w:szCs w:val="20"/>
          <w:lang w:val="en-US"/>
        </w:rPr>
        <w:t xml:space="preserve"> list four different ways in which trade may affect ecological footprint: (i) a positive ”allocation effect”, which reduces the ecological footprint as trade enables specialization of countries on products with higher domestic productivity; (ii) a negative ”income effect”, which increases the ecological footprint as trade leads to higher domestic income, and thereby, consumption; (iii) a negative ”rich-country-illusion effect”, which highlights the false impression in rich countries that their lifestyle is sustainable thanks to the possibility of importing bio-</w:t>
      </w:r>
      <w:r w:rsidR="00A50AC4">
        <w:rPr>
          <w:sz w:val="20"/>
          <w:szCs w:val="20"/>
          <w:lang w:val="en-US"/>
        </w:rPr>
        <w:t xml:space="preserve"> </w:t>
      </w:r>
      <w:r w:rsidRPr="00F02A52">
        <w:rPr>
          <w:sz w:val="20"/>
          <w:szCs w:val="20"/>
          <w:lang w:val="en-US"/>
        </w:rPr>
        <w:t>and sink</w:t>
      </w:r>
      <w:r w:rsidR="00A50AC4">
        <w:rPr>
          <w:sz w:val="20"/>
          <w:szCs w:val="20"/>
          <w:lang w:val="en-US"/>
        </w:rPr>
        <w:t xml:space="preserve"> </w:t>
      </w:r>
      <w:r w:rsidRPr="00F02A52">
        <w:rPr>
          <w:sz w:val="20"/>
          <w:szCs w:val="20"/>
          <w:lang w:val="en-US"/>
        </w:rPr>
        <w:t xml:space="preserve">capacity from poorer countries; and (iv) a negative “terms-of-trade distortion effect”, which hints at the tendency of poorer countries to exploit natural resources beyond sustainable levels to avoid falling terms-of-trade during boost periods in world demand. </w:t>
      </w:r>
    </w:p>
    <w:p w14:paraId="744C1085" w14:textId="2BA8A8FB" w:rsidR="00E97DE0" w:rsidRPr="00F02A52" w:rsidRDefault="00E97DE0" w:rsidP="00E97DE0">
      <w:pPr>
        <w:spacing w:line="240" w:lineRule="auto"/>
        <w:rPr>
          <w:sz w:val="20"/>
          <w:szCs w:val="20"/>
          <w:lang w:val="en-US"/>
        </w:rPr>
      </w:pPr>
      <w:r w:rsidRPr="00F02A52">
        <w:rPr>
          <w:sz w:val="20"/>
          <w:szCs w:val="20"/>
          <w:lang w:val="en-US"/>
        </w:rPr>
        <w:t>Lenzen and co</w:t>
      </w:r>
      <w:r>
        <w:rPr>
          <w:sz w:val="20"/>
          <w:szCs w:val="20"/>
          <w:lang w:val="en-US"/>
        </w:rPr>
        <w:t>-</w:t>
      </w:r>
      <w:r w:rsidRPr="00F02A52">
        <w:rPr>
          <w:sz w:val="20"/>
          <w:szCs w:val="20"/>
          <w:lang w:val="en-US"/>
        </w:rPr>
        <w:t xml:space="preserve">authors </w:t>
      </w:r>
      <w:r w:rsidRPr="00F02A52">
        <w:rPr>
          <w:sz w:val="20"/>
          <w:szCs w:val="20"/>
          <w:lang w:val="en-US"/>
        </w:rPr>
        <w:fldChar w:fldCharType="begin" w:fldLock="1"/>
      </w:r>
      <w:r>
        <w:rPr>
          <w:sz w:val="20"/>
          <w:szCs w:val="20"/>
          <w:lang w:val="en-US"/>
        </w:rPr>
        <w:instrText>ADDIN CSL_CITATION { "citationItems" : [ { "id" : "ITEM-1", "itemData" : { "DOI" : "10.1038/nature11145", "ISBN" : "0028-0836", "ISSN" : "0028-0836", "PMID" : "22678290", "abstract" : "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 "author" : [ { "dropping-particle" : "", "family" : "Lenzen", "given" : "M.", "non-dropping-particle" : "", "parse-names" : false, "suffix" : "" }, { "dropping-particle" : "", "family" : "Moran", "given" : "D.", "non-dropping-particle" : "", "parse-names" : false, "suffix" : "" }, { "dropping-particle" : "", "family" : "Kanemoto", "given" : "K.", "non-dropping-particle" : "", "parse-names" : false, "suffix" : "" }, { "dropping-particle" : "", "family" : "Foran", "given" : "B.", "non-dropping-particle" : "", "parse-names" : false, "suffix" : "" }, { "dropping-particle" : "", "family" : "Lobefaro", "given" : "L.", "non-dropping-particle" : "", "parse-names" : false, "suffix" : "" }, { "dropping-particle" : "", "family" : "Geschke", "given" : "Arne", "non-dropping-particle" : "", "parse-names" : false, "suffix" : "" } ], "container-title" : "Nature", "id" : "ITEM-1", "issued" : { "date-parts" : [ [ "2012" ] ] }, "page" : "109-112", "title" : "International trade drives biodiversity threats in developing nations", "type" : "article-journal", "volume" : "486" }, "uris" : [ "http://www.mendeley.com/documents/?uuid=aeba01c5-5b7e-419c-bde7-f0b148b6c1b5" ] } ], "mendeley" : { "formattedCitation" : "(Lenzen et al., 2012)", "plainTextFormattedCitation" : "(Lenzen et al., 2012)", "previouslyFormattedCitation" : "(Lenzen et al., 2012)" }, "properties" : {  }, "schema" : "https://github.com/citation-style-language/schema/raw/master/csl-citation.json" }</w:instrText>
      </w:r>
      <w:r w:rsidRPr="00F02A52">
        <w:rPr>
          <w:sz w:val="20"/>
          <w:szCs w:val="20"/>
          <w:lang w:val="en-US"/>
        </w:rPr>
        <w:fldChar w:fldCharType="separate"/>
      </w:r>
      <w:r w:rsidRPr="00F02A52">
        <w:rPr>
          <w:sz w:val="20"/>
          <w:szCs w:val="20"/>
          <w:lang w:val="en-US"/>
        </w:rPr>
        <w:t>(2012)</w:t>
      </w:r>
      <w:r w:rsidRPr="00F02A52">
        <w:rPr>
          <w:sz w:val="20"/>
          <w:szCs w:val="20"/>
          <w:lang w:val="en-US"/>
        </w:rPr>
        <w:fldChar w:fldCharType="end"/>
      </w:r>
      <w:r w:rsidRPr="00F02A52">
        <w:rPr>
          <w:sz w:val="20"/>
          <w:szCs w:val="20"/>
          <w:lang w:val="en-US"/>
        </w:rPr>
        <w:t xml:space="preserve"> argue that several species are in danger of extinction due to international trade along complex routes. The authors show evidence that international trade threatens 30% of global species. Furthermore, the consumption footprint of imported coffee, tea, sugar, textiles, fish and other manufactured items happens to be much larger abroad than in the country producing the good. Similarly, </w:t>
      </w:r>
      <w:r w:rsidRPr="00F02A52">
        <w:rPr>
          <w:sz w:val="20"/>
          <w:szCs w:val="20"/>
          <w:lang w:val="en-US"/>
        </w:rPr>
        <w:fldChar w:fldCharType="begin" w:fldLock="1"/>
      </w:r>
      <w:r>
        <w:rPr>
          <w:sz w:val="20"/>
          <w:szCs w:val="20"/>
          <w:lang w:val="en-US"/>
        </w:rPr>
        <w:instrText>ADDIN CSL_CITATION { "citationItems" : [ { "id" : "ITEM-1", "itemData" : { "DOI" : "10.1016/j.ecolind.2015.10.022", "ISSN" : "1470160X", "abstract" : "The aim of this paper is to investigate whether countries tend to relocate their ecological footprint as they grow richer. The analysis is carried out for a panel of 116 countries by employing the production and import components of the ecological footprint data of the Global Footprint Network for the period 2004-2008. With few exceptions, the existing Environmental Kuznets Curve (EKC) literature concentrates only on the income-environmental degradation nexus in the home country and neglects the negative consequences of home consumption spilled out. Controlling for the effects of openness to trade, biological capacity, population density, industry share and energy per capita as well as stringency of environmental regulation and environmental regulation enforcement, we detect an EKC-type relationship only between per capita income and footprint of domestic production. Within the income range, import footprint is found to be monotonically increasing with income. Moreover, we find that domestic environmental regulations do not influence country decisions to import environmentally harmful products from abroad; but they do affect domestic production characteristics. Hence, our findings indicate the importance of environmental regulations and provide support for the \"Pollution Haven\" and \"Race-to-the-Bottom\" hypotheses.", "author" : [ { "dropping-particle" : "", "family" : "A\u015f\u0131c\u0131", "given" : "Ahmet At\u0131l", "non-dropping-particle" : "", "parse-names" : false, "suffix" : "" }, { "dropping-particle" : "", "family" : "Acar", "given" : "Sevil", "non-dropping-particle" : "", "parse-names" : false, "suffix" : "" } ], "container-title" : "Ecological Indicators", "id" : "ITEM-1", "issued" : { "date-parts" : [ [ "2016" ] ] }, "note" : "NULL", "page" : "707-714", "title" : "Does income growth relocate ecological footprint?", "type" : "article-journal", "volume" : "61" }, "uris" : [ "http://www.mendeley.com/documents/?uuid=6df1e386-30ab-487b-96d8-8a05d7d52f12" ] } ], "mendeley" : { "formattedCitation" : "(A\u015f\u0131c\u0131 &amp; Acar, 2016)", "plainTextFormattedCitation" : "(A\u015f\u0131c\u0131 &amp; Acar, 2016)", "previouslyFormattedCitation" : "(A\u015f\u0131c\u0131 &amp; Acar, 2016)"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Aşıcı &amp; Acar </w:t>
      </w:r>
      <w:r w:rsidR="00A50AC4">
        <w:rPr>
          <w:sz w:val="20"/>
          <w:szCs w:val="20"/>
          <w:lang w:val="en-US"/>
        </w:rPr>
        <w:t>(</w:t>
      </w:r>
      <w:r w:rsidRPr="00F02A52">
        <w:rPr>
          <w:sz w:val="20"/>
          <w:szCs w:val="20"/>
          <w:lang w:val="en-US"/>
        </w:rPr>
        <w:t>2016)</w:t>
      </w:r>
      <w:r w:rsidRPr="00F02A52">
        <w:rPr>
          <w:sz w:val="20"/>
          <w:szCs w:val="20"/>
          <w:lang w:val="en-US"/>
        </w:rPr>
        <w:fldChar w:fldCharType="end"/>
      </w:r>
      <w:r w:rsidRPr="00F02A52">
        <w:rPr>
          <w:sz w:val="20"/>
          <w:szCs w:val="20"/>
          <w:lang w:val="en-US"/>
        </w:rPr>
        <w:t xml:space="preserve"> find that countries tend to relocate their ecological footprint as their income increases. The analysis was carried out for a panel of 116 countries by employing the production and import components of the ecological footprint data of the Global Footprint Network for the period 2004</w:t>
      </w:r>
      <w:r w:rsidR="00A50AC4">
        <w:rPr>
          <w:sz w:val="20"/>
          <w:szCs w:val="20"/>
          <w:lang w:val="en-US"/>
        </w:rPr>
        <w:t>-</w:t>
      </w:r>
      <w:r w:rsidRPr="00F02A52">
        <w:rPr>
          <w:sz w:val="20"/>
          <w:szCs w:val="20"/>
          <w:lang w:val="en-US"/>
        </w:rPr>
        <w:t xml:space="preserve">2008. Within the income range of the selected countries, the import footprint was found to increase with income. Another study found that footprints of, for example, Turkish imports and exports increased with income during the period 1961–2008 </w:t>
      </w:r>
      <w:r w:rsidRPr="00F02A52">
        <w:rPr>
          <w:sz w:val="20"/>
          <w:szCs w:val="20"/>
          <w:lang w:val="en-US"/>
        </w:rPr>
        <w:fldChar w:fldCharType="begin" w:fldLock="1"/>
      </w:r>
      <w:r>
        <w:rPr>
          <w:sz w:val="20"/>
          <w:szCs w:val="20"/>
          <w:lang w:val="en-US"/>
        </w:rPr>
        <w:instrText>ADDIN CSL_CITATION { "citationItems" : [ { "id" : "ITEM-1", "itemData" : { "DOI" : "10.1080/17938120.2017.1288475", "ISSN" : "1793-8120", "author" : [ { "dropping-particle" : "", "family" : "Acar", "given" : "Sevil", "non-dropping-particle" : "", "parse-names" : false, "suffix" : "" }, { "dropping-particle" : "", "family" : "A\u015f\u0131c\u0131", "given" : "Ahmet At\u0131l", "non-dropping-particle" : "", "parse-names" : false, "suffix" : "" } ], "container-title" : "Middle East Development Journal", "id" : "ITEM-1", "issue" : "0", "issued" : { "date-parts" : [ [ "2017" ] ] }, "page" : "1-15", "publisher" : "Taylor &amp; Francis", "title" : "Nature and economic growth in Turkey: what does ecological footprint imply?", "type" : "article-journal", "volume" : "0" }, "uris" : [ "http://www.mendeley.com/documents/?uuid=a71690ab-b2f0-4458-affb-8ce686ec4afc" ] } ], "mendeley" : { "formattedCitation" : "(Acar &amp; A\u015f\u0131c\u0131, 2017)", "plainTextFormattedCitation" : "(Acar &amp; A\u015f\u0131c\u0131, 2017)", "previouslyFormattedCitation" : "(Acar &amp; A\u015f\u0131c\u0131, 2017)" }, "properties" : {  }, "schema" : "https://github.com/citation-style-language/schema/raw/master/csl-citation.json" }</w:instrText>
      </w:r>
      <w:r w:rsidRPr="00F02A52">
        <w:rPr>
          <w:sz w:val="20"/>
          <w:szCs w:val="20"/>
          <w:lang w:val="en-US"/>
        </w:rPr>
        <w:fldChar w:fldCharType="separate"/>
      </w:r>
      <w:r w:rsidRPr="00F02A52">
        <w:rPr>
          <w:sz w:val="20"/>
          <w:szCs w:val="20"/>
          <w:lang w:val="en-US"/>
        </w:rPr>
        <w:t>(Acar &amp; Aşıcı, 2017)</w:t>
      </w:r>
      <w:r w:rsidRPr="00F02A52">
        <w:rPr>
          <w:sz w:val="20"/>
          <w:szCs w:val="20"/>
          <w:lang w:val="en-US"/>
        </w:rPr>
        <w:fldChar w:fldCharType="end"/>
      </w:r>
      <w:r w:rsidRPr="00F02A52">
        <w:rPr>
          <w:sz w:val="20"/>
          <w:szCs w:val="20"/>
          <w:lang w:val="en-US"/>
        </w:rPr>
        <w:t xml:space="preserve">. This implies that countries tend to export the negative consequences of their consumption through imports rather than producing the environmentally harmful products domestically. </w:t>
      </w:r>
    </w:p>
    <w:p w14:paraId="2522C603" w14:textId="74C37121" w:rsidR="00E97DE0" w:rsidRPr="00F02A52" w:rsidRDefault="00E97DE0" w:rsidP="00E97DE0">
      <w:pPr>
        <w:spacing w:line="240" w:lineRule="auto"/>
        <w:rPr>
          <w:bCs/>
          <w:lang w:val="en-US"/>
        </w:rPr>
      </w:pPr>
      <w:r w:rsidRPr="00F02A52">
        <w:rPr>
          <w:sz w:val="20"/>
          <w:szCs w:val="20"/>
          <w:lang w:val="en-US"/>
        </w:rPr>
        <w:t xml:space="preserve">Weighell </w:t>
      </w:r>
      <w:r w:rsidRPr="00F02A52">
        <w:rPr>
          <w:sz w:val="20"/>
          <w:szCs w:val="20"/>
          <w:lang w:val="en-US"/>
        </w:rPr>
        <w:fldChar w:fldCharType="begin" w:fldLock="1"/>
      </w:r>
      <w:r>
        <w:rPr>
          <w:sz w:val="20"/>
          <w:szCs w:val="20"/>
          <w:lang w:val="en-US"/>
        </w:rPr>
        <w:instrText>ADDIN CSL_CITATION { "citationItems" : [ { "id" : "ITEM-1", "itemData" : { "ISBN" : "9789280731644", "abstract" : "The UK is increasingly drawing on the services of overseas ecosystems to support its own economic growth. The UK's landmass cannot provide all the ecosystem services required to support the national economy. Access to overseas ecosystem , particularly(for , fibre) , is essential . This dependence makes the protection of the long - term functionality of these . National consumption of minerals and fossil fuels reflects economic cycles . Domestic biomass consumption does not ; its steady growth within the UK ' s economy over the last 40 years has primarily been related to population size 1. Withdomesticproductionrelativelystable,growthintheuseofbiomassbytheUK'seconomyhasbeensupportedbyagrowthinimports,startingfrom1980andpeakingin20021.Recently,importedbiomassflowappearstohavestabilisedatapproximately50(t/yr),butbioenergy,including.1wellestablishedApproximatelyonethirdofthebiomassusedbytheUKcomesfromoverseasaccordingtoEnvironmentalAccountspreparedbytheOfficeforNationalStatistics.Thisdataindicatesanannualbiomassflowthroughtheeconomyof150milliontonnesbasedondomesticproductionofapproximately100milliontonnes(fromagriculture,forestryandfisheries)andimportsof50milliontonnes.Exportsare20milliontonnes,sonetannualbiomassconsumptionbytheUKeconomyisapproximately/yr,which.1/capita.TotaloverseaslandrequirementforbiomassexportedtotheUKwasapproximately14millionhectares(ha)in20082.Thethe.Provision(for)andforest(timber,pulp)accountsremaining.2establishedbutincompleteevidenceThemajorityoftheoverseasbiomassutilisedbytheUK'seconomycomesfromthePalearcticRealm(includingtheEUandwiderEurope)andhasalandrequirementof8.5millionha2.In,theNeotropicalRealm(SouthAmerica)tosupplybiomasstotheUKwasapproximately2.4.Approximately.3(NorthAmerica)andOceaniaRealms.ImportsfromtheAfrotropicalRealm(Sub-SaharanAfrica)are,000.2establishedbutincompleteevidenceApproximately10millionoftheUK's14millionhaofoverseaslanduseimpactcanbeassignedtofourindividualbiomes2.BorealForestTaigaandTemperateof.Impactsthrough;thethe.LandelsewhereSouth/Sub-tropicalEast.2establishedbutincompleteevidence*Each,based-box,where,withscale.Superscript.Fullassigned.1.", "author" : [ { "dropping-particle" : "", "family" : "Weighell", "given" : "Tony", "non-dropping-particle" : "", "parse-names" : false, "suffix" : "" } ], "chapter-number" : "21", "container-title" : "The UK National Ecosystem Assessment Technical Report", "id" : "ITEM-1", "issued" : { "date-parts" : [ [ "2011" ] ] }, "note" : "NULL", "page" : "1045-1066", "publisher" : "UNEP-WCMC, Cambridge", "title" : "UK Dependence on non-UK Ecosystem Services", "type" : "chapter" }, "uris" : [ "http://www.mendeley.com/documents/?uuid=fa6606e5-fce6-4cf5-9e18-f81ee78ff4bd" ] } ], "mendeley" : { "formattedCitation" : "(Weighell, 2011)", "plainTextFormattedCitation" : "(Weighell, 2011)", "previouslyFormattedCitation" : "(Weighell, 2011)" }, "properties" : {  }, "schema" : "https://github.com/citation-style-language/schema/raw/master/csl-citation.json" }</w:instrText>
      </w:r>
      <w:r w:rsidRPr="00F02A52">
        <w:rPr>
          <w:sz w:val="20"/>
          <w:szCs w:val="20"/>
          <w:lang w:val="en-US"/>
        </w:rPr>
        <w:fldChar w:fldCharType="separate"/>
      </w:r>
      <w:r w:rsidRPr="00F02A52">
        <w:rPr>
          <w:sz w:val="20"/>
          <w:szCs w:val="20"/>
          <w:lang w:val="en-US"/>
        </w:rPr>
        <w:t>(2011)</w:t>
      </w:r>
      <w:r w:rsidRPr="00F02A52">
        <w:rPr>
          <w:sz w:val="20"/>
          <w:szCs w:val="20"/>
          <w:lang w:val="en-US"/>
        </w:rPr>
        <w:fldChar w:fldCharType="end"/>
      </w:r>
      <w:r w:rsidRPr="00F02A52">
        <w:rPr>
          <w:sz w:val="20"/>
          <w:szCs w:val="20"/>
          <w:lang w:val="en-US"/>
        </w:rPr>
        <w:t xml:space="preserve"> proposes biomass material flow analysis as a framework for policy implementation. His study shows that the UK’s biomass imports (except from Northern America) supply around 30% of the UK’s overseas land requirements, thereby leading to important environmental changes in these regions. The recognition of the original source of biomass helps to design targeted international policies in favour of biodiversity and </w:t>
      </w:r>
      <w:r>
        <w:rPr>
          <w:sz w:val="20"/>
          <w:szCs w:val="20"/>
          <w:lang w:val="en-US"/>
        </w:rPr>
        <w:t>nature’s contributions to people</w:t>
      </w:r>
      <w:r w:rsidRPr="00F02A52">
        <w:rPr>
          <w:sz w:val="20"/>
          <w:szCs w:val="20"/>
          <w:lang w:val="en-US"/>
        </w:rPr>
        <w:t xml:space="preserve">. In addition to supply-side concerns, demand-side policies have the potential to alter the impacts of biomass flows. For instance, a more efficient use of biomass especially through a reduction in waste along the food chain, can substantially impact national and international biomass demand </w:t>
      </w:r>
      <w:r w:rsidRPr="00F02A52">
        <w:rPr>
          <w:sz w:val="20"/>
          <w:szCs w:val="20"/>
          <w:lang w:val="en-US"/>
        </w:rPr>
        <w:fldChar w:fldCharType="begin" w:fldLock="1"/>
      </w:r>
      <w:r>
        <w:rPr>
          <w:sz w:val="20"/>
          <w:szCs w:val="20"/>
          <w:lang w:val="en-US"/>
        </w:rPr>
        <w:instrText>ADDIN CSL_CITATION { "citationItems" : [ { "id" : "ITEM-1", "itemData" : { "ISBN" : "9789280731644", "abstract" : "The UK is increasingly drawing on the services of overseas ecosystems to support its own economic growth. The UK's landmass cannot provide all the ecosystem services required to support the national economy. Access to overseas ecosystem , particularly(for , fibre) , is essential . This dependence makes the protection of the long - term functionality of these . National consumption of minerals and fossil fuels reflects economic cycles . Domestic biomass consumption does not ; its steady growth within the UK ' s economy over the last 40 years has primarily been related to population size 1. Withdomesticproductionrelativelystable,growthintheuseofbiomassbytheUK'seconomyhasbeensupportedbyagrowthinimports,startingfrom1980andpeakingin20021.Recently,importedbiomassflowappearstohavestabilisedatapproximately50(t/yr),butbioenergy,including.1wellestablishedApproximatelyonethirdofthebiomassusedbytheUKcomesfromoverseasaccordingtoEnvironmentalAccountspreparedbytheOfficeforNationalStatistics.Thisdataindicatesanannualbiomassflowthroughtheeconomyof150milliontonnesbasedondomesticproductionofapproximately100milliontonnes(fromagriculture,forestryandfisheries)andimportsof50milliontonnes.Exportsare20milliontonnes,sonetannualbiomassconsumptionbytheUKeconomyisapproximately/yr,which.1/capita.TotaloverseaslandrequirementforbiomassexportedtotheUKwasapproximately14millionhectares(ha)in20082.Thethe.Provision(for)andforest(timber,pulp)accountsremaining.2establishedbutincompleteevidenceThemajorityoftheoverseasbiomassutilisedbytheUK'seconomycomesfromthePalearcticRealm(includingtheEUandwiderEurope)andhasalandrequirementof8.5millionha2.In,theNeotropicalRealm(SouthAmerica)tosupplybiomasstotheUKwasapproximately2.4.Approximately.3(NorthAmerica)andOceaniaRealms.ImportsfromtheAfrotropicalRealm(Sub-SaharanAfrica)are,000.2establishedbutincompleteevidenceApproximately10millionoftheUK's14millionhaofoverseaslanduseimpactcanbeassignedtofourindividualbiomes2.BorealForestTaigaandTemperateof.Impactsthrough;thethe.LandelsewhereSouth/Sub-tropicalEast.2establishedbutincompleteevidence*Each,based-box,where,withscale.Superscript.Fullassigned.1.", "author" : [ { "dropping-particle" : "", "family" : "Weighell", "given" : "Tony", "non-dropping-particle" : "", "parse-names" : false, "suffix" : "" } ], "chapter-number" : "21", "container-title" : "The UK National Ecosystem Assessment Technical Report", "id" : "ITEM-1", "issued" : { "date-parts" : [ [ "2011" ] ] }, "note" : "NULL", "page" : "1045-1066", "publisher" : "UNEP-WCMC, Cambridge", "title" : "UK Dependence on non-UK Ecosystem Services", "type" : "chapter" }, "uris" : [ "http://www.mendeley.com/documents/?uuid=fa6606e5-fce6-4cf5-9e18-f81ee78ff4bd" ] } ], "mendeley" : { "formattedCitation" : "(Weighell, 2011)", "plainTextFormattedCitation" : "(Weighell, 2011)", "previouslyFormattedCitation" : "(Weighell, 2011)" }, "properties" : {  }, "schema" : "https://github.com/citation-style-language/schema/raw/master/csl-citation.json" }</w:instrText>
      </w:r>
      <w:r w:rsidRPr="00F02A52">
        <w:rPr>
          <w:sz w:val="20"/>
          <w:szCs w:val="20"/>
          <w:lang w:val="en-US"/>
        </w:rPr>
        <w:fldChar w:fldCharType="separate"/>
      </w:r>
      <w:r w:rsidRPr="00F02A52">
        <w:rPr>
          <w:sz w:val="20"/>
          <w:szCs w:val="20"/>
          <w:lang w:val="en-US"/>
        </w:rPr>
        <w:t>(Weighell, 2011)</w:t>
      </w:r>
      <w:r w:rsidRPr="00F02A52">
        <w:rPr>
          <w:sz w:val="20"/>
          <w:szCs w:val="20"/>
          <w:lang w:val="en-US"/>
        </w:rPr>
        <w:fldChar w:fldCharType="end"/>
      </w:r>
      <w:r w:rsidRPr="00F02A52">
        <w:rPr>
          <w:sz w:val="20"/>
          <w:szCs w:val="20"/>
          <w:lang w:val="en-US"/>
        </w:rPr>
        <w:t xml:space="preserve">. As the material flow analysis helps to identify the imports, exports and domestic extraction of environmental resources, it is also utilized in relation to sustainable development in Switzerland. The Swiss government's Sustainable Development Strategy </w:t>
      </w:r>
      <w:r w:rsidRPr="00F02A52">
        <w:rPr>
          <w:sz w:val="20"/>
          <w:szCs w:val="20"/>
          <w:lang w:val="en-US"/>
        </w:rPr>
        <w:fldChar w:fldCharType="begin" w:fldLock="1"/>
      </w:r>
      <w:r>
        <w:rPr>
          <w:sz w:val="20"/>
          <w:szCs w:val="20"/>
          <w:lang w:val="en-US"/>
        </w:rPr>
        <w:instrText>ADDIN CSL_CITATION { "citationItems" : [ { "id" : "ITEM-1", "itemData" : { "ISBN" : "3455317308", "author" : [ { "dropping-particle" : "", "family" : "Swiss Federal Council", "given" : "", "non-dropping-particle" : "", "parse-names" : false, "suffix" : "" } ], "container-title" : "Bern: Swiss Federal Council", "id" : "ITEM-1", "issue" : "April 2008", "issued" : { "date-parts" : [ [ "2008" ] ] }, "note" : "NULL", "title" : "Sustainable development strategy: guidelines and action plan 2008\u20132011", "type" : "report" }, "uris" : [ "http://www.mendeley.com/documents/?uuid=17ef70ba-eb13-4028-9fad-86f212cd2f44" ] } ], "mendeley" : { "formattedCitation" : "(Swiss Federal Council, 2008)", "plainTextFormattedCitation" : "(Swiss Federal Council, 2008)", "previouslyFormattedCitation" : "(Swiss Federal Council, 2008)" }, "properties" : {  }, "schema" : "https://github.com/citation-style-language/schema/raw/master/csl-citation.json" }</w:instrText>
      </w:r>
      <w:r w:rsidRPr="00F02A52">
        <w:rPr>
          <w:sz w:val="20"/>
          <w:szCs w:val="20"/>
          <w:lang w:val="en-US"/>
        </w:rPr>
        <w:fldChar w:fldCharType="separate"/>
      </w:r>
      <w:r w:rsidRPr="00F02A52">
        <w:rPr>
          <w:sz w:val="20"/>
          <w:szCs w:val="20"/>
          <w:lang w:val="en-US"/>
        </w:rPr>
        <w:t>(Swiss Federal Council, 2008)</w:t>
      </w:r>
      <w:r w:rsidRPr="00F02A52">
        <w:rPr>
          <w:sz w:val="20"/>
          <w:szCs w:val="20"/>
          <w:lang w:val="en-US"/>
        </w:rPr>
        <w:fldChar w:fldCharType="end"/>
      </w:r>
      <w:r w:rsidRPr="00F02A52">
        <w:rPr>
          <w:sz w:val="20"/>
          <w:szCs w:val="20"/>
          <w:lang w:val="en-US"/>
        </w:rPr>
        <w:t xml:space="preserve"> puts forward the Integrated Product Policy as a means to attain several sustainable development goals. For instance, sustainable material management targeting the reduction of consumption and environmental damage along with product quality improvements is part of the Integrated Product Policy.</w:t>
      </w:r>
    </w:p>
    <w:p w14:paraId="42133921" w14:textId="77777777" w:rsidR="00E97DE0" w:rsidRPr="00F02A52" w:rsidRDefault="00E97DE0" w:rsidP="00E97DE0">
      <w:pPr>
        <w:rPr>
          <w:b/>
          <w:sz w:val="20"/>
          <w:szCs w:val="20"/>
          <w:lang w:val="en-US"/>
        </w:rPr>
      </w:pPr>
      <w:r w:rsidRPr="00F02A52">
        <w:rPr>
          <w:b/>
          <w:sz w:val="20"/>
          <w:szCs w:val="20"/>
          <w:lang w:val="en-US"/>
        </w:rPr>
        <w:lastRenderedPageBreak/>
        <w:t>End of Box 6.8</w:t>
      </w:r>
    </w:p>
    <w:p w14:paraId="7683913C" w14:textId="77777777" w:rsidR="00E97DE0" w:rsidRPr="00F02A52" w:rsidRDefault="00E97DE0" w:rsidP="00E97DE0">
      <w:pPr>
        <w:rPr>
          <w:b/>
          <w:sz w:val="20"/>
          <w:szCs w:val="20"/>
          <w:lang w:val="en-US"/>
        </w:rPr>
      </w:pPr>
    </w:p>
    <w:p w14:paraId="30679A5E" w14:textId="77777777" w:rsidR="00E97DE0" w:rsidRPr="00F02A52" w:rsidRDefault="00E97DE0" w:rsidP="00C12D55">
      <w:pPr>
        <w:pStyle w:val="Heading4"/>
      </w:pPr>
      <w:bookmarkStart w:id="1890" w:name="_Toc519504854"/>
      <w:r w:rsidRPr="00F02A52">
        <w:t>Sustainable consumption and production</w:t>
      </w:r>
      <w:bookmarkEnd w:id="1890"/>
    </w:p>
    <w:p w14:paraId="1199CD76" w14:textId="505D9A2E" w:rsidR="00E97DE0" w:rsidRPr="00F02A52" w:rsidRDefault="00E97DE0" w:rsidP="00E97DE0">
      <w:pPr>
        <w:rPr>
          <w:lang w:val="en-US"/>
        </w:rPr>
      </w:pPr>
      <w:r w:rsidRPr="00F02A52">
        <w:rPr>
          <w:lang w:val="en-US"/>
        </w:rPr>
        <w:t xml:space="preserve">Sustainable consumption and production is the result of actions taken by many different actors, from producers to final consumers (see </w:t>
      </w:r>
      <w:r w:rsidR="00E14291">
        <w:rPr>
          <w:b/>
          <w:lang w:val="en-US"/>
        </w:rPr>
        <w:t>Figure 6.14</w:t>
      </w:r>
      <w:r w:rsidRPr="00F02A52">
        <w:rPr>
          <w:lang w:val="en-US"/>
        </w:rPr>
        <w:t xml:space="preserve">). The supply-chain perspective enables a comprehensive view on production and consumption, and provides information on relevant relations and possible opportunities for mainstreaming actions. </w:t>
      </w:r>
      <w:r>
        <w:rPr>
          <w:lang w:val="en-US"/>
        </w:rPr>
        <w:t>The United Nations Environment Programme’s</w:t>
      </w:r>
      <w:r w:rsidRPr="00F02A52">
        <w:rPr>
          <w:lang w:val="en-US"/>
        </w:rPr>
        <w:t xml:space="preserve"> sustainable consumption and production clearinghouse shows 149 sustainable consumption and production initiatives in Europe and Central Asia, many of which contribute to reducing pressures on biodiversity and ecosystem services as they focus on agri-food, chemicals, mining, waste, building and construction, energy, manufacturing and water. Several projects bring in the supply-chain perspective through labelling, value chains and fair trade, and in this way contribute to a global perspective on sustainable consumption and production </w:t>
      </w:r>
      <w:r w:rsidRPr="00F02A52">
        <w:rPr>
          <w:lang w:val="en-US"/>
        </w:rPr>
        <w:fldChar w:fldCharType="begin" w:fldLock="1"/>
      </w:r>
      <w:r>
        <w:rPr>
          <w:lang w:val="en-US"/>
        </w:rPr>
        <w:instrText>ADDIN CSL_CITATION { "citationItems" : [ { "id" : "ITEM-1", "itemData" : { "URL" : "http://www.scpclearinghouse.org/", "accessed" : { "date-parts" : [ [ "2016", "3", "23" ] ] }, "author" : [ { "dropping-particle" : "", "family" : "Sustainable Consumption and Production Clearinghouse", "given" : "", "non-dropping-particle" : "", "parse-names" : false, "suffix" : "" } ], "id" : "ITEM-1", "issued" : { "date-parts" : [ [ "2017" ] ] }, "title" : "SCP Clearinghouse", "type" : "webpage" }, "uris" : [ "http://www.mendeley.com/documents/?uuid=91c7a75f-28bb-4455-8282-02c3d17fecf3" ] }, { "id" : "ITEM-2", "itemData" : { "ISBN" : "978-92-807-3414-0", "abstract" : "Global Biodiversity Outlook 4 (GBO-4)", "author" : [ { "dropping-particle" : "", "family" : "Leadley", "given" : "P W", "non-dropping-particle" : "", "parse-names" : false, "suffix" : "" }, { "dropping-particle" : "", "family" : "Krug", "given" : "C B", "non-dropping-particle" : "", "parse-names" : false, "suffix" : "" }, { "dropping-particle" : "", "family" : "Alkemade", "given" : "R", "non-dropping-particle" : "", "parse-names" : false, "suffix" : "" }, { "dropping-particle" : "", "family" : "Pereira", "given" : "H M", "non-dropping-particle" : "", "parse-names" : false, "suffix" : "" }, { "dropping-particle" : "", "family" : "Sumaila", "given" : "U R", "non-dropping-particle" : "", "parse-names" : false, "suffix" : "" }, { "dropping-particle" : "", "family" : "Walpole", "given" : "M", "non-dropping-particle" : "", "parse-names" : false, "suffix" : "" }, { "dropping-particle" : "", "family" : "Marques", "given" : "A", "non-dropping-particle" : "", "parse-names" : false, "suffix" : "" }, { "dropping-particle" : "", "family" : "Newbold", "given" : "T", "non-dropping-particle" : "", "parse-names" : false, "suffix" : "" }, { "dropping-particle" : "", "family" : "Teh", "given" : "L S L", "non-dropping-particle" : "", "parse-names" : false, "suffix" : "" }, { "dropping-particle" : "", "family" : "Kolck", "given" : "J", "non-dropping-particle" : "", "parse-names" : false, "suffix" : "" }, { "dropping-particle" : "", "family" : "Bellard", "given" : "C", "non-dropping-particle" : "", "parse-names" : false, "suffix" : "" }, { "dropping-particle" : "", "family" : "Januchowski-Hartley", "given" : "S R", "non-dropping-particle" : "", "parse-names" : false, "suffix" : "" }, { "dropping-particle" : "", "family" : "Mumby", "given" : "P J", "non-dropping-particle" : "", "parse-names" : false, "suffix" : "" } ], "id" : "ITEM-2", "issued" : { "date-parts" : [ [ "2014" ] ] }, "number-of-pages" : "500", "publisher" : "Secretariat of the Convention on Biological Diversity", "publisher-place" : "Montreal, Canada", "title" : "Progress towards the Aichi Biodiversity Targets: An Assessment of Biodiversity Trends, Policy Scenarios and Key Actions (GBO-4), Technical Series 78", "type" : "report" }, "uris" : [ "http://www.mendeley.com/documents/?uuid=73a0c739-d443-42e0-9f35-a3673549ce2d" ] } ], "mendeley" : { "formattedCitation" : "(Leadley et al., 2014; Sustainable Consumption and Production Clearinghouse, 2017)", "plainTextFormattedCitation" : "(Leadley et al., 2014; Sustainable Consumption and Production Clearinghouse, 2017)", "previouslyFormattedCitation" : "(Leadley et al., 2014; Sustainable Consumption and Production Clearinghouse, 2017)" }, "properties" : {  }, "schema" : "https://github.com/citation-style-language/schema/raw/master/csl-citation.json" }</w:instrText>
      </w:r>
      <w:r w:rsidRPr="00F02A52">
        <w:rPr>
          <w:lang w:val="en-US"/>
        </w:rPr>
        <w:fldChar w:fldCharType="separate"/>
      </w:r>
      <w:r w:rsidRPr="00F02A52">
        <w:rPr>
          <w:lang w:val="en-US"/>
        </w:rPr>
        <w:t xml:space="preserve">(Leadley </w:t>
      </w:r>
      <w:r w:rsidR="009E3418" w:rsidRPr="009E3418">
        <w:rPr>
          <w:i/>
          <w:lang w:val="en-US"/>
        </w:rPr>
        <w:t>et al.</w:t>
      </w:r>
      <w:r w:rsidRPr="00F02A52">
        <w:rPr>
          <w:lang w:val="en-US"/>
        </w:rPr>
        <w:t xml:space="preserve">, 2014; </w:t>
      </w:r>
      <w:r w:rsidR="0075362E">
        <w:rPr>
          <w:lang w:val="en-US"/>
        </w:rPr>
        <w:t>SCP</w:t>
      </w:r>
      <w:r w:rsidRPr="00F02A52">
        <w:rPr>
          <w:lang w:val="en-US"/>
        </w:rPr>
        <w:t xml:space="preserve"> Clearinghouse, 2017)</w:t>
      </w:r>
      <w:r w:rsidRPr="00F02A52">
        <w:rPr>
          <w:lang w:val="en-US"/>
        </w:rPr>
        <w:fldChar w:fldCharType="end"/>
      </w:r>
      <w:r w:rsidRPr="00F02A52">
        <w:rPr>
          <w:lang w:val="en-US"/>
        </w:rPr>
        <w:t xml:space="preserve">. Currently policies seem to focus predominantly on the production side, while consumer-oriented policies are applied less frequently and mostly limited to information and nudging strategies. </w:t>
      </w:r>
    </w:p>
    <w:p w14:paraId="348B7C9F" w14:textId="5A16EAE6" w:rsidR="005D373E" w:rsidRPr="005D373E" w:rsidRDefault="005D373E" w:rsidP="005D373E">
      <w:pPr>
        <w:rPr>
          <w:lang w:val="en-US"/>
        </w:rPr>
      </w:pPr>
      <w:r>
        <w:rPr>
          <w:lang w:eastAsia="en-GB"/>
        </w:rPr>
        <w:drawing>
          <wp:inline distT="0" distB="0" distL="0" distR="0" wp14:anchorId="3C3E6DC5" wp14:editId="170C290B">
            <wp:extent cx="5759450" cy="4754245"/>
            <wp:effectExtent l="0" t="0" r="0" b="825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0"/>
                    <a:stretch>
                      <a:fillRect/>
                    </a:stretch>
                  </pic:blipFill>
                  <pic:spPr>
                    <a:xfrm>
                      <a:off x="0" y="0"/>
                      <a:ext cx="5759450" cy="4754245"/>
                    </a:xfrm>
                    <a:prstGeom prst="rect">
                      <a:avLst/>
                    </a:prstGeom>
                  </pic:spPr>
                </pic:pic>
              </a:graphicData>
            </a:graphic>
          </wp:inline>
        </w:drawing>
      </w:r>
    </w:p>
    <w:p w14:paraId="044A5BF1" w14:textId="08534A49" w:rsidR="00E97DE0" w:rsidRPr="00F02A52" w:rsidRDefault="00E97DE0" w:rsidP="00E97DE0">
      <w:pPr>
        <w:rPr>
          <w:lang w:val="en-US"/>
        </w:rPr>
      </w:pPr>
      <w:r w:rsidRPr="00F02A52">
        <w:rPr>
          <w:lang w:val="en-US"/>
        </w:rPr>
        <w:t xml:space="preserve">The explicit aim of Sustainable Development Goal 12 is to ensure sustainable consumption and production patterns, where developed countries should take the lead </w:t>
      </w:r>
      <w:r w:rsidRPr="00F02A52">
        <w:rPr>
          <w:lang w:val="en-US"/>
        </w:rPr>
        <w:fldChar w:fldCharType="begin" w:fldLock="1"/>
      </w:r>
      <w:r>
        <w:rPr>
          <w:lang w:val="en-US"/>
        </w:rPr>
        <w:instrText>ADDIN CSL_CITATION { "citationItems" : [ { "id" : "ITEM-1", "itemData" : { "author" : [ { "dropping-particle" : "", "family" : "General Assembly of the United Nations", "given" : "", "non-dropping-particle" : "", "parse-names" : false, "suffix" : "" } ], "container-title" : "Resolutions of the 70th Session", "id" : "ITEM-1", "issued" : { "date-parts" : [ [ "2015" ] ] }, "page" : "35", "publisher" : "General Assembly of the United Nations", "title" : "Transforming our world: the 2030 Agenda for Sustainable Development", "type" : "paper-conference" }, "uris" : [ "http://www.mendeley.com/documents/?uuid=f997015e-7aa4-404a-92de-9c2bd1420424" ] } ], "mendeley" : { "formattedCitation" : "(General Assembly of the United Nations, 2015)", "plainTextFormattedCitation" : "(General Assembly of the United Nations, 2015)", "previouslyFormattedCitation" : "(General Assembly of the United Nations, 2015)" }, "properties" : {  }, "schema" : "https://github.com/citation-style-language/schema/raw/master/csl-citation.json" }</w:instrText>
      </w:r>
      <w:r w:rsidRPr="00F02A52">
        <w:rPr>
          <w:lang w:val="en-US"/>
        </w:rPr>
        <w:fldChar w:fldCharType="separate"/>
      </w:r>
      <w:r w:rsidRPr="00F02A52">
        <w:rPr>
          <w:lang w:val="en-US"/>
        </w:rPr>
        <w:t>(United Nations, 2015)</w:t>
      </w:r>
      <w:r w:rsidRPr="00F02A52">
        <w:rPr>
          <w:lang w:val="en-US"/>
        </w:rPr>
        <w:fldChar w:fldCharType="end"/>
      </w:r>
      <w:r w:rsidRPr="00F02A52">
        <w:rPr>
          <w:lang w:val="en-US"/>
        </w:rPr>
        <w:t>. For countries</w:t>
      </w:r>
      <w:r>
        <w:rPr>
          <w:lang w:val="en-US"/>
        </w:rPr>
        <w:t xml:space="preserve"> in Europe and Central Asia</w:t>
      </w:r>
      <w:r w:rsidRPr="00F02A52">
        <w:rPr>
          <w:lang w:val="en-US"/>
        </w:rPr>
        <w:t xml:space="preserve">, this implies contributing their fair share to the global challenge of staying within safe ecological limits. In evaluating current policies and initiatives a differentiation can be made between sustainable consumption and production policies which aim (i) at reducing </w:t>
      </w:r>
      <w:r w:rsidRPr="00F02A52">
        <w:rPr>
          <w:lang w:val="en-US"/>
        </w:rPr>
        <w:lastRenderedPageBreak/>
        <w:t>pressures on biodiversity and ecosystem services and (ii) at capturing the opportunities provided by natural capital and ecosystem services.</w:t>
      </w:r>
    </w:p>
    <w:p w14:paraId="33B5DF81" w14:textId="77777777" w:rsidR="00E97DE0" w:rsidRPr="00F02A52" w:rsidRDefault="00E97DE0" w:rsidP="00E97DE0">
      <w:pPr>
        <w:rPr>
          <w:lang w:val="en-US"/>
        </w:rPr>
      </w:pPr>
      <w:r w:rsidRPr="00F02A52">
        <w:rPr>
          <w:lang w:val="en-US"/>
        </w:rPr>
        <w:t xml:space="preserve">Concerning the first aim, options to reduce environmental impact or pressure can be identified by the so-called IPAT identity </w:t>
      </w:r>
      <w:r w:rsidRPr="00F02A52">
        <w:rPr>
          <w:lang w:val="en-US"/>
        </w:rPr>
        <w:fldChar w:fldCharType="begin" w:fldLock="1"/>
      </w:r>
      <w:r>
        <w:rPr>
          <w:lang w:val="en-US"/>
        </w:rPr>
        <w:instrText>ADDIN CSL_CITATION { "citationItems" : [ { "id" : "ITEM-1", "itemData" : { "author" : [ { "dropping-particle" : "", "family" : "IPCC", "given" : "", "non-dropping-particle" : "", "parse-names" : false, "suffix" : "" } ], "id" : "ITEM-1", "issued" : { "date-parts" : [ [ "2000" ] ] }, "number-of-pages" : "570", "publisher" : "Intergovernmental Panel on Climate Change", "publisher-place" : "Cambridge", "title" : "Emission Scenarios: Chapter 3: Scenario driving forces", "type" : "report" }, "uris" : [ "http://www.mendeley.com/documents/?uuid=d0039058-7383-44ba-8ed4-3a87a670fd8e" ] } ], "mendeley" : { "formattedCitation" : "(IPCC, 2000)", "plainTextFormattedCitation" : "(IPCC, 2000)", "previouslyFormattedCitation" : "(IPCC, 2000)" }, "properties" : {  }, "schema" : "https://github.com/citation-style-language/schema/raw/master/csl-citation.json" }</w:instrText>
      </w:r>
      <w:r w:rsidRPr="00F02A52">
        <w:rPr>
          <w:lang w:val="en-US"/>
        </w:rPr>
        <w:fldChar w:fldCharType="separate"/>
      </w:r>
      <w:r w:rsidRPr="00F02A52">
        <w:rPr>
          <w:lang w:val="en-US"/>
        </w:rPr>
        <w:t>(IPCC, 2000)</w:t>
      </w:r>
      <w:r w:rsidRPr="00F02A52">
        <w:rPr>
          <w:lang w:val="en-US"/>
        </w:rPr>
        <w:fldChar w:fldCharType="end"/>
      </w:r>
      <w:r w:rsidRPr="00F02A52">
        <w:rPr>
          <w:lang w:val="en-US"/>
        </w:rPr>
        <w:t xml:space="preserve">: </w:t>
      </w:r>
      <w:r w:rsidRPr="00F02A52">
        <w:rPr>
          <w:b/>
          <w:lang w:val="en-US"/>
        </w:rPr>
        <w:t>I</w:t>
      </w:r>
      <w:r w:rsidRPr="00F02A52">
        <w:rPr>
          <w:lang w:val="en-US"/>
        </w:rPr>
        <w:t xml:space="preserve">mpact = </w:t>
      </w:r>
      <w:r w:rsidRPr="00F02A52">
        <w:rPr>
          <w:b/>
          <w:lang w:val="en-US"/>
        </w:rPr>
        <w:t>P</w:t>
      </w:r>
      <w:r w:rsidRPr="00F02A52">
        <w:rPr>
          <w:lang w:val="en-US"/>
        </w:rPr>
        <w:t xml:space="preserve">opulation x </w:t>
      </w:r>
      <w:r w:rsidRPr="00F02A52">
        <w:rPr>
          <w:b/>
          <w:lang w:val="en-US"/>
        </w:rPr>
        <w:t>A</w:t>
      </w:r>
      <w:r w:rsidRPr="00F02A52">
        <w:rPr>
          <w:lang w:val="en-US"/>
        </w:rPr>
        <w:t xml:space="preserve">ffluence x </w:t>
      </w:r>
      <w:r w:rsidRPr="00F02A52">
        <w:rPr>
          <w:b/>
          <w:lang w:val="en-US"/>
        </w:rPr>
        <w:t>T</w:t>
      </w:r>
      <w:r w:rsidRPr="00F02A52">
        <w:rPr>
          <w:lang w:val="en-US"/>
        </w:rPr>
        <w:t xml:space="preserve">echnology, where affluence can be approximated by production and consumption. </w:t>
      </w:r>
      <w:r w:rsidRPr="00F02A52">
        <w:rPr>
          <w:bCs/>
          <w:lang w:val="en-US"/>
        </w:rPr>
        <w:t xml:space="preserve">The European Environment Agency </w:t>
      </w:r>
      <w:r w:rsidRPr="00F02A52">
        <w:rPr>
          <w:bCs/>
          <w:lang w:val="en-US"/>
        </w:rPr>
        <w:fldChar w:fldCharType="begin" w:fldLock="1"/>
      </w:r>
      <w:r>
        <w:rPr>
          <w:bCs/>
          <w:lang w:val="en-US"/>
        </w:rPr>
        <w:instrText>ADDIN CSL_CITATION { "citationItems" : [ { "id" : "ITEM-1", "itemData" : { "ISBN" : "9789292133511", "author" : [ { "dropping-particle" : "", "family" : "EEA", "given" : "", "non-dropping-particle" : "", "parse-names" : false, "suffix" : "" } ], "container-title" : "EEA Technical Report No. 2/2013", "id" : "ITEM-1", "issued" : { "date-parts" : [ [ "2013" ] ] }, "number-of-pages" : "1-124", "publisher" : "European Environment Agency", "publisher-place" : "Copenhagen", "title" : "Environmental pressures from European consumption and production \u2014 A study in integrated environmental and economic analysis", "type" : "report" }, "uris" : [ "http://www.mendeley.com/documents/?uuid=4cc27a59-33d5-453f-945b-7cffbb61f46c", "http://www.mendeley.com/documents/?uuid=38170c77-b365-4917-98d6-cf9cdd433eb2" ] } ], "mendeley" : { "formattedCitation" : "(EEA, 2013a)", "plainTextFormattedCitation" : "(EEA, 2013a)", "previouslyFormattedCitation" : "(EEA, 2013a)" }, "properties" : {  }, "schema" : "https://github.com/citation-style-language/schema/raw/master/csl-citation.json" }</w:instrText>
      </w:r>
      <w:r w:rsidRPr="00F02A52">
        <w:rPr>
          <w:bCs/>
          <w:lang w:val="en-US"/>
        </w:rPr>
        <w:fldChar w:fldCharType="separate"/>
      </w:r>
      <w:r w:rsidRPr="00F02A52">
        <w:rPr>
          <w:bCs/>
          <w:lang w:val="en-US"/>
        </w:rPr>
        <w:t>(EEA, 2013a)</w:t>
      </w:r>
      <w:r w:rsidRPr="00F02A52">
        <w:rPr>
          <w:bCs/>
          <w:lang w:val="en-US"/>
        </w:rPr>
        <w:fldChar w:fldCharType="end"/>
      </w:r>
      <w:r w:rsidRPr="00F02A52">
        <w:rPr>
          <w:bCs/>
          <w:lang w:val="en-US"/>
        </w:rPr>
        <w:t xml:space="preserve"> identified three main environmental pressure types: material extraction, greenhouse gas emissions and air emissions. </w:t>
      </w:r>
      <w:r w:rsidRPr="00F02A52">
        <w:rPr>
          <w:lang w:val="en-US"/>
        </w:rPr>
        <w:t xml:space="preserve">Main contributors to these impacts are agriculture and food products, forestry and fibre products, the electricity industry, water services, construction, transportation services, and basic manufacturing industries such as refinery, chemical products and basic metals; in the future possibly also bio-energy production. Food and lodging, housing and infrastructure, and mobility contribute most to the consumers’ part. </w:t>
      </w:r>
    </w:p>
    <w:p w14:paraId="634C1F1E" w14:textId="77777777" w:rsidR="00E97DE0" w:rsidRPr="00F02A52" w:rsidRDefault="00E97DE0" w:rsidP="00E97DE0">
      <w:pPr>
        <w:rPr>
          <w:lang w:val="en-US"/>
        </w:rPr>
      </w:pPr>
      <w:r w:rsidRPr="00F02A52">
        <w:rPr>
          <w:bCs/>
          <w:lang w:val="en-US"/>
        </w:rPr>
        <w:t xml:space="preserve">Drawing on global environmental assessments </w:t>
      </w:r>
      <w:r w:rsidRPr="00F02A52">
        <w:rPr>
          <w:bCs/>
          <w:lang w:val="en-US"/>
        </w:rPr>
        <w:fldChar w:fldCharType="begin" w:fldLock="1"/>
      </w:r>
      <w:r>
        <w:rPr>
          <w:bCs/>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uris" : [ "http://www.mendeley.com/documents/?uuid=da764a29-e9f5-4064-90ee-d7b011c5be3f" ] }, { "id" : "ITEM-2", "itemData" : { "DOI" : "10.1787/9789264040519-en", "ISBN" : "9789264040519", "author" : [ { "dropping-particle" : "", "family" : "OECD", "given" : "", "non-dropping-particle" : "", "parse-names" : false, "suffix" : "" } ], "container-title" : "Baseline", "id" : "ITEM-2", "issue" : "November", "issued" : { "date-parts" : [ [ "2012" ] ] }, "publisher" : "OECD", "publisher-place" : "Paris", "title" : "OECD Environmental Outlook to 2050", "type" : "book" }, "uris" : [ "http://www.mendeley.com/documents/?uuid=17ab3a9e-55f8-4379-b5f4-ef6a5d9972be" ] } ], "mendeley" : { "formattedCitation" : "(OECD, 2012b; UNEP &amp; UNECE, 2016)", "plainTextFormattedCitation" : "(OECD, 2012b; UNEP &amp; UNECE, 2016)", "previouslyFormattedCitation" : "(OECD, 2012b; UNEP &amp; UNECE, 2016)" }, "properties" : {  }, "schema" : "https://github.com/citation-style-language/schema/raw/master/csl-citation.json" }</w:instrText>
      </w:r>
      <w:r w:rsidRPr="00F02A52">
        <w:rPr>
          <w:bCs/>
          <w:lang w:val="en-US"/>
        </w:rPr>
        <w:fldChar w:fldCharType="separate"/>
      </w:r>
      <w:r w:rsidRPr="00F02A52">
        <w:rPr>
          <w:bCs/>
          <w:lang w:val="en-US"/>
        </w:rPr>
        <w:t>(OECD, 2012b; UNEP &amp; UNECE, 2016)</w:t>
      </w:r>
      <w:r w:rsidRPr="00F02A52">
        <w:rPr>
          <w:bCs/>
          <w:lang w:val="en-US"/>
        </w:rPr>
        <w:fldChar w:fldCharType="end"/>
      </w:r>
      <w:r w:rsidRPr="00F02A52">
        <w:rPr>
          <w:lang w:val="en-US"/>
        </w:rPr>
        <w:t xml:space="preserve"> five generalized types of options can be identified along the supply chain</w:t>
      </w:r>
      <w:r w:rsidRPr="00F02A52">
        <w:rPr>
          <w:bCs/>
          <w:lang w:val="en-US"/>
        </w:rPr>
        <w:t xml:space="preserve"> to</w:t>
      </w:r>
      <w:r w:rsidRPr="00F02A52">
        <w:rPr>
          <w:lang w:val="en-US"/>
        </w:rPr>
        <w:t xml:space="preserve"> reduce the main negative impacts on biodiversity and nature’s contributions to people:</w:t>
      </w:r>
    </w:p>
    <w:p w14:paraId="7A52B822" w14:textId="77777777" w:rsidR="00E97DE0" w:rsidRPr="00F02A52" w:rsidRDefault="00E97DE0" w:rsidP="00E236B3">
      <w:pPr>
        <w:numPr>
          <w:ilvl w:val="0"/>
          <w:numId w:val="43"/>
        </w:numPr>
        <w:spacing w:line="276" w:lineRule="auto"/>
        <w:ind w:left="426" w:hanging="426"/>
        <w:contextualSpacing/>
        <w:jc w:val="left"/>
        <w:rPr>
          <w:lang w:val="en-US"/>
        </w:rPr>
      </w:pPr>
      <w:r w:rsidRPr="00F02A52">
        <w:rPr>
          <w:i/>
          <w:lang w:val="en-US"/>
        </w:rPr>
        <w:t>Increase resource efficiency, including circular resource use (production)</w:t>
      </w:r>
    </w:p>
    <w:p w14:paraId="526EE251" w14:textId="77777777" w:rsidR="00E97DE0" w:rsidRPr="00F02A52" w:rsidRDefault="00E97DE0" w:rsidP="00E236B3">
      <w:pPr>
        <w:numPr>
          <w:ilvl w:val="0"/>
          <w:numId w:val="43"/>
        </w:numPr>
        <w:spacing w:line="276" w:lineRule="auto"/>
        <w:ind w:left="426" w:hanging="426"/>
        <w:contextualSpacing/>
        <w:jc w:val="left"/>
        <w:rPr>
          <w:lang w:val="en-US"/>
        </w:rPr>
      </w:pPr>
      <w:r w:rsidRPr="00F02A52">
        <w:rPr>
          <w:i/>
          <w:lang w:val="en-US"/>
        </w:rPr>
        <w:t>Enhance sustainable resource production (production)</w:t>
      </w:r>
    </w:p>
    <w:p w14:paraId="02ED21E9" w14:textId="77777777" w:rsidR="00E97DE0" w:rsidRPr="00F02A52" w:rsidRDefault="00E97DE0" w:rsidP="00E236B3">
      <w:pPr>
        <w:numPr>
          <w:ilvl w:val="0"/>
          <w:numId w:val="43"/>
        </w:numPr>
        <w:spacing w:line="276" w:lineRule="auto"/>
        <w:ind w:left="426" w:hanging="426"/>
        <w:contextualSpacing/>
        <w:jc w:val="left"/>
        <w:rPr>
          <w:lang w:val="en-US"/>
        </w:rPr>
      </w:pPr>
      <w:r w:rsidRPr="00F02A52">
        <w:rPr>
          <w:i/>
          <w:lang w:val="en-US"/>
        </w:rPr>
        <w:t>Design products with cradle-to-cradle-approach (production)</w:t>
      </w:r>
    </w:p>
    <w:p w14:paraId="5E3A8B02" w14:textId="77777777" w:rsidR="00E97DE0" w:rsidRPr="00F02A52" w:rsidRDefault="00E97DE0" w:rsidP="00E236B3">
      <w:pPr>
        <w:numPr>
          <w:ilvl w:val="0"/>
          <w:numId w:val="43"/>
        </w:numPr>
        <w:spacing w:line="276" w:lineRule="auto"/>
        <w:ind w:left="426" w:hanging="426"/>
        <w:contextualSpacing/>
        <w:jc w:val="left"/>
        <w:rPr>
          <w:lang w:val="en-US"/>
        </w:rPr>
      </w:pPr>
      <w:r w:rsidRPr="00F02A52">
        <w:rPr>
          <w:i/>
          <w:lang w:val="en-US"/>
        </w:rPr>
        <w:t>Promote consumption patterns with less environmental impacts (consumption)</w:t>
      </w:r>
    </w:p>
    <w:p w14:paraId="06F3C1BF" w14:textId="77777777" w:rsidR="00E97DE0" w:rsidRPr="00F02A52" w:rsidRDefault="00E97DE0" w:rsidP="00E236B3">
      <w:pPr>
        <w:numPr>
          <w:ilvl w:val="0"/>
          <w:numId w:val="43"/>
        </w:numPr>
        <w:spacing w:line="276" w:lineRule="auto"/>
        <w:ind w:left="426" w:hanging="426"/>
        <w:contextualSpacing/>
        <w:jc w:val="left"/>
        <w:rPr>
          <w:lang w:val="en-US"/>
        </w:rPr>
      </w:pPr>
      <w:r w:rsidRPr="00F02A52">
        <w:rPr>
          <w:i/>
          <w:lang w:val="en-US"/>
        </w:rPr>
        <w:t>Reduce waste at different stages (production &amp; consumption)</w:t>
      </w:r>
    </w:p>
    <w:p w14:paraId="505C63B9" w14:textId="77777777" w:rsidR="00E97DE0" w:rsidRPr="00F02A52" w:rsidRDefault="00E97DE0" w:rsidP="00E97DE0">
      <w:pPr>
        <w:ind w:left="426"/>
        <w:contextualSpacing/>
        <w:rPr>
          <w:lang w:val="en-US"/>
        </w:rPr>
      </w:pPr>
    </w:p>
    <w:p w14:paraId="036A97E9" w14:textId="3EF96520" w:rsidR="00E97DE0" w:rsidRPr="00F02A52" w:rsidRDefault="00E97DE0" w:rsidP="00E97DE0">
      <w:pPr>
        <w:rPr>
          <w:lang w:val="en-US"/>
        </w:rPr>
      </w:pPr>
      <w:r w:rsidRPr="00F02A52">
        <w:rPr>
          <w:lang w:val="en-US" w:eastAsia="nl-NL"/>
        </w:rPr>
        <w:t xml:space="preserve">These complementary strategies for reducing the impacts of consumption and production seem to fall within the paradigm of “sustainable growth”, considered an oxymoron by many </w:t>
      </w:r>
      <w:r w:rsidRPr="00F02A52">
        <w:rPr>
          <w:lang w:val="en-US" w:eastAsia="nl-NL"/>
        </w:rPr>
        <w:fldChar w:fldCharType="begin" w:fldLock="1"/>
      </w:r>
      <w:r>
        <w:rPr>
          <w:lang w:val="en-US" w:eastAsia="nl-NL"/>
        </w:rPr>
        <w:instrText>ADDIN CSL_CITATION { "citationItems" : [ { "id" : "ITEM-1", "itemData" : { "editor" : [ { "dropping-particle" : "", "family" : "Daly", "given" : "Herman E.", "non-dropping-particle" : "", "parse-names" : false, "suffix" : "" }, { "dropping-particle" : "", "family" : "Townsend", "given" : "Kenneth", "non-dropping-particle" : "", "parse-names" : false, "suffix" : "" } ], "id" : "ITEM-1", "issued" : { "date-parts" : [ [ "1993" ] ] }, "publisher" : "The MIT Press Cambridge Massachusetts", "publisher-place" : "London, England", "title" : "Valuing The Earth: Economic, Ecology and Ethic", "type" : "book" }, "uris" : [ "http://www.mendeley.com/documents/?uuid=c512d534-d6a9-3fa9-96fc-bc126299933a" ] } ], "mendeley" : { "formattedCitation" : "(Daly &amp; Townsend, 1993)", "plainTextFormattedCitation" : "(Daly &amp; Townsend, 1993)", "previouslyFormattedCitation" : "(Daly &amp; Townsend, 1993)" }, "properties" : {  }, "schema" : "https://github.com/citation-style-language/schema/raw/master/csl-citation.json" }</w:instrText>
      </w:r>
      <w:r w:rsidRPr="00F02A52">
        <w:rPr>
          <w:lang w:val="en-US" w:eastAsia="nl-NL"/>
        </w:rPr>
        <w:fldChar w:fldCharType="separate"/>
      </w:r>
      <w:r w:rsidRPr="00F02A52">
        <w:rPr>
          <w:lang w:val="en-US" w:eastAsia="nl-NL"/>
        </w:rPr>
        <w:t>(Daly &amp; Townsend, 1993)</w:t>
      </w:r>
      <w:r w:rsidRPr="00F02A52">
        <w:rPr>
          <w:lang w:val="en-US" w:eastAsia="nl-NL"/>
        </w:rPr>
        <w:fldChar w:fldCharType="end"/>
      </w:r>
      <w:r w:rsidRPr="00F02A52">
        <w:rPr>
          <w:lang w:val="en-US" w:eastAsia="nl-NL"/>
        </w:rPr>
        <w:t xml:space="preserve">. Options for reducing consumption are worked out in Steady-State Economics </w:t>
      </w:r>
      <w:r w:rsidRPr="00F02A52">
        <w:rPr>
          <w:lang w:val="en-US" w:eastAsia="nl-NL"/>
        </w:rPr>
        <w:fldChar w:fldCharType="begin" w:fldLock="1"/>
      </w:r>
      <w:r>
        <w:rPr>
          <w:lang w:val="en-US" w:eastAsia="nl-NL"/>
        </w:rPr>
        <w:instrText>ADDIN CSL_CITATION { "citationItems" : [ { "id" : "ITEM-1", "itemData" : { "author" : [ { "dropping-particle" : "", "family" : "Daly", "given" : "Herman E.", "non-dropping-particle" : "", "parse-names" : false, "suffix" : "" } ], "id" : "ITEM-1", "issued" : { "date-parts" : [ [ "1996" ] ] }, "publisher" : "Beacon Press", "publisher-place" : "Boston", "title" : "Beyond Growth: The Economics of Sustainable Development", "type" : "book" }, "uris" : [ "http://www.mendeley.com/documents/?uuid=1951a9e4-4803-3a67-a666-7247b87187f7" ] } ], "mendeley" : { "formattedCitation" : "(Daly, 1996)", "plainTextFormattedCitation" : "(Daly, 1996)", "previouslyFormattedCitation" : "(Daly, 1996)" }, "properties" : {  }, "schema" : "https://github.com/citation-style-language/schema/raw/master/csl-citation.json" }</w:instrText>
      </w:r>
      <w:r w:rsidRPr="00F02A52">
        <w:rPr>
          <w:lang w:val="en-US" w:eastAsia="nl-NL"/>
        </w:rPr>
        <w:fldChar w:fldCharType="separate"/>
      </w:r>
      <w:r w:rsidRPr="00F02A52">
        <w:rPr>
          <w:lang w:val="en-US" w:eastAsia="nl-NL"/>
        </w:rPr>
        <w:t>(Daly, 1996)</w:t>
      </w:r>
      <w:r w:rsidRPr="00F02A52">
        <w:rPr>
          <w:lang w:val="en-US" w:eastAsia="nl-NL"/>
        </w:rPr>
        <w:fldChar w:fldCharType="end"/>
      </w:r>
      <w:r w:rsidRPr="00F02A52">
        <w:rPr>
          <w:lang w:val="en-US" w:eastAsia="nl-NL"/>
        </w:rPr>
        <w:t xml:space="preserve">, New Economics of Prosperity </w:t>
      </w:r>
      <w:r w:rsidRPr="00F02A52">
        <w:rPr>
          <w:lang w:val="en-US" w:eastAsia="nl-NL"/>
        </w:rPr>
        <w:fldChar w:fldCharType="begin" w:fldLock="1"/>
      </w:r>
      <w:r>
        <w:rPr>
          <w:lang w:val="en-US" w:eastAsia="nl-NL"/>
        </w:rPr>
        <w:instrText>ADDIN CSL_CITATION { "citationItems" : [ { "id" : "ITEM-1", "itemData" : { "ISBN" : "978-1-84407-894-3", "abstract" : "The overriding aim of this book is to seek viable responses to the biggest dilemma of our times: reconciling our aspirations for the good life with the constraints of a finite planet. The analysis in the following pages is focused on finding a credible vision of what it means for human society to flourish in the context of ecological limits.", "author" : [ { "dropping-particle" : "", "family" : "Jackson", "given" : "T", "non-dropping-particle" : "", "parse-names" : false, "suffix" : "" } ], "id" : "ITEM-1", "issued" : { "date-parts" : [ [ "2009" ] ] }, "number-of-pages" : "276", "publisher" : "Earthscan Publication Ltd", "publisher-place" : "London", "title" : "Prosperity without Growth: Economics for a Finite Planet", "type" : "book" }, "uris" : [ "http://www.mendeley.com/documents/?uuid=0b668e7f-537b-34af-8fbf-2fc6866e274e" ] }, { "id" : "ITEM-2", "itemData" : { "author" : [ { "dropping-particle" : "", "family" : "NEF", "given" : "", "non-dropping-particle" : "", "parse-names" : false, "suffix" : "" } ], "id" : "ITEM-2", "issued" : { "date-parts" : [ [ "2009" ] ] }, "publisher" : "New Economics Foundation", "publisher-place" : "London", "title" : "Growth Isn't Possible", "type" : "report" }, "uris" : [ "http://www.mendeley.com/documents/?uuid=6d7cdc53-62ac-3766-8488-36b7d04cdf03" ] }, { "id" : "ITEM-3", "itemData" : { "ISBN" : "9780143119425", "author" : [ { "dropping-particle" : "", "family" : "Schor", "given" : "J.B.", "non-dropping-particle" : "", "parse-names" : false, "suffix" : "" } ], "id" : "ITEM-3", "issued" : { "date-parts" : [ [ "2011" ] ] }, "publisher" : "Penguin Books", "publisher-place" : "New York", "title" : "True Wealth: How and Why Millions of Americans are Creating a Time-rich, Ecologically Light, Small-scale, High-satisfaction Economy", "type" : "book" }, "uris" : [ "http://www.mendeley.com/documents/?uuid=f80dafb0-91fe-3768-bb08-a9c0637b8df0" ] } ], "mendeley" : { "formattedCitation" : "(Jackson, 2009; NEF, 2009; Schor, 2011)", "plainTextFormattedCitation" : "(Jackson, 2009; NEF, 2009; Schor, 2011)", "previouslyFormattedCitation" : "(Jackson, 2009; NEF, 2009; Schor, 2011)" }, "properties" : {  }, "schema" : "https://github.com/citation-style-language/schema/raw/master/csl-citation.json" }</w:instrText>
      </w:r>
      <w:r w:rsidRPr="00F02A52">
        <w:rPr>
          <w:lang w:val="en-US" w:eastAsia="nl-NL"/>
        </w:rPr>
        <w:fldChar w:fldCharType="separate"/>
      </w:r>
      <w:r w:rsidRPr="00F02A52">
        <w:rPr>
          <w:lang w:val="en-US" w:eastAsia="nl-NL"/>
        </w:rPr>
        <w:t>(Jackson, 2009; NEF, 2009; Schor, 2011)</w:t>
      </w:r>
      <w:r w:rsidRPr="00F02A52">
        <w:rPr>
          <w:lang w:val="en-US" w:eastAsia="nl-NL"/>
        </w:rPr>
        <w:fldChar w:fldCharType="end"/>
      </w:r>
      <w:r w:rsidRPr="00F02A52">
        <w:rPr>
          <w:lang w:val="en-US" w:eastAsia="nl-NL"/>
        </w:rPr>
        <w:t xml:space="preserve">; and Degrowth </w:t>
      </w:r>
      <w:r w:rsidRPr="00F02A52">
        <w:rPr>
          <w:lang w:val="en-US" w:eastAsia="nl-NL"/>
        </w:rPr>
        <w:fldChar w:fldCharType="begin" w:fldLock="1"/>
      </w:r>
      <w:r>
        <w:rPr>
          <w:lang w:val="en-US" w:eastAsia="nl-NL"/>
        </w:rPr>
        <w:instrText>ADDIN CSL_CITATION { "citationItems" : [ { "id" : "ITEM-1", "itemData" : { "DOI" : "10.1016/j.ecolecon.2012.08.017", "abstract" : "Economic degrowth is ecologically desirable, and possibly inevitable; but under what conditions can it be-come socially sustainable? How can we have full employment and economic stability without growth? What will happen to public spending and to public debt? How would production be organised in a degrowing economy? And under what plausible socio-political conditions could such grand changes happen? Standard economic theories and models ignore these questions. For them economic growth is an axiomatic necessity. This article reviews recent contributions in the economics of degrowth and identifies research avenues for ecological economists.", "author" : [ { "dropping-particle" : "", "family" : "Kallis", "given" : "Giorgos", "non-dropping-particle" : "", "parse-names" : false, "suffix" : "" }, { "dropping-particle" : "", "family" : "Kerschner", "given" : "Christian", "non-dropping-particle" : "", "parse-names" : false, "suffix" : "" }, { "dropping-particle" : "", "family" : "Martinez-Alier", "given" : "Joan", "non-dropping-particle" : "", "parse-names" : false, "suffix" : "" } ], "container-title" : "Ecological Economics", "id" : "ITEM-1", "issued" : { "date-parts" : [ [ "2012" ] ] }, "page" : "172-180", "title" : "The economics of degrowth", "type" : "article-journal", "volume" : "84" }, "uris" : [ "http://www.mendeley.com/documents/?uuid=33a23565-3309-3c36-af2a-0cb8c6aa317d" ] }, { "id" : "ITEM-2", "itemData" : { "ISBN" : "978-0-7456-4616-9", "author" : [ { "dropping-particle" : "", "family" : "Latouche", "given" : "S.", "non-dropping-particle" : "", "parse-names" : false, "suffix" : "" } ], "id" : "ITEM-2", "issued" : { "date-parts" : [ [ "2009" ] ] }, "number-of-pages" : "133", "publisher" : "Polity Press", "publisher-place" : "Cambridge, UK", "title" : "Farewell to Growth", "type" : "book" }, "uris" : [ "http://www.mendeley.com/documents/?uuid=f361f724-4dd3-3739-b31d-465676cd5951" ] } ], "mendeley" : { "formattedCitation" : "(Kallis, Kerschner, &amp; Martinez-Alier, 2012; Latouche, 2009)", "plainTextFormattedCitation" : "(Kallis, Kerschner, &amp; Martinez-Alier, 2012; Latouche, 2009)", "previouslyFormattedCitation" : "(Kallis, Kerschner, &amp; Martinez-Alier, 2012; Latouche, 2009)" }, "properties" : {  }, "schema" : "https://github.com/citation-style-language/schema/raw/master/csl-citation.json" }</w:instrText>
      </w:r>
      <w:r w:rsidRPr="00F02A52">
        <w:rPr>
          <w:lang w:val="en-US" w:eastAsia="nl-NL"/>
        </w:rPr>
        <w:fldChar w:fldCharType="separate"/>
      </w:r>
      <w:r w:rsidRPr="00F02A52">
        <w:rPr>
          <w:lang w:val="en-US" w:eastAsia="nl-NL"/>
        </w:rPr>
        <w:t>(Kallis</w:t>
      </w:r>
      <w:r w:rsidR="00D647EE">
        <w:rPr>
          <w:i/>
          <w:lang w:val="en-US" w:eastAsia="nl-NL"/>
        </w:rPr>
        <w:t xml:space="preserve"> et al.</w:t>
      </w:r>
      <w:r w:rsidRPr="00F02A52">
        <w:rPr>
          <w:lang w:val="en-US" w:eastAsia="nl-NL"/>
        </w:rPr>
        <w:t>, 2012; Latouche, 2009)</w:t>
      </w:r>
      <w:r w:rsidRPr="00F02A52">
        <w:rPr>
          <w:lang w:val="en-US" w:eastAsia="nl-NL"/>
        </w:rPr>
        <w:fldChar w:fldCharType="end"/>
      </w:r>
      <w:r w:rsidRPr="00F02A52">
        <w:rPr>
          <w:lang w:val="en-US" w:eastAsia="nl-NL"/>
        </w:rPr>
        <w:t xml:space="preserve"> (</w:t>
      </w:r>
      <w:r>
        <w:rPr>
          <w:lang w:val="en-US" w:eastAsia="nl-NL"/>
        </w:rPr>
        <w:t>see</w:t>
      </w:r>
      <w:r w:rsidRPr="00F02A52">
        <w:rPr>
          <w:lang w:val="en-US" w:eastAsia="nl-NL"/>
        </w:rPr>
        <w:t xml:space="preserve"> Chapter 4).</w:t>
      </w:r>
    </w:p>
    <w:p w14:paraId="2B52881C" w14:textId="77777777" w:rsidR="00E97DE0" w:rsidRPr="00F02A52" w:rsidRDefault="00E97DE0" w:rsidP="00E97DE0">
      <w:pPr>
        <w:rPr>
          <w:lang w:val="en-US"/>
        </w:rPr>
      </w:pPr>
      <w:r w:rsidRPr="00F02A52">
        <w:rPr>
          <w:lang w:val="en-US"/>
        </w:rPr>
        <w:t>S</w:t>
      </w:r>
      <w:r w:rsidRPr="00F02A52">
        <w:rPr>
          <w:iCs/>
          <w:lang w:val="en-US"/>
        </w:rPr>
        <w:t>ustainable consumption and production</w:t>
      </w:r>
      <w:r w:rsidRPr="00F02A52">
        <w:rPr>
          <w:lang w:val="en-US"/>
        </w:rPr>
        <w:t xml:space="preserve"> policies in Europe and Central Asia have so far focused (i) on the contribution of the </w:t>
      </w:r>
      <w:r>
        <w:rPr>
          <w:lang w:val="en-US"/>
        </w:rPr>
        <w:t>United Nations</w:t>
      </w:r>
      <w:r w:rsidRPr="00F02A52">
        <w:rPr>
          <w:lang w:val="en-US"/>
        </w:rPr>
        <w:t xml:space="preserve"> sustainable consumption and production 10-year framework, and (ii) on resource efficiency as part of competitiveness and </w:t>
      </w:r>
      <w:r>
        <w:rPr>
          <w:lang w:val="en-US"/>
        </w:rPr>
        <w:t>European Union</w:t>
      </w:r>
      <w:r w:rsidRPr="00F02A52">
        <w:rPr>
          <w:lang w:val="en-US"/>
        </w:rPr>
        <w:t xml:space="preserve"> green economy strategy. However, beyond the </w:t>
      </w:r>
      <w:r>
        <w:rPr>
          <w:lang w:val="en-US"/>
        </w:rPr>
        <w:t>European Union</w:t>
      </w:r>
      <w:r w:rsidRPr="00F02A52">
        <w:rPr>
          <w:lang w:val="en-US"/>
        </w:rPr>
        <w:t xml:space="preserve"> biodiversity strategy, there are promising opportunities for raising awareness of natural capital and nature’s contributions in consumption and production policies in order to mainstream biodiversity and ecosystem services. </w:t>
      </w:r>
    </w:p>
    <w:p w14:paraId="183C5212" w14:textId="77777777" w:rsidR="00E97DE0" w:rsidRPr="00F02A52" w:rsidRDefault="00E97DE0" w:rsidP="00E97DE0">
      <w:pPr>
        <w:rPr>
          <w:lang w:val="en-US"/>
        </w:rPr>
      </w:pPr>
    </w:p>
    <w:p w14:paraId="5D254358" w14:textId="77777777" w:rsidR="00E97DE0" w:rsidRPr="00F02A52" w:rsidRDefault="00E97DE0" w:rsidP="00C12D55">
      <w:pPr>
        <w:pStyle w:val="Heading4"/>
      </w:pPr>
      <w:bookmarkStart w:id="1891" w:name="_Toc519504855"/>
      <w:r w:rsidRPr="00F02A52">
        <w:t>Communication, capacity building and public participation</w:t>
      </w:r>
      <w:bookmarkEnd w:id="1891"/>
    </w:p>
    <w:p w14:paraId="799579C1" w14:textId="19D7A6A4" w:rsidR="00E97DE0" w:rsidRPr="00F02A52" w:rsidRDefault="00E97DE0" w:rsidP="00E97DE0">
      <w:pPr>
        <w:rPr>
          <w:lang w:val="en-US"/>
        </w:rPr>
      </w:pPr>
      <w:r w:rsidRPr="00F02A52">
        <w:rPr>
          <w:lang w:val="en-US"/>
        </w:rPr>
        <w:t xml:space="preserve">In recent decades, large efforts have been made to raise awareness and to integrate stakeholders and the wider public into the governance of nature’s contributions to people, for example through public debate, communication and knowledge sharing as well as public participation, organizational and individual learning and capacity building. Although these efforts have led to substantial progress, there are still significant opportunities to further harness the support of a wide range of actors to raise the awareness of the need for mainstreaming </w:t>
      </w:r>
      <w:r w:rsidRPr="00F02A52">
        <w:rPr>
          <w:lang w:val="en-US"/>
        </w:rPr>
        <w:fldChar w:fldCharType="begin" w:fldLock="1"/>
      </w:r>
      <w:r>
        <w:rPr>
          <w:lang w:val="en-US"/>
        </w:rPr>
        <w:instrText>ADDIN CSL_CITATION { "citationItems" : [ { "id" : "ITEM-1", "itemData" : { "author" : [ { "dropping-particle" : "", "family" : "Korn", "given" : "H.;", "non-dropping-particle" : "", "parse-names" : false, "suffix" : "" }, { "dropping-particle" : "", "family" : "Schliep", "given" : "R.;", "non-dropping-particle" : "", "parse-names" : false, "suffix" : "" }, { "dropping-particle" : "", "family" : "Epple", "given" : "C.", "non-dropping-particle" : "", "parse-names" : false, "suffix" : "" } ], "container-title" : "BfN-Skripten 121", "id" : "ITEM-1", "issued" : { "date-parts" : [ [ "2004" ] ] }, "number-of-pages" : "114", "publisher-place" : "Isle of Vilm", "title" : "Report on the international workshop \"Capacity-Building for Biodiversity in Central and Eastern Europe\"", "type" : "report" }, "uris" : [ "http://www.mendeley.com/documents/?uuid=88e24df6-6bda-407b-bd92-a60d85311535" ] } ], "mendeley" : { "formattedCitation" : "(Korn, Schliep, &amp; Epple, 2004)", "plainTextFormattedCitation" : "(Korn, Schliep, &amp; Epple, 2004)", "previouslyFormattedCitation" : "(Korn, Schliep, &amp; Epple, 2004)" }, "properties" : {  }, "schema" : "https://github.com/citation-style-language/schema/raw/master/csl-citation.json" }</w:instrText>
      </w:r>
      <w:r w:rsidRPr="00F02A52">
        <w:rPr>
          <w:lang w:val="en-US"/>
        </w:rPr>
        <w:fldChar w:fldCharType="separate"/>
      </w:r>
      <w:r w:rsidRPr="00F02A52">
        <w:rPr>
          <w:lang w:val="en-US"/>
        </w:rPr>
        <w:t>(Korn</w:t>
      </w:r>
      <w:r w:rsidR="00D647EE">
        <w:rPr>
          <w:i/>
          <w:lang w:val="en-US"/>
        </w:rPr>
        <w:t xml:space="preserve"> et al.</w:t>
      </w:r>
      <w:r w:rsidRPr="00F02A52">
        <w:rPr>
          <w:lang w:val="en-US"/>
        </w:rPr>
        <w:t>, 2004)</w:t>
      </w:r>
      <w:r w:rsidRPr="00F02A52">
        <w:rPr>
          <w:lang w:val="en-US"/>
        </w:rPr>
        <w:fldChar w:fldCharType="end"/>
      </w:r>
      <w:r w:rsidRPr="00F02A52">
        <w:rPr>
          <w:lang w:val="en-US"/>
        </w:rPr>
        <w:t xml:space="preserve"> (</w:t>
      </w:r>
      <w:r w:rsidR="005A3E13">
        <w:rPr>
          <w:b/>
          <w:lang w:val="en-US"/>
        </w:rPr>
        <w:t>Table 6.11</w:t>
      </w:r>
      <w:r w:rsidRPr="00F02A52">
        <w:rPr>
          <w:lang w:val="en-US"/>
        </w:rPr>
        <w:t xml:space="preserve">). These opportunities are in line with </w:t>
      </w:r>
      <w:r>
        <w:rPr>
          <w:lang w:val="en-US"/>
        </w:rPr>
        <w:t>Goal</w:t>
      </w:r>
      <w:r w:rsidRPr="00F02A52">
        <w:rPr>
          <w:lang w:val="en-US"/>
        </w:rPr>
        <w:t xml:space="preserve"> 17 </w:t>
      </w:r>
      <w:r>
        <w:rPr>
          <w:lang w:val="en-US"/>
        </w:rPr>
        <w:t>of the Sustainable Development Goals, which</w:t>
      </w:r>
      <w:r w:rsidRPr="00F02A52">
        <w:rPr>
          <w:lang w:val="en-US"/>
        </w:rPr>
        <w:t xml:space="preserve"> calls to “</w:t>
      </w:r>
      <w:r w:rsidRPr="00F02A52">
        <w:rPr>
          <w:i/>
          <w:lang w:val="en-US"/>
        </w:rPr>
        <w:t>revitalize the global partnership for sustainable development</w:t>
      </w:r>
      <w:r w:rsidRPr="00F02A52">
        <w:rPr>
          <w:lang w:val="en-US"/>
        </w:rPr>
        <w:t>”</w:t>
      </w:r>
      <w:r>
        <w:rPr>
          <w:lang w:val="en-US"/>
        </w:rPr>
        <w:t>;</w:t>
      </w:r>
      <w:r w:rsidRPr="00F02A52">
        <w:rPr>
          <w:lang w:val="en-US"/>
        </w:rPr>
        <w:t xml:space="preserve"> and </w:t>
      </w:r>
      <w:r>
        <w:rPr>
          <w:lang w:val="en-US"/>
        </w:rPr>
        <w:t>Goal</w:t>
      </w:r>
      <w:r w:rsidRPr="00F02A52">
        <w:rPr>
          <w:lang w:val="en-US"/>
        </w:rPr>
        <w:t xml:space="preserve"> 16</w:t>
      </w:r>
      <w:r>
        <w:rPr>
          <w:lang w:val="en-US"/>
        </w:rPr>
        <w:t>,</w:t>
      </w:r>
      <w:r w:rsidRPr="00F02A52">
        <w:rPr>
          <w:lang w:val="en-US"/>
        </w:rPr>
        <w:t xml:space="preserve"> aiming to “</w:t>
      </w:r>
      <w:r w:rsidRPr="00F02A52">
        <w:rPr>
          <w:i/>
          <w:lang w:val="en-US"/>
        </w:rPr>
        <w:t>provide access to justice for all and build effective, accountable and inclusive institutions at all levels</w:t>
      </w:r>
      <w:r w:rsidRPr="00F02A52">
        <w:rPr>
          <w:lang w:val="en-US"/>
        </w:rPr>
        <w:t>”. Further, they are directly related to Strategic Goal E of the Strategic Plan for Biodiversity 2011-2020, namely to “</w:t>
      </w:r>
      <w:r w:rsidRPr="00F02A52">
        <w:rPr>
          <w:i/>
          <w:lang w:val="en-US"/>
        </w:rPr>
        <w:t>enhance implementation through participatory planning, knowledge management and capacity building</w:t>
      </w:r>
      <w:r w:rsidRPr="00F02A52">
        <w:rPr>
          <w:lang w:val="en-US"/>
        </w:rPr>
        <w:t xml:space="preserve">” (Aichi Biodiversity Targets 17-20). Communication, capacity building and public participation, while all playing different </w:t>
      </w:r>
      <w:r w:rsidRPr="00F02A52">
        <w:rPr>
          <w:lang w:val="en-US"/>
        </w:rPr>
        <w:lastRenderedPageBreak/>
        <w:t xml:space="preserve">roles in this endeavour, are intricately linked. For example, public engagement and participation can facilitate a broader understanding of nature’s contributions to people for all actors involved, but also lead to greater acceptance, legitimacy and long-term efficiency of the outcome of the process </w:t>
      </w:r>
      <w:r w:rsidRPr="00F02A52">
        <w:rPr>
          <w:lang w:val="en-US"/>
        </w:rPr>
        <w:fldChar w:fldCharType="begin" w:fldLock="1"/>
      </w:r>
      <w:r>
        <w:rPr>
          <w:lang w:val="en-US"/>
        </w:rPr>
        <w:instrText>ADDIN CSL_CITATION { "citationItems" : [ { "id" : "ITEM-1", "itemData" : { "ISBN" : "978-1-138-93151-0", "abstract" : "Ecological economics is the study of interactions between human societies and the ecosystems in which human activities are embedded. Spash (2011) has emphasised the need to raise the profile of the human aspect and refers to social ecological economics. Therefore, understanding how individuals and social groups participate in the decisions that affect social ecological systems is central. Participation seems intuitively simple, but is loosely defined in academic literature; resulting in many different understandings. I define participation as the process of actively involving anyone who might affect, or be affected by, a process or decision [see also Chapter 50]. It is doing research with, rather than about, the population in question. Understanding participation means considering the processes by which people participate, and the consequences of their participation (Creighton, 2005). Thinking about participation helps to prevent the ecological economist from taking the stance of an objective observer \u2018outside\u2019 their study. Instead they are a participant within the research process, where their own positions and subjectivities matter.", "author" : [ { "dropping-particle" : "", "family" : "Blackstock", "given" : "Kirsty L.", "non-dropping-particle" : "", "parse-names" : false, "suffix" : "" } ], "chapter-number" : "Topic 8:33", "container-title" : "Routledge Handbook of Ecological Economics", "editor" : [ { "dropping-particle" : "", "family" : "Spash", "given" : "Clive L.", "non-dropping-particle" : "", "parse-names" : false, "suffix" : "" } ], "id" : "ITEM-1", "issued" : { "date-parts" : [ [ "2017" ] ] }, "page" : "341-350", "publisher-place" : "London", "title" : "Participation in the context of ecological economics", "type" : "chapter" }, "uris" : [ "http://www.mendeley.com/documents/?uuid=887c914f-7b07-4e62-9824-ea5d4684236d" ] }, { "id" : "ITEM-2", "itemData" : { "DOI" : "10.1016/j.biocon.2012.08.018", "ISBN" : "0006-3207", "abstract" : "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 \u00a9 2012 Elsevier Ltd.", "author" : [ { "dropping-particle" : "", "family" : "Young", "given" : "Juliette C.", "non-dropping-particle" : "", "parse-names" : false, "suffix" : "" }, { "dropping-particle" : "", "family" : "Jordan", "given" : "Andrew", "non-dropping-particle" : "", "parse-names" : false, "suffix" : "" }, { "dropping-particle" : "", "family" : "R. Searle", "given" : "Kate", "non-dropping-particle" : "", "parse-names" : false, "suffix" : "" }, { "dropping-particle" : "", "family" : "Butler", "given" : "Adam", "non-dropping-particle" : "", "parse-names" : false, "suffix" : "" }, { "dropping-particle" : "", "family" : "S. Chapman", "given" : "Daniel", "non-dropping-particle" : "", "parse-names" : false, "suffix" : "" }, { "dropping-particle" : "", "family" : "Simmons", "given" : "Peter", "non-dropping-particle" : "", "parse-names" : false, "suffix" : "" }, { "dropping-particle" : "", "family" : "Watt", "given" : "Allan D.", "non-dropping-particle" : "", "parse-names" : false, "suffix" : "" } ], "container-title" : "Biological Conservation", "id" : "ITEM-2", "issued" : { "date-parts" : [ [ "2013" ] ] }, "page" : "359-370", "title" : "Does stakeholder involvement really benefit biodiversity conservation?", "type" : "article-journal", "volume" : "158" }, "uris" : [ "http://www.mendeley.com/documents/?uuid=cf761d23-5250-46fa-839c-1d39ca4e8aa2" ] } ], "mendeley" : { "formattedCitation" : "(Blackstock, 2017; J. C. Young et al., 2013)", "plainTextFormattedCitation" : "(Blackstock, 2017; J. C. Young et al., 2013)", "previouslyFormattedCitation" : "(Blackstock, 2017; J. C. Young et al., 2013)" }, "properties" : {  }, "schema" : "https://github.com/citation-style-language/schema/raw/master/csl-citation.json" }</w:instrText>
      </w:r>
      <w:r w:rsidRPr="00F02A52">
        <w:rPr>
          <w:lang w:val="en-US"/>
        </w:rPr>
        <w:fldChar w:fldCharType="separate"/>
      </w:r>
      <w:r w:rsidRPr="00F02A52">
        <w:rPr>
          <w:lang w:val="en-US"/>
        </w:rPr>
        <w:t xml:space="preserve">(Blackstock, 2017; Young </w:t>
      </w:r>
      <w:r w:rsidR="009E3418" w:rsidRPr="009E3418">
        <w:rPr>
          <w:i/>
          <w:lang w:val="en-US"/>
        </w:rPr>
        <w:t>et al.</w:t>
      </w:r>
      <w:r w:rsidRPr="00F02A52">
        <w:rPr>
          <w:lang w:val="en-US"/>
        </w:rPr>
        <w:t>, 2013)</w:t>
      </w:r>
      <w:r w:rsidRPr="00F02A52">
        <w:rPr>
          <w:lang w:val="en-US"/>
        </w:rPr>
        <w:fldChar w:fldCharType="end"/>
      </w:r>
      <w:r w:rsidRPr="00F02A52">
        <w:rPr>
          <w:lang w:val="en-US"/>
        </w:rPr>
        <w:t xml:space="preserve">. Participation can also help to build the capacity of civil society to engage in governance processes </w:t>
      </w:r>
      <w:r w:rsidRPr="00F02A52">
        <w:rPr>
          <w:lang w:val="en-US"/>
        </w:rPr>
        <w:fldChar w:fldCharType="begin" w:fldLock="1"/>
      </w:r>
      <w:r>
        <w:rPr>
          <w:lang w:val="en-US"/>
        </w:rPr>
        <w:instrText>ADDIN CSL_CITATION { "citationItems" : [ { "id" : "ITEM-1", "itemData" : { "abstract" : "National forest policy reform based on participation proves to be a complex multi-layer process in the course of which all the participants are subject to continuous adaptation to the permanently changing context. The example of Kyrgyzstan shows that participation is not only a procedure for deliberative democracy or collaborative learning, but also a means for re-appropriation of power by the stronger stakeholders.", "author" : [ { "dropping-particle" : "", "family" : "Kouplevatskaya-Yunusova", "given" : "Irina", "non-dropping-particle" : "", "parse-names" : false, "suffix" : "" } ], "container-title" : "Schweiz Z.Forstwesen", "id" : "ITEM-1", "issue" : "10", "issued" : { "date-parts" : [ [ "2005" ] ] }, "page" : "385-395", "title" : "The Evolution of Stakeholders participation in a process of forest policy reform in Kyrgyz Republic", "type" : "article-journal", "volume" : "156" }, "uris" : [ "http://www.mendeley.com/documents/?uuid=353ca5e1-7dd0-4490-92db-c652eb3c05a6" ] }, { "id" : "ITEM-2", "itemData" : { "DOI" : "10.1016/j.jnc.2011.09.001", "ISBN" : "1617-1381", "ISSN" : "16171381", "abstract" : "Consensus building through stakeholder participation is a promising new trend that takes into account the interactive character of the communication process. There is a growing realisation that stakeholder participation has a significant role to play in the development and delivery of biodiversity policy and practice. Experience and best practice from activities such as the designation and management of Natura 2000 and Integrated Coastal Zone Management shows that problem solving and conflict management are significantly enhanced through participative processes. There is therefore the potential for a change to take place in the way that biodiversity policy is developed and implemented. This brings challenges to the biodiversity community in terms of developing new skills and processes and in engaging with new agendas and sectors. \u00a9 2011 Elsevier GmbH.", "author" : [ { "dropping-particle" : "", "family" : "Jones-Walters", "given" : "Lawrence", "non-dropping-particle" : "", "parse-names" : false, "suffix" : "" }, { "dropping-particle" : "", "family" : "\u00c7il", "given" : "Ayseg\u00fcl", "non-dropping-particle" : "", "parse-names" : false, "suffix" : "" } ], "container-title" : "Journal for Nature Conservation", "id" : "ITEM-2", "issue" : "6", "issued" : { "date-parts" : [ [ "2011" ] ] }, "page" : "327-329", "title" : "Biodiversity and stakeholder participation", "type" : "article-journal", "volume" : "19" }, "uris" : [ "http://www.mendeley.com/documents/?uuid=fa122ff3-481b-4c06-ae40-d3f387102943" ] } ], "mendeley" : { "formattedCitation" : "(Jones-Walters &amp; \u00c7il, 2011; Kouplevatskaya-Yunusova, 2005)", "plainTextFormattedCitation" : "(Jones-Walters &amp; \u00c7il, 2011; Kouplevatskaya-Yunusova, 2005)", "previouslyFormattedCitation" : "(Jones-Walters &amp; \u00c7il, 2011; Kouplevatskaya-Yunusova, 2005)" }, "properties" : {  }, "schema" : "https://github.com/citation-style-language/schema/raw/master/csl-citation.json" }</w:instrText>
      </w:r>
      <w:r w:rsidRPr="00F02A52">
        <w:rPr>
          <w:lang w:val="en-US"/>
        </w:rPr>
        <w:fldChar w:fldCharType="separate"/>
      </w:r>
      <w:r w:rsidRPr="00F02A52">
        <w:rPr>
          <w:lang w:val="en-US"/>
        </w:rPr>
        <w:t>(Jones-Walters &amp; Çil, 2011; Kouplevatskaya-Yunusova, 2005)</w:t>
      </w:r>
      <w:r w:rsidRPr="00F02A52">
        <w:rPr>
          <w:lang w:val="en-US"/>
        </w:rPr>
        <w:fldChar w:fldCharType="end"/>
      </w:r>
      <w:r w:rsidRPr="00F02A52">
        <w:rPr>
          <w:color w:val="000000" w:themeColor="text1"/>
          <w:lang w:val="en-US"/>
        </w:rPr>
        <w:t>.</w:t>
      </w:r>
    </w:p>
    <w:p w14:paraId="766CEBCD" w14:textId="44BDD8A7" w:rsidR="00E97DE0" w:rsidRPr="00F02A52" w:rsidRDefault="00E97DE0" w:rsidP="00E97DE0">
      <w:pPr>
        <w:rPr>
          <w:lang w:val="en-US"/>
        </w:rPr>
      </w:pPr>
      <w:r w:rsidRPr="00F02A52">
        <w:rPr>
          <w:lang w:val="en-US"/>
        </w:rPr>
        <w:t xml:space="preserve">However, to make effective use of these opportunities, one needs to know how the concepts of ecosystem services and nature’s contributions to people are understood and used by stakeholders and the wider public. Essentially, this equates to the very wide-ranging and challenging question of how people understand their relationship with nature </w:t>
      </w:r>
      <w:r w:rsidRPr="00F02A52">
        <w:rPr>
          <w:lang w:val="en-US"/>
        </w:rPr>
        <w:fldChar w:fldCharType="begin" w:fldLock="1"/>
      </w:r>
      <w:r>
        <w:rPr>
          <w:lang w:val="en-US"/>
        </w:rPr>
        <w:instrText>ADDIN CSL_CITATION { "citationItems" : [ { "id" : "ITEM-1", "itemData" : { "DOI" : "10.1016/j.landurbplan.2013.09.002", "ISBN" : "0169-2046", "ISSN" : "01692046", "abstract" : "The ways people relate to their environment are recognized as relevant to landscape sustainability efforts and policies. Contemporary human-nature relationship concepts have historical and philosophical roots and frame empirical explorations. An increasingly dominant paradigm guiding landscape assessment and management is the notion of ecosystem services, describing benefits humans obtain from ecosystems. This paper reviews literature in multiple languages (English, German, and Japanese) on empirically grounded types of human-nature relationships. The dominant dimensions used to differentiate various types are highlighted, particularly those related to positionality of humans and nature with respect to each other, character of the bond between humans and nature, and perspectives on understanding of nature. Empirical explorations of human-nature relationships follow both deductive and inductive reasoning, use both quantitative and qualitative methods, and reveal wide variation in typologies. Ecosystem services as a theoretical concept is linked to dimensions of empirically grounded human-nature relationships concepts. The ecosystem services concept is situated quite clearly in the nexus of anthropocentric and utilitarian dimensions of human-nature relationships with notions of nature as separate from humans, though more inclusion of cultural perspectives and intrinsic values are emerging. More explicit attention to broader, diverse interpretations from local stakeholders may inform the operationalization of the ecosystem services concept for landscape planning processes. Context matters greatly, as people may hold multiple, even competing perspectives on their relationship with or role in nature, and they may change across different circumstances or time. Further research is needed to understand communication and mobilization strategies for sustainable action within landscapes. ?? 2013 Elsevier B.V.", "author" : [ { "dropping-particle" : "", "family" : "Flint", "given" : "Courtney G.", "non-dropping-particle" : "", "parse-names" : false, "suffix" : "" }, { "dropping-particle" : "", "family" : "Kunze", "given" : "Iris", "non-dropping-particle" : "", "parse-names" : false, "suffix" : "" }, { "dropping-particle" : "", "family" : "Muhar", "given" : "Andreas", "non-dropping-particle" : "", "parse-names" : false, "suffix" : "" }, { "dropping-particle" : "", "family" : "Yoshida", "given" : "Yuki", "non-dropping-particle" : "", "parse-names" : false, "suffix" : "" }, { "dropping-particle" : "", "family" : "Penker", "given" : "Marianne", "non-dropping-particle" : "", "parse-names" : false, "suffix" : "" } ], "container-title" : "Landscape and Urban Planning", "id" : "ITEM-1", "issued" : { "date-parts" : [ [ "2013" ] ] }, "page" : "208-217", "publisher" : "Elsevier B.V.", "title" : "Exploring empirical typologies of human-nature relationships and linkages to the ecosystem services concept", "type" : "article-journal", "volume" : "120" }, "uris" : [ "http://www.mendeley.com/documents/?uuid=c05ef09e-117a-443a-8b6c-2dbdc23f8e89" ] } ], "mendeley" : { "formattedCitation" : "(Flint, Kunze, Muhar, Yoshida, &amp; Penker, 2013)", "plainTextFormattedCitation" : "(Flint, Kunze, Muhar, Yoshida, &amp; Penker, 2013)", "previouslyFormattedCitation" : "(Flint, Kunze, Muhar, Yoshida, &amp; Penker, 2013)" }, "properties" : {  }, "schema" : "https://github.com/citation-style-language/schema/raw/master/csl-citation.json" }</w:instrText>
      </w:r>
      <w:r w:rsidRPr="00F02A52">
        <w:rPr>
          <w:lang w:val="en-US"/>
        </w:rPr>
        <w:fldChar w:fldCharType="separate"/>
      </w:r>
      <w:r w:rsidRPr="00F02A52">
        <w:rPr>
          <w:lang w:val="en-US"/>
        </w:rPr>
        <w:t>(Flint</w:t>
      </w:r>
      <w:r w:rsidR="00D647EE">
        <w:rPr>
          <w:i/>
          <w:lang w:val="en-US"/>
        </w:rPr>
        <w:t xml:space="preserve"> et al.</w:t>
      </w:r>
      <w:r w:rsidRPr="00F02A52">
        <w:rPr>
          <w:lang w:val="en-US"/>
        </w:rPr>
        <w:t>, 2013)</w:t>
      </w:r>
      <w:r w:rsidRPr="00F02A52">
        <w:rPr>
          <w:lang w:val="en-US"/>
        </w:rPr>
        <w:fldChar w:fldCharType="end"/>
      </w:r>
      <w:r w:rsidRPr="00F02A52">
        <w:rPr>
          <w:lang w:val="en-US"/>
        </w:rPr>
        <w:t>. Especially the notion of ecosystem services</w:t>
      </w:r>
      <w:r w:rsidR="00F02736">
        <w:rPr>
          <w:lang w:val="en-US"/>
        </w:rPr>
        <w:t xml:space="preserve">, </w:t>
      </w:r>
      <w:r w:rsidRPr="00F02A52">
        <w:rPr>
          <w:lang w:val="en-US"/>
        </w:rPr>
        <w:t xml:space="preserve">as well as cognate notions such as “natural capital” </w:t>
      </w:r>
      <w:r w:rsidRPr="00F02A52">
        <w:rPr>
          <w:lang w:val="en-US"/>
        </w:rPr>
        <w:fldChar w:fldCharType="begin" w:fldLock="1"/>
      </w:r>
      <w:r>
        <w:rPr>
          <w:lang w:val="en-US"/>
        </w:rPr>
        <w:instrText>ADDIN CSL_CITATION { "citationItems" : [ { "id" : "ITEM-1", "itemData" : { "author" : [ { "dropping-particle" : "", "family" : "Costanza", "given" : "Robert", "non-dropping-particle" : "", "parse-names" : false, "suffix" : "" }, { "dropping-particle" : "", "family" : "Daly", "given" : "Herman E.", "non-dropping-particle" : "", "parse-names" : false, "suffix" : "" } ], "container-title" : "Conservation Biology", "id" : "ITEM-1", "issue" : "1", "issued" : { "date-parts" : [ [ "1992" ] ] }, "page" : "37-46", "title" : "Natural Capital and Sustainable Development", "type" : "article-journal", "volume" : "6" }, "uris" : [ "http://www.mendeley.com/documents/?uuid=1e316f14-cbf8-470d-b3cb-4d6f0e4cef93" ] } ], "mendeley" : { "formattedCitation" : "(Costanza &amp; Daly, 1992)", "plainTextFormattedCitation" : "(Costanza &amp; Daly, 1992)", "previouslyFormattedCitation" : "(Costanza &amp; Daly, 1992)" }, "properties" : {  }, "schema" : "https://github.com/citation-style-language/schema/raw/master/csl-citation.json" }</w:instrText>
      </w:r>
      <w:r w:rsidRPr="00F02A52">
        <w:rPr>
          <w:lang w:val="en-US"/>
        </w:rPr>
        <w:fldChar w:fldCharType="separate"/>
      </w:r>
      <w:r w:rsidRPr="00F02A52">
        <w:rPr>
          <w:lang w:val="en-US"/>
        </w:rPr>
        <w:t>(Costanza &amp; Daly, 1992</w:t>
      </w:r>
      <w:r w:rsidRPr="00F02A52">
        <w:rPr>
          <w:lang w:val="en-US"/>
        </w:rPr>
        <w:fldChar w:fldCharType="end"/>
      </w:r>
      <w:r w:rsidRPr="00F02A52">
        <w:rPr>
          <w:lang w:val="en-US"/>
        </w:rPr>
        <w:t xml:space="preserve">), bear the inherent risk of “crowding out” intrinsic ideas of values </w:t>
      </w:r>
      <w:r w:rsidRPr="00F02A52">
        <w:rPr>
          <w:lang w:val="en-US"/>
        </w:rPr>
        <w:fldChar w:fldCharType="begin" w:fldLock="1"/>
      </w:r>
      <w:r>
        <w:rPr>
          <w:lang w:val="en-US"/>
        </w:rPr>
        <w:instrText>ADDIN CSL_CITATION { "citationItems" : [ { "id" : "ITEM-1", "itemData" : { "DOI" : "10.1016/j.landurbplan.2013.09.002", "ISBN" : "0169-2046", "ISSN" : "01692046", "abstract" : "The ways people relate to their environment are recognized as relevant to landscape sustainability efforts and policies. Contemporary human-nature relationship concepts have historical and philosophical roots and frame empirical explorations. An increasingly dominant paradigm guiding landscape assessment and management is the notion of ecosystem services, describing benefits humans obtain from ecosystems. This paper reviews literature in multiple languages (English, German, and Japanese) on empirically grounded types of human-nature relationships. The dominant dimensions used to differentiate various types are highlighted, particularly those related to positionality of humans and nature with respect to each other, character of the bond between humans and nature, and perspectives on understanding of nature. Empirical explorations of human-nature relationships follow both deductive and inductive reasoning, use both quantitative and qualitative methods, and reveal wide variation in typologies. Ecosystem services as a theoretical concept is linked to dimensions of empirically grounded human-nature relationships concepts. The ecosystem services concept is situated quite clearly in the nexus of anthropocentric and utilitarian dimensions of human-nature relationships with notions of nature as separate from humans, though more inclusion of cultural perspectives and intrinsic values are emerging. More explicit attention to broader, diverse interpretations from local stakeholders may inform the operationalization of the ecosystem services concept for landscape planning processes. Context matters greatly, as people may hold multiple, even competing perspectives on their relationship with or role in nature, and they may change across different circumstances or time. Further research is needed to understand communication and mobilization strategies for sustainable action within landscapes. ?? 2013 Elsevier B.V.", "author" : [ { "dropping-particle" : "", "family" : "Flint", "given" : "Courtney G.", "non-dropping-particle" : "", "parse-names" : false, "suffix" : "" }, { "dropping-particle" : "", "family" : "Kunze", "given" : "Iris", "non-dropping-particle" : "", "parse-names" : false, "suffix" : "" }, { "dropping-particle" : "", "family" : "Muhar", "given" : "Andreas", "non-dropping-particle" : "", "parse-names" : false, "suffix" : "" }, { "dropping-particle" : "", "family" : "Yoshida", "given" : "Yuki", "non-dropping-particle" : "", "parse-names" : false, "suffix" : "" }, { "dropping-particle" : "", "family" : "Penker", "given" : "Marianne", "non-dropping-particle" : "", "parse-names" : false, "suffix" : "" } ], "container-title" : "Landscape and Urban Planning", "id" : "ITEM-1", "issued" : { "date-parts" : [ [ "2013" ] ] }, "page" : "208-217", "publisher" : "Elsevier B.V.", "title" : "Exploring empirical typologies of human-nature relationships and linkages to the ecosystem services concept", "type" : "article-journal", "volume" : "120" }, "uris" : [ "http://www.mendeley.com/documents/?uuid=c05ef09e-117a-443a-8b6c-2dbdc23f8e89" ] }, { "id" : "ITEM-2", "itemData" : { "DOI" : "10.1080/21513732.2012.722127", "ISBN" : "2151-3732; 2151-3740", "ISSN" : "2151-3732", "abstract" : "This article identifies three interrelated challenges concerning the ecosystem services (ES) framework and the nature of landscape dynamics within the context of landscape management. These challenges are set within a problematic externalization of nature inherent in the ES framework. The first challenge concerns the lack of compatibility between the ES framework and the logics of landscapes. The second challenge addresses the complexity of ecosystems, unsubstitutable values, and intangible dimensions in economic valuation when applied to landscapes. The third challenge points at how the ES framework has problems in accounting for how and why sociocultural processes are crucial to environmental attitudes and behavior. We argue that the idea of landscape and its inherent landscape dynamics, a crosscutting dimension of these challenges, is a missed opportunity for the ES framework in order to take immeasurable and context-specific social and cultural processes more seriously and consequently deliver sounder advice on landscape management. We thus make a plea for the importance of creating platforms for dialogue across research communities working to improve the understanding of human?nature dynamics.\\nThis article identifies three interrelated challenges concerning the ecosystem services (ES) framework and the nature of landscape dynamics within the context of landscape management. These challenges are set within a problematic externalization of nature inherent in the ES framework. The first challenge concerns the lack of compatibility between the ES framework and the logics of landscapes. The second challenge addresses the complexity of ecosystems, unsubstitutable values, and intangible dimensions in economic valuation when applied to landscapes. The third challenge points at how the ES framework has problems in accounting for how and why sociocultural processes are crucial to environmental attitudes and behavior. We argue that the idea of landscape and its inherent landscape dynamics, a crosscutting dimension of these challenges, is a missed opportunity for the ES framework in order to take immeasurable and context-specific social and cultural processes more seriously and consequently deliver sounder advice on landscape management. We thus make a plea for the importance of creating platforms for dialogue across research communities working to improve the understanding of human?nature dynamics.", "author" : [ { "dropping-particle" : "", "family" : "Setten", "given" : "Gunhild", "non-dropping-particle" : "", "parse-names" : false, "suffix" : "" }, { "dropping-particle" : "", "family" : "Stenseke", "given" : "Marie", "non-dropping-particle" : "", "parse-names" : false, "suffix" : "" }, { "dropping-particle" : "", "family" : "Moen", "given" : "Jon", "non-dropping-particle" : "", "parse-names" : false, "suffix" : "" } ], "container-title" : "International Journal of Biodiversity Science, Ecosystem Services &amp; Management", "id" : "ITEM-2", "issue" : "4", "issued" : { "date-parts" : [ [ "2012" ] ] }, "page" : "305-312", "title" : "Ecosystem services and landscape management: three challenges and one plea", "type" : "article-journal", "volume" : "8" }, "uris" : [ "http://www.mendeley.com/documents/?uuid=4273245f-3f55-4384-b9b0-074b23927d1e" ] } ], "mendeley" : { "formattedCitation" : "(Flint et al., 2013; Setten, Stenseke, &amp; Moen, 2012)", "plainTextFormattedCitation" : "(Flint et al., 2013; Setten, Stenseke, &amp; Moen, 2012)", "previouslyFormattedCitation" : "(Flint et al., 2013; Setten, Stenseke, &amp; Moen, 2012)" }, "properties" : {  }, "schema" : "https://github.com/citation-style-language/schema/raw/master/csl-citation.json" }</w:instrText>
      </w:r>
      <w:r w:rsidRPr="00F02A52">
        <w:rPr>
          <w:lang w:val="en-US"/>
        </w:rPr>
        <w:fldChar w:fldCharType="separate"/>
      </w:r>
      <w:r w:rsidRPr="00F02A52">
        <w:rPr>
          <w:lang w:val="en-US"/>
        </w:rPr>
        <w:t xml:space="preserve">(Flint </w:t>
      </w:r>
      <w:r w:rsidR="009E3418" w:rsidRPr="009E3418">
        <w:rPr>
          <w:i/>
          <w:lang w:val="en-US"/>
        </w:rPr>
        <w:t>et al.</w:t>
      </w:r>
      <w:r w:rsidRPr="00F02A52">
        <w:rPr>
          <w:lang w:val="en-US"/>
        </w:rPr>
        <w:t>, 2013; Setten</w:t>
      </w:r>
      <w:r w:rsidR="00D647EE">
        <w:rPr>
          <w:i/>
          <w:lang w:val="en-US"/>
        </w:rPr>
        <w:t xml:space="preserve"> et al.</w:t>
      </w:r>
      <w:r w:rsidRPr="00F02A52">
        <w:rPr>
          <w:lang w:val="en-US"/>
        </w:rPr>
        <w:t>, 2012)</w:t>
      </w:r>
      <w:r w:rsidRPr="00F02A52">
        <w:rPr>
          <w:lang w:val="en-US"/>
        </w:rPr>
        <w:fldChar w:fldCharType="end"/>
      </w:r>
      <w:r w:rsidRPr="00F02A52">
        <w:rPr>
          <w:lang w:val="en-US"/>
        </w:rPr>
        <w:t xml:space="preserve">. In addition, as with other specialist concepts such as biodiversity </w:t>
      </w:r>
      <w:r w:rsidRPr="00F02A52">
        <w:rPr>
          <w:color w:val="000000" w:themeColor="text1"/>
          <w:lang w:val="en-US"/>
        </w:rPr>
        <w:fldChar w:fldCharType="begin" w:fldLock="1"/>
      </w:r>
      <w:r>
        <w:rPr>
          <w:color w:val="000000" w:themeColor="text1"/>
          <w:lang w:val="en-US"/>
        </w:rPr>
        <w:instrText>ADDIN CSL_CITATION { "citationItems" : [ { "id" : "ITEM-1", "itemData" : { "DOI" : "10.1016/j.biocon.2006.11.024", "ISBN" : "0006-3207", "ISSN" : "00063207", "abstract" : "The participation of the public in environmental decision-making and management is increasingly seen as essential for the success of conservation initiatives. Ecological scientists and conservation practitioners have, however, argued that a lack of understanding of biodiversity issues by the public is a barrier to their effective participation in decision-making processes. These arguments are often based on studies where scientific knowledge is used as the sole measure of public understanding of biodiversity, and therefore fail to account for individuals' constructs of biodiversity and related issues such as biodiversity management. We examined individuals' mental constructs of biodiversity, and their conceptual contexts, through a series of focus group discussions with members of the general public in Scotland. To gain a fuller picture of public understanding of biodiversity, we distinguished between mental associations with the term 'biodiversity', and the meanings associated with biodiversity-related concepts independent of scientific terminology. We found participants to express rich mental concepts of biodiversity, irrespective of their scientific knowledge. These included notions of balance, food chains and human-nature interactions, and showed strong normative dimensions that were used to define desirable or ideal states of nature. These concepts of biodiversity were, in turn, strongly related to their attitudes towards how best to manage biodiversity. This study highlights that a better understanding of individuals' mental constructs of biodiversity, which are linked to their attitudes towards biodiversity management, is essential for the design of biodiversity-related policies that are supported by the public. \u00a9 2006 Elsevier Ltd. All rights reserved.", "author" : [ { "dropping-particle" : "", "family" : "Fischer", "given" : "Anke", "non-dropping-particle" : "", "parse-names" : false, "suffix" : "" }, { "dropping-particle" : "", "family" : "Young", "given" : "Juliette C.", "non-dropping-particle" : "", "parse-names" : false, "suffix" : "" } ], "container-title" : "Biological Conservation", "id" : "ITEM-1", "issue" : "2", "issued" : { "date-parts" : [ [ "2007" ] ] }, "page" : "271-282", "title" : "Understanding mental constructs of biodiversity: Implications for biodiversity management and conservation", "type" : "article-journal", "volume" : "136" }, "uris" : [ "http://www.mendeley.com/documents/?uuid=9434656b-45a4-444c-aa71-7a352bc6f839" ] }, { "id" : "ITEM-2", "itemData" : { "author" : [ { "dropping-particle" : "", "family" : "Buijs", "given" : "Arjen E.", "non-dropping-particle" : "", "parse-names" : false, "suffix" : "" }, { "dropping-particle" : "", "family" : "Fischer", "given" : "Anke", "non-dropping-particle" : "", "parse-names" : false, "suffix" : "" }, { "dropping-particle" : "", "family" : "Rink", "given" : "Dieter", "non-dropping-particle" : "", "parse-names" : false, "suffix" : "" }, { "dropping-particle" : "", "family" : "Young", "given" : "Juliette C.", "non-dropping-particle" : "", "parse-names" : false, "suffix" : "" } ], "container-title" : "International Journal of Biodiversity Science &amp; Management", "id" : "ITEM-2", "issued" : { "date-parts" : [ [ "2008" ] ] }, "page" : "65-80", "title" : "Looking beyond superficial knowledge gaps: Understanding public representations of biodiversity", "type" : "article-journal", "volume" : "4" }, "uris" : [ "http://www.mendeley.com/documents/?uuid=073188f3-cd77-4bd9-bb0b-83db687f1472" ] } ], "mendeley" : { "formattedCitation" : "(Buijs, Fischer, Rink, &amp; Young, 2008; A. Fischer &amp; Young, 2007)", "plainTextFormattedCitation" : "(Buijs, Fischer, Rink, &amp; Young, 2008; A. Fischer &amp; Young, 2007)", "previouslyFormattedCitation" : "(Buijs, Fischer, Rink, &amp; Young, 2008; A. Fischer &amp; Young, 2007)"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Buijs</w:t>
      </w:r>
      <w:r w:rsidR="00D647EE">
        <w:rPr>
          <w:i/>
          <w:color w:val="000000" w:themeColor="text1"/>
          <w:lang w:val="en-US"/>
        </w:rPr>
        <w:t xml:space="preserve"> et al.</w:t>
      </w:r>
      <w:r w:rsidRPr="00F02A52">
        <w:rPr>
          <w:color w:val="000000" w:themeColor="text1"/>
          <w:lang w:val="en-US"/>
        </w:rPr>
        <w:t>, 2008; Fischer &amp; Young, 2007)</w:t>
      </w:r>
      <w:r w:rsidRPr="00F02A52">
        <w:rPr>
          <w:color w:val="000000" w:themeColor="text1"/>
          <w:lang w:val="en-US"/>
        </w:rPr>
        <w:fldChar w:fldCharType="end"/>
      </w:r>
      <w:r w:rsidRPr="00F02A52">
        <w:rPr>
          <w:color w:val="000000" w:themeColor="text1"/>
          <w:lang w:val="en-US"/>
        </w:rPr>
        <w:t xml:space="preserve"> </w:t>
      </w:r>
      <w:r w:rsidRPr="00F02A52">
        <w:rPr>
          <w:lang w:val="en-US"/>
        </w:rPr>
        <w:t xml:space="preserve">or climate change </w:t>
      </w:r>
      <w:r w:rsidRPr="00F02A52">
        <w:rPr>
          <w:lang w:val="en-US"/>
        </w:rPr>
        <w:fldChar w:fldCharType="begin" w:fldLock="1"/>
      </w:r>
      <w:r>
        <w:rPr>
          <w:lang w:val="en-US"/>
        </w:rPr>
        <w:instrText>ADDIN CSL_CITATION { "citationItems" : [ { "id" : "ITEM-1", "itemData" : { "DOI" : "10.1002/eet.1585", "ISSN" : "1756932X", "abstract" : "Recent social scientific research has often dealtwith public perceptions of climate change as an isolated topic. In contrast, we explored through qualitative interviews (n=202) across five European countries how members of the public conceptualized climate change within a wider context of energy and the future, drawing on social representation theory. Our analysis suggests that, rather than separating between environmental issues, partici- pants interpreted both climate change and energy consumption in a context of unsustainable resource use. Views on climate change were often very sceptical, but the unsustainability of contemporary resource use was almost unanimously of great concern. However, despite their strong plea for political change towards sustainability, many interviewees found it challenging to translate their views into behaviour.We argue that obstacles for behavioural changemight lie in the tensions between cognitive, normative and affective aspects of people\u2019s representations, and conclude with recommendations for European climate change mitigation policies.", "author" : [ { "dropping-particle" : "", "family" : "Fischer", "given" : "Anke", "non-dropping-particle" : "", "parse-names" : false, "suffix" : "" }, { "dropping-particle" : "", "family" : "Peters", "given" : "Vera", "non-dropping-particle" : "", "parse-names" : false, "suffix" : "" }, { "dropping-particle" : "", "family" : "Neebe", "given" : "Mirjam", "non-dropping-particle" : "", "parse-names" : false, "suffix" : "" }, { "dropping-particle" : "", "family" : "V\u00e1vra", "given" : "Jan", "non-dropping-particle" : "", "parse-names" : false, "suffix" : "" }, { "dropping-particle" : "", "family" : "Kriel", "given" : "Antoinette", "non-dropping-particle" : "", "parse-names" : false, "suffix" : "" }, { "dropping-particle" : "", "family" : "Lapka", "given" : "Miloslav", "non-dropping-particle" : "", "parse-names" : false, "suffix" : "" }, { "dropping-particle" : "", "family" : "Megyesi", "given" : "Boldizs\u00e1r", "non-dropping-particle" : "", "parse-names" : false, "suffix" : "" } ], "container-title" : "Environmental Policy and Governance", "id" : "ITEM-1", "issue" : "3", "issued" : { "date-parts" : [ [ "2012" ] ] }, "page" : "161-176", "title" : "Climate Change? No, Wise Resource Use is the Issue: Social Representations of Energy, Climate Change and the Future", "type" : "article-journal", "volume" : "22" }, "uris" : [ "http://www.mendeley.com/documents/?uuid=c3980f2a-57c5-4b4f-b0d2-d874a6fbd25f" ] } ], "mendeley" : { "formattedCitation" : "(A. Fischer et al., 2012)", "plainTextFormattedCitation" : "(A. Fischer et al., 2012)", "previouslyFormattedCitation" : "(A. Fischer et al., 2012)" }, "properties" : {  }, "schema" : "https://github.com/citation-style-language/schema/raw/master/csl-citation.json" }</w:instrText>
      </w:r>
      <w:r w:rsidRPr="00F02A52">
        <w:rPr>
          <w:lang w:val="en-US"/>
        </w:rPr>
        <w:fldChar w:fldCharType="separate"/>
      </w:r>
      <w:r w:rsidRPr="00F02A52">
        <w:rPr>
          <w:lang w:val="en-US"/>
        </w:rPr>
        <w:t xml:space="preserve">(Fischer </w:t>
      </w:r>
      <w:r w:rsidR="009E3418" w:rsidRPr="009E3418">
        <w:rPr>
          <w:i/>
          <w:lang w:val="en-US"/>
        </w:rPr>
        <w:t>et al.</w:t>
      </w:r>
      <w:r w:rsidRPr="00F02A52">
        <w:rPr>
          <w:lang w:val="en-US"/>
        </w:rPr>
        <w:t>, 2012</w:t>
      </w:r>
      <w:r w:rsidR="00C53CDC">
        <w:rPr>
          <w:lang w:val="en-US"/>
        </w:rPr>
        <w:t>a</w:t>
      </w:r>
      <w:r w:rsidRPr="00F02A52">
        <w:rPr>
          <w:lang w:val="en-US"/>
        </w:rPr>
        <w:t>)</w:t>
      </w:r>
      <w:r w:rsidRPr="00F02A52">
        <w:rPr>
          <w:lang w:val="en-US"/>
        </w:rPr>
        <w:fldChar w:fldCharType="end"/>
      </w:r>
      <w:r w:rsidRPr="00F02A52">
        <w:rPr>
          <w:color w:val="000000" w:themeColor="text1"/>
          <w:lang w:val="en-US"/>
        </w:rPr>
        <w:t xml:space="preserve">, the population is likely to have a rough understanding of the phenomena captured, even though it might not be familiar with the exact terminology </w:t>
      </w:r>
      <w:r w:rsidRPr="00F02A52">
        <w:rPr>
          <w:color w:val="000000" w:themeColor="text1"/>
          <w:lang w:val="en-US"/>
        </w:rPr>
        <w:fldChar w:fldCharType="begin" w:fldLock="1"/>
      </w:r>
      <w:r>
        <w:rPr>
          <w:color w:val="000000" w:themeColor="text1"/>
          <w:lang w:val="en-US"/>
        </w:rPr>
        <w:instrText>ADDIN CSL_CITATION { "citationItems" : [ { "id" : "ITEM-1", "itemData" : { "abstract" : "The review summarises selected social research evidence, identified in searches undertaken in July \u2013 September 2010, which considers public perceptions of existing UK landscapes and ecosystems, and potential future changes to these. People were found to hold strong emotional attachments to landscapes and ecosystems, which play an important role in defining \u2018sense of place\u2019. The literature indicates the type of landscapes and ecosystems people prefer as well as their preferences for certain characteristics, and indicates the numerous and complex influences on perceptions. People enjoy different types of landscape (and ecosystems) at different times and for different purposes, accessing a \u2018portfolio of places\u2019 that is particular to each person. These range from the \u2018quick hits\u2019 of a nearby greenspace, to the special, often magical places which are visited less often. Uses of these places are physical but the way people respond to landscapes and ecosystems is emotional. People are aware of some past changes to landscapes and ecosystems (often in the form of built development), and are initially resistant to change where this threatens their existing perception or sense of place. However, the literature suggests that an understanding of past changes, and the impacts these have had on landscapes and ecosystems, can help people to understand the impact of potential future changes, whether this is interventions such as managed realignment of the coast, or the impacts of climate change on biodiversity and species. The complex nature of public perceptions requires a range of deliberate and participatory techniques to ensure this information is gathered effectively and efficiently.", "author" : [ { "dropping-particle" : "", "family" : "Lock", "given" : "K.", "non-dropping-particle" : "", "parse-names" : false, "suffix" : "" }, { "dropping-particle" : "", "family" : "Cole", "given" : "L.", "non-dropping-particle" : "", "parse-names" : false, "suffix" : "" } ], "container-title" : "Report to Defra (NE0109)", "id" : "ITEM-1", "issue" : "March", "issued" : { "date-parts" : [ [ "2011" ] ] }, "number-of-pages" : "90", "publisher-place" : "London", "title" : "Public perceptions of landscapes and ecosystems in the UK", "type" : "report" }, "uris" : [ "http://www.mendeley.com/documents/?uuid=f3be527d-670f-455a-99ac-04ad6b3f51be" ] } ], "mendeley" : { "formattedCitation" : "(Lock &amp; Cole, 2011)", "plainTextFormattedCitation" : "(Lock &amp; Cole, 2011)", "previouslyFormattedCitation" : "(Lock &amp; Cole, 2011)"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Lock &amp; Cole, 2011)</w:t>
      </w:r>
      <w:r w:rsidRPr="00F02A52">
        <w:rPr>
          <w:color w:val="000000" w:themeColor="text1"/>
          <w:lang w:val="en-US"/>
        </w:rPr>
        <w:fldChar w:fldCharType="end"/>
      </w:r>
      <w:r w:rsidRPr="00F02A52">
        <w:rPr>
          <w:color w:val="000000" w:themeColor="text1"/>
          <w:lang w:val="en-US"/>
        </w:rPr>
        <w:t xml:space="preserve">. The use of a streamlined terminology might thus unduly simplify or restrict the more complex notions held by other actors. Such externally-defined frameworks are also prone to obscuring or omitting emotional and experiential dimensions of understanding nature’s contributions to people </w:t>
      </w:r>
      <w:r w:rsidRPr="00F02A52">
        <w:rPr>
          <w:color w:val="000000" w:themeColor="text1"/>
          <w:lang w:val="en-US"/>
        </w:rPr>
        <w:fldChar w:fldCharType="begin" w:fldLock="1"/>
      </w:r>
      <w:r>
        <w:rPr>
          <w:color w:val="000000" w:themeColor="text1"/>
          <w:lang w:val="en-US"/>
        </w:rPr>
        <w:instrText>ADDIN CSL_CITATION { "citationItems" : [ { "id" : "ITEM-1", "itemData" : { "DOI" : "10.1007/s13280-015-0715-z", "ISBN" : "0044-7447", "ISSN" : "16547209", "PMID" : "26508351", "abstract" : "Wildlife conservation-related organisations increasingly employ new visual technologies in their science communication and public engagement efforts. Here, we examine the use of such technologies for wildlife conservation campaigns. We obtained empirical data from four UK-based organisations through semi-structured interviews and participant observation. Visual technologies were used to provide the knowledge and generate the emotional responses perceived by organisations as being necessary for motivating a sense of caring about wildlife. We term these two aspects 'microscope' and 'spectacle', metaphorical concepts denoting the duality through which these technologies speak to both the cognitive and the emotional. As conservation relies on public support, organisations have to be seen to deliver information that is not only sufficiently detailed and scientifically credible but also spectacular enough to capture public interest. Our investigation showed that balancing science and entertainment is a difficult undertaking for wildlife-related organisations as there are perceived risks of contriving experiences of nature and obscuring conservation aims.", "author" : [ { "dropping-particle" : "", "family" : "Verma", "given" : "Audrey", "non-dropping-particle" : "", "parse-names" : false, "suffix" : "" }, { "dropping-particle" : "", "family" : "Wal", "given" : "Ren\u00e9", "non-dropping-particle" : "van der", "parse-names" : false, "suffix" : "" }, { "dropping-particle" : "", "family" : "Fischer", "given" : "Anke", "non-dropping-particle" : "", "parse-names" : false, "suffix" : "" } ], "container-title" : "Ambio", "id" : "ITEM-1", "issued" : { "date-parts" : [ [ "2015" ] ] }, "page" : "648-660", "title" : "Microscope and spectacle: On the complexities of using new visual technologies to communicate about wildlife conservation", "type" : "article-journal", "volume" : "44" }, "uris" : [ "http://www.mendeley.com/documents/?uuid=3be1bc91-bbf3-4047-9818-4a17657ec2e7" ] }, { "id" : "ITEM-2", "itemData" : { "DOI" : "10.1006/jevp.2001.0204", "ISBN" : "0272-4944", "ISSN" : "02724944", "abstract" : "People who visit, work or live in forests (n=131) described a transcendent moment in a forest, providing written responses to open ended questions regarding the cause, thoughts, and behaviour associated with the event. Participants also rated the episode on a number of scales measuring characteristics of transcendence such as sense of union and timelessness, and broader appraisal dimensions such as complexity, novelty and causality. Appraisal patterns, identified through principal components analysis, suggest that transcendence in forests varies on three major dimensions: fascination, novelty and compatibility. The paper discusses broad classifications of transcendent experience in forest and considers the implications for understanding the spiritual meaning of nature.", "author" : [ { "dropping-particle" : "", "family" : "Williams", "given" : "Kathryn", "non-dropping-particle" : "", "parse-names" : false, "suffix" : "" }, { "dropping-particle" : "", "family" : "Harvey", "given" : "David", "non-dropping-particle" : "", "parse-names" : false, "suffix" : "" } ], "container-title" : "Journal of Environmental Psychology", "id" : "ITEM-2", "issue" : "3", "issued" : { "date-parts" : [ [ "2001" ] ] }, "page" : "249-260", "title" : "Transcendent Experience in Forest Environments", "type" : "article-journal", "volume" : "21" }, "uris" : [ "http://www.mendeley.com/documents/?uuid=5ba81966-80dd-4abc-af32-833dff145643" ] }, { "id" : "ITEM-3", "itemData" : { "DOI" : "10.1163/187471611X600369", "ISSN" : "18747094", "abstract" : "Abstract Villagers in the Pamir Mountains of Afghanistan and Tajikistan integrated the human body into the seasons and rhythms of their ecological relations to generate \u201ccalendars of the human body.\u201c These calendars illustrate that culture does not exist outside of its ecological foundation (i.e. nature), but is firmly situated within it. Farmers undertook agro-pastoral and hunting activities using their own bodies not only for labor, but as a measure of the changing tempo of the seasons. Their bodies both interacted with life on the land and acted as organic clocks to mark the passage of time. While these calendars are no longer widely used, memory of their usage survives, and words from the calendars marking specific ecological events in local languages are still in use. This paper (1) investigates the historical presence and human ecological significance of a calendar of the human body; (2) illustrates the diversity of these calendars based on the specific context of their use from valley to valley in the region; (3) demonstrates the complex connectivity of the users (agro-pastoralists) within their habitat; and, (4) explores the efficacy of this calendar in developing anticipatory capacity among villagers in order to reduce anxiety associated with climate change. The calendar of the human body not only measures time, but gives it meaning.", "author" : [ { "dropping-particle" : "", "family" : "Kassam", "given" : "Karim-Aly", "non-dropping-particle" : "", "parse-names" : false, "suffix" : "" }, { "dropping-particle" : "", "family" : "Bulbulshoev", "given" : "Umed", "non-dropping-particle" : "", "parse-names" : false, "suffix" : "" }, { "dropping-particle" : "", "family" : "Ruelle", "given" : "Morgan", "non-dropping-particle" : "", "parse-names" : false, "suffix" : "" } ], "container-title" : "Journal of Persianate Studies", "id" : "ITEM-3", "issue" : "2", "issued" : { "date-parts" : [ [ "2011" ] ] }, "page" : "146-170", "title" : "Ecology of Time: Calendar of the Human Body in the Pamir Mountains", "type" : "article-journal", "volume" : "4" }, "uris" : [ "http://www.mendeley.com/documents/?uuid=e63179a9-62a0-4339-8188-2c29c4c7168d" ] } ], "mendeley" : { "formattedCitation" : "(Kassam, Bulbulshoev, &amp; Ruelle, 2011; Verma, van der Wal, &amp; Fischer, 2015; K. Williams &amp; Harvey, 2001)", "plainTextFormattedCitation" : "(Kassam, Bulbulshoev, &amp; Ruelle, 2011; Verma, van der Wal, &amp; Fischer, 2015; K. Williams &amp; Harvey, 2001)", "previouslyFormattedCitation" : "(Kassam, Bulbulshoev, &amp; Ruelle, 2011; Verma, van der Wal, &amp; Fischer, 2015; K. Williams &amp; Harvey, 2001)"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Kassam</w:t>
      </w:r>
      <w:r w:rsidR="00D647EE">
        <w:rPr>
          <w:i/>
          <w:color w:val="000000" w:themeColor="text1"/>
          <w:lang w:val="en-US"/>
        </w:rPr>
        <w:t xml:space="preserve"> et al.</w:t>
      </w:r>
      <w:r w:rsidRPr="00F02A52">
        <w:rPr>
          <w:color w:val="000000" w:themeColor="text1"/>
          <w:lang w:val="en-US"/>
        </w:rPr>
        <w:t>, 2011; Verma</w:t>
      </w:r>
      <w:r w:rsidR="00D647EE">
        <w:rPr>
          <w:i/>
          <w:color w:val="000000" w:themeColor="text1"/>
          <w:lang w:val="en-US"/>
        </w:rPr>
        <w:t xml:space="preserve"> et al.</w:t>
      </w:r>
      <w:r w:rsidRPr="00F02A52">
        <w:rPr>
          <w:color w:val="000000" w:themeColor="text1"/>
          <w:lang w:val="en-US"/>
        </w:rPr>
        <w:t>, 2015; Williams &amp; Harvey, 2001)</w:t>
      </w:r>
      <w:r w:rsidRPr="00F02A52">
        <w:rPr>
          <w:color w:val="000000" w:themeColor="text1"/>
          <w:lang w:val="en-US"/>
        </w:rPr>
        <w:fldChar w:fldCharType="end"/>
      </w:r>
      <w:r w:rsidRPr="00F02A52">
        <w:rPr>
          <w:color w:val="000000" w:themeColor="text1"/>
          <w:lang w:val="en-US"/>
        </w:rPr>
        <w:t>.</w:t>
      </w:r>
    </w:p>
    <w:p w14:paraId="4B9F2011" w14:textId="3FAE36D3" w:rsidR="00E97DE0" w:rsidRPr="00F02A52" w:rsidRDefault="00E97DE0" w:rsidP="00E97DE0">
      <w:pPr>
        <w:rPr>
          <w:color w:val="000000" w:themeColor="text1"/>
          <w:lang w:val="en-US"/>
        </w:rPr>
      </w:pPr>
      <w:r w:rsidRPr="00F02A52">
        <w:rPr>
          <w:color w:val="000000" w:themeColor="text1"/>
          <w:lang w:val="en-US"/>
        </w:rPr>
        <w:t xml:space="preserve">These considerations notwithstanding, </w:t>
      </w:r>
      <w:r w:rsidRPr="00F02A52">
        <w:rPr>
          <w:lang w:val="en-US"/>
        </w:rPr>
        <w:t xml:space="preserve">a substantial number of studies, usually framed with reference to specific ecosystems in Western and Central Europe, have assessed people’s awareness of ecosystem services and perceptions of their relative importance </w:t>
      </w:r>
      <w:r w:rsidRPr="00F02A52">
        <w:rPr>
          <w:lang w:val="en-US"/>
        </w:rPr>
        <w:fldChar w:fldCharType="begin" w:fldLock="1"/>
      </w:r>
      <w:r>
        <w:rPr>
          <w:lang w:val="en-US"/>
        </w:rPr>
        <w:instrText>ADDIN CSL_CITATION { "citationItems" : [ { "id" : "ITEM-1", "itemData" : { "DOI" : "10.1016/j.landusepol.2008.08.011", "abstract" : "Owners, local residents, government, and conservation organisations can express divergent preferences in the development and management of local woodlands. The perceptions of these four groups were examined, in the context of three community woodlands in Eastern England, using an ecosystem function framework. In a pilot study, residents were able to allocate a relative importance to woodland ecosystem services which were then related to \u201cregulation\u201d, \u201chabitat\u201d, and \u201cproduction\u201d or \u201cinformation\u201d functions. However residents also placed importance on negative services or \u201cdis-services\u201d associated with the woodland ecosystem. Therefore a fifth category of \u201cdis-services\u201d was included in the main survey which included 84 local residents, three woodland owners, three government institutions, and six representatives from conservation groups. Each of the four groups placed greatest importance on services associated with habitat (16\u201339% of the total importance) and information (30\u201350%) functions suggesting, in this example, mutual interest in the use of woodlands as a habitat or recreational resource. By contrast a potential area of difference was the particularly high importance placed by one owner on dis-services such as fly tipping. In addition the woodland owners placed higher importance (10\u201320%), than local residents and conservation groups (7\u20139%), on the productive services of the wood. This suggests a need for communication when production-related operations affect recreation. The ecosystem function framework appears to be a useful approach for highlighting potential tensions and areas of mutual interest in the manage", "author" : [ { "dropping-particle" : "", "family" : "Agbenyega", "given" : "Olivia", "non-dropping-particle" : "", "parse-names" : false, "suffix" : "" }, { "dropping-particle" : "", "family" : "Burgess", "given" : "Paul J", "non-dropping-particle" : "", "parse-names" : false, "suffix" : "" }, { "dropping-particle" : "", "family" : "Cook", "given" : "Matthew", "non-dropping-particle" : "", "parse-names" : false, "suffix" : "" }, { "dropping-particle" : "", "family" : "Morris", "given" : "Joe", "non-dropping-particle" : "", "parse-names" : false, "suffix" : "" } ], "container-title" : "Land Use Policy", "id" : "ITEM-1", "issued" : { "date-parts" : [ [ "2009" ] ] }, "page" : "551-557", "title" : "Application of an ecosystem function framework to perceptions of community woodlands", "type" : "article-journal", "volume" : "26" }, "uris" : [ "http://www.mendeley.com/documents/?uuid=b6e9546e-f041-48af-b824-448d4f2288a5" ] }, { "id" : "ITEM-2", "itemData" : { "DOI" : "10.1016/j.landusepol.2012.12.013", "abstract" : "Numerous studies underline the importance of immaterial benefits provided by ecosystems and espe-cially by cultural landscapes, which are shaped by intimate human\u2013nature interactions. However, due to methodological challenges, cultural ecosystem services are rarely fully considered in ecosystem ser-vices assessments. This study performs a spatially explicit participatory mapping of the complete range of cultural ecosystem services and several disservices perceived by people living in a cultural land-scape in Eastern Germany. The results stem from a combination of mapping exercises and structured interviews with 93 persons that were analyzed with statistical and GIS-based techniques. The results show that respondents relate diverse cultural services and multiple local-level sites to their individual well-being. Most importantly, aesthetic values, social relations and educational values were reported. Underlining the holistic nature of cultural ecosystem services, the results reveal bundles of services as well as particular patterns in the perception of these bundles for respondent groups with different socio-demographic backgrounds. Cultural services are not scattered randomly across a landscape, but rather follow specific patterns in terms of the intensity, richness and diversity of their provision. Result-ing hotspots and coldspots of ecosystem services provision are related to landscape features and land cover forms. We conclude that, despite remaining methodological challenges, cultural services mapping assessments should be pushed ahead as indispensable elements in the management and protection of cultural landscapes. Spatially explicit information on cultural ecosystem services that incorporates the differentiated perceptions of local populations provides a rich basis for the development of sustainable land management strategies. These could realign the agendas of biodiversity conservation and cultural heritage preservation, thereby fostering multifunctionality.", "author" : [ { "dropping-particle" : "", "family" : "Plieninger", "given" : "Tobias", "non-dropping-particle" : "", "parse-names" : false, "suffix" : "" }, { "dropping-particle" : "", "family" : "Dijks", "given" : "Sebastian", "non-dropping-particle" : "", "parse-names" : false, "suffix" : "" }, { "dropping-particle" : "", "family" : "Oteros-Rozas", "given" : "Elisa", "non-dropping-particle" : "", "parse-names" : false, "suffix" : "" }, { "dropping-particle" : "", "family" : "Bieling", "given" : "Claudia", "non-dropping-particle" : "", "parse-names" : false, "suffix" : "" } ], "container-title" : "Land Use Policy", "id" : "ITEM-2", "issued" : { "date-parts" : [ [ "2013" ] ] }, "page" : "118-129", "title" : "Assessing, mapping, and quantifying cultural ecosystem services at community level", "type" : "article-journal", "volume" : "33" }, "uris" : [ "http://www.mendeley.com/documents/?uuid=ee1ddf11-7ab4-3210-b373-8d24f68cc01f" ] }, { "id" : "ITEM-3", "itemData" : { "DOI" : "10.1371/journal.pone.0038970", "ISBN" : "1932-6203", "ISSN" : "19326203", "PMID" : "22720006", "abstract" : "Ecosystem service assessments have increasingly been used to support environmental management policies, mainly based on biophysical and economic indicators. However, few studies have coped with the social-cultural dimension of ecosystem services, despite being considered a research priority. We examined how ecosystem service bundles and trade-offs emerge from diverging social preferences toward ecosystem services delivered by various types of ecosystems in Spain. We conducted 3,379 direct face-to-face questionnaires in eight different case study sites from 2007 to 2011. Overall, 90.5% of the sampled population recognized the ecosystem\u2019s capacity to deliver services. Formal studies, environmental behavior, and gender variables influenced the probability of people recognizing the ecosystem\u2019s capacity to provide services. The ecosystem services most frequently perceived by people were regulating services; of those, air purification held the greatest importance. However, statistical analysis showed that socio-cultural factors and the conservation management strategy of ecosystems (i.e., National Park, Natural Park, or a non-protected area) have an effect on social preferences toward ecosystem services. Ecosystem service trade-offs and bundles were identified by analyzing social preferences through multivariate analysis (redundancy analysis and hierarchical cluster analysis). We found a clear trade-off among provisioning services (and recreational hunting) versus regulating services and almost all cultural services. We identified three ecosystem service bundles associated with the conservation management strategy and the rural-urban gradient. We conclude that socio- cultural preferences toward ecosystem services can serve as a tool to identify relevant services for people, the factors underlying these social preferences, and emerging ecosystem service bundles and trade-offs.", "author" : [ { "dropping-particle" : "", "family" : "Martin-Lopez", "given" : "Berta", "non-dropping-particle" : "", "parse-names" : false, "suffix" : "" }, { "dropping-particle" : "", "family" : "Iniesta-Arandia", "given" : "Irene", "non-dropping-particle" : "", "parse-names" : false, "suffix" : "" }, { "dropping-particle" : "", "family" : "Garcia-Llorente", "given" : "Marina", "non-dropping-particle" : "", "parse-names" : false, "suffix" : "" }, { "dropping-particle" : "", "family" : "Palomo", "given" : "Ignacio", "non-dropping-particle" : "", "parse-names" : false, "suffix" : "" }, { "dropping-particle" : "", "family" : "Casado-Arzuaga", "given" : "Izaskun", "non-dropping-particle" : "", "parse-names" : false, "suffix" : "" }, { "dropping-particle" : "", "family" : "Amo", "given" : "David Garcia", "non-dropping-particle" : "Del", "parse-names" : false, "suffix" : "" }, { "dropping-particle" : "", "family" : "Gomez-Baggethun", "given" : "Erik", "non-dropping-particle" : "", "parse-names" : false, "suffix" : "" }, { "dropping-particle" : "", "family" : "Oteros-Rozas", "given" : "Elisa", "non-dropping-particle" : "", "parse-names" : false, "suffix" : "" }, { "dropping-particle" : "", "family" : "Palacios-Agundez", "given" : "Igone", "non-dropping-particle" : "", "parse-names" : false, "suffix" : "" }, { "dropping-particle" : "", "family" : "Willaarts", "given" : "Barbara", "non-dropping-particle" : "", "parse-names" : false, "suffix" : "" }, { "dropping-particle" : "", "family" : "Gonzalez", "given" : "Jose A.", "non-dropping-particle" : "", "parse-names" : false, "suffix" : "" }, { "dropping-particle" : "", "family" : "Santos-Martin", "given" : "Fernando", "non-dropping-particle" : "", "parse-names" : false, "suffix" : "" }, { "dropping-particle" : "", "family" : "Onaindia", "given" : "Miren", "non-dropping-particle" : "", "parse-names" : false, "suffix" : "" }, { "dropping-particle" : "", "family" : "Lopez-Santiago", "given" : "Cesar", "non-dropping-particle" : "", "parse-names" : false, "suffix" : "" }, { "dropping-particle" : "", "family" : "Montes", "given" : "Carlos", "non-dropping-particle" : "", "parse-names" : false, "suffix" : "" } ], "container-title" : "PLoS ONE", "id" : "ITEM-3", "issue" : "6", "issued" : { "date-parts" : [ [ "2012" ] ] }, "page" : "e38970", "title" : "Uncovering ecosystem service bundles through social preferences", "type" : "article-journal", "volume" : "7" }, "uris" : [ "http://www.mendeley.com/documents/?uuid=36b8a28f-390b-48de-960c-4b831f7fa01e" ] }, { "id" : "ITEM-4", "itemData" : { "author" : [ { "dropping-particle" : "", "family" : "L\u00f3pez-Santiago", "given" : "C\u00e9sar A", "non-dropping-particle" : "", "parse-names" : false, "suffix" : "" }, { "dropping-particle" : "", "family" : "Oteros-rozas", "given" : "Elisa", "non-dropping-particle" : "", "parse-names" : false, "suffix" : "" }, { "dropping-particle" : "", "family" : "Mart\u00edn-l\u00f3pez", "given" : "Berta", "non-dropping-particle" : "", "parse-names" : false, "suffix" : "" }, { "dropping-particle" : "", "family" : "Plieninger", "given" : "Tobias", "non-dropping-particle" : "", "parse-names" : false, "suffix" : "" }, { "dropping-particle" : "", "family" : "Mart\u00edn", "given" : "Esther Gonz\u00e1lez", "non-dropping-particle" : "", "parse-names" : false, "suffix" : "" }, { "dropping-particle" : "", "family" : "Jos\u00e9", "given" : "A", "non-dropping-particle" : "", "parse-names" : false, "suffix" : "" } ], "container-title" : "Ecology and Society", "id" : "ITEM-4", "issue" : "2", "issued" : { "date-parts" : [ [ "2014" ] ] }, "page" : "27", "title" : "Using visual stimuli to explore the social perceptions of ecosystem services in cultural landscapes : the case of transhumance in Mediterranean Spain", "type" : "article-journal", "volume" : "19" }, "uris" : [ "http://www.mendeley.com/documents/?uuid=5d838a52-fca4-4732-8691-6a6918309910" ] }, { "id" : "ITEM-5", "itemData" : { "author" : [ { "dropping-particle" : "", "family" : "Hartel", "given" : "Tibor", "non-dropping-particle" : "", "parse-names" : false, "suffix" : "" }, { "dropping-particle" : "", "family" : "Fischer", "given" : "Joern", "non-dropping-particle" : "", "parse-names" : false, "suffix" : "" }, { "dropping-particle" : "", "family" : "Campeanu", "given" : "Claudia", "non-dropping-particle" : "", "parse-names" : false, "suffix" : "" }, { "dropping-particle" : "", "family" : "Milcu", "given" : "Andra I</w:instrText>
      </w:r>
      <w:r w:rsidRPr="00317AF5">
        <w:rPr>
          <w:lang w:val="es-ES"/>
        </w:rPr>
        <w:instrText>oana", "non-dropping-particle" : "", "parse-names" : false, "suffix" : "" }, { "dropping-particle" : "", "family" : "Hanspach", "given" : "Jan", "non-dropping-particle" : "", "parse-names" : false, "suffix" : "" }, { "dropping-particle" : "", "family" : "Fazey", "given" : "Ioan", "non-dropping-particle" : "", "parse-names" : false, "suffix" : "" } ], "container-title" : "Ecology and Society", "id" : "ITEM-5", "issue" : "2", "issued" : { "date-parts" : [ [ "2014" ] ] }, "page" : "42", "title" : "The importance of ecosystem services for rural inhabitants in a changing cultural landscape in Romania", "type" : "article-journal", "volume" : "19" }, "uris" : [ "http://www.mendeley.com/documents/?uuid=58260a37-f288-4dc3-bbc2-7a98c434e404" ] } ], "mendeley" : { "formattedCitation" : "(Agbenyega, Burgess, Cook, &amp; Morris, 2009; Hartel et al., 2014; L\u00f3pez-Santiago et al., 2014; Martin-Lopez et al., 2012; Plieninger, Dijks, Oteros-Rozas, &amp; Bieling, 2013)", "plainTextFormattedCitation" : "(Agbenyega, Burgess, Cook, &amp; Morris, 2009; Hartel et al., 2014; L\u00f3pez-Santiago et al., 2014; Martin-Lopez et al., 2012; Plieninger, Dijks, Oteros-Rozas, &amp; Bieling, 2013)", "previouslyFormattedCitation" : "(Agbenyega, Burgess, Cook, &amp; Morris, 2009; Hartel et al., 2014; L\u00f3pez-Santiago et al., 2014; Martin-Lopez et al., 2012; Plieninger, Dijks, Oteros-Rozas, &amp; Bieling, 2013)" }, "properties" : {  }, "schema" : "https://github.com/citation-style-language/schema/raw/master/csl-citation.json" }</w:instrText>
      </w:r>
      <w:r w:rsidRPr="00F02A52">
        <w:rPr>
          <w:lang w:val="en-US"/>
        </w:rPr>
        <w:fldChar w:fldCharType="separate"/>
      </w:r>
      <w:r w:rsidRPr="00317AF5">
        <w:rPr>
          <w:lang w:val="es-ES"/>
        </w:rPr>
        <w:t>(Agbenyega</w:t>
      </w:r>
      <w:r w:rsidR="00D647EE">
        <w:rPr>
          <w:i/>
          <w:lang w:val="es-ES"/>
        </w:rPr>
        <w:t xml:space="preserve"> et al.</w:t>
      </w:r>
      <w:r w:rsidRPr="00317AF5">
        <w:rPr>
          <w:lang w:val="es-ES"/>
        </w:rPr>
        <w:t xml:space="preserve">, 2009; Hartel </w:t>
      </w:r>
      <w:r w:rsidR="009E3418" w:rsidRPr="009E3418">
        <w:rPr>
          <w:i/>
          <w:lang w:val="es-ES"/>
        </w:rPr>
        <w:t>et al.</w:t>
      </w:r>
      <w:r w:rsidRPr="00317AF5">
        <w:rPr>
          <w:lang w:val="es-ES"/>
        </w:rPr>
        <w:t xml:space="preserve">, 2014; López-Santiago </w:t>
      </w:r>
      <w:r w:rsidR="009E3418" w:rsidRPr="009E3418">
        <w:rPr>
          <w:i/>
          <w:lang w:val="es-ES"/>
        </w:rPr>
        <w:t>et al.</w:t>
      </w:r>
      <w:r w:rsidRPr="00317AF5">
        <w:rPr>
          <w:lang w:val="es-ES"/>
        </w:rPr>
        <w:t>, 2014; Mart</w:t>
      </w:r>
      <w:r w:rsidR="00426108" w:rsidRPr="00317AF5">
        <w:rPr>
          <w:lang w:val="es-ES"/>
        </w:rPr>
        <w:t>í</w:t>
      </w:r>
      <w:r w:rsidRPr="00317AF5">
        <w:rPr>
          <w:lang w:val="es-ES"/>
        </w:rPr>
        <w:t>n-L</w:t>
      </w:r>
      <w:r w:rsidR="00426108" w:rsidRPr="00317AF5">
        <w:rPr>
          <w:lang w:val="es-ES"/>
        </w:rPr>
        <w:t>ó</w:t>
      </w:r>
      <w:r w:rsidRPr="00317AF5">
        <w:rPr>
          <w:lang w:val="es-ES"/>
        </w:rPr>
        <w:t xml:space="preserve">pez </w:t>
      </w:r>
      <w:r w:rsidR="009E3418" w:rsidRPr="009E3418">
        <w:rPr>
          <w:i/>
          <w:lang w:val="es-ES"/>
        </w:rPr>
        <w:t>et al.</w:t>
      </w:r>
      <w:r w:rsidRPr="00317AF5">
        <w:rPr>
          <w:lang w:val="es-ES"/>
        </w:rPr>
        <w:t>, 2012; Plieninger</w:t>
      </w:r>
      <w:r w:rsidR="002D479F">
        <w:rPr>
          <w:i/>
          <w:lang w:val="es-ES"/>
        </w:rPr>
        <w:t xml:space="preserve"> et al.</w:t>
      </w:r>
      <w:r w:rsidRPr="00317AF5">
        <w:rPr>
          <w:lang w:val="es-ES"/>
        </w:rPr>
        <w:t>, 2013)</w:t>
      </w:r>
      <w:r w:rsidRPr="00F02A52">
        <w:rPr>
          <w:lang w:val="en-US"/>
        </w:rPr>
        <w:fldChar w:fldCharType="end"/>
      </w:r>
      <w:r w:rsidRPr="00317AF5">
        <w:rPr>
          <w:lang w:val="es-ES"/>
        </w:rPr>
        <w:t xml:space="preserve">. </w:t>
      </w:r>
      <w:r w:rsidRPr="00F02A52">
        <w:rPr>
          <w:lang w:val="en-US"/>
        </w:rPr>
        <w:t xml:space="preserve">Generally, such studies seem to reveal widespread appreciation of nature’s contributions to people. While detailed findings vary a lot between studies </w:t>
      </w:r>
      <w:r w:rsidRPr="00F02A52">
        <w:rPr>
          <w:lang w:val="en-US"/>
        </w:rPr>
        <w:fldChar w:fldCharType="begin" w:fldLock="1"/>
      </w:r>
      <w:r>
        <w:rPr>
          <w:lang w:val="en-US"/>
        </w:rPr>
        <w:instrText>ADDIN CSL_CITATION { "citationItems" : [ { "id" : "ITEM-1", "itemData" : { "DOI" : "10.1016/j.landusepol.2008.08.011", "abstract" : "Owners, local residents, government, and conservation organisations can express divergent preferences in the development and management of local woodlands. The perceptions of these four groups were examined, in the context of three community woodlands in Eastern England, using an ecosystem function framework. In a pilot study, residents were able to allocate a relative importance to woodland ecosystem services which were then related to \u201cregulation\u201d, \u201chabitat\u201d, and \u201cproduction\u201d or \u201cinformation\u201d functions. However residents also placed importance on negative services or \u201cdis-services\u201d associated with the woodland ecosystem. Therefore a fifth category of \u201cdis-services\u201d was included in the main survey which included 84 local residents, three woodland owners, three government institutions, and six representatives from conservation groups. Each of the four groups placed greatest importance on services associated with habitat (16\u201339% of the total importance) and information (30\u201350%) functions suggesting, in this example, mutual interest in the use of woodlands as a habitat or recreational resource. By contrast a potential area of difference was the particularly high importance placed by one owner on dis-services such as fly tipping. In addition the woodland owners placed higher importance (10\u201320%), than local residents and conservation groups (7\u20139%), on the productive services of the wood. This suggests a need for communication when production-related operations affect recreation. The ecosystem function framework appears to be a useful approach for highlighting potential tensions and areas of mutual interest in the manage", "author" : [ { "dropping-particle" : "", "family" : "Agbenyega", "given" : "Olivia", "non-dropping-particle" : "", "parse-names" : false, "suffix" : "" }, { "dropping-particle" : "", "family" : "Burgess", "given" : "Paul J", "non-dropping-particle" : "", "parse-names" : false, "suffix" : "" }, { "dropping-particle" : "", "family" : "Cook", "given" : "Matthew", "non-dropping-particle" : "", "parse-names" : false, "suffix" : "" }, { "dropping-particle" : "", "family" : "Morris", "given" : "Joe", "non-dropping-particle" : "", "parse-names" : false, "suffix" : "" } ], "container-title" : "Land Use Policy", "id" : "ITEM-1", "issued" : { "date-parts" : [ [ "2009" ] ] }, "page" : "551-557", "title" : "Application of an ecosystem function framework to perceptions of community woodlands", "type" : "article-journal", "volume" : "26" }, "uris" : [ "http://www.mendeley.com/documents/?uuid=b6e9546e-f041-48af-b824-448d4f2288a5" ] }, { "id" : "ITEM-2", "itemData" : { "DOI" : "10.1371/journal.pone.0038970", "ISBN" : "1932-6203", "ISSN" : "19326203", "PMID" : "22720006", "abstract" : "Ecosystem service assessments have increasingly been used to support environmental management policies, mainly based on biophysical and economic indicators. However, few studies have coped with the social-cultural dimension of ecosystem services, despite being considered a research priority. We examined how ecosystem service bundles and trade-offs emerge from diverging social preferences toward ecosystem services delivered by various types of ecosystems in Spain. We conducted 3,379 direct face-to-face questionnaires in eight different case study sites from 2007 to 2011. Overall, 90.5% of the sampled population recognized the ecosystem\u2019s capacity to deliver services. Formal studies, environmental behavior, and gender variables influenced the probability of people recognizing the ecosystem\u2019s capacity to provide services. The ecosystem services most frequently perceived by people were regulating services; of those, air purification held the greatest importance. However, statistical analysis showed that socio-cultural factors and the conservation management strategy of ecosystems (i.e., National Park, Natural Park, or a non-protected area) have an effect on social preferences toward ecosystem services. Ecosystem service trade-offs and bundles were identified by analyzing social preferences through multivariate analysis (redundancy analysis and hierarchical cluster analysis). We found a clear trade-off among provisioning services (and recreational hunting) versus regulating services and almost all cultural services. We identified three ecosystem service bundles associated with the conservation management strategy and the rural-urban gradient. We conclude that socio- cultural preferences toward ecosystem services can serve as a tool to identify relevant services for people, the factors underlying these social preferences, and emerging ecosystem service bundles and trade-offs.", "author" : [ { "dropping-particle" : "", "family" : "Martin-Lopez", "given" : "Berta", "non-dropping-particle" : "", "parse-names" : false, "suffix" : "" }, { "dropping-particle" : "", "family" : "Iniesta-Arandia", "given" : "Irene", "non-dropping-particle" : "", "parse-names" : false, "suffix" : "" }, { "dropping-particle" : "", "family" : "Garcia-Llorente", "given" : "Marina", "non-dropping-particle" : "", "parse-names" : false, "suffix" : "" }, { "dropping-particle" : "", "family" : "Palomo", "given" : "Ignacio", "non-dropping-particle" : "", "parse-names" : false, "suffix" : "" }, { "dropping-particle" : "", "family" : "Casado-Arzuaga", "given" : "Izaskun", "non-dropping-particle" : "", "parse-names" : false, "suffix" : "" }, { "dropping-particle" : "", "family" : "Amo", "given" : "David Garcia", "non-dropping-particle" : "Del", "parse-names" : false, "suffix" : "" }, { "dropping-particle" : "", "family" : "Gomez-Baggethun", "given" : "Erik", "non-dropping-particle" : "", "parse-names" : false, "suffix" : "" }, { "dropping-particle" : "", "family" : "Oteros-Rozas", "given" : "Elisa", "non-dropping-particle" : "", "parse-names" : false, "suffix" : "" }, { "dropping-particle" : "", "family" : "Palacios-Agundez", "given" : "Igone", "non-dropping-particle" : "", "parse-names" : false, "suffix" : "" }, { "dropping-particle" : "", "family" : "Willaarts", "given" : "Barbara", "non-dropping-particle" : "", "parse-names" : false, "suffix" : "" }, { "dropping-particle" : "", "family" : "Gonzalez", "given" : "Jose A.", "non-dropping-particle" : "", "parse-names" : false, "suffix" : "" }, { "dropping-particle" : "", "family" : "Santos-Martin", "given" : "Fernando", "non-dropping-particle" : "", "parse-names" : false, "suffix" : "" }, { "dropping-particle" : "", "family" : "Onaindia", "given" : "Miren", "non-dropping-particle" : "", "parse-names" : false, "suffix" : "" }, { "dropping-particle" : "", "family" : "Lopez-Santiago", "given" : "Cesar", "non-dropping-particle" : "", "parse-names" : false, "suffix" : "" }, { "dropping-particle" : "", "family" : "Montes", "given" : "Carlos", "non-dropping-particle" : "", "parse-names" : false, "suffix" : "" } ], "container-title" : "PLoS ONE", "id" : "ITEM-2", "issue" : "6", "issued" : { "date-parts" : [ [ "2012" ] ] }, "page" : "e38970", "title" : "Uncovering ecosystem service bundles through social preferences", "type" : "article-journal", "volume" : "7" }, "uris" : [ "http://www.mendeley.com/documents/?uuid=36b8a28f-390b-48de-960c-4b831f7fa01e" ] } ], "mendeley" : { "formattedCitation" : "(Agbenyega et al., 2009; Martin-Lopez et al., 2012)", "plainTextFormattedCitation" : "(Agbenyega et al., 2009; Martin-Lopez et al., 2012)", "previouslyFormattedCitation" : "(Agbenyega et al., 2009; Martin-Lopez et al., 2012)" }, "properties" : {  }, "schema" : "https://github.com/citation-style-language/schema/raw/master/csl-citation.json" }</w:instrText>
      </w:r>
      <w:r w:rsidRPr="00F02A52">
        <w:rPr>
          <w:lang w:val="en-US"/>
        </w:rPr>
        <w:fldChar w:fldCharType="separate"/>
      </w:r>
      <w:r w:rsidRPr="00F02A52">
        <w:rPr>
          <w:lang w:val="en-US"/>
        </w:rPr>
        <w:t xml:space="preserve">(Agbenyega </w:t>
      </w:r>
      <w:r w:rsidR="009E3418" w:rsidRPr="009E3418">
        <w:rPr>
          <w:i/>
          <w:lang w:val="en-US"/>
        </w:rPr>
        <w:t>et al.</w:t>
      </w:r>
      <w:r w:rsidRPr="00F02A52">
        <w:rPr>
          <w:lang w:val="en-US"/>
        </w:rPr>
        <w:t xml:space="preserve">, 2009; Martin-Lopez </w:t>
      </w:r>
      <w:r w:rsidR="009E3418" w:rsidRPr="009E3418">
        <w:rPr>
          <w:i/>
          <w:lang w:val="en-US"/>
        </w:rPr>
        <w:t>et al.</w:t>
      </w:r>
      <w:r w:rsidRPr="00F02A52">
        <w:rPr>
          <w:lang w:val="en-US"/>
        </w:rPr>
        <w:t>, 2012)</w:t>
      </w:r>
      <w:r w:rsidRPr="00F02A52">
        <w:rPr>
          <w:lang w:val="en-US"/>
        </w:rPr>
        <w:fldChar w:fldCharType="end"/>
      </w:r>
      <w:r w:rsidRPr="00F02A52">
        <w:rPr>
          <w:lang w:val="en-US"/>
        </w:rPr>
        <w:t xml:space="preserve">, </w:t>
      </w:r>
      <w:r w:rsidRPr="00F02A52">
        <w:rPr>
          <w:color w:val="000000" w:themeColor="text1"/>
          <w:lang w:val="en-US"/>
        </w:rPr>
        <w:t xml:space="preserve">these differences are likely related to the socio-ecological context and framing of the evaluation. In addition, </w:t>
      </w:r>
      <w:r w:rsidRPr="00F02A52">
        <w:rPr>
          <w:lang w:val="en-US"/>
        </w:rPr>
        <w:t>p</w:t>
      </w:r>
      <w:r w:rsidRPr="00F02A52">
        <w:rPr>
          <w:color w:val="000000" w:themeColor="text1"/>
          <w:lang w:val="en-US"/>
        </w:rPr>
        <w:t xml:space="preserve">eople’s perceptions of ecosystem services vary with their backgrounds, roles, identities and experiences and are related to socio-demographic variables </w:t>
      </w:r>
      <w:r w:rsidRPr="00F02A52">
        <w:rPr>
          <w:color w:val="000000" w:themeColor="text1"/>
          <w:lang w:val="en-US"/>
        </w:rPr>
        <w:fldChar w:fldCharType="begin" w:fldLock="1"/>
      </w:r>
      <w:r>
        <w:rPr>
          <w:color w:val="000000" w:themeColor="text1"/>
          <w:lang w:val="en-US"/>
        </w:rPr>
        <w:instrText>ADDIN CSL_CITATION { "citationItems" : [ { "id" : "ITEM-1", "itemData" : { "author" : [ { "dropping-particle" : "", "family" : "L\u00f3pez-Santiago", "given" : "C\u00e9sar A", "non-dropping-particle" : "", "parse-names" : false, "suffix" : "" }, { "dropping-particle" : "", "family" : "Oteros-rozas", "given" : "Elisa", "non-dropping-particle" : "", "parse-names" : false, "suffix" : "" }, { "dropping-particle" : "", "family" : "Mart\u00edn-l\u00f3pez", "given" : "Berta", "non-dropping-particle" : "", "parse-names" : false, "suffix" : "" }, { "dropping-particle" : "", "family" : "Plieninger", "given" : "Tobias", "non-dropping-particle" : "", "parse-names" : false, "suffix" : "" }, { "dropping-particle" : "", "family" : "Mart\u00edn", "given" : "Esther Gonz\u00e1lez", "non-dropping-particle" : "", "parse-names" : false, "suffix" : "" }, { "dropping-particle" : "", "family" : "Jos\u00e9", "given" : "A", "non-dropping-particle" : "", "parse-names" : false, "suffix" : "" } ], "container-title" : "Ecology and Society", "id" : "ITEM-1", "issue" : "2", "issued" : { "date-parts" : [ [ "2014" ] ] }, "page" : "27", "title" : "Using visual stimuli to explore the social perceptions of ecosystem services in cultural landscapes : the case of transhumance in Mediterranean Spain", "type" : "article-journal", "volume" : "19" }, "uris" : [ "http://www.mendeley.com/documents/?uuid=5d838a52-fca4-4732-8691-6a6918309910" ] }, { "id" : "ITEM-2", "itemData" : { "DOI" : "10.1371/journal.pone.0038970", "ISBN" : "1932-6203", "ISSN" : "19326203", "PMID" : "22720006", "abstract" : "Ecosystem service assessments have increasingly been used to support environmental management policies, mainly based on biophysical and economic indicators. However, few studies have coped with the social-cultural dimension of ecosystem services, despite being considered a research priority. We examined how ecosystem service bundles and trade-offs emerge from diverging social preferences toward ecosystem services delivered by various types of ecosystems in Spain. We conducted 3,379 direct face-to-face questionnaires in eight different case study sites from 2007 to 2011. Overall, 90.5% of the sampled population recognized the ecosystem\u2019s capacity to deliver services. Formal studies, environmental behavior, and gender variables influenced the probability of people recognizing the ecosystem\u2019s capacity to provide services. The ecosystem services most frequently perceived by people were regulating services; of those, air purification held the greatest importance. However, statistical analysis showed that socio-cultural factors and the conservation management strategy of ecosystems (i.e., National Park, Natural Park, or a non-protected area) have an effect on social preferences toward ecosystem services. Ecosystem service trade-offs and bundles were identified by analyzing social preferences through multivariate analysis (redundancy analysis and hierarchical cluster analysis). We found a clear trade-off among provisioning services (and recreational hunting) versus regulating services and almost all cultural services. We identified three ecosystem service bundles associated with the conservation management strategy and the rural-urban gradient. We conclude that socio- cultural preferences toward ecosystem services can serve as a tool to identify relevant services for people, the factors underlying these social preferences, and emerging ecosystem service bundles and trade-offs.", "author" : [ { "dropping-particle" : "", "family" : "Martin-Lopez", "given" : "Berta", "non-dropping-particle" : "", "parse-names" : false, "suffix" : "" }, { "dropping-particle" : "", "family" : "Iniesta-Arandia", "given" : "Irene", "non-dropping-particle" : "", "parse-names" : false, "suffix" : "" }, { "dropping-particle" : "", "family" : "Garcia-Llorente", "given" : "Marina", "non-dropping-particle" : "", "parse-names" : false, "suffix" : "" }, { "dropping-particle" : "", "family" : "Palomo", "given" : "Ignacio", "non-dropping-particle" : "", "parse-names" : false, "suffix" : "" }, { "dropping-particle" : "", "family" : "Casado-Arzuaga", "given" : "Izaskun", "non-dropping-particle" : "", "parse-names" : false, "suffix" : "" }, { "dropping-particle" : "", "family" : "Amo", "given" : "David Garcia", "non-dropping-particle" : "Del", "parse-names" : false, "suffix" : "" }, { "dropping-particle" : "", "family" : "Gomez-Baggethun", "given" : "Erik", "non-dropping-particle" : "", "parse-names" : false, "suffix" : "" }, { "dropping-particle" : "", "family" : "Oteros-Rozas", "given" : "Elisa", "non-dropping-particle" : "", "parse-names" : false, "suffix" : "" }, { "dropping-particle" : "", "family" : "Palacios-Agundez", "given" : "Igone", "non-dropping-particle" : "", "parse-names" : false, "suffix" : "" }, { "dropping-particle" : "", "family" : "Willaarts", "given" : "Barbara", "non-dropping-particle" : "", "parse-names" : false, "suffix" : "" }, { "dropping-particle" : "", "family" : "Gonzalez", "given" : "Jose A.", "non-dropping-particle" : "", "parse-names" : false, "suffix" : "" }, { "dropping-particle" : "", "family" : "Santos-Martin", "given" : "Fernando", "non-dropping-particle" : "", "parse-names" : false, "suffix" : "" }, { "dropping-particle" : "", "family" : "Onaindia", "given" : "Miren", "non-dropping-particle" : "", "parse-names" : false, "suffix" : "" }, { "dropping-particle" : "", "family" : "Lopez-Santiago", "given" : "Cesar", "non-dropping-particle" : "", "parse-names" : false, "suffix" : "" }, { "dropping-particle" : "", "family" : "Montes", "given" : "Carlos", "non-dropping-particle" : "", "parse-names" : false, "suffix" : "" } ], "container-title" : "PLoS ONE", "id" : "ITEM-2", "issue" : "6", "issued" : { "date-parts" : [ [ "2012" ] ] }, "page" : "e38970", "title" : "Uncovering ecosystem service bundles through social preferences", "type" : "article-journal", "volume" : "7" }, "uris" : [ "http://www.mendeley.com/documents/?uuid=36b8a28f-390b-48de-960c-4b831f7fa01e" ] }, { "id" : "ITEM-3", "itemData" : { "DOI" : "10.1016/j.landusepol.2015.12.004", "ISSN" : "0264-8377", "author" : [ { "dropping-particle" : "", "family" : "Fischer", "given" : "Anke", "non-dropping-particle" : "", "parse-names" : false, "suffix" : "" }, { "dropping-particle" : "", "family" : "Eastwood", "given" : "Antonia", "non-dropping-particle" : "", "parse-names" : false, "suffix" : "" } ], "container-title" : "Land Use Policy", "id" : "ITEM-3", "issued" : { "date-parts" : [ [ "2016" ] ] }, "page" : "41-50", "publisher" : "Elsevier Ltd", "title" : "Coproduction of ecosystem services as human \u2013 nature interactions \u2014 An analytical framework", "type" : "article-journal", "volume" : "52" }, "uris" : [ "http://www.mendeley.com/documents/?uuid=52a34ecf-1ed7-49cb-9ed0-5ed9c2e39222" ] }, { "id" : "ITEM-4", "itemData" : { "DOI" : "10.1163/187471611X600369", "ISSN" : "18747094", "abstract" : "Abstract Villagers in the Pamir Mountains of Afghanistan and Tajikistan integrated the human body into the seasons and rhythms of their ecological relations to generate \u201ccalendars of the human body.\u201c These calendars illustrate that culture does not exist outside of its ecological foundation (i.e. nature), but is firmly situated within it. Farmers undertook agro-pastoral and hunting activities using their own bodies not only for labor, but as a measure of the changing tempo of the seasons. Their bodies both interacted with life on the land and acted as organic clocks to mark the passage of time. While these calendars are no longer widely used, memory of their usage survives, and words from the calendars marking specific ecological events in local languages are still in use. This paper (1) investigates the historical presence and human ecological significance of a calendar of the human body; (2) illustrates the diversity of these calendars based on the specific context of their use from valley to valley in the region; (3) demonstrates the complex connectivity of the users (agro-pastoralists) within their habitat; and, (4) explores the efficacy of this calendar in developing anticipatory capacity among villagers in order to reduce anxiety associated with climate change. The calendar of the human body not only measures time, but gives it meaning.", "author" : [ { "dropping-particle" : "", "family" : "Kassam", "given" : "Karim-Aly", "non-dropping-particle" : "", "parse-names" : false, "suffix" : "" }, { "dropping-particle" : "", "family" : "Bulbulshoev", "given" : "Umed", "non-dropping-particle" : "", "parse-names" : false, "suffix" : "" }, { "dropping-particle" : "", "family" : "Ruelle", "given" : "Morgan", "non-dropping-particle" : "", "parse-names" : false, "suffix" : "" } ], "container-title" : "Journal of Persianate Studies", "id" : "ITEM-4", "issue" : "2", "issued" : { "date-parts" : [ [ "2011" ] ] }, "page" : "146-170", "title" : "Ecology of Time: Calendar of the Human Body in the Pamir Mountains", "type" : "article-journal", "volume" : "4" }, "uris" : [ "http://www.mendeley.com/documents/?uuid=e63179a9-62a0-4339-8188-2c29c4c7168d" ] }, { "id" : "ITEM-5", "itemData" : { "DOI" : "10.1016/j.biocon.2012.08.018", "ISBN" : "0006-3207", "abstract" : "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 \u00a9 2012 Elsevier Ltd.", "author" : [ { "dropping-particle" : "", "family" : "Young", "given" : "Juliette C.", "non-dropping-particle" : "", "parse-names" : false, "suffix" : "" }, { "dropping-particle" : "", "family" : "Jordan", "given" : "Andrew", "non-dropping-particle" : "", "parse-names" : false, "suffix" : "" }, { "dropping-particle" : "", "family" : "R. Searle", "given" : "Kate", "non-dropping-particle" : "", "parse-names" : false, "suffix" : "" }, { "dropping-particle" : "", "family" : "Butler", "given" : "Adam", "non-dropping-particle" : "", "parse-names" : false, "suffix" : "" }, { "dropping-particle" : "", "family" : "S. Chapman", "given" : "Daniel", "non-dropping-particle" : "", "parse-names" : false, "suffix" : "" }, { "dropping-particle" : "", "family" : "Simmons", "given" : "Peter", "non-dropping-particle" : "", "parse-names" : false, "suffix" : "" }, { "dropping-particle" : "", "family" : "Watt", "given" : "Allan D.", "non-dropping-particle" : "", "parse-names" : false, "suffix" : "" } ], "container-title" : "Biological Conservation", "id" : "ITEM-5", "issued" : { "date-parts" : [ [ "2013" ] ] }, "page" : "359-370", "title" : "Does stakeholder involvement really benefit biodiversity conservation?", "type" : "article-journal", "volume" : "158" }, "uris" : [ "http://www.mendeley.com/documents/?uuid=cf761d23-5250-46fa-839c-1d39ca4e8aa2" ] } ], "mendeley" : { "formattedCitation" : "(A. Fischer &amp; Eastwood, 2016; Kassam et al., 2011; L\u00f3pez-Santiago et al., 2014; Martin-Lopez et al., 2012; J. C. Young et al., 2013)", "plainTextFormattedCitation" : "(A. Fischer &amp; Eastwood, 2016; Kassam et al., 2011; L\u00f3pez-Santiago et al., 2014; Martin-Lopez et al., 2012; J. C. Young et al., 2013)", "previouslyFormattedCitation" : "(A. Fischer &amp; Eastwood, 2016; Kassam et al., 2011; L\u00f3pez-Santiago et al., 2014; Martin-Lopez et al., 2012; J. C. Young et al., 2013)"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Fischer &amp; Eastwood, 2016; Kassam </w:t>
      </w:r>
      <w:r w:rsidR="009E3418" w:rsidRPr="009E3418">
        <w:rPr>
          <w:i/>
          <w:color w:val="000000" w:themeColor="text1"/>
          <w:lang w:val="en-US"/>
        </w:rPr>
        <w:t>et al.</w:t>
      </w:r>
      <w:r w:rsidRPr="00F02A52">
        <w:rPr>
          <w:color w:val="000000" w:themeColor="text1"/>
          <w:lang w:val="en-US"/>
        </w:rPr>
        <w:t xml:space="preserve">, 2011; López-Santiago </w:t>
      </w:r>
      <w:r w:rsidR="009E3418" w:rsidRPr="009E3418">
        <w:rPr>
          <w:i/>
          <w:color w:val="000000" w:themeColor="text1"/>
          <w:lang w:val="en-US"/>
        </w:rPr>
        <w:t>et al.</w:t>
      </w:r>
      <w:r w:rsidRPr="00F02A52">
        <w:rPr>
          <w:color w:val="000000" w:themeColor="text1"/>
          <w:lang w:val="en-US"/>
        </w:rPr>
        <w:t>, 2014; Mart</w:t>
      </w:r>
      <w:r w:rsidR="002D479F">
        <w:rPr>
          <w:color w:val="000000" w:themeColor="text1"/>
          <w:lang w:val="en-US"/>
        </w:rPr>
        <w:t>í</w:t>
      </w:r>
      <w:r w:rsidRPr="00F02A52">
        <w:rPr>
          <w:color w:val="000000" w:themeColor="text1"/>
          <w:lang w:val="en-US"/>
        </w:rPr>
        <w:t xml:space="preserve">n-Lopez </w:t>
      </w:r>
      <w:r w:rsidR="009E3418" w:rsidRPr="009E3418">
        <w:rPr>
          <w:i/>
          <w:color w:val="000000" w:themeColor="text1"/>
          <w:lang w:val="en-US"/>
        </w:rPr>
        <w:t>et al.</w:t>
      </w:r>
      <w:r w:rsidRPr="00F02A52">
        <w:rPr>
          <w:color w:val="000000" w:themeColor="text1"/>
          <w:lang w:val="en-US"/>
        </w:rPr>
        <w:t xml:space="preserve">, 2012; Young </w:t>
      </w:r>
      <w:r w:rsidR="009E3418" w:rsidRPr="009E3418">
        <w:rPr>
          <w:i/>
          <w:color w:val="000000" w:themeColor="text1"/>
          <w:lang w:val="en-US"/>
        </w:rPr>
        <w:t>et al.</w:t>
      </w:r>
      <w:r w:rsidRPr="00F02A52">
        <w:rPr>
          <w:color w:val="000000" w:themeColor="text1"/>
          <w:lang w:val="en-US"/>
        </w:rPr>
        <w:t>, 2013)</w:t>
      </w:r>
      <w:r w:rsidRPr="00F02A52">
        <w:rPr>
          <w:color w:val="000000" w:themeColor="text1"/>
          <w:lang w:val="en-US"/>
        </w:rPr>
        <w:fldChar w:fldCharType="end"/>
      </w:r>
      <w:r w:rsidRPr="00F02A52">
        <w:rPr>
          <w:lang w:val="en-US"/>
        </w:rPr>
        <w:t xml:space="preserve">. Underpinning these are their broader understandings of, and relationships with, nature </w:t>
      </w:r>
      <w:r w:rsidRPr="00F02A52">
        <w:rPr>
          <w:lang w:val="en-US"/>
        </w:rPr>
        <w:fldChar w:fldCharType="begin" w:fldLock="1"/>
      </w:r>
      <w:r>
        <w:rPr>
          <w:lang w:val="en-US"/>
        </w:rPr>
        <w:instrText>ADDIN CSL_CITATION { "citationItems" : [ { "id" : "ITEM-1", "itemData" : { "abstract" : "This thesis focuses on the differences in views on nature held by different groups among the general public and between the public and professionals in the field of nature policy and management. It consists of four parts: the introduction, two theoretical chapters, five empirical chapters and a concluding chapter. Chapter 2 gives an overview of and reflects upon the dominant approaches in the study of the human-nature relationship. Chapter 3 presents the theoretical framework of this thesis. Chapter 4 develops a classification of public views of nature and describes five such views. Chapter 5 focuses on the differences between native Dutch people and immigrants in the views of nature they hold. Chapter 6 investigates on public views on biodiversity in Scotland, Germany and the Netherlands. Chapter 7 looks at ecological restoration projects in three flood plains. Chapter 8 describes the dynamics of conflict over the management of a national park. Chapter 9 revisits the conceptual framework. Findings reveal significant differences in how experts and the public relate to and communicate on the natural environment.", "author" : [ { "dropping-particle" : "", "family" : "Buijs", "given" : "Arjen E.", "non-dropping-particle" : "", "parse-names" : false, "suffix" : "" } ], "id" : "ITEM-1", "issued" : { "date-parts" : [ [ "2009" ] ] }, "number-of-pages" : "291", "publisher" : "Wageningen University, Netherlands", "title" : "Public natures: social representations of nature and local practices", "type" : "thesis" }, "uris" : [ "http://www.mendeley.com/documents/?uuid=4de6416b-5c89-4cdb-8f95-968ed105a534" ] }, { "id" : "ITEM-2", "itemData" : { "author" : [ { "dropping-particle" : "", "family" : "L\u00f3pez-Santiago", "given" : "C\u00e9sar A", "non-dropping-particle" : "", "parse-names" : false, "suffix" : "" }, { "dropping-particle" : "", "family" : "Oteros-rozas", "given" : "Elisa", "non-dropping-particle" : "", "parse-names" : false, "suffix" : "" }, { "dropping-particle" : "", "family" : "Mart\u00edn-l\u00f3pez", "given" : "Berta", "non-dropping-particle" : "", "parse-names" : false, "suffix" : "" }, { "dropping-particle" : "", "family" : "Plieninger", "given" : "Tobias", "non-dropping-particle" : "", "parse-names" : false, "suffix" : "" }, { "dropping-particle" : "", "family" : "Mart\u00edn", "given" : "Esther Gonz\u00e1lez", "non-dropping-particle" : "", "parse-names" : false, "suffix" : "" }, { "dropping-particle" : "", "family" : "Jos\u00e9", "given" : "A", "non-dropping-particle" : "", "parse-names" : false, "suffix" : "" } ], "container-title" : "Ecology and Society", "id" : "ITEM-2", "issue" : "2", "issued" : { "date-parts" : [ [ "2014" ] ] }, "page" : "27", "title" : "Using visual stimuli to explore the social perceptions of ecosystem services in cultural landscapes : the case of transhumance in Mediterranean Spain", "type" : "article-journal", "volume" : "19" }, "uris" : [ "http://www.mendeley.com/documents/?uuid=5d838a52-fca4-4732-8691-6a6918309910" ] } ], "mendeley" : { "formattedCitation" : "(Buijs, 2009; L\u00f3pez-Santiago et al., 2014)", "plainTextFormattedCitation" : "(Buijs, 2009; L\u00f3pez-Santiago et al., 2014)", "previouslyFormattedCitation" : "(Buijs, 2009; L\u00f3pez-Santiago et al., 2014)" }, "properties" : {  }, "schema" : "https://github.com/citation-style-language/schema/raw/master/csl-citation.json" }</w:instrText>
      </w:r>
      <w:r w:rsidRPr="00F02A52">
        <w:rPr>
          <w:lang w:val="en-US"/>
        </w:rPr>
        <w:fldChar w:fldCharType="separate"/>
      </w:r>
      <w:r w:rsidRPr="00F02A52">
        <w:rPr>
          <w:lang w:val="en-US"/>
        </w:rPr>
        <w:t xml:space="preserve">(Buijs, 2009; López-Santiago </w:t>
      </w:r>
      <w:r w:rsidR="009E3418" w:rsidRPr="009E3418">
        <w:rPr>
          <w:i/>
          <w:lang w:val="en-US"/>
        </w:rPr>
        <w:t>et al.</w:t>
      </w:r>
      <w:r w:rsidRPr="00F02A52">
        <w:rPr>
          <w:lang w:val="en-US"/>
        </w:rPr>
        <w:t>, 2014)</w:t>
      </w:r>
      <w:r w:rsidRPr="00F02A52">
        <w:rPr>
          <w:lang w:val="en-US"/>
        </w:rPr>
        <w:fldChar w:fldCharType="end"/>
      </w:r>
      <w:r w:rsidRPr="00F02A52">
        <w:rPr>
          <w:lang w:val="en-US"/>
        </w:rPr>
        <w:t>, and wider discursive contexts</w:t>
      </w:r>
      <w:r w:rsidRPr="00F02A52">
        <w:rPr>
          <w:color w:val="000000" w:themeColor="text1"/>
          <w:lang w:val="en-US"/>
        </w:rPr>
        <w:t xml:space="preserve"> </w:t>
      </w:r>
      <w:r w:rsidRPr="00F02A52">
        <w:rPr>
          <w:color w:val="000000" w:themeColor="text1"/>
          <w:lang w:val="en-US"/>
        </w:rPr>
        <w:fldChar w:fldCharType="begin" w:fldLock="1"/>
      </w:r>
      <w:r>
        <w:rPr>
          <w:color w:val="000000" w:themeColor="text1"/>
          <w:lang w:val="en-US"/>
        </w:rPr>
        <w:instrText>ADDIN CSL_CITATION { "citationItems" : [ { "id" : "ITEM-1", "itemData" : { "DOI" : "10.1016/j.geoforum.2015.03.004", "ISBN" : "00167185", "ISSN" : "00167185", "abstract" : "The dominance of \"ecosystem services\" as a guiding concept for environmental management - where it appears as a neutral, obvious, taken-for-granted concept - hides the fact that there are choices implicit in its framing and in its application. In other words, it is a highly political concept, and its utility depends on the arena in which it is used and what it is used for. Following a political ecology framework, and based on a literature review, bibliometric analyses, and brief examples from two tropical rainforest countries, this review investigates four moments in the construction and application of the ecosystem services idea: socio-historical (the emergence of the discourse), ontological (what knowledge does the concept allow?), scientific (difficulties in its practical application), and political (who wins, who loses?). We show how the concept is a boundary object with widespread appeal, trace the discursive and institutional context within which it gained traction, and argue that choices of scale, definition, and method in measuring ecosystem services frustrate its straightforward application. As a result, it is used in diverse ways by different interests to justify different kinds of interventions that at times might be totally opposed. In Madagascar, the ecosystem services idea is mainly used to justify forest conservation in ways open to critique for its neoliberalization of nature or disempowerment of communities. In contrast, in the Brazilian Amazon, the discourse of ecosystem services has served the agendas of traditional populations and family farm lobbies. Ecosystem services, as an idea and tool, are mobilized by diverse actors in real-life situations that lead to complex, regionally particular and fundamentally political outcomes.", "author" : [ { "dropping-particle" : "", "family" : "Kull", "given" : "Christian A.", "non-dropping-particle" : "", "parse-names" : false, "suffix" : "" }, { "dropping-particle" : "", "family" : "Sartre", "given" : "Xavier Arnauld", "non-dropping-particle" : "de", "parse-names" : false, "suffix" : "" }, { "dropping-particle" : "", "family" : "Castro-Larranaga", "given" : "Monica", "non-dropping-particle" : "", "parse-names" : false, "suffix" : "" } ], "container-title" : "Geoforum", "id" : "ITEM-1", "issued" : { "date-parts" : [ [ "2015" ] ] }, "page" : "122-134", "title" : "The political ecology of ecosystem services", "type" : "article-journal", "volume" : "61" }, "uris" : [ "http://www.mendeley.com/documents/?uuid=8850b74c-f310-45a2-b540-a43be3a1f28b" ] } ], "mendeley" : { "formattedCitation" : "(Kull, de Sartre, &amp; Castro-Larranaga, 2015)", "plainTextFormattedCitation" : "(Kull, de Sartre, &amp; Castro-Larranaga, 2015)", "previouslyFormattedCitation" : "(Kull, de Sartre, &amp; Castro-Larranaga, 2015)"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Kull</w:t>
      </w:r>
      <w:r w:rsidR="002D479F">
        <w:rPr>
          <w:i/>
          <w:color w:val="000000" w:themeColor="text1"/>
          <w:lang w:val="en-US"/>
        </w:rPr>
        <w:t xml:space="preserve"> et al.</w:t>
      </w:r>
      <w:r w:rsidRPr="00F02A52">
        <w:rPr>
          <w:color w:val="000000" w:themeColor="text1"/>
          <w:lang w:val="en-US"/>
        </w:rPr>
        <w:t>, 2015)</w:t>
      </w:r>
      <w:r w:rsidRPr="00F02A52">
        <w:rPr>
          <w:color w:val="000000" w:themeColor="text1"/>
          <w:lang w:val="en-US"/>
        </w:rPr>
        <w:fldChar w:fldCharType="end"/>
      </w:r>
      <w:r w:rsidRPr="00F02A52">
        <w:rPr>
          <w:color w:val="000000" w:themeColor="text1"/>
          <w:lang w:val="en-US"/>
        </w:rPr>
        <w:t xml:space="preserve">. The main implication of much of this literature is, as </w:t>
      </w:r>
      <w:r w:rsidRPr="00F02A52">
        <w:rPr>
          <w:color w:val="000000" w:themeColor="text1"/>
          <w:lang w:val="en-US"/>
        </w:rPr>
        <w:fldChar w:fldCharType="begin" w:fldLock="1"/>
      </w:r>
      <w:r>
        <w:rPr>
          <w:color w:val="000000" w:themeColor="text1"/>
          <w:lang w:val="en-US"/>
        </w:rPr>
        <w:instrText>ADDIN CSL_CITATION { "citationItems" : [ { "id" : "ITEM-1", "itemData" : { "abstract" : "The review summarises selected social research evidence, identified in searches undertaken in July \u2013 September 2010, which considers public perceptions of existing UK landscapes and ecosystems, and potential future changes to these. People were found to hold strong emotional attachments to landscapes and ecosystems, which play an important role in defining \u2018sense of place\u2019. The literature indicates the type of landscapes and ecosystems people prefer as well as their preferences for certain characteristics, and indicates the numerous and complex influences on perceptions. People enjoy different types of landscape (and ecosystems) at different times and for different purposes, accessing a \u2018portfolio of places\u2019 that is particular to each person. These range from the \u2018quick hits\u2019 of a nearby greenspace, to the special, often magical places which are visited less often. Uses of these places are physical but the way people respond to landscapes and ecosystems is emotional. People are aware of some past changes to landscapes and ecosystems (often in the form of built development), and are initially resistant to change where this threatens their existing perception or sense of place. However, the literature suggests that an understanding of past changes, and the impacts these have had on landscapes and ecosystems, can help people to understand the impact of potential future changes, whether this is interventions such as managed realignment of the coast, or the impacts of climate change on biodiversity and species. The complex nature of public perceptions requires a range of deliberate and participatory techniques to ensure this information is gathered effectively and efficiently.", "author" : [ { "dropping-particle" : "", "family" : "Lock", "given" : "K.", "non-dropping-particle" : "", "parse-names" : false, "suffix" : "" }, { "dropping-particle" : "", "family" : "Cole", "given" : "L.", "non-dropping-particle" : "", "parse-names" : false, "suffix" : "" } ], "container-title" : "Report to Defra (NE0109)", "id" : "ITEM-1", "issue" : "March", "issued" : { "date-parts" : [ [ "2011" ] ] }, "number-of-pages" : "90", "publisher-place" : "London", "title" : "Public perceptions of landscapes and ecosystems in the UK", "type" : "report" }, "locator" : "8", "uris" : [ "http://www.mendeley.com/documents/?uuid=f3be527d-670f-455a-99ac-04ad6b3f51be" ] } ], "mendeley" : { "formattedCitation" : "(Lock &amp; Cole, 2011, p. 8)", "plainTextFormattedCitation" : "(Lock &amp; Cole, 2011, p. 8)", "previouslyFormattedCitation" : "(Lock &amp; Cole, 2011, p. 8)"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Lock &amp; Cole </w:t>
      </w:r>
      <w:r w:rsidR="00426108">
        <w:rPr>
          <w:color w:val="000000" w:themeColor="text1"/>
          <w:lang w:val="en-US"/>
        </w:rPr>
        <w:t>(</w:t>
      </w:r>
      <w:r w:rsidRPr="00F02A52">
        <w:rPr>
          <w:color w:val="000000" w:themeColor="text1"/>
          <w:lang w:val="en-US"/>
        </w:rPr>
        <w:t>2011, p. 8)</w:t>
      </w:r>
      <w:r w:rsidRPr="00F02A52">
        <w:rPr>
          <w:color w:val="000000" w:themeColor="text1"/>
          <w:lang w:val="en-US"/>
        </w:rPr>
        <w:fldChar w:fldCharType="end"/>
      </w:r>
      <w:r w:rsidRPr="00F02A52" w:rsidDel="00B76A6C">
        <w:rPr>
          <w:color w:val="000000" w:themeColor="text1"/>
          <w:lang w:val="en-US"/>
        </w:rPr>
        <w:t xml:space="preserve"> </w:t>
      </w:r>
      <w:r w:rsidRPr="00F02A52">
        <w:rPr>
          <w:color w:val="000000" w:themeColor="text1"/>
          <w:lang w:val="en-US"/>
        </w:rPr>
        <w:t>put it, that “[</w:t>
      </w:r>
      <w:r w:rsidRPr="00F02A52">
        <w:rPr>
          <w:i/>
          <w:color w:val="000000" w:themeColor="text1"/>
          <w:lang w:val="en-US"/>
        </w:rPr>
        <w:t xml:space="preserve">greater knowledge exchange around ecosystems services is required: efforts to enhance public knowledge and understanding </w:t>
      </w:r>
      <w:r w:rsidRPr="00F02A52">
        <w:rPr>
          <w:color w:val="000000" w:themeColor="text1"/>
          <w:lang w:val="en-US"/>
        </w:rPr>
        <w:t>[…]</w:t>
      </w:r>
      <w:r w:rsidRPr="00F02A52">
        <w:rPr>
          <w:i/>
          <w:color w:val="000000" w:themeColor="text1"/>
          <w:lang w:val="en-US"/>
        </w:rPr>
        <w:t xml:space="preserve"> may improve public acceptability of interventions </w:t>
      </w:r>
      <w:r w:rsidRPr="00F02A52">
        <w:rPr>
          <w:color w:val="000000" w:themeColor="text1"/>
          <w:lang w:val="en-US"/>
        </w:rPr>
        <w:t>[…]</w:t>
      </w:r>
      <w:r w:rsidRPr="00F02A52">
        <w:rPr>
          <w:i/>
          <w:color w:val="000000" w:themeColor="text1"/>
          <w:lang w:val="en-US"/>
        </w:rPr>
        <w:t>. In turn, such interventions could be more sensitively designed when based on a better understanding of the ways in which the public value these services and spaces (i.e. when decisions are made using both lay and expert knowledge)</w:t>
      </w:r>
      <w:r w:rsidRPr="00F02A52">
        <w:rPr>
          <w:color w:val="000000" w:themeColor="text1"/>
          <w:lang w:val="en-US"/>
        </w:rPr>
        <w:t>” (</w:t>
      </w:r>
      <w:r w:rsidRPr="00F02A52" w:rsidDel="00B76A6C">
        <w:rPr>
          <w:color w:val="000000" w:themeColor="text1"/>
          <w:lang w:val="en-US"/>
        </w:rPr>
        <w:t xml:space="preserve">see also a global literature review by </w:t>
      </w:r>
      <w:r w:rsidRPr="00F02A52">
        <w:rPr>
          <w:color w:val="000000" w:themeColor="text1"/>
          <w:lang w:val="en-US"/>
        </w:rPr>
        <w:fldChar w:fldCharType="begin" w:fldLock="1"/>
      </w:r>
      <w:r>
        <w:rPr>
          <w:color w:val="000000" w:themeColor="text1"/>
          <w:lang w:val="en-US"/>
        </w:rPr>
        <w:instrText>ADDIN CSL_CITATION { "citationItems" : [ { "id" : "ITEM-1", "itemData" : { "DOI" : "10.1016/j.biocon.2017.02.008", "ISSN" : "00063207", "abstract" : "Engaging local stakeholders is a central feature of many biodiversity conservation and natural resource management projects globally. Current literature on engagement predominantly focuses on individual case studies or specific geographical contexts, making general conclusions regarding the effect of these efforts on conservation outcomes difficult. We reviewed evidence from the peer-reviewed and grey literatures related to the role of stakeholder engagement (both externally-driven and self-organized engagement) in biodiversity conservation at the local scale using both quantitative and qualitative approaches. We critically appraised and extracted data using mixed methods for case studies (n = 82) and meta-analyses (n = 31) published from 2011 to 2015. We conducted an inductive thematic analysis on background literature references published from 2000 to 2016 (n = 283). The quantitative analysis assessed multiple variables, and yielded no significant results, but suggested a possible relationship between success in producing attitudinal change towards conservation and four engagement factors. Our qualitative analysis identified six dimensions of engagement processes that are critical for successful outcomes when a project is externally-driven, and suggests that understanding of governance and social-cultural context plays an important role in all types of stakeholder engagement efforts. Finally, we reflect on the effectiveness of relying primarily on evidence available from published literature to understand links between conservation and stakeholder engagement, in particular with regard to self-organized engagement.", "author" : [ { "dropping-particle" : "", "family" : "Sterling", "given" : "Eleanor J.", "non-dropping-particle" : "", "parse-names" : false, "suffix" : "" }, { "dropping-particle" : "", "family" : "Betley", "given" : "Erin", "non-dropping-particle" : "", "parse-names" : false, "suffix" : "" }, { "dropping-particle" : "", "family" : "Sigouin", "given" : "Amanda", "non-dropping-particle" : "", "parse-names" : false, "suffix" : "" }, { "dropping-particle" : "", "family" : "Gomez", "given" : "Andres", "non-dropping-particle" : "", "parse-names" : false, "suffix" : "" }, { "dropping-particle" : "", "family" : "Toomey", "given" : "Anne", "non-dropping-particle" : "", "parse-names" : false, "suffix" : "" }, { "dropping-particle" : "", "family" : "Cullman", "given" : "Georgina", "non-dropping-particle" : "", "parse-names" : false, "suffix" : "" }, { "dropping-particle" : "", "family" : "Malone", "given" : "Cynthia", "non-dropping-particle" : "", "parse-names" : false, "suffix" : "" }, { "dropping-particle" : "", "family" : "Pekor", "given" : "Adam", "non-dropping-particle" : "", "parse-names" : false, "suffix" : "" }, { "dropping-particle" : "", "family" : "Arengo", "given" : "Felicity", "non-dropping-particle" : "", "parse-names" : false, "suffix" : "" }, { "dropping-particle" : "", "family" : "Blair", "given" : "Mary", "non-dropping-particle" : "", "parse-names" : false, "suffix" : "" }, { "dropping-particle" : "", "family" : "Filardi", "given" : "Chris", "non-dropping-particle" : "", "parse-names" : false, "suffix" : "" }, { "dropping-particle" : "", "family" : "Landrigan", "given" : "Kimberley", "non-dropping-particle" : "", "parse-names" : false, "suffix" : "" }, { "dropping-particle" : "", "family" : "Porzecanski", "given" : "Ana Luz", "non-dropping-particle" : "", "parse-names" : false, "suffix" : "" } ], "container-title" : "Biological Conservation", "id" : "ITEM-1", "issued" : { "date-parts" : [ [ "2017" ] ] }, "page" : "159-171", "publisher" : "The Authors", "title" : "Assessing the evidence for stakeholder engagement in biodiversity conservation", "type" : "article-journal", "volume" : "209" }, "uris" : [ "http://www.mendeley.com/documents/?uuid=b3e37adb-e9ad-4a71-ad4f-6da0e95b2014" ] } ], "mendeley" : { "formattedCitation" : "(Sterling et al., 2017)", "plainTextFormattedCitation" : "(Sterling et al., 2017)", "previouslyFormattedCitation" : "(Sterling et al., 2017)"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Sterling </w:t>
      </w:r>
      <w:r w:rsidR="009E3418" w:rsidRPr="009E3418">
        <w:rPr>
          <w:i/>
          <w:color w:val="000000" w:themeColor="text1"/>
          <w:lang w:val="en-US"/>
        </w:rPr>
        <w:t>et al.</w:t>
      </w:r>
      <w:r w:rsidR="00F02736">
        <w:rPr>
          <w:color w:val="000000" w:themeColor="text1"/>
          <w:lang w:val="en-US"/>
        </w:rPr>
        <w:t xml:space="preserve">, </w:t>
      </w:r>
      <w:r w:rsidRPr="00F02A52">
        <w:rPr>
          <w:color w:val="000000" w:themeColor="text1"/>
          <w:lang w:val="en-US"/>
        </w:rPr>
        <w:t>2017</w:t>
      </w:r>
      <w:r w:rsidRPr="00F02A52">
        <w:rPr>
          <w:color w:val="000000" w:themeColor="text1"/>
          <w:lang w:val="en-US"/>
        </w:rPr>
        <w:fldChar w:fldCharType="end"/>
      </w:r>
      <w:r w:rsidRPr="00F02A52">
        <w:rPr>
          <w:color w:val="000000" w:themeColor="text1"/>
          <w:lang w:val="en-US"/>
        </w:rPr>
        <w:t>)</w:t>
      </w:r>
      <w:r>
        <w:rPr>
          <w:color w:val="000000" w:themeColor="text1"/>
          <w:lang w:val="en-US"/>
        </w:rPr>
        <w:t>.</w:t>
      </w:r>
    </w:p>
    <w:p w14:paraId="329E0B1C" w14:textId="223A7418" w:rsidR="00E97DE0" w:rsidRPr="00F02A52" w:rsidRDefault="00E97DE0" w:rsidP="00E97DE0">
      <w:pPr>
        <w:rPr>
          <w:color w:val="000000" w:themeColor="text1"/>
          <w:lang w:val="en-US"/>
        </w:rPr>
      </w:pPr>
      <w:r w:rsidRPr="00F02A52">
        <w:rPr>
          <w:color w:val="000000" w:themeColor="text1"/>
          <w:lang w:val="en-US"/>
        </w:rPr>
        <w:t xml:space="preserve">Such participation and joint learning has been increasing over recent decades, and the scientific literature on these issues is burgeoning. There has been widespread uptake of approaches such as co-management, co-governance and other collaborative arrangements </w:t>
      </w:r>
      <w:r w:rsidRPr="00F02A52">
        <w:rPr>
          <w:color w:val="000000" w:themeColor="text1"/>
          <w:lang w:val="en-US"/>
        </w:rPr>
        <w:fldChar w:fldCharType="begin" w:fldLock="1"/>
      </w:r>
      <w:r>
        <w:rPr>
          <w:color w:val="000000" w:themeColor="text1"/>
          <w:lang w:val="en-US"/>
        </w:rPr>
        <w:instrText>ADDIN CSL_CITATION { "citationItems" : [ { "id" : "ITEM-1", "itemData" : { "DOI" : "10.1093/jopart/mum032", "ISBN" : "1053-1858", "ISSN" : "10531858", "PMID" : "43211255", "abstract" : "Over the past few decades, a new form of governance has emerged to replace adversarial and managerial modes of policy making and implementation. Collaborative governance, as it has come to be known, brings public and private stakeholders together in collective forums with public agencies to engage in consensus-oriented decision making. In this article, we conduct a meta-analytical study of the existing literature on collaborative governance with the goal of elaborating a contingency model of collaborative governance. After reviewing 137 cases of collaborative governance across a range of policy sectors, we identify critical variables that will influence whether or not this mode of governance will produce successful collaboration. These variables include the prior history of conflict or cooperation, the incentives for stakeholders to participate, power and resources imbalances, leadership, and institutional design. We also identify a series of factors that are crucial within the collaborative process itself. These factors include face-to-face dialogue, trust building, and the development of commitment and shared understanding. We found that a virtuous cycle of collaboration tends to develop when collaborative forums focus on \u201csmall wins\u201d that deepen trust, commitment, and shared understanding. The article concludes with a discussion of the implications of our contingency model for practitioners and for future research on collaborative governance.", "author" : [ { "dropping-particle" : "", "family" : "Ansell", "given" : "Chris", "non-dropping-particle" : "", "parse-names" : false, "suffix" : "" }, { "dropping-particle" : "", "family" : "Gash", "given" : "Alison", "non-dropping-particle" : "", "parse-names" : false, "suffix" : "" } ], "container-title" : "Journal of Public Administration Research and Theory", "id" : "ITEM-1", "issue" : "4", "issued" : { "date-parts" : [ [ "2008" ] ] }, "page" : "543-571", "title" : "Collaborative governance in theory and practice", "type" : "article-journal", "volume" : "18" }, "uris" : [ "http://www.mendeley.com/documents/?uuid=1b30f775-b0f3-46d0-a475-1574fa47d331" ] } ], "mendeley" : { "formattedCitation" : "(Ansell &amp; Gash, 2008)", "plainTextFormattedCitation" : "(Ansell &amp; Gash, 2008)", "previouslyFormattedCitation" : "(Ansell &amp; Gash, 2008)"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Ansell &amp; Gash, 2008)</w:t>
      </w:r>
      <w:r w:rsidRPr="00F02A52">
        <w:rPr>
          <w:color w:val="000000" w:themeColor="text1"/>
          <w:lang w:val="en-US"/>
        </w:rPr>
        <w:fldChar w:fldCharType="end"/>
      </w:r>
      <w:r w:rsidRPr="00F02A52">
        <w:rPr>
          <w:color w:val="000000" w:themeColor="text1"/>
          <w:lang w:val="en-US"/>
        </w:rPr>
        <w:t xml:space="preserve"> (</w:t>
      </w:r>
      <w:r w:rsidRPr="00591672">
        <w:rPr>
          <w:color w:val="000000" w:themeColor="text1"/>
          <w:lang w:val="en-US"/>
        </w:rPr>
        <w:t>Section 6.4.2),</w:t>
      </w:r>
      <w:r w:rsidRPr="00F02A52">
        <w:rPr>
          <w:color w:val="000000" w:themeColor="text1"/>
          <w:lang w:val="en-US"/>
        </w:rPr>
        <w:t xml:space="preserve"> as well as stakeholder participation in environmental decision-making </w:t>
      </w:r>
      <w:r w:rsidRPr="00F02A52">
        <w:rPr>
          <w:color w:val="000000" w:themeColor="text1"/>
          <w:lang w:val="en-US"/>
        </w:rPr>
        <w:fldChar w:fldCharType="begin" w:fldLock="1"/>
      </w:r>
      <w:r>
        <w:rPr>
          <w:color w:val="000000" w:themeColor="text1"/>
          <w:lang w:val="en-US"/>
        </w:rPr>
        <w:instrText>ADDIN CSL_CITATION { "citationItems" : [ { "id" : "ITEM-1", "itemData" : { "DOI" : "10.1016/j.biocon.2012.08.018", "ISBN" : "0006-3207", "abstract" : "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 \u00a9 2012 Elsevier Ltd.", "author" : [ { "dropping-particle" : "", "family" : "Young", "given" : "Juliette C.", "non-dropping-particle" : "", "parse-names" : false, "suffix" : "" }, { "dropping-particle" : "", "family" : "Jordan", "given" : "Andrew", "non-dropping-particle" : "", "parse-names" : false, "suffix" : "" }, { "dropping-particle" : "", "family" : "R. Searle", "given" : "Kate", "non-dropping-particle" : "", "parse-names" : false, "suffix" : "" }, { "dropping-particle" : "", "family" : "Butler", "given" : "Adam", "non-dropping-particle" : "", "parse-names" : false, "suffix" : "" }, { "dropping-particle" : "", "family" : "S. Chapman", "given" : "Daniel", "non-dropping-particle" : "", "parse-names" : false, "suffix" : "" }, { "dropping-particle" : "", "family" : "Simmons", "given" : "Peter", "non-dropping-particle" : "", "parse-names" : false, "suffix" : "" }, { "dropping-particle" : "", "family" : "Watt", "given" : "Allan D.", "non-dropping-particle" : "", "parse-names" : false, "suffix" : "" } ], "container-title" : "Biological Conservation", "id" : "ITEM-1", "issued" : { "date-parts" : [ [ "2013" ] ] }, "page" : "359-370", "title" : "Does stakeholder involvement really benefit biodiversity conservation?", "type" : "article-journal", "volume" : "158" }, "uris" : [ "http://www.mendeley.com/documents/?uuid=cf761d23-5250-46fa-839c-1d39ca4e8aa2" ] } ], "mendeley" : { "formattedCitation" : "(J. C. Young et al., 2013)", "plainTextFormattedCitation" : "(J. C. Young et al., 2013)", "previouslyFormattedCitation" : "(J. C. Young et al., 2013)"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Young </w:t>
      </w:r>
      <w:r w:rsidR="009E3418" w:rsidRPr="009E3418">
        <w:rPr>
          <w:i/>
          <w:color w:val="000000" w:themeColor="text1"/>
          <w:lang w:val="en-US"/>
        </w:rPr>
        <w:t>et al.</w:t>
      </w:r>
      <w:r w:rsidRPr="00F02A52">
        <w:rPr>
          <w:color w:val="000000" w:themeColor="text1"/>
          <w:lang w:val="en-US"/>
        </w:rPr>
        <w:t>, 2013)</w:t>
      </w:r>
      <w:r w:rsidRPr="00F02A52">
        <w:rPr>
          <w:color w:val="000000" w:themeColor="text1"/>
          <w:lang w:val="en-US"/>
        </w:rPr>
        <w:fldChar w:fldCharType="end"/>
      </w:r>
      <w:r w:rsidRPr="00F02A52">
        <w:rPr>
          <w:color w:val="000000" w:themeColor="text1"/>
          <w:lang w:val="en-US"/>
        </w:rPr>
        <w:t xml:space="preserve"> in many places across Europe and Central Asia. However, there is still significant scope for an expansion of these approaches across all relevant sectors, as, for example, </w:t>
      </w:r>
      <w:r w:rsidRPr="00F02A52">
        <w:rPr>
          <w:color w:val="000000" w:themeColor="text1"/>
          <w:lang w:val="en-US"/>
        </w:rPr>
        <w:fldChar w:fldCharType="begin" w:fldLock="1"/>
      </w:r>
      <w:r>
        <w:rPr>
          <w:color w:val="000000" w:themeColor="text1"/>
          <w:lang w:val="en-US"/>
        </w:rPr>
        <w:instrText>ADDIN CSL_CITATION { "citationItems" : [ { "id" : "ITEM-1", "itemData" : { "DOI" : "10.1579/0044-7447(2007)36[545:CBBCAH]2.0.CO;2", "PMID" : "18074890", "abstract" : "Conflicts between the conservation of biodiversity and other human activities have been and continue to be of increasing concern in the European Union, often having important political, economic, and environmental repercussions. These conflicts have been addressed in the European Union by using a wide array of top down and bottom up tools, with varying degrees of success. A new challenge is now facing Europe with the integration of 10 new countries in the European Union (EU) and an additional range of biodiversity-rich habitats placed under EU legislation. The rich biodiversity of the central and eastern European countries (CEEC) is likely to be threat- ened by some aspects of the integration process, and conflicts between the conservation of biodiversity and other human activities are expected. In this paper, we review certain existing conflicts between biodiversity conservation and human activities in the CEEC, expected conflicts associated with integration to the EU, particularly in terms of new policy and legislation implementation, and, finally, explore possible conflict management options.", "author" : [ { "dropping-particle" : "", "family" : "Young", "given" : "Juliette C.", "non-dropping-particle" : "", "parse-names" : false, "suffix" : "" }, { "dropping-particle" : "", "family" : "Richards", "given" : "Caspian", "non-dropping-particle" : "", "parse-names" : false, "suffix" : "" }, { "dropping-particle" : "", "family" : "Fischer", "given" : "Anke", "non-dropping-particle" : "", "parse-names" : false, "suffix" : "" }, { "dropping-particle" : "", "family" : "Halada", "given" : "L\u00fabo\u0161", "non-dropping-particle" : "", "parse-names" : false, "suffix" : "" }, { "dropping-particle" : "", "family" : "Kull", "given" : "Tiiu", "non-dropping-particle" : "", "parse-names" : false, "suffix" : "" }, { "dropping-particle" : "", "family" : "Kuzniar", "given" : "Antoni", "non-dropping-particle" : "", "parse-names" : false, "suffix" : "" }, { "dropping-particle" : "", "family" : "Tartes", "given" : "Urmas", "non-dropping-particle" : "", "parse-names" : false, "suffix" : "" }, { "dropping-particle" : "", "family" : "Uzunov", "given" : "Yordan", "non-dropping-particle" : "", "parse-names" : false, "suffix" : "" }, { "dropping-particle" : "", "family" : "Watt", "given" : "Allan D.", "non-dropping-particle" : "", "parse-names" : false, "suffix" : "" } ], "container-title" : "Ambio", "id" : "ITEM-1", "issue" : "7", "issued" : { "date-parts" : [ [ "2007" ] ] }, "page" : "545-550", "title" : "Conflicts between Biodiversity Conservation and Human Activities in the Central and Eastern European Countries", "type" : "article-journal", "volume" : "36" }, "uris" : [ "http://www.mendeley.com/documents/?uuid=e686184e-50dd-4953-92eb-180599b6f11b" ] } ], "mendeley" : { "formattedCitation" : "(J. C. Young et al., 2007)", "plainTextFormattedCitation" : "(J. C. Young et al., 2007)", "previouslyFormattedCitation" : "(J. C. Young et al., 2007)"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Young </w:t>
      </w:r>
      <w:r w:rsidR="009E3418" w:rsidRPr="009E3418">
        <w:rPr>
          <w:i/>
          <w:color w:val="000000" w:themeColor="text1"/>
          <w:lang w:val="en-US"/>
        </w:rPr>
        <w:t>et al.</w:t>
      </w:r>
      <w:r w:rsidRPr="00F02A52">
        <w:rPr>
          <w:color w:val="000000" w:themeColor="text1"/>
          <w:lang w:val="en-US"/>
        </w:rPr>
        <w:t xml:space="preserve"> </w:t>
      </w:r>
      <w:r w:rsidR="00426108">
        <w:rPr>
          <w:color w:val="000000" w:themeColor="text1"/>
          <w:lang w:val="en-US"/>
        </w:rPr>
        <w:t>(</w:t>
      </w:r>
      <w:r w:rsidRPr="00F02A52">
        <w:rPr>
          <w:color w:val="000000" w:themeColor="text1"/>
          <w:lang w:val="en-US"/>
        </w:rPr>
        <w:t>2007)</w:t>
      </w:r>
      <w:r w:rsidRPr="00F02A52">
        <w:rPr>
          <w:color w:val="000000" w:themeColor="text1"/>
          <w:lang w:val="en-US"/>
        </w:rPr>
        <w:fldChar w:fldCharType="end"/>
      </w:r>
      <w:r w:rsidRPr="00F02A52">
        <w:rPr>
          <w:color w:val="000000" w:themeColor="text1"/>
          <w:lang w:val="en-US"/>
        </w:rPr>
        <w:t xml:space="preserve"> have pointed out for Central and Eastern Europe (see also</w:t>
      </w:r>
      <w:r w:rsidR="00426108">
        <w:rPr>
          <w:color w:val="000000" w:themeColor="text1"/>
          <w:lang w:val="en-US"/>
        </w:rPr>
        <w:t xml:space="preserve"> </w:t>
      </w:r>
      <w:r w:rsidRPr="00F02A52">
        <w:rPr>
          <w:color w:val="000000" w:themeColor="text1"/>
          <w:lang w:val="en-US"/>
        </w:rPr>
        <w:fldChar w:fldCharType="begin" w:fldLock="1"/>
      </w:r>
      <w:r>
        <w:rPr>
          <w:color w:val="000000" w:themeColor="text1"/>
          <w:lang w:val="en-US"/>
        </w:rPr>
        <w:instrText>ADDIN CSL_CITATION { "citationItems" : [ { "id" : "ITEM-1", "itemData" : { "DOI" : "10.1016/j.landusepol.2017.07.049", "ISSN" : "0264-8377", "author" : [ { "dropping-particle" : "", "family" : "Griewald", "given" : "Yuliana", "non-dropping-particle" : "", "parse-names" : false, "suffix" : "" }, { "dropping-particle" : "", "family" : "Clemens", "given" : "Gerhard", "non-dropping-particle" : "", "parse-names" : false, "suffix" : "" }, { "dropping-particle" : "", "family" : "Kamp", "given" : "Johannes", "non-dropping-particle" : "", "parse-names" : false, "suffix" : "" }, { "dropping-particle" : "", "family" : "Gladun", "given" : "Elena", "non-dropping-particle" : "", "parse-names" : false, "suffix" : "" }, { "dropping-particle" : "", "family" : "H\u00f6lzel", "given" : "Norbert", "non-dropping-particle" : "", "parse-names" : false, "suffix" : "" } ], "container-title" : "Land Use Policy", "id" : "ITEM-1", "issue" : "March", "issued" : { "date-parts" : [ [ "2017" ] ] }, "page" : "264-276", "publisher" : "Elsevier", "title" : "Land Use Policy Developing land use scenarios for stakeholder participation in Russia", "type" : "article-journal", "volume" : "68" }, "uris" : [ "http://www.mendeley.com/documents/?uuid=11cb23fd-2e5b-416b-a258-aa4f69cc841b" ] }, { "id" : "ITEM-2", "itemData" : { "DOI" : "10.1017/S0376892913000039", "ISBN" : "0376-8929", "ISSN" : "0376-8929", "abstract" : "Since the collapse of Central and Eastern Europe\u2019s communist regimes in the early 1990s, the ensuing environmental, social and economic changes have permitted development of new forms of multi- level governance. However, a coherent participatory approach to environmental conservation is yet to emerge. This review examines the changing approaches in environmental conservation and protected area governance in Romania during the country\u2019s pre-communist, communist, transition and current European Union eras. Three case examples are examined in depth to assess how changing environmental governance is playing out in practice in Natura 2000 sites, in a national park, and on privately owned (unprotected) forest land. Similar to other countries in Central and Eastern Europe, Romania\u2019s environmental governance practices still face substantial challenges in consolidating an inclusive and integrated approach to environmental governance and conservation. A lack of historical involvement of communities in decision making, reluctance within government to drive forward more inclusive environmental governance approaches, and a lack of non-governmental organizations focusing on environmental conservation, have resulted in slow progress towards more inclusive environmental governance. Civil society and solutions for institution- alizing participation across all levels of governance are needed to reorient environmental governance towards a more inclusive and multi-stakeholder approach that better links economic, social and environmental objectives.", "author" : [ { "dropping-particle" : "", "family" : "Stringer", "given" : "Lindsay C.", "non-dropping-particle" : "", "parse-names" : false, "suffix" : "" }, { "dropping-particle" : "", "family" : "Paavola", "given" : "Jouni", "non-dropping-particle" : "", "parse-names" : false, "suffix" : "" } ], "container-title" : "Environmental Conservation", "id" : "ITEM-2", "issue" : "02", "issued" : { "date-parts" : [ [ "2013" ] ] }, "page" : "138-146", "title" : "Participation in environmental conservation and protected area management in Romania: A review of three case studies", "type" : "article-journal", "volume" : "40" }, "uris" : [ "http://www.mendeley.com/documents/?uuid=a558f8d3-b1f1-4bd4-afd3-544f5da16c2c" ] }, { "id" : "ITEM-3", "itemData" : { "DOI" : "10.1016/j.jrurstud.2014.02.005", "ISSN" : "07430167", "abstract" : "We study key trends and challenges of the Russian forest sector through the lens of interaction, cooperation and governance relationships of major players - the state, private sector and non-governmental organisations. Using in-depth interviews with representatives of these sectors, we show that changes towards sustainable forest management are mainly driven by non-state actors. Business and NGOs are keen to cooperate, in order to compensate for the state's inability to effectively address environmental and socio-economic forestry problems and meet the requirements of international markets. However, the governance and transformative capacity of non-state actors is severely limited by the lack of consistent multistakeholder dialogue, and the future of business-NGO joint projects remains dependent on the state. \u00a9 2014 Elsevier Ltd.", "author" : [ { "dropping-particle" : "", "family" : "Ulybina", "given" : "Olga", "non-dropping-particle" : "", "parse-names" : false, "suffix" : "" } ], "container-title" : "Journal of Rural Studies", "id" : "ITEM-3", "issued" : { "date-parts" : [ [ "2014" ] ] }, "page" : "246-253", "publisher" : "Elsevier Ltd", "title" : "Interaction, cooperation and governance in the Russian forest sector", "type" : "article-journal", "volume" : "34" }, "uris" : [ "http://www.mendeley.com/documents/?uuid=9c3a6c47-3ac6-4efd-9452-8e69e67c48fa" ] } ], "mendeley" : { "formattedCitation" : "(Griewald, Clemens, Kamp, Gladun, &amp; H\u00f6lzel, 2017; Stringer &amp; Paavola, 2013; Ulybina, 2014)", "plainTextFormattedCitation" : "(Griewald, Clemens, Kamp, Gladun, &amp; H\u00f6lzel, 2017; Stringer &amp; Paavola, 2013; Ulybina, 2014)", "previouslyFormattedCitation" : "(Griewald, Clemens, Kamp, Gladun, &amp; H\u00f6lzel, 2017; Stringer &amp; Paavola, 2013; Ulybina, 2014)"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Griewald</w:t>
      </w:r>
      <w:r w:rsidR="002D479F">
        <w:rPr>
          <w:i/>
          <w:color w:val="000000" w:themeColor="text1"/>
          <w:lang w:val="en-US"/>
        </w:rPr>
        <w:t xml:space="preserve"> et al.</w:t>
      </w:r>
      <w:r w:rsidR="00F02736">
        <w:rPr>
          <w:color w:val="000000" w:themeColor="text1"/>
          <w:lang w:val="en-US"/>
        </w:rPr>
        <w:t xml:space="preserve">, </w:t>
      </w:r>
      <w:r w:rsidRPr="00F02A52">
        <w:rPr>
          <w:color w:val="000000" w:themeColor="text1"/>
          <w:lang w:val="en-US"/>
        </w:rPr>
        <w:t>2017; Stringer &amp; Paavola</w:t>
      </w:r>
      <w:r w:rsidR="00F02736">
        <w:rPr>
          <w:color w:val="000000" w:themeColor="text1"/>
          <w:lang w:val="en-US"/>
        </w:rPr>
        <w:t xml:space="preserve">, </w:t>
      </w:r>
      <w:r w:rsidRPr="00F02A52">
        <w:rPr>
          <w:color w:val="000000" w:themeColor="text1"/>
          <w:lang w:val="en-US"/>
        </w:rPr>
        <w:t>2013; Ulybina</w:t>
      </w:r>
      <w:r w:rsidR="00F02736">
        <w:rPr>
          <w:color w:val="000000" w:themeColor="text1"/>
          <w:lang w:val="en-US"/>
        </w:rPr>
        <w:t xml:space="preserve">, </w:t>
      </w:r>
      <w:r w:rsidRPr="00F02A52">
        <w:rPr>
          <w:color w:val="000000" w:themeColor="text1"/>
          <w:lang w:val="en-US"/>
        </w:rPr>
        <w:t>2014)</w:t>
      </w:r>
      <w:r w:rsidRPr="00F02A52">
        <w:rPr>
          <w:color w:val="000000" w:themeColor="text1"/>
          <w:lang w:val="en-US"/>
        </w:rPr>
        <w:fldChar w:fldCharType="end"/>
      </w:r>
      <w:r w:rsidRPr="00F02A52">
        <w:rPr>
          <w:color w:val="000000" w:themeColor="text1"/>
          <w:lang w:val="en-US"/>
        </w:rPr>
        <w:t xml:space="preserve">. Stakeholder participation, besides being a policy instrument in itself </w:t>
      </w:r>
      <w:r w:rsidRPr="00591672">
        <w:rPr>
          <w:color w:val="000000" w:themeColor="text1"/>
          <w:lang w:val="en-US"/>
        </w:rPr>
        <w:t>(Section 6.2),</w:t>
      </w:r>
      <w:r w:rsidRPr="00F02A52">
        <w:rPr>
          <w:color w:val="000000" w:themeColor="text1"/>
          <w:lang w:val="en-US"/>
        </w:rPr>
        <w:t xml:space="preserve"> can be fruitfully combined with a wide range of other policy instruments, and is, in fact, already an integral part of some pieces of legislation such as the </w:t>
      </w:r>
      <w:r>
        <w:rPr>
          <w:color w:val="000000" w:themeColor="text1"/>
          <w:lang w:val="en-US"/>
        </w:rPr>
        <w:t>European Union</w:t>
      </w:r>
      <w:r w:rsidRPr="00F02A52">
        <w:rPr>
          <w:color w:val="000000" w:themeColor="text1"/>
          <w:lang w:val="en-US"/>
        </w:rPr>
        <w:t xml:space="preserve"> Water Framework </w:t>
      </w:r>
      <w:r w:rsidRPr="00591672">
        <w:rPr>
          <w:color w:val="000000" w:themeColor="text1"/>
          <w:lang w:val="en-US"/>
        </w:rPr>
        <w:t xml:space="preserve">Directive (Sections 6.3 and 6.4) </w:t>
      </w:r>
      <w:r w:rsidRPr="00591672">
        <w:rPr>
          <w:color w:val="000000" w:themeColor="text1"/>
          <w:lang w:val="en-US"/>
        </w:rPr>
        <w:fldChar w:fldCharType="begin" w:fldLock="1"/>
      </w:r>
      <w:r w:rsidRPr="00591672">
        <w:rPr>
          <w:color w:val="000000" w:themeColor="text1"/>
          <w:lang w:val="en-US"/>
        </w:rPr>
        <w:instrText>ADDIN CSL_CITATION { "citationItems" : [ { "id" : "ITEM-1", "itemData" : { "DOI" : "10.1016/j.ecolecon.2012.02.015", "ISBN" : "0921-8009", "ISSN" : "09218009", "abstract" : "Within the natural resource management and environmental governance literature, a number of authors have argued that there is a need to pay better attention to how the social processes of planning and management influence the outcomes of such processes. These outcomes are often measured through the quality of their outputs (plans or strategies) as well as whether the objectives of the plans or strategies are achieved. This paper contributes to this debate by reporting on a longitudinal evaluation of stakeholder engagement in developing and implementing River Basin Management Planning (RBMP) in Scotland. We illustrate how many of the process and outcome criteria promoted in the literature (the external perspective) appear to be less important to stakeholders than would be expected (the internal perspective). The paper argues that a combination of internal and external criteria is best placed to understand how to judge a 'good' process. This paper draws on literature from water management, other natural resource management sectors, spatial planning and environmental management, so the findings are of interest to scholars interested in evaluation, participation, environmental or natural resource management, as well as those specifically interested in RBMP under the Water Framework Directive (WFD). ?? 2012 Elsevier B.V..", "author" : [ { "dropping-particle" : "", "family" : "Blackstock", "given" : "Kirsty. L.", "non-dropping-particle" : "", "parse-names" : false, "suffix" : "" }, { "dropping-particle" : "", "family" : "Waylen", "given" : "K. A.", "non-dropping-particle" : "", "parse-names" : false, "suffix" : "" }, { "dropping-particle" : "", "family" : "Dunglinson", "given" : "J.", "non-dropping-particle" : "", "parse-names" : false, "suffix" : "" }, { "dropping-particle" : "", "family" : "Marshall", "given" : "K. M.", "non-dropping-particle" : "", "parse-names" : false, "suffix" : "" } ], "container-title" : "Ecological Economics", "id" : "ITEM-1", "issue" : "2012", "issued" : { "date-parts" : [ [ "2012" ] ] }, "page" : "113-122", "publisher" : "Elsevier B.V.", "title" : "Linking process to outcomes - Internal and external criteria for a stakeholder involvement in River Basin Management Planning", "type" : "article-journal", "volume" : "77" }, "uris" : [ "http://www.mendeley.com/documents/?uuid=17a73e30-e371-47c0-9e93-98189c382a5f" ] } ], "mendeley" : { "formattedCitation" : "(Blackstock, Waylen, Dunglinson, &amp; Marshall, 2012)", "plainTextFormattedCitation" : "(Blackstock, Waylen, Dunglinson, &amp; Marshall, 2012)", "previouslyFormattedCitation" : "(Blackstock, Waylen, Dunglinson, &amp; Marshall, 2012)" }, "properties" : {  }, "schema" : "https://github.com/citation-style-language/schema/raw/master/csl-citation.json" }</w:instrText>
      </w:r>
      <w:r w:rsidRPr="00591672">
        <w:rPr>
          <w:color w:val="000000" w:themeColor="text1"/>
          <w:lang w:val="en-US"/>
        </w:rPr>
        <w:fldChar w:fldCharType="separate"/>
      </w:r>
      <w:r w:rsidRPr="00591672">
        <w:rPr>
          <w:color w:val="000000" w:themeColor="text1"/>
          <w:lang w:val="en-US"/>
        </w:rPr>
        <w:t>(Blackstock</w:t>
      </w:r>
      <w:r w:rsidR="008D437F">
        <w:rPr>
          <w:i/>
          <w:color w:val="000000" w:themeColor="text1"/>
          <w:lang w:val="en-US"/>
        </w:rPr>
        <w:t xml:space="preserve"> et al.</w:t>
      </w:r>
      <w:r w:rsidRPr="00591672">
        <w:rPr>
          <w:color w:val="000000" w:themeColor="text1"/>
          <w:lang w:val="en-US"/>
        </w:rPr>
        <w:t>, 2012)</w:t>
      </w:r>
      <w:r w:rsidRPr="00591672">
        <w:rPr>
          <w:color w:val="000000" w:themeColor="text1"/>
          <w:lang w:val="en-US"/>
        </w:rPr>
        <w:fldChar w:fldCharType="end"/>
      </w:r>
      <w:r w:rsidRPr="00F02A52">
        <w:rPr>
          <w:color w:val="000000" w:themeColor="text1"/>
          <w:lang w:val="en-US"/>
        </w:rPr>
        <w:t xml:space="preserve">. But even where no explicit provision for the use of participatory methods </w:t>
      </w:r>
      <w:r w:rsidRPr="00F02A52">
        <w:rPr>
          <w:color w:val="000000" w:themeColor="text1"/>
          <w:lang w:val="en-US"/>
        </w:rPr>
        <w:lastRenderedPageBreak/>
        <w:t xml:space="preserve">exists, participation and joint learning can, in many cases, improve the governance of biodiversity and nature’s contributions to people </w:t>
      </w:r>
      <w:r w:rsidRPr="00F02A52">
        <w:rPr>
          <w:color w:val="000000" w:themeColor="text1"/>
          <w:lang w:val="en-US"/>
        </w:rPr>
        <w:fldChar w:fldCharType="begin" w:fldLock="1"/>
      </w:r>
      <w:r>
        <w:rPr>
          <w:color w:val="000000" w:themeColor="text1"/>
          <w:lang w:val="en-US"/>
        </w:rPr>
        <w:instrText>ADDIN CSL_CITATION { "citationItems" : [ { "id" : "ITEM-1", "itemData" : { "DOI" : "10.1016/j.jnc.2011.09.001", "ISBN" : "1617-1381", "ISSN" : "16171381", "abstract" : "Consensus building through stakeholder participation is a promising new trend that takes into account the interactive character of the communication process. There is a growing realisation that stakeholder participation has a significant role to play in the development and delivery of biodiversity policy and practice. Experience and best practice from activities such as the designation and management of Natura 2000 and Integrated Coastal Zone Management shows that problem solving and conflict management are significantly enhanced through participative processes. There is therefore the potential for a change to take place in the way that biodiversity policy is developed and implemented. This brings challenges to the biodiversity community in terms of developing new skills and processes and in engaging with new agendas and sectors. \u00a9 2011 Elsevier GmbH.", "author" : [ { "dropping-particle" : "", "family" : "Jones-Walters", "given" : "Lawrence", "non-dropping-particle" : "", "parse-names" : false, "suffix" : "" }, { "dropping-particle" : "", "family" : "\u00c7il", "given" : "Ayseg\u00fcl", "non-dropping-particle" : "", "parse-names" : false, "suffix" : "" } ], "container-title" : "Journal for Nature Conservation", "id" : "ITEM-1", "issue" : "6", "issued" : { "date-parts" : [ [ "2011" ] ] }, "page" : "327-329", "title" : "Biodiversity and stakeholder participation", "type" : "article-journal", "volume" : "19" }, "uris" : [ "http://www.mendeley.com/documents/?uuid=fa122ff3-481b-4c06-ae40-d3f387102943" ] } ], "mendeley" : { "formattedCitation" : "(Jones-Walters &amp; \u00c7il, 2011)", "plainTextFormattedCitation" : "(Jones-Walters &amp; \u00c7il, 2011)", "previouslyFormattedCitation" : "(Jones-Walters &amp; \u00c7il, 2011)"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Jones-Walters &amp; Çil, 2011)</w:t>
      </w:r>
      <w:r w:rsidRPr="00F02A52">
        <w:rPr>
          <w:color w:val="000000" w:themeColor="text1"/>
          <w:lang w:val="en-US"/>
        </w:rPr>
        <w:fldChar w:fldCharType="end"/>
      </w:r>
      <w:r w:rsidRPr="00F02A52">
        <w:rPr>
          <w:color w:val="000000" w:themeColor="text1"/>
          <w:lang w:val="en-US"/>
        </w:rPr>
        <w:t xml:space="preserve">. </w:t>
      </w:r>
    </w:p>
    <w:p w14:paraId="741D1054" w14:textId="7D539BF4" w:rsidR="00E97DE0" w:rsidRPr="00F02A52" w:rsidRDefault="00E97DE0" w:rsidP="00E97DE0">
      <w:pPr>
        <w:rPr>
          <w:color w:val="000000" w:themeColor="text1"/>
          <w:lang w:val="en-US"/>
        </w:rPr>
      </w:pPr>
      <w:r w:rsidRPr="00F02A52">
        <w:rPr>
          <w:color w:val="000000" w:themeColor="text1"/>
          <w:lang w:val="en-US"/>
        </w:rPr>
        <w:t xml:space="preserve">For example, in some areas in Germany, NGOs and civil society have relatively recently gained influence in decision-making processes in the forestry sector, which previously only involved traditional forestry actors </w:t>
      </w:r>
      <w:r w:rsidRPr="00F02A52">
        <w:rPr>
          <w:color w:val="000000" w:themeColor="text1"/>
          <w:lang w:val="en-US"/>
        </w:rPr>
        <w:fldChar w:fldCharType="begin" w:fldLock="1"/>
      </w:r>
      <w:r>
        <w:rPr>
          <w:color w:val="000000" w:themeColor="text1"/>
          <w:lang w:val="en-US"/>
        </w:rPr>
        <w:instrText>ADDIN CSL_CITATION { "citationItems" : [ { "id" : "ITEM-1", "itemData" : { "DOI" : "10.1016/j.landusepol.2014.02.018", "ISBN" : "0761203370", "ISSN" : "02648377", "abstract" : "German forest policy has traditionally been known for expert-based decision-making in which forest management is viewed primarily as a natural science and economics based task. Yet, this approach to forest policy has been challenged increasingly by civil society organizations who demand stronger consideration of non-timber production interests, and more participation of actors from beyond the traditional forest sector. The German federal state of Baden-W\u00fcrttemberg is a forerunner in response to such demands. In recent years, several forest-related policy processes in this state were designed to increase participation of non-governmental civil society groups.In this paper, we assess how this trend toward (and practice of) more inclusive, participatory decision-making in Baden-W\u00fcrttemberg's forest policy is viewed by forest policy stakeholders, and to what extent it has affected the relationship between actors associated with production and conservation interests. Our data set includes contributions to, first, a stakeholder workshop and, second, an online forum about the Forest Conservation Strategy Baden-W\u00fcrttemberg (Waldnaturschutzkonzeption Baden-W\u00fcrttemberg). In both processes, stakeholders provided comments on the issue of participation in forest policy. Third, we conducted 10 semi-structured interviews with forest policy stakeholders.We found a mix of perceptions and attitudes toward participation among different actor groups, with private forest owners being the most skeptical and nature conservation groups the greatest proponents of increased participation. Among the state forest service staff, perceptions differed greatly; with high-level bureaucrats being more positive than street level personnel. Yet, regardless of these perceptions, the increasing trend toward civil society participation in forest policy is seen as hardly affecting the ideologies and interests of the involved groups. Hence, no substantial mutual policy learning amongst stakeholders, or improvement of the overall relationship amongst actors representing production and conservation interests, is observed. Yet, we conclude the paper by pointing out that it is too early to assess the long-term effects of increased participation in forest policy-making. \u00a9 2014 Elsevier Ltd.", "author" : [ { "dropping-particle" : "", "family" : "Maier", "given" : "Carolin", "non-dropping-particle" : "", "parse-names" : false, "suffix" : "" }, { "dropping-particle" : "", "family" : "Lindner", "given" : "Theresia", "non-dropping-particle" : "", "parse-names" : false, "suffix" : "" }, { "dropping-particle" : "", "family" : "Winkel", "given" : "Georg", "non-dropping-particle" : "", "parse-names" : false, "suffix" : "" } ], "container-title" : "Land Use Policy", "id" : "ITEM-1", "issued" : { "date-parts" : [ [ "2014" ] ] }, "page" : "166-176", "publisher" : "Elsevier Ltd", "title" : "Stakeholders' perceptions of participation in forest policy: A case study from Baden-W\u00fcrttemberg", "type" : "article-journal", "volume" : "39" }, "uris" : [ "http://www.mendeley.com/documents/?uuid=eea0ddd6-fd5f-4043-8b35-ab821a698a30" ] } ], "mendeley" : { "formattedCitation" : "(Maier, Lindner, &amp; Winkel, 2014)", "plainTextFormattedCitation" : "(Maier, Lindner, &amp; Winkel, 2014)", "previouslyFormattedCitation" : "(Maier, Lindner, &amp; Winkel, 2014)"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Maier</w:t>
      </w:r>
      <w:r w:rsidR="008D437F">
        <w:rPr>
          <w:i/>
          <w:color w:val="000000" w:themeColor="text1"/>
          <w:lang w:val="en-US"/>
        </w:rPr>
        <w:t xml:space="preserve"> et al.</w:t>
      </w:r>
      <w:r w:rsidRPr="00F02A52">
        <w:rPr>
          <w:color w:val="000000" w:themeColor="text1"/>
          <w:lang w:val="en-US"/>
        </w:rPr>
        <w:t>, 2014)</w:t>
      </w:r>
      <w:r w:rsidRPr="00F02A52">
        <w:rPr>
          <w:color w:val="000000" w:themeColor="text1"/>
          <w:lang w:val="en-US"/>
        </w:rPr>
        <w:fldChar w:fldCharType="end"/>
      </w:r>
      <w:r w:rsidRPr="00F02A52">
        <w:rPr>
          <w:color w:val="000000" w:themeColor="text1"/>
          <w:lang w:val="en-US"/>
        </w:rPr>
        <w:t xml:space="preserve">. Conversely, the process of establishing and drawing up management plans for designated areas such as marine protected areas </w:t>
      </w:r>
      <w:r w:rsidRPr="00F02A52">
        <w:rPr>
          <w:color w:val="000000" w:themeColor="text1"/>
          <w:lang w:val="en-US"/>
        </w:rPr>
        <w:fldChar w:fldCharType="begin" w:fldLock="1"/>
      </w:r>
      <w:r>
        <w:rPr>
          <w:color w:val="000000" w:themeColor="text1"/>
          <w:lang w:val="en-US"/>
        </w:rPr>
        <w:instrText>ADDIN CSL_CITATION { "citationItems" : [ { "id" : "ITEM-1", "itemData" : { "DOI" : "10.1016/j.ocecoaman.2014.11.012", "ISBN" : "0964-5691", "ISSN" : "09645691", "abstract" : "Different approaches exist for building a system of marine protected areas (MPAs), with stakeholder-based site selection at one end of the spectrum and science-based selection at the other. Although a combination of both approaches is typically adopted, the process tends to be dominated by one of them. However, for MPAs to be successful it is necessary that their design achieves a balance between both ecological conservation and socioeconomic needs. The present study aimed to assess, compare and integrate two different approaches to the planning process of MPAs in Wales (UK). A stakeholder-based approach and a science-based systematic approach were compared. Stakeholder priorities for the establishment of MPAs were identified during individual interviews with relevant stakeholders' representatives. Science-based solutions were developed using biological and socioeconomic spatial data in the decision support tool Marxan. A comparison of the outcomes generated by both approaches revealed that although the spatial configuration of the resulting MPAs differed, stakeholders performed well at including representative proportions of relevant marine habitats and species. The integration of the stakeholder driven approach with the science-based solution revealed that an integrated approach could be used as a tool to achieve conservation targets while simultaneously accounting for stakeholder's preferences, as the resulting integrated MPA solution met all conservation targets and was only slightly larger than the science-based solution alone. Results also revealed the potential utility of using stakeholders' knowledge as a proxy for identifying ecologically important areas when spatial data on conservation features are sparse.", "author" : [ { "dropping-particle" : "", "family" : "Ruiz-Frau", "given" : "Ana", "non-dropping-particle" : "", "parse-names" : false, "suffix" : "" }, { "dropping-particle" : "", "family" : "Possingham", "given" : "Hugh P.", "non-dropping-particle" : "", "parse-names" : false, "suffix" : "" }, { "dropping-particle" : "", "family" : "Edwards-Jones", "given" : "Gareth", "non-dropping-particle" : "", "parse-names" : false, "suffix" : "" }, { "dropping-particle" : "", "family" : "Klein", "given" : "Carissa J.", "non-dropping-particle" : "", "parse-names" : false, "suffix" : "" }, { "dropping-particle" : "", "family" : "Segan", "given" : "Daniel", "non-dropping-particle" : "", "parse-names" : false, "suffix" : "" }, { "dropping-particle" : "", "family" : "Kaiser", "given" : "Michel J.", "non-dropping-particle" : "", "parse-names" : false, "suffix" : "" } ], "container-title" : "Ocean and Coastal Management", "id" : "ITEM-1", "issued" : { "date-parts" : [ [ "2015" ] ] }, "page" : "86-93", "publisher" : "Elsevier Ltd", "title" : "A multidisciplinary approach in the design of marine protected areas: Integration of science and stakeholder based methods", "type" : "article-journal", "volume" : "103" }, "uris" : [ "http://www.mendeley.com/documents/?uuid=26d5c387-dc06-4e40-a054-60407b4645fe" ] } ], "mendeley" : { "formattedCitation" : "(Ruiz-Frau et al., 2015)", "plainTextFormattedCitation" : "(Ruiz-Frau et al., 2015)", "previouslyFormattedCitation" : "(Ruiz-Frau et al., 2015)"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Ruiz-Frau </w:t>
      </w:r>
      <w:r w:rsidR="009E3418" w:rsidRPr="009E3418">
        <w:rPr>
          <w:i/>
          <w:color w:val="000000" w:themeColor="text1"/>
          <w:lang w:val="en-US"/>
        </w:rPr>
        <w:t>et al.</w:t>
      </w:r>
      <w:r w:rsidRPr="00F02A52">
        <w:rPr>
          <w:color w:val="000000" w:themeColor="text1"/>
          <w:lang w:val="en-US"/>
        </w:rPr>
        <w:t>, 2015)</w:t>
      </w:r>
      <w:r w:rsidRPr="00F02A52">
        <w:rPr>
          <w:color w:val="000000" w:themeColor="text1"/>
          <w:lang w:val="en-US"/>
        </w:rPr>
        <w:fldChar w:fldCharType="end"/>
      </w:r>
      <w:r w:rsidRPr="00F02A52">
        <w:rPr>
          <w:color w:val="000000" w:themeColor="text1"/>
          <w:lang w:val="en-US"/>
        </w:rPr>
        <w:t>, Biosphere Reserves</w:t>
      </w:r>
      <w:r>
        <w:rPr>
          <w:color w:val="000000" w:themeColor="text1"/>
          <w:lang w:val="en-US"/>
        </w:rPr>
        <w:t xml:space="preserve"> under </w:t>
      </w:r>
      <w:r w:rsidRPr="00591672">
        <w:rPr>
          <w:color w:val="000000" w:themeColor="text1"/>
          <w:lang w:val="en-US"/>
        </w:rPr>
        <w:t xml:space="preserve">the United Nations Educational, Scientific and Cultural Organization </w:t>
      </w:r>
      <w:r w:rsidRPr="00591672">
        <w:rPr>
          <w:color w:val="000000" w:themeColor="text1"/>
          <w:lang w:val="en-US"/>
        </w:rPr>
        <w:fldChar w:fldCharType="begin" w:fldLock="1"/>
      </w:r>
      <w:r w:rsidRPr="00591672">
        <w:rPr>
          <w:color w:val="000000" w:themeColor="text1"/>
          <w:lang w:val="en-US"/>
        </w:rPr>
        <w:instrText>ADDIN CSL_CITATION { "citationItems" : [ { "id" : "ITEM-1", "itemData" : { "DOI" : "10.1073/pnas.1702761114", "ISSN" : "0027-8424", "PMID" : "28536204", "author" : [ { "dropping-particle" : "", "family" : "Bridgewater", "given" : "Peter", "non-dropping-particle" : "", "parse-names" : false, "suffix" : "" }, { "dropping-particle" : "", "family" : "Babin", "given" : "Didier", "non-dropping-particle" : "", "parse-names" : false, "suffix" : "" } ], "container-title" : "Proceedings of the National Academy of Sciences", "id" : "ITEM-1", "issue" : "22", "issued" : { "date-parts" : [ [ "2017" ] ] }, "page" : "E4318-E4318", "title" : "UNESCO\u2013MAB Biosphere Reserves already deal with ecosystem services and sustainable development", "type" : "article-journal", "volume" : "114" }, "uris" : [ "http://www.mendeley.com/documents/?uuid=b08e013b-e7d2-4c72-9d30-fb63fc796048" ] } ], "mendeley" : { "formattedCitation" : "(Bridgewater &amp; Babin, 2017)", "plainTextFormattedCitation" : "(Bridgewater &amp; Babin, 2017)", "previouslyFormattedCitation" : "(Bridgewater &amp; Babin, 2017)" }, "properties" : {  }, "schema" : "https://github.com/citation-style-language/schema/raw/master/csl-citation.json" }</w:instrText>
      </w:r>
      <w:r w:rsidRPr="00591672">
        <w:rPr>
          <w:color w:val="000000" w:themeColor="text1"/>
          <w:lang w:val="en-US"/>
        </w:rPr>
        <w:fldChar w:fldCharType="separate"/>
      </w:r>
      <w:r w:rsidRPr="00591672">
        <w:rPr>
          <w:color w:val="000000" w:themeColor="text1"/>
          <w:lang w:val="en-US"/>
        </w:rPr>
        <w:t>(Bridgewater &amp; Babin, 2017)</w:t>
      </w:r>
      <w:r w:rsidRPr="00591672">
        <w:rPr>
          <w:color w:val="000000" w:themeColor="text1"/>
          <w:lang w:val="en-US"/>
        </w:rPr>
        <w:fldChar w:fldCharType="end"/>
      </w:r>
      <w:r w:rsidRPr="00591672">
        <w:rPr>
          <w:color w:val="000000" w:themeColor="text1"/>
          <w:lang w:val="en-US"/>
        </w:rPr>
        <w:t xml:space="preserve"> or</w:t>
      </w:r>
      <w:r w:rsidRPr="00F02A52">
        <w:rPr>
          <w:color w:val="000000" w:themeColor="text1"/>
          <w:lang w:val="en-US"/>
        </w:rPr>
        <w:t xml:space="preserve"> </w:t>
      </w:r>
      <w:r>
        <w:rPr>
          <w:color w:val="000000" w:themeColor="text1"/>
          <w:lang w:val="en-US"/>
        </w:rPr>
        <w:t>European Union</w:t>
      </w:r>
      <w:r w:rsidRPr="00F02A52">
        <w:rPr>
          <w:color w:val="000000" w:themeColor="text1"/>
          <w:lang w:val="en-US"/>
        </w:rPr>
        <w:t xml:space="preserve"> Natura 2000 sites </w:t>
      </w:r>
      <w:r w:rsidRPr="00F02A52">
        <w:rPr>
          <w:color w:val="000000" w:themeColor="text1"/>
          <w:lang w:val="en-US"/>
        </w:rPr>
        <w:fldChar w:fldCharType="begin" w:fldLock="1"/>
      </w:r>
      <w:r>
        <w:rPr>
          <w:color w:val="000000" w:themeColor="text1"/>
          <w:lang w:val="en-US"/>
        </w:rPr>
        <w:instrText>ADDIN CSL_CITATION { "citationItems" : [ { "id" : "ITEM-1", "itemData" : { "DOI" : "10.1016/j.forpol.2016.12.010", "ISSN" : "13899341", "author" : [ { "dropping-particle" : "", "family" : "Brescancin", "given" : "Flavia", "non-dropping-particle" : "", "parse-names" : false, "suffix" : "" }, { "dropping-particle" : "", "family" : "Dob\u0161insk\u00e1", "given" : "Zuzana", "non-dropping-particle" : "", "parse-names" : false, "suffix" : "" }, { "dropping-particle" : "", "family" : "Meo", "given" : "Isabella", "non-dropping-particle" : "De", "parse-names" : false, "suffix" : "" }, { "dropping-particle" : "", "family" : "\u0160\u00e1lka", "given" : "Jaroslav", "non-dropping-particle" : "", "parse-names" : false, "suffix" : "" }, { "dropping-particle" : "", "family" : "Paletto", "given" : "Alessandro", "non-dropping-particle" : "", "parse-names" : false, "suffix" : "" } ], "container-title" : "Forest Policy and Economics", "id" : "ITEM-1", "issued" : { "date-parts" : [ [ "2017" ] ] }, "page" : "107-115", "title" : "Analysis of stakeholders' involvement in the implementation of the Natura 2000 network in Slovakia", "type" : "article-journal", "volume" : "78" }, "uris" : [ "http://www.mendeley.com/documents/?uuid=741bc586-f035-4208-9424-d1c6ae050283" ] }, { "id" : "ITEM-2", "itemData" : { "DOI" : "10.1016/j.biocon.2012.08.018", "ISBN" : "0006-3207", "abstract" : "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 \u00a9 2012 Elsevier Ltd.", "author" : [ { "dropping-particle" : "", "family" : "Young", "given" : "Juliette C.", "non-dropping-particle" : "", "parse-names" : false, "suffix" : "" }, { "dropping-particle" : "", "family" : "Jordan", "given" : "Andrew", "non-dropping-particle" : "", "parse-names" : false, "suffix" : "" }, { "dropping-particle" : "", "family" : "R. Searle", "given" : "Kate", "non-dropping-particle" : "", "parse-names" : false, "suffix" : "" }, { "dropping-particle" : "", "family" : "Butler", "given" : "Adam", "non-dropping-particle" : "", "parse-names" : false, "suffix" : "" }, { "dropping-particle" : "", "family" : "S. Chapman", "given" : "Daniel", "non-dropping-particle" : "", "parse-names" : false, "suffix" : "" }, { "dropping-particle" : "", "family" : "Simmons", "given" : "Peter", "non-dropping-particle" : "", "parse-names" : false, "suffix" : "" }, { "dropping-particle" : "", "family" : "Watt", "given" : "Allan D.", "non-dropping-particle" : "", "parse-names" : false, "suffix" : "" } ], "container-title" : "Biological Conservation", "id" : "ITEM-2", "issued" : { "date-parts" : [ [ "2013" ] ] }, "page" : "359-370", "title" : "Does stakeholder involvement really benefit biodiversity conservation?", "type" : "article-journal", "volume" : "158" }, "uris" : [ "http://www.mendeley.com/documents/?uuid=cf761d23-5250-46fa-839c-1d39ca4e8aa2" ] } ], "mendeley" : { "formattedCitation" : "(Brescancin, Dob\u0161insk\u00e1, De Meo, \u0160\u00e1lka, &amp; Paletto, 2017; J. C. Young et al., 2013)", "plainTextFormattedCitation" : "(Brescancin, Dob\u0161insk\u00e1, De Meo, \u0160\u00e1lka, &amp; Paletto, 2017; J. C. Young et al., 2013)", "previouslyFormattedCitation" : "(Brescancin, Dob\u0161insk\u00e1, De Meo, \u0160\u00e1lka, &amp; Paletto, 2017; J. C. Young et al., 2013)"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Brescancin</w:t>
      </w:r>
      <w:r w:rsidR="008D437F">
        <w:rPr>
          <w:i/>
          <w:color w:val="000000" w:themeColor="text1"/>
          <w:lang w:val="en-US"/>
        </w:rPr>
        <w:t xml:space="preserve"> et al.</w:t>
      </w:r>
      <w:r w:rsidRPr="00F02A52">
        <w:rPr>
          <w:color w:val="000000" w:themeColor="text1"/>
          <w:lang w:val="en-US"/>
        </w:rPr>
        <w:t xml:space="preserve">, 2017; Young </w:t>
      </w:r>
      <w:r w:rsidR="009E3418" w:rsidRPr="009E3418">
        <w:rPr>
          <w:i/>
          <w:color w:val="000000" w:themeColor="text1"/>
          <w:lang w:val="en-US"/>
        </w:rPr>
        <w:t>et al.</w:t>
      </w:r>
      <w:r w:rsidRPr="00F02A52">
        <w:rPr>
          <w:color w:val="000000" w:themeColor="text1"/>
          <w:lang w:val="en-US"/>
        </w:rPr>
        <w:t>, 2013)</w:t>
      </w:r>
      <w:r w:rsidRPr="00F02A52">
        <w:rPr>
          <w:color w:val="000000" w:themeColor="text1"/>
          <w:lang w:val="en-US"/>
        </w:rPr>
        <w:fldChar w:fldCharType="end"/>
      </w:r>
      <w:r w:rsidRPr="00F02A52">
        <w:rPr>
          <w:color w:val="000000" w:themeColor="text1"/>
          <w:lang w:val="en-US"/>
        </w:rPr>
        <w:t xml:space="preserve"> can also be an opportunity for joint learning and participatory decision</w:t>
      </w:r>
      <w:r>
        <w:rPr>
          <w:color w:val="000000" w:themeColor="text1"/>
          <w:lang w:val="en-US"/>
        </w:rPr>
        <w:t>-</w:t>
      </w:r>
      <w:r w:rsidRPr="00F02A52">
        <w:rPr>
          <w:color w:val="000000" w:themeColor="text1"/>
          <w:lang w:val="en-US"/>
        </w:rPr>
        <w:t xml:space="preserve">making. Studies show the main effect of stakeholder participation in processes around three Natura 2000 sites in Scotland was an increase in trust </w:t>
      </w:r>
      <w:r w:rsidRPr="00F02A52">
        <w:rPr>
          <w:color w:val="000000" w:themeColor="text1"/>
          <w:lang w:val="en-US"/>
        </w:rPr>
        <w:fldChar w:fldCharType="begin" w:fldLock="1"/>
      </w:r>
      <w:r>
        <w:rPr>
          <w:color w:val="000000" w:themeColor="text1"/>
          <w:lang w:val="en-US"/>
        </w:rPr>
        <w:instrText>ADDIN CSL_CITATION { "citationItems" : [ { "id" : "ITEM-1", "itemData" : { "DOI" : "10.1016/j.biocon.2012.08.018", "ISBN" : "0006-3207", "abstract" : "The establishment of protected areas, such as Natura 2000, is a common approach to curbing biodiversity loss. But many of these areas are owned or managed by private actors. Policies indicate that their involvement should be encouraged to ensure long term success. However, to date there have been no systematic evaluations of whether local actor involvement in the management of protected areas does in fact contribute to the conservation of biodiversity, which is the expressed policy goal. Research incorporating both qualitative and quantitative data was carried out in three case studies in Scotland where local actor input was required in the development and/or implementation of Natura 2000 management plans. No relationship was found between the characteristics of the process of stakeholder involvement and stakeholders' perceptions of future biodiversity outcomes. Social outcomes of increased stakeholder involvement, such as increased trust, did however increase the perceived likelihood of positive future biodiversity outcomes. The findings indicate that efforts aimed at increasing stakeholder involvement in the management of protected areas need to consider making processes more independent, and acknowledge and address underlying biodiversity conflicts. The findings also emphasise the need to evaluate multi-level conservation efforts in terms of processes, social outcomes and biodiversity outcomes. \u00a9 2012 Elsevier Ltd.", "author" : [ { "dropping-particle" : "", "family" : "Young", "given" : "Juliette C.", "non-dropping-particle" : "", "parse-names" : false, "suffix" : "" }, { "dropping-particle" : "", "family" : "Jordan", "given" : "Andrew", "non-dropping-particle" : "", "parse-names" : false, "suffix" : "" }, { "dropping-particle" : "", "family" : "R. Searle", "given" : "Kate", "non-dropping-particle" : "", "parse-names" : false, "suffix" : "" }, { "dropping-particle" : "", "family" : "Butler", "given" : "Adam", "non-dropping-particle" : "", "parse-names" : false, "suffix" : "" }, { "dropping-particle" : "", "family" : "S. Chapman", "given" : "Daniel", "non-dropping-particle" : "", "parse-names" : false, "suffix" : "" }, { "dropping-particle" : "", "family" : "Simmons", "given" : "Peter", "non-dropping-particle" : "", "parse-names" : false, "suffix" : "" }, { "dropping-particle" : "", "family" : "Watt", "given" : "Allan D.", "non-dropping-particle" : "", "parse-names" : false, "suffix" : "" } ], "container-title" : "Biological Conservation", "id" : "ITEM-1", "issued" : { "date-parts" : [ [ "2013" ] ] }, "page" : "359-370", "title" : "Does stakeholder involvement really benefit biodiversity conservation?", "type" : "article-journal", "volume" : "158" }, "uris" : [ "http://www.mendeley.com/documents/?uuid=cf761d23-5250-46fa-839c-1d39ca4e8aa2" ] } ], "mendeley" : { "formattedCitation" : "(J. C. Young et al., 2013)", "plainTextFormattedCitation" : "(J. C. Young et al., 2013)", "previouslyFormattedCitation" : "(J. C. Young et al., 2013)"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Young </w:t>
      </w:r>
      <w:r w:rsidR="009E3418" w:rsidRPr="009E3418">
        <w:rPr>
          <w:i/>
          <w:color w:val="000000" w:themeColor="text1"/>
          <w:lang w:val="en-US"/>
        </w:rPr>
        <w:t>et al.</w:t>
      </w:r>
      <w:r w:rsidRPr="00F02A52">
        <w:rPr>
          <w:color w:val="000000" w:themeColor="text1"/>
          <w:lang w:val="en-US"/>
        </w:rPr>
        <w:t>, 2013)</w:t>
      </w:r>
      <w:r w:rsidRPr="00F02A52">
        <w:rPr>
          <w:color w:val="000000" w:themeColor="text1"/>
          <w:lang w:val="en-US"/>
        </w:rPr>
        <w:fldChar w:fldCharType="end"/>
      </w:r>
      <w:r w:rsidRPr="00F02A52">
        <w:rPr>
          <w:color w:val="000000" w:themeColor="text1"/>
          <w:lang w:val="en-US"/>
        </w:rPr>
        <w:t xml:space="preserve">. Their findings also highlight that local views have to be taken seriously, rather than participation being just a token exercise. As a result perspectives that deprioritize ecosystem services might also have to be accepted </w:t>
      </w:r>
      <w:r w:rsidRPr="00F02A52">
        <w:rPr>
          <w:color w:val="000000" w:themeColor="text1"/>
          <w:lang w:val="en-US"/>
        </w:rPr>
        <w:fldChar w:fldCharType="begin" w:fldLock="1"/>
      </w:r>
      <w:r>
        <w:rPr>
          <w:color w:val="000000" w:themeColor="text1"/>
          <w:lang w:val="en-US"/>
        </w:rPr>
        <w:instrText>ADDIN CSL_CITATION { "citationItems" : [ { "id" : "ITEM-1", "itemData" : { "DOI" : "10.1016/j.landusepol.2014.02.018", "ISBN" : "0761203370", "ISSN" : "02648377", "abstract" : "German forest policy has traditionally been known for expert-based decision-making in which forest management is viewed primarily as a natural science and economics based task. Yet, this approach to forest policy has been challenged increasingly by civil society organizations who demand stronger consideration of non-timber production interests, and more participation of actors from beyond the traditional forest sector. The German federal state of Baden-W\u00fcrttemberg is a forerunner in response to such demands. In recent years, several forest-related policy processes in this state were designed to increase participation of non-governmental civil society groups.In this paper, we assess how this trend toward (and practice of) more inclusive, participatory decision-making in Baden-W\u00fcrttemberg's forest policy is viewed by forest policy stakeholders, and to what extent it has affected the relationship between actors associated with production and conservation interests. Our data set includes contributions to, first, a stakeholder workshop and, second, an online forum about the Forest Conservation Strategy Baden-W\u00fcrttemberg (Waldnaturschutzkonzeption Baden-W\u00fcrttemberg). In both processes, stakeholders provided comments on the issue of participation in forest policy. Third, we conducted 10 semi-structured interviews with forest policy stakeholders.We found a mix of perceptions and attitudes toward participation among different actor groups, with private forest owners being the most skeptical and nature conservation groups the greatest proponents of increased participation. Among the state forest service staff, perceptions differed greatly; with high-level bureaucrats being more positive than street level personnel. Yet, regardless of these perceptions, the increasing trend toward civil society participation in forest policy is seen as hardly affecting the ideologies and interests of the involved groups. Hence, no substantial mutual policy learning amongst stakeholders, or improvement of the overall relationship amongst actors representing production and conservation interests, is observed. Yet, we conclude the paper by pointing out that it is too early to assess the long-term effects of increased participation in forest policy-making. \u00a9 2014 Elsevier Ltd.", "author" : [ { "dropping-particle" : "", "family" : "Maier", "given" : "Carolin", "non-dropping-particle" : "", "parse-names" : false, "suffix" : "" }, { "dropping-particle" : "", "family" : "Lindner", "given" : "Theresia", "non-dropping-particle" : "", "parse-names" : false, "suffix" : "" }, { "dropping-particle" : "", "family" : "Winkel", "given" : "Georg", "non-dropping-particle" : "", "parse-names" : false, "suffix" : "" } ], "container-title" : "Land Use Policy", "id" : "ITEM-1", "issued" : { "date-parts" : [ [ "2014" ] ] }, "page" : "166-176", "publisher" : "Elsevier Ltd", "title" : "Stakeholders' perceptions of participation in forest policy: A case study from Baden-W\u00fcrttemberg", "type" : "article-journal", "volume" : "39" }, "uris" : [ "http://www.mendeley.com/documents/?uuid=eea0ddd6-fd5f-4043-8b35-ab821a698a30" ] } ], "mendeley" : { "formattedCitation" : "(Maier et al., 2014)", "plainTextFormattedCitation" : "(Maier et al., 2014)", "previouslyFormattedCitation" : "(Maier et al., 2014)"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Maier </w:t>
      </w:r>
      <w:r w:rsidR="009E3418" w:rsidRPr="009E3418">
        <w:rPr>
          <w:i/>
          <w:color w:val="000000" w:themeColor="text1"/>
          <w:lang w:val="en-US"/>
        </w:rPr>
        <w:t>et al.</w:t>
      </w:r>
      <w:r w:rsidRPr="00F02A52">
        <w:rPr>
          <w:color w:val="000000" w:themeColor="text1"/>
          <w:lang w:val="en-US"/>
        </w:rPr>
        <w:t>, 2014)</w:t>
      </w:r>
      <w:r w:rsidRPr="00F02A52">
        <w:rPr>
          <w:color w:val="000000" w:themeColor="text1"/>
          <w:lang w:val="en-US"/>
        </w:rPr>
        <w:fldChar w:fldCharType="end"/>
      </w:r>
      <w:r w:rsidRPr="00F02A52">
        <w:rPr>
          <w:color w:val="000000" w:themeColor="text1"/>
          <w:lang w:val="en-US"/>
        </w:rPr>
        <w:t>. Institutional processes need to be designed such that there are clear ways in which the outcomes of participatory activities can be fed into decision-making</w:t>
      </w:r>
      <w:r w:rsidRPr="00F02A52">
        <w:rPr>
          <w:lang w:val="en-US"/>
        </w:rPr>
        <w:t xml:space="preserve"> </w:t>
      </w:r>
      <w:r w:rsidRPr="00F02A52">
        <w:rPr>
          <w:lang w:val="en-US"/>
        </w:rPr>
        <w:fldChar w:fldCharType="begin" w:fldLock="1"/>
      </w:r>
      <w:r>
        <w:rPr>
          <w:lang w:val="en-US"/>
        </w:rPr>
        <w:instrText>ADDIN CSL_CITATION { "citationItems" : [ { "id" : "ITEM-1", "itemData" : { "abstract" : "National forest policy reform based on participation proves to be a complex multi-layer process in the course of which all the participants are subject to continuous adaptation to the permanently changing context. The example of Kyrgyzstan shows that participation is not only a procedure for deliberative democracy or collaborative learning, but also a means for re-appropriation of power by the stronger stakeholders.", "author" : [ { "dropping-particle" : "", "family" : "Kouplevatskaya-Yunusova", "given" : "Irina", "non-dropping-particle" : "", "parse-names" : false, "suffix" : "" } ], "container-title" : "Schweiz Z.Forstwesen", "id" : "ITEM-1", "issue" : "10", "issued" : { "date-parts" : [ [ "2005" ] ] }, "page" : "385-395", "title" : "The Evolution of Stakeholders participation in a process of forest policy reform in Kyrgyz Republic", "type" : "article-journal", "volume" : "156" }, "uris" : [ "http://www.mendeley.com/documents/?uuid=353ca5e1-7dd0-4490-92db-c652eb3c05a6" ] }, { "id" : "ITEM-2", "itemData" : { "DOI" : "http://dx.doi.org/10.1016/j.biocon.2008.07.014", "ISBN" : "0006-3207", "author" : [ { "dropping-particle" : "", "family" : "Reed", "given" : "Mark S", "non-dropping-particle" : "", "parse-names" : false, "suffix" : "" } ], "container-title" : "Biological Conservation", "id" : "ITEM-2", "issue" : "10", "issued" : { "date-parts" : [ [ "2008" ] ] }, "note" : "NULL", "page" : "2417-2431", "title" : "Stakeholder participation for environmental management: A literature review", "type" : "article-journal", "volume" : "141" }, "uris" : [ "http://www.mendeley.com/documents/?uuid=d8834816-b172-49d0-8eb9-589512567ded" ] } ], "mendeley" : { "formattedCitation" : "(Kouplevatskaya-Yunusova, 2005; Reed, 2008)", "plainTextFormattedCitation" : "(Kouplevatskaya-Yunusova, 2005; Reed, 2008)", "previouslyFormattedCitation" : "(Kouplevatskaya-Yunusova, 2005; Reed, 2008)" }, "properties" : {  }, "schema" : "https://github.com/citation-style-language/schema/raw/master/csl-citation.json" }</w:instrText>
      </w:r>
      <w:r w:rsidRPr="00F02A52">
        <w:rPr>
          <w:lang w:val="en-US"/>
        </w:rPr>
        <w:fldChar w:fldCharType="separate"/>
      </w:r>
      <w:r w:rsidRPr="00F02A52">
        <w:rPr>
          <w:lang w:val="en-US"/>
        </w:rPr>
        <w:t>(Kouplevatskaya-Yunusova, 2005; Reed, 2008)</w:t>
      </w:r>
      <w:r w:rsidRPr="00F02A52">
        <w:rPr>
          <w:lang w:val="en-US"/>
        </w:rPr>
        <w:fldChar w:fldCharType="end"/>
      </w:r>
      <w:r w:rsidRPr="00F02A52">
        <w:rPr>
          <w:lang w:val="en-US"/>
        </w:rPr>
        <w:t>.</w:t>
      </w:r>
      <w:r w:rsidRPr="00F02A52">
        <w:rPr>
          <w:color w:val="000000" w:themeColor="text1"/>
          <w:lang w:val="en-US"/>
        </w:rPr>
        <w:t xml:space="preserve"> Participatory approaches also run the risk of privileging certain perspectives over others – often those by “</w:t>
      </w:r>
      <w:r w:rsidRPr="00F02A52">
        <w:rPr>
          <w:i/>
          <w:color w:val="000000" w:themeColor="text1"/>
          <w:lang w:val="en-US"/>
        </w:rPr>
        <w:t>high income, well-educated and time-rich</w:t>
      </w:r>
      <w:r w:rsidRPr="00F02A52">
        <w:rPr>
          <w:color w:val="000000" w:themeColor="text1"/>
          <w:lang w:val="en-US"/>
        </w:rPr>
        <w:t xml:space="preserve">” stakeholders </w:t>
      </w:r>
      <w:r w:rsidRPr="00F02A52">
        <w:rPr>
          <w:color w:val="000000" w:themeColor="text1"/>
          <w:lang w:val="en-US"/>
        </w:rPr>
        <w:fldChar w:fldCharType="begin" w:fldLock="1"/>
      </w:r>
      <w:r>
        <w:rPr>
          <w:color w:val="000000" w:themeColor="text1"/>
          <w:lang w:val="en-US"/>
        </w:rPr>
        <w:instrText>ADDIN CSL_CITATION { "citationItems" : [ { "id" : "ITEM-1", "itemData" : { "ISBN" : "978-1-138-93151-0", "abstract" : "Ecological economics is the study of interactions between human societies and the ecosystems in which human activities are embedded. Spash (2011) has emphasised the need to raise the profile of the human aspect and refers to social ecological economics. Therefore, understanding how individuals and social groups participate in the decisions that affect social ecological systems is central. Participation seems intuitively simple, but is loosely defined in academic literature; resulting in many different understandings. I define participation as the process of actively involving anyone who might affect, or be affected by, a process or decision [see also Chapter 50]. It is doing research with, rather than about, the population in question. Understanding participation means considering the processes by which people participate, and the consequences of their participation (Creighton, 2005). Thinking about participation helps to prevent the ecological economist from taking the stance of an objective observer \u2018outside\u2019 their study. Instead they are a participant within the research process, where their own positions and subjectivities matter.", "author" : [ { "dropping-particle" : "", "family" : "Blackstock", "given" : "Kirsty L.", "non-dropping-particle" : "", "parse-names" : false, "suffix" : "" } ], "chapter-number" : "Topic 8:33", "container-title" : "Routledge Handbook of Ecological Economics", "editor" : [ { "dropping-particle" : "", "family" : "Spash", "given" : "Clive L.", "non-dropping-particle" : "", "parse-names" : false, "suffix" : "" } ], "id" : "ITEM-1", "issued" : { "date-parts" : [ [ "2017" ] ] }, "page" : "341-350", "publisher-place" : "London", "title" : "Participation in the context of ecological economics", "type" : "chapter" }, "locator" : "343", "uris" : [ "http://www.mendeley.com/documents/?uuid=887c914f-7b07-4e62-9824-ea5d4684236d" ] } ], "mendeley" : { "formattedCitation" : "(Blackstock, 2017, p. 343)", "plainTextFormattedCitation" : "(Blackstock, 2017, p. 343)", "previouslyFormattedCitation" : "(Blackstock, 2017, p. 343)"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Blackstock, 2017, p. 343)</w:t>
      </w:r>
      <w:r w:rsidRPr="00F02A52">
        <w:rPr>
          <w:color w:val="000000" w:themeColor="text1"/>
          <w:lang w:val="en-US"/>
        </w:rPr>
        <w:fldChar w:fldCharType="end"/>
      </w:r>
      <w:r w:rsidRPr="00F02A52">
        <w:rPr>
          <w:color w:val="000000" w:themeColor="text1"/>
          <w:lang w:val="en-US"/>
        </w:rPr>
        <w:t xml:space="preserve"> or those that use specialist language and knowledge to dominate the decision-making process </w:t>
      </w:r>
      <w:r w:rsidRPr="00F02A52">
        <w:rPr>
          <w:color w:val="000000" w:themeColor="text1"/>
          <w:lang w:val="en-US"/>
        </w:rPr>
        <w:fldChar w:fldCharType="begin" w:fldLock="1"/>
      </w:r>
      <w:r>
        <w:rPr>
          <w:color w:val="000000" w:themeColor="text1"/>
          <w:lang w:val="en-US"/>
        </w:rPr>
        <w:instrText>ADDIN CSL_CITATION { "citationItems" : [ { "id" : "ITEM-1", "itemData" : { "DOI" : "10.1016/j.landusepol.2014.02.018", "ISBN" : "0761203370", "ISSN" : "02648377", "abstract" : "German forest policy has traditionally been known for expert-based decision-making in which forest management is viewed primarily as a natural science and economics based task. Yet, this approach to forest policy has been challenged increasingly by civil society organizations who demand stronger consideration of non-timber production interests, and more participation of actors from beyond the traditional forest sector. The German federal state of Baden-W\u00fcrttemberg is a forerunner in response to such demands. In recent years, several forest-related policy processes in this state were designed to increase participation of non-governmental civil society groups.In this paper, we assess how this trend toward (and practice of) more inclusive, participatory decision-making in Baden-W\u00fcrttemberg's forest policy is viewed by forest policy stakeholders, and to what extent it has affected the relationship between actors associated with production and conservation interests. Our data set includes contributions to, first, a stakeholder workshop and, second, an online forum about the Forest Conservation Strategy Baden-W\u00fcrttemberg (Waldnaturschutzkonzeption Baden-W\u00fcrttemberg). In both processes, stakeholders provided comments on the issue of participation in forest policy. Third, we conducted 10 semi-structured interviews with forest policy stakeholders.We found a mix of perceptions and attitudes toward participation among different actor groups, with private forest owners being the most skeptical and nature conservation groups the greatest proponents of increased participation. Among the state forest service staff, perceptions differed greatly; with high-level bureaucrats being more positive than street level personnel. Yet, regardless of these perceptions, the increasing trend toward civil society participation in forest policy is seen as hardly affecting the ideologies and interests of the involved groups. Hence, no substantial mutual policy learning amongst stakeholders, or improvement of the overall relationship amongst actors representing production and conservation interests, is observed. Yet, we conclude the paper by pointing out that it is too early to assess the long-term effects of increased participation in forest policy-making. \u00a9 2014 Elsevier Ltd.", "author" : [ { "dropping-particle" : "", "family" : "Maier", "given" : "Carolin", "non-dropping-particle" : "", "parse-names" : false, "suffix" : "" }, { "dropping-particle" : "", "family" : "Lindner", "given" : "Theresia", "non-dropping-particle" : "", "parse-names" : false, "suffix" : "" }, { "dropping-particle" : "", "family" : "Winkel", "given" : "Georg", "non-dropping-particle" : "", "parse-names" : false, "suffix" : "" } ], "container-title" : "Land Use Policy", "id" : "ITEM-1", "issued" : { "date-parts" : [ [ "2014" ] ] }, "page" : "166-176", "publisher" : "Elsevier Ltd", "title" : "Stakeholders' perceptions of participation in forest policy: A case study from Baden-W\u00fcrttemberg", "type" : "article-journal", "volume" : "39" }, "uris" : [ "http://www.mendeley.com/documents/?uuid=eea0ddd6-fd5f-4043-8b35-ab821a698a30" ] } ], "mendeley" : { "formattedCitation" : "(Maier et al., 2014)", "plainTextFormattedCitation" : "(Maier et al., 2014)", "previouslyFormattedCitation" : "(Maier et al., 2014)"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 xml:space="preserve">(Maier </w:t>
      </w:r>
      <w:r w:rsidR="009E3418" w:rsidRPr="009E3418">
        <w:rPr>
          <w:i/>
          <w:color w:val="000000" w:themeColor="text1"/>
          <w:lang w:val="en-US"/>
        </w:rPr>
        <w:t>et al.</w:t>
      </w:r>
      <w:r w:rsidRPr="00F02A52">
        <w:rPr>
          <w:color w:val="000000" w:themeColor="text1"/>
          <w:lang w:val="en-US"/>
        </w:rPr>
        <w:t>, 2014)</w:t>
      </w:r>
      <w:r w:rsidRPr="00F02A52">
        <w:rPr>
          <w:color w:val="000000" w:themeColor="text1"/>
          <w:lang w:val="en-US"/>
        </w:rPr>
        <w:fldChar w:fldCharType="end"/>
      </w:r>
      <w:r w:rsidRPr="00F02A52">
        <w:rPr>
          <w:color w:val="000000" w:themeColor="text1"/>
          <w:lang w:val="en-US"/>
        </w:rPr>
        <w:t xml:space="preserve">. Cultural differences in terms of discussion styles and willingness to allow conflictive encounters might also act as barriers to successful participatory processes </w:t>
      </w:r>
      <w:r w:rsidRPr="00F02A52">
        <w:rPr>
          <w:color w:val="000000" w:themeColor="text1"/>
          <w:lang w:val="en-US"/>
        </w:rPr>
        <w:fldChar w:fldCharType="begin" w:fldLock="1"/>
      </w:r>
      <w:r>
        <w:rPr>
          <w:color w:val="000000" w:themeColor="text1"/>
          <w:lang w:val="en-US"/>
        </w:rPr>
        <w:instrText>ADDIN CSL_CITATION { "citationItems" : [ { "id" : "ITEM-1", "itemData" : { "abstract" : "National forest policy reform based on participation proves to be a complex multi-layer process in the course of which all the participants are subject to continuous adaptation to the permanently changing context. The example of Kyrgyzstan shows that participation is not only a procedure for deliberative democracy or collaborative learning, but also a means for re-appropriation of power by the stronger stakeholders.", "author" : [ { "dropping-particle" : "", "family" : "Kouplevatskaya-Yunusova", "given" : "Irina", "non-dropping-particle" : "", "parse-names" : false, "suffix" : "" } ], "container-title" : "Schweiz Z.Forstwesen", "id" : "ITEM-1", "issue" : "10", "issued" : { "date-parts" : [ [ "2005" ] ] }, "page" : "385-395", "title" : "The Evolution of Stakeholders participation in a process of forest policy reform in Kyrgyz Republic", "type" : "article-journal", "volume" : "156" }, "uris" : [ "http://www.mendeley.com/documents/?uuid=353ca5e1-7dd0-4490-92db-c652eb3c05a6" ] } ], "mendeley" : { "formattedCitation" : "(Kouplevatskaya-Yunusova, 2005)", "plainTextFormattedCitation" : "(Kouplevatskaya-Yunusova, 2005)", "previouslyFormattedCitation" : "(Kouplevatskaya-Yunusova, 2005)"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Kouplevatskaya-Yunusova, 2005)</w:t>
      </w:r>
      <w:r w:rsidRPr="00F02A52">
        <w:rPr>
          <w:color w:val="000000" w:themeColor="text1"/>
          <w:lang w:val="en-US"/>
        </w:rPr>
        <w:fldChar w:fldCharType="end"/>
      </w:r>
      <w:r w:rsidRPr="00F02A52">
        <w:rPr>
          <w:color w:val="000000" w:themeColor="text1"/>
          <w:lang w:val="en-US"/>
        </w:rPr>
        <w:t xml:space="preserve">. This is particularly true for countries in Eastern Europe and Central Asia that </w:t>
      </w:r>
      <w:r w:rsidR="00B243B4">
        <w:rPr>
          <w:color w:val="000000" w:themeColor="text1"/>
          <w:lang w:val="en-US"/>
        </w:rPr>
        <w:t xml:space="preserve">may </w:t>
      </w:r>
      <w:r w:rsidRPr="00F02A52">
        <w:rPr>
          <w:color w:val="000000" w:themeColor="text1"/>
          <w:lang w:val="en-US"/>
        </w:rPr>
        <w:t xml:space="preserve">lack experience in deliberative democracy and collaborative decision-making. Non-state actors are keen to participate, but their transformative capacity is often severely constrained </w:t>
      </w:r>
      <w:r w:rsidRPr="00F02A52">
        <w:rPr>
          <w:color w:val="000000" w:themeColor="text1"/>
          <w:lang w:val="en-US"/>
        </w:rPr>
        <w:fldChar w:fldCharType="begin" w:fldLock="1"/>
      </w:r>
      <w:r>
        <w:rPr>
          <w:color w:val="000000" w:themeColor="text1"/>
          <w:lang w:val="en-US"/>
        </w:rPr>
        <w:instrText>ADDIN CSL_CITATION { "citationItems" : [ { "id" : "ITEM-1", "itemData" : { "DOI" : "10.1016/j.jrurstud.2014.02.005", "ISSN" : "07430167", "abstract" : "We study key trends and challenges of the Russian forest sector through the lens of interaction, cooperation and governance relationships of major players - the state, private sector and non-governmental organisations. Using in-depth interviews with representatives of these sectors, we show that changes towards sustainable forest management are mainly driven by non-state actors. Business and NGOs are keen to cooperate, in order to compensate for the state's inability to effectively address environmental and socio-economic forestry problems and meet the requirements of international markets. However, the governance and transformative capacity of non-state actors is severely limited by the lack of consistent multistakeholder dialogue, and the future of business-NGO joint projects remains dependent on the state. \u00a9 2014 Elsevier Ltd.", "author" : [ { "dropping-particle" : "", "family" : "Ulybina", "given" : "Olga", "non-dropping-particle" : "", "parse-names" : false, "suffix" : "" } ], "container-title" : "Journal of Rural Studies", "id" : "ITEM-1", "issued" : { "date-parts" : [ [ "2014" ] ] }, "page" : "246-253", "publisher" : "Elsevier Ltd", "title" : "Interaction, cooperation and governance in the Russian forest sector", "type" : "article-journal", "volume" : "34" }, "uris" : [ "http://www.mendeley.com/documents/?uuid=9c3a6c47-3ac6-4efd-9452-8e69e67c48fa" ] } ], "mendeley" : { "formattedCitation" : "(Ulybina, 2014)", "plainTextFormattedCitation" : "(Ulybina, 2014)", "previouslyFormattedCitation" : "(Ulybina, 2014)"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Ulybina, 2014)</w:t>
      </w:r>
      <w:r w:rsidRPr="00F02A52">
        <w:rPr>
          <w:color w:val="000000" w:themeColor="text1"/>
          <w:lang w:val="en-US"/>
        </w:rPr>
        <w:fldChar w:fldCharType="end"/>
      </w:r>
      <w:r w:rsidRPr="00F02A52">
        <w:rPr>
          <w:color w:val="000000" w:themeColor="text1"/>
          <w:lang w:val="en-US"/>
        </w:rPr>
        <w:t xml:space="preserve">. Furthermore, attempts to increase participation in policy development often result in the re-appropriation of power by traditionally powerful stakeholders </w:t>
      </w:r>
      <w:r w:rsidRPr="00F02A52">
        <w:rPr>
          <w:color w:val="000000" w:themeColor="text1"/>
          <w:lang w:val="en-US"/>
        </w:rPr>
        <w:fldChar w:fldCharType="begin" w:fldLock="1"/>
      </w:r>
      <w:r>
        <w:rPr>
          <w:color w:val="000000" w:themeColor="text1"/>
          <w:lang w:val="en-US"/>
        </w:rPr>
        <w:instrText>ADDIN CSL_CITATION { "citationItems" : [ { "id" : "ITEM-1", "itemData" : { "abstract" : "National forest policy reform based on participation proves to be a complex multi-layer process in the course of which all the participants are subject to continuous adaptation to the permanently changing context. The example of Kyrgyzstan shows that participation is not only a procedure for deliberative democracy or collaborative learning, but also a means for re-appropriation of power by the stronger stakeholders.", "author" : [ { "dropping-particle" : "", "family" : "Kouplevatskaya-Yunusova", "given" : "Irina", "non-dropping-particle" : "", "parse-names" : false, "suffix" : "" } ], "container-title" : "Schweiz Z.Forstwesen", "id" : "ITEM-1", "issue" : "10", "issued" : { "date-parts" : [ [ "2005" ] ] }, "page" : "385-395", "title" : "The Evolution of Stakeholders participation in a process of forest policy reform in Kyrgyz Republic", "type" : "article-journal", "volume" : "156" }, "uris" : [ "http://www.mendeley.com/documents/?uuid=353ca5e1-7dd0-4490-92db-c652eb3c05a6" ] } ], "mendeley" : { "formattedCitation" : "(Kouplevatskaya-Yunusova, 2005)", "plainTextFormattedCitation" : "(Kouplevatskaya-Yunusova, 2005)", "previouslyFormattedCitation" : "(Kouplevatskaya-Yunusova, 2005)"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Kouplevatskaya-Yunusova, 2005)</w:t>
      </w:r>
      <w:r w:rsidRPr="00F02A52">
        <w:rPr>
          <w:color w:val="000000" w:themeColor="text1"/>
          <w:lang w:val="en-US"/>
        </w:rPr>
        <w:fldChar w:fldCharType="end"/>
      </w:r>
      <w:r w:rsidRPr="00F02A52">
        <w:rPr>
          <w:color w:val="000000" w:themeColor="text1"/>
          <w:lang w:val="en-US"/>
        </w:rPr>
        <w:t xml:space="preserve">. </w:t>
      </w:r>
    </w:p>
    <w:p w14:paraId="1A085A95" w14:textId="77777777" w:rsidR="00E97DE0" w:rsidRPr="00F02A52" w:rsidRDefault="00E97DE0" w:rsidP="00E97DE0">
      <w:pPr>
        <w:rPr>
          <w:color w:val="000000" w:themeColor="text1"/>
          <w:lang w:val="en-US"/>
        </w:rPr>
      </w:pPr>
      <w:r w:rsidRPr="00F02A52">
        <w:rPr>
          <w:color w:val="000000" w:themeColor="text1"/>
          <w:lang w:val="en-US"/>
        </w:rPr>
        <w:t xml:space="preserve">Finally, repeated stakeholder involvement – especially if outcomes and actual policy uptake are unclear – can lead to stakeholder fatigue and withdrawal </w:t>
      </w:r>
      <w:r w:rsidRPr="00F02A52">
        <w:rPr>
          <w:color w:val="000000" w:themeColor="text1"/>
          <w:lang w:val="en-US"/>
        </w:rPr>
        <w:fldChar w:fldCharType="begin" w:fldLock="1"/>
      </w:r>
      <w:r>
        <w:rPr>
          <w:color w:val="000000" w:themeColor="text1"/>
          <w:lang w:val="en-US"/>
        </w:rPr>
        <w:instrText>ADDIN CSL_CITATION { "citationItems" : [ { "id" : "ITEM-1", "itemData" : { "DOI" : "http://dx.doi.org/10.1016/j.biocon.2008.07.014", "ISBN" : "0006-3207", "author" : [ { "dropping-particle" : "", "family" : "Reed", "given" : "Mark S", "non-dropping-particle" : "", "parse-names" : false, "suffix" : "" } ], "container-title" : "Biological Conservation", "id" : "ITEM-1", "issue" : "10", "issued" : { "date-parts" : [ [ "2008" ] ] }, "note" : "NULL", "page" : "2417-2431", "title" : "Stakeholder participation for environmental management: A literature review", "type" : "article-journal", "volume" : "141" }, "uris" : [ "http://www.mendeley.com/documents/?uuid=d8834816-b172-49d0-8eb9-589512567ded" ] }, { "id" : "ITEM-2", "itemData" : { "ISBN" : "978-1-138-93151-0", "abstract" : "Ecological economics is the study of interactions between human societies and the ecosystems in which human activities are embedded. Spash (2011) has emphasised the need to raise the profile of the human aspect and refers to social ecological economics. Therefore, understanding how individuals and social groups participate in the decisions that affect social ecological systems is central. Participation seems intuitively simple, but is loosely defined in academic literature; resulting in many different understandings. I define participation as the process of actively involving anyone who might affect, or be affected by, a process or decision [see also Chapter 50]. It is doing research with, rather than about, the population in question. Understanding participation means considering the processes by which people participate, and the consequences of their participation (Creighton, 2005). Thinking about participation helps to prevent the ecological economist from taking the stance of an objective observer \u2018outside\u2019 their study. Instead they are a participant within the research process, where their own positions and subjectivities matter.", "author" : [ { "dropping-particle" : "", "family" : "Blackstock", "given" : "Kirsty L.", "non-dropping-particle" : "", "parse-names" : false, "suffix" : "" } ], "chapter-number" : "Topic 8:33", "container-title" : "Routledge Handbook of Ecological Economics", "editor" : [ { "dropping-particle" : "", "family" : "Spash", "given" : "Clive L.", "non-dropping-particle" : "", "parse-names" : false, "suffix" : "" } ], "id" : "ITEM-2", "issued" : { "date-parts" : [ [ "2017" ] ] }, "page" : "341-350", "publisher-place" : "London", "title" : "Participation in the context of ecological economics", "type" : "chapter" }, "uris" : [ "http://www.mendeley.com/documents/?uuid=887c914f-7b07-4e62-9824-ea5d4684236d" ] } ], "mendeley" : { "formattedCitation" : "(Blackstock, 2017; Reed, 2008)", "manualFormatting" : "(Blackstock, 2017; Reed, 2008)", "plainTextFormattedCitation" : "(Blackstock, 2017; Reed, 2008)", "previouslyFormattedCitation" : "(Blackstock, 2017; Reed, 2008)"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Blackstock, 2017; Reed, 2008)</w:t>
      </w:r>
      <w:r w:rsidRPr="00F02A52">
        <w:rPr>
          <w:color w:val="000000" w:themeColor="text1"/>
          <w:lang w:val="en-US"/>
        </w:rPr>
        <w:fldChar w:fldCharType="end"/>
      </w:r>
      <w:r w:rsidRPr="00F02A52">
        <w:rPr>
          <w:color w:val="000000" w:themeColor="text1"/>
          <w:lang w:val="en-US"/>
        </w:rPr>
        <w:t xml:space="preserve">. Far from being a panacea </w:t>
      </w:r>
      <w:r w:rsidRPr="00F02A52">
        <w:rPr>
          <w:color w:val="000000" w:themeColor="text1"/>
          <w:lang w:val="en-US"/>
        </w:rPr>
        <w:fldChar w:fldCharType="begin" w:fldLock="1"/>
      </w:r>
      <w:r>
        <w:rPr>
          <w:color w:val="000000" w:themeColor="text1"/>
          <w:lang w:val="en-US"/>
        </w:rPr>
        <w:instrText>ADDIN CSL_CITATION { "citationItems" : [ { "id" : "ITEM-1", "itemData" : { "DOI" : "10.1007/978-981-287-417-7_19", "ISBN" : "978-981-287-417-7", "abstract" : "With a growing population, climate change and competition for space, the global food system is facing important transformative challenges. These pressures on our global food system demand that we pursue profound transformation, in order to feed a growing population with a limited space. But how should these transformations be undertaken and towards which `food futures'? Over the past 50 years, we have relied on science to define our food futures. However, this paper argues that in order to choose our food futures, we should consider going beyond the current science-based politics of food and also include other relevant sources of knowledge (such as local and traditional forms of knowledge) through participatory mechanisms. But participation is not a panacea and needs to be used with caution. Some critiques of participation argue that it is not critical enough. Others emphasise that participation may actually constitute a means to reinforce power structures that are already in place. It is therefore important to continuously and critically challenge the purposes and methods of participation. This paper attempts such reflection on a specific participatory method called `scenario workshops'. Within the framework of a research project funded by the Norwegian Research Council, we ran a scenario workshop during fieldwork in June 2013 in Norway, on the topic of opening petroleum areas in the wild, pristine and fishery-rich area of Lofoten (northern Norway). This paper applies five key critiques of participation in analysing the performance of the Lofoten scenario workshop, including the opportunities and challenges that became apparent.", "author" : [ { "dropping-particle" : "", "family" : "Blanchard", "given" : "Anne", "non-dropping-particle" : "", "parse-names" : false, "suffix" : "" } ], "container-title" : "Food Security and Food Safety for the Twenty-first Century: Proceedings of APSAFE2013", "editor" : [ { "dropping-particle" : "", "family" : "Hongladarom", "given" : "Soraj", "non-dropping-particle" : "", "parse-names" : false, "suffix" : "" } ], "id" : "ITEM-1", "issued" : { "date-parts" : [ [ "2015" ] ] }, "page" : "217-227", "publisher" : "Springer", "publisher-place" : "Singapore", "title" : "Choosing our Food Futures Through Participation? A Critique of `Scenario Workshops' in Lofoten", "type" : "chapter" }, "uris" : [ "http://www.mendeley.com/documents/?uuid=fdf6d894-cc5e-43af-968f-029eed7cc224" ] } ], "mendeley" : { "formattedCitation" : "(Blanchard, 2015)", "plainTextFormattedCitation" : "(Blanchard, 2015)", "previouslyFormattedCitation" : "(Blanchard, 2015)"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Blanchard, 2015)</w:t>
      </w:r>
      <w:r w:rsidRPr="00F02A52">
        <w:rPr>
          <w:color w:val="000000" w:themeColor="text1"/>
          <w:lang w:val="en-US"/>
        </w:rPr>
        <w:fldChar w:fldCharType="end"/>
      </w:r>
      <w:r w:rsidRPr="00F02A52">
        <w:rPr>
          <w:color w:val="000000" w:themeColor="text1"/>
          <w:lang w:val="en-US"/>
        </w:rPr>
        <w:t xml:space="preserve">, participation is thus a social process that has risks and costs as well as benefits. Not least because of these challenges, participatory approaches require skilled facilitators </w:t>
      </w:r>
      <w:r w:rsidRPr="00F02A52">
        <w:rPr>
          <w:color w:val="000000" w:themeColor="text1"/>
          <w:lang w:val="en-US"/>
        </w:rPr>
        <w:fldChar w:fldCharType="begin" w:fldLock="1"/>
      </w:r>
      <w:r>
        <w:rPr>
          <w:color w:val="000000" w:themeColor="text1"/>
          <w:lang w:val="en-US"/>
        </w:rPr>
        <w:instrText>ADDIN CSL_CITATION { "citationItems" : [ { "id" : "ITEM-1", "itemData" : { "DOI" : "http://dx.doi.org/10.1016/j.biocon.2008.07.014", "ISBN" : "0006-3207", "author" : [ { "dropping-particle" : "", "family" : "Reed", "given" : "Mark S", "non-dropping-particle" : "", "parse-names" : false, "suffix" : "" } ], "container-title" : "Biological Conservation", "id" : "ITEM-1", "issue" : "10", "issued" : { "date-parts" : [ [ "2008" ] ] }, "note" : "NULL", "page" : "2417-2431", "title" : "Stakeholder participation for environmental management: A literature review", "type" : "article-journal", "volume" : "141" }, "uris" : [ "http://www.mendeley.com/documents/?uuid=d8834816-b172-49d0-8eb9-589512567ded" ] }, { "id" : "ITEM-2", "itemData" : { "ISBN" : "978-1-138-93151-0", "abstract" : "Ecological economics is the study of interactions between human societies and the ecosystems in which human activities are embedded. Spash (2011) has emphasised the need to raise the profile of the human aspect and refers to social ecological economics. Therefore, understanding how individuals and social groups participate in the decisions that affect social ecological systems is central. Participation seems intuitively simple, but is loosely defined in academic literature; resulting in many different understandings. I define participation as the process of actively involving anyone who might affect, or be affected by, a process or decision [see also Chapter 50]. It is doing research with, rather than about, the population in question. Understanding participation means considering the processes by which people participate, and the consequences of their participation (Creighton, 2005). Thinking about participation helps to prevent the ecological economist from taking the stance of an objective observer \u2018outside\u2019 their study. Instead they are a participant within the research process, where their own positions and subjectivities matter.", "author" : [ { "dropping-particle" : "", "family" : "Blackstock", "given" : "Kirsty L.", "non-dropping-particle" : "", "parse-names" : false, "suffix" : "" } ], "chapter-number" : "Topic 8:33", "container-title" : "Routledge Handbook of Ecological Economics", "editor" : [ { "dropping-particle" : "", "family" : "Spash", "given" : "Clive L.", "non-dropping-particle" : "", "parse-names" : false, "suffix" : "" } ], "id" : "ITEM-2", "issued" : { "date-parts" : [ [ "2017" ] ] }, "page" : "341-350", "publisher-place" : "London", "title" : "Participation in the context of ecological economics", "type" : "chapter" }, "uris" : [ "http://www.mendeley.com/documents/?uuid=887c914f-7b07-4e62-9824-ea5d4684236d" ] } ], "mendeley" : { "formattedCitation" : "(Blackstock, 2017; Reed, 2008)", "manualFormatting" : "(Blackstock, 2017; Reed, 2008)", "plainTextFormattedCitation" : "(Blackstock, 2017; Reed, 2008)", "previouslyFormattedCitation" : "(Blackstock, 2017; Reed, 2008)" }, "properties" : {  }, "schema" : "https://github.com/citation-style-language/schema/raw/master/csl-citation.json" }</w:instrText>
      </w:r>
      <w:r w:rsidRPr="00F02A52">
        <w:rPr>
          <w:color w:val="000000" w:themeColor="text1"/>
          <w:lang w:val="en-US"/>
        </w:rPr>
        <w:fldChar w:fldCharType="separate"/>
      </w:r>
      <w:r w:rsidRPr="00F02A52">
        <w:rPr>
          <w:color w:val="000000" w:themeColor="text1"/>
          <w:lang w:val="en-US"/>
        </w:rPr>
        <w:t>(Blackstock, 2017; Reed, 2008)</w:t>
      </w:r>
      <w:r w:rsidRPr="00F02A52">
        <w:rPr>
          <w:color w:val="000000" w:themeColor="text1"/>
          <w:lang w:val="en-US"/>
        </w:rPr>
        <w:fldChar w:fldCharType="end"/>
      </w:r>
      <w:r w:rsidRPr="00F02A52">
        <w:rPr>
          <w:color w:val="000000" w:themeColor="text1"/>
          <w:lang w:val="en-US"/>
        </w:rPr>
        <w:t xml:space="preserve">, drawing on the large amount of collective experience to further enhance the mainstreaming of biodiversity and nature´s contribution to people. </w:t>
      </w:r>
    </w:p>
    <w:p w14:paraId="4D87C78A" w14:textId="77777777" w:rsidR="00E97DE0" w:rsidRPr="00F02A52" w:rsidRDefault="00E97DE0" w:rsidP="00E97DE0">
      <w:pPr>
        <w:rPr>
          <w:color w:val="000000" w:themeColor="text1"/>
          <w:lang w:val="en-US"/>
        </w:rPr>
      </w:pPr>
    </w:p>
    <w:p w14:paraId="6CFEE8EC" w14:textId="77777777" w:rsidR="00E97DE0" w:rsidRPr="00F02A52" w:rsidRDefault="00E97DE0" w:rsidP="00147745">
      <w:pPr>
        <w:pStyle w:val="Heading3"/>
        <w:rPr>
          <w:lang w:val="en-US"/>
        </w:rPr>
      </w:pPr>
      <w:bookmarkStart w:id="1892" w:name="_Toc502909648"/>
      <w:bookmarkStart w:id="1893" w:name="_Toc504380760"/>
      <w:bookmarkStart w:id="1894" w:name="_Toc519504856"/>
      <w:r w:rsidRPr="00F02A52">
        <w:rPr>
          <w:lang w:val="en-US"/>
        </w:rPr>
        <w:t>Defining policy objectives</w:t>
      </w:r>
      <w:bookmarkEnd w:id="1892"/>
      <w:bookmarkEnd w:id="1893"/>
      <w:bookmarkEnd w:id="1894"/>
    </w:p>
    <w:p w14:paraId="0A3AA63D" w14:textId="2865FC57" w:rsidR="00E97DE0" w:rsidRPr="00F02A52" w:rsidRDefault="00E97DE0" w:rsidP="00E97DE0">
      <w:pPr>
        <w:rPr>
          <w:lang w:val="en-US"/>
        </w:rPr>
      </w:pPr>
      <w:r w:rsidRPr="00F02A52">
        <w:rPr>
          <w:lang w:val="en-US"/>
        </w:rPr>
        <w:t>The ecosystem service concept and the further developed concept of nature´s contributions to people offer a framework to identify policy objectives and contribute to identifying limits for trading off one service for another, b</w:t>
      </w:r>
      <w:r w:rsidRPr="00F02A52">
        <w:rPr>
          <w:rFonts w:cs="AdvPTimes"/>
          <w:lang w:val="en-US"/>
        </w:rPr>
        <w:t xml:space="preserve">eyond which intended substitution can lead to catastrophic results </w:t>
      </w:r>
      <w:r w:rsidRPr="00F02A52">
        <w:rPr>
          <w:lang w:val="en-US"/>
        </w:rPr>
        <w:fldChar w:fldCharType="begin" w:fldLock="1"/>
      </w:r>
      <w:r>
        <w:rPr>
          <w:sz w:val="18"/>
          <w:lang w:val="en-US"/>
        </w:rPr>
        <w:instrText>ADDIN CSL_CITATION { "citationItems" : [ { "id" : "ITEM-1", "itemData" : { "DOI" : "10.1051/agro:2007027", "abstract" : "The definition of meaningful and realistic targets is the key element in the development of agri-environmental measures to improve the present situation of agricultural landscapes both from ecological and socio-economic points of view. Such targets should be based on a system of reference values that consider ecological thresholds and the carrying capacity of ecosystems and landscapes as well as the demands and necessities of human society in a specific area. In this way, so-called Environmental Minimum Requirements (EMR) can be prescribed for each indicator selected. With the help of EMR it is possible to envisage the minimum values to be matched by the state indicators, below which the particular environmental function becomes jeopardised at the level of the area under consideration. Thus, the definition of EMR is the crucial step to bridge scientific analyses of the ecological state with socio-economic and political evaluations. In examples of the EU-project AEMBAC, various approaches of determining EMR for indicators in the field of biodiversity, soil, water and \u2018landscape\u2019 are described. EMR can be classified according to their sources, spatial differentiation, scale and temporal validity. EMR values can vary between countries and local levels. Admittedly, the definition of EMR should take account of value-free scientific facts but an evaluation step is needed as well as the orientation towards human targets to avoid naturalistic fallacy.", "author" : [ { "dropping-particle" : "", "family" : "Bastian", "given" : "Olaf", "non-dropping-particle" : "", "parse-names" : false, "suffix" : "" }, { "dropping-particle" : "", "family" : "Corti", "given" : "Claudia", "non-dropping-particle" : "", "parse-names" : false, "suffix" : "" }, { "dropping-particle" : "", "family" : "Lebboroni", "given" : "Marco", "non-dropping-particle" : "", "parse-names" : false, "suffix" : "" } ], "container-title" : "Agronomy for Sustainable Development", "id" : "ITEM-1", "issue" : "4", "issued" : { "date-parts" : [ [ "2007" ] ] }, "page" : "279-291", "title" : "Determining environmental minimum requirements for functions provided by agro-ecosystems", "type" : "article-journal", "volume" : "27" }, "uris" : [ "http://www.mendeley.com/documents/?uuid=9adddaaa-7013-3d54-8bf4-242f4f83365c" ] }, { "id" : "ITEM-2", "itemData" : { "DOI" : "10.1038/461472a", "ISSN" : "1476-4687", "PMID" : "19779433", "abstract" : "Identifying and quantifying planetary boundaries that must not be transgressed could help prevent human activities from causing unacceptable environmental change, argue Johan Rockstr{\u00f6}m and colleagues.", "author" : [ { "dropping-particle" : "", "family" : "Rockstr\u00f6m", "given" : "Johan", "non-dropping-particle" : "", "parse-names" : false, "suffix" : "" }, { "dropping-particle" : "", "family" : "Steffen", "given" : "Will", "non-dropping-particle" : "", "parse-names" : false, "suffix" : "" }, { "dropping-particle" : "", "family" : "Noone", "given" : "Kevin", "non-dropping-particle" : "", "parse-names" : false, "suffix" : "" }, { "dropping-particle" : "", "family" : "Persson", "given" : "Asa", "non-dropping-particle" : "", "parse-names" : false, "suffix" : "" }, { "dropping-particle" : "", "family" : "Chapin", "given" : "F Stuart", "non-dropping-particle" : "", "parse-names" : false, "suffix" : "" }, { "dropping-particle" : "", "family" : "Lambin", "given" : "Eric F", "non-dropping-particle" : "", "parse-names" : false, "suffix" : "" }, { "dropping-particle" : "", "family" : "Lenton", "given" : "Timothy M", "non-dropping-particle" : "", "parse-names" : false, "suffix" : "" }, { "dropping-particle" : "", "family" : "Scheffer", "given" : "Marten", "non-dropping-particle" : "", "parse-names" : false, "suffix" : "" }, { "dropping-particle" : "", "family" : "Folke", "given" : "Carl", "non-dropping-particle" : "", "parse-names" : false, "suffix" : "" }, { "dropping-particle" : "", "family" : "Schellnhuber", "given" : "Hans Joachim", "non-dropping-particle" : "", "parse-names" : false, "suffix" : "" }, { "dropping-particle" : "", "family" : "Nykvist", "given" : "Bj\u00f6rn", "non-dropping-particle" : "", "parse-names" : false, "suffix" : "" }, { "dropping-particle" : "", "family" : "Wit", "given" : "Cynthia A", "non-dropping-particle" : "de", "parse-names" : false, "suffix" : "" }, { "dropping-particle" : "", "family" : "Hughes", "given" : "Terry", "non-dropping-particle" : "", "parse-names" : false, "suffix" : "" }, { "dropping-particle" : "", "family" : "Leeuw", "given" : "Sander", "non-dropping-particle" : "van der", "parse-names" : false, "suffix" : "" }, { "dropping-particle" : "", "family" : "Rodhe", "given" : "Henning", "non-dropping-particle" : "", "parse-names" : false, "suffix" : "" }, { "dropping-particle" : "", "family" : "S\u00f6rlin", "given" : "Sverker", "non-dropping-particle" : "", "parse-names" : false, "suffix" : "" }, { "dropping-particle" : "", "family" : "Snyder", "given" : "Peter K", "non-dropping-particle" : "", "parse-names" : false, "suffix" : "" }, { "dropping-particle" : "", "family" : "Costanza", "given" : "Robert", "non-dropping-particle" : "", "parse-names" : false, "suffix" : "" }, { "dropping-particle" : "", "family" : "Svedin", "given" : "Uno", "non-dropping-particle" : "", "parse-names" : false, "suffix" : "" }, { "dropping-particle" : "", "family" : "Falkenmark", "given" : "Malin", "non-dropping-particle" : "", "parse-names" : false, "suffix" : "" }, { "dropping-particle" : "", "family" : "Karlberg", "given" : "Louise", "non-dropping-particle" : "", "parse-names" : false, "suffix" : "" }, { "dropping-particle" : "", "family" : "Corell", "given" : "Robert W", "non-dropping-particle" : "", "parse-names" : false, "suffix" : "" }, { "dropping-particle" : "", "family" : "Fabry", "given" : "Victoria J", "non-dropping-particle" : "", "parse-names" : false, "suffix" : "" }, { "dropping-particle" : "", "family" : "Hansen", "given" : "James", "non-dropping-particle" : "", "parse-names" : false, "suffix" : "" }, { "dropping-particle" : "", "family" : "Walker", "given" : "Brian", "non-dropping-particle" : "", "parse-names" : false, "suffix" : "" }, { "dropping-particle" : "", "family" : "Liverman", "given" : "Diana", "non-dropping-particle" : "", "parse-names" : false, "suffix" : "" }, { "dropping-particle" : "", "family" : "Richardson", "given" : "Katherine", "non-dropping-particle" : "", "parse-names" : false, "suffix" : "" }, { "dropping-particle" : "", "family" : "Crutzen", "given" : "Paul", "non-dropping-particle" : "", "parse-names" : false, "suffix" : "" }, { "dropping-particle" : "", "family" : "Foley", "given" : "Jonathan A", "non-dropping-particle" : "", "parse-names" : false, "suffix" : "" } ], "container-title" : "Nature", "id" : "ITEM-2", "issue" : "7263", "issued" : { "date-parts" : [ [ "2009", "9" ] ] }, "page" : "472-475", "publisher" : "Nature Publishing Group", "title" : "A safe operating space for humanity.", "title-short" : "Nature", "type" : "article-journal", "volume" : "461" }, "uris" : [ "http://www.mendeley.com/documents/?uuid=d6f0a8ca-0f7f-48d4-8cff-1704bf25e0fc" ] }, { "id" : "ITEM-3", "itemData" : { "author" : [ { "dropping-particle" : "", "family" : "Mace", "given" : "Georgina M.", "non-dropping-particle" : "", "parse-names" : false, "suffix" : "" }, { "dropping-particle" : "", "family" : "Reyers", "given" : "Belinda", "non-dropping-particle" : "", "parse-names" : false, "suffix" : "" }, { "dropping-particle" : "", "family" : "Alkemade", "given" : "Rob", "non-dropping-particle" : "", "parse-names" : false, "suffix" : "" }, { "dropping-particle" : "", "family" : "Biggs", "given" : "Reinette", "non-dropping-particle" : "", "parse-names" : false, "suffix" : "" }, { "dropping-particle" : "", "family" : "Chapin III", "given" : "F. Stuart", "non-dropping-particle" : "", "parse-names" : false, "suffix" : "" }, { "dropping-particle" : "", "family" : "Cornell", "given" : "Sarah E.", "non-dropping-particle" : "", "parse-names" : false, "suffix" : "" }, { "dropping-particle" : "", "family" : "D\u0131az", "given" : "Sandra", "non-dropping-particle" : "", "parse-names" : false, "suffix" : "" }, { "dropping-particle" : "", "family" : "Jennings", "given" : "Simon", "non-dropping-particle" : "", "parse-names" : false, "suffix" : "" }, { "dropping-particle" : "", "family" : "Leadley", "given" : "Paul", "non-dropping-particle" : "", "parse-names" : false, "suffix" : "" }, { "dropping-particle" : "", "family" : "Mumby", "given" : "Peter J.", "non-dropping-particle" : "", "parse-names" : false, "suffix" : "" }, { "dropping-particle" : "", "family" : "Purvis", "given" : "Andy", "non-dropping-particle" : "", "parse-names" : false, "suffix" : "" }, { "dropping-particle" : "", "family" : "Scholes", "given" : "Robert J.", "non-dropping-particle" : "", "parse-names" : false, "suffix" : "" }, { "dropping-particle" : "", "family" : "Seddon", "given" : "Alistair W.R.", "non-dropping-particle" : "", "parse-names" : false, "suffix" : "" }, { "dropping-particle" : "", "family" : "Solan", "given" : "Martin", "non-dropping-particle" : "", "parse-names" : false, "suffix" : "" }, { "dropping-particle" : "", "family" : "Steffen", "given" : "Will", "non-dropping-particle" : "", "parse-names" : false, "suffix" : "" }, { "dropping-particle" : "", "family" : "Woodward", "given" : "Guy", "non-dropping-particle" : "", "parse-names" : false, "suffix" : "" } ], "container-title" : "Global Environmental Change", "id" : "ITEM-3", "issued" : { "date-parts" : [ [ "2014" ] ] }, "page" : "289\u2013297", "title" : "Approaches to defining a planetary boundary for biodiversity", "type" : "article-journal", "volume" : "28" }, "uris" : [ "http://www.mendeley.com/documents/?uuid=259a1a88-a086-32e2-8387-28b66acd50ab" ] }, { "id" : "ITEM-4", "itemData" : { "abstract" : "This reference book is made up of currently 24 individual Synthesis Papers (SPs) generated by the OpenNESS members. The individual SPs have been formally consulted within the entire OpenNESS consortium and hence represent an agreed document for the OpenNESS consortium defining and elaborating on essential ideas linked to the ecosystem service concept. All SPs have been going through an editorial process including revisions to be checked. The consultation was handled in a transparent way for the consortium and the way the authors responded to the comments/criticism on the original drafts can be found on the OpenNESS extranet.", "author" : [ { "dropping-particle" : "", "family" : "Jax", "given" : "K.", "non-dropping-particle" : "", "parse-names" : false, "suffix" : "" } ], "container-title" : "OpenNESS Reference Book", "editor" : [ { "dropping-particle" : "", "family" : "Potschin", "given" : "Marion", "non-dropping-particle" : "", "parse-names" : false, "suffix" : "" }, { "dropping-particle" : "", "family" : "Jax", "given" : "Kurt", "non-dropping-particle" : "", "parse-names" : false, "suffix" : "" } ], "id" : "ITEM-4", "issued" : { "date-parts" : [ [ "2014" ] ] }, "title" : "Thresholds, tipping points and limits", "type" : "chapter" }, "uris" : [ "http://www.mendeley.com/documents/?uuid=48f6c204-968a-3dd9-a78a-576cac13e3a3" ] }, { "id" : "ITEM-5", "itemData" : { "DOI" : "10.1007/s10113-008-0052-x", "ISBN" : "1436-3798", "ISSN" : "14363798", "abstract" : "It is widely acknowledged that the implementation of the majority of agri-environmental measures (AEMs) does not allow for the quantification of expected environmental benefits, thereby undermining the possibilities to assess both their effectiveness and efficiency. The objective of this paper is to show how an approach to develop agri-environmental measures based on the multifunctional character of agro-ecosystem is useful to overcome the difficulties in assessing expected environmental benefits. In the following sections, the main theoretical concepts underlying the actual European model of multifunctional agriculture are introduced. Following a critique of some aspects of the current analysis of the joint production of environmental non-commodities, the rationale to operate a shift of focus from multifunctionality of agriculture to that of agro-ecosystems is proposed. Finally the methodology developed by the AEMBAC project, based on the assessment of impacts exerted by agriculture on the capacity of local agro-ecosystem to perform environmental functions, is presented to explain how this shift of focus facilitates the assessment of the delivering of multiple environmental goods and services.", "author" : [ { "dropping-particle" : "", "family" : "Simoncini", "given" : "Riccardo", "non-dropping-particle" : "", "parse-names" : false, "suffix" : "" } ], "container-title" : "Regional Environmental Change", "id" : "ITEM-5", "issue" : "3", "issued" : { "date-parts" : [ [ "2009" ] ] }, "page" : "153-167", "title" : "Developing an integrated approach to enhance the delivering of environmental goods and services by agro-ecosystems", "type" : "article-journal", "volume" : "9" }, "uris" : [ "http://www.mendeley.com/documents/?uuid=abff76a6-d045-3364-b1f4-d29986c24468" ] } ], "mendeley" : { "formattedCitation" : "(Bastian, Corti, &amp; Lebboroni, 2007; Jax, 2014; Mace et al., 2014; Rockstr\u00f6m et al., 2009; Simoncini, 2009)", "plainTextFormattedCitation" : "(Bastian, Corti, &amp; Lebboroni, 2007; Jax, 2014; Mace et al., 2014; Rockstr\u00f6m et al., 2009; Simoncini, 2009)", "previouslyFormattedCitation" : "(Bastian, Corti, &amp; Lebboroni, 2007; Jax, 2014; Mace et al., 2014; Rockstr\u00f6m et al., 2009; Simoncini, 2009)" }, "properties" : {  }, "schema" : "https://github.com/citation-style-language/schema/raw/master/csl-citation.json" }</w:instrText>
      </w:r>
      <w:r w:rsidRPr="00F02A52">
        <w:rPr>
          <w:lang w:val="en-US"/>
        </w:rPr>
        <w:fldChar w:fldCharType="separate"/>
      </w:r>
      <w:r w:rsidRPr="00F02A52">
        <w:rPr>
          <w:lang w:val="en-US"/>
        </w:rPr>
        <w:t xml:space="preserve">(Bastian, Corti, &amp; Lebboroni, 2007; Jax, 2014; Mace </w:t>
      </w:r>
      <w:r w:rsidR="009E3418" w:rsidRPr="009E3418">
        <w:rPr>
          <w:i/>
          <w:lang w:val="en-US"/>
        </w:rPr>
        <w:t>et al.</w:t>
      </w:r>
      <w:r w:rsidRPr="00F02A52">
        <w:rPr>
          <w:lang w:val="en-US"/>
        </w:rPr>
        <w:t xml:space="preserve">, 2014; Rockström </w:t>
      </w:r>
      <w:r w:rsidR="009E3418" w:rsidRPr="009E3418">
        <w:rPr>
          <w:i/>
          <w:lang w:val="en-US"/>
        </w:rPr>
        <w:t>et al.</w:t>
      </w:r>
      <w:r w:rsidRPr="00F02A52">
        <w:rPr>
          <w:lang w:val="en-US"/>
        </w:rPr>
        <w:t>, 2009; Simoncini, 2009)</w:t>
      </w:r>
      <w:r w:rsidRPr="00F02A52">
        <w:rPr>
          <w:lang w:val="en-US"/>
        </w:rPr>
        <w:fldChar w:fldCharType="end"/>
      </w:r>
      <w:r w:rsidRPr="00F02A52">
        <w:rPr>
          <w:lang w:val="en-US"/>
        </w:rPr>
        <w:t xml:space="preserve">. Given that the same ecosystem processes and components often provide bundles of diverse services simultaneously, a comprehensive assessment of the ecological, economic and social conditions is needed. Policy integration and spatial planning are two important options to consider synergies and trade-offs when defining policy objectives. </w:t>
      </w:r>
    </w:p>
    <w:p w14:paraId="0708396C" w14:textId="77777777" w:rsidR="00E97DE0" w:rsidRPr="00F02A52" w:rsidRDefault="00E97DE0" w:rsidP="00E97DE0">
      <w:pPr>
        <w:rPr>
          <w:lang w:val="en-US"/>
        </w:rPr>
      </w:pPr>
    </w:p>
    <w:p w14:paraId="618F8DBE" w14:textId="77777777" w:rsidR="00E97DE0" w:rsidRPr="00F02A52" w:rsidRDefault="00E97DE0" w:rsidP="00C12D55">
      <w:pPr>
        <w:pStyle w:val="Heading4"/>
      </w:pPr>
      <w:bookmarkStart w:id="1895" w:name="_Toc519504857"/>
      <w:r w:rsidRPr="00F02A52">
        <w:lastRenderedPageBreak/>
        <w:t>Policy integration</w:t>
      </w:r>
      <w:bookmarkEnd w:id="1895"/>
    </w:p>
    <w:p w14:paraId="5B3DA3FD" w14:textId="6B07C5BA" w:rsidR="00E97DE0" w:rsidRPr="00F02A52" w:rsidRDefault="00E97DE0" w:rsidP="00E97DE0">
      <w:pPr>
        <w:rPr>
          <w:lang w:val="en-US"/>
        </w:rPr>
      </w:pPr>
      <w:r w:rsidRPr="00F02A52">
        <w:rPr>
          <w:lang w:val="en-US"/>
        </w:rPr>
        <w:t xml:space="preserve">The status of biodiversity and the quality and quantity of ecosystem services are often determined by economic, trade, agricultural, forestry and other sectors </w:t>
      </w:r>
      <w:r w:rsidRPr="00F02A52">
        <w:rPr>
          <w:lang w:val="en-US"/>
        </w:rPr>
        <w:fldChar w:fldCharType="begin" w:fldLock="1"/>
      </w:r>
      <w:r>
        <w:rPr>
          <w:lang w:val="en-US"/>
        </w:rPr>
        <w:instrText>ADDIN CSL_CITATION { "citationItems" : [ { "id" : "ITEM-1", "itemData" : { "abstract" : "Technical Working group assessment report", "author" : [ { "dropping-particle" : "", "family" : "MA", "given" : "", "non-dropping-particle" : "", "parse-names" : false, "suffix" : "" } ], "id" : "ITEM-1", "issued" : { "date-parts" : [ [ "2005" ] ] }, "publisher" : "Island Press", "publisher-place" : "Washington, DC", "title" : "Ecosystems and Human Well-Being: Policy Responses", "type" : "book" }, "uris" : [ "http://www.mendeley.com/documents/?uuid=efc698b5-0dc6-4e37-a563-442771b70614" ] } ], "mendeley" : { "formattedCitation" : "(MA, 2005b)", "manualFormatting" : "(MA, 2005)", "plainTextFormattedCitation" : "(MA, 2005b)", "previouslyFormattedCitation" : "(MA, 2005b)" }, "properties" : {  }, "schema" : "https://github.com/citation-style-language/schema/raw/master/csl-citation.json" }</w:instrText>
      </w:r>
      <w:r w:rsidRPr="00F02A52">
        <w:rPr>
          <w:lang w:val="en-US"/>
        </w:rPr>
        <w:fldChar w:fldCharType="separate"/>
      </w:r>
      <w:r w:rsidRPr="00F02A52">
        <w:rPr>
          <w:lang w:val="en-US"/>
        </w:rPr>
        <w:t>(M</w:t>
      </w:r>
      <w:r w:rsidR="00FA07A3">
        <w:rPr>
          <w:lang w:val="en-US"/>
        </w:rPr>
        <w:t>E</w:t>
      </w:r>
      <w:r w:rsidRPr="00F02A52">
        <w:rPr>
          <w:lang w:val="en-US"/>
        </w:rPr>
        <w:t>A, 2005</w:t>
      </w:r>
      <w:r w:rsidR="00443D0B">
        <w:rPr>
          <w:lang w:val="en-US"/>
        </w:rPr>
        <w:t>b</w:t>
      </w:r>
      <w:r w:rsidRPr="00F02A52">
        <w:rPr>
          <w:lang w:val="en-US"/>
        </w:rPr>
        <w:t>)</w:t>
      </w:r>
      <w:r w:rsidRPr="00F02A52">
        <w:rPr>
          <w:lang w:val="en-US"/>
        </w:rPr>
        <w:fldChar w:fldCharType="end"/>
      </w:r>
      <w:r w:rsidRPr="00F02A52">
        <w:rPr>
          <w:lang w:val="en-US"/>
        </w:rPr>
        <w:t xml:space="preserve">. Improved coordination across sectors, actors and scales offers opportunities for effective action to address problems related to biodiversity and ecosystem services for human well-being. Although this has been recognized by the </w:t>
      </w:r>
      <w:r>
        <w:rPr>
          <w:lang w:val="en-US"/>
        </w:rPr>
        <w:t>European Union</w:t>
      </w:r>
      <w:r w:rsidRPr="00F02A52">
        <w:rPr>
          <w:lang w:val="en-US"/>
        </w:rPr>
        <w:t xml:space="preserve"> for more than a decade, only few countries make intensive efforts to develop integration strategies </w:t>
      </w:r>
      <w:r w:rsidRPr="00F02A52">
        <w:rPr>
          <w:lang w:val="en-US"/>
        </w:rPr>
        <w:fldChar w:fldCharType="begin" w:fldLock="1"/>
      </w:r>
      <w:r>
        <w:rPr>
          <w:lang w:val="en-US"/>
        </w:rPr>
        <w:instrText>ADDIN CSL_CITATION { "citationItems" : [ { "id" : "ITEM-1", "itemData" : { "ISBN" : "9291677590", "author" : [ { "dropping-particle" : "", "family" : "EEA", "given" : "", "non-dropping-particle" : "", "parse-names" : false, "suffix" : "" } ], "container-title" : "EEA Technical Report No. 2/2005", "id" : "ITEM-1", "issue" : "2", "issued" : { "date-parts" : [ [ "2005" ] ] }, "number-of-pages" : "70", "publisher" : "European Environment Agency", "publisher-place" : "Copenhagen", "title" : "Environmental policy integration in Europe \u2014 State of play and an evaluation framework", "type" : "report" }, "uris" : [ "http://www.mendeley.com/documents/?uuid=3429dafe-2b5a-367e-b42f-e7f48b0e797e" ] } ], "mendeley" : { "formattedCitation" : "(EEA, 2005)", "plainTextFormattedCitation" : "(EEA, 2005)", "previouslyFormattedCitation" : "(EEA, 2005)" }, "properties" : {  }, "schema" : "https://github.com/citation-style-language/schema/raw/master/csl-citation.json" }</w:instrText>
      </w:r>
      <w:r w:rsidRPr="00F02A52">
        <w:rPr>
          <w:lang w:val="en-US"/>
        </w:rPr>
        <w:fldChar w:fldCharType="separate"/>
      </w:r>
      <w:r w:rsidRPr="00F02A52">
        <w:rPr>
          <w:lang w:val="en-US"/>
        </w:rPr>
        <w:t>(EEA, 2005)</w:t>
      </w:r>
      <w:r w:rsidRPr="00F02A52">
        <w:rPr>
          <w:lang w:val="en-US"/>
        </w:rPr>
        <w:fldChar w:fldCharType="end"/>
      </w:r>
      <w:r w:rsidRPr="00F02A52">
        <w:rPr>
          <w:lang w:val="en-US"/>
        </w:rPr>
        <w:t xml:space="preserve">. Thus, mainstreaming biodiversity and the multiple values of </w:t>
      </w:r>
      <w:r>
        <w:rPr>
          <w:lang w:val="en-US"/>
        </w:rPr>
        <w:t>nature’s contributions to people</w:t>
      </w:r>
      <w:r w:rsidRPr="00F02A52">
        <w:rPr>
          <w:lang w:val="en-US"/>
        </w:rPr>
        <w:t xml:space="preserve"> remains an essential task </w:t>
      </w:r>
      <w:r w:rsidRPr="00F02A52">
        <w:rPr>
          <w:lang w:val="en-US"/>
        </w:rPr>
        <w:fldChar w:fldCharType="begin" w:fldLock="1"/>
      </w:r>
      <w:r>
        <w:rPr>
          <w:lang w:val="en-US"/>
        </w:rPr>
        <w:instrText>ADDIN CSL_CITATION { "citationItems" : [ { "id" : "ITEM-1", "itemData" : { "abstract" : "Technical Working group assessment report", "author" : [ { "dropping-particle" : "", "family" : "MA", "given" : "", "non-dropping-particle" : "", "parse-names" : false, "suffix" : "" } ], "id" : "ITEM-1", "issued" : { "date-parts" : [ [ "2005" ] ] }, "publisher" : "Island Press", "publisher-place" : "Washington, DC", "title" : "Ecosystems and Human Well-Being: Policy Responses", "type" : "book" }, "uris" : [ "http://www.mendeley.com/documents/?uuid=efc698b5-0dc6-4e37-a563-442771b70614" ] }, { "id" : "ITEM-2", "itemData" : { "author" : [ { "dropping-particle" : "", "family" : "PBL", "given" : "", "non-dropping-particle" : "", "parse-names" : false, "suffix" : "" } ], "collection-title" : "CBD Technical Series No 79", "id" : "ITEM-2", "issued" : { "date-parts" : [ [ "2014" ] ] }, "number-of-pages" : "232", "publisher" : "Secretariat of the Convention on Biological Diversity", "publisher-place" : "The Hague", "title" : "How Sectors Can Contribute to Sustainable Use and Conservation of Biodiversity", "type" : "report" }, "uris" : [ "http://www.mendeley.com/documents/?uuid=ff2d493e-de3f-4b97-8b9b-a3738194fbac" ] }, { "id" : "ITEM-3", "itemData" : { "author" : [ { "dropping-particle" : "", "family" : "UNEP", "given" : "", "non-dropping-particle" : "", "parse-names" : false, "suffix" : "" } ], "id" : "ITEM-3", "issued" : { "date-parts" : [ [ "2011" ] ] }, "publisher" : "United Nations Environment Programme", "title" : "Green Economy: Pathways to Sustainable Development and Poverty Eradication", "type" : "report" }, "uris" : [ "http://www.mendeley.com/documents/?uuid=aef3c6f0-fdee-4934-b51a-1fb77c588151" ] } ], "mendeley" : { "formattedCitation" : "(MA, 2005b; PBL, 2014; UNEP, 2011a)", "plainTextFormattedCitation" : "(MA, 2005b; PBL, 2014; UNEP, 2011a)", "previouslyFormattedCitation" : "(MA, 2005b; PBL, 2014; UNEP, 2011a)" }, "properties" : {  }, "schema" : "https://github.com/citation-style-language/schema/raw/master/csl-citation.json" }</w:instrText>
      </w:r>
      <w:r w:rsidRPr="00F02A52">
        <w:rPr>
          <w:lang w:val="en-US"/>
        </w:rPr>
        <w:fldChar w:fldCharType="separate"/>
      </w:r>
      <w:r w:rsidRPr="00F02A52">
        <w:rPr>
          <w:lang w:val="en-US"/>
        </w:rPr>
        <w:t>(M</w:t>
      </w:r>
      <w:r w:rsidR="00FA07A3">
        <w:rPr>
          <w:lang w:val="en-US"/>
        </w:rPr>
        <w:t>E</w:t>
      </w:r>
      <w:r w:rsidRPr="00F02A52">
        <w:rPr>
          <w:lang w:val="en-US"/>
        </w:rPr>
        <w:t>A, 2005b; PBL, 2014; UNEP, 2011a)</w:t>
      </w:r>
      <w:r w:rsidRPr="00F02A52">
        <w:rPr>
          <w:lang w:val="en-US"/>
        </w:rPr>
        <w:fldChar w:fldCharType="end"/>
      </w:r>
      <w:r w:rsidRPr="00F02A52">
        <w:rPr>
          <w:lang w:val="en-US"/>
        </w:rPr>
        <w:t xml:space="preserve">. In this context, identifying synergies to conserve and enhance multiple services is as important as recognizing potential trade-offs between ecosystem services </w:t>
      </w:r>
      <w:r w:rsidRPr="00F02A52">
        <w:rPr>
          <w:lang w:val="en-US"/>
        </w:rPr>
        <w:fldChar w:fldCharType="begin" w:fldLock="1"/>
      </w:r>
      <w:r>
        <w:rPr>
          <w:lang w:val="en-US"/>
        </w:rPr>
        <w:instrText>ADDIN CSL_CITATION { "citationItems" : [ { "id" : "ITEM-1", "itemData" : { "author" : [ { "dropping-particle" : "", "family" : "Vira", "given" : "Bhaskar", "non-dropping-particle" : "", "parse-names" : false, "suffix" : "" }, { "dropping-particle" : "", "family" : "Elliott", "given" : "Lindsey C.", "non-dropping-particle" : "", "parse-names" : false, "suffix" : "" }, { "dropping-particle" : "", "family" : "Fortnam", "given" : "Matthew", "non-dropping-particle" : "", "parse-names" : false, "suffix" : "" }, { "dropping-particle" : "", "family" : "Wilks", "given" : "Susie", "non-dropping-particle" : "", "parse-names" : false, "suffix" : "" } ], "container-title" : "The UK National Ecosystem Assessment Technical Report", "editor" : [ { "dropping-particle" : "", "family" : "UK NEA", "given" : "", "non-dropping-particle" : "", "parse-names" : false, "suffix" : "" } ], "id" : "ITEM-1", "issued" : { "date-parts" : [ [ "2011" ] ] }, "number-of-pages" : "1309-1451", "publisher" : "UNEP-WCMC", "publisher-place" : "Cambridge", "title" : "Response options", "type" : "report" }, "uris" : [ "http://www.mendeley.com/documents/?uuid=00892fd3-c7c2-4a08-88d7-660bd1ccf699" ] } ], "mendeley" : { "formattedCitation" : "(Vira, Elliott, Fortnam, &amp; Wilks, 2011)", "plainTextFormattedCitation" : "(Vira, Elliott, Fortnam, &amp; Wilks, 2011)", "previouslyFormattedCitation" : "(Vira, Elliott, Fortnam, &amp; Wilks, 2011)" }, "properties" : {  }, "schema" : "https://github.com/citation-style-language/schema/raw/master/csl-citation.json" }</w:instrText>
      </w:r>
      <w:r w:rsidRPr="00F02A52">
        <w:rPr>
          <w:lang w:val="en-US"/>
        </w:rPr>
        <w:fldChar w:fldCharType="separate"/>
      </w:r>
      <w:r w:rsidRPr="00F02A52">
        <w:rPr>
          <w:lang w:val="en-US"/>
        </w:rPr>
        <w:t>(Vira</w:t>
      </w:r>
      <w:r w:rsidR="00FA07A3">
        <w:rPr>
          <w:i/>
          <w:lang w:val="en-US"/>
        </w:rPr>
        <w:t xml:space="preserve"> et al.</w:t>
      </w:r>
      <w:r w:rsidRPr="00F02A52">
        <w:rPr>
          <w:lang w:val="en-US"/>
        </w:rPr>
        <w:t>, 2011)</w:t>
      </w:r>
      <w:r w:rsidRPr="00F02A52">
        <w:rPr>
          <w:lang w:val="en-US"/>
        </w:rPr>
        <w:fldChar w:fldCharType="end"/>
      </w:r>
      <w:r w:rsidRPr="00F02A52">
        <w:rPr>
          <w:lang w:val="en-US"/>
        </w:rPr>
        <w:t xml:space="preserve">. </w:t>
      </w:r>
    </w:p>
    <w:p w14:paraId="66C90550" w14:textId="0DBF9FBE" w:rsidR="00E97DE0" w:rsidRPr="00F02A52" w:rsidRDefault="00E97DE0" w:rsidP="00E97DE0">
      <w:pPr>
        <w:rPr>
          <w:lang w:val="en-US"/>
        </w:rPr>
      </w:pPr>
      <w:r w:rsidRPr="00F02A52">
        <w:rPr>
          <w:lang w:val="en-US"/>
        </w:rPr>
        <w:t xml:space="preserve">The identification and analysis of relationships among multiple levels of socio-ecological systems at different spatial and temporal scales is a core challenge to achieve sustainability </w:t>
      </w:r>
      <w:r w:rsidRPr="00F02A52">
        <w:rPr>
          <w:lang w:val="en-US"/>
        </w:rPr>
        <w:fldChar w:fldCharType="begin" w:fldLock="1"/>
      </w:r>
      <w:r>
        <w:rPr>
          <w:lang w:val="en-US"/>
        </w:rPr>
        <w:instrText>ADDIN CSL_CITATION { "citationItems" : [ { "id" : "ITEM-1", "itemData" : { "ISSN" : "1095-9203", "abstract" : "A major problem worldwide is the potential loss of fisheries, forests, and water resources. Understanding of the processes that lead to improvements in or deterioration of natural resources is limited, because scientific disciplines use different concepts and languages to describe and explain complex social-ecological systems (SESs). Without a common framework to organize findings, isolated knowledge does not cumulate. Until recently, accepted theory has assumed that resource users will never self-organize to maintain their resources and that governments must impose solutions. Research in multiple disciplines, however, has found that some government policies accelerate resource destruction, whereas some resource users have invested their time and energy to achieve sustainability. A general framework is used to identify 10 subsystem variables that affect the likelihood of self-organization in efforts to achieve a sustainable SES.", "author" : [ { "dropping-particle" : "", "family" : "Ostrom", "given" : "Elinor", "non-dropping-particle" : "", "parse-names" : false, "suffix" : "" } ], "container-title" : "Science", "id" : "ITEM-1", "issued" : { "date-parts" : [ [ "2009", "7", "24" ] ] }, "language" : "en", "page" : "419-422", "publisher" : "American Association for the Advancement of Science", "title" : "A general framework for analyzing sustainability of social-ecological systems", "type" : "article-journal", "volume" : "325" }, "uris" : [ "http://www.mendeley.com/documents/?uuid=9cad4bda-223b-4e8c-814c-2dd03e30f1d2" ] } ], "mendeley" : { "formattedCitation" : "(Ostrom, 2009)", "plainTextFormattedCitation" : "(Ostrom, 2009)", "previouslyFormattedCitation" : "(Ostrom, 2009)" }, "properties" : {  }, "schema" : "https://github.com/citation-style-language/schema/raw/master/csl-citation.json" }</w:instrText>
      </w:r>
      <w:r w:rsidRPr="00F02A52">
        <w:rPr>
          <w:lang w:val="en-US"/>
        </w:rPr>
        <w:fldChar w:fldCharType="separate"/>
      </w:r>
      <w:r w:rsidRPr="00F02A52">
        <w:rPr>
          <w:lang w:val="en-US"/>
        </w:rPr>
        <w:t>(Ostrom, 2009)</w:t>
      </w:r>
      <w:r w:rsidRPr="00F02A52">
        <w:rPr>
          <w:lang w:val="en-US"/>
        </w:rPr>
        <w:fldChar w:fldCharType="end"/>
      </w:r>
      <w:r w:rsidRPr="00F02A52">
        <w:rPr>
          <w:lang w:val="en-US"/>
        </w:rPr>
        <w:t xml:space="preserve">. </w:t>
      </w:r>
      <w:r>
        <w:rPr>
          <w:lang w:val="en-US"/>
        </w:rPr>
        <w:t>This includes the</w:t>
      </w:r>
      <w:r w:rsidRPr="00F02A52">
        <w:rPr>
          <w:lang w:val="en-US"/>
        </w:rPr>
        <w:t xml:space="preserve"> need to recognize the holistic nature of socio-ecological systems. </w:t>
      </w:r>
      <w:r>
        <w:rPr>
          <w:lang w:val="en-US"/>
        </w:rPr>
        <w:t>More specifically, i</w:t>
      </w:r>
      <w:r w:rsidRPr="00F02A52">
        <w:rPr>
          <w:lang w:val="en-US"/>
        </w:rPr>
        <w:t xml:space="preserve">ntegrated policies have to be designed and implemented, requiring policy integration within and across different economic, policy and societal sectors. Coordination needs to be improved among international institutions and across decision-making levels, taking due account of scientific insights, local communities’ and indigenous peoples’ knowledge, as well as different socio-cultural contexts and related value systems. A core task in this context is integrating biodiversity and ecosystem services into poverty reduction and development strategies. Drawing on the sector policy analyses earlier in this chapter, conflicts of forestry with other sector policies have been highlighted as one of the major challenges for the integration of nature conservation into forest policy </w:t>
      </w:r>
      <w:r w:rsidRPr="00F02A52">
        <w:rPr>
          <w:lang w:val="en-US"/>
        </w:rPr>
        <w:fldChar w:fldCharType="begin" w:fldLock="1"/>
      </w:r>
      <w:r>
        <w:rPr>
          <w:lang w:val="en-US"/>
        </w:rPr>
        <w:instrText>ADDIN CSL_CITATION { "citationItems" : [ { "id" : "ITEM-1", "itemData" : { "abstract" : "Natura 2000 is the core of the EU's biodiversity conservation policy. 50% of the overall protected area under Natura 2000 is forest. Yet, comparatively little is known about the implementation of the policy in forests. Building on a rich set of social and natural science data, and an inter- and transdisciplinary discussion process involving scientists from different disciplines as well as EU, national and local stakeholders, this paper identifies five important challenges related to the implementation of Natura 2000 in forests: (1) the balancing of biodiversity conservation and timber production, (2) the integration of conservation (science) and local stakeholders\u2019 demands, (3) climate change, (4) lacking and less effective funding, and (5) conflicts related to other sectoral policies. Subsequently, five possible pathways to tackle these challenges are proposed: (1) a learning approach through better communication and transparency, (2) a pathway emphasizing the role of conservation science in developing management strategies and responding to climate change, (3) an approach of better integrating Europe's citizens in the design and implementation of the policy, (4) an approach highlighting the necessity of an effective funding strategy, and (5) the vision to work towards an integrated European land use and conservation policy. In conclusion, we emphasize, on one hand, the distinct character of the five pathways but, on the other hand, underline that probably all of them need to be followed in order to make the implementation of Natura 2000 in Europe's forests a success story.", "author" : [ { "dropping-particle" : "", "family" : "Winkel", "given" : "Georg", "non-dropping-particle" : "", "parse-names" : false, "suffix" : "" }, { "dropping-particle" : "", "family" : "Blondet", "given" : "Marieke", "non-dropping-particle" : "", "parse-names" : false, "suffix" : "" }, { "dropping-particle" : "", "family" : "Borrass", "given" : "Lars", "non-dropping-particle" : "", "parse-names" : false, "suffix" : "" }, { "dropping-particle" : "", "family" : "Frei", "given" : "Theresa", "non-dropping-particle" : "", "parse-names" : false, "suffix" : "" }, { "dropping-particle" : "", "family" : "Geitzenauer", "given" : "Maria", "non-dropping-particle" : "", "parse-names" : false, "suffix" : "" }, { "dropping-particle" : "", "family" : "Gruppe", "given" : "Axel", "non-dropping-particle" : "", "parse-names" : false, "suffix" : "" }, { "dropping-particle" : "", "family" : "Jump", "given" : "Alistair", "non-dropping-particle" : "", "parse-names" : false, "suffix" : "" }, { "dropping-particle" : "", "family" : "Koning", "given" : "Jessica", "non-dropping-particle" : "de", "parse-names" : false, "suffix" : "" }, { "dropping-particle" : "", "family" : "Sotirov", "given" : "Metodi", "non-dropping-particle" : "", "parse-names" : false, "suffix" : "" }, { "dropping-particle" : "", "family" : "Weiss", "given" : "Gerhard", "non-dropping-particle" : "", "parse-names" : false, "suffix" : "" }, { "dropping-particle" : "", "family" : "Winter", "given" : "Susanne", "non-dropping-particle" : "", "parse-names" : false, "suffix" : "" }, { "dropping-particle" : "", "family" : "Turnhout", "given" : "Esther", "non-dropping-particle" : "", "parse-names" : false, "suffix" : "" } ], "container-title" : "Environmental Science and Policy", "id" : "ITEM-1", "issued" : { "date-parts" : [ [ "2015" ] ] }, "page" : "23-32", "title" : "The implementation of Natura 2000 in forests: A trans- and interdisciplinary assessment of challenges and choices", "type" : "article-journal", "volume" : "52" }, "uris" : [ "http://www.mendeley.com/documents/?uuid=8cff4828-7679-4958-8d5c-db54de113545" ] } ], "mendeley" : { "formattedCitation" : "(Winkel et al., 2015)", "plainTextFormattedCitation" : "(Winkel et al., 2015)", "previouslyFormattedCitation" : "(Winkel et al., 2015)" }, "properties" : {  }, "schema" : "https://github.com/citation-style-language/schema/raw/master/csl-citation.json" }</w:instrText>
      </w:r>
      <w:r w:rsidRPr="00F02A52">
        <w:rPr>
          <w:lang w:val="en-US"/>
        </w:rPr>
        <w:fldChar w:fldCharType="separate"/>
      </w:r>
      <w:r w:rsidRPr="00F02A52">
        <w:rPr>
          <w:lang w:val="en-US"/>
        </w:rPr>
        <w:t xml:space="preserve">(Winkel </w:t>
      </w:r>
      <w:r w:rsidR="009E3418" w:rsidRPr="009E3418">
        <w:rPr>
          <w:i/>
          <w:lang w:val="en-US"/>
        </w:rPr>
        <w:t>et al.</w:t>
      </w:r>
      <w:r w:rsidRPr="00F02A52">
        <w:rPr>
          <w:lang w:val="en-US"/>
        </w:rPr>
        <w:t>, 2015)</w:t>
      </w:r>
      <w:r w:rsidRPr="00F02A52">
        <w:rPr>
          <w:lang w:val="en-US"/>
        </w:rPr>
        <w:fldChar w:fldCharType="end"/>
      </w:r>
      <w:r w:rsidRPr="00F02A52">
        <w:rPr>
          <w:lang w:val="en-US"/>
        </w:rPr>
        <w:t xml:space="preserve">. The relation between the forestry sector and Sami reindeer herders in Sweden can be seen as an example, where neglecting the holistic character (including biological, geographical and climatic, as well as linguistic, socio-economic and management issues) and a missing mutual understanding can aggravate conflicting situations </w:t>
      </w:r>
      <w:r w:rsidRPr="00F02A52">
        <w:rPr>
          <w:lang w:val="en-US"/>
        </w:rPr>
        <w:fldChar w:fldCharType="begin" w:fldLock="1"/>
      </w:r>
      <w:r>
        <w:rPr>
          <w:lang w:val="en-US"/>
        </w:rPr>
        <w:instrText>ADDIN CSL_CITATION { "citationItems" : [ { "id" : "ITEM-1", "itemData" : { "DOI" : "10.1007/3-540-31392-3_8", "ISBN" : "978-3-540-31392-2", "author" : [ { "dropping-particle" : "", "family" : "Kitti", "given" : "H.", "non-dropping-particle" : "", "parse-names" : false, "suffix" : "" }, { "dropping-particle" : "", "family" : "Gunslay", "given" : "N.", "non-dropping-particle" : "", "parse-names" : false, "suffix" : "" }, { "dropping-particle" : "", "family" : "Forbes", "given" : "B.C.", "non-dropping-particle" : "", "parse-names" : false, "suffix" : "" } ], "chapter-number" : "7", "container-title" : "Reindeer management in northernmost Europe: Linking practical and scientific knowledge in social-ecological systems", "edition" : "Ecological", "editor" : [ { "dropping-particle" : "", "family" : "Forbes", "given" : "B.C.", "non-dropping-particle" : "", "parse-names" : false, "suffix" : "" }, { "dropping-particle" : "", "family" : "B\u00f6lter", "given" : "M.", "non-dropping-particle" : "", "parse-names" : false, "suffix" : "" }, { "dropping-particle" : "", "family" : "M\u00fcller-Wille", "given" : "L.", "non-dropping-particle" : "", "parse-names" : false, "suffix" : "" }, { "dropping-particle" : "", "family" : "Hukkinen", "given" : "J.", "non-dropping-particle" : "", "parse-names" : false, "suffix" : "" }, { "dropping-particle" : "", "family" : "M\u00fcller", "given" : "F.", "non-dropping-particle" : "", "parse-names" : false, "suffix" : "" }, { "dropping-particle" : "", "family" : "Gunslay", "given" : "N.", "non-dropping-particle" : "", "parse-names" : false, "suffix" : "" }, { "dropping-particle" : "", "family" : "Konstantinov", "given" : "Y.", "non-dropping-particle" : "", "parse-names" : false, "suffix" : "" } ], "id" : "ITEM-1", "issued" : { "date-parts" : [ [ "2006" ] ] }, "page" : "141-165", "publisher" : "Springer", "publisher-place" : "Berlin Heidelberg", "title" : "Defining the quality of reindeer pastures \u2013 The perspective of Sami reindeer herders", "type" : "chapter" }, "uris" : [ "http://www.mendeley.com/documents/?uuid=be65473f-3d83-4f57-98b6-6dbb048d4708" ] }, { "id" : "ITEM-2", "itemData" : { "DOI" : "10.1016/j.foreco.2009.07.045", "abstract" : "Over the last few decades, the use of forests both by Sa\u00b4mi reindeer herders and for commercial forestry has been a source of increasing conflict in northern Sweden. Forestry disturbs forest ecosystems and thus damages reindeer pastures, especially those rich in ground lichen, for which reindeer forage during the wintertime by digging through the snow. Despite increased communication between the two groups, the Sa\u00b4mi still feel that their interests are not adequately considered by the commercial forestry sector. This paper presents the results of an interdisciplinary study that comprised semi-directed interviews and participant observations. The objective was to understand the Sa\u00b4mi reindeer herders\u2019 extensive ecological knowledge of winter forest pastures, and the characteristics they observe when managing this resource. The study also analysed specific terminology used by the Sa\u00b4mi herders, to describe, analyse and communicate these properties. These terms, as well as Sa\u00b4mi herder knowledge in general, emphasize the importance of snow cover for reindeer grazing in forest pastures, as well as the effects of forest structure and ground vegetation on variations in snow cover during the winter. Whereas the Western use of the word \u2018pasture\u2019 is often associated with a specific plant community, the Sa\u00b4mi herders\u2019 understanding of the word also includes the effect of snow on grazing and for this they use a culturally specific word in their language: guohtun. This term conveys the additional notion of whether it is possible for reindeer to access the pasture under the snow. Sa\u00b4mi herder knowledge and know-how allow them to use themosaic of forest ecosystems to accommodate variability in snow cover during the wintertime, using different forest areas in response to different grazing conditions. Finally, the authors argue that, in order to promote the balanced, multiple use of boreal forest ecosystems, it is necessary to acknowledge and understand Sa\u00b4mi reindeer herders knowledge and thus to fully integrate their needs and aspirations.", "author" : [ { "dropping-particle" : "", "family" : "Roturier", "given" : "Samuel", "non-dropping-particle" : "", "parse-names" : false, "suffix" : "" }, { "dropping-particle" : "", "family" : "Rou\u00e9", "given" : "Marie", "non-dropping-particle" : "", "parse-names" : false, "suffix" : "" } ], "container-title" : "Forest Ecology and Management", "id" : "ITEM-2", "issue" : "9", "issued" : { "date-parts" : [ [ "2009" ] ] }, "page" : "1960-1967", "title" : "Of forest, snow and lichen: S\u00e1mi reindeer herders\u2019 knowledge of winter pastures in northern Sweden", "type" : "article-journal", "volume" : "258" }, "uris" : [ "http://www.mendeley.com/documents/?uuid=7d0bac03-c425-4cc7-a3c0-92c0fb6508d8" ] } ], "mendeley" : { "formattedCitation" : "(Kitti, Gunslay, &amp; Forbes, 2006; Roturier &amp; Rou\u00e9, 2009)", "plainTextFormattedCitation" : "(Kitti, Gunslay, &amp; Forbes, 2006; Roturier &amp; Rou\u00e9, 2009)", "previouslyFormattedCitation" : "(Kitti, Gunslay, &amp; Forbes, 2006; Roturier &amp; Rou\u00e9, 2009)" }, "properties" : {  }, "schema" : "https://github.com/citation-style-language/schema/raw/master/csl-citation.json" }</w:instrText>
      </w:r>
      <w:r w:rsidRPr="00F02A52">
        <w:rPr>
          <w:lang w:val="en-US"/>
        </w:rPr>
        <w:fldChar w:fldCharType="separate"/>
      </w:r>
      <w:r w:rsidRPr="00F02A52">
        <w:rPr>
          <w:lang w:val="en-US"/>
        </w:rPr>
        <w:t>(Kitti</w:t>
      </w:r>
      <w:r w:rsidR="004C4CCA">
        <w:rPr>
          <w:i/>
          <w:lang w:val="en-US"/>
        </w:rPr>
        <w:t xml:space="preserve"> et al.</w:t>
      </w:r>
      <w:r w:rsidRPr="00F02A52">
        <w:rPr>
          <w:lang w:val="en-US"/>
        </w:rPr>
        <w:t>, 2006; Roturier &amp; Roué, 2009)</w:t>
      </w:r>
      <w:r w:rsidRPr="00F02A52">
        <w:rPr>
          <w:lang w:val="en-US"/>
        </w:rPr>
        <w:fldChar w:fldCharType="end"/>
      </w:r>
      <w:r w:rsidRPr="00F02A52">
        <w:rPr>
          <w:lang w:val="en-US"/>
        </w:rPr>
        <w:t>. Improving information tools for decision</w:t>
      </w:r>
      <w:r>
        <w:rPr>
          <w:lang w:val="en-US"/>
        </w:rPr>
        <w:t>-</w:t>
      </w:r>
      <w:r w:rsidRPr="00F02A52">
        <w:rPr>
          <w:lang w:val="en-US"/>
        </w:rPr>
        <w:t xml:space="preserve">makers is one important strategy to follow. </w:t>
      </w:r>
    </w:p>
    <w:p w14:paraId="48DDB730" w14:textId="75B3AB23" w:rsidR="00E97DE0" w:rsidRPr="00F02A52" w:rsidRDefault="00E97DE0" w:rsidP="00E97DE0">
      <w:pPr>
        <w:rPr>
          <w:lang w:val="en-US"/>
        </w:rPr>
      </w:pPr>
      <w:r w:rsidRPr="00F02A52">
        <w:rPr>
          <w:lang w:val="en-US"/>
        </w:rPr>
        <w:t xml:space="preserve">Integrated policies are necessary to consider consumption and production processes at different scales, at local, regional and national levels, and relating to impacts displaced to foreign countries (see Section 6.6.2.1). Some examples are (i) land-use policies to enforce and regulate transnational land acquisitions (”land-grabbing”) </w:t>
      </w:r>
      <w:r w:rsidRPr="00F02A52">
        <w:rPr>
          <w:lang w:val="en-US"/>
        </w:rPr>
        <w:fldChar w:fldCharType="begin" w:fldLock="1"/>
      </w:r>
      <w:r>
        <w:rPr>
          <w:lang w:val="en-US"/>
        </w:rPr>
        <w:instrText>ADDIN CSL_CITATION { "citationItems" : [ { "id" : "ITEM-1", "itemData" : { "ISSN" : "1091-6490", "abstract" : "Societal pressure on the global land and freshwater resources is increasing as a result of the rising food demand by the growing human population, dietary changes, and the enhancement of biofuel production induced by the rising oil prices and recent changes in United States and European Union bioethanol policies. Many countries and corporations have started to acquire relatively inexpensive and productive agricultural land located in foreign countries, as evidenced by the dramatic increase in the number of transnational land deals between 2005 and 2009. Often known as \"land grabbing,\" this phenomenon is associated with an appropriation of freshwater resources that has never been assessed before. Here we gather land-grabbing data from multiple sources and use a hydrological model to determine the associated rates of freshwater grabbing. We find that land and water grabbing are occurring at alarming rates in all continents except Antarctica. The per capita volume of grabbed water often exceeds the water requirements for a balanced diet and would be sufficient to improve food security and abate malnourishment in the grabbed countries. It is found that about 0.31 \u00d7 10(12) m(3) \u00b7 y(-1) of green water (i.e., rainwater) and up to 0.14 \u00d7 10(12) m(3) \u00b7 y(-1) of blue water (i.e., irrigation water) are appropriated globally for crop and livestock production in 47 \u00d7 10(6) ha of grabbed land worldwide (i.e., in 90% of the reported global grabbed land).", "author" : [ { "dropping-particle" : "", "family" : "Rulli", "given" : "Maria Cristina", "non-dropping-particle" : "", "parse-names" : false, "suffix" : "" }, { "dropping-particle" : "", "family" : "Saviori", "given" : "Antonio", "non-dropping-particle" : "", "parse-names" : false, "suffix" : "" }, { "dropping-particle" : "", "family" : "D'Odorico", "given" : "Paolo", "non-dropping-particle" : "", "parse-names" : false, "suffix" : "" } ], "container-title" : "Proceedings of the National Academy of Sciences of the United States of America", "id" : "ITEM-1", "issue" : "3", "issued" : { "date-parts" : [ [ "2013", "1", "15" ] ] }, "page" : "892-897", "title" : "Global land and water grabbing.", "type" : "article-journal", "volume" : "110" }, "uris" : [ "http://www.mendeley.com/documents/?uuid=021bee73-7497-4035-9d86-99ece103cb84" ] } ], "mendeley" : { "formattedCitation" : "(Rulli, Saviori, &amp; D\u2019Odorico, 2013)", "plainTextFormattedCitation" : "(Rulli, Saviori, &amp; D\u2019Odorico, 2013)", "previouslyFormattedCitation" : "(Rulli, Saviori, &amp; D\u2019Odorico, 2013)" }, "properties" : {  }, "schema" : "https://github.com/citation-style-language/schema/raw/master/csl-citation.json" }</w:instrText>
      </w:r>
      <w:r w:rsidRPr="00F02A52">
        <w:rPr>
          <w:lang w:val="en-US"/>
        </w:rPr>
        <w:fldChar w:fldCharType="separate"/>
      </w:r>
      <w:r w:rsidRPr="00F02A52">
        <w:rPr>
          <w:lang w:val="en-US"/>
        </w:rPr>
        <w:t>(Rulli</w:t>
      </w:r>
      <w:r w:rsidR="004C4CCA">
        <w:rPr>
          <w:i/>
          <w:lang w:val="en-US"/>
        </w:rPr>
        <w:t xml:space="preserve"> et al.</w:t>
      </w:r>
      <w:r w:rsidRPr="00F02A52">
        <w:rPr>
          <w:lang w:val="en-US"/>
        </w:rPr>
        <w:t>, 2013)</w:t>
      </w:r>
      <w:r w:rsidRPr="00F02A52">
        <w:rPr>
          <w:lang w:val="en-US"/>
        </w:rPr>
        <w:fldChar w:fldCharType="end"/>
      </w:r>
      <w:r w:rsidRPr="00F02A52">
        <w:rPr>
          <w:lang w:val="en-US"/>
        </w:rPr>
        <w:t xml:space="preserve">; (ii) regulation and monitoring of conflict-free mineral trade </w:t>
      </w:r>
      <w:r w:rsidRPr="00F02A52">
        <w:rPr>
          <w:lang w:val="en-US"/>
        </w:rPr>
        <w:fldChar w:fldCharType="begin" w:fldLock="1"/>
      </w:r>
      <w:r>
        <w:rPr>
          <w:lang w:val="en-US"/>
        </w:rPr>
        <w:instrText>ADDIN CSL_CITATION { "citationItems" : [ { "id" : "ITEM-1", "itemData" : { "ISSN" : "2271-3646", "author" : [ { "dropping-particle" : "", "family" : "Young", "given" : "S.B.", "non-dropping-particle" : "", "parse-names" : false, "suffix" : "" }, { "dropping-particle" : "", "family" : "Zhe", "given" : "Y.", "non-dropping-particle" : "", "parse-names" : false, "suffix" : "" }, { "dropping-particle" : "", "family" : "Dias", "given" : "G.", "non-dropping-particle" : "", "parse-names" : false, "suffix" : "" } ], "container-title" : "Metallurgical Research &amp; Technology", "id" : "ITEM-1", "issue" : "3", "issued" : { "date-parts" : [ [ "2014", "3", "20" ] ] }, "language" : "en", "page" : "131-136", "publisher" : "EDP Sciences", "title" : "Prospects for sustainability certification of metals", "type" : "article-journal", "volume" : "111" }, "uris" : [ "http://www.mendeley.com/documents/?uuid=5a42695a-c180-4b15-b749-6cf069d340d7" ] } ], "mendeley" : { "formattedCitation" : "(S. B. Young, Zhe, &amp; Dias, 2014)", "plainTextFormattedCitation" : "(S. B. Young, Zhe, &amp; Dias, 2014)", "previouslyFormattedCitation" : "(S. B. Young, Zhe, &amp; Dias, 2014)" }, "properties" : {  }, "schema" : "https://github.com/citation-style-language/schema/raw/master/csl-citation.json" }</w:instrText>
      </w:r>
      <w:r w:rsidRPr="00F02A52">
        <w:rPr>
          <w:lang w:val="en-US"/>
        </w:rPr>
        <w:fldChar w:fldCharType="separate"/>
      </w:r>
      <w:r w:rsidRPr="00F02A52">
        <w:rPr>
          <w:lang w:val="en-US"/>
        </w:rPr>
        <w:t>(Young</w:t>
      </w:r>
      <w:r w:rsidR="004C4CCA">
        <w:rPr>
          <w:i/>
          <w:lang w:val="en-US"/>
        </w:rPr>
        <w:t xml:space="preserve"> et al.</w:t>
      </w:r>
      <w:r w:rsidRPr="00F02A52">
        <w:rPr>
          <w:lang w:val="en-US"/>
        </w:rPr>
        <w:t>, 2014)</w:t>
      </w:r>
      <w:r w:rsidRPr="00F02A52">
        <w:rPr>
          <w:lang w:val="en-US"/>
        </w:rPr>
        <w:fldChar w:fldCharType="end"/>
      </w:r>
      <w:r w:rsidRPr="00F02A52">
        <w:rPr>
          <w:lang w:val="en-US"/>
        </w:rPr>
        <w:t>; and (iii) the adoption of “</w:t>
      </w:r>
      <w:r w:rsidRPr="00F02A52">
        <w:rPr>
          <w:i/>
          <w:lang w:val="en-US"/>
        </w:rPr>
        <w:t>principles for responsible agro-investment</w:t>
      </w:r>
      <w:r w:rsidRPr="00F02A52">
        <w:rPr>
          <w:lang w:val="en-US"/>
        </w:rPr>
        <w:t xml:space="preserve">” </w:t>
      </w:r>
      <w:r w:rsidRPr="00F02A52">
        <w:rPr>
          <w:lang w:val="en-US"/>
        </w:rPr>
        <w:fldChar w:fldCharType="begin" w:fldLock="1"/>
      </w:r>
      <w:r>
        <w:rPr>
          <w:lang w:val="en-US"/>
        </w:rPr>
        <w:instrText>ADDIN CSL_CITATION { "citationItems" : [ { "id" : "ITEM-1", "itemData" : { "DOI" : "10.1596/978-0-8213-8591-3", "ISBN" : "9780821385913", "PMID" : "16502860", "abstract" : "Without reliable information on large-scale investment, it is difficult to determine which of these positions is right or to advise countries on how to minimize the risks associated with such investments while capitalizing on any opportunities. This information is often not available to those affected, key decision makers, or the public. This report aims to overcome this information gap and provide key data needed to facilitate an informed debate about large-scale land acquisition. Its main focus is analytical rather than normative, and its purpose fourfold: Use empirical evidence to inform governments in client countries, especially those with large amounts of land, as well as investors, development partners, and civil society, about what is happening on the ground. Put these events into context and assess their likely long-term impact by identifying global drivers of land supply and demand and highlight how country policies affect land use, household welfare, and distributional outcomes at the local level. Complement the focus on demand for land with a geographically referenced assessment of the supply side, i.e. the availability of potentially suitable agricultural land. Outline options for different actors to minimize risks and capitalize on opportunities to contribute to poverty reduction and economic growth, especially in rural areas. The World Bank recognizes that large scale agricultural investment poses significant challenges which can be addressed successfully only if stakeholders collaborate effectively. Together with FAO, IFAD, UNCTAD and other partners it has formulated seven principles that all involved should adhere to for investments to do no harm, be sustainable, and contribute to development. These principles are summarized in Box 1. ix", "author" : [ { "dropping-particle" : "", "family" : "Deininger", "given" : "Klaus", "non-dropping-particle" : "", "parse-names" : false, "suffix" : "" }, { "dropping-particle" : "", "family" : "Byerlee", "given" : "Derek", "non-dropping-particle" : "", "parse-names" : false, "suffix" : "" } ], "id" : "ITEM-1", "issued" : { "date-parts" : [ [ "2011" ] ] }, "number-of-pages" : "214", "publisher" : "World Bank", "publisher-place" : "Washington, DC", "title" : "Rising Global Interest in Farmland. Can It Yield Sustainable and Equitable Benefits?", "type" : "book" }, "uris" : [ "http://www.mendeley.com/documents/?uuid=7dac0b10-867d-40c3-bd7a-b9dd8cd0142f" ] } ], "mendeley" : { "formattedCitation" : "(Deininger &amp; Byerlee, 2011)", "plainTextFormattedCitation" : "(Deininger &amp; Byerlee, 2011)", "previouslyFormattedCitation" : "(Deininger &amp; Byerlee, 2011)" }, "properties" : {  }, "schema" : "https://github.com/citation-style-language/schema/raw/master/csl-citation.json" }</w:instrText>
      </w:r>
      <w:r w:rsidRPr="00F02A52">
        <w:rPr>
          <w:lang w:val="en-US"/>
        </w:rPr>
        <w:fldChar w:fldCharType="separate"/>
      </w:r>
      <w:r w:rsidRPr="00F02A52">
        <w:rPr>
          <w:lang w:val="en-US"/>
        </w:rPr>
        <w:t>(Deininger &amp; Byerlee, 2011)</w:t>
      </w:r>
      <w:r w:rsidRPr="00F02A52">
        <w:rPr>
          <w:lang w:val="en-US"/>
        </w:rPr>
        <w:fldChar w:fldCharType="end"/>
      </w:r>
      <w:r w:rsidRPr="00F02A52">
        <w:rPr>
          <w:lang w:val="en-US"/>
        </w:rPr>
        <w:t xml:space="preserve">. </w:t>
      </w:r>
    </w:p>
    <w:p w14:paraId="7CC98034" w14:textId="376D4455" w:rsidR="00E97DE0" w:rsidRPr="00F02A52" w:rsidRDefault="00E97DE0" w:rsidP="00E97DE0">
      <w:pPr>
        <w:rPr>
          <w:lang w:val="en-US"/>
        </w:rPr>
      </w:pPr>
      <w:r w:rsidRPr="00F02A52">
        <w:rPr>
          <w:lang w:val="en-US"/>
        </w:rPr>
        <w:t xml:space="preserve">Besides individual policy instruments and their interaction in policy mixes, which are dealt with in Section 6.6.5 below, there are a number of policy-support tools specifically dedicated to checking for consistency between objectives, instruments and potentially adverse impacts from one to another strategy, policy, programme or individual project </w:t>
      </w:r>
      <w:r w:rsidRPr="00F02A52">
        <w:rPr>
          <w:lang w:val="en-US"/>
        </w:rPr>
        <w:fldChar w:fldCharType="begin" w:fldLock="1"/>
      </w:r>
      <w:r>
        <w:rPr>
          <w:lang w:val="en-US"/>
        </w:rPr>
        <w:instrText>ADDIN CSL_CITATION { "citationItems" : [ { "id" : "ITEM-1", "itemData" : { "URL" : "http://ipbes-demo.net/node/139", "accessed" : { "date-parts" : [ [ "2017", "11", "17" ] ] }, "author" : [ { "dropping-particle" : "", "family" : "IPBES", "given" : "", "non-dropping-particle" : "", "parse-names" : false, "suffix" : "" } ], "id" : "ITEM-1", "issued" : { "date-parts" : [ [ "2017" ] ] }, "publisher" : "Intergovernmental Science-policy Platform on Biodiversity and Ecosystem Services", "title" : "Web Portal: Catalogue of Policy Support Tools and Methodologies.", "type" : "webpage" }, "prefix" : "see IPBES web portal on policy support tools: ", "uris" : [ "http://www.mendeley.com/documents/?uuid=ac249ba6-eb1f-42b6-8c45-415f5e8ec1a4" ] } ], "mendeley" : { "formattedCitation" : "(see IPBES web portal on policy support tools: IPBES, 2017)", "plainTextFormattedCitation" : "(see IPBES web portal on policy support tools: IPBES, 2017)", "previouslyFormattedCitation" : "(see IPBES web portal on policy support tools: IPBES, 2017)" }, "properties" : {  }, "schema" : "https://github.com/citation-style-language/schema/raw/master/csl-citation.json" }</w:instrText>
      </w:r>
      <w:r w:rsidRPr="00F02A52">
        <w:rPr>
          <w:lang w:val="en-US"/>
        </w:rPr>
        <w:fldChar w:fldCharType="separate"/>
      </w:r>
      <w:r w:rsidRPr="00F02A52">
        <w:rPr>
          <w:lang w:val="en-US"/>
        </w:rPr>
        <w:t>(see IPBES web portal on policy support tools: IPBES, 2017)</w:t>
      </w:r>
      <w:r w:rsidRPr="00F02A52">
        <w:rPr>
          <w:lang w:val="en-US"/>
        </w:rPr>
        <w:fldChar w:fldCharType="end"/>
      </w:r>
      <w:r w:rsidRPr="00F02A52">
        <w:rPr>
          <w:lang w:val="en-US"/>
        </w:rPr>
        <w:t xml:space="preserve">. Strategic environmental assessment (SEA) and environmental impact assessment (EIA) provide promising options to improve mainstreaming attention for biodiversity and ecosystem services across a wider range of sectors, beyond environment and conservation </w:t>
      </w:r>
      <w:r w:rsidRPr="00F02A52">
        <w:rPr>
          <w:lang w:val="en-US"/>
        </w:rPr>
        <w:fldChar w:fldCharType="begin" w:fldLock="1"/>
      </w:r>
      <w:r>
        <w:rPr>
          <w:lang w:val="en-US"/>
        </w:rPr>
        <w:instrText>ADDIN CSL_CITATION { "citationItems" : [ { "id" : "ITEM-1", "itemData" : { "DOI" : "10.1016/j.eiar.2013.01.004", "ISSN" : "01959255", "abstract" : "The concept of ecosystem services as developed for the Millennium Ecosystem Assessment (MA) is currently the most extensive, international, scientific concept dealing with the interaction between the world's ecosystems and human well-being. The fundamental asset is seen in the relevancy of the concept at the science\u2013policy interface. Albeit, the mainstreaming of ecosystem services into policy making requires a framework that allows the transition of the scientific concept into the rationale of policy making. We hypothesize that the procedure of policy impact assessment is a suitable venue for this transition. This brings up two questions: 1) where in the process of policy impact assessment can ecosystem services be mainstreamed? 2) How can the impact on ecosystem services properly be accounted for? In this paper we distinguish two groups of policy cases: explicit cases directly addressing ecosystem services, and implicit cases of policies that follow other purposes but may have unintended impacts on ecosystem services as a side effect. The second group covers a wide range of policies for which we set out a framework for mainstreaming of ecosystem services. The framework is exemplary designed for the instrument of ex-ante impact assessment at European policy making level. We reveal that the two concepts of the MA and of the European policy impact assessment are indeed compatible, which makes the integration of the ecosystem service concept possible. We conclude that the linkage of the scientifically validated concept of ecosystem services with the policy concept of impact assessment has the potential of improving the credibility of the latter.", "author" : [ { "dropping-particle" : "", "family" : "Helming", "given" : "Katharina", "non-dropping-particle" : "", "parse-names" : false, "suffix" : "" }, { "dropping-particle" : "", "family" : "Diehl", "given" : "Katharina", "non-dropping-particle" : "", "parse-names" : false, "suffix" : "" }, { "dropping-particle" : "", "family" : "Geneletti", "given" : "Davide", "non-dropping-particle" : "", "parse-names" : false, "suffix" : "" }, { "dropping-particle" : "", "family" : "Wiggering", "given" : "Hubert", "non-dropping-particle" : "", "parse-names" : false, "suffix" : "" } ], "container-title" : "Environmental Impact Assessment Review", "id" : "ITEM-1", "issued" : { "date-parts" : [ [ "2013", "4" ] ] }, "page" : "82-87", "title" : "Mainstreaming ecosystem services in European policy impact assessment", "type" : "article-journal", "volume" : "40" }, "uris" : [ "http://www.mendeley.com/documents/?uuid=75816fc6-63e2-48ce-b21b-60a18a21aca8" ] }, { "id" : "ITEM-2", "itemData" : { "DOI" : "10.1016/j.eiar.2012.12.004", "ISSN" : "01959255", "abstract" : "This paper presents a framework for analysing the degree of consideration of sustainability principles in Strategic environmental assessment (SEA), and demonstrates its application to a sample of SEA of Italian urban plans. The framework is based on Gibson's (2006) sustainability principles, which are linked to a number of guidance criteria and eventually to review questions, resulting from an extensive literature review. A total of 71 questions are included in the framework, which gives particular emphasis to key concepts, such as intragenerational and intergenerational equity. The framework was applied to review the Environmental Report of the urban plans of 15 major Italian cities. The results of this review show that, even if sustainability is commonly considered as a pivotal concept, there is still work to be done in order to effectively integrate sustainability principles into SEA. In particular, most of the attention is given to mitigation and compensation measures, rather than to actual attempts to propose more sustainable planning decisions in the first place. Concerning the proposed framework of analysis, further research is required to clarify equity concerns and particularly to identify suitable indicators for operationalizing the concepts of intra/inter-generational equity in decision-making.", "author" : [ { "dropping-particle" : "", "family" : "Lamorgese", "given" : "Lydia", "non-dropping-particle" : "", "parse-names" : false, "suffix" : "" }, { "dropping-particle" : "", "family" : "Geneletti", "given" : "Davide", "non-dropping-particle" : "", "parse-names" : false, "suffix" : "" } ], "container-title" : "Environmental Impact Assessment Review", "id" : "ITEM-2", "issued" : { "date-parts" : [ [ "2013", "9" ] ] }, "page" : "116-126", "title" : "Sustainability principles in strategic environmental assessment: A framework for analysis and examples from Italian urban planning", "type" : "article-journal", "volume" : "42" }, "uris" : [ "http://www.mendeley.com/documents/?uuid=d9d8cde1-02de-4ae2-a53b-9e7cbb8c47d3" ] }, { "id" : "ITEM-3", "itemData" : { "DOI" : "10.1016/j.eiar.2013.02.005", "ISSN" : "01959255", "author" : [ { "dropping-particle" : "", "family" : "Geneletti", "given" : "Davide", "non-dropping-particle" : "", "parse-names" : false, "suffix" : "" } ], "container-title" : "Environmental Impact Assessment Review", "id" : "ITEM-3", "issued" : { "date-parts" : [ [ "2013", "4" ] ] }, "page" : "1-2", "title" : "Ecosystem services in environmental impact assessment and strategic environmental assessment", "type" : "article-journal", "volume" : "40" }, "uris" : [ "http://www.mendeley.com/documents/?uuid=0283270f-fb3f-4645-bb24-cdb547414287" ] } ], "mendeley" : { "formattedCitation" : "(Geneletti, 2013; Helming, Diehl, Geneletti, &amp; Wiggering, 2013; Lamorgese &amp; Geneletti, 2013)", "plainTextFormattedCitation" : "(Geneletti, 2013; Helming, Diehl, Geneletti, &amp; Wiggering, 2013; Lamorgese &amp; Geneletti, 2013)", "previouslyFormattedCitation" : "(Geneletti, 2013; Helming, Diehl, Geneletti, &amp; Wiggering, 2013; Lamorgese &amp; Geneletti, 2013)" }, "properties" : {  }, "schema" : "https://github.com/citation-style-language/schema/raw/master/csl-citation.json" }</w:instrText>
      </w:r>
      <w:r w:rsidRPr="00F02A52">
        <w:rPr>
          <w:lang w:val="en-US"/>
        </w:rPr>
        <w:fldChar w:fldCharType="separate"/>
      </w:r>
      <w:r w:rsidRPr="00F02A52">
        <w:rPr>
          <w:lang w:val="en-US"/>
        </w:rPr>
        <w:t>(Geneletti, 2013; Helming</w:t>
      </w:r>
      <w:r w:rsidR="004C4CCA">
        <w:rPr>
          <w:i/>
          <w:lang w:val="en-US"/>
        </w:rPr>
        <w:t xml:space="preserve"> et al.</w:t>
      </w:r>
      <w:r w:rsidRPr="00F02A52">
        <w:rPr>
          <w:lang w:val="en-US"/>
        </w:rPr>
        <w:t>, 2013; Lamorgese &amp; Geneletti, 2013)</w:t>
      </w:r>
      <w:r w:rsidRPr="00F02A52">
        <w:rPr>
          <w:lang w:val="en-US"/>
        </w:rPr>
        <w:fldChar w:fldCharType="end"/>
      </w:r>
      <w:r w:rsidRPr="00F02A52">
        <w:rPr>
          <w:b/>
          <w:bCs/>
          <w:lang w:val="en-US"/>
        </w:rPr>
        <w:t xml:space="preserve">. </w:t>
      </w:r>
    </w:p>
    <w:p w14:paraId="59484DF0" w14:textId="1F40A0B9" w:rsidR="00E97DE0" w:rsidRPr="00F02A52" w:rsidRDefault="00E97DE0" w:rsidP="000226B2">
      <w:pPr>
        <w:pStyle w:val="Caption"/>
      </w:pPr>
      <w:bookmarkStart w:id="1896" w:name="_Ref495756331"/>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9</w:t>
      </w:r>
      <w:r>
        <w:fldChar w:fldCharType="end"/>
      </w:r>
      <w:bookmarkEnd w:id="1896"/>
      <w:r w:rsidRPr="00F02A52">
        <w:t>: Policy support tools to integrate across sectors and scales: strategic environmental assessment and environmental impact assessment</w:t>
      </w:r>
      <w:r w:rsidR="009D7B0F">
        <w:t>.</w:t>
      </w:r>
    </w:p>
    <w:p w14:paraId="45E2E48D" w14:textId="5617939C" w:rsidR="00E97DE0" w:rsidRPr="00F02A52" w:rsidRDefault="00E97DE0" w:rsidP="00E97DE0">
      <w:pPr>
        <w:spacing w:line="240" w:lineRule="auto"/>
        <w:ind w:right="-118"/>
        <w:rPr>
          <w:sz w:val="20"/>
          <w:szCs w:val="20"/>
          <w:lang w:val="en-US"/>
        </w:rPr>
      </w:pPr>
      <w:r w:rsidRPr="00F02A52">
        <w:rPr>
          <w:sz w:val="20"/>
          <w:szCs w:val="20"/>
          <w:lang w:val="en-US"/>
        </w:rPr>
        <w:t>As a key instrument to ensure good quality of policies, planning and program</w:t>
      </w:r>
      <w:r w:rsidR="00041CA6">
        <w:rPr>
          <w:sz w:val="20"/>
          <w:szCs w:val="20"/>
          <w:lang w:val="en-US"/>
        </w:rPr>
        <w:t>me</w:t>
      </w:r>
      <w:r w:rsidRPr="00F02A52">
        <w:rPr>
          <w:sz w:val="20"/>
          <w:szCs w:val="20"/>
          <w:lang w:val="en-US"/>
        </w:rPr>
        <w:t xml:space="preserve">s, strategic environmental assessment (SEA) has been established in most countries, for example at </w:t>
      </w:r>
      <w:r>
        <w:rPr>
          <w:sz w:val="20"/>
          <w:szCs w:val="20"/>
          <w:lang w:val="en-US"/>
        </w:rPr>
        <w:t>European Union</w:t>
      </w:r>
      <w:r w:rsidRPr="00F02A52">
        <w:rPr>
          <w:sz w:val="20"/>
          <w:szCs w:val="20"/>
          <w:lang w:val="en-US"/>
        </w:rPr>
        <w:t xml:space="preserve"> level through directive 2001/42/EC. In addition, environmental impact assessment (EIA, 2014/52/</w:t>
      </w:r>
      <w:r>
        <w:rPr>
          <w:sz w:val="20"/>
          <w:szCs w:val="20"/>
          <w:lang w:val="en-US"/>
        </w:rPr>
        <w:t>European Union</w:t>
      </w:r>
      <w:r w:rsidRPr="00F02A52">
        <w:rPr>
          <w:sz w:val="20"/>
          <w:szCs w:val="20"/>
          <w:lang w:val="en-US"/>
        </w:rPr>
        <w:t xml:space="preserve">) performs an appraisal of the effects of environmentally relevant public or private projects. Both assessment tools take account of spatial </w:t>
      </w:r>
      <w:r w:rsidRPr="00F02A52">
        <w:rPr>
          <w:sz w:val="20"/>
          <w:szCs w:val="20"/>
          <w:lang w:val="en-US"/>
        </w:rPr>
        <w:lastRenderedPageBreak/>
        <w:t xml:space="preserve">and temporal scales, and provide options for conceptualizing the diverse values of biodiversity. They have a great potential to mainstream biodiversity and </w:t>
      </w:r>
      <w:r>
        <w:rPr>
          <w:sz w:val="20"/>
          <w:szCs w:val="20"/>
          <w:lang w:val="en-US"/>
        </w:rPr>
        <w:t>nature’s contributions to people</w:t>
      </w:r>
      <w:r w:rsidRPr="00F02A52">
        <w:rPr>
          <w:sz w:val="20"/>
          <w:szCs w:val="20"/>
          <w:lang w:val="en-US"/>
        </w:rPr>
        <w:t xml:space="preserve"> by applying assessment, decision and monitoring criteria, and they can highlight development opportunities and potentially warn about negative biodiversity and </w:t>
      </w:r>
      <w:r>
        <w:rPr>
          <w:sz w:val="20"/>
          <w:szCs w:val="20"/>
          <w:lang w:val="en-US"/>
        </w:rPr>
        <w:t>nature’s contributions to people</w:t>
      </w:r>
      <w:r w:rsidRPr="00F02A52">
        <w:rPr>
          <w:lang w:val="en-US"/>
        </w:rPr>
        <w:t xml:space="preserve"> </w:t>
      </w:r>
      <w:r w:rsidRPr="00F02A52">
        <w:rPr>
          <w:sz w:val="20"/>
          <w:szCs w:val="20"/>
          <w:lang w:val="en-US"/>
        </w:rPr>
        <w:t xml:space="preserve">impacts </w:t>
      </w:r>
      <w:r w:rsidRPr="00F02A52">
        <w:rPr>
          <w:sz w:val="20"/>
          <w:szCs w:val="20"/>
          <w:lang w:val="en-US"/>
        </w:rPr>
        <w:fldChar w:fldCharType="begin" w:fldLock="1"/>
      </w:r>
      <w:r>
        <w:rPr>
          <w:sz w:val="20"/>
          <w:szCs w:val="20"/>
          <w:lang w:val="en-US"/>
        </w:rPr>
        <w:instrText>ADDIN CSL_CITATION { "citationItems" : [ { "id" : "ITEM-1", "itemData" : { "DOI" : "10.1016/j.eiar.2013.02.005", "ISSN" : "01959255", "author" : [ { "dropping-particle" : "", "family" : "Geneletti", "given" : "Davide", "non-dropping-particle" : "", "parse-names" : false, "suffix" : "" } ], "container-title" : "Environmental Impact Assessment Review", "id" : "ITEM-1", "issued" : { "date-parts" : [ [ "2013", "4" ] ] }, "page" : "1-2", "title" : "Ecosystem services in environmental impact assessment and strategic environmental assessment", "type" : "article-journal", "volume" : "40" }, "uris" : [ "http://www.mendeley.com/documents/?uuid=0283270f-fb3f-4645-bb24-cdb547414287" ] } ], "mendeley" : { "formattedCitation" : "(Geneletti, 2013)", "plainTextFormattedCitation" : "(Geneletti, 2013)", "previouslyFormattedCitation" : "(Geneletti, 2013)" }, "properties" : {  }, "schema" : "https://github.com/citation-style-language/schema/raw/master/csl-citation.json" }</w:instrText>
      </w:r>
      <w:r w:rsidRPr="00F02A52">
        <w:rPr>
          <w:sz w:val="20"/>
          <w:szCs w:val="20"/>
          <w:lang w:val="en-US"/>
        </w:rPr>
        <w:fldChar w:fldCharType="separate"/>
      </w:r>
      <w:r w:rsidRPr="00F02A52">
        <w:rPr>
          <w:sz w:val="20"/>
          <w:szCs w:val="20"/>
          <w:lang w:val="en-US"/>
        </w:rPr>
        <w:t>(Geneletti, 2013)</w:t>
      </w:r>
      <w:r w:rsidRPr="00F02A52">
        <w:rPr>
          <w:sz w:val="20"/>
          <w:szCs w:val="20"/>
          <w:lang w:val="en-US"/>
        </w:rPr>
        <w:fldChar w:fldCharType="end"/>
      </w:r>
      <w:r w:rsidR="00E14291">
        <w:rPr>
          <w:sz w:val="20"/>
          <w:szCs w:val="20"/>
          <w:lang w:val="en-US"/>
        </w:rPr>
        <w:t xml:space="preserve"> (</w:t>
      </w:r>
      <w:r w:rsidR="00E14291" w:rsidRPr="00E14291">
        <w:rPr>
          <w:b/>
          <w:sz w:val="20"/>
          <w:szCs w:val="20"/>
          <w:lang w:val="en-US"/>
        </w:rPr>
        <w:t>Figure 6.15</w:t>
      </w:r>
      <w:r w:rsidR="00E14291">
        <w:rPr>
          <w:sz w:val="20"/>
          <w:szCs w:val="20"/>
          <w:lang w:val="en-US"/>
        </w:rPr>
        <w:t>)</w:t>
      </w:r>
      <w:r w:rsidRPr="00F02A52">
        <w:rPr>
          <w:sz w:val="20"/>
          <w:szCs w:val="20"/>
          <w:lang w:val="en-US"/>
        </w:rPr>
        <w:t>.</w:t>
      </w:r>
      <w:r w:rsidRPr="00F02A52">
        <w:rPr>
          <w:lang w:val="en-US"/>
        </w:rPr>
        <w:t xml:space="preserve"> </w:t>
      </w:r>
      <w:r w:rsidRPr="00F02A52">
        <w:rPr>
          <w:sz w:val="20"/>
          <w:szCs w:val="20"/>
          <w:lang w:val="en-US"/>
        </w:rPr>
        <w:t xml:space="preserve">Providing a process-oriented assessment framework, strategic environmental assessment could contribute to evaluation of the coherence, synergies and conflicts between different policy sectors using biodiversity and ecosystem services standards and indicators to enable a multidimensional and multi-scale trade-off analysis. Another challenge consists in considering biodiversity and </w:t>
      </w:r>
      <w:r>
        <w:rPr>
          <w:sz w:val="20"/>
          <w:szCs w:val="20"/>
          <w:lang w:val="en-US"/>
        </w:rPr>
        <w:t>nature’s contributions to people</w:t>
      </w:r>
      <w:r w:rsidRPr="00F02A52">
        <w:rPr>
          <w:sz w:val="20"/>
          <w:szCs w:val="20"/>
          <w:lang w:val="en-US"/>
        </w:rPr>
        <w:t xml:space="preserve"> in a transboundary context. Here, the Espoo Convention on Environmental Impact Assessment in a Transboundary Context </w:t>
      </w:r>
      <w:r w:rsidRPr="00F02A52">
        <w:rPr>
          <w:sz w:val="20"/>
          <w:szCs w:val="20"/>
          <w:lang w:val="en-US"/>
        </w:rPr>
        <w:fldChar w:fldCharType="begin" w:fldLock="1"/>
      </w:r>
      <w:r>
        <w:rPr>
          <w:sz w:val="20"/>
          <w:szCs w:val="20"/>
          <w:lang w:val="en-US"/>
        </w:rPr>
        <w:instrText>ADDIN CSL_CITATION { "citationItems" : [ { "id" : "ITEM-1", "itemData" : { "author" : [ { "dropping-particle" : "", "family" : "Glasson", "given" : "J", "non-dropping-particle" : "", "parse-names" : false, "suffix" : "" }, { "dropping-particle" : "", "family" : "Therivel", "given" : "R", "non-dropping-particle" : "", "parse-names" : false, "suffix" : "" }, { "dropping-particle" : "", "family" : "Chadwick", "given" : "A", "non-dropping-particle" : "", "parse-names" : false, "suffix" : "" } ], "edition" : "4th", "id" : "ITEM-1", "issued" : { "date-parts" : [ [ "2013" ] ] }, "number-of-pages" : "416", "publisher" : "Routledge", "publisher-place" : "London and New York", "title" : "Introduction to environmental impact assessment", "type" : "book" }, "uris" : [ "http://www.mendeley.com/documents/?uuid=ff49c837-cb94-46fd-bdbe-dae56b2093a2" ] }, { "id" : "ITEM-2", "itemData" : { "DOI" : "10.1787/9789264008991-en", "ISBN" : "9264008985", "abstract" : "This book brings together the findings of key sector- and media-specific analyses of the environment in the Eastern Europe, Caucasus, and Central Asia (EECCA) area and puts forward a set of indicators to provide a one-stop, concise and up-to-date assessment that is accessible also to a non-specialist audience. It systematically looks at environmental legislation, policies, and institutions; pollution prevention and control; natural resources management; environmental policy integration; financial resources for the environment; environmental information and public awareness; and co-operation on transboundary issues.", "author" : [ { "dropping-particle" : "", "family" : "OECD", "given" : "", "non-dropping-particle" : "", "parse-names" : false, "suffix" : "" } ], "id" : "ITEM-2", "issued" : { "date-parts" : [ [ "2005" ] ] }, "publisher" : "OECD Publishing", "publisher-place" : "Paris", "title" : "Environmental management in Eastern Europe, Caucasus and Central Asia", "type" : "report" }, "uris" : [ "http://www.mendeley.com/documents/?uuid=66ee249a-97cb-45e9-a4f4-7a9fc91c21dc" ] }, { "id" : "ITEM-3", "itemData" : { "author" : [ { "dropping-particle" : "", "family" : "United Nations", "given" : "", "non-dropping-particle" : "", "parse-names" : false, "suffix" : "" } ], "id" : "ITEM-3", "issued" : { "date-parts" : [ [ "1991" ] ] }, "title" : "Convention on environmental impact assessment in a transboundary context", "type" : "legislation" }, "prefix" : "Espoo Convention: ", "uris" : [ "http://www.mendeley.com/documents/?uuid=8d24cb86-ecf1-4743-b786-f3ba8d1371c3" ] } ], "mendeley" : { "formattedCitation" : "(Glasson, Therivel, &amp; Chadwick, 2013; OECD, 2005; Espoo Convention: United Nations, 1991)", "plainTextFormattedCitation" : "(Glasson, Therivel, &amp; Chadwick, 2013; OECD, 2005; Espoo Convention: United Nations, 1991)", "previouslyFormattedCitation" : "(Glasson, Therivel, &amp; Chadwick, 2013; OECD, 2005; Espoo Convention: United Nations, 1991)" }, "properties" : {  }, "schema" : "https://github.com/citation-style-language/schema/raw/master/csl-citation.json" }</w:instrText>
      </w:r>
      <w:r w:rsidRPr="00F02A52">
        <w:rPr>
          <w:sz w:val="20"/>
          <w:szCs w:val="20"/>
          <w:lang w:val="en-US"/>
        </w:rPr>
        <w:fldChar w:fldCharType="separate"/>
      </w:r>
      <w:r w:rsidRPr="00F02A52">
        <w:rPr>
          <w:sz w:val="20"/>
          <w:szCs w:val="20"/>
          <w:lang w:val="en-US"/>
        </w:rPr>
        <w:t>(Glasson</w:t>
      </w:r>
      <w:r w:rsidR="004C4CCA">
        <w:rPr>
          <w:i/>
          <w:sz w:val="20"/>
          <w:szCs w:val="20"/>
          <w:lang w:val="en-US"/>
        </w:rPr>
        <w:t xml:space="preserve"> et al.</w:t>
      </w:r>
      <w:r w:rsidR="004C4CCA" w:rsidRPr="00C95068">
        <w:rPr>
          <w:sz w:val="20"/>
          <w:szCs w:val="20"/>
          <w:lang w:val="en-US"/>
        </w:rPr>
        <w:t>,</w:t>
      </w:r>
      <w:r w:rsidRPr="00F02A52">
        <w:rPr>
          <w:sz w:val="20"/>
          <w:szCs w:val="20"/>
          <w:lang w:val="en-US"/>
        </w:rPr>
        <w:t xml:space="preserve"> 2013; OECD, 2005; United Nations, 1991)</w:t>
      </w:r>
      <w:r w:rsidRPr="00F02A52">
        <w:rPr>
          <w:sz w:val="20"/>
          <w:szCs w:val="20"/>
          <w:lang w:val="en-US"/>
        </w:rPr>
        <w:fldChar w:fldCharType="end"/>
      </w:r>
      <w:r w:rsidRPr="00F02A52">
        <w:rPr>
          <w:sz w:val="20"/>
          <w:szCs w:val="20"/>
          <w:lang w:val="en-US"/>
        </w:rPr>
        <w:t xml:space="preserve"> obliges the 45 ratifying countries to perform an environmental impact assessment of proposed activities on the environment at an early stage of planning. States are obliged to inform and consult others on all major projects that might have a significant adverse environmental impact across boundaries. The integration of biodiversity and ecosystem services in such mutual assessment and information processes could greatly contribute to set standards for critical thresholds or tipping points, delineate impact areas and identify appropriate instruments and actions to avoid environmental degradation.</w:t>
      </w:r>
    </w:p>
    <w:p w14:paraId="2C66D26F" w14:textId="510CBED4" w:rsidR="00E97DE0" w:rsidRPr="00F02A52" w:rsidRDefault="00E97DE0" w:rsidP="00E97DE0">
      <w:pPr>
        <w:spacing w:line="240" w:lineRule="auto"/>
        <w:ind w:right="-118"/>
        <w:rPr>
          <w:sz w:val="20"/>
          <w:szCs w:val="20"/>
          <w:lang w:val="en-US"/>
        </w:rPr>
      </w:pPr>
      <w:r w:rsidRPr="00F02A52">
        <w:rPr>
          <w:sz w:val="20"/>
          <w:szCs w:val="20"/>
          <w:lang w:val="en-US"/>
        </w:rPr>
        <w:t>Strategic environmental assessment and environmental impact assessment frameworks could provide suitable instruments to assess and improve the coherence between different policy sectors and to create synergies considering their direct or indirect impacts on terrestrial, freshwater, marine and coastal systems. Further, they could promote and integrate stakeholder views on the importance of biodiversity and nature’s contributions to people</w:t>
      </w:r>
      <w:r w:rsidRPr="00F02A52">
        <w:rPr>
          <w:lang w:val="en-US"/>
        </w:rPr>
        <w:t xml:space="preserve"> </w:t>
      </w:r>
      <w:r w:rsidRPr="00F02A52">
        <w:rPr>
          <w:sz w:val="20"/>
          <w:szCs w:val="20"/>
          <w:lang w:val="en-US"/>
        </w:rPr>
        <w:fldChar w:fldCharType="begin" w:fldLock="1"/>
      </w:r>
      <w:r>
        <w:rPr>
          <w:sz w:val="20"/>
          <w:szCs w:val="20"/>
          <w:lang w:val="en-US"/>
        </w:rPr>
        <w:instrText>ADDIN CSL_CITATION { "citationItems" : [ { "id" : "ITEM-1", "itemData" : { "ISBN" : "978-0-521-88841-7", "author" : [ { "dropping-particle" : "", "family" : "Slootweg", "given" : "R.", "non-dropping-particle" : "", "parse-names" : false, "suffix" : "" }, { "dropping-particle" : "", "family" : "Rajvanshi", "given" : "A.", "non-dropping-particle" : "", "parse-names" : false, "suffix" : "" }, { "dropping-particle" : "", "family" : "Mathur", "given" : "V.B.", "non-dropping-particle" : "", "parse-names" : false, "suffix" : "" }, { "dropping-particle" : "", "family" : "Kolhoff", "given" : "A.", "non-dropping-particle" : "", "parse-names" : false, "suffix" : "" } ], "id" : "ITEM-1", "issued" : { "date-parts" : [ [ "2009" ] ] }, "publisher" : "Cambridge University Press", "publisher-place" : "Cambridge, New York, Melbourne, Madrid, Cape Town, Singapore, Sao Paulo, Delhi", "title" : "Biodiversity in environmental assessment: enhancing ecosystem services for human well-being", "type" : "book" }, "uris" : [ "http://www.mendeley.com/documents/?uuid=828d06a6-1e1b-45e3-b463-d62be265364b" ] } ], "mendeley" : { "formattedCitation" : "(Slootweg, Rajvanshi, Mathur, &amp; Kolhoff, 2009)", "plainTextFormattedCitation" : "(Slootweg, Rajvanshi, Mathur, &amp; Kolhoff, 2009)", "previouslyFormattedCitation" : "(Slootweg, Rajvanshi, Mathur, &amp; Kolhoff, 2009)" }, "properties" : {  }, "schema" : "https://github.com/citation-style-language/schema/raw/master/csl-citation.json" }</w:instrText>
      </w:r>
      <w:r w:rsidRPr="00F02A52">
        <w:rPr>
          <w:sz w:val="20"/>
          <w:szCs w:val="20"/>
          <w:lang w:val="en-US"/>
        </w:rPr>
        <w:fldChar w:fldCharType="separate"/>
      </w:r>
      <w:r w:rsidRPr="00F02A52">
        <w:rPr>
          <w:sz w:val="20"/>
          <w:szCs w:val="20"/>
          <w:lang w:val="en-US"/>
        </w:rPr>
        <w:t>(Slootweg</w:t>
      </w:r>
      <w:r w:rsidR="004C4CCA">
        <w:rPr>
          <w:i/>
          <w:sz w:val="20"/>
          <w:szCs w:val="20"/>
          <w:lang w:val="en-US"/>
        </w:rPr>
        <w:t xml:space="preserve"> et al.</w:t>
      </w:r>
      <w:r w:rsidRPr="00F02A52">
        <w:rPr>
          <w:sz w:val="20"/>
          <w:szCs w:val="20"/>
          <w:lang w:val="en-US"/>
        </w:rPr>
        <w:t>, 2009)</w:t>
      </w:r>
      <w:r w:rsidRPr="00F02A52">
        <w:rPr>
          <w:sz w:val="20"/>
          <w:szCs w:val="20"/>
          <w:lang w:val="en-US"/>
        </w:rPr>
        <w:fldChar w:fldCharType="end"/>
      </w:r>
      <w:r w:rsidRPr="00F02A52">
        <w:rPr>
          <w:sz w:val="20"/>
          <w:szCs w:val="20"/>
          <w:lang w:val="en-US"/>
        </w:rPr>
        <w:t xml:space="preserve">, and may be combined with information tools and scenario modelling (see </w:t>
      </w:r>
      <w:r w:rsidRPr="00591672">
        <w:rPr>
          <w:sz w:val="20"/>
          <w:szCs w:val="20"/>
          <w:lang w:val="en-US"/>
        </w:rPr>
        <w:t>Chapter 5) to</w:t>
      </w:r>
      <w:r w:rsidRPr="00F02A52">
        <w:rPr>
          <w:sz w:val="20"/>
          <w:szCs w:val="20"/>
          <w:lang w:val="en-US"/>
        </w:rPr>
        <w:t xml:space="preserve"> provide tailored information for different types of actors. However, formal and informal participation needs to be implemented more concisely. Adapted participatory instruments could help to consider different socio-cultural contexts of public and private decision-making in planning and natural resource management. However, the effectiveness of strategic environmental assessment to enhance the consideration of environmental aspects in planning is still debated and seems to be context dependent </w:t>
      </w:r>
      <w:r w:rsidRPr="00F02A52">
        <w:rPr>
          <w:sz w:val="20"/>
          <w:szCs w:val="20"/>
          <w:lang w:val="en-US"/>
        </w:rPr>
        <w:fldChar w:fldCharType="begin" w:fldLock="1"/>
      </w:r>
      <w:r>
        <w:rPr>
          <w:sz w:val="20"/>
          <w:szCs w:val="20"/>
          <w:lang w:val="en-US"/>
        </w:rPr>
        <w:instrText>ADDIN CSL_CITATION { "citationItems" : [ { "id" : "ITEM-1", "itemData" : { "DOI" : "10.1016/j.eiar.2010.01.004", "abstract" : "The central role of impact assessment instruments globally in policy integration initiatives has been cemented in recent years. Associated with this trend, but also reflecting political emphasis on greater accountability in certain policy sectors and a renewed focus on economic competitiveness in Western countries, demand has increased for evidence that these instruments are effective (however defined). Resurgent interest in evaluation has not, however, been accompanied by the conceptual developments required to redress longstanding theoretical problems associated with such activities. In order to sharpen effectiveness evaluation theory for impact assessment instruments this article critically examines the neglected issue of their political constitution. Analytical examples are used to concretely explore the nature and significance of the politicisation of impact assessment. It is argued that raising awareness about the political character of impact assessment instruments, in itself, is a vital step in advancing effectiveness evaluation theory. Broader theoretical lessons on the framing of evaluation research are also drawn from the political analysis. We conclude that, at least within the contemporary research context, learning derived from analysing the meaning and implications of plural interpretations of effectiveness represents the most constructive strategy for advancing impact assessment and policy integration theory.", "author" : [ { "dropping-particle" : "", "family" : "Cashmore", "given" : "Matthew", "non-dropping-particle" : "", "parse-names" : false, "suffix" : "" }, { "dropping-particle" : "", "family" : "Richardson", "given" : "Tim", "non-dropping-particle" : "", "parse-names" : false, "suffix" : "" }, { "dropping-particle" : "", "family" : "Hilding-Ryedvik", "given" : "Tuija", "non-dropping-particle" : "", "parse-names" : false, "suffix" : "" }, { "dropping-particle" : "", "family" : "Emmelin", "given" : "Lars", "non-dropping-particle" : "", "parse-names" : false, "suffix" : "" } ], "container-title" : "Environmental Impact Assessment Review", "id" : "ITEM-1", "issue" : "6", "issued" : { "date-parts" : [ [ "2010" ] ] }, "page" : "371-379", "title" : "Evaluating the effectiveness of impact assessment instruments : Theorising the nature and implications of their political constitution", "type" : "article-journal", "volume" : "30" }, "uris" : [ "http://www.mendeley.com/documents/?uuid=85585bb6-78e0-481e-806a-493d3e2420a3" ] }, { "id" : "ITEM-2", "itemData" : { "DOI" : "10.1016/j.eiar.2007.05.009", "ISBN" : "0195-9255", "abstract" : "The Impact Assessment research community repeatedly asserts that the implementation of Strategic Environmental Assessment (SEA) should take the issue of context into consideration. The primary aim of this paper then is to attempt to give substance to the concept of \"context\" in relation to the implementation of SEA. The second aim is to discuss the relevance of context consciousness and sensitivity in relation to one of the main aims given to SEA implementation i.e. to contribute to the \"integration\" of environmental perspectives in planning processes. Context must be defined in relation to a certain question. In this paper the question in focus is the assumption that SEA implementation will contribute to integration of environmental issues in planning processes. Research results relating to the use of environmental tools, like for example SEA, and experiences of integration efforts, strongly indicate that the use of a single tool like SEA is not enough to achieve this integration. The current \"context free\" normative and procedural assumptions concerning the aim of SEA implementation and \"best practice\" in term of SEA can be criticised on the same grounds as normative and procedural planning theories, as being context free. The assumptions behind the current formulations of the aim and best practice of SEA need to be revisited. A firm empirical and theoretical knowledge and discussion is needed, especially in relation to the issue of context and integration. This paper provides a starting point in this direction. ?? 2007 Elsevier Inc. All rights reserved.", "author" : [ { "dropping-particle" : "", "family" : "Hilding-Rydevik", "given" : "Tuija", "non-dropping-particle" : "", "parse-names" : false, "suffix" : "" }, { "dropping-particle" : "", "family" : "Bjarnad\u00f3ttir", "given" : "Holmfridur", "non-dropping-particle" : "", "parse-names" : false, "suffix" : "" } ], "container-title" : "Environmental Impact Assessment Review", "id" : "ITEM-2", "issue" : "7", "issued" : { "date-parts" : [ [ "2007" ] ] }, "page" : "666-684", "publisher" : "Elsevier Inc.", "title" : "Context awareness and sensitivity in SEA implementation", "type" : "article-journal", "volume" : "27" }, "uris" : [ "http://www.mendeley.com/documents/?uuid=5e3ed2f6-1ee8-4355-888b-0b821a2ccc32" ] } ], "mendeley" : { "formattedCitation" : "(Cashmore, Richardson, Hilding-Ryedvik, &amp; Emmelin, 2010; Hilding-Rydevik &amp; Bjarnad\u00f3ttir, 2007)", "plainTextFormattedCitation" : "(Cashmore, Richardson, Hilding-Ryedvik, &amp; Emmelin, 2010; Hilding-Rydevik &amp; Bjarnad\u00f3ttir, 2007)", "previouslyFormattedCitation" : "(Cashmore, Richardson, Hilding-Ryedvik, &amp; Emmelin, 2010; Hilding-Rydevik &amp; Bjarnad\u00f3ttir, 2007)" }, "properties" : {  }, "schema" : "https://github.com/citation-style-language/schema/raw/master/csl-citation.json" }</w:instrText>
      </w:r>
      <w:r w:rsidRPr="00F02A52">
        <w:rPr>
          <w:sz w:val="20"/>
          <w:szCs w:val="20"/>
          <w:lang w:val="en-US"/>
        </w:rPr>
        <w:fldChar w:fldCharType="separate"/>
      </w:r>
      <w:r w:rsidRPr="00F02A52">
        <w:rPr>
          <w:sz w:val="20"/>
          <w:szCs w:val="20"/>
          <w:lang w:val="en-US"/>
        </w:rPr>
        <w:t>(Cashmore</w:t>
      </w:r>
      <w:r w:rsidR="004C4CCA">
        <w:rPr>
          <w:i/>
          <w:sz w:val="20"/>
          <w:szCs w:val="20"/>
          <w:lang w:val="en-US"/>
        </w:rPr>
        <w:t xml:space="preserve"> et al.</w:t>
      </w:r>
      <w:r w:rsidRPr="00F02A52">
        <w:rPr>
          <w:sz w:val="20"/>
          <w:szCs w:val="20"/>
          <w:lang w:val="en-US"/>
        </w:rPr>
        <w:t>, 2010; Hilding-Rydevik &amp; Bjarnadóttir, 2007)</w:t>
      </w:r>
      <w:r w:rsidRPr="00F02A52">
        <w:rPr>
          <w:sz w:val="20"/>
          <w:szCs w:val="20"/>
          <w:lang w:val="en-US"/>
        </w:rPr>
        <w:fldChar w:fldCharType="end"/>
      </w:r>
      <w:r w:rsidRPr="00F02A52">
        <w:rPr>
          <w:sz w:val="20"/>
          <w:szCs w:val="20"/>
          <w:lang w:val="en-US"/>
        </w:rPr>
        <w:t xml:space="preserve"> (see </w:t>
      </w:r>
      <w:r w:rsidRPr="00591672">
        <w:rPr>
          <w:sz w:val="20"/>
          <w:szCs w:val="20"/>
          <w:lang w:val="en-US"/>
        </w:rPr>
        <w:t>Section 6.6.1).</w:t>
      </w:r>
      <w:r w:rsidRPr="00F02A52">
        <w:rPr>
          <w:sz w:val="20"/>
          <w:szCs w:val="20"/>
          <w:lang w:val="en-US"/>
        </w:rPr>
        <w:t xml:space="preserve"> Further, caution is warranted regarding who assesses policies or projects for whom. As holds for any assessment, independence of those who assess from those who finance, or investors whose projects are being assessed, as well as transparency, legitimacy and credibility, are crucial for the outcomes to be widely accepted </w:t>
      </w:r>
      <w:r w:rsidRPr="00F02A52">
        <w:rPr>
          <w:sz w:val="20"/>
          <w:szCs w:val="20"/>
          <w:lang w:val="en-US"/>
        </w:rPr>
        <w:fldChar w:fldCharType="begin" w:fldLock="1"/>
      </w:r>
      <w:r>
        <w:rPr>
          <w:sz w:val="20"/>
          <w:szCs w:val="20"/>
          <w:lang w:val="en-US"/>
        </w:rPr>
        <w:instrText>ADDIN CSL_CITATION { "citationItems" : [ { "id" : "ITEM-1", "itemData" : { "abstract" : "This chapter argues that choice of scale in scientific assessments of environ- mental changes are not unambiguously defined by biophysical characteris- tics. Nor are they politically neutral. Actors contest spatial, temporal, and jurisdictional levels in the assessment process directly as well as through their influence on decisions about inclusion criteria for issues and sources of information, analytical methods, and rhetorical devices in communica- tion. Moreover, choices of scale have political implications because they focus scrutiny on the activities of, and the impacts on, subsets of actors, who in turn may try to influence scale choices strategically. The power of one group of actors to alter the behavior of another group can be through directly influ- encing the decision making or, more subtly, through shifting the agendas or shaping the contexts in which knowledge is organized or decisions are made. On the other hand, the knowledge produced and shared through the social process of assessment may help build coalitions of interests that make col- lective action more likely. This chapter examines some of the main pathways through which \"politics of scale\" (Brenner 2001; Cox 1998; Meadowcroft 2002; Swyn- gedouw 2000) are reproduced in environmental assessments. The term environmental assessments here means activities involving multiple Chapter 3", "author" : [ { "dropping-particle" : "", "family" : "Lebel", "given" : "Louis", "non-dropping-particle" : "", "parse-names" : false, "suffix" : "" } ], "chapter-number" : "3", "container-title" : "Bridging Scales and Knowledge Systems: Concepts and Applications in Ecosystem Assessments", "editor" : [ { "dropping-particle" : "V.", "family" : "Reid", "given" : "Walter", "non-dropping-particle" : "", "parse-names" : false, "suffix" : "" }, { "dropping-particle" : "", "family" : "Berkes", "given" : "Fikret", "non-dropping-particle" : "", "parse-names" : false, "suffix" : "" }, { "dropping-particle" : "", "family" : "Wilbanks", "given" : "Thomas", "non-dropping-particle" : "", "parse-names" : false, "suffix" : "" }, { "dropping-particle" : "", "family" : "Capistrano", "given" : "Doris", "non-dropping-particle" : "", "parse-names" : false, "suffix" : "" } ], "id" : "ITEM-1", "issued" : { "date-parts" : [ [ "2006" ] ] }, "page" : "37-56", "publisher" : "Island Press", "publisher-place" : "Washhington, DC", "title" : "The Politics of Scale in Environmental Assessments", "type" : "chapter" }, "uris" : [ "http://www.mendeley.com/documents/?uuid=0b99b07d-702a-4f40-b7f0-b64b0f08ad93" ] } ], "mendeley" : { "formattedCitation" : "(Lebel, 2006)", "plainTextFormattedCitation" : "(Lebel, 2006)", "previouslyFormattedCitation" : "(Lebel, 2006)" }, "properties" : {  }, "schema" : "https://github.com/citation-style-language/schema/raw/master/csl-citation.json" }</w:instrText>
      </w:r>
      <w:r w:rsidRPr="00F02A52">
        <w:rPr>
          <w:sz w:val="20"/>
          <w:szCs w:val="20"/>
          <w:lang w:val="en-US"/>
        </w:rPr>
        <w:fldChar w:fldCharType="separate"/>
      </w:r>
      <w:r w:rsidRPr="00F02A52">
        <w:rPr>
          <w:sz w:val="20"/>
          <w:szCs w:val="20"/>
          <w:lang w:val="en-US"/>
        </w:rPr>
        <w:t>(Lebel, 2006)</w:t>
      </w:r>
      <w:r w:rsidRPr="00F02A52">
        <w:rPr>
          <w:sz w:val="20"/>
          <w:szCs w:val="20"/>
          <w:lang w:val="en-US"/>
        </w:rPr>
        <w:fldChar w:fldCharType="end"/>
      </w:r>
      <w:r w:rsidRPr="00F02A52">
        <w:rPr>
          <w:sz w:val="20"/>
          <w:szCs w:val="20"/>
          <w:lang w:val="en-US"/>
        </w:rPr>
        <w:t>.</w:t>
      </w:r>
    </w:p>
    <w:p w14:paraId="2072FA4A" w14:textId="1DF2CD9A" w:rsidR="005D373E" w:rsidRPr="005D373E" w:rsidRDefault="005D373E" w:rsidP="005D373E">
      <w:pPr>
        <w:rPr>
          <w:lang w:val="en-US"/>
        </w:rPr>
      </w:pPr>
      <w:r>
        <w:rPr>
          <w:lang w:eastAsia="en-GB"/>
        </w:rPr>
        <w:lastRenderedPageBreak/>
        <w:drawing>
          <wp:inline distT="0" distB="0" distL="0" distR="0" wp14:anchorId="06C65A80" wp14:editId="523F3648">
            <wp:extent cx="5759450" cy="430974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1"/>
                    <a:stretch>
                      <a:fillRect/>
                    </a:stretch>
                  </pic:blipFill>
                  <pic:spPr>
                    <a:xfrm>
                      <a:off x="0" y="0"/>
                      <a:ext cx="5759450" cy="4309745"/>
                    </a:xfrm>
                    <a:prstGeom prst="rect">
                      <a:avLst/>
                    </a:prstGeom>
                  </pic:spPr>
                </pic:pic>
              </a:graphicData>
            </a:graphic>
          </wp:inline>
        </w:drawing>
      </w:r>
    </w:p>
    <w:p w14:paraId="048DE031" w14:textId="77777777" w:rsidR="00E97DE0" w:rsidRPr="00F02A52" w:rsidRDefault="00E97DE0" w:rsidP="00E97DE0">
      <w:pPr>
        <w:rPr>
          <w:b/>
          <w:sz w:val="20"/>
          <w:szCs w:val="20"/>
          <w:lang w:val="en-US"/>
        </w:rPr>
      </w:pPr>
      <w:r w:rsidRPr="00F02A52">
        <w:rPr>
          <w:b/>
          <w:sz w:val="20"/>
          <w:szCs w:val="20"/>
          <w:lang w:val="en-US"/>
        </w:rPr>
        <w:t>End of Box 6.9</w:t>
      </w:r>
    </w:p>
    <w:p w14:paraId="51DE661B" w14:textId="77777777" w:rsidR="00E97DE0" w:rsidRPr="00F02A52" w:rsidRDefault="00E97DE0" w:rsidP="00E97DE0">
      <w:pPr>
        <w:rPr>
          <w:b/>
          <w:lang w:val="en-US" w:eastAsia="ja-JP"/>
        </w:rPr>
      </w:pPr>
    </w:p>
    <w:p w14:paraId="5BFFFD63" w14:textId="77777777" w:rsidR="00E97DE0" w:rsidRPr="00F02A52" w:rsidRDefault="00E97DE0" w:rsidP="00C12D55">
      <w:pPr>
        <w:pStyle w:val="Heading4"/>
      </w:pPr>
      <w:bookmarkStart w:id="1897" w:name="_Toc519504858"/>
      <w:r w:rsidRPr="00F02A52">
        <w:t>Integration through spatial planning</w:t>
      </w:r>
      <w:bookmarkEnd w:id="1897"/>
    </w:p>
    <w:p w14:paraId="06A8A82B" w14:textId="09DC2233" w:rsidR="00E97DE0" w:rsidRPr="00F02A52" w:rsidRDefault="00E97DE0" w:rsidP="00E97DE0">
      <w:pPr>
        <w:rPr>
          <w:lang w:val="en-US"/>
        </w:rPr>
      </w:pPr>
      <w:r w:rsidRPr="00F02A52">
        <w:rPr>
          <w:lang w:val="en-US"/>
        </w:rPr>
        <w:t xml:space="preserve">Spatial planning is a “[…] </w:t>
      </w:r>
      <w:r w:rsidRPr="00F02A52">
        <w:rPr>
          <w:i/>
          <w:lang w:val="en-US"/>
        </w:rPr>
        <w:t>key instrument for establishing long-term, sustainable frameworks for social, territorial and economic development both within and between countries. Its primary role is to enhance the integration between sectors such as housing, transport, energy and industry, and to improve national and local systems of urban and rural development, also taking into account environmental considerations.</w:t>
      </w:r>
      <w:r w:rsidRPr="00F02A52">
        <w:rPr>
          <w:lang w:val="en-US"/>
        </w:rPr>
        <w:t xml:space="preserve"> […]” </w:t>
      </w:r>
      <w:r w:rsidRPr="00F02A52">
        <w:rPr>
          <w:lang w:val="en-US"/>
        </w:rPr>
        <w:fldChar w:fldCharType="begin" w:fldLock="1"/>
      </w:r>
      <w:r>
        <w:rPr>
          <w:lang w:val="en-US"/>
        </w:rPr>
        <w:instrText>ADDIN CSL_CITATION { "citationItems" : [ { "id" : "ITEM-1", "itemData" : { "author" : [ { "dropping-particle" : "", "family" : "UNECE", "given" : "", "non-dropping-particle" : "", "parse-names" : false, "suffix" : "" } ], "id" : "ITEM-1", "issued" : { "date-parts" : [ [ "2008" ] ] }, "number-of-pages" : "1-56", "publisher" : "United Nations Economic Commission for Europe", "publisher-place" : "Geneva", "title" : "Spatial Planning. Key Instrument for Development and Effective Governance with Special Reference to Countries in Transition", "type" : "report" }, "locator" : "vii", "uris" : [ "http://www.mendeley.com/documents/?uuid=b5a4812e-c728-4515-9bb9-6d8ccf5abaf2" ] } ], "mendeley" : { "formattedCitation" : "(UNECE, 2008, p. vii)", "plainTextFormattedCitation" : "(UNECE, 2008, p. vii)", "previouslyFormattedCitation" : "(UNECE, 2008, p. vii)" }, "properties" : {  }, "schema" : "https://github.com/citation-style-language/schema/raw/master/csl-citation.json" }</w:instrText>
      </w:r>
      <w:r w:rsidRPr="00F02A52">
        <w:rPr>
          <w:lang w:val="en-US"/>
        </w:rPr>
        <w:fldChar w:fldCharType="separate"/>
      </w:r>
      <w:r w:rsidRPr="00F02A52">
        <w:rPr>
          <w:lang w:val="en-US"/>
        </w:rPr>
        <w:t>(UNECE, 2008, p. vii)</w:t>
      </w:r>
      <w:r w:rsidRPr="00F02A52">
        <w:rPr>
          <w:lang w:val="en-US"/>
        </w:rPr>
        <w:fldChar w:fldCharType="end"/>
      </w:r>
      <w:r w:rsidRPr="00F02A52">
        <w:rPr>
          <w:lang w:val="en-US"/>
        </w:rPr>
        <w:t xml:space="preserve">. It usually combines legal and regulatory instruments with more informal instruments. These can be complemented by financial instruments such as the </w:t>
      </w:r>
      <w:r>
        <w:rPr>
          <w:lang w:val="en-US"/>
        </w:rPr>
        <w:t>c</w:t>
      </w:r>
      <w:r w:rsidRPr="00F02A52">
        <w:rPr>
          <w:lang w:val="en-US"/>
        </w:rPr>
        <w:t xml:space="preserve">ommon </w:t>
      </w:r>
      <w:r>
        <w:rPr>
          <w:lang w:val="en-US"/>
        </w:rPr>
        <w:t>a</w:t>
      </w:r>
      <w:r w:rsidRPr="00F02A52">
        <w:rPr>
          <w:lang w:val="en-US"/>
        </w:rPr>
        <w:t xml:space="preserve">gricultural </w:t>
      </w:r>
      <w:r>
        <w:rPr>
          <w:lang w:val="en-US"/>
        </w:rPr>
        <w:t>p</w:t>
      </w:r>
      <w:r w:rsidRPr="00F02A52">
        <w:rPr>
          <w:lang w:val="en-US"/>
        </w:rPr>
        <w:t>olicy (CAP)</w:t>
      </w:r>
      <w:r>
        <w:rPr>
          <w:lang w:val="en-US"/>
        </w:rPr>
        <w:t>,</w:t>
      </w:r>
      <w:r w:rsidRPr="00F02A52">
        <w:rPr>
          <w:lang w:val="en-US"/>
        </w:rPr>
        <w:t xml:space="preserve"> rural development policy</w:t>
      </w:r>
      <w:r w:rsidRPr="00F02A52">
        <w:rPr>
          <w:rStyle w:val="FootnoteReference"/>
          <w:lang w:val="en-US"/>
        </w:rPr>
        <w:footnoteReference w:id="41"/>
      </w:r>
      <w:r w:rsidRPr="00F02A52">
        <w:rPr>
          <w:lang w:val="en-US"/>
        </w:rPr>
        <w:t xml:space="preserve"> and LEADER</w:t>
      </w:r>
      <w:r w:rsidRPr="00F02A52">
        <w:rPr>
          <w:rStyle w:val="FootnoteReference"/>
          <w:lang w:val="en-US"/>
        </w:rPr>
        <w:footnoteReference w:id="42"/>
      </w:r>
      <w:r w:rsidRPr="00F02A52">
        <w:rPr>
          <w:lang w:val="en-US"/>
        </w:rPr>
        <w:t xml:space="preserve"> (see </w:t>
      </w:r>
      <w:r w:rsidRPr="000E7132">
        <w:rPr>
          <w:lang w:val="en-US"/>
        </w:rPr>
        <w:t>Section 6.4).</w:t>
      </w:r>
      <w:r w:rsidRPr="00F02A52">
        <w:rPr>
          <w:lang w:val="en-US"/>
        </w:rPr>
        <w:t xml:space="preserve"> Spatial planning can both positively and negatively influence the conservation and sustainable use of biodiversity and nature’s contributions to people </w:t>
      </w:r>
      <w:r w:rsidRPr="00F02A52">
        <w:rPr>
          <w:lang w:val="en-US"/>
        </w:rPr>
        <w:fldChar w:fldCharType="begin" w:fldLock="1"/>
      </w:r>
      <w:r>
        <w:rPr>
          <w:lang w:val="en-US"/>
        </w:rPr>
        <w:instrText>ADDIN CSL_CITATION { "citationItems" : [ { "id" : "ITEM-1", "itemData" : { "author" : [ { "dropping-particle" : "", "family" : "Haaren", "given" : "Christina", "non-dropping-particle" : "von", "parse-names" : false, "suffix" : "" }, { "dropping-particle" : "", "family" : "Albert", "given" : "C", "non-dropping-particle" : "", "parse-names" : false, "suffix" : "" }, { "dropping-particle" : "", "family" : "Galler", "given" : "C", "non-dropping-particle" : "", "parse-names" : false, "suffix" : "" } ], "container-title" : "Routledge Handbook of Ecosystem Services", "editor" : [ { "dropping-particle" : "", "family" : "Potschin", "given" : "Marion", "non-dropping-particle" : "", "parse-names" : false, "suffix" : "" }, { "dropping-particle" : "", "family" : "Haines-Young", "given" : "Roy H", "non-dropping-particle" : "", "parse-names" : false, "suffix" : "" }, { "dropping-particle" : "", "family" : "Fish", "given" : "Robert", "non-dropping-particle" : "", "parse-names" : false, "suffix" : "" }, { "dropping-particle" : "", "family" : "Turner", "given" : "R Ke", "non-dropping-particle" : "", "parse-names" : false, "suffix" : "" } ], "id" : "ITEM-1", "issued" : { "date-parts" : [ [ "2016" ] ] }, "page" : "568-581", "publisher" : "Routledge", "publisher-place" : "London and New York", "title" : "Spatial and landscape planning: a place for ecosystem services", "type" : "chapter" }, "uris" : [ "http://www.mendeley.com/documents/?uuid=18ab2fd7-ecc2-4949-8e1a-ae0e019dd37f" ] } ], "mendeley" : { "formattedCitation" : "(von Haaren, Albert, &amp; Galler, 2016)", "plainTextFormattedCitation" : "(von Haaren, Albert, &amp; Galler, 2016)", "previouslyFormattedCitation" : "(von Haaren, Albert, &amp; Galler, 2016)" }, "properties" : {  }, "schema" : "https://github.com/citation-style-language/schema/raw/master/csl-citation.json" }</w:instrText>
      </w:r>
      <w:r w:rsidRPr="00F02A52">
        <w:rPr>
          <w:lang w:val="en-US"/>
        </w:rPr>
        <w:fldChar w:fldCharType="separate"/>
      </w:r>
      <w:r w:rsidRPr="00F02A52">
        <w:rPr>
          <w:lang w:val="en-US"/>
        </w:rPr>
        <w:t>(von Haaren</w:t>
      </w:r>
      <w:r w:rsidR="00636DAD">
        <w:rPr>
          <w:i/>
          <w:lang w:val="en-US"/>
        </w:rPr>
        <w:t xml:space="preserve"> et al.</w:t>
      </w:r>
      <w:r w:rsidRPr="00F02A52">
        <w:rPr>
          <w:lang w:val="en-US"/>
        </w:rPr>
        <w:t>, 2016)</w:t>
      </w:r>
      <w:r w:rsidRPr="00F02A52">
        <w:rPr>
          <w:lang w:val="en-US"/>
        </w:rPr>
        <w:fldChar w:fldCharType="end"/>
      </w:r>
      <w:r w:rsidRPr="00F02A52">
        <w:rPr>
          <w:lang w:val="en-US"/>
        </w:rPr>
        <w:t xml:space="preserve">, the key opportunity being its integrative potential through providing a cross-disciplinary view towards more sustainable development </w:t>
      </w:r>
      <w:r w:rsidRPr="00F02A52">
        <w:rPr>
          <w:lang w:val="en-US"/>
        </w:rPr>
        <w:fldChar w:fldCharType="begin" w:fldLock="1"/>
      </w:r>
      <w:r>
        <w:rPr>
          <w:lang w:val="en-US"/>
        </w:rPr>
        <w:instrText>ADDIN CSL_CITATION { "citationItems" : [ { "id" : "ITEM-1", "itemData" : { "author" : [ { "dropping-particle" : "", "family" : "UNECE", "given" : "", "non-dropping-particle" : "", "parse-names" : false, "suffix" : "" } ], "id" : "ITEM-1", "issued" : { "date-parts" : [ [ "2008" ] ] }, "number-of-pages" : "1-56", "publisher" : "United Nations Economic Commission for Europe", "publisher-place" : "Geneva", "title" : "Spatial Planning. Key Instrument for Development and Effective Governance with Special Reference to Countries in Transition", "type" : "report" }, "uris" : [ "http://www.mendeley.com/documents/?uuid=b5a4812e-c728-4515-9bb9-6d8ccf5abaf2" ] }, { "id" : "ITEM-2", "itemData" : { "author" : [ { "dropping-particle" : "", "family" : "Goodstadt", "given" : "Vincent", "non-dropping-particle" : "", "parse-names" : false, "suffix" : "" }, { "dropping-particle" : "", "family" : "Partidario", "given" : "Maria Rosario", "non-dropping-particle" : "", "parse-names" : false, "suffix" : "" }, { "dropping-particle" : "", "family" : "Calcaterra", "given" : "Elisa", "non-dropping-particle" : "", "parse-names" : false, "suffix" : "" }, { "dropping-particle" : "", "family" : "Lorena", "given" : "Leonora", "non-dropping-particle" : "", "parse-names" : false, "suffix" : "" }, { "dropping-particle" : "", "family" : "Ludlow", "given" : "David", "non-dropping-particle" : "", "parse-names" : false, "suffix" : "" }, { "dropping-particle" : "", "family" : "Mader", "given" : "Andre", "non-dropping-particle" : "", "parse-names" : false, "suffix" : "" }, { "dropping-particle" : "", "family" : "Natarajan", "given" : "Lucy", "non-dropping-particle" : "", "parse-names" : false, "suffix" : "" }, { "dropping-particle" : "", "family" : "Robrecht", "given" : "Holger", "non-dropping-particle" : "", "parse-names" : false, "suffix" : "" }, { "dropping-particle" : "", "family" : "Slootweg", "given" : "Roel", "non-dropping-particle" : "", "parse-names" : false, "suffix" : "" } ], "chapter-number" : "6", "container-title" : "TEEB for local and regional policy makers", "id" : "ITEM-2", "issued" : { "date-parts" : [ [ "2012" ] ] }, "page" : "105-123", "title" : "Spatial Planning and Environmental Assessments", "type" : "chapter" }, "uris" : [ "http://www.mendeley.com/documents/?uuid=65e7537f-e781-4226-b69d-63c25c566309" ] }, { "id" : "ITEM-3", "itemData" : { "DOI" : "10.1007/s10531-010-9888-8", "ISSN" : "1572-9710", "abstract" : "Ecosystem services are vital for humans in urban regions. However, urban development poses a great risk for the ability of ecosystems to provide these services. In this paper we first address the most important ecosystem services in functional urban regions in Finland. Well accessible and good quality recreational ecosystem services, for example, provided by urban nature, are an important part of a high-quality living environment and important for public health. Vegetation of urban regions can have a role in carbon dioxide sequestration and thus in climate change mitigation. For instance, estimates of carbon sinks can be compared to total CO2 emissions of an urban region, and the municipality can aim at both increasing carbon sinks and decreasing CO2 emissions with proper land-use planning. Large and contiguous core nature areas, smaller green areas and ecological connections between them are the essence of regional ecological networks and are essential for maintaining interconnected habitats for species and thus biological diversity. Thus, both local and regional level ecological networks are vital for maintaining ecosystem services in urban regions. The impacts of climate change coupled with land-use and land cover change will bring serious challenges for maintaining ecosystem services in urban areas. Although not yet widely used in planning practices, the ecosystem services approach can provide an opportunity for land-use planning to develop ecologically sustainable urban regions. Currently, information on ecosystem services of urban regions is lacking and there is a need to improve the knowledge base for land-use planning.", "author" : [ { "dropping-particle" : "", "family" : "Niemel\u00e4", "given" : "Jari", "non-dropping-particle" : "", "parse-names" : false, "suffix" : "" }, { "dropping-particle" : "", "family" : "Saarela", "given" : "Sanna-Riikka", "non-dropping-particle" : "", "parse-names" : false, "suffix" : "" }, { "dropping-particle" : "", "family" : "S\u00f6derman", "given" : "Tarja", "non-dropping-particle" : "", "parse-names" : false, "suffix" : "" }, { "dropping-particle" : "", "family" : "Kopperoinen", "given" : "Leena", "non-dropping-particle" : "", "parse-names" : false, "suffix" : "" }, { "dropping-particle" : "", "family" : "Yli-Pelkonen", "given" : "Vesa", "non-dropping-particle" : "", "parse-names" : false, "suffix" : "" }, { "dropping-particle" : "", "family" : "V\u00e4re", "given" : "Seija", "non-dropping-particle" : "", "parse-names" : false, "suffix" : "" }, { "dropping-particle" : "", "family" : "Kotze", "given" : "D Johan", "non-dropping-particle" : "", "parse-names" : false, "suffix" : "" } ], "container-title" : "Biodiversity and Conservation", "id" : "ITEM-3", "issue" : "11", "issued" : { "date-parts" : [ [ "2010" ] ] }, "page" : "3225-3243", "title" : "Using the ecosystem services approach for better planning and conservation of urban green spaces: a Finland case study", "type" : "article-journal", "volume" : "19" }, "uris" : [ "http://www.mendeley.com/documents/?uuid=549b743f-06e1-482c-87a2-9bf110f25a24" ] } ], "mendeley" : { "formattedCitation" : "(Goodstadt et al., 2012; Niemel\u00e4 et al., 2010; UNECE, 2008)", "plainTextFormattedCitation" : "(Goodstadt et al., 2012; Niemel\u00e4 et al., 2010; UNECE, 2008)", "previouslyFormattedCitation" : "(Goodstadt et al., 2012; Niemel\u00e4 et al., 2010; UNECE, 2008)" }, "properties" : {  }, "schema" : "https://github.com/citation-style-language/schema/raw/master/csl-citation.json" }</w:instrText>
      </w:r>
      <w:r w:rsidRPr="00F02A52">
        <w:rPr>
          <w:lang w:val="en-US"/>
        </w:rPr>
        <w:fldChar w:fldCharType="separate"/>
      </w:r>
      <w:r w:rsidRPr="00F02A52">
        <w:rPr>
          <w:lang w:val="en-US"/>
        </w:rPr>
        <w:t xml:space="preserve">(Goodstadt </w:t>
      </w:r>
      <w:r w:rsidR="009E3418" w:rsidRPr="009E3418">
        <w:rPr>
          <w:i/>
          <w:lang w:val="en-US"/>
        </w:rPr>
        <w:t>et al.</w:t>
      </w:r>
      <w:r w:rsidRPr="00F02A52">
        <w:rPr>
          <w:lang w:val="en-US"/>
        </w:rPr>
        <w:t xml:space="preserve">, 2012; Niemelä </w:t>
      </w:r>
      <w:r w:rsidR="009E3418" w:rsidRPr="009E3418">
        <w:rPr>
          <w:i/>
          <w:lang w:val="en-US"/>
        </w:rPr>
        <w:t>et al.</w:t>
      </w:r>
      <w:r w:rsidRPr="00F02A52">
        <w:rPr>
          <w:lang w:val="en-US"/>
        </w:rPr>
        <w:t>, 2010; UNECE, 2008)</w:t>
      </w:r>
      <w:r w:rsidRPr="00F02A52">
        <w:rPr>
          <w:lang w:val="en-US"/>
        </w:rPr>
        <w:fldChar w:fldCharType="end"/>
      </w:r>
      <w:r w:rsidRPr="00F02A52">
        <w:rPr>
          <w:lang w:val="en-US"/>
        </w:rPr>
        <w:t xml:space="preserve">. It is increasingly recognized that a social-ecological perspective is key in effective planning due to its potential to include resilience into spatial recommendations </w:t>
      </w:r>
      <w:r w:rsidRPr="00F02A52">
        <w:rPr>
          <w:lang w:val="en-US"/>
        </w:rPr>
        <w:fldChar w:fldCharType="begin" w:fldLock="1"/>
      </w:r>
      <w:r>
        <w:rPr>
          <w:lang w:val="en-US"/>
        </w:rPr>
        <w:instrText>ADDIN CSL_CITATION { "citationItems" : [ { "id" : "ITEM-1", "itemData" : { "DOI" : "10.1016/j.gloenvcha.2006.04.002", "abstract" : "The resilience perspective is increasingly used as an approach for understanding the dynamics of social\u2013ecological systems. This article presents the origin of the resilience perspective and provides an overview of its development to date. With roots in one branch of ecology and the discovery of multiple basins of attraction in ecosystems in the 1960\u2013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u2013ecological systems. Recent advances include understanding of social processes like, social learning and social memory, mental models and knowledge\u2013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author" : [ { "dropping-particle" : "", "family" : "Folke", "given" : "C", "non-dropping-particle" : "", "parse-names" : false, "suffix" : "" } ], "container-title" : "Global environmental change", "id" : "ITEM-1", "issue" : "3", "issued" : { "date-parts" : [ [ "2006" ] ] }, "page" : "253-267", "title" : "Resilience: The emergence of a perspective for social\u2013ecological systems analyses", "type" : "article-journal", "volume" : "16" }, "uris" : [ "http://www.mendeley.com/documents/?uuid=f3198834-bfcb-4eef-810c-6e3c30bd8b85" ] } ], "mendeley" : { "formattedCitation" : "(Folke, 2006)", "plainTextFormattedCitation" : "(Folke, 2006)", "previouslyFormattedCitation" : "(Folke, 2006)" }, "properties" : {  }, "schema" : "https://github.com/citation-style-language/schema/raw/master/csl-citation.json" }</w:instrText>
      </w:r>
      <w:r w:rsidRPr="00F02A52">
        <w:rPr>
          <w:lang w:val="en-US"/>
        </w:rPr>
        <w:fldChar w:fldCharType="separate"/>
      </w:r>
      <w:r w:rsidRPr="00F02A52">
        <w:rPr>
          <w:lang w:val="en-US"/>
        </w:rPr>
        <w:t>(Folke, 2006)</w:t>
      </w:r>
      <w:r w:rsidRPr="00F02A52">
        <w:rPr>
          <w:lang w:val="en-US"/>
        </w:rPr>
        <w:fldChar w:fldCharType="end"/>
      </w:r>
      <w:r w:rsidRPr="00F02A52">
        <w:rPr>
          <w:lang w:val="en-US"/>
        </w:rPr>
        <w:t xml:space="preserve"> and thus to identify and address impacts and trade-offs of policy options and ensure informed decisions for sustainable development </w:t>
      </w:r>
      <w:r w:rsidRPr="00F02A52">
        <w:rPr>
          <w:lang w:val="en-US"/>
        </w:rPr>
        <w:fldChar w:fldCharType="begin" w:fldLock="1"/>
      </w:r>
      <w:r>
        <w:rPr>
          <w:lang w:val="en-US"/>
        </w:rPr>
        <w:instrText>ADDIN CSL_CITATION { "citationItems" : [ { "id" : "ITEM-1", "itemData" : { "DOI" : "10.1371/journal.pbio.0040379", "abstract" : "Despite increasing attention to the human dimension of conservation projects, a rigorous, systematic methodology for planning for ecosystem services has not been developed. This is in part because flows of ecosystem services remain poorly characterized at local-to-regional scales, and their protection has not generally been made a priority. We used a spatially explicit conservation planning framework to explore the trade-offs and opportunities for aligning conservation goals for biodiversity with six ecosystem services (carbon storage, flood control, forage production, outdoor recreation, crop pollination, and water provision) in the Central Coast ecoregion of California, United States. We found weak positive and some weak negative associations between the priority areas for biodiversity conservation and the flows of the six ecosystem services across the ecoregion. Excluding the two agriculture-focused services&amp;#8212;crop pollination and forage production&amp;#8212;eliminates all negative correlations. We compared the degree to which four contrasting conservation network designs protect biodiversity and the flow of the six services. We found that biodiversity conservation protects substantial collateral flows of services. Targeting ecosystem services directly can meet the multiple ecosystem services and biodiversity goals more efficiently but cannot substitute for targeted biodiversity protection (biodiversity losses of 44&amp;#37; relative to targeting biodiversity alone). Strategically targeting only biodiversity plus the four positively associated services offers much promise (relative biodiversity losses of 7&amp;#37;). Here we present an initial analytical framework for integrating biodiversity and ecosystem services in conservation planning and illustrate its application. We found that although there are important potential trade-offs between conservation for biodiversity and for ecosystem services, a systematic planning framework offers scope for identifying valuable synergie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 ] }, "page" : "e379", "title" : "Conservation Planning for Ecosystem Services", "type" : "article-journal", "volume" : "4" }, "uris" : [ "http://www.mendeley.com/documents/?uuid=bc7c919d-0e35-4878-af4c-667f511a7303" ] }, { "id" : "ITEM-2", "itemData" : { "author" : [ { "dropping-particle" : "", "family" : "Goodstadt", "given" : "Vincent", "non-dropping-particle" : "", "parse-names" : false, "suffix" : "" }, { "dropping-particle" : "", "family" : "Partidario", "given" : "Maria Rosario", "non-dropping-particle" : "", "parse-names" : false, "suffix" : "" }, { "dropping-particle" : "", "family" : "Calcaterra", "given" : "Elisa", "non-dropping-particle" : "", "parse-names" : false, "suffix" : "" }, { "dropping-particle" : "", "family" : "Lorena", "given" : "Leonora", "non-dropping-particle" : "", "parse-names" : false, "suffix" : "" }, { "dropping-particle" : "", "family" : "Ludlow", "given" : "David", "non-dropping-particle" : "", "parse-names" : false, "suffix" : "" }, { "dropping-particle" : "", "family" : "Mader", "given" : "Andre", "non-dropping-particle" : "", "parse-names" : false, "suffix" : "" }, { "dropping-particle" : "", "family" : "Natarajan", "given" : "Lucy", "non-dropping-particle" : "", "parse-names" : false, "suffix" : "" }, { "dropping-particle" : "", "family" : "Robrecht", "given" : "Holger", "non-dropping-particle" : "", "parse-names" : false, "suffix" : "" }, { "dropping-particle" : "", "family" : "Slootweg", "given" : "Roel", "non-dropping-particle" : "", "parse-names" : false, "suffix" : "" } ], "chapter-number" : "6", "container-title" : "TEEB for local and regional policy makers", "id" : "ITEM-2", "issued" : { "date-parts" : [ [ "2012" ] ] }, "page" : "105-123", "title" : "Spatial Planning and Environmental Assessments", "type" : "chapter" }, "uris" : [ "http://www.mendeley.com/documents/?uuid=65e7537f-e781-4226-b69d-63c25c566309" ] }, { "id" : "ITEM-3", "itemData" : { "DOI" : "10.1007/s10531-008-9530-1", "ISSN" : "09603115", "abstract" : "The Convention on Biological Diversity (CBD) is a major step forward towards an integrated approach of biodiversity and conservation to sustainable development. The CBD mentions in its preamble the intrinsic value of biological diversity and the ecological, genetic, social, economic, scientific, educational, cultural, recreational and aesthetic values of biological diversity and its components. However, there are still grave implementation deficits in practise on global, European, and national level. Therefore, the following research analyses the extend to which the different values mentioned in the preamble of the CBD are already included into a selection of European and international regulations related to biodiversity and to which extent a condensed amount of the same criteria is applied for comprehensive, transparent, and comparable evaluations. The study reveals that the established European and international biodiversity-related regulations do not sufficiently consider the different values of biodiversity, but also do not relate them to the same incomplete criteria. They still follow the traditional nature conservation approach, which has failed to halt the loss of biodiversity. Democratic participatory processes are needed, which integrate the different measures of Agenda 21 while applying the interdisciplinary evaluation framework of biodiversity for sustainable development. \u00a9 2008 Springer Science+Business Media B.V.", "author" : [ { "dropping-particle" : "", "family" : "Zisenis", "given" : "Marcus", "non-dropping-particle" : "", "parse-names" : false, "suffix" : "" } ], "container-title" : "Biodiversity and Conservation", "id" : "ITEM-3", "issue" : "3", "issued" : { "date-parts" : [ [ "2009" ] ] }, "page" : "639-648", "title" : "To which extent is the interdisciplinary evaluation approach of the CBD reflected in European and international biodiversity-related regulations?", "type" : "article-journal", "volume" : "18" }, "uris" : [ "http://www.mendeley.com/documents/?uuid=be5bd246-66d9-4cf3-8b71-69f4003481f2" ] } ], "mendeley" : { "formattedCitation" : "(Chan, Shaw, Cameron, Underwood, &amp; Daily, 2006; Goodstadt et al., 2012; Zisenis, 2009)", "plainTextFormattedCitation" : "(Chan, Shaw, Cameron, Underwood, &amp; Daily, 2006; Goodstadt et al., 2012; Zisenis, 2009)", "previouslyFormattedCitation" : "(Chan, Shaw, Cameron, Underwood, &amp; Daily, 2006; Goodstadt et al., 2012; Zisenis, 2009)" }, "properties" : {  }, "schema" : "https://github.com/citation-style-language/schema/raw/master/csl-citation.json" }</w:instrText>
      </w:r>
      <w:r w:rsidRPr="00F02A52">
        <w:rPr>
          <w:lang w:val="en-US"/>
        </w:rPr>
        <w:fldChar w:fldCharType="separate"/>
      </w:r>
      <w:r w:rsidRPr="00F02A52">
        <w:rPr>
          <w:lang w:val="en-US"/>
        </w:rPr>
        <w:t>(Chan</w:t>
      </w:r>
      <w:r w:rsidR="00636DAD">
        <w:rPr>
          <w:i/>
          <w:lang w:val="en-US"/>
        </w:rPr>
        <w:t xml:space="preserve"> et al.</w:t>
      </w:r>
      <w:r w:rsidRPr="00F02A52">
        <w:rPr>
          <w:lang w:val="en-US"/>
        </w:rPr>
        <w:t xml:space="preserve">, 2006; Goodstadt </w:t>
      </w:r>
      <w:r w:rsidR="009E3418" w:rsidRPr="009E3418">
        <w:rPr>
          <w:i/>
          <w:lang w:val="en-US"/>
        </w:rPr>
        <w:t>et al.</w:t>
      </w:r>
      <w:r w:rsidRPr="00F02A52">
        <w:rPr>
          <w:lang w:val="en-US"/>
        </w:rPr>
        <w:t>, 2012; Zisenis, 2009)</w:t>
      </w:r>
      <w:r w:rsidRPr="00F02A52">
        <w:rPr>
          <w:lang w:val="en-US"/>
        </w:rPr>
        <w:fldChar w:fldCharType="end"/>
      </w:r>
      <w:r w:rsidRPr="00F02A52">
        <w:rPr>
          <w:lang w:val="en-US"/>
        </w:rPr>
        <w:t>.</w:t>
      </w:r>
    </w:p>
    <w:p w14:paraId="0F482E00" w14:textId="31D8AAAB" w:rsidR="00E97DE0" w:rsidRPr="00F02A52" w:rsidRDefault="00E97DE0" w:rsidP="00E97DE0">
      <w:pPr>
        <w:rPr>
          <w:lang w:val="en-US"/>
        </w:rPr>
      </w:pPr>
      <w:r w:rsidRPr="00F02A52">
        <w:rPr>
          <w:lang w:val="en-US"/>
        </w:rPr>
        <w:t xml:space="preserve">If implemented without consideration of social-ecological implications, planning development can have a substantial negative impact on biodiversity and </w:t>
      </w:r>
      <w:r>
        <w:rPr>
          <w:lang w:val="en-US"/>
        </w:rPr>
        <w:t>nature’s contributions to people</w:t>
      </w:r>
      <w:r w:rsidRPr="00F02A52">
        <w:rPr>
          <w:lang w:val="en-US"/>
        </w:rPr>
        <w:t xml:space="preserve">, for example </w:t>
      </w:r>
      <w:r w:rsidRPr="00F02A52">
        <w:rPr>
          <w:lang w:val="en-US"/>
        </w:rPr>
        <w:lastRenderedPageBreak/>
        <w:t xml:space="preserve">if ecosystem processes and functions are destroyed, landscapes are fragmented or soils are sealed </w:t>
      </w:r>
      <w:r w:rsidRPr="00F02A52">
        <w:rPr>
          <w:lang w:val="en-US"/>
        </w:rPr>
        <w:fldChar w:fldCharType="begin" w:fldLock="1"/>
      </w:r>
      <w:r>
        <w:rPr>
          <w:lang w:val="en-US"/>
        </w:rPr>
        <w:instrText>ADDIN CSL_CITATION { "citationItems" : [ { "id" : "ITEM-1", "itemData" : { "author" : [ { "dropping-particle" : "", "family" : "Forman", "given" : "RTT", "non-dropping-particle" : "", "parse-names" : false, "suffix" : "" }, { "dropping-particle" : "", "family" : "Collinge", "given" : "SK", "non-dropping-particle" : "", "parse-names" : false, "suffix" : "" } ], "container-title" : "Landscape and urban planning", "id" : "ITEM-1", "issue" : "1", "issued" : { "date-parts" : [ [ "1997" ] ] }, "page" : "129-135", "title" : "Nature conserved in changing landscapes with and without spatial planning", "type" : "article-journal", "volume" : "37" }, "uris" : [ "http://www.mendeley.com/documents/?uuid=d23a97aa-cb4f-467c-905f-2582e49f1c42" ] }, { "id" : "ITEM-2", "itemData" : { "DOI" : "10.1023/A:1014475908949", "author" : [ { "dropping-particle" : "", "family" : "Opdam", "given" : "Paul", "non-dropping-particle" : "", "parse-names" : false, "suffix" : "" }, { "dropping-particle" : "", "family" : "Foppen", "given" : "Ruud", "non-dropping-particle" : "", "parse-names" : false, "suffix" : "" }, { "dropping-particle" : "", "family" : "Vos", "given" : "Claire", "non-dropping-particle" : "", "parse-names" : false, "suffix" : "" } ], "container-title" : "Landscape Ecology", "id" : "ITEM-2", "issue" : "8", "issued" : { "date-parts" : [ [ "2002" ] ] }, "page" : "767-779", "title" : "Bridging the gap between ecology and spatial planning", "type" : "article-journal", "volume" : "16" }, "uris" : [ "http://www.mendeley.com/documents/?uuid=3ec5f70c-5c23-44a0-8526-06a5a8cfce12" ] }, { "id" : "ITEM-3", "itemData" : { "DOI" : "http://dx.doi.org/10.1016/j.ecolind.2011.07.019", "ISBN" : "1470-160X", "abstract" : "Most impacts on providing ecosystem services (ESs) are related to land use changes that may cause ecosystem fragmentation and loss of ecosystem functions. Spatial planning, focusing on sustainable landscape development, should consider the local potential for providing ESs as well possible impacts due to land use changes. The results of a large number of recent studies on ES assessment are difficult to replicate and integrate into landscape planning or definition of land use policies. The time and resource constraints, needed in data gathering and analysis, limit local administrations in the concern about ES. Extending the approach of spatially explicit benefit transfer, we present an expert-based estimation of land use potential in providing ES. We enhanced ES estimations related to different land use classes (in terms of \u20ac/ha year) by considering \u201clocal conditions\u201d such as elevation and distance from urban areas, assuming these spatial characteristics can affect ES provisioning. The adaptation for \u201clocal conditions\u201d was performed through expert consultation, using Delphi survey and focus groups, involving 46 experts from 10 Italian research institutions. In detail, we used land cover maps for 1990 and 2000, and aggregated the results on the province scale. The results show spatial pattern of gains and losses in ES values for Italian provinces. The province level of aggregation seems to be effective for dealing with strategic phase of spatial planning. By eliciting possible consequences of land use changes, this knowledge framework may foster strategies for sustainable landscape planning and management.", "author" : [ { "dropping-particle" : "", "family" : "Scolozzi", "given" : "Rocco", "non-dropping-particle" : "", "parse-names" : false, "suffix" : "" }, { "dropping-particle" : "", "family" : "Morri", "given" : "Elisa", "non-dropping-particle" : "", "parse-names" : false, "suffix" : "" }, { "dropping-particle" : "", "family" : "Santolini", "given" : "Riccardo", "non-dropping-particle" : "", "parse-names" : false, "suffix" : "" } ], "container-title" : "Ecological Indicators", "id" : "ITEM-3", "issued" : { "date-parts" : [ [ "2012" ] ] }, "page" : "134-144", "title" : "Delphi-based change assessment in ecosystem service values to support strategic spatial planning in Italian landscapes", "type" : "article-journal", "volume" : "21" }, "uris" : [ "http://www.mendeley.com/documents/?uuid=80268ca1-127d-445b-99dd-46599a0e69f9" ] } ], "mendeley" : { "formattedCitation" : "(Forman &amp; Collinge, 1997; Opdam, Foppen, &amp; Vos, 2002; Scolozzi, Morri, &amp; Santolini, 2012)", "plainTextFormattedCitation" : "(Forman &amp; Collinge, 1997; Opdam, Foppen, &amp; Vos, 2002; Scolozzi, Morri, &amp; Santolini, 2012)", "previouslyFormattedCitation" : "(Forman &amp; Collinge, 1997; Opdam, Foppen, &amp; Vos, 2002; Scolozzi, Morri, &amp; Santolini, 2012)" }, "properties" : {  }, "schema" : "https://github.com/citation-style-language/schema/raw/master/csl-citation.json" }</w:instrText>
      </w:r>
      <w:r w:rsidRPr="00F02A52">
        <w:rPr>
          <w:lang w:val="en-US"/>
        </w:rPr>
        <w:fldChar w:fldCharType="separate"/>
      </w:r>
      <w:r w:rsidRPr="00F02A52">
        <w:rPr>
          <w:lang w:val="en-US"/>
        </w:rPr>
        <w:t>(Forman &amp; Collinge, 1997; Opdam</w:t>
      </w:r>
      <w:r w:rsidR="00636DAD">
        <w:rPr>
          <w:i/>
          <w:lang w:val="en-US"/>
        </w:rPr>
        <w:t xml:space="preserve"> et al.</w:t>
      </w:r>
      <w:r w:rsidRPr="00F02A52">
        <w:rPr>
          <w:lang w:val="en-US"/>
        </w:rPr>
        <w:t>, 2002; Scolozzi</w:t>
      </w:r>
      <w:r w:rsidR="00636DAD">
        <w:rPr>
          <w:i/>
          <w:lang w:val="en-US"/>
        </w:rPr>
        <w:t xml:space="preserve"> et al.</w:t>
      </w:r>
      <w:r w:rsidRPr="00F02A52">
        <w:rPr>
          <w:lang w:val="en-US"/>
        </w:rPr>
        <w:t>, 2012)</w:t>
      </w:r>
      <w:r w:rsidRPr="00F02A52">
        <w:rPr>
          <w:lang w:val="en-US"/>
        </w:rPr>
        <w:fldChar w:fldCharType="end"/>
      </w:r>
      <w:r w:rsidRPr="00F02A52">
        <w:rPr>
          <w:lang w:val="en-US"/>
        </w:rPr>
        <w:t xml:space="preserve">. Conversely, a well-balanced social-ecological spatial planning framework positively affects the provision of biodiversity and nature’s contributions to people and subsequently quality of life, for example by reducing the ecological footprint of cities; enhancing accessibility to, and the cooling effect of, green spaces in urban agglomerations; and overcoming trade-offs from single-sector focused decisions </w:t>
      </w:r>
      <w:r w:rsidRPr="00F02A52">
        <w:rPr>
          <w:lang w:val="en-US"/>
        </w:rPr>
        <w:fldChar w:fldCharType="begin" w:fldLock="1"/>
      </w:r>
      <w:r>
        <w:rPr>
          <w:lang w:val="en-US"/>
        </w:rPr>
        <w:instrText>ADDIN CSL_CITATION { "citationItems" : [ { "id" : "ITEM-1", "itemData" : { "abstract" : "Landscapes generate a wide range of valuable ecosystem services, yet land-use decisions often ignore the value of these services. Using the example of the United Kingdom, we show the significance of land-use change not only for agricultural production but also for emissions and sequestration of greenhouse gases, open-access recreational visits, urban green space, and wild-species diversity. We use spatially explicit models in conjunction with valuation methods to estimate comparable economic values for these services, taking account of climate change impacts. We show that, although decisions that focus solely on agriculture reduce overall ecosystem service values, highly significant value increases can be obtained from targeted planning by incorporating all potential services and their values and that this approach also conserves wild-species diversity.", "author" : [ { "dropping-particle" : "", "family" : "Bateman", "given" : "Ian J", "non-dropping-particle" : "", "parse-names" : false, "suffix" : "" }, { "dropping-particle" : "", "family" : "Harwood", "given" : "Amii R", "non-dropping-particle" : "", "parse-names" : false, "suffix" : "" }, { "dropping-particle" : "", "family" : "Mace", "given" : "Georgina M", "non-dropping-particle" : "", "parse-names" : false, "suffix" : "" }, { "dropping-particle" : "", "family" : "Watson", "given" : "Robert T", "non-dropping-particle" : "", "parse-names" : false, "suffix" : "" }, { "dropping-particle" : "", "family" : "Abson", "given" : "David J", "non-dropping-particle" : "", "parse-names" : false, "suffix" : "" }, { "dropping-particle" : "", "family" : "Andrews", "given" : "Barnaby", "non-dropping-particle" : "", "parse-names" : false, "suffix" : "" }, { "dropping-particle" : "", "family" : "Binner", "given" : "Amy", "non-dropping-particle" : "", "parse-names" : false, "suffix" : "" }, { "dropping-particle" : "", "family" : "Crowe", "given" : "Andrew", "non-dropping-particle" : "", "parse-names" : false, "suffix" : "" }, { "dropping-particle" : "", "family" : "Day", "given" : "Brett H", "non-dropping-particle" : "", "parse-names" : false, "suffix" : "" }, { "dropping-particle" : "", "family" : "Dugdale", "given" : "Steve", "non-dropping-particle" : "", "parse-names" : false, "suffix" : "" }, { "dropping-particle" : "", "family" : "Fezzi", "given" : "Carlo", "non-dropping-particle" : "", "parse-names" : false, "suffix" : "" }, { "dropping-particle" : "", "family" : "Foden", "given" : "Jo", "non-dropping-particle" : "", "parse-names" : false, "suffix" : "" }, { "dropping-particle" : "", "family" : "Hadley", "given" : "David", "non-dropping-particle" : "", "parse-names" : false, "suffix" : "" }, { "dropping-particle" : "", "family" : "Haines-Young", "given" : "Roy", "non-dropping-particle" : "", "parse-names" : false, "suffix" : "" }, { "dropping-particle" : "", "family" : "Hulme", "given" : "Mark", "non-dropping-particle" : "", "parse-names" : false, "suffix" : "" }, { "dropping-particle" : "", "family" : "Kontoleon", "given" : "Andreas", "non-dropping-particle" : "", "parse-names" : false, "suffix" : "" }, { "dropping-particle" : "", "family" : "Lovett", "given" : "Andrew A", "non-dropping-particle" : "", "parse-names" : false, "suffix" : "" }, { "dropping-particle" : "", "family" : "Munday", "given" : "Paul", "non-dropping-particle" : "", "parse-names" : false, "suffix" : "" }, { "dropping-particle" : "", "family" : "Pascual", "given" : "Unai", "non-dropping-particle" : "", "parse-names" : false, "suffix" : "" }, { "dropping-particle" : "", "family" : "Paterson", "given" : "James", "non-dropping-particle" : "", "parse-names" : false, "suffix" : "" }, { "dropping-particle" : "", "family" : "Perino", "given" : "Grischa", "non-dropping-particle" : "", "parse-names" : false, "suffix" : "" }, { "dropping-particle" : "", "family" : "Sen", "given" : "Antara", "non-dropping-particle" : "", "parse-names" : false, "suffix" : "" }, { "dropping-particle" : "", "family" : "Siriwardena", "given" : "Gavin", "non-dropping-particle" : "", "parse-names" : false, "suffix" : "" }, { "dropping-particle" : "", "family" : "Soest", "given" : "Daan", "non-dropping-particle" : "van", "parse-names" : false, "suffix" : "" }, { "dropping-particle" : "", "family" : "Termansen", "given" : "Mette", "non-dropping-particle" : "", "parse-names" : false, "suffix" : "" } ], "container-title" : "Science", "id" : "ITEM-1", "issue" : "6141", "issued" : { "date-parts" : [ [ "2013" ] ] }, "note" : "10.1126/science.1234379", "page" : "45-50", "title" : "Bringing Ecosystem Services into Economic Decision-Making: Land Use in the United Kingdom", "type" : "article-journal", "volume" : "341" }, "uris" : [ "http://www.mendeley.com/documents/?uuid=7f972412-1208-4c40-b631-ba2a2434a610" ] }, { "id" : "ITEM-2", "itemData" : { "author" : [ { "dropping-particle" : "", "family" : "TEEB", "given" : "", "non-dropping-particle" : "", "parse-names" : false, "suffix" : "" } ], "id" : "ITEM-2", "issued" : { "date-parts" : [ [ "2011" ] ] }, "publisher" : "The Economics of Ecosystems and Biodiversity", "title" : "TEEB Manual for Cities: Ecosystem Services in Urban Management", "type" : "report" }, "uris" : [ "http://www.mendeley.com/documents/?uuid=86fe8e3a-ad81-49ee-b6ac-d69db1ffbc00" ] } ], "mendeley" : { "formattedCitation" : "(Bateman et al., 2013; TEEB, 2011a)", "plainTextFormattedCitation" : "(Bateman et al., 2013; TEEB, 2011a)", "previouslyFormattedCitation" : "(Bateman et al., 2013; TEEB, 2011a)" }, "properties" : {  }, "schema" : "https://github.com/citation-style-language/schema/raw/master/csl-citation.json" }</w:instrText>
      </w:r>
      <w:r w:rsidRPr="00F02A52">
        <w:rPr>
          <w:lang w:val="en-US"/>
        </w:rPr>
        <w:fldChar w:fldCharType="separate"/>
      </w:r>
      <w:r w:rsidRPr="00F02A52">
        <w:rPr>
          <w:lang w:val="en-US"/>
        </w:rPr>
        <w:t xml:space="preserve">(Bateman </w:t>
      </w:r>
      <w:r w:rsidR="009E3418" w:rsidRPr="009E3418">
        <w:rPr>
          <w:i/>
          <w:lang w:val="en-US"/>
        </w:rPr>
        <w:t>et al.</w:t>
      </w:r>
      <w:r w:rsidRPr="00F02A52">
        <w:rPr>
          <w:lang w:val="en-US"/>
        </w:rPr>
        <w:t>, 2013; TEEB, 2011a)</w:t>
      </w:r>
      <w:r w:rsidRPr="00F02A52">
        <w:rPr>
          <w:lang w:val="en-US"/>
        </w:rPr>
        <w:fldChar w:fldCharType="end"/>
      </w:r>
      <w:r w:rsidRPr="00F02A52">
        <w:rPr>
          <w:lang w:val="en-US"/>
        </w:rPr>
        <w:t xml:space="preserve">. A case in point are urban areas, which illustrate contrasting urbanization trends and examples of emerging science–policy linkages for improving urban landscapes for human health and quality of life. Cities increasingly engage in protecting and enhancing the capacity of their ecosystems to meet urban resident needs, for example through novel management systems in Stockholm, civic engagement in Berlin, and a shift towards nature-based flood mitigation in Rotterdam </w:t>
      </w:r>
      <w:r w:rsidRPr="00F02A52">
        <w:rPr>
          <w:lang w:val="en-US"/>
        </w:rPr>
        <w:fldChar w:fldCharType="begin" w:fldLock="1"/>
      </w:r>
      <w:r>
        <w:rPr>
          <w:lang w:val="en-US"/>
        </w:rPr>
        <w:instrText>ADDIN CSL_CITATION { "citationItems" : [ { "id" : "ITEM-1", "itemData" : { "DOI" : "10.1007/s13280-014-0505-z", "ISBN" : "0044-7447 (Print)\\r0044-7447 (Linking)", "ISSN" : "00447447", "PMID" : "24740615", "abstract" : "Urban futures that are more resilient and sustainable require an integrated social-ecological system approach to urban policymaking, planning, management, and governance. In this article, we introduce the Urban Biodiversity and Ecosystem Services (URBES) and the Cities and Biodiversity Outlook (CBO) Projects as new social-ecological contributions to research and practice on emerging urban resilience and ecosystem services. We provide an overview of the projects and present global urbanization trends and their effects on ecosystems and biodiversity, as a context for new knowledge generated in the URBES case-study cities, including Berlin, New York, Rotterdam, Barcelona, and Stockholm. The cities represent contrasting urbanization trends and examples of emerging science-policy linkages for improving urban landscapes for human health and well-being. In addition, we highlight 10 key messages of the global CBO assessment as a knowledge platform for urban leaders to incorporate state-of-the-art science on URBES into decision-making for sustainable and resilient urban development.", "author" : [ { "dropping-particle" : "", "family" : "Schewenius", "given" : "Maria", "non-dropping-particle" : "", "parse-names" : false, "suffix" : "" }, { "dropping-particle" : "", "family" : "McPhearson", "given" : "Timon", "non-dropping-particle" : "", "parse-names" : false, "suffix" : "" }, { "dropping-particle" : "", "family" : "Elmqvist", "given" : "Thomas", "non-dropping-particle" : "", "parse-names" : false, "suffix" : "" } ], "container-title" : "Ambio", "id" : "ITEM-1", "issue" : "4", "issued" : { "date-parts" : [ [ "2014" ] ] }, "page" : "434-444", "title" : "Opportunities for increasing resilience and sustainability of urban social-ecological systems: Insights from the URBES and the cities and biodiversity outlook projects", "type" : "article-journal", "volume" : "43" }, "uris" : [ "http://www.mendeley.com/documents/?uuid=ae83273e-7d2d-4070-9605-993013240e13" ] } ], "mendeley" : { "formattedCitation" : "(Schewenius, McPhearson, &amp; Elmqvist, 2014)", "plainTextFormattedCitation" : "(Schewenius, McPhearson, &amp; Elmqvist, 2014)", "previouslyFormattedCitation" : "(Schewenius, McPhearson, &amp; Elmqvist, 2014)" }, "properties" : {  }, "schema" : "https://github.com/citation-style-language/schema/raw/master/csl-citation.json" }</w:instrText>
      </w:r>
      <w:r w:rsidRPr="00F02A52">
        <w:rPr>
          <w:lang w:val="en-US"/>
        </w:rPr>
        <w:fldChar w:fldCharType="separate"/>
      </w:r>
      <w:r w:rsidRPr="00F02A52">
        <w:rPr>
          <w:lang w:val="en-US"/>
        </w:rPr>
        <w:t>(Schewenius</w:t>
      </w:r>
      <w:r w:rsidR="00636DAD">
        <w:rPr>
          <w:i/>
          <w:lang w:val="en-US"/>
        </w:rPr>
        <w:t xml:space="preserve"> et al.</w:t>
      </w:r>
      <w:r w:rsidRPr="00F02A52">
        <w:rPr>
          <w:lang w:val="en-US"/>
        </w:rPr>
        <w:t>, 2014)</w:t>
      </w:r>
      <w:r w:rsidRPr="00F02A52">
        <w:rPr>
          <w:lang w:val="en-US"/>
        </w:rPr>
        <w:fldChar w:fldCharType="end"/>
      </w:r>
      <w:r w:rsidRPr="00F02A52">
        <w:rPr>
          <w:lang w:val="en-US"/>
        </w:rPr>
        <w:t xml:space="preserve">. Urban planning has particular responsibilities to ensure biodiversity protection and </w:t>
      </w:r>
      <w:r>
        <w:rPr>
          <w:lang w:val="en-US"/>
        </w:rPr>
        <w:t>nature’s contributions to people</w:t>
      </w:r>
      <w:r w:rsidRPr="00F02A52">
        <w:rPr>
          <w:lang w:val="en-US"/>
        </w:rPr>
        <w:t xml:space="preserve"> delivery today and in the future to enhance the quality of life of an increasing number of urban dwellers </w:t>
      </w:r>
      <w:r w:rsidRPr="00F02A52">
        <w:rPr>
          <w:lang w:val="en-US"/>
        </w:rPr>
        <w:fldChar w:fldCharType="begin" w:fldLock="1"/>
      </w:r>
      <w:r>
        <w:rPr>
          <w:lang w:val="en-US"/>
        </w:rPr>
        <w:instrText>ADDIN CSL_CITATION { "citationItems" : [ { "id" : "ITEM-1", "itemData" : { "DOI" : "10.1016/j.ecolecon.2012.08.019", "ISSN" : "09218009", "abstract" : "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u2010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fies a range of economic costs and socio\u2010cultural impacts that can derive from their loss. We conclude by identifying knowledge gaps and challenges for the research agenda on ecosystem services provided in urban areas.", "author" : [ { "dropping-particle" : "", "family" : "G\u00f3mez-Baggethun", "given" : "Erik", "non-dropping-particle" : "", "parse-names" : false, "suffix" : "" }, { "dropping-particle" : "", "family" : "Barton", "given" : "David N.", "non-dropping-particle" : "", "parse-names" : false, "suffix" : "" } ], "container-title" : "Ecological Economics", "id" : "ITEM-1", "issued" : { "date-parts" : [ [ "2013", "2" ] ] }, "page" : "235-245", "title" : "Classifying and valuing ecosystem services for urban planning", "type" : "article-journal", "volume" : "86" }, "uris" : [ "http://www.mendeley.com/documents/?uuid=c3cb1a9e-c337-419e-8d6c-940c3371b9ee" ] } ], "mendeley" : { "formattedCitation" : "(G\u00f3mez-Baggethun &amp; Barton, 2013)", "plainTextFormattedCitation" : "(G\u00f3mez-Baggethun &amp; Barton, 2013)", "previouslyFormattedCitation" : "(G\u00f3mez-Baggethun &amp; Barton, 2013)" }, "properties" : {  }, "schema" : "https://github.com/citation-style-language/schema/raw/master/csl-citation.json" }</w:instrText>
      </w:r>
      <w:r w:rsidRPr="00F02A52">
        <w:rPr>
          <w:lang w:val="en-US"/>
        </w:rPr>
        <w:fldChar w:fldCharType="separate"/>
      </w:r>
      <w:r w:rsidRPr="00F02A52">
        <w:rPr>
          <w:lang w:val="en-US"/>
        </w:rPr>
        <w:t>(Gómez-Baggethun &amp; Barton, 2013)</w:t>
      </w:r>
      <w:r w:rsidRPr="00F02A52">
        <w:rPr>
          <w:lang w:val="en-US"/>
        </w:rPr>
        <w:fldChar w:fldCharType="end"/>
      </w:r>
      <w:r w:rsidRPr="00F02A52">
        <w:rPr>
          <w:lang w:val="en-US"/>
        </w:rPr>
        <w:t xml:space="preserve">. It can help to avoid costs in nature’s contributions to people impairments and identifying safe-to-fail strategies or probes that will allow the nature of emergent possibilities to become more visible </w:t>
      </w:r>
      <w:r w:rsidRPr="00F02A52">
        <w:rPr>
          <w:lang w:val="en-US"/>
        </w:rPr>
        <w:fldChar w:fldCharType="begin" w:fldLock="1"/>
      </w:r>
      <w:r>
        <w:rPr>
          <w:lang w:val="en-US"/>
        </w:rPr>
        <w:instrText>ADDIN CSL_CITATION { "citationItems" : [ { "id" : "ITEM-1", "itemData" : { "DOI" : "http://dx.doi.org/10.1016/j.landurbplan.2014.01.020", "ISBN" : "0169-2046", "author" : [ { "dropping-particle" : "", "family" : "Ahern", "given" : "Jack", "non-dropping-particle" : "", "parse-names" : false, "suffix" : "" }, { "dropping-particle" : "", "family" : "Cilliers", "given" : "Sarel", "non-dropping-particle" : "", "parse-names" : false, "suffix" : "" }, { "dropping-particle" : "", "family" : "Niemel\u00e4", "given" : "Jari", "non-dropping-particle" : "", "parse-names" : false, "suffix" : "" } ], "container-title" : "Landscape and Urban Planning", "id" : "ITEM-1", "issued" : { "date-parts" : [ [ "2014" ] ] }, "page" : "254-259", "title" : "The concept of ecosystem services in adaptive urban planning and design: A framework for supporting innovation", "type" : "article-journal", "volume" : "125" }, "uris" : [ "http://www.mendeley.com/documents/?uuid=47308d2a-baa1-4826-ba7c-00609c9dc22a" ] }, { "id" : "ITEM-2", "itemData" : { "DOI" : "10.1007/s10531-010-9888-8", "ISSN" : "1572-9710", "abstract" : "Ecosystem services are vital for humans in urban regions. However, urban development poses a great risk for the ability of ecosystems to provide these services. In this paper we first address the most important ecosystem services in functional urban regions in Finland. Well accessible and good quality recreational ecosystem services, for example, provided by urban nature, are an important part of a high-quality living environment and important for public health. Vegetation of urban regions can have a role in carbon dioxide sequestration and thus in climate change mitigation. For instance, estimates of carbon sinks can be compared to total CO2 emissions of an urban region, and the municipality can aim at both increasing carbon sinks and decreasing CO2 emissions with proper land-use planning. Large and contiguous core nature areas, smaller green areas and ecological connections between them are the essence of regional ecological networks and are essential for maintaining interconnected habitats for species and thus biological diversity. Thus, both local and regional level ecological networks are vital for maintaining ecosystem services in urban regions. The impacts of climate change coupled with land-use and land cover change will bring serious challenges for maintaining ecosystem services in urban areas. Although not yet widely used in planning practices, the ecosystem services approach can provide an opportunity for land-use planning to develop ecologically sustainable urban regions. Currently, information on ecosystem services of urban regions is lacking and there is a need to improve the knowledge base for land-use planning.", "author" : [ { "dropping-particle" : "", "family" : "Niemel\u00e4", "given" : "Jari", "non-dropping-particle" : "", "parse-names" : false, "suffix" : "" }, { "dropping-particle" : "", "family" : "Saarela", "given" : "Sanna-Riikka", "non-dropping-particle" : "", "parse-names" : false, "suffix" : "" }, { "dropping-particle" : "", "family" : "S\u00f6derman", "given" : "Tarja", "non-dropping-particle" : "", "parse-names" : false, "suffix" : "" }, { "dropping-particle" : "", "family" : "Kopperoinen", "given" : "Leena", "non-dropping-particle" : "", "parse-names" : false, "suffix" : "" }, { "dropping-particle" : "", "family" : "Yli-Pelkonen", "given" : "Vesa", "non-dropping-particle" : "", "parse-names" : false, "suffix" : "" }, { "dropping-particle" : "", "family" : "V\u00e4re", "given" : "Seija", "non-dropping-particle" : "", "parse-names" : false, "suffix" : "" }, { "dropping-particle" : "", "family" : "Kotze", "given" : "D Johan", "non-dropping-particle" : "", "parse-names" : false, "suffix" : "" } ], "container-title" : "Biodiversity and Conservation", "id" : "ITEM-2", "issue" : "11", "issued" : { "date-parts" : [ [ "2010" ] ] }, "page" : "3225-3243", "title" : "Using the ecosystem services approach for better planning and conservation of urban green spaces: a Finland case study", "type" : "article-journal", "volume" : "19" }, "uris" : [ "http://www.mendeley.com/documents/?uuid=549b743f-06e1-482c-87a2-9bf110f25a24" ] }, { "id" : "ITEM-3", "itemData" : { "DOI" : "10.1016/j.landurbplan.2012.10.011", "ISSN" : "01692046", "author" : [ { "dropping-particle" : "", "family" : "Gr\u00eat-Regamey", "given" : "Adrienne", "non-dropping-particle" : "", "parse-names" : false, "suffix" : "" }, { "dropping-particle" : "", "family" : "Celio", "given" : "Enrico", "non-dropping-particle" : "", "parse-names" : false, "suffix" : "" }, { "dropping-particle" : "", "family" : "Klein", "given" : "Thomas M.", "non-dropping-particle" : "", "parse-names" : false, "suffix" : "" }, { "dropping-particle" : "", "family" : "Wissen Hayek", "given" : "Ulrike", "non-dropping-particle" : "", "parse-names" : false, "suffix" : "" } ], "container-title" : "Landscape and Urban Planning", "id" : "ITEM-3", "issue" : "1", "issued" : { "date-parts" : [ [ "2013", "1" ] ] }, "page" : "107-116", "title" : "Understanding ecosystem services trade-offs with interactive procedural modeling for sustainable urban planning", "type" : "article-journal", "volume" : "109" }, "uris" : [ "http://www.mendeley.com/documents/?uuid=48e5de54-3c2e-4f05-b370-c9e2385ab128" ] } ], "mendeley" : { "formattedCitation" : "(Ahern, Cilliers, &amp; Niemel\u00e4, 2014; Gr\u00eat-Regamey, Celio, Klein, &amp; Wissen Hayek, 2013; Niemel\u00e4 et al., 2010)", "plainTextFormattedCitation" : "(Ahern, Cilliers, &amp; Niemel\u00e4, 2014; Gr\u00eat-Regamey, Celio, Klein, &amp; Wissen Hayek, 2013; Niemel\u00e4 et al., 2010)", "previouslyFormattedCitation" : "(Ahern, Cilliers, &amp; Niemel\u00e4, 2014; Gr\u00eat-Regamey, Celio, Klein, &amp; Wissen Hayek, 2013; Niemel\u00e4 et al., 2010)" }, "properties" : {  }, "schema" : "https://github.com/citation-style-language/schema/raw/master/csl-citation.json" }</w:instrText>
      </w:r>
      <w:r w:rsidRPr="00F02A52">
        <w:rPr>
          <w:lang w:val="en-US"/>
        </w:rPr>
        <w:fldChar w:fldCharType="separate"/>
      </w:r>
      <w:r w:rsidRPr="00F02A52">
        <w:rPr>
          <w:lang w:val="en-US"/>
        </w:rPr>
        <w:t>(Ahern</w:t>
      </w:r>
      <w:r w:rsidR="00636DAD">
        <w:rPr>
          <w:i/>
          <w:lang w:val="en-US"/>
        </w:rPr>
        <w:t xml:space="preserve"> et al.</w:t>
      </w:r>
      <w:r w:rsidRPr="00F02A52">
        <w:rPr>
          <w:lang w:val="en-US"/>
        </w:rPr>
        <w:t>, 2014; Grêt-Regamey</w:t>
      </w:r>
      <w:r w:rsidR="00636DAD">
        <w:rPr>
          <w:i/>
          <w:lang w:val="en-US"/>
        </w:rPr>
        <w:t xml:space="preserve"> et al.</w:t>
      </w:r>
      <w:r w:rsidRPr="00F02A52">
        <w:rPr>
          <w:lang w:val="en-US"/>
        </w:rPr>
        <w:t xml:space="preserve">, 2013; Niemelä </w:t>
      </w:r>
      <w:r w:rsidR="009E3418" w:rsidRPr="009E3418">
        <w:rPr>
          <w:i/>
          <w:lang w:val="en-US"/>
        </w:rPr>
        <w:t>et al.</w:t>
      </w:r>
      <w:r w:rsidRPr="00F02A52">
        <w:rPr>
          <w:lang w:val="en-US"/>
        </w:rPr>
        <w:t>, 2010)</w:t>
      </w:r>
      <w:r w:rsidRPr="00F02A52">
        <w:rPr>
          <w:lang w:val="en-US"/>
        </w:rPr>
        <w:fldChar w:fldCharType="end"/>
      </w:r>
      <w:r w:rsidRPr="00F02A52">
        <w:rPr>
          <w:lang w:val="en-US"/>
        </w:rPr>
        <w:t xml:space="preserve">. Concepts such as green infrastructure help to identify and communicate the benefits which conserving and sustainably using biodiversity and nature’s contributions to people have for nature and human well-being </w:t>
      </w:r>
      <w:r w:rsidRPr="00F02A52">
        <w:rPr>
          <w:lang w:val="en-US"/>
        </w:rPr>
        <w:fldChar w:fldCharType="begin" w:fldLock="1"/>
      </w:r>
      <w:r>
        <w:rPr>
          <w:lang w:val="en-US"/>
        </w:rPr>
        <w:instrText>ADDIN CSL_CITATION { "citationItems" : [ { "id" : "ITEM-1", "itemData" : { "DOI" : "10.1016/j.landurbplan.2007.02.001", "ISSN" : "01692046", "author" : [ { "dropping-particle" : "", "family" : "Tzoulas", "given" : "Konstantinos", "non-dropping-particle" : "", "parse-names" : false, "suffix" : "" }, { "dropping-particle" : "", "family" : "Korpela", "given" : "Kalevi", "non-dropping-particle" : "", "parse-names" : false, "suffix" : "" }, { "dropping-particle" : "", "family" : "Venn", "given" : "Stephen", "non-dropping-particle" : "", "parse-names" : false, "suffix" : "" }, { "dropping-particle" : "", "family" : "Yli-Pelkonen", "given" : "Vesa", "non-dropping-particle" : "", "parse-names" : false, "suffix" : "" }, { "dropping-particle" : "", "family" : "Ka\u017amierczak", "given" : "Aleksandra", "non-dropping-particle" : "", "parse-names" : false, "suffix" : "" }, { "dropping-particle" : "", "family" : "Niemela", "given" : "Jari", "non-dropping-particle" : "", "parse-names" : false, "suffix" : "" }, { "dropping-particle" : "", "family" : "James", "given" : "Philip", "non-dropping-particle" : "", "parse-names" : false, "suffix" : "" } ], "container-title" : "Landscape and Urban Planning", "id" : "ITEM-1", "issue" : "3", "issued" : { "date-parts" : [ [ "2007", "6" ] ] }, "page" : "167-178", "title" : "Promoting ecosystem and human health in urban areas using green Infrastructure: A literature review", "type" : "article-journal", "volume" : "81" }, "uris" : [ "http://www.mendeley.com/documents/?uuid=bd32b528-52c5-36eb-87fc-a27b8be076fe" ] } ], "mendeley" : { "formattedCitation" : "(Tzoulas et al., 2007)", "plainTextFormattedCitation" : "(Tzoulas et al., 2007)", "previouslyFormattedCitation" : "(Tzoulas et al., 2007)" }, "properties" : {  }, "schema" : "https://github.com/citation-style-language/schema/raw/master/csl-citation.json" }</w:instrText>
      </w:r>
      <w:r w:rsidRPr="00F02A52">
        <w:rPr>
          <w:lang w:val="en-US"/>
        </w:rPr>
        <w:fldChar w:fldCharType="separate"/>
      </w:r>
      <w:r w:rsidRPr="00F02A52">
        <w:rPr>
          <w:lang w:val="en-US"/>
        </w:rPr>
        <w:t xml:space="preserve">(Tzoulas </w:t>
      </w:r>
      <w:r w:rsidR="009E3418" w:rsidRPr="009E3418">
        <w:rPr>
          <w:i/>
          <w:lang w:val="en-US"/>
        </w:rPr>
        <w:t>et al.</w:t>
      </w:r>
      <w:r w:rsidRPr="00F02A52">
        <w:rPr>
          <w:lang w:val="en-US"/>
        </w:rPr>
        <w:t>, 2007)</w:t>
      </w:r>
      <w:r w:rsidRPr="00F02A52">
        <w:rPr>
          <w:lang w:val="en-US"/>
        </w:rPr>
        <w:fldChar w:fldCharType="end"/>
      </w:r>
      <w:r w:rsidRPr="00F02A52">
        <w:rPr>
          <w:lang w:val="en-US"/>
        </w:rPr>
        <w:t xml:space="preserve"> (see </w:t>
      </w:r>
      <w:r w:rsidRPr="000E7132">
        <w:rPr>
          <w:lang w:val="en-US"/>
        </w:rPr>
        <w:t>Chapter 3).</w:t>
      </w:r>
      <w:r w:rsidRPr="00F02A52">
        <w:rPr>
          <w:lang w:val="en-US"/>
        </w:rPr>
        <w:t xml:space="preserve"> As shown in </w:t>
      </w:r>
      <w:r w:rsidRPr="000E7132">
        <w:rPr>
          <w:lang w:val="en-US"/>
        </w:rPr>
        <w:t>Section 6.3.2</w:t>
      </w:r>
      <w:r w:rsidRPr="00F02A52">
        <w:rPr>
          <w:lang w:val="en-US"/>
        </w:rPr>
        <w:t xml:space="preserve"> marine spatial planning has also proved successful in considering biodiversity and nature’s contributions to people </w:t>
      </w:r>
      <w:r w:rsidRPr="00F02A52">
        <w:rPr>
          <w:lang w:val="en-US"/>
        </w:rPr>
        <w:fldChar w:fldCharType="begin" w:fldLock="1"/>
      </w:r>
      <w:r>
        <w:rPr>
          <w:lang w:val="en-US"/>
        </w:rPr>
        <w:instrText>ADDIN CSL_CITATION { "citationItems" : [ { "id" : "ITEM-1", "itemData" : { "DOI" : "10.1016/j.marpol.2008.02.001", "ISBN" : "0308597X", "ISSN" : "0308597X", "abstract" : "Marine spatial planning (MSP) is advocated as a means of managing human uses of the sea in a manner that is consistent with the maintenance of the ecological goods and services of the marine environment. Support for the process is evident at international and national levels but the degree to which it is acceptable to local level stakeholders is not clear. An Daingean (formely Dingle) is a small sea-oriented town situated on the southwest coast of Ireland in which marine-based tourism and other relatively new uses of the sea are pursued along side traditional fishing activities. Stakeholders in An Daingean are found to be positively disposed to a local process of MSP that incorporates meaningful local involvement. ?? 2008 Elsevier Ltd. All rights reserved.", "author" : [ { "dropping-particle" : "", "family" : "Flannery", "given" : "Wesley", "non-dropping-particle" : "", "parse-names" : false, "suffix" : "" }, { "dropping-particle" : "", "family" : "\u00d3 Cinn\u00e9ide", "given" : "Miche\u00e1l", "non-dropping-particle" : "", "parse-names" : false, "suffix" : "" } ], "container-title" : "Marine Policy", "id" : "ITEM-1", "issue" : "6", "issued" : { "date-parts" : [ [ "2008" ] ] }, "page" : "980-987", "title" : "Marine spatial planning from the perspective of a small seaside community in Ireland", "type" : "article-journal", "volume" : "32" }, "uris" : [ "http://www.mendeley.com/documents/?uuid=7b7cdc8d-2e26-4563-993c-6d3967f5703a" ] } ], "mendeley" : { "formattedCitation" : "(Flannery &amp; \u00d3 Cinn\u00e9ide, 2008)", "plainTextFormattedCitation" : "(Flannery &amp; \u00d3 Cinn\u00e9ide, 2008)", "previouslyFormattedCitation" : "(Flannery &amp; \u00d3 Cinn\u00e9ide, 2008)" }, "properties" : {  }, "schema" : "https://github.com/citation-style-language/schema/raw/master/csl-citation.json" }</w:instrText>
      </w:r>
      <w:r w:rsidRPr="00F02A52">
        <w:rPr>
          <w:lang w:val="en-US"/>
        </w:rPr>
        <w:fldChar w:fldCharType="separate"/>
      </w:r>
      <w:r w:rsidRPr="00F02A52">
        <w:rPr>
          <w:lang w:val="en-US"/>
        </w:rPr>
        <w:t>(Flannery &amp; Ó Cinnéide, 2008)</w:t>
      </w:r>
      <w:r w:rsidRPr="00F02A52">
        <w:rPr>
          <w:lang w:val="en-US"/>
        </w:rPr>
        <w:fldChar w:fldCharType="end"/>
      </w:r>
      <w:r w:rsidRPr="00F02A52">
        <w:rPr>
          <w:lang w:val="en-US"/>
        </w:rPr>
        <w:t>.</w:t>
      </w:r>
    </w:p>
    <w:p w14:paraId="5F196833" w14:textId="29C7E936" w:rsidR="00E97DE0" w:rsidRPr="00F02A52" w:rsidRDefault="00E97DE0" w:rsidP="00E97DE0">
      <w:pPr>
        <w:rPr>
          <w:lang w:val="en-US"/>
        </w:rPr>
      </w:pPr>
      <w:r w:rsidRPr="00F02A52">
        <w:rPr>
          <w:lang w:val="en-US"/>
        </w:rPr>
        <w:t xml:space="preserve">Targeted spatial planning that integrates across sectors and scales can substantially enhance the conservation and sustainable use of biodiversity and nature’s contributions to people </w:t>
      </w:r>
      <w:r w:rsidRPr="00F02A52">
        <w:rPr>
          <w:lang w:val="en-US"/>
        </w:rPr>
        <w:fldChar w:fldCharType="begin" w:fldLock="1"/>
      </w:r>
      <w:r>
        <w:rPr>
          <w:lang w:val="en-US"/>
        </w:rPr>
        <w:instrText>ADDIN CSL_CITATION { "citationItems" : [ { "id" : "ITEM-1", "itemData" : { "abstract" : "Landscapes generate a wide range of valuable ecosystem services, yet land-use decisions often ignore the value of these services. Using the example of the United Kingdom, we show the significance of land-use change not only for agricultural production but also for emissions and sequestration of greenhouse gases, open-access recreational visits, urban green space, and wild-species diversity. We use spatially explicit models in conjunction with valuation methods to estimate comparable economic values for these services, taking account of climate change impacts. We show that, although decisions that focus solely on agriculture reduce overall ecosystem service values, highly significant value increases can be obtained from targeted planning by incorporating all potential services and their values and that this approach also conserves wild-species diversity.", "author" : [ { "dropping-particle" : "", "family" : "Bateman", "given" : "Ian J", "non-dropping-particle" : "", "parse-names" : false, "suffix" : "" }, { "dropping-particle" : "", "family" : "Harwood", "given" : "Amii R", "non-dropping-particle" : "", "parse-names" : false, "suffix" : "" }, { "dropping-particle" : "", "family" : "Mace", "given" : "Georgina M", "non-dropping-particle" : "", "parse-names" : false, "suffix" : "" }, { "dropping-particle" : "", "family" : "Watson", "given" : "Robert T", "non-dropping-particle" : "", "parse-names" : false, "suffix" : "" }, { "dropping-particle" : "", "family" : "Abson", "given" : "David J", "non-dropping-particle" : "", "parse-names" : false, "suffix" : "" }, { "dropping-particle" : "", "family" : "Andrews", "given" : "Barnaby", "non-dropping-particle" : "", "parse-names" : false, "suffix" : "" }, { "dropping-particle" : "", "family" : "Binner", "given" : "Amy", "non-dropping-particle" : "", "parse-names" : false, "suffix" : "" }, { "dropping-particle" : "", "family" : "Crowe", "given" : "Andrew", "non-dropping-particle" : "", "parse-names" : false, "suffix" : "" }, { "dropping-particle" : "", "family" : "Day", "given" : "Brett H", "non-dropping-particle" : "", "parse-names" : false, "suffix" : "" }, { "dropping-particle" : "", "family" : "Dugdale", "given" : "Steve", "non-dropping-particle" : "", "parse-names" : false, "suffix" : "" }, { "dropping-particle" : "", "family" : "Fezzi", "given" : "Carlo", "non-dropping-particle" : "", "parse-names" : false, "suffix" : "" }, { "dropping-particle" : "", "family" : "Foden", "given" : "Jo", "non-dropping-particle" : "", "parse-names" : false, "suffix" : "" }, { "dropping-particle" : "", "family" : "Hadley", "given" : "David", "non-dropping-particle" : "", "parse-names" : false, "suffix" : "" }, { "dropping-particle" : "", "family" : "Haines-Young", "given" : "Roy", "non-dropping-particle" : "", "parse-names" : false, "suffix" : "" }, { "dropping-particle" : "", "family" : "Hulme", "given" : "Mark", "non-dropping-particle" : "", "parse-names" : false, "suffix" : "" }, { "dropping-particle" : "", "family" : "Kontoleon", "given" : "Andreas", "non-dropping-particle" : "", "parse-names" : false, "suffix" : "" }, { "dropping-particle" : "", "family" : "Lovett", "given" : "Andrew A", "non-dropping-particle" : "", "parse-names" : false, "suffix" : "" }, { "dropping-particle" : "", "family" : "Munday", "given" : "Paul", "non-dropping-particle" : "", "parse-names" : false, "suffix" : "" }, { "dropping-particle" : "", "family" : "Pascual", "given" : "Unai", "non-dropping-particle" : "", "parse-names" : false, "suffix" : "" }, { "dropping-particle" : "", "family" : "Paterson", "given" : "James", "non-dropping-particle" : "", "parse-names" : false, "suffix" : "" }, { "dropping-particle" : "", "family" : "Perino", "given" : "Grischa", "non-dropping-particle" : "", "parse-names" : false, "suffix" : "" }, { "dropping-particle" : "", "family" : "Sen", "given" : "Antara", "non-dropping-particle" : "", "parse-names" : false, "suffix" : "" }, { "dropping-particle" : "", "family" : "Siriwardena", "given" : "Gavin", "non-dropping-particle" : "", "parse-names" : false, "suffix" : "" }, { "dropping-particle" : "", "family" : "Soest", "given" : "Daan", "non-dropping-particle" : "van", "parse-names" : false, "suffix" : "" }, { "dropping-particle" : "", "family" : "Termansen", "given" : "Mette", "non-dropping-particle" : "", "parse-names" : false, "suffix" : "" } ], "container-title" : "Science", "id" : "ITEM-1", "issue" : "6141", "issued" : { "date-parts" : [ [ "2013" ] ] }, "note" : "10.1126/science.1234379", "page" : "45-50", "title" : "Bringing Ecosystem Services into Economic Decision-Making: Land Use in the United Kingdom", "type" : "article-journal", "volume" : "341" }, "uris" : [ "http://www.mendeley.com/documents/?uuid=7f972412-1208-4c40-b631-ba2a2434a610" ] } ], "mendeley" : { "formattedCitation" : "(Bateman et al., 2013)", "plainTextFormattedCitation" : "(Bateman et al., 2013)", "previouslyFormattedCitation" : "(Bateman et al., 2013)" }, "properties" : {  }, "schema" : "https://github.com/citation-style-language/schema/raw/master/csl-citation.json" }</w:instrText>
      </w:r>
      <w:r w:rsidRPr="00F02A52">
        <w:rPr>
          <w:lang w:val="en-US"/>
        </w:rPr>
        <w:fldChar w:fldCharType="separate"/>
      </w:r>
      <w:r w:rsidRPr="00F02A52">
        <w:rPr>
          <w:lang w:val="en-US"/>
        </w:rPr>
        <w:t xml:space="preserve">(Bateman </w:t>
      </w:r>
      <w:r w:rsidR="009E3418" w:rsidRPr="009E3418">
        <w:rPr>
          <w:i/>
          <w:lang w:val="en-US"/>
        </w:rPr>
        <w:t>et al.</w:t>
      </w:r>
      <w:r w:rsidRPr="00F02A52">
        <w:rPr>
          <w:lang w:val="en-US"/>
        </w:rPr>
        <w:t>, 2013)</w:t>
      </w:r>
      <w:r w:rsidRPr="00F02A52">
        <w:rPr>
          <w:lang w:val="en-US"/>
        </w:rPr>
        <w:fldChar w:fldCharType="end"/>
      </w:r>
      <w:r w:rsidRPr="00F02A52">
        <w:rPr>
          <w:lang w:val="en-US"/>
        </w:rPr>
        <w:t>.</w:t>
      </w:r>
      <w:r w:rsidRPr="00F02A52">
        <w:rPr>
          <w:b/>
          <w:lang w:val="en-US"/>
        </w:rPr>
        <w:t xml:space="preserve"> </w:t>
      </w:r>
      <w:r w:rsidRPr="00F02A52">
        <w:rPr>
          <w:lang w:val="en-US"/>
        </w:rPr>
        <w:t xml:space="preserve">The particular opportunity for spatial planning exists in its capacity to make explicit, and support the integration of, diverse interests and policy fields. Spatial planning addresses multiple scales, incorporating the local and regional scale, the different policy scales as well as sectoral and infrastructural aspects. Hierarchies and the level of detail at which topics are addressed, as well as institutional responsibilities, vary considerably among countries </w:t>
      </w:r>
      <w:r w:rsidRPr="00F02A52">
        <w:rPr>
          <w:lang w:val="en-US"/>
        </w:rPr>
        <w:fldChar w:fldCharType="begin" w:fldLock="1"/>
      </w:r>
      <w:r>
        <w:rPr>
          <w:lang w:val="en-US"/>
        </w:rPr>
        <w:instrText>ADDIN CSL_CITATION { "citationItems" : [ { "id" : "ITEM-1", "itemData" : { "author" : [ { "dropping-particle" : "", "family" : "OECD", "given" : "", "non-dropping-particle" : "", "parse-names" : false, "suffix" : "" } ], "id" : "ITEM-1", "issued" : { "date-parts" : [ [ "2001" ] ] }, "publisher" : "OECD", "publisher-place" : "Paris", "title" : "Towards a New Role for Spatial Planning", "type" : "report" }, "uris" : [ "http://www.mendeley.com/documents/?uuid=f797c48f-532e-4684-a19a-f3a88b98cab2" ] } ], "mendeley" : { "formattedCitation" : "(OECD, 2001)", "plainTextFormattedCitation" : "(OECD, 2001)", "previouslyFormattedCitation" : "(OECD, 2001)" }, "properties" : {  }, "schema" : "https://github.com/citation-style-language/schema/raw/master/csl-citation.json" }</w:instrText>
      </w:r>
      <w:r w:rsidRPr="00F02A52">
        <w:rPr>
          <w:lang w:val="en-US"/>
        </w:rPr>
        <w:fldChar w:fldCharType="separate"/>
      </w:r>
      <w:r w:rsidRPr="00F02A52">
        <w:rPr>
          <w:lang w:val="en-US"/>
        </w:rPr>
        <w:t>(OECD, 2001)</w:t>
      </w:r>
      <w:r w:rsidRPr="00F02A52">
        <w:rPr>
          <w:lang w:val="en-US"/>
        </w:rPr>
        <w:fldChar w:fldCharType="end"/>
      </w:r>
      <w:r w:rsidRPr="00F02A52">
        <w:rPr>
          <w:lang w:val="en-US"/>
        </w:rPr>
        <w:t>. Spatial planning has the capacity to safeguard sensitive areas, enhancing the state of ecosystems, minimizing current and potential future impacts, and identifying synergistic land</w:t>
      </w:r>
      <w:r w:rsidR="00B243B4">
        <w:rPr>
          <w:lang w:val="en-US"/>
        </w:rPr>
        <w:t>-</w:t>
      </w:r>
      <w:r w:rsidRPr="00F02A52">
        <w:rPr>
          <w:lang w:val="en-US"/>
        </w:rPr>
        <w:t xml:space="preserve">use options. For example, Swedish forest policy has gradually picked up science-based biodiversity conservation in line with the Convention of Biodiversity </w:t>
      </w:r>
      <w:r w:rsidRPr="00F02A52">
        <w:rPr>
          <w:lang w:val="en-US"/>
        </w:rPr>
        <w:fldChar w:fldCharType="begin" w:fldLock="1"/>
      </w:r>
      <w:r>
        <w:rPr>
          <w:lang w:val="en-US"/>
        </w:rPr>
        <w:instrText>ADDIN CSL_CITATION { "citationItems" : [ { "id" : "ITEM-1", "itemData" : { "abstract" : "Swedish forest and environmental policies imply that forests should be managed so that all naturally occurring species are maintained in viable populations. This requires maintenance of functional networks of representative natural forest and cultural woodland habitats. We first review the policy implementation process regarding protected areas in Sweden 1991\u20132010, how ecological knowledge was used to formulate interim short-term and strategic long-term biodiversity conservation goals, and the development of a hierarchical spatial planning approach. Second, we present data about the amount of formally protected and voluntarily set aside forest stands, and evaluate how much remains in terms of additional forest protec- tion, conservation management and habitat restoration to achieve forest and environmental policy objectives in the long-term. Third, a case study in central Sweden was made to estimate the functionality of old Scots pine, Norway spruce and deciduous forest habitats, as well as cultural woodland, in different forest regions. Finally, we assess operational biodiversity conservation planning processes. We conclude that Swedish policy pronouncements capture the contemporary knowledge about biodiversity and conservation planning well. However, the existing area of protected and set-aside forests is presently too small and with too poor connectivity. To bridge this gap, spatial planning, management and restoration of habitat, as well as collaboration among forest and conservation planners need to be improved.", "author" : [ { "dropping-particle" : "", "family" : "Angelstam", "given" : "Per",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Elbakidze", "given" : "Marine", "non-dropping-particle" : "", "parse-names" : false, "suffix" : "" }, { "dropping-particle" : "", "family" : "Jonsson", "given" : "Bengt Gunnar", "non-dropping-particle" : "", "parse-names" : false, "suffix" : "" }, { "dropping-particle" : "", "family" : "Roberge", "given" : "Jean-michel", "non-dropping-particle" : "", "parse-names" : false, "suffix" : "" } ], "container-title" : "Silva Fennica", "id" : "ITEM-1", "issue" : "5", "issued" : { "date-parts" : [ [ "2011" ] ] }, "page" : "1111-1133", "title" : "Protecting Forest Areas for Biodiversity in Sweden 1991-2010: the Policy Implementation Process and Outcomes on the Ground", "type" : "article-journal", "volume" : "45" }, "uris" : [ "http://www.mendeley.com/documents/?uuid=a778366c-d658-4f57-a040-e3f7e70779e8" ] } ], "mendeley" : { "formattedCitation" : "(Angelstam et al., 2011)", "plainTextFormattedCitation" : "(Angelstam et al., 2011)", "previouslyFormattedCitation" : "(Angelstam et al., 2011)" }, "properties" : {  }, "schema" : "https://github.com/citation-style-language/schema/raw/master/csl-citation.json" }</w:instrText>
      </w:r>
      <w:r w:rsidRPr="00F02A52">
        <w:rPr>
          <w:lang w:val="en-US"/>
        </w:rPr>
        <w:fldChar w:fldCharType="separate"/>
      </w:r>
      <w:r w:rsidRPr="00F02A52">
        <w:rPr>
          <w:lang w:val="en-US"/>
        </w:rPr>
        <w:t xml:space="preserve">(Angelstam </w:t>
      </w:r>
      <w:r w:rsidR="009E3418" w:rsidRPr="009E3418">
        <w:rPr>
          <w:i/>
          <w:lang w:val="en-US"/>
        </w:rPr>
        <w:t>et al.</w:t>
      </w:r>
      <w:r w:rsidRPr="00F02A52">
        <w:rPr>
          <w:lang w:val="en-US"/>
        </w:rPr>
        <w:t>, 2011)</w:t>
      </w:r>
      <w:r w:rsidRPr="00F02A52">
        <w:rPr>
          <w:lang w:val="en-US"/>
        </w:rPr>
        <w:fldChar w:fldCharType="end"/>
      </w:r>
      <w:r w:rsidRPr="00F02A52">
        <w:rPr>
          <w:lang w:val="en-US"/>
        </w:rPr>
        <w:t xml:space="preserve">. Informed planning can furthermore enhance the engagement and experience of nature among citizens, facilitate public participation, enhance environmental behaviour and stewardship, and provide the basis for targeted investments in nature’s contributions to people, for example by designating specific areas for results-oriented agri-environmental measures </w:t>
      </w:r>
      <w:r w:rsidRPr="00F02A52">
        <w:rPr>
          <w:lang w:val="en-US"/>
        </w:rPr>
        <w:fldChar w:fldCharType="begin" w:fldLock="1"/>
      </w:r>
      <w:r>
        <w:rPr>
          <w:lang w:val="en-US"/>
        </w:rPr>
        <w:instrText>ADDIN CSL_CITATION { "citationItems" : [ { "id" : "ITEM-1", "itemData" : { "ISBN" : "9781597267144", "author" : [ { "dropping-particle" : "", "family" : "Beatley", "given" : "Timothy", "non-dropping-particle" : "", "parse-names" : false, "suffix" : "" }, { "dropping-particle" : "", "family" : "London", "given" : "Washington Covelo", "non-dropping-particle" : "", "parse-names" : false, "suffix" : "" } ], "id" : "ITEM-1", "issued" : { "date-parts" : [ [ "2011" ] ] }, "publisher" : "Island Press", "publisher-place" : "Washington, Covelo, London", "title" : "Biophilic Cities, Integraing Nature into Urban Design and Planning", "type" : "book" }, "uris" : [ "http://www.mendeley.com/documents/?uuid=ae21e917-cc1f-4d36-bd4e-e8cea346a744" ] }, { "id" : "ITEM-2", "itemData" : { "DOI" : "10.1177/00139160121973142", "ISBN" : "0013916012197", "ISSN" : "0013-9165", "abstract" : "... marsh in terms of being away, fascination, coherence, and compatibility, qualities of restorative person-environment trans- actions described in attention restoration theory. ... vegetation is no longer flushed out on a regular basis and areas that had been open water have filled with ...", "author" : [ { "dropping-particle" : "", "family" : "Hartig", "given" : "T.", "non-dropping-particle" : "", "parse-names" : false, "suffix" : "" }, { "dropping-particle" : "", "family" : "Kaiser", "given" : "F. G.", "non-dropping-particle" : "", "parse-names" : false, "suffix" : "" }, { "dropping-particle" : "", "family" : "Bowler", "given" : "P. a.", "non-dropping-particle" : "", "parse-names" : false, "suffix" : "" } ], "container-title" : "Psychological restoration in nature as a positive motivation for ecological behavior", "id" : "ITEM-2", "issue" : "4", "issued" : { "date-parts" : [ [ "2001" ] ] }, "page" : "590-607", "title" : "Psychological restoration in nature as a positive motivation for ecological behavior", "type" : "article-journal", "volume" : "33" }, "uris" : [ "http://www.mendeley.com/documents/?uuid=8f216593-9a57-4a8a-b35b-a2884d3b51a1" ] }, { "id" : "ITEM-3", "itemData" : { "DOI" : "Available online: www.colorado.edu/journals/cye", "ISSN" : "1546-2250", "abstract" : "This paper examines connections between childhood involvement with the natural environment and adult environmentalism from a life course perspective. Approximately 2,000 adults age 18-90 living in urban areas throughout the United States were interviewed with respect to their childhood nature experiences and their current, adult attitudes and behaviors relating to the environment. Model testing and cross-validation procedures using structural equation modeling suggest that childhood participation with nature may set an individual on a trajectory toward adult environmentalism. Specifically, childhood participation in \u201cwild\u201d nature such as hiking or playing in the woods, camping, and hunting or fishing, as well as participation with \u201cdomesticated\u201d nature such as picking flowers or produce, planting trees or seeds, and caring for plants in childhood have a positive relationship to adult environmental attitudes. \u201cWild nature\u201d participation is also positively associated with environmental behaviors while \u201cdomesticated nature\u201d experiences are marginally related to environmental behaviors.", "author" : [ { "dropping-particle" : "", "family" : "Wells", "given" : "Nancy M", "non-dropping-particle" : "", "parse-names" : false, "suffix" : "" }, { "dropping-particle" : "", "family" : "Lekies", "given" : "Kristi S.", "non-dropping-particle" : "", "parse-names" : false, "suffix" : "" } ], "container-title" : "Children, youth and environments", "id" : "ITEM-3", "issue" : "1", "issued" : { "date-parts" : [ [ "2006" ] ] }, "page" : "1-25", "title" : "Nature and the life course: Pathways from childhood nature experiences to adult environmentalism", "type" : "article-journal", "volume" : "16" }, "uris" : [ "http://www.mendeley.com/documents/?uuid=8a0230da-8fef-4c6b-9515-3dbe7836f6c1" ] } ], "mendeley" : { "formattedCitation" : "(Beatley &amp; London, 2011; Hartig, Kaiser, &amp; Bowler, 2001; Wells &amp; Lekies, 2006)", "plainTextFormattedCitation" : "(Beatley &amp; London, 2011; Hartig, Kaiser, &amp; Bowler, 2001; Wells &amp; Lekies, 2006)", "previouslyFormattedCitation" : "(Beatley &amp; London, 2011; Hartig, Kaiser, &amp; Bowler, 2001; Wells &amp; Lekies, 2006)" }, "properties" : {  }, "schema" : "https://github.com/citation-style-language/schema/raw/master/csl-citation.json" }</w:instrText>
      </w:r>
      <w:r w:rsidRPr="00F02A52">
        <w:rPr>
          <w:lang w:val="en-US"/>
        </w:rPr>
        <w:fldChar w:fldCharType="separate"/>
      </w:r>
      <w:r w:rsidRPr="00F02A52">
        <w:rPr>
          <w:lang w:val="en-US"/>
        </w:rPr>
        <w:t>(Beatley &amp; London, 2011; Hartig</w:t>
      </w:r>
      <w:r w:rsidR="00636DAD">
        <w:rPr>
          <w:i/>
          <w:lang w:val="en-US"/>
        </w:rPr>
        <w:t xml:space="preserve"> et al.</w:t>
      </w:r>
      <w:r w:rsidRPr="00F02A52">
        <w:rPr>
          <w:lang w:val="en-US"/>
        </w:rPr>
        <w:t>, 2001; Wells &amp; Lekies, 2006)</w:t>
      </w:r>
      <w:r w:rsidRPr="00F02A52">
        <w:rPr>
          <w:lang w:val="en-US"/>
        </w:rPr>
        <w:fldChar w:fldCharType="end"/>
      </w:r>
      <w:r w:rsidRPr="00F02A52">
        <w:rPr>
          <w:lang w:val="en-US"/>
        </w:rPr>
        <w:t>.</w:t>
      </w:r>
    </w:p>
    <w:p w14:paraId="6CBF6130" w14:textId="77777777" w:rsidR="00E97DE0" w:rsidRPr="00F02A52" w:rsidRDefault="00E97DE0" w:rsidP="00E97DE0">
      <w:pPr>
        <w:rPr>
          <w:lang w:val="en-US"/>
        </w:rPr>
      </w:pPr>
      <w:r w:rsidRPr="00F02A52">
        <w:rPr>
          <w:lang w:val="en-US"/>
        </w:rPr>
        <w:t xml:space="preserve">Important challenges remain for an enhanced consideration of biodiversity and nature’s contributions to people in spatial planning in Europe and Central Asia </w:t>
      </w:r>
      <w:r w:rsidRPr="00F02A52">
        <w:rPr>
          <w:lang w:val="en-US"/>
        </w:rPr>
        <w:fldChar w:fldCharType="begin" w:fldLock="1"/>
      </w:r>
      <w:r>
        <w:rPr>
          <w:lang w:val="en-US"/>
        </w:rPr>
        <w:instrText>ADDIN CSL_CITATION { "citationItems" : [ { "id" : "ITEM-1", "itemData" : { "abstract" : "n May 2008, the Council of Europe's Congress of Local and Regional Authorities captured the concerns and desires of urban policy\u2011makers and citizens in the title of its new European Urban Charter: Manifesto for a new urbanity. Like numerous other international and European charters, conventions and declarations, the manifesto describes with some apprehension the 'unprecedented environmental, democratic, cultural, social and economic challenges' facing urban centres and their inhabitants. Our report on quality of life in Europe's cities and towns reiterates these concerns but also unravels the many apparent paradoxes of urban development and the sometimes perplexing realities of urban Europe today. The report defines a vision for progress towards a more sustainable, well\u2011designed urban future.", "author" : [ { "dropping-particle" : "", "family" : "EEA", "given" : "", "non-dropping-particle" : "", "parse-names" : false, "suffix" : "" } ], "container-title" : "EEA Report No. 5/2009", "id" : "ITEM-1", "issued" : { "date-parts" : [ [ "2009" ] ] }, "publisher" : "European Environment Agency", "publisher-place" : "Copenhagen", "title" : "Ensuring quality of life in Europe's cities and towns", "type" : "report" }, "uris" : [ "http://www.mendeley.com/documents/?uuid=e44c5849-a594-4eb3-b1a1-9c87ebf7056a" ] } ], "mendeley" : { "formattedCitation" : "(EEA, 2009)", "plainTextFormattedCitation" : "(EEA, 2009)", "previouslyFormattedCitation" : "(EEA, 2009)" }, "properties" : {  }, "schema" : "https://github.com/citation-style-language/schema/raw/master/csl-citation.json" }</w:instrText>
      </w:r>
      <w:r w:rsidRPr="00F02A52">
        <w:rPr>
          <w:lang w:val="en-US"/>
        </w:rPr>
        <w:fldChar w:fldCharType="separate"/>
      </w:r>
      <w:r w:rsidRPr="00F02A52">
        <w:rPr>
          <w:lang w:val="en-US"/>
        </w:rPr>
        <w:t>(EEA, 2009)</w:t>
      </w:r>
      <w:r w:rsidRPr="00F02A52">
        <w:rPr>
          <w:lang w:val="en-US"/>
        </w:rPr>
        <w:fldChar w:fldCharType="end"/>
      </w:r>
      <w:r w:rsidRPr="00F02A52">
        <w:rPr>
          <w:lang w:val="en-US"/>
        </w:rPr>
        <w:t xml:space="preserve">. The sectoral nature of policies leads to fragmented spatial strategies that fall short of a comprehensive consideration of environmental issues. Spatial proposals to improve biodiversity and </w:t>
      </w:r>
      <w:r>
        <w:rPr>
          <w:lang w:val="en-US"/>
        </w:rPr>
        <w:t>nature’s contributions to people</w:t>
      </w:r>
      <w:r w:rsidRPr="00F02A52">
        <w:rPr>
          <w:lang w:val="en-US"/>
        </w:rPr>
        <w:t xml:space="preserve"> need to be developed and better implemented. Delivery mechanisms for proposed actions are poor, since separate actors often administer planning and implementation. The uptake of environmental considerations is further complicated by limitations in political support and financial resources, spatial misfits between planning constituencies and ecosystems </w:t>
      </w:r>
      <w:r w:rsidRPr="00F02A52">
        <w:rPr>
          <w:lang w:val="en-US"/>
        </w:rPr>
        <w:fldChar w:fldCharType="begin" w:fldLock="1"/>
      </w:r>
      <w:r>
        <w:rPr>
          <w:lang w:val="en-US"/>
        </w:rPr>
        <w:instrText>ADDIN CSL_CITATION { "citationItems" : [ { "id" : "ITEM-1", "itemData" : { "DOI" : "10.1016/j.ecocom.2010.02.006", "ISBN" : "1476-945X", "ISSN" : "1476945X", "abstract" : "A reduction of nutrient input into freshwater and marine water bodies is a prerequisite for the restoration of healthy aquatic ecosystems and for the achievement of the ambitious goals of the European Water Framework Directive and the HELCOM and OSPAR convention. In Northern Germany, phosphorus inputs from point sources were reduced by nearly two-thirds compared to the phosphorus load in the period 1980-1985. This success was made possible by the investment of 2.1 billion ??? since 1985 in the development and enhancement of waste water treatment plants. However, these investments had only little effect on nitrogen inputs, which enter water bodies mainly from non-point sources. In 2002, the federal state Schleswig-Holstein implemented a peatland rehabilitation program aiming to restore the water purification function of this wetland type. The rationale of this plan is based on an economical analysis of the effects of the investments in the waste water action plan. A reduction of the P load by 1. kg has mean costs between 70 and 100 ???. Based on model calculation, restoring wetlands for water quality purification will cost between 1 and 50 ??? per retained kg of nitrogen when considering a 10-year time span. Compared to the waste water action plan, wetland restoration is also a cost-efficient strategy for nutrient load reduction. For 10% of the investments of the waste water action plan, the nitrogen load from Schleswig-Holstein can be reduced by 10%; this will require rewetting of 20,000. ha of wetlands. The implementation of this strategy as well as the application of the concept of ecosystem services in environmental management is currently limited by a lack of political support and funding for such projects from higher political bodies such as the European Union. ?? 2010 Elsevier B.V.", "author" : [ { "dropping-particle" : "", "family" : "Trepel", "given" : "Michael", "non-dropping-particle" : "", "parse-names" : false, "suffix" : "" } ], "container-title" : "Ecological Complexity", "id" : "ITEM-1", "issue" : "3", "issued" : { "date-parts" : [ [ "2010" ] ] }, "page" : "320-326", "publisher" : "Elsevier B.V.", "title" : "Assessing the cost-effectiveness of the water purification function of wetlands for environmental planning", "type" : "article-journal", "volume" : "7" }, "uris" : [ "http://www.mendeley.com/documents/?uuid=37378875-2485-4a27-8fab-ed47111fa122" ] } ], "mendeley" : { "formattedCitation" : "(Trepel, 2010)", "plainTextFormattedCitation" : "(Trepel, 2010)", "previouslyFormattedCitation" : "(Trepel, 2010)" }, "properties" : {  }, "schema" : "https://github.com/citation-style-language/schema/raw/master/csl-citation.json" }</w:instrText>
      </w:r>
      <w:r w:rsidRPr="00F02A52">
        <w:rPr>
          <w:lang w:val="en-US"/>
        </w:rPr>
        <w:fldChar w:fldCharType="separate"/>
      </w:r>
      <w:r w:rsidRPr="00F02A52">
        <w:rPr>
          <w:lang w:val="en-US"/>
        </w:rPr>
        <w:t>(Trepel, 2010)</w:t>
      </w:r>
      <w:r w:rsidRPr="00F02A52">
        <w:rPr>
          <w:lang w:val="en-US"/>
        </w:rPr>
        <w:fldChar w:fldCharType="end"/>
      </w:r>
      <w:r w:rsidRPr="00F02A52">
        <w:rPr>
          <w:lang w:val="en-US"/>
        </w:rPr>
        <w:t xml:space="preserve">, and distributed responsibilities in federal systems </w:t>
      </w:r>
      <w:r w:rsidRPr="00F02A52">
        <w:rPr>
          <w:lang w:val="en-US"/>
        </w:rPr>
        <w:fldChar w:fldCharType="begin" w:fldLock="1"/>
      </w:r>
      <w:r>
        <w:rPr>
          <w:lang w:val="en-US"/>
        </w:rPr>
        <w:instrText>ADDIN CSL_CITATION { "citationItems" : [ { "id" : "ITEM-1", "itemData" : { "DOI" : "10.1016/j.landurbplan.2004.09.041", "ISBN" : "0169-2046", "ISSN" : "01692046", "abstract" : "A prospective strategy is necessary to mitigate the negative impacts of habitat fragmentation in Germany. The traditional concept of protecting isolated remnants of endangered habitats as nature reserves could not stop the continuing decline of endangered species and the regional losses in biodiversity sufficiently. During the last century, different approaches to protect open space, species, and habitats have been developed. Based on a literature review, an analysis of the legal framework and a representative case study, this paper tries to characterise the development of greenways and habitat networks in Germany and to discuss the general possibilities and limitations in an European context. In Germany, greenways were first established to prevent urban sprawl, to separate settlements, to provide recreational opportunities and to improve air quality in industrialised urban areas. The increased relevance of nature conservation has led to the development of new types of habitat networks in addition to the greenway concept since 1980. Species-oriented habitat networks focus on the specific requirements of target species, while multifunctional habitat networks try to address many landscape functions when reconnecting the remnant habitats. The Kronsberg Project is an example of a local, multifunctional habitat network. It illustrates some of the implementation difficulties resulting from conflicting interests of the various user groups. In addition, the need became obvious to plan multifunctional networks which allow for spatial separation of conflicting site related objectives. The legal framework for habitat networks in Germany is, in principle, a sound legislation which requires that habitat networks cover a minimum of 10% of the total land area of the German states. The conceptualisation of the networks must not be restricted to the boundaries of the individual German states because the networks should have an interstate character and also contribute to the European network of Natura 2000. However, this national and European network cannot be presently implemented by the German national authorities. Instead, the framework legislation must be passed as nature conservation laws at the state level, while concrete implementation takes place at the regional and local levels. There the implementation is hampered primarily by property ownership considerations or conflicting interests of landowners. This situation hinders the implementation of national and Euro\u2026", "author" : [ { "dropping-particle" : "", "family" : "Haaren", "given" : "Christina", "non-dropping-particle" : "von", "parse-names" : false, "suffix" : "" }, { "dropping-particle" : "", "family" : "Reich", "given" : "Michael", "non-dropping-particle" : "", "parse-names" : false, "suffix" : "" } ], "container-title" : "Landscape and Urban Planning", "id" : "ITEM-1", "issue" : "1-4", "issued" : { "date-parts" : [ [ "2006" ] ] }, "page" : "7-22", "title" : "The German way to greenways and habitat networks", "type" : "article-journal", "volume" : "76" }, "uris" : [ "http://www.mendeley.com/documents/?uuid=48ab20b2-43c8-4b2e-a320-553a3e07d5b1" ] } ], "mendeley" : { "formattedCitation" : "(von Haaren &amp; Reich, 2006)", "plainTextFormattedCitation" : "(von Haaren &amp; Reich, 2006)", "previouslyFormattedCitation" : "(von Haaren &amp; Reich, 2006)" }, "properties" : {  }, "schema" : "https://github.com/citation-style-language/schema/raw/master/csl-citation.json" }</w:instrText>
      </w:r>
      <w:r w:rsidRPr="00F02A52">
        <w:rPr>
          <w:lang w:val="en-US"/>
        </w:rPr>
        <w:fldChar w:fldCharType="separate"/>
      </w:r>
      <w:r w:rsidRPr="00F02A52">
        <w:rPr>
          <w:lang w:val="en-US"/>
        </w:rPr>
        <w:t>(von Haaren &amp; Reich, 2006)</w:t>
      </w:r>
      <w:r w:rsidRPr="00F02A52">
        <w:rPr>
          <w:lang w:val="en-US"/>
        </w:rPr>
        <w:fldChar w:fldCharType="end"/>
      </w:r>
      <w:r w:rsidRPr="00F02A52">
        <w:rPr>
          <w:lang w:val="en-US"/>
        </w:rPr>
        <w:t xml:space="preserve">. </w:t>
      </w:r>
    </w:p>
    <w:p w14:paraId="05006787" w14:textId="0EDD1868" w:rsidR="00E97DE0" w:rsidRPr="00F02A52" w:rsidRDefault="00E97DE0" w:rsidP="00E97DE0">
      <w:pPr>
        <w:rPr>
          <w:lang w:val="en-US"/>
        </w:rPr>
      </w:pPr>
      <w:r w:rsidRPr="00F02A52">
        <w:rPr>
          <w:lang w:val="en-US"/>
        </w:rPr>
        <w:t xml:space="preserve">If the consideration of biodiversity and </w:t>
      </w:r>
      <w:r>
        <w:rPr>
          <w:lang w:val="en-US"/>
        </w:rPr>
        <w:t>nature’s contributions to people</w:t>
      </w:r>
      <w:r w:rsidRPr="00F02A52">
        <w:rPr>
          <w:lang w:val="en-US"/>
        </w:rPr>
        <w:t xml:space="preserve"> is to be enhanced in spatial planning, a multi-scale approach needs to be applied to decision-making and to ensure that public </w:t>
      </w:r>
      <w:r w:rsidRPr="00F02A52">
        <w:rPr>
          <w:lang w:val="en-US"/>
        </w:rPr>
        <w:lastRenderedPageBreak/>
        <w:t>interests and the benefits provided by functioning ecosystems are considered in decision</w:t>
      </w:r>
      <w:r>
        <w:rPr>
          <w:lang w:val="en-US"/>
        </w:rPr>
        <w:t>-</w:t>
      </w:r>
      <w:r w:rsidRPr="00F02A52">
        <w:rPr>
          <w:lang w:val="en-US"/>
        </w:rPr>
        <w:t xml:space="preserve">making </w:t>
      </w:r>
      <w:r w:rsidRPr="00F02A52">
        <w:rPr>
          <w:lang w:val="en-US"/>
        </w:rPr>
        <w:fldChar w:fldCharType="begin" w:fldLock="1"/>
      </w:r>
      <w:r>
        <w:rPr>
          <w:lang w:val="en-US"/>
        </w:rPr>
        <w:instrText>ADDIN CSL_CITATION { "citationItems" : [ { "id" : "ITEM-1", "itemData" : { "author" : [ { "dropping-particle" : "", "family" : "TEEB", "given" : "", "non-dropping-particle" : "", "parse-names" : false, "suffix" : "" } ], "id" : "ITEM-1", "issued" : { "date-parts" : [ [ "2011" ] ] }, "publisher" : "The Economics of Ecosystems and Biodiversity", "title" : "TEEB Manual for Cities: Ecosystem Services in Urban Management", "type" : "report" }, "uris" : [ "http://www.mendeley.com/documents/?uuid=86fe8e3a-ad81-49ee-b6ac-d69db1ffbc00" ] } ], "mendeley" : { "formattedCitation" : "(TEEB, 2011a)", "plainTextFormattedCitation" : "(TEEB, 2011a)", "previouslyFormattedCitation" : "(TEEB, 2011a)" }, "properties" : {  }, "schema" : "https://github.com/citation-style-language/schema/raw/master/csl-citation.json" }</w:instrText>
      </w:r>
      <w:r w:rsidRPr="00F02A52">
        <w:rPr>
          <w:lang w:val="en-US"/>
        </w:rPr>
        <w:fldChar w:fldCharType="separate"/>
      </w:r>
      <w:r w:rsidRPr="00F02A52">
        <w:rPr>
          <w:lang w:val="en-US"/>
        </w:rPr>
        <w:t>(TEEB, 2011a)</w:t>
      </w:r>
      <w:r w:rsidRPr="00F02A52">
        <w:rPr>
          <w:lang w:val="en-US"/>
        </w:rPr>
        <w:fldChar w:fldCharType="end"/>
      </w:r>
      <w:r w:rsidRPr="00F02A52">
        <w:rPr>
          <w:lang w:val="en-US"/>
        </w:rPr>
        <w:t xml:space="preserve">. Trade-offs between different contributions by nature to people, as well as between biodiversity and nature’s contributions to people, need to be accounted for in decision-making about preferable spatial planning strategies and implementation actions. Key issues that would benefit from a better consideration of biodiversity and </w:t>
      </w:r>
      <w:r>
        <w:rPr>
          <w:lang w:val="en-US"/>
        </w:rPr>
        <w:t>nature’s contributions to people</w:t>
      </w:r>
      <w:r w:rsidRPr="00F02A52" w:rsidDel="00A5703B">
        <w:rPr>
          <w:lang w:val="en-US"/>
        </w:rPr>
        <w:t xml:space="preserve"> </w:t>
      </w:r>
      <w:r w:rsidRPr="00F02A52">
        <w:rPr>
          <w:lang w:val="en-US"/>
        </w:rPr>
        <w:t xml:space="preserve">are, among others, human health and quality of life, issues of water and energy security, climate adaptation and mitigation, and flood control, recreation and locational quality (cf. </w:t>
      </w:r>
      <w:r w:rsidRPr="000E7132">
        <w:rPr>
          <w:lang w:val="en-US"/>
        </w:rPr>
        <w:t>Chapters 2, 4, 5).</w:t>
      </w:r>
      <w:r w:rsidRPr="00F02A52">
        <w:rPr>
          <w:lang w:val="en-US"/>
        </w:rPr>
        <w:t xml:space="preserve"> Several studies illustrate options for better integration of biodiversity and nature’s contributions to people</w:t>
      </w:r>
      <w:r w:rsidRPr="00F02A52" w:rsidDel="00A5703B">
        <w:rPr>
          <w:lang w:val="en-US"/>
        </w:rPr>
        <w:t xml:space="preserve"> </w:t>
      </w:r>
      <w:r w:rsidRPr="00F02A52">
        <w:rPr>
          <w:lang w:val="en-US"/>
        </w:rPr>
        <w:t xml:space="preserve">in planning, for example landscape planning </w:t>
      </w:r>
      <w:r w:rsidRPr="00F02A52">
        <w:rPr>
          <w:lang w:val="en-US"/>
        </w:rPr>
        <w:fldChar w:fldCharType="begin" w:fldLock="1"/>
      </w:r>
      <w:r>
        <w:rPr>
          <w:lang w:val="en-US"/>
        </w:rPr>
        <w:instrText>ADDIN CSL_CITATION { "citationItems" : [ { "id" : "ITEM-1", "itemData" : { "DOI" : "http://dx.doi.org/10.1016/j.ecolind.2015.03.029", "ISBN" : "1470-160X", "abstract" : "Applying ecosystem services (ES) concepts and indicators in landscape planning requires them to be linked with models for decision-making by practitioners. The objective of this paper is to introduce an ES-in-Planning framework, which combines ES assessment and valuation indicators with the widely used Driving Forces, Pressures, State, Impacts and Responses (DPSIR) model. Within this framework, ES indicators become part of landscape planning as a means of assessing the current state of the environment and for determining how it might change in the future. The implementation and added value of the framework is illustrated in a case study of planning issues in the Mardorf community bordering the Steinhuder Meer Lake, Northern Germany. Two scenarios of potential landscape changes and possible response measures are considered in terms of alterations in a set of ES indicators. The ES examined are food production (a provisioning ES), climate mitigation (a regulation ES), landscape esthetics (as the basis for many cultural ES), and biodiversity. The ES indicators employed distinguish between services valued by humans and those which are actually utilized. Valuation of changes in ES has shown to reflect societal objectives (as institutionalized in legal requirements) and expert-based estimates. However, these valuations could be further validated by including economic and social valuation of impacts. The added value of applying ES in the planning process lies in improved opportunities for developing targeted response measures, for communicating trade-offs between planning options, and for facilitating joint implementation by partners.", "author" : [ { "dropping-particle" : "", "family" : "Albert", "given" : "Christian", "non-dropping-particle" : "", "parse-names" : false, "suffix" : "" }, { "dropping-particle" : "", "family" : "Galler", "given" : "Carolin", "non-dropping-particle" : "", "parse-names" : false, "suffix" : "" }, { "dropping-particle" : "", "family" : "Hermes", "given" : "Johannes", "non-dropping-particle" : "", "parse-names" : false, "suffix" : "" }, { "dropping-particle" : "", "family" : "Neuendorf", "given" : "Felix", "non-dropping-particle" : "", "parse-names" : false, "suffix" : "" }, { "dropping-particle" : "", "family" : "Haaren", "given" : "Christina", "non-dropping-particle" : "von", "parse-names" : false, "suffix" : "" }, { "dropping-particle" : "", "family" : "Lovett", "given" : "Andrew", "non-dropping-particle" : "", "parse-names" : false, "suffix" : "" } ], "container-title" : "Ecological Indicators", "id" : "ITEM-1", "issued" : { "date-parts" : [ [ "2016" ] ] }, "page" : "100-113", "title" : "Applying ecosystem services indicators in landscape planning and management: The ES-in-Planning framework", "type" : "article-journal", "volume" : "61" }, "uris" : [ "http://www.mendeley.com/documents/?uuid=f5b85d1b-4adc-401b-9e28-a5f19b3e88aa" ] }, { "id" : "ITEM-2", "itemData" : { "DOI" : "10.1007/s10980-014-0085-0", "ISBN" : "1098001400850", "ISSN" : "0921-2973", "abstract" : "Despite growing knowledge of ecosystem services (ES), and heightened awareness of their political and socio-economic relevance, mainstream- ing and implementing ES in landscape planning and decision-making are still in their infancy. The objec- tive of this special issue, therefore, is to explore requirements for, approaches to, and potential impacts of, integrating ES in landscape planning and manage- ment. The issue includes three key research themes: (i) Requirements and interests of planners and deci- sion-makers for integrating ES in different application contexts, (ii) Approaches to applying ES in (partici- patory) planning, and (iii) Potential impacts of integrating ES in policy and decision-making. These themes are addressed by 12 papers that refer to case studies in Africa, Australia, and Europe. Four lessons are highlighted: (i) Information on ES is considered useful by many practitioners, but the type, production and communication of ES information need to be adapted to the specific context of a planning case; (ii) A broad range of approaches are available for integrating the ES concept in (participatory) planning with different and complementary contributions to decision-support; (iii) Effectively integrating ES in planning requires careful scoping of the context, objectives and capacities; (iv) Integrating ES in planning can effectively support the co-production of relevant knowledge and the collaboration of diverse actors. A new research field of \u2018Planning-for-ES Science\u2019 is emerging which focuses on, among other issues, the critical evaluation of real-world case studies of applying the ES concept in different fields of practice.", "author" : [ { "dropping-particle" : "", "family" : "Albert", "given" : "Christian", "non-dropping-particle" : "", "parse-names" : false, "suffix" : "" }, { "dropping-particle" : "", "family" : "Aronson", "given" : "James", "non-dropping-particle" : "", "parse-names" : false, "suffix" : "" }, { "dropping-particle" : "", "family" : "F\u00fcrst", "given" : "Christine", "non-dropping-particle" : "", "parse-names" : false, "suffix" : "" }, { "dropping-particle" : "", "family" : "Opdam", "given" : "Paul", "non-dropping-particle" : "", "parse-names" : false, "suffix" : "" } ], "container-title" : "Landscape Ecology", "id" : "ITEM-2", "issue" : "8", "issued" : { "date-parts" : [ [ "2014" ] ] }, "page" : "1277-1285", "title" : "Integrating ecosystem services in landscape planning: requirements, approaches, and impacts", "type" : "article-journal", "volume" : "29" }, "uris" : [ "http://www.mendeley.com/documents/?uuid=b170b6a8-11ee-4cb3-beba-c9d4a3833b89" ] }, { "id" : "ITEM-3", "itemData" : { "DOI" : "http://dx.doi.org/10.1016/j.ecolind.2012.01.012", "ISBN" : "1470-160X", "author" : [ { "dropping-particle" : "", "family" : "Oudenhoven", "given" : "Alexander P E", "non-dropping-particle" : "van", "parse-names" : false, "suffix" : "" }, { "dropping-particle" : "", "family" : "Petz", "given" : "Katalin", "non-dropping-particle" : "", "parse-names" : false, "suffix" : "" }, { "dropping-particle" : "", "family" : "Alkemade", "given" : "Rob", "non-dropping-particle" : "", "parse-names" : false, "suffix" : "" }, { "dropping-particle" : "", "family" : "Hein", "given" : "Lars", "non-dropping-particle" : "", "parse-names" : false, "suffix" : "" }, { "dropping-particle" : "", "family" : "Groot", "given" : "Rudolf S", "non-dropping-particle" : "de", "parse-names" : false, "suffix" : "" } ], "container-title" : "Ecological Indicators", "id" : "ITEM-3", "issued" : { "date-parts" : [ [ "2012" ] ] }, "page" : "110-122", "title" : "Framework for systematic indicator selection to assess effects of land management on ecosystem services", "type" : "article-journal", "volume" : "21" }, "uris" : [ "http://www.mendeley.com/documents/?uuid=a4a89be6-7980-47b8-8e35-32dec0ce7c98" ] } ], "mendeley" : { "formattedCitation" : "(Albert, Galler, et al., 2016; Albert, Aronson, F\u00fcrst, &amp; Opdam, 2014; van Oudenhoven, Petz, Alkemade, Hein, &amp; de Groot, 2012)", "plainTextFormattedCitation" : "(Albert, Galler, et al., 2016; Albert, Aronson, F\u00fcrst, &amp; Opdam, 2014; van Oudenhoven, Petz, Alkemade, Hein, &amp; de Groot, 2012)", "previouslyFormattedCitation" : "(Albert, Galler, et al., 2016; Albert, Aronson, F\u00fcrst, &amp; Opdam, 2014; van Oudenhoven, Petz, Alkemade, Hein, &amp; de Groot, 2012)" }, "properties" : {  }, "schema" : "https://github.com/citation-style-language/schema/raw/master/csl-citation.json" }</w:instrText>
      </w:r>
      <w:r w:rsidRPr="00F02A52">
        <w:rPr>
          <w:lang w:val="en-US"/>
        </w:rPr>
        <w:fldChar w:fldCharType="separate"/>
      </w:r>
      <w:r w:rsidRPr="00F02A52">
        <w:rPr>
          <w:lang w:val="en-US"/>
        </w:rPr>
        <w:t xml:space="preserve">(Albert </w:t>
      </w:r>
      <w:r w:rsidR="009E3418" w:rsidRPr="009E3418">
        <w:rPr>
          <w:i/>
          <w:lang w:val="en-US"/>
        </w:rPr>
        <w:t>et al.</w:t>
      </w:r>
      <w:r w:rsidRPr="00F02A52">
        <w:rPr>
          <w:lang w:val="en-US"/>
        </w:rPr>
        <w:t>, 2016</w:t>
      </w:r>
      <w:r w:rsidR="000028D2">
        <w:rPr>
          <w:lang w:val="en-US"/>
        </w:rPr>
        <w:t>a</w:t>
      </w:r>
      <w:r w:rsidRPr="00F02A52">
        <w:rPr>
          <w:lang w:val="en-US"/>
        </w:rPr>
        <w:t>; Albert</w:t>
      </w:r>
      <w:r w:rsidR="00310E5B">
        <w:rPr>
          <w:i/>
          <w:lang w:val="en-US"/>
        </w:rPr>
        <w:t xml:space="preserve"> et al.</w:t>
      </w:r>
      <w:r w:rsidRPr="00F02A52">
        <w:rPr>
          <w:lang w:val="en-US"/>
        </w:rPr>
        <w:t>, 2014; van Oudenhoven</w:t>
      </w:r>
      <w:r w:rsidR="00310E5B">
        <w:rPr>
          <w:i/>
          <w:lang w:val="en-US"/>
        </w:rPr>
        <w:t xml:space="preserve"> et al.</w:t>
      </w:r>
      <w:r w:rsidRPr="00F02A52">
        <w:rPr>
          <w:lang w:val="en-US"/>
        </w:rPr>
        <w:t>, 2012)</w:t>
      </w:r>
      <w:r w:rsidRPr="00F02A52">
        <w:rPr>
          <w:lang w:val="en-US"/>
        </w:rPr>
        <w:fldChar w:fldCharType="end"/>
      </w:r>
      <w:r w:rsidRPr="00F02A52">
        <w:rPr>
          <w:lang w:val="en-US"/>
        </w:rPr>
        <w:t xml:space="preserve">, urban planning and economic valuation </w:t>
      </w:r>
      <w:r w:rsidRPr="00F02A52">
        <w:rPr>
          <w:lang w:val="en-US"/>
        </w:rPr>
        <w:fldChar w:fldCharType="begin" w:fldLock="1"/>
      </w:r>
      <w:r>
        <w:rPr>
          <w:lang w:val="en-US"/>
        </w:rPr>
        <w:instrText>ADDIN CSL_CITATION { "citationItems" : [ { "id" : "ITEM-1", "itemData" : { "DOI" : "10.1016/j.ecolecon.2012.08.019", "ISSN" : "09218009", "abstract" : "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u2010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fies a range of economic costs and socio\u2010cultural impacts that can derive from their loss. We conclude by identifying knowledge gaps and challenges for the research agenda on ecosystem services provided in urban areas.", "author" : [ { "dropping-particle" : "", "family" : "G\u00f3mez-Baggethun", "given" : "Erik", "non-dropping-particle" : "", "parse-names" : false, "suffix" : "" }, { "dropping-particle" : "", "family" : "Barton", "given" : "David N.", "non-dropping-particle" : "", "parse-names" : false, "suffix" : "" } ], "container-title" : "Ecological Economics", "id" : "ITEM-1", "issued" : { "date-parts" : [ [ "2013", "2" ] ] }, "page" : "235-245", "title" : "Classifying and valuing ecosystem services for urban planning", "type" : "article-journal", "volume" : "86" }, "uris" : [ "http://www.mendeley.com/documents/?uuid=c3cb1a9e-c337-419e-8d6c-940c3371b9ee" ] }, { "id" : "ITEM-2", "itemData" : { "DOI" : "10.1007/s13280-014-0505-z", "ISBN" : "0044-7447 (Print)\\r0044-7447 (Linking)", "ISSN" : "00447447", "PMID" : "24740615", "abstract" : "Urban futures that are more resilient and sustainable require an integrated social-ecological system approach to urban policymaking, planning, management, and governance. In this article, we introduce the Urban Biodiversity and Ecosystem Services (URBES) and the Cities and Biodiversity Outlook (CBO) Projects as new social-ecological contributions to research and practice on emerging urban resilience and ecosystem services. We provide an overview of the projects and present global urbanization trends and their effects on ecosystems and biodiversity, as a context for new knowledge generated in the URBES case-study cities, including Berlin, New York, Rotterdam, Barcelona, and Stockholm. The cities represent contrasting urbanization trends and examples of emerging science-policy linkages for improving urban landscapes for human health and well-being. In addition, we highlight 10 key messages of the global CBO assessment as a knowledge platform for urban leaders to incorporate state-of-the-art science on URBES into decision-making for sustainable and resilient urban development.", "author" : [ { "dropping-particle" : "", "family" : "Schewenius", "given" : "Maria", "non-dropping-particle" : "", "parse-names" : false, "suffix" : "" }, { "dropping-particle" : "", "family" : "McPhearson", "given" : "Timon", "non-dropping-particle" : "", "parse-names" : false, "suffix" : "" }, { "dropping-particle" : "", "family" : "Elmqvist", "given" : "Thomas", "non-dropping-particle" : "", "parse-names" : false, "suffix" : "" } ], "container-title" : "Ambio", "id" : "ITEM-2", "issue" : "4", "issued" : { "date-parts" : [ [ "2014" ] ] }, "page" : "434-444", "title" : "Opportunities for increasing resilience and sustainability of urban social-ecological systems: Insights from the URBES and the cities and biodiversity outlook projects", "type" : "article-journal", "volume" : "43" }, "uris" : [ "http://www.mendeley.com/documents/?uuid=ae83273e-7d2d-4070-9605-993013240e13" ] } ], "mendeley" : { "formattedCitation" : "(G\u00f3mez-Baggethun &amp; Barton, 2013; Schewenius et al., 2014)", "plainTextFormattedCitation" : "(G\u00f3mez-Baggethun &amp; Barton, 2013; Schewenius et al., 2014)", "previouslyFormattedCitation" : "(G\u00f3mez-Baggethun &amp; Barton, 2013; Schewenius et al., 2014)" }, "properties" : {  }, "schema" : "https://github.com/citation-style-language/schema/raw/master/csl-citation.json" }</w:instrText>
      </w:r>
      <w:r w:rsidRPr="00F02A52">
        <w:rPr>
          <w:lang w:val="en-US"/>
        </w:rPr>
        <w:fldChar w:fldCharType="separate"/>
      </w:r>
      <w:r w:rsidRPr="00F02A52">
        <w:rPr>
          <w:lang w:val="en-US"/>
        </w:rPr>
        <w:t xml:space="preserve">(Gómez-Baggethun &amp; Barton, 2013; Schewenius </w:t>
      </w:r>
      <w:r w:rsidR="009E3418" w:rsidRPr="009E3418">
        <w:rPr>
          <w:i/>
          <w:lang w:val="en-US"/>
        </w:rPr>
        <w:t>et al.</w:t>
      </w:r>
      <w:r w:rsidRPr="00F02A52">
        <w:rPr>
          <w:lang w:val="en-US"/>
        </w:rPr>
        <w:t>, 2014)</w:t>
      </w:r>
      <w:r w:rsidRPr="00F02A52">
        <w:rPr>
          <w:lang w:val="en-US"/>
        </w:rPr>
        <w:fldChar w:fldCharType="end"/>
      </w:r>
      <w:r w:rsidRPr="00F02A52">
        <w:rPr>
          <w:lang w:val="en-US"/>
        </w:rPr>
        <w:t xml:space="preserve">, or Strategic Environmental Assessment </w:t>
      </w:r>
      <w:r w:rsidRPr="00F02A52">
        <w:rPr>
          <w:lang w:val="en-US"/>
        </w:rPr>
        <w:fldChar w:fldCharType="begin" w:fldLock="1"/>
      </w:r>
      <w:r>
        <w:rPr>
          <w:lang w:val="en-US"/>
        </w:rPr>
        <w:instrText>ADDIN CSL_CITATION { "citationItems" : [ { "id" : "ITEM-1", "itemData" : { "DOI" : "10.1016/j.eiar.2013.02.005", "ISSN" : "01959255", "author" : [ { "dropping-particle" : "", "family" : "Geneletti", "given" : "Davide", "non-dropping-particle" : "", "parse-names" : false, "suffix" : "" } ], "container-title" : "Environmental Impact Assessment Review", "id" : "ITEM-1", "issued" : { "date-parts" : [ [ "2013", "4" ] ] }, "page" : "1-2", "title" : "Ecosystem services in environmental impact assessment and strategic environmental assessment", "type" : "article-journal", "volume" : "40" }, "uris" : [ "http://www.mendeley.com/documents/?uuid=0283270f-fb3f-4645-bb24-cdb547414287" ] } ], "mendeley" : { "formattedCitation" : "(Geneletti, 2013)", "plainTextFormattedCitation" : "(Geneletti, 2013)", "previouslyFormattedCitation" : "(Geneletti, 2013)" }, "properties" : {  }, "schema" : "https://github.com/citation-style-language/schema/raw/master/csl-citation.json" }</w:instrText>
      </w:r>
      <w:r w:rsidRPr="00F02A52">
        <w:rPr>
          <w:lang w:val="en-US"/>
        </w:rPr>
        <w:fldChar w:fldCharType="separate"/>
      </w:r>
      <w:r w:rsidRPr="00F02A52">
        <w:rPr>
          <w:lang w:val="en-US"/>
        </w:rPr>
        <w:t>(Geneletti, 2013)</w:t>
      </w:r>
      <w:r w:rsidRPr="00F02A52">
        <w:rPr>
          <w:lang w:val="en-US"/>
        </w:rPr>
        <w:fldChar w:fldCharType="end"/>
      </w:r>
      <w:r w:rsidRPr="00F02A52">
        <w:rPr>
          <w:lang w:val="en-US"/>
        </w:rPr>
        <w:t>. Successful examples for integrating biodiversity and nature’s contributions to people</w:t>
      </w:r>
      <w:r w:rsidRPr="00F02A52" w:rsidDel="00A5703B">
        <w:rPr>
          <w:lang w:val="en-US"/>
        </w:rPr>
        <w:t xml:space="preserve"> </w:t>
      </w:r>
      <w:r w:rsidRPr="00F02A52">
        <w:rPr>
          <w:lang w:val="en-US"/>
        </w:rPr>
        <w:t xml:space="preserve">in spatial planning include river restoration in Vitoria-Gasteiz </w:t>
      </w:r>
      <w:r w:rsidRPr="00F02A52">
        <w:rPr>
          <w:lang w:val="en-US"/>
        </w:rPr>
        <w:fldChar w:fldCharType="begin" w:fldLock="1"/>
      </w:r>
      <w:r>
        <w:rPr>
          <w:lang w:val="en-US"/>
        </w:rPr>
        <w:instrText>ADDIN CSL_CITATION { "citationItems" : [ { "id" : "ITEM-1", "itemData" : { "DOI" : "10.2777/765301", "author" : [ { "dropping-particle" : "", "family" : "Kopperoinen", "given" : "Leena", "non-dropping-particle" : "", "parse-names" : false, "suffix" : "" } ], "container-title" : "OpenNESS brief", "id" : "ITEM-1", "issue" : "03", "issued" : { "date-parts" : [ [ "2015" ] ] }, "title" : "Integrating Nature-Based Solution in Urban Planning", "type" : "article-journal" }, "uris" : [ "http://www.mendeley.com/documents/?uuid=e47936fb-a1ca-46b2-8979-dd7144c860c9" ] } ], "mendeley" : { "formattedCitation" : "(Kopperoinen, 2015)", "plainTextFormattedCitation" : "(Kopperoinen, 2015)", "previouslyFormattedCitation" : "(Kopperoinen, 2015)" }, "properties" : {  }, "schema" : "https://github.com/citation-style-language/schema/raw/master/csl-citation.json" }</w:instrText>
      </w:r>
      <w:r w:rsidRPr="00F02A52">
        <w:rPr>
          <w:lang w:val="en-US"/>
        </w:rPr>
        <w:fldChar w:fldCharType="separate"/>
      </w:r>
      <w:r w:rsidRPr="00F02A52">
        <w:rPr>
          <w:lang w:val="en-US"/>
        </w:rPr>
        <w:t>(Kopperoinen, 2015)</w:t>
      </w:r>
      <w:r w:rsidRPr="00F02A52">
        <w:rPr>
          <w:lang w:val="en-US"/>
        </w:rPr>
        <w:fldChar w:fldCharType="end"/>
      </w:r>
      <w:r w:rsidRPr="00F02A52">
        <w:rPr>
          <w:lang w:val="en-US"/>
        </w:rPr>
        <w:t xml:space="preserve"> and protected area management in Doñana, Spain </w:t>
      </w:r>
      <w:r w:rsidRPr="00F02A52">
        <w:rPr>
          <w:lang w:val="en-US"/>
        </w:rPr>
        <w:fldChar w:fldCharType="begin" w:fldLock="1"/>
      </w:r>
      <w:r>
        <w:rPr>
          <w:lang w:val="en-US"/>
        </w:rPr>
        <w:instrText>ADDIN CSL_CITATION { "citationItems" : [ { "id" : "ITEM-1", "itemData" : { "DOI" : "23", "ISBN" : "1708-3087", "ISSN" : "1708-3087", "PMID" : "66785216", "abstract" : "Conservation and development visions in and around protected areas generate confrontation and uncertainty that damage the biodiversity and ecosystem services which maintain human well-being. To address this issue, we applied the participatory scenario planning framework to the protected area of the Donana social-ecological system in southwestern Spain. This work explores the social perceptions regarding the conditions, trends, trade-offs, and future of ecosystem services and human well-being, and seeks management strategies for the Donana social-ecological system and its protected areas. We found that participatory scenario planning (1) can create different visions of the future of the system addressing its uncertainty and the main ecosystem services trade-offs, and (2) can propose consensual management strategies to determine a path toward a desirable future.", "author" : [ { "dropping-particle" : "", "family" : "Palomo", "given" : "I", "non-dropping-particle" : "", "parse-names" : false, "suffix" : "" }, { "dropping-particle" : "", "family" : "Martin-Lopez", "given" : "B", "non-dropping-particle" : "", "parse-names" : false, "suffix" : "" }, { "dropping-particle" : "", "family" : "Lopez-Santiago", "given" : "C", "non-dropping-particle" : "", "parse-names" : false, "suffix" : "" }, { "dropping-particle" : "", "family" : "Montes", "given" : "C", "non-dropping-particle" : "", "parse-names" : false, "suffix" : "" } ], "container-title" : "Ecology and Society", "id" : "ITEM-1", "issue" : "1", "issued" : { "date-parts" : [ [ "2011" ] ] }, "page" : "23", "title" : "Participatory scenario planning for protected areas management under the ecosystem services framework: the Donana social-ecological system in southwestern Spain", "type" : "article-journal", "volume" : "16" }, "uris" : [ "http://www.mendeley.com/documents/?uuid=47c4890b-9560-4080-ba19-2b3dd7a9fee2" ] } ], "mendeley" : { "formattedCitation" : "(Palomo, Martin-Lopez, Lopez-Santiago, &amp; Montes, 2011)", "plainTextFormattedCitation" : "(Palomo, Martin-Lopez, Lopez-Santiago, &amp; Montes, 2011)", "previouslyFormattedCitation" : "(Palomo, Martin-Lopez, Lopez-Santiago, &amp; Montes, 2011)" }, "properties" : {  }, "schema" : "https://github.com/citation-style-language/schema/raw/master/csl-citation.json" }</w:instrText>
      </w:r>
      <w:r w:rsidRPr="00F02A52">
        <w:rPr>
          <w:lang w:val="en-US"/>
        </w:rPr>
        <w:fldChar w:fldCharType="separate"/>
      </w:r>
      <w:r w:rsidRPr="00F02A52">
        <w:rPr>
          <w:lang w:val="en-US"/>
        </w:rPr>
        <w:t>(Palomo</w:t>
      </w:r>
      <w:r w:rsidR="00310E5B">
        <w:rPr>
          <w:i/>
          <w:lang w:val="en-US"/>
        </w:rPr>
        <w:t xml:space="preserve"> et al.</w:t>
      </w:r>
      <w:r w:rsidRPr="00F02A52">
        <w:rPr>
          <w:lang w:val="en-US"/>
        </w:rPr>
        <w:t>, 2011)</w:t>
      </w:r>
      <w:r w:rsidRPr="00F02A52">
        <w:rPr>
          <w:lang w:val="en-US"/>
        </w:rPr>
        <w:fldChar w:fldCharType="end"/>
      </w:r>
      <w:r w:rsidRPr="00F02A52">
        <w:rPr>
          <w:lang w:val="en-US"/>
        </w:rPr>
        <w:t xml:space="preserve">. </w:t>
      </w:r>
    </w:p>
    <w:p w14:paraId="7B904788" w14:textId="3F0AAC3F" w:rsidR="00E97DE0" w:rsidRPr="00F02A52" w:rsidRDefault="00E97DE0" w:rsidP="00E97DE0">
      <w:pPr>
        <w:rPr>
          <w:lang w:val="en-US"/>
        </w:rPr>
      </w:pPr>
      <w:r w:rsidRPr="00F02A52">
        <w:rPr>
          <w:lang w:val="en-US"/>
        </w:rPr>
        <w:t xml:space="preserve">Three methodological challenges for a systematic assessment can be pointed out: (i) an assigning problem related to difficulties in detecting cause-effect relations between planning measures and outcomes; (ii) an indicator problem because it is not possible to quantitatively measure the qualitative impact; and (iii) a time framing problem due to the long time span between implementation and impact of a measure </w:t>
      </w:r>
      <w:r w:rsidRPr="00F02A52">
        <w:rPr>
          <w:lang w:val="en-US"/>
        </w:rPr>
        <w:fldChar w:fldCharType="begin" w:fldLock="1"/>
      </w:r>
      <w:r>
        <w:rPr>
          <w:lang w:val="en-US"/>
        </w:rPr>
        <w:instrText>ADDIN CSL_CITATION { "citationItems" : [ { "id" : "ITEM-1", "itemData" : { "DOI" : "10.1080/02513625.2005.10556937", "ISSN" : "0251-3625", "abstract" : "German spatial planning covers near- ly 100 years. Planning has always been equat- ed with \u201csteering\u201d and \u201ccoordination\u201d, but the conception of steering has changed from tech- nocratic to communicative, from plan-making to planning as process, from purely ordering space to developing places, from planning to regional management. \u201cChanged from \u2026 to\u201d suggests straight lines. In practice, however, we observe extensions and contractions, layers of older and newer concepts, and, most impor- tant, the process is not linear but rather shows ups and downs in accordance with the general acceptance of governmental steering, i.e., when state interventions get weaker, spatial planning loses backing. The explanations for those chang- es are more closely related to external pres- sures and internal paradigm changes than to the dynamics of the process itself \u2013 with the con- cept of planning and steering becoming more diversifi ed over time. The present contextual changes (privatization, deregulation, speeding up governmental procedures, etc.) force spatial planning to become more \u201cdemand-reactive\u201d, which implies the integration of market-based instruments (pricing of scarce natural resourc- es, property rights trading, emission trading, etc.), a more intense collaboration of economic actors, and a closer linking of spatial planning to spatial development schemes (strategic plan- ning). 1.", "author" : [ { "dropping-particle" : "", "family" : "F\u00fcrst", "given" : "Dietrich", "non-dropping-particle" : "", "parse-names" : false, "suffix" : "" } ], "container-title" : "disP - The Planning Review", "id" : "ITEM-1", "issue" : "163", "issued" : { "date-parts" : [ [ "2005" ] ] }, "page" : "16-27", "title" : "Entwicklung und Stand des Steuerungsverst\u00e4ndnisses in der Raumplanung", "type" : "article-journal", "volume" : "41" }, "uris" : [ "http://www.mendeley.com/documents/?uuid=26d7c096-4a69-425d-b306-28447f4fba40" ] } ], "mendeley" : { "formattedCitation" : "(F\u00fcrst, 2005)", "plainTextFormattedCitation" : "(F\u00fcrst, 2005)", "previouslyFormattedCitation" : "(F\u00fcrst, 2005)" }, "properties" : {  }, "schema" : "https://github.com/citation-style-language/schema/raw/master/csl-citation.json" }</w:instrText>
      </w:r>
      <w:r w:rsidRPr="00F02A52">
        <w:rPr>
          <w:lang w:val="en-US"/>
        </w:rPr>
        <w:fldChar w:fldCharType="separate"/>
      </w:r>
      <w:r w:rsidRPr="00F02A52">
        <w:rPr>
          <w:lang w:val="en-US"/>
        </w:rPr>
        <w:t>(Fürst, 2005)</w:t>
      </w:r>
      <w:r w:rsidRPr="00F02A52">
        <w:rPr>
          <w:lang w:val="en-US"/>
        </w:rPr>
        <w:fldChar w:fldCharType="end"/>
      </w:r>
      <w:r w:rsidRPr="00F02A52">
        <w:rPr>
          <w:lang w:val="en-US"/>
        </w:rPr>
        <w:t xml:space="preserve">. Knowledge gaps exist concerning a comparative overview of spatial planning throughout Europe and Central Asia. Comparative studies on spatial planning and its effectiveness across such a diverse group of countries is particularly challenging: most literature on planning is only available in national languages and often differences exist between planning as described in the legislation, and applied practices. Further knowledge is needed on how particular planning modes and planning instruments affect biodiversity and nature’s contributions to people and how respective information could best be integrated and communicated in planning processes so that it is understood and appropriately considered in decision-making </w:t>
      </w:r>
      <w:r w:rsidRPr="00F02A52">
        <w:rPr>
          <w:lang w:val="en-US"/>
        </w:rPr>
        <w:fldChar w:fldCharType="begin" w:fldLock="1"/>
      </w:r>
      <w:r>
        <w:rPr>
          <w:lang w:val="en-US"/>
        </w:rPr>
        <w:instrText>ADDIN CSL_CITATION { "citationItems" : [ { "id" : "ITEM-1", "itemData" : { "DOI" : "http://dx.doi.org/10.1016/j.ecolind.2015.03.029", "ISBN" : "1470-160X", "abstract" : "Applying ecosystem services (ES) concepts and indicators in landscape planning requires them to be linked with models for decision-making by practitioners. The objective of this paper is to introduce an ES-in-Planning framework, which combines ES assessment and valuation indicators with the widely used Driving Forces, Pressures, State, Impacts and Responses (DPSIR) model. Within this framework, ES indicators become part of landscape planning as a means of assessing the current state of the environment and for determining how it might change in the future. The implementation and added value of the framework is illustrated in a case study of planning issues in the Mardorf community bordering the Steinhuder Meer Lake, Northern Germany. Two scenarios of potential landscape changes and possible response measures are considered in terms of alterations in a set of ES indicators. The ES examined are food production (a provisioning ES), climate mitigation (a regulation ES), landscape esthetics (as the basis for many cultural ES), and biodiversity. The ES indicators employed distinguish between services valued by humans and those which are actually utilized. Valuation of changes in ES has shown to reflect societal objectives (as institutionalized in legal requirements) and expert-based estimates. However, these valuations could be further validated by including economic and social valuation of impacts. The added value of applying ES in the planning process lies in improved opportunities for developing targeted response measures, for communicating trade-offs between planning options, and for facilitating joint implementation by partners.", "author" : [ { "dropping-particle" : "", "family" : "Albert", "given" : "Christian", "non-dropping-particle" : "", "parse-names" : false, "suffix" : "" }, { "dropping-particle" : "", "family" : "Galler", "given" : "Carolin", "non-dropping-particle" : "", "parse-names" : false, "suffix" : "" }, { "dropping-particle" : "", "family" : "Hermes", "given" : "Johannes", "non-dropping-particle" : "", "parse-names" : false, "suffix" : "" }, { "dropping-particle" : "", "family" : "Neuendorf", "given" : "Felix", "non-dropping-particle" : "", "parse-names" : false, "suffix" : "" }, { "dropping-particle" : "", "family" : "Haaren", "given" : "Christina", "non-dropping-particle" : "von", "parse-names" : false, "suffix" : "" }, { "dropping-particle" : "", "family" : "Lovett", "given" : "Andrew", "non-dropping-particle" : "", "parse-names" : false, "suffix" : "" } ], "container-title" : "Ecological Indicators", "id" : "ITEM-1", "issued" : { "date-parts" : [ [ "2016" ] ] }, "page" : "100-113", "title" : "Applying ecosystem services indicators in landscape planning and management: The ES-in-Planning framework", "type" : "article-journal", "volume" : "61" }, "uris" : [ "http://www.mendeley.com/documents/?uuid=f5b85d1b-4adc-401b-9e28-a5f19b3e88aa" ] }, { "id" : "ITEM-2", "itemData" : { "ISBN" : "1476-945X", "abstract" : "Despite the growing body of literature on ecosystem services, still many challenges remain to structurally integrate ecosystem services in landscape planning, management and design. This paper therefore aims to provide an overview of the challenges involved in applying ecosystem service assessment and valuation to environmental management and discuss some solutions to come to a comprehensive and practical framework. First the issue of defining and classifying ecosystem services is discussed followed by approaches to quantify and value ecosystem services. The main part of the paper is focussed on the question how to analyze trade-offs involved in land cover and land use change, including spatial analysis and dynamic modelling tools. Issues of scale are addressed, as well as the question how to determine the total economic value of different management states. Finally, developments and challenges regarding the inclusion of ecosystem services in integrative landscape planning and decision-making tools are discussed. It is concluded that the ecosystem service approach and ecosystem service valuation efforts have changed the terms of discussion on nature conservation, natural resource management, and other areas of public policy. It is now widely recognized that nature conservation and conservation management strategies do not necessarily pose a trade-off between the \"environment\" and \"development\". Investments in conservation, restoration and sustainable ecosystem use are increasingly seen as a \"win-win situation\" which generates substantial ecological, social and economic benefits.", "author" : [ { "dropping-particle" : "", "family" : "Groot", "given" : "R S", "non-dropping-particle" : "de", "parse-names" : false, "suffix" : "" }, { "dropping-particle" : "", "family" : "Alkemade", "given" : "R", "non-dropping-particle" : "", "parse-names" : false, "suffix" : "" }, { "dropping-particle" : "", "family" : "Braat", "given" : "L", "non-dropping-particle" : "", "parse-names" : false, "suffix" : "" }, { "dropping-particle" : "", "family" : "Hein", "given" : "L", "non-dropping-particle" : "", "parse-names" : false, "suffix" : "" }, { "dropping-particle" : "", "family" : "Willemen", "given" : "L", "non-dropping-particle" : "", "parse-names" : false, "suffix" : "" } ], "container-title" : "Ecological Complexity", "id" : "ITEM-2", "issue" : "3", "issued" : { "date-parts" : [ [ "2010" ] ] }, "note" : "doi: 10.1016/j.ecocom.2009.10.006", "page" : "260-272", "title" : "Challenges in integrating the concept of ecosystem services and values in landscape planning, management and decision making", "type" : "article-journal", "volume" : "7" }, "uris" : [ "http://www.mendeley.com/documents/?uuid=daf53acd-93b0-4055-bcf6-f502eb7da3fd" ] } ], "mendeley" : { "formattedCitation" : "(Albert, Galler, et al., 2016; de Groot, Alkemade, Braat, Hein, &amp; Willemen, 2010)", "plainTextFormattedCitation" : "(Albert, Galler, et al., 2016; de Groot, Alkemade, Braat, Hein, &amp; Willemen, 2010)", "previouslyFormattedCitation" : "(Albert, Galler, et al., 2016; de Groot, Alkemade, Braat, Hein, &amp; Willemen, 2010)" }, "properties" : {  }, "schema" : "https://github.com/citation-style-language/schema/raw/master/csl-citation.json" }</w:instrText>
      </w:r>
      <w:r w:rsidRPr="00F02A52">
        <w:rPr>
          <w:lang w:val="en-US"/>
        </w:rPr>
        <w:fldChar w:fldCharType="separate"/>
      </w:r>
      <w:r w:rsidRPr="00F02A52">
        <w:rPr>
          <w:lang w:val="en-US"/>
        </w:rPr>
        <w:t xml:space="preserve">(Albert </w:t>
      </w:r>
      <w:r w:rsidR="009E3418" w:rsidRPr="009E3418">
        <w:rPr>
          <w:i/>
          <w:lang w:val="en-US"/>
        </w:rPr>
        <w:t>et al.</w:t>
      </w:r>
      <w:r w:rsidRPr="00F02A52">
        <w:rPr>
          <w:lang w:val="en-US"/>
        </w:rPr>
        <w:t>, 2016</w:t>
      </w:r>
      <w:r w:rsidR="000028D2">
        <w:rPr>
          <w:lang w:val="en-US"/>
        </w:rPr>
        <w:t>a</w:t>
      </w:r>
      <w:r w:rsidRPr="00F02A52">
        <w:rPr>
          <w:lang w:val="en-US"/>
        </w:rPr>
        <w:t>; de Groot</w:t>
      </w:r>
      <w:r w:rsidR="00310E5B">
        <w:rPr>
          <w:i/>
          <w:lang w:val="en-US"/>
        </w:rPr>
        <w:t xml:space="preserve"> et al.</w:t>
      </w:r>
      <w:r w:rsidRPr="00F02A52">
        <w:rPr>
          <w:lang w:val="en-US"/>
        </w:rPr>
        <w:t>, 2010)</w:t>
      </w:r>
      <w:r w:rsidRPr="00F02A52">
        <w:rPr>
          <w:lang w:val="en-US"/>
        </w:rPr>
        <w:fldChar w:fldCharType="end"/>
      </w:r>
      <w:r w:rsidRPr="00F02A52">
        <w:rPr>
          <w:lang w:val="en-US"/>
        </w:rPr>
        <w:t>.</w:t>
      </w:r>
    </w:p>
    <w:p w14:paraId="69153406" w14:textId="77777777" w:rsidR="00E97DE0" w:rsidRPr="00F02A52" w:rsidRDefault="00E97DE0" w:rsidP="00E97DE0">
      <w:pPr>
        <w:rPr>
          <w:lang w:val="en-US"/>
        </w:rPr>
      </w:pPr>
    </w:p>
    <w:p w14:paraId="6D79C1B0" w14:textId="77777777" w:rsidR="00E97DE0" w:rsidRPr="00F02A52" w:rsidRDefault="00E97DE0" w:rsidP="00147745">
      <w:pPr>
        <w:pStyle w:val="Heading3"/>
        <w:rPr>
          <w:lang w:val="en-US"/>
        </w:rPr>
      </w:pPr>
      <w:bookmarkStart w:id="1898" w:name="_Toc502909649"/>
      <w:bookmarkStart w:id="1899" w:name="_Toc504380761"/>
      <w:bookmarkStart w:id="1900" w:name="_Toc519504859"/>
      <w:r w:rsidRPr="00F02A52">
        <w:rPr>
          <w:lang w:val="en-US"/>
        </w:rPr>
        <w:t>Designing, implementing and assessing instruments and policy mixes</w:t>
      </w:r>
      <w:bookmarkEnd w:id="1898"/>
      <w:bookmarkEnd w:id="1899"/>
      <w:bookmarkEnd w:id="1900"/>
    </w:p>
    <w:p w14:paraId="73087246" w14:textId="6112E551" w:rsidR="00E97DE0" w:rsidRPr="00F02A52" w:rsidRDefault="00E97DE0" w:rsidP="00E97DE0">
      <w:pPr>
        <w:rPr>
          <w:lang w:val="en-US"/>
        </w:rPr>
      </w:pPr>
      <w:r w:rsidRPr="00F02A52">
        <w:rPr>
          <w:lang w:val="en-US"/>
        </w:rPr>
        <w:t xml:space="preserve">Nature contributes in diverse ways to human well-being. Depending on the character as private or public goods or services, various institutional failures concerning their provision can lead to biodiversity loss and ecosystem degradation </w:t>
      </w:r>
      <w:r w:rsidRPr="00F02A52">
        <w:rPr>
          <w:lang w:val="en-US"/>
        </w:rPr>
        <w:fldChar w:fldCharType="begin" w:fldLock="1"/>
      </w:r>
      <w:r>
        <w:rPr>
          <w:sz w:val="18"/>
          <w:lang w:val="en-US"/>
        </w:rPr>
        <w:instrText>ADDIN CSL_CITATION { "citationItems" : [ { "id" : "ITEM-1", "itemData" : { "ISBN" : "9783981341034", "abstract" : "TEEB Synthesis Report report was released at the 10th meeting of the Conference of Parties to the CBD in Nagoya, Japan in October 2010. Mainstreaming the Economics of Nature provides a synthesis of the approach, conclusions and recommendations of TEEB. It makes the case for systematic appraisal of the economic contribution of biodiversity and ecosystem services to human well-being; and for routine steps to prevent that contribution being lost or diminished through neglect or mismanagement. It is an appeal to each of us, whether a citizen, policy maker, local administrator, investor, entrepreneur or academics, to reflect both on the value of nature, and on the nature of value.", "author" : [ { "dropping-particle" : "", "family" : "TEEB", "given" : "", "non-dropping-particle" : "", "parse-names" : false, "suffix" : "" } ], "id" : "ITEM-1", "issued" : { "date-parts" : [ [ "2010" ] ] }, "number-of-pages" : "39", "publisher" : "The Economics of Ecosystem and Biodiversity", "title" : "The Economics of Ecosystems and Biodiversity: Mainstreaming the Economics of Nature: A Synthesis of the Approach, Conclusions and Recommendations of TEEB", "type" : "book" }, "uris" : [ "http://www.mendeley.com/documents/?uuid=2e2c4682-b63e-4346-b044-5f81c5332a64" ] } ], "mendeley" : { "formattedCitation" : "(TEEB, 2010)", "plainTextFormattedCitation" : "(TEEB, 2010)", "previouslyFormattedCitation" : "(TEEB, 2010)" }, "properties" : {  }, "schema" : "https://github.com/citation-style-language/schema/raw/master/csl-citation.json" }</w:instrText>
      </w:r>
      <w:r w:rsidRPr="00F02A52">
        <w:rPr>
          <w:lang w:val="en-US"/>
        </w:rPr>
        <w:fldChar w:fldCharType="separate"/>
      </w:r>
      <w:r w:rsidRPr="00F02A52">
        <w:rPr>
          <w:lang w:val="en-US"/>
        </w:rPr>
        <w:t>(TEEB, 2010)</w:t>
      </w:r>
      <w:r w:rsidRPr="00F02A52">
        <w:rPr>
          <w:lang w:val="en-US"/>
        </w:rPr>
        <w:fldChar w:fldCharType="end"/>
      </w:r>
      <w:r w:rsidRPr="00F02A52">
        <w:rPr>
          <w:lang w:val="en-US"/>
        </w:rPr>
        <w:t xml:space="preserve">. Mainstreaming can contribute to overcoming these failures by designing and implementing different policy instruments and tools </w:t>
      </w:r>
      <w:r w:rsidRPr="00F02A52">
        <w:rPr>
          <w:lang w:val="en-US"/>
        </w:rPr>
        <w:fldChar w:fldCharType="begin" w:fldLock="1"/>
      </w:r>
      <w:r>
        <w:rPr>
          <w:sz w:val="18"/>
          <w:lang w:val="en-US"/>
        </w:rPr>
        <w:instrText>ADDIN CSL_CITATION { "citationItems" : [ { "id" : "ITEM-1", "itemData" : { "ISSN" : "22120416", "abstract" : "The spread of the ecosystem services framework has been accompanied by the promotion of market-based policy instruments for environmental governance. In this paper we clarify the rationale, policy goals and governance challenges of the ecosystem services framework. After systematizing the limitations of market-based policy tools for enhancing the provision of ecosystem services, we argue that hybrid regimes are more suitable (compared to pure markets or hierarchies) to deal with the governance challenges derived from the characteristics of ecosystem services, particularly their common good character and their intrinsic complexity. The paper pleads for an alternative conceptual underpinning of market-based instruments, in order to make them more compatible with hybrid forms of governance. We discuss the major implications of such analytical shift.", "author" : [ { "dropping-particle" : "", "family" : "Muradian", "given" : "Roldan", "non-dropping-particle" : "", "parse-names" : false, "suffix" : "" }, { "dropping-particle" : "", "family" : "Rival", "given" : "Laura", "non-dropping-particle" : "", "parse-names" : false, "suffix" : "" } ], "container-title" : "Ecosystem Services", "id" : "ITEM-1", "issue" : "1", "issued" : { "date-parts" : [ [ "2012", "7" ] ] }, "page" : "93-100", "title" : "Between markets and hierarchies: The challenge of governing ecosystem services", "type" : "article-journal", "volume" : "1" }, "uris" : [ "http://www.mendeley.com/documents/?uuid=e290ed26-bdd3-45de-858d-abaf40696172" ] }, { "id" : "ITEM-2", "itemData" : { "ISSN" : "22120416", "abstract" : "The question of value has occupied the human mind for millennia. With the ascent of neoclassical welfare economics in the twentieth century, \u201cvalue\u201d was constrained to chrematistics, or exchange value in a market economy. This narrowing of meaning allowed economists to use a precise mathematical framework to highlight the contributions of nature both to local economic activity as well as to economic growth in general. Nevertheless, current controversies in valuing the cost and benefits of long-lived environmental changes like climate change and biodiversity loss have exposed serious flaws in standard welfare economics. Many of these arise from the assumption that social value can be calculated using the revealed or stated preferences of self-regarding, narrowly rational individuals. New findings in behavioral psychology, neuroscience, and social anthropology have shown that human decision-making is also a social, not only an individual, process. This review essay examines the contributions of standard welfare theory, its shortcomings, and the necessity for more realistic valuation models based on truly social preferences.", "author" : [ { "dropping-particle" : "", "family" : "Parks", "given" : "Sarah", "non-dropping-particle" : "", "parse-names" : false, "suffix" : "" }, { "dropping-particle" : "", "family" : "Gowdy", "given" : "John", "non-dropping-particle" : "", "parse-names" : false, "suffix" : "" } ], "container-title" : "Ecosystem Services", "id" : "ITEM-2", "issued" : { "date-parts" : [ [ "2013", "3" ] ] }, "page" : "e1-e10", "title" : "What have economists learned about valuing nature? A review essay", "type" : "article-journal", "volume" : "3" }, "uris" : [ "http://www.mendeley.com/documents/?uuid=06145b5e-9fec-44e7-afa0-99310eb41734" ] }, { "id" : "ITEM-3", "itemData" : { "DOI" : "10.1016/j.gloenvcha.2014.04.002", "abstract" : "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u201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author" : [ { "dropping-particle" : "", "family" : "Costanza", "given" : "Robert", "non-dropping-particle" : "", "parse-names" : false, "suffix" : "" }, { "dropping-particle" : "", "family" : "Groot", "given" : "Rudolf", "non-dropping-particle" : "de", "parse-names" : false, "suffix" : "" }, { "dropping-particle" : "", "family" : "Sutton", "given" : "Paul", "non-dropping-particle" : "", "parse-names" : false, "suffix" : "" }, { "dropping-particle" : "", "family" : "Ploeg", "given" : "Sander", "non-dropping-particle" : "van der", "parse-names" : false, "suffix" : "" }, { "dropping-particle" : "", "family" : "Anderson", "given" : "Sharolyn J.", "non-dropping-particle" : "", "parse-names" : false, "suffix" : "" }, { "dropping-particle" : "", "family" : "Kubiszewski", "given" : "Ida", "non-dropping-particle" : "", "parse-names" : false, "suffix" : "" }, { "dropping-particle" : "", "family" : "Farber", "given" : "Stephen", "non-dropping-particle" : "", "parse-names" : false, "suffix" : "" }, { "dropping-particle" : "", "family" : "Turner", "given" : "R. Kerry", "non-dropping-particle" : "", "parse-names" : false, "suffix" : "" } ], "container-title" : "Global Environmental Change", "id" : "ITEM-3", "issued" : { "date-parts" : [ [ "2014" ] ] }, "page" : "152\u2013158", "title" : "Changes in the global value of ecosystem services", "type" : "article-journal", "volume" : "26" }, "uris" : [ "http://www.mendeley.com/documents/?uuid=b8f1cab6-de72-359e-b523-11c53c44a0dd" ] }, { "id" : "ITEM-4", "itemData" : { "DOI" : "10.1016/j.ecolecon.2015.01.006", "ISSN" : "09218009", "abstract" : "Social valuation of ecosystem services and public policy alternatives is one of the greatest challenges facing ecological economists today. Frameworks for valuing nature increasingly include shared/social values as a distinct category of values. However, the nature of shared/social values, as well as their relationship to other values, has not yet been clearly established and empirical evidence about the importance of shared/social values for valuation of ecosystem services is lacking. To help address these theoretical and empirical limitations, this paper outlines a framework of shared/social values across five dimensions: value concept, provider, intention, scale, and elicitation process. Along these dimensions we identify seven main, non-mutually exclusive types of shared values: transcendental, cultural/societal, communal, group, deliberated and other-regarding values, and value to society. Using a case study of a recent controversial policy on forest ownership in England, we conceptualise the dynamic interplay between shared/social and individual values. The way in which social value is assessed in neoclassical economics is discussed and critiqued, followed by consideration of the relation between shared/social values and Total Economic Value, and a review of deliberative and non-monetary methods for assessing shared/social values. We conclude with a discussion of the importance of shared/social values for decision-making.", "author" : [ { "dropping-particle" : "", "family" : "Kenter", "given" : "Jasper O.", "non-dropping-particle" : "", "parse-names" : false, "suffix" : "" }, { "dropping-particle" : "", "family" : "O'Brien", "given" : "Liz", "non-dropping-particle" : "", "parse-names" : false, "suffix" : "" }, { "dropping-particle" : "", "family" : "Hockley", "given" : "Neal", "non-dropping-particle" : "", "parse-names" : false, "suffix" : "" }, { "dropping-particle" : "", "family" : "Ravenscroft", "given" : "Neil", "non-dropping-particle" : "", "parse-names" : false, "suffix" : "" }, { "dropping-particle" : "", "family" : "Fazey", "given" : "Ioan", "non-dropping-particle" : "", "parse-names" : false, "suffix" : "" }, { "dropping-particle" : "", "family" : "Irvine", "given" : "Katherine N.", "non-dropping-particle" : "", "parse-names" : false, "suffix" : "" }, { "dropping-particle" : "", "family" : "Reed", "given" : "Mark S.", "non-dropping-particle" : "", "parse-names" : false, "suffix" : "" }, { "dropping-particle" : "", "family" : "Christie", "given" : "Michael", "non-dropping-particle" : "", "parse-names" : false, "suffix" : "" }, { "dropping-particle" : "", "family" : "Brady", "given" : "Emily", "non-dropping-particle" : "", "parse-names" : false, "suffix" : "" }, { "dropping-particle" : "", "family" : "Bryce", "given" : "Rosalind", "non-dropping-particle" : "", "parse-names" : false, "suffix" : "" }, { "dropping-particle" : "", "family" : "Church", "given" : "Andrew", "non-dropping-particle" : "", "parse-names" : false, "suffix" : "" }, { "dropping-particle" : "", "family" : "Cooper", "given" : "Nigel", "non-dropping-particle" : "", "parse-names" : false, "suffix" : "" }, { "dropping-particle" : "", "family" : "Davies", "given" : "Althea", "non-dropping-particle" : "", "parse-names" : false, "suffix" : "" }, { "dropping-particle" : "", "family" : "Evely", "given" : "Anna", "non-dropping-particle" : "", "parse-names" : false, "suffix" : "" }, { "dropping-particle" : "", "family" : "Everard", "given" : "Mark", "non-dropping-particle" : "", "parse-names" : false, "suffix" : "" }, { "dropping-particle" : "", "family" : "Fish", "given" : "Robert", "non-dropping-particle" : "", "parse-names" : false, "suffix" : "" }, { "dropping-particle" : "", "family" : "Fisher", "given" : "Janet A.", "non-dropping-particle" : "", "parse-names" : false, "suffix" : "" }, { "dropping-particle" : "", "family" : "Jobstvogt", "given" : "Niels", "non-dropping-particle" : "", "parse-names" : false, "suffix" : "" }, { "dropping-particle" : "", "family" : "Molloy", "given" : "Claire", "non-dropping-particle" : "", "parse-names" : false, "suffix" : "" }, { "dropping-particle" : "", "famil</w:instrText>
      </w:r>
      <w:r w:rsidRPr="000E7132">
        <w:rPr>
          <w:sz w:val="18"/>
          <w:lang w:val="es-ES"/>
        </w:rPr>
        <w:instrText>y" : "Orchard-Webb", "given" : "Johanne", "non-dropping-particle" : "", "parse-names" : false, "suffix" : "" }, { "dropping-particle" : "", "family" : "Ranger", "given" : "Susan", "non-dropping-particle" : "", "parse-names" : false, "suffix" : "" }, { "dropping-particle" : "", "family" : "Ryan", "given" : "Mandy", "non-dropping-particle" : "", "parse-names" : false, "suffix" : "" }, { "dropping-particle" : "", "family" : "Watson", "given" : "Verity", "non-dropping-particle" : "", "parse-names" : false, "suffix" : "" }, { "dropping-particle" : "", "family" : "Williams", "given" : "Susan", "non-dropping-particle" : "", "parse-names" : false, "suffix" : "" } ], "container-title" : "Ecological Economics", "id" : "ITEM-4", "issued" : { "date-parts" : [ [ "2015", "3" ] ] }, "page" : "86-99", "title" : "What are shared and social values of ecosystems?", "type" : "article-journal", "volume" : "111" }, "uris" : [ "http://www.mendeley.com/documents/?uuid=ab95b725-18ed-4693-a09c-ff0a93d5d431" ] } ], "mendeley" : { "formattedCitation" : "(Costanza et al., 2014; Kenter et al., 2015; Muradian &amp; Rival, 2012; Parks &amp; Gowdy, 2013)", "plainTextFormattedCitation" : "(Costanza et al., 2014; Kenter et al., 2015; Muradian &amp; Rival, 2012; Parks &amp; Gowdy, 2013)", "previouslyFormattedCitation" : "(Costanza et al., 2014; Kenter et al., 2015; Muradian &amp; Rival, 2012; Parks &amp; Gowdy, 2013)" }, "properties" : {  }, "schema" : "https://github.com/citation-style-language/schema/raw/master/csl-citation.json" }</w:instrText>
      </w:r>
      <w:r w:rsidRPr="00F02A52">
        <w:rPr>
          <w:lang w:val="en-US"/>
        </w:rPr>
        <w:fldChar w:fldCharType="separate"/>
      </w:r>
      <w:r w:rsidRPr="000E7132">
        <w:rPr>
          <w:lang w:val="es-ES"/>
        </w:rPr>
        <w:t xml:space="preserve">(Costanza </w:t>
      </w:r>
      <w:r w:rsidR="009E3418" w:rsidRPr="009E3418">
        <w:rPr>
          <w:i/>
          <w:lang w:val="es-ES"/>
        </w:rPr>
        <w:t>et al.</w:t>
      </w:r>
      <w:r w:rsidRPr="000E7132">
        <w:rPr>
          <w:lang w:val="es-ES"/>
        </w:rPr>
        <w:t xml:space="preserve">, 2014; Kenter </w:t>
      </w:r>
      <w:r w:rsidR="009E3418" w:rsidRPr="009E3418">
        <w:rPr>
          <w:i/>
          <w:lang w:val="es-ES"/>
        </w:rPr>
        <w:t>et al.</w:t>
      </w:r>
      <w:r w:rsidRPr="000E7132">
        <w:rPr>
          <w:lang w:val="es-ES"/>
        </w:rPr>
        <w:t>, 2015; Muradian &amp; Rival, 2012; Parks &amp; Gowdy, 2013)</w:t>
      </w:r>
      <w:r w:rsidRPr="00F02A52">
        <w:rPr>
          <w:lang w:val="en-US"/>
        </w:rPr>
        <w:fldChar w:fldCharType="end"/>
      </w:r>
      <w:r w:rsidRPr="000E7132">
        <w:rPr>
          <w:lang w:val="es-ES"/>
        </w:rPr>
        <w:t xml:space="preserve">. </w:t>
      </w:r>
      <w:r w:rsidRPr="00F02A52">
        <w:rPr>
          <w:lang w:val="en-US"/>
        </w:rPr>
        <w:t xml:space="preserve">The assessment of specific policy instruments in the realm of biodiversity and nature’s contributions to people is, however, a major challenge. On the one hand it comprises quite heterogeneous and complex systems involving multiple actors and governance levels </w:t>
      </w:r>
      <w:r w:rsidRPr="00F02A52">
        <w:rPr>
          <w:lang w:val="en-US"/>
        </w:rPr>
        <w:fldChar w:fldCharType="begin" w:fldLock="1"/>
      </w:r>
      <w:r>
        <w:rPr>
          <w:lang w:val="en-US"/>
        </w:rPr>
        <w:instrText>ADDIN CSL_CITATION { "citationItems" : [ { "id" : "ITEM-1", "itemData" : { "abstract" : "Any present day approach of the world\u2019s most pressing environmental problems involves both scale and governance issues. After all, current local events might have long-term global consequences (the scale issue) and solving complex environmental problems requires policy makers to think and govern beyond generally used time-space scales (the governance issue). To an increasing extent, the various scientists in these fields have used concepts like social-ecological systems, hierarchies, scales and levels to understand and explain the \u201ccomplex cross-scale dynamics\u201d of issues like climate change. A large part of this work manifests a realist paradigm: the scales and levels, either in ecological processes or in governance systems, are considered as \u201creal\u201d. However, various scholars question this position and claim that scales and levels are continuously (re)constructed in the interfaces of science, society, politics and nature. Some of these critics even prefer to adopt a non-scalar approach, doing away with notions such as hierarchy, scale and level. Here we take another route, however. We try to overcome the realist-constructionist dualism by advocating a dialogue between them on the basis of exchanging and reflecting on different knowledge claims in transdisciplinary arenas. We describe two important developments, one in the ecological scaling literature and the other in the governance literature, which we consider to provide a basis for such a dialogue. We will argue that scale issues, governance practices as well as their mutual interdependencies should be considered as human constructs, although dialectically related to nature\u2019s materiality, and therefore as contested processes, requiring intensive and continuous dialogue and cooperation among natural scientists, social scientists, policy makers and citizens alike. They also require critical reflection on scientists\u2019 roles and on academic practices in general. Acknowledging knowledge claims provides a common ground and point of departure for such cooperation, something we think is not yet sufficiently happening, but which is essential in addressing today\u2019s environmental problems.", "author" : [ { "dropping-particle" : "", "family" : "Buizer", "given" : "Marleen", "non-dropping-particle" : "", "parse-names" : false, "suffix" : "" }, { "dropping-particle" : "", "family" : "Arts", "given" : "Bas", "non-dropping-particle" : "", "parse-names" : false, "suffix" : "" }, { "dropping-particle" : "", "family" : "Kok", "given" : "Kasper", "non-dropping-particle" : "", "parse-names" : false, "suffix" : "" } ], "container-title" : "Ecology and Society", "id" : "ITEM-1", "issue" : "1", "issued" : { "date-parts" : [ [ "2011" ] ] }, "page" : "21", "title" : "Governance, Scale and the Environment: The Importance of Recognizing Knowledge Claims in Transdisciplinary Arenas", "type" : "article-journal", "volume" : "16" }, "uris" : [ "http://www.mendeley.com/documents/?uuid=991406c8-3ec2-4c27-ae54-94e2b9a83f5a" ] }, { "id" : "ITEM-2", "itemData" : { "DOI" : "10.1002/eet.1672", "abstract" : "The novel articulations between the state, markets and civil society arising from the shift to networked environmental governance highlight the importance of creating equal participation opportunities. Relevant questions froman environmental justice perspective are not only who participates, but also with whom, in what, why and how. In this paper, we explore public par- ticipation in biodiversity governance that has emerged after the initial designation of a Natura 2000 network in Finland, Greece, Poland and the UK by focusing on distributive and proce- dural justice.Our analysis, based on focus groups and document analysis, shows that newpar- ticipatory arrangements have taken the modes of project-based, market, interest group and e-governance. These arrangements have been marked by problems in power and knowledge sharing, and in the distribution of conservation costs and benefits, reflecting serious deficits regarding environmental justice. Calls for public participation and wider stakeholder engage- ment in conservation across Europe should be followed by an acknowledgment of the diversity of perspectives, conflicting interests and social positions and their integration into biodiversity governance. Copyright\u00a92015", "author" : [ { "dropping-particle" : "", "family" : "Paloniemi", "given" : "Riikka", "non-dropping-particle" : "", "parse-names" : false, "suffix" : "" }, { "dropping-particle" : "", "family" : "Apostolopoulou", "given" : "Evangelia", "non-dropping-particle" : "", "parse-names" : false, "suffix" : "" }, { "dropping-particle" : "", "family" : "Cent", "given" : "Joanna", "non-dropping-particle" : "", "parse-names" : false, "suffix" : "" }, { "dropping-particle" : "", "family" : "Bormpoudakis", "given" : "Dimitrios", "non-dropping-particle" : "", "parse-names" : false, "suffix" : "" }, { "dropping-particle" : "", "family" : "Scott", "given" : "Anna", "non-dropping-particle" : "", "parse-names" : false, "suffix" : "" }, { "dropping-particle" : "", "family" : "Grodzi", "given" : "Malgorzata", "non-dropping-particle" : "", "parse-names" : false, "suffix" : "" }, { "dropping-particle" : "", "family" : "Tzanopoulos", "given" : "Joseph", "non-dropping-particle" : "", "parse-names" : false, "suffix" : "" }, { "dropping-particle" : "", "family" : "Koivulehto", "given" : "Miska", "non-dropping-particle" : "", "parse-names" : false, "suffix" : "" }, { "dropping-particle" : "", "family" : "Pietrzyk-kaszy", "given" : "Agata", "non-dropping-particle" : "", "parse-names" : false, "suffix" : "" }, { "dropping-particle" : "", "family" : "Pantis", "given" : "John D", "non-dropping-particle" : "", "parse-names" : false, "suffix" : "" } ], "container-title" : "Environmental Policy and Governance", "id" : "ITEM-2", "issued" : { "date-parts" : [ [ "2015" ] ] }, "page" : "330-342", "title" : "Public Participation and Environmental Justice in Biodiversity Governance in Finland, Greece, Poland and the UK", "type" : "article-journal", "volume" : "25" }, "uris" : [ "http://www.mendeley.com/documents/?uuid=dba1b236-54d2-4d77-93c0-0cddf7a1d5e8" ] } ], "mendeley" : { "formattedCitation" : "(Buizer et al., 2011; Paloniemi et al., 2015)", "plainTextFormattedCitation" : "(Buizer et al., 2011; Paloniemi et al., 2015)", "previouslyFormattedCitation" : "(Buizer et al., 2011; Paloniemi et al., 2015)" }, "properties" : {  }, "schema" : "https://github.com/citation-style-language/schema/raw/master/csl-citation.json" }</w:instrText>
      </w:r>
      <w:r w:rsidRPr="00F02A52">
        <w:rPr>
          <w:lang w:val="en-US"/>
        </w:rPr>
        <w:fldChar w:fldCharType="separate"/>
      </w:r>
      <w:r w:rsidRPr="00F02A52">
        <w:rPr>
          <w:lang w:val="en-US"/>
        </w:rPr>
        <w:t xml:space="preserve">(Buizer </w:t>
      </w:r>
      <w:r w:rsidR="009E3418" w:rsidRPr="009E3418">
        <w:rPr>
          <w:i/>
          <w:lang w:val="en-US"/>
        </w:rPr>
        <w:t>et al.</w:t>
      </w:r>
      <w:r w:rsidRPr="00F02A52">
        <w:rPr>
          <w:lang w:val="en-US"/>
        </w:rPr>
        <w:t xml:space="preserve">, 2011; Paloniemi </w:t>
      </w:r>
      <w:r w:rsidR="009E3418" w:rsidRPr="009E3418">
        <w:rPr>
          <w:i/>
          <w:lang w:val="en-US"/>
        </w:rPr>
        <w:t>et al.</w:t>
      </w:r>
      <w:r w:rsidRPr="00F02A52">
        <w:rPr>
          <w:lang w:val="en-US"/>
        </w:rPr>
        <w:t>, 2015)</w:t>
      </w:r>
      <w:r w:rsidRPr="00F02A52">
        <w:rPr>
          <w:lang w:val="en-US"/>
        </w:rPr>
        <w:fldChar w:fldCharType="end"/>
      </w:r>
      <w:r w:rsidRPr="00F02A52">
        <w:rPr>
          <w:lang w:val="en-US"/>
        </w:rPr>
        <w:t>. On the other hand, instruments have to be applied and assessed under uncertainty due to severe information gaps (e.g., concerning scientific knowledge about ecological production functions or bio-physical trade-offs). Further, different future pathways (</w:t>
      </w:r>
      <w:r>
        <w:rPr>
          <w:lang w:val="en-US"/>
        </w:rPr>
        <w:t>see</w:t>
      </w:r>
      <w:r w:rsidRPr="00F02A52">
        <w:rPr>
          <w:lang w:val="en-US"/>
        </w:rPr>
        <w:t xml:space="preserve"> Chapter 5) often call for a policy mix embedded in specific institutional settings, which makes it difficult to assess them in an isolated way. Such a policy mix could start top-down with the design of regulatory instruments based on socio-ecological indicators in the proximity of tipping points, in order to assure a minimum sustainable provision of nature’s contributions to people. Beyond this point, ecosystem service delivery could be further enhanced by applying economic, financial and information-based instruments, including bottom-up approaches. By adopting this architecture for policy design, it is possible to envisage </w:t>
      </w:r>
      <w:r w:rsidRPr="00F02A52">
        <w:rPr>
          <w:lang w:val="en-US"/>
        </w:rPr>
        <w:lastRenderedPageBreak/>
        <w:t>promising opportunities to enable a re-thinking of the decision</w:t>
      </w:r>
      <w:r>
        <w:rPr>
          <w:lang w:val="en-US"/>
        </w:rPr>
        <w:t>-</w:t>
      </w:r>
      <w:r w:rsidRPr="00F02A52">
        <w:rPr>
          <w:lang w:val="en-US"/>
        </w:rPr>
        <w:t>making process particularly for policies envisioning specific pathways.</w:t>
      </w:r>
    </w:p>
    <w:p w14:paraId="2614D2A7" w14:textId="77777777" w:rsidR="00E97DE0" w:rsidRPr="00F02A52" w:rsidRDefault="00E97DE0" w:rsidP="00E97DE0">
      <w:pPr>
        <w:rPr>
          <w:lang w:val="en-US"/>
        </w:rPr>
      </w:pPr>
    </w:p>
    <w:p w14:paraId="07E227D0" w14:textId="77777777" w:rsidR="00E97DE0" w:rsidRPr="00F02A52" w:rsidRDefault="00E97DE0" w:rsidP="00C12D55">
      <w:pPr>
        <w:pStyle w:val="Heading4"/>
      </w:pPr>
      <w:bookmarkStart w:id="1901" w:name="_Toc519504860"/>
      <w:r w:rsidRPr="00F02A52">
        <w:t>Legal and regulatory instruments</w:t>
      </w:r>
      <w:bookmarkEnd w:id="1901"/>
    </w:p>
    <w:p w14:paraId="0A1E138F" w14:textId="25152429" w:rsidR="00E97DE0" w:rsidRPr="00F02A52" w:rsidRDefault="00E97DE0" w:rsidP="00E97DE0">
      <w:pPr>
        <w:rPr>
          <w:lang w:val="en-US"/>
        </w:rPr>
      </w:pPr>
      <w:r w:rsidRPr="00F02A52">
        <w:rPr>
          <w:lang w:val="en-US"/>
        </w:rPr>
        <w:t xml:space="preserve">In principle, regulatory instruments can contribute to all policy strategies, including mainstreaming of biodiversity and nature’s contributions to people, and </w:t>
      </w:r>
      <w:r w:rsidR="005A3E13">
        <w:rPr>
          <w:b/>
          <w:lang w:val="en-US"/>
        </w:rPr>
        <w:t>Table 6.11</w:t>
      </w:r>
      <w:r w:rsidRPr="00F02A52">
        <w:rPr>
          <w:lang w:val="en-US"/>
        </w:rPr>
        <w:t xml:space="preserve"> shows that they are widely applied in Europe and Central Asia. However, a balancing of practical flexibility and legal certainty in the design and implementation of these instruments is necessary to ensure their effectiveness and efficiency </w:t>
      </w:r>
      <w:r w:rsidRPr="00F02A52">
        <w:rPr>
          <w:lang w:val="en-US"/>
        </w:rPr>
        <w:fldChar w:fldCharType="begin" w:fldLock="1"/>
      </w:r>
      <w:r>
        <w:rPr>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id" : "ITEM-2", "itemData" : { "DOI" : "10.5751/ES-05927-180237", "ISSN" : "17083087", "abstract" : "Law plays an essential role in shaping natural resource and environmental policy, but unfortunately, many environmental laws were developed around the prevailing scientific understanding that there was a \ufffdbalance of nature\ufffd that could be managed and sustained. This view assumes that natural resource managers have the capacity to predict the behavior of ecological systems, know what its important functional components are, and successfully predict the outcome of management interventions. This paper takes on this problem by summarizing and synthesizing the contributions to this Special Feature (Law and Social-Ecological Resilience, Part I: Contributions from Resilience 2011), focusing on the interaction of law and social-ecological resilience, and then offering recommendations for the integration of law and social-ecological resilience.", "author" : [ { "dropping-particle" : "", "family" : "Garmestani", "given" : "Ahjond S.", "non-dropping-particle" : "", "parse-names" : false, "suffix" : "" }, { "dropping-particle" : "", "family" : "Allen", "given" : "Craig R.", "non-dropping-particle" : "", "parse-names" : false, "suffix" : "" }, { "dropping-particle" : "", "family" : "Benson", "given" : "Melinda H.", "non-dropping-particle" : "", "parse-names" : false, "suffix" : "" } ], "container-title" : "Ecology and Society", "id" : "ITEM-2", "issue" : "2", "issued" : { "date-parts" : [ [ "2013" ] ] }, "page" : "37", "title" : "Can law foster social-ecological resilience?", "type" : "article-journal", "volume" : "18" }, "uris" : [ "http://www.mendeley.com/documents/?uuid=a81f1fcc-5ab0-4529-9a24-80aef632e6da" ] } ], "mendeley" : { "formattedCitation" : "(Garmestani, Allen, &amp; Benson, 2013; IPBES, 2016b)", "plainTextFormattedCitation" : "(Garmestani, Allen, &amp; Benson, 2013; IPBES, 2016b)", "previouslyFormattedCitation" : "(Garmestani, Allen, &amp; Benson, 2013; IPBES, 2016b)" }, "properties" : {  }, "schema" : "https://github.com/citation-style-language/schema/raw/master/csl-citation.json" }</w:instrText>
      </w:r>
      <w:r w:rsidRPr="00F02A52">
        <w:rPr>
          <w:lang w:val="en-US"/>
        </w:rPr>
        <w:fldChar w:fldCharType="separate"/>
      </w:r>
      <w:r w:rsidRPr="00F02A52">
        <w:rPr>
          <w:lang w:val="en-US"/>
        </w:rPr>
        <w:t>(Garmestani</w:t>
      </w:r>
      <w:r w:rsidR="008855D7">
        <w:rPr>
          <w:i/>
          <w:lang w:val="en-US"/>
        </w:rPr>
        <w:t xml:space="preserve"> et al.</w:t>
      </w:r>
      <w:r w:rsidRPr="00F02A52">
        <w:rPr>
          <w:lang w:val="en-US"/>
        </w:rPr>
        <w:t>, 2013; IPBES, 201</w:t>
      </w:r>
      <w:r w:rsidR="00657DB4">
        <w:rPr>
          <w:lang w:val="en-US"/>
        </w:rPr>
        <w:t>5</w:t>
      </w:r>
      <w:r w:rsidRPr="00F02A52">
        <w:rPr>
          <w:lang w:val="en-US"/>
        </w:rPr>
        <w:t>b)</w:t>
      </w:r>
      <w:r w:rsidRPr="00F02A52">
        <w:rPr>
          <w:lang w:val="en-US"/>
        </w:rPr>
        <w:fldChar w:fldCharType="end"/>
      </w:r>
      <w:r w:rsidRPr="00F02A52">
        <w:rPr>
          <w:lang w:val="en-US"/>
        </w:rPr>
        <w:t xml:space="preserve">. Recent research has shown that traditional environmental monitoring and enforcement are still dominant when the aim is to improve environmental quality in many countries </w:t>
      </w:r>
      <w:r w:rsidRPr="00F02A52">
        <w:rPr>
          <w:lang w:val="en-US"/>
        </w:rPr>
        <w:fldChar w:fldCharType="begin" w:fldLock="1"/>
      </w:r>
      <w:r>
        <w:rPr>
          <w:lang w:val="en-US"/>
        </w:rPr>
        <w:instrText>ADDIN CSL_CITATION { "citationItems" : [ { "id" : "ITEM-1", "itemData" : { "DOI" : "10.1093/reep/req017", "author" : [ { "dropping-particle" : "", "family" : "Gray", "given" : "Wayne B", "non-dropping-particle" : "", "parse-names" : false, "suffix" : "" }, { "dropping-particle" : "", "family" : "Shimshack", "given" : "Jay P", "non-dropping-particle" : "", "parse-names" : false, "suffix" : "" } ], "container-title" : "Review of Environmental Economics and Policy", "id" : "ITEM-1", "issue" : "1", "issued" : { "date-parts" : [ [ "2011" ] ] }, "page" : "3-24", "title" : "The Effectiveness of Environmental Monitoring and Enforcement: A Review of the Empirical Evidence", "type" : "article-journal", "volume" : "5" }, "uris" : [ "http://www.mendeley.com/documents/?uuid=74479d71-f024-439c-bb3e-d9b4eb3aafde" ] } ], "mendeley" : { "formattedCitation" : "(W. B. Gray &amp; Shimshack, 2011)", "plainTextFormattedCitation" : "(W. B. Gray &amp; Shimshack, 2011)", "previouslyFormattedCitation" : "(W. B. Gray &amp; Shimshack, 2011)" }, "properties" : {  }, "schema" : "https://github.com/citation-style-language/schema/raw/master/csl-citation.json" }</w:instrText>
      </w:r>
      <w:r w:rsidRPr="00F02A52">
        <w:rPr>
          <w:lang w:val="en-US"/>
        </w:rPr>
        <w:fldChar w:fldCharType="separate"/>
      </w:r>
      <w:r w:rsidRPr="00F02A52">
        <w:rPr>
          <w:lang w:val="en-US"/>
        </w:rPr>
        <w:t>(Gray &amp; Shimshack, 2011)</w:t>
      </w:r>
      <w:r w:rsidRPr="00F02A52">
        <w:rPr>
          <w:lang w:val="en-US"/>
        </w:rPr>
        <w:fldChar w:fldCharType="end"/>
      </w:r>
      <w:r w:rsidRPr="00F02A52">
        <w:rPr>
          <w:lang w:val="en-US"/>
        </w:rPr>
        <w:t>. However, direct regulations are discussed controversially at the same time.</w:t>
      </w:r>
      <w:r>
        <w:rPr>
          <w:lang w:val="en-US"/>
        </w:rPr>
        <w:t xml:space="preserve"> </w:t>
      </w:r>
      <w:r w:rsidRPr="00F02A52">
        <w:rPr>
          <w:lang w:val="en-US"/>
        </w:rPr>
        <w:t xml:space="preserve">For example, </w:t>
      </w:r>
      <w:r w:rsidRPr="00F02A52">
        <w:rPr>
          <w:lang w:val="en-US"/>
        </w:rPr>
        <w:fldChar w:fldCharType="begin" w:fldLock="1"/>
      </w:r>
      <w:r>
        <w:rPr>
          <w:lang w:val="en-US"/>
        </w:rPr>
        <w:instrText>ADDIN CSL_CITATION { "citationItems" : [ { "id" : "ITEM-1", "itemData" : { "DOI" : "10.1002/eet.1661", "abstract" : "Biodiversity conservation policies have relied on regulatory approaches, such as the designation of protected areas,which have generally been insufficient to ensure long-term conservation. This is partially explained by the mismatch between those who bear the costs of and those who benefit from conservation. While local actors, private and public, face management and opportunity costs due to conservation policies, the benefits reach beyond local borders. In this paper, we argue that a successful biodiversity conservation policy mix should include economic instruments directed at public and private local stakeholders. These instruments should be mutually reinforcing and target decision processes regarding land-use zoning and land manage- ment practices. To illustrate our argument, we focus on European agri-environmental measures (directed at private landowners) and ecological fiscal transfers (for local governments). We describe each of these instruments and derivemain lessons from their implementation. Finally, we present proposals for linking them to reinforce their individual contributions to the overall goal of halting biodiversity loss, taking the Portuguese case as an example.", "author" : [ { "dropping-particle" : "", "family" : "Santos", "given" : "Rui", "non-dropping-particle" : "", "parse-names" : false, "suffix" : "" }, { "dropping-particle" : "", "family" : "Antunes", "given" : "Paula", "non-dropping-particle" : "", "parse-names" : false, "suffix" : "" }, { "dropping-particle" : "", "family" : "Ring", "given" : "Irene", "non-dropping-particle" : "", "parse-names" : false, "suffix" : "" }, { "dropping-particle" : "", "family" : "Clemente", "given" : "Pedro", "non-dropping-particle" : "", "parse-names" : false, "suffix" : "" } ], "container-title" : "Environmental Policy and Governance", "id" : "ITEM-1", "issued" : { "date-parts" : [ [ "2015" ] ] }, "page" : "83-96", "title" : "Engaging Local Private and Public Actors in Biodiversity Conservation: The role of Agri-Environmental schemes and Ecological fiscal transfers", "type" : "article-journal", "volume" : "25" }, "uris" : [ "http://www.mendeley.com/documents/?uuid=4b219656-9657-4e50-86cc-196be3aab857" ] } ], "mendeley" : { "formattedCitation" : "(R. Santos, Antunes, Ring, &amp; Clemente, 2015)", "plainTextFormattedCitation" : "(R. Santos, Antunes, Ring, &amp; Clemente, 2015)", "previouslyFormattedCitation" : "(R. Santos, Antunes, Ring, &amp; Clemente, 2015)" }, "properties" : {  }, "schema" : "https://github.com/citation-style-language/schema/raw/master/csl-citation.json" }</w:instrText>
      </w:r>
      <w:r w:rsidRPr="00F02A52">
        <w:rPr>
          <w:lang w:val="en-US"/>
        </w:rPr>
        <w:fldChar w:fldCharType="separate"/>
      </w:r>
      <w:r w:rsidRPr="00F02A52">
        <w:rPr>
          <w:lang w:val="en-US"/>
        </w:rPr>
        <w:t>Santos</w:t>
      </w:r>
      <w:r w:rsidR="008855D7">
        <w:rPr>
          <w:i/>
          <w:lang w:val="en-US"/>
        </w:rPr>
        <w:t xml:space="preserve"> et al.</w:t>
      </w:r>
      <w:r w:rsidRPr="00F02A52">
        <w:rPr>
          <w:lang w:val="en-US"/>
        </w:rPr>
        <w:t xml:space="preserve"> </w:t>
      </w:r>
      <w:r w:rsidR="001D7A10">
        <w:rPr>
          <w:lang w:val="en-US"/>
        </w:rPr>
        <w:t>(</w:t>
      </w:r>
      <w:r w:rsidRPr="00F02A52">
        <w:rPr>
          <w:lang w:val="en-US"/>
        </w:rPr>
        <w:t>2015</w:t>
      </w:r>
      <w:r w:rsidR="00AA0743">
        <w:rPr>
          <w:lang w:val="en-US"/>
        </w:rPr>
        <w:t>a</w:t>
      </w:r>
      <w:r w:rsidRPr="00F02A52">
        <w:rPr>
          <w:lang w:val="en-US"/>
        </w:rPr>
        <w:t>)</w:t>
      </w:r>
      <w:r w:rsidRPr="00F02A52">
        <w:rPr>
          <w:lang w:val="en-US"/>
        </w:rPr>
        <w:fldChar w:fldCharType="end"/>
      </w:r>
      <w:r w:rsidRPr="00F02A52">
        <w:rPr>
          <w:lang w:val="en-US"/>
        </w:rPr>
        <w:t xml:space="preserve"> emphasize the limited ability to have an impact on broader land-use patterns and pressures undermining biodiversity and ecosystem services, while others doubt that regulations are flexible enough and able to appropriately deal with current environmental problems </w:t>
      </w:r>
      <w:r w:rsidRPr="00F02A52">
        <w:rPr>
          <w:lang w:val="en-US"/>
        </w:rPr>
        <w:fldChar w:fldCharType="begin" w:fldLock="1"/>
      </w:r>
      <w:r>
        <w:rPr>
          <w:lang w:val="en-US"/>
        </w:rPr>
        <w:instrText>ADDIN CSL_CITATION { "citationItems" : [ { "id" : "ITEM-1", "itemData" : { "DOI" : "10.1016/j.envsci.2013.08.011", "author" : [ { "dropping-particle" : "", "family" : "Harring", "given" : "Niklas", "non-dropping-particle" : "", "parse-names" : false, "suffix" : "" } ], "container-title" : "Environmental Science and Policy", "id" : "ITEM-1", "issued" : { "date-parts" : [ [ "2014" ] ] }, "page" : "119-128", "title" : "Corruption, inequalities and the perceived effectiveness of economic pro-environmental policy instruments: A European cross-national study", "type" : "article-journal", "volume" : "39" }, "uris" : [ "http://www.mendeley.com/documents/?uuid=b9c0362e-f5b7-46be-9ed7-cc76f53770b6" ] } ], "mendeley" : { "formattedCitation" : "(Harring, 2014)", "plainTextFormattedCitation" : "(Harring, 2014)", "previouslyFormattedCitation" : "(Harring, 2014)" }, "properties" : {  }, "schema" : "https://github.com/citation-style-language/schema/raw/master/csl-citation.json" }</w:instrText>
      </w:r>
      <w:r w:rsidRPr="00F02A52">
        <w:rPr>
          <w:lang w:val="en-US"/>
        </w:rPr>
        <w:fldChar w:fldCharType="separate"/>
      </w:r>
      <w:r w:rsidRPr="00F02A52">
        <w:rPr>
          <w:lang w:val="en-US"/>
        </w:rPr>
        <w:t>(Harring, 2014)</w:t>
      </w:r>
      <w:r w:rsidRPr="00F02A52">
        <w:rPr>
          <w:lang w:val="en-US"/>
        </w:rPr>
        <w:fldChar w:fldCharType="end"/>
      </w:r>
      <w:r w:rsidRPr="00F02A52">
        <w:rPr>
          <w:lang w:val="en-US"/>
        </w:rPr>
        <w:t xml:space="preserve">. As an example, enhancing landscape diversity is sometimes hindered by regulations that forbid or strongly limit converting woodland to agricultural land </w:t>
      </w:r>
      <w:r w:rsidRPr="00F02A52">
        <w:rPr>
          <w:lang w:val="en-US"/>
        </w:rPr>
        <w:fldChar w:fldCharType="begin" w:fldLock="1"/>
      </w:r>
      <w:r>
        <w:rPr>
          <w:lang w:val="en-US"/>
        </w:rPr>
        <w:instrText>ADDIN CSL_CITATION { "citationItems" : [ { "id" : "ITEM-1", "itemData" : { "abstract" : "Europe has an extraordinary variety of cultural landscapes, whose origins date back to the continent\u2019s earliest civilizations. Although the degree of human infl uence varies according to demographic, socioeconomic and cultural factors, man has affected all the features of forests and woodlands, modifying their density, structures and species composition, developing distinctive, locally adapted, combinations of management practices and techniques supporting traditional societies. The industrial development affecting forestry and agriculture, as well as the socioeconomic development of rural areas has deeply affected cultural landscapes, slowly degrading their quality. In recent decades this process has been accelerated by inappropriate policies, pointing to a lack of effective research approaches and management strategies to preserve them. In the absence of a real strategy at European and national levels, a chance to affect this trend in Italy was offered by the recent reform of EU Common Agricultural Policy (CAP 2007-2013), requiring the development of a National Plan for Rural Development in each member state, in order to manage the use of European fund. In this framework the Italian Ministry of Agriculture and Forestry has created a working group on landscape, with the goal to prepare a document indicating strategies and actions to preserve and develop landscape resources that are considered of strategic importance for the economic growth and quality of the rural territory. The working group has also considered the importance of, and the need to preserve and promote traditional knowledge in order to protect landscape. The present paper is reporting a brief summary of the chapter concerning the actions promoted by the document.", "author" : [ { "dropping-particle" : "", "family" : "Agnoletti", "given" : "Mauro", "non-dropping-particle" : "", "parse-names" : false, "suffix" : "" } ], "container-title" : "Cultural Heritage and Sustainable Forest Management: The Role of Traditional Knowledge", "editor" : [ { "dropping-particle" : "", "family" : "Parrotta", "given" : "John", "non-dropping-particle" : "", "parse-names" : false, "suffix" : "" }, { "dropping-particle" : "", "family" : "Agnoletti", "given" : "Mauro", "non-dropping-particle" : "", "parse-names" : false, "suffix" : "" }, { "dropping-particle" : "", "family" : "Johann", "given" : "Elisabeth", "non-dropping-particle" : "", "parse-names" : false, "suffix" : "" } ], "id" : "ITEM-1", "issued" : { "date-parts" : [ [ "2006" ] ] }, "page" : "17-25", "publisher" : "Ministerial Conference on the Protection of Forests in Europe", "publisher-place" : "Florence (Italy)", "title" : "Traditional knowledge and the European Common Agricultural Policy (PAC): the case of the Italian National Rural Development Plan 2007-2013", "type" : "paper-conference" }, "uris" : [ "http://www.mendeley.com/documents/?uuid=44a81470-2825-350d-bd79-bfe9d4f162f9" ] } ], "mendeley" : { "formattedCitation" : "(Agnoletti, 2006)", "plainTextFormattedCitation" : "(Agnoletti, 2006)", "previouslyFormattedCitation" : "(Agnoletti, 2006)" }, "properties" : {  }, "schema" : "https://github.com/citation-style-language/schema/raw/master/csl-citation.json" }</w:instrText>
      </w:r>
      <w:r w:rsidRPr="00F02A52">
        <w:rPr>
          <w:lang w:val="en-US"/>
        </w:rPr>
        <w:fldChar w:fldCharType="separate"/>
      </w:r>
      <w:r w:rsidRPr="00F02A52">
        <w:rPr>
          <w:lang w:val="en-US"/>
        </w:rPr>
        <w:t>(Agnoletti, 2006)</w:t>
      </w:r>
      <w:r w:rsidRPr="00F02A52">
        <w:rPr>
          <w:lang w:val="en-US"/>
        </w:rPr>
        <w:fldChar w:fldCharType="end"/>
      </w:r>
      <w:r w:rsidRPr="00F02A52">
        <w:rPr>
          <w:lang w:val="en-US"/>
        </w:rPr>
        <w:t xml:space="preserve">. </w:t>
      </w:r>
      <w:r w:rsidRPr="00F02A52">
        <w:rPr>
          <w:lang w:val="en-US"/>
        </w:rPr>
        <w:fldChar w:fldCharType="begin" w:fldLock="1"/>
      </w:r>
      <w:r>
        <w:rPr>
          <w:lang w:val="en-US"/>
        </w:rPr>
        <w:instrText>ADDIN CSL_CITATION { "citationItems" : [ { "id" : "ITEM-1", "itemData" : { "DOI" : "10.1073/pnas.1007933108", "abstract" : "Conservation scientists, national governments, and international conservation groups seek to devise, and implement, governance strategies that mitigate human impact on the environment. How- ever, few studies to date have systematically investigated the per- formance of different systemsof governance in achieving successful conservation outcomes. Here, we use a newly-developed analytic framework to conduct analyses of a suite of case studies, linking different governance strategies to standardized scores for deliver- ing ecosystemservices, achieving sustainable use of natural resour- ces, and conserving biodiversity, at both local and international levels.Our results: (i)confirmthe benefits of adaptivemanagement; and (ii) reveal strong associations for the role of leadership. Our work provides a critical step toward implementing empirically justi- fied governance strategies that are capable of improving the man- agement of human-altered environments, with benefits for both biodiversity", "author" : [ { "dropping-particle" : "", "family" : "Kenward", "given" : "R E", "non-dropping-particle" : "", "parse-names" : false, "suffix" : "" }, { "dropping-particle" : "", "family" : "Whittingham", "given" : "M J", "non-dropping-particle" : "", "parse-names" : false, "suffix" : "" }, { "dropping-particle" : "", "family" : "Arampatzis", "given" : "S", "non-dropping-particle" : "", "parse-names" : false, "suffix" : "" }, { "dropping-particle" : "", "family" : "Manos", "given" : "B D", "non-dropping-particle" : "", "parse-names" : false, "suffix" : "" }, { "dropping-particle" : "", "family" : "Hahn", "given" : "T", "non-dropping-particle" : "", "parse-names" : false, "suffix" : "" }, { "dropping-particle" : "", "family" : "Terry", "given" : "A", "non-dropping-particle" : "", "parse-names" : false, "suffix" : "" }, { "dropping-particle" : "", "family" : "Simoncini", "given" : "R", "non-dropping-particle" : "", "parse-names" : false, "suffix" : "" }, { "dropping-particle" : "", "family" : "Alcorn", "given" : "J", "non-dropping-particle" : "", "parse-names" : false, "suffix" : "" } ], "container-title" : "Proceedings of the National Academy of Sciences of the United States of America", "id" : "ITEM-1", "issue" : "13", "issued" : { "date-parts" : [ [ "2011" ] ] }, "page" : "5308-5312", "title" : "Identifying governance strategies that effectively support ecosystem services, resource sustainability, and biodiversity", "type" : "article-journal", "volume" : "108" }, "uris" : [ "http://www.mendeley.com/documents/?uuid=2b95f489-2ea4-4b43-bba3-519ce282bd1b" ] } ], "mendeley" : { "formattedCitation" : "(Kenward et al., 2011)", "plainTextFormattedCitation" : "(Kenward et al., 2011)", "previouslyFormattedCitation" : "(Kenward et al., 2011)" }, "properties" : {  }, "schema" : "https://github.com/citation-style-language/schema/raw/master/csl-citation.json" }</w:instrText>
      </w:r>
      <w:r w:rsidRPr="00F02A52">
        <w:rPr>
          <w:lang w:val="en-US"/>
        </w:rPr>
        <w:fldChar w:fldCharType="separate"/>
      </w:r>
      <w:r w:rsidRPr="00F02A52">
        <w:rPr>
          <w:lang w:val="en-US"/>
        </w:rPr>
        <w:t xml:space="preserve">Kenward </w:t>
      </w:r>
      <w:r w:rsidR="009E3418" w:rsidRPr="009E3418">
        <w:rPr>
          <w:i/>
          <w:lang w:val="en-US"/>
        </w:rPr>
        <w:t>et al.</w:t>
      </w:r>
      <w:r w:rsidRPr="00F02A52">
        <w:rPr>
          <w:lang w:val="en-US"/>
        </w:rPr>
        <w:t xml:space="preserve"> </w:t>
      </w:r>
      <w:r w:rsidR="001D7A10">
        <w:rPr>
          <w:lang w:val="en-US"/>
        </w:rPr>
        <w:t>(</w:t>
      </w:r>
      <w:r w:rsidRPr="00F02A52">
        <w:rPr>
          <w:lang w:val="en-US"/>
        </w:rPr>
        <w:t>2011)</w:t>
      </w:r>
      <w:r w:rsidRPr="00F02A52">
        <w:rPr>
          <w:lang w:val="en-US"/>
        </w:rPr>
        <w:fldChar w:fldCharType="end"/>
      </w:r>
      <w:r w:rsidRPr="00F02A52">
        <w:rPr>
          <w:lang w:val="en-US"/>
        </w:rPr>
        <w:t xml:space="preserve"> found that there is a lack of empirical evidence concerning the performance of particular governance strategies. Based on a novel analytical framework they analyzed 34 case studies and conclude that, while biodiversity conservation was positively associated with regulation, ecosystem service provisioning and regulation are negatively correlated. Their results seem to support a multiple-option approach, including both regulatory and market-based measures. </w:t>
      </w:r>
    </w:p>
    <w:p w14:paraId="3EE102E1" w14:textId="77777777" w:rsidR="00E97DE0" w:rsidRPr="00F02A52" w:rsidRDefault="00E97DE0" w:rsidP="00E97DE0">
      <w:pPr>
        <w:rPr>
          <w:lang w:val="en-US"/>
        </w:rPr>
      </w:pPr>
    </w:p>
    <w:p w14:paraId="593858D7" w14:textId="77777777" w:rsidR="00E97DE0" w:rsidRPr="00F02A52" w:rsidRDefault="00E97DE0" w:rsidP="00C12D55">
      <w:pPr>
        <w:pStyle w:val="Heading4"/>
      </w:pPr>
      <w:bookmarkStart w:id="1902" w:name="_Toc519504861"/>
      <w:r w:rsidRPr="00F02A52">
        <w:t>Economic and financial instruments</w:t>
      </w:r>
      <w:bookmarkEnd w:id="1902"/>
    </w:p>
    <w:p w14:paraId="61B5078C" w14:textId="06708F05" w:rsidR="00E97DE0" w:rsidRPr="00F02A52" w:rsidRDefault="00E97DE0" w:rsidP="00E97DE0">
      <w:pPr>
        <w:rPr>
          <w:lang w:val="en-US"/>
        </w:rPr>
      </w:pPr>
      <w:r w:rsidRPr="00F02A52">
        <w:rPr>
          <w:lang w:val="en-US"/>
        </w:rPr>
        <w:t>Beside taxation, economic and financial instruments currently play a minor role in mainstreaming biodiversity and nature’s contributions to people (</w:t>
      </w:r>
      <w:r w:rsidR="005A3E13">
        <w:rPr>
          <w:b/>
          <w:lang w:val="en-US"/>
        </w:rPr>
        <w:t>Table 6.11</w:t>
      </w:r>
      <w:r w:rsidRPr="00F02A52">
        <w:rPr>
          <w:lang w:val="en-US"/>
        </w:rPr>
        <w:t xml:space="preserve">). However, there are further opportunities, such as price-based and quantity-based mechanisms, to incentivize environmentally friendly behaviour. </w:t>
      </w:r>
    </w:p>
    <w:p w14:paraId="78EF5EB9" w14:textId="77777777" w:rsidR="00E97DE0" w:rsidRPr="00F02A52" w:rsidRDefault="00E97DE0" w:rsidP="00E97DE0">
      <w:pPr>
        <w:rPr>
          <w:u w:val="single"/>
          <w:lang w:val="en-US"/>
        </w:rPr>
      </w:pPr>
      <w:r w:rsidRPr="00F02A52">
        <w:rPr>
          <w:u w:val="single"/>
          <w:lang w:val="en-US"/>
        </w:rPr>
        <w:t>Price-based mechanisms</w:t>
      </w:r>
    </w:p>
    <w:p w14:paraId="1211C962" w14:textId="77777777" w:rsidR="00E97DE0" w:rsidRPr="00F02A52" w:rsidRDefault="00E97DE0" w:rsidP="00E97DE0">
      <w:pPr>
        <w:rPr>
          <w:lang w:val="en-US"/>
        </w:rPr>
      </w:pPr>
      <w:r w:rsidRPr="00F02A52">
        <w:rPr>
          <w:lang w:val="en-US"/>
        </w:rPr>
        <w:t xml:space="preserve">In the context of agricultural landscapes, </w:t>
      </w:r>
      <w:r w:rsidRPr="00F02A52">
        <w:rPr>
          <w:lang w:val="en-US"/>
        </w:rPr>
        <w:fldChar w:fldCharType="begin" w:fldLock="1"/>
      </w:r>
      <w:r>
        <w:rPr>
          <w:lang w:val="en-US"/>
        </w:rPr>
        <w:instrText>ADDIN CSL_CITATION { "citationItems" : [ { "id" : "ITEM-1", "itemData" : { "DOI" : "10.1016/j.agee.2006.12.025", "abstract" : "The main focus of this paper is agrobiodiversity and its effects on agricultural production within agricultural landscapes. The interest is to shed light about the fundamental causes of agrobiodiversity loss by focusing upon the institutional or meso-economic environment that mediates farmers\u2019 decentralized decisions. Since the main causes of farmers\u2019 decisions to \u2018disinvest\u2019 in agrobiodiversity as an asset lie in the incentives offered by current markets and other institutions, the solution to the problem also lies in corrective institutional design. This paper discusses the institutional issues involved in establishing market-like mechanisms for agrobiodiversity conservation. Three steps are highlighted in such process: demonstration (valuation), capture and sharing of conservation benefits (mechanism design). This information is then used to examine the potential success of nascent market creation incentive mechanisms for biodiversity conservation, including: (i) payments/rewards for ecosystem services, (ii) direct compensation payments, (iii) land use development rights, and (iv) auctions for biodiversity conservation. The potential gains to society from their use with regard to agrobiodiversity conservation are discussed and some illustrative examples involving their application in different parts of the world are also described", "author" : [ { "dropping-particle" : "", "family" : "Pascual", "given" : "Unai", "non-dropping-particle" : "", "parse-names" : false, "suffix" : "" }, { "dropping-particle" : "", "family" : "Perrings", "given" : "Charles", "non-dropping-particle" : "", "parse-names" : false, "suffix" : "" } ], "container-title" : "Agriculture, Ecosystems and Environment", "id" : "ITEM-1", "issued" : { "date-parts" : [ [ "2007" ] ] }, "page" : "256-268", "title" : "Developing incentives and economic mechanisms for in situ biodiversity conservation in agricultural landscapes", "type" : "article-journal", "volume" : "121" }, "uris" : [ "http://www.mendeley.com/documents/?uuid=45c1a1f7-a5a0-4024-8042-37caf67b11d2" ] } ], "mendeley" : { "formattedCitation" : "(Pascual &amp; Perrings, 2007)", "manualFormatting" : "Pascual &amp; Perrings (2007)", "plainTextFormattedCitation" : "(Pascual &amp; Perrings, 2007)", "previouslyFormattedCitation" : "(Pascual &amp; Perrings, 2007)" }, "properties" : {  }, "schema" : "https://github.com/citation-style-language/schema/raw/master/csl-citation.json" }</w:instrText>
      </w:r>
      <w:r w:rsidRPr="00F02A52">
        <w:rPr>
          <w:lang w:val="en-US"/>
        </w:rPr>
        <w:fldChar w:fldCharType="separate"/>
      </w:r>
      <w:r w:rsidRPr="00F02A52">
        <w:rPr>
          <w:lang w:val="en-US"/>
        </w:rPr>
        <w:t>Pascual &amp; Perrings (2007)</w:t>
      </w:r>
      <w:r w:rsidRPr="00F02A52">
        <w:rPr>
          <w:lang w:val="en-US"/>
        </w:rPr>
        <w:fldChar w:fldCharType="end"/>
      </w:r>
      <w:r w:rsidRPr="00F02A52">
        <w:rPr>
          <w:lang w:val="en-US"/>
        </w:rPr>
        <w:t xml:space="preserve"> point out that changes in biodiversity are ultimately the result of decentralized decisions at the farm level, where land owners or users decide on the uptake of environmentally advantageous management practices. The correction of market failures is thus a necessary, but insufficient condition for effectively reducing biodiversity loss. Here, appropriate institutions can contribute to creating favourable conditions and incentives for farmers to act accordingly. However, for economic mechanisms to be effective, diverse environmental values have to be demonstrated, captured, and distributed to the individuals who actually bear the costs of conservation measures </w:t>
      </w:r>
      <w:r w:rsidRPr="00F02A52">
        <w:rPr>
          <w:lang w:val="en-US"/>
        </w:rPr>
        <w:fldChar w:fldCharType="begin" w:fldLock="1"/>
      </w:r>
      <w:r>
        <w:rPr>
          <w:lang w:val="en-US"/>
        </w:rPr>
        <w:instrText>ADDIN CSL_CITATION { "citationItems" : [ { "id" : "ITEM-1", "itemData" : { "ISBN" : "9783981341034", "abstract" : "TEEB Synthesis Report report was released at the 10th meeting of the Conference of Parties to the CBD in Nagoya, Japan in October 2010. Mainstreaming the Economics of Nature provides a synthesis of the approach, conclusions and recommendations of TEEB. It makes the case for systematic appraisal of the economic contribution of biodiversity and ecosystem services to human well-being; and for routine steps to prevent that contribution being lost or diminished through neglect or mismanagement. It is an appeal to each of us, whether a citizen, policy maker, local administrator, investor, entrepreneur or academics, to reflect both on the value of nature, and on the nature of value.", "author" : [ { "dropping-particle" : "", "family" : "TEEB", "given" : "", "non-dropping-particle" : "", "parse-names" : false, "suffix" : "" } ], "id" : "ITEM-1", "issued" : { "date-parts" : [ [ "2010" ] ] }, "number-of-pages" : "39", "publisher" : "The Economics of Ecosystem and Biodiversity", "title" : "The Economics of Ecosystems and Biodiversity: Mainstreaming the Economics of Nature: A Synthesis of the Approach, Conclusions and Recommendations of TEEB", "type" : "book" }, "uris" : [ "http://www.mendeley.com/documents/?uuid=2e2c4682-b63e-4346-b044-5f81c5332a64" ] } ], "mendeley" : { "formattedCitation" : "(TEEB, 2010)", "plainTextFormattedCitation" : "(TEEB, 2010)", "previouslyFormattedCitation" : "(TEEB, 2010)" }, "properties" : {  }, "schema" : "https://github.com/citation-style-language/schema/raw/master/csl-citation.json" }</w:instrText>
      </w:r>
      <w:r w:rsidRPr="00F02A52">
        <w:rPr>
          <w:lang w:val="en-US"/>
        </w:rPr>
        <w:fldChar w:fldCharType="separate"/>
      </w:r>
      <w:r w:rsidRPr="00F02A52">
        <w:rPr>
          <w:lang w:val="en-US"/>
        </w:rPr>
        <w:t>(TEEB, 2010)</w:t>
      </w:r>
      <w:r w:rsidRPr="00F02A52">
        <w:rPr>
          <w:lang w:val="en-US"/>
        </w:rPr>
        <w:fldChar w:fldCharType="end"/>
      </w:r>
      <w:r w:rsidRPr="00F02A52">
        <w:rPr>
          <w:lang w:val="en-US"/>
        </w:rPr>
        <w:t xml:space="preserve">. Furthermore, taking local traditional knowledge into account avoids a weakening of the traditionally strong relationship between human and natural systems </w:t>
      </w:r>
      <w:r w:rsidRPr="00F02A52">
        <w:rPr>
          <w:lang w:val="en-US"/>
        </w:rPr>
        <w:fldChar w:fldCharType="begin" w:fldLock="1"/>
      </w:r>
      <w:r>
        <w:rPr>
          <w:lang w:val="en-US"/>
        </w:rPr>
        <w:instrText>ADDIN CSL_CITATION { "citationItems" : [ { "id" : "ITEM-1", "itemData" : { "DOI" : "10.1016/j.agee.2013.08.018", "ISBN" : "0167-8809", "abstract" : "Abandonment or change of traditional (pre-modern) management systems threaten semi-natural grasslands worldwide. Understanding existing traditional grassland management could greatly help to improve our ability to preserve biodiversity in traditionally managed farmlands. We studied the management of species-rich man-made grasslands (ca. 32-52 vascular plant species on 16m2) and the related traditional ecological knowledge in Gyimes (Romania), where more than 40,000 hectares of meadows and pastures are still managed traditionally. Methods of ecological anthropology e.g. participatory field work, semi-structured interviews (33 interviewees), and free listings were used. Cs??ng??s (people living in these valleys of the Carpathians) distinguish hay meadows based on manuring: nearby and distant hay meadows. Pastures are classified into pastures near settlements, mountain pastures, and pastures for sheep. Traditional management of meadows includes mowing, cleaning, mowing-date rotation of tracts, amelioration with hayseed and Onobrychis viciifolia seeds, manuring, manual thinning of unwanted plants, suppression of mosses, and small-scale drainage. We argue that the mowing-date rotation system found in Gyimes is a unique land-use practice that could greatly enhance biodiversity together with hayseed scattering. Treatment of pastures is more simple: sectional cleaning of shrubs/trees, and burning and corralling against Nardus. The goal of Cs??ng??s is not to protect biodiversity, but to keep their grasslands in good condition for a long run, and thus ascertain the availability of hay in the needed quantity and quality. We argue that subsidy systems should encourage the maintenance of this and similar systems, support the still existing local traditional communities and also in protected areas management systems should build on the experiences of these small-scale traditional farmers. ?? 2013 Elsevier B.V.", "author" : [ { "dropping-particle" : "", "family" : "Babai", "given" : "D\u00e1niel", "non-dropping-particle" : "", "parse-names" : false, "suffix" : "" }, { "dropping-particle" : "", "family" : "Moln\u00e1r", "given" : "Zsolt", "non-dropping-particle" : "", "parse-names" : false, "suffix" : "" } ], "container-title" : "Agriculture, Ecosystems and Environment", "id" : "ITEM-1", "issued" : { "date-parts" : [ [ "2014" ] ] }, "page" : "123-130", "title" : "Small-scale traditional management of highly species-rich grasslands in the Carpathians", "type" : "article-journal", "volume" : "182" }, "uris" : [ "http://www.mendeley.com/documents/?uuid=94038c05-83d3-397e-a265-cd8b37b59dcf" ] } ], "mendeley" : { "formattedCitation" : "(Babai &amp; Moln\u00e1r, 2014)", "plainTextFormattedCitation" : "(Babai &amp; Moln\u00e1r, 2014)", "previouslyFormattedCitation" : "(Babai &amp; Moln\u00e1r, 2014)" }, "properties" : {  }, "schema" : "https://github.com/citation-style-language/schema/raw/master/csl-citation.json" }</w:instrText>
      </w:r>
      <w:r w:rsidRPr="00F02A52">
        <w:rPr>
          <w:lang w:val="en-US"/>
        </w:rPr>
        <w:fldChar w:fldCharType="separate"/>
      </w:r>
      <w:r w:rsidRPr="00F02A52">
        <w:rPr>
          <w:lang w:val="en-US"/>
        </w:rPr>
        <w:t>(Babai &amp; Molnár, 2014)</w:t>
      </w:r>
      <w:r w:rsidRPr="00F02A52">
        <w:rPr>
          <w:lang w:val="en-US"/>
        </w:rPr>
        <w:fldChar w:fldCharType="end"/>
      </w:r>
      <w:r w:rsidRPr="00F02A52">
        <w:rPr>
          <w:lang w:val="en-US"/>
        </w:rPr>
        <w:t>.</w:t>
      </w:r>
    </w:p>
    <w:p w14:paraId="4F6776EA" w14:textId="049F0D8F" w:rsidR="00E97DE0" w:rsidRPr="00F02A52" w:rsidRDefault="00E97DE0" w:rsidP="00E97DE0">
      <w:pPr>
        <w:rPr>
          <w:lang w:val="en-US"/>
        </w:rPr>
      </w:pPr>
      <w:r w:rsidRPr="00F02A52">
        <w:rPr>
          <w:lang w:val="en-US"/>
        </w:rPr>
        <w:t xml:space="preserve">The effectiveness of price-based instruments is called into question given the often highly complex relationships between land-use practices and their actual impact on biodiversity and ecosystem services </w:t>
      </w:r>
      <w:r w:rsidRPr="00F02A52">
        <w:rPr>
          <w:lang w:val="en-US"/>
        </w:rPr>
        <w:fldChar w:fldCharType="begin" w:fldLock="1"/>
      </w:r>
      <w:r>
        <w:rPr>
          <w:lang w:val="en-US"/>
        </w:rPr>
        <w:instrText>ADDIN CSL_CITATION { "citationItems" : [ { "id" : "ITEM-1", "itemData" : { "author" : [ { "dropping-particle" : "", "family" : "Porras", "given" : "Ina", "non-dropping-particle" : "", "parse-names" : false, "suffix" : "" }, { "dropping-particle" : "", "family" : "Chac\u00f3n-Cascante", "given" : "Adriana", "non-dropping-particle" : "", "parse-names" : false, "suffix" : "" }, { "dropping-particle" : "", "family" : "Robalino", "given" : "Juan", "non-dropping-particle" : "", "parse-names" : false, "suffix" : "" }, { "dropping-particle" : "", "family" : "Oosterhuis", "given" : "Frans", "non-dropping-particle" : "", "parse-names" : false, "suffix" : "" } ], "container-title" : "Instrument Mixes for Biodiversity Policies. POLICYMIX Report No. 2/2011", "editor" : [ { "dropping-particle" : "", "family" : "Ring", "given" : "Irene", "non-dropping-particle" : "", "parse-names" : false, "suffix" : "" }, { "dropping-particle" : "", "family" : "Schr\u00f6ter-Schlaack", "given" : "Christoph", "non-dropping-particle" : "", "parse-names" : false, "suffix" : "" } ], "id" : "ITEM-1", "issued" : { "date-parts" : [ [ "2011" ] ] }, "page" : "119-144", "publisher" : "Helmholtz Centre for Environmental Research \u2013 UFZ", "publisher-place" : "Leipzig", "title" : "PES and other Economic Beasts: Assessing PES within a Policy Mix in Conservation", "type" : "chapter" }, "uris" : [ "http://www.mendeley.com/documents/?uuid=cf08e6b5-0930-3e0f-8986-870ce5a19cec" ] } ], "mendeley" : { "formattedCitation" : "(Porras et al., 2011)", "plainTextFormattedCitation" : "(Porras et al., 2011)", "previouslyFormattedCitation" : "(Porras et al., 2011)" }, "properties" : {  }, "schema" : "https://github.com/citation-style-language/schema/raw/master/csl-citation.json" }</w:instrText>
      </w:r>
      <w:r w:rsidRPr="00F02A52">
        <w:rPr>
          <w:lang w:val="en-US"/>
        </w:rPr>
        <w:fldChar w:fldCharType="separate"/>
      </w:r>
      <w:r w:rsidRPr="00F02A52">
        <w:rPr>
          <w:lang w:val="en-US"/>
        </w:rPr>
        <w:t xml:space="preserve">(Porras </w:t>
      </w:r>
      <w:r w:rsidR="009E3418" w:rsidRPr="009E3418">
        <w:rPr>
          <w:i/>
          <w:lang w:val="en-US"/>
        </w:rPr>
        <w:t>et al.</w:t>
      </w:r>
      <w:r w:rsidRPr="00F02A52">
        <w:rPr>
          <w:lang w:val="en-US"/>
        </w:rPr>
        <w:t>, 2011)</w:t>
      </w:r>
      <w:r w:rsidRPr="00F02A52">
        <w:rPr>
          <w:lang w:val="en-US"/>
        </w:rPr>
        <w:fldChar w:fldCharType="end"/>
      </w:r>
      <w:r w:rsidRPr="00F02A52">
        <w:rPr>
          <w:lang w:val="en-US"/>
        </w:rPr>
        <w:t xml:space="preserve">. To develop this mechanism to an operational and efficient degree, the following conditions should ideally be fulfilled: (i) assuring clear and enforceable property rights; (ii) increasing the number of buyers and sellers; (iii) providing complete information; (iv) reducing transaction costs and (v) avoiding entry and exit barriers to markets </w:t>
      </w:r>
      <w:r w:rsidRPr="00F02A52">
        <w:rPr>
          <w:lang w:val="en-US"/>
        </w:rPr>
        <w:fldChar w:fldCharType="begin" w:fldLock="1"/>
      </w:r>
      <w:r>
        <w:rPr>
          <w:lang w:val="en-US"/>
        </w:rPr>
        <w:instrText>ADDIN CSL_CITATION { "citationItems" : [ { "id" : "ITEM-1", "itemData" : { "DOI" : "10.1007/s10531-013-0598-x", "abstract" : "Continuous decline of biodiversity over the past decades suggests that efforts to decrease biodiversity loss have been insufficient. One option to deal with this problem is the use of market-based mechanisms for biodiversity conservation. Several studies have analysed such mechanisms individually, but there is no comprehensive review with a comparative assessment of the performance of various mechanisms. This paper presents (i) an analysis of the economic conditions under which markets for biodiversity can be expected to function; (ii) an analysis of the efficiency of five selected biodiversity markets in the light of market and contract theory; and (iii) an assessment of the potential to scale up local or national payment mechanisms for biodiversity conservation. Our analysis shows the difficulties that market-based mechanisms face, among which are the need to ensure long-term conservation and the lack of a standardized unit of measurement for biodiversity. We provide a number of recommendations on how to overcome these diffi- culties. We argue that the set-up of a global registry embedded within the framework of the Convention on Biological Diversity would facilitate measurement, reporting and verifi- cation of biodiversity credits to support market-based mechanisms.", "author" : [ { "dropping-particle" : "", "family" : "Alvarado-Quesada", "given" : "Irene", "non-dropping-particle" : "", "parse-names" : false, "suffix" : "" }, { "dropping-particle" : "", "family" : "Hein", "given" : "Lars", "non-dropping-particle" : "", "parse-names" : false, "suffix" : "" }, { "dropping-particle" : "", "family" : "Weikard", "given" : "Hans-Peter", "non-dropping-particle" : "", "parse-names" : false, "suffix" : "" } ], "container-title" : "Biodiversity Conservation", "id" : "ITEM-1", "issued" : { "date-parts" : [ [ "2014" ] ] }, "page" : "1-21", "title" : "Market-based mechanisms for biodiversity conservation: a review of existing schemes and an outline for a global mechanism", "type" : "article-journal", "volume" : "23" }, "uris" : [ "http://www.mendeley.com/documents/?uuid=fd9c0578-584a-4d6c-a576-f281b4f4cc5a" ] } ], "mendeley" : { "formattedCitation" : "(Alvarado-Quesada, Hein, &amp; Weikard, 2014)", "plainTextFormattedCitation" : "(Alvarado-Quesada, Hein, &amp; Weikard, 2014)", "previouslyFormattedCitation" : "(Alvarado-Quesada, Hein, &amp; Weikard, 2014)" }, "properties" : {  }, "schema" : "https://github.com/citation-style-language/schema/raw/master/csl-citation.json" }</w:instrText>
      </w:r>
      <w:r w:rsidRPr="00F02A52">
        <w:rPr>
          <w:lang w:val="en-US"/>
        </w:rPr>
        <w:fldChar w:fldCharType="separate"/>
      </w:r>
      <w:r w:rsidRPr="00F02A52">
        <w:rPr>
          <w:lang w:val="en-US"/>
        </w:rPr>
        <w:t>(Alvarado-Quesada</w:t>
      </w:r>
      <w:r w:rsidR="002F50B6">
        <w:rPr>
          <w:i/>
          <w:lang w:val="en-US"/>
        </w:rPr>
        <w:t xml:space="preserve"> et al.</w:t>
      </w:r>
      <w:r w:rsidRPr="00F02A52">
        <w:rPr>
          <w:lang w:val="en-US"/>
        </w:rPr>
        <w:t>, 2014)</w:t>
      </w:r>
      <w:r w:rsidRPr="00F02A52">
        <w:rPr>
          <w:lang w:val="en-US"/>
        </w:rPr>
        <w:fldChar w:fldCharType="end"/>
      </w:r>
      <w:r w:rsidRPr="00F02A52">
        <w:rPr>
          <w:lang w:val="en-US"/>
        </w:rPr>
        <w:t xml:space="preserve">. </w:t>
      </w:r>
      <w:r w:rsidRPr="00F02A52">
        <w:rPr>
          <w:lang w:val="en-US"/>
        </w:rPr>
        <w:lastRenderedPageBreak/>
        <w:t xml:space="preserve">However, even if these conditions are met, it is still uncertain how to ensure conservation in the long run, given that governmental policies might change and insufficient future funding might reduce the credibility of market-based instruments and environmental governance as a whole. Further problems are related to leakage effects if negative effects are displaced instead of being reduced, and to lacking additionality in case that payments are made for practices that would have been adopted anyway </w:t>
      </w:r>
      <w:r w:rsidRPr="00F02A52">
        <w:rPr>
          <w:lang w:val="en-US"/>
        </w:rPr>
        <w:fldChar w:fldCharType="begin" w:fldLock="1"/>
      </w:r>
      <w:r>
        <w:rPr>
          <w:lang w:val="en-US"/>
        </w:rPr>
        <w:instrText>ADDIN CSL_CITATION { "citationItems" : [ { "id" : "ITEM-1", "itemData" : { "author" : [ { "dropping-particle" : "", "family" : "Porras", "given" : "Ina", "non-dropping-particle" : "", "parse-names" : false, "suffix" : "" }, { "dropping-particle" : "", "family" : "Chac\u00f3n-Cascante", "given" : "Adriana", "non-dropping-particle" : "", "parse-names" : false, "suffix" : "" }, { "dropping-particle" : "", "family" : "Robalino", "given" : "Juan", "non-dropping-particle" : "", "parse-names" : false, "suffix" : "" }, { "dropping-particle" : "", "family" : "Oosterhuis", "given" : "Frans", "non-dropping-particle" : "", "parse-names" : false, "suffix" : "" } ], "container-title" : "Instrument Mixes for Biodiversity Policies. POLICYMIX Report No. 2/2011", "editor" : [ { "dropping-particle" : "", "family" : "Ring", "given" : "Irene", "non-dropping-particle" : "", "parse-names" : false, "suffix" : "" }, { "dropping-particle" : "", "family" : "Schr\u00f6ter-Schlaack", "given" : "Christoph", "non-dropping-particle" : "", "parse-names" : false, "suffix" : "" } ], "id" : "ITEM-1", "issued" : { "date-parts" : [ [ "2011" ] ] }, "page" : "119-144", "publisher" : "Helmholtz Centre for Environmental Research \u2013 UFZ", "publisher-place" : "Leipzig", "title" : "PES and other Economic Beasts: Assessing PES within a Policy Mix in Conservation", "type" : "chapter" }, "uris" : [ "http://www.mendeley.com/documents/?uuid=cf08e6b5-0930-3e0f-8986-870ce5a19cec" ] } ], "mendeley" : { "formattedCitation" : "(Porras et al., 2011)", "plainTextFormattedCitation" : "(Porras et al., 2011)", "previouslyFormattedCitation" : "(Porras et al., 2011)" }, "properties" : {  }, "schema" : "https://github.com/citation-style-language/schema/raw/master/csl-citation.json" }</w:instrText>
      </w:r>
      <w:r w:rsidRPr="00F02A52">
        <w:rPr>
          <w:lang w:val="en-US"/>
        </w:rPr>
        <w:fldChar w:fldCharType="separate"/>
      </w:r>
      <w:r w:rsidRPr="00F02A52">
        <w:rPr>
          <w:lang w:val="en-US"/>
        </w:rPr>
        <w:t xml:space="preserve">(Porras </w:t>
      </w:r>
      <w:r w:rsidR="009E3418" w:rsidRPr="009E3418">
        <w:rPr>
          <w:i/>
          <w:lang w:val="en-US"/>
        </w:rPr>
        <w:t>et al.</w:t>
      </w:r>
      <w:r w:rsidRPr="00F02A52">
        <w:rPr>
          <w:lang w:val="en-US"/>
        </w:rPr>
        <w:t>, 2011)</w:t>
      </w:r>
      <w:r w:rsidRPr="00F02A52">
        <w:rPr>
          <w:lang w:val="en-US"/>
        </w:rPr>
        <w:fldChar w:fldCharType="end"/>
      </w:r>
      <w:r w:rsidRPr="00F02A52">
        <w:rPr>
          <w:lang w:val="en-US"/>
        </w:rPr>
        <w:t xml:space="preserve">. </w:t>
      </w:r>
    </w:p>
    <w:p w14:paraId="4F49BF55" w14:textId="3C44388F" w:rsidR="00E97DE0" w:rsidRPr="00F02A52" w:rsidRDefault="00E97DE0" w:rsidP="00E97DE0">
      <w:pPr>
        <w:rPr>
          <w:lang w:val="en-US"/>
        </w:rPr>
      </w:pPr>
      <w:r w:rsidRPr="00F02A52">
        <w:rPr>
          <w:lang w:val="en-US"/>
        </w:rPr>
        <w:t xml:space="preserve">In general, there are two options for financing conservation; targeted and untargeted payments. </w:t>
      </w:r>
      <w:r w:rsidRPr="00F02A52">
        <w:rPr>
          <w:lang w:val="en-US"/>
        </w:rPr>
        <w:fldChar w:fldCharType="begin" w:fldLock="1"/>
      </w:r>
      <w:r>
        <w:rPr>
          <w:lang w:val="en-US"/>
        </w:rPr>
        <w:instrText>ADDIN CSL_CITATION { "citationItems" : [ { "id" : "ITEM-1", "itemData" : { "DOI" : "10.1016/S0169-2046(99)00048-1", "abstract" : "The role agriculture plays in our economy is changing. The former preference for production is being replaced by a preference for the production of landscape. The landscape we live in has been created by rural tradition. It is the kind of landscape we perceive as pleasant; it is also highly appreciated from the ecological and aesthetic points of view. The problem facing us is how we should preserve the character of the rural landscape, which is closely connected with agricultural activity, under conditions of decreasing agricultural production. This question is extremely important in marginal areas whose economy is based on agriculture. Declining agricultural production in these areas results not only in social changes but also in changes in the landscape patterns of environmentally valuable areas. One possible solution to this problem is a policy of landscape management. This has been tried out in the Czech Republic, by implementing new types of subsidies in agricultural policy, to encourage sustainable landscape management. Our article seeks to reveal the shortcomings in the functioning of these ecological subsidies in marginal areas. Our qualitative analysis is based on interviews with farmers in Sumava Mountains to ascertain their opinions and experience with ecological subsidies as a new form of state support. The main reason that the ecological subsidies are failing appears to be because they ignore the social factor: the recipient of the subsidy. Most of the subsidies are awarded to businessmen (`new experts') who have no ties with the landscape or with its values and management. We conclude that the landscape cannot be managed from outside. We need a living countryside with farmers - recipients of subsidies and the real creators of the landscape. The social situation in the countryside must be taken into account in a broader context.", "author" : [ { "dropping-particle" : "", "family" : "Cudl\u00ednov\u00e1", "given" : "E.", "non-dropping-particle" : "", "parse-names" : false, "suffix" : "" }, { "dropping-particle" : "", "family" : "Lapka", "given" : "M", "non-dropping-particle" : "", "parse-names" : false, "suffix" : "" }, { "dropping-particle" : "", "family" : "Bartos", "given" : "M", "non-dropping-particle" : "", "parse-names" : false, "suffix" : "" } ], "container-title" : "Landscape and Urban Planning", "id" : "ITEM-1", "issued" : { "date-parts" : [ [ "1999" ] ] }, "page" : "71-82", "title" : "Problems of agriculture and landscape management as perceived by farmers of the Sumava Mountains (Czech Republic)", "type" : "article-journal", "volume" : "46" }, "uris" : [ "http://www.mendeley.com/documents/?uuid=41149de3-68b6-315d-9192-12020a53dc0c" ] } ], "mendeley" : { "formattedCitation" : "(Cudl\u00ednov\u00e1, Lapka, &amp; Bartos, 1999)", "manualFormatting" : "Cudl\u00ednov\u00e1, Lapka, &amp; Bartos (1999)", "plainTextFormattedCitation" : "(Cudl\u00ednov\u00e1, Lapka, &amp; Bartos, 1999)", "previouslyFormattedCitation" : "(Cudl\u00ednov\u00e1, Lapka, &amp; Bartos, 1999)" }, "properties" : {  }, "schema" : "https://github.com/citation-style-language/schema/raw/master/csl-citation.json" }</w:instrText>
      </w:r>
      <w:r w:rsidRPr="00F02A52">
        <w:rPr>
          <w:lang w:val="en-US"/>
        </w:rPr>
        <w:fldChar w:fldCharType="separate"/>
      </w:r>
      <w:r w:rsidRPr="00F02A52">
        <w:rPr>
          <w:lang w:val="en-US"/>
        </w:rPr>
        <w:t>Cudlínová</w:t>
      </w:r>
      <w:r w:rsidR="002F50B6">
        <w:rPr>
          <w:i/>
          <w:lang w:val="en-US"/>
        </w:rPr>
        <w:t xml:space="preserve"> et al.</w:t>
      </w:r>
      <w:r w:rsidRPr="00F02A52">
        <w:rPr>
          <w:lang w:val="en-US"/>
        </w:rPr>
        <w:t xml:space="preserve"> (1999)</w:t>
      </w:r>
      <w:r w:rsidRPr="00F02A52">
        <w:rPr>
          <w:lang w:val="en-US"/>
        </w:rPr>
        <w:fldChar w:fldCharType="end"/>
      </w:r>
      <w:r w:rsidRPr="00F02A52">
        <w:rPr>
          <w:lang w:val="en-US"/>
        </w:rPr>
        <w:t xml:space="preserve"> analyzed environmental subsidies in the Czech Republic and found they may be ineffective if the payments are not directed towards the appropriate target groups. By contrast, when appropriately targeted, subsidies can be very effective and essential for the continuity of traditional land-use systems (e.g. herding in the Pyrenees); up to an extent that herders substantially rely on such payments, which makes them particularly vulnerable to policy changes </w:t>
      </w:r>
      <w:r w:rsidRPr="00F02A52">
        <w:rPr>
          <w:lang w:val="en-US"/>
        </w:rPr>
        <w:fldChar w:fldCharType="begin" w:fldLock="1"/>
      </w:r>
      <w:r>
        <w:rPr>
          <w:lang w:val="en-US"/>
        </w:rPr>
        <w:instrText>ADDIN CSL_CITATION { "citationItems" : [ { "id" : "ITEM-1", "itemData" : { "DOI" : "10.1007/s10745-012-9463-x", "ISBN" : "03007839", "abstract" : "Pastoral production systems in the Spanish Pyrenees have changed dramatically in recent decades, leading to the loss of traditional ecological knowledge (TEK). We documented TEK of pastoralists from two valleys in the western Central Pyrenees of Arag\u00f3n and explored its potential applications to resource management and adaptation. Pyrenean pastoralists possess extensive knowledge of relationships between terrain, climate, vegetation and animal nutrition and behavior. TEK could contribute to sustainable stewardship and facilitate adaptation by informing pasture monitoring; providing traditional practices to manage mountain vegetation; and preserving knowledge of extensive livestock production strategies, such as transhumance. Institutional barriers to applying TEK include weak economic cooperation among stockmen, their dependence on EU subsidies, and lack of voice in regional government decisions about local resources. A more collaborative, place-based stewardship of the Central Pyrenees might begin with direct involvement of pastoralists in designing monitoring of pasture conditions and vegetation type changes.", "author" : [ { "dropping-particle" : "", "family" : "Fern\u00e1ndez-Gim\u00e9nez", "given" : "Mar\u00eda E.", "non-dropping-particle" : "", "parse-names" : false, "suffix" : "" }, { "dropping-particle" : "", "family" : "Estaque", "given" : "Federico Fillat", "non-dropping-particle" : "", "parse-names" : false, "suffix" : "" } ], "container-title" : "Human Ecology", "id" : "ITEM-1", "issued" : { "date-parts" : [ [ "2012" ] ] }, "page" : "287-300", "title" : "Pyrenean pastoralists' ecological knowledge: Documentation and application to natural resource management and adaptation", "type" : "article-journal", "volume" : "40" }, "uris" : [ "http://www.mendeley.com/documents/?uuid=53f57461-98ed-3d1c-bbc8-980a5a852798" ] } ], "mendeley" : { "formattedCitation" : "(Fern\u00e1ndez-Gim\u00e9nez &amp; Estaque, 2012)", "plainTextFormattedCitation" : "(Fern\u00e1ndez-Gim\u00e9nez &amp; Estaque, 2012)", "previouslyFormattedCitation" : "(Fern\u00e1ndez-Gim\u00e9nez &amp; Estaque, 2012)" }, "properties" : {  }, "schema" : "https://github.com/citation-style-language/schema/raw/master/csl-citation.json" }</w:instrText>
      </w:r>
      <w:r w:rsidRPr="00F02A52">
        <w:rPr>
          <w:lang w:val="en-US"/>
        </w:rPr>
        <w:fldChar w:fldCharType="separate"/>
      </w:r>
      <w:r w:rsidRPr="00F02A52">
        <w:rPr>
          <w:lang w:val="en-US"/>
        </w:rPr>
        <w:t>(Fernández-Giménez &amp; Estaque, 2012)</w:t>
      </w:r>
      <w:r w:rsidRPr="00F02A52">
        <w:rPr>
          <w:lang w:val="en-US"/>
        </w:rPr>
        <w:fldChar w:fldCharType="end"/>
      </w:r>
      <w:r w:rsidRPr="00F02A52">
        <w:rPr>
          <w:lang w:val="en-US"/>
        </w:rPr>
        <w:t xml:space="preserve">. </w:t>
      </w:r>
      <w:r w:rsidRPr="00F02A52">
        <w:rPr>
          <w:lang w:val="en-US"/>
        </w:rPr>
        <w:fldChar w:fldCharType="begin" w:fldLock="1"/>
      </w:r>
      <w:r>
        <w:rPr>
          <w:lang w:val="en-US"/>
        </w:rPr>
        <w:instrText>ADDIN CSL_CITATION { "citationItems" : [ { "id" : "ITEM-1", "itemData" : { "author" : [ { "dropping-particle" : "", "family" : "Mayrand", "given" : "Karel", "non-dropping-particle" : "", "parse-names" : false, "suffix" : "" }, { "dropping-particle" : "", "family" : "Paquin", "given" : "Marc", "non-dropping-particle" : "", "parse-names" : false, "suffix" : "" } ], "id" : "ITEM-1", "issue" : "September", "issued" : { "date-parts" : [ [ "2004" ] ] }, "number-of-pages" : "53", "publisher" : "UNISFERA", "publisher-place" : "Montreal", "title" : "Payments for Environmental Services: A Survey and Assessment of Current Schemes", "type" : "report" }, "uris" : [ "http://www.mendeley.com/documents/?uuid=3717aed7-20b2-4dc9-95aa-653f4e01becd" ] } ], "mendeley" : { "formattedCitation" : "(Mayrand &amp; Paquin, 2004)", "manualFormatting" : "Mayrand &amp; Paquin (2004)", "plainTextFormattedCitation" : "(Mayrand &amp; Paquin, 2004)", "previouslyFormattedCitation" : "(Mayrand &amp; Paquin, 2004)" }, "properties" : {  }, "schema" : "https://github.com/citation-style-language/schema/raw/master/csl-citation.json" }</w:instrText>
      </w:r>
      <w:r w:rsidRPr="00F02A52">
        <w:rPr>
          <w:lang w:val="en-US"/>
        </w:rPr>
        <w:fldChar w:fldCharType="separate"/>
      </w:r>
      <w:r w:rsidRPr="00F02A52">
        <w:rPr>
          <w:lang w:val="en-US"/>
        </w:rPr>
        <w:t>Mayrand &amp; Paquin (2004)</w:t>
      </w:r>
      <w:r w:rsidRPr="00F02A52">
        <w:rPr>
          <w:lang w:val="en-US"/>
        </w:rPr>
        <w:fldChar w:fldCharType="end"/>
      </w:r>
      <w:r w:rsidRPr="00F02A52">
        <w:rPr>
          <w:lang w:val="en-US"/>
        </w:rPr>
        <w:t xml:space="preserve"> emphasize possible trade-offs between effectiveness, efficiency and equity (</w:t>
      </w:r>
      <w:r>
        <w:rPr>
          <w:lang w:val="en-US"/>
        </w:rPr>
        <w:t>see</w:t>
      </w:r>
      <w:r w:rsidRPr="00F02A52">
        <w:rPr>
          <w:lang w:val="en-US"/>
        </w:rPr>
        <w:t xml:space="preserve"> </w:t>
      </w:r>
      <w:r w:rsidR="00E14291">
        <w:rPr>
          <w:b/>
          <w:lang w:val="en-US"/>
        </w:rPr>
        <w:t>Figure 6.16</w:t>
      </w:r>
      <w:r w:rsidRPr="00F02A52">
        <w:rPr>
          <w:lang w:val="en-US"/>
        </w:rPr>
        <w:t xml:space="preserve">). While targeted payments might be effective, untargeted payments might be more equitable by including small scale land owners and more efficient by reducing transaction costs </w:t>
      </w:r>
      <w:r w:rsidRPr="00F02A52">
        <w:rPr>
          <w:lang w:val="en-US"/>
        </w:rPr>
        <w:fldChar w:fldCharType="begin" w:fldLock="1"/>
      </w:r>
      <w:r>
        <w:rPr>
          <w:lang w:val="en-US"/>
        </w:rPr>
        <w:instrText>ADDIN CSL_CITATION { "citationItems" : [ { "id" : "ITEM-1", "itemData" : { "DOI" : "10.1073/pnas.0705503104", "ISBN" : "0027-8424", "ISSN" : "0027-8424", "PMID" : "18621696", "abstract" : "Payments for ecosystem services (PES) policies compensate individuals or communities for undertaking actions that increase the provision of ecosystem services such as water purification, flood mitigation, or carbon sequestration. PES schemes rely on incentives to induce behavioral change and can thus be considered part of the broader class of incentive- or market-based mechanisms for environmental policy. By recognizing that PES programs are incentive-based, policymakers can draw on insights from the substantial body of accumulated knowledge about this class of instruments. In particular, this article offers a set of lessons about how the environmental, socioeconomic, political, and dynamic context of a PES policy is likely to interact with policy design to produce policy outcomes, including environmental effectiveness, cost-effectiveness, and poverty alleviation.",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1", "issue" : "28", "issued" : { "date-parts" : [ [ "2008" ] ] }, "page" : "9465-9470", "title" : "Designing payments for ecosystem services: Lessons from previous experience with incentive-based mechanisms", "type" : "article-journal", "volume" : "105" }, "uris" : [ "http://www.mendeley.com/documents/?uuid=9864df1d-fb9f-4fa1-960f-9b9212cc30cd" ] }, { "id" : "ITEM-2", "itemData" : { "DOI" : "10.1016/j.eiar.2016.03.003", "ISBN" : "0195-9255", "ISSN" : "01959255", "abstract" : "An abundance of approaches, strategies, and instruments - in short: tools - have been developed that intend to stimulate or facilitate the integration of a variety of environmental objectives into development planning, national or regional sectoral policies, international agreements, business strategies, etc. These tools include legally mandatory procedures, such as Environmental Impact Assessment and Strategic Environmental Assessment; more voluntary tools such as environmental indicators developed by scientists and planning tools; green budgeting, etc. A relatively underexplored question is what integration tool fits what particular purposes and contexts, in short: \"what works where?\". This paper intends to contribute to answering this question, by first providing conceptual clarity about what integration entails, by suggesting and illustrating a classification of integration tools, and finally by summarising some of the lessons learned about how and why integration tools are (not) used and with what outcomes, particularly in terms of promoting the integration of environmental objectives.", "author" : [ { "dropping-particle" : "", "family" : "Runhaar", "given" : "Hens", "non-dropping-particle" : "", "parse-names" : false, "suffix" : "" } ], "container-title" : "Environmental Impact Assessment Review", "id" : "ITEM-2", "issued" : { "date-parts" : [ [ "2016" ] ] }, "page" : "1-9", "publisher" : "Elsevier Inc.", "title" : "Tools for integrating environmental objectives into policy and practice: What works where?", "type" : "article-journal", "volume" : "59" }, "uris" : [ "http://www.mendeley.com/documents/?uuid=648f7034-faa5-4238-988f-f278791c21de" ] } ], "mendeley" : { "formattedCitation" : "(Jack, Kousky, &amp; Sims, 2008; Runhaar, 2016)", "plainTextFormattedCitation" : "(Jack, Kousky, &amp; Sims, 2008; Runhaar, 2016)", "previouslyFormattedCitation" : "(Jack, Kousky, &amp; Sims, 2008; Runhaar, 2016)" }, "properties" : {  }, "schema" : "https://github.com/citation-style-language/schema/raw/master/csl-citation.json" }</w:instrText>
      </w:r>
      <w:r w:rsidRPr="00F02A52">
        <w:rPr>
          <w:lang w:val="en-US"/>
        </w:rPr>
        <w:fldChar w:fldCharType="separate"/>
      </w:r>
      <w:r w:rsidRPr="00F02A52">
        <w:rPr>
          <w:lang w:val="en-US"/>
        </w:rPr>
        <w:t>(Jack</w:t>
      </w:r>
      <w:r w:rsidR="002F50B6">
        <w:rPr>
          <w:i/>
          <w:lang w:val="en-US"/>
        </w:rPr>
        <w:t xml:space="preserve"> et al.</w:t>
      </w:r>
      <w:r w:rsidRPr="00F02A52">
        <w:rPr>
          <w:lang w:val="en-US"/>
        </w:rPr>
        <w:t>, 2008; Runhaar, 2016)</w:t>
      </w:r>
      <w:r w:rsidRPr="00F02A52">
        <w:rPr>
          <w:lang w:val="en-US"/>
        </w:rPr>
        <w:fldChar w:fldCharType="end"/>
      </w:r>
      <w:r w:rsidRPr="00F02A52">
        <w:rPr>
          <w:lang w:val="en-US"/>
        </w:rPr>
        <w:t>.</w:t>
      </w:r>
    </w:p>
    <w:p w14:paraId="0EF4EA0E" w14:textId="2F613CA2" w:rsidR="005D373E" w:rsidRPr="005D373E" w:rsidRDefault="005D373E" w:rsidP="005D373E">
      <w:pPr>
        <w:rPr>
          <w:lang w:val="en-US"/>
        </w:rPr>
      </w:pPr>
      <w:r>
        <w:rPr>
          <w:lang w:eastAsia="en-GB"/>
        </w:rPr>
        <w:drawing>
          <wp:inline distT="0" distB="0" distL="0" distR="0" wp14:anchorId="405FE0A1" wp14:editId="22584FCC">
            <wp:extent cx="5759450" cy="2622550"/>
            <wp:effectExtent l="0" t="0" r="0" b="635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2"/>
                    <a:stretch>
                      <a:fillRect/>
                    </a:stretch>
                  </pic:blipFill>
                  <pic:spPr>
                    <a:xfrm>
                      <a:off x="0" y="0"/>
                      <a:ext cx="5759450" cy="2622550"/>
                    </a:xfrm>
                    <a:prstGeom prst="rect">
                      <a:avLst/>
                    </a:prstGeom>
                  </pic:spPr>
                </pic:pic>
              </a:graphicData>
            </a:graphic>
          </wp:inline>
        </w:drawing>
      </w:r>
    </w:p>
    <w:p w14:paraId="1B86E617" w14:textId="77777777" w:rsidR="00E97DE0" w:rsidRPr="00F02A52" w:rsidRDefault="00E97DE0" w:rsidP="00E97DE0">
      <w:pPr>
        <w:rPr>
          <w:u w:val="single"/>
          <w:lang w:val="en-US"/>
        </w:rPr>
      </w:pPr>
      <w:r w:rsidRPr="00F02A52">
        <w:rPr>
          <w:u w:val="single"/>
          <w:lang w:val="en-US"/>
        </w:rPr>
        <w:t>Quantity-based mechanisms</w:t>
      </w:r>
    </w:p>
    <w:p w14:paraId="2135BF13" w14:textId="1AA7C831" w:rsidR="00E97DE0" w:rsidRPr="00F02A52" w:rsidRDefault="00E97DE0" w:rsidP="00E97DE0">
      <w:pPr>
        <w:rPr>
          <w:lang w:val="en-US"/>
        </w:rPr>
      </w:pPr>
      <w:r w:rsidRPr="00F02A52">
        <w:rPr>
          <w:lang w:val="en-US"/>
        </w:rPr>
        <w:t>Tradable permits and habitat banking provide further opportunities for mainstreaming. They aim to offset environmental damages in one place by restoring habitats of equivalent ecological characteristics</w:t>
      </w:r>
      <w:r w:rsidRPr="00F02A52">
        <w:rPr>
          <w:color w:val="0000FF"/>
          <w:lang w:val="en-US"/>
        </w:rPr>
        <w:t xml:space="preserve"> </w:t>
      </w:r>
      <w:r w:rsidRPr="00F02A52">
        <w:rPr>
          <w:lang w:val="en-US"/>
        </w:rPr>
        <w:t xml:space="preserve">elsewhere </w:t>
      </w:r>
      <w:r w:rsidRPr="00F02A52">
        <w:rPr>
          <w:lang w:val="en-US"/>
        </w:rPr>
        <w:fldChar w:fldCharType="begin" w:fldLock="1"/>
      </w:r>
      <w:r>
        <w:rPr>
          <w:lang w:val="en-US"/>
        </w:rPr>
        <w:instrText>ADDIN CSL_CITATION { "citationItems" : [ { "id" : "ITEM-1", "itemData" : { "DOI" : "10.1111/j.1523-1739.2009.01444.x", "abstract" : "Tradable permits have been applied in many areas of environmental policy andmay be a response to increasing calls for flexible conservation instruments that successfully conserve biodiversity while allowing for economic development. The idea behind applying tradable permits to conservation is that developers wishing to turn land to economic purposes, thereby destroying valuable habitat, may only do so if they submit a permit to the conservation agency showing that habitat of at least the equivalent ecological value is restored elsewhere. The developer himself does not need to carry out the restoration, but may buy a permit from a third party, thus allowing a market to emerge. Nevertheless, the application of tradable permits to biodiversity conservation is a complex issue because destroyed and restored habitats are likely to differ. There may be various trade-offs between the ecological requirements that destroyed and restored habitats be as similar as possible, and the need for a certain level of market activity to have a functioning trading system. The success of tradable permits as an instrument for reconciling the conflicts between economic development and conservation depends on the existence of certain economic, institutional, and ecological preconditions, for example, a functioning institutional", "author" : [ { "dropping-particle" : "", "family" : "Wissel", "given" : "Silvia", "non-dropping-particle" : "", "parse-names" : false, "suffix" : "" }, { "dropping-particle" : "", "family" : "W\u00e4tzold", "given" : "Frank", "non-dropping-particle" : "", "parse-names" : false, "suffix" : "" } ], "container-title" : "Conservation Biology", "id" : "ITEM-1", "issue" : "2", "issued" : { "date-parts" : [ [ "2010" ] ] }, "note" : "NULL", "page" : "404-411", "title" : "A Conceptual Analysis of the Application of Tradable Permits to Biodiversity Conservation", "type" : "article-journal", "volume" : "24" }, "uris" : [ "http://www.mendeley.com/documents/?uuid=5415c719-6824-4914-9522-fa6fc75d77e8" ] } ], "mendeley" : { "formattedCitation" : "(Wissel &amp; W\u00e4tzold, 2010)", "plainTextFormattedCitation" : "(Wissel &amp; W\u00e4tzold, 2010)", "previouslyFormattedCitation" : "(Wissel &amp; W\u00e4tzold, 2010)" }, "properties" : {  }, "schema" : "https://github.com/citation-style-language/schema/raw/master/csl-citation.json" }</w:instrText>
      </w:r>
      <w:r w:rsidRPr="00F02A52">
        <w:rPr>
          <w:lang w:val="en-US"/>
        </w:rPr>
        <w:fldChar w:fldCharType="separate"/>
      </w:r>
      <w:r w:rsidRPr="00F02A52">
        <w:rPr>
          <w:lang w:val="en-US"/>
        </w:rPr>
        <w:t>(Wissel &amp; Wätzold, 2010)</w:t>
      </w:r>
      <w:r w:rsidRPr="00F02A52">
        <w:rPr>
          <w:lang w:val="en-US"/>
        </w:rPr>
        <w:fldChar w:fldCharType="end"/>
      </w:r>
      <w:r w:rsidRPr="00F02A52">
        <w:rPr>
          <w:lang w:val="en-US"/>
        </w:rPr>
        <w:t xml:space="preserve">. The underlying principle of such biodiversity offsets is that of “no net loss” of biodiversity </w:t>
      </w:r>
      <w:r w:rsidRPr="00F02A52">
        <w:rPr>
          <w:lang w:val="en-US"/>
        </w:rPr>
        <w:fldChar w:fldCharType="begin" w:fldLock="1"/>
      </w:r>
      <w:r>
        <w:rPr>
          <w:lang w:val="en-US"/>
        </w:rPr>
        <w:instrText>ADDIN CSL_CITATION { "citationItems" : [ { "id" : "ITEM-1", "itemData" : { "DOI" : "10.1017/S003060531200172X", "abstract" : "Biodiversity offsets are an increasingly popular yet controversial tool in conservation. Their popularity lies in their potential to meet the objectives of biodiversity conservation and of economic development in tandem; the controversy lies in the need to accept ecological losses in return for uncertain gains. The offsetting approach is being widely adopted, even though its methodologies and the overriding conceptual framework are still under development. This review of biodiversity offsetting evaluates implementation to date and synthesizes outstanding theor-etical and practical problems. We begin by outlining the criteria that make biodiversity offsets unique and then explore the suite of conceptual challenges arising from these criteria and indicate potential design solutions. We find that biodiversity offset schemes have been inconsistent in meeting conservation objectives because of the challenge of ensuring full compliance and effective monitoring and because of conceptual flaws in the approach itself. Evidence to support this conclusion comes primarily from developed countries, although offsets are increasingly being implemented in the developing world. We are at a critical stage: biodiversity offsets risk becoming responses to immediate development and conservation needs without an overriding conceptual framework to provide guidance and evaluation criteria. We clarify the meaning of the term biodiversity offset and propose a framework that integrates the consideration of theoretical and practical challenges in the offset process. We also propose a research agenda for specific topics around metrics, baselines and uncertainty.", "author" : [ { "dropping-particle" : "", "family" : "Bull", "given" : "J.W.", "non-dropping-particle" : "", "parse-names" : false, "suffix" : "" }, { "dropping-particle" : "", "family" : "Suttle", "given" : "K.B.", "non-dropping-particle" : "", "parse-names" : false, "suffix" : "" }, { "dropping-particle" : "", "family" : "Gordon", "given" : "A.", "non-dropping-particle" : "", "parse-names" : false, "suffix" : "" }, { "dropping-particle" : "", "family" : "Singh", "given" : "N.J.", "non-dropping-particle" : "", "parse-names" : false, "suffix" : "" }, { "dropping-particle" : "", "family" : "Milner-Gulland", "given" : "E.J.", "non-dropping-particle" : "", "parse-names" : false, "suffix" : "" } ], "container-title" : "Oryx - The international journal of conservation", "id" : "ITEM-1", "issue" : "3", "issued" : { "date-parts" : [ [ "2013" ] ] }, "page" : "369-380", "title" : "Biodiversity offsets in theory and practice", "type" : "article-journal", "volume" : "47" }, "uris" : [ "http://www.mendeley.com/documents/?uuid=7bc9f636-3f12-3983-8160-6f44f5e10393" ] }, { "id" : "ITEM-2", "itemData" : { "DOI" : "10.1111/cobi.12118", "ISBN" : "08888892 (ISSN)", "ISSN" : "15231739", "PMID" : "24033441", "abstract" : "Businesses, governments, and financial institutions are increasingly adopting a policy of no net loss of biodiversity for development activities. The goal of no net loss is intended to help relieve tension between conservation and development by enabling economic gains to be achieved without concomitant biodiversity losses. biodiversity offsets represent a necessary component of a much broader mitigation strategy for achieving no net loss following prior application of avoidance, minimization, and remediation measures. However, doubts have been raised about the appropriate use of biodiversity offsets. We examined what no net loss means as a desirable conservation outcome and reviewed the conditions that determine whether, and under what circumstances, biodiversity offsets can help achieve such a goal. We propose a conceptual framework to substitute the often ad hoc approaches evident in many biodiversity offset initiatives. The relevance of biodiversity offsets to no net loss rests on 2 fundamental premises. First, offsets are rarely adequate for achieving no net loss of biodiversity alone. Second, some development effects may be too difficult or risky, or even impossible, to offset. To help to deliver no net loss through biodiversity offsets, biodiversity gains must be comparable to losses, be in addition to conservation gains that may have occurred in absence of the offset, and be lasting and protected from risk of failure. Adherence to these conditions requires consideration of the wider landscape context of development and offset activities, timing of offset delivery, measurement of biodiversity, accounting procedures and rule sets used to calculate biodiversity losses and gains and guide offset design, and approaches to managing risk. Adoption of this framework will strengthen the potential for offsets to provide an ecologically defensible mechanism that can help reconcile conservation and development. Balances de Biodiversidad y el Reto de No Obtener P\u00e9rdida Neta.", "author" : [ { "dropping-particle" : "", "family" : "Gardner", "given" : "Toby A.", "non-dropping-particle" : "", "parse-names" : false, "suffix" : "" }, { "dropping-particle" : "", "family" : "Hase", "given" : "Amrei", "non-dropping-particle" : "Von", "parse-names" : false, "suffix" : "" }, { "dropping-particle" : "", "family" : "Brownlie", "given" : "Susie", "non-dropping-particle" : "", "parse-names" : false, "suffix" : "" }, { "dropping-particle" : "", "family" : "Ekstrom", "given" : "Jonathan M M", "non-dropping-particle" : "", "parse-names" : false, "suffix" : "" }, { "dropping-particle" : "", "family" : "Pilgrim", "given" : "John D.", "non-dropping-particle" : "", "parse-names" : false, "suffix" : "" }, { "dropping-particle" : "", "family" : "Savy", "given" : "Conrad E.", "non-dropping-particle" : "", "parse-names" : false, "suffix" : "" }, { "dropping-particle" : "", "family" : "Stephens", "given" : "R. T Theo", "non-dropping-particle" : "", "parse-names" : false, "suffix" : "" }, { "dropping-particle" : "", "family" : "Treweek", "given" : "Jo", "non-dropping-particle" : "", "parse-names" : false, "suffix" : "" }, { "dropping-particle" : "", "family" : "Ussher", "given" : "Graham T.", "non-dropping-particle" : "", "parse-names" : false, "suffix" : "" }, { "dropping-particle" : "", "family" : "Ward", "given" : "Gerri", "non-dropping-particle" : "", "parse-names" : false, "suffix" : "" }, { "dropping-particle" : "", "family" : "Kate", "given" : "Kerry", "non-dropping-particle" : "Ten", "parse-names" : false, "suffix" : "" } ], "container-title" : "Conservation Biology", "id" : "ITEM-2", "issue" : "6", "issued" : { "date-parts" : [ [ "2013" ] ] }, "page" : "1254-1264", "title" : "Biodiversity Offsets and the Challenge of Achieving No Net Loss", "type" : "article-journal", "volume" : "27" }, "uris" : [ "http://www.mendeley.com/documents/?uuid=1eab0f8b-3685-4ccb-af6b-2de9815fde3a" ] } ], "mendeley" : { "formattedCitation" : "(Bull, Suttle, Gordon, Singh, &amp; Milner-Gulland, 2013; Gardner et al., 2013)", "plainTextFormattedCitation" : "(Bull, Suttle, Gordon, Singh, &amp; Milner-Gulland, 2013; Gardner et al., 2013)", "previouslyFormattedCitation" : "(Bull, Suttle, Gordon, Singh, &amp; Milner-Gulland, 2013; Gardner et al., 2013)" }, "properties" : {  }, "schema" : "https://github.com/citation-style-language/schema/raw/master/csl-citation.json" }</w:instrText>
      </w:r>
      <w:r w:rsidRPr="00F02A52">
        <w:rPr>
          <w:lang w:val="en-US"/>
        </w:rPr>
        <w:fldChar w:fldCharType="separate"/>
      </w:r>
      <w:r w:rsidRPr="00F02A52">
        <w:rPr>
          <w:lang w:val="en-US"/>
        </w:rPr>
        <w:t>(Bull</w:t>
      </w:r>
      <w:r w:rsidR="002F50B6">
        <w:rPr>
          <w:i/>
          <w:lang w:val="en-US"/>
        </w:rPr>
        <w:t xml:space="preserve"> et al.</w:t>
      </w:r>
      <w:r w:rsidRPr="00F02A52">
        <w:rPr>
          <w:lang w:val="en-US"/>
        </w:rPr>
        <w:t xml:space="preserve">, 2013; Gardner </w:t>
      </w:r>
      <w:r w:rsidR="009E3418" w:rsidRPr="009E3418">
        <w:rPr>
          <w:i/>
          <w:lang w:val="en-US"/>
        </w:rPr>
        <w:t>et al.</w:t>
      </w:r>
      <w:r w:rsidRPr="00F02A52">
        <w:rPr>
          <w:lang w:val="en-US"/>
        </w:rPr>
        <w:t>, 2013)</w:t>
      </w:r>
      <w:r w:rsidRPr="00F02A52">
        <w:rPr>
          <w:lang w:val="en-US"/>
        </w:rPr>
        <w:fldChar w:fldCharType="end"/>
      </w:r>
      <w:r w:rsidRPr="00F02A52">
        <w:rPr>
          <w:lang w:val="en-US"/>
        </w:rPr>
        <w:t>. Due to their flexible character, such instruments are becoming increasingly popular. One of their advantages is seen in the ability to reduce information asymmetries: by using trading opportunities land owners reveal private information, that would otherwise not be available to public decision</w:t>
      </w:r>
      <w:r>
        <w:rPr>
          <w:lang w:val="en-US"/>
        </w:rPr>
        <w:t>-</w:t>
      </w:r>
      <w:r w:rsidRPr="00F02A52">
        <w:rPr>
          <w:lang w:val="en-US"/>
        </w:rPr>
        <w:t xml:space="preserve">makers, which can be used to enhance the effectiveness of the applied mechanism </w:t>
      </w:r>
      <w:r w:rsidRPr="00F02A52">
        <w:rPr>
          <w:lang w:val="en-US"/>
        </w:rPr>
        <w:fldChar w:fldCharType="begin" w:fldLock="1"/>
      </w:r>
      <w:r>
        <w:rPr>
          <w:lang w:val="en-US"/>
        </w:rPr>
        <w:instrText>ADDIN CSL_CITATION { "citationItems" : [ { "id" : "ITEM-1", "itemData" : { "DOI" : "10.1016/j.cosust.2010.02.004", "ISBN" : "1877-3435", "ISSN" : "18773435", "abstract" : "Tradable permits and intergovernmental fiscal transfers play an increasing role in both biodiversity conservation and climate mitigation. In comparison to regulatory and planning approaches these economic instruments offer a more flexible and cost-effective approach to biodiversity conservation. Economic instruments should act as complements to rather than substitutes for conventional land-use planning, given that their applicability is limited by the heterogeneity of biodiversity. Linking biodiversity policies with carbon mitigation policies may provide synergies and alleviate the chronic inadequacy of conservation budgets. Since the scope and scale of the two policy fields differ in some respects, it must be ensured that market-based climate mitigation policies will be implemented with the restrictions necessary for safeguarding Earth's biological diversity. ?? 2010 Elsevier B.V.", "author" : [ { "dropping-particle" : "", "family" : "Ring", "given" : "Irene", "non-dropping-particle" : "", "parse-names" : false, "suffix" : "" }, { "dropping-particle" : "", "family" : "Drechsler", "given" : "Martin", "non-dropping-particle" : "", "parse-names" : false, "suffix" : "" }, { "dropping-particle" : "", "family" : "Teeffelen", "given" : "Astrid J A", "non-dropping-particle" : "van", "parse-names" : false, "suffix" : "" }, { "dropping-particle" : "", "family" : "Irawan", "given" : "Silvia", "non-dropping-particle" : "", "parse-names" : false, "suffix" : "" }, { "dropping-particle" : "", "family" : "Venter", "given" : "Oscar", "non-dropping-particle" : "", "parse-names" : false, "suffix" : "" } ], "container-title" : "Current Opinion in Environmental Sustainability", "id" : "ITEM-1", "issue" : "1-2", "issued" : { "date-parts" : [ [ "2010" ] ] }, "page" : "50-58", "publisher" : "Elsevier B.V.", "title" : "Biodiversity conservation and climate mitigation: What role can economic instruments play?", "type" : "article-journal", "volume" : "2" }, "uris" : [ "http://www.mendeley.com/documents/?uuid=0ee78b7c-4b76-4423-831e-6373dc129012" ] } ], "mendeley" : { "formattedCitation" : "(Ring et al., 2010)", "plainTextFormattedCitation" : "(Ring et al., 2010)", "previouslyFormattedCitation" : "(Ring et al., 2010)" }, "properties" : {  }, "schema" : "https://github.com/citation-style-language/schema/raw/master/csl-citation.json" }</w:instrText>
      </w:r>
      <w:r w:rsidRPr="00F02A52">
        <w:rPr>
          <w:lang w:val="en-US"/>
        </w:rPr>
        <w:fldChar w:fldCharType="separate"/>
      </w:r>
      <w:r w:rsidRPr="00F02A52">
        <w:rPr>
          <w:lang w:val="en-US"/>
        </w:rPr>
        <w:t xml:space="preserve">(Ring </w:t>
      </w:r>
      <w:r w:rsidR="009E3418" w:rsidRPr="009E3418">
        <w:rPr>
          <w:i/>
          <w:lang w:val="en-US"/>
        </w:rPr>
        <w:t>et al.</w:t>
      </w:r>
      <w:r w:rsidRPr="00F02A52">
        <w:rPr>
          <w:lang w:val="en-US"/>
        </w:rPr>
        <w:t>, 2010)</w:t>
      </w:r>
      <w:r w:rsidRPr="00F02A52">
        <w:rPr>
          <w:lang w:val="en-US"/>
        </w:rPr>
        <w:fldChar w:fldCharType="end"/>
      </w:r>
      <w:r w:rsidRPr="00F02A52">
        <w:rPr>
          <w:lang w:val="en-US"/>
        </w:rPr>
        <w:t xml:space="preserve">. Further, ensuring competitive conditions among potential service providers can lead to environmental solutions at lowest costs </w:t>
      </w:r>
      <w:r w:rsidRPr="00F02A52">
        <w:rPr>
          <w:lang w:val="en-US"/>
        </w:rPr>
        <w:fldChar w:fldCharType="begin" w:fldLock="1"/>
      </w:r>
      <w:r>
        <w:rPr>
          <w:lang w:val="en-US"/>
        </w:rPr>
        <w:instrText>ADDIN CSL_CITATION { "citationItems" : [ { "id" : "ITEM-1", "itemData" : { "DOI" : "10.1016/j.envsci.2012.02.001", "ISSN" : "1462-9011", "abstract" : "Although market-based instruments (MBIs) gained prominence in discourses and practice in the field of biodiversity conservation and provision of ecosystem services, their definition and underpinning theory still are unsettled matters. A review of MBIs \u2013 including payments for ecosystem services, taxes and subsidies, mitigation or species banking, certification, etc. \u2013 clearly shows that this label encompasses an extremely diverse array of instruments. Their only shared characteristic might be the attribution of a price to nature, yet in different ways and not necessarily in conjunction with economic valuations of the benefits/impacts associated with biodiversity and ecosystem services. Their links with markets are often loose, at least contrasted if not questionable in many cases. This pleads for a better lexicon of such a large collection of policy instruments in order to better inform policy making. This lexicon is based on the links between MBIs, economic theory, and markets. It includes six generic categories: regulatory price signals, Coasean-type agreements, reverse auctions, tradable permits, direct markets, and voluntary price signals. As a matter of illustration, \u2018\u2018Payments for Ecosystem Services\u2019\u2019 refer to various instruments in the literature and in practice. Depending on the context they could fit in all of our categories but one, so that we wonder if the term itself is not emptied of any useful meaning at least from an operational perspective. Last, the diversity of MBIs with regard to their functioning and links with markets seems to disqualify any general statement, be it in favour or against their develop- ment. In particular, MBIs as a whole cannot be said to be cost-efficient, risky, inequitable, or capable of revealing information to reach a social optimum and better environmental management. #", "author" : [ { "dropping-particle" : "", "family" : "Pirard", "given" : "Romain", "non-dropping-particle" : "", "parse-names" : false, "suffix" : "" } ], "container-title" : "Environmental Science and Policy", "id" : "ITEM-1", "issued" : { "date-parts" : [ [ "2012" ] ] }, "page" : "59-68", "publisher" : "Elsevier Ltd", "title" : "Market-based instruments for biodiversity and ecosystem services: A lexicon", "type" : "article-journal", "volume" : "19-20" }, "uris" : [ "http://www.mendeley.com/documents/?uuid=0f0597d9-c719-4465-8b61-728e8ffe87c5" ] } ], "mendeley" : { "formattedCitation" : "(Pirard, 2012)", "plainTextFormattedCitation" : "(Pirard, 2012)", "previouslyFormattedCitation" : "(Pirard, 2012)" }, "properties" : {  }, "schema" : "https://github.com/citation-style-language/schema/raw/master/csl-citation.json" }</w:instrText>
      </w:r>
      <w:r w:rsidRPr="00F02A52">
        <w:rPr>
          <w:lang w:val="en-US"/>
        </w:rPr>
        <w:fldChar w:fldCharType="separate"/>
      </w:r>
      <w:r w:rsidRPr="00F02A52">
        <w:rPr>
          <w:lang w:val="en-US"/>
        </w:rPr>
        <w:t>(Pirard, 2012)</w:t>
      </w:r>
      <w:r w:rsidRPr="00F02A52">
        <w:rPr>
          <w:lang w:val="en-US"/>
        </w:rPr>
        <w:fldChar w:fldCharType="end"/>
      </w:r>
      <w:r w:rsidRPr="00F02A52">
        <w:rPr>
          <w:lang w:val="en-US"/>
        </w:rPr>
        <w:t>. However, several practical drawbacks and weaknesses have to be taken into account. Besides management and compliance problems, such concepts suffer from a flawed logical basis of the offset mechanism and “</w:t>
      </w:r>
      <w:r w:rsidRPr="00F02A52">
        <w:rPr>
          <w:i/>
          <w:lang w:val="en-US"/>
        </w:rPr>
        <w:t>immature, imprecise and complex science, which results in difficulties in determining biodiversity values</w:t>
      </w:r>
      <w:r w:rsidRPr="00F02A52">
        <w:rPr>
          <w:lang w:val="en-US"/>
        </w:rPr>
        <w:t xml:space="preserve">” </w:t>
      </w:r>
      <w:r w:rsidRPr="00F02A52">
        <w:rPr>
          <w:lang w:val="en-US"/>
        </w:rPr>
        <w:fldChar w:fldCharType="begin" w:fldLock="1"/>
      </w:r>
      <w:r>
        <w:rPr>
          <w:lang w:val="en-US"/>
        </w:rPr>
        <w:instrText>ADDIN CSL_CITATION { "citationItems" : [ { "id" : "ITEM-1", "itemData" : { "DOI" : "10.1007/s10531-008-9319-2", "abstract" : "Offsets, first formalised in the United States of America in the 1970s for wetland mitigation, are now widely used globally with the aim to mitigate loss of biodiversity due to development. Embracing biodiversity offsets is one method of governments to meet their commitments under the Millennium Development Goals and the Convention on Biological Diversity. Resource extraction companies see them as a method of gaining access to land, while the community may perceive them as a way of enhancing environmental outcomes. In New South Wales, Australia, BioBanking legislation was introduced in late 2006 with the aim of \u2018no net loss\u2019 of biodiversity associated with development, particularly expanding urban and coastal development. The strengths of the legislation are that it aims to enhance threatened species conservation, and raise the profile of conservation of threatened species and habitats. Weaknesses include (1) the narrowness of the definition of biodiversity; (2) the concepts are based on a flawed logic and immature, imprecise and complex science which results in difficulties in determining biodiversity values; (3) likely problems with man- agement and compliance; and (4) an overall lack of resources for implementation and long- term monitoring. It is concluded that the legislation is a concerted effort to deal with biodiversity loss, however, stakeholders have concerns with the process, and it is unwork- able with the complexity of such ecosystems (compared for example to carbon credit trading), and underdeveloped disciplines such as restoration biology and ecology. Despite these", "author" : [ { "dropping-particle" : "", "family" : "Burgin", "given" : "Shelley", "non-dropping-particle" : "", "parse-names" : false, "suffix" : "" } ], "container-title" : "Biodiversity Conservation", "id" : "ITEM-1", "issue" : "4", "issued" : { "date-parts" : [ [ "2008" ] ] }, "page" : "807-816", "title" : "BioBanking: an environmental scientist\u2019s view of the role of biodiversity banking offsets in conservation", "type" : "article-journal", "volume" : "17" }, "locator" : "807", "uris" : [ "http://www.mendeley.com/documents/?uuid=d00023a3-1b21-4f4e-b15d-437722c7eff7" ] } ], "mendeley" : { "formattedCitation" : "(Burgin, 2008, p. 807)", "plainTextFormattedCitation" : "(Burgin, 2008, p. 807)", "previouslyFormattedCitation" : "(Burgin, 2008, p. 807)" }, "properties" : {  }, "schema" : "https://github.com/citation-style-language/schema/raw/master/csl-citation.json" }</w:instrText>
      </w:r>
      <w:r w:rsidRPr="00F02A52">
        <w:rPr>
          <w:lang w:val="en-US"/>
        </w:rPr>
        <w:fldChar w:fldCharType="separate"/>
      </w:r>
      <w:r w:rsidRPr="00F02A52">
        <w:rPr>
          <w:lang w:val="en-US"/>
        </w:rPr>
        <w:t>(Burgin, 2008, p. 807)</w:t>
      </w:r>
      <w:r w:rsidRPr="00F02A52">
        <w:rPr>
          <w:lang w:val="en-US"/>
        </w:rPr>
        <w:fldChar w:fldCharType="end"/>
      </w:r>
      <w:r w:rsidRPr="00F02A52">
        <w:rPr>
          <w:lang w:val="en-US"/>
        </w:rPr>
        <w:t xml:space="preserve">. There are several dimensions in which destroyed and replaced habitat might differ: (i) the suitability of a site for certain species (dimension of type), (ii) the size and configuration of a site as well as distance and connectivity of sites </w:t>
      </w:r>
      <w:r w:rsidRPr="00F02A52">
        <w:rPr>
          <w:lang w:val="en-US"/>
        </w:rPr>
        <w:lastRenderedPageBreak/>
        <w:t xml:space="preserve">(dimension of space), and (iii) the time it takes for a habitat to regenerate or for a species to recolonize (dimension of time) </w:t>
      </w:r>
      <w:r w:rsidRPr="00F02A52">
        <w:rPr>
          <w:lang w:val="en-US"/>
        </w:rPr>
        <w:fldChar w:fldCharType="begin" w:fldLock="1"/>
      </w:r>
      <w:r>
        <w:rPr>
          <w:lang w:val="en-US"/>
        </w:rPr>
        <w:instrText>ADDIN CSL_CITATION { "citationItems" : [ { "id" : "ITEM-1", "itemData" : { "DOI" : "10.1111/j.1523-1739.2009.01444.x", "abstract" : "Tradable permits have been applied in many areas of environmental policy andmay be a response to increasing calls for flexible conservation instruments that successfully conserve biodiversity while allowing for economic development. The idea behind applying tradable permits to conservation is that developers wishing to turn land to economic purposes, thereby destroying valuable habitat, may only do so if they submit a permit to the conservation agency showing that habitat of at least the equivalent ecological value is restored elsewhere. The developer himself does not need to carry out the restoration, but may buy a permit from a third party, thus allowing a market to emerge. Nevertheless, the application of tradable permits to biodiversity conservation is a complex issue because destroyed and restored habitats are likely to differ. There may be various trade-offs between the ecological requirements that destroyed and restored habitats be as similar as possible, and the need for a certain level of market activity to have a functioning trading system. The success of tradable permits as an instrument for reconciling the conflicts between economic development and conservation depends on the existence of certain economic, institutional, and ecological preconditions, for example, a functioning institutional", "author" : [ { "dropping-particle" : "", "family" : "Wissel", "given" : "Silvia", "non-dropping-particle" : "", "parse-names" : false, "suffix" : "" }, { "dropping-particle" : "", "family" : "W\u00e4tzold", "given" : "Frank", "non-dropping-particle" : "", "parse-names" : false, "suffix" : "" } ], "container-title" : "Conservation Biology", "id" : "ITEM-1", "issue" : "2", "issued" : { "date-parts" : [ [ "2010" ] ] }, "note" : "NULL", "page" : "404-411", "title" : "A Conceptual Analysis of the Application of Tradable Permits to Biodiversity Conservation", "type" : "article-journal", "volume" : "24" }, "uris" : [ "http://www.mendeley.com/documents/?uuid=5415c719-6824-4914-9522-fa6fc75d77e8" ] } ], "mendeley" : { "formattedCitation" : "(Wissel &amp; W\u00e4tzold, 2010)", "plainTextFormattedCitation" : "(Wissel &amp; W\u00e4tzold, 2010)", "previouslyFormattedCitation" : "(Wissel &amp; W\u00e4tzold, 2010)" }, "properties" : {  }, "schema" : "https://github.com/citation-style-language/schema/raw/master/csl-citation.json" }</w:instrText>
      </w:r>
      <w:r w:rsidRPr="00F02A52">
        <w:rPr>
          <w:lang w:val="en-US"/>
        </w:rPr>
        <w:fldChar w:fldCharType="separate"/>
      </w:r>
      <w:r w:rsidRPr="00F02A52">
        <w:rPr>
          <w:lang w:val="en-US"/>
        </w:rPr>
        <w:t>(Wissel &amp; Wätzold, 2010)</w:t>
      </w:r>
      <w:r w:rsidRPr="00F02A52">
        <w:rPr>
          <w:lang w:val="en-US"/>
        </w:rPr>
        <w:fldChar w:fldCharType="end"/>
      </w:r>
      <w:r w:rsidRPr="00F02A52">
        <w:rPr>
          <w:lang w:val="en-US"/>
        </w:rPr>
        <w:t>. These differences might hinder the establishment of tradable permit markets, due to high transactions costs and difficulties in finding matching trading partners. Similar to the case of price-based instruments, there is a need for an appropriate institutional framework given that property rights are to be transferred. Furthermore, scientific expertise as well as local and indigenous knowledge are required. In contrast to carbon credits, where quantities are measured in a single and global metric (tonnes of CO</w:t>
      </w:r>
      <w:r w:rsidRPr="00F02A52">
        <w:rPr>
          <w:vertAlign w:val="subscript"/>
          <w:lang w:val="en-US"/>
        </w:rPr>
        <w:t>2</w:t>
      </w:r>
      <w:r w:rsidRPr="00F02A52">
        <w:rPr>
          <w:lang w:val="en-US"/>
        </w:rPr>
        <w:t xml:space="preserve"> equivalents), other </w:t>
      </w:r>
      <w:r>
        <w:rPr>
          <w:lang w:val="en-US"/>
        </w:rPr>
        <w:t>nature’s contributions to people</w:t>
      </w:r>
      <w:r w:rsidRPr="00F02A52">
        <w:rPr>
          <w:lang w:val="en-US"/>
        </w:rPr>
        <w:t xml:space="preserve"> comprise more complex aspects which can hinder trade at local and at coarser scales. This might be the reason why tradable right approaches in conservation are less successful in reality than corresponding mechanisms in markets for pollution and water rights </w:t>
      </w:r>
      <w:r w:rsidRPr="00F02A52">
        <w:rPr>
          <w:lang w:val="en-US"/>
        </w:rPr>
        <w:fldChar w:fldCharType="begin" w:fldLock="1"/>
      </w:r>
      <w:r>
        <w:rPr>
          <w:lang w:val="en-US"/>
        </w:rPr>
        <w:instrText>ADDIN CSL_CITATION { "citationItems" : [ { "id" : "ITEM-1", "itemData" : { "DOI" : "10.1017/S0376892915000326", "author" : [ { "dropping-particle" : "", "family" : "Reeson", "given" : "Andrew", "non-dropping-particle" : "", "parse-names" : false, "suffix" : "" } ], "container-title" : "Environmental Conservation", "id" : "ITEM-1", "issue" : "4", "issued" : { "date-parts" : [ [ "2015" ] ] }, "page" : "289-290", "title" : "Tradable rights in conservation: useful policy tool or industry in themselves?", "type" : "article-journal", "volume" : "42" }, "uris" : [ "http://www.mendeley.com/documents/?uuid=f2ed2243-8e55-4bdb-8f51-ba62a5019903" ] } ], "mendeley" : { "formattedCitation" : "(Reeson, 2015)", "plainTextFormattedCitation" : "(Reeson, 2015)", "previouslyFormattedCitation" : "(Reeson, 2015)" }, "properties" : {  }, "schema" : "https://github.com/citation-style-language/schema/raw/master/csl-citation.json" }</w:instrText>
      </w:r>
      <w:r w:rsidRPr="00F02A52">
        <w:rPr>
          <w:lang w:val="en-US"/>
        </w:rPr>
        <w:fldChar w:fldCharType="separate"/>
      </w:r>
      <w:r w:rsidRPr="00F02A52">
        <w:rPr>
          <w:lang w:val="en-US"/>
        </w:rPr>
        <w:t>(Reeson, 2015)</w:t>
      </w:r>
      <w:r w:rsidRPr="00F02A52">
        <w:rPr>
          <w:lang w:val="en-US"/>
        </w:rPr>
        <w:fldChar w:fldCharType="end"/>
      </w:r>
      <w:r w:rsidRPr="00F02A52">
        <w:rPr>
          <w:lang w:val="en-US"/>
        </w:rPr>
        <w:t xml:space="preserve">. </w:t>
      </w:r>
    </w:p>
    <w:p w14:paraId="25EFF0A7" w14:textId="19DBC066" w:rsidR="00E97DE0" w:rsidRPr="00F02A52" w:rsidRDefault="00E97DE0" w:rsidP="00E97DE0">
      <w:pPr>
        <w:rPr>
          <w:lang w:val="en-US"/>
        </w:rPr>
      </w:pPr>
      <w:r w:rsidRPr="00F02A52">
        <w:rPr>
          <w:lang w:val="en-US"/>
        </w:rPr>
        <w:t xml:space="preserve">According to Santos and co-authors </w:t>
      </w:r>
      <w:r w:rsidRPr="00F02A52">
        <w:rPr>
          <w:lang w:val="en-US"/>
        </w:rPr>
        <w:fldChar w:fldCharType="begin" w:fldLock="1"/>
      </w:r>
      <w:r>
        <w:rPr>
          <w:lang w:val="en-US"/>
        </w:rPr>
        <w:instrText>ADDIN CSL_CITATION { "citationItems" : [ { "id" : "ITEM-1", "itemData" : { "DOI" : "10.1017/S0376892915000089", "author" : [ { "dropping-particle" : "", "family" : "Santos", "given" : "Rui", "non-dropping-particle" : "", "parse-names" : false, "suffix" : "" }, { "dropping-particle" : "", "family" : "Schr\u00f6ter-Schlaack", "given" : "Christoph", "non-dropping-particle" : "", "parse-names" : false, "suffix" : "" }, { "dropping-particle" : "", "family" : "Antunes", "given" : "Paula", "non-dropping-particle" : "", "parse-names" : false, "suffix" : "" }, { "dropping-particle" : "", "family" : "Ring", "given" : "Irene", "non-dropping-particle" : "", "parse-names" : false, "suffix" : "" }, { "dropping-particle" : "", "family" : "Clemente", "given" : "Pedro", "non-dropping-particle" : "", "parse-names" : false, "suffix" : "" } ], "container-title" : "Environmental Conservation", "id" : "ITEM-1", "issue" : "4", "issued" : { "date-parts" : [ [ "2015" ] ] }, "page" : "294-305", "title" : "Reviewing the role of habitat banking and tradable development rights in the conservation policy mix", "type" : "article-journal", "volume" : "42" }, "uris" : [ "http://www.mendeley.com/documents/?uuid=69c34a0d-ffca-420e-b704-7d73dd3f8bb3" ] } ], "mendeley" : { "formattedCitation" : "(R. Santos, Schr\u00f6ter-Schlaack, et al., 2015)", "plainTextFormattedCitation" : "(R. Santos, Schr\u00f6ter-Schlaack, et al., 2015)", "previouslyFormattedCitation" : "(R. Santos, Schr\u00f6ter-Schlaack, et al., 2015)" }, "properties" : {  }, "schema" : "https://github.com/citation-style-language/schema/raw/master/csl-citation.json" }</w:instrText>
      </w:r>
      <w:r w:rsidRPr="00F02A52">
        <w:rPr>
          <w:lang w:val="en-US"/>
        </w:rPr>
        <w:fldChar w:fldCharType="separate"/>
      </w:r>
      <w:r w:rsidRPr="00F02A52">
        <w:rPr>
          <w:lang w:val="en-US"/>
        </w:rPr>
        <w:t>(2015</w:t>
      </w:r>
      <w:r w:rsidR="00AA0743">
        <w:rPr>
          <w:lang w:val="en-US"/>
        </w:rPr>
        <w:t>b</w:t>
      </w:r>
      <w:r w:rsidRPr="00F02A52">
        <w:rPr>
          <w:lang w:val="en-US"/>
        </w:rPr>
        <w:t>)</w:t>
      </w:r>
      <w:r w:rsidRPr="00F02A52">
        <w:rPr>
          <w:lang w:val="en-US"/>
        </w:rPr>
        <w:fldChar w:fldCharType="end"/>
      </w:r>
      <w:r w:rsidRPr="00F02A52">
        <w:rPr>
          <w:lang w:val="en-US"/>
        </w:rPr>
        <w:t>, it is hardly possible to draw a general conclusion on the effectiveness of quantity-based mechanisms. First, because the concept of ”biodiversity markets” is still at an initial stage and there are only very few program</w:t>
      </w:r>
      <w:r w:rsidR="00041CA6">
        <w:rPr>
          <w:lang w:val="en-US"/>
        </w:rPr>
        <w:t>me</w:t>
      </w:r>
      <w:r w:rsidRPr="00F02A52">
        <w:rPr>
          <w:lang w:val="en-US"/>
        </w:rPr>
        <w:t>s developing, mainly in Western Europe (</w:t>
      </w:r>
      <w:r>
        <w:rPr>
          <w:lang w:val="en-US"/>
        </w:rPr>
        <w:t>European Union</w:t>
      </w:r>
      <w:r w:rsidRPr="00F02A52">
        <w:rPr>
          <w:lang w:val="en-US"/>
        </w:rPr>
        <w:t xml:space="preserve">, France, Germany, Sweden, and UK) </w:t>
      </w:r>
      <w:r w:rsidRPr="00F02A52">
        <w:rPr>
          <w:lang w:val="en-US"/>
        </w:rPr>
        <w:fldChar w:fldCharType="begin" w:fldLock="1"/>
      </w:r>
      <w:r>
        <w:rPr>
          <w:lang w:val="en-US"/>
        </w:rPr>
        <w:instrText>ADDIN CSL_CITATION { "citationItems" : [ { "id" : "ITEM-1", "itemData" : { "author" : [ { "dropping-particle" : "", "family" : "Madsen", "given" : "Becca", "non-dropping-particle" : "", "parse-names" : false, "suffix" : "" }, { "dropping-particle" : "", "family" : "Carroll", "given" : "Nathalien", "non-dropping-particle" : "", "parse-names" : false, "suffix" : "" }, { "dropping-particle" : "", "family" : "Moore Brands", "given" : "Kelly", "non-dropping-particle" : "", "parse-names" : false, "suffix" : "" } ], "id" : "ITEM-1", "issued" : { "date-parts" : [ [ "2010" ] ] }, "number-of-pages" : "73", "publisher" : "Forest Trends", "publisher-place" : "Washington DC", "title" : "State of Biodiversity Markets: Offset and Compensation Programs Worldwide", "type" : "report" }, "uris" : [ "http://www.mendeley.com/documents/?uuid=93252530-5960-37f1-a1eb-0a82704a86c2" ] }, { "id" : "ITEM-2", "itemData" : { "abstract" : "This report is a companion paper to the initial report (State of Biodiversity Markets) that highlights the key developments over the past year. The report finds that global interest in biodiversity offsets and compensation has continued to develop over the past year \u2013 somewhat surprisingly, given the financial challenges that plague the private and public sectors alike. While there has not been dramatic growth, there has been steady activity.", "author" : [ { "dropping-particle" : "", "family" : "Madsen", "given" : "Becca", "non-dropping-particle" : "", "parse-names" : false, "suffix" : "" }, { "dropping-particle" : "", "family" : "Carroll", "given" : "Nathalien", "non-dropping-particle" : "", "parse-names" : false, "suffix" : "" }, { "dropping-particle" : "", "family" : "Kandy", "given" : "Daniel", "non-dropping-particle" : "", "parse-names" : false, "suffix" : "" }, { "dropping-particle" : "", "family" : "Bennett", "given" : "Genevieve", "non-dropping-particle" : "", "parse-names" : false, "suffix" : "" } ], "id" : "ITEM-2", "issued" : { "date-parts" : [ [ "2011" ] ] }, "number-of-pages" : "32", "publisher" : "Forest Trends", "publisher-place" : "Washington DC", "title" : "2011 Update: State of Biodiversity Markets: Offset and Compensation Programs Worldwide", "type" : "report" }, "uris" : [ "http://www.mendeley.com/documents/?uuid=1ecdfaca-c506-398e-abdb-208dbd84a555" ] } ], "mendeley" : { "formattedCitation" : "(Madsen, Carroll, Kandy, &amp; Bennett, 2011; Madsen, Carroll, &amp; Moore Brands, 2010)", "plainTextFormattedCitation" : "(Madsen, Carroll, Kandy, &amp; Bennett, 2011; Madsen, Carroll, &amp; Moore Brands, 2010)", "previouslyFormattedCitation" : "(Madsen, Carroll, Kandy, &amp; Bennett, 2011; Madsen, Carroll, &amp; Moore Brands, 2010)" }, "properties" : {  }, "schema" : "https://github.com/citation-style-language/schema/raw/master/csl-citation.json" }</w:instrText>
      </w:r>
      <w:r w:rsidRPr="00F02A52">
        <w:rPr>
          <w:lang w:val="en-US"/>
        </w:rPr>
        <w:fldChar w:fldCharType="separate"/>
      </w:r>
      <w:r w:rsidRPr="00F02A52">
        <w:rPr>
          <w:lang w:val="en-US"/>
        </w:rPr>
        <w:t>(Madsen</w:t>
      </w:r>
      <w:r w:rsidR="002F50B6">
        <w:rPr>
          <w:i/>
          <w:lang w:val="en-US"/>
        </w:rPr>
        <w:t xml:space="preserve"> et al.</w:t>
      </w:r>
      <w:r w:rsidR="00C95068">
        <w:rPr>
          <w:lang w:val="en-US"/>
        </w:rPr>
        <w:t>, 2010, 2011</w:t>
      </w:r>
      <w:r w:rsidRPr="00F02A52">
        <w:rPr>
          <w:lang w:val="en-US"/>
        </w:rPr>
        <w:t>)</w:t>
      </w:r>
      <w:r w:rsidRPr="00F02A52">
        <w:rPr>
          <w:lang w:val="en-US"/>
        </w:rPr>
        <w:fldChar w:fldCharType="end"/>
      </w:r>
      <w:r w:rsidRPr="00F02A52">
        <w:rPr>
          <w:lang w:val="en-US"/>
        </w:rPr>
        <w:t xml:space="preserve">. Second, available studies often refer to output-based indicators, such as area covered or credits traded, but it remains uncertain whether the goal of “no net loss” of biodiversity has actually been achieved. Under certain conditions, such as substantial ecological uncertainty or lack of legal safeguards for compliance </w:t>
      </w:r>
      <w:r w:rsidRPr="00F02A52">
        <w:rPr>
          <w:lang w:val="en-US"/>
        </w:rPr>
        <w:fldChar w:fldCharType="begin" w:fldLock="1"/>
      </w:r>
      <w:r>
        <w:rPr>
          <w:lang w:val="en-US"/>
        </w:rPr>
        <w:instrText>ADDIN CSL_CITATION { "citationItems" : [ { "id" : "ITEM-1", "itemData" : { "DOI" : "10.1017/S003060531200172X", "abstract" : "Biodiversity offsets are an increasingly popular yet controversial tool in conservation. Their popularity lies in their potential to meet the objectives of biodiversity conservation and of economic development in tandem; the controversy lies in the need to accept ecological losses in return for uncertain gains. The offsetting approach is being widely adopted, even though its methodologies and the overriding conceptual framework are still under development. This review of biodiversity offsetting evaluates implementation to date and synthesizes outstanding theor-etical and practical problems. We begin by outlining the criteria that make biodiversity offsets unique and then explore the suite of conceptual challenges arising from these criteria and indicate potential design solutions. We find that biodiversity offset schemes have been inconsistent in meeting conservation objectives because of the challenge of ensuring full compliance and effective monitoring and because of conceptual flaws in the approach itself. Evidence to support this conclusion comes primarily from developed countries, although offsets are increasingly being implemented in the developing world. We are at a critical stage: biodiversity offsets risk becoming responses to immediate development and conservation needs without an overriding conceptual framework to provide guidance and evaluation criteria. We clarify the meaning of the term biodiversity offset and propose a framework that integrates the consideration of theoretical and practical challenges in the offset process. We also propose a research agenda for specific topics around metrics, baselines and uncertainty.", "author" : [ { "dropping-particle" : "", "family" : "Bull", "given" : "J.W.", "non-dropping-particle" : "", "parse-names" : false, "suffix" : "" }, { "dropping-particle" : "", "family" : "Suttle", "given" : "K.B.", "non-dropping-particle" : "", "parse-names" : false, "suffix" : "" }, { "dropping-particle" : "", "family" : "Gordon", "given" : "A.", "non-dropping-particle" : "", "parse-names" : false, "suffix" : "" }, { "dropping-particle" : "", "family" : "Singh", "given" : "N.J.", "non-dropping-particle" : "", "parse-names" : false, "suffix" : "" }, { "dropping-particle" : "", "family" : "Milner-Gulland", "given" : "E.J.", "non-dropping-particle" : "", "parse-names" : false, "suffix" : "" } ], "container-title" : "Oryx - The international journal of conservation", "id" : "ITEM-1", "issue" : "3", "issued" : { "date-parts" : [ [ "2013" ] ] }, "page" : "369-380", "title" : "Biodiversity offsets in theory and practice", "type" : "article-journal", "volume" : "47" }, "uris" : [ "http://www.mendeley.com/documents/?uuid=7bc9f636-3f12-3983-8160-6f44f5e10393" ] } ], "mendeley" : { "formattedCitation" : "(Bull et al., 2013)", "plainTextFormattedCitation" : "(Bull et al., 2013)", "previouslyFormattedCitation" : "(Bull et al., 2013)" }, "properties" : {  }, "schema" : "https://github.com/citation-style-language/schema/raw/master/csl-citation.json" }</w:instrText>
      </w:r>
      <w:r w:rsidRPr="00F02A52">
        <w:rPr>
          <w:lang w:val="en-US"/>
        </w:rPr>
        <w:fldChar w:fldCharType="separate"/>
      </w:r>
      <w:r w:rsidRPr="00F02A52">
        <w:rPr>
          <w:lang w:val="en-US"/>
        </w:rPr>
        <w:t xml:space="preserve">(Bull </w:t>
      </w:r>
      <w:r w:rsidR="009E3418" w:rsidRPr="009E3418">
        <w:rPr>
          <w:i/>
          <w:lang w:val="en-US"/>
        </w:rPr>
        <w:t>et al.</w:t>
      </w:r>
      <w:r w:rsidRPr="00F02A52">
        <w:rPr>
          <w:lang w:val="en-US"/>
        </w:rPr>
        <w:t>, 2013)</w:t>
      </w:r>
      <w:r w:rsidRPr="00F02A52">
        <w:rPr>
          <w:lang w:val="en-US"/>
        </w:rPr>
        <w:fldChar w:fldCharType="end"/>
      </w:r>
      <w:r w:rsidRPr="00F02A52">
        <w:rPr>
          <w:lang w:val="en-US"/>
        </w:rPr>
        <w:t>, a precautionary approach by avoiding damages and protecting non-fungible habitats seems more appropriate.</w:t>
      </w:r>
    </w:p>
    <w:p w14:paraId="00F00BB7" w14:textId="77777777" w:rsidR="00E97DE0" w:rsidRPr="00F02A52" w:rsidRDefault="00E97DE0" w:rsidP="00E97DE0">
      <w:pPr>
        <w:rPr>
          <w:lang w:val="en-US"/>
        </w:rPr>
      </w:pPr>
    </w:p>
    <w:p w14:paraId="13FE252E" w14:textId="77777777" w:rsidR="00E97DE0" w:rsidRPr="00F02A52" w:rsidRDefault="00E97DE0" w:rsidP="00C12D55">
      <w:pPr>
        <w:pStyle w:val="Heading4"/>
      </w:pPr>
      <w:bookmarkStart w:id="1903" w:name="_Toc519504862"/>
      <w:r w:rsidRPr="00F02A52">
        <w:t>Social and information-based instruments</w:t>
      </w:r>
      <w:bookmarkEnd w:id="1903"/>
    </w:p>
    <w:p w14:paraId="17E503F2" w14:textId="18C4F99B" w:rsidR="00E97DE0" w:rsidRPr="00F02A52" w:rsidRDefault="00E97DE0" w:rsidP="00E97DE0">
      <w:pPr>
        <w:rPr>
          <w:lang w:val="en-US"/>
        </w:rPr>
      </w:pPr>
      <w:r w:rsidRPr="00F02A52">
        <w:rPr>
          <w:lang w:val="en-US"/>
        </w:rPr>
        <w:t>The potential opportunities of social and information-based instruments are widely underutilized in Europe and Central Asia. While eco-labelling and environmental certification are quite frequently used approaches and private environmental reporting is increasing, the transparency and accountability of these voluntary instruments could be enhanced (</w:t>
      </w:r>
      <w:r w:rsidR="005A3E13">
        <w:rPr>
          <w:b/>
          <w:lang w:val="en-US"/>
        </w:rPr>
        <w:t>Table 6.11</w:t>
      </w:r>
      <w:r w:rsidRPr="00F02A52">
        <w:rPr>
          <w:lang w:val="en-US"/>
        </w:rPr>
        <w:t xml:space="preserve">). </w:t>
      </w:r>
    </w:p>
    <w:p w14:paraId="47D51CAA" w14:textId="77777777" w:rsidR="00E97DE0" w:rsidRPr="00F02A52" w:rsidRDefault="00E97DE0" w:rsidP="00E97DE0">
      <w:pPr>
        <w:rPr>
          <w:u w:val="single"/>
          <w:lang w:val="en-US"/>
        </w:rPr>
      </w:pPr>
      <w:r w:rsidRPr="00F02A52">
        <w:rPr>
          <w:u w:val="single"/>
          <w:lang w:val="en-US"/>
        </w:rPr>
        <w:t xml:space="preserve">Certification of resource production and trade </w:t>
      </w:r>
    </w:p>
    <w:p w14:paraId="55B97B5D" w14:textId="409E190F" w:rsidR="00E97DE0" w:rsidRPr="00F02A52" w:rsidRDefault="00E97DE0" w:rsidP="00E97DE0">
      <w:pPr>
        <w:rPr>
          <w:lang w:val="en-US"/>
        </w:rPr>
      </w:pPr>
      <w:r w:rsidRPr="00F02A52">
        <w:rPr>
          <w:lang w:val="en-US"/>
        </w:rPr>
        <w:t xml:space="preserve">Producing and extracting resources in a more sustainable manner is an important strategy for sustainable production and consumption. To achieve this aim, social instruments such as voluntary market standards are increasingly being used </w:t>
      </w:r>
      <w:r w:rsidRPr="00F02A52">
        <w:rPr>
          <w:lang w:val="en-US"/>
        </w:rPr>
        <w:fldChar w:fldCharType="begin" w:fldLock="1"/>
      </w:r>
      <w:r>
        <w:rPr>
          <w:lang w:val="en-US"/>
        </w:rPr>
        <w:instrText>ADDIN CSL_CITATION { "citationItems" : [ { "id" : "ITEM-1", "itemData" : { "ISBN" : "9781894784450", "author" : [ { "dropping-particle" : "", "family" : "Potts", "given" : "Jason", "non-dropping-particle" : "", "parse-names" : false, "suffix" : "" }, { "dropping-particle" : "", "family" : "Lynch", "given" : "Matthew", "non-dropping-particle" : "", "parse-names" : false, "suffix" : "" }, { "dropping-particle" : "", "family" : "Wilkings", "given" : "Ann", "non-dropping-particle" : "", "parse-names" : false, "suffix" : "" }, { "dropping-particle" : "", "family" : "Hupp\u00e9", "given" : "Gabriel", "non-dropping-particle" : "", "parse-names" : false, "suffix" : "" }, { "dropping-particle" : "", "family" : "Cunningham", "given" : "Maxine", "non-dropping-particle" : "", "parse-names" : false, "suffix" : "" }, { "dropping-particle" : "", "family" : "Voora", "given" : "Vivek", "non-dropping-particle" : "", "parse-names" : false, "suffix" : "" } ], "id" : "ITEM-1", "issued" : { "date-parts" : [ [ "2014" ] ] }, "number-of-pages" : "354", "publisher" : "IISD International Institute for Sustainable Development and IIED the International Institute for Environment and Development", "publisher-place" : "Winnipeg, London", "title" : "The State of Sustainability Initiatives Review 2014. Standards and the Green Economy", "type" : "report" }, "uris" : [ "http://www.mendeley.com/documents/?uuid=c257f087-c763-46f2-80de-f99c092be7cd" ] } ], "mendeley" : { "formattedCitation" : "(J. Potts et al., 2014)", "plainTextFormattedCitation" : "(J. Potts et al., 2014)", "previouslyFormattedCitation" : "(J. Potts et al., 2014)" }, "properties" : {  }, "schema" : "https://github.com/citation-style-language/schema/raw/master/csl-citation.json" }</w:instrText>
      </w:r>
      <w:r w:rsidRPr="00F02A52">
        <w:rPr>
          <w:lang w:val="en-US"/>
        </w:rPr>
        <w:fldChar w:fldCharType="separate"/>
      </w:r>
      <w:r w:rsidRPr="00F02A52">
        <w:rPr>
          <w:lang w:val="en-US"/>
        </w:rPr>
        <w:t xml:space="preserve">(Potts </w:t>
      </w:r>
      <w:r w:rsidR="009E3418" w:rsidRPr="009E3418">
        <w:rPr>
          <w:i/>
          <w:lang w:val="en-US"/>
        </w:rPr>
        <w:t>et al.</w:t>
      </w:r>
      <w:r w:rsidRPr="00F02A52">
        <w:rPr>
          <w:lang w:val="en-US"/>
        </w:rPr>
        <w:t>, 2014)</w:t>
      </w:r>
      <w:r w:rsidRPr="00F02A52">
        <w:rPr>
          <w:lang w:val="en-US"/>
        </w:rPr>
        <w:fldChar w:fldCharType="end"/>
      </w:r>
      <w:r w:rsidRPr="00F02A52">
        <w:rPr>
          <w:lang w:val="en-US"/>
        </w:rPr>
        <w:t xml:space="preserve">. These standards contain a range of criteria for more efficient operational management and for production practices that positively affect environmental and socio-economic conditions. When production is verified for compliance to the standards’ criteria, the produced and traded resources are certified and labelled with well-known sustainability logos such as Forest Stewardship Council (FSC) for wood, Marine Stewardship Council (MSC) for caught fish and UTZ Certified for cacao. Further, the Fairtrade initiative addresses the imbalance of power in trading relationships and is based on a partnership of producers and consumers, including Central Asian countries, such as Kyrgyzstan and Uzbekistan </w:t>
      </w:r>
      <w:r w:rsidRPr="00F02A52">
        <w:rPr>
          <w:lang w:val="en-US"/>
        </w:rPr>
        <w:fldChar w:fldCharType="begin" w:fldLock="1"/>
      </w:r>
      <w:r>
        <w:rPr>
          <w:lang w:val="en-US"/>
        </w:rPr>
        <w:instrText>ADDIN CSL_CITATION { "citationItems" : [ { "id" : "ITEM-1", "itemData" : { "URL" : "http://www.fairtrade.net/new/latest-news/single-view/article/bringing-fairtrade-to-central-asia.html", "author" : [ { "dropping-particle" : "", "family" : "Fairtrade", "given" : "International", "non-dropping-particle" : "", "parse-names" : false, "suffix" : "" } ], "id" : "ITEM-1", "issued" : { "date-parts" : [ [ "2012" ] ] }, "title" : "Bringing Fairtrade to Central Asia", "type" : "webpage" }, "uris" : [ "http://www.mendeley.com/documents/?uuid=87839f4e-84cc-363d-86d7-f3b95ddb8047" ] } ], "mendeley" : { "formattedCitation" : "(Fairtrade, 2012)", "plainTextFormattedCitation" : "(Fairtrade, 2012)", "previouslyFormattedCitation" : "(Fairtrade, 2012)" }, "properties" : {  }, "schema" : "https://github.com/citation-style-language/schema/raw/master/csl-citation.json" }</w:instrText>
      </w:r>
      <w:r w:rsidRPr="00F02A52">
        <w:rPr>
          <w:lang w:val="en-US"/>
        </w:rPr>
        <w:fldChar w:fldCharType="separate"/>
      </w:r>
      <w:r w:rsidRPr="00F02A52">
        <w:rPr>
          <w:lang w:val="en-US"/>
        </w:rPr>
        <w:t>(Fairtrade</w:t>
      </w:r>
      <w:r>
        <w:rPr>
          <w:lang w:val="en-US"/>
        </w:rPr>
        <w:t>.net</w:t>
      </w:r>
      <w:r w:rsidRPr="00F02A52">
        <w:rPr>
          <w:lang w:val="en-US"/>
        </w:rPr>
        <w:t>, 2012)</w:t>
      </w:r>
      <w:r w:rsidRPr="00F02A52">
        <w:rPr>
          <w:lang w:val="en-US"/>
        </w:rPr>
        <w:fldChar w:fldCharType="end"/>
      </w:r>
      <w:r w:rsidRPr="00F02A52">
        <w:rPr>
          <w:lang w:val="en-US"/>
        </w:rPr>
        <w:t xml:space="preserve">. </w:t>
      </w:r>
    </w:p>
    <w:p w14:paraId="47BE7999" w14:textId="54B97A2B" w:rsidR="00E97DE0" w:rsidRPr="00F02A52" w:rsidRDefault="00E97DE0" w:rsidP="00E97DE0">
      <w:pPr>
        <w:rPr>
          <w:lang w:val="en-US"/>
        </w:rPr>
      </w:pPr>
      <w:r w:rsidRPr="00F02A52">
        <w:rPr>
          <w:lang w:val="en-US"/>
        </w:rPr>
        <w:t xml:space="preserve">As a result of enhanced consumer awareness, business commitment and sustainable government procurement, the market shares of certified products have risen considerably on consumer good markets during the last decade </w:t>
      </w:r>
      <w:r w:rsidRPr="00F02A52">
        <w:rPr>
          <w:lang w:val="en-US"/>
        </w:rPr>
        <w:fldChar w:fldCharType="begin" w:fldLock="1"/>
      </w:r>
      <w:r>
        <w:rPr>
          <w:lang w:val="en-US"/>
        </w:rPr>
        <w:instrText>ADDIN CSL_CITATION { "citationItems" : [ { "id" : "ITEM-1", "itemData" : { "ISBN" : "9781894784450", "author" : [ { "dropping-particle" : "", "family" : "Potts", "given" : "Jason", "non-dropping-particle" : "", "parse-names" : false, "suffix" : "" }, { "dropping-particle" : "", "family" : "Lynch", "given" : "Matthew", "non-dropping-particle" : "", "parse-names" : false, "suffix" : "" }, { "dropping-particle" : "", "family" : "Wilkings", "given" : "Ann", "non-dropping-particle" : "", "parse-names" : false, "suffix" : "" }, { "dropping-particle" : "", "family" : "Hupp\u00e9", "given" : "Gabriel", "non-dropping-particle" : "", "parse-names" : false, "suffix" : "" }, { "dropping-particle" : "", "family" : "Cunningham", "given" : "Maxine", "non-dropping-particle" : "", "parse-names" : false, "suffix" : "" }, { "dropping-particle" : "", "family" : "Voora", "given" : "Vivek", "non-dropping-particle" : "", "parse-names" : false, "suffix" : "" } ], "id" : "ITEM-1", "issued" : { "date-parts" : [ [ "2014" ] ] }, "number-of-pages" : "354", "publisher" : "IISD International Institute for Sustainable Development and IIED the International Institute for Environment and Development", "publisher-place" : "Winnipeg, London", "title" : "The State of Sustainability Initiatives Review 2014. Standards and the Green Economy", "type" : "report" }, "uris" : [ "http://www.mendeley.com/documents/?uuid=c257f087-c763-46f2-80de-f99c092be7cd" ] } ], "mendeley" : { "formattedCitation" : "(J. Potts et al., 2014)", "plainTextFormattedCitation" : "(J. Potts et al., 2014)", "previouslyFormattedCitation" : "(J. Potts et al., 2014)" }, "properties" : {  }, "schema" : "https://github.com/citation-style-language/schema/raw/master/csl-citation.json" }</w:instrText>
      </w:r>
      <w:r w:rsidRPr="00F02A52">
        <w:rPr>
          <w:lang w:val="en-US"/>
        </w:rPr>
        <w:fldChar w:fldCharType="separate"/>
      </w:r>
      <w:r w:rsidRPr="00F02A52">
        <w:rPr>
          <w:lang w:val="en-US"/>
        </w:rPr>
        <w:t xml:space="preserve">(Potts </w:t>
      </w:r>
      <w:r w:rsidR="009E3418" w:rsidRPr="009E3418">
        <w:rPr>
          <w:i/>
          <w:lang w:val="en-US"/>
        </w:rPr>
        <w:t>et al.</w:t>
      </w:r>
      <w:r w:rsidRPr="00F02A52">
        <w:rPr>
          <w:lang w:val="en-US"/>
        </w:rPr>
        <w:t>, 2014)</w:t>
      </w:r>
      <w:r w:rsidRPr="00F02A52">
        <w:rPr>
          <w:lang w:val="en-US"/>
        </w:rPr>
        <w:fldChar w:fldCharType="end"/>
      </w:r>
      <w:r w:rsidRPr="00F02A52">
        <w:rPr>
          <w:lang w:val="en-US"/>
        </w:rPr>
        <w:t>. Concerning Europe and Central Asia, the only sector with major certification activities is forestry. In 2013 the share of certified forested area (</w:t>
      </w:r>
      <w:r>
        <w:rPr>
          <w:lang w:val="en-US"/>
        </w:rPr>
        <w:t>Forest Stewardship Council</w:t>
      </w:r>
      <w:r w:rsidRPr="00F02A52">
        <w:rPr>
          <w:lang w:val="en-US"/>
        </w:rPr>
        <w:t xml:space="preserve"> </w:t>
      </w:r>
      <w:r>
        <w:rPr>
          <w:lang w:val="en-US"/>
        </w:rPr>
        <w:t>and</w:t>
      </w:r>
      <w:r w:rsidRPr="00F02A52">
        <w:rPr>
          <w:lang w:val="en-US"/>
        </w:rPr>
        <w:t xml:space="preserve"> </w:t>
      </w:r>
      <w:r>
        <w:rPr>
          <w:rFonts w:eastAsia="Calibri"/>
          <w:lang w:val="en-US"/>
        </w:rPr>
        <w:t>Programme for the Endorsement of Forest Certification</w:t>
      </w:r>
      <w:r w:rsidRPr="00F02A52">
        <w:rPr>
          <w:lang w:val="en-US"/>
        </w:rPr>
        <w:t xml:space="preserve">) in the most forested countries differed substantially, from less than 5% in the Russian Federation to about 80% in Poland and more than 90% in Finland, Norway and Croatia </w:t>
      </w:r>
      <w:r w:rsidRPr="00F02A52">
        <w:rPr>
          <w:lang w:val="en-US"/>
        </w:rPr>
        <w:fldChar w:fldCharType="begin" w:fldLock="1"/>
      </w:r>
      <w:r>
        <w:rPr>
          <w:lang w:val="en-US"/>
        </w:rPr>
        <w:instrText>ADDIN CSL_CITATION { "citationItems" : [ { "id" : "ITEM-1", "itemData" : { "ISBN" : "9781894784450", "author" : [ { "dropping-particle" : "", "family" : "Potts", "given" : "Jason", "non-dropping-particle" : "", "parse-names" : false, "suffix" : "" }, { "dropping-particle" : "", "family" : "Lynch", "given" : "Matthew", "non-dropping-particle" : "", "parse-names" : false, "suffix" : "" }, { "dropping-particle" : "", "family" : "Wilkings", "given" : "Ann", "non-dropping-particle" : "", "parse-names" : false, "suffix" : "" }, { "dropping-particle" : "", "family" : "Hupp\u00e9", "given" : "Gabriel", "non-dropping-particle" : "", "parse-names" : false, "suffix" : "" }, { "dropping-particle" : "", "family" : "Cunningham", "given" : "Maxine", "non-dropping-particle" : "", "parse-names" : false, "suffix" : "" }, { "dropping-particle" : "", "family" : "Voora", "given" : "Vivek", "non-dropping-particle" : "", "parse-names" : false, "suffix" : "" } ], "id" : "ITEM-1", "issued" : { "date-parts" : [ [ "2014" ] ] }, "number-of-pages" : "354", "publisher" : "IISD International Institute for Sustainable Development and IIED the International Institute for Environment and Development", "publisher-place" : "Winnipeg, London", "title" : "The State of Sustainability Initiatives Review 2014. Standards and the Green Economy", "type" : "report" }, "uris" : [ "http://www.mendeley.com/documents/?uuid=c257f087-c763-46f2-80de-f99c092be7cd" ] } ], "mendeley" : { "formattedCitation" : "(J. Potts et al., 2014)", "plainTextFormattedCitation" : "(J. Potts et al., 2014)", "previouslyFormattedCitation" : "(J. Potts et al., 2014)" }, "properties" : {  }, "schema" : "https://github.com/citation-style-language/schema/raw/master/csl-citation.json" }</w:instrText>
      </w:r>
      <w:r w:rsidRPr="00F02A52">
        <w:rPr>
          <w:lang w:val="en-US"/>
        </w:rPr>
        <w:fldChar w:fldCharType="separate"/>
      </w:r>
      <w:r w:rsidRPr="00F02A52">
        <w:rPr>
          <w:lang w:val="en-US"/>
        </w:rPr>
        <w:t xml:space="preserve">(Potts </w:t>
      </w:r>
      <w:r w:rsidR="009E3418" w:rsidRPr="009E3418">
        <w:rPr>
          <w:i/>
          <w:lang w:val="en-US"/>
        </w:rPr>
        <w:t>et al.</w:t>
      </w:r>
      <w:r w:rsidRPr="00F02A52">
        <w:rPr>
          <w:lang w:val="en-US"/>
        </w:rPr>
        <w:t>, 2014)</w:t>
      </w:r>
      <w:r w:rsidRPr="00F02A52">
        <w:rPr>
          <w:lang w:val="en-US"/>
        </w:rPr>
        <w:fldChar w:fldCharType="end"/>
      </w:r>
      <w:r w:rsidRPr="00F02A52">
        <w:rPr>
          <w:lang w:val="en-US"/>
        </w:rPr>
        <w:t xml:space="preserve">. Special effort in further countries and additional products is necessary, if voluntary standards are to operate effectively as tools for environmental conservation and poverty reduction. Furthermore, sector-specific certification </w:t>
      </w:r>
      <w:r w:rsidRPr="00F02A52">
        <w:rPr>
          <w:lang w:val="en-US"/>
        </w:rPr>
        <w:lastRenderedPageBreak/>
        <w:t xml:space="preserve">standards, e.g. in forestry, do not consider the conservation of cultural landscapes as a whole. Maintaining landscape mosaics by using traditional production patterns can increase the competitiveness of goods, such as cheese or fruits, on national and international markets, while contributing to local biodiversity and autonomy </w:t>
      </w:r>
      <w:r w:rsidRPr="00F02A52">
        <w:rPr>
          <w:lang w:val="en-US"/>
        </w:rPr>
        <w:fldChar w:fldCharType="begin" w:fldLock="1"/>
      </w:r>
      <w:r>
        <w:rPr>
          <w:lang w:val="en-US"/>
        </w:rPr>
        <w:instrText>ADDIN CSL_CITATION { "citationItems" : [ { "id" : "ITEM-1", "itemData" : { "abstract" : "Europe has an extraordinary variety of cultural landscapes, whose origins date back to the continent\u2019s earliest civilizations. Although the degree of human infl uence varies according to demographic, socioeconomic and cultural factors, man has affected all the features of forests and woodlands, modifying their density, structures and species composition, developing distinctive, locally adapted, combinations of management practices and techniques supporting traditional societies. The industrial development affecting forestry and agriculture, as well as the socioeconomic development of rural areas has deeply affected cultural landscapes, slowly degrading their quality. In recent decades this process has been accelerated by inappropriate policies, pointing to a lack of effective research approaches and management strategies to preserve them. In the absence of a real strategy at European and national levels, a chance to affect this trend in Italy was offered by the recent reform of EU Common Agricultural Policy (CAP 2007-2013), requiring the development of a National Plan for Rural Development in each member state, in order to manage the use of European fund. In this framework the Italian Ministry of Agriculture and Forestry has created a working group on landscape, with the goal to prepare a document indicating strategies and actions to preserve and develop landscape resources that are considered of strategic importance for the economic growth and quality of the rural territory. The working group has also considered the importance of, and the need to preserve and promote traditional knowledge in order to protect landscape. The present paper is reporting a brief summary of the chapter concerning the actions promoted by the document.", "author" : [ { "dropping-particle" : "", "family" : "Agnoletti", "given" : "Mauro", "non-dropping-particle" : "", "parse-names" : false, "suffix" : "" } ], "container-title" : "Cultural Heritage and Sustainable Forest Management: The Role of Traditional Knowledge", "editor" : [ { "dropping-particle" : "", "family" : "Parrotta", "given" : "John", "non-dropping-particle" : "", "parse-names" : false, "suffix" : "" }, { "dropping-particle" : "", "family" : "Agnoletti", "given" : "Mauro", "non-dropping-particle" : "", "parse-names" : false, "suffix" : "" }, { "dropping-particle" : "", "family" : "Johann", "given" : "Elisabeth", "non-dropping-particle" : "", "parse-names" : false, "suffix" : "" } ], "id" : "ITEM-1", "issued" : { "date-parts" : [ [ "2006" ] ] }, "page" : "17-25", "publisher" : "Ministerial Conference on the Protection of Forests in Europe", "publisher-place" : "Florence (Italy)", "title" : "Traditional knowledge and the European Common Agricultural Policy (PAC): the case of the Italian National Rural Development Plan 2007-2013", "type" : "paper-conference" }, "uris" : [ "http://www.mendeley.com/documents/?uuid=44a81470-2825-350d-bd79-bfe9d4f162f9" ] }, { "id" : "ITEM-2", "itemData" : { "author" : [ { "dropping-particle" : "", "family" : "Demeulenaere", "given" : "Elise", "non-dropping-particle" : "", "parse-names" : false, "suffix" : "" }, { "dropping-particle" : "", "family" : "Bonneuil", "given" : "Christophe", "non-dropping-particle" : "", "parse-names" : false, "suffix" : "" } ], "container-title" : "Les mondes agricoles en politique. De la \fn des paysans au retour de la question agricole", "editor" : [ { "dropping-particle" : "", "family" : "Hervieu B., Mayer N., Mueller P., Purseigle F., R\u00e9my", "given" : "J.", "non-dropping-particle" : "", "parse-names" : false, "suffix" : "" } ], "id" : "ITEM-2", "issued" : { "date-parts" : [ [ "2010" ] ] }, "page" : "73-92", "publisher" : "Les Presses de Sciences", "publisher-place" : "Paris", "title" : "Cultiver la biodiversit\u00e9. Semences et identit\u00e9 paysanne", "type" : "chapter" }, "uris" : [ "http://www.mendeley.com/documents/?uuid=41abe896-7797-3174-a8c3-8bfe6c6bd402" ] } ], "mendeley" : { "formattedCitation" : "(Agnoletti, 2006; Demeulenaere &amp; Bonneuil, 2010)", "plainTextFormattedCitation" : "(Agnoletti, 2006; Demeulenaere &amp; Bonneuil, 2010)", "previouslyFormattedCitation" : "(Agnoletti, 2006; Demeulenaere &amp; Bonneuil, 2010)" }, "properties" : {  }, "schema" : "https://github.com/citation-style-language/schema/raw/master/csl-citation.json" }</w:instrText>
      </w:r>
      <w:r w:rsidRPr="00F02A52">
        <w:rPr>
          <w:lang w:val="en-US"/>
        </w:rPr>
        <w:fldChar w:fldCharType="separate"/>
      </w:r>
      <w:r w:rsidRPr="00F02A52">
        <w:rPr>
          <w:lang w:val="en-US"/>
        </w:rPr>
        <w:t>(Agnoletti, 2006; Demeulenaere &amp; Bonneuil, 2010)</w:t>
      </w:r>
      <w:r w:rsidRPr="00F02A52">
        <w:rPr>
          <w:lang w:val="en-US"/>
        </w:rPr>
        <w:fldChar w:fldCharType="end"/>
      </w:r>
      <w:r w:rsidRPr="00F02A52">
        <w:rPr>
          <w:lang w:val="en-US"/>
        </w:rPr>
        <w:t>.</w:t>
      </w:r>
    </w:p>
    <w:p w14:paraId="714BC21D" w14:textId="1842FBCB" w:rsidR="00E97DE0" w:rsidRPr="00F02A52" w:rsidRDefault="00E97DE0" w:rsidP="00E97DE0">
      <w:pPr>
        <w:rPr>
          <w:lang w:val="en-US"/>
        </w:rPr>
      </w:pPr>
      <w:r w:rsidRPr="00F02A52">
        <w:rPr>
          <w:lang w:val="en-US"/>
        </w:rPr>
        <w:t xml:space="preserve">In principle, market standards can be beneficial for conserving and enhancing ecosystem services </w:t>
      </w:r>
      <w:r w:rsidRPr="00F02A52">
        <w:rPr>
          <w:lang w:val="en-US"/>
        </w:rPr>
        <w:fldChar w:fldCharType="begin" w:fldLock="1"/>
      </w:r>
      <w:r>
        <w:rPr>
          <w:lang w:val="en-US"/>
        </w:rPr>
        <w:instrText>ADDIN CSL_CITATION { "citationItems" : [ { "id" : "ITEM-1", "itemData" : { "author" : [ { "dropping-particle" : "", "family" : "Secretariat of the CBD", "given" : "", "non-dropping-particle" : "", "parse-names" : false, "suffix" : "" }, { "dropping-particle" : "", "family" : "UNEP-WCMC", "given" : "", "non-dropping-particle" : "", "parse-names" : false, "suffix" : "" } ], "collection-title" : "Technical Series", "id" : "ITEM-1", "issued" : { "date-parts" : [ [ "2012" ] ] }, "publisher" : "Secretariat of the Convention on Biological Diversity and United Nations Environment Programme-World Conservation Monitoring Centre", "publisher-place" : "Montreal", "title" : "Best policy guidance for the integration if biodiversity and ecosystem services for the integration of biodiversity and ecosystem services in standards", "type" : "report" }, "uris" : [ "http://www.mendeley.com/documents/?uuid=7aa8c962-d49c-4b95-a6da-85503289dae6" ] } ], "mendeley" : { "formattedCitation" : "(Secretariat of the CBD &amp; UNEP-WCMC, 2012)", "plainTextFormattedCitation" : "(Secretariat of the CBD &amp; UNEP-WCMC, 2012)", "previouslyFormattedCitation" : "(Secretariat of the CBD &amp; UNEP-WCMC, 2012)" }, "properties" : {  }, "schema" : "https://github.com/citation-style-language/schema/raw/master/csl-citation.json" }</w:instrText>
      </w:r>
      <w:r w:rsidRPr="00F02A52">
        <w:rPr>
          <w:lang w:val="en-US"/>
        </w:rPr>
        <w:fldChar w:fldCharType="separate"/>
      </w:r>
      <w:r w:rsidRPr="00F02A52">
        <w:rPr>
          <w:lang w:val="en-US"/>
        </w:rPr>
        <w:t>(CBD &amp; UNEP-WCMC, 2012)</w:t>
      </w:r>
      <w:r w:rsidRPr="00F02A52">
        <w:rPr>
          <w:lang w:val="en-US"/>
        </w:rPr>
        <w:fldChar w:fldCharType="end"/>
      </w:r>
      <w:r w:rsidRPr="00F02A52">
        <w:rPr>
          <w:lang w:val="en-US"/>
        </w:rPr>
        <w:t xml:space="preserve">. A desk-study on the monetary costs and benefits of certified production that takes the value of ecosystem services explicitly into account showed that certified production systems may offer effective and cost-efficient solutions for protecting and safeguarding ecosystem services. However, a quick scan of a selection of standards reveals that not all services are as yet equally well addressed and treated </w:t>
      </w:r>
      <w:r w:rsidRPr="00F02A52">
        <w:rPr>
          <w:lang w:val="en-US"/>
        </w:rPr>
        <w:fldChar w:fldCharType="begin" w:fldLock="1"/>
      </w:r>
      <w:r>
        <w:rPr>
          <w:lang w:val="en-US"/>
        </w:rPr>
        <w:instrText>ADDIN CSL_CITATION { "citationItems" : [ { "id" : "ITEM-1", "itemData" : { "author" : [ { "dropping-particle" : "", "family" : "Oorschot", "given" : "Mark", "non-dropping-particle" : "van", "parse-names" : false, "suffix" : "" }, { "dropping-particle" : "", "family" : "Kok", "given" : "MArcel", "non-dropping-particle" : "", "parse-names" : false, "suffix" : "" }, { "dropping-particle" : "", "family" : "Wentink", "given" : "C", "non-dropping-particle" : "", "parse-names" : false, "suffix" : "" }, { "dropping-particle" : "", "family" : "Beukering", "given" : "P", "non-dropping-particle" : "Van", "parse-names" : false, "suffix" : "" }, { "dropping-particle" : "", "family" : "Kuik", "given" : "O", "non-dropping-particle" : "", "parse-names" : false, "suffix" : "" }, { "dropping-particle" : "", "family" : "Drunen", "given" : "M", "non-dropping-particle" : "Van", "parse-names" : false, "suffix" : "" }, { "dropping-particle" : "", "family" : "Berg", "given" : "J", "non-dropping-particle" : "Van den", "parse-names" : false, "suffix" : "" }, { "dropping-particle" : "", "family" : "Ingram", "given" : "V", "non-dropping-particle" : "", "parse-names" : false, "suffix" : "" }, { "dropping-particle" : "", "family" : "Judge", "given" : "L", "non-dropping-particle" : "", "parse-names" : false, "suffix" : "" }, { "dropping-particle" : "", "family" : "Arets", "given" : "E", "non-dropping-particle" : "", "parse-names" : false, "suffix" : "" }, { "dropping-particle" : "", "family" : "Veneklaas", "given" : "F", "non-dropping-particle" : "", "parse-names" : false, "suffix" : "" } ], "id" : "ITEM-1", "issued" : { "date-parts" : [ [ "2016" ] ] }, "publisher" : "PBL Netherlands Environmental Assessment Agency", "publisher-place" : "the Hague", "title" : "Integrating values of ecosystem goods and services into Dutch supply chains: Potential private and public benefits of voluntary markets standards for sustainable production", "type" : "book" }, "uris" : [ "http://www.mendeley.com/documents/?uuid=6c829959-01c5-4df1-b378-f5c73b1d32ff" ] } ], "mendeley" : { "formattedCitation" : "(van Oorschot et al., 2016)", "plainTextFormattedCitation" : "(van Oorschot et al., 2016)", "previouslyFormattedCitation" : "(van Oorschot et al., 2016)" }, "properties" : {  }, "schema" : "https://github.com/citation-style-language/schema/raw/master/csl-citation.json" }</w:instrText>
      </w:r>
      <w:r w:rsidRPr="00F02A52">
        <w:rPr>
          <w:lang w:val="en-US"/>
        </w:rPr>
        <w:fldChar w:fldCharType="separate"/>
      </w:r>
      <w:r w:rsidRPr="00F02A52">
        <w:rPr>
          <w:lang w:val="en-US"/>
        </w:rPr>
        <w:t xml:space="preserve">(van Oorschot </w:t>
      </w:r>
      <w:r w:rsidR="009E3418" w:rsidRPr="009E3418">
        <w:rPr>
          <w:i/>
          <w:lang w:val="en-US"/>
        </w:rPr>
        <w:t>et al.</w:t>
      </w:r>
      <w:r w:rsidRPr="00F02A52">
        <w:rPr>
          <w:lang w:val="en-US"/>
        </w:rPr>
        <w:t>, 2016)</w:t>
      </w:r>
      <w:r w:rsidRPr="00F02A52">
        <w:rPr>
          <w:lang w:val="en-US"/>
        </w:rPr>
        <w:fldChar w:fldCharType="end"/>
      </w:r>
      <w:r w:rsidRPr="00F02A52">
        <w:rPr>
          <w:lang w:val="en-US"/>
        </w:rPr>
        <w:t xml:space="preserve">. Furthermore, an analysis of standard criteria suggests that newer, mainstream-oriented standards apply criteria of reduced depth and breadth as a means to allow a more rapid market uptake </w:t>
      </w:r>
      <w:r w:rsidRPr="00F02A52">
        <w:rPr>
          <w:lang w:val="en-US"/>
        </w:rPr>
        <w:fldChar w:fldCharType="begin" w:fldLock="1"/>
      </w:r>
      <w:r>
        <w:rPr>
          <w:lang w:val="en-US"/>
        </w:rPr>
        <w:instrText>ADDIN CSL_CITATION { "citationItems" : [ { "id" : "ITEM-1", "itemData" : { "ISBN" : "9781894784450", "author" : [ { "dropping-particle" : "", "family" : "Potts", "given" : "Jason", "non-dropping-particle" : "", "parse-names" : false, "suffix" : "" }, { "dropping-particle" : "", "family" : "Lynch", "given" : "Matthew", "non-dropping-particle" : "", "parse-names" : false, "suffix" : "" }, { "dropping-particle" : "", "family" : "Wilkings", "given" : "Ann", "non-dropping-particle" : "", "parse-names" : false, "suffix" : "" }, { "dropping-particle" : "", "family" : "Hupp\u00e9", "given" : "Gabriel", "non-dropping-particle" : "", "parse-names" : false, "suffix" : "" }, { "dropping-particle" : "", "family" : "Cunningham", "given" : "Maxine", "non-dropping-particle" : "", "parse-names" : false, "suffix" : "" }, { "dropping-particle" : "", "family" : "Voora", "given" : "Vivek", "non-dropping-particle" : "", "parse-names" : false, "suffix" : "" } ], "id" : "ITEM-1", "issued" : { "date-parts" : [ [ "2014" ] ] }, "number-of-pages" : "354", "publisher" : "IISD International Institute for Sustainable Development and IIED the International Institute for Environment and Development", "publisher-place" : "Winnipeg, London", "title" : "The State of Sustainability Initiatives Review 2014. Standards and the Green Economy", "type" : "report" }, "uris" : [ "http://www.mendeley.com/documents/?uuid=c257f087-c763-46f2-80de-f99c092be7cd" ] } ], "mendeley" : { "formattedCitation" : "(J. Potts et al., 2014)", "plainTextFormattedCitation" : "(J. Potts et al., 2014)", "previouslyFormattedCitation" : "(J. Potts et al., 2014)" }, "properties" : {  }, "schema" : "https://github.com/citation-style-language/schema/raw/master/csl-citation.json" }</w:instrText>
      </w:r>
      <w:r w:rsidRPr="00F02A52">
        <w:rPr>
          <w:lang w:val="en-US"/>
        </w:rPr>
        <w:fldChar w:fldCharType="separate"/>
      </w:r>
      <w:r w:rsidRPr="00F02A52">
        <w:rPr>
          <w:lang w:val="en-US"/>
        </w:rPr>
        <w:t xml:space="preserve">(Potts </w:t>
      </w:r>
      <w:r w:rsidR="009E3418" w:rsidRPr="009E3418">
        <w:rPr>
          <w:i/>
          <w:lang w:val="en-US"/>
        </w:rPr>
        <w:t>et al.</w:t>
      </w:r>
      <w:r w:rsidRPr="00F02A52">
        <w:rPr>
          <w:lang w:val="en-US"/>
        </w:rPr>
        <w:t>, 2014)</w:t>
      </w:r>
      <w:r w:rsidRPr="00F02A52">
        <w:rPr>
          <w:lang w:val="en-US"/>
        </w:rPr>
        <w:fldChar w:fldCharType="end"/>
      </w:r>
      <w:r w:rsidRPr="00F02A52">
        <w:rPr>
          <w:lang w:val="en-US"/>
        </w:rPr>
        <w:t>.</w:t>
      </w:r>
    </w:p>
    <w:p w14:paraId="0262C315" w14:textId="2ED44DC1" w:rsidR="00E97DE0" w:rsidRPr="00F02A52" w:rsidRDefault="00E97DE0" w:rsidP="00E97DE0">
      <w:pPr>
        <w:rPr>
          <w:lang w:val="en-US"/>
        </w:rPr>
      </w:pPr>
      <w:r w:rsidRPr="00F02A52">
        <w:rPr>
          <w:lang w:val="en-US"/>
        </w:rPr>
        <w:t xml:space="preserve">Although certification holds the promise of creating positive impacts in resource producing regions, convincing proof on the positive impacts of certification on environmental and socio-economic conditions is scarce and results are mixed </w:t>
      </w:r>
      <w:r w:rsidRPr="00F02A52">
        <w:rPr>
          <w:lang w:val="en-US"/>
        </w:rPr>
        <w:fldChar w:fldCharType="begin" w:fldLock="1"/>
      </w:r>
      <w:r>
        <w:rPr>
          <w:lang w:val="en-US"/>
        </w:rPr>
        <w:instrText>ADDIN CSL_CITATION { "citationItems" : [ { "id" : "ITEM-1", "itemData" : { "DOI" : "10.1111/j.1523-1739.2011.01774.x", "PMID" : "22070273", "abstract" : "Initiatives certifying that producers of goods and services adhere to defined environmental and social-welfare production standards are increasingly popular. According to proponents, these initiatives create financial incentives for producers to improve their environmental, social, and economic performance. We reviewed the evidence on whether these initiatives have such benefits. We identified peer-reviewed, ex post, producer-level studies in economic sectors in which certification is particularly prevalent (bananas, coffee, fish products, forest products, and tourism operations), classified these studies on the basis of whether their design and methods likely generated credible results, summarized findings from the studies with credible results, and considered how these findings might guide future research. We found 46 relevant studies, most of which focused on coffee and forest products and examined fair-trade and Forest Stewardship Council certification. The methods used in 11 studies likely generated credible results. Of these 11 studies, nine examined the economic effects and two the environmental effects of certification. The results of four of the 11 studies, all of which examined economic effects, showed that certification has producer-level benefits. Hence, the evidence to support the hypothesis that certification benefits the environment or producers is limited. More evidence could be generated by incorporating rigorous, independent evaluation into the design and implementation of projects promoting certification.", "author" : [ { "dropping-particle" : "", "family" : "Blackman", "given" : "Allen", "non-dropping-particle" : "", "parse-names" : false, "suffix" : "" }, { "dropping-particle" : "", "family" : "Rivera", "given" : "Jorge", "non-dropping-particle" : "", "parse-names" : false, "suffix" : "" } ], "container-title" : "Conservation Biology", "id" : "ITEM-1", "issue" : "6", "issued" : { "date-parts" : [ [ "2011" ] ] }, "page" : "1176-1185", "title" : "Producer-level benefits of sustainability certification", "type" : "article-journal", "volume" : "25" }, "uris" : [ "http://www.mendeley.com/documents/?uuid=7c9e0584-c67e-432c-a753-f93d31f78867" ] }, { "id" : "ITEM-2", "itemData" : { "ISBN" : "0309045401", "author" : [ { "dropping-particle" : "", "family" : "SCSKASC", "given" : "", "non-dropping-particle" : "", "parse-names" : false, "suffix" : "" } ], "id" : "ITEM-2", "issue" : "June", "issued" : { "date-parts" : [ [ "2012" ] ] }, "number-of-pages" : "115", "publisher" : "Steering Committee of the State-of-Knowledge Assessment of Standards and Certification", "publisher-place" : "Washington DC: Resolve Inc.", "title" : "Toward Sustainability: The Roles and Limitations of Certification", "type" : "report" }, "uris" : [ "http://www.mendeley.com/documents/?uuid=aefd6b22-67ae-4f2d-b2f5-f32abbee24ac" ] } ], "mendeley" : { "formattedCitation" : "(Blackman &amp; Rivera, 2011; SCSKASC, 2012)", "plainTextFormattedCitation" : "(Blackman &amp; Rivera, 2011; SCSKASC, 2012)", "previouslyFormattedCitation" : "(Blackman &amp; Rivera, 2011; SCSKASC, 2012)" }, "properties" : {  }, "schema" : "https://github.com/citation-style-language/schema/raw/master/csl-citation.json" }</w:instrText>
      </w:r>
      <w:r w:rsidRPr="00F02A52">
        <w:rPr>
          <w:lang w:val="en-US"/>
        </w:rPr>
        <w:fldChar w:fldCharType="separate"/>
      </w:r>
      <w:r w:rsidRPr="00F02A52">
        <w:rPr>
          <w:lang w:val="en-US"/>
        </w:rPr>
        <w:t>(Blackman &amp; Rivera, 2011; SCSKASC, 2012)</w:t>
      </w:r>
      <w:r w:rsidRPr="00F02A52">
        <w:rPr>
          <w:lang w:val="en-US"/>
        </w:rPr>
        <w:fldChar w:fldCharType="end"/>
      </w:r>
      <w:r w:rsidRPr="00F02A52">
        <w:rPr>
          <w:lang w:val="en-US"/>
        </w:rPr>
        <w:t xml:space="preserve">. A comprehensive research agenda for standards has been developed </w:t>
      </w:r>
      <w:r w:rsidRPr="00F02A52">
        <w:rPr>
          <w:lang w:val="en-US"/>
        </w:rPr>
        <w:fldChar w:fldCharType="begin" w:fldLock="1"/>
      </w:r>
      <w:r>
        <w:rPr>
          <w:lang w:val="en-US"/>
        </w:rPr>
        <w:instrText>ADDIN CSL_CITATION { "citationItems" : [ { "id" : "ITEM-1", "itemData" : { "author" : [ { "dropping-particle" : "", "family" : "Milder", "given" : "Jeffrey C.", "non-dropping-particle" : "", "parse-names" : false, "suffix" : "" }, { "dropping-particle" : "", "family" : "Gross", "given" : "Lee H.", "non-dropping-particle" : "", "parse-names" : false, "suffix" : "" }, { "dropping-particle" : "", "family" : "Class", "given" : "Alexandra M.", "non-dropping-particle" : "", "parse-names" : false, "suffix" : "" } ], "id" : "ITEM-1", "issued" : { "date-parts" : [ [ "2012" ] ] }, "number-of-pages" : "84", "publisher" : "EcoAgricultural Partners", "publisher-place" : "Washington", "title" : "Assessing the Ecological Impacts of Agricultural Eco-Certification and Standards - A global review of the science and practice", "type" : "report" }, "uris" : [ "http://www.mendeley.com/documents/?uuid=cb497d2e-ef31-445d-b89d-5b4ec3133dcc" ] }, { "id" : "ITEM-2", "itemData" : { "DOI" : "10.1111/cobi.12411", "ISBN" : "0888-8892", "ISSN" : "15231739", "PMID" : "25363833", "abstract" : "Sustainability standards and certification serve to differentiate and provide market recognition to goods produced in accordance with social and environmental good practices, typically including practices to protect biodiversity. Such standards have seen rapid growth, including in tropical agricultural commodities such as cocoa, coffee, palm oil, soybeans, and tea. Given the role of sustainability standards in influencing land use in hotspots of biodiversity, deforestation, and agricultural intensification, much could be gained from efforts to evaluate and increase the conservation payoff of these schemes. To this end, we devised a systematic approach for monitoring and evaluating the conservation impacts of agricultural sustainability standards and for using the resulting evidence to improve the effectiveness of such standards over time. The approach is oriented around a set of hypotheses and corresponding research questions about how sustain- ability standards are predicted to deliver conservation benefits. These questions are addressed through data from multiple sources, including basic common information from certification audits; field monitoring of environmental outcomes at a sample of certified sites; and rigorous impact assessment research based on experimental or quasi-experimental methods. Integration of these sources can generate time-series data that are comparable across sites and regions and provide detailed portraits of the effects of sustainability standards. To implement this approach, we propose new collaborations between the conservation research community and the sustainability standards community to develop common indicators and monitoring protocols, foster data sharing and synthesis, and link research and practice more effectively. As the role of sustainability standards in tropical land-use governance continues to evolve, robust evidence on the factors contributing to effectiveness can help to ensure that such standards are designed and implemented to maximize benefits for biodiversity conservation.", "author" : [ { "dropping-particle" : "", "family" : "Milder", "given" : "Jeffrey C.", "non-dropping-particle" : "", "parse-names" : false, "suffix" : "" }, { "dropping-particle" : "", "family" : "Arbuthnot", "given" : "Margaret", "non-dropping-particle" : "", "parse-names" : false, "suffix" : "" }, { "dropping-particle" : "", "family" : "Blackman", "given" : "Allen", "non-dropping-particle" : "", "parse-names" : false, "suffix" : "" }, { "dropping-particle" : "", "family" : "Brooks", "given" : "Sharon E.", "non-dropping-particle" : "", "parse-names" : false, "suffix" : "" }, { "dropping-particle" : "", "family" : "Giovannucci", "given" : "Daniele", "non-dropping-particle" : "", "parse-names" : false, "suffix" : "" }, { "dropping-particle" : "", "family" : "Gross", "given" : "Lee", "non-dropping-particle" : "", "parse-names" : false, "suffix" : "" }, { "dropping-particle" : "", "family" : "Kennedy", "given" : "Elizabeth T.", "non-dropping-particle" : "", "parse-names" : false, "suffix" : "" }, { "dropping-particle" : "", "family" : "Komives", "given" : "Kristin", "non-dropping-particle" : "", "parse-names" : false, "suffix" : "" }, { "dropping-particle" : "", "family" : "Lambin", "given" : "Eric F.", "non-dropping-particle" : "", "parse-names" : false, "suffix" : "" }, { "dropping-particle" : "", "family" : "Lee", "given" : "Audrey", "non-dropping-particle" : "", "parse-names" : false, "suffix" : "" }, { "dropping-particle" : "", "family" : "Meyer", "given" : "Daniel", "non-dropping-particle" : "", "parse-names" : false, "suffix" : "" }, { "dropping-particle" : "", "family" : "Newton", "given" : "Peter", "non-dropping-particle" : "", "parse-names" : false, "suffix" : "" }, { "dropping-particle" : "", "family" : "Phalan", "given" : "Ben", "non-dropping-particle" : "", "parse-names" : false, "suffix" : "" }, { "dropping-particle" : "", "family" : "Schroth", "given" : "G??tz", "non-dropping-particle" : "", "parse-names" : false, "suffix" : "" }, { "dropping-particle" : "", "family" : "Semroc", "given" : "Bambi", "non-dropping-particle" : "", "parse-names" : false, "suffix" : "" }, { "dropping-particle" : "Van", "family" : "Rikxoort", "given" : "Henk", "non-dropping-particle" : "", "parse-names" : false, "suffix" : "" }, { "dropping-particle" : "", "family" : "Zrust", "given" : "Michal", "non-dropping-particle" : "", "parse-names" : false, "suffix" : "" } ], "container-title" : "Conservation Biology", "id" : "ITEM-2", "issue" : "2", "issued" : { "date-parts" : [ [ "2015" ] ] }, "page" : "309-320", "title" : "An agenda for assessing and improving conservation impacts of sustainability standards in tropical agriculture", "type" : "article-journal", "volume" : "29" }, "uris" : [ "http://www.mendeley.com/documents/?uuid=848f6c97-071c-455c-9b8f-d065a5ed6091" ] } ], "mendeley" : { "formattedCitation" : "(Milder et al., 2015; Milder, Gross, &amp; Class, 2012)", "plainTextFormattedCitation" : "(Milder et al., 2015; Milder, Gross, &amp; Class, 2012)", "previouslyFormattedCitation" : "(Milder et al., 2015; Milder, Gross, &amp; Class, 2012)" }, "properties" : {  }, "schema" : "https://github.com/citation-style-language/schema/raw/master/csl-citation.json" }</w:instrText>
      </w:r>
      <w:r w:rsidRPr="00F02A52">
        <w:rPr>
          <w:lang w:val="en-US"/>
        </w:rPr>
        <w:fldChar w:fldCharType="separate"/>
      </w:r>
      <w:r w:rsidRPr="00F02A52">
        <w:rPr>
          <w:lang w:val="en-US"/>
        </w:rPr>
        <w:t xml:space="preserve">(Milder </w:t>
      </w:r>
      <w:r w:rsidR="009E3418" w:rsidRPr="009E3418">
        <w:rPr>
          <w:i/>
          <w:lang w:val="en-US"/>
        </w:rPr>
        <w:t>et al.</w:t>
      </w:r>
      <w:r w:rsidRPr="00F02A52">
        <w:rPr>
          <w:lang w:val="en-US"/>
        </w:rPr>
        <w:t>, 201</w:t>
      </w:r>
      <w:r w:rsidR="00C95068">
        <w:rPr>
          <w:lang w:val="en-US"/>
        </w:rPr>
        <w:t>2, 2015</w:t>
      </w:r>
      <w:r w:rsidRPr="00F02A52">
        <w:rPr>
          <w:lang w:val="en-US"/>
        </w:rPr>
        <w:t>)</w:t>
      </w:r>
      <w:r w:rsidRPr="00F02A52">
        <w:rPr>
          <w:lang w:val="en-US"/>
        </w:rPr>
        <w:fldChar w:fldCharType="end"/>
      </w:r>
      <w:r w:rsidRPr="00F02A52">
        <w:rPr>
          <w:lang w:val="en-US"/>
        </w:rPr>
        <w:t xml:space="preserve">, spurred by cross-standard platforms for discussion and improving credibility, such as the International Social and Environmental Accreditation and Labelling Alliance (ISEAL) </w:t>
      </w:r>
      <w:r w:rsidRPr="00F02A52">
        <w:rPr>
          <w:lang w:val="en-US"/>
        </w:rPr>
        <w:fldChar w:fldCharType="begin" w:fldLock="1"/>
      </w:r>
      <w:r>
        <w:rPr>
          <w:lang w:val="en-US"/>
        </w:rPr>
        <w:instrText>ADDIN CSL_CITATION { "citationItems" : [ { "id" : "ITEM-1", "itemData" : { "DOI" : "10.1111/rego.12028", "author" : [ { "dropping-particle" : "", "family" : "Loconto", "given" : "Allison", "non-dropping-particle" : "", "parse-names" : false, "suffix" : "" }, { "dropping-particle" : "", "family" : "Fouilleux", "given" : "Eve", "non-dropping-particle" : "", "parse-names" : false, "suffix" : "" } ], "container-title" : "Regulation and Governance", "id" : "ITEM-1", "issue" : "2", "issued" : { "date-parts" : [ [ "2014", "6" ] ] }, "page" : "166-185", "title" : "Politics of private regulation: ISEAL and the shaping of transnational sustainability governance", "type" : "article-journal", "volume" : "8" }, "uris" : [ "http://www.mendeley.com/documents/?uuid=ebed0afa-0ede-4948-ad34-66b7840c1901" ] } ], "mendeley" : { "formattedCitation" : "(Loconto &amp; Fouilleux, 2014)", "plainTextFormattedCitation" : "(Loconto &amp; Fouilleux, 2014)", "previouslyFormattedCitation" : "(Loconto &amp; Fouilleux, 2014)" }, "properties" : {  }, "schema" : "https://github.com/citation-style-language/schema/raw/master/csl-citation.json" }</w:instrText>
      </w:r>
      <w:r w:rsidRPr="00F02A52">
        <w:rPr>
          <w:lang w:val="en-US"/>
        </w:rPr>
        <w:fldChar w:fldCharType="separate"/>
      </w:r>
      <w:r w:rsidRPr="00F02A52">
        <w:rPr>
          <w:lang w:val="en-US"/>
        </w:rPr>
        <w:t>(Loconto &amp; Fouilleux, 2014)</w:t>
      </w:r>
      <w:r w:rsidRPr="00F02A52">
        <w:rPr>
          <w:lang w:val="en-US"/>
        </w:rPr>
        <w:fldChar w:fldCharType="end"/>
      </w:r>
      <w:r w:rsidRPr="00F02A52">
        <w:rPr>
          <w:lang w:val="en-US"/>
        </w:rPr>
        <w:t xml:space="preserve">. Up to now, the protection of nature’s contributions to people has not been routinely and explicitly addressed. Wider promotion of sustainable production standards, improving the ability of standards to address ecosystem services, and conducting better impact research are all options to be pursued for improving the outreach and effectiveness of this instrument. This might motivate private firms to take proactive measures ahead of legislation, while later regulatory decisions will possibly be aligned to the already developed practice </w:t>
      </w:r>
      <w:r w:rsidRPr="00F02A52">
        <w:rPr>
          <w:lang w:val="en-US"/>
        </w:rPr>
        <w:fldChar w:fldCharType="begin" w:fldLock="1"/>
      </w:r>
      <w:r>
        <w:rPr>
          <w:lang w:val="en-US"/>
        </w:rPr>
        <w:instrText>ADDIN CSL_CITATION { "citationItems" : [ { "id" : "ITEM-1", "itemData" : { "author" : [ { "dropping-particle" : "", "family" : "Lyon", "given" : "Thomas P", "non-dropping-particle" : "", "parse-names" : false, "suffix" : "" }, { "dropping-particle" : "", "family" : "Maxwell", "given" : "John W", "non-dropping-particle" : "", "parse-names" : false, "suffix" : "" } ], "container-title" : "Environmental Economics: Past, present and future", "editor" : [ { "dropping-particle" : "", "family" : "Franzini", "given" : "M.", "non-dropping-particle" : "", "parse-names" : false, "suffix" : "" }, { "dropping-particle" : "", "family" : "Nicita", "given" : "A.", "non-dropping-particle" : "", "parse-names" : false, "suffix" : "" } ], "id" : "ITEM-1", "issued" : { "date-parts" : [ [ "2002" ] ] }, "publisher" : "Ashgate Pubishing Ltd.", "publisher-place" : "Brookfield", "title" : "'Voluntary' Approaches to Environmental Regulation: A Survey", "type" : "report" }, "uris" : [ "http://www.mendeley.com/documents/?uuid=a884509a-55af-3493-b7cf-886f40cae4eb" ] } ], "mendeley" : { "formattedCitation" : "(Lyon &amp; Maxwell, 2002)", "plainTextFormattedCitation" : "(Lyon &amp; Maxwell, 2002)", "previouslyFormattedCitation" : "(Lyon &amp; Maxwell, 2002)" }, "properties" : {  }, "schema" : "https://github.com/citation-style-language/schema/raw/master/csl-citation.json" }</w:instrText>
      </w:r>
      <w:r w:rsidRPr="00F02A52">
        <w:rPr>
          <w:lang w:val="en-US"/>
        </w:rPr>
        <w:fldChar w:fldCharType="separate"/>
      </w:r>
      <w:r w:rsidRPr="00F02A52">
        <w:rPr>
          <w:lang w:val="en-US"/>
        </w:rPr>
        <w:t>(Lyon &amp; Maxwell, 2002)</w:t>
      </w:r>
      <w:r w:rsidRPr="00F02A52">
        <w:rPr>
          <w:lang w:val="en-US"/>
        </w:rPr>
        <w:fldChar w:fldCharType="end"/>
      </w:r>
      <w:r w:rsidRPr="00F02A52">
        <w:rPr>
          <w:lang w:val="en-US"/>
        </w:rPr>
        <w:t>.</w:t>
      </w:r>
    </w:p>
    <w:p w14:paraId="21E2A983" w14:textId="77777777" w:rsidR="00E97DE0" w:rsidRPr="00F02A52" w:rsidRDefault="00E97DE0" w:rsidP="00E97DE0">
      <w:pPr>
        <w:rPr>
          <w:u w:val="single"/>
          <w:lang w:val="en-US"/>
        </w:rPr>
      </w:pPr>
      <w:r w:rsidRPr="00F02A52">
        <w:rPr>
          <w:u w:val="single"/>
          <w:lang w:val="en-US"/>
        </w:rPr>
        <w:t>Social and environmental reporting</w:t>
      </w:r>
    </w:p>
    <w:p w14:paraId="0F8DD8DE" w14:textId="76546D33" w:rsidR="00E97DE0" w:rsidRPr="00F02A52" w:rsidRDefault="00E97DE0" w:rsidP="00E97DE0">
      <w:pPr>
        <w:rPr>
          <w:lang w:val="en-US"/>
        </w:rPr>
      </w:pPr>
      <w:r w:rsidRPr="00F02A52">
        <w:rPr>
          <w:lang w:val="en-US"/>
        </w:rPr>
        <w:t xml:space="preserve">Social and environmental reporting is defined as all forms of non-financial reporting by business to external stakeholders that focus on environmental, social and governance issues. Such reporting is intended to measure consequences of economic activity not covered by traditional accounting systems </w:t>
      </w:r>
      <w:r w:rsidRPr="00F02A52">
        <w:rPr>
          <w:lang w:val="en-US"/>
        </w:rPr>
        <w:fldChar w:fldCharType="begin" w:fldLock="1"/>
      </w:r>
      <w:r>
        <w:rPr>
          <w:lang w:val="en-US"/>
        </w:rPr>
        <w:instrText>ADDIN CSL_CITATION { "citationItems" : [ { "id" : "ITEM-1", "itemData" : { "DOI" : "10.1016/j.aos.2009.04.006", "abstract" : "The emergence of sustainable development as the complex notion through which social and environmental issues must be addressed \u2013 whether at policy, personal or organisational levels \u2013 has had a growing influence in the accounting literature. In addition to explorations of what sustainability may mean for accounting and finance, we have experienced a growth in both critiques of sustainability reporting (sic) and in experiments and speculations on how accounting for sustainability might advance. This growth \u2013 as with social and environmental accounting before it \u2013 has very properly attracted critique. One convergent theme in that critique has been a challenge that much of the realist and procedural baggage associated with conventional accounting is no longer apposite when seeking to account for sustainability. What may be required, is a more nuanced understanding of what \u2018sustainability' actually is and how, if at all, it can have any empirical meaning at the level of the organisation. This essay seeks to initiate an auto-critique of accounting for sustainability via an examination of meanings and contradictions in sustainable development which, in turn, leads towards a suggestion for the development of multiple and conditional narratives that whilst no longer realist or totalising, explicitly challenge the hegemonic claims of business movements in the arena of sustainability and sustainable development.", "author" : [ { "dropping-particle" : "", "family" : "Gray", "given" : "Rob", "non-dropping-particle" : "", "parse-names" : false, "suffix" : "" } ], "container-title" : "Accounting, Organizations and Society", "id" : "ITEM-1", "issue" : "1", "issued" : { "date-parts" : [ [ "2010", "1" ] ] }, "page" : "47-62", "title" : "Is accounting for sustainability actually accounting for sustainability\u2026and how would we know? An exploration of narratives of organisations and the planet", "type" : "article-journal", "volume" : "35" }, "uris" : [ "http://www.mendeley.com/documents/?uuid=9ba62a95-4c49-46a7-8446-14c3dc4a1859" ] } ], "mendeley" : { "formattedCitation" : "(R. Gray, 2010)", "plainTextFormattedCitation" : "(R. Gray, 2010)", "previouslyFormattedCitation" : "(R. Gray, 2010)" }, "properties" : {  }, "schema" : "https://github.com/citation-style-language/schema/raw/master/csl-citation.json" }</w:instrText>
      </w:r>
      <w:r w:rsidRPr="00F02A52">
        <w:rPr>
          <w:lang w:val="en-US"/>
        </w:rPr>
        <w:fldChar w:fldCharType="separate"/>
      </w:r>
      <w:r w:rsidRPr="00F02A52">
        <w:rPr>
          <w:lang w:val="en-US"/>
        </w:rPr>
        <w:t>(Gray, 2010)</w:t>
      </w:r>
      <w:r w:rsidRPr="00F02A52">
        <w:rPr>
          <w:lang w:val="en-US"/>
        </w:rPr>
        <w:fldChar w:fldCharType="end"/>
      </w:r>
      <w:r w:rsidRPr="00F02A52">
        <w:rPr>
          <w:lang w:val="en-US"/>
        </w:rPr>
        <w:t xml:space="preserve"> and has grown and developed over the past decades </w:t>
      </w:r>
      <w:r w:rsidRPr="00F02A52">
        <w:rPr>
          <w:lang w:val="en-US"/>
        </w:rPr>
        <w:fldChar w:fldCharType="begin" w:fldLock="1"/>
      </w:r>
      <w:r>
        <w:rPr>
          <w:lang w:val="en-US"/>
        </w:rPr>
        <w:instrText>ADDIN CSL_CITATION { "citationItems" : [ { "id" : "ITEM-1", "itemData" : { "abstract" : "National governments and large companies are increasingly monitoring and reporting on sustainability issues. A debate is emerging on whether and how sustainability measurement can be more closely aligned at national and company level, but little analysis has been carried out on the coherence of these systems. Comparison of trends and challenges indicates that alignment would help companies identify their contribution to public goals and increase the credibility of reporting. Closer alignment would stimulate sharing of concepts and methods by governments and companies, and enable governments to improve monitoring of company impacts on sustainability. Governments can encourage further testing of the applicability of alignment and help to guide the development of company sustainability reporting. The Post-2015 Development Agenda provides a policy process where debate on alignment could help to reveal the potential contribution by companies to the new goals and targets. Main", "author" : [ { "dropping-particle" : "", "family" : "Esch", "given" : "Stefan", "non-dropping-particle" : "van der", "parse-names" : false, "suffix" : "" }, { "dropping-particle" : "", "family" : "Steurer", "given" : "Nora", "non-dropping-particle" : "", "parse-names" : false, "suffix" : "" } ], "container-title" : "PBL publication number 1437", "id" : "ITEM-1", "issue" : "September", "issued" : { "date-parts" : [ [ "2014" ] ] }, "publisher" : "PBL Netherlands Environmental Assessment Agency", "title" : "Comparing public and private sustainability monitoring and reporting", "type" : "report" }, "uris" : [ "http://www.mendeley.com/documents/?uuid=e06538a4-f80a-4b93-8ee5-5b5bbd4bec02" ] } ], "mendeley" : { "formattedCitation" : "(van der Esch &amp; Steurer, 2014)", "plainTextFormattedCitation" : "(van der Esch &amp; Steurer, 2014)", "previouslyFormattedCitation" : "(van der Esch &amp; Steurer, 2014)" }, "properties" : {  }, "schema" : "https://github.com/citation-style-language/schema/raw/master/csl-citation.json" }</w:instrText>
      </w:r>
      <w:r w:rsidRPr="00F02A52">
        <w:rPr>
          <w:lang w:val="en-US"/>
        </w:rPr>
        <w:fldChar w:fldCharType="separate"/>
      </w:r>
      <w:r w:rsidRPr="00F02A52">
        <w:rPr>
          <w:lang w:val="en-US"/>
        </w:rPr>
        <w:t>(van der Esch &amp; Steurer, 2014)</w:t>
      </w:r>
      <w:r w:rsidRPr="00F02A52">
        <w:rPr>
          <w:lang w:val="en-US"/>
        </w:rPr>
        <w:fldChar w:fldCharType="end"/>
      </w:r>
      <w:r w:rsidRPr="00F02A52">
        <w:rPr>
          <w:lang w:val="en-US"/>
        </w:rPr>
        <w:t xml:space="preserve">. Although at present mainly focused on businesses, there is an emerging trend to extend it to other institutions such as NGOs and government agencies at different levels </w:t>
      </w:r>
      <w:r w:rsidRPr="00F02A52">
        <w:rPr>
          <w:lang w:val="en-US"/>
        </w:rPr>
        <w:fldChar w:fldCharType="begin" w:fldLock="1"/>
      </w:r>
      <w:r>
        <w:rPr>
          <w:lang w:val="en-US"/>
        </w:rPr>
        <w:instrText>ADDIN CSL_CITATION { "citationItems" : [ { "id" : "ITEM-1", "itemData" : { "ISBN" : "0951357081085", "author" : [ { "dropping-particle" : "", "family" : "Owen", "given" : "David", "non-dropping-particle" : "", "parse-names" : false, "suffix" : "" } ], "container-title" : "Accounting, Auditing &amp; Accountability Journal", "id" : "ITEM-1", "issue" : "2", "issued" : { "date-parts" : [ [ "2008" ] ] }, "page" : "240-267", "title" : "Chronicles of wasted time?", "type" : "article-journal", "volume" : "21" }, "uris" : [ "http://www.mendeley.com/documents/?uuid=a09d22a9-c615-410b-8e82-f82eeb1cdbe7" ] } ], "mendeley" : { "formattedCitation" : "(Owen, 2008)", "plainTextFormattedCitation" : "(Owen, 2008)", "previouslyFormattedCitation" : "(Owen, 2008)" }, "properties" : {  }, "schema" : "https://github.com/citation-style-language/schema/raw/master/csl-citation.json" }</w:instrText>
      </w:r>
      <w:r w:rsidRPr="00F02A52">
        <w:rPr>
          <w:lang w:val="en-US"/>
        </w:rPr>
        <w:fldChar w:fldCharType="separate"/>
      </w:r>
      <w:r w:rsidRPr="00F02A52">
        <w:rPr>
          <w:lang w:val="en-US"/>
        </w:rPr>
        <w:t>(Owen, 2008)</w:t>
      </w:r>
      <w:r w:rsidRPr="00F02A52">
        <w:rPr>
          <w:lang w:val="en-US"/>
        </w:rPr>
        <w:fldChar w:fldCharType="end"/>
      </w:r>
      <w:r w:rsidRPr="00F02A52">
        <w:rPr>
          <w:lang w:val="en-US"/>
        </w:rPr>
        <w:t xml:space="preserve">. Non-financial reporting is most often based on specific guidelines such as developed by the Global Reporting Initiative (GRI), the Sustainability Accounting Standards Board (SASB) or the Natural Capital Coalition </w:t>
      </w:r>
      <w:r w:rsidRPr="00F02A52">
        <w:rPr>
          <w:lang w:val="en-US"/>
        </w:rPr>
        <w:fldChar w:fldCharType="begin" w:fldLock="1"/>
      </w:r>
      <w:r>
        <w:rPr>
          <w:lang w:val="en-US"/>
        </w:rPr>
        <w:instrText>ADDIN CSL_CITATION { "citationItems" : [ { "id" : "ITEM-1", "itemData" : { "abstract" : "Draft (26. Juni 2015). 13pp.", "author" : [ { "dropping-particle" : "", "family" : "NCC", "given" : "", "non-dropping-particle" : "", "parse-names" : false, "suffix" : "" } ], "id" : "ITEM-1", "issued" : { "date-parts" : [ [ "2015" ] ] }, "number-of-pages" : "13", "publisher" : "Natural Capital Coalition", "title" : "Natural Capital Protocol \u2013 Principles and Framework", "type" : "report" }, "uris" : [ "http://www.mendeley.com/documents/?uuid=c4b9720c-6435-4788-84e9-32662795e058" ] } ], "mendeley" : { "formattedCitation" : "(NCC, 2015)", "plainTextFormattedCitation" : "(NCC, 2015)", "previouslyFormattedCitation" : "(NCC, 2015)" }, "properties" : {  }, "schema" : "https://github.com/citation-style-language/schema/raw/master/csl-citation.json" }</w:instrText>
      </w:r>
      <w:r w:rsidRPr="00F02A52">
        <w:rPr>
          <w:lang w:val="en-US"/>
        </w:rPr>
        <w:fldChar w:fldCharType="separate"/>
      </w:r>
      <w:r w:rsidRPr="00F02A52">
        <w:rPr>
          <w:lang w:val="en-US"/>
        </w:rPr>
        <w:t>(NCC, 2015)</w:t>
      </w:r>
      <w:r w:rsidRPr="00F02A52">
        <w:rPr>
          <w:lang w:val="en-US"/>
        </w:rPr>
        <w:fldChar w:fldCharType="end"/>
      </w:r>
      <w:r w:rsidRPr="00F02A52">
        <w:rPr>
          <w:lang w:val="en-US"/>
        </w:rPr>
        <w:t xml:space="preserve">. Those in turn may have a base in, or link to, more general, global principles. </w:t>
      </w:r>
    </w:p>
    <w:p w14:paraId="4FC571B2" w14:textId="57BE9FEC" w:rsidR="00E97DE0" w:rsidRPr="00F02A52" w:rsidRDefault="00E97DE0" w:rsidP="00E97DE0">
      <w:pPr>
        <w:rPr>
          <w:lang w:val="en-US"/>
        </w:rPr>
      </w:pPr>
      <w:r w:rsidRPr="00F02A52">
        <w:rPr>
          <w:lang w:val="en-US"/>
        </w:rPr>
        <w:t xml:space="preserve">There are different internal and external drivers that may incentivize companies to engage in sustainability reporting (see </w:t>
      </w:r>
      <w:r w:rsidR="00E14291">
        <w:rPr>
          <w:b/>
          <w:lang w:val="en-US"/>
        </w:rPr>
        <w:t>Figure 6.17</w:t>
      </w:r>
      <w:r w:rsidRPr="00F02A52">
        <w:rPr>
          <w:lang w:val="en-US"/>
        </w:rPr>
        <w:t xml:space="preserve">). On top of that there are semi-mandatory rules, such as intending as a company to comply with certain principles or guidelines that require reporting, and in many countries legal obligations. In Europe and Central Asia, governments have created policies to stimulate or to mandate sustainability reporting by companies in their jurisdictions </w:t>
      </w:r>
      <w:r w:rsidRPr="00F02A52">
        <w:rPr>
          <w:lang w:val="en-US"/>
        </w:rPr>
        <w:fldChar w:fldCharType="begin" w:fldLock="1"/>
      </w:r>
      <w:r>
        <w:rPr>
          <w:lang w:val="en-US"/>
        </w:rPr>
        <w:instrText>ADDIN CSL_CITATION { "citationItems" : [ { "id" : "ITEM-1", "itemData" : { "abstract" : "National governments and large companies are increasingly monitoring and reporting on sustainability issues. A debate is emerging on whether and how sustainability measurement can be more closely aligned at national and company level, but little analysis has been carried out on the coherence of these systems. Comparison of trends and challenges indicates that alignment would help companies identify their contribution to public goals and increase the credibility of reporting. Closer alignment would stimulate sharing of concepts and methods by governments and companies, and enable governments to improve monitoring of company impacts on sustainability. Governments can encourage further testing of the applicability of alignment and help to guide the development of company sustainability reporting. The Post-2015 Development Agenda provides a policy process where debate on alignment could help to reveal the potential contribution by companies to the new goals and targets. Main", "author" : [ { "dropping-particle" : "", "family" : "Esch", "given" : "Stefan", "non-dropping-particle" : "van der", "parse-names" : false, "suffix" : "" }, { "dropping-particle" : "", "family" : "Steurer", "given" : "Nora", "non-dropping-particle" : "", "parse-names" : false, "suffix" : "" } ], "container-title" : "PBL publication number 1437", "id" : "ITEM-1", "issue" : "September", "issued" : { "date-parts" : [ [ "2014" ] ] }, "publisher" : "PBL Netherlands Environmental Assessment Agency", "title" : "Comparing public and private sustainability monitoring and reporting", "type" : "report" }, "uris" : [ "http://www.mendeley.com/documents/?uuid=e06538a4-f80a-4b93-8ee5-5b5bbd4bec02" ] } ], "mendeley" : { "formattedCitation" : "(van der Esch &amp; Steurer, 2014)", "plainTextFormattedCitation" : "(van der Esch &amp; Steurer, 2014)", "previouslyFormattedCitation" : "(van der Esch &amp; Steurer, 2014)" }, "properties" : {  }, "schema" : "https://github.com/citation-style-language/schema/raw/master/csl-citation.json" }</w:instrText>
      </w:r>
      <w:r w:rsidRPr="00F02A52">
        <w:rPr>
          <w:lang w:val="en-US"/>
        </w:rPr>
        <w:fldChar w:fldCharType="separate"/>
      </w:r>
      <w:r w:rsidRPr="00F02A52">
        <w:rPr>
          <w:lang w:val="en-US"/>
        </w:rPr>
        <w:t>(van der Esch &amp; Steurer, 2014)</w:t>
      </w:r>
      <w:r w:rsidRPr="00F02A52">
        <w:rPr>
          <w:lang w:val="en-US"/>
        </w:rPr>
        <w:fldChar w:fldCharType="end"/>
      </w:r>
      <w:r w:rsidRPr="00F02A52">
        <w:rPr>
          <w:lang w:val="en-US"/>
        </w:rPr>
        <w:t xml:space="preserve">. </w:t>
      </w:r>
    </w:p>
    <w:p w14:paraId="090ABF32" w14:textId="5D415C5C" w:rsidR="008F77BB" w:rsidRPr="008F77BB" w:rsidRDefault="008F77BB" w:rsidP="008F77BB">
      <w:pPr>
        <w:rPr>
          <w:lang w:val="en-US"/>
        </w:rPr>
      </w:pPr>
      <w:r>
        <w:rPr>
          <w:lang w:eastAsia="en-GB"/>
        </w:rPr>
        <w:lastRenderedPageBreak/>
        <w:drawing>
          <wp:inline distT="0" distB="0" distL="0" distR="0" wp14:anchorId="2F81242B" wp14:editId="61007158">
            <wp:extent cx="5759450" cy="1770380"/>
            <wp:effectExtent l="0" t="0" r="0" b="127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3"/>
                    <a:stretch>
                      <a:fillRect/>
                    </a:stretch>
                  </pic:blipFill>
                  <pic:spPr>
                    <a:xfrm>
                      <a:off x="0" y="0"/>
                      <a:ext cx="5759450" cy="1770380"/>
                    </a:xfrm>
                    <a:prstGeom prst="rect">
                      <a:avLst/>
                    </a:prstGeom>
                  </pic:spPr>
                </pic:pic>
              </a:graphicData>
            </a:graphic>
          </wp:inline>
        </w:drawing>
      </w:r>
    </w:p>
    <w:p w14:paraId="4FD36392" w14:textId="20972082" w:rsidR="00E97DE0" w:rsidRPr="00F02A52" w:rsidRDefault="00E97DE0" w:rsidP="00E97DE0">
      <w:pPr>
        <w:rPr>
          <w:lang w:val="en-US"/>
        </w:rPr>
      </w:pPr>
      <w:r w:rsidRPr="00F02A52">
        <w:rPr>
          <w:lang w:val="en-US"/>
        </w:rPr>
        <w:t>Characteristically, policies that stimulate non-financial reporting by companies are indirect. They use transparency as a tool that aims to set other changes in motion. This indirectness makes it complex to find evidence of the effectiveness and efficiency of environmental reporting policies, as additionality is hard to proof. At the user end, the data collected through non-financial reporting can be used for management,</w:t>
      </w:r>
      <w:r w:rsidRPr="00F02A52">
        <w:rPr>
          <w:color w:val="0000FF"/>
          <w:lang w:val="en-US"/>
        </w:rPr>
        <w:t xml:space="preserve"> </w:t>
      </w:r>
      <w:r w:rsidRPr="00F02A52">
        <w:rPr>
          <w:lang w:val="en-US"/>
        </w:rPr>
        <w:t>engagement and dialogue within the company, as well as by external stakeholders (</w:t>
      </w:r>
      <w:r w:rsidR="00E14291">
        <w:rPr>
          <w:b/>
          <w:lang w:val="en-US"/>
        </w:rPr>
        <w:t>Figure 6.17</w:t>
      </w:r>
      <w:r w:rsidRPr="00F02A52">
        <w:rPr>
          <w:lang w:val="en-US"/>
        </w:rPr>
        <w:t xml:space="preserve">). Rating agencies use this information increasingly to guide and support investors, with large investors by now routinely incorporating this information in their decision-making framework. </w:t>
      </w:r>
    </w:p>
    <w:p w14:paraId="7B9FBFA9" w14:textId="77777777" w:rsidR="00E97DE0" w:rsidRPr="00F02A52" w:rsidRDefault="00E97DE0" w:rsidP="00E97DE0">
      <w:pPr>
        <w:rPr>
          <w:lang w:val="en-US"/>
        </w:rPr>
      </w:pPr>
    </w:p>
    <w:p w14:paraId="3A88BE9D" w14:textId="77777777" w:rsidR="00E97DE0" w:rsidRPr="00F02A52" w:rsidRDefault="00E97DE0" w:rsidP="00C12D55">
      <w:pPr>
        <w:pStyle w:val="Heading4"/>
      </w:pPr>
      <w:bookmarkStart w:id="1904" w:name="_Toc519504863"/>
      <w:r w:rsidRPr="00F02A52">
        <w:t>Rights-based instruments and customary norms</w:t>
      </w:r>
      <w:bookmarkEnd w:id="1904"/>
    </w:p>
    <w:p w14:paraId="2B056F91" w14:textId="0023DA82" w:rsidR="00E97DE0" w:rsidRPr="00F02A52" w:rsidRDefault="00E97DE0" w:rsidP="00E97DE0">
      <w:pPr>
        <w:rPr>
          <w:lang w:val="en-US"/>
        </w:rPr>
      </w:pPr>
      <w:r w:rsidRPr="00F02A52">
        <w:rPr>
          <w:lang w:val="en-US"/>
        </w:rPr>
        <w:t xml:space="preserve">The current state of mainstreaming through rights-based instruments and customary norms has a huge potential for improvement. Despite the fact that rights-based approaches are at the very centre of the recently adopted Sustainable Development Goals, which aim at integrating human rights into all three dimensions of sustainable development </w:t>
      </w:r>
      <w:r w:rsidRPr="00F02A52">
        <w:rPr>
          <w:lang w:val="en-US"/>
        </w:rPr>
        <w:fldChar w:fldCharType="begin" w:fldLock="1"/>
      </w:r>
      <w:r>
        <w:rPr>
          <w:lang w:val="en-US"/>
        </w:rPr>
        <w:instrText>ADDIN CSL_CITATION { "citationItems" : [ { "id" : "ITEM-1", "itemData" : { "author" : [ { "dropping-particle" : "", "family" : "United Nations", "given" : "", "non-dropping-particle" : "", "parse-names" : false, "suffix" : "" } ], "id" : "ITEM-1", "issued" : { "date-parts" : [ [ "2015" ] ] }, "publisher" : "United Nations", "title" : "Transforming our world: the 2030 Agenda for Sustainable Development. Resolution adopted by the General Assembly on 25 September 2015", "type" : "report", "volume" : "A/RES/70/1" }, "uris" : [ "http://www.mendeley.com/documents/?uuid=138983c5-a40f-4d76-8965-2728ebeb6958" ] } ], "mendeley" : { "formattedCitation" : "(United Nations, 2015)", "plainTextFormattedCitation" : "(United Nations, 2015)", "previouslyFormattedCitation" : "(United Nations, 2015)" }, "properties" : {  }, "schema" : "https://github.com/citation-style-language/schema/raw/master/csl-citation.json" }</w:instrText>
      </w:r>
      <w:r w:rsidRPr="00F02A52">
        <w:rPr>
          <w:lang w:val="en-US"/>
        </w:rPr>
        <w:fldChar w:fldCharType="separate"/>
      </w:r>
      <w:r w:rsidRPr="00F02A52">
        <w:rPr>
          <w:lang w:val="en-US"/>
        </w:rPr>
        <w:t>(United Nations, 2015)</w:t>
      </w:r>
      <w:r w:rsidRPr="00F02A52">
        <w:rPr>
          <w:lang w:val="en-US"/>
        </w:rPr>
        <w:fldChar w:fldCharType="end"/>
      </w:r>
      <w:r w:rsidRPr="00F02A52">
        <w:rPr>
          <w:lang w:val="en-US"/>
        </w:rPr>
        <w:t>, our assessment shows that these types of instruments are rarely implemented and there are huge knowledge gaps in several sectors (</w:t>
      </w:r>
      <w:r w:rsidR="005A3E13">
        <w:rPr>
          <w:b/>
          <w:lang w:val="en-US"/>
        </w:rPr>
        <w:t>Table 6.11</w:t>
      </w:r>
      <w:r w:rsidRPr="00F02A52">
        <w:rPr>
          <w:lang w:val="en-US"/>
        </w:rPr>
        <w:t xml:space="preserve">). However, following the 2030-Agenda, we assume that the rights-based approach will be emphasized as an option to contribute to mainstreaming biodiversity and nature´s contributions to people. To implement the </w:t>
      </w:r>
      <w:r>
        <w:rPr>
          <w:lang w:val="en-US"/>
        </w:rPr>
        <w:t>Sustainable Development Goals</w:t>
      </w:r>
      <w:r w:rsidRPr="00F02A52">
        <w:rPr>
          <w:lang w:val="en-US"/>
        </w:rPr>
        <w:t xml:space="preserve"> agenda including the rights-based approach there is a need to develop more explicit guidelines for public and private decision</w:t>
      </w:r>
      <w:r>
        <w:rPr>
          <w:lang w:val="en-US"/>
        </w:rPr>
        <w:t>-</w:t>
      </w:r>
      <w:r w:rsidRPr="00F02A52">
        <w:rPr>
          <w:lang w:val="en-US"/>
        </w:rPr>
        <w:t xml:space="preserve">makers on how to contribute to e.g. the financing of development, an equitable trading system and a renewed and strengthened global partnership </w:t>
      </w:r>
      <w:r w:rsidRPr="00F02A52">
        <w:rPr>
          <w:lang w:val="en-US"/>
        </w:rPr>
        <w:fldChar w:fldCharType="begin" w:fldLock="1"/>
      </w:r>
      <w:r>
        <w:rPr>
          <w:lang w:val="en-US"/>
        </w:rPr>
        <w:instrText>ADDIN CSL_CITATION { "citationItems" : [ { "id" : "ITEM-1", "itemData" : { "abstract" : "\u2022 Follow-up and review processes should include all stakeholders responsible for realising sustainable development outcomes and incorporate existing global, regional and national mechanisms. \u2022 Ensuring the relevance and applicability of a universal agenda to all countries will require differentiated application of sustainable development targets. To this effect, this paper proposes four sets of targets for differentiated application. \u2022 To be seen as a success, the universal sustainable development goals will require near universal endorsement and should articulate a vision for sustainable development that applies to all people, addresses global public goods and outlines where collective action is needed to achieve national level sustainable development outcomes. Shaping policy for development odi.org Acknowledgements The authors are grateful to Craig Fagan, Elizabeth Stuart, Jessica Espey and Claire Melamed for their inputs and comments on the report.", "author" : [ { "dropping-particle" : "", "family" : "Kindornay", "given" : "Shannon", "non-dropping-particle" : "", "parse-names" : false, "suffix" : "" }, { "dropping-particle" : "", "family" : "Twigg", "given" : "Sarah", "non-dropping-particle" : "", "parse-names" : false, "suffix" : "" } ], "id" : "ITEM-1", "issued" : { "date-parts" : [ [ "2015" ] ] }, "publisher" : "Overseas Development Institute", "publisher-place" : "London", "title" : "Establishing a workable follow-up and review process for the Sustainable Development Goals", "type" : "report" }, "uris" : [ "http://www.mendeley.com/documents/?uuid=6c3138f2-a624-4be5-ac9e-203ea7a681c5" ] } ], "mendeley" : { "formattedCitation" : "(Kindornay &amp; Twigg, 2015)", "plainTextFormattedCitation" : "(Kindornay &amp; Twigg, 2015)", "previouslyFormattedCitation" : "(Kindornay &amp; Twigg, 2015)" }, "properties" : {  }, "schema" : "https://github.com/citation-style-language/schema/raw/master/csl-citation.json" }</w:instrText>
      </w:r>
      <w:r w:rsidRPr="00F02A52">
        <w:rPr>
          <w:lang w:val="en-US"/>
        </w:rPr>
        <w:fldChar w:fldCharType="separate"/>
      </w:r>
      <w:r w:rsidRPr="00F02A52">
        <w:rPr>
          <w:lang w:val="en-US"/>
        </w:rPr>
        <w:t>(Kindornay &amp; Twigg, 2015)</w:t>
      </w:r>
      <w:r w:rsidRPr="00F02A52">
        <w:rPr>
          <w:lang w:val="en-US"/>
        </w:rPr>
        <w:fldChar w:fldCharType="end"/>
      </w:r>
      <w:r w:rsidRPr="00F02A52">
        <w:rPr>
          <w:lang w:val="en-US"/>
        </w:rPr>
        <w:t xml:space="preserve">. </w:t>
      </w:r>
    </w:p>
    <w:p w14:paraId="0A95E20C" w14:textId="078FA2F8" w:rsidR="00E97DE0" w:rsidRPr="00F02A52" w:rsidRDefault="00E97DE0" w:rsidP="00E97DE0">
      <w:pPr>
        <w:rPr>
          <w:lang w:val="en-US"/>
        </w:rPr>
      </w:pPr>
      <w:r w:rsidRPr="00F02A52">
        <w:rPr>
          <w:lang w:val="en-US"/>
        </w:rPr>
        <w:t xml:space="preserve">The rights-based approach also offers opportunities to identify problems and prospects related to, for example, the implementation of conservation policies in line with the Aichi Biodiversity Targets and the </w:t>
      </w:r>
      <w:r>
        <w:rPr>
          <w:lang w:val="en-US"/>
        </w:rPr>
        <w:t>Sustainable Development Goal</w:t>
      </w:r>
      <w:r w:rsidRPr="00F02A52">
        <w:rPr>
          <w:lang w:val="en-US"/>
        </w:rPr>
        <w:t>s. The conservation of biodiversity has, on the one hand, contributed to the recognition of both procedural rights by safeguarding the right to participate in decision-making, and substantive rights by supporting sustainable natural resources and human well</w:t>
      </w:r>
      <w:r w:rsidR="005F5A69">
        <w:rPr>
          <w:lang w:val="en-US"/>
        </w:rPr>
        <w:t>-</w:t>
      </w:r>
      <w:r w:rsidRPr="00F02A52">
        <w:rPr>
          <w:lang w:val="en-US"/>
        </w:rPr>
        <w:t xml:space="preserve">being </w:t>
      </w:r>
      <w:r w:rsidRPr="00F02A52">
        <w:rPr>
          <w:lang w:val="en-US"/>
        </w:rPr>
        <w:fldChar w:fldCharType="begin" w:fldLock="1"/>
      </w:r>
      <w:r>
        <w:rPr>
          <w:lang w:val="en-US"/>
        </w:rPr>
        <w:instrText>ADDIN CSL_CITATION { "citationItems" : [ { "id" : "ITEM-1", "itemData" : { "ISBN" : "1-84369-444-1", "author" : [ { "dropping-particle" : "", "family" : "Borrini-Feyerabend", "given" : "Grazia", "non-dropping-particle" : "", "parse-names" : false, "suffix" : "" }, { "dropping-particle" : "", "family" : "Pimbert", "given" : "Michael", "non-dropping-particle" : "", "parse-names" : false, "suffix" : "" }, { "dropping-particle" : "", "family" : "Farvar", "given" : "M Taghi", "non-dropping-particle" : "", "parse-names" : false, "suffix" : "" }, { "dropping-particle" : "", "family" : "Kothari", "given" : "Ashish", "non-dropping-particle" : "", "parse-names" : false, "suffix" : "" }, { "dropping-particle" : "", "family" : "Renard", "given" : "Yves", "non-dropping-particle" : "", "parse-names" : false, "suffix" : "" } ], "id" : "ITEM-1", "issued" : { "date-parts" : [ [ "2004" ] ] }, "note" : "NULL", "publisher" : "IIED &amp; IUCN/CEESP/CMWG", "publisher-place" : "Cenesta, Tehran", "title" : "Sharing power: learning by doing in co-management of natural resources throughout the world", "type" : "book" }, "uris" : [ "http://www.mendeley.com/documents/?uuid=ca15beaa-f9a1-418a-b2c9-8a697dd7c5f6" ] } ], "mendeley" : { "formattedCitation" : "(Borrini-Feyerabend, Pimbert, Farvar, Kothari, &amp; Renard, 2004)", "plainTextFormattedCitation" : "(Borrini-Feyerabend, Pimbert, Farvar, Kothari, &amp; Renard, 2004)", "previouslyFormattedCitation" : "(Borrini-Feyerabend, Pimbert, Farvar, Kothari, &amp; Renard, 2004)" }, "properties" : {  }, "schema" : "https://github.com/citation-style-language/schema/raw/master/csl-citation.json" }</w:instrText>
      </w:r>
      <w:r w:rsidRPr="00F02A52">
        <w:rPr>
          <w:lang w:val="en-US"/>
        </w:rPr>
        <w:fldChar w:fldCharType="separate"/>
      </w:r>
      <w:r w:rsidRPr="00F02A52">
        <w:rPr>
          <w:lang w:val="en-US"/>
        </w:rPr>
        <w:t>(Borrini-Feyerabend</w:t>
      </w:r>
      <w:r w:rsidR="009D3FB8">
        <w:rPr>
          <w:i/>
          <w:lang w:val="en-US"/>
        </w:rPr>
        <w:t xml:space="preserve"> et al.</w:t>
      </w:r>
      <w:r w:rsidRPr="00F02A52">
        <w:rPr>
          <w:lang w:val="en-US"/>
        </w:rPr>
        <w:t>, 2004</w:t>
      </w:r>
      <w:r w:rsidR="009D3FB8">
        <w:rPr>
          <w:lang w:val="en-US"/>
        </w:rPr>
        <w:t>b</w:t>
      </w:r>
      <w:r w:rsidRPr="00F02A52">
        <w:rPr>
          <w:lang w:val="en-US"/>
        </w:rPr>
        <w:t>)</w:t>
      </w:r>
      <w:r w:rsidRPr="00F02A52">
        <w:rPr>
          <w:lang w:val="en-US"/>
        </w:rPr>
        <w:fldChar w:fldCharType="end"/>
      </w:r>
      <w:r w:rsidRPr="00F02A52">
        <w:rPr>
          <w:lang w:val="en-US"/>
        </w:rPr>
        <w:t xml:space="preserve">. Conservation measures have, on the other hand, undermined or violated human rights, through human translocations, abolishment of traditional practices, centralization of governance and management or the prioritization of one industry (e.g., wildlife tourism) over traditional industries (e.g. live-stock herding) </w:t>
      </w:r>
      <w:r w:rsidRPr="00F02A52">
        <w:rPr>
          <w:lang w:val="en-US"/>
        </w:rPr>
        <w:fldChar w:fldCharType="begin" w:fldLock="1"/>
      </w:r>
      <w:r>
        <w:rPr>
          <w:lang w:val="en-US"/>
        </w:rPr>
        <w:instrText>ADDIN CSL_CITATION { "citationItems" : [ { "id" : "ITEM-1", "itemData" : { "ISBN" : "978-0262012614", "abstract" : "Since 1900, more than 108,000 officially protected conservation areas have been established worldwide, largely at the urging of five international conservation organizations. About half of these areas were occupied or regularly used by indigenous peoples. Millions who had been living sustainably on their land for generations were displaced in the interests of conservation. In Conservation Refugees, Mark Dowie tells this story. This is a \u201cgood guy vs. good guy\u201d story, Dowie writes; the indigenous peoples\u2019 movement and conservation organizations have a vital common goal--to protect biological diversity--and could work effectively and powerfully together to protect the planet and preserve biological diversity. Yet for more than a hundred years, these two forces have been at odds. The result: thousands of unmanageable protected areas and native peoples reduced to poaching and trespassing on their ancestral lands or \u201cassimilated\u201d but permanently indentured on the lowest rungs of the money economy. Dowie begins with the story of Yosemite National Park, which by the turn of the twentieth century established a template for bitter encounters between native peoples and conservation. He then describes the experiences of other groups, ranging from the Ogiek and Maasai of eastern Africa and the Pygmies of Central Africa to the Karen of Thailand and the Adevasis of India. He also discusses such issues as differing definitions of \u201cnature\u201d and \u201cwilderness,\u201d the influence of the \u201cBINGOs\u201d (Big International NGOs, including the Worldwide Fund for Nature, Conservation International, and The Nature Conservancy), the need for Western scientists to respect and honor traditional lifeways, and the need for native peoples to blend their traditional knowledge with the knowledge of modern ecology. When conservationists and native peoples acknowledge the interdependence of biodiversity conservation and cultural survival, Dowie writes, they can together create a new and much more effective paradigm for conservation.", "author" : [ { "dropping-particle" : "", "family" : "Dowie", "given" : "Mark", "non-dropping-particle" : "", "parse-names" : false, "suffix" : "" } ], "id" : "ITEM-1", "issued" : { "date-parts" : [ [ "2009" ] ] }, "number-of-pages" : "269", "publisher" : "MIT Press", "publisher-place" : "Cambridge", "title" : "Conservation Refugees: the Hundred-Year Conflict Between Global Conservation and Native Peoples", "type" : "book" }, "uris" : [ "http://www.mendeley.com/documents/?uuid=135a2d6f-63fd-4eba-ac0f-c31f8245ec9d" ] } ], "mendeley" : { "formattedCitation" : "(Dowie, 2009)", "plainTextFormattedCitation" : "(Dowie, 2009)", "previouslyFormattedCitation" : "(Dowie, 2009)" }, "properties" : {  }, "schema" : "https://github.com/citation-style-language/schema/raw/master/csl-citation.json" }</w:instrText>
      </w:r>
      <w:r w:rsidRPr="00F02A52">
        <w:rPr>
          <w:lang w:val="en-US"/>
        </w:rPr>
        <w:fldChar w:fldCharType="separate"/>
      </w:r>
      <w:r w:rsidRPr="00F02A52">
        <w:rPr>
          <w:lang w:val="en-US"/>
        </w:rPr>
        <w:t>(Dowie, 2009)</w:t>
      </w:r>
      <w:r w:rsidRPr="00F02A52">
        <w:rPr>
          <w:lang w:val="en-US"/>
        </w:rPr>
        <w:fldChar w:fldCharType="end"/>
      </w:r>
      <w:r w:rsidRPr="00F02A52">
        <w:rPr>
          <w:lang w:val="en-US"/>
        </w:rPr>
        <w:t xml:space="preserve">. </w:t>
      </w:r>
    </w:p>
    <w:p w14:paraId="330DAE11" w14:textId="2447BC72" w:rsidR="00E97DE0" w:rsidRPr="00F02A52" w:rsidRDefault="00E97DE0" w:rsidP="00E97DE0">
      <w:pPr>
        <w:rPr>
          <w:lang w:val="en-US"/>
        </w:rPr>
      </w:pPr>
      <w:r w:rsidRPr="00F02A52">
        <w:rPr>
          <w:lang w:val="en-US"/>
        </w:rPr>
        <w:t xml:space="preserve">The application of the rights-based approach implies a need (i) to transform systemic and structural imbalances in power and (ii) to ensure participation in the governance and management of biodiversity and </w:t>
      </w:r>
      <w:r>
        <w:rPr>
          <w:lang w:val="en-US"/>
        </w:rPr>
        <w:t>nature’s contributions to people</w:t>
      </w:r>
      <w:r w:rsidRPr="00F02A52">
        <w:rPr>
          <w:lang w:val="en-US"/>
        </w:rPr>
        <w:t xml:space="preserve">, thereby generating an opportunity to avoid such problems related to conservation polices. However, there is also a need to further develop and implement policy instruments such as “free, prior, and informed consent” and the United Nations “protect, respect and remedy” framework </w:t>
      </w:r>
      <w:r w:rsidRPr="00F02A52">
        <w:rPr>
          <w:lang w:val="en-US"/>
        </w:rPr>
        <w:fldChar w:fldCharType="begin" w:fldLock="1"/>
      </w:r>
      <w:r>
        <w:rPr>
          <w:lang w:val="en-US"/>
        </w:rPr>
        <w:instrText>ADDIN CSL_CITATION { "citationItems" : [ { "id" : "ITEM-1", "itemData" : { "DOI" : "10.1016/j.exis.2014.08.005", "abstract" : "With three years of the Guiding Principles on Business and Human Rights and six years of the UN \u2018Protect, Respect and Remedy\u2019 Framework, it is high time to ask if and how these have influenced mining sector policy and practice, and whether corporate-related human rights abuses are becoming a thing of the past. While the framework and guiding principles do provide a much needed authoritative focal point and clarification on who is responsible for what in the business and human rights sphere, a systemic change is not yet evident. No doubt that there exists examples of good and improving practice, but the fact remains that too often, mining continues to cause harm to local women and men, and companies are not always willing or able to offer immediate and effective redress. It is clear that the mining sector, together with governments, has to do more to improve the human rights performance of the sector.", "author" : [ { "dropping-particle" : "", "family" : "Hill", "given" : "Christina", "non-dropping-particle" : "", "parse-names" : false, "suffix" : "" }, { "dropping-particle" : "", "family" : "Lillywhite", "given" : "Serena", "non-dropping-particle" : "", "parse-names" : false, "suffix" : "" } ], "container-title" : "The Extractive Industries and Society", "id" : "ITEM-1", "issue" : "1", "issued" : { "date-parts" : [ [ "2015" ] ] }, "page" : "4-6", "title" : "The United Nations \u2018Protect, Respect and Remedy\u2019 Framework: Six years on and what impact has it had?", "type" : "article-journal", "volume" : "2" }, "uris" : [ "http://www.mendeley.com/documents/?uuid=078b99fd-acfa-4b21-abc1-1f0107a1625a" ] }, { "id" : "ITEM-2", "itemData" : { "ISBN" : "978-979-1412-89-6", "abstract" : "The links between human rights and biodiversity and natural resource conservation are many and complex. The conservation community is being challenged to take stronger measures to respect human rights and is taking opportunities to further their realisation. Rights-based approaches (RBAs) to conservation are a promising way forward, but also raise a myriad of new challenges and questions, including what such approaches are, when and how they can be put into practice, and what their implications are for conservation.This volume gives an overview of key issues and questions in RBA. Rights and social justice related policies of major international organisations are reviewed. Case studies and position papers describe RBAs in a variety of contexts \u2013 protected areas, natural resource management, access and benefit-sharing regimes, and proposed reduced emissions from deforestation and forest degradation (REDD) mechanisms. No one blueprint for RBA emerges. However, there are common themes: supporting both procedural and substantive rights, linking rights and responsibilities, equalising power relations, providing capacity building for rights holders and duty bearers, and recognising and engaging with local leaders and local people. RBAs can support improved governance but are, in turn, shaped by the governance systems in which they operate, as well as by history, politics, socio-economics and culture. Experience and dialogue will add to a fuller understanding of the promises and challenges of RBAs to conservation. The aim of this volume is to contribute to that discussion.", "editor" : [ { "dropping-particle" : "", "family" : "Campese", "given" : "Jessica", "non-dropping-particle" : "", "parse-names" : false, "suffix" : "" }, { "dropping-particle" : "", "family" : "Sunderland", "given" : "Terry", "non-dropping-particle" : "", "parse-names" : false, "suffix" : "" }, { "dropping-particle" : "", "family" : "Greiber", "given" : "Thomas", "non-dropping-particle" : "", "parse-names" : false, "suffix" : "" }, { "dropping-particle" : "", "family" : "Oviedo", "given" : "Gonzalo", "non-dropping-particle" : "", "parse-names" : false, "suffix" : "" } ], "id" : "ITEM-2", "issued" : { "date-parts" : [ [ "2009" ] ] }, "number-of-pages" : "305", "publisher" : "CIFOR and IUCN", "publisher-place" : "Bogor, Indonesia", "title" : "Rights-based approaches: Exploring issues and opportunities for conservation", "type" : "book" }, "uris" : [ "http://www.mendeley.com/documents/?uuid=c1ea5611-f2a0-3b1d-8dcd-d5797602f7ff" ] } ], "mendeley" : { "formattedCitation" : "(Campese et al., 2009; Hill &amp; Lillywhite, 2015)", "plainTextFormattedCitation" : "(Campese et al., 2009; Hill &amp; Lillywhite, 2015)", "previouslyFormattedCitation" : "(Campese et al., 2009; Hill &amp; Lillywhite, 2015)" }, "properties" : {  }, "schema" : "https://github.com/citation-style-language/schema/raw/master/csl-citation.json" }</w:instrText>
      </w:r>
      <w:r w:rsidRPr="00F02A52">
        <w:rPr>
          <w:lang w:val="en-US"/>
        </w:rPr>
        <w:fldChar w:fldCharType="separate"/>
      </w:r>
      <w:r w:rsidRPr="00F02A52">
        <w:rPr>
          <w:lang w:val="en-US"/>
        </w:rPr>
        <w:t xml:space="preserve">(Campese </w:t>
      </w:r>
      <w:r w:rsidR="009E3418" w:rsidRPr="009E3418">
        <w:rPr>
          <w:i/>
          <w:lang w:val="en-US"/>
        </w:rPr>
        <w:t>et al.</w:t>
      </w:r>
      <w:r w:rsidRPr="00F02A52">
        <w:rPr>
          <w:lang w:val="en-US"/>
        </w:rPr>
        <w:t>, 2009; Hill &amp; Lillywhite, 2015)</w:t>
      </w:r>
      <w:r w:rsidRPr="00F02A52">
        <w:rPr>
          <w:lang w:val="en-US"/>
        </w:rPr>
        <w:fldChar w:fldCharType="end"/>
      </w:r>
      <w:r w:rsidRPr="00F02A52">
        <w:rPr>
          <w:lang w:val="en-US"/>
        </w:rPr>
        <w:t xml:space="preserve"> for States to avoid violating the rights of indigenous peoples </w:t>
      </w:r>
      <w:r w:rsidRPr="00F02A52">
        <w:rPr>
          <w:lang w:val="en-US"/>
        </w:rPr>
        <w:fldChar w:fldCharType="begin" w:fldLock="1"/>
      </w:r>
      <w:r>
        <w:rPr>
          <w:lang w:val="en-US"/>
        </w:rPr>
        <w:instrText>ADDIN CSL_CITATION { "citationItems" : [ { "id" : "ITEM-1", "itemData" : { "author" : [ { "dropping-particle" : "", "family" : "Adams", "given" : "William M", "non-dropping-particle" : "", "parse-names" : false, "suffix" : "" }, { "dropping-particle" : "", "family" : "Hutton", "given" : "Jon", "non-dropping-particle" : "", "parse-names" : false, "suffix" : "" } ], "container-title" : "Conservation and Society", "id" : "ITEM-1", "issue" : "2", "issued" : { "date-parts" : [ [ "2007" ] ] }, "page" : "147-183", "publisher" : "Medknow Publications", "title" : "People, Parks and Poverty: Political Ecology and Biodiversity Conservation", "type" : "article-journal", "volume" : "5" }, "uris" : [ "http://www.mendeley.com/documents/?uuid=cfab86de-f1d8-434a-a0c0-8fc404e0e7c3" ] }, { "id" : "ITEM-2", "itemData" : { "author" : [ { "dropping-particle" : "", "family" : "Anaya", "given" : "S. James", "non-dropping-particle" : "", "parse-names" : false, "suffix" : "" } ], "container-title" : "Arizona Journal of International and Comparative Law", "id" : "ITEM-2", "issue" : "1", "issued" : { "date-parts" : [ [ "2015" ] ] }, "note" : "NULL", "page" : "109-142", "title" : "Report of the Special Rapporteur on the Rights of Indigenous Peoples on Extractive Industries and Indigenous Peoples", "type" : "article-journal", "volume" : "32" }, "uris" : [ "http://www.mendeley.com/documents/?uuid=10b2b211-6d21-4f51-b460-4465e0888c46" ] }, { "id" : "ITEM-3", "itemData" : { "author" : [ { "dropping-particle" : "", "family" : "Otis", "given" : "G", "non-dropping-particle" : "", "parse-names" : false, "suffix" : "" }, { "dropping-particle" : "", "family" : "Laurent", "given" : "A", "non-dropping-particle" : "", "parse-names" : false, "suffix" : "" } ], "container-title" : "Arctic Review on Law and Politics", "id" : "ITEM-3", "issue" : "2", "issued" : { "date-parts" : [ [ "2013" ] ] }, "page" : "156-180", "title" : "Indigenous Land Claims in Europe: The European Court of Human Rights and the Decolonization of Property", "type" : "article-journal", "volume" : "4" }, "uris" : [ "http://www.mendeley.com/documents/?uuid=cc013056-a997-4f75-af74-05e66b592f0f" ] }, { "id" : "ITEM-4", "itemData" : { "DOI" : "10.1080/09644016.2012.737255", "author" : [ { "dropping-particle" : "", "family" : "Reimerson", "given" : "Elsa", "non-dropping-particle" : "", "parse-names" : false, "suffix" : "" } ], "container-title" : "Environmental Politics", "id" : "ITEM-4", "issue" : "6", "issued" : { "date-parts" : [ [ "2013", "11" ] ] }, "page" : "992-1009", "title" : "Between nature and culture: exploring space for indigenous agency in the Convention on Biological Diversity", "type" : "article-journal", "volume" : "22" }, "uris" : [ "http://www.mendeley.com/documents/?uuid=ff8c50e1-4109-3275-a2e8-2b8816e72781" ] } ], "mendeley" : { "formattedCitation" : "(W. M. Adams &amp; Hutton, 2007; Anaya, 2015; Otis &amp; Laurent, 2013; Reimerson, 2013)", "plainTextFormattedCitation" : "(W. M. Adams &amp; Hutton, 2007; Anaya, 2015; Otis &amp; Laurent, 2013; Reimerson, 2013)", "previouslyFormattedCitation" : "(W. M. Adams &amp; Hutton, 2007; Anaya, 2015; Otis &amp; Laurent, 2013; Reimerson, 2013)" }, "properties" : {  }, "schema" : "https://github.com/citation-style-language/schema/raw/master/csl-citation.json" }</w:instrText>
      </w:r>
      <w:r w:rsidRPr="00F02A52">
        <w:rPr>
          <w:lang w:val="en-US"/>
        </w:rPr>
        <w:fldChar w:fldCharType="separate"/>
      </w:r>
      <w:r w:rsidRPr="00F02A52">
        <w:rPr>
          <w:lang w:val="en-US"/>
        </w:rPr>
        <w:t xml:space="preserve">(Adams &amp; Hutton, 2007; Anaya, 2015; Otis &amp; Laurent, 2013; Reimerson, </w:t>
      </w:r>
      <w:r w:rsidRPr="00F02A52">
        <w:rPr>
          <w:lang w:val="en-US"/>
        </w:rPr>
        <w:lastRenderedPageBreak/>
        <w:t>2013)</w:t>
      </w:r>
      <w:r w:rsidRPr="00F02A52">
        <w:rPr>
          <w:lang w:val="en-US"/>
        </w:rPr>
        <w:fldChar w:fldCharType="end"/>
      </w:r>
      <w:r w:rsidRPr="00F02A52">
        <w:rPr>
          <w:lang w:val="en-US"/>
        </w:rPr>
        <w:t xml:space="preserve"> and to take diverse world views, trust issues, imbalance of power or hidden historical issues into consideration </w:t>
      </w:r>
      <w:r w:rsidRPr="00F02A52">
        <w:rPr>
          <w:lang w:val="en-US"/>
        </w:rPr>
        <w:fldChar w:fldCharType="begin" w:fldLock="1"/>
      </w:r>
      <w:r>
        <w:rPr>
          <w:lang w:val="en-US"/>
        </w:rPr>
        <w:instrText>ADDIN CSL_CITATION { "citationItems" : [ { "id" : "ITEM-1", "itemData" : { "ISBN" : "978-1-107-01769-6", "author" : [ { "dropping-particle" : "", "family" : "Redpath", "given" : "Steve M.", "non-dropping-particle" : "", "parse-names" : false, "suffix" : "" }, { "dropping-particle" : "", "family" : "Guti\u00e9rrez", "given" : "R.J.", "non-dropping-particle" : "", "parse-names" : false, "suffix" : "" }, { "dropping-particle" : "", "family" : "Wood", "given" : "Kevin A.", "non-dropping-particle" : "", "parse-names" : false, "suffix" : "" }, { "dropping-particle" : "", "family" : "Young", "given" : "Juliette C.", "non-dropping-particle" : "", "parse-names" : false, "suffix" : "" } ], "container-title" : "Conflicts in Conservation: Navigating Towards Solutions", "editor" : [ { "dropping-particle" : "", "family" : "Redpath", "given" : "S.M.", "non-dropping-particle" : "", "parse-names" : false, "suffix" : "" }, { "dropping-particle" : "", "family" : "R. J . Guti\u00e9rrez", "given" : "", "non-dropping-particle" : "", "parse-names" : false, "suffix" : "" }, { "dropping-particle" : "", "family" : "Wood", "given" : "Kevin A.", "non-dropping-particle" : "", "parse-names" : false, "suffix" : "" }, { "dropping-particle" : "", "family" : "Young", "given" : "Juliette C.", "non-dropping-particle" : "", "parse-names" : false, "suffix" : "" } ], "id" : "ITEM-1", "issued" : { "date-parts" : [ [ "2015" ] ] }, "page" : "3-18", "publisher" : "Cambridge University Press", "title" : "An introduction to conservation conflicts", "type" : "chapter" }, "uris" : [ "http://www.mendeley.com/documents/?uuid=879129a9-7b46-4d15-a5a9-2e87927da3e1" ] } ], "mendeley" : { "formattedCitation" : "(Redpath, Guti\u00e9rrez, Wood, &amp; Young, 2015)", "plainTextFormattedCitation" : "(Redpath, Guti\u00e9rrez, Wood, &amp; Young, 2015)", "previouslyFormattedCitation" : "(Redpath, Guti\u00e9rrez, Wood, &amp; Young, 2015)" }, "properties" : {  }, "schema" : "https://github.com/citation-style-language/schema/raw/master/csl-citation.json" }</w:instrText>
      </w:r>
      <w:r w:rsidRPr="00F02A52">
        <w:rPr>
          <w:lang w:val="en-US"/>
        </w:rPr>
        <w:fldChar w:fldCharType="separate"/>
      </w:r>
      <w:r w:rsidRPr="00223CD3">
        <w:rPr>
          <w:lang w:val="en-US"/>
        </w:rPr>
        <w:t>(Redpath</w:t>
      </w:r>
      <w:r w:rsidR="00BE08AB">
        <w:rPr>
          <w:i/>
          <w:lang w:val="en-US"/>
        </w:rPr>
        <w:t xml:space="preserve"> et al.</w:t>
      </w:r>
      <w:r w:rsidRPr="00223CD3">
        <w:rPr>
          <w:lang w:val="en-US"/>
        </w:rPr>
        <w:t>, 2015)</w:t>
      </w:r>
      <w:r w:rsidRPr="00F02A52">
        <w:rPr>
          <w:lang w:val="en-US"/>
        </w:rPr>
        <w:fldChar w:fldCharType="end"/>
      </w:r>
      <w:r w:rsidRPr="00F02A52">
        <w:rPr>
          <w:lang w:val="en-US"/>
        </w:rPr>
        <w:t xml:space="preserve">. Through the promotion of a rights-based approach, instead of being the source of conflicts, indigenous peoples and local communities can often provide opportunities for learning about more sustainable natural resource uses. One positive example is the development of the joint knowledge generation by Hungarian herders and scientists </w:t>
      </w:r>
      <w:r w:rsidRPr="00F02A52">
        <w:rPr>
          <w:lang w:val="en-US"/>
        </w:rPr>
        <w:fldChar w:fldCharType="begin" w:fldLock="1"/>
      </w:r>
      <w:r>
        <w:rPr>
          <w:lang w:val="en-US"/>
        </w:rPr>
        <w:instrText>ADDIN CSL_CITATION { "citationItems" : [ { "id" : "ITEM-1", "itemData" : { "abstract" : "This chapter is based on a film made with traditional herders (Indigenous and Local Knowledge (ILK) holders) in Hungary for the IPBES Regional Assessment for Europe and Central Asia. The goal of the film was to provide an overview of herders\u2019 traditional ecological knowledge (TEK), which is a type of ILK. The herders interviewed are traditional herders possessing rich TEK mostly inherited from the family and previous generations, and tested and adapted during their personal life. In this chapter we summarize herders\u2019 understandings, knowledge and arguments related to the origin of their knowledge, indicators of knowledge validation, trends of biodiversity, ecosystem services and drivers behind these changes, effects of invasive alien species, cooperation and conflicts with conservation management, herders\u2019 own innovations for reducing some of the conflicts, the role of ancient breeds in animal husbandry and nature conservation, effects of agricultural regulations, and effects of drivers like subsidies and the global market on herders\u2019 quality of life. A section is dedicated to planning and traditional scenario building. We put special emphasis on possibilities of knowledge co-production by herders and conservationists/scientists, and the role policies and different value systems play in the herders\u2019 well-being, resilient continuation of their livelihoods and sustainable use of biodiversity. All text in italics is a quotation from the herders in the film, the follow-up ILK dialogue workshops or from our own previous studies. Dashed lines (/) separate quotations of different herders.", "author" : [ { "dropping-particle" : "", "family" : "Moln\u00e1r", "given" : "Z.", "non-dropping-particle" : "", "parse-names" : false, "suffix" : "" }, { "dropping-particle" : "", "family" : "S\u00e1fi\u00e1n", "given" : "L.", "non-dropping-particle" : "", "parse-names" : false, "suffix" : "" }, { "dropping-particle" : "", "family" : "M\u00e1t\u00e9", "given" : "J.", "non-dropping-particle" : "", "parse-names" : false, "suffix" : "" }, { "dropping-particle" : "", "family" : "Barta", "given" : "S.", "non-dropping-particle" : "", "parse-names" : false, "suffix" : "" }, { "dropping-particle" : "", "family" : "S\u00fct\u00f3", "given" : "D.P.", "non-dropping-particle" : "", "parse-names" : false, "suffix" : "" }, { "dropping-particle" : "", "family" : "Moln\u00e1r", "given" : "A.", "non-dropping-particle" : "", "parse-names" : false, "suffix" : "" }, { "dropping-particle" : "", "family" : "Varga", "given" : "A.", "non-dropping-particle" : "", "parse-names" : false, "suffix" : "" } ], "chapter-number" : "3", "container-title" : "Knowing our Land and Resources: Indigenous and local knowledge of biodiversity and ecosystem services in Europe and Central Asia. Knowledges of Nature 9.", "editor" : [ { "dropping-particle" : "", "family" : "Rou\u00e9", "given" : "Marie", "non-dropping-particle" : "", "parse-names" : false, "suffix" : "" }, { "dropping-particle" : "", "family" : "Moln\u00e1r", "given" : "Zsolt", "non-dropping-particle" : "", "parse-names" : false, "suffix" : "" } ], "id" : "ITEM-1", "issued" : { "date-parts" : [ [ "2017" ] ] }, "note" : "NULL", "page" : "41-55", "publisher" : "UNESCO", "publisher-place" : "Paris", "title" : "\u201cIt Does Matter Who Leans on the Stick\u201d: Hungarian Herders\u2019 Perspectives on Biodiversity, Ecosystem Services and their Drivers", "type" : "chapter" }, "uris" : [ "http://www.mendeley.com/documents/?uuid=4838ecf2-8e10-3f3f-bf3b-664d8cdd0d8f" ] } ], "mendeley" : { "formattedCitation" : "(Z. Moln\u00e1r et al., 2017)", "plainTextFormattedCitation" : "(Z. Moln\u00e1r et al., 2017)", "previouslyFormattedCitation" : "(Z. Moln\u00e1r et al., 2017)" }, "properties" : {  }, "schema" : "https://github.com/citation-style-language/schema/raw/master/csl-citation.json" }</w:instrText>
      </w:r>
      <w:r w:rsidRPr="00F02A52">
        <w:rPr>
          <w:lang w:val="en-US"/>
        </w:rPr>
        <w:fldChar w:fldCharType="separate"/>
      </w:r>
      <w:r w:rsidRPr="00F02A52">
        <w:rPr>
          <w:lang w:val="en-US"/>
        </w:rPr>
        <w:t xml:space="preserve">(Molnár </w:t>
      </w:r>
      <w:r w:rsidR="009E3418" w:rsidRPr="009E3418">
        <w:rPr>
          <w:i/>
          <w:lang w:val="en-US"/>
        </w:rPr>
        <w:t>et al.</w:t>
      </w:r>
      <w:r w:rsidRPr="00F02A52">
        <w:rPr>
          <w:lang w:val="en-US"/>
        </w:rPr>
        <w:t xml:space="preserve">, </w:t>
      </w:r>
      <w:r w:rsidRPr="003051C7">
        <w:rPr>
          <w:lang w:val="en-US"/>
        </w:rPr>
        <w:t>2017</w:t>
      </w:r>
      <w:r w:rsidRPr="00F02A52">
        <w:rPr>
          <w:lang w:val="en-US"/>
        </w:rPr>
        <w:t>)</w:t>
      </w:r>
      <w:r w:rsidRPr="00F02A52">
        <w:rPr>
          <w:lang w:val="en-US"/>
        </w:rPr>
        <w:fldChar w:fldCharType="end"/>
      </w:r>
      <w:r w:rsidRPr="00F02A52">
        <w:rPr>
          <w:lang w:val="en-US"/>
        </w:rPr>
        <w:t>.</w:t>
      </w:r>
    </w:p>
    <w:p w14:paraId="2EDB957F" w14:textId="77777777" w:rsidR="00E97DE0" w:rsidRPr="00F02A52" w:rsidRDefault="00E97DE0" w:rsidP="00E97DE0">
      <w:pPr>
        <w:rPr>
          <w:lang w:val="en-US"/>
        </w:rPr>
      </w:pPr>
    </w:p>
    <w:p w14:paraId="39030261" w14:textId="77777777" w:rsidR="00E97DE0" w:rsidRPr="00F02A52" w:rsidRDefault="00E97DE0" w:rsidP="00C12D55">
      <w:pPr>
        <w:pStyle w:val="Heading4"/>
      </w:pPr>
      <w:bookmarkStart w:id="1905" w:name="_Toc519504864"/>
      <w:r w:rsidRPr="00F02A52">
        <w:t>Policy mix</w:t>
      </w:r>
      <w:bookmarkEnd w:id="1905"/>
    </w:p>
    <w:p w14:paraId="437F0387" w14:textId="6A81E048" w:rsidR="00E97DE0" w:rsidRPr="00F02A52" w:rsidRDefault="00E97DE0" w:rsidP="00E97DE0">
      <w:pPr>
        <w:rPr>
          <w:lang w:val="en-US"/>
        </w:rPr>
      </w:pPr>
      <w:r w:rsidRPr="00F02A52">
        <w:rPr>
          <w:lang w:val="en-US"/>
        </w:rPr>
        <w:t xml:space="preserve">Basically, a policy mix aims to overcome the flaws of single instruments with respect to effectiveness, efficiency and equity, while highlighting the functional role of the relevant instrument in the mix </w:t>
      </w:r>
      <w:r w:rsidRPr="00F02A52">
        <w:rPr>
          <w:lang w:val="en-US"/>
        </w:rPr>
        <w:fldChar w:fldCharType="begin" w:fldLock="1"/>
      </w:r>
      <w:r>
        <w:rPr>
          <w:lang w:val="en-US"/>
        </w:rPr>
        <w:instrText>ADDIN CSL_CITATION { "citationItems" : [ { "id" : "ITEM-1", "itemData" : { "author" : [ { "dropping-particle" : "", "family" : "Schr\u00f6ter-Schlaack", "given" : "Christoph", "non-dropping-particle" : "", "parse-names" : false, "suffix" : "" }, { "dropping-particle" : "", "family" : "Ring", "given" : "Irene",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1", "issued" : { "date-parts" : [ [ "2011" ] ] }, "page" : "175-208", "publisher" : "Helmholtz Centre for Environmental Research \u2013 UFZ", "publisher-place" : "Leipzig", "title" : "Towards a Framework for Assessing Instruments in Policy Mixes for Biodiversity and Ecosystem Governance", "type" : "chapter" }, "uris" : [ "http://www.mendeley.com/documents/?uuid=c4e3b075-8811-4feb-89aa-581c5c3cd7f2" ] } ], "mendeley" : { "formattedCitation" : "(Schr\u00f6ter-Schlaack &amp; Ring, 2011)", "plainTextFormattedCitation" : "(Schr\u00f6ter-Schlaack &amp; Ring, 2011)", "previouslyFormattedCitation" : "(Schr\u00f6ter-Schlaack &amp; Ring, 2011)" }, "properties" : {  }, "schema" : "https://github.com/citation-style-language/schema/raw/master/csl-citation.json" }</w:instrText>
      </w:r>
      <w:r w:rsidRPr="00F02A52">
        <w:rPr>
          <w:lang w:val="en-US"/>
        </w:rPr>
        <w:fldChar w:fldCharType="separate"/>
      </w:r>
      <w:r w:rsidRPr="00F02A52">
        <w:rPr>
          <w:lang w:val="en-US"/>
        </w:rPr>
        <w:t>(Schröter-Schlaack &amp; Ring, 2011)</w:t>
      </w:r>
      <w:r w:rsidRPr="00F02A52">
        <w:rPr>
          <w:lang w:val="en-US"/>
        </w:rPr>
        <w:fldChar w:fldCharType="end"/>
      </w:r>
      <w:r w:rsidRPr="00F02A52">
        <w:rPr>
          <w:lang w:val="en-US"/>
        </w:rPr>
        <w:t>. The different pathway narratives presented in Chapter 5</w:t>
      </w:r>
      <w:r w:rsidR="006255F3">
        <w:rPr>
          <w:lang w:val="en-US"/>
        </w:rPr>
        <w:t>,</w:t>
      </w:r>
      <w:r w:rsidRPr="00F02A52">
        <w:rPr>
          <w:lang w:val="en-US"/>
        </w:rPr>
        <w:t xml:space="preserve"> Section 5.5.2 emphasize the opportunities of specific instrument mixes to achieve future developments. Several additional aspects call for an analysis and assessment of instruments within a broader policy mix: There are quite different ecosystems with different actors and multiple objectives involved. Furthermore, multiple drivers, sectors and governance levels have to be taken into account. In addition, existing policy regimes and sectoral policies already in place have decisive impact on the effectiveness and efficiency of new instruments to be implemented. Thus, there is a need for more systematic comparative analyses and empirical evidence to specify the interaction between new and traditional measures </w:t>
      </w:r>
      <w:r w:rsidRPr="00F02A52">
        <w:rPr>
          <w:lang w:val="en-US"/>
        </w:rPr>
        <w:fldChar w:fldCharType="begin" w:fldLock="1"/>
      </w:r>
      <w:r>
        <w:rPr>
          <w:lang w:val="en-US"/>
        </w:rPr>
        <w:instrText>ADDIN CSL_CITATION { "citationItems" : [ { "id" : "ITEM-1", "itemData" : { "DOI" : "10.1080/09644016.2013.755839", "author" : [ { "dropping-particle" : "", "family" : "Jordan", "given" : "Andrew", "non-dropping-particle" : "", "parse-names" : false, "suffix" : "" }, { "dropping-particle" : "", "family" : "Wurzel", "given" : "R\u00fcdiger K W", "non-dropping-particle" : "", "parse-names" : false, "suffix" : "" }, { "dropping-particle" : "", "family" : "Zito", "given" : "Anthony R", "non-dropping-particle" : "", "parse-names" : false, "suffix" : "" } ], "container-title" : "Environmental Politics", "id" : "ITEM-1", "issue" : "1", "issued" : { "date-parts" : [ [ "2013" ] ] }, "page" : "155-173", "title" : "Still the century of \u2018new\u2019 environmental policy instruments? Exploring patterns of innovation and continuity", "type" : "article-journal", "volume" : "22" }, "uris" : [ "http://www.mendeley.com/documents/?uuid=b4c22479-08a1-4371-adb3-08387b746610" ] } ], "mendeley" : { "formattedCitation" : "(Jordan et al., 2013)", "plainTextFormattedCitation" : "(Jordan et al., 2013)", "previouslyFormattedCitation" : "(Jordan et al., 2013)" }, "properties" : {  }, "schema" : "https://github.com/citation-style-language/schema/raw/master/csl-citation.json" }</w:instrText>
      </w:r>
      <w:r w:rsidRPr="00F02A52">
        <w:rPr>
          <w:lang w:val="en-US"/>
        </w:rPr>
        <w:fldChar w:fldCharType="separate"/>
      </w:r>
      <w:r w:rsidRPr="00F02A52">
        <w:rPr>
          <w:lang w:val="en-US"/>
        </w:rPr>
        <w:t xml:space="preserve">(Jordan </w:t>
      </w:r>
      <w:r w:rsidR="009E3418" w:rsidRPr="009E3418">
        <w:rPr>
          <w:i/>
          <w:lang w:val="en-US"/>
        </w:rPr>
        <w:t>et al.</w:t>
      </w:r>
      <w:r w:rsidRPr="00F02A52">
        <w:rPr>
          <w:lang w:val="en-US"/>
        </w:rPr>
        <w:t>, 2013)</w:t>
      </w:r>
      <w:r w:rsidRPr="00F02A52">
        <w:rPr>
          <w:lang w:val="en-US"/>
        </w:rPr>
        <w:fldChar w:fldCharType="end"/>
      </w:r>
      <w:r w:rsidRPr="00F02A52">
        <w:rPr>
          <w:lang w:val="en-US"/>
        </w:rPr>
        <w:t>.</w:t>
      </w:r>
    </w:p>
    <w:p w14:paraId="7AB72609" w14:textId="66C61823" w:rsidR="00E97DE0" w:rsidRPr="00F02A52" w:rsidRDefault="00E97DE0" w:rsidP="00E97DE0">
      <w:pPr>
        <w:rPr>
          <w:lang w:val="en-US"/>
        </w:rPr>
      </w:pPr>
      <w:r w:rsidRPr="00F02A52">
        <w:rPr>
          <w:lang w:val="en-US"/>
        </w:rPr>
        <w:t xml:space="preserve">Policy analysis considering the role of individual instruments in the real-world policy mix, including interactions with instruments within the same or from other policy sectors, has been mostly dealt with in climate and energy policies </w:t>
      </w:r>
      <w:r w:rsidRPr="00F02A52">
        <w:rPr>
          <w:lang w:val="en-US"/>
        </w:rPr>
        <w:fldChar w:fldCharType="begin" w:fldLock="1"/>
      </w:r>
      <w:r>
        <w:rPr>
          <w:lang w:val="en-US"/>
        </w:rPr>
        <w:instrText>ADDIN CSL_CITATION { "citationItems" : [ { "id" : "ITEM-1", "itemData" : { "DOI" : "10.1016/j.enpol.2013.09.008", "ISSN" : "03014215", "abstract" : "In this paper, we analyze the rationale for an energy policy mix when the European Emissions Trading Scheme (ETS) is considered from a public choice perspective. That is, we argue that the economic textbook model of the ETS implausibly assumes (1) efficient policy design and (2) climate protection as the single objective of policy intervention. Contrary to these assumptions, we propose that the ETS originates from a political bargaining game within a context of multiple policy objectives. In particular, the emissions cap is negotiated between regulators and emitters with the emitters' abatement costs as crucial bargaining variable. This public choice view yields striking implications for an optimal policy mix comprising RES supporting policies. Whereas the textbook model implies that the ETS alone provides sufficient climate protection, our analysis suggests that support for renewable energies (1) contributes to a more effective ETS-design and (2) may even increase the overall efficiency of climate and energy policy if other externalities and policy objectives besides climate protection are considered. Thus, our analysis also shows that a public choice view not necessarily entails negative evaluations concerning efficiency and effectiveness of a policy mix.", "author" : [ { "dropping-particle" : "", "family" : "Gawel", "given" : "Erik", "non-dropping-particle" : "", "parse-names" : false, "suffix" : "" }, { "dropping-particle" : "", "family" : "Strunz", "given" : "Sebastian", "non-dropping-particle" : "", "parse-names" : false, "suffix" : "" }, { "dropping-particle" : "", "family" : "Lehmann", "given" : "Paul", "non-dropping-particle" : "", "parse-names" : false, "suffix" : "" } ], "container-title" : "Energy Policy", "id" : "ITEM-1", "issued" : { "date-parts" : [ [ "2014", "1" ] ] }, "page" : "175-182", "title" : "A public choice view on the climate and energy policy mix in the EU \u2014 How do the emissions trading scheme and support for renewable energies interact?", "type" : "article-journal", "volume" : "64" }, "uris" : [ "http://www.mendeley.com/documents/?uuid=fefa1b67-e595-419f-98bd-4caa0a64215c" ] }, { "id" : "ITEM-2", "itemData" : { "ISSN" : "09500804", "author" : [ { "dropping-particle" : "", "family" : "Lehmann", "given" : "Paul", "non-dropping-particle" : "", "parse-names" : false, "suffix" : "" } ], "container-title" : "Journal of Economic Surveys", "id" : "ITEM-2", "issue" : "1", "issued" : { "date-parts" : [ [ "2012", "2", "2" ] ] }, "page" : "71-97", "title" : "Justifying a policy mix for pollution control: a review of economic literature", "type" : "article-journal", "volume" : "26" }, "uris" : [ "http://www.mendeley.com/documents/?uuid=645fa59e-da54-43fc-9c24-21e3da151382" ] }, { "id" : "ITEM-3", "itemData" : { "author" : [ { "dropping-particle" : "", "family" : "OECD", "given" : "", "non-dropping-particle" : "", "parse-names" : false, "suffix" : "" } ], "id" : "ITEM-3", "issued" : { "date-parts" : [ [ "2007" ] ] }, "publisher" : "OECD", "publisher-place" : "Paris", "title" : "Instrument mixes for environmental policy", "type" : "book" }, "uris" : [ "http://www.mendeley.com/documents/?uuid=e38b7865-c586-44e1-a29e-762b6344447a" ] }, { "id" : "ITEM-4", "itemData" : { "DOI" : "10.1093/oxrep/19.3.420", "abstract" : "The Kyoto Protocol is stimulating the development of emissions-trading schemes at the national and international levels. These are being introduced alongside existing policy instruments such as carbon taxes and negotiated agreements, leading to complex problems of policy interaction. But the topic of policy interaction remains under-researched. This paper aims to improve understanding of such interactions by examining the conditions under which a cap-and-trade scheme for carbon-dioxide emissions may usefully coexist with carbon/energy taxes, support mechanisms for renewable electricity, and policies to promote energy efficiency. The paper argues that each of these instrument combinations may be acceptable, provided they contribute to either improving the static or dynamic efficiency of the trading scheme, or delivering other valued policy objectives. But, since the coexisting instruments may raise overall abatement costs while contributing nothing further to emission reductions, the objectives and trade-offs within the policy mix must be explicit.", "author" : [ { "dropping-particle" : "", "family" : "Sorrell", "given" : "Steven", "non-dropping-particle" : "", "parse-names" : false, "suffix" : "" }, { "dropping-particle" : "", "family" : "Sijm", "given" : "Jos", "non-dropping-particle" : "", "parse-names" : false, "suffix" : "" } ], "container-title" : "Oxford Review of Economic Policy", "id" : "ITEM-4", "issue" : "3", "issued" : { "date-parts" : [ [ "2003" ] ] }, "page" : "420-437", "title" : "Carbon Trading in the Policy Mix", "type" : "article-journal", "volume" : "19" }, "uris" : [ "http://www.mendeley.com/documents/?uuid=a3df254f-c718-48b2-9672-5eaa1cca230e" ] } ], "mendeley" : { "formattedCitation" : "(Gawel, Strunz, &amp; Lehmann, 2014; P. Lehmann, 2012; OECD, 2007; Sorrell &amp; Sijm, 2003)", "plainTextFormattedCitation" : "(Gawel, Strunz, &amp; Lehmann, 2014; P. Lehmann, 2012; OECD, 2007; Sorrell &amp; Sijm, 2003)", "previouslyFormattedCitation" : "(Gawel, Strunz, &amp; Lehmann, 2014; P. Lehmann, 2012; OECD, 2007; Sorrell &amp; Sijm, 2003)" }, "properties" : {  }, "schema" : "https://github.com/citation-style-language/schema/raw/master/csl-citation.json" }</w:instrText>
      </w:r>
      <w:r w:rsidRPr="00F02A52">
        <w:rPr>
          <w:lang w:val="en-US"/>
        </w:rPr>
        <w:fldChar w:fldCharType="separate"/>
      </w:r>
      <w:r w:rsidRPr="00F02A52">
        <w:rPr>
          <w:lang w:val="en-US"/>
        </w:rPr>
        <w:t>(Gawel</w:t>
      </w:r>
      <w:r w:rsidR="00BE08AB">
        <w:rPr>
          <w:i/>
          <w:lang w:val="en-US"/>
        </w:rPr>
        <w:t xml:space="preserve"> et al.</w:t>
      </w:r>
      <w:r w:rsidRPr="00F02A52">
        <w:rPr>
          <w:lang w:val="en-US"/>
        </w:rPr>
        <w:t>, 2014; Lehmann, 2012; OECD, 2007; Sorrell &amp; Sijm, 2003)</w:t>
      </w:r>
      <w:r w:rsidRPr="00F02A52">
        <w:rPr>
          <w:lang w:val="en-US"/>
        </w:rPr>
        <w:fldChar w:fldCharType="end"/>
      </w:r>
      <w:r w:rsidRPr="00F02A52">
        <w:rPr>
          <w:lang w:val="en-US"/>
        </w:rPr>
        <w:t xml:space="preserve">. Besides a few exceptions in the past </w:t>
      </w:r>
      <w:r w:rsidRPr="00F02A52">
        <w:rPr>
          <w:lang w:val="en-US"/>
        </w:rPr>
        <w:fldChar w:fldCharType="begin" w:fldLock="1"/>
      </w:r>
      <w:r>
        <w:rPr>
          <w:lang w:val="en-US"/>
        </w:rPr>
        <w:instrText>ADDIN CSL_CITATION { "citationItems" : [ { "id" : "ITEM-1", "itemData" : { "abstract" : "David N. Barton, Irene Ring, Graciela Rusch, Roy Brouwer, Maryanne Grieg-Gran, Eeva Primmer, Peter May, Rui Santos, Henrik Lindhjem, Christoph Schr\u00f6ter-Schlaack, Nele Lienhoop, Jukka Simil\u00e4, Paula Antunes, Daniel Caixeta Andrade, Ademar Romerio, Adriana Chac\u00f3n-Cascante, Fabrice DeClerck", "author" : [ { "dropping-particle" : "", "family" : "Barton", "given" : "David N", "non-dropping-particle" : "", "parse-names" : false, "suffix" : "" }, { "dropping-particle" : "", "family" : "Ring", "given" : "Irene", "non-dropping-particle" : "", "parse-names" : false, "suffix" : "" }, { "dropping-particle" : "", "family" : "Rusch", "given" : "Graciela", "non-dropping-particle" : "", "parse-names" : false, "suffix" : "" }, { "dropping-particle" : "", "family" : "Brouwer", "given" : "Roy", "non-dropping-particle" : "", "parse-names" : false, "suffix" : "" }, { "dropping-particle" : "", "family" : "Grieg-Gran", "given" : "Maryanne", "non-dropping-particle" : "", "parse-names" : false, "suffix" : "" }, { "dropping-particle" : "", "family" : "Primmer", "given" : "Eeva", "non-dropping-particle" : "", "parse-names" : false, "suffix" : "" }, { "dropping-particle" : "", "family" : "May", "given" : "Peter", "non-dropping-particle" : "", "parse-names" : false, "suffix" : "" }, { "dropping-particle" : "", "family" : "Santos", "given" : "Rui", "non-dropping-particle" : "", "parse-names" : false, "suffix" : "" }, { "dropping-particle" : "", "family" : "Lindhjem", "given" : "Henrik", "non-dropping-particle" : "", "parse-names" : false, "suffix" : "" }, { "dropping-particle" : "", "family" : "Schr\u00f6ter-Schlaack", "given" : "Christoph", "non-dropping-particle" : "", "parse-names" : false, "suffix" : "" }, { "dropping-particle" : "", "family" : "Lienhoop", "given" : "Nele", "non-dropping-particle" : "", "parse-names" : false, "suffix" : "" }, { "dropping-particle" : "", "family" : "Simil\u00e4", "given" : "Jukka", "non-dropping-particle" : "", "parse-names" : false, "suffix" : "" }, { "dropping-particle" : "", "family" : "Antunes", "given" : "Paula", "non-dropping-particle" : "", "parse-names" : false, "suffix" : "" }, { "dropping-particle" : "", "family" : "Andrade", "given" : "Daniel Caixeta", "non-dropping-particle" : "", "parse-names" : false, "suffix" : "" }, { "dropping-particle" : "", "family" : "Romero", "given" : "Ademar", "non-dropping-particle" : "", "parse-names" : false, "suffix" : "" }, { "dropping-particle" : "", "family" : "Chac\u00f3n-Cascante", "given" : "Adriana", "non-dropping-particle" : "", "parse-names" : false, "suffix" : "" }, { "dropping-particle" : "", "family" : "DeClerck", "given" : "Fabrice", "non-dropping-particle" : "", "parse-names" : false, "suffix" : "" } ], "container-title" : "POLICYMIX Technical Brief No. 12", "id" : "ITEM-1", "issued" : { "date-parts" : [ [ "2014" ] ] }, "note" : "NULL", "number-of-pages" : "77", "publisher" : "Norwegian Institute for Nature Research (NINA)", "title" : "Guidelines for multi-scale policy mix assessments", "type" : "report" }, "uris" : [ "http://www.mendeley.com/documents/?uuid=af94078b-2f09-4fb4-9af4-62617fa90959" ] }, { "id" : "ITEM-2", "itemData" : { "DOI" : "10.15779/Z38BN7K", "abstract" : "Despite decades of policy experimentation, the holy grail of efficient, effective and equitable environmental regulation has continued to elude policy-makers and regulatory theorists. In the 1990s, the less than satisfactory performance of both the government and market approaches to environmental protection has led to a critical re-examination of current regulatory strategies and to an exploration of the role of alternative policy mechanisms such as economic incentives, self-regulation, information-based strategies and \"communicative\" instruments such as education. Because each innovative alternative is individually valuable, there remains a tendency to treat the various policy instruments as alternatives rather than as complementary mechanisms; policy analysts too often embrace a single approach without regard to the virtue of others. Predictably, while economists focused on market or incentive-based approaches, lawyers emphasized regulation, and business favored self-regulation. In this article, we argue that this \"single instrument\" or \"single strategy\" approach is misguided. We note that all instruments have strengths and weaknesses, and none have the flexibility and resiliency to successfully address every environmental problem on their own. Accordingly, we argue that an optimal strategy will harness the strengths of individual mechanisms and compensate for their weaknesses through the use of additional and complementary policy instruments. That is most circumstances require a mix of instruments (informational, educational, voluntary, price-based, property right and institutional), tailored to specific policy goals. We also recognize the role of motivational instruments in changing individual attitudes toward biodiversity conservation.", "author" : [ { "dropping-particle" : "", "family" : "Gunningham", "given" : "Neil", "non-dropping-particle" : "", "parse-names" : false, "suffix" : "" }, { "dropping-particle" : "", "family" : "Young", "given" : "Mike D", "non-dropping-particle" : "", "parse-names" : false, "suffix" : "" } ], "container-title" : "Ecology Law quarterly", "id" : "ITEM-2", "issue" : "2", "issued" : { "date-parts" : [ [ "1997" ] ] }, "page" : "243-298", "title" : "Toward Optimal Environmental Policy: The Case of Biodiversity Conservation", "type" : "article-journal", "volume" : "24" }, "uris" : [ "http://www.mendeley.com/documents/?uuid=450e888d-d717-454f-a8fa-58cf24ad8a4f" ] }, { "id" : "ITEM-3", "itemData" : { "DOI" : "10.1111/j.1468-0491.2006.00314.x", "ISBN" : "0952-1895", "abstract" : "New policy initiatives are increasingly embedded in novel governance strategies. These new modes of governance differ from existing policy mixes in that they are specifically designed to reduce the number of instances of counterproductive policy instrument use; to function effectively and meet public policy goals in an era of decreased national state capacity and autonomy; and rely much more heavily than existing instrument mixes have done on the involvement of private actors in both policy formulation and implementation. These instances of contemporary policy design require careful analysis in order to understand where and when such designs may be adopted and, more importantly, prove effective. This article examines efforts made in Europe and Canada to develop \"next-generation\" forest policy strategies and finds considerable divergence in the new regulatory processes put into place in different countries. Following Knill and Lehmkuhl, this divergence is attributed to changing patterns of domestic actor capacities in the face of weak international regimes.", "author" : [ { "dropping-particle" : "", "family" : "Howlett", "given" : "Michael", "non-dropping-particle" : "", "parse-names" : false, "suffix" : "" }, { "dropping-particle" : "", "family" : "Rayner", "given" : "Jeremy", "non-dropping-particle" : "", "parse-names" : false, "suffix" : "" } ], "container-title" : "Governance", "id" : "ITEM-3", "issue" : "2", "issued" : { "date-parts" : [ [ "2006" ] ] }, "page" : "251-275", "title" : "Globalization and governance capacity: Explaining divergence in national forest programs as instances of 'next generation' regulation in Canada and Europe", "type" : "article-journal", "volume" : "19" }, "uris" : [ "http://www.mendeley.com/documents/?uuid=6cb45fe1-b56b-42fc-a592-a1e4a222c345" ] }, { "id" : "ITEM-4", "itemData" : { "author" : [ { "dropping-particle" : "", "family" : "Ring", "given" : "Irene", "non-dropping-particle" : "", "parse-names" : false, "suffix" : "" }, { "dropping-particle" : "", "family" : "Barton", "given" : "David N.", "non-dropping-particle" : "", "parse-names" : false, "suffix" : "" } ], "chapter-number" : "17", "container-title" : "Handbook of Ecological Economics", "editor" : [ { "dropping-particle" : "", "family" : "Mart\u00ednez-Alier", "given" : "Juan", "non-dropping-particle" : "", "parse-names" : false, "suffix" : "" }, { "dropping-particle" : "", "family" : "Muradian", "given" : "Roldan", "non-dropping-particle" : "", "parse-names" : false, "suffix" : "" } ], "id" : "ITEM-4", "issued" : { "date-parts" : [ [ "2015" ] ] }, "page" : "413-449", "publisher" : "Edward Elgar", "publisher-place" : "Cheltenham", "title" : "Economic instruments in policy mixes for biodiversity conservation and ecosystem governance", "type" : "chapter" }, "uris" : [ "http://www.mendeley.com/documents/?uuid=c545f730-144f-427c-9648-e2d026fd500c" ] }, { "id" : "ITEM-5", "itemData" : { "author" : [ { "dropping-particle" : "", "family" : "Schr\u00f6ter-Schlaack", "given" : "Christoph", "non-dropping-particle" : "", "parse-names" : false, "suffix" : "" }, { "dropping-particle" : "", "family" : "Ring", "given" : "Irene", "non-dropping-particle" : "", "parse-names" : false, "suffix" : "" } ], "container-title" : "Instrument Mixes for Biodiversity Policies. POLICYMIX Report 2/2011", "editor" : [ { "dropping-particle" : "", "family" : "Ring", "given" : "Irene", "non-dropping-particle" : "", "parse-names" : false, "suffix" : "" }, { "dropping-particle" : "", "family" : "Schr\u00f6ter-Schlaack", "given" : "Christoph", "non-dropping-particle" : "", "parse-names" : false, "suffix" : "" } ], "id" : "ITEM-5", "issued" : { "date-parts" : [ [ "2011" ] ] }, "page" : "175-208", "publisher" : "Helmholtz Centre for Environmental Research \u2013 UFZ", "publisher-place" : "Leipzig", "title" : "Towards a Framework for Assessing Instruments in Policy Mixes for Biodiversity and Ecosystem Governance", "type" : "chapter" }, "uris" : [ "http://www.mendeley.com/documents/?uuid=c4e3b075-8811-4feb-89aa-581c5c3cd7f2" ] }, { "id" : "ITEM-6", "itemData" : { "DOI" : "10.1007/978-3-662-44143-5", "ISBN" : "9783662441435", "author" : [ { "dropping-particle" : "", "family" : "Ring", "given" : "Irene", "non-dropping-particle" : "", "parse-names" : false, "suffix" : "" }, { "dropping-particle" : "", "family" : "Schr\u00f6ter-Schlaack", "given" : "Christoph", "non-dropping-particle" : "", "parse-names" : false, "suffix" : "" } ], "chapter-number" : "5", "container-title" : "Ecosystem Services \u2013 Concept, Methods and Case Studies", "editor" : [ { "dropping-particle" : "", "family" : "Grunewald", "given" : "Karsten", "non-dropping-particle" : "", "parse-names" : false, "suffix" : "" }, { "dropping-particle" : "", "family" : "Bastian", "given" : "Olaf", "non-dropping-particle" : "", "parse-names" : false, "suffix" : "" } ], "id" : "ITEM-6", "issued" : { "date-parts" : [ [ "2015" ] ] }, "page" : "146-155", "publisher" : "Springer-Verlag", "publisher-place" : "Berlin Heidelberg", "title" : "Policy Mixes for Biodiversity Conservation and Ecosystem Service Management", "type" : "chapter" }, "uris" : [ "http://www.mendeley.com/documents/?uuid=37e5f871-4802-49db-af1d-2e27ecb29a6e" ] } ], "mendeley" : { "formattedCitation" : "(Barton et al., 2014; Gunningham &amp; Young, 1997; Howlett &amp; Rayner, 2006; Ring &amp; Barton, 2015; Ring &amp; Schr\u00f6ter-Schlaack, 2015; Schr\u00f6ter-Schlaack &amp; Ring, 2011)", "plainTextFormattedCitation" : "(Barton et al., 2014; Gunningham &amp; Young, 1997; Howlett &amp; Rayner, 2006; Ring &amp; Barton, 2015; Ring &amp; Schr\u00f6ter-Schlaack, 2015; Schr\u00f6ter-Schlaack &amp; Ring, 2011)", "previouslyFormattedCitation" : "(Barton et al., 2014; Gunningham &amp; Young, 1997; Howlett &amp; Rayner, 2006; Ring &amp; Barton, 2015; Ring &amp; Schr\u00f6ter-Schlaack, 2015; Schr\u00f6ter-Schlaack &amp; Ring, 2011)" }, "properties" : {  }, "schema" : "https://github.com/citation-style-language/schema/raw/master/csl-citation.json" }</w:instrText>
      </w:r>
      <w:r w:rsidRPr="00F02A52">
        <w:rPr>
          <w:lang w:val="en-US"/>
        </w:rPr>
        <w:fldChar w:fldCharType="separate"/>
      </w:r>
      <w:r w:rsidRPr="00F02A52">
        <w:rPr>
          <w:lang w:val="en-US"/>
        </w:rPr>
        <w:t xml:space="preserve">(Barton </w:t>
      </w:r>
      <w:r w:rsidR="009E3418" w:rsidRPr="009E3418">
        <w:rPr>
          <w:i/>
          <w:lang w:val="en-US"/>
        </w:rPr>
        <w:t>et al.</w:t>
      </w:r>
      <w:r w:rsidRPr="00F02A52">
        <w:rPr>
          <w:lang w:val="en-US"/>
        </w:rPr>
        <w:t>, 2014; Gunningham &amp; Young, 1997; Howlett &amp; Rayner, 2006; Ring &amp; Barton, 2015; Ring &amp; Schröter-Schlaack, 2015; Schröter-Schlaack &amp; Ring, 2011)</w:t>
      </w:r>
      <w:r w:rsidRPr="00F02A52">
        <w:rPr>
          <w:lang w:val="en-US"/>
        </w:rPr>
        <w:fldChar w:fldCharType="end"/>
      </w:r>
      <w:r w:rsidRPr="00F02A52">
        <w:rPr>
          <w:lang w:val="en-US"/>
        </w:rPr>
        <w:t xml:space="preserve">, policy mix analysis in biodiversity and ecosystem governance still holds some potential for further research and policy implementation, especially in a cross-sectoral perspective and spatially explicit analysis on the ground. </w:t>
      </w:r>
    </w:p>
    <w:p w14:paraId="5F3B18DC" w14:textId="3CF95CDE" w:rsidR="00E97DE0" w:rsidRPr="00F02A52" w:rsidRDefault="00E97DE0" w:rsidP="00E97DE0">
      <w:pPr>
        <w:rPr>
          <w:lang w:val="en-US"/>
        </w:rPr>
      </w:pPr>
      <w:r w:rsidRPr="00F02A52">
        <w:rPr>
          <w:lang w:val="en-US"/>
        </w:rPr>
        <w:t xml:space="preserve">Direct regulations have often been the first choice for dealing with environmental problems, especially in the case of safeguarding against irreversible developments and overstepping ecological tipping points. In addition, they are seen as a precondition for the effectiveness of other instruments, for example by determining property rights before applying market-based instruments. However, given that direct regulation often neglects opportunity costs and equity aspects (including disregard of traditional and informal rights), their appropriateness can be questioned, and their acceptance can possibly be increased in combination with other instruments. In this regard, regulation and incentive-based instruments are seen as complements in a dual or multiple approach rather than substitutes </w:t>
      </w:r>
      <w:r w:rsidRPr="00F02A52">
        <w:rPr>
          <w:lang w:val="en-US"/>
        </w:rPr>
        <w:fldChar w:fldCharType="begin" w:fldLock="1"/>
      </w:r>
      <w:r>
        <w:rPr>
          <w:lang w:val="en-US"/>
        </w:rPr>
        <w:instrText>ADDIN CSL_CITATION { "citationItems" : [ { "id" : "ITEM-1", "itemData" : { "DOI" : "10.1073/pnas.1007933108", "abstract" : "Conservation scientists, national governments, and international conservation groups seek to devise, and implement, governance strategies that mitigate human impact on the environment. How- ever, few studies to date have systematically investigated the per- formance of different systemsof governance in achieving successful conservation outcomes. Here, we use a newly-developed analytic framework to conduct analyses of a suite of case studies, linking different governance strategies to standardized scores for deliver- ing ecosystemservices, achieving sustainable use of natural resour- ces, and conserving biodiversity, at both local and international levels.Our results: (i)confirmthe benefits of adaptivemanagement; and (ii) reveal strong associations for the role of leadership. Our work provides a critical step toward implementing empirically justi- fied governance strategies that are capable of improving the man- agement of human-altered environments, with benefits for both biodiversity", "author" : [ { "dropping-particle" : "", "family" : "Kenward", "given" : "R E", "non-dropping-particle" : "", "parse-names" : false, "suffix" : "" }, { "dropping-particle" : "", "family" : "Whittingham", "given" : "M J", "non-dropping-particle" : "", "parse-names" : false, "suffix" : "" }, { "dropping-particle" : "", "family" : "Arampatzis", "given" : "S", "non-dropping-particle" : "", "parse-names" : false, "suffix" : "" }, { "dropping-particle" : "", "family" : "Manos", "given" : "B D", "non-dropping-particle" : "", "parse-names" : false, "suffix" : "" }, { "dropping-particle" : "", "family" : "Hahn", "given" : "T", "non-dropping-particle" : "", "parse-names" : false, "suffix" : "" }, { "dropping-particle" : "", "family" : "Terry", "given" : "A", "non-dropping-particle" : "", "parse-names" : false, "suffix" : "" }, { "dropping-particle" : "", "family" : "Simoncini", "given" : "R", "non-dropping-particle" : "", "parse-names" : false, "suffix" : "" }, { "dropping-particle" : "", "family" : "Alcorn", "given" : "J", "non-dropping-particle" : "", "parse-names" : false, "suffix" : "" } ], "container-title" : "Proceedings of the National Academy of Sciences of the United States of America", "id" : "ITEM-1", "issue" : "13", "issued" : { "date-parts" : [ [ "2011" ] ] }, "page" : "5308-5312", "title" : "Identifying governance strategies that effectively support ecosystem services, resource sustainability, and biodiversity", "type" : "article-journal", "volume" : "108" }, "uris" : [ "http://www.mendeley.com/documents/?uuid=2b95f489-2ea4-4b43-bba3-519ce282bd1b" ] } ], "mendeley" : { "formattedCitation" : "(Kenward et al., 2011)", "plainTextFormattedCitation" : "(Kenward et al., 2011)", "previouslyFormattedCitation" : "(Kenward et al., 2011)" }, "properties" : {  }, "schema" : "https://github.com/citation-style-language/schema/raw/master/csl-citation.json" }</w:instrText>
      </w:r>
      <w:r w:rsidRPr="00F02A52">
        <w:rPr>
          <w:lang w:val="en-US"/>
        </w:rPr>
        <w:fldChar w:fldCharType="separate"/>
      </w:r>
      <w:r w:rsidRPr="00F02A52">
        <w:rPr>
          <w:lang w:val="en-US"/>
        </w:rPr>
        <w:t xml:space="preserve">(Kenward </w:t>
      </w:r>
      <w:r w:rsidR="009E3418" w:rsidRPr="009E3418">
        <w:rPr>
          <w:i/>
          <w:lang w:val="en-US"/>
        </w:rPr>
        <w:t>et al.</w:t>
      </w:r>
      <w:r w:rsidRPr="00F02A52">
        <w:rPr>
          <w:lang w:val="en-US"/>
        </w:rPr>
        <w:t>, 2011)</w:t>
      </w:r>
      <w:r w:rsidRPr="00F02A52">
        <w:rPr>
          <w:lang w:val="en-US"/>
        </w:rPr>
        <w:fldChar w:fldCharType="end"/>
      </w:r>
      <w:r w:rsidRPr="00F02A52">
        <w:rPr>
          <w:lang w:val="en-US"/>
        </w:rPr>
        <w:t xml:space="preserve">. Designing such policy mixes provides opportunities to mainstreaming biodiversity and nature’s contributions to people. </w:t>
      </w:r>
    </w:p>
    <w:p w14:paraId="793597D8" w14:textId="73068A4B" w:rsidR="00E97DE0" w:rsidRPr="00F02A52" w:rsidRDefault="00E97DE0" w:rsidP="00E97DE0">
      <w:pPr>
        <w:rPr>
          <w:lang w:val="en-US"/>
        </w:rPr>
      </w:pPr>
      <w:r w:rsidRPr="00F02A52">
        <w:rPr>
          <w:lang w:val="en-US"/>
        </w:rPr>
        <w:t>Taking the agricultural sector as an example (</w:t>
      </w:r>
      <w:r w:rsidR="00C714C6">
        <w:rPr>
          <w:b/>
          <w:lang w:val="en-US"/>
        </w:rPr>
        <w:t>Box 6.10</w:t>
      </w:r>
      <w:r w:rsidRPr="00F02A52">
        <w:rPr>
          <w:lang w:val="en-US"/>
        </w:rPr>
        <w:t xml:space="preserve">), the </w:t>
      </w:r>
      <w:r>
        <w:rPr>
          <w:lang w:val="en-US"/>
        </w:rPr>
        <w:t>European Union</w:t>
      </w:r>
      <w:r w:rsidRPr="00F02A52">
        <w:rPr>
          <w:lang w:val="en-US"/>
        </w:rPr>
        <w:t xml:space="preserve">’s cross-compliance mechanism combines direct payments with the compliance by farmers with basic regulatory standards concerning the environment, climate change, public health, food safety, animal and plant health and animal welfare, as well as the requirement of maintaining land in good agricultural and environmental condition </w:t>
      </w:r>
      <w:r w:rsidRPr="00F02A52">
        <w:rPr>
          <w:lang w:val="en-US"/>
        </w:rPr>
        <w:fldChar w:fldCharType="begin" w:fldLock="1"/>
      </w:r>
      <w:r>
        <w:rPr>
          <w:lang w:val="en-US"/>
        </w:rPr>
        <w:instrText>ADDIN CSL_CITATION { "citationItems" : [ { "id" : "ITEM-1", "itemData" : { "abstract" : "17 December 2013 on the financing, management and monitoring of the common agricultural policy and repealing Council Regulations (EEC) No 352/78, (EC) No 165/94, (EC) No 2799/98, (EC) No 814/2000, (EC) No 1290/2005 and (EC) No 485/2008. Official Journal of the European Union, L 347/549", "author" : [ { "dropping-particle" : "", "family" : "EU", "given" : "", "non-dropping-particle" : "", "parse-names" : false, "suffix" : "" } ], "container-title" : "Official Journal of the European Union", "id" : "ITEM-1", "issued" : { "date-parts" : [ [ "2013" ] ] }, "note" : "NULL", "number" : "Council Regulations (EEC) No 352/78, (EC) No 165/94, (EC) No 2799/98, (EC) No 814/2000, (EC) No 1290/2005 and (EC) No 485/2008", "page" : "549-607", "publisher" : "European Commission", "title" : "Regulation (EU) 1306/2013 of the European Parliament and of the Council on the financing, management and monitoring of the common agricultural policy", "type" : "article-journal", "volume" : "L 347/549" }, "uris" : [ "http://www.mendeley.com/documents/?uuid=615f3109-c57a-48f9-acd2-c9ffef0880bd" ] } ], "mendeley" : { "formattedCitation" : "(EU, 2013b)", "manualFormatting" : "(European Union, 2013b)", "plainTextFormattedCitation" : "(EU, 2013b)", "previouslyFormattedCitation" : "(EU, 2013b)" }, "properties" : {  }, "schema" : "https://github.com/citation-style-language/schema/raw/master/csl-citation.json" }</w:instrText>
      </w:r>
      <w:r w:rsidRPr="00F02A52">
        <w:rPr>
          <w:lang w:val="en-US"/>
        </w:rPr>
        <w:fldChar w:fldCharType="separate"/>
      </w:r>
      <w:r w:rsidRPr="00F02A52">
        <w:rPr>
          <w:lang w:val="en-US"/>
        </w:rPr>
        <w:t>(</w:t>
      </w:r>
      <w:r>
        <w:rPr>
          <w:lang w:val="en-US"/>
        </w:rPr>
        <w:t>European Union</w:t>
      </w:r>
      <w:r w:rsidRPr="00F02A52">
        <w:rPr>
          <w:lang w:val="en-US"/>
        </w:rPr>
        <w:t>, 2013b)</w:t>
      </w:r>
      <w:r w:rsidRPr="00F02A52">
        <w:rPr>
          <w:lang w:val="en-US"/>
        </w:rPr>
        <w:fldChar w:fldCharType="end"/>
      </w:r>
      <w:r w:rsidRPr="00F02A52">
        <w:rPr>
          <w:lang w:val="en-US"/>
        </w:rPr>
        <w:t xml:space="preserve">. In addition, farmers may qualify for agri-environmental payments for agricultural practices, which go beyond cross-compliance and greening requirements </w:t>
      </w:r>
      <w:r w:rsidRPr="00F02A52">
        <w:rPr>
          <w:lang w:val="en-US"/>
        </w:rPr>
        <w:fldChar w:fldCharType="begin" w:fldLock="1"/>
      </w:r>
      <w:r>
        <w:rPr>
          <w:lang w:val="en-US"/>
        </w:rPr>
        <w:instrText>ADDIN CSL_CITATION { "citationItems" : [ { "id" : "ITEM-1", "itemData" : { "abstract" : "The new agreement on CAP reform reached in 2013 is the fruit of three years of reflection, discussion and intensive negotiation. While continuing on the path of reform started in the early '90's this deal is historic in many respects; for the first time the entire CAP was reviewed all at once and the European Parliament acted as co- legislator with the Council. The new CAP maintains the two pillars, but increases the links between them, thus offering a more holistic and integrated approach to policy support. Specifically it introduces a new architecture of direct payments; better targeted, more equitable and greener, an enhanced safety net and strengthened rural development. As a result it is adapted to meet the challenges ahead by being more efficient and contributing to a more competitive and sustainable EU agriculture. This Brief gives an overview of the reform and outlines the \u201cwhy and how\u201d of the new CAP 2014-2020.", "author" : [ { "dropping-particle" : "", "family" : "European Commission", "given" : "", "non-dropping-particle" : "", "parse-names" : false, "suffix" : "" } ], "container-title" : "Agricultural Policy Perspectives Brief, No 5", "id" : "ITEM-1", "issued" : { "date-parts" : [ [ "2013" ] ] }, "number-of-pages" : "10", "publisher" : "DG Agriculture and Rural Development, Unit for Agricultural Policy Analysis and Perspectives", "publisher-place" : "Brussels", "title" : "Overview of CAP Reform 2014-2020", "type" : "report" }, "uris" : [ "http://www.mendeley.com/documents/?uuid=f81ea8e7-836b-3e2a-af14-75ec9fb5b814" ] } ], "mendeley" : { "formattedCitation" : "(European Commission, 2013c)", "plainTextFormattedCitation" : "(European Commission, 2013c)", "previouslyFormattedCitation" : "(European Commission, 2013c)" }, "properties" : {  }, "schema" : "https://github.com/citation-style-language/schema/raw/master/csl-citation.json" }</w:instrText>
      </w:r>
      <w:r w:rsidRPr="00F02A52">
        <w:rPr>
          <w:lang w:val="en-US"/>
        </w:rPr>
        <w:fldChar w:fldCharType="separate"/>
      </w:r>
      <w:r w:rsidRPr="00F02A52">
        <w:rPr>
          <w:lang w:val="en-US"/>
        </w:rPr>
        <w:t>(European Commission, 2013c)</w:t>
      </w:r>
      <w:r w:rsidRPr="00F02A52">
        <w:rPr>
          <w:lang w:val="en-US"/>
        </w:rPr>
        <w:fldChar w:fldCharType="end"/>
      </w:r>
      <w:r w:rsidRPr="00F02A52">
        <w:rPr>
          <w:lang w:val="en-US"/>
        </w:rPr>
        <w:t xml:space="preserve">. This policy design could be further adapted to mainstream and implement the concept of nature’s contributions to people in sectors such as agriculture, forestry, fisheries and </w:t>
      </w:r>
      <w:r w:rsidRPr="00F02A52">
        <w:rPr>
          <w:lang w:val="en-US"/>
        </w:rPr>
        <w:lastRenderedPageBreak/>
        <w:t>environmental policy and land-use planning. Legal and regulatory instruments in the form of environmental standards and requirements could be fine-tuned to approximate as much as possible the level of ecological thresholds or tipping points not to be trespassed. These standards can then be combined with economic and financial instruments to further promote the provision of selected contributions of nature to people by land users or fishermen.</w:t>
      </w:r>
    </w:p>
    <w:p w14:paraId="180F3734" w14:textId="164DA1EB" w:rsidR="00E97DE0" w:rsidRPr="00F02A52" w:rsidRDefault="00E97DE0" w:rsidP="000226B2">
      <w:pPr>
        <w:pStyle w:val="Caption"/>
        <w:rPr>
          <w:sz w:val="20"/>
          <w:szCs w:val="20"/>
        </w:rPr>
      </w:pPr>
      <w:bookmarkStart w:id="1906" w:name="_Ref499293133"/>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10</w:t>
      </w:r>
      <w:r>
        <w:fldChar w:fldCharType="end"/>
      </w:r>
      <w:bookmarkEnd w:id="1906"/>
      <w:r w:rsidRPr="00F02A52">
        <w:t>:</w:t>
      </w:r>
      <w:r w:rsidRPr="00F02A52">
        <w:rPr>
          <w:sz w:val="20"/>
          <w:szCs w:val="20"/>
        </w:rPr>
        <w:t xml:space="preserve"> </w:t>
      </w:r>
      <w:r w:rsidRPr="00F02A52">
        <w:t>Mix of</w:t>
      </w:r>
      <w:r w:rsidRPr="00F02A52">
        <w:rPr>
          <w:rFonts w:cs="Cambria"/>
        </w:rPr>
        <w:t xml:space="preserve"> instruments in agri-environmental policy</w:t>
      </w:r>
      <w:r w:rsidR="009D7B0F">
        <w:rPr>
          <w:rFonts w:cs="Cambria"/>
        </w:rPr>
        <w:t>.</w:t>
      </w:r>
    </w:p>
    <w:p w14:paraId="1AC57194" w14:textId="5CCDAE0E" w:rsidR="00E97DE0" w:rsidRPr="005E4849" w:rsidRDefault="00E97DE0" w:rsidP="00E97DE0">
      <w:pPr>
        <w:spacing w:line="240" w:lineRule="auto"/>
        <w:rPr>
          <w:sz w:val="20"/>
          <w:szCs w:val="20"/>
        </w:rPr>
      </w:pPr>
      <w:r w:rsidRPr="00F02A52">
        <w:rPr>
          <w:sz w:val="20"/>
          <w:szCs w:val="20"/>
          <w:lang w:val="en-US"/>
        </w:rPr>
        <w:t xml:space="preserve">Despite being criticized for setting too loose and general criteria for cross-compliance and greening </w:t>
      </w:r>
      <w:r w:rsidRPr="00F02A52">
        <w:rPr>
          <w:sz w:val="20"/>
          <w:szCs w:val="20"/>
          <w:lang w:val="en-US"/>
        </w:rPr>
        <w:fldChar w:fldCharType="begin" w:fldLock="1"/>
      </w:r>
      <w:r>
        <w:rPr>
          <w:sz w:val="20"/>
          <w:szCs w:val="20"/>
          <w:lang w:val="en-US"/>
        </w:rPr>
        <w:instrText>ADDIN CSL_CITATION { "citationItems" : [ { "id" : "ITEM-1", "itemData" : { "DOI" : "10.2478/cass-2014-0006", "abstract" : "n December 2013, the EU Agriculture and Fisheries Council formally adopted the new regulations for the reformed Common Agricultural Policy (2014-2020). The new regulations include three obligatory greening measures: ecological focus areas, maintaining permanent grassland, and crop diversification. We assess the impact of these measures on ecosystem services using scientific and gray literature. The literature review reveals that the adopted greening measures will have mixed effects, i.e., trade-offs and synergies across ecosystems services. Provisioning services, in particular crop production, are expected to decrease when the measures are implemented. All other service categories, i.e., regulating and cultural services, will increase \u2013 or are at least will not obviously be negatively affected \u2013 once the measures are implemented. However, in terms of trade-offs and synergies, much depends on objectives being pursued, the baseline or alternative land use underlying the comparison, and on the prevalent farming systems and farm characteristics. Including the ecosystem services concept into the design and assessment of policies would allow a systematic review of the consequences of measures also for services otherwise easily ignored.", "author" : [ { "dropping-particle" : "", "family" : "Hauck", "given" : "Jennifer", "non-dropping-particle" : "", "parse-names" : false, "suffix" : "" }, { "dropping-particle" : "", "family" : "Schleyer", "given" : "Christian", "non-dropping-particle" : "", "parse-names" : false, "suffix" : "" }, { "dropping-particle" : "", "family" : "Winkler", "given" : "Klara J.", "non-dropping-particle" : "", "parse-names" : false, "suffix" : "" }, { "dropping-particle" : "", "family" : "Maes", "given" : "Joachim", "non-dropping-particle" : "", "parse-names" : false, "suffix" : "" } ], "container-title" : "Change Adaptation Socioecol. Syst.", "id" : "ITEM-1", "issued" : { "date-parts" : [ [ "2014" ] ] }, "page" : "51-62", "title" : "Shades of Greening: Reviewing the Impact of the new EU Agricultural Policy on Ecosystem Services", "type" : "article-journal", "volume" : "1" }, "prefix" : "see also Section 6.5.1.3;", "uris" : [ "http://www.mendeley.com/documents/?uuid=0ffe11c0-7007-3644-b843-bc013716c957" ] }, { "id" : "ITEM-2", "itemData" : { "DOI" : "DOI: 10.1111/cobi.12531",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2", "issue" : "4", "issued" : { "date-parts" : [ [ "2015" ] ] }, "page" : "996-1005", "title" : "The alignment of agricultural and nature conservation policies in the European Union", "type" : "article-journal", "volume" : "29" }, "uris" : [ "http://www.mendeley.com/documents/?uuid=ead789b9-b3f6-3830-9446-5a8987d26407" ] }, { "id" : "ITEM-3", "itemData" : { "DOI" : "10.1126/science.1252254", "author" : [ { "dropping-particle" : "", "family" : "Pe\u2019er", "given" : "Guy", "non-dropping-particle" : "", "parse-names" : false, "suffix" : "" }, { "dropping-particle" : "", "family" : "Dicks", "given" : "L.V.", "non-dropping-particle" : "", "parse-names" : false, "suffix" : "" }, { "dropping-particle" : "", "family" : "Visconti", "given" : "Piero", "non-dropping-particle" : "", "parse-names" : false, "suffix" : "" }, { "dropping-particle" : "", "family" : "Arlettaz", "given" : "Rapha\u00ebl", "non-dropping-particle" : "", "parse-names" : false, "suffix" : "" }, { "dropping-particle" : "", "family" : "B\u00e1ldi", "given" : "Andr\u00e1s", "non-dropping-particle" : "", "parse-names" : false, "suffix" : "" }, { "dropping-particle" : "", "family" : "Benton", "given" : "T.G.", "non-dropping-particle" : "", "parse-names" : false, "suffix" : "" }, { "dropping-particle" : "", "family" : "Collins", "given" : "S.", "non-dropping-particle" : "", "parse-names" : false, "suffix" : "" }, { "dropping-particle" : "", "family" : "Dieterich", "given" : "M.", "non-dropping-particle" : "", "parse-names" : false, "suffix" : "" }, { "dropping-particle" : "", "family" : "Gregory", "given" : "R.D.", "non-dropping-particle" : "", "parse-names" : false, "suffix" : "" }, { "dropping-particle" : "", "family" : "Hartig", "given" : "F.", "non-dropping-particle" : "", "parse-names" : false, "suffix" : "" }, { "dropping-particle" : "", "family" : "Henle", "given" : "Klaus", "non-dropping-particle" : "", "parse-names" : false, "suffix" : "" }, { "dropping-particle" : "", "family" : "Hobson", "given" : "P.R.", "non-dropping-particle" : "", "parse-names" : false, "suffix" : "" }, { "dropping-particle" : "", "family" : "Kleijn", "given" : "D.", "non-dropping-particle" : "", "parse-names" : false, "suffix" : "" }, { "dropping-particle" : "", "family" : "Neumann", "given" : "R.K.", "non-dropping-particle" : "", "parse-names" : false, "suffix" : "" }, { "dropping-particle" : "", "family" : "Robijns", "given" : "T.", "non-dropping-particle" : "", "parse-names" : false, "suffix" : "" }, { "dropping-particle" : "", "family" : "Schmidt", "given" : "J.", "non-dropping-particle" : "", "parse-names" : false, "suffix" : "" }, { "dropping-particle" : "", "family" : "Shwartz", "given" : "A.", "non-dropping-particle" : "", "parse-names" : false, "suffix" : "" }, { "dropping-particle" : "", "family" : "Sutherland", "given" : "W.J.", "non-dropping-particle" : "", "parse-names" : false, "suffix" : "" }, { "dropping-particle" : "", "family" : "Turbe", "given" : "A.", "non-dropping-particle" : "", "parse-names" : false, "suffix" : "" }, { "dropping-particle" : "", "family" : "Wulf", "given" : "F.", "non-dropping-particle" : "", "parse-names" : false, "suffix" : "" }, { "dropping-particle" : "", "family" : "Scott", "given" : "A.V.", "non-dropping-particle" : "", "parse-names" : false, "suffix" : "" } ], "container-title" : "Science", "id" : "ITEM-3", "issue" : "6188", "issued" : { "date-parts" : [ [ "2014" ] ] }, "page" : "1090-1092", "title" : "EU agricultural reform fails on biodiversity", "type" : "article-journal", "volume" : "344" }, "uris" : [ "http://www.mendeley.com/documents/?uuid=c5568c60-ca11-37a0-ba50-835ca26b59cf" ] } ], "mendeley" : { "formattedCitation" : "(see also Section 6.5.1.3; Hauck et al., 2014; Hodge et al., 2015; Pe\u2019er et al., 2014)", "plainTextFormattedCitation" : "(see also Section 6.5.1.3; Hauck et al., 2014; Hodge et al., 2015; Pe\u2019er et al., 2014)", "previouslyFormattedCitation" : "(see also Section 6.5.1.3; Hauck et al., 2014; Hodge et al., 2015; Pe\u2019er et al., 2014)"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see also Section 6.5.1.3; Hauck </w:t>
      </w:r>
      <w:r w:rsidR="009E3418" w:rsidRPr="009E3418">
        <w:rPr>
          <w:i/>
          <w:sz w:val="20"/>
          <w:szCs w:val="20"/>
          <w:lang w:val="en-US"/>
        </w:rPr>
        <w:t>et al.</w:t>
      </w:r>
      <w:r w:rsidRPr="00F02A52">
        <w:rPr>
          <w:sz w:val="20"/>
          <w:szCs w:val="20"/>
          <w:lang w:val="en-US"/>
        </w:rPr>
        <w:t xml:space="preserve">, 2014; Hodge </w:t>
      </w:r>
      <w:r w:rsidR="009E3418" w:rsidRPr="009E3418">
        <w:rPr>
          <w:i/>
          <w:sz w:val="20"/>
          <w:szCs w:val="20"/>
          <w:lang w:val="en-US"/>
        </w:rPr>
        <w:t>et al.</w:t>
      </w:r>
      <w:r w:rsidRPr="00F02A52">
        <w:rPr>
          <w:sz w:val="20"/>
          <w:szCs w:val="20"/>
          <w:lang w:val="en-US"/>
        </w:rPr>
        <w:t xml:space="preserve">, 2015; Pe’er </w:t>
      </w:r>
      <w:r w:rsidR="009E3418" w:rsidRPr="009E3418">
        <w:rPr>
          <w:i/>
          <w:sz w:val="20"/>
          <w:szCs w:val="20"/>
          <w:lang w:val="en-US"/>
        </w:rPr>
        <w:t>et al.</w:t>
      </w:r>
      <w:r w:rsidRPr="00F02A52">
        <w:rPr>
          <w:sz w:val="20"/>
          <w:szCs w:val="20"/>
          <w:lang w:val="en-US"/>
        </w:rPr>
        <w:t>, 2014)</w:t>
      </w:r>
      <w:r w:rsidRPr="00F02A52">
        <w:rPr>
          <w:sz w:val="20"/>
          <w:szCs w:val="20"/>
          <w:lang w:val="en-US"/>
        </w:rPr>
        <w:fldChar w:fldCharType="end"/>
      </w:r>
      <w:r w:rsidRPr="00F02A52">
        <w:rPr>
          <w:sz w:val="20"/>
          <w:szCs w:val="20"/>
          <w:lang w:val="en-US"/>
        </w:rPr>
        <w:t xml:space="preserve">, the 2013 Common Agricultural Policy reform has made explicit the rationale underlying the policy design to achieve the delivery of public goods by both pillars of the policy </w:t>
      </w:r>
      <w:r w:rsidRPr="00F02A52">
        <w:rPr>
          <w:sz w:val="20"/>
          <w:szCs w:val="20"/>
          <w:lang w:val="en-US"/>
        </w:rPr>
        <w:fldChar w:fldCharType="begin" w:fldLock="1"/>
      </w:r>
      <w:r>
        <w:rPr>
          <w:sz w:val="20"/>
          <w:szCs w:val="20"/>
          <w:lang w:val="en-US"/>
        </w:rPr>
        <w:instrText>ADDIN CSL_CITATION { "citationItems" : [ { "id" : "ITEM-1", "itemData" : { "abstract" : "The new agreement on CAP reform reached in 2013 is the fruit of three years of reflection, discussion and intensive negotiation. While continuing on the path of reform started in the early '90's this deal is historic in many respects; for the first time the entire CAP was reviewed all at once and the European Parliament acted as co- legislator with the Council. The new CAP maintains the two pillars, but increases the links between them, thus offering a more holistic and integrated approach to policy support. Specifically it introduces a new architecture of direct payments; better targeted, more equitable and greener, an enhanced safety net and strengthened rural development. As a result it is adapted to meet the challenges ahead by being more efficient and contributing to a more competitive and sustainable EU agriculture. This Brief gives an overview of the reform and outlines the \u201cwhy and how\u201d of the new CAP 2014-2020.", "author" : [ { "dropping-particle" : "", "family" : "European Commission", "given" : "", "non-dropping-particle" : "", "parse-names" : false, "suffix" : "" } ], "container-title" : "Agricultural Policy Perspectives Brief, No 5", "id" : "ITEM-1", "issued" : { "date-parts" : [ [ "2013" ] ] }, "number-of-pages" : "10", "publisher" : "DG Agriculture and Rural Development, Unit for Agricultural Policy Analysis and Perspectives", "publisher-place" : "Brussels", "title" : "Overview of CAP Reform 2014-2020", "type" : "report" }, "uris" : [ "http://www.mendeley.com/documents/?uuid=f81ea8e7-836b-3e2a-af14-75ec9fb5b814" ] } ], "mendeley" : { "formattedCitation" : "(European Commission, 2013c)", "plainTextFormattedCitation" : "(European Commission, 2013c)", "previouslyFormattedCitation" : "(European Commission, 2013c)"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3c)</w:t>
      </w:r>
      <w:r w:rsidRPr="00F02A52">
        <w:rPr>
          <w:sz w:val="20"/>
          <w:szCs w:val="20"/>
          <w:lang w:val="en-US"/>
        </w:rPr>
        <w:fldChar w:fldCharType="end"/>
      </w:r>
      <w:r w:rsidRPr="00F02A52">
        <w:rPr>
          <w:sz w:val="20"/>
          <w:szCs w:val="20"/>
          <w:lang w:val="en-US"/>
        </w:rPr>
        <w:t>. This policy architecture envisages the use and integration of different policy instruments (</w:t>
      </w:r>
      <w:r w:rsidR="00E14291">
        <w:rPr>
          <w:b/>
          <w:sz w:val="20"/>
          <w:szCs w:val="20"/>
          <w:lang w:val="en-US"/>
        </w:rPr>
        <w:t>Figure 6.18</w:t>
      </w:r>
      <w:r w:rsidR="00C95068">
        <w:rPr>
          <w:b/>
          <w:sz w:val="20"/>
          <w:szCs w:val="20"/>
          <w:lang w:val="en-US"/>
        </w:rPr>
        <w:t xml:space="preserve"> </w:t>
      </w:r>
      <w:r w:rsidR="00D90EB0" w:rsidRPr="00C95068">
        <w:rPr>
          <w:sz w:val="20"/>
          <w:szCs w:val="20"/>
          <w:lang w:val="en-US"/>
        </w:rPr>
        <w:t>A</w:t>
      </w:r>
      <w:r w:rsidRPr="00F02A52">
        <w:rPr>
          <w:sz w:val="20"/>
          <w:szCs w:val="20"/>
          <w:lang w:val="en-US"/>
        </w:rPr>
        <w:t xml:space="preserve">). This strategy is implemented by requiring farmers to respect cross-compliance requirements (some of which are based on </w:t>
      </w:r>
      <w:r>
        <w:rPr>
          <w:sz w:val="20"/>
          <w:szCs w:val="20"/>
          <w:lang w:val="en-US"/>
        </w:rPr>
        <w:t>European Union</w:t>
      </w:r>
      <w:r w:rsidRPr="00F02A52">
        <w:rPr>
          <w:sz w:val="20"/>
          <w:szCs w:val="20"/>
          <w:lang w:val="en-US"/>
        </w:rPr>
        <w:t xml:space="preserve"> environmental legislation such as the Water Framework Directive and Nitrate Directive) to be eligible for 70% of direct payments, and of greening requirements to be eligible for the remaining 30% of direct payments under </w:t>
      </w:r>
      <w:r>
        <w:rPr>
          <w:sz w:val="20"/>
          <w:szCs w:val="20"/>
          <w:lang w:val="en-US"/>
        </w:rPr>
        <w:t>p</w:t>
      </w:r>
      <w:r w:rsidRPr="00F02A52">
        <w:rPr>
          <w:sz w:val="20"/>
          <w:szCs w:val="20"/>
          <w:lang w:val="en-US"/>
        </w:rPr>
        <w:t xml:space="preserve">illar 1. Once farmers have respected both cross-compliance and greening requirements they are eligible to enroll in voluntary agri-environmental measures with payments under </w:t>
      </w:r>
      <w:r>
        <w:rPr>
          <w:sz w:val="20"/>
          <w:szCs w:val="20"/>
          <w:lang w:val="en-US"/>
        </w:rPr>
        <w:t>p</w:t>
      </w:r>
      <w:r w:rsidRPr="00F02A52">
        <w:rPr>
          <w:sz w:val="20"/>
          <w:szCs w:val="20"/>
          <w:lang w:val="en-US"/>
        </w:rPr>
        <w:t xml:space="preserve">illar 2 for agricultural practices which go beyond cross-compliance and greening requirements </w:t>
      </w:r>
      <w:r w:rsidRPr="00F02A52">
        <w:rPr>
          <w:sz w:val="20"/>
          <w:szCs w:val="20"/>
          <w:lang w:val="en-US"/>
        </w:rPr>
        <w:fldChar w:fldCharType="begin" w:fldLock="1"/>
      </w:r>
      <w:r>
        <w:rPr>
          <w:sz w:val="20"/>
          <w:szCs w:val="20"/>
          <w:lang w:val="en-US"/>
        </w:rPr>
        <w:instrText>ADDIN CSL_CITATION { "citationItems" : [ { "id" : "ITEM-1", "itemData" : { "abstract" : "The new agreement on CAP reform reached in 2013 is the fruit of three years of reflection, discussion and intensive negotiation. While continuing on the path of reform started in the early '90's this deal is historic in many respects; for the first time the entire CAP was reviewed all at once and the European Parliament acted as co- legislator with the Council. The new CAP maintains the two pillars, but increases the links between them, thus offering a more holistic and integrated approach to policy support. Specifically it introduces a new architecture of direct payments; better targeted, more equitable and greener, an enhanced safety net and strengthened rural development. As a result it is adapted to meet the challenges ahead by being more efficient and contributing to a more competitive and sustainable EU agriculture. This Brief gives an overview of the reform and outlines the \u201cwhy and how\u201d of the new CAP 2014-2020.", "author" : [ { "dropping-particle" : "", "family" : "European Commission", "given" : "", "non-dropping-particle" : "", "parse-names" : false, "suffix" : "" } ], "container-title" : "Agricultural Policy Perspectives Brief, No 5", "id" : "ITEM-1", "issued" : { "date-parts" : [ [ "2013" ] ] }, "number-of-pages" : "10", "publisher" : "DG Agriculture and Rural Development, Unit for Agricultural Policy Analysis and Perspectives", "publisher-place" : "Brussels", "title" : "Overview of CAP Reform 2014-2020", "type" : "report" }, "uris" : [ "http://www.mendeley.com/documents/?uuid=f81ea8e7-836b-3e2a-af14-75ec9fb5b814" ] } ], "mendeley" : { "formattedCitation" : "(European Commission, 2013c)", "plainTextFormattedCitation" : "(European Commission, 2013c)", "previouslyFormattedCitation" : "(European Commission, 2013c)" }, "properties" : {  }, "schema" : "https://github.com/citation-style-language/schema/raw/master/csl-citation.json" }</w:instrText>
      </w:r>
      <w:r w:rsidRPr="00F02A52">
        <w:rPr>
          <w:sz w:val="20"/>
          <w:szCs w:val="20"/>
          <w:lang w:val="en-US"/>
        </w:rPr>
        <w:fldChar w:fldCharType="separate"/>
      </w:r>
      <w:r w:rsidRPr="00F02A52">
        <w:rPr>
          <w:sz w:val="20"/>
          <w:szCs w:val="20"/>
          <w:lang w:val="en-US"/>
        </w:rPr>
        <w:t>(European Commission, 2013c)</w:t>
      </w:r>
      <w:r w:rsidRPr="00F02A52">
        <w:rPr>
          <w:sz w:val="20"/>
          <w:szCs w:val="20"/>
          <w:lang w:val="en-US"/>
        </w:rPr>
        <w:fldChar w:fldCharType="end"/>
      </w:r>
      <w:r w:rsidRPr="00F02A52">
        <w:rPr>
          <w:sz w:val="20"/>
          <w:szCs w:val="20"/>
          <w:lang w:val="en-US"/>
        </w:rPr>
        <w:t xml:space="preserve">. Furthermore, administrative penalties may be applied as in cases of non-compliance with eligibility criteria, commitments or other obligations resulting from the application of agricultural </w:t>
      </w:r>
      <w:r w:rsidRPr="0098679C">
        <w:rPr>
          <w:sz w:val="20"/>
          <w:szCs w:val="20"/>
          <w:lang w:val="en-US"/>
        </w:rPr>
        <w:t xml:space="preserve">legislation </w:t>
      </w:r>
      <w:r w:rsidRPr="00625947">
        <w:rPr>
          <w:sz w:val="20"/>
          <w:szCs w:val="20"/>
          <w:lang w:val="en-US"/>
        </w:rPr>
        <w:fldChar w:fldCharType="begin" w:fldLock="1"/>
      </w:r>
      <w:r w:rsidRPr="0098679C">
        <w:rPr>
          <w:sz w:val="20"/>
          <w:szCs w:val="20"/>
          <w:lang w:val="en-US"/>
        </w:rPr>
        <w:instrText>ADDIN CSL_CITATION { "citationItems" : [ { "id" : "ITEM-1", "itemData" : { "abstract" : "17 December 2013 on the financing, management and monitoring of the common agricultural policy and repealing Council Regulations (EEC) No 352/78, (EC) No 165/94, (EC) No 2799/98, (EC) No 814/2000, (EC) No 1290/2005 and (EC) No 485/2008. Official Journal of the European Union, L 347/549", "author" : [ { "dropping-particle" : "", "family" : "EU", "given" : "", "non-dropping-particle" : "", "parse-names" : false, "suffix" : "" } ], "container-title" : "Official Journal of the European Union", "id" : "ITEM-1", "issued" : { "date-parts" : [ [ "2013" ] ] }, "note" : "NULL", "number" : "Council Regulations (EEC) No 352/78, (EC) No 165/94, (EC) No 2799/98, (EC) No 814/2000, (EC) No 1290/2005 and (EC) No 485/2008", "page" : "549-607", "publisher" : "European Commission", "title" : "Regulation (EU) 1306/2013 of the European Parliament and of the Council on the financing, management and monitoring of the common agricultural policy", "type" : "article-journal", "volume" : "L 347/549" }, "uris" : [ "http://www.mendeley.com/documents/?uuid=615f3109-c57a-48f9-acd2-c9ffef0880bd" ] } ], "mendeley" : { "formattedCitation" : "(EU, 2013b)", "plainTextFormattedCitation" : "(EU, 2013b)", "previouslyFormattedCitation" : "(EU, 2013b)" }, "properties" : {  }, "schema" : "https://github.com/citation-style-language/schema/raw/master/csl-citation.json" }</w:instrText>
      </w:r>
      <w:r w:rsidRPr="00625947">
        <w:rPr>
          <w:sz w:val="20"/>
          <w:szCs w:val="20"/>
          <w:lang w:val="en-US"/>
        </w:rPr>
        <w:fldChar w:fldCharType="separate"/>
      </w:r>
      <w:r w:rsidRPr="00625947">
        <w:rPr>
          <w:sz w:val="20"/>
          <w:szCs w:val="20"/>
          <w:lang w:val="en-US"/>
        </w:rPr>
        <w:t>(</w:t>
      </w:r>
      <w:r w:rsidRPr="00724155">
        <w:rPr>
          <w:sz w:val="20"/>
          <w:szCs w:val="20"/>
          <w:lang w:val="en-US"/>
        </w:rPr>
        <w:t>European Union</w:t>
      </w:r>
      <w:r w:rsidRPr="0098679C">
        <w:rPr>
          <w:sz w:val="20"/>
          <w:szCs w:val="20"/>
          <w:lang w:val="en-US"/>
        </w:rPr>
        <w:t>, 2013b)</w:t>
      </w:r>
      <w:r w:rsidRPr="00625947">
        <w:rPr>
          <w:sz w:val="20"/>
          <w:szCs w:val="20"/>
          <w:lang w:val="en-US"/>
        </w:rPr>
        <w:fldChar w:fldCharType="end"/>
      </w:r>
      <w:r w:rsidRPr="00F02A52">
        <w:rPr>
          <w:sz w:val="20"/>
          <w:szCs w:val="20"/>
          <w:lang w:val="en-US"/>
        </w:rPr>
        <w:t xml:space="preserve"> (</w:t>
      </w:r>
      <w:r w:rsidR="00E14291">
        <w:rPr>
          <w:b/>
          <w:sz w:val="20"/>
          <w:szCs w:val="20"/>
          <w:lang w:val="en-US"/>
        </w:rPr>
        <w:t>Figure 6.18</w:t>
      </w:r>
      <w:r w:rsidR="000B5B7B">
        <w:rPr>
          <w:b/>
          <w:sz w:val="20"/>
          <w:szCs w:val="20"/>
          <w:lang w:val="en-US"/>
        </w:rPr>
        <w:t xml:space="preserve"> </w:t>
      </w:r>
      <w:r w:rsidR="00D90EB0" w:rsidRPr="000B5B7B">
        <w:rPr>
          <w:sz w:val="20"/>
          <w:szCs w:val="20"/>
          <w:lang w:val="en-US"/>
        </w:rPr>
        <w:t>A</w:t>
      </w:r>
      <w:r w:rsidRPr="00F02A52">
        <w:rPr>
          <w:sz w:val="20"/>
          <w:szCs w:val="20"/>
          <w:lang w:val="en-US"/>
        </w:rPr>
        <w:t>).</w:t>
      </w:r>
    </w:p>
    <w:p w14:paraId="0D499833" w14:textId="1469A872" w:rsidR="002A6BB3" w:rsidRPr="0090584F" w:rsidRDefault="002A6BB3" w:rsidP="00E97DE0">
      <w:pPr>
        <w:keepNext/>
        <w:tabs>
          <w:tab w:val="left" w:pos="4536"/>
        </w:tabs>
        <w:spacing w:before="120"/>
        <w:rPr>
          <w:b/>
          <w:bCs/>
          <w:color w:val="252525"/>
          <w:lang w:val="en-US" w:eastAsia="ja-JP"/>
        </w:rPr>
      </w:pPr>
      <w:r>
        <w:rPr>
          <w:lang w:eastAsia="en-GB"/>
        </w:rPr>
        <w:lastRenderedPageBreak/>
        <w:drawing>
          <wp:inline distT="0" distB="0" distL="0" distR="0" wp14:anchorId="346FE7F8" wp14:editId="54ACB27D">
            <wp:extent cx="5759450" cy="6971665"/>
            <wp:effectExtent l="0" t="0" r="0" b="63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4"/>
                    <a:stretch>
                      <a:fillRect/>
                    </a:stretch>
                  </pic:blipFill>
                  <pic:spPr>
                    <a:xfrm>
                      <a:off x="0" y="0"/>
                      <a:ext cx="5759450" cy="6971665"/>
                    </a:xfrm>
                    <a:prstGeom prst="rect">
                      <a:avLst/>
                    </a:prstGeom>
                  </pic:spPr>
                </pic:pic>
              </a:graphicData>
            </a:graphic>
          </wp:inline>
        </w:drawing>
      </w:r>
    </w:p>
    <w:p w14:paraId="68C9B810" w14:textId="6093FE0E" w:rsidR="00E97DE0" w:rsidRPr="00F02A52" w:rsidRDefault="00E97DE0" w:rsidP="00E97DE0">
      <w:pPr>
        <w:rPr>
          <w:bCs/>
          <w:sz w:val="20"/>
          <w:szCs w:val="20"/>
          <w:lang w:val="en-US"/>
        </w:rPr>
      </w:pPr>
      <w:r w:rsidRPr="00F02A52">
        <w:rPr>
          <w:sz w:val="20"/>
          <w:szCs w:val="20"/>
          <w:lang w:val="en-US"/>
        </w:rPr>
        <w:t>This policy architecture could be adapted to mainstream and to implement the concept of nature’s contributions to people (</w:t>
      </w:r>
      <w:r w:rsidR="00E14291">
        <w:rPr>
          <w:b/>
          <w:sz w:val="20"/>
          <w:szCs w:val="20"/>
          <w:lang w:val="en-US"/>
        </w:rPr>
        <w:t>Figure 6.18</w:t>
      </w:r>
      <w:r w:rsidR="000B5B7B">
        <w:rPr>
          <w:b/>
          <w:sz w:val="20"/>
          <w:szCs w:val="20"/>
          <w:lang w:val="en-US"/>
        </w:rPr>
        <w:t xml:space="preserve"> </w:t>
      </w:r>
      <w:r w:rsidR="00D90EB0" w:rsidRPr="000B5B7B">
        <w:rPr>
          <w:sz w:val="20"/>
          <w:szCs w:val="20"/>
          <w:lang w:val="en-US"/>
        </w:rPr>
        <w:t>B</w:t>
      </w:r>
      <w:r w:rsidRPr="00F02A52">
        <w:rPr>
          <w:sz w:val="20"/>
          <w:szCs w:val="20"/>
          <w:lang w:val="en-US"/>
        </w:rPr>
        <w:t xml:space="preserve">). This can be done by fine tuning cross-compliance and greening requirements to approximate as much as possible the level of ecological thresholds or tipping points not to be trespassed in a specific agro-ecosystem to achieve the delivery of selected contributions of nature to people. Above this reference level payments for agri-environment-climate measures could be tailored to specific </w:t>
      </w:r>
      <w:r>
        <w:rPr>
          <w:sz w:val="20"/>
          <w:szCs w:val="20"/>
          <w:lang w:val="en-US"/>
        </w:rPr>
        <w:t>nature’s contributions to people</w:t>
      </w:r>
      <w:r w:rsidRPr="00F02A52">
        <w:rPr>
          <w:sz w:val="20"/>
          <w:szCs w:val="20"/>
          <w:lang w:val="en-US"/>
        </w:rPr>
        <w:t xml:space="preserve"> or local conditions by allowing farmers to choose between action- or result-based agri-environmental payments (</w:t>
      </w:r>
      <w:r w:rsidRPr="00FC3562">
        <w:rPr>
          <w:sz w:val="20"/>
          <w:szCs w:val="20"/>
          <w:lang w:val="en-US"/>
        </w:rPr>
        <w:t>Section 6.5.1.3</w:t>
      </w:r>
      <w:r w:rsidRPr="00F02A52">
        <w:rPr>
          <w:sz w:val="20"/>
          <w:szCs w:val="20"/>
          <w:lang w:val="en-US"/>
        </w:rPr>
        <w:t xml:space="preserve">) to enhance the </w:t>
      </w:r>
      <w:r>
        <w:rPr>
          <w:sz w:val="20"/>
          <w:szCs w:val="20"/>
          <w:lang w:val="en-US"/>
        </w:rPr>
        <w:t>nature’s contributions to people</w:t>
      </w:r>
      <w:r w:rsidRPr="00F02A52">
        <w:rPr>
          <w:sz w:val="20"/>
          <w:szCs w:val="20"/>
          <w:lang w:val="en-US"/>
        </w:rPr>
        <w:t xml:space="preserve"> delivery beyond thresholds or tipping points (</w:t>
      </w:r>
      <w:r w:rsidR="00E14291">
        <w:rPr>
          <w:b/>
          <w:sz w:val="20"/>
          <w:szCs w:val="20"/>
          <w:lang w:val="en-US"/>
        </w:rPr>
        <w:t>Figure 6.18</w:t>
      </w:r>
      <w:r w:rsidR="000B5B7B">
        <w:rPr>
          <w:b/>
          <w:sz w:val="20"/>
          <w:szCs w:val="20"/>
          <w:lang w:val="en-US"/>
        </w:rPr>
        <w:t xml:space="preserve"> </w:t>
      </w:r>
      <w:r w:rsidR="00D90EB0" w:rsidRPr="000B5B7B">
        <w:rPr>
          <w:sz w:val="20"/>
          <w:szCs w:val="20"/>
          <w:lang w:val="en-US"/>
        </w:rPr>
        <w:t>B</w:t>
      </w:r>
      <w:r w:rsidRPr="00F02A52">
        <w:rPr>
          <w:sz w:val="20"/>
          <w:szCs w:val="20"/>
          <w:lang w:val="en-US"/>
        </w:rPr>
        <w:t>)</w:t>
      </w:r>
      <w:r w:rsidRPr="00F02A52">
        <w:rPr>
          <w:b/>
          <w:bCs/>
          <w:sz w:val="20"/>
          <w:szCs w:val="20"/>
          <w:lang w:val="en-US"/>
        </w:rPr>
        <w:t xml:space="preserve">. </w:t>
      </w:r>
      <w:r w:rsidRPr="00F02A52">
        <w:rPr>
          <w:bCs/>
          <w:sz w:val="20"/>
          <w:szCs w:val="20"/>
          <w:lang w:val="en-US"/>
        </w:rPr>
        <w:t xml:space="preserve">The effectiveness and efficiency of result-oriented agri-environmental measures could be further enhanced by issuing territorial contracts for groups of farmers to reach the critical mass necessary to deliver selected </w:t>
      </w:r>
      <w:r>
        <w:rPr>
          <w:bCs/>
          <w:sz w:val="20"/>
          <w:szCs w:val="20"/>
          <w:lang w:val="en-US"/>
        </w:rPr>
        <w:t>nature’s contributions to people</w:t>
      </w:r>
      <w:r w:rsidRPr="00F02A52">
        <w:rPr>
          <w:bCs/>
          <w:sz w:val="20"/>
          <w:szCs w:val="20"/>
          <w:lang w:val="en-US"/>
        </w:rPr>
        <w:t xml:space="preserve"> and at the same time reducing transaction costs.</w:t>
      </w:r>
    </w:p>
    <w:p w14:paraId="1DA72AC3" w14:textId="0E273725" w:rsidR="00E97DE0" w:rsidRDefault="00E97DE0" w:rsidP="00E97DE0">
      <w:pPr>
        <w:rPr>
          <w:b/>
          <w:bCs/>
          <w:sz w:val="20"/>
          <w:szCs w:val="20"/>
          <w:lang w:val="en-US"/>
        </w:rPr>
      </w:pPr>
      <w:r w:rsidRPr="00F02A52">
        <w:rPr>
          <w:b/>
          <w:bCs/>
          <w:sz w:val="20"/>
          <w:szCs w:val="20"/>
          <w:lang w:val="en-US"/>
        </w:rPr>
        <w:lastRenderedPageBreak/>
        <w:t>End of Box 6.10</w:t>
      </w:r>
    </w:p>
    <w:p w14:paraId="117B2D42" w14:textId="77777777" w:rsidR="002A6BB3" w:rsidRPr="00F02A52" w:rsidRDefault="002A6BB3" w:rsidP="00E97DE0">
      <w:pPr>
        <w:rPr>
          <w:b/>
          <w:bCs/>
          <w:sz w:val="20"/>
          <w:szCs w:val="20"/>
          <w:lang w:val="en-US"/>
        </w:rPr>
      </w:pPr>
    </w:p>
    <w:p w14:paraId="3120325D" w14:textId="60DE1AED" w:rsidR="00E97DE0" w:rsidRPr="00F02A52" w:rsidRDefault="00E97DE0" w:rsidP="00E97DE0">
      <w:pPr>
        <w:rPr>
          <w:lang w:val="en-US"/>
        </w:rPr>
      </w:pPr>
      <w:r w:rsidRPr="00F02A52">
        <w:rPr>
          <w:lang w:val="en-US"/>
        </w:rPr>
        <w:t xml:space="preserve">Policy mix analysis is also essential from a cross-sectoral perspective where policies in one sector (e.g., climate, fisheries, energy or agriculture) may jeopardize policies in other sectors (e.g., nature conservation). A comprehensive policy mix also comprises the integration of environmental aspects in non-environmental policy sectors, with the aims (i) to reduce conflicts between sectoral policies and (ii) to directly target the drivers of environmental pressures and degradation </w:t>
      </w:r>
      <w:r w:rsidRPr="00F02A52">
        <w:rPr>
          <w:lang w:val="en-US"/>
        </w:rPr>
        <w:fldChar w:fldCharType="begin" w:fldLock="1"/>
      </w:r>
      <w:r>
        <w:rPr>
          <w:lang w:val="en-US"/>
        </w:rPr>
        <w:instrText>ADDIN CSL_CITATION { "citationItems" : [ { "id" : "ITEM-1", "itemData" : { "DOI" : "10.1002/eet.1647", "abstract" : "Environmental policy integration (EPI) refers to the incorporation of environmental concerns in non-environmental policy sectors. EPI aims to avoid conflicts between environmental and other policy objectives and to enhance environmental policy by directly targeting the driving forces of environmental degradation. In practice, however, the potential of EPI has not been fully utilized. Scientific knowledge of EPI is found in several, largely isolated, bodies of literature (on EPI, climate policy integration and environmental impact assessment/strategic environmental assessment) and does not provide an adequate answer to the question of what EPI strategies work, where and why. A systematic framework based on comparative empirical research is required to contribute to more effective EPI strategies. In this paper we formulate a research agenda for the development of such a framework on the governance of EPI that is robust, i.e. builds on other theories of environmental governance and policy change and that envisages large-scale, international comparative empirical analysis.", "author" : [ { "dropping-particle" : "", "family" : "Runhaar", "given" : "Hens", "non-dropping-particle" : "", "parse-names" : false, "suffix" : "" }, { "dropping-particle" : "", "family" : "Driessen", "given" : "Peter", "non-dropping-particle" : "", "parse-names" : false, "suffix" : "" }, { "dropping-particle" : "", "family" : "Uittenbroek", "given" : "Caroline", "non-dropping-particle" : "", "parse-names" : false, "suffix" : "" } ], "container-title" : "Environmental Policy and Governance", "id" : "ITEM-1", "issued" : { "date-parts" : [ [ "2014" ] ] }, "page" : "233-246", "title" : "Towards a Systematic Framework for the Analysis of Environmental Policy Integration", "type" : "article-journal", "volume" : "24" }, "uris" : [ "http://www.mendeley.com/documents/?uuid=26e049ca-6e69-445f-8b0c-c516b5d9375b" ] } ], "mendeley" : { "formattedCitation" : "(Runhaar, Driessen, &amp; Uittenbroek, 2014)", "plainTextFormattedCitation" : "(Runhaar, Driessen, &amp; Uittenbroek, 2014)", "previouslyFormattedCitation" : "(Runhaar, Driessen, &amp; Uittenbroek, 2014)" }, "properties" : {  }, "schema" : "https://github.com/citation-style-language/schema/raw/master/csl-citation.json" }</w:instrText>
      </w:r>
      <w:r w:rsidRPr="00F02A52">
        <w:rPr>
          <w:lang w:val="en-US"/>
        </w:rPr>
        <w:fldChar w:fldCharType="separate"/>
      </w:r>
      <w:r w:rsidRPr="00F02A52">
        <w:rPr>
          <w:lang w:val="en-US"/>
        </w:rPr>
        <w:t>(Runhaar</w:t>
      </w:r>
      <w:r w:rsidR="00F34C73">
        <w:rPr>
          <w:i/>
          <w:lang w:val="en-US"/>
        </w:rPr>
        <w:t xml:space="preserve"> et al.</w:t>
      </w:r>
      <w:r w:rsidRPr="00F02A52">
        <w:rPr>
          <w:lang w:val="en-US"/>
        </w:rPr>
        <w:t>, 2014)</w:t>
      </w:r>
      <w:r w:rsidRPr="00F02A52">
        <w:rPr>
          <w:lang w:val="en-US"/>
        </w:rPr>
        <w:fldChar w:fldCharType="end"/>
      </w:r>
      <w:r w:rsidRPr="00F02A52">
        <w:rPr>
          <w:lang w:val="en-US"/>
        </w:rPr>
        <w:t xml:space="preserve">. For example, publicly financed support programmes for biodiversity measures on farmland can hardly be effective if, at the same time and in the same area, public subsidies favour agricultural intensification and monocultures to increase bioenergy production </w:t>
      </w:r>
      <w:r w:rsidRPr="00F02A52">
        <w:rPr>
          <w:lang w:val="en-US"/>
        </w:rPr>
        <w:fldChar w:fldCharType="begin" w:fldLock="1"/>
      </w:r>
      <w:r>
        <w:rPr>
          <w:lang w:val="en-US"/>
        </w:rPr>
        <w:instrText>ADDIN CSL_CITATION { "citationItems" : [ { "id" : "ITEM-1", "itemData" : { "ISBN" : "9783944280110", "author" : [ { "dropping-particle" : "", "family" : "Natural Capital Germany - TEEB-DE", "given" : "", "non-dropping-particle" : "", "parse-names" : false, "suffix" : "" } ], "id" : "ITEM-1", "issued" : { "date-parts" : [ [ "2015" ] ] }, "number-of-pages" : "47", "publisher" : "Technische Universit\u00e4t Berlin, Helmholtz Centre for Environmental Research \u2013 UFZ", "publisher-place" : "Berlin and Leipzig", "title" : "Natural Capital and Climate Policy \u2013 Synergies and Conflicts. Summary for Decision Makers. Original German version 2014.", "type" : "report" }, "uris" : [ "http://www.mendeley.com/documents/?uuid=c3e23ec9-326b-4273-ad65-72f01b6cc647" ] } ], "mendeley" : { "formattedCitation" : "(Natural Capital Germany - TEEB-DE, 2015)", "plainTextFormattedCitation" : "(Natural Capital Germany - TEEB-DE, 2015)", "previouslyFormattedCitation" : "(Natural Capital Germany - TEEB-DE, 2015)" }, "properties" : {  }, "schema" : "https://github.com/citation-style-language/schema/raw/master/csl-citation.json" }</w:instrText>
      </w:r>
      <w:r w:rsidRPr="00F02A52">
        <w:rPr>
          <w:lang w:val="en-US"/>
        </w:rPr>
        <w:fldChar w:fldCharType="separate"/>
      </w:r>
      <w:r w:rsidRPr="00F02A52">
        <w:rPr>
          <w:lang w:val="en-US"/>
        </w:rPr>
        <w:t>(TEEB-DE, 2015)</w:t>
      </w:r>
      <w:r w:rsidRPr="00F02A52">
        <w:rPr>
          <w:lang w:val="en-US"/>
        </w:rPr>
        <w:fldChar w:fldCharType="end"/>
      </w:r>
      <w:r w:rsidRPr="00F02A52">
        <w:rPr>
          <w:lang w:val="en-US"/>
        </w:rPr>
        <w:t xml:space="preserve">. However, scientific insight is scarce concerning the reasons for hindering or favouring policy integration </w:t>
      </w:r>
      <w:r w:rsidRPr="00F02A52">
        <w:rPr>
          <w:lang w:val="en-US"/>
        </w:rPr>
        <w:fldChar w:fldCharType="begin" w:fldLock="1"/>
      </w:r>
      <w:r>
        <w:rPr>
          <w:lang w:val="en-US"/>
        </w:rPr>
        <w:instrText>ADDIN CSL_CITATION { "citationItems" : [ { "id" : "ITEM-1", "itemData" : { "DOI" : "10.1007/s10113-013-0421-y", "ISBN" : "1436-3798", "ISSN" : "14363798", "abstract" : "Considerable barriers can emerge in developing and implementing climate change adaptation strategies. Understanding the nature of barriers to adaptation is important so as to find strategic ways of dealing with them. However, our current understanding is limited and highly fragmented across the academic community. This paper aims to bring some conceptual convergence in these debates by applying a systematic review method to assess the current state of knowledge on barriers to adaptation in the peer-reviewed literature. The review results show that: (1) Barriers to adaptation have hardly been defined in the literature and no clear indicators exist so as to identify and assess them systematically. (2) An impressive number of barriers have been reported, but the list of possible barriers is seemingly endless. (3) The most frequently reported barriers relate to the institutional and social dimensions of adaptation. (4) Barriers are identified as configurations of climate and non-climate factors and conditions that emerge from the actor, the governance system, or the system of concern. (5) Barriers are mainly studied in developed countries with a strong focus on water-related domains. (6) The majority of studies on barriers use small-n inductive case approaches while comparative studies across different contexts are limited. (7) Although interventions to over- come barriers are recommended by most studies, empirical studies on interventions are scarce. We present further conceptual clarification and a more precise definition of barriers to adaptation. We conclude that future research should go beyond asking the questions \u2018if\u2019 and \u2018which\u2019 barriers to adaptation exist and begin asking \u2018how\u2019 and \u2018why\u2019 barriers emerge.", "author" : [ { "dropping-particle" : "", "family" : "Biesbroek", "given" : "G. Robbert", "non-dropping-particle" : "", "parse-names" : false, "suffix" : "" }, { "dropping-particle" : "", "family" : "Klostermann", "given" : "Judith E M", "non-dropping-particle" : "", "parse-names" : false, "suffix" : "" }, { "dropping-particle" : "", "family" : "Termeer", "given" : "Catrien J A M", "non-dropping-particle" : "", "parse-names" : false, "suffix" : "" }, { "dropping-particle" : "", "family" : "Kabat", "given" : "Pavel", "non-dropping-particle" : "", "parse-names" : false, "suffix" : "" } ], "container-title" : "Regional Environmental Change", "id" : "ITEM-1", "issue" : "5", "issued" : { "date-parts" : [ [ "2013" ] ] }, "page" : "1119-1129", "title" : "On the nature of barriers to climate change adaptation", "type" : "article-journal", "volume" : "13" }, "uris" : [ "http://www.mendeley.com/documents/?uuid=ad40ae40-aaa6-487c-974d-4fb67bee6316" ] }, { "id" : "ITEM-2", "itemData" : { "DOI" : "10.1068/c11134", "ISSN" : "0263774X", "abstract" : "Despite the fact that mainstreaming of climate change into existing EU sectoral policies is a key aim, empirical knowledge of how it works in practice remains scarce. With this paper we explore the degree to which climate considerations are taken into account in the implementation of one of the most influential pieces of European water legislation, the Water Framework Directive and, more importantly, we assess possible explanations forthe geographical variability in levels of mainstreaming observed. Our empirical research is based on an analysis of both EU and local policy documents, as well as more than forty in-depth interviews, and shows that, for various reasons, the degree of mainstreaming that has taken place differs widely. We conclude that timely incentives and clear guidance will be necessary to ensure progress is made by all, but that a residual fear that the adaptation agenda is open to abuse by those seeking to rationalise failures to fully implement the Water Framework Directive has put a brake on the mainstreaming agenda. Keywords: adaptation, Catalonia, climate change, European Union, EU Water Framework Directive, Italy, mainstreaming, Poland, Scotland, Sweden", "author" : [ { "dropping-particle" : "", "family" : "Brouwer", "given" : "Stijn", "non-dropping-particle" : "", "parse-names" : false, "suffix" : "" }, { "dropping-particle" : "", "family" : "Rayner", "given" : "Tim", "non-dropping-particle" : "", "parse-names" : false, "suffix" : "" }, { "dropping-particle" : "", "family" : "Huitema", "given" : "Dave", "non-dropping-particle" : "", "parse-names" : false, "suffix" : "" } ], "container-title" : "Environment and Planning C: Government and Policy", "id" : "ITEM-2", "issue" : "1", "issued" : { "date-parts" : [ [ "2013" ] ] }, "page" : "134-153", "title" : "Mainstreaming climate policy: The case of climate adaptation and the implementation of EU water policy", "type" : "article-journal", "volume" : "31" }, "uris" : [ "http://www.mendeley.com/documents/?uuid=5ff371d5-478e-4293-b2a2-74d173a99b0c" ] } ], "mendeley" : { "formattedCitation" : "(Biesbroek, Klostermann, Termeer, &amp; Kabat, 2013; Brouwer, Rayner, &amp; Huitema, 2013)", "plainTextFormattedCitation" : "(Biesbroek, Klostermann, Termeer, &amp; Kabat, 2013; Brouwer, Rayner, &amp; Huitema, 2013)", "previouslyFormattedCitation" : "(Biesbroek, Klostermann, Termeer, &amp; Kabat, 2013; Brouwer, Rayner, &amp; Huitema, 2013)" }, "properties" : {  }, "schema" : "https://github.com/citation-style-language/schema/raw/master/csl-citation.json" }</w:instrText>
      </w:r>
      <w:r w:rsidRPr="00F02A52">
        <w:rPr>
          <w:lang w:val="en-US"/>
        </w:rPr>
        <w:fldChar w:fldCharType="separate"/>
      </w:r>
      <w:r w:rsidRPr="00F02A52">
        <w:rPr>
          <w:lang w:val="en-US"/>
        </w:rPr>
        <w:t>(Biesbroek</w:t>
      </w:r>
      <w:r w:rsidR="00F34C73">
        <w:rPr>
          <w:i/>
          <w:lang w:val="en-US"/>
        </w:rPr>
        <w:t xml:space="preserve"> et al.</w:t>
      </w:r>
      <w:r w:rsidRPr="00F02A52">
        <w:rPr>
          <w:lang w:val="en-US"/>
        </w:rPr>
        <w:t>, 2013; Brouwer</w:t>
      </w:r>
      <w:r w:rsidR="00F34C73">
        <w:rPr>
          <w:i/>
          <w:lang w:val="en-US"/>
        </w:rPr>
        <w:t xml:space="preserve"> et al.</w:t>
      </w:r>
      <w:r w:rsidRPr="00F02A52">
        <w:rPr>
          <w:lang w:val="en-US"/>
        </w:rPr>
        <w:t>, 2013)</w:t>
      </w:r>
      <w:r w:rsidRPr="00F02A52">
        <w:rPr>
          <w:lang w:val="en-US"/>
        </w:rPr>
        <w:fldChar w:fldCharType="end"/>
      </w:r>
      <w:r w:rsidRPr="00F02A52">
        <w:rPr>
          <w:lang w:val="en-US"/>
        </w:rPr>
        <w:t xml:space="preserve">. This calls for the development of a systematic framework for the analysis of effective policy integration strategies </w:t>
      </w:r>
      <w:r w:rsidRPr="00F02A52">
        <w:rPr>
          <w:lang w:val="en-US"/>
        </w:rPr>
        <w:fldChar w:fldCharType="begin" w:fldLock="1"/>
      </w:r>
      <w:r>
        <w:rPr>
          <w:lang w:val="en-US"/>
        </w:rPr>
        <w:instrText>ADDIN CSL_CITATION { "citationItems" : [ { "id" : "ITEM-1", "itemData" : { "DOI" : "10.1002/eet.1647", "abstract" : "Environmental policy integration (EPI) refers to the incorporation of environmental concerns in non-environmental policy sectors. EPI aims to avoid conflicts between environmental and other policy objectives and to enhance environmental policy by directly targeting the driving forces of environmental degradation. In practice, however, the potential of EPI has not been fully utilized. Scientific knowledge of EPI is found in several, largely isolated, bodies of literature (on EPI, climate policy integration and environmental impact assessment/strategic environmental assessment) and does not provide an adequate answer to the question of what EPI strategies work, where and why. A systematic framework based on comparative empirical research is required to contribute to more effective EPI strategies. In this paper we formulate a research agenda for the development of such a framework on the governance of EPI that is robust, i.e. builds on other theories of environmental governance and policy change and that envisages large-scale, international comparative empirical analysis.", "author" : [ { "dropping-particle" : "", "family" : "Runhaar", "given" : "Hens", "non-dropping-particle" : "", "parse-names" : false, "suffix" : "" }, { "dropping-particle" : "", "family" : "Driessen", "given" : "Peter", "non-dropping-particle" : "", "parse-names" : false, "suffix" : "" }, { "dropping-particle" : "", "family" : "Uittenbroek", "given" : "Caroline", "non-dropping-particle" : "", "parse-names" : false, "suffix" : "" } ], "container-title" : "Environmental Policy and Governance", "id" : "ITEM-1", "issued" : { "date-parts" : [ [ "2014" ] ] }, "page" : "233-246", "title" : "Towards a Systematic Framework for the Analysis of Environmental Policy Integration", "type" : "article-journal", "volume" : "24" }, "uris" : [ "http://www.mendeley.com/documents/?uuid=26e049ca-6e69-445f-8b0c-c516b5d9375b" ] } ], "mendeley" : { "formattedCitation" : "(Runhaar et al., 2014)", "plainTextFormattedCitation" : "(Runhaar et al., 2014)", "previouslyFormattedCitation" : "(Runhaar et al., 2014)" }, "properties" : {  }, "schema" : "https://github.com/citation-style-language/schema/raw/master/csl-citation.json" }</w:instrText>
      </w:r>
      <w:r w:rsidRPr="00F02A52">
        <w:rPr>
          <w:lang w:val="en-US"/>
        </w:rPr>
        <w:fldChar w:fldCharType="separate"/>
      </w:r>
      <w:r w:rsidRPr="00F02A52">
        <w:rPr>
          <w:lang w:val="en-US"/>
        </w:rPr>
        <w:t xml:space="preserve">(Runhaar </w:t>
      </w:r>
      <w:r w:rsidR="009E3418" w:rsidRPr="009E3418">
        <w:rPr>
          <w:i/>
          <w:lang w:val="en-US"/>
        </w:rPr>
        <w:t>et al.</w:t>
      </w:r>
      <w:r w:rsidRPr="00F02A52">
        <w:rPr>
          <w:lang w:val="en-US"/>
        </w:rPr>
        <w:t>, 2014)</w:t>
      </w:r>
      <w:r w:rsidRPr="00F02A52">
        <w:rPr>
          <w:lang w:val="en-US"/>
        </w:rPr>
        <w:fldChar w:fldCharType="end"/>
      </w:r>
      <w:r w:rsidRPr="00F02A52">
        <w:rPr>
          <w:lang w:val="en-US"/>
        </w:rPr>
        <w:t xml:space="preserve">. </w:t>
      </w:r>
    </w:p>
    <w:p w14:paraId="3B38E41D" w14:textId="382DF5E0" w:rsidR="00E97DE0" w:rsidRPr="00F02A52" w:rsidRDefault="00E97DE0" w:rsidP="00E97DE0">
      <w:pPr>
        <w:rPr>
          <w:lang w:val="en-US"/>
        </w:rPr>
      </w:pPr>
      <w:r w:rsidRPr="00F02A52">
        <w:rPr>
          <w:lang w:val="en-US"/>
        </w:rPr>
        <w:t xml:space="preserve">For environmental policy instruments to be effective, they have to be supported by the general public </w:t>
      </w:r>
      <w:r w:rsidRPr="00F02A52">
        <w:rPr>
          <w:lang w:val="en-US"/>
        </w:rPr>
        <w:fldChar w:fldCharType="begin" w:fldLock="1"/>
      </w:r>
      <w:r>
        <w:rPr>
          <w:lang w:val="en-US"/>
        </w:rPr>
        <w:instrText>ADDIN CSL_CITATION { "citationItems" : [ { "id" : "ITEM-1", "itemData" : { "DOI" : "10.1016/j.envsci.2013.08.011", "author" : [ { "dropping-particle" : "", "family" : "Harring", "given" : "Niklas", "non-dropping-particle" : "", "parse-names" : false, "suffix" : "" } ], "container-title" : "Environmental Science and Policy", "id" : "ITEM-1", "issued" : { "date-parts" : [ [ "2014" ] ] }, "page" : "119-128", "title" : "Corruption, inequalities and the perceived effectiveness of economic pro-environmental policy instruments: A European cross-national study", "type" : "article-journal", "volume" : "39" }, "uris" : [ "http://www.mendeley.com/documents/?uuid=b9c0362e-f5b7-46be-9ed7-cc76f53770b6" ] } ], "mendeley" : { "formattedCitation" : "(Harring, 2014)", "plainTextFormattedCitation" : "(Harring, 2014)", "previouslyFormattedCitation" : "(Harring, 2014)" }, "properties" : {  }, "schema" : "https://github.com/citation-style-language/schema/raw/master/csl-citation.json" }</w:instrText>
      </w:r>
      <w:r w:rsidRPr="00F02A52">
        <w:rPr>
          <w:lang w:val="en-US"/>
        </w:rPr>
        <w:fldChar w:fldCharType="separate"/>
      </w:r>
      <w:r w:rsidRPr="00F02A52">
        <w:rPr>
          <w:lang w:val="en-US"/>
        </w:rPr>
        <w:t>(Harring, 2014)</w:t>
      </w:r>
      <w:r w:rsidRPr="00F02A52">
        <w:rPr>
          <w:lang w:val="en-US"/>
        </w:rPr>
        <w:fldChar w:fldCharType="end"/>
      </w:r>
      <w:r w:rsidRPr="00F02A52">
        <w:rPr>
          <w:lang w:val="en-US"/>
        </w:rPr>
        <w:t>. Here, attitudes and judgements concerning specific instruments vary substantially across countries. Combining scientific evidence with legal, political and social institutions can be a promising approach for balancing environmental protection and development. Further, economic instruments should not only focus on private actors but also include the role of public actors and promote a “</w:t>
      </w:r>
      <w:r w:rsidRPr="00F02A52">
        <w:rPr>
          <w:i/>
          <w:lang w:val="en-US"/>
        </w:rPr>
        <w:t>mindset of cooperation and shared responsibility</w:t>
      </w:r>
      <w:r w:rsidRPr="00F02A52">
        <w:rPr>
          <w:lang w:val="en-US"/>
        </w:rPr>
        <w:t xml:space="preserve">” </w:t>
      </w:r>
      <w:r w:rsidRPr="00F02A52">
        <w:rPr>
          <w:lang w:val="en-US"/>
        </w:rPr>
        <w:fldChar w:fldCharType="begin" w:fldLock="1"/>
      </w:r>
      <w:r>
        <w:rPr>
          <w:lang w:val="en-US"/>
        </w:rPr>
        <w:instrText>ADDIN CSL_CITATION { "citationItems" : [ { "id" : "ITEM-1", "itemData" : { "DOI" : "10.1002/eet.1661", "abstract" : "Biodiversity conservation policies have relied on regulatory approaches, such as the designation of protected areas,which have generally been insufficient to ensure long-term conservation. This is partially explained by the mismatch between those who bear the costs of and those who benefit from conservation. While local actors, private and public, face management and opportunity costs due to conservation policies, the benefits reach beyond local borders. In this paper, we argue that a successful biodiversity conservation policy mix should include economic instruments directed at public and private local stakeholders. These instruments should be mutually reinforcing and target decision processes regarding land-use zoning and land manage- ment practices. To illustrate our argument, we focus on European agri-environmental measures (directed at private landowners) and ecological fiscal transfers (for local governments). We describe each of these instruments and derivemain lessons from their implementation. Finally, we present proposals for linking them to reinforce their individual contributions to the overall goal of halting biodiversity loss, taking the Portuguese case as an example.", "author" : [ { "dropping-particle" : "", "family" : "Santos", "given" : "Rui", "non-dropping-particle" : "", "parse-names" : false, "suffix" : "" }, { "dropping-particle" : "", "family" : "Antunes", "given" : "Paula", "non-dropping-particle" : "", "parse-names" : false, "suffix" : "" }, { "dropping-particle" : "", "family" : "Ring", "given" : "Irene", "non-dropping-particle" : "", "parse-names" : false, "suffix" : "" }, { "dropping-particle" : "", "family" : "Clemente", "given" : "Pedro", "non-dropping-particle" : "", "parse-names" : false, "suffix" : "" } ], "container-title" : "Environmental Policy and Governance", "id" : "ITEM-1", "issued" : { "date-parts" : [ [ "2015" ] ] }, "page" : "83-96", "title" : "Engaging Local Private and Public Actors in Biodiversity Conservation: The role of Agri-Environmental schemes and Ecological fiscal transfers", "type" : "article-journal", "volume" : "25" }, "locator" : "94", "uris" : [ "http://www.mendeley.com/documents/?uuid=4b219656-9657-4e50-86cc-196be3aab857" ] } ], "mendeley" : { "formattedCitation" : "(R. Santos, Antunes, et al., 2015, p. 94)", "plainTextFormattedCitation" : "(R. Santos, Antunes, et al., 2015, p. 94)", "previouslyFormattedCitation" : "(R. Santos, Antunes, et al., 2015, p. 94)" }, "properties" : {  }, "schema" : "https://github.com/citation-style-language/schema/raw/master/csl-citation.json" }</w:instrText>
      </w:r>
      <w:r w:rsidRPr="00F02A52">
        <w:rPr>
          <w:lang w:val="en-US"/>
        </w:rPr>
        <w:fldChar w:fldCharType="separate"/>
      </w:r>
      <w:r w:rsidRPr="00F02A52">
        <w:rPr>
          <w:lang w:val="en-US"/>
        </w:rPr>
        <w:t xml:space="preserve">(Santos </w:t>
      </w:r>
      <w:r w:rsidR="009E3418" w:rsidRPr="009E3418">
        <w:rPr>
          <w:i/>
          <w:lang w:val="en-US"/>
        </w:rPr>
        <w:t>et al.</w:t>
      </w:r>
      <w:r w:rsidRPr="00F02A52">
        <w:rPr>
          <w:lang w:val="en-US"/>
        </w:rPr>
        <w:t>, 2015</w:t>
      </w:r>
      <w:r w:rsidR="00AA0743">
        <w:rPr>
          <w:lang w:val="en-US"/>
        </w:rPr>
        <w:t>a</w:t>
      </w:r>
      <w:r w:rsidRPr="00F02A52">
        <w:rPr>
          <w:lang w:val="en-US"/>
        </w:rPr>
        <w:t>, p. 94)</w:t>
      </w:r>
      <w:r w:rsidRPr="00F02A52">
        <w:rPr>
          <w:lang w:val="en-US"/>
        </w:rPr>
        <w:fldChar w:fldCharType="end"/>
      </w:r>
      <w:r w:rsidRPr="00F02A52">
        <w:rPr>
          <w:lang w:val="en-US"/>
        </w:rPr>
        <w:t xml:space="preserve">. Such a mindset could also contribute to overcoming aspects of procedural and distributive justice and comprise an equitable integration of scientific insights and lay knowledge </w:t>
      </w:r>
      <w:r w:rsidRPr="00F02A52">
        <w:rPr>
          <w:lang w:val="en-US"/>
        </w:rPr>
        <w:fldChar w:fldCharType="begin" w:fldLock="1"/>
      </w:r>
      <w:r>
        <w:rPr>
          <w:lang w:val="en-US"/>
        </w:rPr>
        <w:instrText>ADDIN CSL_CITATION { "citationItems" : [ { "id" : "ITEM-1", "itemData" : { "DOI" : "10.1002/eet.1672", "abstract" : "The novel articulations between the state, markets and civil society arising from the shift to networked environmental governance highlight the importance of creating equal participation opportunities. Relevant questions froman environmental justice perspective are not only who participates, but also with whom, in what, why and how. In this paper, we explore public par- ticipation in biodiversity governance that has emerged after the initial designation of a Natura 2000 network in Finland, Greece, Poland and the UK by focusing on distributive and proce- dural justice.Our analysis, based on focus groups and document analysis, shows that newpar- ticipatory arrangements have taken the modes of project-based, market, interest group and e-governance. These arrangements have been marked by problems in power and knowledge sharing, and in the distribution of conservation costs and benefits, reflecting serious deficits regarding environmental justice. Calls for public participation and wider stakeholder engage- ment in conservation across Europe should be followed by an acknowledgment of the diversity of perspectives, conflicting interests and social positions and their integration into biodiversity governance. Copyright\u00a92015", "author" : [ { "dropping-particle" : "", "family" : "Paloniemi", "given" : "Riikka", "non-dropping-particle" : "", "parse-names" : false, "suffix" : "" }, { "dropping-particle" : "", "family" : "Apostolopoulou", "given" : "Evangelia", "non-dropping-particle" : "", "parse-names" : false, "suffix" : "" }, { "dropping-particle" : "", "family" : "Cent", "given" : "Joanna", "non-dropping-particle" : "", "parse-names" : false, "suffix" : "" }, { "dropping-particle" : "", "family" : "Bormpoudakis", "given" : "Dimitrios", "non-dropping-particle" : "", "parse-names" : false, "suffix" : "" }, { "dropping-particle" : "", "family" : "Scott", "given" : "Anna", "non-dropping-particle" : "", "parse-names" : false, "suffix" : "" }, { "dropping-particle" : "", "family" : "Grodzi", "given" : "Malgorzata", "non-dropping-particle" : "", "parse-names" : false, "suffix" : "" }, { "dropping-particle" : "", "family" : "Tzanopoulos", "given" : "Joseph", "non-dropping-particle" : "", "parse-names" : false, "suffix" : "" }, { "dropping-particle" : "", "family" : "Koivulehto", "given" : "Miska", "non-dropping-particle" : "", "parse-names" : false, "suffix" : "" }, { "dropping-particle" : "", "family" : "Pietrzyk-kaszy", "given" : "Agata", "non-dropping-particle" : "", "parse-names" : false, "suffix" : "" }, { "dropping-particle" : "", "family" : "Pantis", "given" : "John D", "non-dropping-particle" : "", "parse-names" : false, "suffix" : "" } ], "container-title" : "Environmental Policy and Governance", "id" : "ITEM-1", "issued" : { "date-parts" : [ [ "2015" ] ] }, "page" : "330-342", "title" : "Public Participation and Environmental Justice in Biodiversity Governance in Finland, Greece, Poland and the UK", "type" : "article-journal", "volume" : "25" }, "uris" : [ "http://www.mendeley.com/documents/?uuid=dba1b236-54d2-4d77-93c0-0cddf7a1d5e8" ] } ], "mendeley" : { "formattedCitation" : "(Paloniemi et al., 2015)", "plainTextFormattedCitation" : "(Paloniemi et al., 2015)", "previouslyFormattedCitation" : "(Paloniemi et al., 2015)" }, "properties" : {  }, "schema" : "https://github.com/citation-style-language/schema/raw/master/csl-citation.json" }</w:instrText>
      </w:r>
      <w:r w:rsidRPr="00F02A52">
        <w:rPr>
          <w:lang w:val="en-US"/>
        </w:rPr>
        <w:fldChar w:fldCharType="separate"/>
      </w:r>
      <w:r w:rsidRPr="00F02A52">
        <w:rPr>
          <w:lang w:val="en-US"/>
        </w:rPr>
        <w:t xml:space="preserve">(Paloniemi </w:t>
      </w:r>
      <w:r w:rsidR="009E3418" w:rsidRPr="009E3418">
        <w:rPr>
          <w:i/>
          <w:lang w:val="en-US"/>
        </w:rPr>
        <w:t>et al.</w:t>
      </w:r>
      <w:r w:rsidRPr="00F02A52">
        <w:rPr>
          <w:lang w:val="en-US"/>
        </w:rPr>
        <w:t>, 2015)</w:t>
      </w:r>
      <w:r w:rsidRPr="00F02A52">
        <w:rPr>
          <w:lang w:val="en-US"/>
        </w:rPr>
        <w:fldChar w:fldCharType="end"/>
      </w:r>
      <w:r w:rsidRPr="00F02A52">
        <w:rPr>
          <w:lang w:val="en-US"/>
        </w:rPr>
        <w:t xml:space="preserve">. The dialogue and engagement of different actors in the political process is not a novel phenomenon </w:t>
      </w:r>
      <w:r w:rsidRPr="00F02A52">
        <w:rPr>
          <w:lang w:val="en-US"/>
        </w:rPr>
        <w:fldChar w:fldCharType="begin" w:fldLock="1"/>
      </w:r>
      <w:r>
        <w:rPr>
          <w:lang w:val="en-US"/>
        </w:rPr>
        <w:instrText>ADDIN CSL_CITATION { "citationItems" : [ { "id" : "ITEM-1", "itemData" : { "URL" : "http://www.euforgen.org/about-us/overview/", "accessed" : { "date-parts" : [ [ "2017", "11", "15" ] ] }, "author" : [ { "dropping-particle" : "", "family" : "EUFORGEN", "given" : "", "non-dropping-particle" : "", "parse-names" : false, "suffix" : "" } ], "id" : "ITEM-1", "issued" : { "date-parts" : [ [ "2017" ] ] }, "title" : "EUFORGEN \u2013 the European Forest Genetic Resources Programme", "type" : "webpage" }, "uris" : [ "http://www.mendeley.com/documents/?uuid=46af9c46-edf5-415a-9a68-6bea777f1c73" ] } ], "mendeley" : { "formattedCitation" : "(EUFORGEN, 2017)", "plainTextFormattedCitation" : "(EUFORGEN, 2017)", "previouslyFormattedCitation" : "(EUFORGEN, 2017)" }, "properties" : {  }, "schema" : "https://github.com/citation-style-language/schema/raw/master/csl-citation.json" }</w:instrText>
      </w:r>
      <w:r w:rsidRPr="00F02A52">
        <w:rPr>
          <w:lang w:val="en-US"/>
        </w:rPr>
        <w:fldChar w:fldCharType="separate"/>
      </w:r>
      <w:r w:rsidRPr="00F02A52">
        <w:rPr>
          <w:lang w:val="en-US"/>
        </w:rPr>
        <w:t>(EUFORGEN, 2017)</w:t>
      </w:r>
      <w:r w:rsidRPr="00F02A52">
        <w:rPr>
          <w:lang w:val="en-US"/>
        </w:rPr>
        <w:fldChar w:fldCharType="end"/>
      </w:r>
      <w:r w:rsidRPr="00F02A52">
        <w:rPr>
          <w:lang w:val="en-US"/>
        </w:rPr>
        <w:t xml:space="preserve">. The important issues are how actors cooperate and which combination of actors is most effective in providing successful governance </w:t>
      </w:r>
      <w:r w:rsidRPr="00F02A52">
        <w:rPr>
          <w:lang w:val="en-US"/>
        </w:rPr>
        <w:fldChar w:fldCharType="begin" w:fldLock="1"/>
      </w:r>
      <w:r>
        <w:rPr>
          <w:lang w:val="en-US"/>
        </w:rPr>
        <w:instrText>ADDIN CSL_CITATION { "citationItems" : [ { "id" : "ITEM-1", "itemData" : { "abstract" : "The term governance has come to be used commonly in both academic discourse and in ordinary discussions about how the public sector, and other institutions, manage themselves and their relationships with the broader society. The emphasis on governance in many ways reflects public concerns about the capacity of their political systems to act effectively and decisively to solve public problems. In this short paper I take a generic stance on the nature of governance. Rather than assuming that one set of actors or another is the appropriate source of governance, I will advance a conception of governance that focuses on the basic functions that must be performed in order to govern. Further, rather than forcing a choice between one set of actors or another, this more general conception of governance focuses on the possible mixtures of actors which can govern most effectively.", "author" : [ { "dropping-particle" : "", "family" : "Peters", "given" : "B Guy", "non-dropping-particle" : "", "parse-names" : false, "suffix" : "" } ], "container-title" : "Policy and Society", "id" : "ITEM-1", "issued" : { "date-parts" : [ [ "2014" ] ] }, "page" : "301-306", "publisher" : "Policy and Society Associates Ltd Partnership", "title" : "Is governance for everybody?", "type" : "article-journal", "volume" : "33" }, "uris" : [ "http://www.mendeley.com/documents/?uuid=c6646c90-1a07-47ad-b924-201b55358c44" ] } ], "mendeley" : { "formattedCitation" : "(Peters, 2014)", "plainTextFormattedCitation" : "(Peters, 2014)", "previouslyFormattedCitation" : "(Peters, 2014)" }, "properties" : {  }, "schema" : "https://github.com/citation-style-language/schema/raw/master/csl-citation.json" }</w:instrText>
      </w:r>
      <w:r w:rsidRPr="00F02A52">
        <w:rPr>
          <w:lang w:val="en-US"/>
        </w:rPr>
        <w:fldChar w:fldCharType="separate"/>
      </w:r>
      <w:r w:rsidRPr="00F02A52">
        <w:rPr>
          <w:lang w:val="en-US"/>
        </w:rPr>
        <w:t>(Peters, 2014)</w:t>
      </w:r>
      <w:r w:rsidRPr="00F02A52">
        <w:rPr>
          <w:lang w:val="en-US"/>
        </w:rPr>
        <w:fldChar w:fldCharType="end"/>
      </w:r>
      <w:r w:rsidRPr="00F02A52">
        <w:rPr>
          <w:lang w:val="en-US"/>
        </w:rPr>
        <w:t xml:space="preserve">. The policy outcomes concerning non-governmental certification in the forestry and fishery sector are examples of public-private policy interaction at multiple levels. However, more research is needed to identify causal mechanisms and to explore whether sector-specific solutions are successfully applicable within and across other sectors </w:t>
      </w:r>
      <w:r w:rsidRPr="00F02A52">
        <w:rPr>
          <w:lang w:val="en-US"/>
        </w:rPr>
        <w:fldChar w:fldCharType="begin" w:fldLock="1"/>
      </w:r>
      <w:r>
        <w:rPr>
          <w:lang w:val="en-US"/>
        </w:rPr>
        <w:instrText>ADDIN CSL_CITATION { "citationItems" : [ { "id" : "ITEM-1", "itemData" : { "DOI" : "10.1111/rego.12005", "abstract" : "Research has recognized that states enable or constrain private governance initiatives, but we still know too little about the interactions between private and public authority in the governance of various social and environmental problems. This article examines how states have responded to the emergence of forest and fisheries certification programs, and how state responses have influenced the subsequent development of these programs. It is argued that historical and structural differences in the management of forest and fisheries have resulted in divergent state responses to certification programs, but that both trajectories of interaction have led to a strengthening of the non-state program. The article draws upon these cases to inductively identify types of interaction between state policies and non-state certification programs, the causal mechanisms that shed light on interaction dynamics, and the conditions under which state involve- ment is likely to result in either strengthening or weakening of non-state programs. Keywords:", "author" : [ { "dropping-particle" : "", "family" : "Gulbrandsen", "given" : "Lars H", "non-dropping-particle" : "", "parse-names" : false, "suffix" : "" } ], "container-title" : "Regulation and Governance", "id" : "ITEM-1", "issued" : { "date-parts" : [ [ "2014" ] ] }, "page" : "74-92", "title" : "Dynamic governance interactions: Evolutionary effects of state responses to non-state certification programs", "type" : "article-journal", "volume" : "8" }, "uris" : [ "http://www.mendeley.com/documents/?uuid=01e11c5b-a551-4e88-8276-00d7835d6393" ] } ], "mendeley" : { "formattedCitation" : "(Gulbrandsen, 2014)", "plainTextFormattedCitation" : "(Gulbrandsen, 2014)", "previouslyFormattedCitation" : "(Gulbrandsen, 2014)" }, "properties" : {  }, "schema" : "https://github.com/citation-style-language/schema/raw/master/csl-citation.json" }</w:instrText>
      </w:r>
      <w:r w:rsidRPr="00F02A52">
        <w:rPr>
          <w:lang w:val="en-US"/>
        </w:rPr>
        <w:fldChar w:fldCharType="separate"/>
      </w:r>
      <w:r w:rsidRPr="00F02A52">
        <w:rPr>
          <w:lang w:val="en-US"/>
        </w:rPr>
        <w:t>(Gulbrandsen, 2014)</w:t>
      </w:r>
      <w:r w:rsidRPr="00F02A52">
        <w:rPr>
          <w:lang w:val="en-US"/>
        </w:rPr>
        <w:fldChar w:fldCharType="end"/>
      </w:r>
      <w:r w:rsidRPr="00F02A52">
        <w:rPr>
          <w:lang w:val="en-US"/>
        </w:rPr>
        <w:t xml:space="preserve">. Concerning Central Asia, a recently finished </w:t>
      </w:r>
      <w:r>
        <w:rPr>
          <w:lang w:val="en-US"/>
        </w:rPr>
        <w:t>European Union</w:t>
      </w:r>
      <w:r w:rsidRPr="00F02A52">
        <w:rPr>
          <w:lang w:val="en-US"/>
        </w:rPr>
        <w:t xml:space="preserve"> FP7-research project assessed the policy mix in the field of science and innovation </w:t>
      </w:r>
      <w:r w:rsidRPr="00F02A52">
        <w:rPr>
          <w:lang w:val="en-US"/>
        </w:rPr>
        <w:fldChar w:fldCharType="begin" w:fldLock="1"/>
      </w:r>
      <w:r>
        <w:rPr>
          <w:lang w:val="en-US"/>
        </w:rPr>
        <w:instrText>ADDIN CSL_CITATION { "citationItems" : [ { "id" : "ITEM-1", "itemData" : { "URL" : "http://www.inco-ca.net/", "author" : [ { "dropping-particle" : "", "family" : "IncoNet Central Asia", "given" : "", "non-dropping-particle" : "", "parse-names" : false, "suffix" : "" } ], "id" : "ITEM-1", "issued" : { "date-parts" : [ [ "2016" ] ] }, "title" : "STI International Cooperation Network for Central Asian Countries", "type" : "webpage" }, "uris" : [ "http://www.mendeley.com/documents/?uuid=0da10319-fa24-3ce4-ab82-5f6777025e0d" ] } ], "mendeley" : { "formattedCitation" : "(IncoNet Central Asia, 2016)", "plainTextFormattedCitation" : "(IncoNet Central Asia, 2016)", "previouslyFormattedCitation" : "(IncoNet Central Asia, 2016)" }, "properties" : {  }, "schema" : "https://github.com/citation-style-language/schema/raw/master/csl-citation.json" }</w:instrText>
      </w:r>
      <w:r w:rsidRPr="00F02A52">
        <w:rPr>
          <w:lang w:val="en-US"/>
        </w:rPr>
        <w:fldChar w:fldCharType="separate"/>
      </w:r>
      <w:r w:rsidRPr="00F02A52">
        <w:rPr>
          <w:lang w:val="en-US"/>
        </w:rPr>
        <w:t>(IncoNet Central Asia, 2016)</w:t>
      </w:r>
      <w:r w:rsidRPr="00F02A52">
        <w:rPr>
          <w:lang w:val="en-US"/>
        </w:rPr>
        <w:fldChar w:fldCharType="end"/>
      </w:r>
      <w:r w:rsidRPr="00F02A52">
        <w:rPr>
          <w:lang w:val="en-US"/>
        </w:rPr>
        <w:t>. The applied peer-review exercise could serve as an example for a similar initiative related to nature’s contributions to people.</w:t>
      </w:r>
    </w:p>
    <w:p w14:paraId="10940D92" w14:textId="1998BB5E" w:rsidR="00E97DE0" w:rsidRPr="00F02A52" w:rsidRDefault="00C714C6" w:rsidP="00E97DE0">
      <w:pPr>
        <w:rPr>
          <w:lang w:val="en-US"/>
        </w:rPr>
      </w:pPr>
      <w:r>
        <w:rPr>
          <w:b/>
          <w:lang w:val="en-US"/>
        </w:rPr>
        <w:t>Box 6.11</w:t>
      </w:r>
      <w:r w:rsidR="00E97DE0" w:rsidRPr="00F02A52">
        <w:rPr>
          <w:lang w:val="en-US"/>
        </w:rPr>
        <w:t xml:space="preserve"> presents a policy-mix analysis for the Norwegian system of fisheries management based on the IPBES categories of policy instruments and families of policy support tools and methodologies </w:t>
      </w:r>
      <w:r w:rsidR="00E97DE0" w:rsidRPr="00F02A52">
        <w:rPr>
          <w:lang w:val="en-US"/>
        </w:rPr>
        <w:fldChar w:fldCharType="begin" w:fldLock="1"/>
      </w:r>
      <w:r w:rsidR="00E97DE0">
        <w:rPr>
          <w:lang w:val="en-US"/>
        </w:rPr>
        <w:instrText>ADDIN CSL_CITATION { "citationItems" : [ { "id" : "ITEM-1", "itemData" : { "author" : [ { "dropping-particle" : "", "family" : "IPBES", "given" : "", "non-dropping-particle" : "", "parse-names" : false, "suffix" : "" } ], "id" : "ITEM-1", "issued" : { "date-parts" : [ [ "2016" ] ] }, "publisher" : "Intergovernmental Science-Policy Platform on Biodiversity and Ecosystem Services", "publisher-place" : "Kuala Lumpur", "title" : "IPBES/4/INF/14: Information on work related to policy support tools and methodologies (deliverable 4 (c))", "type" : "report" }, "uris" : [ "http://www.mendeley.com/documents/?uuid=d577ba7f-8a10-49f9-8da4-8841f650a3ea" ] }, { "id" : "ITEM-2", "itemData" : { "author" : [ { "dropping-particle" : "", "family" : "Lasson", "given" : "Caroline", "non-dropping-particle" : "", "parse-names" : false, "suffix" : "" } ], "id" : "ITEM-2", "issued" : { "date-parts" : [ [ "2016" ] ] }, "note" : "NULL", "publisher" : "University of Leipzig", "title" : "The Norwegian system of fisheries management - a role model for the Common Fisheries Policy of the European Union? Master Thesis. Leipzig:", "type" : "thesis" }, "uris" : [ "http://www.mendeley.com/documents/?uuid=22833081-093d-45be-8fd3-ed0176a23de6" ] } ], "mendeley" : { "formattedCitation" : "(IPBES, 2016b; Lasson, 2016)", "plainTextFormattedCitation" : "(IPBES, 2016b; Lasson, 2016)", "previouslyFormattedCitation" : "(IPBES, 2016b; Lasson, 2016)" }, "properties" : {  }, "schema" : "https://github.com/citation-style-language/schema/raw/master/csl-citation.json" }</w:instrText>
      </w:r>
      <w:r w:rsidR="00E97DE0" w:rsidRPr="00F02A52">
        <w:rPr>
          <w:lang w:val="en-US"/>
        </w:rPr>
        <w:fldChar w:fldCharType="separate"/>
      </w:r>
      <w:r w:rsidR="00E97DE0" w:rsidRPr="00F02A52">
        <w:rPr>
          <w:lang w:val="en-US"/>
        </w:rPr>
        <w:t>(IPBES, 201</w:t>
      </w:r>
      <w:r w:rsidR="00657DB4">
        <w:rPr>
          <w:lang w:val="en-US"/>
        </w:rPr>
        <w:t>5</w:t>
      </w:r>
      <w:r w:rsidR="00E97DE0" w:rsidRPr="00F02A52">
        <w:rPr>
          <w:lang w:val="en-US"/>
        </w:rPr>
        <w:t>b; Lasson, 2016)</w:t>
      </w:r>
      <w:r w:rsidR="00E97DE0" w:rsidRPr="00F02A52">
        <w:rPr>
          <w:lang w:val="en-US"/>
        </w:rPr>
        <w:fldChar w:fldCharType="end"/>
      </w:r>
      <w:r w:rsidR="00E97DE0" w:rsidRPr="00F02A52">
        <w:rPr>
          <w:lang w:val="en-US"/>
        </w:rPr>
        <w:t xml:space="preserve">. Norway’s experience has shown that it is possible to drastically reduce subsidies without destroying the industry </w:t>
      </w:r>
      <w:r w:rsidR="00E97DE0" w:rsidRPr="00F02A52">
        <w:rPr>
          <w:lang w:val="en-US"/>
        </w:rPr>
        <w:fldChar w:fldCharType="begin" w:fldLock="1"/>
      </w:r>
      <w:r w:rsidR="00E97DE0">
        <w:rPr>
          <w:lang w:val="en-US"/>
        </w:rPr>
        <w:instrText>ADDIN CSL_CITATION { "citationItems" : [ { "id" : "ITEM-1", "itemData" : { "author" : [ { "dropping-particle" : "", "family" : "Lehmann", "given" : "Markus", "non-dropping-particle" : "", "parse-names" : false, "suffix" : "" }, { "dropping-particle" : "", "family" : "Brink", "given" : "Patrick", "non-dropping-particle" : "ten", "parse-names" : false, "suffix" : "" }, { "dropping-particle" : "", "family" : "Bassi", "given" : "Samuela", "non-dropping-particle" : "", "parse-names" : false, "suffix" : "" }, { "dropping-particle" : "", "family" : "Cooper", "given" : "David", "non-dropping-particle" : "", "parse-names" : false, "suffix" : "" }, { "dropping-particle" : "", "family" : "Kenny", "given" : "Alexander", "non-dropping-particle" : "", "parse-names" : false, "suffix" : "" }, { "dropping-particle" : "", "family" : "Kuppler", "given" : "Sophie", "non-dropping-particle" : "", "parse-names" : false, "suffix" : "" }, { "dropping-particle" : "", "family" : "Moltke", "given" : "Anja", "non-dropping-particle" : "Von", "parse-names" : false, "suffix" : "" }, { "dropping-particle" : "", "family" : "Withana", "given" : "Sirini", "non-dropping-particle" : "", "parse-names" : false, "suffix" : "" } ], "chapter-number" : "6", "container-title" : "The Economics of Ecosystems and Biodiversity in National and International Policy Making. Edited by P. ten Brink", "editor" : [ { "dropping-particle" : "", "family" : "TEEB", "given" : "", "non-dropping-particle" : "", "parse-names" : false, "suffix" : "" } ], "id" : "ITEM-1", "issued" : { "date-parts" : [ [ "2011" ] ] }, "page" : "259-297", "publisher" : "Earthscan", "publisher-place" : "London", "title" : "Reforming subsidies", "type" : "chapter" }, "uris" : [ "http://www.mendeley.com/documents/?uuid=f75a3555-3a2f-4f2d-a944-2dd3a8820aed" ] }, { "id" : "ITEM-2", "itemData" : { "DOI" : "10.1787/9789264036642-en", "ISBN" : "9789264036635", "abstract" : "Chapter 11: Fisheries subsidies in Norway", "author" : [ { "dropping-particle" : "", "family" : "OECD", "given" : "", "non-dropping-particle" : "", "parse-names" : false, "suffix" : "" } ], "container-title" : "Sustainable Development", "id" : "ITEM-2", "issued" : { "date-parts" : [ [ "2006" ] ] }, "publisher" : "OECD Publishing", "publisher-place" : "Paris", "title" : "Financial Support to Fisheries - Implications for Sustainable Development", "type" : "book" }, "uris" : [ "http://www.mendeley.com/documents/?uuid=d78b6d44-ee3d-4530-b934-4ccf0f4e2200" ] } ], "mendeley" : { "formattedCitation" : "(M. Lehmann et al., 2011; OECD, 2006a)", "plainTextFormattedCitation" : "(M. Lehmann et al., 2011; OECD, 2006a)", "previouslyFormattedCitation" : "(M. Lehmann et al., 2011; OECD, 2006a)" }, "properties" : {  }, "schema" : "https://github.com/citation-style-language/schema/raw/master/csl-citation.json" }</w:instrText>
      </w:r>
      <w:r w:rsidR="00E97DE0" w:rsidRPr="00F02A52">
        <w:rPr>
          <w:lang w:val="en-US"/>
        </w:rPr>
        <w:fldChar w:fldCharType="separate"/>
      </w:r>
      <w:r w:rsidR="00E97DE0" w:rsidRPr="00F02A52">
        <w:rPr>
          <w:lang w:val="en-US"/>
        </w:rPr>
        <w:t xml:space="preserve">(Lehmann </w:t>
      </w:r>
      <w:r w:rsidR="009E3418" w:rsidRPr="009E3418">
        <w:rPr>
          <w:i/>
          <w:lang w:val="en-US"/>
        </w:rPr>
        <w:t>et al.</w:t>
      </w:r>
      <w:r w:rsidR="00E97DE0" w:rsidRPr="00F02A52">
        <w:rPr>
          <w:lang w:val="en-US"/>
        </w:rPr>
        <w:t>, 2011; OECD, 2006a)</w:t>
      </w:r>
      <w:r w:rsidR="00E97DE0" w:rsidRPr="00F02A52">
        <w:rPr>
          <w:lang w:val="en-US"/>
        </w:rPr>
        <w:fldChar w:fldCharType="end"/>
      </w:r>
      <w:r w:rsidR="00E97DE0" w:rsidRPr="00F02A52">
        <w:rPr>
          <w:lang w:val="en-US"/>
        </w:rPr>
        <w:t xml:space="preserve"> and it provides a best-practice example of how considering relevant actors and various policy instruments in a mix can lead to effective outcomes. Therefore, integrating and mainstreaming biodiversity into key sectors and policies is a major strategic goal, at national, regional and global levels </w:t>
      </w:r>
      <w:r w:rsidR="00E97DE0" w:rsidRPr="00F02A52">
        <w:rPr>
          <w:lang w:val="en-US"/>
        </w:rPr>
        <w:fldChar w:fldCharType="begin" w:fldLock="1"/>
      </w:r>
      <w:r w:rsidR="00E97DE0">
        <w:rPr>
          <w:lang w:val="en-US"/>
        </w:rPr>
        <w:instrText>ADDIN CSL_CITATION { "citationItems" : [ { "id" : "ITEM-1", "itemData" : { "author" : [ { "dropping-particle" : "", "family" : "European Commission", "given" : "", "non-dropping-particle" : "", "parse-names" : false, "suffix" : "" } ], "container-title" : "COM(2011) 244 final", "id" : "ITEM-1", "issued" : { "date-parts" : [ [ "2011" ] ] }, "number-of-pages" : "17", "publisher-place" : "Brussels", "title" : "Our life insurance, our natural capital: an EU biodiversity strategy to 2020. Communication from the Commission to the European Parliament, the Council, the Economic and Social Committee and the Committee of the Regions", "type" : "report" }, "uris" : [ "http://www.mendeley.com/documents/?uuid=7f7855c9-ef5e-41ab-a40c-467eee5017fa" ] }, { "id" : "ITEM-2", "itemData" : { "abstract" : "In decision X/2, the tenth meeting of the Conference of the Parties, held from 18 to 29 October 2010, in Nagoya, Aichi Prefecture, Japan, adopted a revised and updated Strategic Plan for Biodiversity, including the Aichi Biodiversity Targets, for the 2011-2020 period. This Plan provides an overarching framework on biodiversity, not only for the biodiversity-related conventions, but for the entire United Nations system and all other partners engaged in biodiversity management and policy development.", "author" : [ { "dropping-particle" : "", "family" : "CBD", "given" : "", "non-dropping-particle" : "", "parse-names" : false, "suffix" : "" } ], "container-title" : "COP 10", "id" : "ITEM-2", "issued" : { "date-parts" : [ [ "2010" ] ] }, "note" : "From Duplicate 2 (The Strategic Plan for Biodiversity 2011-2020 and the Aichi Biodiversity Targets - CBD)\n\nNULL", "publisher" : "Convention on Biological Diversity", "publisher-place" : "Nagoya, Japan", "title" : "Decision X/2: The Strategic Plan for Biodiversity 2011-2020 and the Aichi Biodiversity Targets", "type" : "report" }, "uris" : [ "http://www.mendeley.com/documents/?uuid=80c6a376-fc9c-40e8-84b8-5469e3008506" ] } ], "mendeley" : { "formattedCitation" : "(CBD, 2010; European Commission, 2011a)", "plainTextFormattedCitation" : "(CBD, 2010; European Commission, 2011a)", "previouslyFormattedCitation" : "(CBD, 2010; European Commission, 2011a)" }, "properties" : {  }, "schema" : "https://github.com/citation-style-language/schema/raw/master/csl-citation.json" }</w:instrText>
      </w:r>
      <w:r w:rsidR="00E97DE0" w:rsidRPr="00F02A52">
        <w:rPr>
          <w:lang w:val="en-US"/>
        </w:rPr>
        <w:fldChar w:fldCharType="separate"/>
      </w:r>
      <w:r w:rsidR="00E97DE0" w:rsidRPr="00F02A52">
        <w:rPr>
          <w:lang w:val="en-US"/>
        </w:rPr>
        <w:t>(CBD, 2010; European Commission, 2011a)</w:t>
      </w:r>
      <w:r w:rsidR="00E97DE0" w:rsidRPr="00F02A52">
        <w:rPr>
          <w:lang w:val="en-US"/>
        </w:rPr>
        <w:fldChar w:fldCharType="end"/>
      </w:r>
      <w:r w:rsidR="00E97DE0" w:rsidRPr="00F02A52">
        <w:rPr>
          <w:lang w:val="en-US"/>
        </w:rPr>
        <w:t xml:space="preserve">. </w:t>
      </w:r>
    </w:p>
    <w:p w14:paraId="1AD95622" w14:textId="57869529" w:rsidR="00E97DE0" w:rsidRPr="00F02A52" w:rsidRDefault="00E97DE0" w:rsidP="000226B2">
      <w:pPr>
        <w:pStyle w:val="Caption"/>
      </w:pPr>
      <w:bookmarkStart w:id="1907" w:name="_Ref495756655"/>
      <w:r w:rsidRPr="00F02A52">
        <w:t xml:space="preserve">Box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Box \* ARABIC \s 1 </w:instrText>
      </w:r>
      <w:r>
        <w:fldChar w:fldCharType="separate"/>
      </w:r>
      <w:r w:rsidR="00B40E12">
        <w:t>11</w:t>
      </w:r>
      <w:r>
        <w:fldChar w:fldCharType="end"/>
      </w:r>
      <w:bookmarkEnd w:id="1907"/>
      <w:r w:rsidRPr="00F02A52">
        <w:t>: Policy mix analysis of the Norwegian system of fisheries management</w:t>
      </w:r>
      <w:r w:rsidR="009D7B0F">
        <w:t>.</w:t>
      </w:r>
    </w:p>
    <w:p w14:paraId="1ECA23C1" w14:textId="0FBF1BA2" w:rsidR="00E97DE0" w:rsidRPr="00F02A52" w:rsidRDefault="00E97DE0" w:rsidP="00E97DE0">
      <w:pPr>
        <w:spacing w:line="240" w:lineRule="auto"/>
        <w:rPr>
          <w:sz w:val="20"/>
          <w:szCs w:val="20"/>
          <w:lang w:val="en-US"/>
        </w:rPr>
      </w:pPr>
      <w:r w:rsidRPr="00F02A52">
        <w:rPr>
          <w:sz w:val="20"/>
          <w:szCs w:val="20"/>
          <w:lang w:val="en-US"/>
        </w:rPr>
        <w:t xml:space="preserve">Today’s system of fisheries management in Norway is often cited as best practice of effective and well-coordinated policymaking, which is, however, the result of decades of gradual reforms. As a major paradigm shift, sustainable resource management instead of state support to industry became the main management priority. The ecosystem approach is now a central principle in fisheries management, which at the same time is increasingly coordinated with other marine uses. Since the 1990s, the negative trend in stock levels has been </w:t>
      </w:r>
      <w:r w:rsidRPr="00F02A52">
        <w:rPr>
          <w:sz w:val="20"/>
          <w:szCs w:val="20"/>
          <w:lang w:val="en-US"/>
        </w:rPr>
        <w:lastRenderedPageBreak/>
        <w:t xml:space="preserve">reversed: major stocks have been rebuilt or are still in the rebuilding phase, and catches and profitability of the sector increased </w:t>
      </w:r>
      <w:r w:rsidRPr="00F02A52">
        <w:rPr>
          <w:sz w:val="20"/>
          <w:szCs w:val="20"/>
          <w:lang w:val="en-US"/>
        </w:rPr>
        <w:fldChar w:fldCharType="begin" w:fldLock="1"/>
      </w:r>
      <w:r>
        <w:rPr>
          <w:sz w:val="20"/>
          <w:szCs w:val="20"/>
          <w:lang w:val="en-US"/>
        </w:rPr>
        <w:instrText>ADDIN CSL_CITATION { "citationItems" : [ { "id" : "ITEM-1", "itemData" : { "DOI" : "10.1093/icesjms/fst094", "author" : [ { "dropping-particle" : "", "family" : "Gullestad", "given" : "Peter", "non-dropping-particle" : "", "parse-names" : false, "suffix" : "" }, { "dropping-particle" : "", "family" : "Aglen", "given" : "Asgeir", "non-dropping-particle" : "", "parse-names" : false, "suffix" : "" }, { "dropping-particle" : "", "family" : "Bjordal", "given" : "\u00c5", "non-dropping-particle" : "", "parse-names" : false, "suffix" : "" }, { "dropping-particle" : "", "family" : "Blom", "given" : "Geir", "non-dropping-particle" : "", "parse-names" : false, "suffix" : "" }, { "dropping-particle" : "", "family" : "Johansen", "given" : "Sverre", "non-dropping-particle" : "", "parse-names" : false, "suffix" : "" }, { "dropping-particle" : "", "family" : "Krog", "given" : "J\u00f8rn", "non-dropping-particle" : "", "parse-names" : false, "suffix" : "" }, { "dropping-particle" : "", "family" : "Misund", "given" : "Ole Arve", "non-dropping-particle" : "", "parse-names" : false, "suffix" : "" }, { "dropping-particle" : "", "family" : "R\u00f8ttingen", "given" : "Ingolf", "non-dropping-particle" : "", "parse-names" : false, "suffix" : "" } ], "container-title" : "ICES Journal of Marine Science", "id" : "ITEM-1", "issue" : "2", "issued" : { "date-parts" : [ [ "2014" ] ] }, "page" : "173\u2013182", "title" : "Changing attitudes 1970\u20132012: evolution of the Norwegian management framework to prevent overfishing and to secure long-term sustainability", "title-short" : "Gullestad, Aglen et al. 2014 \u2013 Changing attitudes ", "type" : "article-journal", "volume" : "71" }, "uris" : [ "http://www.mendeley.com/documents/?uuid=17132269-d1c6-4785-abe3-fbb56fb39f6c" ] }, { "id" : "ITEM-2", "itemData" : { "DOI" : "10.4031/mtsj.48.2.1", "author" : [ { "dropping-particle" : "", "family" : "Misund", "given" : "Ole Arve", "non-dropping-particle" : "", "parse-names" : false, "suffix" : "" } ], "container-title" : "Marine Technology Society Journal", "id" : "ITEM-2", "issue" : "2", "issued" : { "date-parts" : [ [ "2014" ] ] }, "page" : "17\u201323", "title" : "Norwegian Fisheries: Technologically Advanced, Biologically Sustainable, and Economically Profitable", "title-short" : "Misund 2014 \u2013 Norwegian Fisheries", "type" : "article-journal", "volume" : "48" }, "uris" : [ "http://www.mendeley.com/documents/?uuid=49977698-8342-49a5-b0f7-d83f8ea010c6" ] } ], "mendeley" : { "formattedCitation" : "(Gullestad et al., 2014; Misund, 2014)", "plainTextFormattedCitation" : "(Gullestad et al., 2014; Misund, 2014)", "previouslyFormattedCitation" : "(Gullestad et al., 2014; Misund, 2014)" }, "properties" : {  }, "schema" : "https://github.com/citation-style-language/schema/raw/master/csl-citation.json" }</w:instrText>
      </w:r>
      <w:r w:rsidRPr="00F02A52">
        <w:rPr>
          <w:sz w:val="20"/>
          <w:szCs w:val="20"/>
          <w:lang w:val="en-US"/>
        </w:rPr>
        <w:fldChar w:fldCharType="separate"/>
      </w:r>
      <w:r w:rsidRPr="00F02A52">
        <w:rPr>
          <w:sz w:val="20"/>
          <w:szCs w:val="20"/>
          <w:lang w:val="en-US"/>
        </w:rPr>
        <w:t xml:space="preserve">(Gullestad </w:t>
      </w:r>
      <w:r w:rsidR="009E3418" w:rsidRPr="009E3418">
        <w:rPr>
          <w:i/>
          <w:sz w:val="20"/>
          <w:szCs w:val="20"/>
          <w:lang w:val="en-US"/>
        </w:rPr>
        <w:t>et al.</w:t>
      </w:r>
      <w:r w:rsidRPr="00F02A52">
        <w:rPr>
          <w:sz w:val="20"/>
          <w:szCs w:val="20"/>
          <w:lang w:val="en-US"/>
        </w:rPr>
        <w:t>, 2014; Misund, 2014)</w:t>
      </w:r>
      <w:r w:rsidRPr="00F02A52">
        <w:rPr>
          <w:sz w:val="20"/>
          <w:szCs w:val="20"/>
          <w:lang w:val="en-US"/>
        </w:rPr>
        <w:fldChar w:fldCharType="end"/>
      </w:r>
      <w:r w:rsidRPr="00F02A52">
        <w:rPr>
          <w:sz w:val="20"/>
          <w:szCs w:val="20"/>
          <w:lang w:val="en-US"/>
        </w:rPr>
        <w:t xml:space="preserve">. </w:t>
      </w:r>
    </w:p>
    <w:p w14:paraId="4BCA6EF1" w14:textId="5BABCCF9" w:rsidR="00E97DE0" w:rsidRPr="00F02A52" w:rsidRDefault="00E97DE0" w:rsidP="00E97DE0">
      <w:pPr>
        <w:spacing w:line="240" w:lineRule="auto"/>
        <w:rPr>
          <w:sz w:val="20"/>
          <w:szCs w:val="20"/>
          <w:lang w:val="en-US"/>
        </w:rPr>
      </w:pPr>
      <w:r w:rsidRPr="00F02A52">
        <w:rPr>
          <w:sz w:val="20"/>
          <w:szCs w:val="20"/>
          <w:lang w:val="en-US"/>
        </w:rPr>
        <w:t xml:space="preserve">Within the policy mix, legal and regulatory instruments naturally play a key role. Limiting access to fisheries and reducing the number of vessels was the starting point of reforms in the 1970s </w:t>
      </w:r>
      <w:r w:rsidRPr="00F02A52">
        <w:rPr>
          <w:sz w:val="20"/>
          <w:szCs w:val="20"/>
          <w:lang w:val="en-US"/>
        </w:rPr>
        <w:fldChar w:fldCharType="begin" w:fldLock="1"/>
      </w:r>
      <w:r>
        <w:rPr>
          <w:sz w:val="20"/>
          <w:szCs w:val="20"/>
          <w:lang w:val="en-US"/>
        </w:rPr>
        <w:instrText>ADDIN CSL_CITATION { "citationItems" : [ { "id" : "ITEM-1", "itemData" : { "DOI" : "10.1787/rev_fish-2013-en", "ISBN" : "9789264203297", "author" : [ { "dropping-particle" : "", "family" : "OECD", "given" : "", "non-dropping-particle" : "", "parse-names" : false, "suffix" : "" } ], "id" : "ITEM-1", "issued" : { "date-parts" : [ [ "2013" ] ] }, "note" : "(OECD)", "publisher" : "OECD Publishing", "title" : "OECD Review of Fisheries: Policies and Summary Statistics 2013", "title-short" : "Organisation for Economic Co-operation and Develop", "type" : "book" }, "locator" : "369", "uris" : [ "http://www.mendeley.com/documents/?uuid=8c87e774-a2ed-4a96-a628-9b3d1d40ae1b" ] }, { "id" : "ITEM-2", "itemData" : { "DOI" : "10.4031/mtsj.48.2.1", "author" : [ { "dropping-particle" : "", "family" : "Misund", "given" : "Ole Arve", "non-dropping-particle" : "", "parse-names" : false, "suffix" : "" } ], "container-title" : "Marine Technology Society Journal", "id" : "ITEM-2", "issue" : "2", "issued" : { "date-parts" : [ [ "2014" ] ] }, "page" : "17\u201323", "title" : "Norwegian Fisheries: Technologically Advanced, Biologically Sustainable, and Economically Profitable", "title-short" : "Misund 2014 \u2013 Norwegian Fisheries", "type" : "article-journal", "volume" : "48" }, "uris" : [ "http://www.mendeley.com/documents/?uuid=49977698-8342-49a5-b0f7-d83f8ea010c6" ] } ], "mendeley" : { "formattedCitation" : "(Misund, 2014; OECD, 2013a, p. 369)", "plainTextFormattedCitation" : "(Misund, 2014; OECD, 2013a, p. 369)", "previouslyFormattedCitation" : "(Misund, 2014; OECD, 2013a, p. 369)" }, "properties" : {  }, "schema" : "https://github.com/citation-style-language/schema/raw/master/csl-citation.json" }</w:instrText>
      </w:r>
      <w:r w:rsidRPr="00F02A52">
        <w:rPr>
          <w:sz w:val="20"/>
          <w:szCs w:val="20"/>
          <w:lang w:val="en-US"/>
        </w:rPr>
        <w:fldChar w:fldCharType="separate"/>
      </w:r>
      <w:r w:rsidRPr="00F02A52">
        <w:rPr>
          <w:sz w:val="20"/>
          <w:szCs w:val="20"/>
          <w:lang w:val="en-US"/>
        </w:rPr>
        <w:t>(Misund, 2014; OECD, 2013a, p. 369)</w:t>
      </w:r>
      <w:r w:rsidRPr="00F02A52">
        <w:rPr>
          <w:sz w:val="20"/>
          <w:szCs w:val="20"/>
          <w:lang w:val="en-US"/>
        </w:rPr>
        <w:fldChar w:fldCharType="end"/>
      </w:r>
      <w:r w:rsidRPr="00F02A52">
        <w:rPr>
          <w:sz w:val="20"/>
          <w:szCs w:val="20"/>
          <w:lang w:val="en-US"/>
        </w:rPr>
        <w:t xml:space="preserve">. Also, overall quotas were cut and are mostly set according to scientific advice </w:t>
      </w:r>
      <w:r w:rsidRPr="00F02A52">
        <w:rPr>
          <w:sz w:val="20"/>
          <w:szCs w:val="20"/>
          <w:lang w:val="en-US"/>
        </w:rPr>
        <w:fldChar w:fldCharType="begin" w:fldLock="1"/>
      </w:r>
      <w:r>
        <w:rPr>
          <w:sz w:val="20"/>
          <w:szCs w:val="20"/>
          <w:lang w:val="en-US"/>
        </w:rPr>
        <w:instrText>ADDIN CSL_CITATION { "citationItems" : [ { "id" : "ITEM-1", "itemData" : { "DOI" : "10.1080/10641262.2011.585432", "ISBN" : "1064-1262", "abstract" : "Fisheries discards are often seen as a waste of resources and an impediment to the management of fish stocks. However, many traditional fisheries management measures have effectively encouraged discarding. This controversial dichotomy has recently prompted the European Commission to review its approach to managing discards, particularly in the North Sea, where discard rates are among the highest in the world. The European Commission jointly manages North Sea fisheries with Norway; however, in Norwegian waters, discarding is banned. To assess the effectiveness of this Norwegian policy, this study examined its effect on biologically isolated stocks of cod, haddock, saithe, and herring in the Northeast Arctic. Trends in stock status and economic performance showed that the Norwegian approach in the Northeast Arctic has been more successful than the joint approach in the North Sea. After considering the economics and current status of stocks, it is concluded that a discard ban throughout the North Sea for the above species could also offer substantial benefits. Implementation of this policy would be complicated by the more mixed nature (both politically and biologically) of North Sea fisheries, but the use of real-time area closures, gear modifications, and electronic monitoring systems could help ensure compliance and effectiveness.", "author" : [ { "dropping-particle" : "", "family" : "Diamond", "given" : "Ben", "non-dropping-particle" : "", "parse-names" : false, "suffix" : "" }, { "dropping-particle" : "", "family" : "Beukers-Stewart", "given" : "Bryce D", "non-dropping-particle" : "", "parse-names" : false, "suffix" : "" } ], "container-title" : "Reviews in Fisheries Science", "id" : "ITEM-1", "issue" : "3", "issued" : { "date-parts" : [ [ "2011" ] ] }, "page" : "231\u2013245", "title" : "Fisheries Discards in the North Sea: Waste of Resources or a Necessary Evil?", "title-short" : "Diamond, Beukers-Stewart 2011 \u2013 Fisheries Discards", "type" : "article-journal", "volume" : "19" }, "uris" : [ "http://www.mendeley.com/documents/?uuid=443be768-6bf2-4d72-ae6c-2754d0fb238e" ] } ], "mendeley" : { "formattedCitation" : "(Diamond &amp; Beukers-Stewart, 2011)", "plainTextFormattedCitation" : "(Diamond &amp; Beukers-Stewart, 2011)", "previouslyFormattedCitation" : "(Diamond &amp; Beukers-Stewart, 2011)" }, "properties" : {  }, "schema" : "https://github.com/citation-style-language/schema/raw/master/csl-citation.json" }</w:instrText>
      </w:r>
      <w:r w:rsidRPr="00F02A52">
        <w:rPr>
          <w:sz w:val="20"/>
          <w:szCs w:val="20"/>
          <w:lang w:val="en-US"/>
        </w:rPr>
        <w:fldChar w:fldCharType="separate"/>
      </w:r>
      <w:r w:rsidRPr="00F02A52">
        <w:rPr>
          <w:sz w:val="20"/>
          <w:szCs w:val="20"/>
          <w:lang w:val="en-US"/>
        </w:rPr>
        <w:t>(Diamond &amp; Beukers-Stewart, 2011)</w:t>
      </w:r>
      <w:r w:rsidRPr="00F02A52">
        <w:rPr>
          <w:sz w:val="20"/>
          <w:szCs w:val="20"/>
          <w:lang w:val="en-US"/>
        </w:rPr>
        <w:fldChar w:fldCharType="end"/>
      </w:r>
      <w:r w:rsidRPr="00F02A52">
        <w:rPr>
          <w:sz w:val="20"/>
          <w:szCs w:val="20"/>
          <w:lang w:val="en-US"/>
        </w:rPr>
        <w:t xml:space="preserve">. Limiting access to fisheries by licenses is a form of rights-based instruments and customary norms: today, all offshore and most coastal fisheries are access-regulated. To mitigate social impacts, a number of free access licenses are granted to young fishermen in small-scale coastal fisheries </w:t>
      </w:r>
      <w:r w:rsidRPr="00F02A52">
        <w:rPr>
          <w:sz w:val="20"/>
          <w:szCs w:val="20"/>
          <w:lang w:val="en-US"/>
        </w:rPr>
        <w:fldChar w:fldCharType="begin" w:fldLock="1"/>
      </w:r>
      <w:r>
        <w:rPr>
          <w:sz w:val="20"/>
          <w:szCs w:val="20"/>
          <w:lang w:val="en-US"/>
        </w:rPr>
        <w:instrText>ADDIN CSL_CITATION { "citationItems" : [ { "id" : "ITEM-1", "itemData" : { "author" : [ { "dropping-particle" : "", "family" : "Eliasen", "given" : "S\u00f8ren", "non-dropping-particle" : "", "parse-names" : false, "suffix" : "" }, { "dropping-particle" : "", "family" : "Sverdrup-Jensen", "given" : "Sten", "non-dropping-particle" : "", "parse-names" : false, "suffix" : "" }, { "dropping-particle" : "", "family" : "Holm", "given" : "Petter", "non-dropping-particle" : "", "parse-names" : false, "suffix" : "" }, { "dropping-particle" : "", "family" : "Johnsen", "given" : "Jahn Petter", "non-dropping-particle" : "", "parse-names" : false, "suffix" : "" } ], "collection-title" : "TemaNord", "id" : "ITEM-1", "issued" : { "date-parts" : [ [ "2009" ] ] }, "number" : "579", "number-of-pages" : "93", "publisher" : "Nordic Council of Ministers", "publisher-place" : "Copenhagen", "title" : "Nordic experience of fisheries management: Seen in relation to the reform of the EU Common Fisheries Policy", "title-short" : "Eliasen, Sverdrup-Jensen et al. 2009 \u2013 Nordic expe", "type" : "report" }, "locator" : "31", "uris" : [ "http://www.mendeley.com/documents/?uuid=bd6899e9-3ab4-4d90-959d-02f237bd8f8e" ] } ], "mendeley" : { "formattedCitation" : "(Eliasen, Sverdrup-Jensen, Holm, &amp; Johnsen, 2009, p. 31)", "plainTextFormattedCitation" : "(Eliasen, Sverdrup-Jensen, Holm, &amp; Johnsen, 2009, p. 31)", "previouslyFormattedCitation" : "(Eliasen, Sverdrup-Jensen, Holm, &amp; Johnsen, 2009, p. 31)" }, "properties" : {  }, "schema" : "https://github.com/citation-style-language/schema/raw/master/csl-citation.json" }</w:instrText>
      </w:r>
      <w:r w:rsidRPr="00F02A52">
        <w:rPr>
          <w:sz w:val="20"/>
          <w:szCs w:val="20"/>
          <w:lang w:val="en-US"/>
        </w:rPr>
        <w:fldChar w:fldCharType="separate"/>
      </w:r>
      <w:r w:rsidRPr="00F02A52">
        <w:rPr>
          <w:sz w:val="20"/>
          <w:szCs w:val="20"/>
          <w:lang w:val="en-US"/>
        </w:rPr>
        <w:t>(Eliasen</w:t>
      </w:r>
      <w:r w:rsidR="00A03C2F">
        <w:rPr>
          <w:i/>
          <w:sz w:val="20"/>
          <w:szCs w:val="20"/>
          <w:lang w:val="en-US"/>
        </w:rPr>
        <w:t xml:space="preserve"> et al.</w:t>
      </w:r>
      <w:r w:rsidRPr="00F02A52">
        <w:rPr>
          <w:sz w:val="20"/>
          <w:szCs w:val="20"/>
          <w:lang w:val="en-US"/>
        </w:rPr>
        <w:t>, 2009, p. 31)</w:t>
      </w:r>
      <w:r w:rsidRPr="00F02A52">
        <w:rPr>
          <w:sz w:val="20"/>
          <w:szCs w:val="20"/>
          <w:lang w:val="en-US"/>
        </w:rPr>
        <w:fldChar w:fldCharType="end"/>
      </w:r>
      <w:r w:rsidRPr="00F02A52">
        <w:rPr>
          <w:sz w:val="20"/>
          <w:szCs w:val="20"/>
          <w:lang w:val="en-US"/>
        </w:rPr>
        <w:t xml:space="preserve">. In 2011, an agreement was reached with the indigenous Sami population regarding their fishing rights and increased involvement in decision-making </w:t>
      </w:r>
      <w:r w:rsidRPr="00F02A52">
        <w:rPr>
          <w:sz w:val="20"/>
          <w:szCs w:val="20"/>
          <w:lang w:val="en-US"/>
        </w:rPr>
        <w:fldChar w:fldCharType="begin" w:fldLock="1"/>
      </w:r>
      <w:r>
        <w:rPr>
          <w:sz w:val="20"/>
          <w:szCs w:val="20"/>
          <w:lang w:val="en-US"/>
        </w:rPr>
        <w:instrText>ADDIN CSL_CITATION { "citationItems" : [ { "id" : "ITEM-1", "itemData" : { "author" : [ { "dropping-particle" : "", "family" : "Norwegian Ministry of Foreign Affairs", "given" : "", "non-dropping-particle" : "", "parse-names" : false, "suffix" : "" } ], "container-title" : "Report to the Storting (white paper)", "id" : "ITEM-1", "issue" : "Meld. St. 7 (2011-2012)", "issued" : { "date-parts" : [ [ "2012" ] ] }, "publisher" : "Norwegian Ministry of Foreign Affairs", "title" : "The High North: Visions and strategies", "title-short" : "Norwegian Ministry of Foreign Affairs 2012 \u2013 The H", "type" : "report" }, "locator" : "114", "uris" : [ "http://www.mendeley.com/documents/?uuid=1c4be23c-263d-49b9-a0bc-679673c22677" ] }, { "id" : "ITEM-2", "itemData" : { "DOI" : "10.1787/rev_fish-2013-en", "ISBN" : "9789264203297", "author" : [ { "dropping-particle" : "", "family" : "OECD", "given" : "", "non-dropping-particle" : "", "parse-names" : false, "suffix" : "" } ], "id" : "ITEM-2", "issued" : { "date-parts" : [ [ "2013" ] ] }, "note" : "(OECD)", "publisher" : "OECD Publishing", "title" : "OECD Review of Fisheries: Policies and Summary Statistics 2013", "title-short" : "Organisation for Economic Co-operation and Develop", "type" : "book" }, "locator" : "369", "uris" : [ "http://www.mendeley.com/documents/?uuid=8c87e774-a2ed-4a96-a628-9b3d1d40ae1b" ] } ], "mendeley" : { "formattedCitation" : "(Norwegian Ministry of Foreign Affairs, 2012, p. 114; OECD, 2013a, p. 369)", "plainTextFormattedCitation" : "(Norwegian Ministry of Foreign Affairs, 2012, p. 114; OECD, 2013a, p. 369)", "previouslyFormattedCitation" : "(Norwegian Ministry of Foreign Affairs, 2012, p. 114; OECD, 2013a, p. 369)" }, "properties" : {  }, "schema" : "https://github.com/citation-style-language/schema/raw/master/csl-citation.json" }</w:instrText>
      </w:r>
      <w:r w:rsidRPr="00F02A52">
        <w:rPr>
          <w:sz w:val="20"/>
          <w:szCs w:val="20"/>
          <w:lang w:val="en-US"/>
        </w:rPr>
        <w:fldChar w:fldCharType="separate"/>
      </w:r>
      <w:r w:rsidRPr="00F02A52">
        <w:rPr>
          <w:sz w:val="20"/>
          <w:szCs w:val="20"/>
          <w:lang w:val="en-US"/>
        </w:rPr>
        <w:t>(</w:t>
      </w:r>
      <w:r w:rsidR="00A03C2F">
        <w:rPr>
          <w:sz w:val="20"/>
          <w:szCs w:val="20"/>
          <w:lang w:val="en-US"/>
        </w:rPr>
        <w:t>Government of Norway</w:t>
      </w:r>
      <w:r w:rsidRPr="00F02A52">
        <w:rPr>
          <w:sz w:val="20"/>
          <w:szCs w:val="20"/>
          <w:lang w:val="en-US"/>
        </w:rPr>
        <w:t>, 2012, p. 114; OECD, 2013a, p. 369)</w:t>
      </w:r>
      <w:r w:rsidRPr="00F02A52">
        <w:rPr>
          <w:sz w:val="20"/>
          <w:szCs w:val="20"/>
          <w:lang w:val="en-US"/>
        </w:rPr>
        <w:fldChar w:fldCharType="end"/>
      </w:r>
      <w:r w:rsidRPr="00F02A52">
        <w:rPr>
          <w:sz w:val="20"/>
          <w:szCs w:val="20"/>
          <w:lang w:val="en-US"/>
        </w:rPr>
        <w:t>.</w:t>
      </w:r>
    </w:p>
    <w:p w14:paraId="300EE67F" w14:textId="77777777" w:rsidR="00E97DE0" w:rsidRPr="00F02A52" w:rsidRDefault="00E97DE0" w:rsidP="00E97DE0">
      <w:pPr>
        <w:spacing w:line="240" w:lineRule="auto"/>
        <w:rPr>
          <w:sz w:val="20"/>
          <w:szCs w:val="20"/>
          <w:lang w:val="en-US"/>
        </w:rPr>
      </w:pPr>
      <w:r w:rsidRPr="00F02A52">
        <w:rPr>
          <w:sz w:val="20"/>
          <w:szCs w:val="20"/>
          <w:lang w:val="en-US"/>
        </w:rPr>
        <w:t>One of the main economic and financial instruments in fisheries management are subsidies. In the mid-1960s, Norwegian fisheries started to be heavily subsidized, which counteracted both conservation and profitability objectives. It took until the early 1980s when the problem was addressed and subsidies started to be reduced. Since then, they have been temporarily increased to buffer short-term crisis in the sector but have been cut to a negligible level since the mid-1990s. Another economic instrument concerns the discard ban: to increase compliance of fishermen – which is arguably hard to enforce on the high seas – they can keep, under certain conditions, a percentage of the sales value of their landed bycatch.</w:t>
      </w:r>
    </w:p>
    <w:p w14:paraId="46AD72E6" w14:textId="77777777" w:rsidR="00E97DE0" w:rsidRPr="00F02A52" w:rsidRDefault="00E97DE0" w:rsidP="00E97DE0">
      <w:pPr>
        <w:spacing w:line="240" w:lineRule="auto"/>
        <w:rPr>
          <w:sz w:val="20"/>
          <w:szCs w:val="20"/>
          <w:lang w:val="en-US"/>
        </w:rPr>
      </w:pPr>
      <w:r w:rsidRPr="00F02A52">
        <w:rPr>
          <w:sz w:val="20"/>
          <w:szCs w:val="20"/>
          <w:lang w:val="en-US"/>
        </w:rPr>
        <w:t xml:space="preserve">Transparency is considered an important element of social and information-based instruments. A database containing the fishing licenses and quotas for each vessel is publicly available; an instrument that is assumed to enhance compliance with regulations. The same effect is attributed to the fact that the fishing industry is given responsibility in terms of monitoring and self-control. Environmental education and awareness campaigns are carried out by agencies which are also involved in fisheries management, for example in the development of the integrated ocean management plans. </w:t>
      </w:r>
    </w:p>
    <w:p w14:paraId="071DB674" w14:textId="73ECE4CF" w:rsidR="00E97DE0" w:rsidRPr="00F02A52" w:rsidRDefault="00E97DE0" w:rsidP="00E97DE0">
      <w:pPr>
        <w:spacing w:line="240" w:lineRule="auto"/>
        <w:rPr>
          <w:sz w:val="20"/>
          <w:szCs w:val="20"/>
          <w:lang w:val="en-US"/>
        </w:rPr>
      </w:pPr>
      <w:r w:rsidRPr="00F02A52">
        <w:rPr>
          <w:sz w:val="20"/>
          <w:szCs w:val="20"/>
          <w:lang w:val="en-US"/>
        </w:rPr>
        <w:t xml:space="preserve">The overall effectiveness of the policy mix is closely tied to a range of policy support tools and methodologies. Namely a trustful and well-established cooperation with the fishing industry and increasingly also other stakeholders, and extensive monitoring of both ecosystems and fisheries in combination with strict enforcement contribute to the viability of policy instruments. </w:t>
      </w:r>
      <w:r w:rsidR="005A3E13">
        <w:rPr>
          <w:b/>
          <w:sz w:val="20"/>
          <w:szCs w:val="20"/>
          <w:lang w:val="en-US"/>
        </w:rPr>
        <w:t>Table 6.12</w:t>
      </w:r>
      <w:r w:rsidRPr="00F02A52">
        <w:rPr>
          <w:sz w:val="20"/>
          <w:szCs w:val="20"/>
          <w:lang w:val="en-US"/>
        </w:rPr>
        <w:t xml:space="preserve"> shows an exemplary overview of these and other support tools.</w:t>
      </w:r>
    </w:p>
    <w:p w14:paraId="19ED2BE7" w14:textId="2E812E4F" w:rsidR="00E97DE0" w:rsidRPr="00F02A52" w:rsidRDefault="00E97DE0" w:rsidP="000226B2">
      <w:pPr>
        <w:pStyle w:val="Caption"/>
        <w:rPr>
          <w:i/>
          <w:sz w:val="20"/>
          <w:szCs w:val="20"/>
        </w:rPr>
      </w:pPr>
      <w:bookmarkStart w:id="1908" w:name="_Ref475715424"/>
      <w:r w:rsidRPr="00F02A52">
        <w:t xml:space="preserve">Table </w:t>
      </w:r>
      <w:r>
        <w:fldChar w:fldCharType="begin"/>
      </w:r>
      <w:r>
        <w:instrText xml:space="preserve"> STYLEREF 1 \s </w:instrText>
      </w:r>
      <w:r>
        <w:fldChar w:fldCharType="separate"/>
      </w:r>
      <w:r w:rsidR="00B40E12">
        <w:t>6</w:t>
      </w:r>
      <w:r>
        <w:fldChar w:fldCharType="end"/>
      </w:r>
      <w:r w:rsidRPr="00F02A52">
        <w:t>.</w:t>
      </w:r>
      <w:r>
        <w:fldChar w:fldCharType="begin"/>
      </w:r>
      <w:r>
        <w:instrText xml:space="preserve"> SEQ Table \* ARABIC \s 1 </w:instrText>
      </w:r>
      <w:r>
        <w:fldChar w:fldCharType="separate"/>
      </w:r>
      <w:r w:rsidR="00B40E12">
        <w:t>12</w:t>
      </w:r>
      <w:r>
        <w:fldChar w:fldCharType="end"/>
      </w:r>
      <w:bookmarkEnd w:id="1908"/>
      <w:r w:rsidRPr="00F02A52">
        <w:rPr>
          <w:sz w:val="20"/>
          <w:szCs w:val="20"/>
        </w:rPr>
        <w:t xml:space="preserve">: </w:t>
      </w:r>
      <w:r w:rsidRPr="00F02A52">
        <w:t>Examples of policy support tools and methodologies in Norwegian fisheries management</w:t>
      </w:r>
      <w:r w:rsidRPr="00F02A52">
        <w:rPr>
          <w:sz w:val="20"/>
          <w:szCs w:val="20"/>
        </w:rPr>
        <w:t>.</w:t>
      </w:r>
    </w:p>
    <w:tbl>
      <w:tblPr>
        <w:tblW w:w="9185" w:type="dxa"/>
        <w:tblInd w:w="-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Look w:val="00A0" w:firstRow="1" w:lastRow="0" w:firstColumn="1" w:lastColumn="0" w:noHBand="0" w:noVBand="0"/>
      </w:tblPr>
      <w:tblGrid>
        <w:gridCol w:w="2523"/>
        <w:gridCol w:w="6662"/>
      </w:tblGrid>
      <w:tr w:rsidR="00E97DE0" w:rsidRPr="00F02A52" w14:paraId="22C95DB0"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3AB9F364" w14:textId="77777777" w:rsidR="00E97DE0" w:rsidRPr="00F02A52" w:rsidRDefault="00E97DE0" w:rsidP="00E97DE0">
            <w:pPr>
              <w:spacing w:after="0"/>
              <w:jc w:val="left"/>
              <w:rPr>
                <w:b/>
                <w:color w:val="FFFFFF"/>
                <w:sz w:val="18"/>
                <w:szCs w:val="18"/>
                <w:lang w:val="en-US"/>
              </w:rPr>
            </w:pPr>
            <w:r w:rsidRPr="00F02A52">
              <w:rPr>
                <w:b/>
                <w:color w:val="FFFFFF"/>
                <w:sz w:val="18"/>
                <w:szCs w:val="18"/>
                <w:lang w:val="en-US"/>
              </w:rPr>
              <w:t xml:space="preserve">Assembling data and knowledge </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0ABB1F32" w14:textId="77777777" w:rsidR="00E97DE0" w:rsidRPr="00F02A52" w:rsidRDefault="00E97DE0" w:rsidP="00E97DE0">
            <w:pPr>
              <w:spacing w:after="100" w:line="240" w:lineRule="auto"/>
              <w:rPr>
                <w:sz w:val="18"/>
                <w:szCs w:val="18"/>
                <w:lang w:val="en-US"/>
              </w:rPr>
            </w:pPr>
            <w:r w:rsidRPr="00F02A52">
              <w:rPr>
                <w:sz w:val="18"/>
                <w:szCs w:val="18"/>
                <w:lang w:val="en-US"/>
              </w:rPr>
              <w:t xml:space="preserve">Scientific surveys increasingly run as “ecosystem cruises”, collecting data not only on fish but also on plankton, benthos, marine mammals and seabirds as well as on oceanographic conditions. </w:t>
            </w:r>
          </w:p>
          <w:p w14:paraId="47A868CD" w14:textId="77777777" w:rsidR="00E97DE0" w:rsidRPr="00F02A52" w:rsidRDefault="00E97DE0" w:rsidP="00E97DE0">
            <w:pPr>
              <w:spacing w:after="100" w:line="240" w:lineRule="auto"/>
              <w:rPr>
                <w:sz w:val="18"/>
                <w:szCs w:val="18"/>
                <w:lang w:val="en-US"/>
              </w:rPr>
            </w:pPr>
            <w:r w:rsidRPr="00F02A52">
              <w:rPr>
                <w:sz w:val="18"/>
                <w:szCs w:val="18"/>
                <w:lang w:val="en-US"/>
              </w:rPr>
              <w:t>Additional data are collected by the Norwegian Reference Fleet, a group of commercial fishing vessels performing scientific sampling of their catch.</w:t>
            </w:r>
          </w:p>
        </w:tc>
      </w:tr>
      <w:tr w:rsidR="00E97DE0" w:rsidRPr="00F02A52" w14:paraId="1704984A"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221BDAEB" w14:textId="77777777" w:rsidR="00E97DE0" w:rsidRPr="00F02A52" w:rsidRDefault="00E97DE0" w:rsidP="00E97DE0">
            <w:pPr>
              <w:spacing w:after="0"/>
              <w:jc w:val="left"/>
              <w:rPr>
                <w:b/>
                <w:color w:val="FFFFFF"/>
                <w:sz w:val="18"/>
                <w:szCs w:val="18"/>
                <w:lang w:val="en-US"/>
              </w:rPr>
            </w:pPr>
            <w:r w:rsidRPr="00F02A52">
              <w:rPr>
                <w:b/>
                <w:color w:val="FFFFFF"/>
                <w:sz w:val="18"/>
                <w:szCs w:val="18"/>
                <w:lang w:val="en-US"/>
              </w:rPr>
              <w:t xml:space="preserve">Assessment and evaluation </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21AA22C5" w14:textId="7C5F7B18" w:rsidR="00E97DE0" w:rsidRPr="00F02A52" w:rsidRDefault="00E97DE0" w:rsidP="00E97DE0">
            <w:pPr>
              <w:spacing w:after="100" w:line="240" w:lineRule="auto"/>
              <w:rPr>
                <w:sz w:val="18"/>
                <w:szCs w:val="18"/>
                <w:lang w:val="en-US"/>
              </w:rPr>
            </w:pPr>
            <w:r w:rsidRPr="00F02A52">
              <w:rPr>
                <w:sz w:val="18"/>
                <w:szCs w:val="18"/>
                <w:lang w:val="en-US"/>
              </w:rPr>
              <w:t>Biophysical ecosystem considerations in stock assessments, for example modeling predator-prey relationships</w:t>
            </w:r>
            <w:r w:rsidR="002A6BB3">
              <w:rPr>
                <w:sz w:val="18"/>
                <w:szCs w:val="18"/>
                <w:lang w:val="en-US"/>
              </w:rPr>
              <w:t>.</w:t>
            </w:r>
            <w:r w:rsidRPr="00F02A52">
              <w:rPr>
                <w:sz w:val="18"/>
                <w:szCs w:val="18"/>
                <w:lang w:val="en-US"/>
              </w:rPr>
              <w:t xml:space="preserve"> </w:t>
            </w:r>
          </w:p>
        </w:tc>
      </w:tr>
      <w:tr w:rsidR="00E97DE0" w:rsidRPr="00F02A52" w14:paraId="7913A101"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2653159E" w14:textId="77777777" w:rsidR="00E97DE0" w:rsidRPr="00F02A52" w:rsidRDefault="00E97DE0" w:rsidP="00E97DE0">
            <w:pPr>
              <w:spacing w:after="0"/>
              <w:jc w:val="left"/>
              <w:rPr>
                <w:b/>
                <w:color w:val="FFFFFF"/>
                <w:sz w:val="18"/>
                <w:szCs w:val="18"/>
                <w:lang w:val="en-US"/>
              </w:rPr>
            </w:pPr>
            <w:r w:rsidRPr="00F02A52">
              <w:rPr>
                <w:b/>
                <w:color w:val="FFFFFF"/>
                <w:sz w:val="18"/>
                <w:szCs w:val="18"/>
                <w:lang w:val="en-US"/>
              </w:rPr>
              <w:t xml:space="preserve">Public discussion, involvement and participatory process </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5C7113DB" w14:textId="77777777" w:rsidR="00E97DE0" w:rsidRPr="00F02A52" w:rsidRDefault="00E97DE0" w:rsidP="00E97DE0">
            <w:pPr>
              <w:spacing w:after="100" w:line="240" w:lineRule="auto"/>
              <w:rPr>
                <w:sz w:val="18"/>
                <w:szCs w:val="18"/>
                <w:lang w:val="en-US"/>
              </w:rPr>
            </w:pPr>
            <w:r w:rsidRPr="00F02A52">
              <w:rPr>
                <w:sz w:val="18"/>
                <w:szCs w:val="18"/>
                <w:lang w:val="en-US"/>
              </w:rPr>
              <w:t>Formal and informal involvement of fishermen’s associations and other stakeholders in quota setting, allocation and other management issues, with positive effects on legitimacy and compliance.</w:t>
            </w:r>
          </w:p>
        </w:tc>
      </w:tr>
      <w:tr w:rsidR="00E97DE0" w:rsidRPr="00F02A52" w14:paraId="63C06051"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0114AB83" w14:textId="77777777" w:rsidR="00E97DE0" w:rsidRPr="00F02A52" w:rsidRDefault="00E97DE0" w:rsidP="00E97DE0">
            <w:pPr>
              <w:spacing w:after="0"/>
              <w:jc w:val="left"/>
              <w:rPr>
                <w:b/>
                <w:color w:val="FFFFFF"/>
                <w:sz w:val="18"/>
                <w:szCs w:val="18"/>
                <w:lang w:val="en-US"/>
              </w:rPr>
            </w:pPr>
            <w:r w:rsidRPr="00F02A52">
              <w:rPr>
                <w:b/>
                <w:color w:val="FFFFFF"/>
                <w:sz w:val="18"/>
                <w:szCs w:val="18"/>
                <w:lang w:val="en-US"/>
              </w:rPr>
              <w:t xml:space="preserve">Selection and design of policy instruments </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110475B8" w14:textId="77777777" w:rsidR="00E97DE0" w:rsidRPr="00F02A52" w:rsidRDefault="00E97DE0" w:rsidP="00E97DE0">
            <w:pPr>
              <w:spacing w:after="100" w:line="240" w:lineRule="auto"/>
              <w:rPr>
                <w:sz w:val="18"/>
                <w:szCs w:val="18"/>
                <w:lang w:val="en-US"/>
              </w:rPr>
            </w:pPr>
            <w:r w:rsidRPr="00F02A52">
              <w:rPr>
                <w:sz w:val="18"/>
                <w:szCs w:val="18"/>
                <w:lang w:val="en-US"/>
              </w:rPr>
              <w:t>Fisheries legislation mainly as enabling acts, delegating decision-making power to administration and de-coupling it from shifting political agendas; strong commitment to conservation goals.</w:t>
            </w:r>
          </w:p>
          <w:p w14:paraId="7324BF00" w14:textId="77777777" w:rsidR="00E97DE0" w:rsidRPr="00F02A52" w:rsidRDefault="00E97DE0" w:rsidP="00E97DE0">
            <w:pPr>
              <w:spacing w:after="100" w:line="240" w:lineRule="auto"/>
              <w:rPr>
                <w:sz w:val="18"/>
                <w:szCs w:val="18"/>
                <w:lang w:val="en-US"/>
              </w:rPr>
            </w:pPr>
            <w:r w:rsidRPr="00F02A52">
              <w:rPr>
                <w:sz w:val="18"/>
                <w:szCs w:val="18"/>
                <w:lang w:val="en-US"/>
              </w:rPr>
              <w:t>”Stock and Fisheries tables” as tool to prioritize policy requirements and as basis for discussion with stakeholders.</w:t>
            </w:r>
          </w:p>
        </w:tc>
      </w:tr>
      <w:tr w:rsidR="00E97DE0" w:rsidRPr="00F02A52" w14:paraId="30BB5AA6"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663BE8A7" w14:textId="77777777" w:rsidR="00E97DE0" w:rsidRPr="00F02A52" w:rsidRDefault="00E97DE0" w:rsidP="00E97DE0">
            <w:pPr>
              <w:spacing w:after="0"/>
              <w:jc w:val="left"/>
              <w:rPr>
                <w:b/>
                <w:color w:val="FFFFFF"/>
                <w:sz w:val="18"/>
                <w:szCs w:val="18"/>
                <w:lang w:val="en-US"/>
              </w:rPr>
            </w:pPr>
            <w:r w:rsidRPr="00F02A52">
              <w:rPr>
                <w:b/>
                <w:color w:val="FFFFFF"/>
                <w:sz w:val="18"/>
                <w:szCs w:val="18"/>
                <w:lang w:val="en-US"/>
              </w:rPr>
              <w:t xml:space="preserve">Implementation, outreach and enforcement </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235937B8" w14:textId="40876F28" w:rsidR="00E97DE0" w:rsidRPr="00F02A52" w:rsidRDefault="00E97DE0" w:rsidP="00E97DE0">
            <w:pPr>
              <w:spacing w:after="100" w:line="240" w:lineRule="auto"/>
              <w:rPr>
                <w:sz w:val="18"/>
                <w:szCs w:val="18"/>
                <w:lang w:val="en-US"/>
              </w:rPr>
            </w:pPr>
            <w:r w:rsidRPr="00F02A52">
              <w:rPr>
                <w:sz w:val="18"/>
                <w:szCs w:val="18"/>
                <w:lang w:val="en-US"/>
              </w:rPr>
              <w:t>High coverage of Coast Guard inspections, carried out in respectful and non-provocative manner</w:t>
            </w:r>
            <w:r w:rsidR="00D90EB0">
              <w:rPr>
                <w:sz w:val="18"/>
                <w:szCs w:val="18"/>
                <w:lang w:val="en-US"/>
              </w:rPr>
              <w:t>.</w:t>
            </w:r>
            <w:r w:rsidRPr="00F02A52">
              <w:rPr>
                <w:sz w:val="18"/>
                <w:szCs w:val="18"/>
                <w:lang w:val="en-US"/>
              </w:rPr>
              <w:t xml:space="preserve"> </w:t>
            </w:r>
          </w:p>
        </w:tc>
      </w:tr>
      <w:tr w:rsidR="00E97DE0" w:rsidRPr="00F02A52" w14:paraId="1E3576BD"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1E914CC0" w14:textId="77777777" w:rsidR="00E97DE0" w:rsidRPr="00F02A52" w:rsidRDefault="00E97DE0" w:rsidP="00E97DE0">
            <w:pPr>
              <w:spacing w:after="0"/>
              <w:jc w:val="left"/>
              <w:rPr>
                <w:b/>
                <w:color w:val="FFFFFF"/>
                <w:sz w:val="18"/>
                <w:szCs w:val="18"/>
                <w:lang w:val="en-US"/>
              </w:rPr>
            </w:pPr>
            <w:r w:rsidRPr="00F02A52">
              <w:rPr>
                <w:b/>
                <w:color w:val="FFFFFF"/>
                <w:sz w:val="18"/>
                <w:szCs w:val="18"/>
                <w:lang w:val="en-US"/>
              </w:rPr>
              <w:t xml:space="preserve">Training and capacity building </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473A2F4D" w14:textId="77777777" w:rsidR="00E97DE0" w:rsidRPr="00F02A52" w:rsidRDefault="00E97DE0" w:rsidP="00E97DE0">
            <w:pPr>
              <w:spacing w:after="100" w:line="240" w:lineRule="auto"/>
              <w:rPr>
                <w:sz w:val="18"/>
                <w:szCs w:val="18"/>
                <w:lang w:val="en-US"/>
              </w:rPr>
            </w:pPr>
            <w:r w:rsidRPr="00F02A52">
              <w:rPr>
                <w:sz w:val="18"/>
                <w:szCs w:val="18"/>
                <w:lang w:val="en-US"/>
              </w:rPr>
              <w:t>Training of scientists and Coast Guard inspectors in international collaboration, especially with Russia.</w:t>
            </w:r>
          </w:p>
        </w:tc>
      </w:tr>
      <w:tr w:rsidR="00E97DE0" w:rsidRPr="00F02A52" w14:paraId="08272725" w14:textId="77777777" w:rsidTr="002A6BB3">
        <w:tc>
          <w:tcPr>
            <w:tcW w:w="2523" w:type="dxa"/>
            <w:tcBorders>
              <w:top w:val="single" w:sz="4" w:space="0" w:color="FFFFFF"/>
              <w:left w:val="single" w:sz="4" w:space="0" w:color="FFFFFF"/>
              <w:bottom w:val="single" w:sz="4" w:space="0" w:color="FFFFFF"/>
              <w:right w:val="single" w:sz="4" w:space="0" w:color="70AD47" w:themeColor="accent6"/>
            </w:tcBorders>
            <w:shd w:val="clear" w:color="auto" w:fill="70AD47" w:themeFill="accent6"/>
          </w:tcPr>
          <w:p w14:paraId="0418FB5E" w14:textId="77777777" w:rsidR="00E97DE0" w:rsidRPr="003F6812" w:rsidRDefault="00E97DE0" w:rsidP="00E97DE0">
            <w:pPr>
              <w:spacing w:after="0"/>
              <w:jc w:val="left"/>
              <w:rPr>
                <w:b/>
                <w:color w:val="FFFFFF"/>
                <w:sz w:val="18"/>
                <w:szCs w:val="18"/>
                <w:lang w:val="en-US"/>
              </w:rPr>
            </w:pPr>
            <w:r w:rsidRPr="003F6812">
              <w:rPr>
                <w:b/>
                <w:color w:val="FFFFFF"/>
                <w:sz w:val="18"/>
                <w:szCs w:val="18"/>
                <w:lang w:val="en-US"/>
              </w:rPr>
              <w:t>Social learning, innovation and adaptive governance</w:t>
            </w:r>
          </w:p>
        </w:tc>
        <w:tc>
          <w:tcPr>
            <w:tcW w:w="6662" w:type="dxa"/>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p w14:paraId="4D6FFC4C" w14:textId="5E10B854" w:rsidR="00E97DE0" w:rsidRPr="00F02A52" w:rsidRDefault="00E97DE0" w:rsidP="00E97DE0">
            <w:pPr>
              <w:spacing w:after="100" w:line="240" w:lineRule="auto"/>
              <w:rPr>
                <w:sz w:val="18"/>
                <w:szCs w:val="18"/>
                <w:lang w:val="en-US"/>
              </w:rPr>
            </w:pPr>
            <w:r w:rsidRPr="00F02A52">
              <w:rPr>
                <w:sz w:val="18"/>
                <w:szCs w:val="18"/>
                <w:lang w:val="en-US"/>
              </w:rPr>
              <w:t xml:space="preserve">Regular formal and informal meetings between stakeholders and managers at national and local scales </w:t>
            </w:r>
            <w:r w:rsidRPr="00F02A52">
              <w:rPr>
                <w:sz w:val="18"/>
                <w:szCs w:val="18"/>
                <w:lang w:val="en-US"/>
              </w:rPr>
              <w:fldChar w:fldCharType="begin" w:fldLock="1"/>
            </w:r>
            <w:r>
              <w:rPr>
                <w:sz w:val="18"/>
                <w:szCs w:val="18"/>
                <w:lang w:val="en-US"/>
              </w:rPr>
              <w:instrText>ADDIN CSL_CITATION { "citationItems" : [ { "id" : "ITEM-1", "itemData" : { "DOI" : "10.1016/j.marpol.2016.11.032", "author" : [ { "dropping-particle" : "", "family" : "Gullestad", "given" : "Peter", "non-dropping-particle" : "", "parse-names" : false, "suffix" : "" }, { "dropping-particle" : "", "family" : "Abotnes", "given" : "Anne Marie", "non-dropping-particle" : "", "parse-names" : false, "suffix" : "" }, { "dropping-particle" : "", "family" : "Bakke", "given" : "Gunnstein", "non-dropping-particle" : "", "parse-names" : false, "suffix" : "" } ], "collection-title" : "Norwegian Directorate of Fisheries, Unpublished manuscript", "container-title" : "Marine Policy", "id" : "ITEM-1", "issued" : { "date-parts" : [ [ "2017" ] ] }, "note" : "annual TAC-cycle stocks and fisheries tables", "page" : "104-110", "publisher-place" : "Bergen", "title" : "Towards an ecosystem based fisheries management in Norway \u2013 practical tools for keeping track of relevant issues and prioritizing management efforts", "title-short" : "Gullestad, Abotnes et al. 2015 \u2013 Towards an ecosys", "type" : "article-journal", "volume" : "77" }, "uris" : [ "http://www.mendeley.com/documents/?uuid=7813357b-7e54-42c5-b910-6426b7e7e2b2" ] }, { "id" : "ITEM-2", "itemData" : { "DOI" : "10.1016/s0308-597x(03)00025-3", "ISBN" : "0308597X", "abstract" : "Norwegian fisheries management is best characterized as a system of centralized consultation. The ultimate authority to manage lies with central government, albeit with a significant element of power sharing through corporatist arrangements facilitating the participation\u2013in management decision-making\u2014of a select group of stakeholders. This structure has been criticized for fostering a decision-making process that favours user-groups at the expense of other legitimate stakeholders. Transparency and inclusiveness are currently being hailed as core values of the ideal management process, and there are demands for broader representation in management decision-making. In this paper we address some of the questions and dilemmas pertaining to institutional reform in Norwegian fisheries management, tracing the roots as well as the core structures and procedures of the current system. We identify the major challenges being faced by established institutions, and conclude with a discussion of the pros and cons of a more transparent and democratic process.", "author" : [ { "dropping-particle" : "", "family" : "Mikalsen", "given" : "Knut H", "non-dropping-particle" : "", "parse-names" : false, "suffix" : "" }, { "dropping-particle" : "", "family" : "Jentoft", "given" : "Svein", "non-dropping-particle" : "", "parse-names" : false, "suffix" : "" } ], "container-title" : "Marine Policy", "id" : "ITEM-2", "issue" : "5", "issued" : { "date-parts" : [ [ "2003" ] ] }, "page" : "397\u2013407", "title" : "Limits to participation? On the history, structure and reform of Norwegian fisheries management", "title-short" : "Mikalsen, Jentoft 2003 \u2013 Limits to participation", "type" : "article-journal", "volume" : "27" }, "uris" : [ "http://www.mendeley.com/documents/?uuid=4445cba5-a894-4fba-804b-70e74fbf3cc7" ] } ], "mendeley" : { "formattedCitation" : "(Gullestad, Abotnes, &amp; Bakke, 2017; Mikalsen &amp; Jentoft, 2003)", "plainTextFormattedCitation" : "(Gullestad, Abotnes, &amp; Bakke, 2017; Mikalsen &amp; Jentoft, 2003)", "previouslyFormattedCitation" : "(Gullestad, Abotnes, &amp; Bakke, 2017; Mikalsen &amp; Jentoft, 2003)" }, "properties" : {  }, "schema" : "https://github.com/citation-style-language/schema/raw/master/csl-citation.json" }</w:instrText>
            </w:r>
            <w:r w:rsidRPr="00F02A52">
              <w:rPr>
                <w:sz w:val="18"/>
                <w:szCs w:val="18"/>
                <w:lang w:val="en-US"/>
              </w:rPr>
              <w:fldChar w:fldCharType="separate"/>
            </w:r>
            <w:r w:rsidRPr="00F02A52">
              <w:rPr>
                <w:sz w:val="18"/>
                <w:szCs w:val="18"/>
                <w:lang w:val="en-US"/>
              </w:rPr>
              <w:t>(Gullestad</w:t>
            </w:r>
            <w:r w:rsidR="00A03C2F">
              <w:rPr>
                <w:i/>
                <w:sz w:val="18"/>
                <w:szCs w:val="18"/>
                <w:lang w:val="en-US"/>
              </w:rPr>
              <w:t xml:space="preserve"> et al.</w:t>
            </w:r>
            <w:r w:rsidRPr="00F02A52">
              <w:rPr>
                <w:sz w:val="18"/>
                <w:szCs w:val="18"/>
                <w:lang w:val="en-US"/>
              </w:rPr>
              <w:t>, 2017; Mikalsen &amp; Jentoft, 2003)</w:t>
            </w:r>
            <w:r w:rsidRPr="00F02A52">
              <w:rPr>
                <w:sz w:val="18"/>
                <w:szCs w:val="18"/>
                <w:lang w:val="en-US"/>
              </w:rPr>
              <w:fldChar w:fldCharType="end"/>
            </w:r>
            <w:r w:rsidRPr="00F02A52">
              <w:rPr>
                <w:sz w:val="18"/>
                <w:szCs w:val="18"/>
                <w:lang w:val="en-US"/>
              </w:rPr>
              <w:t>.</w:t>
            </w:r>
          </w:p>
          <w:p w14:paraId="5C2EBD75" w14:textId="427C4A74" w:rsidR="00E97DE0" w:rsidRPr="00F02A52" w:rsidRDefault="00E97DE0" w:rsidP="00E97DE0">
            <w:pPr>
              <w:spacing w:after="100" w:line="240" w:lineRule="auto"/>
              <w:rPr>
                <w:sz w:val="18"/>
                <w:szCs w:val="18"/>
                <w:lang w:val="en-US"/>
              </w:rPr>
            </w:pPr>
            <w:r w:rsidRPr="00F02A52">
              <w:rPr>
                <w:sz w:val="18"/>
                <w:szCs w:val="18"/>
                <w:lang w:val="en-US"/>
              </w:rPr>
              <w:lastRenderedPageBreak/>
              <w:t xml:space="preserve">General openness of system to innovation and testing of new policies </w:t>
            </w:r>
            <w:r w:rsidRPr="00F02A52">
              <w:rPr>
                <w:sz w:val="18"/>
                <w:szCs w:val="18"/>
                <w:lang w:val="en-US"/>
              </w:rPr>
              <w:fldChar w:fldCharType="begin" w:fldLock="1"/>
            </w:r>
            <w:r>
              <w:rPr>
                <w:sz w:val="18"/>
                <w:szCs w:val="18"/>
                <w:lang w:val="en-US"/>
              </w:rPr>
              <w:instrText>ADDIN CSL_CITATION { "citationItems" : [ { "id" : "ITEM-1", "itemData" : { "DOI" : "10.1016/j.marpol.2014.09.025", "ISBN" : "0308597X", "ISSN" : "0308597X", "author" : [ { "dropping-particle" : "", "family" : "Gullestad", "given" : "Peter", "non-dropping-particle" : "", "parse-names" : false, "suffix" : "" }, { "dropping-particle" : "", "family" : "Blom", "given" : "Geir", "non-dropping-particle" : "", "parse-names" : false, "suffix" : "" }, { "dropping-particle" : "", "family" : "Bakke", "given" : "Gunnstein", "non-dropping-particle" : "", "parse-names" : false, "suffix" : "" }, { "dropping-particle" : "", "family" : "Bogstad", "given" : "B", "non-dropping-particle" : "", "parse-names" : false, "suffix" : "" } ], "container-title" : "Marine Policy", "id" : "ITEM-1", "issued" : { "date-parts" : [ [ "2015", "4" ] ] }, "page" : "1-9", "title" : "The \u201cDiscard Ban Package\u201d: Experiences in efforts to improve the exploitation patterns in Norwegian fisheries", "title-short" : "Gullestad, Blom et al. 2015 \u2013 The Discard Ban Pack", "type" : "article-journal", "volume" : "54" }, "uris" : [ "http://www.mendeley.com/documents/?uuid=9fd7e165-9e9c-4f25-8ffd-a529f7673868" ] } ], "mendeley" : { "formattedCitation" : "(Gullestad, Blom, Bakke, &amp; Bogstad, 2015)", "plainTextFormattedCitation" : "(Gullestad, Blom, Bakke, &amp; Bogstad, 2015)", "previouslyFormattedCitation" : "(Gullestad, Blom, Bakke, &amp; Bogstad, 2015)" }, "properties" : {  }, "schema" : "https://github.com/citation-style-language/schema/raw/master/csl-citation.json" }</w:instrText>
            </w:r>
            <w:r w:rsidRPr="00F02A52">
              <w:rPr>
                <w:sz w:val="18"/>
                <w:szCs w:val="18"/>
                <w:lang w:val="en-US"/>
              </w:rPr>
              <w:fldChar w:fldCharType="separate"/>
            </w:r>
            <w:r w:rsidRPr="00F02A52">
              <w:rPr>
                <w:sz w:val="18"/>
                <w:szCs w:val="18"/>
                <w:lang w:val="en-US"/>
              </w:rPr>
              <w:t>(Gullestad</w:t>
            </w:r>
            <w:r w:rsidR="00A03C2F">
              <w:rPr>
                <w:i/>
                <w:sz w:val="18"/>
                <w:szCs w:val="18"/>
                <w:lang w:val="en-US"/>
              </w:rPr>
              <w:t xml:space="preserve"> et al.</w:t>
            </w:r>
            <w:r w:rsidRPr="00F02A52">
              <w:rPr>
                <w:sz w:val="18"/>
                <w:szCs w:val="18"/>
                <w:lang w:val="en-US"/>
              </w:rPr>
              <w:t>, 2015)</w:t>
            </w:r>
            <w:r w:rsidRPr="00F02A52">
              <w:rPr>
                <w:sz w:val="18"/>
                <w:szCs w:val="18"/>
                <w:lang w:val="en-US"/>
              </w:rPr>
              <w:fldChar w:fldCharType="end"/>
            </w:r>
            <w:r w:rsidRPr="00F02A52">
              <w:rPr>
                <w:sz w:val="18"/>
                <w:szCs w:val="18"/>
                <w:lang w:val="en-US"/>
              </w:rPr>
              <w:t>.</w:t>
            </w:r>
          </w:p>
        </w:tc>
      </w:tr>
    </w:tbl>
    <w:p w14:paraId="611570A9" w14:textId="77777777" w:rsidR="00E97DE0" w:rsidRPr="00F02A52" w:rsidRDefault="00E97DE0" w:rsidP="00E97DE0">
      <w:pPr>
        <w:rPr>
          <w:sz w:val="20"/>
          <w:szCs w:val="20"/>
          <w:lang w:val="en-US"/>
        </w:rPr>
      </w:pPr>
    </w:p>
    <w:p w14:paraId="0E8FE268" w14:textId="77777777" w:rsidR="00E97DE0" w:rsidRPr="00F02A52" w:rsidRDefault="00E97DE0" w:rsidP="00E97DE0">
      <w:pPr>
        <w:rPr>
          <w:b/>
          <w:sz w:val="20"/>
          <w:szCs w:val="20"/>
          <w:lang w:val="en-US"/>
        </w:rPr>
      </w:pPr>
      <w:r w:rsidRPr="00F02A52">
        <w:rPr>
          <w:b/>
          <w:sz w:val="20"/>
          <w:szCs w:val="20"/>
          <w:lang w:val="en-US"/>
        </w:rPr>
        <w:t>End of Box 6.11</w:t>
      </w:r>
    </w:p>
    <w:p w14:paraId="40ED6F8C" w14:textId="77777777" w:rsidR="00E97DE0" w:rsidRPr="00F02A52" w:rsidRDefault="00E97DE0" w:rsidP="00E97DE0">
      <w:pPr>
        <w:rPr>
          <w:sz w:val="20"/>
          <w:szCs w:val="20"/>
          <w:lang w:val="en-US"/>
        </w:rPr>
      </w:pPr>
    </w:p>
    <w:p w14:paraId="6FDD1770" w14:textId="77777777" w:rsidR="00E97DE0" w:rsidRPr="00F02A52" w:rsidRDefault="00E97DE0" w:rsidP="00147745">
      <w:pPr>
        <w:pStyle w:val="Heading3"/>
        <w:rPr>
          <w:lang w:val="en-US"/>
        </w:rPr>
      </w:pPr>
      <w:bookmarkStart w:id="1909" w:name="_Toc502909650"/>
      <w:bookmarkStart w:id="1910" w:name="_Toc504380762"/>
      <w:bookmarkStart w:id="1911" w:name="_Toc519504865"/>
      <w:r w:rsidRPr="00F02A52">
        <w:rPr>
          <w:lang w:val="en-US"/>
        </w:rPr>
        <w:t xml:space="preserve">Safeguarding biodiversity, </w:t>
      </w:r>
      <w:r>
        <w:rPr>
          <w:lang w:val="en-US"/>
        </w:rPr>
        <w:t>nature’s contributions to people</w:t>
      </w:r>
      <w:r w:rsidRPr="00F02A52">
        <w:rPr>
          <w:lang w:val="en-US"/>
        </w:rPr>
        <w:t xml:space="preserve"> and good quality of life in a changing world</w:t>
      </w:r>
      <w:bookmarkEnd w:id="1909"/>
      <w:bookmarkEnd w:id="1910"/>
      <w:bookmarkEnd w:id="1911"/>
    </w:p>
    <w:p w14:paraId="0FD90BC4" w14:textId="264DD4E8" w:rsidR="00E97DE0" w:rsidRPr="00F02A52" w:rsidRDefault="00E97DE0" w:rsidP="00E97DE0">
      <w:pPr>
        <w:rPr>
          <w:lang w:val="en-US"/>
        </w:rPr>
      </w:pPr>
      <w:r w:rsidRPr="00F02A52">
        <w:rPr>
          <w:lang w:val="en-US"/>
        </w:rPr>
        <w:t>The design of promising governance options and smart institutional arrangements is central to the conservation and sustainable use of biodiversity and nature’s contributions to people. Mainstreaming biodiversity and nature’s contributions to people into different sectors at multiple scales is a crucial precondition to achieving long-term human well</w:t>
      </w:r>
      <w:r w:rsidR="005F5A69">
        <w:rPr>
          <w:lang w:val="en-US"/>
        </w:rPr>
        <w:t>-</w:t>
      </w:r>
      <w:r w:rsidRPr="00F02A52">
        <w:rPr>
          <w:lang w:val="en-US"/>
        </w:rPr>
        <w:t xml:space="preserve">being and sustainable development </w:t>
      </w:r>
      <w:r w:rsidRPr="00F02A52">
        <w:rPr>
          <w:lang w:val="en-US"/>
        </w:rPr>
        <w:fldChar w:fldCharType="begin" w:fldLock="1"/>
      </w:r>
      <w:r>
        <w:rPr>
          <w:lang w:val="en-US"/>
        </w:rPr>
        <w:instrText>ADDIN CSL_CITATION { "citationItems" : [ { "id" : "ITEM-1", "itemData" : { "abstract" : "We, the ministers and other heads of delegation, having met on the occasion of the United Nations Biodiversity Conference, Cancun, Mexico, 2016, 1 on 2 and 3 December 2016, Declare that: 1. It is essential to live in harmony with nature, recognized by some cultures as Mother Earth, as a fundamental condition for the well-being of all life, which depends on the conservation and sustainable use of biodiversity, and the ecosystem services it underpins. 2. Biodiversity offers solutions to the pressing development and societal challenges that the world community is currently facing. 3. We are most concerned by the negative impacts on biodiversity caused by degradation and fragmentation of ecosystems, unsustainable land use changes, overexploitation of natural resources, illegal harvesting and trade of species, introduction of invasive alien species, pollution of air, soil, inland waters and oceans, climate change and desertification. 4. It is necessary to change human development patterns, behaviours, and activities to respect nature. 5. The 2030 Agenda for Sustainable Development and its Sustainable Development Goals, which strongly reflect biodiversity, provide new opportunities to address development challenges in a transformative manner and with a perspective that integrates environmental, economic and social dimensions. 6. Implementation of the United Nations Framework Convention on Climate Change, and the Paris Agreement, adopted at the twenty-first session of its Conference of the Parties, which notes the importance of ensuring the integrity of all ecosystems and the protection of biodiversity when taking action to address climate change, as well as of the Marrakech Action Proclamation adopted in November 2016 at the twenty-second session, can and should also contribute to the implementation of the objectives of the Convention on Biological Diversity, and vice versa. 7. We need to make additional efforts to ensure the effective implementation of the Convention on Biological Diversity, the Strategic Plan for Biodiversity 2011-2020 and its Aichi Biodiversity Targets, and, as applicable, the Cartagena and Nagoya Protocols, and facilitate closer 1 Thirteenth meeting of the Conference of the Parties to the Convention on Biological Diversity, eighth meeting of the Conference of the Parties serving as the meeting of the Parties to the Cartagena Protocol on Biosafety and second meeting of the Conference of the Parties serving as the meeting of the Parties to \u2026", "author" : [ { "dropping-particle" : "", "family" : "CBD", "given" : "", "non-dropping-particle" : "", "parse-names" : false, "suffix" : "" } ], "id" : "ITEM-1", "issue" : "COP/13/24", "issued" : { "date-parts" : [ [ "2016" ] ] }, "number-of-pages" : "6", "title" : "Cancun Decleration on Manistreaming the Conservation and Sustainable Use of Biodiversity for Well-being", "type" : "report" }, "uris" : [ "http://www.mendeley.com/documents/?uuid=4df0fdfe-3842-3914-a686-0943632f5269" ] }, { "id" : "ITEM-2", "itemData" : { "author" : [ { "dropping-particle" : "", "family" : "United Nations", "given" : "", "non-dropping-particle" : "", "parse-names" : false, "suffix" : "" } ], "id" : "ITEM-2", "issued" : { "date-parts" : [ [ "2015" ] ] }, "publisher" : "United Nations", "title" : "Transforming our world: the 2030 Agenda for Sustainable Development. Resolution adopted by the General Assembly on 25 September 2015", "type" : "report", "volume" : "A/RES/70/1" }, "uris" : [ "http://www.mendeley.com/documents/?uuid=138983c5-a40f-4d76-8965-2728ebeb6958" ] }, { "id" : "ITEM-3",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3", "issued" : { "date-parts" : [ [ "2016" ] ] }, "note" : "NULL", "publisher" : "United Nations Environment Programme", "publisher-place" : "Nairobi, Kenya", "title" : "GEO-6 Assessment for the pan-European region", "type" : "book" }, "uris" : [ "http://www.mendeley.com/documents/?uuid=da764a29-e9f5-4064-90ee-d7b011c5be3f" ] }, { "id" : "ITEM-4", "itemData" : { "abstract" : "\u201cSustainable development is above all about governance; about the deliberative moves societies can take to reorient their development trajectories along more sustainable lines (p.8) in Meadowcroft, J; Langhelle, O and Rudd, A (2012) Governance, Democracy and Sustainable Development: Moving Beyond the Impasse, Edward Elgar Publishing Limited: Cheltenham.", "editor" : [ { "dropping-particle" : "", "family" : "Meadowcroft", "given" : "James", "non-dropping-particle" : "", "parse-names" : false, "suffix" : "" }, { "dropping-particle" : "", "family" : "Langhelle", "given" : "Oluf", "non-dropping-particle" : "", "parse-names" : false, "suffix" : "" }, { "dropping-particle" : "", "family" : "Ruud", "given" : "Audun", "non-dropping-particle" : "", "parse-names" : false, "suffix" : "" } ], "id" : "ITEM-4", "issued" : { "date-parts" : [ [ "2012" ] ] }, "publisher" : "Edward Elgar", "publisher-place" : "Cheltenham", "title" : "Governance, Democracy and Sustainable Development. Moving Beyond the Impasse", "type" : "book" }, "uris" : [ "http://www.mendeley.com/documents/?uuid=4230f8b5-ea30-4bc8-bdef-681ee36bc3e1" ] } ], "mendeley" : { "formattedCitation" : "(CBD, 2016a; Meadowcroft et al., 2012; UNEP &amp; UNECE, 2016; United Nations, 2015)", "plainTextFormattedCitation" : "(CBD, 2016a; Meadowcroft et al., 2012; UNEP &amp; UNECE, 2016; United Nations, 2015)", "previouslyFormattedCitation" : "(CBD, 2016a; Meadowcroft et al., 2012; UNEP &amp; UNECE, 2016; United Nations, 2015)" }, "properties" : {  }, "schema" : "https://github.com/citation-style-language/schema/raw/master/csl-citation.json" }</w:instrText>
      </w:r>
      <w:r w:rsidRPr="00F02A52">
        <w:rPr>
          <w:lang w:val="en-US"/>
        </w:rPr>
        <w:fldChar w:fldCharType="separate"/>
      </w:r>
      <w:r w:rsidRPr="00223CD3">
        <w:rPr>
          <w:lang w:val="en-US"/>
        </w:rPr>
        <w:t xml:space="preserve">(CBD, 2016a; Meadowcroft </w:t>
      </w:r>
      <w:r w:rsidR="009E3418" w:rsidRPr="009E3418">
        <w:rPr>
          <w:i/>
          <w:lang w:val="en-US"/>
        </w:rPr>
        <w:t>et al.</w:t>
      </w:r>
      <w:r w:rsidRPr="00223CD3">
        <w:rPr>
          <w:lang w:val="en-US"/>
        </w:rPr>
        <w:t>, 2012; UNEP &amp; UNECE, 2016; United Nations, 2015)</w:t>
      </w:r>
      <w:r w:rsidRPr="00F02A52">
        <w:rPr>
          <w:lang w:val="en-US"/>
        </w:rPr>
        <w:fldChar w:fldCharType="end"/>
      </w:r>
      <w:r w:rsidRPr="00F02A52">
        <w:rPr>
          <w:lang w:val="en-US"/>
        </w:rPr>
        <w:t>. How we choose to organize our societies – both the public and the private spheres - is key for the realization of pathways towards a world with ecosystems capable of meeting future human needs (</w:t>
      </w:r>
      <w:r>
        <w:rPr>
          <w:lang w:val="en-US"/>
        </w:rPr>
        <w:t>see</w:t>
      </w:r>
      <w:r w:rsidRPr="00F02A52">
        <w:rPr>
          <w:lang w:val="en-US"/>
        </w:rPr>
        <w:t xml:space="preserve"> </w:t>
      </w:r>
      <w:r w:rsidRPr="00FC3562">
        <w:rPr>
          <w:lang w:val="en-US"/>
        </w:rPr>
        <w:t>Chapter 5</w:t>
      </w:r>
      <w:r w:rsidRPr="00F02A52">
        <w:rPr>
          <w:lang w:val="en-US"/>
        </w:rPr>
        <w:t xml:space="preserve">). Hence, the literature on governance towards sustainability focuses in particular on finding promising governance modes (or mixes of modes) suitable to promote sustainable development </w:t>
      </w:r>
      <w:r w:rsidRPr="00F02A52">
        <w:rPr>
          <w:lang w:val="en-US"/>
        </w:rPr>
        <w:fldChar w:fldCharType="begin" w:fldLock="1"/>
      </w:r>
      <w:r>
        <w:rPr>
          <w:lang w:val="en-US"/>
        </w:rPr>
        <w:instrText>ADDIN CSL_CITATION { "citationItems" : [ { "id" : "ITEM-1", "itemData" : { "DOI" : "10.1080/1523908X.2013.769414", "ISBN" : "1523-908X", "ISSN" : "1523-908X", "abstract" : "There is a growing scientific debate regarding the suitability of certain modes of governance for promoting sustainable development (SD). However, thus far there is neither agreement on ways to meaningfully distinguish and understand governance modes nor a foundation of the aspects to be chosen for this endeavour. In order to overcome this conceptual vagueness, this paper presents a meta-framework for a sound conceptualization of governance modes. Founded on a reinterpretation of the discourse ?from government to governance?, we argue that only a multi-dimensional approach giving consideration to political processes (politics), institutional structures (polity) and policy content (policy) adequately captures the complexity of governance phenomena. We furthermore highlight possible key features for exploring these dimensions and compare three recently published frameworks for modes of governance. By offering a sound conceptual clarification of governance modes, we facilitate both their meaningful differentiation and a more systematic understanding of their inherent complexity. In so doing, we inform both theoretical and empirical research on governance for SD. We pave the way not only for making more differentiated theoretical statements on the relationship between governance modes and SD but also for empirically exploring this relationship on a profound basis.", "author" : [ { "dropping-particle" : "", "family" : "Lange", "given" : "Philipp", "non-dropping-particle" : "", "parse-names" : false, "suffix" : "" }, { "dropping-particle" : "", "family" : "Driessen", "given" : "Peter P J", "non-dropping-particle" : "", "parse-names" : false, "suffix" : "" }, { "dropping-particle" : "", "family" : "Sauer", "given" : "Alexandra", "non-dropping-particle" : "", "parse-names" : false, "suffix" : "" }, { "dropping-particle" : "", "family" : "Bornemann", "given" : "Basil", "non-dropping-particle" : "", "parse-names" : false, "suffix" : "" }, { "dropping-particle" : "", "family" : "Burger", "given" : "Paul", "non-dropping-particle" : "", "parse-names" : false, "suffix" : "" } ], "container-title" : "Journal of Environmental Policy &amp; Planning", "id" : "ITEM-1", "issue" : "3", "issued" : { "date-parts" : [ [ "2013" ] ] }, "page" : "403-425", "title" : "Governing Towards Sustainability\u2014Conceptualizing Modes of Governance", "type" : "article-journal", "volume" : "15" }, "uris" : [ "http://www.mendeley.com/documents/?uuid=1fa33b4b-7180-41a6-ac46-e079e2083e95" ] } ], "mendeley" : { "formattedCitation" : "(Lange et al., 2013)", "plainTextFormattedCitation" : "(Lange et al., 2013)", "previouslyFormattedCitation" : "(Lange et al., 2013)" }, "properties" : {  }, "schema" : "https://github.com/citation-style-language/schema/raw/master/csl-citation.json" }</w:instrText>
      </w:r>
      <w:r w:rsidRPr="00F02A52">
        <w:rPr>
          <w:lang w:val="en-US"/>
        </w:rPr>
        <w:fldChar w:fldCharType="separate"/>
      </w:r>
      <w:r w:rsidRPr="00F02A52">
        <w:rPr>
          <w:lang w:val="en-US"/>
        </w:rPr>
        <w:t xml:space="preserve">(Lange </w:t>
      </w:r>
      <w:r w:rsidR="009E3418" w:rsidRPr="009E3418">
        <w:rPr>
          <w:i/>
          <w:lang w:val="en-US"/>
        </w:rPr>
        <w:t>et al.</w:t>
      </w:r>
      <w:r w:rsidRPr="00F02A52">
        <w:rPr>
          <w:lang w:val="en-US"/>
        </w:rPr>
        <w:t>, 2013)</w:t>
      </w:r>
      <w:r w:rsidRPr="00F02A52">
        <w:rPr>
          <w:lang w:val="en-US"/>
        </w:rPr>
        <w:fldChar w:fldCharType="end"/>
      </w:r>
      <w:r w:rsidRPr="00F02A52">
        <w:rPr>
          <w:lang w:val="en-US"/>
        </w:rPr>
        <w:t xml:space="preserve">. Our assessment shows that new modes of governance, such as decentralization, public-private partnerships or private forms of governance, increasingly emerge in parallel to traditional hierarchical governance. They allow better involvement of different actors in policy and decision-making with the aim of promoting shared responsibility for our common future. However, due to the intrinsic complexity of human societies, there is no single panacea for successful governance of biodiversity and nature’s contributions to people </w:t>
      </w:r>
      <w:r w:rsidRPr="00F02A52">
        <w:rPr>
          <w:lang w:val="en-US"/>
        </w:rPr>
        <w:fldChar w:fldCharType="begin" w:fldLock="1"/>
      </w:r>
      <w:r>
        <w:rPr>
          <w:lang w:val="en-US"/>
        </w:rPr>
        <w:instrText>ADDIN CSL_CITATION { "citationItems" : [ { "id" : "ITEM-1", "itemData" : { "DOI" : "10.1073/pnas.0701886104", "PMID" : "17881583", "abstract" : "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 "author" : [ { "dropping-particle" : "", "family" : "Ostrom", "given" : "Elinor", "non-dropping-particle" : "", "parse-names" : false, "suffix" : "" }, { "dropping-particle" : "", "family" : "Janssen", "given" : "Marco A", "non-dropping-particle" : "", "parse-names" : false, "suffix" : "" }, { "dropping-particle" : "", "family" : "Anderies", "given" : "John M", "non-dropping-particle" : "", "parse-names" : false, "suffix" : "" } ], "container-title" : "Proceedings of the National Academy of Sciences of the United States of America", "id" : "ITEM-1", "issue" : "39", "issued" : { "date-parts" : [ [ "2007", "9", "25" ] ] }, "page" : "15176-8", "publisher" : "National Academy of Sciences", "title" : "Going beyond panaceas", "type" : "article-journal", "volume" : "104" }, "uris" : [ "http://www.mendeley.com/documents/?uuid=064ac623-640f-3318-8804-db93eaa18b29" ] } ], "mendeley" : { "formattedCitation" : "(Ostrom, Janssen, &amp; Anderies, 2007)", "plainTextFormattedCitation" : "(Ostrom, Janssen, &amp; Anderies, 2007)", "previouslyFormattedCitation" : "(Ostrom, Janssen, &amp; Anderies, 2007)" }, "properties" : {  }, "schema" : "https://github.com/citation-style-language/schema/raw/master/csl-citation.json" }</w:instrText>
      </w:r>
      <w:r w:rsidRPr="00F02A52">
        <w:rPr>
          <w:lang w:val="en-US"/>
        </w:rPr>
        <w:fldChar w:fldCharType="separate"/>
      </w:r>
      <w:r w:rsidRPr="00F02A52">
        <w:rPr>
          <w:lang w:val="en-US"/>
        </w:rPr>
        <w:t>(Ostrom</w:t>
      </w:r>
      <w:r w:rsidR="00A03C2F">
        <w:rPr>
          <w:i/>
          <w:lang w:val="en-US"/>
        </w:rPr>
        <w:t xml:space="preserve"> et al.</w:t>
      </w:r>
      <w:r w:rsidRPr="00F02A52">
        <w:rPr>
          <w:lang w:val="en-US"/>
        </w:rPr>
        <w:t>, 2007)</w:t>
      </w:r>
      <w:r w:rsidRPr="00F02A52">
        <w:rPr>
          <w:lang w:val="en-US"/>
        </w:rPr>
        <w:fldChar w:fldCharType="end"/>
      </w:r>
      <w:r w:rsidRPr="00F02A52">
        <w:rPr>
          <w:lang w:val="en-US"/>
        </w:rPr>
        <w:t xml:space="preserve">. </w:t>
      </w:r>
    </w:p>
    <w:p w14:paraId="14A51D39" w14:textId="7179B4DE" w:rsidR="00E97DE0" w:rsidRPr="00F02A52" w:rsidRDefault="00E97DE0" w:rsidP="00E97DE0">
      <w:pPr>
        <w:rPr>
          <w:lang w:val="en-US"/>
        </w:rPr>
      </w:pPr>
      <w:r w:rsidRPr="00F02A52">
        <w:rPr>
          <w:lang w:val="en-US"/>
        </w:rPr>
        <w:t xml:space="preserve">To govern complexity or complex adaptive systems (see Chapter 4), which often includes various forms of incomplete knowledge, and involves risk, uncertainty, ambiguity or even ignorance </w:t>
      </w:r>
      <w:r w:rsidRPr="00F02A52">
        <w:rPr>
          <w:lang w:val="en-US"/>
        </w:rPr>
        <w:fldChar w:fldCharType="begin" w:fldLock="1"/>
      </w:r>
      <w:r>
        <w:rPr>
          <w:lang w:val="en-US"/>
        </w:rPr>
        <w:instrText>ADDIN CSL_CITATION { "citationItems" : [ { "id" : "ITEM-1", "itemData" : { "ISBN" : "9781849710930", "abstract" : "Introducing a new pathways approach for understanding and responding to sustainability challenges, this title explores practical ways forward for building pathways to sustainability. Sustainability challenges in a dynamic world -- Dynamic systems: environment and development challenges -- Pathways to sustainability: responding to dynamic contexts -- Governance in a dynamic world -- Opening up, broadening out: empowering designs for sustainability -- An alternative politics for sustainability -- Towards pathways to sustainability.", "author" : [ { "dropping-particle" : "", "family" : "Leach", "given" : "Melissa", "non-dropping-particle" : "", "parse-names" : false, "suffix" : "" }, { "dropping-particle" : "", "family" : "Scoones", "given" : "Ian", "non-dropping-particle" : "", "parse-names" : false, "suffix" : "" }, { "dropping-particle" : "", "family" : "Stirling", "given" : "Andy", "non-dropping-particle" : "", "parse-names" : false, "suffix" : "" } ], "id" : "ITEM-1", "issued" : { "date-parts" : [ [ "2010" ] ] }, "number-of-pages" : "212", "publisher" : "Earthscan", "title" : "Dynamic sustainabilities: technology, environment, social justice", "type" : "book" }, "uris" : [ "http://www.mendeley.com/documents/?uuid=53e2f9c7-b484-3b76-bf08-1fe672dfd00a" ] } ], "mendeley" : { "formattedCitation" : "(Leach, Scoones, &amp; Stirling, 2010)", "plainTextFormattedCitation" : "(Leach, Scoones, &amp; Stirling, 2010)", "previouslyFormattedCitation" : "(Leach, Scoones, &amp; Stirling, 2010)" }, "properties" : {  }, "schema" : "https://github.com/citation-style-language/schema/raw/master/csl-citation.json" }</w:instrText>
      </w:r>
      <w:r w:rsidRPr="00F02A52">
        <w:rPr>
          <w:lang w:val="en-US"/>
        </w:rPr>
        <w:fldChar w:fldCharType="separate"/>
      </w:r>
      <w:r w:rsidRPr="00F02A52">
        <w:rPr>
          <w:lang w:val="en-US"/>
        </w:rPr>
        <w:t>(Leach</w:t>
      </w:r>
      <w:r w:rsidR="00A03C2F">
        <w:rPr>
          <w:i/>
          <w:lang w:val="en-US"/>
        </w:rPr>
        <w:t xml:space="preserve"> et al.</w:t>
      </w:r>
      <w:r w:rsidRPr="00F02A52">
        <w:rPr>
          <w:lang w:val="en-US"/>
        </w:rPr>
        <w:t>, 2010)</w:t>
      </w:r>
      <w:r w:rsidRPr="00F02A52">
        <w:rPr>
          <w:lang w:val="en-US"/>
        </w:rPr>
        <w:fldChar w:fldCharType="end"/>
      </w:r>
      <w:r w:rsidRPr="00F02A52">
        <w:rPr>
          <w:lang w:val="en-US"/>
        </w:rPr>
        <w:t xml:space="preserve">, it is frequently argued that the design of promising governance options should aim at building robustness, enhancing resilience, and considering risk. While robustness refers to the maintenance of system performance to avoid disruption </w:t>
      </w:r>
      <w:r w:rsidRPr="00F02A52">
        <w:rPr>
          <w:lang w:val="en-US"/>
        </w:rPr>
        <w:fldChar w:fldCharType="begin" w:fldLock="1"/>
      </w:r>
      <w:r>
        <w:rPr>
          <w:lang w:val="en-US"/>
        </w:rPr>
        <w:instrText>ADDIN CSL_CITATION { "citationItems" : [ { "id" : "ITEM-1", "itemData" : { "DOI" : "10.1111/psj.12027", "ISSN" : "0190292X", "author" : [ { "dropping-particle" : "", "family" : "Anderies", "given" : "John M.", "non-dropping-particle" : "", "parse-names" : false, "suffix" : "" }, { "dropping-particle" : "", "family" : "Janssen", "given" : "Marco A.", "non-dropping-particle" : "", "parse-names" : false, "suffix" : "" } ], "container-title" : "Policy Studies Journal", "id" : "ITEM-1", "issue" : "3", "issued" : { "date-parts" : [ [ "2013", "8" ] ] }, "page" : "513-536", "title" : "Robustness of Social-Ecological Systems: Implications for Public Policy", "type" : "article-journal", "volume" : "41" }, "uris" : [ "http://www.mendeley.com/documents/?uuid=b21b77f9-a984-37e0-b953-276846307b6a" ] } ], "mendeley" : { "formattedCitation" : "(Anderies &amp; Janssen, 2013)", "plainTextFormattedCitation" : "(Anderies &amp; Janssen, 2013)", "previouslyFormattedCitation" : "(Anderies &amp; Janssen, 2013)" }, "properties" : {  }, "schema" : "https://github.com/citation-style-language/schema/raw/master/csl-citation.json" }</w:instrText>
      </w:r>
      <w:r w:rsidRPr="00F02A52">
        <w:rPr>
          <w:lang w:val="en-US"/>
        </w:rPr>
        <w:fldChar w:fldCharType="separate"/>
      </w:r>
      <w:r w:rsidRPr="00F02A52">
        <w:rPr>
          <w:lang w:val="en-US"/>
        </w:rPr>
        <w:t>(Anderies &amp; Janssen, 2013)</w:t>
      </w:r>
      <w:r w:rsidRPr="00F02A52">
        <w:rPr>
          <w:lang w:val="en-US"/>
        </w:rPr>
        <w:fldChar w:fldCharType="end"/>
      </w:r>
      <w:r w:rsidRPr="00F02A52">
        <w:rPr>
          <w:lang w:val="en-US"/>
        </w:rPr>
        <w:t xml:space="preserve">, resilience measures the maximum disturbance of a system before flipping to a different state </w:t>
      </w:r>
      <w:r w:rsidRPr="00F02A52">
        <w:rPr>
          <w:lang w:val="en-US"/>
        </w:rPr>
        <w:fldChar w:fldCharType="begin" w:fldLock="1"/>
      </w:r>
      <w:r>
        <w:rPr>
          <w:lang w:val="en-US"/>
        </w:rPr>
        <w:instrText>ADDIN CSL_CITATION { "citationItems" : [ { "id" : "ITEM-1", "itemData" : { "abstract" : "The concept of resilience has evolved considerably since Holling's (1973) seminal paper. Different interpretations of what is meant by resilience, however, cause confusion. Resilience of a system needs to be considered in terms of the attributes that govern the system's dynamics. Three related attributes of social\u2013 ecological systems (SESs) determine their future trajectories: resilience, adaptability, and transformability. Resilience (the capacity of a system to absorb disturbance and reorganize while undergoing change so as to still retain essentially the same function, structure, identity, and feedbacks) has four components\u2014latitude, resistance, precariousness, and panarchy\u2014most readily portrayed using the metaphor of a stability landscape. Adaptability is the capacity of actors in the system to influence resilience (in a SES, essentially to manage it). There are four general ways in which this can be done, corresponding to the four aspects of resilience. Transformability is the capacity to create a fundamentally new system when ecological, economic, or social structures make the existing system untenable. The implications of this interpretation of SES dynamics for sustainability science include changing the focus from seeking optimal states and the determinants of maximum sustainable yield (the MSY paradigm), to resilience analysis, adaptive resource management, and adaptive governance.", "author" : [ { "dropping-particle" : "", "family" : "Walker", "given" : "Brian", "non-dropping-particle" : "", "parse-names" : false, "suffix" : "" }, { "dropping-particle" : "", "family" : "Holling", "given" : "C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u2013 ecological Systems", "type" : "article-journal", "volume" : "9" }, "uris" : [ "http://www.mendeley.com/documents/?uuid=78b9610e-89d0-3326-9271-137988ba071a" ] } ], "mendeley" : { "formattedCitation" : "(Walker, Holling, Carpenter, &amp; Kinzig, 2004)", "plainTextFormattedCitation" : "(Walker, Holling, Carpenter, &amp; Kinzig, 2004)", "previouslyFormattedCitation" : "(Walker, Holling, Carpenter, &amp; Kinzig, 2004)" }, "properties" : {  }, "schema" : "https://github.com/citation-style-language/schema/raw/master/csl-citation.json" }</w:instrText>
      </w:r>
      <w:r w:rsidRPr="00F02A52">
        <w:rPr>
          <w:lang w:val="en-US"/>
        </w:rPr>
        <w:fldChar w:fldCharType="separate"/>
      </w:r>
      <w:r w:rsidRPr="00F02A52">
        <w:rPr>
          <w:lang w:val="en-US"/>
        </w:rPr>
        <w:t>(Walker</w:t>
      </w:r>
      <w:r w:rsidR="00A03C2F">
        <w:rPr>
          <w:i/>
          <w:lang w:val="en-US"/>
        </w:rPr>
        <w:t xml:space="preserve"> et al.</w:t>
      </w:r>
      <w:r w:rsidRPr="00F02A52">
        <w:rPr>
          <w:lang w:val="en-US"/>
        </w:rPr>
        <w:t>, 2004)</w:t>
      </w:r>
      <w:r w:rsidRPr="00F02A52">
        <w:rPr>
          <w:lang w:val="en-US"/>
        </w:rPr>
        <w:fldChar w:fldCharType="end"/>
      </w:r>
      <w:r w:rsidRPr="00F02A52">
        <w:rPr>
          <w:lang w:val="en-US"/>
        </w:rPr>
        <w:t>, and can be characterized as “</w:t>
      </w:r>
      <w:r w:rsidRPr="00F02A52">
        <w:rPr>
          <w:i/>
          <w:lang w:val="en-US"/>
        </w:rPr>
        <w:t>a kind of insurance against reaching a non-desired state</w:t>
      </w:r>
      <w:r w:rsidRPr="00F02A52">
        <w:rPr>
          <w:lang w:val="en-US"/>
        </w:rPr>
        <w:t xml:space="preserve">.” </w:t>
      </w:r>
      <w:r w:rsidRPr="00F02A52">
        <w:rPr>
          <w:lang w:val="en-US"/>
        </w:rPr>
        <w:fldChar w:fldCharType="begin" w:fldLock="1"/>
      </w:r>
      <w:r>
        <w:rPr>
          <w:lang w:val="en-US"/>
        </w:rPr>
        <w:instrText>ADDIN CSL_CITATION { "citationItems" : [ { "id" : "ITEM-1", "itemData" : { "DOI" : "10.1017/S1355770X10000318", "abstract" : "This paper is concerned with the theory of resilience pricing and sustainability measurement in the presence of risk for regime shift in a dynamic economy\u2013environment system. Following Holling (Annual Review of Ecology and Systematics, vol. 4, 1973, pp. 1\u201323), we consider resilience as the maximal perturbation that the system can absorb without flipping into a qualitatively different state. Using a multisector growth model under uncertainty, we derive the shadow price of resilience that affects the probabilities of the system to flip in the future. We also analyze the role of resilience on sustainability with both ex-ante and ex-post welfare measures. 1. Introduction It is well known nowadays that wealth is the appropriate indicator of whether or not an economy is on a sustainable development path. To the best of our knowledge, it was Samuelson (1961) who first understood this in the context of an optimal economy. In several recent papers, Dasgupta and M\u00e4ler (2000), Arrow et al. (2003) and M\u00e4ler (2008) developed the theory even for non-optimal economies and showed that changes in wealth over time are a nearly perfect welfare indicator. However, it was Pearce et al. (1989) and Pearce and Atkinson (1993) who first applied the concept em-pirically. It is worth mentioning that wealth as a welfare indicator needs to be understood and measured as a comprehensive concept including non-market goods and services such as human capital and ecosystem services.", "author" : [ { "dropping-particle" : "", "family" : "M\u00e4ler", "given" : "Karl-G\u00f6ran", "non-dropping-particle" : "", "parse-names" : false, "suffix" : "" }, { "dropping-particle" : "", "family" : "Li", "given" : "Chuan-Zhong", "non-dropping-particle" : "", "parse-names" : false, "suffix" : "" } ], "container-title" : "Environment and Development Economics", "id" : "ITEM-1", "issued" : { "date-parts" : [ [ "2010" ] ] }, "page" : "707-719", "publisher" : "Cambridge University Press", "title" : "Measuring sustainability under regime shift uncertainty: a resilience pricing approach", "type" : "article-journal", "volume" : "15" }, "locator" : "708", "uris" : [ "http://www.mendeley.com/documents/?uuid=8e3edff6-76c7-3c16-a36c-d339545c421f" ] } ], "mendeley" : { "formattedCitation" : "(M\u00e4ler &amp; Li, 2010, p. 708)", "plainTextFormattedCitation" : "(M\u00e4ler &amp; Li, 2010, p. 708)", "previouslyFormattedCitation" : "(M\u00e4ler &amp; Li, 2010, p. 708)" }, "properties" : {  }, "schema" : "https://github.com/citation-style-language/schema/raw/master/csl-citation.json" }</w:instrText>
      </w:r>
      <w:r w:rsidRPr="00F02A52">
        <w:rPr>
          <w:lang w:val="en-US"/>
        </w:rPr>
        <w:fldChar w:fldCharType="separate"/>
      </w:r>
      <w:r w:rsidRPr="00F02A52">
        <w:rPr>
          <w:lang w:val="en-US"/>
        </w:rPr>
        <w:t>(Mäler &amp; Li, 2010, p. 708)</w:t>
      </w:r>
      <w:r w:rsidRPr="00F02A52">
        <w:rPr>
          <w:lang w:val="en-US"/>
        </w:rPr>
        <w:fldChar w:fldCharType="end"/>
      </w:r>
      <w:r w:rsidRPr="00F02A52">
        <w:rPr>
          <w:lang w:val="en-US"/>
        </w:rPr>
        <w:t xml:space="preserve">. A risk approach has a slightly different focus of enabling societies to benefit from change while minimizing the negative consequences of associated risks </w:t>
      </w:r>
      <w:r w:rsidRPr="00F02A52">
        <w:rPr>
          <w:lang w:val="en-US"/>
        </w:rPr>
        <w:fldChar w:fldCharType="begin" w:fldLock="1"/>
      </w:r>
      <w:r>
        <w:rPr>
          <w:lang w:val="en-US"/>
        </w:rPr>
        <w:instrText>ADDIN CSL_CITATION { "citationItems" : [ { "id" : "ITEM-1", "itemData" : { "ISBN" : "9781844077915", "abstract" : "Governing environmental risk, particularly large-scale transboundary risks associated with climate change and pollution, is one of the most pressing problems facing society . This book focuses on a set of key questions relating to environmental regulation: How are activities regulated in a fragmented world - a world of nation states, regulators, domestic and international law and political contests - and one in which a range of actors, such as governments, corporations and NGOs act in order to influence regulations in specific policy areas? How are complex and trans-boundary environmental is.", "author" : [ { "dropping-particle" : "", "family" : "Lidskog", "given" : "Rolf.", "non-dropping-particle" : "", "parse-names" : false, "suffix" : "" }, { "dropping-particle" : "", "family" : "Soneryd", "given" : "Linda.", "non-dropping-particle" : "", "parse-names" : false, "suffix" : "" }, { "dropping-particle" : "", "family" : "Uggla", "given" : "Ylva.", "non-dropping-particle" : "", "parse-names" : false, "suffix" : "" } ], "id" : "ITEM-1", "issued" : { "date-parts" : [ [ "2010" ] ] }, "number-of-pages" : "155", "publisher" : "Earthscan", "publisher-place" : "London and Sterling, VA", "title" : "Transboundary risk governance", "type" : "book" }, "uris" : [ "http://www.mendeley.com/documents/?uuid=01ce6b1d-36ca-30e5-8c73-13cb7ae7b1d9" ] } ], "mendeley" : { "formattedCitation" : "(Lidskog, Soneryd, &amp; Uggla, 2010)", "plainTextFormattedCitation" : "(Lidskog, Soneryd, &amp; Uggla, 2010)", "previouslyFormattedCitation" : "(Lidskog, Soneryd, &amp; Uggla, 2010)" }, "properties" : {  }, "schema" : "https://github.com/citation-style-language/schema/raw/master/csl-citation.json" }</w:instrText>
      </w:r>
      <w:r w:rsidRPr="00F02A52">
        <w:rPr>
          <w:lang w:val="en-US"/>
        </w:rPr>
        <w:fldChar w:fldCharType="separate"/>
      </w:r>
      <w:r w:rsidRPr="00F02A52">
        <w:rPr>
          <w:lang w:val="en-US"/>
        </w:rPr>
        <w:t>(Lidskog</w:t>
      </w:r>
      <w:r w:rsidR="00A03C2F">
        <w:rPr>
          <w:i/>
          <w:lang w:val="en-US"/>
        </w:rPr>
        <w:t xml:space="preserve"> et al.</w:t>
      </w:r>
      <w:r w:rsidRPr="00F02A52">
        <w:rPr>
          <w:lang w:val="en-US"/>
        </w:rPr>
        <w:t>, 2010)</w:t>
      </w:r>
      <w:r w:rsidRPr="00F02A52">
        <w:rPr>
          <w:lang w:val="en-US"/>
        </w:rPr>
        <w:fldChar w:fldCharType="end"/>
      </w:r>
      <w:r w:rsidRPr="00F02A52">
        <w:rPr>
          <w:lang w:val="en-US"/>
        </w:rPr>
        <w:t xml:space="preserve">. While the concepts are appealing, resilience in particular can be difficult to apply to designed or managed systems </w:t>
      </w:r>
      <w:r w:rsidRPr="00F02A52">
        <w:rPr>
          <w:lang w:val="en-US"/>
        </w:rPr>
        <w:fldChar w:fldCharType="begin" w:fldLock="1"/>
      </w:r>
      <w:r>
        <w:rPr>
          <w:lang w:val="en-US"/>
        </w:rPr>
        <w:instrText>ADDIN CSL_CITATION { "citationItems" : [ { "id" : "ITEM-1", "itemData" : { "DOI" : "10.1016/j.foreco.2013.08.033", "ISBN" : "0378-1127", "PMID" : "1933", "abstract" : "Forest management faces a substantial challenge with ever-more-pervasive anthropogenic impacts and growing demands on forests coupled with the increasing certainty of global change. If the capacity of forests to provide valued ecological goods and services in the future is to be maintained, new tools and approaches will be needed. Several approaches have been influential in dealing with sustainability challenges in forest management and forestry to date, two of the most notable being the ecosystem approach and adaptive management. Resilience-based approaches have now emerged as a new paradigm to deal with these challenges. This paper considers how resilience thinking might inform forest management by exploring its conceptual basis in comparison with the ecosystem approach and adaptive management as two earlier influences. We identify three novel conceptual contributions and outline some of the key challenges encountered when applying resilience thinking to the management of forests.Resilience thinking offers new conceptual contributions for dealing with large and uncertain changes, the relationships between social and ecological components of forest systems, and a new perspective on sustainability. However, there are several barriers to it informing forest management in a practical way, including means by which resilience can be measured and valued within a management context, and most importantly, how resilience can be maintained and enhanced within systems focused on resource production or service provision. Resilience thinking's contributions are largely conceptual at this stage and offer more in terms a problem-framing approach than analytical or practical tools. Decision-relevant, science-based, and solution-oriented approaches are required to tackle future forest management challenges. Resilience thinking, if developed to become more solution-orientated could offer a needed complement to current management paradigms. \u00a9 2013 Elsevier B.V.", "author" : [ { "dropping-particle" : "", "family" : "Rist", "given" : "Lucy", "non-dropping-particle" : "", "parse-names" : false, "suffix" : "" }, { "dropping-particle" : "", "family" : "Moen", "given" : "Jon", "non-dropping-particle" : "", "parse-names" : false, "suffix" : "" } ], "container-title" : "Forest Ecology and Management", "id" : "ITEM-1", "issued" : { "date-parts" : [ [ "2013" ] ] }, "page" : "416-427", "title" : "Sustainability in forest management and a new role for resilience thinking", "type" : "article-journal", "volume" : "310" }, "uris" : [ "http://www.mendeley.com/documents/?uuid=a4d31977-d9f5-384c-97c9-90c328002bfe" ] } ], "mendeley" : { "formattedCitation" : "(Rist &amp; Moen, 2013)", "plainTextFormattedCitation" : "(Rist &amp; Moen, 2013)", "previouslyFormattedCitation" : "(Rist &amp; Moen, 2013)" }, "properties" : {  }, "schema" : "https://github.com/citation-style-language/schema/raw/master/csl-citation.json" }</w:instrText>
      </w:r>
      <w:r w:rsidRPr="00F02A52">
        <w:rPr>
          <w:lang w:val="en-US"/>
        </w:rPr>
        <w:fldChar w:fldCharType="separate"/>
      </w:r>
      <w:r w:rsidRPr="00F02A52">
        <w:rPr>
          <w:lang w:val="en-US"/>
        </w:rPr>
        <w:t>(Rist &amp; Moen, 2013)</w:t>
      </w:r>
      <w:r w:rsidRPr="00F02A52">
        <w:rPr>
          <w:lang w:val="en-US"/>
        </w:rPr>
        <w:fldChar w:fldCharType="end"/>
      </w:r>
      <w:r w:rsidRPr="00F02A52">
        <w:rPr>
          <w:lang w:val="en-US"/>
        </w:rPr>
        <w:t xml:space="preserve">, while robustness and risk, which explicitly build on designed systems, often fail to make necessary trade-offs </w:t>
      </w:r>
      <w:r w:rsidRPr="00F02A52">
        <w:rPr>
          <w:lang w:val="en-US"/>
        </w:rPr>
        <w:fldChar w:fldCharType="begin" w:fldLock="1"/>
      </w:r>
      <w:r>
        <w:rPr>
          <w:lang w:val="en-US"/>
        </w:rPr>
        <w:instrText>ADDIN CSL_CITATION { "citationItems" : [ { "id" : "ITEM-1", "itemData" : { "DOI" : "10.5751/ES-06714-190439", "ISSN" : "1708-3087", "author" : [ { "dropping-particle" : "", "family" : "Barnett", "given" : "Allain J.", "non-dropping-particle" : "", "parse-names" : false, "suffix" : "" }, { "dropping-particle" : "", "family" : "Anderies", "given" : "John M.", "non-dropping-particle" : "", "parse-names" : false, "suffix" : "" } ], "container-title" : "Ecology and Society", "id" : "ITEM-1", "issue" : "4", "issued" : { "date-parts" : [ [ "2014", "12", "3" ] ] }, "page" : "39", "publisher" : "The Resilience Alliance", "title" : "Weak feedbacks, governance mismatches, and the robustness of social-ecological systems: an analysis of the Southwest Nova Scotia lobster fishery with comparison to Maine", "type" : "article-journal", "volume" : "19" }, "uris" : [ "http://www.mendeley.com/documents/?uuid=a042fb3a-87d6-319d-9914-b2ae6c4ba654" ] } ], "mendeley" : { "formattedCitation" : "(Barnett &amp; Anderies, 2014)", "plainTextFormattedCitation" : "(Barnett &amp; Anderies, 2014)", "previouslyFormattedCitation" : "(Barnett &amp; Anderies, 2014)" }, "properties" : {  }, "schema" : "https://github.com/citation-style-language/schema/raw/master/csl-citation.json" }</w:instrText>
      </w:r>
      <w:r w:rsidRPr="00F02A52">
        <w:rPr>
          <w:lang w:val="en-US"/>
        </w:rPr>
        <w:fldChar w:fldCharType="separate"/>
      </w:r>
      <w:r w:rsidRPr="00F02A52">
        <w:rPr>
          <w:lang w:val="en-US"/>
        </w:rPr>
        <w:t>(Barnett &amp; Anderies, 2014)</w:t>
      </w:r>
      <w:r w:rsidRPr="00F02A52">
        <w:rPr>
          <w:lang w:val="en-US"/>
        </w:rPr>
        <w:fldChar w:fldCharType="end"/>
      </w:r>
      <w:r w:rsidRPr="00F02A52">
        <w:rPr>
          <w:lang w:val="en-US"/>
        </w:rPr>
        <w:t xml:space="preserve">. Nevertheless, the various approaches to governance of complexity share important characteristics, since they all promote policy processes that stimulate adaptation and learning. Hence, to take up the challenge of successfully governing complexity and better adapting policies and instruments to specific contexts, approaches of biodiversity conservation and mainstreaming into sectoral policies, programmes and strategies need to be seen as experiments that require (i) governance and management for change, rather than against change, and (ii) systematic continuous monitoring and evaluation </w:t>
      </w:r>
      <w:r w:rsidRPr="00F02A52">
        <w:rPr>
          <w:lang w:val="en-US"/>
        </w:rPr>
        <w:fldChar w:fldCharType="begin" w:fldLock="1"/>
      </w:r>
      <w:r>
        <w:rPr>
          <w:lang w:val="en-US"/>
        </w:rPr>
        <w:instrText>ADDIN CSL_CITATION { "citationItems" : [ { "id" : "ITEM-1", "itemData" : { "DOI" : "10.1016/j.foreco.2013.08.033", "ISBN" : "0378-1127", "PMID" : "1933", "abstract" : "Forest management faces a substantial challenge with ever-more-pervasive anthropogenic impacts and growing demands on forests coupled with the increasing certainty of global change. If the capacity of forests to provide valued ecological goods and services in the future is to be maintained, new tools and approaches will be needed. Several approaches have been influential in dealing with sustainability challenges in forest management and forestry to date, two of the most notable being the ecosystem approach and adaptive management. Resilience-based approaches have now emerged as a new paradigm to deal with these challenges. This paper considers how resilience thinking might inform forest management by exploring its conceptual basis in comparison with the ecosystem approach and adaptive management as two earlier influences. We identify three novel conceptual contributions and outline some of the key challenges encountered when applying resilience thinking to the management of forests.Resilience thinking offers new conceptual contributions for dealing with large and uncertain changes, the relationships between social and ecological components of forest systems, and a new perspective on sustainability. However, there are several barriers to it informing forest management in a practical way, including means by which resilience can be measured and valued within a management context, and most importantly, how resilience can be maintained and enhanced within systems focused on resource production or service provision. Resilience thinking's contributions are largely conceptual at this stage and offer more in terms a problem-framing approach than analytical or practical tools. Decision-relevant, science-based, and solution-oriented approaches are required to tackle future forest management challenges. Resilience thinking, if developed to become more solution-orientated could offer a needed complement to current management paradigms. \u00a9 2013 Elsevier B.V.", "author" : [ { "dropping-particle" : "", "family" : "Rist", "given" : "Lucy", "non-dropping-particle" : "", "parse-names" : false, "suffix" : "" }, { "dropping-particle" : "", "family" : "Moen", "given" : "Jon", "non-dropping-particle" : "", "parse-names" : false, "suffix" : "" } ], "container-title" : "Forest Ecology and Management", "id" : "ITEM-1", "issued" : { "date-parts" : [ [ "2013" ] ] }, "page" : "416-427", "title" : "Sustainability in forest management and a new role for resilience thinking", "type" : "article-journal", "volume" : "310" }, "uris" : [ "http://www.mendeley.com/documents/?uuid=a4d31977-d9f5-384c-97c9-90c328002bfe" ] } ], "mendeley" : { "formattedCitation" : "(Rist &amp; Moen, 2013)", "plainTextFormattedCitation" : "(Rist &amp; Moen, 2013)", "previouslyFormattedCitation" : "(Rist &amp; Moen, 2013)" }, "properties" : {  }, "schema" : "https://github.com/citation-style-language/schema/raw/master/csl-citation.json" }</w:instrText>
      </w:r>
      <w:r w:rsidRPr="00F02A52">
        <w:rPr>
          <w:lang w:val="en-US"/>
        </w:rPr>
        <w:fldChar w:fldCharType="separate"/>
      </w:r>
      <w:r w:rsidRPr="00F02A52">
        <w:rPr>
          <w:lang w:val="en-US"/>
        </w:rPr>
        <w:t>(Rist &amp; Moen, 2013)</w:t>
      </w:r>
      <w:r w:rsidRPr="00F02A52">
        <w:rPr>
          <w:lang w:val="en-US"/>
        </w:rPr>
        <w:fldChar w:fldCharType="end"/>
      </w:r>
      <w:r w:rsidRPr="00F02A52">
        <w:rPr>
          <w:lang w:val="en-US"/>
        </w:rPr>
        <w:t xml:space="preserve">. This can be achieved incrementally through adaptive governance and management and the systematic improvement of policy implementation </w:t>
      </w:r>
      <w:r w:rsidRPr="00F02A52">
        <w:rPr>
          <w:lang w:val="en-US"/>
        </w:rPr>
        <w:fldChar w:fldCharType="begin" w:fldLock="1"/>
      </w:r>
      <w:r>
        <w:rPr>
          <w:lang w:val="en-US"/>
        </w:rPr>
        <w:instrText>ADDIN CSL_CITATION { "citationItems" : [ { "id" : "ITEM-1", "itemData" : { "DOI" : "10.1080/14486563.2016.1251857", "ISSN" : "1448-6563", "abstract" : "Since the late 1970s, the literature on adaptive management has grown markedly. Active and passive forms have been identified, implementation trialled and institutional requirements explored. Adaptive management is now an accepted quality of governance and, in some cases, a legislative requirement of natural resource management. The concept is widely encouraged; yet, there remain high rates of implementation failure. Confusion on the definition of adaptive management is one cause of implementation errors, with researchers, natural resource managers and policy-makers talking and acting cross-purposes. Adaptive management is variously described as \u2018experimental management\u2019, \u2018learning by doing\u2019 and \u2018structured decision-making\u2019. Adding to the confusion, the related terms adaptive co-management and adaptive governance have also emerged. This article analyses the definitions of adaptive management, adaptive co-management and adaptive governance, highlighting confusion within definitions, between definit...", "author" : [ { "dropping-particle" : "", "family" : "Hasselman", "given" : "Lyndal", "non-dropping-particle" : "", "parse-names" : false, "suffix" : "" } ], "container-title" : "Australasian Journal of Environmental Management", "id" : "ITEM-1", "issue" : "1", "issued" : { "date-parts" : [ [ "2017", "1", "2" ] ] }, "page" : "31-46", "publisher" : "Taylor &amp; Francis", "title" : "Adaptive management; adaptive co-management; adaptive governance: what\u2019s the difference?", "type" : "article-journal", "volume" : "24" }, "uris" : [ "http://www.mendeley.com/documents/?uuid=a6a8f9eb-3645-3c1e-a0dc-52ea9c906071" ] } ], "mendeley" : { "formattedCitation" : "(Hasselman, 2017)", "plainTextFormattedCitation" : "(Hasselman, 2017)", "previouslyFormattedCitation" : "(Hasselman, 2017)" }, "properties" : {  }, "schema" : "https://github.com/citation-style-language/schema/raw/master/csl-citation.json" }</w:instrText>
      </w:r>
      <w:r w:rsidRPr="00F02A52">
        <w:rPr>
          <w:lang w:val="en-US"/>
        </w:rPr>
        <w:fldChar w:fldCharType="separate"/>
      </w:r>
      <w:r w:rsidRPr="00F02A52">
        <w:rPr>
          <w:lang w:val="en-US"/>
        </w:rPr>
        <w:t>(Hasselman, 2017)</w:t>
      </w:r>
      <w:r w:rsidRPr="00F02A52">
        <w:rPr>
          <w:lang w:val="en-US"/>
        </w:rPr>
        <w:fldChar w:fldCharType="end"/>
      </w:r>
      <w:r w:rsidRPr="00F02A52">
        <w:rPr>
          <w:lang w:val="en-US"/>
        </w:rPr>
        <w:t xml:space="preserve">, or via transition governance and management, and the organization of evolutionary processes of societal change </w:t>
      </w:r>
      <w:r w:rsidRPr="00F02A52">
        <w:rPr>
          <w:lang w:val="en-US"/>
        </w:rPr>
        <w:fldChar w:fldCharType="begin" w:fldLock="1"/>
      </w:r>
      <w:r>
        <w:rPr>
          <w:lang w:val="en-US"/>
        </w:rPr>
        <w:instrText>ADDIN CSL_CITATION { "citationItems" : [ { "id" : "ITEM-1", "itemData" : { "ISBN" : "9781138904309", "abstract" : "The influence of the past, and of the future on current-time tradeoffs in the forest arena are particularly relevant given the long-term successions in forest landscapes and the hundred years\u2019 rotations in forestry. Historically established path\u2026", "author" : [ { "dropping-particle" : "", "family" : "Ma\u030arald", "given" : "Erland", "non-dropping-particle" : "", "parse-names" : false, "suffix" : "" }, { "dropping-particle" : "", "family" : "Sandstro\u0308m", "given" : "Camilla", "non-dropping-particle" : "", "parse-names" : false, "suffix" : "" }, { "dropping-particle" : "", "family" : "Nordin", "given" : "Annika", "non-dropping-particle" : "", "parse-names" : false, "suffix" : "" } ], "id" : "ITEM-1", "issued" : { "date-parts" : [ [ "2017" ] ] }, "number-of-pages" : "174", "publisher" : "Routledge", "publisher-place" : "London ; New York", "title" : "Forest governance and management across time : developing a new forest social contract", "type" : "book" }, "uris" : [ "http://www.mendeley.com/documents/?uuid=7944d1dc-fc38-30d5-ae4f-f53f6fdb5d5d" ] } ], "mendeley" : { "formattedCitation" : "(Ma\u030arald, Sandstro\u0308m, &amp; Nordin, 2017)", "plainTextFormattedCitation" : "(Ma\u030arald, Sandstro\u0308m, &amp; Nordin, 2017)", "previouslyFormattedCitation" : "(Ma\u030arald, Sandstro\u0308m, &amp; Nordin, 2017)" }, "properties" : {  }, "schema" : "https://github.com/citation-style-language/schema/raw/master/csl-citation.json" }</w:instrText>
      </w:r>
      <w:r w:rsidRPr="00F02A52">
        <w:rPr>
          <w:lang w:val="en-US"/>
        </w:rPr>
        <w:fldChar w:fldCharType="separate"/>
      </w:r>
      <w:r w:rsidRPr="00F02A52">
        <w:rPr>
          <w:lang w:val="en-US"/>
        </w:rPr>
        <w:t>(Mårald</w:t>
      </w:r>
      <w:r w:rsidR="00A03C2F">
        <w:rPr>
          <w:i/>
          <w:lang w:val="en-US"/>
        </w:rPr>
        <w:t xml:space="preserve"> et al.</w:t>
      </w:r>
      <w:r w:rsidRPr="00F02A52">
        <w:rPr>
          <w:lang w:val="en-US"/>
        </w:rPr>
        <w:t>, 2017)</w:t>
      </w:r>
      <w:r w:rsidRPr="00F02A52">
        <w:rPr>
          <w:lang w:val="en-US"/>
        </w:rPr>
        <w:fldChar w:fldCharType="end"/>
      </w:r>
      <w:r w:rsidRPr="00F02A52">
        <w:rPr>
          <w:lang w:val="en-US"/>
        </w:rPr>
        <w:t>.</w:t>
      </w:r>
    </w:p>
    <w:p w14:paraId="1D5EBDF8" w14:textId="7D8C8EA7" w:rsidR="00E97DE0" w:rsidRPr="00F02A52" w:rsidRDefault="00E97DE0" w:rsidP="00E97DE0">
      <w:pPr>
        <w:rPr>
          <w:lang w:val="en-US"/>
        </w:rPr>
      </w:pPr>
      <w:r w:rsidRPr="00F02A52">
        <w:rPr>
          <w:lang w:val="en-US"/>
        </w:rPr>
        <w:t xml:space="preserve">Over the last three decades promising governance modes have emerged that support biodiversity conservation and mainstreaming in Europe and Central Asia. However, our assessment shows that there are underutilized opportunities for policy integration and mainstreaming that might facilitate </w:t>
      </w:r>
      <w:r w:rsidRPr="00F02A52">
        <w:rPr>
          <w:lang w:val="en-US"/>
        </w:rPr>
        <w:lastRenderedPageBreak/>
        <w:t xml:space="preserve">the transition towards an inclusive green economy (see e.g. “Greening Economies in the Eastern Neighbourhood Programme” (EaP-Green) </w:t>
      </w:r>
      <w:r w:rsidRPr="00F02A52">
        <w:rPr>
          <w:lang w:val="en-US"/>
        </w:rPr>
        <w:fldChar w:fldCharType="begin" w:fldLock="1"/>
      </w:r>
      <w:r>
        <w:rPr>
          <w:lang w:val="en-US"/>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locator" : "154", "uris" : [ "http://www.mendeley.com/documents/?uuid=da764a29-e9f5-4064-90ee-d7b011c5be3f" ] } ], "mendeley" : { "formattedCitation" : "(UNEP &amp; UNECE, 2016, p. 154)", "plainTextFormattedCitation" : "(UNEP &amp; UNECE, 2016, p. 154)", "previouslyFormattedCitation" : "(UNEP &amp; UNECE, 2016, p. 154)" }, "properties" : {  }, "schema" : "https://github.com/citation-style-language/schema/raw/master/csl-citation.json" }</w:instrText>
      </w:r>
      <w:r w:rsidRPr="00F02A52">
        <w:rPr>
          <w:lang w:val="en-US"/>
        </w:rPr>
        <w:fldChar w:fldCharType="separate"/>
      </w:r>
      <w:r w:rsidRPr="00F02A52">
        <w:rPr>
          <w:lang w:val="en-US"/>
        </w:rPr>
        <w:t>(UNEP &amp; UNECE, 2016, p. 154)</w:t>
      </w:r>
      <w:r w:rsidRPr="00F02A52">
        <w:rPr>
          <w:lang w:val="en-US"/>
        </w:rPr>
        <w:fldChar w:fldCharType="end"/>
      </w:r>
      <w:r w:rsidRPr="00F02A52">
        <w:rPr>
          <w:lang w:val="en-US"/>
        </w:rPr>
        <w:t>. Developing and improving governance systems to promote adaptive or transition management is therefore essential, if public and private actors are to achieve the overarching objective of safeguarding biodiversity, nature’s contributions to people and good quality of life. Mainstreaming biodiversity and nature’s contributions to people along the three key steps of raising awareness, defining policy objectives, and designing policies and instruments (</w:t>
      </w:r>
      <w:r w:rsidR="00E14291">
        <w:rPr>
          <w:b/>
          <w:lang w:val="en-US"/>
        </w:rPr>
        <w:t>Figure 6.13</w:t>
      </w:r>
      <w:r w:rsidRPr="00F02A52">
        <w:rPr>
          <w:lang w:val="en-US"/>
        </w:rPr>
        <w:t xml:space="preserve">) is crucial to the success of this endeavour. </w:t>
      </w:r>
    </w:p>
    <w:p w14:paraId="56AA97A7" w14:textId="77777777" w:rsidR="00E97DE0" w:rsidRPr="00F02A52" w:rsidRDefault="00E97DE0" w:rsidP="00E97DE0">
      <w:pPr>
        <w:rPr>
          <w:lang w:val="en-US"/>
        </w:rPr>
      </w:pPr>
    </w:p>
    <w:p w14:paraId="6988C339" w14:textId="77777777" w:rsidR="00E97DE0" w:rsidRPr="00F02A52" w:rsidRDefault="00E97DE0" w:rsidP="00E97DE0">
      <w:pPr>
        <w:rPr>
          <w:lang w:val="en-US"/>
        </w:rPr>
      </w:pPr>
    </w:p>
    <w:p w14:paraId="3EB64E94" w14:textId="77777777" w:rsidR="00E97DE0" w:rsidRPr="00F02A52" w:rsidRDefault="00E97DE0">
      <w:pPr>
        <w:spacing w:after="200"/>
        <w:ind w:left="709" w:hanging="709"/>
        <w:jc w:val="left"/>
        <w:rPr>
          <w:rFonts w:asciiTheme="majorHAnsi" w:eastAsiaTheme="majorEastAsia" w:hAnsiTheme="majorHAnsi" w:cstheme="majorBidi"/>
          <w:b/>
          <w:bCs/>
          <w:color w:val="5B9BD5" w:themeColor="accent1"/>
          <w:sz w:val="26"/>
          <w:szCs w:val="26"/>
          <w:lang w:val="en-US"/>
        </w:rPr>
      </w:pPr>
      <w:r w:rsidRPr="00F02A52">
        <w:rPr>
          <w:lang w:val="en-US"/>
        </w:rPr>
        <w:br w:type="page"/>
      </w:r>
    </w:p>
    <w:p w14:paraId="72F15AAE" w14:textId="77777777" w:rsidR="00E97DE0" w:rsidRPr="00F02A52" w:rsidRDefault="00E97DE0" w:rsidP="007A3472">
      <w:pPr>
        <w:pStyle w:val="Heading2"/>
      </w:pPr>
      <w:bookmarkStart w:id="1912" w:name="_Toc502909651"/>
      <w:bookmarkStart w:id="1913" w:name="_Toc504380763"/>
      <w:bookmarkStart w:id="1914" w:name="_Toc519504866"/>
      <w:r w:rsidRPr="00F02A52">
        <w:lastRenderedPageBreak/>
        <w:t>References</w:t>
      </w:r>
      <w:bookmarkEnd w:id="1760"/>
      <w:bookmarkEnd w:id="1761"/>
      <w:bookmarkEnd w:id="1912"/>
      <w:bookmarkEnd w:id="1913"/>
      <w:bookmarkEnd w:id="1914"/>
    </w:p>
    <w:p w14:paraId="69FCBBBC" w14:textId="1C17B0B3" w:rsidR="008A5415" w:rsidRPr="00D36414" w:rsidRDefault="00E97DE0" w:rsidP="008A5415">
      <w:pPr>
        <w:widowControl w:val="0"/>
        <w:autoSpaceDE w:val="0"/>
        <w:autoSpaceDN w:val="0"/>
        <w:adjustRightInd w:val="0"/>
        <w:spacing w:before="120"/>
        <w:ind w:left="480" w:hanging="480"/>
        <w:rPr>
          <w:rFonts w:cstheme="minorHAnsi"/>
        </w:rPr>
      </w:pPr>
      <w:r w:rsidRPr="00F02A52">
        <w:rPr>
          <w:lang w:val="en-US"/>
        </w:rPr>
        <w:fldChar w:fldCharType="begin" w:fldLock="1"/>
      </w:r>
      <w:r w:rsidRPr="00F02A52">
        <w:rPr>
          <w:lang w:val="en-US"/>
        </w:rPr>
        <w:instrText xml:space="preserve">ADDIN Mendeley Bibliography CSL_BIBLIOGRAPHY </w:instrText>
      </w:r>
      <w:r w:rsidRPr="00F02A52">
        <w:rPr>
          <w:lang w:val="en-US"/>
        </w:rPr>
        <w:fldChar w:fldCharType="separate"/>
      </w:r>
      <w:r w:rsidR="008A5415" w:rsidRPr="008A5415">
        <w:rPr>
          <w:rFonts w:cstheme="minorHAnsi"/>
        </w:rPr>
        <w:t xml:space="preserve"> </w:t>
      </w:r>
      <w:r w:rsidR="008A5415" w:rsidRPr="00D36414">
        <w:rPr>
          <w:rFonts w:cstheme="minorHAnsi"/>
        </w:rPr>
        <w:t xml:space="preserve">Abbott, K. W., &amp; Snidal, D. (2000). Hard and soft law in international governance. </w:t>
      </w:r>
      <w:r w:rsidR="008A5415" w:rsidRPr="00D36414">
        <w:rPr>
          <w:rFonts w:cstheme="minorHAnsi"/>
          <w:i/>
          <w:iCs/>
        </w:rPr>
        <w:t>International Organization</w:t>
      </w:r>
      <w:r w:rsidR="008A5415" w:rsidRPr="00D36414">
        <w:rPr>
          <w:rFonts w:cstheme="minorHAnsi"/>
        </w:rPr>
        <w:t xml:space="preserve">, </w:t>
      </w:r>
      <w:r w:rsidR="008A5415" w:rsidRPr="00D36414">
        <w:rPr>
          <w:rFonts w:cstheme="minorHAnsi"/>
          <w:i/>
          <w:iCs/>
        </w:rPr>
        <w:t>54</w:t>
      </w:r>
      <w:r w:rsidR="008A5415" w:rsidRPr="00D36414">
        <w:rPr>
          <w:rFonts w:cstheme="minorHAnsi"/>
        </w:rPr>
        <w:t xml:space="preserve">(3), 421–456. </w:t>
      </w:r>
      <w:hyperlink r:id="rId3395" w:history="1">
        <w:r w:rsidR="008A5415" w:rsidRPr="00D36414">
          <w:rPr>
            <w:rStyle w:val="Hyperlink"/>
            <w:rFonts w:cstheme="minorHAnsi"/>
          </w:rPr>
          <w:t>http://doi.org/10.1162/002081800551280</w:t>
        </w:r>
      </w:hyperlink>
    </w:p>
    <w:p w14:paraId="1FBAFD7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car, S., &amp; Aşıcı, A. A. (2017). Nature and economic growth in Turkey: What does ecological footprint imply? </w:t>
      </w:r>
      <w:r w:rsidRPr="00D36414">
        <w:rPr>
          <w:rFonts w:cstheme="minorHAnsi"/>
          <w:i/>
          <w:iCs/>
        </w:rPr>
        <w:t>Middle East Development Journal</w:t>
      </w:r>
      <w:r w:rsidRPr="00D36414">
        <w:rPr>
          <w:rFonts w:cstheme="minorHAnsi"/>
        </w:rPr>
        <w:t xml:space="preserve">, 9(1), 101–115. </w:t>
      </w:r>
      <w:hyperlink r:id="rId3396" w:history="1">
        <w:r w:rsidRPr="00D36414">
          <w:rPr>
            <w:rStyle w:val="Hyperlink"/>
            <w:rFonts w:cstheme="minorHAnsi"/>
          </w:rPr>
          <w:t>http://doi.org/10.1080/17938120.2017.1288475</w:t>
        </w:r>
      </w:hyperlink>
    </w:p>
    <w:p w14:paraId="639A230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car, S., Challe, S., Christopoulos, S., &amp; Christo, G. (2014). Fossil fuel subsidies as a lose-lose: Fiscal and environmental burdens in Turkey. In </w:t>
      </w:r>
      <w:r w:rsidRPr="00D36414">
        <w:rPr>
          <w:rFonts w:cstheme="minorHAnsi"/>
          <w:i/>
          <w:iCs/>
        </w:rPr>
        <w:t>14th IAEE European Energy Conference, 28-31 October 2014, Rome, Italy</w:t>
      </w:r>
      <w:r w:rsidRPr="00D36414">
        <w:rPr>
          <w:rFonts w:cstheme="minorHAnsi"/>
        </w:rPr>
        <w:t>.</w:t>
      </w:r>
    </w:p>
    <w:p w14:paraId="2B3EC6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car, S., Kitson, L., &amp; Bridle, R. (2015). </w:t>
      </w:r>
      <w:r w:rsidRPr="00D36414">
        <w:rPr>
          <w:rFonts w:cstheme="minorHAnsi"/>
          <w:i/>
          <w:iCs/>
        </w:rPr>
        <w:t>Subsidies to coal and renewable energy in Turkey</w:t>
      </w:r>
      <w:r w:rsidRPr="00D36414">
        <w:rPr>
          <w:rFonts w:cstheme="minorHAnsi"/>
        </w:rPr>
        <w:t>. International Institute for Sustainable Development.</w:t>
      </w:r>
    </w:p>
    <w:p w14:paraId="224723C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dam, R. (2010). Missing the 2010 biodiversity target: A wake-up call for the Convention on Biodiversity? </w:t>
      </w:r>
      <w:r w:rsidRPr="00D36414">
        <w:rPr>
          <w:rFonts w:cstheme="minorHAnsi"/>
          <w:i/>
          <w:iCs/>
        </w:rPr>
        <w:t>Colorado Journal of International Environmental Law and Policy</w:t>
      </w:r>
      <w:r w:rsidRPr="00D36414">
        <w:rPr>
          <w:rFonts w:cstheme="minorHAnsi"/>
        </w:rPr>
        <w:t xml:space="preserve">, </w:t>
      </w:r>
      <w:r w:rsidRPr="00D36414">
        <w:rPr>
          <w:rFonts w:cstheme="minorHAnsi"/>
          <w:i/>
          <w:iCs/>
        </w:rPr>
        <w:t>21</w:t>
      </w:r>
      <w:r w:rsidRPr="00D36414">
        <w:rPr>
          <w:rFonts w:cstheme="minorHAnsi"/>
        </w:rPr>
        <w:t>(1), 123–166.</w:t>
      </w:r>
    </w:p>
    <w:p w14:paraId="1E34E7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dams, P. W. R., Shirley, J. E. J., &amp; McManus, M. C. (2015). Comparative cradle-to-gate life cycle assessment of wood pellet production with torrefaction. </w:t>
      </w:r>
      <w:r w:rsidRPr="00D36414">
        <w:rPr>
          <w:rFonts w:cstheme="minorHAnsi"/>
          <w:i/>
          <w:iCs/>
        </w:rPr>
        <w:t>Applied Energy</w:t>
      </w:r>
      <w:r w:rsidRPr="00D36414">
        <w:rPr>
          <w:rFonts w:cstheme="minorHAnsi"/>
        </w:rPr>
        <w:t xml:space="preserve">, </w:t>
      </w:r>
      <w:r w:rsidRPr="00D36414">
        <w:rPr>
          <w:rFonts w:cstheme="minorHAnsi"/>
          <w:i/>
          <w:iCs/>
        </w:rPr>
        <w:t>138</w:t>
      </w:r>
      <w:r w:rsidRPr="00D36414">
        <w:rPr>
          <w:rFonts w:cstheme="minorHAnsi"/>
        </w:rPr>
        <w:t xml:space="preserve">, 367–380. </w:t>
      </w:r>
      <w:hyperlink r:id="rId3397" w:history="1">
        <w:r w:rsidRPr="00D36414">
          <w:rPr>
            <w:rStyle w:val="Hyperlink"/>
            <w:rFonts w:cstheme="minorHAnsi"/>
          </w:rPr>
          <w:t>http://doi.org/10.1016/j.apenergy.2014.11.002</w:t>
        </w:r>
      </w:hyperlink>
    </w:p>
    <w:p w14:paraId="6E979D0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dams, W. M., Hodge, I. D., Macgregor, N. A., &amp; Sandbrook, L. C. (2016). Creating restoration landscapes: partnerships in large-scale conservation in the UK. </w:t>
      </w:r>
      <w:r w:rsidRPr="00D36414">
        <w:rPr>
          <w:rFonts w:cstheme="minorHAnsi"/>
          <w:i/>
          <w:iCs/>
        </w:rPr>
        <w:t>Ecology and Society</w:t>
      </w:r>
      <w:r w:rsidRPr="00D36414">
        <w:rPr>
          <w:rFonts w:cstheme="minorHAnsi"/>
        </w:rPr>
        <w:t xml:space="preserve">, </w:t>
      </w:r>
      <w:r w:rsidRPr="00D36414">
        <w:rPr>
          <w:rFonts w:cstheme="minorHAnsi"/>
          <w:i/>
          <w:iCs/>
        </w:rPr>
        <w:t>21</w:t>
      </w:r>
      <w:r w:rsidRPr="00D36414">
        <w:rPr>
          <w:rFonts w:cstheme="minorHAnsi"/>
        </w:rPr>
        <w:t xml:space="preserve">(3), 1. </w:t>
      </w:r>
      <w:hyperlink r:id="rId3398" w:history="1">
        <w:r w:rsidRPr="00D36414">
          <w:rPr>
            <w:rStyle w:val="Hyperlink"/>
            <w:rFonts w:cstheme="minorHAnsi"/>
          </w:rPr>
          <w:t>http://doi.org/10.5751/ES-08498-210301</w:t>
        </w:r>
      </w:hyperlink>
    </w:p>
    <w:p w14:paraId="496FB9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dams, W. M., &amp; Hutton, J. (2007). People, parks and poverty: Political ecology and biodiversity conservation. </w:t>
      </w:r>
      <w:r w:rsidRPr="00D36414">
        <w:rPr>
          <w:rFonts w:cstheme="minorHAnsi"/>
          <w:i/>
          <w:iCs/>
        </w:rPr>
        <w:t>Conservation and Society</w:t>
      </w:r>
      <w:r w:rsidRPr="00D36414">
        <w:rPr>
          <w:rFonts w:cstheme="minorHAnsi"/>
        </w:rPr>
        <w:t xml:space="preserve">, </w:t>
      </w:r>
      <w:r w:rsidRPr="00D36414">
        <w:rPr>
          <w:rFonts w:cstheme="minorHAnsi"/>
          <w:i/>
          <w:iCs/>
        </w:rPr>
        <w:t>5</w:t>
      </w:r>
      <w:r w:rsidRPr="00D36414">
        <w:rPr>
          <w:rFonts w:cstheme="minorHAnsi"/>
        </w:rPr>
        <w:t xml:space="preserve">(2), 147–183. </w:t>
      </w:r>
    </w:p>
    <w:p w14:paraId="5E3810B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delle, C., Jordan, A., &amp; Benson, D. (2015). The role of policy networks in the coordination of the European Union’s economic and environmental interests: The case of EU mercury policy. </w:t>
      </w:r>
      <w:r w:rsidRPr="00D36414">
        <w:rPr>
          <w:rFonts w:cstheme="minorHAnsi"/>
          <w:i/>
          <w:iCs/>
        </w:rPr>
        <w:t>Journal of European Integration</w:t>
      </w:r>
      <w:r w:rsidRPr="00D36414">
        <w:rPr>
          <w:rFonts w:cstheme="minorHAnsi"/>
        </w:rPr>
        <w:t xml:space="preserve">, </w:t>
      </w:r>
      <w:r w:rsidRPr="00D36414">
        <w:rPr>
          <w:rFonts w:cstheme="minorHAnsi"/>
          <w:i/>
          <w:iCs/>
        </w:rPr>
        <w:t>37</w:t>
      </w:r>
      <w:r w:rsidRPr="00D36414">
        <w:rPr>
          <w:rFonts w:cstheme="minorHAnsi"/>
        </w:rPr>
        <w:t xml:space="preserve">(4), 471–489. </w:t>
      </w:r>
      <w:hyperlink r:id="rId3399" w:history="1">
        <w:r w:rsidRPr="00D36414">
          <w:rPr>
            <w:rStyle w:val="Hyperlink"/>
            <w:rFonts w:cstheme="minorHAnsi"/>
          </w:rPr>
          <w:t>http://doi.org/10.1080/07036337.2015.1004632</w:t>
        </w:r>
      </w:hyperlink>
    </w:p>
    <w:p w14:paraId="27E71AF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garin, T., &amp; Grīviņš, M. (2016). Chasing the green buck? Environmental activism in post-communist Baltic states. </w:t>
      </w:r>
      <w:r w:rsidRPr="00D36414">
        <w:rPr>
          <w:rFonts w:cstheme="minorHAnsi"/>
          <w:i/>
          <w:iCs/>
        </w:rPr>
        <w:t>Communist and Post-Communist Studies</w:t>
      </w:r>
      <w:r w:rsidRPr="00D36414">
        <w:rPr>
          <w:rFonts w:cstheme="minorHAnsi"/>
        </w:rPr>
        <w:t xml:space="preserve">, </w:t>
      </w:r>
      <w:r w:rsidRPr="00D36414">
        <w:rPr>
          <w:rFonts w:cstheme="minorHAnsi"/>
          <w:i/>
          <w:iCs/>
        </w:rPr>
        <w:t>49</w:t>
      </w:r>
      <w:r w:rsidRPr="00D36414">
        <w:rPr>
          <w:rFonts w:cstheme="minorHAnsi"/>
        </w:rPr>
        <w:t xml:space="preserve">(3), 243–254. </w:t>
      </w:r>
      <w:hyperlink r:id="rId3400" w:history="1">
        <w:r w:rsidRPr="00D36414">
          <w:rPr>
            <w:rStyle w:val="Hyperlink"/>
            <w:rFonts w:cstheme="minorHAnsi"/>
          </w:rPr>
          <w:t>http://doi.org/10.1016/j.postcomstud.2016.06.001</w:t>
        </w:r>
      </w:hyperlink>
    </w:p>
    <w:p w14:paraId="6803778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gbenyega, O., Burgess, P. J., Cook, M., &amp; Morris, J. (2009). Application of an ecosystem function framework to perceptions of community woodlands. </w:t>
      </w:r>
      <w:r w:rsidRPr="00D36414">
        <w:rPr>
          <w:rFonts w:cstheme="minorHAnsi"/>
          <w:i/>
          <w:iCs/>
        </w:rPr>
        <w:t>Land Use Policy</w:t>
      </w:r>
      <w:r w:rsidRPr="00D36414">
        <w:rPr>
          <w:rFonts w:cstheme="minorHAnsi"/>
        </w:rPr>
        <w:t xml:space="preserve">, </w:t>
      </w:r>
      <w:r w:rsidRPr="00D36414">
        <w:rPr>
          <w:rFonts w:cstheme="minorHAnsi"/>
          <w:i/>
          <w:iCs/>
        </w:rPr>
        <w:t>26</w:t>
      </w:r>
      <w:r w:rsidRPr="00D36414">
        <w:rPr>
          <w:rFonts w:cstheme="minorHAnsi"/>
        </w:rPr>
        <w:t xml:space="preserve">, 551–557. </w:t>
      </w:r>
      <w:hyperlink r:id="rId3401" w:history="1">
        <w:r w:rsidRPr="00D36414">
          <w:rPr>
            <w:rStyle w:val="Hyperlink"/>
            <w:rFonts w:cstheme="minorHAnsi"/>
          </w:rPr>
          <w:t>http://doi.org/10.1016/j.landusepol.2008.08.011</w:t>
        </w:r>
      </w:hyperlink>
    </w:p>
    <w:p w14:paraId="680DA6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gnew, D. J., Gutierrez, N. L., Stern-Pirlot, A., &amp; Hoggarth, D. D. (2014). The MSC experience: developing an operational certification standard and a market incentive to improve fishery sustainability. </w:t>
      </w:r>
      <w:r w:rsidRPr="00D36414">
        <w:rPr>
          <w:rFonts w:cstheme="minorHAnsi"/>
          <w:i/>
          <w:iCs/>
        </w:rPr>
        <w:t>ICES Journal of Marine Science</w:t>
      </w:r>
      <w:r w:rsidRPr="00D36414">
        <w:rPr>
          <w:rFonts w:cstheme="minorHAnsi"/>
        </w:rPr>
        <w:t xml:space="preserve">, </w:t>
      </w:r>
      <w:r w:rsidRPr="00D36414">
        <w:rPr>
          <w:rFonts w:cstheme="minorHAnsi"/>
          <w:i/>
          <w:iCs/>
        </w:rPr>
        <w:t>71</w:t>
      </w:r>
      <w:r w:rsidRPr="00D36414">
        <w:rPr>
          <w:rFonts w:cstheme="minorHAnsi"/>
        </w:rPr>
        <w:t xml:space="preserve">(2), 216–225. </w:t>
      </w:r>
      <w:hyperlink r:id="rId3402" w:history="1">
        <w:r w:rsidRPr="00D36414">
          <w:rPr>
            <w:rStyle w:val="Hyperlink"/>
            <w:rFonts w:cstheme="minorHAnsi"/>
          </w:rPr>
          <w:t>http://doi.org/10.1093/icesjms/fst091</w:t>
        </w:r>
      </w:hyperlink>
    </w:p>
    <w:p w14:paraId="6EC7AC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gnoletti, M. (2006). Traditional knowledge and the European common agricultural policy (PAC): The case of the Italian National Rural Development Plan 2007-2013. In J. Parrotta, M. Agnoletti, &amp; E. Johann (Eds.), </w:t>
      </w:r>
      <w:r w:rsidRPr="00D36414">
        <w:rPr>
          <w:rFonts w:cstheme="minorHAnsi"/>
          <w:i/>
          <w:iCs/>
        </w:rPr>
        <w:t>Cultural heritage and sustainable forest management: The role of traditional knowledge</w:t>
      </w:r>
      <w:r w:rsidRPr="00D36414">
        <w:rPr>
          <w:rFonts w:cstheme="minorHAnsi"/>
        </w:rPr>
        <w:t xml:space="preserve"> (pp. 17–25). Florence, Italy: Ministerial Conference on the Protection of Forests in Europe. Retrieved from </w:t>
      </w:r>
      <w:hyperlink r:id="rId3403" w:history="1">
        <w:r w:rsidRPr="00D36414">
          <w:rPr>
            <w:rStyle w:val="Hyperlink"/>
            <w:rFonts w:cstheme="minorHAnsi"/>
          </w:rPr>
          <w:t>http://www.foresteurope.org/documentos/volume_1c.pdf</w:t>
        </w:r>
      </w:hyperlink>
    </w:p>
    <w:p w14:paraId="7D365A6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grawal, A. (1995). Dismantling the divide between indigenous and scientific knowledge. </w:t>
      </w:r>
      <w:r w:rsidRPr="00D36414">
        <w:rPr>
          <w:rFonts w:cstheme="minorHAnsi"/>
          <w:i/>
          <w:iCs/>
        </w:rPr>
        <w:t>Development and Change</w:t>
      </w:r>
      <w:r w:rsidRPr="00D36414">
        <w:rPr>
          <w:rFonts w:cstheme="minorHAnsi"/>
        </w:rPr>
        <w:t xml:space="preserve">, </w:t>
      </w:r>
      <w:r w:rsidRPr="00D36414">
        <w:rPr>
          <w:rFonts w:cstheme="minorHAnsi"/>
          <w:i/>
          <w:iCs/>
        </w:rPr>
        <w:t>26</w:t>
      </w:r>
      <w:r w:rsidRPr="00D36414">
        <w:rPr>
          <w:rFonts w:cstheme="minorHAnsi"/>
        </w:rPr>
        <w:t xml:space="preserve">(3), 413–439. </w:t>
      </w:r>
      <w:hyperlink r:id="rId3404" w:history="1">
        <w:r w:rsidRPr="00D36414">
          <w:rPr>
            <w:rStyle w:val="Hyperlink"/>
            <w:rFonts w:cstheme="minorHAnsi"/>
          </w:rPr>
          <w:t>http://doi.org/10.1111/j.1467-7660.1995.tb00560.x</w:t>
        </w:r>
      </w:hyperlink>
    </w:p>
    <w:p w14:paraId="2936169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hern, J., Cilliers, S., &amp; Niemelä, J. (2014). The concept of ecosystem services in adaptive urban </w:t>
      </w:r>
      <w:r w:rsidRPr="00D36414">
        <w:rPr>
          <w:rFonts w:cstheme="minorHAnsi"/>
        </w:rPr>
        <w:lastRenderedPageBreak/>
        <w:t xml:space="preserve">planning and design: A framework for supporting innovation. </w:t>
      </w:r>
      <w:r w:rsidRPr="00D36414">
        <w:rPr>
          <w:rFonts w:cstheme="minorHAnsi"/>
          <w:i/>
          <w:iCs/>
        </w:rPr>
        <w:t>Landscape and Urban Planning</w:t>
      </w:r>
      <w:r w:rsidRPr="00D36414">
        <w:rPr>
          <w:rFonts w:cstheme="minorHAnsi"/>
        </w:rPr>
        <w:t xml:space="preserve">, </w:t>
      </w:r>
      <w:r w:rsidRPr="00D36414">
        <w:rPr>
          <w:rFonts w:cstheme="minorHAnsi"/>
          <w:i/>
          <w:iCs/>
        </w:rPr>
        <w:t>125</w:t>
      </w:r>
      <w:r w:rsidRPr="00D36414">
        <w:rPr>
          <w:rFonts w:cstheme="minorHAnsi"/>
        </w:rPr>
        <w:t xml:space="preserve">, 254–259. </w:t>
      </w:r>
      <w:hyperlink r:id="rId3405" w:history="1">
        <w:r w:rsidRPr="00D36414">
          <w:rPr>
            <w:rStyle w:val="Hyperlink"/>
            <w:rFonts w:cstheme="minorHAnsi"/>
          </w:rPr>
          <w:t>http://doi.org/10.1016/j.landurbplan.2014.01.020</w:t>
        </w:r>
      </w:hyperlink>
    </w:p>
    <w:p w14:paraId="1B0CEF6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hmed, A., &amp; Mustofa, M. J. (2016). Role of soft law in environmental protection: An overview. </w:t>
      </w:r>
      <w:r w:rsidRPr="00D36414">
        <w:rPr>
          <w:rFonts w:cstheme="minorHAnsi"/>
          <w:i/>
          <w:iCs/>
        </w:rPr>
        <w:t>Global Journal of Politics and Law Research</w:t>
      </w:r>
      <w:r w:rsidRPr="00D36414">
        <w:rPr>
          <w:rFonts w:cstheme="minorHAnsi"/>
        </w:rPr>
        <w:t xml:space="preserve">, </w:t>
      </w:r>
      <w:r w:rsidRPr="00D36414">
        <w:rPr>
          <w:rFonts w:cstheme="minorHAnsi"/>
          <w:i/>
          <w:iCs/>
        </w:rPr>
        <w:t>4</w:t>
      </w:r>
      <w:r w:rsidRPr="00D36414">
        <w:rPr>
          <w:rFonts w:cstheme="minorHAnsi"/>
        </w:rPr>
        <w:t xml:space="preserve">(2), 1–18. Retrieved from </w:t>
      </w:r>
      <w:hyperlink r:id="rId3406" w:history="1">
        <w:r w:rsidRPr="00D36414">
          <w:rPr>
            <w:rStyle w:val="Hyperlink"/>
            <w:rFonts w:cstheme="minorHAnsi"/>
          </w:rPr>
          <w:t>http://www.eajournals.org/wp-content/uploads/Role-of-Soft-Law-in-Environmental-Protection-An-Overview.pdf</w:t>
        </w:r>
      </w:hyperlink>
    </w:p>
    <w:p w14:paraId="646BF2EF" w14:textId="3D9A67D3" w:rsid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Åhrén, M. (2016). </w:t>
      </w:r>
      <w:r w:rsidRPr="00D36414">
        <w:rPr>
          <w:rFonts w:cstheme="minorHAnsi"/>
          <w:i/>
          <w:iCs/>
        </w:rPr>
        <w:t>Indigenous peoples’ status in the international legal system</w:t>
      </w:r>
      <w:r w:rsidRPr="00D36414">
        <w:rPr>
          <w:rFonts w:cstheme="minorHAnsi"/>
        </w:rPr>
        <w:t>. Oxford, UK: Oxford University Press.</w:t>
      </w:r>
    </w:p>
    <w:p w14:paraId="678DE7C3" w14:textId="251BAEDA" w:rsidR="006E605B" w:rsidRPr="00D36414" w:rsidRDefault="006E605B" w:rsidP="008A5415">
      <w:pPr>
        <w:widowControl w:val="0"/>
        <w:autoSpaceDE w:val="0"/>
        <w:autoSpaceDN w:val="0"/>
        <w:adjustRightInd w:val="0"/>
        <w:spacing w:before="120"/>
        <w:ind w:left="480" w:hanging="480"/>
        <w:rPr>
          <w:rFonts w:cstheme="minorHAnsi"/>
        </w:rPr>
      </w:pPr>
      <w:r w:rsidRPr="00D36414">
        <w:rPr>
          <w:rFonts w:cstheme="minorHAnsi"/>
        </w:rPr>
        <w:t xml:space="preserve">Aiama, D., Carbone, G., Cator, D., &amp; Challender, D. (2016). </w:t>
      </w:r>
      <w:r w:rsidRPr="00D36414">
        <w:rPr>
          <w:rFonts w:cstheme="minorHAnsi"/>
          <w:i/>
          <w:iCs/>
        </w:rPr>
        <w:t>Biodiversity risks and opportunities in the apparel sector</w:t>
      </w:r>
      <w:r w:rsidRPr="00D36414">
        <w:rPr>
          <w:rFonts w:cstheme="minorHAnsi"/>
        </w:rPr>
        <w:t>. Gland, Switzerland: IUCN.</w:t>
      </w:r>
    </w:p>
    <w:p w14:paraId="1C53B3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kder, A. H. (2007). Policy Formation in the process of implementing agricultural reform in Turkey. </w:t>
      </w:r>
      <w:r w:rsidRPr="00D36414">
        <w:rPr>
          <w:rFonts w:cstheme="minorHAnsi"/>
          <w:i/>
          <w:iCs/>
        </w:rPr>
        <w:t>International Journal of Agricultural Resources, Governance and Ecology</w:t>
      </w:r>
      <w:r w:rsidRPr="00D36414">
        <w:rPr>
          <w:rFonts w:cstheme="minorHAnsi"/>
        </w:rPr>
        <w:t xml:space="preserve">, </w:t>
      </w:r>
      <w:r w:rsidRPr="00D36414">
        <w:rPr>
          <w:rFonts w:cstheme="minorHAnsi"/>
          <w:i/>
          <w:iCs/>
        </w:rPr>
        <w:t>6</w:t>
      </w:r>
      <w:r w:rsidRPr="00D36414">
        <w:rPr>
          <w:rFonts w:cstheme="minorHAnsi"/>
        </w:rPr>
        <w:t xml:space="preserve">(4/5), 514-532. </w:t>
      </w:r>
      <w:hyperlink r:id="rId3407" w:history="1">
        <w:r w:rsidRPr="00D36414">
          <w:rPr>
            <w:rStyle w:val="Hyperlink"/>
            <w:rFonts w:cstheme="minorHAnsi"/>
          </w:rPr>
          <w:t>http://doi.org/10.1504/IJARGE.2007.013509</w:t>
        </w:r>
      </w:hyperlink>
    </w:p>
    <w:p w14:paraId="521E3A0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Albert, C., Aronson, J., Fürst, C., &amp; Opdam, P. (2014). </w:t>
      </w:r>
      <w:r w:rsidRPr="00D36414">
        <w:rPr>
          <w:rFonts w:cstheme="minorHAnsi"/>
        </w:rPr>
        <w:t xml:space="preserve">Integrating ecosystem services in landscape planning: requirements, approaches, and impacts. </w:t>
      </w:r>
      <w:r w:rsidRPr="00D36414">
        <w:rPr>
          <w:rFonts w:cstheme="minorHAnsi"/>
          <w:i/>
          <w:iCs/>
        </w:rPr>
        <w:t>Landscape Ecology</w:t>
      </w:r>
      <w:r w:rsidRPr="00D36414">
        <w:rPr>
          <w:rFonts w:cstheme="minorHAnsi"/>
        </w:rPr>
        <w:t xml:space="preserve">, </w:t>
      </w:r>
      <w:r w:rsidRPr="00D36414">
        <w:rPr>
          <w:rFonts w:cstheme="minorHAnsi"/>
          <w:i/>
          <w:iCs/>
        </w:rPr>
        <w:t>29</w:t>
      </w:r>
      <w:r w:rsidRPr="00D36414">
        <w:rPr>
          <w:rFonts w:cstheme="minorHAnsi"/>
        </w:rPr>
        <w:t xml:space="preserve">(8), 1277–1285. </w:t>
      </w:r>
      <w:hyperlink r:id="rId3408" w:history="1">
        <w:r w:rsidRPr="00D36414">
          <w:rPr>
            <w:rStyle w:val="Hyperlink"/>
            <w:rFonts w:cstheme="minorHAnsi"/>
          </w:rPr>
          <w:t>http://doi.org/10.1007/s10980-014-0085-0</w:t>
        </w:r>
      </w:hyperlink>
    </w:p>
    <w:p w14:paraId="6CA49D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lbert, C., Galler, C., Hermes, J., Neuendorf, F., von Haaren, C., &amp; Lovett, A. (2016a). Applying ecosystem services indicators in landscape planning and management: The ES-in-planning framework. </w:t>
      </w:r>
      <w:r w:rsidRPr="00D36414">
        <w:rPr>
          <w:rFonts w:cstheme="minorHAnsi"/>
          <w:i/>
          <w:iCs/>
        </w:rPr>
        <w:t>Ecological Indicators</w:t>
      </w:r>
      <w:r w:rsidRPr="00D36414">
        <w:rPr>
          <w:rFonts w:cstheme="minorHAnsi"/>
        </w:rPr>
        <w:t xml:space="preserve">, </w:t>
      </w:r>
      <w:r w:rsidRPr="00D36414">
        <w:rPr>
          <w:rFonts w:cstheme="minorHAnsi"/>
          <w:i/>
          <w:iCs/>
        </w:rPr>
        <w:t>61</w:t>
      </w:r>
      <w:r w:rsidRPr="00D36414">
        <w:rPr>
          <w:rFonts w:cstheme="minorHAnsi"/>
        </w:rPr>
        <w:t xml:space="preserve">, 100–113. </w:t>
      </w:r>
      <w:hyperlink r:id="rId3409" w:history="1">
        <w:r w:rsidRPr="00D36414">
          <w:rPr>
            <w:rStyle w:val="Hyperlink"/>
            <w:rFonts w:cstheme="minorHAnsi"/>
          </w:rPr>
          <w:t>http://doi.org/10.1016/j.ecolind.2015.03.029</w:t>
        </w:r>
      </w:hyperlink>
    </w:p>
    <w:p w14:paraId="022F56A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lbert, C., Hermes, J., Neuendorf, F., von Haaren, C., &amp; Rode, M. (2016b). Assessing and governing ecosystem services trade-offs in agrarian landscapes: The case of biogas. </w:t>
      </w:r>
      <w:r w:rsidRPr="00D36414">
        <w:rPr>
          <w:rFonts w:cstheme="minorHAnsi"/>
          <w:i/>
          <w:iCs/>
          <w:lang w:val="de-DE"/>
        </w:rPr>
        <w:t>Land</w:t>
      </w:r>
      <w:r w:rsidRPr="00D36414">
        <w:rPr>
          <w:rFonts w:cstheme="minorHAnsi"/>
          <w:lang w:val="de-DE"/>
        </w:rPr>
        <w:t xml:space="preserve">, </w:t>
      </w:r>
      <w:r w:rsidRPr="00D36414">
        <w:rPr>
          <w:rFonts w:cstheme="minorHAnsi"/>
          <w:i/>
          <w:iCs/>
          <w:lang w:val="de-DE"/>
        </w:rPr>
        <w:t>5</w:t>
      </w:r>
      <w:r w:rsidRPr="00D36414">
        <w:rPr>
          <w:rFonts w:cstheme="minorHAnsi"/>
          <w:lang w:val="de-DE"/>
        </w:rPr>
        <w:t xml:space="preserve">(1), 1–17. </w:t>
      </w:r>
      <w:hyperlink r:id="rId3410" w:history="1">
        <w:r w:rsidRPr="00D36414">
          <w:rPr>
            <w:rStyle w:val="Hyperlink"/>
            <w:rFonts w:cstheme="minorHAnsi"/>
            <w:lang w:val="de-DE"/>
          </w:rPr>
          <w:t>http://doi.org/10.3390/land5010001</w:t>
        </w:r>
      </w:hyperlink>
    </w:p>
    <w:p w14:paraId="6D1C86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Albrecht, M., Duelli, P., Müller, C., Kleijn, D., &amp; Schmid, B. (2007). </w:t>
      </w:r>
      <w:r w:rsidRPr="00D36414">
        <w:rPr>
          <w:rFonts w:cstheme="minorHAnsi"/>
        </w:rPr>
        <w:t xml:space="preserve">The Swiss agri-environment scheme enhances pollinator diversity and plant reproductive success in nearby intensively managed farmland. </w:t>
      </w:r>
      <w:r w:rsidRPr="00D36414">
        <w:rPr>
          <w:rFonts w:cstheme="minorHAnsi"/>
          <w:i/>
          <w:iCs/>
        </w:rPr>
        <w:t>Journal of Applied Ecology</w:t>
      </w:r>
      <w:r w:rsidRPr="00D36414">
        <w:rPr>
          <w:rFonts w:cstheme="minorHAnsi"/>
        </w:rPr>
        <w:t xml:space="preserve">, </w:t>
      </w:r>
      <w:r w:rsidRPr="00D36414">
        <w:rPr>
          <w:rFonts w:cstheme="minorHAnsi"/>
          <w:i/>
          <w:iCs/>
        </w:rPr>
        <w:t>44</w:t>
      </w:r>
      <w:r w:rsidRPr="00D36414">
        <w:rPr>
          <w:rFonts w:cstheme="minorHAnsi"/>
        </w:rPr>
        <w:t xml:space="preserve">, 813–822. </w:t>
      </w:r>
      <w:hyperlink r:id="rId3411" w:history="1">
        <w:r w:rsidRPr="00D36414">
          <w:rPr>
            <w:rStyle w:val="Hyperlink"/>
            <w:rFonts w:cstheme="minorHAnsi"/>
          </w:rPr>
          <w:t>http://doi.org/10.1111/j.1365-2664.2007.01306.x</w:t>
        </w:r>
      </w:hyperlink>
    </w:p>
    <w:p w14:paraId="7A723E9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llard, C. (2006). </w:t>
      </w:r>
      <w:r w:rsidRPr="00D36414">
        <w:rPr>
          <w:rFonts w:cstheme="minorHAnsi"/>
          <w:i/>
          <w:iCs/>
        </w:rPr>
        <w:t>Two sides of the coin: rights and duties: the interface between environmental law and Saami law based on a comparison with Aoteoaroa/New Zealand and Canada</w:t>
      </w:r>
      <w:r w:rsidRPr="00D36414">
        <w:rPr>
          <w:rFonts w:cstheme="minorHAnsi"/>
        </w:rPr>
        <w:t xml:space="preserve">. Luleå University of Technology. Retrieved from </w:t>
      </w:r>
      <w:hyperlink r:id="rId3412" w:history="1">
        <w:r w:rsidRPr="00D36414">
          <w:rPr>
            <w:rStyle w:val="Hyperlink"/>
            <w:rFonts w:cstheme="minorHAnsi"/>
          </w:rPr>
          <w:t>https://www.diva-portal.org/smash/get/diva2:999489/FULLTEXT01.pdf</w:t>
        </w:r>
      </w:hyperlink>
    </w:p>
    <w:p w14:paraId="0BD92D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llard, C. (2015). Some characteristic features of Scandinavian law and their influence on Sami matters. In C. Allard &amp; S. F. Skogvang (Eds.), </w:t>
      </w:r>
      <w:r w:rsidRPr="00D36414">
        <w:rPr>
          <w:rFonts w:cstheme="minorHAnsi"/>
          <w:i/>
          <w:iCs/>
        </w:rPr>
        <w:t>Indigenous rights in Scandinavia: autonomous Sami law</w:t>
      </w:r>
      <w:r w:rsidRPr="00D36414">
        <w:rPr>
          <w:rFonts w:cstheme="minorHAnsi"/>
        </w:rPr>
        <w:t xml:space="preserve"> (pp. 49–64). </w:t>
      </w:r>
      <w:r w:rsidRPr="00D36414">
        <w:rPr>
          <w:rFonts w:cstheme="minorHAnsi"/>
          <w:lang w:val="pt-PT"/>
        </w:rPr>
        <w:t>Farnham, UK: Ashgate.</w:t>
      </w:r>
    </w:p>
    <w:p w14:paraId="25B7770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Alvarado-Quesada, I., Hein, L., &amp; Weikard, H.-P. (2014). </w:t>
      </w:r>
      <w:r w:rsidRPr="00D36414">
        <w:rPr>
          <w:rFonts w:cstheme="minorHAnsi"/>
        </w:rPr>
        <w:t xml:space="preserve">Market-based mechanisms for biodiversity conservation: a review of existing schemes and an outline for a global mechanism. </w:t>
      </w:r>
      <w:r w:rsidRPr="00D36414">
        <w:rPr>
          <w:rFonts w:cstheme="minorHAnsi"/>
          <w:i/>
          <w:iCs/>
        </w:rPr>
        <w:t>Biodiversity and Conservation</w:t>
      </w:r>
      <w:r w:rsidRPr="00D36414">
        <w:rPr>
          <w:rFonts w:cstheme="minorHAnsi"/>
        </w:rPr>
        <w:t xml:space="preserve">, </w:t>
      </w:r>
      <w:r w:rsidRPr="00D36414">
        <w:rPr>
          <w:rFonts w:cstheme="minorHAnsi"/>
          <w:i/>
          <w:iCs/>
        </w:rPr>
        <w:t>23</w:t>
      </w:r>
      <w:r w:rsidRPr="00D36414">
        <w:rPr>
          <w:rFonts w:cstheme="minorHAnsi"/>
        </w:rPr>
        <w:t xml:space="preserve">, 1–21. </w:t>
      </w:r>
      <w:hyperlink r:id="rId3413" w:history="1">
        <w:r w:rsidRPr="00D36414">
          <w:rPr>
            <w:rStyle w:val="Hyperlink"/>
            <w:rFonts w:cstheme="minorHAnsi"/>
          </w:rPr>
          <w:t>http://doi.org/10.1007/s10531-013-0598-x</w:t>
        </w:r>
      </w:hyperlink>
    </w:p>
    <w:p w14:paraId="0A5E8B6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macher, G. S., Ollikainen, M., &amp; Uusivuori, J. (2014). Forests and ecosystem services: Outlines for new policy options. </w:t>
      </w:r>
      <w:r w:rsidRPr="00D36414">
        <w:rPr>
          <w:rFonts w:cstheme="minorHAnsi"/>
          <w:i/>
          <w:iCs/>
        </w:rPr>
        <w:t>Forest Policy and Economics</w:t>
      </w:r>
      <w:r w:rsidRPr="00D36414">
        <w:rPr>
          <w:rFonts w:cstheme="minorHAnsi"/>
        </w:rPr>
        <w:t xml:space="preserve">, </w:t>
      </w:r>
      <w:r w:rsidRPr="00D36414">
        <w:rPr>
          <w:rFonts w:cstheme="minorHAnsi"/>
          <w:i/>
          <w:iCs/>
        </w:rPr>
        <w:t>47</w:t>
      </w:r>
      <w:r w:rsidRPr="00D36414">
        <w:rPr>
          <w:rFonts w:cstheme="minorHAnsi"/>
        </w:rPr>
        <w:t xml:space="preserve">, 1–3. </w:t>
      </w:r>
      <w:hyperlink r:id="rId3414" w:history="1">
        <w:r w:rsidRPr="00D36414">
          <w:rPr>
            <w:rStyle w:val="Hyperlink"/>
            <w:rFonts w:cstheme="minorHAnsi"/>
          </w:rPr>
          <w:t>http://doi.org/10.1016/j.forpol.2014.07.002</w:t>
        </w:r>
      </w:hyperlink>
    </w:p>
    <w:p w14:paraId="6816E7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aya, S. J. (2004). </w:t>
      </w:r>
      <w:r w:rsidRPr="00D36414">
        <w:rPr>
          <w:rFonts w:cstheme="minorHAnsi"/>
          <w:i/>
          <w:iCs/>
        </w:rPr>
        <w:t>Indigenous peoples in international law. Second Edition</w:t>
      </w:r>
      <w:r w:rsidRPr="00D36414">
        <w:rPr>
          <w:rFonts w:cstheme="minorHAnsi"/>
        </w:rPr>
        <w:t>. New York, USA: Oxford University Press.</w:t>
      </w:r>
    </w:p>
    <w:p w14:paraId="51B3681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aya, S. J. (2015). Report of the Special Rapporteur on the rights of indigenous peoples on extractive industries and indigenous peoples. </w:t>
      </w:r>
      <w:r w:rsidRPr="00D36414">
        <w:rPr>
          <w:rFonts w:cstheme="minorHAnsi"/>
          <w:i/>
          <w:iCs/>
        </w:rPr>
        <w:t>Arizona Journal of International and Comparative Law</w:t>
      </w:r>
      <w:r w:rsidRPr="00D36414">
        <w:rPr>
          <w:rFonts w:cstheme="minorHAnsi"/>
        </w:rPr>
        <w:t xml:space="preserve">, </w:t>
      </w:r>
      <w:r w:rsidRPr="00D36414">
        <w:rPr>
          <w:rFonts w:cstheme="minorHAnsi"/>
          <w:i/>
          <w:iCs/>
        </w:rPr>
        <w:t>32</w:t>
      </w:r>
      <w:r w:rsidRPr="00D36414">
        <w:rPr>
          <w:rFonts w:cstheme="minorHAnsi"/>
        </w:rPr>
        <w:t>(1), 109–142.</w:t>
      </w:r>
    </w:p>
    <w:p w14:paraId="6AADC16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Anderies, J. M., &amp; Janssen, M. A. (2013). Robustness of social-ecological systems: Implications for public policy. </w:t>
      </w:r>
      <w:r w:rsidRPr="00D36414">
        <w:rPr>
          <w:rFonts w:cstheme="minorHAnsi"/>
          <w:i/>
          <w:iCs/>
        </w:rPr>
        <w:t>Policy Studies Journal</w:t>
      </w:r>
      <w:r w:rsidRPr="00D36414">
        <w:rPr>
          <w:rFonts w:cstheme="minorHAnsi"/>
        </w:rPr>
        <w:t xml:space="preserve">, </w:t>
      </w:r>
      <w:r w:rsidRPr="00D36414">
        <w:rPr>
          <w:rFonts w:cstheme="minorHAnsi"/>
          <w:i/>
          <w:iCs/>
        </w:rPr>
        <w:t>41</w:t>
      </w:r>
      <w:r w:rsidRPr="00D36414">
        <w:rPr>
          <w:rFonts w:cstheme="minorHAnsi"/>
        </w:rPr>
        <w:t xml:space="preserve">(3), 513–536. </w:t>
      </w:r>
      <w:hyperlink r:id="rId3415" w:history="1">
        <w:r w:rsidRPr="00D36414">
          <w:rPr>
            <w:rStyle w:val="Hyperlink"/>
            <w:rFonts w:cstheme="minorHAnsi"/>
          </w:rPr>
          <w:t>http://doi.org/10.1111/psj.12027</w:t>
        </w:r>
      </w:hyperlink>
    </w:p>
    <w:p w14:paraId="26E268D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derson, M. R. (1996). Human rights approaches to environmental protection: An overview. In A. E. Boyle &amp; M. R. Anderson (Eds.), </w:t>
      </w:r>
      <w:r w:rsidRPr="00D36414">
        <w:rPr>
          <w:rFonts w:cstheme="minorHAnsi"/>
          <w:i/>
          <w:iCs/>
        </w:rPr>
        <w:t>Human rights approaches to environmental protection</w:t>
      </w:r>
      <w:r w:rsidRPr="00D36414">
        <w:rPr>
          <w:rFonts w:cstheme="minorHAnsi"/>
        </w:rPr>
        <w:t xml:space="preserve"> (pp. 1–23). Oxford, UK: Clarendon.</w:t>
      </w:r>
    </w:p>
    <w:p w14:paraId="56DCA55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dersson, J. O., &amp; Lindroth, M. (2001). Ecologically unsustainable trade. </w:t>
      </w:r>
      <w:r w:rsidRPr="00D36414">
        <w:rPr>
          <w:rFonts w:cstheme="minorHAnsi"/>
          <w:i/>
          <w:iCs/>
        </w:rPr>
        <w:t>Ecological Economics</w:t>
      </w:r>
      <w:r w:rsidRPr="00D36414">
        <w:rPr>
          <w:rFonts w:cstheme="minorHAnsi"/>
        </w:rPr>
        <w:t xml:space="preserve">, </w:t>
      </w:r>
      <w:r w:rsidRPr="00D36414">
        <w:rPr>
          <w:rFonts w:cstheme="minorHAnsi"/>
          <w:i/>
          <w:iCs/>
        </w:rPr>
        <w:t>37</w:t>
      </w:r>
      <w:r w:rsidRPr="00D36414">
        <w:rPr>
          <w:rFonts w:cstheme="minorHAnsi"/>
        </w:rPr>
        <w:t xml:space="preserve">(1), 113–122. </w:t>
      </w:r>
      <w:hyperlink r:id="rId3416" w:history="1">
        <w:r w:rsidRPr="00D36414">
          <w:rPr>
            <w:rStyle w:val="Hyperlink"/>
            <w:rFonts w:cstheme="minorHAnsi"/>
          </w:rPr>
          <w:t>http://doi.org/10.1016/S0921-8009(00)00272-X</w:t>
        </w:r>
      </w:hyperlink>
    </w:p>
    <w:p w14:paraId="69C0055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drello, M., Jacobi, M. N., Manel, S., Thuiller, W., &amp; Mouillot, D. (2015). Extending networks of protected areas to optimize connectivity and population growth rate. </w:t>
      </w:r>
      <w:r w:rsidRPr="00D36414">
        <w:rPr>
          <w:rFonts w:cstheme="minorHAnsi"/>
          <w:i/>
          <w:iCs/>
        </w:rPr>
        <w:t>Ecography</w:t>
      </w:r>
      <w:r w:rsidRPr="00D36414">
        <w:rPr>
          <w:rFonts w:cstheme="minorHAnsi"/>
        </w:rPr>
        <w:t xml:space="preserve">, </w:t>
      </w:r>
      <w:r w:rsidRPr="00D36414">
        <w:rPr>
          <w:rFonts w:cstheme="minorHAnsi"/>
          <w:i/>
          <w:iCs/>
        </w:rPr>
        <w:t>38</w:t>
      </w:r>
      <w:r w:rsidRPr="00D36414">
        <w:rPr>
          <w:rFonts w:cstheme="minorHAnsi"/>
        </w:rPr>
        <w:t xml:space="preserve">(3), 273–282. </w:t>
      </w:r>
      <w:hyperlink r:id="rId3417" w:history="1">
        <w:r w:rsidRPr="00D36414">
          <w:rPr>
            <w:rStyle w:val="Hyperlink"/>
            <w:rFonts w:cstheme="minorHAnsi"/>
          </w:rPr>
          <w:t>http://doi.org/10.1111/ecog.00975</w:t>
        </w:r>
      </w:hyperlink>
    </w:p>
    <w:p w14:paraId="069AF6A4"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gelstam, P., Andersson, K., Axelsson, R., Elbakidze, M., Jonsson, B. G., &amp; Roberge, J. (2011). Protecting forest areas for biodiversity in Sweden 1991-2010: the policy implementation process and outcomes on the ground. </w:t>
      </w:r>
      <w:r w:rsidRPr="00D36414">
        <w:rPr>
          <w:rFonts w:cstheme="minorHAnsi"/>
          <w:i/>
          <w:iCs/>
          <w:lang w:val="pt-PT"/>
        </w:rPr>
        <w:t>Silva Fennica</w:t>
      </w:r>
      <w:r w:rsidRPr="00D36414">
        <w:rPr>
          <w:rFonts w:cstheme="minorHAnsi"/>
          <w:lang w:val="pt-PT"/>
        </w:rPr>
        <w:t xml:space="preserve">, </w:t>
      </w:r>
      <w:r w:rsidRPr="00D36414">
        <w:rPr>
          <w:rFonts w:cstheme="minorHAnsi"/>
          <w:i/>
          <w:iCs/>
          <w:lang w:val="pt-PT"/>
        </w:rPr>
        <w:t>45</w:t>
      </w:r>
      <w:r w:rsidRPr="00D36414">
        <w:rPr>
          <w:rFonts w:cstheme="minorHAnsi"/>
          <w:lang w:val="pt-PT"/>
        </w:rPr>
        <w:t xml:space="preserve">(5), 1111–1133. </w:t>
      </w:r>
      <w:hyperlink r:id="rId3418" w:history="1">
        <w:r w:rsidRPr="00D36414">
          <w:rPr>
            <w:rStyle w:val="Hyperlink"/>
            <w:rFonts w:cstheme="minorHAnsi"/>
            <w:lang w:val="pt-PT"/>
          </w:rPr>
          <w:t>http://doi.org/10.14214/sf.90</w:t>
        </w:r>
      </w:hyperlink>
    </w:p>
    <w:p w14:paraId="01F49EF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Ansell, C., &amp; Gash, A. (2008). </w:t>
      </w:r>
      <w:r w:rsidRPr="00D36414">
        <w:rPr>
          <w:rFonts w:cstheme="minorHAnsi"/>
        </w:rPr>
        <w:t xml:space="preserve">Collaborative governance in theory and practice. </w:t>
      </w:r>
      <w:r w:rsidRPr="00D36414">
        <w:rPr>
          <w:rFonts w:cstheme="minorHAnsi"/>
          <w:i/>
          <w:iCs/>
        </w:rPr>
        <w:t>Journal of Public Administration Research and Theory</w:t>
      </w:r>
      <w:r w:rsidRPr="00D36414">
        <w:rPr>
          <w:rFonts w:cstheme="minorHAnsi"/>
        </w:rPr>
        <w:t xml:space="preserve">, </w:t>
      </w:r>
      <w:r w:rsidRPr="00D36414">
        <w:rPr>
          <w:rFonts w:cstheme="minorHAnsi"/>
          <w:i/>
          <w:iCs/>
        </w:rPr>
        <w:t>18</w:t>
      </w:r>
      <w:r w:rsidRPr="00D36414">
        <w:rPr>
          <w:rFonts w:cstheme="minorHAnsi"/>
        </w:rPr>
        <w:t xml:space="preserve">(4), 543–571. </w:t>
      </w:r>
      <w:hyperlink r:id="rId3419" w:history="1">
        <w:r w:rsidRPr="00D36414">
          <w:rPr>
            <w:rStyle w:val="Hyperlink"/>
            <w:rFonts w:cstheme="minorHAnsi"/>
          </w:rPr>
          <w:t>http://doi.org/10.1093/jopart/mum032</w:t>
        </w:r>
      </w:hyperlink>
    </w:p>
    <w:p w14:paraId="208406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nton, D. K., &amp; Shelton, D. L. (2011). </w:t>
      </w:r>
      <w:r w:rsidRPr="00D36414">
        <w:rPr>
          <w:rFonts w:cstheme="minorHAnsi"/>
          <w:i/>
          <w:iCs/>
        </w:rPr>
        <w:t>Environmental protection and human rights</w:t>
      </w:r>
      <w:r w:rsidRPr="00D36414">
        <w:rPr>
          <w:rFonts w:cstheme="minorHAnsi"/>
        </w:rPr>
        <w:t>. New-York, USA: Cambridge University Press.</w:t>
      </w:r>
    </w:p>
    <w:p w14:paraId="03EFF9B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rctic Council. (1996). Ottawa Declaraion. Retrieved from </w:t>
      </w:r>
      <w:hyperlink r:id="rId3420" w:history="1">
        <w:r w:rsidRPr="00D36414">
          <w:rPr>
            <w:rStyle w:val="Hyperlink"/>
            <w:rFonts w:cstheme="minorHAnsi"/>
          </w:rPr>
          <w:t>https://oaarchive.arctic-council.org/handle/11374/85</w:t>
        </w:r>
      </w:hyperlink>
    </w:p>
    <w:p w14:paraId="284C1B74"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Arlettaz, R., Schaub, M., Fournier, J., Reichlin, T. S., Sierro, A., Watson, J. E. M., &amp; Braunisch, V. (2010). </w:t>
      </w:r>
      <w:r w:rsidRPr="00D36414">
        <w:rPr>
          <w:rFonts w:cstheme="minorHAnsi"/>
        </w:rPr>
        <w:t xml:space="preserve">From publications to public actions: When conservation biologists bridge the gap between research and implementation. </w:t>
      </w:r>
      <w:r w:rsidRPr="008A5415">
        <w:rPr>
          <w:rFonts w:cstheme="minorHAnsi"/>
          <w:i/>
          <w:iCs/>
        </w:rPr>
        <w:t>BioScience</w:t>
      </w:r>
      <w:r w:rsidRPr="008A5415">
        <w:rPr>
          <w:rFonts w:cstheme="minorHAnsi"/>
        </w:rPr>
        <w:t xml:space="preserve">, </w:t>
      </w:r>
      <w:r w:rsidRPr="008A5415">
        <w:rPr>
          <w:rFonts w:cstheme="minorHAnsi"/>
          <w:i/>
          <w:iCs/>
        </w:rPr>
        <w:t>60</w:t>
      </w:r>
      <w:r w:rsidRPr="008A5415">
        <w:rPr>
          <w:rFonts w:cstheme="minorHAnsi"/>
        </w:rPr>
        <w:t xml:space="preserve">(10), 835–842. </w:t>
      </w:r>
      <w:hyperlink r:id="rId3421" w:history="1">
        <w:r w:rsidRPr="008A5415">
          <w:rPr>
            <w:rStyle w:val="Hyperlink"/>
            <w:rFonts w:cstheme="minorHAnsi"/>
          </w:rPr>
          <w:t>http://doi.org/10.1525/bio.2010.60.10.10</w:t>
        </w:r>
      </w:hyperlink>
    </w:p>
    <w:p w14:paraId="0AC6048A"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Arnouts, R., van der Zouwen, M., &amp; Arts, B. (2012). </w:t>
      </w:r>
      <w:r w:rsidRPr="00D36414">
        <w:rPr>
          <w:rFonts w:cstheme="minorHAnsi"/>
        </w:rPr>
        <w:t xml:space="preserve">Analysing governance modes and shifts — Governance arrangements in Dutch nature policy. </w:t>
      </w:r>
      <w:r w:rsidRPr="00D36414">
        <w:rPr>
          <w:rFonts w:cstheme="minorHAnsi"/>
          <w:i/>
          <w:iCs/>
        </w:rPr>
        <w:t>Forest Policy and Economics</w:t>
      </w:r>
      <w:r w:rsidRPr="00D36414">
        <w:rPr>
          <w:rFonts w:cstheme="minorHAnsi"/>
        </w:rPr>
        <w:t xml:space="preserve">, </w:t>
      </w:r>
      <w:r w:rsidRPr="00D36414">
        <w:rPr>
          <w:rFonts w:cstheme="minorHAnsi"/>
          <w:i/>
          <w:iCs/>
        </w:rPr>
        <w:t>16</w:t>
      </w:r>
      <w:r w:rsidRPr="00D36414">
        <w:rPr>
          <w:rFonts w:cstheme="minorHAnsi"/>
        </w:rPr>
        <w:t xml:space="preserve">, 43–50. </w:t>
      </w:r>
      <w:hyperlink r:id="rId3422" w:history="1">
        <w:r w:rsidRPr="00D36414">
          <w:rPr>
            <w:rStyle w:val="Hyperlink"/>
            <w:rFonts w:cstheme="minorHAnsi"/>
          </w:rPr>
          <w:t>http://doi.org/10.1016/j.forpol.2011.04.001</w:t>
        </w:r>
      </w:hyperlink>
    </w:p>
    <w:p w14:paraId="69A8DBF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rts, B. (2014). Assessing forest governance from a “Triple G” perspective: Government, governance, governmentality. </w:t>
      </w:r>
      <w:r w:rsidRPr="00D36414">
        <w:rPr>
          <w:rFonts w:cstheme="minorHAnsi"/>
          <w:i/>
          <w:iCs/>
        </w:rPr>
        <w:t>Forest Policy and Economics</w:t>
      </w:r>
      <w:r w:rsidRPr="00D36414">
        <w:rPr>
          <w:rFonts w:cstheme="minorHAnsi"/>
        </w:rPr>
        <w:t xml:space="preserve">, </w:t>
      </w:r>
      <w:r w:rsidRPr="00D36414">
        <w:rPr>
          <w:rFonts w:cstheme="minorHAnsi"/>
          <w:i/>
          <w:iCs/>
        </w:rPr>
        <w:t>49</w:t>
      </w:r>
      <w:r w:rsidRPr="00D36414">
        <w:rPr>
          <w:rFonts w:cstheme="minorHAnsi"/>
        </w:rPr>
        <w:t xml:space="preserve">, 17–22. Retrieved from </w:t>
      </w:r>
      <w:hyperlink r:id="rId3423" w:history="1">
        <w:r w:rsidRPr="00D36414">
          <w:rPr>
            <w:rStyle w:val="Hyperlink"/>
            <w:rFonts w:cstheme="minorHAnsi"/>
          </w:rPr>
          <w:t>http://www.sciencedirect.com/science/article/pii/S1389934114000793</w:t>
        </w:r>
      </w:hyperlink>
      <w:r w:rsidRPr="00D36414">
        <w:rPr>
          <w:rFonts w:cstheme="minorHAnsi"/>
        </w:rPr>
        <w:t xml:space="preserve"> </w:t>
      </w:r>
    </w:p>
    <w:p w14:paraId="0E0BE85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rts, B., Leroy, P., &amp; van Tatenhove, J. (2006). Political modernisation and policy arrangements: A framework for understanding environmental policy change. </w:t>
      </w:r>
      <w:r w:rsidRPr="00D36414">
        <w:rPr>
          <w:rFonts w:cstheme="minorHAnsi"/>
          <w:i/>
          <w:iCs/>
        </w:rPr>
        <w:t>Public Organization Review</w:t>
      </w:r>
      <w:r w:rsidRPr="00D36414">
        <w:rPr>
          <w:rFonts w:cstheme="minorHAnsi"/>
        </w:rPr>
        <w:t xml:space="preserve">, </w:t>
      </w:r>
      <w:r w:rsidRPr="00D36414">
        <w:rPr>
          <w:rFonts w:cstheme="minorHAnsi"/>
          <w:i/>
          <w:iCs/>
        </w:rPr>
        <w:t>6</w:t>
      </w:r>
      <w:r w:rsidRPr="00D36414">
        <w:rPr>
          <w:rFonts w:cstheme="minorHAnsi"/>
        </w:rPr>
        <w:t xml:space="preserve">(2), 93–106. Retrieved from </w:t>
      </w:r>
      <w:hyperlink r:id="rId3424" w:history="1">
        <w:r w:rsidRPr="00D36414">
          <w:rPr>
            <w:rStyle w:val="Hyperlink"/>
            <w:rFonts w:cstheme="minorHAnsi"/>
          </w:rPr>
          <w:t>http://link.springer.com/10.1007/s11115-006-0001-4</w:t>
        </w:r>
      </w:hyperlink>
    </w:p>
    <w:p w14:paraId="79DD9910"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Aşıcı, A. A., &amp; Acar, S. (2016). </w:t>
      </w:r>
      <w:r w:rsidRPr="00D36414">
        <w:rPr>
          <w:rFonts w:cstheme="minorHAnsi"/>
        </w:rPr>
        <w:t xml:space="preserve">Does income growth relocate ecological footprint? </w:t>
      </w:r>
      <w:r w:rsidRPr="00D36414">
        <w:rPr>
          <w:rFonts w:cstheme="minorHAnsi"/>
          <w:i/>
          <w:iCs/>
        </w:rPr>
        <w:t>Ecological Indicators</w:t>
      </w:r>
      <w:r w:rsidRPr="00D36414">
        <w:rPr>
          <w:rFonts w:cstheme="minorHAnsi"/>
        </w:rPr>
        <w:t xml:space="preserve">, </w:t>
      </w:r>
      <w:r w:rsidRPr="00D36414">
        <w:rPr>
          <w:rFonts w:cstheme="minorHAnsi"/>
          <w:i/>
          <w:iCs/>
        </w:rPr>
        <w:t>61</w:t>
      </w:r>
      <w:r w:rsidRPr="00D36414">
        <w:rPr>
          <w:rFonts w:cstheme="minorHAnsi"/>
        </w:rPr>
        <w:t xml:space="preserve">, 707–714. </w:t>
      </w:r>
      <w:hyperlink r:id="rId3425" w:history="1">
        <w:r w:rsidRPr="00D36414">
          <w:rPr>
            <w:rStyle w:val="Hyperlink"/>
            <w:rFonts w:cstheme="minorHAnsi"/>
          </w:rPr>
          <w:t>http://doi.org/10.1016/j.ecolind.2015.10.022</w:t>
        </w:r>
      </w:hyperlink>
    </w:p>
    <w:p w14:paraId="4545E8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ukema, J. E., &amp; Vigerstol, K. L. (2012). </w:t>
      </w:r>
      <w:r w:rsidRPr="00D36414">
        <w:rPr>
          <w:rFonts w:cstheme="minorHAnsi"/>
          <w:i/>
          <w:iCs/>
        </w:rPr>
        <w:t>Impacts and dependencies of the beverage sector on biodiversity and ecosystem services: An introduction</w:t>
      </w:r>
      <w:r w:rsidRPr="00D36414">
        <w:rPr>
          <w:rFonts w:cstheme="minorHAnsi"/>
        </w:rPr>
        <w:t xml:space="preserve">. Retrieved from </w:t>
      </w:r>
      <w:hyperlink r:id="rId3426" w:history="1">
        <w:r w:rsidRPr="00D36414">
          <w:rPr>
            <w:rStyle w:val="Hyperlink"/>
            <w:rFonts w:cstheme="minorHAnsi"/>
          </w:rPr>
          <w:t>www.bieroundtable.com</w:t>
        </w:r>
      </w:hyperlink>
    </w:p>
    <w:p w14:paraId="2603F98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uld, G. (2014). </w:t>
      </w:r>
      <w:r w:rsidRPr="00D36414">
        <w:rPr>
          <w:rFonts w:cstheme="minorHAnsi"/>
          <w:i/>
          <w:iCs/>
        </w:rPr>
        <w:t>Constructing private governance. The rise and evolution of forest, coffee, and fisheries certification</w:t>
      </w:r>
      <w:r w:rsidRPr="00D36414">
        <w:rPr>
          <w:rFonts w:cstheme="minorHAnsi"/>
        </w:rPr>
        <w:t>. London, UK: Yale University Press.</w:t>
      </w:r>
    </w:p>
    <w:p w14:paraId="01875D5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uld, G., &amp; Gulbrandsen, L. H. (2010). Transparency in nonstate certification: Consequences for accountability and legitimacy. </w:t>
      </w:r>
      <w:r w:rsidRPr="00D36414">
        <w:rPr>
          <w:rFonts w:cstheme="minorHAnsi"/>
          <w:i/>
          <w:iCs/>
        </w:rPr>
        <w:t>Global Environmental Politics</w:t>
      </w:r>
      <w:r w:rsidRPr="00D36414">
        <w:rPr>
          <w:rFonts w:cstheme="minorHAnsi"/>
        </w:rPr>
        <w:t xml:space="preserve">, </w:t>
      </w:r>
      <w:r w:rsidRPr="00D36414">
        <w:rPr>
          <w:rFonts w:cstheme="minorHAnsi"/>
          <w:i/>
          <w:iCs/>
        </w:rPr>
        <w:t>10</w:t>
      </w:r>
      <w:r w:rsidRPr="00D36414">
        <w:rPr>
          <w:rFonts w:cstheme="minorHAnsi"/>
        </w:rPr>
        <w:t xml:space="preserve">(3), 97–119. </w:t>
      </w:r>
      <w:hyperlink r:id="rId3427" w:history="1">
        <w:r w:rsidRPr="00D36414">
          <w:rPr>
            <w:rStyle w:val="Hyperlink"/>
            <w:rFonts w:cstheme="minorHAnsi"/>
          </w:rPr>
          <w:t>http://doi.org/10.1162/GLEP_a_00016</w:t>
        </w:r>
      </w:hyperlink>
    </w:p>
    <w:p w14:paraId="4114DB8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Auld, G., Gulbrandsen, L. H., &amp; McDermott, C. L. (2008). Certification schemes and the impacts on forests and Forestry. </w:t>
      </w:r>
      <w:r w:rsidRPr="00D36414">
        <w:rPr>
          <w:rFonts w:cstheme="minorHAnsi"/>
          <w:i/>
          <w:iCs/>
        </w:rPr>
        <w:t>Annual Review of Environment and Resources</w:t>
      </w:r>
      <w:r w:rsidRPr="00D36414">
        <w:rPr>
          <w:rFonts w:cstheme="minorHAnsi"/>
        </w:rPr>
        <w:t xml:space="preserve">, </w:t>
      </w:r>
      <w:r w:rsidRPr="00D36414">
        <w:rPr>
          <w:rFonts w:cstheme="minorHAnsi"/>
          <w:i/>
          <w:iCs/>
        </w:rPr>
        <w:t>33</w:t>
      </w:r>
      <w:r w:rsidRPr="00D36414">
        <w:rPr>
          <w:rFonts w:cstheme="minorHAnsi"/>
        </w:rPr>
        <w:t xml:space="preserve">(1), 187–211. </w:t>
      </w:r>
      <w:hyperlink r:id="rId3428" w:history="1">
        <w:r w:rsidRPr="00D36414">
          <w:rPr>
            <w:rStyle w:val="Hyperlink"/>
            <w:rFonts w:cstheme="minorHAnsi"/>
          </w:rPr>
          <w:t>http://doi.org/10.1146/annurev.environ.33.013007.103754</w:t>
        </w:r>
      </w:hyperlink>
    </w:p>
    <w:p w14:paraId="583591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Auld, G., Mallett, A., Burlica, B., Nolan-Poupart, F., &amp; Slater, R. (2014). Evaluating the effects of policy innovations: Lessons from a systematic review of policies promoting low-carbon technology. </w:t>
      </w:r>
      <w:r w:rsidRPr="00D36414">
        <w:rPr>
          <w:rFonts w:cstheme="minorHAnsi"/>
          <w:i/>
          <w:iCs/>
          <w:lang w:val="de-DE"/>
        </w:rPr>
        <w:t>Global Environmental Change</w:t>
      </w:r>
      <w:r w:rsidRPr="00D36414">
        <w:rPr>
          <w:rFonts w:cstheme="minorHAnsi"/>
          <w:lang w:val="de-DE"/>
        </w:rPr>
        <w:t xml:space="preserve">, </w:t>
      </w:r>
      <w:r w:rsidRPr="00D36414">
        <w:rPr>
          <w:rFonts w:cstheme="minorHAnsi"/>
          <w:i/>
          <w:iCs/>
          <w:lang w:val="de-DE"/>
        </w:rPr>
        <w:t>29</w:t>
      </w:r>
      <w:r w:rsidRPr="00D36414">
        <w:rPr>
          <w:rFonts w:cstheme="minorHAnsi"/>
          <w:lang w:val="de-DE"/>
        </w:rPr>
        <w:t xml:space="preserve">, 444–458. </w:t>
      </w:r>
      <w:hyperlink r:id="rId3429" w:history="1">
        <w:r w:rsidRPr="00D36414">
          <w:rPr>
            <w:rStyle w:val="Hyperlink"/>
            <w:rFonts w:cstheme="minorHAnsi"/>
            <w:lang w:val="de-DE"/>
          </w:rPr>
          <w:t>http://doi.org/10.1016/j.gloenvcha.2014.03.002</w:t>
        </w:r>
      </w:hyperlink>
    </w:p>
    <w:p w14:paraId="1A29EB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Aviron, S., Nitsch, H., Jeanneret, P., Buholzer, S., Luka, H., Pfiffner, L., Pozzi, S., Schupbach, B., Walter, T., &amp; Herzog, F. (2009). </w:t>
      </w:r>
      <w:r w:rsidRPr="00D36414">
        <w:rPr>
          <w:rFonts w:cstheme="minorHAnsi"/>
        </w:rPr>
        <w:t xml:space="preserve">Ecological cross compliance promotes farmland biodiversity in Switzerland. </w:t>
      </w:r>
      <w:r w:rsidRPr="00D36414">
        <w:rPr>
          <w:rFonts w:cstheme="minorHAnsi"/>
          <w:i/>
          <w:iCs/>
        </w:rPr>
        <w:t>Frontiers in Ecology and the Environment</w:t>
      </w:r>
      <w:r w:rsidRPr="00D36414">
        <w:rPr>
          <w:rFonts w:cstheme="minorHAnsi"/>
        </w:rPr>
        <w:t xml:space="preserve">, </w:t>
      </w:r>
      <w:r w:rsidRPr="00D36414">
        <w:rPr>
          <w:rFonts w:cstheme="minorHAnsi"/>
          <w:i/>
          <w:iCs/>
        </w:rPr>
        <w:t>7</w:t>
      </w:r>
      <w:r w:rsidRPr="00D36414">
        <w:rPr>
          <w:rFonts w:cstheme="minorHAnsi"/>
        </w:rPr>
        <w:t xml:space="preserve">(5), 247–252. </w:t>
      </w:r>
      <w:hyperlink r:id="rId3430" w:history="1">
        <w:r w:rsidRPr="00D36414">
          <w:rPr>
            <w:rStyle w:val="Hyperlink"/>
            <w:rFonts w:cstheme="minorHAnsi"/>
          </w:rPr>
          <w:t>http://doi.org/10.1890/070197</w:t>
        </w:r>
      </w:hyperlink>
    </w:p>
    <w:p w14:paraId="5530356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bai, D., &amp; Molnár, Z. (2014). Small-scale traditional management of highly species-rich grasslands in the Carpathians. </w:t>
      </w:r>
      <w:r w:rsidRPr="00D36414">
        <w:rPr>
          <w:rFonts w:cstheme="minorHAnsi"/>
          <w:i/>
          <w:iCs/>
        </w:rPr>
        <w:t>Agriculture, Ecosystems and Environment</w:t>
      </w:r>
      <w:r w:rsidRPr="00D36414">
        <w:rPr>
          <w:rFonts w:cstheme="minorHAnsi"/>
        </w:rPr>
        <w:t xml:space="preserve">, </w:t>
      </w:r>
      <w:r w:rsidRPr="00D36414">
        <w:rPr>
          <w:rFonts w:cstheme="minorHAnsi"/>
          <w:i/>
          <w:iCs/>
        </w:rPr>
        <w:t>182</w:t>
      </w:r>
      <w:r w:rsidRPr="00D36414">
        <w:rPr>
          <w:rFonts w:cstheme="minorHAnsi"/>
        </w:rPr>
        <w:t xml:space="preserve">, 123–130. </w:t>
      </w:r>
      <w:hyperlink r:id="rId3431" w:history="1">
        <w:r w:rsidRPr="00D36414">
          <w:rPr>
            <w:rStyle w:val="Hyperlink"/>
            <w:rFonts w:cstheme="minorHAnsi"/>
          </w:rPr>
          <w:t>http://doi.org/10.1016/j.agee.2013.08.018</w:t>
        </w:r>
      </w:hyperlink>
    </w:p>
    <w:p w14:paraId="357C92C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bai, D., Tóth, A., Szentirmai, I., Biró, M., Máté, A., Demeter, L., Szépligeti, M., Varga, A., Molnár, Á., Kun, R., &amp; Molnár, Z. (2015). Do conservation and agri-environmental regulations effectively support traditional small-scale farming in East-Central European cultural landscapes? </w:t>
      </w:r>
      <w:r w:rsidRPr="00D36414">
        <w:rPr>
          <w:rFonts w:cstheme="minorHAnsi"/>
          <w:i/>
          <w:iCs/>
        </w:rPr>
        <w:t>Biodiversity and Conservation</w:t>
      </w:r>
      <w:r w:rsidRPr="00D36414">
        <w:rPr>
          <w:rFonts w:cstheme="minorHAnsi"/>
        </w:rPr>
        <w:t xml:space="preserve">, </w:t>
      </w:r>
      <w:r w:rsidRPr="00D36414">
        <w:rPr>
          <w:rFonts w:cstheme="minorHAnsi"/>
          <w:i/>
          <w:iCs/>
        </w:rPr>
        <w:t>24</w:t>
      </w:r>
      <w:r w:rsidRPr="00D36414">
        <w:rPr>
          <w:rFonts w:cstheme="minorHAnsi"/>
        </w:rPr>
        <w:t xml:space="preserve">(13), 3305–3327. Retrieved from </w:t>
      </w:r>
      <w:hyperlink r:id="rId3432" w:history="1">
        <w:r w:rsidRPr="00D36414">
          <w:rPr>
            <w:rStyle w:val="Hyperlink"/>
            <w:rFonts w:cstheme="minorHAnsi"/>
          </w:rPr>
          <w:t>http://link.springer.com/10.1007/s10531-015-0971-z</w:t>
        </w:r>
      </w:hyperlink>
    </w:p>
    <w:p w14:paraId="071762D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gnoli, P., Goeschl, T., &amp; Kovács, E. (2008). </w:t>
      </w:r>
      <w:r w:rsidRPr="00D36414">
        <w:rPr>
          <w:rFonts w:cstheme="minorHAnsi"/>
          <w:i/>
          <w:iCs/>
        </w:rPr>
        <w:t>People and biodiversity policies. Impacts, issues and strategies for policy action</w:t>
      </w:r>
      <w:r w:rsidRPr="00D36414">
        <w:rPr>
          <w:rFonts w:cstheme="minorHAnsi"/>
        </w:rPr>
        <w:t xml:space="preserve">. </w:t>
      </w:r>
      <w:r w:rsidRPr="00D36414">
        <w:rPr>
          <w:rFonts w:cstheme="minorHAnsi"/>
          <w:lang w:val="fr-FR"/>
        </w:rPr>
        <w:t xml:space="preserve">Paris, France: OECD. </w:t>
      </w:r>
      <w:hyperlink r:id="rId3433" w:history="1">
        <w:r w:rsidRPr="00D36414">
          <w:rPr>
            <w:rStyle w:val="Hyperlink"/>
            <w:rFonts w:cstheme="minorHAnsi"/>
            <w:lang w:val="fr-FR"/>
          </w:rPr>
          <w:t>http://doi.org/10.1787/9789264034341-en</w:t>
        </w:r>
      </w:hyperlink>
    </w:p>
    <w:p w14:paraId="273697D6"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lang w:val="fr-FR"/>
        </w:rPr>
        <w:t xml:space="preserve">Bakir, K., &amp; Aydin, I. (2016). </w:t>
      </w:r>
      <w:r w:rsidRPr="00D36414">
        <w:rPr>
          <w:rFonts w:cstheme="minorHAnsi"/>
        </w:rPr>
        <w:t xml:space="preserve">New localities in the Aegean Sea for alien shrimps </w:t>
      </w:r>
      <w:r w:rsidRPr="00D36414">
        <w:rPr>
          <w:rFonts w:cstheme="minorHAnsi"/>
          <w:i/>
        </w:rPr>
        <w:t xml:space="preserve">Penaeus aztecus </w:t>
      </w:r>
      <w:r w:rsidRPr="00D36414">
        <w:rPr>
          <w:rFonts w:cstheme="minorHAnsi"/>
        </w:rPr>
        <w:t xml:space="preserve">(Ives, 1891) and </w:t>
      </w:r>
      <w:r w:rsidRPr="00D36414">
        <w:rPr>
          <w:rFonts w:cstheme="minorHAnsi"/>
          <w:i/>
        </w:rPr>
        <w:t xml:space="preserve">Metapenaeus affinis </w:t>
      </w:r>
      <w:r w:rsidRPr="00D36414">
        <w:rPr>
          <w:rFonts w:cstheme="minorHAnsi"/>
        </w:rPr>
        <w:t xml:space="preserve">(H. Milne Edwards, 1837). </w:t>
      </w:r>
      <w:r w:rsidRPr="00D36414">
        <w:rPr>
          <w:rFonts w:cstheme="minorHAnsi"/>
          <w:i/>
          <w:iCs/>
          <w:lang w:val="pt-PT"/>
        </w:rPr>
        <w:t>Acta Adriatica</w:t>
      </w:r>
      <w:r w:rsidRPr="00D36414">
        <w:rPr>
          <w:rFonts w:cstheme="minorHAnsi"/>
          <w:lang w:val="pt-PT"/>
        </w:rPr>
        <w:t xml:space="preserve">, </w:t>
      </w:r>
      <w:r w:rsidRPr="00D36414">
        <w:rPr>
          <w:rFonts w:cstheme="minorHAnsi"/>
          <w:i/>
          <w:iCs/>
          <w:lang w:val="pt-PT"/>
        </w:rPr>
        <w:t>57</w:t>
      </w:r>
      <w:r w:rsidRPr="00D36414">
        <w:rPr>
          <w:rFonts w:cstheme="minorHAnsi"/>
          <w:lang w:val="pt-PT"/>
        </w:rPr>
        <w:t>(2), 273–279.</w:t>
      </w:r>
    </w:p>
    <w:p w14:paraId="746BB12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Banister, D., Anderton, K., Bonilla, D., Givoni, M., &amp; Schwanen, T. (2011). </w:t>
      </w:r>
      <w:r w:rsidRPr="00D36414">
        <w:rPr>
          <w:rFonts w:cstheme="minorHAnsi"/>
        </w:rPr>
        <w:t xml:space="preserve">Transportation and the environment. </w:t>
      </w:r>
      <w:r w:rsidRPr="00D36414">
        <w:rPr>
          <w:rFonts w:cstheme="minorHAnsi"/>
          <w:i/>
          <w:iCs/>
        </w:rPr>
        <w:t>Annual Review of Environment and Resources</w:t>
      </w:r>
      <w:r w:rsidRPr="00D36414">
        <w:rPr>
          <w:rFonts w:cstheme="minorHAnsi"/>
        </w:rPr>
        <w:t xml:space="preserve">, </w:t>
      </w:r>
      <w:r w:rsidRPr="00D36414">
        <w:rPr>
          <w:rFonts w:cstheme="minorHAnsi"/>
          <w:i/>
          <w:iCs/>
        </w:rPr>
        <w:t>36</w:t>
      </w:r>
      <w:r w:rsidRPr="00D36414">
        <w:rPr>
          <w:rFonts w:cstheme="minorHAnsi"/>
        </w:rPr>
        <w:t xml:space="preserve">, 247–270. </w:t>
      </w:r>
      <w:hyperlink r:id="rId3434" w:history="1">
        <w:r w:rsidRPr="00D36414">
          <w:rPr>
            <w:rStyle w:val="Hyperlink"/>
            <w:rFonts w:cstheme="minorHAnsi"/>
          </w:rPr>
          <w:t>http://doi.org/10.1146/annurev-environ-032310-112100</w:t>
        </w:r>
      </w:hyperlink>
    </w:p>
    <w:p w14:paraId="6277F8C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Bankes, N., &amp; Koivurova, T. (Eds.). </w:t>
      </w:r>
      <w:r w:rsidRPr="00D36414">
        <w:rPr>
          <w:rFonts w:cstheme="minorHAnsi"/>
        </w:rPr>
        <w:t xml:space="preserve">(2013). </w:t>
      </w:r>
      <w:r w:rsidRPr="00D36414">
        <w:rPr>
          <w:rFonts w:cstheme="minorHAnsi"/>
          <w:i/>
          <w:iCs/>
        </w:rPr>
        <w:t>The proposed Nordic Saami convention: National and international dimensions of indigenous property rights</w:t>
      </w:r>
      <w:r w:rsidRPr="00D36414">
        <w:rPr>
          <w:rFonts w:cstheme="minorHAnsi"/>
        </w:rPr>
        <w:t>. Oxford, UK: Hart Publishing.</w:t>
      </w:r>
    </w:p>
    <w:p w14:paraId="2F902C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rnett, A. J., &amp; Anderies, J. M. (2014). Weak feedbacks, governance mismatches, and the robustness of social-ecological systems: an analysis of the southwest Nova Scotia lobster fishery with comparison to Maine.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4), 39. </w:t>
      </w:r>
      <w:hyperlink r:id="rId3435" w:history="1">
        <w:r w:rsidRPr="00D36414">
          <w:rPr>
            <w:rStyle w:val="Hyperlink"/>
            <w:rFonts w:cstheme="minorHAnsi"/>
          </w:rPr>
          <w:t>http://doi.org/10.5751/ES-06714-190439</w:t>
        </w:r>
      </w:hyperlink>
    </w:p>
    <w:p w14:paraId="48F9EA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rton, D. N., Ring, I., Rusch, G., Brouwer, R., Grieg-Gran, M., Primmer, E., May, P., Santos, R., Lindhjem, H., Schröter-Schlaack, C., Lienhoop, N., Similä, J., Antunes, P., Andrade, D. C., Romerio, A., Chacón-Cascante, A., &amp; DeClerck, F. (2014). </w:t>
      </w:r>
      <w:r w:rsidRPr="00D36414">
        <w:rPr>
          <w:rFonts w:cstheme="minorHAnsi"/>
          <w:i/>
          <w:iCs/>
        </w:rPr>
        <w:t>Guidelines for multi-scale policy mix assessments</w:t>
      </w:r>
      <w:r w:rsidRPr="00D36414">
        <w:rPr>
          <w:rFonts w:cstheme="minorHAnsi"/>
        </w:rPr>
        <w:t xml:space="preserve">. </w:t>
      </w:r>
      <w:r w:rsidRPr="00D36414">
        <w:rPr>
          <w:rFonts w:cstheme="minorHAnsi"/>
          <w:i/>
          <w:iCs/>
        </w:rPr>
        <w:t>POLICYMIX Technical Brief No. 12</w:t>
      </w:r>
      <w:r w:rsidRPr="00D36414">
        <w:rPr>
          <w:rFonts w:cstheme="minorHAnsi"/>
        </w:rPr>
        <w:t xml:space="preserve">. Norwegian Institute for Nature Research (NINA). Retrieved from </w:t>
      </w:r>
      <w:hyperlink r:id="rId3436" w:history="1">
        <w:r w:rsidRPr="00D36414">
          <w:rPr>
            <w:rStyle w:val="Hyperlink"/>
            <w:rFonts w:cstheme="minorHAnsi"/>
          </w:rPr>
          <w:t>http://policymix.nina.no/</w:t>
        </w:r>
      </w:hyperlink>
    </w:p>
    <w:p w14:paraId="36A6C5CF"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Bastian, O., Corti, C., &amp; Lebboroni, M. (2007). </w:t>
      </w:r>
      <w:r w:rsidRPr="00D36414">
        <w:rPr>
          <w:rFonts w:cstheme="minorHAnsi"/>
        </w:rPr>
        <w:t xml:space="preserve">Determining environmental minimum requirements for functions provided by agro-ecosystems. </w:t>
      </w:r>
      <w:r w:rsidRPr="00D36414">
        <w:rPr>
          <w:rFonts w:cstheme="minorHAnsi"/>
          <w:i/>
          <w:iCs/>
        </w:rPr>
        <w:t>Agronomy for Sustainable Development</w:t>
      </w:r>
      <w:r w:rsidRPr="00D36414">
        <w:rPr>
          <w:rFonts w:cstheme="minorHAnsi"/>
        </w:rPr>
        <w:t xml:space="preserve">, </w:t>
      </w:r>
      <w:r w:rsidRPr="00D36414">
        <w:rPr>
          <w:rFonts w:cstheme="minorHAnsi"/>
          <w:i/>
          <w:iCs/>
        </w:rPr>
        <w:t>27</w:t>
      </w:r>
      <w:r w:rsidRPr="00D36414">
        <w:rPr>
          <w:rFonts w:cstheme="minorHAnsi"/>
        </w:rPr>
        <w:t xml:space="preserve">(4), 279–291. </w:t>
      </w:r>
      <w:hyperlink r:id="rId3437" w:history="1">
        <w:r w:rsidRPr="00D36414">
          <w:rPr>
            <w:rStyle w:val="Hyperlink"/>
            <w:rFonts w:cstheme="minorHAnsi"/>
          </w:rPr>
          <w:t>http://doi.org/10.1051/agro:2007027</w:t>
        </w:r>
      </w:hyperlink>
    </w:p>
    <w:p w14:paraId="36FF79B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ateman, I. J., Harwood, A. R., Mace, G. M., Watson, R. T., Abson, D. J., Andrews, B., Binner, A., Crowe, A., Day, B. H., Dugdale, S., Fezzi, C., Foden, J., Hadley, D., Haines-Young, R., Hulme, M., Kontoleon, A., Lovett, A. A., Munday, P., Pascual, U., Paterson, J., Perino, G., Sen, A., Siriwardena, G., van Soest, D., &amp; Termansen, M. (2013). Bringing ecosystem services into economic decision-making: Land use in the United Kingdom. </w:t>
      </w:r>
      <w:r w:rsidRPr="00D36414">
        <w:rPr>
          <w:rFonts w:cstheme="minorHAnsi"/>
          <w:i/>
          <w:iCs/>
        </w:rPr>
        <w:t>Science</w:t>
      </w:r>
      <w:r w:rsidRPr="00D36414">
        <w:rPr>
          <w:rFonts w:cstheme="minorHAnsi"/>
        </w:rPr>
        <w:t xml:space="preserve">, </w:t>
      </w:r>
      <w:r w:rsidRPr="00D36414">
        <w:rPr>
          <w:rFonts w:cstheme="minorHAnsi"/>
          <w:i/>
          <w:iCs/>
        </w:rPr>
        <w:t>341</w:t>
      </w:r>
      <w:r w:rsidRPr="00D36414">
        <w:rPr>
          <w:rFonts w:cstheme="minorHAnsi"/>
        </w:rPr>
        <w:t xml:space="preserve">(6141), 45–50. Retrieved from </w:t>
      </w:r>
      <w:hyperlink r:id="rId3438" w:history="1">
        <w:r w:rsidRPr="00D36414">
          <w:rPr>
            <w:rStyle w:val="Hyperlink"/>
            <w:rFonts w:cstheme="minorHAnsi"/>
          </w:rPr>
          <w:t>http://www.sciencemag.org/content/341/6141/45.abstract</w:t>
        </w:r>
      </w:hyperlink>
    </w:p>
    <w:p w14:paraId="01ECD0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atley, T. (2011). </w:t>
      </w:r>
      <w:r w:rsidRPr="00D36414">
        <w:rPr>
          <w:rFonts w:cstheme="minorHAnsi"/>
          <w:i/>
          <w:iCs/>
        </w:rPr>
        <w:t>Biophilic cities: Integrating nature into urban design and planning</w:t>
      </w:r>
      <w:r w:rsidRPr="00D36414">
        <w:rPr>
          <w:rFonts w:cstheme="minorHAnsi"/>
        </w:rPr>
        <w:t xml:space="preserve">. Washington, DC: Island Press. Retrieved from </w:t>
      </w:r>
      <w:hyperlink r:id="rId3439" w:history="1">
        <w:r w:rsidRPr="00D36414">
          <w:rPr>
            <w:rStyle w:val="Hyperlink"/>
            <w:rFonts w:cstheme="minorHAnsi"/>
          </w:rPr>
          <w:t>https://islandpress.org/book/biophilic-cities</w:t>
        </w:r>
      </w:hyperlink>
    </w:p>
    <w:p w14:paraId="750C429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aufoy, G., &amp; Cooper, T. (2009). </w:t>
      </w:r>
      <w:r w:rsidRPr="00D36414">
        <w:rPr>
          <w:rFonts w:cstheme="minorHAnsi"/>
          <w:i/>
          <w:iCs/>
        </w:rPr>
        <w:t>Guidance document: The application of the high nature value impact indicator. 2007-2013</w:t>
      </w:r>
      <w:r w:rsidRPr="00D36414">
        <w:rPr>
          <w:rFonts w:cstheme="minorHAnsi"/>
        </w:rPr>
        <w:t>. Brussels, Belgium: European Commission Agriculture and Rural Development.</w:t>
      </w:r>
    </w:p>
    <w:p w14:paraId="7264A5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land Lindahl, K., Sandström, C., &amp; Sténs, A. (2017). Alternative pathways to sustainability? Comparing forest governance models. </w:t>
      </w:r>
      <w:r w:rsidRPr="00D36414">
        <w:rPr>
          <w:rFonts w:cstheme="minorHAnsi"/>
          <w:i/>
          <w:iCs/>
        </w:rPr>
        <w:t>Forest Policy and Economics</w:t>
      </w:r>
      <w:r w:rsidRPr="00D36414">
        <w:rPr>
          <w:rFonts w:cstheme="minorHAnsi"/>
        </w:rPr>
        <w:t xml:space="preserve">, </w:t>
      </w:r>
      <w:r w:rsidRPr="00D36414">
        <w:rPr>
          <w:rFonts w:cstheme="minorHAnsi"/>
          <w:i/>
          <w:iCs/>
        </w:rPr>
        <w:t>77</w:t>
      </w:r>
      <w:r w:rsidRPr="00D36414">
        <w:rPr>
          <w:rFonts w:cstheme="minorHAnsi"/>
        </w:rPr>
        <w:t xml:space="preserve">, 69–78. </w:t>
      </w:r>
      <w:hyperlink r:id="rId3440" w:history="1">
        <w:r w:rsidRPr="00D36414">
          <w:rPr>
            <w:rStyle w:val="Hyperlink"/>
            <w:rFonts w:cstheme="minorHAnsi"/>
          </w:rPr>
          <w:t>http://doi.org/10.1016/J.FORPOL.2016.10.008</w:t>
        </w:r>
      </w:hyperlink>
    </w:p>
    <w:p w14:paraId="1A3F6A7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ngtsson, J., Ahnström, J., &amp; Weibull, A.-C. (2005). The effects of organic agriculture on biodiversity and abundance: a meta-analysis. </w:t>
      </w:r>
      <w:r w:rsidRPr="00D36414">
        <w:rPr>
          <w:rFonts w:cstheme="minorHAnsi"/>
          <w:i/>
          <w:iCs/>
        </w:rPr>
        <w:t>Journal of Applied Ecology</w:t>
      </w:r>
      <w:r w:rsidRPr="00D36414">
        <w:rPr>
          <w:rFonts w:cstheme="minorHAnsi"/>
        </w:rPr>
        <w:t xml:space="preserve">, </w:t>
      </w:r>
      <w:r w:rsidRPr="00D36414">
        <w:rPr>
          <w:rFonts w:cstheme="minorHAnsi"/>
          <w:i/>
          <w:iCs/>
        </w:rPr>
        <w:t>42</w:t>
      </w:r>
      <w:r w:rsidRPr="00D36414">
        <w:rPr>
          <w:rFonts w:cstheme="minorHAnsi"/>
        </w:rPr>
        <w:t xml:space="preserve">, 261–269. </w:t>
      </w:r>
      <w:hyperlink r:id="rId3441" w:history="1">
        <w:r w:rsidRPr="00D36414">
          <w:rPr>
            <w:rStyle w:val="Hyperlink"/>
            <w:rFonts w:cstheme="minorHAnsi"/>
          </w:rPr>
          <w:t>http://doi.org/10.1111/j.1365-2664.2005.01005.x</w:t>
        </w:r>
      </w:hyperlink>
      <w:r w:rsidRPr="00D36414">
        <w:rPr>
          <w:rFonts w:cstheme="minorHAnsi"/>
        </w:rPr>
        <w:t xml:space="preserve"> </w:t>
      </w:r>
    </w:p>
    <w:p w14:paraId="0DE4359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njaminsen, T. A., &amp; Svarstad, H. (2010). The death of an elephant: Conservation discourses versus practices in Africa. </w:t>
      </w:r>
      <w:r w:rsidRPr="00D36414">
        <w:rPr>
          <w:rFonts w:cstheme="minorHAnsi"/>
          <w:i/>
          <w:iCs/>
        </w:rPr>
        <w:t>Forum for Development Studies</w:t>
      </w:r>
      <w:r w:rsidRPr="00D36414">
        <w:rPr>
          <w:rFonts w:cstheme="minorHAnsi"/>
        </w:rPr>
        <w:t xml:space="preserve">, </w:t>
      </w:r>
      <w:r w:rsidRPr="00D36414">
        <w:rPr>
          <w:rFonts w:cstheme="minorHAnsi"/>
          <w:i/>
          <w:iCs/>
        </w:rPr>
        <w:t>37</w:t>
      </w:r>
      <w:r w:rsidRPr="00D36414">
        <w:rPr>
          <w:rFonts w:cstheme="minorHAnsi"/>
        </w:rPr>
        <w:t xml:space="preserve">(3), 385–408. Retrieved from </w:t>
      </w:r>
      <w:hyperlink r:id="rId3442" w:history="1">
        <w:r w:rsidRPr="00D36414">
          <w:rPr>
            <w:rStyle w:val="Hyperlink"/>
            <w:rFonts w:cstheme="minorHAnsi"/>
          </w:rPr>
          <w:t>http://www.informaworld.com/10.1080/08039410.2010.516406</w:t>
        </w:r>
      </w:hyperlink>
    </w:p>
    <w:p w14:paraId="06E7C97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nnett, N. J., Roth, R., Klain, S. C., Chan, K., Christie, P., Clark, D. A., Cullman, G., Curran, D., Durbin, T. J., Epstein, G., Greenberg, A., Nelson, M. P., Sandlos, J., Stedman, R., Teel, T. L., Thomas, R., Veríssimo, D., &amp; Wyborn, C. (2017). Conservation social science: Understanding and integrating human dimensions to improve conservation. </w:t>
      </w:r>
      <w:r w:rsidRPr="00D36414">
        <w:rPr>
          <w:rFonts w:cstheme="minorHAnsi"/>
          <w:i/>
          <w:iCs/>
        </w:rPr>
        <w:t>Biological Conservation</w:t>
      </w:r>
      <w:r w:rsidRPr="00D36414">
        <w:rPr>
          <w:rFonts w:cstheme="minorHAnsi"/>
        </w:rPr>
        <w:t xml:space="preserve">, </w:t>
      </w:r>
      <w:r w:rsidRPr="00D36414">
        <w:rPr>
          <w:rFonts w:cstheme="minorHAnsi"/>
          <w:i/>
          <w:iCs/>
        </w:rPr>
        <w:t>205</w:t>
      </w:r>
      <w:r w:rsidRPr="00D36414">
        <w:rPr>
          <w:rFonts w:cstheme="minorHAnsi"/>
        </w:rPr>
        <w:t xml:space="preserve">, 93–108. </w:t>
      </w:r>
      <w:hyperlink r:id="rId3443" w:history="1">
        <w:r w:rsidRPr="00D36414">
          <w:rPr>
            <w:rStyle w:val="Hyperlink"/>
            <w:rFonts w:cstheme="minorHAnsi"/>
          </w:rPr>
          <w:t>http://doi.org/10.1016/j.biocon.2016.10.006</w:t>
        </w:r>
      </w:hyperlink>
    </w:p>
    <w:p w14:paraId="05282F7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érard, L., &amp; Marchenay, P. (2006). Local products and geographical indications: Taking account of local knowledge and biodiversity. </w:t>
      </w:r>
      <w:r w:rsidRPr="00D36414">
        <w:rPr>
          <w:rFonts w:cstheme="minorHAnsi"/>
          <w:i/>
          <w:iCs/>
          <w:lang w:val="fr-FR"/>
        </w:rPr>
        <w:t>International Social Science Journal</w:t>
      </w:r>
      <w:r w:rsidRPr="00D36414">
        <w:rPr>
          <w:rFonts w:cstheme="minorHAnsi"/>
          <w:lang w:val="fr-FR"/>
        </w:rPr>
        <w:t xml:space="preserve">, </w:t>
      </w:r>
      <w:r w:rsidRPr="00D36414">
        <w:rPr>
          <w:rFonts w:cstheme="minorHAnsi"/>
          <w:i/>
          <w:iCs/>
          <w:lang w:val="fr-FR"/>
        </w:rPr>
        <w:t>187</w:t>
      </w:r>
      <w:r w:rsidRPr="00D36414">
        <w:rPr>
          <w:rFonts w:cstheme="minorHAnsi"/>
          <w:lang w:val="fr-FR"/>
        </w:rPr>
        <w:t xml:space="preserve">, 109–116. </w:t>
      </w:r>
      <w:hyperlink r:id="rId3444" w:history="1">
        <w:r w:rsidRPr="00D36414">
          <w:rPr>
            <w:rStyle w:val="Hyperlink"/>
            <w:rFonts w:cstheme="minorHAnsi"/>
            <w:lang w:val="fr-FR"/>
          </w:rPr>
          <w:t>http://doi.org/10.1111/j.1468-2451.2006.00592.x</w:t>
        </w:r>
      </w:hyperlink>
    </w:p>
    <w:p w14:paraId="71B10D1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Berendse, F., Chamberlain, D., Kleijn, D., &amp; Schekkerman, H. (2004). </w:t>
      </w:r>
      <w:r w:rsidRPr="00D36414">
        <w:rPr>
          <w:rFonts w:cstheme="minorHAnsi"/>
        </w:rPr>
        <w:t xml:space="preserve">Declining biodiversity in agricultural landscapes and the effectiveness of agri-environment schemes. </w:t>
      </w:r>
      <w:r w:rsidRPr="00D36414">
        <w:rPr>
          <w:rFonts w:cstheme="minorHAnsi"/>
          <w:i/>
          <w:iCs/>
        </w:rPr>
        <w:t>Ambio</w:t>
      </w:r>
      <w:r w:rsidRPr="00D36414">
        <w:rPr>
          <w:rFonts w:cstheme="minorHAnsi"/>
        </w:rPr>
        <w:t xml:space="preserve">, </w:t>
      </w:r>
      <w:r w:rsidRPr="00D36414">
        <w:rPr>
          <w:rFonts w:cstheme="minorHAnsi"/>
          <w:i/>
          <w:iCs/>
        </w:rPr>
        <w:t>33</w:t>
      </w:r>
      <w:r w:rsidRPr="00D36414">
        <w:rPr>
          <w:rFonts w:cstheme="minorHAnsi"/>
        </w:rPr>
        <w:t xml:space="preserve">(8), 499–502. </w:t>
      </w:r>
      <w:hyperlink r:id="rId3445" w:history="1">
        <w:r w:rsidRPr="00D36414">
          <w:rPr>
            <w:rStyle w:val="Hyperlink"/>
            <w:rFonts w:cstheme="minorHAnsi"/>
          </w:rPr>
          <w:t>http://doi.org/10.1579/0044-7447-33.8.499</w:t>
        </w:r>
      </w:hyperlink>
    </w:p>
    <w:p w14:paraId="3051168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rkes, F. (2009). Indigenous ways of knowing and the study of environmental change. </w:t>
      </w:r>
      <w:r w:rsidRPr="00D36414">
        <w:rPr>
          <w:rFonts w:cstheme="minorHAnsi"/>
          <w:i/>
          <w:iCs/>
        </w:rPr>
        <w:t>Journal of the Royal Society of New Zealand</w:t>
      </w:r>
      <w:r w:rsidRPr="00D36414">
        <w:rPr>
          <w:rFonts w:cstheme="minorHAnsi"/>
        </w:rPr>
        <w:t xml:space="preserve">, </w:t>
      </w:r>
      <w:r w:rsidRPr="00D36414">
        <w:rPr>
          <w:rFonts w:cstheme="minorHAnsi"/>
          <w:i/>
          <w:iCs/>
        </w:rPr>
        <w:t>39</w:t>
      </w:r>
      <w:r w:rsidRPr="00D36414">
        <w:rPr>
          <w:rFonts w:cstheme="minorHAnsi"/>
        </w:rPr>
        <w:t xml:space="preserve">(4), 151–156. </w:t>
      </w:r>
      <w:hyperlink r:id="rId3446" w:history="1">
        <w:r w:rsidRPr="00D36414">
          <w:rPr>
            <w:rStyle w:val="Hyperlink"/>
            <w:rFonts w:cstheme="minorHAnsi"/>
          </w:rPr>
          <w:t>http://doi.org/10.1080/03014220909510568</w:t>
        </w:r>
      </w:hyperlink>
    </w:p>
    <w:p w14:paraId="31DA49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rkes, F., Colding, J., &amp; Folke, C. (2000). Rediscovery of traditional ecological knowledge as adaptive management. </w:t>
      </w:r>
      <w:r w:rsidRPr="00D36414">
        <w:rPr>
          <w:rFonts w:cstheme="minorHAnsi"/>
          <w:i/>
          <w:iCs/>
        </w:rPr>
        <w:t>Ecological Applications</w:t>
      </w:r>
      <w:r w:rsidRPr="00D36414">
        <w:rPr>
          <w:rFonts w:cstheme="minorHAnsi"/>
        </w:rPr>
        <w:t xml:space="preserve">, </w:t>
      </w:r>
      <w:r w:rsidRPr="00D36414">
        <w:rPr>
          <w:rFonts w:cstheme="minorHAnsi"/>
          <w:i/>
          <w:iCs/>
        </w:rPr>
        <w:t>10</w:t>
      </w:r>
      <w:r w:rsidRPr="00D36414">
        <w:rPr>
          <w:rFonts w:cstheme="minorHAnsi"/>
        </w:rPr>
        <w:t xml:space="preserve">(5), 1251–1262. </w:t>
      </w:r>
      <w:hyperlink r:id="rId3447" w:history="1">
        <w:r w:rsidRPr="00D36414">
          <w:rPr>
            <w:rStyle w:val="Hyperlink"/>
            <w:rFonts w:cstheme="minorHAnsi"/>
          </w:rPr>
          <w:t>http://doi.org/10.1890/1051-0761(2000)010[1251:ROTEKA]2.0.CO;2</w:t>
        </w:r>
      </w:hyperlink>
    </w:p>
    <w:p w14:paraId="1E345C2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rnauer, T., Böhmelt, T., &amp; Koubi, V. (2013). Is there a democracy–civil society paradox in global environmental governance? </w:t>
      </w:r>
      <w:r w:rsidRPr="00D36414">
        <w:rPr>
          <w:rFonts w:cstheme="minorHAnsi"/>
          <w:i/>
          <w:iCs/>
        </w:rPr>
        <w:t>Global Environmental Politics</w:t>
      </w:r>
      <w:r w:rsidRPr="00D36414">
        <w:rPr>
          <w:rFonts w:cstheme="minorHAnsi"/>
        </w:rPr>
        <w:t xml:space="preserve">, </w:t>
      </w:r>
      <w:r w:rsidRPr="00D36414">
        <w:rPr>
          <w:rFonts w:cstheme="minorHAnsi"/>
          <w:i/>
          <w:iCs/>
        </w:rPr>
        <w:t>13</w:t>
      </w:r>
      <w:r w:rsidRPr="00D36414">
        <w:rPr>
          <w:rFonts w:cstheme="minorHAnsi"/>
        </w:rPr>
        <w:t xml:space="preserve">(1), 88–107. </w:t>
      </w:r>
      <w:hyperlink r:id="rId3448" w:history="1">
        <w:r w:rsidRPr="00D36414">
          <w:rPr>
            <w:rStyle w:val="Hyperlink"/>
            <w:rFonts w:cstheme="minorHAnsi"/>
          </w:rPr>
          <w:t>http://doi.org/10.1162/GLEP_a_00155</w:t>
        </w:r>
      </w:hyperlink>
    </w:p>
    <w:p w14:paraId="59BFB32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rtram, C., Dworak, T., Görlitz, S., Interwies, E., &amp; Rehdanz, K. (2014). Cost-benefit analysis in the context of the EU Marine Strategy Framework Directive: The case of Germany. </w:t>
      </w:r>
      <w:r w:rsidRPr="00D36414">
        <w:rPr>
          <w:rFonts w:cstheme="minorHAnsi"/>
          <w:i/>
          <w:iCs/>
        </w:rPr>
        <w:t>Marine Policy</w:t>
      </w:r>
      <w:r w:rsidRPr="00D36414">
        <w:rPr>
          <w:rFonts w:cstheme="minorHAnsi"/>
        </w:rPr>
        <w:t xml:space="preserve">, </w:t>
      </w:r>
      <w:r w:rsidRPr="00D36414">
        <w:rPr>
          <w:rFonts w:cstheme="minorHAnsi"/>
          <w:i/>
          <w:iCs/>
        </w:rPr>
        <w:t>43</w:t>
      </w:r>
      <w:r w:rsidRPr="00D36414">
        <w:rPr>
          <w:rFonts w:cstheme="minorHAnsi"/>
        </w:rPr>
        <w:t xml:space="preserve">, 307–312. </w:t>
      </w:r>
      <w:hyperlink r:id="rId3449" w:history="1">
        <w:r w:rsidRPr="00D36414">
          <w:rPr>
            <w:rStyle w:val="Hyperlink"/>
            <w:rFonts w:cstheme="minorHAnsi"/>
          </w:rPr>
          <w:t>http://doi.org/10.1016/j.marpol.2013.06.016</w:t>
        </w:r>
      </w:hyperlink>
    </w:p>
    <w:p w14:paraId="2A48FCD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tsill, M. M., &amp; Bulkeley, H. (2004). Transnational networks and global environmental governance: The cities for climate protection program. </w:t>
      </w:r>
      <w:r w:rsidRPr="00D36414">
        <w:rPr>
          <w:rFonts w:cstheme="minorHAnsi"/>
          <w:i/>
          <w:iCs/>
          <w:lang w:val="de-DE"/>
        </w:rPr>
        <w:t>International Studies Quarterly</w:t>
      </w:r>
      <w:r w:rsidRPr="00D36414">
        <w:rPr>
          <w:rFonts w:cstheme="minorHAnsi"/>
          <w:lang w:val="de-DE"/>
        </w:rPr>
        <w:t xml:space="preserve">, </w:t>
      </w:r>
      <w:r w:rsidRPr="00D36414">
        <w:rPr>
          <w:rFonts w:cstheme="minorHAnsi"/>
          <w:i/>
          <w:iCs/>
          <w:lang w:val="de-DE"/>
        </w:rPr>
        <w:t>48</w:t>
      </w:r>
      <w:r w:rsidRPr="00D36414">
        <w:rPr>
          <w:rFonts w:cstheme="minorHAnsi"/>
          <w:lang w:val="de-DE"/>
        </w:rPr>
        <w:t xml:space="preserve">(2), 471–493. </w:t>
      </w:r>
      <w:hyperlink r:id="rId3450" w:history="1">
        <w:r w:rsidRPr="00D36414">
          <w:rPr>
            <w:rStyle w:val="Hyperlink"/>
            <w:rFonts w:cstheme="minorHAnsi"/>
            <w:lang w:val="de-DE"/>
          </w:rPr>
          <w:t>http://doi.org/10.1111/j.0020-8833.2004.00310.x</w:t>
        </w:r>
      </w:hyperlink>
    </w:p>
    <w:p w14:paraId="4D17BE5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unen, R., van der Knaap, W. G. M., &amp; Biesbroek, G. R. (2009). Implementation and integration of EU environmental directives. Experiences from The Netherlands. </w:t>
      </w:r>
      <w:r w:rsidRPr="00D36414">
        <w:rPr>
          <w:rFonts w:cstheme="minorHAnsi"/>
          <w:i/>
          <w:iCs/>
        </w:rPr>
        <w:t xml:space="preserve">Environmental Policy and </w:t>
      </w:r>
      <w:r w:rsidRPr="00D36414">
        <w:rPr>
          <w:rFonts w:cstheme="minorHAnsi"/>
          <w:i/>
          <w:iCs/>
        </w:rPr>
        <w:lastRenderedPageBreak/>
        <w:t>Governance</w:t>
      </w:r>
      <w:r w:rsidRPr="00D36414">
        <w:rPr>
          <w:rFonts w:cstheme="minorHAnsi"/>
        </w:rPr>
        <w:t xml:space="preserve">, </w:t>
      </w:r>
      <w:r w:rsidRPr="00D36414">
        <w:rPr>
          <w:rFonts w:cstheme="minorHAnsi"/>
          <w:i/>
          <w:iCs/>
        </w:rPr>
        <w:t>19</w:t>
      </w:r>
      <w:r w:rsidRPr="00D36414">
        <w:rPr>
          <w:rFonts w:cstheme="minorHAnsi"/>
        </w:rPr>
        <w:t xml:space="preserve">(1), 57–69. </w:t>
      </w:r>
      <w:hyperlink r:id="rId3451" w:history="1">
        <w:r w:rsidRPr="00D36414">
          <w:rPr>
            <w:rStyle w:val="Hyperlink"/>
            <w:rFonts w:cstheme="minorHAnsi"/>
          </w:rPr>
          <w:t>http://doi.org/10.1002/eet.495</w:t>
        </w:r>
      </w:hyperlink>
    </w:p>
    <w:p w14:paraId="22EEA07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eyerlin, U., &amp; Marauhn, T. (2011). </w:t>
      </w:r>
      <w:r w:rsidRPr="00D36414">
        <w:rPr>
          <w:rFonts w:cstheme="minorHAnsi"/>
          <w:i/>
          <w:iCs/>
        </w:rPr>
        <w:t>International environmental law</w:t>
      </w:r>
      <w:r w:rsidRPr="00D36414">
        <w:rPr>
          <w:rFonts w:cstheme="minorHAnsi"/>
        </w:rPr>
        <w:t>. Oxford, UK: Hart Publishing.</w:t>
      </w:r>
    </w:p>
    <w:p w14:paraId="378FF02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ichsel, C., Fokou, G., Ibraimova, A., Kasymov, U., Steimann, B., &amp; Thieme, S. (2010). Natural resource institutions in transformation: The tragedy and glory of the private. In H. Hurni &amp; U. Wiesmann (Eds.), </w:t>
      </w:r>
      <w:r w:rsidRPr="00D36414">
        <w:rPr>
          <w:rFonts w:cstheme="minorHAnsi"/>
          <w:i/>
          <w:iCs/>
        </w:rPr>
        <w:t>Global change and sustainable development: A synthesis of regional experiences from research partnerships</w:t>
      </w:r>
      <w:r w:rsidRPr="00D36414">
        <w:rPr>
          <w:rFonts w:cstheme="minorHAnsi"/>
        </w:rPr>
        <w:t xml:space="preserve"> (pp. 255–269). Bern, Switzerland: Geographica Bernensia.</w:t>
      </w:r>
    </w:p>
    <w:p w14:paraId="27FC84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iermann, F., &amp; Gupta, A. (2011). Accountability and legitimacy in earth system governance: A research framework. </w:t>
      </w:r>
      <w:r w:rsidRPr="00D36414">
        <w:rPr>
          <w:rFonts w:cstheme="minorHAnsi"/>
          <w:i/>
          <w:iCs/>
        </w:rPr>
        <w:t>Ecological Economics</w:t>
      </w:r>
      <w:r w:rsidRPr="00D36414">
        <w:rPr>
          <w:rFonts w:cstheme="minorHAnsi"/>
        </w:rPr>
        <w:t xml:space="preserve">, </w:t>
      </w:r>
      <w:r w:rsidRPr="00D36414">
        <w:rPr>
          <w:rFonts w:cstheme="minorHAnsi"/>
          <w:i/>
          <w:iCs/>
        </w:rPr>
        <w:t>70</w:t>
      </w:r>
      <w:r w:rsidRPr="00D36414">
        <w:rPr>
          <w:rFonts w:cstheme="minorHAnsi"/>
        </w:rPr>
        <w:t xml:space="preserve">(11), 1856–1864. </w:t>
      </w:r>
      <w:hyperlink r:id="rId3452" w:history="1">
        <w:r w:rsidRPr="00D36414">
          <w:rPr>
            <w:rStyle w:val="Hyperlink"/>
            <w:rFonts w:cstheme="minorHAnsi"/>
          </w:rPr>
          <w:t>http://doi.org/10.1016/j.ecolecon.2011.04.008</w:t>
        </w:r>
      </w:hyperlink>
    </w:p>
    <w:p w14:paraId="1D6B3A3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iesbroek, G. R., Klostermann, J. E. M., Termeer, C. J. A. M., &amp; Kabat, P. (2013). On the nature of barriers to climate change adaptation. </w:t>
      </w:r>
      <w:r w:rsidRPr="00D36414">
        <w:rPr>
          <w:rFonts w:cstheme="minorHAnsi"/>
          <w:i/>
          <w:iCs/>
        </w:rPr>
        <w:t>Regional Environmental Change</w:t>
      </w:r>
      <w:r w:rsidRPr="00D36414">
        <w:rPr>
          <w:rFonts w:cstheme="minorHAnsi"/>
        </w:rPr>
        <w:t xml:space="preserve">, </w:t>
      </w:r>
      <w:r w:rsidRPr="00D36414">
        <w:rPr>
          <w:rFonts w:cstheme="minorHAnsi"/>
          <w:i/>
          <w:iCs/>
        </w:rPr>
        <w:t>13</w:t>
      </w:r>
      <w:r w:rsidRPr="00D36414">
        <w:rPr>
          <w:rFonts w:cstheme="minorHAnsi"/>
        </w:rPr>
        <w:t xml:space="preserve">(5), 1119–1129. </w:t>
      </w:r>
      <w:hyperlink r:id="rId3453" w:history="1">
        <w:r w:rsidRPr="00D36414">
          <w:rPr>
            <w:rStyle w:val="Hyperlink"/>
            <w:rFonts w:cstheme="minorHAnsi"/>
          </w:rPr>
          <w:t>http://doi.org/10.1007/s10113-013-0421-y</w:t>
        </w:r>
      </w:hyperlink>
    </w:p>
    <w:p w14:paraId="35A4053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irnie, P., Boyle, A., &amp; Redgwell, C. (2009). </w:t>
      </w:r>
      <w:r w:rsidRPr="00D36414">
        <w:rPr>
          <w:rFonts w:cstheme="minorHAnsi"/>
          <w:i/>
          <w:iCs/>
        </w:rPr>
        <w:t>International law and the environment. Third Edition</w:t>
      </w:r>
      <w:r w:rsidRPr="00D36414">
        <w:rPr>
          <w:rFonts w:cstheme="minorHAnsi"/>
        </w:rPr>
        <w:t xml:space="preserve">. Oxford, UK: Oxford University Press. Retrieved from </w:t>
      </w:r>
      <w:hyperlink r:id="rId3454" w:history="1">
        <w:r w:rsidRPr="00D36414">
          <w:rPr>
            <w:rStyle w:val="Hyperlink"/>
            <w:rFonts w:cstheme="minorHAnsi"/>
          </w:rPr>
          <w:t>https://global.oup.com/academic/product/international-law-and-the-environment-9780198764229?cc=de&amp;lang=en&amp;</w:t>
        </w:r>
      </w:hyperlink>
    </w:p>
    <w:p w14:paraId="706947F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Birrer, S., Spiess, M., Herzog, F., Jenny, M., Kohli, L., &amp; Lugrin, B. (2007). </w:t>
      </w:r>
      <w:r w:rsidRPr="00D36414">
        <w:rPr>
          <w:rFonts w:cstheme="minorHAnsi"/>
        </w:rPr>
        <w:t xml:space="preserve">The Swiss agri-environment scheme promotes farmland birds: but only moderately. </w:t>
      </w:r>
      <w:r w:rsidRPr="00D36414">
        <w:rPr>
          <w:rFonts w:cstheme="minorHAnsi"/>
          <w:i/>
          <w:iCs/>
        </w:rPr>
        <w:t>Journal of Ornithology</w:t>
      </w:r>
      <w:r w:rsidRPr="00D36414">
        <w:rPr>
          <w:rFonts w:cstheme="minorHAnsi"/>
        </w:rPr>
        <w:t xml:space="preserve">, </w:t>
      </w:r>
      <w:r w:rsidRPr="00D36414">
        <w:rPr>
          <w:rFonts w:cstheme="minorHAnsi"/>
          <w:i/>
          <w:iCs/>
        </w:rPr>
        <w:t>148</w:t>
      </w:r>
      <w:r w:rsidRPr="00D36414">
        <w:rPr>
          <w:rFonts w:cstheme="minorHAnsi"/>
        </w:rPr>
        <w:t xml:space="preserve">(2), 295–303. </w:t>
      </w:r>
      <w:hyperlink r:id="rId3455" w:history="1">
        <w:r w:rsidRPr="00D36414">
          <w:rPr>
            <w:rStyle w:val="Hyperlink"/>
            <w:rFonts w:cstheme="minorHAnsi"/>
          </w:rPr>
          <w:t>http://doi.org/10.1007/s10336-007-0237-y</w:t>
        </w:r>
      </w:hyperlink>
    </w:p>
    <w:p w14:paraId="11FB2DB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lackman, A., &amp; Rivera, J. (2011). Producer-level benefits of sustainability certification. </w:t>
      </w:r>
      <w:r w:rsidRPr="00D36414">
        <w:rPr>
          <w:rFonts w:cstheme="minorHAnsi"/>
          <w:i/>
          <w:iCs/>
        </w:rPr>
        <w:t>Conservation Biology</w:t>
      </w:r>
      <w:r w:rsidRPr="00D36414">
        <w:rPr>
          <w:rFonts w:cstheme="minorHAnsi"/>
        </w:rPr>
        <w:t xml:space="preserve">, </w:t>
      </w:r>
      <w:r w:rsidRPr="00D36414">
        <w:rPr>
          <w:rFonts w:cstheme="minorHAnsi"/>
          <w:i/>
          <w:iCs/>
        </w:rPr>
        <w:t>25</w:t>
      </w:r>
      <w:r w:rsidRPr="00D36414">
        <w:rPr>
          <w:rFonts w:cstheme="minorHAnsi"/>
        </w:rPr>
        <w:t xml:space="preserve">(6), 1176–1185. </w:t>
      </w:r>
      <w:hyperlink r:id="rId3456" w:history="1">
        <w:r w:rsidRPr="00D36414">
          <w:rPr>
            <w:rStyle w:val="Hyperlink"/>
            <w:rFonts w:cstheme="minorHAnsi"/>
          </w:rPr>
          <w:t>http://doi.org/10.1111/j.1523-1739.2011.01774.x</w:t>
        </w:r>
      </w:hyperlink>
    </w:p>
    <w:p w14:paraId="6C15B4E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lackstock, K. L. (2017). Participation in the context of ecological economics. In C. L. Spash (Ed.), </w:t>
      </w:r>
      <w:r w:rsidRPr="00D36414">
        <w:rPr>
          <w:rFonts w:cstheme="minorHAnsi"/>
          <w:i/>
          <w:iCs/>
        </w:rPr>
        <w:t>Routledge handbook of ecological economics</w:t>
      </w:r>
      <w:r w:rsidRPr="00D36414">
        <w:rPr>
          <w:rFonts w:cstheme="minorHAnsi"/>
        </w:rPr>
        <w:t xml:space="preserve"> (pp. 341–350). London, UK: Routledge.</w:t>
      </w:r>
    </w:p>
    <w:p w14:paraId="17C9B9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lackstock, K. L., Waylen, K. A., Dunglinson, J., &amp; Marshall, K. M. (2012). Linking process to outcomes - Internal and external criteria for a stakeholder involvement in river basin management planning. </w:t>
      </w:r>
      <w:r w:rsidRPr="00D36414">
        <w:rPr>
          <w:rFonts w:cstheme="minorHAnsi"/>
          <w:i/>
          <w:iCs/>
        </w:rPr>
        <w:t>Ecological Economics</w:t>
      </w:r>
      <w:r w:rsidRPr="00D36414">
        <w:rPr>
          <w:rFonts w:cstheme="minorHAnsi"/>
        </w:rPr>
        <w:t xml:space="preserve">, </w:t>
      </w:r>
      <w:r w:rsidRPr="00D36414">
        <w:rPr>
          <w:rFonts w:cstheme="minorHAnsi"/>
          <w:i/>
          <w:iCs/>
        </w:rPr>
        <w:t>77</w:t>
      </w:r>
      <w:r w:rsidRPr="00D36414">
        <w:rPr>
          <w:rFonts w:cstheme="minorHAnsi"/>
        </w:rPr>
        <w:t xml:space="preserve">(2012), 113–122. </w:t>
      </w:r>
      <w:hyperlink r:id="rId3457" w:history="1">
        <w:r w:rsidRPr="00D36414">
          <w:rPr>
            <w:rStyle w:val="Hyperlink"/>
            <w:rFonts w:cstheme="minorHAnsi"/>
          </w:rPr>
          <w:t>http://doi.org/10.1016/j.ecolecon.2012.02.015</w:t>
        </w:r>
      </w:hyperlink>
    </w:p>
    <w:p w14:paraId="30D34EE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lanchard, A. (2015). Choosing our food futures through participation? A critique of `scenario workshops’ in Lofoten. In S. Hongladarom (Ed.), </w:t>
      </w:r>
      <w:r w:rsidRPr="00D36414">
        <w:rPr>
          <w:rFonts w:cstheme="minorHAnsi"/>
          <w:i/>
          <w:iCs/>
        </w:rPr>
        <w:t>Food security and food safety for the twenty-first century: Proceedings of APSAFE2013</w:t>
      </w:r>
      <w:r w:rsidRPr="00D36414">
        <w:rPr>
          <w:rFonts w:cstheme="minorHAnsi"/>
        </w:rPr>
        <w:t xml:space="preserve"> (pp. 217–227). </w:t>
      </w:r>
      <w:r w:rsidRPr="00D36414">
        <w:rPr>
          <w:rFonts w:cstheme="minorHAnsi"/>
          <w:lang w:val="de-DE"/>
        </w:rPr>
        <w:t xml:space="preserve">Singapore: Springer. </w:t>
      </w:r>
      <w:hyperlink r:id="rId3458" w:history="1">
        <w:r w:rsidRPr="00D36414">
          <w:rPr>
            <w:rStyle w:val="Hyperlink"/>
            <w:rFonts w:cstheme="minorHAnsi"/>
            <w:lang w:val="de-DE"/>
          </w:rPr>
          <w:t>http://doi.org/10.1007/978-981-287-417-7_19</w:t>
        </w:r>
      </w:hyperlink>
    </w:p>
    <w:p w14:paraId="3587625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Blicharska, M., Angelstam, P., Antonson, H., Elbakidze, M., &amp; Axelsson, R. (2011). </w:t>
      </w:r>
      <w:r w:rsidRPr="00D36414">
        <w:rPr>
          <w:rFonts w:cstheme="minorHAnsi"/>
        </w:rPr>
        <w:t xml:space="preserve">Road, forestry and regional planners’ work for biodiversity conservation and public participation: a case study in Poland’s hotspot regions. </w:t>
      </w:r>
      <w:r w:rsidRPr="00D36414">
        <w:rPr>
          <w:rFonts w:cstheme="minorHAnsi"/>
          <w:i/>
          <w:iCs/>
        </w:rPr>
        <w:t>Journal of Environmental Planning and Management</w:t>
      </w:r>
      <w:r w:rsidRPr="00D36414">
        <w:rPr>
          <w:rFonts w:cstheme="minorHAnsi"/>
        </w:rPr>
        <w:t xml:space="preserve">, </w:t>
      </w:r>
      <w:r w:rsidRPr="00D36414">
        <w:rPr>
          <w:rFonts w:cstheme="minorHAnsi"/>
          <w:i/>
          <w:iCs/>
        </w:rPr>
        <w:t>54</w:t>
      </w:r>
      <w:r w:rsidRPr="00D36414">
        <w:rPr>
          <w:rFonts w:cstheme="minorHAnsi"/>
        </w:rPr>
        <w:t xml:space="preserve">(10), 1373–1395. </w:t>
      </w:r>
      <w:hyperlink r:id="rId3459" w:history="1">
        <w:r w:rsidRPr="00D36414">
          <w:rPr>
            <w:rStyle w:val="Hyperlink"/>
            <w:rFonts w:cstheme="minorHAnsi"/>
          </w:rPr>
          <w:t>http://doi.org/10.1080/09640568.2011.575297</w:t>
        </w:r>
      </w:hyperlink>
    </w:p>
    <w:p w14:paraId="25D47CB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dansky, D. (2015). Legal realism and its discontents. </w:t>
      </w:r>
      <w:r w:rsidRPr="00D36414">
        <w:rPr>
          <w:rFonts w:cstheme="minorHAnsi"/>
          <w:i/>
          <w:iCs/>
        </w:rPr>
        <w:t>Leiden Journal of International Law</w:t>
      </w:r>
      <w:r w:rsidRPr="00D36414">
        <w:rPr>
          <w:rFonts w:cstheme="minorHAnsi"/>
        </w:rPr>
        <w:t xml:space="preserve">, </w:t>
      </w:r>
      <w:r w:rsidRPr="00D36414">
        <w:rPr>
          <w:rFonts w:cstheme="minorHAnsi"/>
          <w:i/>
          <w:iCs/>
        </w:rPr>
        <w:t>28</w:t>
      </w:r>
      <w:r w:rsidRPr="00D36414">
        <w:rPr>
          <w:rFonts w:cstheme="minorHAnsi"/>
        </w:rPr>
        <w:t xml:space="preserve">(2), 267–281. </w:t>
      </w:r>
      <w:hyperlink r:id="rId3460" w:history="1">
        <w:r w:rsidRPr="00D36414">
          <w:rPr>
            <w:rStyle w:val="Hyperlink"/>
            <w:rFonts w:cstheme="minorHAnsi"/>
          </w:rPr>
          <w:t>http://doi.org/10.1017/S0922156515000072</w:t>
        </w:r>
      </w:hyperlink>
    </w:p>
    <w:p w14:paraId="63C0916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din, Ö. (2017). Collaborative environmental governance: Achieving collective action in social-ecological systems. </w:t>
      </w:r>
      <w:r w:rsidRPr="00D36414">
        <w:rPr>
          <w:rFonts w:cstheme="minorHAnsi"/>
          <w:i/>
          <w:iCs/>
        </w:rPr>
        <w:t>Science</w:t>
      </w:r>
      <w:r w:rsidRPr="00D36414">
        <w:rPr>
          <w:rFonts w:cstheme="minorHAnsi"/>
        </w:rPr>
        <w:t xml:space="preserve">, </w:t>
      </w:r>
      <w:r w:rsidRPr="00D36414">
        <w:rPr>
          <w:rFonts w:cstheme="minorHAnsi"/>
          <w:i/>
          <w:iCs/>
        </w:rPr>
        <w:t>357</w:t>
      </w:r>
      <w:r w:rsidRPr="00D36414">
        <w:rPr>
          <w:rFonts w:cstheme="minorHAnsi"/>
        </w:rPr>
        <w:t xml:space="preserve">(6352), eaan1114. </w:t>
      </w:r>
      <w:hyperlink r:id="rId3461" w:history="1">
        <w:r w:rsidRPr="00D36414">
          <w:rPr>
            <w:rStyle w:val="Hyperlink"/>
            <w:rFonts w:cstheme="minorHAnsi"/>
          </w:rPr>
          <w:t>http://doi.org/10.1126/science.aan1114</w:t>
        </w:r>
      </w:hyperlink>
    </w:p>
    <w:p w14:paraId="6D96127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din, Ö., &amp; Crona, B. I. (2009). The role of social networks in natural resource governance: What relational patterns make a difference? </w:t>
      </w:r>
      <w:r w:rsidRPr="00D36414">
        <w:rPr>
          <w:rFonts w:cstheme="minorHAnsi"/>
          <w:i/>
          <w:iCs/>
          <w:lang w:val="fr-FR"/>
        </w:rPr>
        <w:t>Global Environmental Change</w:t>
      </w:r>
      <w:r w:rsidRPr="00D36414">
        <w:rPr>
          <w:rFonts w:cstheme="minorHAnsi"/>
          <w:lang w:val="fr-FR"/>
        </w:rPr>
        <w:t xml:space="preserve">, </w:t>
      </w:r>
      <w:r w:rsidRPr="00D36414">
        <w:rPr>
          <w:rFonts w:cstheme="minorHAnsi"/>
          <w:i/>
          <w:iCs/>
          <w:lang w:val="fr-FR"/>
        </w:rPr>
        <w:t>19</w:t>
      </w:r>
      <w:r w:rsidRPr="00D36414">
        <w:rPr>
          <w:rFonts w:cstheme="minorHAnsi"/>
          <w:lang w:val="fr-FR"/>
        </w:rPr>
        <w:t xml:space="preserve">(3), 366–374. </w:t>
      </w:r>
      <w:hyperlink r:id="rId3462" w:history="1">
        <w:r w:rsidRPr="00D36414">
          <w:rPr>
            <w:rStyle w:val="Hyperlink"/>
            <w:rFonts w:cstheme="minorHAnsi"/>
            <w:lang w:val="fr-FR"/>
          </w:rPr>
          <w:t>http://doi.org/10.1016/j.gloenvcha.2009.05.002</w:t>
        </w:r>
      </w:hyperlink>
    </w:p>
    <w:p w14:paraId="314F9C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Boeuf, B., &amp; Fritsch, O. (2016). </w:t>
      </w:r>
      <w:r w:rsidRPr="00D36414">
        <w:rPr>
          <w:rFonts w:cstheme="minorHAnsi"/>
        </w:rPr>
        <w:t xml:space="preserve">Studying the implementation of the water framework directive in </w:t>
      </w:r>
      <w:r w:rsidRPr="00D36414">
        <w:rPr>
          <w:rFonts w:cstheme="minorHAnsi"/>
        </w:rPr>
        <w:lastRenderedPageBreak/>
        <w:t xml:space="preserve">Europe: A meta-analysis of 89 journal articles. </w:t>
      </w:r>
      <w:r w:rsidRPr="00D36414">
        <w:rPr>
          <w:rFonts w:cstheme="minorHAnsi"/>
          <w:i/>
          <w:iCs/>
        </w:rPr>
        <w:t>Ecology and Society</w:t>
      </w:r>
      <w:r w:rsidRPr="00D36414">
        <w:rPr>
          <w:rFonts w:cstheme="minorHAnsi"/>
        </w:rPr>
        <w:t xml:space="preserve">, </w:t>
      </w:r>
      <w:r w:rsidRPr="00D36414">
        <w:rPr>
          <w:rFonts w:cstheme="minorHAnsi"/>
          <w:i/>
          <w:iCs/>
        </w:rPr>
        <w:t>21</w:t>
      </w:r>
      <w:r w:rsidRPr="00D36414">
        <w:rPr>
          <w:rFonts w:cstheme="minorHAnsi"/>
        </w:rPr>
        <w:t xml:space="preserve">(2), 19. </w:t>
      </w:r>
      <w:hyperlink r:id="rId3463" w:history="1">
        <w:r w:rsidRPr="00D36414">
          <w:rPr>
            <w:rStyle w:val="Hyperlink"/>
            <w:rFonts w:cstheme="minorHAnsi"/>
          </w:rPr>
          <w:t>http://doi.org/10.5751/ES-08411-210219</w:t>
        </w:r>
      </w:hyperlink>
    </w:p>
    <w:p w14:paraId="563F2D3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goslovskaya, L. S. [Боголовская, Л. С.]. (2015). Коренные народы Российского Севера в условиях глобальных климатических изменений и воздействия промышленного освоения [Indigenous peoples of the Russian North in the face of global climate change and the impact of industrial development]. </w:t>
      </w:r>
      <w:r w:rsidRPr="00D36414">
        <w:rPr>
          <w:rFonts w:cstheme="minorHAnsi"/>
          <w:i/>
          <w:iCs/>
        </w:rPr>
        <w:t>Библиотека Коренных Народов Севера [Library of Indigenous Peoples of the North]</w:t>
      </w:r>
      <w:r w:rsidRPr="00D36414">
        <w:rPr>
          <w:rFonts w:cstheme="minorHAnsi"/>
        </w:rPr>
        <w:t>, 16</w:t>
      </w:r>
      <w:r w:rsidRPr="00D36414">
        <w:rPr>
          <w:rFonts w:cstheme="minorHAnsi"/>
          <w:i/>
        </w:rPr>
        <w:t>,</w:t>
      </w:r>
      <w:r w:rsidRPr="00D36414">
        <w:rPr>
          <w:rFonts w:cstheme="minorHAnsi"/>
        </w:rPr>
        <w:t xml:space="preserve"> 134. Retrieved from </w:t>
      </w:r>
      <w:hyperlink r:id="rId3464" w:anchor=".WW8iTtOGNsM" w:history="1">
        <w:r w:rsidRPr="00D36414">
          <w:rPr>
            <w:rStyle w:val="Hyperlink"/>
            <w:rFonts w:cstheme="minorHAnsi"/>
          </w:rPr>
          <w:t>http://www.csipn.ru/publications/2013-02-25-09-14-00#.WW8iTtOGNsM</w:t>
        </w:r>
      </w:hyperlink>
      <w:r w:rsidRPr="00D36414">
        <w:rPr>
          <w:rFonts w:cstheme="minorHAnsi"/>
        </w:rPr>
        <w:t xml:space="preserve"> </w:t>
      </w:r>
    </w:p>
    <w:p w14:paraId="50B6F2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mberg, E. (2007). Policy learning in an enlarged European Union: environmental NGOs and new policy instruments. </w:t>
      </w:r>
      <w:r w:rsidRPr="00D36414">
        <w:rPr>
          <w:rFonts w:cstheme="minorHAnsi"/>
          <w:i/>
          <w:iCs/>
        </w:rPr>
        <w:t>Journal of European Public Policy</w:t>
      </w:r>
      <w:r w:rsidRPr="00D36414">
        <w:rPr>
          <w:rFonts w:cstheme="minorHAnsi"/>
        </w:rPr>
        <w:t xml:space="preserve">, </w:t>
      </w:r>
      <w:r w:rsidRPr="00D36414">
        <w:rPr>
          <w:rFonts w:cstheme="minorHAnsi"/>
          <w:i/>
          <w:iCs/>
        </w:rPr>
        <w:t>14</w:t>
      </w:r>
      <w:r w:rsidRPr="00D36414">
        <w:rPr>
          <w:rFonts w:cstheme="minorHAnsi"/>
        </w:rPr>
        <w:t xml:space="preserve">, 248–268. </w:t>
      </w:r>
      <w:hyperlink r:id="rId3465" w:history="1">
        <w:r w:rsidRPr="00D36414">
          <w:rPr>
            <w:rStyle w:val="Hyperlink"/>
            <w:rFonts w:cstheme="minorHAnsi"/>
          </w:rPr>
          <w:t>http://doi.org/10.1080/13501760601122522</w:t>
        </w:r>
      </w:hyperlink>
    </w:p>
    <w:p w14:paraId="15773A9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rie, M., &amp; Hulme, M. (2015). Framing global biodiversity: IPBES between mother earth and ecosystem services. </w:t>
      </w:r>
      <w:r w:rsidRPr="00D36414">
        <w:rPr>
          <w:rFonts w:cstheme="minorHAnsi"/>
          <w:i/>
          <w:iCs/>
        </w:rPr>
        <w:t>Environmental Science &amp; Policy</w:t>
      </w:r>
      <w:r w:rsidRPr="00D36414">
        <w:rPr>
          <w:rFonts w:cstheme="minorHAnsi"/>
        </w:rPr>
        <w:t xml:space="preserve">, </w:t>
      </w:r>
      <w:r w:rsidRPr="00D36414">
        <w:rPr>
          <w:rFonts w:cstheme="minorHAnsi"/>
          <w:i/>
          <w:iCs/>
        </w:rPr>
        <w:t>54</w:t>
      </w:r>
      <w:r w:rsidRPr="00D36414">
        <w:rPr>
          <w:rFonts w:cstheme="minorHAnsi"/>
        </w:rPr>
        <w:t xml:space="preserve">, 487–496. </w:t>
      </w:r>
      <w:hyperlink r:id="rId3466" w:history="1">
        <w:r w:rsidRPr="00D36414">
          <w:rPr>
            <w:rStyle w:val="Hyperlink"/>
            <w:rFonts w:cstheme="minorHAnsi"/>
          </w:rPr>
          <w:t>http://doi.org/10.1016/j.envsci.2015.05.009</w:t>
        </w:r>
      </w:hyperlink>
    </w:p>
    <w:p w14:paraId="1A1084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rie, M., Mathevet, R., Letourneau, A., Ring, I., Thompson, J. D., &amp; Marty, P. (2014). Exploring the contribution of fiscal transfers to protected area policy.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1), 9. </w:t>
      </w:r>
      <w:hyperlink r:id="rId3467" w:history="1">
        <w:r w:rsidRPr="00D36414">
          <w:rPr>
            <w:rStyle w:val="Hyperlink"/>
            <w:rFonts w:cstheme="minorHAnsi"/>
          </w:rPr>
          <w:t>http://doi.org/10.5751/ES-05716-190109</w:t>
        </w:r>
      </w:hyperlink>
    </w:p>
    <w:p w14:paraId="06C88D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rrass, L., Sotirov, M., &amp; Winkel, G. (2015). Policy change and Europeanization: Implementing the European Union’s Habitats Directive in Germany and the United Kingdom. </w:t>
      </w:r>
      <w:r w:rsidRPr="00D36414">
        <w:rPr>
          <w:rFonts w:cstheme="minorHAnsi"/>
          <w:i/>
          <w:iCs/>
        </w:rPr>
        <w:t>Environmental Politics</w:t>
      </w:r>
      <w:r w:rsidRPr="00D36414">
        <w:rPr>
          <w:rFonts w:cstheme="minorHAnsi"/>
        </w:rPr>
        <w:t xml:space="preserve">, </w:t>
      </w:r>
      <w:r w:rsidRPr="00D36414">
        <w:rPr>
          <w:rFonts w:cstheme="minorHAnsi"/>
          <w:i/>
          <w:iCs/>
        </w:rPr>
        <w:t>24</w:t>
      </w:r>
      <w:r w:rsidRPr="00D36414">
        <w:rPr>
          <w:rFonts w:cstheme="minorHAnsi"/>
        </w:rPr>
        <w:t xml:space="preserve">, 788–809. </w:t>
      </w:r>
      <w:hyperlink r:id="rId3468" w:history="1">
        <w:r w:rsidRPr="00D36414">
          <w:rPr>
            <w:rStyle w:val="Hyperlink"/>
            <w:rFonts w:cstheme="minorHAnsi"/>
          </w:rPr>
          <w:t>http://doi.org/10.1080/09644016.2015.1027056</w:t>
        </w:r>
      </w:hyperlink>
    </w:p>
    <w:p w14:paraId="56F7CE6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rrini-Feyerabend, G., Dudley, N., Jaeger, T., Lassen, B., Broome, N. P., Phillips, A., &amp; Sandwith, T. (2013). </w:t>
      </w:r>
      <w:r w:rsidRPr="00D36414">
        <w:rPr>
          <w:rFonts w:cstheme="minorHAnsi"/>
          <w:i/>
          <w:iCs/>
        </w:rPr>
        <w:t>Governance of Protected Areas: From understanding to action</w:t>
      </w:r>
      <w:r w:rsidRPr="00D36414">
        <w:rPr>
          <w:rFonts w:cstheme="minorHAnsi"/>
        </w:rPr>
        <w:t xml:space="preserve">. Gland, Switzerland: IUCN. </w:t>
      </w:r>
    </w:p>
    <w:p w14:paraId="7BB5FAD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rrini-Feyerabend, G., Kothari, A., &amp; Oviedo, G. (2004a). </w:t>
      </w:r>
      <w:r w:rsidRPr="00D36414">
        <w:rPr>
          <w:rFonts w:cstheme="minorHAnsi"/>
          <w:i/>
          <w:iCs/>
        </w:rPr>
        <w:t>Indigenous and local communities and protected areas: Towards equity and enhanced conservation</w:t>
      </w:r>
      <w:r w:rsidRPr="00D36414">
        <w:rPr>
          <w:rFonts w:cstheme="minorHAnsi"/>
          <w:i/>
        </w:rPr>
        <w:t xml:space="preserve"> (No. 11)</w:t>
      </w:r>
      <w:r w:rsidRPr="00D36414">
        <w:rPr>
          <w:rFonts w:cstheme="minorHAnsi"/>
        </w:rPr>
        <w:t>. Gland, Switzerland: World Commission on Protected Areas.</w:t>
      </w:r>
    </w:p>
    <w:p w14:paraId="0F64F78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rrini-Feyerabend, G., Pimbert, M., Farvar, M. T., Kothari, A., &amp; Renard, Y. (2004b). </w:t>
      </w:r>
      <w:r w:rsidRPr="00D36414">
        <w:rPr>
          <w:rFonts w:cstheme="minorHAnsi"/>
          <w:i/>
          <w:iCs/>
        </w:rPr>
        <w:t>Sharing power: learning by doing in co-management of natural resources throughout the world</w:t>
      </w:r>
      <w:r w:rsidRPr="00D36414">
        <w:rPr>
          <w:rFonts w:cstheme="minorHAnsi"/>
        </w:rPr>
        <w:t>. London, UK: International Institute for Environment and Development.</w:t>
      </w:r>
    </w:p>
    <w:p w14:paraId="2F77CAD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uma, J., &amp; van Beukering, P. (Eds.). (2015). </w:t>
      </w:r>
      <w:r w:rsidRPr="00D36414">
        <w:rPr>
          <w:rFonts w:cstheme="minorHAnsi"/>
          <w:i/>
          <w:iCs/>
        </w:rPr>
        <w:t>Ecosystem services: From concept to practice</w:t>
      </w:r>
      <w:r w:rsidRPr="00D36414">
        <w:rPr>
          <w:rFonts w:cstheme="minorHAnsi"/>
        </w:rPr>
        <w:t xml:space="preserve">. Cambridge, UK: Cambridge University Press. </w:t>
      </w:r>
      <w:hyperlink r:id="rId3469" w:history="1">
        <w:r w:rsidRPr="00D36414">
          <w:rPr>
            <w:rStyle w:val="Hyperlink"/>
            <w:rFonts w:cstheme="minorHAnsi"/>
          </w:rPr>
          <w:t>http://doi.org/doi.org/10.1017/CBO9781107477612</w:t>
        </w:r>
      </w:hyperlink>
    </w:p>
    <w:p w14:paraId="21AD255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uriaud, L., Nichiforel, L., Weiss, G., Bajraktari, A., Curovic, M., Dobsinska, Z., Glavonjic, C., Jarsky, V., Sarvasova, Z., Teder, M., &amp; Zalite, Z. (2013). Governance of private forests in Eastern and Central Europe: An analysis of forest harvesting and management rights. </w:t>
      </w:r>
      <w:r w:rsidRPr="00D36414">
        <w:rPr>
          <w:rFonts w:cstheme="minorHAnsi"/>
          <w:i/>
          <w:iCs/>
        </w:rPr>
        <w:t>Annals of Forest Research</w:t>
      </w:r>
      <w:r w:rsidRPr="00D36414">
        <w:rPr>
          <w:rFonts w:cstheme="minorHAnsi"/>
        </w:rPr>
        <w:t xml:space="preserve">, </w:t>
      </w:r>
      <w:r w:rsidRPr="00D36414">
        <w:rPr>
          <w:rFonts w:cstheme="minorHAnsi"/>
          <w:i/>
          <w:iCs/>
        </w:rPr>
        <w:t>56</w:t>
      </w:r>
      <w:r w:rsidRPr="00D36414">
        <w:rPr>
          <w:rFonts w:cstheme="minorHAnsi"/>
        </w:rPr>
        <w:t>(1), 199–215.</w:t>
      </w:r>
    </w:p>
    <w:p w14:paraId="0A7E8441"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uwma, I., Schleyer, C., Primmer, E., Winkler, K. J., Berry, P., Young, J. C., Carmen, E., Spulerova, J., Bezak, P., Preda, E., &amp; Vadineanu, A. (2018). Adoption of the ecosystem services concept in EU policies. </w:t>
      </w:r>
      <w:r w:rsidRPr="00D36414">
        <w:rPr>
          <w:rFonts w:cstheme="minorHAnsi"/>
          <w:i/>
          <w:iCs/>
        </w:rPr>
        <w:t>Ecosystem Services</w:t>
      </w:r>
      <w:r w:rsidRPr="00D36414">
        <w:rPr>
          <w:rFonts w:cstheme="minorHAnsi"/>
        </w:rPr>
        <w:t xml:space="preserve">, </w:t>
      </w:r>
      <w:r w:rsidRPr="00D36414">
        <w:rPr>
          <w:rFonts w:cstheme="minorHAnsi"/>
          <w:i/>
          <w:iCs/>
        </w:rPr>
        <w:t xml:space="preserve">29, </w:t>
      </w:r>
      <w:r w:rsidRPr="00D36414">
        <w:rPr>
          <w:rFonts w:cstheme="minorHAnsi"/>
          <w:iCs/>
        </w:rPr>
        <w:t>213-222</w:t>
      </w:r>
      <w:r w:rsidRPr="00D36414">
        <w:rPr>
          <w:rFonts w:cstheme="minorHAnsi"/>
        </w:rPr>
        <w:t xml:space="preserve">. </w:t>
      </w:r>
      <w:hyperlink r:id="rId3470" w:history="1">
        <w:r w:rsidRPr="008A5415">
          <w:rPr>
            <w:rStyle w:val="Hyperlink"/>
            <w:rFonts w:cstheme="minorHAnsi"/>
          </w:rPr>
          <w:t>http://doi.org/10.1016/j.ecoser.2017.02.011</w:t>
        </w:r>
      </w:hyperlink>
    </w:p>
    <w:p w14:paraId="32A4589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Boyes, S. J., Elliott, M., Murillas-Maza, A., Papadopoulou, N., &amp; Uyarra, M. C. (2016). </w:t>
      </w:r>
      <w:r w:rsidRPr="00D36414">
        <w:rPr>
          <w:rFonts w:cstheme="minorHAnsi"/>
        </w:rPr>
        <w:t xml:space="preserve">Is existing legislation fit-for-purpose to achieve good environmental status in European seas? </w:t>
      </w:r>
      <w:r w:rsidRPr="00D36414">
        <w:rPr>
          <w:rFonts w:cstheme="minorHAnsi"/>
          <w:i/>
          <w:iCs/>
        </w:rPr>
        <w:t>Marine Pollution Bulletin</w:t>
      </w:r>
      <w:r w:rsidRPr="00D36414">
        <w:rPr>
          <w:rFonts w:cstheme="minorHAnsi"/>
        </w:rPr>
        <w:t xml:space="preserve">, </w:t>
      </w:r>
      <w:r w:rsidRPr="00D36414">
        <w:rPr>
          <w:rFonts w:cstheme="minorHAnsi"/>
          <w:i/>
          <w:iCs/>
        </w:rPr>
        <w:t>111</w:t>
      </w:r>
      <w:r w:rsidRPr="00D36414">
        <w:rPr>
          <w:rFonts w:cstheme="minorHAnsi"/>
        </w:rPr>
        <w:t xml:space="preserve">(1–2), 18–32. </w:t>
      </w:r>
      <w:hyperlink r:id="rId3471" w:history="1">
        <w:r w:rsidRPr="00D36414">
          <w:rPr>
            <w:rStyle w:val="Hyperlink"/>
            <w:rFonts w:cstheme="minorHAnsi"/>
          </w:rPr>
          <w:t>http://doi.org/10.1016/j.marpolbul.2016.06.079</w:t>
        </w:r>
      </w:hyperlink>
    </w:p>
    <w:p w14:paraId="65E6EA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Boyle, A., &amp; Anderson, M. R. (1996). </w:t>
      </w:r>
      <w:r w:rsidRPr="00D36414">
        <w:rPr>
          <w:rFonts w:cstheme="minorHAnsi"/>
          <w:i/>
          <w:iCs/>
        </w:rPr>
        <w:t>Human rights approaches to environmental protection</w:t>
      </w:r>
      <w:r w:rsidRPr="00D36414">
        <w:rPr>
          <w:rFonts w:cstheme="minorHAnsi"/>
        </w:rPr>
        <w:t>. Oxford, UK: Clarendon.</w:t>
      </w:r>
    </w:p>
    <w:p w14:paraId="66C3D331"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lastRenderedPageBreak/>
        <w:t xml:space="preserve">Brelik, A., Kułyk, P., &amp; Brelik Piotr Kułyk, A. (2014). The evaluation of the attractiveness of the tourist commune as conditioning of the development of agricultural tourism farms. </w:t>
      </w:r>
      <w:r w:rsidRPr="00D36414">
        <w:rPr>
          <w:rFonts w:cstheme="minorHAnsi"/>
          <w:i/>
          <w:iCs/>
          <w:lang w:val="fr-FR"/>
        </w:rPr>
        <w:t>Management</w:t>
      </w:r>
      <w:r w:rsidRPr="00D36414">
        <w:rPr>
          <w:rFonts w:cstheme="minorHAnsi"/>
          <w:lang w:val="fr-FR"/>
        </w:rPr>
        <w:t xml:space="preserve">, </w:t>
      </w:r>
      <w:r w:rsidRPr="00D36414">
        <w:rPr>
          <w:rFonts w:cstheme="minorHAnsi"/>
          <w:i/>
          <w:iCs/>
          <w:lang w:val="fr-FR"/>
        </w:rPr>
        <w:t>18</w:t>
      </w:r>
      <w:r w:rsidRPr="00D36414">
        <w:rPr>
          <w:rFonts w:cstheme="minorHAnsi"/>
          <w:lang w:val="fr-FR"/>
        </w:rPr>
        <w:t xml:space="preserve">(1), 504-517. </w:t>
      </w:r>
      <w:hyperlink r:id="rId3472" w:history="1">
        <w:r w:rsidRPr="00D36414">
          <w:rPr>
            <w:rStyle w:val="Hyperlink"/>
            <w:rFonts w:cstheme="minorHAnsi"/>
            <w:lang w:val="fr-FR"/>
          </w:rPr>
          <w:t>http://doi.org/10.2478/manment-2014-0037</w:t>
        </w:r>
      </w:hyperlink>
    </w:p>
    <w:p w14:paraId="0189DB31"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fr-FR"/>
        </w:rPr>
        <w:t xml:space="preserve">Brescancin, F., Dobšinská, Z., De Meo, I., Šálka, J., &amp; Paletto, A. (2017). </w:t>
      </w:r>
      <w:r w:rsidRPr="00D36414">
        <w:rPr>
          <w:rFonts w:cstheme="minorHAnsi"/>
        </w:rPr>
        <w:t xml:space="preserve">Analysis of stakeholders’ involvement in the implementation of the Natura 2000 network in Slovakia. </w:t>
      </w:r>
      <w:r w:rsidRPr="00D36414">
        <w:rPr>
          <w:rFonts w:cstheme="minorHAnsi"/>
          <w:i/>
          <w:iCs/>
        </w:rPr>
        <w:t>Forest Policy and Economics</w:t>
      </w:r>
      <w:r w:rsidRPr="00D36414">
        <w:rPr>
          <w:rFonts w:cstheme="minorHAnsi"/>
        </w:rPr>
        <w:t xml:space="preserve">, </w:t>
      </w:r>
      <w:r w:rsidRPr="00D36414">
        <w:rPr>
          <w:rFonts w:cstheme="minorHAnsi"/>
          <w:i/>
          <w:iCs/>
        </w:rPr>
        <w:t>78</w:t>
      </w:r>
      <w:r w:rsidRPr="00D36414">
        <w:rPr>
          <w:rFonts w:cstheme="minorHAnsi"/>
        </w:rPr>
        <w:t xml:space="preserve">, 107–115. </w:t>
      </w:r>
      <w:hyperlink r:id="rId3473" w:history="1">
        <w:r w:rsidRPr="00D36414">
          <w:rPr>
            <w:rStyle w:val="Hyperlink"/>
            <w:rFonts w:cstheme="minorHAnsi"/>
          </w:rPr>
          <w:t>http://doi.org/10.1016/j.forpol.2016.12.010</w:t>
        </w:r>
      </w:hyperlink>
    </w:p>
    <w:p w14:paraId="20AA98DB"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RGM. (2001). </w:t>
      </w:r>
      <w:r w:rsidRPr="00D36414">
        <w:rPr>
          <w:rFonts w:cstheme="minorHAnsi"/>
          <w:i/>
          <w:iCs/>
        </w:rPr>
        <w:t>Management of mining, quarrying, and ore-processing waste in the European Union</w:t>
      </w:r>
      <w:r w:rsidRPr="00D36414">
        <w:rPr>
          <w:rFonts w:cstheme="minorHAnsi"/>
        </w:rPr>
        <w:t xml:space="preserve"> (No. RP-50319-FR). </w:t>
      </w:r>
      <w:r w:rsidRPr="00D36414">
        <w:rPr>
          <w:rFonts w:cstheme="minorHAnsi"/>
          <w:i/>
          <w:iCs/>
        </w:rPr>
        <w:t>79 p., 7 Figs., 17 Tables, 7 annexes, 1 CD-ROM (collected data)</w:t>
      </w:r>
      <w:r w:rsidRPr="00D36414">
        <w:rPr>
          <w:rFonts w:cstheme="minorHAnsi"/>
        </w:rPr>
        <w:t xml:space="preserve">. Retrieved from </w:t>
      </w:r>
      <w:hyperlink r:id="rId3474" w:history="1">
        <w:r w:rsidRPr="00D36414">
          <w:rPr>
            <w:rStyle w:val="Hyperlink"/>
            <w:rFonts w:cstheme="minorHAnsi"/>
          </w:rPr>
          <w:t>http://ec.europa.eu/environment/waste/studies/mining/0204finalreportbrgm.pdf</w:t>
        </w:r>
      </w:hyperlink>
    </w:p>
    <w:p w14:paraId="4BB6C9EC"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de-DE"/>
        </w:rPr>
        <w:t xml:space="preserve">Briand, G., Heckelei, T., Matulich, S. C., &amp; Mittelhammer, R. C. (2004). </w:t>
      </w:r>
      <w:r w:rsidRPr="00D36414">
        <w:rPr>
          <w:rFonts w:cstheme="minorHAnsi"/>
        </w:rPr>
        <w:t>Managing fishing power: the case of Alaska red king crab (</w:t>
      </w:r>
      <w:r w:rsidRPr="00D36414">
        <w:rPr>
          <w:rFonts w:cstheme="minorHAnsi"/>
          <w:i/>
        </w:rPr>
        <w:t>Paralithodes camtschaticus</w:t>
      </w:r>
      <w:r w:rsidRPr="00D36414">
        <w:rPr>
          <w:rFonts w:cstheme="minorHAnsi"/>
        </w:rPr>
        <w:t xml:space="preserve">). </w:t>
      </w:r>
      <w:r w:rsidRPr="00D36414">
        <w:rPr>
          <w:rFonts w:cstheme="minorHAnsi"/>
          <w:i/>
          <w:iCs/>
        </w:rPr>
        <w:t>Canadian Journal of Fisheries and Aquatic Sciences</w:t>
      </w:r>
      <w:r w:rsidRPr="00D36414">
        <w:rPr>
          <w:rFonts w:cstheme="minorHAnsi"/>
        </w:rPr>
        <w:t xml:space="preserve">, </w:t>
      </w:r>
      <w:r w:rsidRPr="00D36414">
        <w:rPr>
          <w:rFonts w:cstheme="minorHAnsi"/>
          <w:i/>
          <w:iCs/>
        </w:rPr>
        <w:t>61</w:t>
      </w:r>
      <w:r w:rsidRPr="00D36414">
        <w:rPr>
          <w:rFonts w:cstheme="minorHAnsi"/>
        </w:rPr>
        <w:t xml:space="preserve">(1), 43–53. </w:t>
      </w:r>
      <w:hyperlink r:id="rId3475" w:history="1">
        <w:r w:rsidRPr="00D36414">
          <w:rPr>
            <w:rStyle w:val="Hyperlink"/>
            <w:rFonts w:cstheme="minorHAnsi"/>
          </w:rPr>
          <w:t>http://doi.org/10.1139/F03-138</w:t>
        </w:r>
      </w:hyperlink>
    </w:p>
    <w:p w14:paraId="3E6D4933"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ridgewater, P., &amp; Babin, D. (2017). UNESCO–MAB biosphere reserves already deal with ecosystem services and sustainable development.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4</w:t>
      </w:r>
      <w:r w:rsidRPr="00D36414">
        <w:rPr>
          <w:rFonts w:cstheme="minorHAnsi"/>
        </w:rPr>
        <w:t xml:space="preserve">(22), E4318–E4318. </w:t>
      </w:r>
      <w:hyperlink r:id="rId3476" w:history="1">
        <w:r w:rsidRPr="00D36414">
          <w:rPr>
            <w:rStyle w:val="Hyperlink"/>
            <w:rFonts w:cstheme="minorHAnsi"/>
          </w:rPr>
          <w:t>http://doi.org/10.1073/pnas.1702761114</w:t>
        </w:r>
      </w:hyperlink>
    </w:p>
    <w:p w14:paraId="019DFF40"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rosius, J. P. (2004). Indigenous peoples and protected areas at the World Parks Congress. </w:t>
      </w:r>
      <w:r w:rsidRPr="00D36414">
        <w:rPr>
          <w:rFonts w:cstheme="minorHAnsi"/>
          <w:i/>
          <w:iCs/>
        </w:rPr>
        <w:t>Conservation Biology</w:t>
      </w:r>
      <w:r w:rsidRPr="00D36414">
        <w:rPr>
          <w:rFonts w:cstheme="minorHAnsi"/>
        </w:rPr>
        <w:t xml:space="preserve">, </w:t>
      </w:r>
      <w:r w:rsidRPr="00D36414">
        <w:rPr>
          <w:rFonts w:cstheme="minorHAnsi"/>
          <w:i/>
          <w:iCs/>
        </w:rPr>
        <w:t>18</w:t>
      </w:r>
      <w:r w:rsidRPr="00D36414">
        <w:rPr>
          <w:rFonts w:cstheme="minorHAnsi"/>
        </w:rPr>
        <w:t xml:space="preserve">(3), 609–612. </w:t>
      </w:r>
      <w:hyperlink r:id="rId3477" w:history="1">
        <w:r w:rsidRPr="00D36414">
          <w:rPr>
            <w:rStyle w:val="Hyperlink"/>
            <w:rFonts w:cstheme="minorHAnsi"/>
          </w:rPr>
          <w:t>http://doi.org/10.1111/j.1523-1739.2004.01834.x</w:t>
        </w:r>
      </w:hyperlink>
    </w:p>
    <w:p w14:paraId="2555E5EF"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rouwer, S., Rayner, T., &amp; Huitema, D. (2013). Mainstreaming climate policy: The case of climate adaptation and the implementation of EU water policy. </w:t>
      </w:r>
      <w:r w:rsidRPr="00D36414">
        <w:rPr>
          <w:rFonts w:cstheme="minorHAnsi"/>
          <w:i/>
          <w:iCs/>
        </w:rPr>
        <w:t>Environment and Planning C: Government and Policy</w:t>
      </w:r>
      <w:r w:rsidRPr="00D36414">
        <w:rPr>
          <w:rFonts w:cstheme="minorHAnsi"/>
        </w:rPr>
        <w:t xml:space="preserve">, </w:t>
      </w:r>
      <w:r w:rsidRPr="00D36414">
        <w:rPr>
          <w:rFonts w:cstheme="minorHAnsi"/>
          <w:i/>
          <w:iCs/>
        </w:rPr>
        <w:t>31</w:t>
      </w:r>
      <w:r w:rsidRPr="00D36414">
        <w:rPr>
          <w:rFonts w:cstheme="minorHAnsi"/>
        </w:rPr>
        <w:t xml:space="preserve">(1), 134–153. </w:t>
      </w:r>
      <w:hyperlink r:id="rId3478" w:history="1">
        <w:r w:rsidRPr="00D36414">
          <w:rPr>
            <w:rStyle w:val="Hyperlink"/>
            <w:rFonts w:cstheme="minorHAnsi"/>
          </w:rPr>
          <w:t>http://doi.org/10.1068/c11134</w:t>
        </w:r>
      </w:hyperlink>
    </w:p>
    <w:p w14:paraId="6B62D7B1"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fr-FR"/>
        </w:rPr>
        <w:t xml:space="preserve">Bruel, A., Troussier, N., Guillaume, B., &amp; Sirina, N. (2016). </w:t>
      </w:r>
      <w:r w:rsidRPr="00D36414">
        <w:rPr>
          <w:rFonts w:cstheme="minorHAnsi"/>
        </w:rPr>
        <w:t xml:space="preserve">Considering ecosystem services in life cycle assessment to evaluate environmental externalities. </w:t>
      </w:r>
      <w:r w:rsidRPr="00D36414">
        <w:rPr>
          <w:rFonts w:cstheme="minorHAnsi"/>
          <w:i/>
          <w:iCs/>
        </w:rPr>
        <w:t>Procedia CIRP</w:t>
      </w:r>
      <w:r w:rsidRPr="00D36414">
        <w:rPr>
          <w:rFonts w:cstheme="minorHAnsi"/>
        </w:rPr>
        <w:t xml:space="preserve">, </w:t>
      </w:r>
      <w:r w:rsidRPr="00D36414">
        <w:rPr>
          <w:rFonts w:cstheme="minorHAnsi"/>
          <w:i/>
          <w:iCs/>
        </w:rPr>
        <w:t>48</w:t>
      </w:r>
      <w:r w:rsidRPr="00D36414">
        <w:rPr>
          <w:rFonts w:cstheme="minorHAnsi"/>
        </w:rPr>
        <w:t xml:space="preserve">, 382–387. </w:t>
      </w:r>
      <w:hyperlink r:id="rId3479" w:history="1">
        <w:r w:rsidRPr="00D36414">
          <w:rPr>
            <w:rStyle w:val="Hyperlink"/>
            <w:rFonts w:cstheme="minorHAnsi"/>
          </w:rPr>
          <w:t>http://doi.org/10.1016/j.procir.2016.03.143</w:t>
        </w:r>
      </w:hyperlink>
    </w:p>
    <w:p w14:paraId="49F98CC9"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rukas, V. (2015). New World, old ideas — A narrative of the Lithuanian forestry transition. </w:t>
      </w:r>
      <w:r w:rsidRPr="00D36414">
        <w:rPr>
          <w:rFonts w:cstheme="minorHAnsi"/>
          <w:i/>
          <w:iCs/>
        </w:rPr>
        <w:t>Journal of Environmental Policy &amp; Planning</w:t>
      </w:r>
      <w:r w:rsidRPr="00D36414">
        <w:rPr>
          <w:rFonts w:cstheme="minorHAnsi"/>
        </w:rPr>
        <w:t xml:space="preserve">, </w:t>
      </w:r>
      <w:r w:rsidRPr="00D36414">
        <w:rPr>
          <w:rFonts w:cstheme="minorHAnsi"/>
          <w:i/>
          <w:iCs/>
        </w:rPr>
        <w:t>17</w:t>
      </w:r>
      <w:r w:rsidRPr="00D36414">
        <w:rPr>
          <w:rFonts w:cstheme="minorHAnsi"/>
        </w:rPr>
        <w:t xml:space="preserve">(4), 495–515. </w:t>
      </w:r>
      <w:hyperlink r:id="rId3480" w:history="1">
        <w:r w:rsidRPr="00D36414">
          <w:rPr>
            <w:rStyle w:val="Hyperlink"/>
            <w:rFonts w:cstheme="minorHAnsi"/>
          </w:rPr>
          <w:t>http://doi.org/10.1080/1523908X.2014.993023</w:t>
        </w:r>
      </w:hyperlink>
    </w:p>
    <w:p w14:paraId="059AD769"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ijs, A. E. (2009). </w:t>
      </w:r>
      <w:r w:rsidRPr="00D36414">
        <w:rPr>
          <w:rFonts w:cstheme="minorHAnsi"/>
          <w:i/>
          <w:iCs/>
        </w:rPr>
        <w:t>Public natures: social representations of nature and local practices</w:t>
      </w:r>
      <w:r w:rsidRPr="00D36414">
        <w:rPr>
          <w:rFonts w:cstheme="minorHAnsi"/>
        </w:rPr>
        <w:t xml:space="preserve">. Retrieved from </w:t>
      </w:r>
      <w:hyperlink r:id="rId3481" w:history="1">
        <w:r w:rsidRPr="00D36414">
          <w:rPr>
            <w:rStyle w:val="Hyperlink"/>
            <w:rFonts w:cstheme="minorHAnsi"/>
          </w:rPr>
          <w:t>http://library.wur.nl/WebQuery/wurpubs/382322</w:t>
        </w:r>
      </w:hyperlink>
    </w:p>
    <w:p w14:paraId="20468933"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ijs, A. E., Fischer, A., Rink, D., &amp; Young, J. C. (2008). Looking beyond superficial knowledge gaps: Understanding public representations of biodiversity. </w:t>
      </w:r>
      <w:r w:rsidRPr="00D36414">
        <w:rPr>
          <w:rFonts w:cstheme="minorHAnsi"/>
          <w:i/>
          <w:iCs/>
        </w:rPr>
        <w:t>International Journal of Biodiversity Science &amp; Management</w:t>
      </w:r>
      <w:r w:rsidRPr="00D36414">
        <w:rPr>
          <w:rFonts w:cstheme="minorHAnsi"/>
        </w:rPr>
        <w:t xml:space="preserve">, </w:t>
      </w:r>
      <w:r w:rsidRPr="00D36414">
        <w:rPr>
          <w:rFonts w:cstheme="minorHAnsi"/>
          <w:i/>
          <w:iCs/>
        </w:rPr>
        <w:t>4</w:t>
      </w:r>
      <w:r w:rsidRPr="00D36414">
        <w:rPr>
          <w:rFonts w:cstheme="minorHAnsi"/>
        </w:rPr>
        <w:t xml:space="preserve">, 65–80. </w:t>
      </w:r>
      <w:hyperlink r:id="rId3482" w:history="1">
        <w:r w:rsidRPr="00D36414">
          <w:rPr>
            <w:rStyle w:val="Hyperlink"/>
            <w:rFonts w:cstheme="minorHAnsi"/>
          </w:rPr>
          <w:t>https://doi.org/10.3843/Biodiv.4.2:1</w:t>
        </w:r>
      </w:hyperlink>
      <w:r w:rsidRPr="00D36414">
        <w:rPr>
          <w:rFonts w:cstheme="minorHAnsi"/>
        </w:rPr>
        <w:t xml:space="preserve"> </w:t>
      </w:r>
    </w:p>
    <w:p w14:paraId="4D0A29E4"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izer, M., Arts, B., &amp; Kok, K. (2011). Governance, scale and the environment: The importance of recognizing knowledge claims in transdisciplinary arenas. </w:t>
      </w:r>
      <w:r w:rsidRPr="00D36414">
        <w:rPr>
          <w:rFonts w:cstheme="minorHAnsi"/>
          <w:i/>
          <w:iCs/>
        </w:rPr>
        <w:t>Ecology and Society</w:t>
      </w:r>
      <w:r w:rsidRPr="00D36414">
        <w:rPr>
          <w:rFonts w:cstheme="minorHAnsi"/>
        </w:rPr>
        <w:t xml:space="preserve">, </w:t>
      </w:r>
      <w:r w:rsidRPr="00D36414">
        <w:rPr>
          <w:rFonts w:cstheme="minorHAnsi"/>
          <w:i/>
          <w:iCs/>
        </w:rPr>
        <w:t>16</w:t>
      </w:r>
      <w:r w:rsidRPr="00D36414">
        <w:rPr>
          <w:rFonts w:cstheme="minorHAnsi"/>
        </w:rPr>
        <w:t>(1), 21.</w:t>
      </w:r>
    </w:p>
    <w:p w14:paraId="19F5EACB"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kvareva, E. N., Grunewald, K., Bobylev, S. N., Zamolodchikov, D. G., Zimenko, A. V., &amp; Bastian, O. (2015). The current state of knowledge of ecosystem and ecosystem services in Russia: status report. </w:t>
      </w:r>
      <w:r w:rsidRPr="00D36414">
        <w:rPr>
          <w:rFonts w:cstheme="minorHAnsi"/>
          <w:i/>
          <w:iCs/>
        </w:rPr>
        <w:t>Ambio</w:t>
      </w:r>
      <w:r w:rsidRPr="00D36414">
        <w:rPr>
          <w:rFonts w:cstheme="minorHAnsi"/>
        </w:rPr>
        <w:t xml:space="preserve">, </w:t>
      </w:r>
      <w:r w:rsidRPr="00D36414">
        <w:rPr>
          <w:rFonts w:cstheme="minorHAnsi"/>
          <w:i/>
          <w:iCs/>
        </w:rPr>
        <w:t>44</w:t>
      </w:r>
      <w:r w:rsidRPr="00D36414">
        <w:rPr>
          <w:rFonts w:cstheme="minorHAnsi"/>
        </w:rPr>
        <w:t xml:space="preserve">(6), 491–507. </w:t>
      </w:r>
      <w:hyperlink r:id="rId3483" w:history="1">
        <w:r w:rsidRPr="00D36414">
          <w:rPr>
            <w:rStyle w:val="Hyperlink"/>
            <w:rFonts w:cstheme="minorHAnsi"/>
          </w:rPr>
          <w:t>https://doi.org/10.1007/s13280-015-0674-4</w:t>
        </w:r>
      </w:hyperlink>
    </w:p>
    <w:p w14:paraId="0A3D34DB"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ll, J. W., Suttle, K. B., Gordon, A., Singh, N. J., &amp; Milner-Gulland, E. J. (2013). Biodiversity offsets in theory and practice. </w:t>
      </w:r>
      <w:r w:rsidRPr="00D36414">
        <w:rPr>
          <w:rFonts w:cstheme="minorHAnsi"/>
          <w:i/>
          <w:iCs/>
        </w:rPr>
        <w:t>Oryx</w:t>
      </w:r>
      <w:r w:rsidRPr="00D36414">
        <w:rPr>
          <w:rFonts w:cstheme="minorHAnsi"/>
        </w:rPr>
        <w:t xml:space="preserve">, </w:t>
      </w:r>
      <w:r w:rsidRPr="00D36414">
        <w:rPr>
          <w:rFonts w:cstheme="minorHAnsi"/>
          <w:i/>
          <w:iCs/>
        </w:rPr>
        <w:t>47</w:t>
      </w:r>
      <w:r w:rsidRPr="00D36414">
        <w:rPr>
          <w:rFonts w:cstheme="minorHAnsi"/>
        </w:rPr>
        <w:t xml:space="preserve">(3), 369–380. </w:t>
      </w:r>
      <w:hyperlink r:id="rId3484" w:history="1">
        <w:r w:rsidRPr="00D36414">
          <w:rPr>
            <w:rStyle w:val="Hyperlink"/>
            <w:rFonts w:cstheme="minorHAnsi"/>
          </w:rPr>
          <w:t>http://doi.org/10.1017/S003060531200172X</w:t>
        </w:r>
      </w:hyperlink>
    </w:p>
    <w:p w14:paraId="6921777E"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rgin, S. (2008). BioBanking: an environmental scientist’s view of the role of biodiversity banking offsets in conservation. </w:t>
      </w:r>
      <w:r w:rsidRPr="00D36414">
        <w:rPr>
          <w:rFonts w:cstheme="minorHAnsi"/>
          <w:i/>
          <w:iCs/>
        </w:rPr>
        <w:t>Biodiversity and Conservation</w:t>
      </w:r>
      <w:r w:rsidRPr="00D36414">
        <w:rPr>
          <w:rFonts w:cstheme="minorHAnsi"/>
        </w:rPr>
        <w:t xml:space="preserve">, </w:t>
      </w:r>
      <w:r w:rsidRPr="00D36414">
        <w:rPr>
          <w:rFonts w:cstheme="minorHAnsi"/>
          <w:i/>
          <w:iCs/>
        </w:rPr>
        <w:t>17</w:t>
      </w:r>
      <w:r w:rsidRPr="00D36414">
        <w:rPr>
          <w:rFonts w:cstheme="minorHAnsi"/>
        </w:rPr>
        <w:t xml:space="preserve">(4), 807–816. </w:t>
      </w:r>
      <w:hyperlink r:id="rId3485" w:history="1">
        <w:r w:rsidRPr="00D36414">
          <w:rPr>
            <w:rStyle w:val="Hyperlink"/>
            <w:rFonts w:cstheme="minorHAnsi"/>
          </w:rPr>
          <w:t>http://doi.org/10.1007/s10531-008-9319-2</w:t>
        </w:r>
      </w:hyperlink>
    </w:p>
    <w:p w14:paraId="43F216FB"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rrascano, S., Chytrý, M., Kuemmerle, T., Giarrizzo, E., Luyssaert, S., Sabatini, F. M., &amp; Blasi, C. (2016). </w:t>
      </w:r>
      <w:r w:rsidRPr="00D36414">
        <w:rPr>
          <w:rFonts w:cstheme="minorHAnsi"/>
        </w:rPr>
        <w:lastRenderedPageBreak/>
        <w:t xml:space="preserve">Current European policies are unlikely to jointly foster carbon sequestration and protect biodiversity. </w:t>
      </w:r>
      <w:r w:rsidRPr="00D36414">
        <w:rPr>
          <w:rFonts w:cstheme="minorHAnsi"/>
          <w:i/>
          <w:iCs/>
        </w:rPr>
        <w:t>Biological Conservation</w:t>
      </w:r>
      <w:r w:rsidRPr="00D36414">
        <w:rPr>
          <w:rFonts w:cstheme="minorHAnsi"/>
        </w:rPr>
        <w:t xml:space="preserve">, </w:t>
      </w:r>
      <w:r w:rsidRPr="00D36414">
        <w:rPr>
          <w:rFonts w:cstheme="minorHAnsi"/>
          <w:i/>
          <w:iCs/>
        </w:rPr>
        <w:t>201</w:t>
      </w:r>
      <w:r w:rsidRPr="00D36414">
        <w:rPr>
          <w:rFonts w:cstheme="minorHAnsi"/>
        </w:rPr>
        <w:t xml:space="preserve">, 370–376. </w:t>
      </w:r>
      <w:hyperlink r:id="rId3486" w:history="1">
        <w:r w:rsidRPr="00D36414">
          <w:rPr>
            <w:rStyle w:val="Hyperlink"/>
            <w:rFonts w:cstheme="minorHAnsi"/>
          </w:rPr>
          <w:t>http://doi.org/10.1016/j.biocon.2016.08.005</w:t>
        </w:r>
      </w:hyperlink>
    </w:p>
    <w:p w14:paraId="39687ED7"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rton, R. J. F., &amp; Paragahawewa, U. H. (2011). Creating culturally sustainable agri-environmental schemes. </w:t>
      </w:r>
      <w:r w:rsidRPr="00D36414">
        <w:rPr>
          <w:rFonts w:cstheme="minorHAnsi"/>
          <w:i/>
          <w:iCs/>
        </w:rPr>
        <w:t>Journal of Rural Studies</w:t>
      </w:r>
      <w:r w:rsidRPr="00D36414">
        <w:rPr>
          <w:rFonts w:cstheme="minorHAnsi"/>
        </w:rPr>
        <w:t xml:space="preserve">, </w:t>
      </w:r>
      <w:r w:rsidRPr="00D36414">
        <w:rPr>
          <w:rFonts w:cstheme="minorHAnsi"/>
          <w:i/>
          <w:iCs/>
        </w:rPr>
        <w:t>27</w:t>
      </w:r>
      <w:r w:rsidRPr="00D36414">
        <w:rPr>
          <w:rFonts w:cstheme="minorHAnsi"/>
        </w:rPr>
        <w:t xml:space="preserve">, 95–104. </w:t>
      </w:r>
      <w:hyperlink r:id="rId3487" w:history="1">
        <w:r w:rsidRPr="00D36414">
          <w:rPr>
            <w:rStyle w:val="Hyperlink"/>
            <w:rFonts w:cstheme="minorHAnsi"/>
          </w:rPr>
          <w:t>http://doi.org/10.1016/j.jrurstud.2010.11.001</w:t>
        </w:r>
      </w:hyperlink>
    </w:p>
    <w:p w14:paraId="78D6C7E8"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rton, R. J. F., &amp; Schwarz, G. (2013). Result-oriented agri-environmental schemes in Europe and their potential for promoting behavioural change. </w:t>
      </w:r>
      <w:r w:rsidRPr="00D36414">
        <w:rPr>
          <w:rFonts w:cstheme="minorHAnsi"/>
          <w:i/>
          <w:iCs/>
        </w:rPr>
        <w:t>Land Use Policy</w:t>
      </w:r>
      <w:r w:rsidRPr="00D36414">
        <w:rPr>
          <w:rFonts w:cstheme="minorHAnsi"/>
        </w:rPr>
        <w:t xml:space="preserve">, </w:t>
      </w:r>
      <w:r w:rsidRPr="00D36414">
        <w:rPr>
          <w:rFonts w:cstheme="minorHAnsi"/>
          <w:i/>
          <w:iCs/>
        </w:rPr>
        <w:t>30</w:t>
      </w:r>
      <w:r w:rsidRPr="00D36414">
        <w:rPr>
          <w:rFonts w:cstheme="minorHAnsi"/>
        </w:rPr>
        <w:t xml:space="preserve">(1), 629–641. </w:t>
      </w:r>
      <w:hyperlink r:id="rId3488" w:history="1">
        <w:r w:rsidRPr="00D36414">
          <w:rPr>
            <w:rStyle w:val="Hyperlink"/>
            <w:rFonts w:cstheme="minorHAnsi"/>
          </w:rPr>
          <w:t>http://doi.org/10.1016/j.landusepol.2012.05.002</w:t>
        </w:r>
      </w:hyperlink>
      <w:r w:rsidRPr="00D36414">
        <w:rPr>
          <w:rFonts w:cstheme="minorHAnsi"/>
        </w:rPr>
        <w:t>.</w:t>
      </w:r>
    </w:p>
    <w:p w14:paraId="62C00C43"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Busch, J., &amp; Mukherjee, A. (2017). Encouraging state governments to protect and restore forests using ecological fiscal transfers: India’s tax revenue distribution reform. </w:t>
      </w:r>
      <w:r w:rsidRPr="00D36414">
        <w:rPr>
          <w:rFonts w:cstheme="minorHAnsi"/>
          <w:i/>
          <w:iCs/>
        </w:rPr>
        <w:t>Conservation Letters, 11</w:t>
      </w:r>
      <w:r w:rsidRPr="00D36414">
        <w:rPr>
          <w:rFonts w:cstheme="minorHAnsi"/>
          <w:iCs/>
        </w:rPr>
        <w:t>(2), 1-10</w:t>
      </w:r>
      <w:r w:rsidRPr="00D36414">
        <w:rPr>
          <w:rFonts w:cstheme="minorHAnsi"/>
        </w:rPr>
        <w:t xml:space="preserve">. </w:t>
      </w:r>
      <w:hyperlink r:id="rId3489" w:history="1">
        <w:r w:rsidRPr="00D36414">
          <w:rPr>
            <w:rStyle w:val="Hyperlink"/>
            <w:rFonts w:cstheme="minorHAnsi"/>
          </w:rPr>
          <w:t>http://doi.org/10.1111/conl.12416</w:t>
        </w:r>
      </w:hyperlink>
    </w:p>
    <w:p w14:paraId="7CA33F47"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CACFish. (2016). </w:t>
      </w:r>
      <w:r w:rsidRPr="00D36414">
        <w:rPr>
          <w:rFonts w:cstheme="minorHAnsi"/>
          <w:i/>
          <w:iCs/>
        </w:rPr>
        <w:t>Monitoring the implementation of CACFish decisions and the code of conduct for responsible fisheries in the region</w:t>
      </w:r>
      <w:r w:rsidRPr="00D36414">
        <w:rPr>
          <w:rFonts w:cstheme="minorHAnsi"/>
        </w:rPr>
        <w:t xml:space="preserve">. </w:t>
      </w:r>
      <w:r w:rsidRPr="00D36414">
        <w:rPr>
          <w:rFonts w:cstheme="minorHAnsi"/>
          <w:i/>
          <w:iCs/>
        </w:rPr>
        <w:t>CACFish/V/2016/4 E</w:t>
      </w:r>
      <w:r w:rsidRPr="00D36414">
        <w:rPr>
          <w:rFonts w:cstheme="minorHAnsi"/>
        </w:rPr>
        <w:t>. Tashkent, Uzbekistan: Central Asian and Caucasus Regional Fisheries and Aquaculture Commission.</w:t>
      </w:r>
    </w:p>
    <w:p w14:paraId="1DBF77F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Caffrey, J., Baars, J., Barbour, J., Boets, P., Boon, P., Davenport, K., Dick, J. T., Early, J., Edsman, L., Gallagher, C., Gross, J., Heinimaa, P., Horrill, C., Hudin, S., Hulme, P., Hynes, S., MacIsaac, H., McLoone, P., Millane, M., Moen, T., Moore, N., Newman, J., O’Conchuir, R., O’Farrell, M., O’Flynn, C., Oidtmann, B., Renals, T., Ricciardi, A., Roy, H., Shaw, van R., van Valkenburg, J. L. C., Weyl, O., Willams, F., &amp; Lucy, F. (2014). </w:t>
      </w:r>
      <w:r w:rsidRPr="00D36414">
        <w:rPr>
          <w:rFonts w:cstheme="minorHAnsi"/>
        </w:rPr>
        <w:t xml:space="preserve">Tackling invasive alien species in Europe: the top 20 issues. </w:t>
      </w:r>
      <w:r w:rsidRPr="00D36414">
        <w:rPr>
          <w:rFonts w:cstheme="minorHAnsi"/>
          <w:i/>
          <w:iCs/>
        </w:rPr>
        <w:t>Management of Biological Invasions</w:t>
      </w:r>
      <w:r w:rsidRPr="00D36414">
        <w:rPr>
          <w:rFonts w:cstheme="minorHAnsi"/>
        </w:rPr>
        <w:t xml:space="preserve">, </w:t>
      </w:r>
      <w:r w:rsidRPr="00D36414">
        <w:rPr>
          <w:rFonts w:cstheme="minorHAnsi"/>
          <w:i/>
          <w:iCs/>
        </w:rPr>
        <w:t>5</w:t>
      </w:r>
      <w:r w:rsidRPr="00D36414">
        <w:rPr>
          <w:rFonts w:cstheme="minorHAnsi"/>
        </w:rPr>
        <w:t xml:space="preserve">(1), 1–20. </w:t>
      </w:r>
      <w:hyperlink r:id="rId3490" w:history="1">
        <w:r w:rsidRPr="00D36414">
          <w:rPr>
            <w:rStyle w:val="Hyperlink"/>
            <w:rFonts w:cstheme="minorHAnsi"/>
          </w:rPr>
          <w:t>http://doi.org/10.3391/mbi.2014.5.1.01</w:t>
        </w:r>
      </w:hyperlink>
    </w:p>
    <w:p w14:paraId="5568F07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mpese, J., Sunderland, T., Greiber, T., &amp; Oviedo, G. (Eds.). (2009). </w:t>
      </w:r>
      <w:r w:rsidRPr="00D36414">
        <w:rPr>
          <w:rFonts w:cstheme="minorHAnsi"/>
          <w:i/>
          <w:iCs/>
        </w:rPr>
        <w:t>Rights-based approaches: Exploring issues and opportunities for conservation</w:t>
      </w:r>
      <w:r w:rsidRPr="00D36414">
        <w:rPr>
          <w:rFonts w:cstheme="minorHAnsi"/>
        </w:rPr>
        <w:t>. Bogor, Indonesia: CIFOR.</w:t>
      </w:r>
    </w:p>
    <w:p w14:paraId="35DD69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nan, P., Andersen, S. O., Reichman, N., &amp; Gareau, B. (2015). Introduction to the special issue on ozone layer protection and climate change: the extraordinary experience of building the Montreal Protocol, lessons learned, and hopes for future climate change efforts. </w:t>
      </w:r>
      <w:r w:rsidRPr="00D36414">
        <w:rPr>
          <w:rFonts w:cstheme="minorHAnsi"/>
          <w:i/>
          <w:iCs/>
        </w:rPr>
        <w:t>Journal of Environmental Studies and Sciences</w:t>
      </w:r>
      <w:r w:rsidRPr="00D36414">
        <w:rPr>
          <w:rFonts w:cstheme="minorHAnsi"/>
        </w:rPr>
        <w:t xml:space="preserve">, </w:t>
      </w:r>
      <w:r w:rsidRPr="00D36414">
        <w:rPr>
          <w:rFonts w:cstheme="minorHAnsi"/>
          <w:i/>
          <w:iCs/>
        </w:rPr>
        <w:t>5</w:t>
      </w:r>
      <w:r w:rsidRPr="00D36414">
        <w:rPr>
          <w:rFonts w:cstheme="minorHAnsi"/>
        </w:rPr>
        <w:t xml:space="preserve">(2), 111–121. </w:t>
      </w:r>
      <w:hyperlink r:id="rId3491" w:history="1">
        <w:r w:rsidRPr="00D36414">
          <w:rPr>
            <w:rStyle w:val="Hyperlink"/>
            <w:rFonts w:cstheme="minorHAnsi"/>
          </w:rPr>
          <w:t>http://doi.org/10.1007/s13412-015-0224-1</w:t>
        </w:r>
      </w:hyperlink>
    </w:p>
    <w:p w14:paraId="0A30F1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rmin, J., &amp; VanDeveer, S. D. (Eds.). (2005). </w:t>
      </w:r>
      <w:r w:rsidRPr="00D36414">
        <w:rPr>
          <w:rFonts w:cstheme="minorHAnsi"/>
          <w:i/>
          <w:iCs/>
        </w:rPr>
        <w:t>EU enlargement and the environment: Institutional change and environmental policy in Central and Eastern Europe</w:t>
      </w:r>
      <w:r w:rsidRPr="00D36414">
        <w:rPr>
          <w:rFonts w:cstheme="minorHAnsi"/>
        </w:rPr>
        <w:t>. London, UK: Routledge.</w:t>
      </w:r>
    </w:p>
    <w:p w14:paraId="12B1A5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rter, J., Grisa, E., Akenshaev, R., Saparbaev, N., Sieber, P., &amp; Samyn, J.-M. (2010). Revisiting collaborative forest management in Kyrgyzstan: What happened to bottom- up decision-making? </w:t>
      </w:r>
      <w:r w:rsidRPr="00D36414">
        <w:rPr>
          <w:rFonts w:cstheme="minorHAnsi"/>
          <w:i/>
          <w:iCs/>
        </w:rPr>
        <w:t>Gatekeeper Series</w:t>
      </w:r>
      <w:r w:rsidRPr="00D36414">
        <w:rPr>
          <w:rFonts w:cstheme="minorHAnsi"/>
        </w:rPr>
        <w:t xml:space="preserve">, </w:t>
      </w:r>
      <w:r w:rsidRPr="00D36414">
        <w:rPr>
          <w:rFonts w:cstheme="minorHAnsi"/>
          <w:i/>
          <w:iCs/>
        </w:rPr>
        <w:t>148</w:t>
      </w:r>
      <w:r w:rsidRPr="00D36414">
        <w:rPr>
          <w:rFonts w:cstheme="minorHAnsi"/>
        </w:rPr>
        <w:t>, 18.</w:t>
      </w:r>
    </w:p>
    <w:p w14:paraId="441859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shmore, M., Richardson, T., Hilding-Ryedvik, T., &amp; Emmelin, L. (2010). Evaluating the effectiveness of impact assessment instruments: Theorising the nature and implications of their political constitution. </w:t>
      </w:r>
      <w:r w:rsidRPr="00D36414">
        <w:rPr>
          <w:rFonts w:cstheme="minorHAnsi"/>
          <w:i/>
          <w:iCs/>
        </w:rPr>
        <w:t>Environmental Impact Assessment Review</w:t>
      </w:r>
      <w:r w:rsidRPr="00D36414">
        <w:rPr>
          <w:rFonts w:cstheme="minorHAnsi"/>
        </w:rPr>
        <w:t xml:space="preserve">, </w:t>
      </w:r>
      <w:r w:rsidRPr="00D36414">
        <w:rPr>
          <w:rFonts w:cstheme="minorHAnsi"/>
          <w:i/>
          <w:iCs/>
        </w:rPr>
        <w:t>30</w:t>
      </w:r>
      <w:r w:rsidRPr="00D36414">
        <w:rPr>
          <w:rFonts w:cstheme="minorHAnsi"/>
        </w:rPr>
        <w:t xml:space="preserve">(6), 371–379. </w:t>
      </w:r>
      <w:hyperlink r:id="rId3492" w:history="1">
        <w:r w:rsidRPr="00D36414">
          <w:rPr>
            <w:rStyle w:val="Hyperlink"/>
            <w:rFonts w:cstheme="minorHAnsi"/>
          </w:rPr>
          <w:t>http://doi.org/10.1016/j.eiar.2010.01.004</w:t>
        </w:r>
      </w:hyperlink>
    </w:p>
    <w:p w14:paraId="75330DE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shore, B. W. (2002). Legitimacy and the privatization of environmental governance: How non-state market-driven (NSMD) governance systems gain rule-making authority. </w:t>
      </w:r>
      <w:r w:rsidRPr="00D36414">
        <w:rPr>
          <w:rFonts w:cstheme="minorHAnsi"/>
          <w:i/>
          <w:iCs/>
        </w:rPr>
        <w:t>Governance</w:t>
      </w:r>
      <w:r w:rsidRPr="00D36414">
        <w:rPr>
          <w:rFonts w:cstheme="minorHAnsi"/>
        </w:rPr>
        <w:t xml:space="preserve">, </w:t>
      </w:r>
      <w:r w:rsidRPr="00D36414">
        <w:rPr>
          <w:rFonts w:cstheme="minorHAnsi"/>
          <w:i/>
          <w:iCs/>
        </w:rPr>
        <w:t>15</w:t>
      </w:r>
      <w:r w:rsidRPr="00D36414">
        <w:rPr>
          <w:rFonts w:cstheme="minorHAnsi"/>
        </w:rPr>
        <w:t xml:space="preserve">(4), 503–529. </w:t>
      </w:r>
      <w:hyperlink r:id="rId3493" w:history="1">
        <w:r w:rsidRPr="00D36414">
          <w:rPr>
            <w:rStyle w:val="Hyperlink"/>
            <w:rFonts w:cstheme="minorHAnsi"/>
          </w:rPr>
          <w:t>http://doi.org/10.1111/1468-0491.00199</w:t>
        </w:r>
      </w:hyperlink>
    </w:p>
    <w:p w14:paraId="42A9AC1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shore, B. W., Auld, G., &amp; Newsom, D. (2004). </w:t>
      </w:r>
      <w:r w:rsidRPr="00D36414">
        <w:rPr>
          <w:rFonts w:cstheme="minorHAnsi"/>
          <w:i/>
          <w:iCs/>
        </w:rPr>
        <w:t>Governing through markets forest certification and the emergence of non-state authority</w:t>
      </w:r>
      <w:r w:rsidRPr="00D36414">
        <w:rPr>
          <w:rFonts w:cstheme="minorHAnsi"/>
        </w:rPr>
        <w:t>. New Haven, USA: Yale University Press.</w:t>
      </w:r>
    </w:p>
    <w:p w14:paraId="023BBF5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assese, A. (2005). </w:t>
      </w:r>
      <w:r w:rsidRPr="00D36414">
        <w:rPr>
          <w:rFonts w:cstheme="minorHAnsi"/>
          <w:i/>
          <w:iCs/>
        </w:rPr>
        <w:t>International law. Second edition</w:t>
      </w:r>
      <w:r w:rsidRPr="00D36414">
        <w:rPr>
          <w:rFonts w:cstheme="minorHAnsi"/>
        </w:rPr>
        <w:t>. Oxford, UK: Oxford University Press.</w:t>
      </w:r>
    </w:p>
    <w:p w14:paraId="4928C71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0). </w:t>
      </w:r>
      <w:r w:rsidRPr="00D36414">
        <w:rPr>
          <w:rFonts w:cstheme="minorHAnsi"/>
          <w:i/>
          <w:iCs/>
        </w:rPr>
        <w:t>The Strategic Plan for Biodiversity 2011-2020 and the Aichi Biodiversity Targets</w:t>
      </w:r>
      <w:r w:rsidRPr="00D36414">
        <w:rPr>
          <w:rFonts w:cstheme="minorHAnsi"/>
        </w:rPr>
        <w:t>.</w:t>
      </w:r>
    </w:p>
    <w:p w14:paraId="3C6AD70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CBD. (2011). </w:t>
      </w:r>
      <w:r w:rsidRPr="00D36414">
        <w:rPr>
          <w:rFonts w:cstheme="minorHAnsi"/>
          <w:i/>
          <w:iCs/>
        </w:rPr>
        <w:t>NBSAP training modules version 2.1 – Module 3. Mainstreaming biodiversity into national sectoral and cross-sectoral strategies, policies, plans and programs</w:t>
      </w:r>
      <w:r w:rsidRPr="00D36414">
        <w:rPr>
          <w:rFonts w:cstheme="minorHAnsi"/>
        </w:rPr>
        <w:t xml:space="preserve">. Montreal: Secretariat of the Convention on Biological Diversity. Retrieved from </w:t>
      </w:r>
      <w:hyperlink r:id="rId3494" w:history="1">
        <w:r w:rsidRPr="00D36414">
          <w:rPr>
            <w:rStyle w:val="Hyperlink"/>
            <w:rFonts w:cstheme="minorHAnsi"/>
          </w:rPr>
          <w:t>http://www.cbd.int/nbsap/training/</w:t>
        </w:r>
      </w:hyperlink>
      <w:r w:rsidRPr="00D36414">
        <w:rPr>
          <w:rFonts w:cstheme="minorHAnsi"/>
        </w:rPr>
        <w:t xml:space="preserve"> </w:t>
      </w:r>
    </w:p>
    <w:p w14:paraId="69C853A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2). </w:t>
      </w:r>
      <w:r w:rsidRPr="00D36414">
        <w:rPr>
          <w:rFonts w:cstheme="minorHAnsi"/>
          <w:i/>
        </w:rPr>
        <w:t>Decision XI/7: Business and biodiversity.</w:t>
      </w:r>
    </w:p>
    <w:p w14:paraId="453E10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4). </w:t>
      </w:r>
      <w:r w:rsidRPr="00D36414">
        <w:rPr>
          <w:rFonts w:cstheme="minorHAnsi"/>
          <w:i/>
          <w:iCs/>
        </w:rPr>
        <w:t>Global biodiversity outlook 4</w:t>
      </w:r>
      <w:r w:rsidRPr="00D36414">
        <w:rPr>
          <w:rFonts w:cstheme="minorHAnsi"/>
        </w:rPr>
        <w:t xml:space="preserve">. Montreal, Canada: Secretariat of the Convention on Biological Diversity. Retrieved from </w:t>
      </w:r>
      <w:hyperlink r:id="rId3495" w:history="1">
        <w:r w:rsidRPr="00D36414">
          <w:rPr>
            <w:rStyle w:val="Hyperlink"/>
            <w:rFonts w:cstheme="minorHAnsi"/>
          </w:rPr>
          <w:t>https://www.cbd.int/gbo4/</w:t>
        </w:r>
      </w:hyperlink>
    </w:p>
    <w:p w14:paraId="790328C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6a). </w:t>
      </w:r>
      <w:r w:rsidRPr="00D36414">
        <w:rPr>
          <w:rFonts w:cstheme="minorHAnsi"/>
          <w:i/>
          <w:iCs/>
        </w:rPr>
        <w:t>Cancun declaration on mainstreaming the conservation and sustainable use of biodiversity for well-being</w:t>
      </w:r>
      <w:r w:rsidRPr="00D36414">
        <w:rPr>
          <w:rFonts w:cstheme="minorHAnsi"/>
        </w:rPr>
        <w:t xml:space="preserve">. Retrieved from </w:t>
      </w:r>
      <w:hyperlink r:id="rId3496" w:history="1">
        <w:r w:rsidRPr="00D36414">
          <w:rPr>
            <w:rStyle w:val="Hyperlink"/>
            <w:rFonts w:cstheme="minorHAnsi"/>
          </w:rPr>
          <w:t>https://www.cbd.int/cop/cop-13/hls/in-session/cancun-declaration-draft-dec-03-2016-pm-en.pdf</w:t>
        </w:r>
      </w:hyperlink>
      <w:r w:rsidRPr="00D36414">
        <w:rPr>
          <w:rFonts w:cstheme="minorHAnsi"/>
        </w:rPr>
        <w:t xml:space="preserve"> </w:t>
      </w:r>
    </w:p>
    <w:p w14:paraId="093FD12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6b). </w:t>
      </w:r>
      <w:r w:rsidRPr="00D36414">
        <w:rPr>
          <w:rFonts w:cstheme="minorHAnsi"/>
          <w:i/>
        </w:rPr>
        <w:t>Fifth national report</w:t>
      </w:r>
      <w:r w:rsidRPr="00D36414">
        <w:rPr>
          <w:rFonts w:cstheme="minorHAnsi"/>
        </w:rPr>
        <w:t xml:space="preserve">. Retrieved April 20, 2016, from </w:t>
      </w:r>
      <w:hyperlink r:id="rId3497" w:history="1">
        <w:r w:rsidRPr="00D36414">
          <w:rPr>
            <w:rStyle w:val="Hyperlink"/>
            <w:rFonts w:cstheme="minorHAnsi"/>
          </w:rPr>
          <w:t>https://www.cbd.int/reports/nr5/</w:t>
        </w:r>
      </w:hyperlink>
    </w:p>
    <w:p w14:paraId="7047990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6c). National reports and NBSAPs. Retrieved April 30, 2016, from </w:t>
      </w:r>
      <w:hyperlink r:id="rId3498" w:history="1">
        <w:r w:rsidRPr="00D36414">
          <w:rPr>
            <w:rStyle w:val="Hyperlink"/>
            <w:rFonts w:cstheme="minorHAnsi"/>
          </w:rPr>
          <w:t>https://www.cbd.int/reports/search/</w:t>
        </w:r>
      </w:hyperlink>
    </w:p>
    <w:p w14:paraId="05C5EBC0" w14:textId="638CD9E6"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6d). </w:t>
      </w:r>
      <w:r w:rsidRPr="00D36414">
        <w:rPr>
          <w:rFonts w:cstheme="minorHAnsi"/>
          <w:i/>
          <w:iCs/>
        </w:rPr>
        <w:t>UNEP/CBD/COP/13/8/Rev.1</w:t>
      </w:r>
      <w:r w:rsidRPr="00D36414">
        <w:rPr>
          <w:rFonts w:cstheme="minorHAnsi"/>
        </w:rPr>
        <w:t xml:space="preserve">: </w:t>
      </w:r>
      <w:r w:rsidRPr="00D36414">
        <w:rPr>
          <w:rFonts w:cstheme="minorHAnsi"/>
          <w:i/>
          <w:iCs/>
        </w:rPr>
        <w:t>Updated report on progress in the implementation of the Convention and the Strategic Plan for Biodiversity 2011-2020 and towards the achievement of the Aichi Biodiversity Targets</w:t>
      </w:r>
      <w:r w:rsidRPr="00D36414">
        <w:rPr>
          <w:rFonts w:cstheme="minorHAnsi"/>
        </w:rPr>
        <w:t xml:space="preserve">. Retrieved from </w:t>
      </w:r>
      <w:hyperlink r:id="rId3499" w:history="1">
        <w:r w:rsidRPr="00D36414">
          <w:rPr>
            <w:rStyle w:val="Hyperlink"/>
            <w:rFonts w:cstheme="minorHAnsi"/>
          </w:rPr>
          <w:t>https://www.cbd.int/doc/decisions/cop-13/cop-13-dec-01-en.pdf</w:t>
        </w:r>
      </w:hyperlink>
    </w:p>
    <w:p w14:paraId="14F1C85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CBD. (2017a). </w:t>
      </w:r>
      <w:r w:rsidRPr="00D36414">
        <w:rPr>
          <w:rFonts w:cstheme="minorHAnsi"/>
          <w:i/>
          <w:lang w:val="pt-PT"/>
        </w:rPr>
        <w:t>Environmental fiscal reforms</w:t>
      </w:r>
      <w:r w:rsidRPr="00D36414">
        <w:rPr>
          <w:rFonts w:cstheme="minorHAnsi"/>
          <w:lang w:val="pt-PT"/>
        </w:rPr>
        <w:t xml:space="preserve">. </w:t>
      </w:r>
      <w:r w:rsidRPr="00D36414">
        <w:rPr>
          <w:rFonts w:cstheme="minorHAnsi"/>
        </w:rPr>
        <w:t xml:space="preserve">Retrieved February 14, 2017, from </w:t>
      </w:r>
      <w:hyperlink r:id="rId3500" w:history="1">
        <w:r w:rsidRPr="00D36414">
          <w:rPr>
            <w:rStyle w:val="Hyperlink"/>
            <w:rFonts w:cstheme="minorHAnsi"/>
          </w:rPr>
          <w:t>https://www.cbd.int/financial/0020.shtml</w:t>
        </w:r>
      </w:hyperlink>
    </w:p>
    <w:p w14:paraId="1A9F962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2017b). </w:t>
      </w:r>
      <w:r w:rsidRPr="00D36414">
        <w:rPr>
          <w:rFonts w:cstheme="minorHAnsi"/>
          <w:i/>
        </w:rPr>
        <w:t>Parties to the Nagoya Protocol</w:t>
      </w:r>
      <w:r w:rsidRPr="00D36414">
        <w:rPr>
          <w:rFonts w:cstheme="minorHAnsi"/>
        </w:rPr>
        <w:t xml:space="preserve">. Retrieved October 6, 2017, from </w:t>
      </w:r>
      <w:hyperlink r:id="rId3501" w:history="1">
        <w:r w:rsidRPr="00D36414">
          <w:rPr>
            <w:rStyle w:val="Hyperlink"/>
            <w:rFonts w:cstheme="minorHAnsi"/>
          </w:rPr>
          <w:t>https://www.cbd.int/abs/nagoya-protocol/signatories/default.shtml</w:t>
        </w:r>
      </w:hyperlink>
    </w:p>
    <w:p w14:paraId="77507397" w14:textId="73C6D22E"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BD &amp; UNEP-WCMC. (2012). </w:t>
      </w:r>
      <w:r w:rsidRPr="00D36414">
        <w:rPr>
          <w:rFonts w:cstheme="minorHAnsi"/>
          <w:i/>
          <w:iCs/>
        </w:rPr>
        <w:t>Best policy guidance for the integration if biodiversity and ecosystem services for the integration of biodiversity and ecosystem services in standards</w:t>
      </w:r>
      <w:r w:rsidRPr="00D36414">
        <w:rPr>
          <w:rFonts w:cstheme="minorHAnsi"/>
        </w:rPr>
        <w:t xml:space="preserve">. Montreal: Secretariat of the Convention on Biological Diversity. Retrieved from </w:t>
      </w:r>
      <w:hyperlink r:id="rId3502" w:history="1">
        <w:r w:rsidRPr="00D36414">
          <w:rPr>
            <w:rStyle w:val="Hyperlink"/>
            <w:rFonts w:cstheme="minorHAnsi"/>
          </w:rPr>
          <w:t>http://www.ecolex.org/ecolex/ledge/view/RecordDetails;DIDPFDSIjsessionid=0AB7507535D0F6B6CE06F0E6EDB080CF?id=MON-089076%7B&amp;%7Dindex=literature</w:t>
        </w:r>
      </w:hyperlink>
    </w:p>
    <w:p w14:paraId="646F59B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efic. (2013). </w:t>
      </w:r>
      <w:r w:rsidRPr="00D36414">
        <w:rPr>
          <w:rFonts w:cstheme="minorHAnsi"/>
          <w:i/>
          <w:iCs/>
        </w:rPr>
        <w:t>Biodiversity and ecosystem services - What are they all about?</w:t>
      </w:r>
      <w:r w:rsidRPr="00D36414">
        <w:rPr>
          <w:rFonts w:cstheme="minorHAnsi"/>
        </w:rPr>
        <w:t xml:space="preserve"> Brussels, Belgium: The European Chemical Industry Council.</w:t>
      </w:r>
    </w:p>
    <w:p w14:paraId="1ED2D1D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ambers, R. H. (2008). </w:t>
      </w:r>
      <w:r w:rsidRPr="00D36414">
        <w:rPr>
          <w:rFonts w:cstheme="minorHAnsi"/>
          <w:i/>
          <w:iCs/>
        </w:rPr>
        <w:t>An overview of the Australian legal framework for mining projects in Australia</w:t>
      </w:r>
      <w:r w:rsidRPr="00D36414">
        <w:rPr>
          <w:rFonts w:cstheme="minorHAnsi"/>
        </w:rPr>
        <w:t>. Melbourne, Australia: Chambers &amp; Company.</w:t>
      </w:r>
    </w:p>
    <w:p w14:paraId="18C8528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an, K. M. A., Satterfield, T., &amp; Goldstein, J. (2012). Rethinking ecosystem services to better address and navigate cultural values. </w:t>
      </w:r>
      <w:r w:rsidRPr="00D36414">
        <w:rPr>
          <w:rFonts w:cstheme="minorHAnsi"/>
          <w:i/>
          <w:iCs/>
        </w:rPr>
        <w:t>Ecological Economics</w:t>
      </w:r>
      <w:r w:rsidRPr="00D36414">
        <w:rPr>
          <w:rFonts w:cstheme="minorHAnsi"/>
        </w:rPr>
        <w:t xml:space="preserve">, </w:t>
      </w:r>
      <w:r w:rsidRPr="00D36414">
        <w:rPr>
          <w:rFonts w:cstheme="minorHAnsi"/>
          <w:i/>
          <w:iCs/>
        </w:rPr>
        <w:t>74</w:t>
      </w:r>
      <w:r w:rsidRPr="00D36414">
        <w:rPr>
          <w:rFonts w:cstheme="minorHAnsi"/>
        </w:rPr>
        <w:t xml:space="preserve">, 8–18. </w:t>
      </w:r>
      <w:hyperlink r:id="rId3503" w:history="1">
        <w:r w:rsidRPr="00D36414">
          <w:rPr>
            <w:rStyle w:val="Hyperlink"/>
            <w:rFonts w:cstheme="minorHAnsi"/>
          </w:rPr>
          <w:t>http://doi.org/10.1016/j.ecolecon.2011.11.011</w:t>
        </w:r>
      </w:hyperlink>
      <w:r w:rsidRPr="00D36414">
        <w:rPr>
          <w:rFonts w:cstheme="minorHAnsi"/>
        </w:rPr>
        <w:t xml:space="preserve"> </w:t>
      </w:r>
    </w:p>
    <w:p w14:paraId="581325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an, K. M. A., Shaw, M. R., Cameron, D. R., Underwood, E. C., &amp; Daily, G. C. (2006). Conservation planning for ecosystem services. </w:t>
      </w:r>
      <w:r w:rsidRPr="00D36414">
        <w:rPr>
          <w:rFonts w:cstheme="minorHAnsi"/>
          <w:i/>
          <w:iCs/>
        </w:rPr>
        <w:t>PLoS Biology</w:t>
      </w:r>
      <w:r w:rsidRPr="00D36414">
        <w:rPr>
          <w:rFonts w:cstheme="minorHAnsi"/>
        </w:rPr>
        <w:t xml:space="preserve">, </w:t>
      </w:r>
      <w:r w:rsidRPr="00D36414">
        <w:rPr>
          <w:rFonts w:cstheme="minorHAnsi"/>
          <w:i/>
          <w:iCs/>
        </w:rPr>
        <w:t>4</w:t>
      </w:r>
      <w:r w:rsidRPr="00D36414">
        <w:rPr>
          <w:rFonts w:cstheme="minorHAnsi"/>
        </w:rPr>
        <w:t xml:space="preserve">(11), e379. </w:t>
      </w:r>
      <w:hyperlink r:id="rId3504" w:history="1">
        <w:r w:rsidRPr="00D36414">
          <w:rPr>
            <w:rStyle w:val="Hyperlink"/>
            <w:rFonts w:cstheme="minorHAnsi"/>
          </w:rPr>
          <w:t>http://doi.org/10.1371/journal.pbio.0040379</w:t>
        </w:r>
      </w:hyperlink>
    </w:p>
    <w:p w14:paraId="71859C7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hapron, G., Kaczensky, P., Linnell, J. D. C., Arx, M. von, Huber, D., Andrén, H., López-Bao, J. V., Adamec, M., Álvares, F., Anders, O., Balčiauskas, L., Balys, V., Bedõ, P., Bego, F., Blanco, J. C., Breitenmoser, U., Brøseth, H., Bufka, L., Bunikyte, R., Ciucci, P., Dutsov, A., Engleder, T., Fuxjäger, C., Groff, C., Holmala, K., Hoxha, B., Iliopoulos, Y., Ionescu, O., Jeremić, J., Jerina, K., Kluth, G., Knauer, F., Kojola, I., Kos, I., Krofel, M., Kubala, J., Kunovac, S., Kusak, J., Kutal, M., Liberg, O., Majić, A., Männil, P., Manz, R., Marboutin, E., Marucco, F., Melovski, D., Mersini, K., Mertzanis, Y., Mysłajek, R. W., Nowak, S., Odden, J., Ozolins, J., Palomero, G., Paunović, M., Persson, J., Potočnik, H., </w:t>
      </w:r>
      <w:r w:rsidRPr="00D36414">
        <w:rPr>
          <w:rFonts w:cstheme="minorHAnsi"/>
        </w:rPr>
        <w:lastRenderedPageBreak/>
        <w:t xml:space="preserve">Quenette, P.-Y., Rauer, G., Reinhardt, I., Rigg, R., Ryser, A., Salvatori, V., Skrbinšk, T., Stojanov, A., Swenson, J. E., Szemethy, L., Trajçe, A., Tsingarska-Sedefcheva, E., Váňa, M., Veeroja, R., Wabakken, P., Wölfl, M., Wolfl, S., Zimmermann, F., Zlatanova, D., &amp; Boitani, L. (2014). Recovery of large carnivores in Europe’s modern human-dominated landscapes. </w:t>
      </w:r>
      <w:r w:rsidRPr="00D36414">
        <w:rPr>
          <w:rFonts w:cstheme="minorHAnsi"/>
          <w:i/>
          <w:iCs/>
        </w:rPr>
        <w:t>Science</w:t>
      </w:r>
      <w:r w:rsidRPr="00D36414">
        <w:rPr>
          <w:rFonts w:cstheme="minorHAnsi"/>
        </w:rPr>
        <w:t xml:space="preserve">, </w:t>
      </w:r>
      <w:r w:rsidRPr="00D36414">
        <w:rPr>
          <w:rFonts w:cstheme="minorHAnsi"/>
          <w:i/>
          <w:iCs/>
        </w:rPr>
        <w:t>346</w:t>
      </w:r>
      <w:r w:rsidRPr="00D36414">
        <w:rPr>
          <w:rFonts w:cstheme="minorHAnsi"/>
        </w:rPr>
        <w:t xml:space="preserve">(6216), 1517–1519. </w:t>
      </w:r>
      <w:hyperlink r:id="rId3505" w:history="1">
        <w:r w:rsidRPr="00D36414">
          <w:rPr>
            <w:rStyle w:val="Hyperlink"/>
            <w:rFonts w:cstheme="minorHAnsi"/>
          </w:rPr>
          <w:t>http://doi.org/10.1126/science.1257553</w:t>
        </w:r>
      </w:hyperlink>
    </w:p>
    <w:p w14:paraId="2DD063C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IESM. (2007). </w:t>
      </w:r>
      <w:r w:rsidRPr="00D36414">
        <w:rPr>
          <w:rFonts w:cstheme="minorHAnsi"/>
          <w:i/>
        </w:rPr>
        <w:t>CIESM workshop monographs, n°32</w:t>
      </w:r>
      <w:r w:rsidRPr="00D36414">
        <w:rPr>
          <w:rFonts w:cstheme="minorHAnsi"/>
        </w:rPr>
        <w:t xml:space="preserve">. Retrieved September 9, 2017, from </w:t>
      </w:r>
      <w:hyperlink r:id="rId3506" w:history="1">
        <w:r w:rsidRPr="00D36414">
          <w:rPr>
            <w:rStyle w:val="Hyperlink"/>
            <w:rFonts w:cstheme="minorHAnsi"/>
          </w:rPr>
          <w:t>http://www.ciesm.org/online/monographs/Lisboa.html</w:t>
        </w:r>
      </w:hyperlink>
    </w:p>
    <w:p w14:paraId="2E90044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leaver, F. (2002). Reinventing institutions: Bricolage and the social embeddedness of natural resource management. </w:t>
      </w:r>
      <w:r w:rsidRPr="00D36414">
        <w:rPr>
          <w:rFonts w:cstheme="minorHAnsi"/>
          <w:i/>
          <w:iCs/>
        </w:rPr>
        <w:t>European Journal of Development Research</w:t>
      </w:r>
      <w:r w:rsidRPr="00D36414">
        <w:rPr>
          <w:rFonts w:cstheme="minorHAnsi"/>
        </w:rPr>
        <w:t xml:space="preserve">, </w:t>
      </w:r>
      <w:r w:rsidRPr="00D36414">
        <w:rPr>
          <w:rFonts w:cstheme="minorHAnsi"/>
          <w:i/>
          <w:iCs/>
        </w:rPr>
        <w:t>14</w:t>
      </w:r>
      <w:r w:rsidRPr="00D36414">
        <w:rPr>
          <w:rFonts w:cstheme="minorHAnsi"/>
        </w:rPr>
        <w:t>, 11–30.</w:t>
      </w:r>
    </w:p>
    <w:p w14:paraId="660133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MS. (2011). </w:t>
      </w:r>
      <w:r w:rsidRPr="00D36414">
        <w:rPr>
          <w:rFonts w:cstheme="minorHAnsi"/>
          <w:i/>
        </w:rPr>
        <w:t>UNEP/CMS/Inf.10.33:</w:t>
      </w:r>
      <w:r w:rsidRPr="00D36414">
        <w:rPr>
          <w:rFonts w:cstheme="minorHAnsi"/>
        </w:rPr>
        <w:t xml:space="preserve"> </w:t>
      </w:r>
      <w:r w:rsidRPr="00D36414">
        <w:rPr>
          <w:rFonts w:cstheme="minorHAnsi"/>
          <w:i/>
          <w:iCs/>
        </w:rPr>
        <w:t>Review of freshwater fish</w:t>
      </w:r>
      <w:r w:rsidRPr="00D36414">
        <w:rPr>
          <w:rFonts w:cstheme="minorHAnsi"/>
        </w:rPr>
        <w:t xml:space="preserve">. Retrieved from </w:t>
      </w:r>
      <w:hyperlink r:id="rId3507" w:history="1">
        <w:r w:rsidRPr="00D36414">
          <w:rPr>
            <w:rStyle w:val="Hyperlink"/>
            <w:rFonts w:cstheme="minorHAnsi"/>
          </w:rPr>
          <w:t>http://www.cms.int/sites/default/files/document/inf_33_freshwater_fish_eonly_0.pdf</w:t>
        </w:r>
      </w:hyperlink>
    </w:p>
    <w:p w14:paraId="5715D45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MS. (2014). </w:t>
      </w:r>
      <w:r w:rsidRPr="00D36414">
        <w:rPr>
          <w:rFonts w:cstheme="minorHAnsi"/>
          <w:i/>
        </w:rPr>
        <w:t>UNEP/CMS/Resolution 11.27: Renewable energy technologies and migratory species: Guidelines for sustainable deployment</w:t>
      </w:r>
      <w:r w:rsidRPr="00D36414">
        <w:rPr>
          <w:rFonts w:cstheme="minorHAnsi"/>
        </w:rPr>
        <w:t xml:space="preserve">. </w:t>
      </w:r>
    </w:p>
    <w:p w14:paraId="7B80CD6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Colloca, F., Scarcella, G., &amp; Libralato, S. (2017). </w:t>
      </w:r>
      <w:r w:rsidRPr="00D36414">
        <w:rPr>
          <w:rFonts w:cstheme="minorHAnsi"/>
        </w:rPr>
        <w:t xml:space="preserve">Recent trends and impacts of fisheries exploitation on Mediterranean stocks and ecosystems. </w:t>
      </w:r>
      <w:r w:rsidRPr="00D36414">
        <w:rPr>
          <w:rFonts w:cstheme="minorHAnsi"/>
          <w:i/>
          <w:iCs/>
        </w:rPr>
        <w:t>Frontiers in Marine Science</w:t>
      </w:r>
      <w:r w:rsidRPr="00D36414">
        <w:rPr>
          <w:rFonts w:cstheme="minorHAnsi"/>
        </w:rPr>
        <w:t xml:space="preserve">, </w:t>
      </w:r>
      <w:r w:rsidRPr="00D36414">
        <w:rPr>
          <w:rFonts w:cstheme="minorHAnsi"/>
          <w:i/>
          <w:iCs/>
        </w:rPr>
        <w:t xml:space="preserve">4, </w:t>
      </w:r>
      <w:r w:rsidRPr="00D36414">
        <w:rPr>
          <w:rFonts w:cstheme="minorHAnsi"/>
          <w:iCs/>
        </w:rPr>
        <w:t>244</w:t>
      </w:r>
      <w:r w:rsidRPr="00D36414">
        <w:rPr>
          <w:rFonts w:cstheme="minorHAnsi"/>
        </w:rPr>
        <w:t xml:space="preserve">. </w:t>
      </w:r>
      <w:hyperlink r:id="rId3508" w:history="1">
        <w:r w:rsidRPr="00D36414">
          <w:rPr>
            <w:rStyle w:val="Hyperlink"/>
            <w:rFonts w:cstheme="minorHAnsi"/>
          </w:rPr>
          <w:t>http://doi.org/10.3389/fmars.2017.00244</w:t>
        </w:r>
      </w:hyperlink>
    </w:p>
    <w:p w14:paraId="1754A53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mmon Wadden Sea Secretariat. (2017). </w:t>
      </w:r>
      <w:r w:rsidRPr="00D36414">
        <w:rPr>
          <w:rFonts w:cstheme="minorHAnsi"/>
          <w:i/>
        </w:rPr>
        <w:t>The trilateral cooperation on the protection of the Wadden Sea</w:t>
      </w:r>
      <w:r w:rsidRPr="00D36414">
        <w:rPr>
          <w:rFonts w:cstheme="minorHAnsi"/>
        </w:rPr>
        <w:t xml:space="preserve">. Retrieved March 10, 2017, from </w:t>
      </w:r>
      <w:hyperlink r:id="rId3509" w:history="1">
        <w:r w:rsidRPr="00D36414">
          <w:rPr>
            <w:rStyle w:val="Hyperlink"/>
            <w:rFonts w:cstheme="minorHAnsi"/>
          </w:rPr>
          <w:t>http://www.waddensea-secretariat.org/</w:t>
        </w:r>
      </w:hyperlink>
    </w:p>
    <w:p w14:paraId="2551E1E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stanza, R., &amp; Daly, H. E. (1992). Natural capital and sustainable development. </w:t>
      </w:r>
      <w:r w:rsidRPr="00D36414">
        <w:rPr>
          <w:rFonts w:cstheme="minorHAnsi"/>
          <w:i/>
          <w:iCs/>
        </w:rPr>
        <w:t>Conservation Biology</w:t>
      </w:r>
      <w:r w:rsidRPr="00D36414">
        <w:rPr>
          <w:rFonts w:cstheme="minorHAnsi"/>
        </w:rPr>
        <w:t xml:space="preserve">, </w:t>
      </w:r>
      <w:r w:rsidRPr="00D36414">
        <w:rPr>
          <w:rFonts w:cstheme="minorHAnsi"/>
          <w:i/>
          <w:iCs/>
        </w:rPr>
        <w:t>6</w:t>
      </w:r>
      <w:r w:rsidRPr="00D36414">
        <w:rPr>
          <w:rFonts w:cstheme="minorHAnsi"/>
        </w:rPr>
        <w:t xml:space="preserve">(1), 37–46. </w:t>
      </w:r>
      <w:hyperlink r:id="rId3510" w:history="1">
        <w:r w:rsidRPr="00D36414">
          <w:rPr>
            <w:rStyle w:val="Hyperlink"/>
            <w:rFonts w:cstheme="minorHAnsi"/>
          </w:rPr>
          <w:t>http://doi.org/10.1046/j.1523-1739.1992.610037.x</w:t>
        </w:r>
      </w:hyperlink>
    </w:p>
    <w:p w14:paraId="51542EFD"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stanza, R., de Groot, R., Sutton, P., van der Ploeg, S., Anderson, S. J., Kubiszewski, I., Farber, S., &amp; Turner, R. K. (2014). Changes in the global value of ecosystem services. </w:t>
      </w:r>
      <w:r w:rsidRPr="00D36414">
        <w:rPr>
          <w:rFonts w:cstheme="minorHAnsi"/>
          <w:i/>
          <w:iCs/>
        </w:rPr>
        <w:t>Global Environmental Change</w:t>
      </w:r>
      <w:r w:rsidRPr="00D36414">
        <w:rPr>
          <w:rFonts w:cstheme="minorHAnsi"/>
        </w:rPr>
        <w:t xml:space="preserve">, </w:t>
      </w:r>
      <w:r w:rsidRPr="00D36414">
        <w:rPr>
          <w:rFonts w:cstheme="minorHAnsi"/>
          <w:i/>
          <w:iCs/>
        </w:rPr>
        <w:t>26</w:t>
      </w:r>
      <w:r w:rsidRPr="00D36414">
        <w:rPr>
          <w:rFonts w:cstheme="minorHAnsi"/>
        </w:rPr>
        <w:t xml:space="preserve">, 152–158. </w:t>
      </w:r>
      <w:hyperlink r:id="rId3511" w:history="1">
        <w:r w:rsidRPr="008A5415">
          <w:rPr>
            <w:rStyle w:val="Hyperlink"/>
            <w:rFonts w:cstheme="minorHAnsi"/>
          </w:rPr>
          <w:t>http://doi.org/10.1016/j.gloenvcha.2014.04.002</w:t>
        </w:r>
      </w:hyperlink>
    </w:p>
    <w:p w14:paraId="259B721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Couix, N., &amp; Gonzalo-Turpin, H. (2015). </w:t>
      </w:r>
      <w:r w:rsidRPr="00D36414">
        <w:rPr>
          <w:rFonts w:cstheme="minorHAnsi"/>
        </w:rPr>
        <w:t xml:space="preserve">Towards a land management approach to ecological restoration to encourage stakeholder participation. </w:t>
      </w:r>
      <w:r w:rsidRPr="00D36414">
        <w:rPr>
          <w:rFonts w:cstheme="minorHAnsi"/>
          <w:i/>
          <w:iCs/>
        </w:rPr>
        <w:t>Land Use Policy</w:t>
      </w:r>
      <w:r w:rsidRPr="00D36414">
        <w:rPr>
          <w:rFonts w:cstheme="minorHAnsi"/>
        </w:rPr>
        <w:t xml:space="preserve">, </w:t>
      </w:r>
      <w:r w:rsidRPr="00D36414">
        <w:rPr>
          <w:rFonts w:cstheme="minorHAnsi"/>
          <w:i/>
          <w:iCs/>
        </w:rPr>
        <w:t>46</w:t>
      </w:r>
      <w:r w:rsidRPr="00D36414">
        <w:rPr>
          <w:rFonts w:cstheme="minorHAnsi"/>
        </w:rPr>
        <w:t xml:space="preserve">, 155–162. </w:t>
      </w:r>
      <w:hyperlink r:id="rId3512" w:history="1">
        <w:r w:rsidRPr="00D36414">
          <w:rPr>
            <w:rStyle w:val="Hyperlink"/>
            <w:rFonts w:cstheme="minorHAnsi"/>
          </w:rPr>
          <w:t>http://doi.org/10.1016/j.landusepol.2015.01.025</w:t>
        </w:r>
      </w:hyperlink>
    </w:p>
    <w:p w14:paraId="5775599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uncil of Europe. (2000). </w:t>
      </w:r>
      <w:r w:rsidRPr="00D36414">
        <w:rPr>
          <w:rFonts w:cstheme="minorHAnsi"/>
          <w:i/>
        </w:rPr>
        <w:t>ETS No.176:</w:t>
      </w:r>
      <w:r w:rsidRPr="00D36414">
        <w:rPr>
          <w:rFonts w:cstheme="minorHAnsi"/>
        </w:rPr>
        <w:t xml:space="preserve"> </w:t>
      </w:r>
      <w:r w:rsidRPr="00D36414">
        <w:rPr>
          <w:rFonts w:cstheme="minorHAnsi"/>
          <w:i/>
        </w:rPr>
        <w:t>European Landscape Convention</w:t>
      </w:r>
      <w:r w:rsidRPr="00D36414">
        <w:rPr>
          <w:rFonts w:cstheme="minorHAnsi"/>
        </w:rPr>
        <w:t xml:space="preserve">. </w:t>
      </w:r>
      <w:hyperlink r:id="rId3513" w:history="1">
        <w:r w:rsidRPr="00D36414">
          <w:rPr>
            <w:rStyle w:val="Hyperlink"/>
            <w:rFonts w:cstheme="minorHAnsi"/>
          </w:rPr>
          <w:t>http://doi.org/http://conventions.coe.int/Treaty/en/Treaties/Html/176.htm</w:t>
        </w:r>
      </w:hyperlink>
    </w:p>
    <w:p w14:paraId="4BFBB3C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ouncil of Ministers of the Republic of Belarus. (2015). </w:t>
      </w:r>
      <w:r w:rsidRPr="00D36414">
        <w:rPr>
          <w:rFonts w:cstheme="minorHAnsi"/>
          <w:i/>
          <w:iCs/>
        </w:rPr>
        <w:t>Resolution No. 1111 of 30.12.2015 on a strategy for the conservation and wise (sustainable) use of peatlands</w:t>
      </w:r>
      <w:r w:rsidRPr="00D36414">
        <w:rPr>
          <w:rFonts w:cstheme="minorHAnsi"/>
        </w:rPr>
        <w:t xml:space="preserve">. Retrieved from </w:t>
      </w:r>
      <w:hyperlink r:id="rId3514" w:history="1">
        <w:r w:rsidRPr="00D36414">
          <w:rPr>
            <w:rStyle w:val="Hyperlink"/>
            <w:rFonts w:cstheme="minorHAnsi"/>
          </w:rPr>
          <w:t>http://www.by.undp.org/content/belarus/en/home/library/environment_energy/strategy-for-conservation-and-wise--sustainable--use-of-peatland.html</w:t>
        </w:r>
      </w:hyperlink>
    </w:p>
    <w:p w14:paraId="122CA7A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rewett, W. (2015). Street-level bureaucrats at work: A municipality-level institutional analysis of community-based natural resource management implementation practice in the pasture sector of Kyrgyzstan. </w:t>
      </w:r>
      <w:r w:rsidRPr="00D36414">
        <w:rPr>
          <w:rFonts w:cstheme="minorHAnsi"/>
          <w:i/>
          <w:iCs/>
        </w:rPr>
        <w:t>Sustainability</w:t>
      </w:r>
      <w:r w:rsidRPr="00D36414">
        <w:rPr>
          <w:rFonts w:cstheme="minorHAnsi"/>
        </w:rPr>
        <w:t xml:space="preserve">, </w:t>
      </w:r>
      <w:r w:rsidRPr="00D36414">
        <w:rPr>
          <w:rFonts w:cstheme="minorHAnsi"/>
          <w:i/>
          <w:iCs/>
        </w:rPr>
        <w:t>7</w:t>
      </w:r>
      <w:r w:rsidRPr="00D36414">
        <w:rPr>
          <w:rFonts w:cstheme="minorHAnsi"/>
        </w:rPr>
        <w:t xml:space="preserve">(3), 3146–3174. </w:t>
      </w:r>
      <w:hyperlink r:id="rId3515" w:history="1">
        <w:r w:rsidRPr="00D36414">
          <w:rPr>
            <w:rStyle w:val="Hyperlink"/>
            <w:rFonts w:cstheme="minorHAnsi"/>
          </w:rPr>
          <w:t>http://doi.org/10.3390/su7033146</w:t>
        </w:r>
      </w:hyperlink>
    </w:p>
    <w:p w14:paraId="562924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Cudlínová, E., Lapka, M., &amp; Bartos, M. (1999). Problems of agriculture and landscape management as perceived by farmers of the Sumava Mountains (Czech Republic). </w:t>
      </w:r>
      <w:r w:rsidRPr="00D36414">
        <w:rPr>
          <w:rFonts w:cstheme="minorHAnsi"/>
          <w:i/>
          <w:iCs/>
        </w:rPr>
        <w:t>Landscape and Urban Planning</w:t>
      </w:r>
      <w:r w:rsidRPr="00D36414">
        <w:rPr>
          <w:rFonts w:cstheme="minorHAnsi"/>
        </w:rPr>
        <w:t xml:space="preserve">, </w:t>
      </w:r>
      <w:r w:rsidRPr="00D36414">
        <w:rPr>
          <w:rFonts w:cstheme="minorHAnsi"/>
          <w:i/>
          <w:iCs/>
        </w:rPr>
        <w:t>46</w:t>
      </w:r>
      <w:r w:rsidRPr="00D36414">
        <w:rPr>
          <w:rFonts w:cstheme="minorHAnsi"/>
        </w:rPr>
        <w:t xml:space="preserve">, 71–82. </w:t>
      </w:r>
      <w:hyperlink r:id="rId3516" w:history="1">
        <w:r w:rsidRPr="00D36414">
          <w:rPr>
            <w:rStyle w:val="Hyperlink"/>
            <w:rFonts w:cstheme="minorHAnsi"/>
          </w:rPr>
          <w:t>http://doi.org/10.1016/S0169-2046(99)00048-1</w:t>
        </w:r>
      </w:hyperlink>
    </w:p>
    <w:p w14:paraId="0376034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AISIE. (2017). </w:t>
      </w:r>
      <w:r w:rsidRPr="00D36414">
        <w:rPr>
          <w:rFonts w:cstheme="minorHAnsi"/>
          <w:bCs/>
        </w:rPr>
        <w:t>Delivering alien invasive species inventories for Europe</w:t>
      </w:r>
      <w:r w:rsidRPr="00D36414">
        <w:rPr>
          <w:rFonts w:cstheme="minorHAnsi"/>
        </w:rPr>
        <w:t xml:space="preserve">. Retrieved October 14, 2017, from </w:t>
      </w:r>
      <w:hyperlink r:id="rId3517" w:history="1">
        <w:r w:rsidRPr="00D36414">
          <w:rPr>
            <w:rStyle w:val="Hyperlink"/>
            <w:rFonts w:cstheme="minorHAnsi"/>
          </w:rPr>
          <w:t>http://www.europe-aliens.org/</w:t>
        </w:r>
      </w:hyperlink>
    </w:p>
    <w:p w14:paraId="61695C3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aly, H. E. (1996). </w:t>
      </w:r>
      <w:r w:rsidRPr="00D36414">
        <w:rPr>
          <w:rFonts w:cstheme="minorHAnsi"/>
          <w:i/>
          <w:iCs/>
        </w:rPr>
        <w:t>Beyond growth: The economics of sustainable development</w:t>
      </w:r>
      <w:r w:rsidRPr="00D36414">
        <w:rPr>
          <w:rFonts w:cstheme="minorHAnsi"/>
        </w:rPr>
        <w:t>. Boston, USA: Beacon Press.</w:t>
      </w:r>
    </w:p>
    <w:p w14:paraId="2204840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Daly, H. E., &amp; Townsend, K. (Eds.). (1993). </w:t>
      </w:r>
      <w:r w:rsidRPr="00D36414">
        <w:rPr>
          <w:rFonts w:cstheme="minorHAnsi"/>
          <w:i/>
          <w:iCs/>
        </w:rPr>
        <w:t>Valuing the Earth: Economics, ecology and ethics</w:t>
      </w:r>
      <w:r w:rsidRPr="00D36414">
        <w:rPr>
          <w:rFonts w:cstheme="minorHAnsi"/>
        </w:rPr>
        <w:t>. Cambridge, USA: The MIT Press.</w:t>
      </w:r>
    </w:p>
    <w:p w14:paraId="2248C6C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asgupta, P. (2009). The welfare economic theory of green national accounts. </w:t>
      </w:r>
      <w:r w:rsidRPr="00D36414">
        <w:rPr>
          <w:rFonts w:cstheme="minorHAnsi"/>
          <w:i/>
          <w:iCs/>
        </w:rPr>
        <w:t>Environmental and Resource Economics</w:t>
      </w:r>
      <w:r w:rsidRPr="00D36414">
        <w:rPr>
          <w:rFonts w:cstheme="minorHAnsi"/>
        </w:rPr>
        <w:t xml:space="preserve">, </w:t>
      </w:r>
      <w:r w:rsidRPr="00D36414">
        <w:rPr>
          <w:rFonts w:cstheme="minorHAnsi"/>
          <w:i/>
          <w:iCs/>
        </w:rPr>
        <w:t>42</w:t>
      </w:r>
      <w:r w:rsidRPr="00D36414">
        <w:rPr>
          <w:rFonts w:cstheme="minorHAnsi"/>
        </w:rPr>
        <w:t xml:space="preserve">(1), 1–38. </w:t>
      </w:r>
      <w:hyperlink r:id="rId3518" w:history="1">
        <w:r w:rsidRPr="00D36414">
          <w:rPr>
            <w:rStyle w:val="Hyperlink"/>
            <w:rFonts w:cstheme="minorHAnsi"/>
          </w:rPr>
          <w:t>http://doi.org/10.1007/s10640-008-9223-y</w:t>
        </w:r>
      </w:hyperlink>
    </w:p>
    <w:p w14:paraId="5CFF4E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avidson, J., Birnie, I., Irvine, R., Gimona, A., Blackstock, K., Baggio, A., Byg, A., Donnelly, D., Somevi, J., Aalders, I., Dunn, S., &amp; Sample, J. (2015). </w:t>
      </w:r>
      <w:r w:rsidRPr="00D36414">
        <w:rPr>
          <w:rFonts w:cstheme="minorHAnsi"/>
          <w:i/>
          <w:iCs/>
        </w:rPr>
        <w:t>Aberdeenshire land use strategy pilot</w:t>
      </w:r>
      <w:r w:rsidRPr="00D36414">
        <w:rPr>
          <w:rFonts w:cstheme="minorHAnsi"/>
        </w:rPr>
        <w:t xml:space="preserve">. Retrieved from </w:t>
      </w:r>
      <w:hyperlink r:id="rId3519" w:history="1">
        <w:r w:rsidRPr="00D36414">
          <w:rPr>
            <w:rStyle w:val="Hyperlink"/>
            <w:rFonts w:cstheme="minorHAnsi"/>
          </w:rPr>
          <w:t>https://www.aberdeenshire.gov.uk/media/6237/aberdeenshirelandusestrategypilotfinalreportmarch2015.pdf</w:t>
        </w:r>
      </w:hyperlink>
    </w:p>
    <w:p w14:paraId="498403F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aw, T., &amp; Gray, T. (2005). Fisheries science and sustainability in international policy: a study of failure in the European Union’s Common Fisheries Policy. </w:t>
      </w:r>
      <w:r w:rsidRPr="00D36414">
        <w:rPr>
          <w:rFonts w:cstheme="minorHAnsi"/>
          <w:i/>
          <w:iCs/>
        </w:rPr>
        <w:t>Marine Policy</w:t>
      </w:r>
      <w:r w:rsidRPr="00D36414">
        <w:rPr>
          <w:rFonts w:cstheme="minorHAnsi"/>
        </w:rPr>
        <w:t xml:space="preserve">, </w:t>
      </w:r>
      <w:r w:rsidRPr="00D36414">
        <w:rPr>
          <w:rFonts w:cstheme="minorHAnsi"/>
          <w:i/>
          <w:iCs/>
        </w:rPr>
        <w:t>29</w:t>
      </w:r>
      <w:r w:rsidRPr="00D36414">
        <w:rPr>
          <w:rFonts w:cstheme="minorHAnsi"/>
        </w:rPr>
        <w:t xml:space="preserve">(3), 189–197. </w:t>
      </w:r>
      <w:hyperlink r:id="rId3520" w:history="1">
        <w:r w:rsidRPr="00D36414">
          <w:rPr>
            <w:rStyle w:val="Hyperlink"/>
            <w:rFonts w:cstheme="minorHAnsi"/>
          </w:rPr>
          <w:t>http://doi.org/10.1016/j.marpol.2004.03.003</w:t>
        </w:r>
      </w:hyperlink>
    </w:p>
    <w:p w14:paraId="6898C5B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e Groot, R. S., Alkemade, R., Braat, L., Hein, L., &amp; Willemen, L. (2010). Challenges in integrating the concept of ecosystem services and values in landscape planning, management and decision making. </w:t>
      </w:r>
      <w:r w:rsidRPr="00D36414">
        <w:rPr>
          <w:rFonts w:cstheme="minorHAnsi"/>
          <w:i/>
          <w:iCs/>
        </w:rPr>
        <w:t>Ecological Complexity</w:t>
      </w:r>
      <w:r w:rsidRPr="00D36414">
        <w:rPr>
          <w:rFonts w:cstheme="minorHAnsi"/>
        </w:rPr>
        <w:t xml:space="preserve">, </w:t>
      </w:r>
      <w:r w:rsidRPr="00D36414">
        <w:rPr>
          <w:rFonts w:cstheme="minorHAnsi"/>
          <w:i/>
          <w:iCs/>
        </w:rPr>
        <w:t>7</w:t>
      </w:r>
      <w:r w:rsidRPr="00D36414">
        <w:rPr>
          <w:rFonts w:cstheme="minorHAnsi"/>
        </w:rPr>
        <w:t xml:space="preserve">(3), 260–272. </w:t>
      </w:r>
      <w:hyperlink r:id="rId3521" w:history="1">
        <w:r w:rsidRPr="00D36414">
          <w:rPr>
            <w:rStyle w:val="Hyperlink"/>
            <w:rFonts w:cstheme="minorHAnsi"/>
          </w:rPr>
          <w:t>http://doi.org/10.1016/j.ecocom.2009.10.006</w:t>
        </w:r>
      </w:hyperlink>
    </w:p>
    <w:p w14:paraId="47E6C78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ecker, D., Smith, C., Forstchen, A., Hare, D., Pomeranz, E., Doyle-Capitman, C., Schuler, K., &amp; Organ, J. (2016). Governance principles for wildlife conservation in the 21st century. </w:t>
      </w:r>
      <w:r w:rsidRPr="00D36414">
        <w:rPr>
          <w:rFonts w:cstheme="minorHAnsi"/>
          <w:i/>
          <w:iCs/>
        </w:rPr>
        <w:t>Conservation Letters</w:t>
      </w:r>
      <w:r w:rsidRPr="00D36414">
        <w:rPr>
          <w:rFonts w:cstheme="minorHAnsi"/>
        </w:rPr>
        <w:t xml:space="preserve">, </w:t>
      </w:r>
      <w:r w:rsidRPr="00D36414">
        <w:rPr>
          <w:rFonts w:cstheme="minorHAnsi"/>
          <w:i/>
          <w:iCs/>
        </w:rPr>
        <w:t>9</w:t>
      </w:r>
      <w:r w:rsidRPr="00D36414">
        <w:rPr>
          <w:rFonts w:cstheme="minorHAnsi"/>
        </w:rPr>
        <w:t xml:space="preserve">(4), 290–295. </w:t>
      </w:r>
      <w:hyperlink r:id="rId3522" w:history="1">
        <w:r w:rsidRPr="00D36414">
          <w:rPr>
            <w:rStyle w:val="Hyperlink"/>
            <w:rFonts w:cstheme="minorHAnsi"/>
          </w:rPr>
          <w:t>http://doi.org/10.1111/conl.12211</w:t>
        </w:r>
      </w:hyperlink>
    </w:p>
    <w:p w14:paraId="7B81D7D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ehm, J. (2016). Indigenous peoples and REDD+ safeguards: rights as resistance or as disciplinary inclusion in the green economy? </w:t>
      </w:r>
      <w:r w:rsidRPr="00D36414">
        <w:rPr>
          <w:rFonts w:cstheme="minorHAnsi"/>
          <w:i/>
          <w:iCs/>
        </w:rPr>
        <w:t>Journal of Human Rights and the Environment</w:t>
      </w:r>
      <w:r w:rsidRPr="00D36414">
        <w:rPr>
          <w:rFonts w:cstheme="minorHAnsi"/>
        </w:rPr>
        <w:t xml:space="preserve">, </w:t>
      </w:r>
      <w:r w:rsidRPr="00D36414">
        <w:rPr>
          <w:rFonts w:cstheme="minorHAnsi"/>
          <w:i/>
          <w:iCs/>
        </w:rPr>
        <w:t>7</w:t>
      </w:r>
      <w:r w:rsidRPr="00D36414">
        <w:rPr>
          <w:rFonts w:cstheme="minorHAnsi"/>
        </w:rPr>
        <w:t xml:space="preserve">(2), 170–217. </w:t>
      </w:r>
      <w:hyperlink r:id="rId3523" w:history="1">
        <w:r w:rsidRPr="00D36414">
          <w:rPr>
            <w:rStyle w:val="Hyperlink"/>
            <w:rFonts w:cstheme="minorHAnsi"/>
          </w:rPr>
          <w:t>http://doi.org/10.4337/jhre.2016.02.01</w:t>
        </w:r>
      </w:hyperlink>
    </w:p>
    <w:p w14:paraId="3F4243B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eininger, K., &amp; Byerlee, D. (2011). </w:t>
      </w:r>
      <w:r w:rsidRPr="00D36414">
        <w:rPr>
          <w:rFonts w:cstheme="minorHAnsi"/>
          <w:i/>
          <w:iCs/>
        </w:rPr>
        <w:t>Rising global interest in farmland. Can it yield sustainable and equitable benefits?</w:t>
      </w:r>
      <w:r w:rsidRPr="00D36414">
        <w:rPr>
          <w:rFonts w:cstheme="minorHAnsi"/>
        </w:rPr>
        <w:t xml:space="preserve"> Washington, DC, USA: World Bank. </w:t>
      </w:r>
      <w:hyperlink r:id="rId3524" w:history="1">
        <w:r w:rsidRPr="00D36414">
          <w:rPr>
            <w:rStyle w:val="Hyperlink"/>
            <w:rFonts w:cstheme="minorHAnsi"/>
          </w:rPr>
          <w:t>http://doi.org/10.1596/978-0-8213-8591-3</w:t>
        </w:r>
      </w:hyperlink>
    </w:p>
    <w:p w14:paraId="6C2CEA58" w14:textId="77777777" w:rsidR="008A5415" w:rsidRPr="008A5415"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Demeter, L. (2017). Biodiversity and ecosystem services of hardwood floodplain forests: Past, present and future from the perspective of local communities in west Ukraine. In M. Roué &amp; Z. Molnár (Eds.), </w:t>
      </w:r>
      <w:r w:rsidRPr="00D36414">
        <w:rPr>
          <w:rFonts w:cstheme="minorHAnsi"/>
          <w:i/>
          <w:iCs/>
        </w:rPr>
        <w:t>Indigenous and local knowledge of biodiversity and ecosystem services in Europe and Central Asia</w:t>
      </w:r>
      <w:r w:rsidRPr="00D36414">
        <w:rPr>
          <w:rFonts w:cstheme="minorHAnsi"/>
        </w:rPr>
        <w:t xml:space="preserve"> (pp. 6–19). </w:t>
      </w:r>
      <w:r w:rsidRPr="00D36414">
        <w:rPr>
          <w:rFonts w:cstheme="minorHAnsi"/>
          <w:lang w:val="es-ES"/>
        </w:rPr>
        <w:t>Paris, France: UNESCO.</w:t>
      </w:r>
    </w:p>
    <w:p w14:paraId="12271F84" w14:textId="7466A3EA"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Demeulenaere, E., &amp; Bonneuil, C. (2010). Cultiver la biodiversité. </w:t>
      </w:r>
      <w:r w:rsidRPr="00D36414">
        <w:rPr>
          <w:rFonts w:cstheme="minorHAnsi"/>
        </w:rPr>
        <w:t xml:space="preserve">Semences et identité paysanne. [Cultivate biodiversity. Seeds and peasant identity]. </w:t>
      </w:r>
      <w:r w:rsidRPr="00D36414">
        <w:rPr>
          <w:rFonts w:cstheme="minorHAnsi"/>
          <w:lang w:val="es-ES"/>
        </w:rPr>
        <w:t xml:space="preserve">In B. Hervieu, N. Mayer, P. Müller, F. Purseigle, &amp; J. Rémy (Eds.), </w:t>
      </w:r>
      <w:r w:rsidRPr="00D36414">
        <w:rPr>
          <w:rFonts w:cstheme="minorHAnsi"/>
          <w:i/>
          <w:iCs/>
          <w:lang w:val="es-ES"/>
        </w:rPr>
        <w:t xml:space="preserve">Les mondes agricoles en politique. </w:t>
      </w:r>
      <w:r w:rsidRPr="00D36414">
        <w:rPr>
          <w:rFonts w:cstheme="minorHAnsi"/>
          <w:i/>
          <w:iCs/>
        </w:rPr>
        <w:t>De la fin des paysans au retour de la question agricole</w:t>
      </w:r>
      <w:r w:rsidRPr="00D36414">
        <w:rPr>
          <w:rFonts w:cstheme="minorHAnsi"/>
        </w:rPr>
        <w:t xml:space="preserve"> [The politics of agricultural worlds: from the end of the peasants to the return of the agricultural issue] (pp. 73–92). Paris, France: Les Presses de Sciences.</w:t>
      </w:r>
    </w:p>
    <w:p w14:paraId="01F0D40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erkx, B., &amp; Glasbergen, P. (2014). Elaborating global private meta-governance: An inventory in the realm of voluntary sustainability standards. </w:t>
      </w:r>
      <w:r w:rsidRPr="00D36414">
        <w:rPr>
          <w:rFonts w:cstheme="minorHAnsi"/>
          <w:i/>
          <w:iCs/>
        </w:rPr>
        <w:t>Global Environmental Change</w:t>
      </w:r>
      <w:r w:rsidRPr="00D36414">
        <w:rPr>
          <w:rFonts w:cstheme="minorHAnsi"/>
        </w:rPr>
        <w:t xml:space="preserve">, </w:t>
      </w:r>
      <w:r w:rsidRPr="00D36414">
        <w:rPr>
          <w:rFonts w:cstheme="minorHAnsi"/>
          <w:i/>
          <w:iCs/>
        </w:rPr>
        <w:t>27</w:t>
      </w:r>
      <w:r w:rsidRPr="00D36414">
        <w:rPr>
          <w:rFonts w:cstheme="minorHAnsi"/>
        </w:rPr>
        <w:t xml:space="preserve">, 41–50. </w:t>
      </w:r>
      <w:hyperlink r:id="rId3525" w:history="1">
        <w:r w:rsidRPr="00D36414">
          <w:rPr>
            <w:rStyle w:val="Hyperlink"/>
            <w:rFonts w:cstheme="minorHAnsi"/>
          </w:rPr>
          <w:t>http://doi.org/10.1016/j.gloenvcha.2014.04.016</w:t>
        </w:r>
      </w:hyperlink>
    </w:p>
    <w:p w14:paraId="0F022E6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i Marco, M., Watson, J. E. M., Venter, O., &amp; Possingham, H. P. (2016). Global biodiversity targets require both sufficiency and efficiency. </w:t>
      </w:r>
      <w:r w:rsidRPr="00D36414">
        <w:rPr>
          <w:rFonts w:cstheme="minorHAnsi"/>
          <w:i/>
          <w:iCs/>
        </w:rPr>
        <w:t>Conservation Letters</w:t>
      </w:r>
      <w:r w:rsidRPr="00D36414">
        <w:rPr>
          <w:rFonts w:cstheme="minorHAnsi"/>
        </w:rPr>
        <w:t xml:space="preserve">, </w:t>
      </w:r>
      <w:r w:rsidRPr="00D36414">
        <w:rPr>
          <w:rFonts w:cstheme="minorHAnsi"/>
          <w:i/>
          <w:iCs/>
        </w:rPr>
        <w:t>9</w:t>
      </w:r>
      <w:r w:rsidRPr="00D36414">
        <w:rPr>
          <w:rFonts w:cstheme="minorHAnsi"/>
        </w:rPr>
        <w:t xml:space="preserve">, 395–397. </w:t>
      </w:r>
      <w:hyperlink r:id="rId3526" w:history="1">
        <w:r w:rsidRPr="00D36414">
          <w:rPr>
            <w:rStyle w:val="Hyperlink"/>
            <w:rFonts w:cstheme="minorHAnsi"/>
          </w:rPr>
          <w:t>http://doi.org/10.1111/conl.12299</w:t>
        </w:r>
      </w:hyperlink>
    </w:p>
    <w:p w14:paraId="61BA67C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iamond, B., &amp; Beukers-Stewart, B. D. (2011). Fisheries discards in the North Sea: Waste of resources or a necessary evil? </w:t>
      </w:r>
      <w:r w:rsidRPr="00D36414">
        <w:rPr>
          <w:rFonts w:cstheme="minorHAnsi"/>
          <w:i/>
          <w:iCs/>
        </w:rPr>
        <w:t>Reviews in Fisheries Science</w:t>
      </w:r>
      <w:r w:rsidRPr="00D36414">
        <w:rPr>
          <w:rFonts w:cstheme="minorHAnsi"/>
        </w:rPr>
        <w:t xml:space="preserve">, </w:t>
      </w:r>
      <w:r w:rsidRPr="00D36414">
        <w:rPr>
          <w:rFonts w:cstheme="minorHAnsi"/>
          <w:i/>
          <w:iCs/>
        </w:rPr>
        <w:t>19</w:t>
      </w:r>
      <w:r w:rsidRPr="00D36414">
        <w:rPr>
          <w:rFonts w:cstheme="minorHAnsi"/>
        </w:rPr>
        <w:t xml:space="preserve">(3), 231–245. </w:t>
      </w:r>
      <w:hyperlink r:id="rId3527" w:history="1">
        <w:r w:rsidRPr="00D36414">
          <w:rPr>
            <w:rStyle w:val="Hyperlink"/>
            <w:rFonts w:cstheme="minorHAnsi"/>
          </w:rPr>
          <w:t>http://doi.org/10.1080/10641262.2011.585432</w:t>
        </w:r>
      </w:hyperlink>
    </w:p>
    <w:p w14:paraId="472B352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íaz, S., Demissew, S., Carabias, J., Joly, C., Lonsdale, M., Ash, N., Larigauderie, Adhikari, J. R., Arico, S., Báldi, A., Bartuska, A., Baste, I. A., Bilgin, A., Brondizio, E., Chan, K. M. A., Figueroa, V. E., </w:t>
      </w:r>
      <w:r w:rsidRPr="00D36414">
        <w:rPr>
          <w:rFonts w:cstheme="minorHAnsi"/>
        </w:rPr>
        <w:lastRenderedPageBreak/>
        <w:t xml:space="preserve">Duraiappah, A., Fischer, M., Hill, R., Koetz, T., Leadley, P., Lyver, P., Mace, G. M., Martin-Lopez, B., Okumura, M., Pacheco, D., Pascual, U., Pérez, E. S., Reyers, B., Roth, E., Saito, O., Scholes, R. J., Sharma, N., Tallis, H., Thaman, R., Watson, R., Yahara, T., Hamid, Z. A., Akosim, C., Al-Hafedh, Y., Allahverdiyev, R., Amankwah, E., Asah, S. T., Asfaw, Z., Bartus, G., Brooks, L. A., Caillaux, J., Dalle, G., Darnaedi, D., Driver, A., Erpul, G., Escobar-Eyzaguirre, P., Failler, P., Fouda, A. M. M., Fu, B., Gundimeda, H., Hashimoto, S., Homer, F., Lavorel, S., Lichtenstein, G., Mala, W. A., Mandivenyi, W., Matczak, P., Mbizvo, C., Mehrdadi, M., Metzger, J. P., Mikissa, J. B., Moller, H., Mooney, H. A., Mumby, P., Nagendra, H., Nesshover, C., Oteng-Yeboah, A. A., Pataki, G., Roué, M., Rubis, J., Schultz, M., Smith, P., Sumaila, R., Takeuchi, K., Thomas, S., Verma, M., Yeo-Chang, Y., &amp; Zlatanova, D. (2015). The IPBES Conceptual Framework — connecting nature and people. </w:t>
      </w:r>
      <w:r w:rsidRPr="00D36414">
        <w:rPr>
          <w:rFonts w:cstheme="minorHAnsi"/>
          <w:i/>
          <w:iCs/>
        </w:rPr>
        <w:t>Current Opinion in Environmental Sustainability</w:t>
      </w:r>
      <w:r w:rsidRPr="00D36414">
        <w:rPr>
          <w:rFonts w:cstheme="minorHAnsi"/>
        </w:rPr>
        <w:t xml:space="preserve">, </w:t>
      </w:r>
      <w:r w:rsidRPr="00D36414">
        <w:rPr>
          <w:rFonts w:cstheme="minorHAnsi"/>
          <w:i/>
          <w:iCs/>
        </w:rPr>
        <w:t>14</w:t>
      </w:r>
      <w:r w:rsidRPr="00D36414">
        <w:rPr>
          <w:rFonts w:cstheme="minorHAnsi"/>
        </w:rPr>
        <w:t xml:space="preserve">, 1–16. </w:t>
      </w:r>
      <w:hyperlink r:id="rId3528" w:history="1">
        <w:r w:rsidRPr="00D36414">
          <w:rPr>
            <w:rStyle w:val="Hyperlink"/>
            <w:rFonts w:cstheme="minorHAnsi"/>
          </w:rPr>
          <w:t>http://doi.org/10.1016/j.cosust.2014.11.002</w:t>
        </w:r>
      </w:hyperlink>
      <w:r w:rsidRPr="00D36414">
        <w:rPr>
          <w:rFonts w:cstheme="minorHAnsi"/>
        </w:rPr>
        <w:t xml:space="preserve"> </w:t>
      </w:r>
    </w:p>
    <w:p w14:paraId="5FA2CB1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Dicks, L., Viana, B. F., Arizmendi, C., Bommarco, R., Brosi, B., Cunningham, S., Galetto, L., Lopes, A., &amp; Taki, H. (2016). </w:t>
      </w:r>
      <w:r w:rsidRPr="00D36414">
        <w:rPr>
          <w:rFonts w:cstheme="minorHAnsi"/>
        </w:rPr>
        <w:t xml:space="preserve">Chapter 6: Responses to risks and opportunities associated with pollinators and pollination. In S. G. Potts, V. L. Imperatriz-Fonseca, &amp; H. T. Ngo, J. C. Biesmeijer, T. D. Breeze, L. V. Dicks, L. A. Garibaldi, R. Hill, J. Settele, A. J. Vanbergen, M. A. Aizen, S. A. Cunningham, C. Eardley, B. M. Freitas, N. Gallai, P. G. Kevan, A. Kovács-Hostyánszki, P. K. Kwapong, J. Li, X. Li, D. J. Martins, G. Nates-Parra, J. S. Pettis, R. Rader, &amp; B. F. Viana (Eds.), </w:t>
      </w:r>
      <w:r w:rsidRPr="00D36414">
        <w:rPr>
          <w:rFonts w:cstheme="minorHAnsi"/>
          <w:i/>
          <w:iCs/>
        </w:rPr>
        <w:t>Assessment report of the Intergovernmental Science-Policy Platform on Biodiversity and Ecosystem Services on pollinators, pollination and food production</w:t>
      </w:r>
      <w:r w:rsidRPr="00D36414">
        <w:rPr>
          <w:rFonts w:cstheme="minorHAnsi"/>
        </w:rPr>
        <w:t>. Bonn, Germany: Secretariat of the Intergovernmental Science-Policy Platform on Biodiversity and Ecosystem Services.</w:t>
      </w:r>
    </w:p>
    <w:p w14:paraId="03554A5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ing, J., Mack, R. N., Lu, P., Ren, M., &amp; Huang, H. (2008). China’s booming economy is sparking and accelerating biological invasions. </w:t>
      </w:r>
      <w:r w:rsidRPr="00D36414">
        <w:rPr>
          <w:rFonts w:cstheme="minorHAnsi"/>
          <w:i/>
          <w:iCs/>
        </w:rPr>
        <w:t>BioScience</w:t>
      </w:r>
      <w:r w:rsidRPr="00D36414">
        <w:rPr>
          <w:rFonts w:cstheme="minorHAnsi"/>
        </w:rPr>
        <w:t xml:space="preserve">, </w:t>
      </w:r>
      <w:r w:rsidRPr="00D36414">
        <w:rPr>
          <w:rFonts w:cstheme="minorHAnsi"/>
          <w:i/>
          <w:iCs/>
        </w:rPr>
        <w:t>58</w:t>
      </w:r>
      <w:r w:rsidRPr="00D36414">
        <w:rPr>
          <w:rFonts w:cstheme="minorHAnsi"/>
        </w:rPr>
        <w:t xml:space="preserve">(4), 317–324. </w:t>
      </w:r>
      <w:hyperlink r:id="rId3529" w:history="1">
        <w:r w:rsidRPr="00D36414">
          <w:rPr>
            <w:rStyle w:val="Hyperlink"/>
            <w:rFonts w:cstheme="minorHAnsi"/>
          </w:rPr>
          <w:t>http://doi.org/10.1641/B580407</w:t>
        </w:r>
      </w:hyperlink>
    </w:p>
    <w:p w14:paraId="7A115BB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inmore, T., Duplisea, D. E., Rackham, B. D., Maxwell, D. L., &amp; Jennings, S. (2003). Impact of a large-scale area closure on patterns of fishing disturbance and the consequences for benthic communities. </w:t>
      </w:r>
      <w:r w:rsidRPr="00D36414">
        <w:rPr>
          <w:rFonts w:cstheme="minorHAnsi"/>
          <w:i/>
          <w:iCs/>
        </w:rPr>
        <w:t>ICES Journal of Marine Science</w:t>
      </w:r>
      <w:r w:rsidRPr="00D36414">
        <w:rPr>
          <w:rFonts w:cstheme="minorHAnsi"/>
        </w:rPr>
        <w:t xml:space="preserve">, </w:t>
      </w:r>
      <w:r w:rsidRPr="00D36414">
        <w:rPr>
          <w:rFonts w:cstheme="minorHAnsi"/>
          <w:i/>
          <w:iCs/>
        </w:rPr>
        <w:t>60</w:t>
      </w:r>
      <w:r w:rsidRPr="00D36414">
        <w:rPr>
          <w:rFonts w:cstheme="minorHAnsi"/>
        </w:rPr>
        <w:t xml:space="preserve">(2), 371–380. </w:t>
      </w:r>
      <w:r w:rsidRPr="00D36414">
        <w:rPr>
          <w:rFonts w:cstheme="minorHAnsi"/>
        </w:rPr>
        <w:softHyphen/>
      </w:r>
      <w:hyperlink r:id="rId3530" w:history="1">
        <w:r w:rsidRPr="00D36414">
          <w:rPr>
            <w:rStyle w:val="Hyperlink"/>
            <w:rFonts w:cstheme="minorHAnsi"/>
          </w:rPr>
          <w:t>http://doi.org/10.1016/S1054-3139(03)00010-9</w:t>
        </w:r>
      </w:hyperlink>
    </w:p>
    <w:p w14:paraId="06F88E9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janibekov, U., Dzhakypbekova, K., Chamberlain, J., Weyerhaeuser, H., Zomer, R., Villamor, G. B., &amp; Xu, J. (2015). </w:t>
      </w:r>
      <w:r w:rsidRPr="00D36414">
        <w:rPr>
          <w:rFonts w:cstheme="minorHAnsi"/>
          <w:i/>
          <w:iCs/>
        </w:rPr>
        <w:t>Agroforestry for landscape restoration and livelihood development in Central Asia</w:t>
      </w:r>
      <w:r w:rsidRPr="00D36414">
        <w:rPr>
          <w:rFonts w:cstheme="minorHAnsi"/>
          <w:i/>
        </w:rPr>
        <w:t xml:space="preserve"> (No. 186)</w:t>
      </w:r>
      <w:r w:rsidRPr="00D36414">
        <w:rPr>
          <w:rFonts w:cstheme="minorHAnsi"/>
        </w:rPr>
        <w:t>. Kunming, China: World Agroforestry Centre East and Central Asia Regional Programme.</w:t>
      </w:r>
    </w:p>
    <w:p w14:paraId="088230A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omínguez-Tejo, E., Metternicht, G., Johnston, E., &amp; Hedge, L. (2016). Marine spatial planning advancing the ecosystem-based approach to coastal zone management: A review. </w:t>
      </w:r>
      <w:r w:rsidRPr="00D36414">
        <w:rPr>
          <w:rFonts w:cstheme="minorHAnsi"/>
          <w:i/>
          <w:iCs/>
        </w:rPr>
        <w:t>Marine Policy</w:t>
      </w:r>
      <w:r w:rsidRPr="00D36414">
        <w:rPr>
          <w:rFonts w:cstheme="minorHAnsi"/>
        </w:rPr>
        <w:t xml:space="preserve">, </w:t>
      </w:r>
      <w:r w:rsidRPr="00D36414">
        <w:rPr>
          <w:rFonts w:cstheme="minorHAnsi"/>
          <w:i/>
          <w:iCs/>
        </w:rPr>
        <w:t>72</w:t>
      </w:r>
      <w:r w:rsidRPr="00D36414">
        <w:rPr>
          <w:rFonts w:cstheme="minorHAnsi"/>
        </w:rPr>
        <w:t xml:space="preserve">, 115–130. </w:t>
      </w:r>
      <w:hyperlink r:id="rId3531" w:history="1">
        <w:r w:rsidRPr="00D36414">
          <w:rPr>
            <w:rStyle w:val="Hyperlink"/>
            <w:rFonts w:cstheme="minorHAnsi"/>
          </w:rPr>
          <w:t>http://doi.org/10.1016/j.marpol.2016.06.023</w:t>
        </w:r>
      </w:hyperlink>
    </w:p>
    <w:p w14:paraId="0591910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örre, A. (2012). Legal arrangements and pasture-related socio-ecological challenges in Kyrgyzstan. In H. Kreutzmann (Ed.), </w:t>
      </w:r>
      <w:r w:rsidRPr="00D36414">
        <w:rPr>
          <w:rFonts w:cstheme="minorHAnsi"/>
          <w:i/>
          <w:iCs/>
        </w:rPr>
        <w:t>Pastoral practices in High Asia. Agency of “development” effected by modernization, resettlement and transformation</w:t>
      </w:r>
      <w:r w:rsidRPr="00D36414">
        <w:rPr>
          <w:rFonts w:cstheme="minorHAnsi"/>
        </w:rPr>
        <w:t xml:space="preserve"> (pp. 127–144). Dordrecht, The Netherlands: Springer. </w:t>
      </w:r>
      <w:hyperlink r:id="rId3532" w:history="1">
        <w:r w:rsidRPr="00D36414">
          <w:rPr>
            <w:rStyle w:val="Hyperlink"/>
            <w:rFonts w:cstheme="minorHAnsi"/>
          </w:rPr>
          <w:t>http://doi.org/10.1007/978-94-007-3846-1_7</w:t>
        </w:r>
      </w:hyperlink>
    </w:p>
    <w:p w14:paraId="3C754D8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örre, A. (2015). Promises and realities of community-based pasture management approaches: Observations from Kyrgyzstan. </w:t>
      </w:r>
      <w:r w:rsidRPr="00D36414">
        <w:rPr>
          <w:rFonts w:cstheme="minorHAnsi"/>
          <w:i/>
          <w:iCs/>
        </w:rPr>
        <w:t>Pastoralism: Research, Policy and Practice</w:t>
      </w:r>
      <w:r w:rsidRPr="00D36414">
        <w:rPr>
          <w:rFonts w:cstheme="minorHAnsi"/>
        </w:rPr>
        <w:t xml:space="preserve">, </w:t>
      </w:r>
      <w:r w:rsidRPr="00D36414">
        <w:rPr>
          <w:rFonts w:cstheme="minorHAnsi"/>
          <w:i/>
          <w:iCs/>
        </w:rPr>
        <w:t>5</w:t>
      </w:r>
      <w:r w:rsidRPr="00D36414">
        <w:rPr>
          <w:rFonts w:cstheme="minorHAnsi"/>
        </w:rPr>
        <w:t xml:space="preserve">(1), 15. </w:t>
      </w:r>
      <w:hyperlink r:id="rId3533" w:history="1">
        <w:r w:rsidRPr="00D36414">
          <w:rPr>
            <w:rStyle w:val="Hyperlink"/>
            <w:rFonts w:cstheme="minorHAnsi"/>
          </w:rPr>
          <w:t>http://doi.org/10.1186/s13570-015-0035-8</w:t>
        </w:r>
      </w:hyperlink>
    </w:p>
    <w:p w14:paraId="7B2CE0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owie, M. (2009). </w:t>
      </w:r>
      <w:r w:rsidRPr="00D36414">
        <w:rPr>
          <w:rFonts w:cstheme="minorHAnsi"/>
          <w:i/>
          <w:iCs/>
        </w:rPr>
        <w:t>Conservation refugees: the hundred-year conflict between global conservation and native peoples</w:t>
      </w:r>
      <w:r w:rsidRPr="00D36414">
        <w:rPr>
          <w:rFonts w:cstheme="minorHAnsi"/>
        </w:rPr>
        <w:t xml:space="preserve">. </w:t>
      </w:r>
      <w:r w:rsidRPr="00D36414">
        <w:rPr>
          <w:rFonts w:cstheme="minorHAnsi"/>
          <w:lang w:val="de-DE"/>
        </w:rPr>
        <w:t>Cambridge, USA: MIT Press.</w:t>
      </w:r>
    </w:p>
    <w:p w14:paraId="03B91CB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Driessen, P. P. J., Dieperink, C., van Laerhoven, F., Runhaar, H. A. C., &amp; Vermeulen, W. J. V. (2012). </w:t>
      </w:r>
      <w:r w:rsidRPr="00D36414">
        <w:rPr>
          <w:rFonts w:cstheme="minorHAnsi"/>
        </w:rPr>
        <w:t xml:space="preserve">Towards a conceptual framework for the study of shifts in modes of environmental governance </w:t>
      </w:r>
      <w:r w:rsidRPr="00D36414">
        <w:rPr>
          <w:rFonts w:cstheme="minorHAnsi"/>
        </w:rPr>
        <w:lastRenderedPageBreak/>
        <w:t xml:space="preserve">– Experiences from The Netherlands. </w:t>
      </w:r>
      <w:r w:rsidRPr="00D36414">
        <w:rPr>
          <w:rFonts w:cstheme="minorHAnsi"/>
          <w:i/>
          <w:iCs/>
        </w:rPr>
        <w:t>Environmental Policy and Governance</w:t>
      </w:r>
      <w:r w:rsidRPr="00D36414">
        <w:rPr>
          <w:rFonts w:cstheme="minorHAnsi"/>
        </w:rPr>
        <w:t xml:space="preserve">, </w:t>
      </w:r>
      <w:r w:rsidRPr="00D36414">
        <w:rPr>
          <w:rFonts w:cstheme="minorHAnsi"/>
          <w:i/>
          <w:iCs/>
        </w:rPr>
        <w:t>22</w:t>
      </w:r>
      <w:r w:rsidRPr="00D36414">
        <w:rPr>
          <w:rFonts w:cstheme="minorHAnsi"/>
        </w:rPr>
        <w:t xml:space="preserve">(3), 143–160. </w:t>
      </w:r>
      <w:hyperlink r:id="rId3534" w:history="1">
        <w:r w:rsidRPr="00D36414">
          <w:rPr>
            <w:rStyle w:val="Hyperlink"/>
            <w:rFonts w:cstheme="minorHAnsi"/>
          </w:rPr>
          <w:t>http://doi.org/10.1002/eet.1580</w:t>
        </w:r>
      </w:hyperlink>
    </w:p>
    <w:p w14:paraId="6F8FAF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Droste, N., Lima, G. R., May, P. H., &amp; Ring, I. (2017). Municipal responses to ecological fiscal transfers in Brazil: A microeconometric panel data approach. </w:t>
      </w:r>
      <w:r w:rsidRPr="00D36414">
        <w:rPr>
          <w:rFonts w:cstheme="minorHAnsi"/>
          <w:i/>
          <w:iCs/>
        </w:rPr>
        <w:t>Environmental Policy and Governance</w:t>
      </w:r>
      <w:r w:rsidRPr="00D36414">
        <w:rPr>
          <w:rFonts w:cstheme="minorHAnsi"/>
        </w:rPr>
        <w:t xml:space="preserve">, </w:t>
      </w:r>
      <w:r w:rsidRPr="00D36414">
        <w:rPr>
          <w:rFonts w:cstheme="minorHAnsi"/>
          <w:i/>
          <w:iCs/>
        </w:rPr>
        <w:t>27</w:t>
      </w:r>
      <w:r w:rsidRPr="00D36414">
        <w:rPr>
          <w:rFonts w:cstheme="minorHAnsi"/>
        </w:rPr>
        <w:t xml:space="preserve">(4), 378–393. </w:t>
      </w:r>
      <w:hyperlink r:id="rId3535" w:history="1">
        <w:r w:rsidRPr="00D36414">
          <w:rPr>
            <w:rStyle w:val="Hyperlink"/>
            <w:rFonts w:cstheme="minorHAnsi"/>
          </w:rPr>
          <w:t>http://doi.org/10.1002/eet.1760</w:t>
        </w:r>
      </w:hyperlink>
    </w:p>
    <w:p w14:paraId="7650DBA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Droste, N., Ring, I., Santos, R., &amp; Kettunen, M. (2018). </w:t>
      </w:r>
      <w:r w:rsidRPr="00D36414">
        <w:rPr>
          <w:rFonts w:cstheme="minorHAnsi"/>
          <w:iCs/>
        </w:rPr>
        <w:t xml:space="preserve">Ecological fiscal transfers in Europe – evidence-based design options of a transnational scheme. </w:t>
      </w:r>
      <w:r w:rsidRPr="00D36414">
        <w:rPr>
          <w:rFonts w:cstheme="minorHAnsi"/>
          <w:i/>
        </w:rPr>
        <w:t>Ecological Economics</w:t>
      </w:r>
      <w:r w:rsidRPr="00D36414">
        <w:rPr>
          <w:rFonts w:cstheme="minorHAnsi"/>
        </w:rPr>
        <w:t xml:space="preserve">, 147, 373-382. </w:t>
      </w:r>
      <w:hyperlink r:id="rId3536" w:history="1">
        <w:r w:rsidRPr="00D36414">
          <w:rPr>
            <w:rStyle w:val="Hyperlink"/>
            <w:rFonts w:cstheme="minorHAnsi"/>
          </w:rPr>
          <w:t>http://doi.org/10.1016/j.ecolecon.2018.01.031</w:t>
        </w:r>
      </w:hyperlink>
    </w:p>
    <w:p w14:paraId="170833D2"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Dubash, N. K., &amp; Florini, A. (2011). Mapping global energy governance. </w:t>
      </w:r>
      <w:r w:rsidRPr="00D36414">
        <w:rPr>
          <w:rFonts w:cstheme="minorHAnsi"/>
          <w:i/>
          <w:iCs/>
        </w:rPr>
        <w:t>Global Policy</w:t>
      </w:r>
      <w:r w:rsidRPr="00D36414">
        <w:rPr>
          <w:rFonts w:cstheme="minorHAnsi"/>
        </w:rPr>
        <w:t xml:space="preserve">, </w:t>
      </w:r>
      <w:r w:rsidRPr="00D36414">
        <w:rPr>
          <w:rFonts w:cstheme="minorHAnsi"/>
          <w:i/>
          <w:iCs/>
        </w:rPr>
        <w:t>2</w:t>
      </w:r>
      <w:r w:rsidRPr="00D36414">
        <w:rPr>
          <w:rFonts w:cstheme="minorHAnsi"/>
        </w:rPr>
        <w:t xml:space="preserve">, 6–18. </w:t>
      </w:r>
      <w:hyperlink r:id="rId3537" w:history="1">
        <w:r w:rsidRPr="00D36414">
          <w:rPr>
            <w:rStyle w:val="Hyperlink"/>
            <w:rFonts w:cstheme="minorHAnsi"/>
          </w:rPr>
          <w:t>http://doi.org/10.1111/j.1758-5899.2011.00119.x</w:t>
        </w:r>
      </w:hyperlink>
    </w:p>
    <w:p w14:paraId="30B8CD24"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ASIN. (2017). </w:t>
      </w:r>
      <w:r w:rsidRPr="00D36414">
        <w:rPr>
          <w:rFonts w:cstheme="minorHAnsi"/>
          <w:i/>
        </w:rPr>
        <w:t>European alien species information network (EASIN)- European Commission.</w:t>
      </w:r>
      <w:r w:rsidRPr="00D36414">
        <w:rPr>
          <w:rFonts w:cstheme="minorHAnsi"/>
        </w:rPr>
        <w:t xml:space="preserve"> Retrieved October 14, 2017, from </w:t>
      </w:r>
      <w:hyperlink r:id="rId3538" w:history="1">
        <w:r w:rsidRPr="00D36414">
          <w:rPr>
            <w:rStyle w:val="Hyperlink"/>
            <w:rFonts w:cstheme="minorHAnsi"/>
          </w:rPr>
          <w:t>https://easin.jrc.ec.europa.eu/</w:t>
        </w:r>
      </w:hyperlink>
    </w:p>
    <w:p w14:paraId="3CA2AD5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conomic Commission for Europe. (2016). </w:t>
      </w:r>
      <w:r w:rsidRPr="00D36414">
        <w:rPr>
          <w:rFonts w:cstheme="minorHAnsi"/>
          <w:i/>
          <w:iCs/>
        </w:rPr>
        <w:t>Declaration: “Greener, cleaner, smarter!”</w:t>
      </w:r>
      <w:r w:rsidRPr="00D36414">
        <w:rPr>
          <w:rFonts w:cstheme="minorHAnsi"/>
        </w:rPr>
        <w:t xml:space="preserve"> </w:t>
      </w:r>
      <w:r w:rsidRPr="00D36414">
        <w:rPr>
          <w:rFonts w:cstheme="minorHAnsi"/>
          <w:i/>
          <w:iCs/>
        </w:rPr>
        <w:t>Report of the eighth environment for Europe ministerial conference. ECE/BATUMI.CONF/2016/2/Add.1</w:t>
      </w:r>
      <w:r w:rsidRPr="00D36414">
        <w:rPr>
          <w:rFonts w:cstheme="minorHAnsi"/>
        </w:rPr>
        <w:t>.</w:t>
      </w:r>
    </w:p>
    <w:p w14:paraId="47E13647"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dwards, P., &amp; Kleinschmit, D. (2013). Towards a European forest policy — Conflicting courses. </w:t>
      </w:r>
      <w:r w:rsidRPr="00D36414">
        <w:rPr>
          <w:rFonts w:cstheme="minorHAnsi"/>
          <w:i/>
          <w:iCs/>
        </w:rPr>
        <w:t>Forest Policy and Economics</w:t>
      </w:r>
      <w:r w:rsidRPr="00D36414">
        <w:rPr>
          <w:rFonts w:cstheme="minorHAnsi"/>
        </w:rPr>
        <w:t xml:space="preserve">, </w:t>
      </w:r>
      <w:r w:rsidRPr="00D36414">
        <w:rPr>
          <w:rFonts w:cstheme="minorHAnsi"/>
          <w:i/>
          <w:iCs/>
        </w:rPr>
        <w:t>33,</w:t>
      </w:r>
      <w:r w:rsidRPr="00D36414">
        <w:rPr>
          <w:rFonts w:cstheme="minorHAnsi"/>
        </w:rPr>
        <w:t xml:space="preserve"> 87–93. </w:t>
      </w:r>
      <w:hyperlink r:id="rId3539" w:history="1">
        <w:r w:rsidRPr="00D36414">
          <w:rPr>
            <w:rStyle w:val="Hyperlink"/>
            <w:rFonts w:cstheme="minorHAnsi"/>
          </w:rPr>
          <w:t>http://doi.org/10.1016/j.forpol.2012.06.002</w:t>
        </w:r>
      </w:hyperlink>
    </w:p>
    <w:p w14:paraId="25EC20CE"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00). </w:t>
      </w:r>
      <w:r w:rsidRPr="00D36414">
        <w:rPr>
          <w:rFonts w:cstheme="minorHAnsi"/>
          <w:i/>
          <w:iCs/>
        </w:rPr>
        <w:t>Annual report 1999</w:t>
      </w:r>
      <w:r w:rsidRPr="00D36414">
        <w:rPr>
          <w:rFonts w:cstheme="minorHAnsi"/>
        </w:rPr>
        <w:t xml:space="preserve">. Retrieved from </w:t>
      </w:r>
      <w:hyperlink r:id="rId3540" w:history="1">
        <w:r w:rsidRPr="00D36414">
          <w:rPr>
            <w:rStyle w:val="Hyperlink"/>
            <w:rFonts w:cstheme="minorHAnsi"/>
          </w:rPr>
          <w:t>http://www.eea.europa.eu/publications/corporate_document_2008_4</w:t>
        </w:r>
      </w:hyperlink>
    </w:p>
    <w:p w14:paraId="6EB33E99"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05). </w:t>
      </w:r>
      <w:r w:rsidRPr="00D36414">
        <w:rPr>
          <w:rFonts w:cstheme="minorHAnsi"/>
          <w:i/>
          <w:iCs/>
        </w:rPr>
        <w:t>Environmental policy integration in Europe — State of play and an evaluation framework</w:t>
      </w:r>
      <w:r w:rsidRPr="00D36414">
        <w:rPr>
          <w:rFonts w:cstheme="minorHAnsi"/>
        </w:rPr>
        <w:t xml:space="preserve">. </w:t>
      </w:r>
      <w:r w:rsidRPr="00D36414">
        <w:rPr>
          <w:rFonts w:cstheme="minorHAnsi"/>
          <w:i/>
          <w:iCs/>
        </w:rPr>
        <w:t>EEA Technical Report No. 2/2005</w:t>
      </w:r>
      <w:r w:rsidRPr="00D36414">
        <w:rPr>
          <w:rFonts w:cstheme="minorHAnsi"/>
        </w:rPr>
        <w:t xml:space="preserve">. Retrieved from </w:t>
      </w:r>
      <w:hyperlink r:id="rId3541" w:history="1">
        <w:r w:rsidRPr="00D36414">
          <w:rPr>
            <w:rStyle w:val="Hyperlink"/>
            <w:rFonts w:cstheme="minorHAnsi"/>
          </w:rPr>
          <w:t>http://www.eea.europa.eu/publications/technical_report_2005_2</w:t>
        </w:r>
      </w:hyperlink>
    </w:p>
    <w:p w14:paraId="6D756386"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09). </w:t>
      </w:r>
      <w:r w:rsidRPr="00D36414">
        <w:rPr>
          <w:rFonts w:cstheme="minorHAnsi"/>
          <w:i/>
          <w:iCs/>
        </w:rPr>
        <w:t>Ensuring quality of life in Europe’s cities and towns</w:t>
      </w:r>
      <w:r w:rsidRPr="00D36414">
        <w:rPr>
          <w:rFonts w:cstheme="minorHAnsi"/>
        </w:rPr>
        <w:t xml:space="preserve">. </w:t>
      </w:r>
      <w:r w:rsidRPr="00D36414">
        <w:rPr>
          <w:rFonts w:cstheme="minorHAnsi"/>
          <w:i/>
          <w:iCs/>
        </w:rPr>
        <w:t>EEA Report No. 5/2009</w:t>
      </w:r>
      <w:r w:rsidRPr="00D36414">
        <w:rPr>
          <w:rFonts w:cstheme="minorHAnsi"/>
        </w:rPr>
        <w:t xml:space="preserve">. Retrieved from </w:t>
      </w:r>
      <w:hyperlink r:id="rId3542" w:history="1">
        <w:r w:rsidRPr="00D36414">
          <w:rPr>
            <w:rStyle w:val="Hyperlink"/>
            <w:rFonts w:cstheme="minorHAnsi"/>
          </w:rPr>
          <w:t>http://www.eea.europa.eu/publications/quality-of-life-in-Europes-cities-and-towns</w:t>
        </w:r>
      </w:hyperlink>
    </w:p>
    <w:p w14:paraId="4B77F3E8"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0). </w:t>
      </w:r>
      <w:r w:rsidRPr="00D36414">
        <w:rPr>
          <w:rFonts w:cstheme="minorHAnsi"/>
          <w:i/>
          <w:iCs/>
        </w:rPr>
        <w:t>Annual report 2009 and Environmental statement 2010</w:t>
      </w:r>
      <w:r w:rsidRPr="00D36414">
        <w:rPr>
          <w:rFonts w:cstheme="minorHAnsi"/>
        </w:rPr>
        <w:t xml:space="preserve">. Retrieved from </w:t>
      </w:r>
      <w:hyperlink r:id="rId3543" w:history="1">
        <w:r w:rsidRPr="00D36414">
          <w:rPr>
            <w:rStyle w:val="Hyperlink"/>
            <w:rFonts w:cstheme="minorHAnsi"/>
          </w:rPr>
          <w:t>http://www.eea.europa.eu/publications/annual-report-2009</w:t>
        </w:r>
      </w:hyperlink>
    </w:p>
    <w:p w14:paraId="53D4D83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EA. (2012a). </w:t>
      </w:r>
      <w:r w:rsidRPr="00D36414">
        <w:rPr>
          <w:rFonts w:cstheme="minorHAnsi"/>
          <w:i/>
          <w:iCs/>
        </w:rPr>
        <w:t>Protected areas in Europe — an overview</w:t>
      </w:r>
      <w:r w:rsidRPr="00D36414">
        <w:rPr>
          <w:rFonts w:cstheme="minorHAnsi"/>
        </w:rPr>
        <w:t xml:space="preserve">. </w:t>
      </w:r>
      <w:r w:rsidRPr="00D36414">
        <w:rPr>
          <w:rFonts w:cstheme="minorHAnsi"/>
          <w:i/>
          <w:iCs/>
        </w:rPr>
        <w:t>EEA Report No. 5/2012</w:t>
      </w:r>
      <w:r w:rsidRPr="00D36414">
        <w:rPr>
          <w:rFonts w:cstheme="minorHAnsi"/>
        </w:rPr>
        <w:t xml:space="preserve">. Retrieved from </w:t>
      </w:r>
      <w:hyperlink r:id="rId3544" w:history="1">
        <w:r w:rsidRPr="00D36414">
          <w:rPr>
            <w:rStyle w:val="Hyperlink"/>
            <w:rFonts w:cstheme="minorHAnsi"/>
          </w:rPr>
          <w:t>https://www.eea.europa.eu/publications/protected-areas-in-europe-2012</w:t>
        </w:r>
      </w:hyperlink>
    </w:p>
    <w:p w14:paraId="27783E2E"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2b). </w:t>
      </w:r>
      <w:r w:rsidRPr="00D36414">
        <w:rPr>
          <w:rFonts w:cstheme="minorHAnsi"/>
          <w:i/>
          <w:iCs/>
        </w:rPr>
        <w:t>Updated high nature value farmland in Europe. An estimate of the distribution patterns on the basis of CORINE Land Cover 2006 and biodiversity data</w:t>
      </w:r>
      <w:r w:rsidRPr="00D36414">
        <w:rPr>
          <w:rFonts w:cstheme="minorHAnsi"/>
        </w:rPr>
        <w:t xml:space="preserve">. Retrieved from </w:t>
      </w:r>
      <w:hyperlink r:id="rId3545" w:history="1">
        <w:r w:rsidRPr="00D36414">
          <w:rPr>
            <w:rStyle w:val="Hyperlink"/>
            <w:rFonts w:cstheme="minorHAnsi"/>
          </w:rPr>
          <w:t>https://www.eea.europa.eu/data-and-maps/data/high-nature-value-farmland</w:t>
        </w:r>
      </w:hyperlink>
    </w:p>
    <w:p w14:paraId="4AF63005"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3a). </w:t>
      </w:r>
      <w:r w:rsidRPr="00D36414">
        <w:rPr>
          <w:rFonts w:cstheme="minorHAnsi"/>
          <w:i/>
          <w:iCs/>
        </w:rPr>
        <w:t>Environmental pressures from European consumption and production — A study in integrated environmental and economic analysis</w:t>
      </w:r>
      <w:r w:rsidRPr="00D36414">
        <w:rPr>
          <w:rFonts w:cstheme="minorHAnsi"/>
        </w:rPr>
        <w:t xml:space="preserve">. </w:t>
      </w:r>
      <w:r w:rsidRPr="00D36414">
        <w:rPr>
          <w:rFonts w:cstheme="minorHAnsi"/>
          <w:i/>
          <w:iCs/>
        </w:rPr>
        <w:t>EEA Technical Report No. 2/2013</w:t>
      </w:r>
      <w:r w:rsidRPr="00D36414">
        <w:rPr>
          <w:rFonts w:cstheme="minorHAnsi"/>
        </w:rPr>
        <w:t xml:space="preserve">. Retrieved from </w:t>
      </w:r>
      <w:hyperlink r:id="rId3546" w:history="1">
        <w:r w:rsidRPr="00D36414">
          <w:rPr>
            <w:rStyle w:val="Hyperlink"/>
            <w:rFonts w:cstheme="minorHAnsi"/>
          </w:rPr>
          <w:t>https://www.eea.europa.eu/publications/environmental-pressures-from-european-consumption</w:t>
        </w:r>
      </w:hyperlink>
    </w:p>
    <w:p w14:paraId="619D0A54"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3b). </w:t>
      </w:r>
      <w:r w:rsidRPr="00D36414">
        <w:rPr>
          <w:rFonts w:cstheme="minorHAnsi"/>
          <w:i/>
          <w:iCs/>
        </w:rPr>
        <w:t>Late lessons from early warnings: science, precaution, innovation</w:t>
      </w:r>
      <w:r w:rsidRPr="00D36414">
        <w:rPr>
          <w:rFonts w:cstheme="minorHAnsi"/>
        </w:rPr>
        <w:t xml:space="preserve">. </w:t>
      </w:r>
      <w:r w:rsidRPr="00D36414">
        <w:rPr>
          <w:rFonts w:cstheme="minorHAnsi"/>
          <w:i/>
          <w:iCs/>
        </w:rPr>
        <w:t>EEA Report No. 1/2013</w:t>
      </w:r>
      <w:r w:rsidRPr="00D36414">
        <w:rPr>
          <w:rFonts w:cstheme="minorHAnsi"/>
        </w:rPr>
        <w:t xml:space="preserve">. Retrieved from </w:t>
      </w:r>
      <w:hyperlink r:id="rId3547" w:history="1">
        <w:r w:rsidRPr="00D36414">
          <w:rPr>
            <w:rStyle w:val="Hyperlink"/>
            <w:rFonts w:cstheme="minorHAnsi"/>
          </w:rPr>
          <w:t>https://www.eea.europa.eu/publications/late-lessons-2</w:t>
        </w:r>
      </w:hyperlink>
    </w:p>
    <w:p w14:paraId="60A2228A"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4). </w:t>
      </w:r>
      <w:r w:rsidRPr="00D36414">
        <w:rPr>
          <w:rFonts w:cstheme="minorHAnsi"/>
          <w:i/>
          <w:iCs/>
        </w:rPr>
        <w:t>Spatial analysis of green infrastructure in Europe. EEA Technical Report No. 2/2014</w:t>
      </w:r>
      <w:r w:rsidRPr="00D36414">
        <w:rPr>
          <w:rFonts w:cstheme="minorHAnsi"/>
        </w:rPr>
        <w:t xml:space="preserve">. Retrieved from </w:t>
      </w:r>
      <w:hyperlink r:id="rId3548" w:history="1">
        <w:r w:rsidRPr="00D36414">
          <w:rPr>
            <w:rStyle w:val="Hyperlink"/>
            <w:rFonts w:cstheme="minorHAnsi"/>
          </w:rPr>
          <w:t>https://www.eea.europa.eu/publications/spatial-analysis-of-green-infrastructure</w:t>
        </w:r>
      </w:hyperlink>
    </w:p>
    <w:p w14:paraId="4713E2CC"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5a). </w:t>
      </w:r>
      <w:r w:rsidRPr="00D36414">
        <w:rPr>
          <w:rFonts w:cstheme="minorHAnsi"/>
          <w:i/>
          <w:iCs/>
        </w:rPr>
        <w:t>Abundance and distribution of selected species</w:t>
      </w:r>
      <w:r w:rsidRPr="00D36414">
        <w:rPr>
          <w:rFonts w:cstheme="minorHAnsi"/>
        </w:rPr>
        <w:t xml:space="preserve">. Retrieved from </w:t>
      </w:r>
      <w:hyperlink r:id="rId3549" w:history="1">
        <w:r w:rsidRPr="00D36414">
          <w:rPr>
            <w:rStyle w:val="Hyperlink"/>
            <w:rFonts w:cstheme="minorHAnsi"/>
          </w:rPr>
          <w:t>https://www.eea.europa.eu/data-and-maps/indicators/abundance-and-distribution-of-</w:t>
        </w:r>
        <w:r w:rsidRPr="00D36414">
          <w:rPr>
            <w:rStyle w:val="Hyperlink"/>
            <w:rFonts w:cstheme="minorHAnsi"/>
          </w:rPr>
          <w:lastRenderedPageBreak/>
          <w:t>selected-species-6/assessment</w:t>
        </w:r>
      </w:hyperlink>
    </w:p>
    <w:p w14:paraId="60F07DB4"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5b). </w:t>
      </w:r>
      <w:r w:rsidRPr="00D36414">
        <w:rPr>
          <w:rFonts w:cstheme="minorHAnsi"/>
          <w:i/>
        </w:rPr>
        <w:t>High nature value (HNV) farmland</w:t>
      </w:r>
      <w:r w:rsidRPr="00D36414">
        <w:rPr>
          <w:rFonts w:cstheme="minorHAnsi"/>
        </w:rPr>
        <w:t xml:space="preserve">. Retrieved from </w:t>
      </w:r>
      <w:hyperlink r:id="rId3550" w:history="1">
        <w:r w:rsidRPr="00D36414">
          <w:rPr>
            <w:rStyle w:val="Hyperlink"/>
            <w:rFonts w:cstheme="minorHAnsi"/>
          </w:rPr>
          <w:t>https://www.eea.europa.eu/data-and-maps/data/high-nature-value-farmland</w:t>
        </w:r>
      </w:hyperlink>
    </w:p>
    <w:p w14:paraId="05135B2E"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5c). </w:t>
      </w:r>
      <w:r w:rsidRPr="00D36414">
        <w:rPr>
          <w:rFonts w:cstheme="minorHAnsi"/>
          <w:i/>
        </w:rPr>
        <w:t>State of nature in the EU. Results from reporting under the nature directives 2007–2012. EEA Technical Report No. 2/2015</w:t>
      </w:r>
      <w:r w:rsidRPr="00D36414">
        <w:rPr>
          <w:rFonts w:cstheme="minorHAnsi"/>
        </w:rPr>
        <w:t xml:space="preserve">. Retrieved from </w:t>
      </w:r>
      <w:hyperlink r:id="rId3551" w:history="1">
        <w:r w:rsidRPr="00D36414">
          <w:rPr>
            <w:rStyle w:val="Hyperlink"/>
            <w:rFonts w:cstheme="minorHAnsi"/>
          </w:rPr>
          <w:t>https://www.eea.europa.eu/publications/state-of-nature-in-the-eu</w:t>
        </w:r>
      </w:hyperlink>
    </w:p>
    <w:p w14:paraId="529D9FB1"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5d). </w:t>
      </w:r>
      <w:r w:rsidRPr="00D36414">
        <w:rPr>
          <w:rFonts w:cstheme="minorHAnsi"/>
          <w:i/>
          <w:iCs/>
        </w:rPr>
        <w:t>The European environment — state and outlook 2015: synthesis report</w:t>
      </w:r>
      <w:r w:rsidRPr="00D36414">
        <w:rPr>
          <w:rFonts w:cstheme="minorHAnsi"/>
        </w:rPr>
        <w:t xml:space="preserve">. Retrieved from </w:t>
      </w:r>
      <w:hyperlink r:id="rId3552" w:history="1">
        <w:r w:rsidRPr="00D36414">
          <w:rPr>
            <w:rStyle w:val="Hyperlink"/>
            <w:rFonts w:cstheme="minorHAnsi"/>
          </w:rPr>
          <w:t>https://www.eea.europa.eu/soer</w:t>
        </w:r>
      </w:hyperlink>
    </w:p>
    <w:p w14:paraId="04043B0C"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EA. (2015e). </w:t>
      </w:r>
      <w:r w:rsidRPr="00D36414">
        <w:rPr>
          <w:rFonts w:cstheme="minorHAnsi"/>
          <w:i/>
          <w:iCs/>
        </w:rPr>
        <w:t>The European environment — state and outlook 2015. 3. Protecting, conserving and enhancing natural capital</w:t>
      </w:r>
      <w:r w:rsidRPr="00D36414">
        <w:rPr>
          <w:rFonts w:cstheme="minorHAnsi"/>
        </w:rPr>
        <w:t xml:space="preserve">. Retrieved from </w:t>
      </w:r>
      <w:hyperlink r:id="rId3553" w:history="1">
        <w:r w:rsidRPr="00D36414">
          <w:rPr>
            <w:rStyle w:val="Hyperlink"/>
            <w:rFonts w:cstheme="minorHAnsi"/>
          </w:rPr>
          <w:t>https://www.eea.europa.eu/soer</w:t>
        </w:r>
      </w:hyperlink>
    </w:p>
    <w:p w14:paraId="3159E47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EA. (2016). </w:t>
      </w:r>
      <w:r w:rsidRPr="00D36414">
        <w:rPr>
          <w:rFonts w:cstheme="minorHAnsi"/>
          <w:i/>
          <w:iCs/>
        </w:rPr>
        <w:t>Mapping and assessing the condition of Europe’s ecosystems: progress and challenges</w:t>
      </w:r>
      <w:r w:rsidRPr="00D36414">
        <w:rPr>
          <w:rFonts w:cstheme="minorHAnsi"/>
        </w:rPr>
        <w:t xml:space="preserve">. Retrieved from </w:t>
      </w:r>
      <w:hyperlink r:id="rId3554" w:history="1">
        <w:r w:rsidRPr="00D36414">
          <w:rPr>
            <w:rStyle w:val="Hyperlink"/>
            <w:rFonts w:cstheme="minorHAnsi"/>
          </w:rPr>
          <w:t>https://www.eea.europa.eu/publications/mapping-europes-ecosystems</w:t>
        </w:r>
      </w:hyperlink>
    </w:p>
    <w:p w14:paraId="609FAB42"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lang w:val="pt-PT"/>
        </w:rPr>
        <w:t xml:space="preserve">Egidarev, E. G., &amp; Simonov, E. A. (2015). </w:t>
      </w:r>
      <w:r w:rsidRPr="00D36414">
        <w:rPr>
          <w:rFonts w:cstheme="minorHAnsi"/>
        </w:rPr>
        <w:t xml:space="preserve">Assessment of the environmental effect of placer gold mining in the Amur River basin. </w:t>
      </w:r>
      <w:r w:rsidRPr="00D36414">
        <w:rPr>
          <w:rFonts w:cstheme="minorHAnsi"/>
          <w:i/>
          <w:iCs/>
        </w:rPr>
        <w:t>Water Resources</w:t>
      </w:r>
      <w:r w:rsidRPr="00D36414">
        <w:rPr>
          <w:rFonts w:cstheme="minorHAnsi"/>
        </w:rPr>
        <w:t xml:space="preserve">, </w:t>
      </w:r>
      <w:r w:rsidRPr="00D36414">
        <w:rPr>
          <w:rFonts w:cstheme="minorHAnsi"/>
          <w:i/>
          <w:iCs/>
        </w:rPr>
        <w:t>42</w:t>
      </w:r>
      <w:r w:rsidRPr="00D36414">
        <w:rPr>
          <w:rFonts w:cstheme="minorHAnsi"/>
        </w:rPr>
        <w:t xml:space="preserve">(7), 897–908. </w:t>
      </w:r>
      <w:hyperlink r:id="rId3555" w:history="1">
        <w:r w:rsidRPr="00D36414">
          <w:rPr>
            <w:rStyle w:val="Hyperlink"/>
            <w:rFonts w:cstheme="minorHAnsi"/>
          </w:rPr>
          <w:t>http://doi.org/10.1134/S0097807815070039</w:t>
        </w:r>
      </w:hyperlink>
    </w:p>
    <w:p w14:paraId="6879FBFC"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ilstrup-Sangiovanni, M., &amp; Bondaroff, T. N. P. (2014). From advocacy to confrontation: Direct enforcement by environmental NGOs. </w:t>
      </w:r>
      <w:r w:rsidRPr="00D36414">
        <w:rPr>
          <w:rFonts w:cstheme="minorHAnsi"/>
          <w:i/>
          <w:iCs/>
        </w:rPr>
        <w:t>International Studies Quarterly</w:t>
      </w:r>
      <w:r w:rsidRPr="00D36414">
        <w:rPr>
          <w:rFonts w:cstheme="minorHAnsi"/>
        </w:rPr>
        <w:t xml:space="preserve">, </w:t>
      </w:r>
      <w:r w:rsidRPr="00D36414">
        <w:rPr>
          <w:rFonts w:cstheme="minorHAnsi"/>
          <w:i/>
          <w:iCs/>
        </w:rPr>
        <w:t>58</w:t>
      </w:r>
      <w:r w:rsidRPr="00D36414">
        <w:rPr>
          <w:rFonts w:cstheme="minorHAnsi"/>
        </w:rPr>
        <w:t xml:space="preserve">(2), 348–361. </w:t>
      </w:r>
      <w:hyperlink r:id="rId3556" w:history="1">
        <w:r w:rsidRPr="00D36414">
          <w:rPr>
            <w:rStyle w:val="Hyperlink"/>
            <w:rFonts w:cstheme="minorHAnsi"/>
          </w:rPr>
          <w:t>http://doi.org/10.1111/isqu.12132</w:t>
        </w:r>
      </w:hyperlink>
    </w:p>
    <w:p w14:paraId="2AC4D9CD"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IP-AGRI Focus Group. (2016). </w:t>
      </w:r>
      <w:r w:rsidRPr="00D36414">
        <w:rPr>
          <w:rFonts w:cstheme="minorHAnsi"/>
          <w:i/>
          <w:iCs/>
        </w:rPr>
        <w:t>Sustainable high nature value (HNV) farming. Final report</w:t>
      </w:r>
      <w:r w:rsidRPr="00D36414">
        <w:rPr>
          <w:rFonts w:cstheme="minorHAnsi"/>
        </w:rPr>
        <w:t xml:space="preserve">. Retrieved from </w:t>
      </w:r>
      <w:hyperlink r:id="rId3557" w:history="1">
        <w:r w:rsidRPr="00D36414">
          <w:rPr>
            <w:rStyle w:val="Hyperlink"/>
            <w:rFonts w:cstheme="minorHAnsi"/>
          </w:rPr>
          <w:t>https://ec.europa.eu/eip/agriculture/sites/agri-eip/files/eip-agri_fg_hnv_farming_final_report_2016_en.pdf</w:t>
        </w:r>
      </w:hyperlink>
    </w:p>
    <w:p w14:paraId="5CE44C7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LD Initiative. (2015a). </w:t>
      </w:r>
      <w:r w:rsidRPr="00D36414">
        <w:rPr>
          <w:rFonts w:cstheme="minorHAnsi"/>
          <w:i/>
          <w:iCs/>
        </w:rPr>
        <w:t>Report for policy and decision makers: Reaping economic and environmental benefits from sustainable land management</w:t>
      </w:r>
      <w:r w:rsidRPr="00D36414">
        <w:rPr>
          <w:rFonts w:cstheme="minorHAnsi"/>
        </w:rPr>
        <w:t xml:space="preserve">. Retrieved from </w:t>
      </w:r>
      <w:hyperlink r:id="rId3558" w:history="1">
        <w:r w:rsidRPr="00D36414">
          <w:rPr>
            <w:rStyle w:val="Hyperlink"/>
            <w:rFonts w:cstheme="minorHAnsi"/>
          </w:rPr>
          <w:t>www.eld-initiative.org</w:t>
        </w:r>
      </w:hyperlink>
    </w:p>
    <w:p w14:paraId="3D572809" w14:textId="77777777" w:rsidR="008A5415" w:rsidRPr="00D36414" w:rsidRDefault="008A5415" w:rsidP="008A5415">
      <w:pPr>
        <w:widowControl w:val="0"/>
        <w:autoSpaceDE w:val="0"/>
        <w:autoSpaceDN w:val="0"/>
        <w:adjustRightInd w:val="0"/>
        <w:spacing w:before="120"/>
        <w:ind w:left="480" w:hanging="480"/>
        <w:rPr>
          <w:rFonts w:cstheme="minorHAnsi"/>
          <w:b/>
        </w:rPr>
      </w:pPr>
      <w:r w:rsidRPr="00D36414">
        <w:rPr>
          <w:rFonts w:cstheme="minorHAnsi"/>
        </w:rPr>
        <w:t xml:space="preserve">ELD Initiative. (2015b). </w:t>
      </w:r>
      <w:r w:rsidRPr="00D36414">
        <w:rPr>
          <w:rFonts w:cstheme="minorHAnsi"/>
          <w:i/>
          <w:iCs/>
        </w:rPr>
        <w:t>The value of land: Prosperous lands and positive rewards through sustainable land management</w:t>
      </w:r>
      <w:r w:rsidRPr="00D36414">
        <w:rPr>
          <w:rFonts w:cstheme="minorHAnsi"/>
        </w:rPr>
        <w:t xml:space="preserve">. Retrieved from </w:t>
      </w:r>
      <w:hyperlink r:id="rId3559" w:history="1">
        <w:r w:rsidRPr="00D36414">
          <w:rPr>
            <w:rStyle w:val="Hyperlink"/>
            <w:rFonts w:cstheme="minorHAnsi"/>
          </w:rPr>
          <w:t>www.eld-initiative.org</w:t>
        </w:r>
      </w:hyperlink>
      <w:r w:rsidRPr="00D36414">
        <w:rPr>
          <w:rFonts w:cstheme="minorHAnsi"/>
        </w:rPr>
        <w:t xml:space="preserve"> </w:t>
      </w:r>
    </w:p>
    <w:p w14:paraId="53A7A5D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lenius, L., Allard, C., &amp; Sandström, C. (2017). </w:t>
      </w:r>
      <w:r w:rsidRPr="00D36414">
        <w:rPr>
          <w:rFonts w:cstheme="minorHAnsi"/>
          <w:i/>
          <w:iCs/>
        </w:rPr>
        <w:t>Indigenous rights in modern landscapes Nordic conservation regimes in global context</w:t>
      </w:r>
      <w:r w:rsidRPr="00D36414">
        <w:rPr>
          <w:rFonts w:cstheme="minorHAnsi"/>
        </w:rPr>
        <w:t xml:space="preserve">. London, UK: Routledge. </w:t>
      </w:r>
      <w:hyperlink r:id="rId3560" w:history="1">
        <w:r w:rsidRPr="00D36414">
          <w:rPr>
            <w:rStyle w:val="Hyperlink"/>
            <w:rFonts w:cstheme="minorHAnsi"/>
          </w:rPr>
          <w:t>http://doi.org/10.4324/9781315607559</w:t>
        </w:r>
      </w:hyperlink>
    </w:p>
    <w:p w14:paraId="6191979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Eliasen, S., Sverdrup-Jensen, S., Holm, P., &amp; Johnsen, J. P. (2009). </w:t>
      </w:r>
      <w:r w:rsidRPr="00D36414">
        <w:rPr>
          <w:rFonts w:cstheme="minorHAnsi"/>
          <w:i/>
          <w:iCs/>
        </w:rPr>
        <w:t>Nordic experience of fisheries management: Seen in relation to the reform of the EU Common Fisheries Policy.</w:t>
      </w:r>
      <w:r w:rsidRPr="00D36414">
        <w:rPr>
          <w:rFonts w:cstheme="minorHAnsi"/>
          <w:iCs/>
        </w:rPr>
        <w:t xml:space="preserve"> Tema Nord</w:t>
      </w:r>
      <w:r w:rsidRPr="00D36414">
        <w:rPr>
          <w:rFonts w:cstheme="minorHAnsi"/>
        </w:rPr>
        <w:t xml:space="preserve"> (No. 579). Retrieved from </w:t>
      </w:r>
      <w:hyperlink r:id="rId3561" w:history="1">
        <w:r w:rsidRPr="00D36414">
          <w:rPr>
            <w:rStyle w:val="Hyperlink"/>
            <w:rFonts w:cstheme="minorHAnsi"/>
          </w:rPr>
          <w:t>http://norden.diva-portal.org/smash/record.jsf?pid=diva2%3A701979&amp;dswid=8670</w:t>
        </w:r>
      </w:hyperlink>
      <w:r w:rsidRPr="00D36414">
        <w:rPr>
          <w:rFonts w:cstheme="minorHAnsi"/>
        </w:rPr>
        <w:t xml:space="preserve"> </w:t>
      </w:r>
    </w:p>
    <w:p w14:paraId="2970A8E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lmqvist, T., Maltby, E., Barker, T., Mortimer, M., Perrings, C., Aronson, J., De Groot, R., Fitter, A., Mace, G., Norberg, J., Sousa Pinto, I., &amp; Ring, I. (2010). Biodiversity, ecosystems and ecosystem services. In P. Kumar (Ed.), </w:t>
      </w:r>
      <w:r w:rsidRPr="00D36414">
        <w:rPr>
          <w:rFonts w:cstheme="minorHAnsi"/>
          <w:i/>
          <w:iCs/>
        </w:rPr>
        <w:t>The economics of ecosystems and biodiversity: Ecological and economic foundations</w:t>
      </w:r>
      <w:r w:rsidRPr="00D36414">
        <w:rPr>
          <w:rFonts w:cstheme="minorHAnsi"/>
        </w:rPr>
        <w:t xml:space="preserve"> (pp. 41–111). London, UK: Earthscan.</w:t>
      </w:r>
    </w:p>
    <w:p w14:paraId="620CC98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merson, K., &amp; Nabatchi, T. (2015). Evaluating the productivity of collaborative governance regimes: A performance matrix. </w:t>
      </w:r>
      <w:r w:rsidRPr="00D36414">
        <w:rPr>
          <w:rFonts w:cstheme="minorHAnsi"/>
          <w:i/>
          <w:iCs/>
        </w:rPr>
        <w:t>Public Performance &amp; Management Review</w:t>
      </w:r>
      <w:r w:rsidRPr="00D36414">
        <w:rPr>
          <w:rFonts w:cstheme="minorHAnsi"/>
        </w:rPr>
        <w:t xml:space="preserve">, </w:t>
      </w:r>
      <w:r w:rsidRPr="00D36414">
        <w:rPr>
          <w:rFonts w:cstheme="minorHAnsi"/>
          <w:i/>
          <w:iCs/>
        </w:rPr>
        <w:t>38</w:t>
      </w:r>
      <w:r w:rsidRPr="00D36414">
        <w:rPr>
          <w:rFonts w:cstheme="minorHAnsi"/>
        </w:rPr>
        <w:t xml:space="preserve">(4), 717–747. </w:t>
      </w:r>
      <w:hyperlink r:id="rId3562" w:history="1">
        <w:r w:rsidRPr="00D36414">
          <w:rPr>
            <w:rStyle w:val="Hyperlink"/>
            <w:rFonts w:cstheme="minorHAnsi"/>
          </w:rPr>
          <w:t>http://doi.org/10.1080/15309576.2015.1031016</w:t>
        </w:r>
      </w:hyperlink>
    </w:p>
    <w:p w14:paraId="1F9D67C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nsor, J. E., Park, S. E., Hoddy, E. T., &amp; Ratner, B. D. (2015). A rights-based perspective on adaptive capacity. </w:t>
      </w:r>
      <w:r w:rsidRPr="00D36414">
        <w:rPr>
          <w:rFonts w:cstheme="minorHAnsi"/>
          <w:i/>
          <w:iCs/>
        </w:rPr>
        <w:t>Global Environmental Change</w:t>
      </w:r>
      <w:r w:rsidRPr="00D36414">
        <w:rPr>
          <w:rFonts w:cstheme="minorHAnsi"/>
        </w:rPr>
        <w:t xml:space="preserve">, </w:t>
      </w:r>
      <w:r w:rsidRPr="00D36414">
        <w:rPr>
          <w:rFonts w:cstheme="minorHAnsi"/>
          <w:i/>
          <w:iCs/>
        </w:rPr>
        <w:t>31</w:t>
      </w:r>
      <w:r w:rsidRPr="00D36414">
        <w:rPr>
          <w:rFonts w:cstheme="minorHAnsi"/>
        </w:rPr>
        <w:t xml:space="preserve">, 38–49. </w:t>
      </w:r>
      <w:hyperlink r:id="rId3563" w:history="1">
        <w:r w:rsidRPr="00D36414">
          <w:rPr>
            <w:rStyle w:val="Hyperlink"/>
            <w:rFonts w:cstheme="minorHAnsi"/>
          </w:rPr>
          <w:t>http://doi.org/10.1016/j.gloenvcha.2014.12.005</w:t>
        </w:r>
      </w:hyperlink>
    </w:p>
    <w:p w14:paraId="74A2847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EPBRS. (2016). European Platform Biodiversity Research Strategy in a nutshell. Retrieved December 18, 2016, from </w:t>
      </w:r>
      <w:hyperlink r:id="rId3564" w:history="1">
        <w:r w:rsidRPr="00D36414">
          <w:rPr>
            <w:rStyle w:val="Hyperlink"/>
            <w:rFonts w:cstheme="minorHAnsi"/>
          </w:rPr>
          <w:t>http://www.epbrs.org/static/show/info</w:t>
        </w:r>
      </w:hyperlink>
    </w:p>
    <w:p w14:paraId="19C1E21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sty, D. C., &amp; Ivanova, M. H. (2002). </w:t>
      </w:r>
      <w:r w:rsidRPr="00D36414">
        <w:rPr>
          <w:rFonts w:cstheme="minorHAnsi"/>
          <w:i/>
          <w:iCs/>
        </w:rPr>
        <w:t>Global environmental governance: Options &amp; opportunities</w:t>
      </w:r>
      <w:r w:rsidRPr="00D36414">
        <w:rPr>
          <w:rFonts w:cstheme="minorHAnsi"/>
        </w:rPr>
        <w:t>. New Haven, USA: Yale School of Forestry &amp; Environmental Studies.</w:t>
      </w:r>
    </w:p>
    <w:p w14:paraId="3E0C549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FORGEN. (2017). </w:t>
      </w:r>
      <w:r w:rsidRPr="00D36414">
        <w:rPr>
          <w:rFonts w:cstheme="minorHAnsi"/>
          <w:i/>
        </w:rPr>
        <w:t>EUFORGEN – the European Forest Genetic Resources Programme</w:t>
      </w:r>
      <w:r w:rsidRPr="00D36414">
        <w:rPr>
          <w:rFonts w:cstheme="minorHAnsi"/>
        </w:rPr>
        <w:t xml:space="preserve">. Retrieved November 15, 2017, from </w:t>
      </w:r>
      <w:hyperlink r:id="rId3565" w:history="1">
        <w:r w:rsidRPr="00D36414">
          <w:rPr>
            <w:rStyle w:val="Hyperlink"/>
            <w:rFonts w:cstheme="minorHAnsi"/>
          </w:rPr>
          <w:t>http://www.euforgen.org/about-us/overview/</w:t>
        </w:r>
      </w:hyperlink>
    </w:p>
    <w:p w14:paraId="7A17025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lex. (2017). Open method of coordination. Retrieved February 27, 2017, from </w:t>
      </w:r>
      <w:hyperlink r:id="rId3566" w:history="1">
        <w:r w:rsidRPr="00D36414">
          <w:rPr>
            <w:rStyle w:val="Hyperlink"/>
            <w:rFonts w:cstheme="minorHAnsi"/>
          </w:rPr>
          <w:t>http://eur-lex.europa.eu/summary/glossary/open_method_coordination.html</w:t>
        </w:r>
      </w:hyperlink>
    </w:p>
    <w:p w14:paraId="5FC0E4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04). </w:t>
      </w:r>
      <w:r w:rsidRPr="00D36414">
        <w:rPr>
          <w:rFonts w:cstheme="minorHAnsi"/>
          <w:i/>
          <w:iCs/>
        </w:rPr>
        <w:t>The Common Agricultural Policy explained</w:t>
      </w:r>
      <w:r w:rsidRPr="00D36414">
        <w:rPr>
          <w:rFonts w:cstheme="minorHAnsi"/>
        </w:rPr>
        <w:t xml:space="preserve">. Retrieved from </w:t>
      </w:r>
      <w:hyperlink r:id="rId3567" w:history="1">
        <w:r w:rsidRPr="00D36414">
          <w:rPr>
            <w:rStyle w:val="Hyperlink"/>
            <w:rFonts w:cstheme="minorHAnsi"/>
          </w:rPr>
          <w:t>http://www.seerural.org/wp-content/uploads/2009/05/04_THE-COMMON-AGRICULTURAL-POLICY-EXPLAINED.pdf</w:t>
        </w:r>
      </w:hyperlink>
    </w:p>
    <w:p w14:paraId="06002FD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08). </w:t>
      </w:r>
      <w:r w:rsidRPr="00D36414">
        <w:rPr>
          <w:rFonts w:cstheme="minorHAnsi"/>
          <w:i/>
          <w:iCs/>
        </w:rPr>
        <w:t>Towards an EU strategy on invasive species</w:t>
      </w:r>
      <w:r w:rsidRPr="00D36414">
        <w:rPr>
          <w:rFonts w:cstheme="minorHAnsi"/>
        </w:rPr>
        <w:t xml:space="preserve">. Retrieved from </w:t>
      </w:r>
      <w:hyperlink r:id="rId3568" w:history="1">
        <w:r w:rsidRPr="00D36414">
          <w:rPr>
            <w:rStyle w:val="Hyperlink"/>
            <w:rFonts w:cstheme="minorHAnsi"/>
          </w:rPr>
          <w:t>http://ec.europa.eu/environment/nature/invasivealien/docs/1_EN_ACT_part1_v6.pd</w:t>
        </w:r>
      </w:hyperlink>
    </w:p>
    <w:p w14:paraId="5038B38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09a). </w:t>
      </w:r>
      <w:r w:rsidRPr="00D36414">
        <w:rPr>
          <w:rFonts w:cstheme="minorHAnsi"/>
          <w:i/>
          <w:iCs/>
        </w:rPr>
        <w:t>Building a sustainable future for aquaculture. A new impetus for the Strategy for the Sustainable Development of European Aquaculture</w:t>
      </w:r>
      <w:r w:rsidRPr="00D36414">
        <w:rPr>
          <w:rFonts w:cstheme="minorHAnsi"/>
        </w:rPr>
        <w:t xml:space="preserve">. Retrieved from </w:t>
      </w:r>
      <w:hyperlink r:id="rId3569" w:history="1">
        <w:r w:rsidRPr="00D36414">
          <w:rPr>
            <w:rStyle w:val="Hyperlink"/>
            <w:rFonts w:cstheme="minorHAnsi"/>
          </w:rPr>
          <w:t>http://eur-lex.europa.eu/LexUriServ/LexUriServ.do?uri=COM:2009:0162:FIN:EN:PDF</w:t>
        </w:r>
      </w:hyperlink>
      <w:r w:rsidRPr="00D36414">
        <w:rPr>
          <w:rFonts w:cstheme="minorHAnsi"/>
        </w:rPr>
        <w:t xml:space="preserve"> </w:t>
      </w:r>
    </w:p>
    <w:p w14:paraId="2A4C537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09b). </w:t>
      </w:r>
      <w:r w:rsidRPr="00D36414">
        <w:rPr>
          <w:rFonts w:cstheme="minorHAnsi"/>
          <w:i/>
          <w:iCs/>
        </w:rPr>
        <w:t>Reference document on best available techniques for management of tailings and waste-rock in mining activities</w:t>
      </w:r>
      <w:r w:rsidRPr="00D36414">
        <w:rPr>
          <w:rFonts w:cstheme="minorHAnsi"/>
        </w:rPr>
        <w:t>. Retrieved from http://eippcb.jrc.ec.europa.eu/reference/BREF/mmr_adopted_0109.pdf</w:t>
      </w:r>
    </w:p>
    <w:p w14:paraId="4D2B5ED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0). </w:t>
      </w:r>
      <w:r w:rsidRPr="00D36414">
        <w:rPr>
          <w:rFonts w:cstheme="minorHAnsi"/>
          <w:i/>
          <w:iCs/>
        </w:rPr>
        <w:t>A strategy for smart, sustainable and inclusive growth</w:t>
      </w:r>
      <w:r w:rsidRPr="00D36414">
        <w:rPr>
          <w:rFonts w:cstheme="minorHAnsi"/>
        </w:rPr>
        <w:t xml:space="preserve">. Retrieved from </w:t>
      </w:r>
      <w:hyperlink r:id="rId3570" w:history="1">
        <w:r w:rsidRPr="00D36414">
          <w:rPr>
            <w:rStyle w:val="Hyperlink"/>
            <w:rFonts w:cstheme="minorHAnsi"/>
          </w:rPr>
          <w:t>https://eur-lex.europa.eu/legal-content/en/ALL/?uri=CELEX%3A52010DC2020</w:t>
        </w:r>
      </w:hyperlink>
    </w:p>
    <w:p w14:paraId="13E1363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1a). </w:t>
      </w:r>
      <w:r w:rsidRPr="00D36414">
        <w:rPr>
          <w:rFonts w:cstheme="minorHAnsi"/>
          <w:i/>
          <w:iCs/>
        </w:rPr>
        <w:t>Our life insurance, our natural capital: an EU biodiversity strategy to 2020. Communication from the Commission to the European Parliament, the Council, the Economic and Social Committee and the Committee of the Regions</w:t>
      </w:r>
      <w:r w:rsidRPr="00D36414">
        <w:rPr>
          <w:rFonts w:cstheme="minorHAnsi"/>
        </w:rPr>
        <w:t xml:space="preserve">. Retrieved from </w:t>
      </w:r>
      <w:hyperlink r:id="rId3571" w:history="1">
        <w:r w:rsidRPr="00D36414">
          <w:rPr>
            <w:rStyle w:val="Hyperlink"/>
            <w:rFonts w:cstheme="minorHAnsi"/>
          </w:rPr>
          <w:t>http://eur-lex.europa.eu/legal-content/EN/TXT/PDF/?uri=CELEX:52011DC0244&amp;from=EN</w:t>
        </w:r>
      </w:hyperlink>
      <w:r w:rsidRPr="00D36414">
        <w:rPr>
          <w:rFonts w:cstheme="minorHAnsi"/>
        </w:rPr>
        <w:t xml:space="preserve"> </w:t>
      </w:r>
    </w:p>
    <w:p w14:paraId="41E8CD7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1b). </w:t>
      </w:r>
      <w:r w:rsidRPr="00D36414">
        <w:rPr>
          <w:rFonts w:cstheme="minorHAnsi"/>
          <w:i/>
          <w:iCs/>
        </w:rPr>
        <w:t>Proposal for a regulation of the European Parliament and of the Council on the common organisation of the markets in fishery and aquaculture products</w:t>
      </w:r>
      <w:r w:rsidRPr="00D36414">
        <w:rPr>
          <w:rFonts w:cstheme="minorHAnsi"/>
        </w:rPr>
        <w:t xml:space="preserve">. Retrieved from </w:t>
      </w:r>
      <w:hyperlink r:id="rId3572" w:history="1">
        <w:r w:rsidRPr="00D36414">
          <w:rPr>
            <w:rStyle w:val="Hyperlink"/>
            <w:rFonts w:cstheme="minorHAnsi"/>
          </w:rPr>
          <w:t>http://www.europarl.europa.eu/meetdocs/2009_2014/documents/com/com_com(2011)0416_/com_com(2011)0416_en.pdf</w:t>
        </w:r>
      </w:hyperlink>
      <w:r w:rsidRPr="00D36414">
        <w:rPr>
          <w:rFonts w:cstheme="minorHAnsi"/>
        </w:rPr>
        <w:t xml:space="preserve"> </w:t>
      </w:r>
    </w:p>
    <w:p w14:paraId="1B1F3C0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1c). </w:t>
      </w:r>
      <w:r w:rsidRPr="00D36414">
        <w:rPr>
          <w:rFonts w:cstheme="minorHAnsi"/>
          <w:i/>
          <w:iCs/>
        </w:rPr>
        <w:t>Roadmap to a Single European Transport Area – Towards a competitive and resource efficient transport system</w:t>
      </w:r>
      <w:r w:rsidRPr="00D36414">
        <w:rPr>
          <w:rFonts w:cstheme="minorHAnsi"/>
        </w:rPr>
        <w:t xml:space="preserve">. </w:t>
      </w:r>
      <w:r w:rsidRPr="00D36414">
        <w:rPr>
          <w:rFonts w:cstheme="minorHAnsi"/>
          <w:i/>
          <w:iCs/>
        </w:rPr>
        <w:t xml:space="preserve">White Paper on European transport policy. </w:t>
      </w:r>
      <w:r w:rsidRPr="00D36414">
        <w:rPr>
          <w:rFonts w:cstheme="minorHAnsi"/>
        </w:rPr>
        <w:t xml:space="preserve">Office for Official Publications of the European Union. Retrieved from </w:t>
      </w:r>
      <w:hyperlink r:id="rId3573" w:history="1">
        <w:r w:rsidRPr="00D36414">
          <w:rPr>
            <w:rStyle w:val="Hyperlink"/>
            <w:rFonts w:cstheme="minorHAnsi"/>
          </w:rPr>
          <w:t>http://www.eea.europa.eu/data-and-maps/indicators/fuel-prices-and-taxes/roadmap-to-a-single-european</w:t>
        </w:r>
      </w:hyperlink>
      <w:r w:rsidRPr="00D36414">
        <w:rPr>
          <w:rFonts w:cstheme="minorHAnsi"/>
        </w:rPr>
        <w:t xml:space="preserve"> </w:t>
      </w:r>
    </w:p>
    <w:p w14:paraId="184DA9D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2). </w:t>
      </w:r>
      <w:r w:rsidRPr="00D36414">
        <w:rPr>
          <w:rFonts w:cstheme="minorHAnsi"/>
          <w:i/>
          <w:iCs/>
        </w:rPr>
        <w:t>The multifunctionality of green infrastructure. Science for environment policy. In-depth report</w:t>
      </w:r>
      <w:r w:rsidRPr="00D36414">
        <w:rPr>
          <w:rFonts w:cstheme="minorHAnsi"/>
        </w:rPr>
        <w:t xml:space="preserve">. Retrieved from </w:t>
      </w:r>
      <w:hyperlink r:id="rId3574" w:history="1">
        <w:r w:rsidRPr="00D36414">
          <w:rPr>
            <w:rStyle w:val="Hyperlink"/>
            <w:rFonts w:cstheme="minorHAnsi"/>
          </w:rPr>
          <w:t>http://ec.europa.eu/environment/nature/ecosystems/docs/Green_Infrastructure.pdf</w:t>
        </w:r>
      </w:hyperlink>
    </w:p>
    <w:p w14:paraId="767853E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3a). </w:t>
      </w:r>
      <w:r w:rsidRPr="00D36414">
        <w:rPr>
          <w:rFonts w:cstheme="minorHAnsi"/>
          <w:i/>
          <w:iCs/>
        </w:rPr>
        <w:t>CAP expenditure in the total EU expenditure (2007 constant prices), CAP post-2013: Key graphs and figures</w:t>
      </w:r>
      <w:r w:rsidRPr="00D36414">
        <w:rPr>
          <w:rFonts w:cstheme="minorHAnsi"/>
        </w:rPr>
        <w:t xml:space="preserve">. Retrieved from </w:t>
      </w:r>
      <w:hyperlink r:id="rId3575" w:history="1">
        <w:r w:rsidRPr="00D36414">
          <w:rPr>
            <w:rStyle w:val="Hyperlink"/>
            <w:rFonts w:cstheme="minorHAnsi"/>
          </w:rPr>
          <w:t>http://www.learneurope.eu/files/3613/7456/1565/Cap_expenditure_en.pdf</w:t>
        </w:r>
      </w:hyperlink>
    </w:p>
    <w:p w14:paraId="013869E4" w14:textId="77777777" w:rsidR="008A5415" w:rsidRPr="00D36414" w:rsidRDefault="008A5415" w:rsidP="008A5415">
      <w:pPr>
        <w:widowControl w:val="0"/>
        <w:autoSpaceDE w:val="0"/>
        <w:autoSpaceDN w:val="0"/>
        <w:adjustRightInd w:val="0"/>
        <w:spacing w:before="120"/>
        <w:ind w:left="480" w:hanging="480"/>
        <w:rPr>
          <w:rFonts w:cstheme="minorHAnsi"/>
          <w:i/>
          <w:iCs/>
        </w:rPr>
      </w:pPr>
      <w:r w:rsidRPr="00D36414">
        <w:rPr>
          <w:rFonts w:cstheme="minorHAnsi"/>
        </w:rPr>
        <w:t xml:space="preserve">European Commission. (2013b). </w:t>
      </w:r>
      <w:r w:rsidRPr="00D36414">
        <w:rPr>
          <w:rFonts w:cstheme="minorHAnsi"/>
          <w:i/>
          <w:iCs/>
        </w:rPr>
        <w:t>Green infrastructure (GI) — Enhancing Europe’s natural capital</w:t>
      </w:r>
      <w:r w:rsidRPr="00D36414">
        <w:rPr>
          <w:rFonts w:cstheme="minorHAnsi"/>
        </w:rPr>
        <w:t xml:space="preserve">. </w:t>
      </w:r>
      <w:r w:rsidRPr="00D36414">
        <w:rPr>
          <w:rFonts w:cstheme="minorHAnsi"/>
          <w:iCs/>
        </w:rPr>
        <w:lastRenderedPageBreak/>
        <w:t>Retrieved from</w:t>
      </w:r>
      <w:r w:rsidRPr="00D36414">
        <w:rPr>
          <w:rFonts w:cstheme="minorHAnsi"/>
          <w:i/>
          <w:iCs/>
        </w:rPr>
        <w:t xml:space="preserve"> </w:t>
      </w:r>
      <w:hyperlink r:id="rId3576" w:history="1">
        <w:r w:rsidRPr="00D36414">
          <w:rPr>
            <w:rStyle w:val="Hyperlink"/>
            <w:rFonts w:cstheme="minorHAnsi"/>
            <w:iCs/>
          </w:rPr>
          <w:t>https://eur-lex.europa.eu/legal-content/EN/TXT/?uri=CELEX%3A52013DC0249</w:t>
        </w:r>
      </w:hyperlink>
    </w:p>
    <w:p w14:paraId="6C430BB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iCs/>
        </w:rPr>
        <w:t>European Commission.</w:t>
      </w:r>
      <w:r w:rsidRPr="00D36414">
        <w:rPr>
          <w:rFonts w:cstheme="minorHAnsi"/>
          <w:i/>
          <w:iCs/>
        </w:rPr>
        <w:t xml:space="preserve"> (2013c). Overview of CAP reform 2014-2020. Agricultural policy perspectives brief, No 5. Retrieved from </w:t>
      </w:r>
      <w:hyperlink r:id="rId3577" w:history="1">
        <w:r w:rsidRPr="00D36414">
          <w:rPr>
            <w:rStyle w:val="Hyperlink"/>
            <w:rFonts w:cstheme="minorHAnsi"/>
            <w:i/>
            <w:iCs/>
          </w:rPr>
          <w:t>http:/</w:t>
        </w:r>
        <w:r w:rsidRPr="00D36414">
          <w:rPr>
            <w:rStyle w:val="Hyperlink"/>
            <w:rFonts w:cstheme="minorHAnsi"/>
          </w:rPr>
          <w:t>/ec.europa.eu/agriculture/policy-perspectives/policy-briefs/05_en.pdf</w:t>
        </w:r>
      </w:hyperlink>
    </w:p>
    <w:p w14:paraId="63248A8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3d). </w:t>
      </w:r>
      <w:r w:rsidRPr="00D36414">
        <w:rPr>
          <w:rFonts w:cstheme="minorHAnsi"/>
          <w:i/>
          <w:iCs/>
        </w:rPr>
        <w:t>Rural development in the EU. Statistical and economic information: Report 2013</w:t>
      </w:r>
      <w:r w:rsidRPr="00D36414">
        <w:rPr>
          <w:rFonts w:cstheme="minorHAnsi"/>
        </w:rPr>
        <w:t xml:space="preserve">. Retrieved from </w:t>
      </w:r>
      <w:hyperlink r:id="rId3578" w:history="1">
        <w:r w:rsidRPr="00D36414">
          <w:rPr>
            <w:rStyle w:val="Hyperlink"/>
            <w:rFonts w:cstheme="minorHAnsi"/>
          </w:rPr>
          <w:t>http://ec.europa.eu/agriculture/sites/agriculture/files/statistics/rural-development/2013/full-text_en.pdf</w:t>
        </w:r>
      </w:hyperlink>
      <w:r w:rsidRPr="00D36414">
        <w:rPr>
          <w:rFonts w:cstheme="minorHAnsi"/>
        </w:rPr>
        <w:t xml:space="preserve"> </w:t>
      </w:r>
    </w:p>
    <w:p w14:paraId="0BE31A6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3e). </w:t>
      </w:r>
      <w:r w:rsidRPr="00D36414">
        <w:rPr>
          <w:rFonts w:cstheme="minorHAnsi"/>
          <w:i/>
          <w:iCs/>
        </w:rPr>
        <w:t xml:space="preserve">Strategic guidelines for the sustainable development of EU aquaculture. Communication from the Commission to the European Parliament, the Council, the </w:t>
      </w:r>
      <w:r w:rsidRPr="00D36414">
        <w:rPr>
          <w:rFonts w:cstheme="minorHAnsi"/>
        </w:rPr>
        <w:t xml:space="preserve">European Economic and Social Committee and the Committee of the Regions. Retrieved from </w:t>
      </w:r>
      <w:hyperlink r:id="rId3579" w:history="1">
        <w:r w:rsidRPr="00D36414">
          <w:rPr>
            <w:rStyle w:val="Hyperlink"/>
            <w:rFonts w:cstheme="minorHAnsi"/>
          </w:rPr>
          <w:t>https://ec.europa.eu/fisheries/sites/fisheries/files/docs/body/com_2013_229_en.pdf</w:t>
        </w:r>
      </w:hyperlink>
      <w:r w:rsidRPr="00D36414">
        <w:rPr>
          <w:rFonts w:cstheme="minorHAnsi"/>
        </w:rPr>
        <w:t xml:space="preserve"> </w:t>
      </w:r>
    </w:p>
    <w:p w14:paraId="2278FEEB" w14:textId="77777777" w:rsidR="008A5415" w:rsidRPr="00D36414" w:rsidRDefault="008A5415" w:rsidP="008A5415">
      <w:pPr>
        <w:widowControl w:val="0"/>
        <w:autoSpaceDE w:val="0"/>
        <w:autoSpaceDN w:val="0"/>
        <w:adjustRightInd w:val="0"/>
        <w:spacing w:before="120"/>
        <w:ind w:left="480" w:hanging="480"/>
        <w:rPr>
          <w:rFonts w:cstheme="minorHAnsi"/>
          <w:iCs/>
        </w:rPr>
      </w:pPr>
      <w:r w:rsidRPr="00D36414">
        <w:rPr>
          <w:rFonts w:cstheme="minorHAnsi"/>
          <w:iCs/>
        </w:rPr>
        <w:t>European Commission. (2014a).</w:t>
      </w:r>
      <w:r w:rsidRPr="00D36414">
        <w:rPr>
          <w:rFonts w:cstheme="minorHAnsi"/>
          <w:i/>
          <w:iCs/>
        </w:rPr>
        <w:t xml:space="preserve"> Farming for Natura 2000. Guidance on how to support Natura 2000 farming systems to achieve conservation objectives, based on Member States good practice experiences. </w:t>
      </w:r>
      <w:r w:rsidRPr="00D36414">
        <w:rPr>
          <w:rFonts w:cstheme="minorHAnsi"/>
          <w:iCs/>
        </w:rPr>
        <w:t xml:space="preserve">Retrieved from </w:t>
      </w:r>
      <w:hyperlink r:id="rId3580" w:history="1">
        <w:r w:rsidRPr="00D36414">
          <w:rPr>
            <w:rStyle w:val="Hyperlink"/>
            <w:rFonts w:cstheme="minorHAnsi"/>
            <w:iCs/>
          </w:rPr>
          <w:t>http://ec.europa.eu/environment/nature/natura2000/management/docs/FARMING%20FOR%20NATURA%202000-final%20guidance.pdf</w:t>
        </w:r>
      </w:hyperlink>
    </w:p>
    <w:p w14:paraId="16D84F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4b). </w:t>
      </w:r>
      <w:r w:rsidRPr="00D36414">
        <w:rPr>
          <w:rFonts w:cstheme="minorHAnsi"/>
          <w:i/>
          <w:iCs/>
        </w:rPr>
        <w:t>Report on the distribution of direct aids to agricultural producers (financial year 2013)</w:t>
      </w:r>
      <w:r w:rsidRPr="00D36414">
        <w:rPr>
          <w:rFonts w:cstheme="minorHAnsi"/>
        </w:rPr>
        <w:t xml:space="preserve">. Retrieved from </w:t>
      </w:r>
      <w:hyperlink r:id="rId3581" w:history="1">
        <w:r w:rsidRPr="00D36414">
          <w:rPr>
            <w:rStyle w:val="Hyperlink"/>
            <w:rFonts w:cstheme="minorHAnsi"/>
          </w:rPr>
          <w:t>http://ec.europa.eu/agriculture/sites/agriculture/files/cap-funding/beneficiaries/direct-aid/pdf/annex2-2013_en.pdf</w:t>
        </w:r>
      </w:hyperlink>
      <w:r w:rsidRPr="00D36414">
        <w:rPr>
          <w:rFonts w:cstheme="minorHAnsi"/>
        </w:rPr>
        <w:t xml:space="preserve"> </w:t>
      </w:r>
    </w:p>
    <w:p w14:paraId="037CD0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4c). </w:t>
      </w:r>
      <w:r w:rsidRPr="00D36414">
        <w:rPr>
          <w:rFonts w:cstheme="minorHAnsi"/>
          <w:i/>
          <w:iCs/>
        </w:rPr>
        <w:t>Towards a circular economy: A zero waste programme for Europe</w:t>
      </w:r>
      <w:r w:rsidRPr="00D36414">
        <w:rPr>
          <w:rFonts w:cstheme="minorHAnsi"/>
        </w:rPr>
        <w:t xml:space="preserve">. </w:t>
      </w:r>
      <w:r w:rsidRPr="00D36414">
        <w:rPr>
          <w:rFonts w:cstheme="minorHAnsi"/>
          <w:iCs/>
        </w:rPr>
        <w:t xml:space="preserve">Retrieved from </w:t>
      </w:r>
      <w:hyperlink r:id="rId3582" w:history="1">
        <w:r w:rsidRPr="00D36414">
          <w:rPr>
            <w:rStyle w:val="Hyperlink"/>
            <w:rFonts w:cstheme="minorHAnsi"/>
            <w:iCs/>
          </w:rPr>
          <w:t>http://ec.europa.eu/environment/circular-economy/pdf/circular-economy-communication.pdf</w:t>
        </w:r>
      </w:hyperlink>
    </w:p>
    <w:p w14:paraId="66695AF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4d). </w:t>
      </w:r>
      <w:r w:rsidRPr="00D36414">
        <w:rPr>
          <w:rFonts w:cstheme="minorHAnsi"/>
          <w:i/>
          <w:iCs/>
        </w:rPr>
        <w:t>Turkey. Bilateral relations in agriculture</w:t>
      </w:r>
      <w:r w:rsidRPr="00D36414">
        <w:rPr>
          <w:rFonts w:cstheme="minorHAnsi"/>
        </w:rPr>
        <w:t xml:space="preserve">. Retrieved from </w:t>
      </w:r>
      <w:hyperlink r:id="rId3583" w:history="1">
        <w:r w:rsidRPr="00D36414">
          <w:rPr>
            <w:rStyle w:val="Hyperlink"/>
            <w:rFonts w:cstheme="minorHAnsi"/>
          </w:rPr>
          <w:t>http://ec.europa.eu/agriculture/sites/agriculture/files/bilateral-relations/pdf/turkey_en.pdf</w:t>
        </w:r>
      </w:hyperlink>
    </w:p>
    <w:p w14:paraId="72D46BC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5a). </w:t>
      </w:r>
      <w:r w:rsidRPr="00D36414">
        <w:rPr>
          <w:rFonts w:cstheme="minorHAnsi"/>
          <w:i/>
          <w:iCs/>
        </w:rPr>
        <w:t>EU agriculture spending focused on results</w:t>
      </w:r>
      <w:r w:rsidRPr="00D36414">
        <w:rPr>
          <w:rFonts w:cstheme="minorHAnsi"/>
        </w:rPr>
        <w:t xml:space="preserve">. Retrieved from </w:t>
      </w:r>
      <w:hyperlink r:id="rId3584" w:history="1">
        <w:r w:rsidRPr="00D36414">
          <w:rPr>
            <w:rStyle w:val="Hyperlink"/>
            <w:rFonts w:cstheme="minorHAnsi"/>
          </w:rPr>
          <w:t>http://ec.europa.eu/agriculture/sites/agriculture/files/cap-funding/pdf/cap-spending-09-2015_en.pdf</w:t>
        </w:r>
      </w:hyperlink>
    </w:p>
    <w:p w14:paraId="5A37C9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5b). </w:t>
      </w:r>
      <w:r w:rsidRPr="00D36414">
        <w:rPr>
          <w:rFonts w:cstheme="minorHAnsi"/>
          <w:i/>
          <w:iCs/>
        </w:rPr>
        <w:t>The mid-term review of the EU biodiversity strategy to 2020</w:t>
      </w:r>
      <w:r w:rsidRPr="00D36414">
        <w:rPr>
          <w:rFonts w:cstheme="minorHAnsi"/>
        </w:rPr>
        <w:t xml:space="preserve">. </w:t>
      </w:r>
      <w:r w:rsidRPr="00D36414">
        <w:rPr>
          <w:rFonts w:cstheme="minorHAnsi"/>
          <w:i/>
          <w:iCs/>
        </w:rPr>
        <w:t xml:space="preserve">Report from the Commission to the European Parliament and the Council. </w:t>
      </w:r>
      <w:r w:rsidRPr="00D36414">
        <w:rPr>
          <w:rFonts w:cstheme="minorHAnsi"/>
        </w:rPr>
        <w:t xml:space="preserve">Retrieved from </w:t>
      </w:r>
      <w:hyperlink r:id="rId3585" w:history="1">
        <w:r w:rsidRPr="00D36414">
          <w:rPr>
            <w:rStyle w:val="Hyperlink"/>
            <w:rFonts w:cstheme="minorHAnsi"/>
          </w:rPr>
          <w:t>http://eur-lex.europa.eu/legal-content/EN/TXT/?uri=CELEX%3A52015DC0478</w:t>
        </w:r>
      </w:hyperlink>
    </w:p>
    <w:p w14:paraId="293EBD3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6a). </w:t>
      </w:r>
      <w:r w:rsidRPr="00D36414">
        <w:rPr>
          <w:rFonts w:cstheme="minorHAnsi"/>
          <w:i/>
          <w:iCs/>
        </w:rPr>
        <w:t>Accelerating Europe’s transition to a low-carbon economy</w:t>
      </w:r>
      <w:r w:rsidRPr="00D36414">
        <w:rPr>
          <w:rFonts w:cstheme="minorHAnsi"/>
        </w:rPr>
        <w:t xml:space="preserve">. Retrieved from </w:t>
      </w:r>
      <w:hyperlink r:id="rId3586" w:history="1">
        <w:r w:rsidRPr="00D36414">
          <w:rPr>
            <w:rStyle w:val="Hyperlink"/>
            <w:rFonts w:cstheme="minorHAnsi"/>
          </w:rPr>
          <w:t>https://ec.europa.eu/transparency/regdoc/rep/1/2016/EN/1-2016-500-EN-F1-1.PDF</w:t>
        </w:r>
      </w:hyperlink>
    </w:p>
    <w:p w14:paraId="66EEBD40" w14:textId="252C9132"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6b). </w:t>
      </w:r>
      <w:r w:rsidRPr="00D36414">
        <w:rPr>
          <w:rFonts w:cstheme="minorHAnsi"/>
          <w:i/>
          <w:iCs/>
        </w:rPr>
        <w:t>Fitness check of the EU nature legislation (Birds and Habitats Directives)</w:t>
      </w:r>
      <w:r w:rsidRPr="00D36414">
        <w:rPr>
          <w:rFonts w:cstheme="minorHAnsi"/>
        </w:rPr>
        <w:t xml:space="preserve">. Retrieved from </w:t>
      </w:r>
      <w:hyperlink r:id="rId3587" w:history="1">
        <w:r w:rsidRPr="00D36414">
          <w:rPr>
            <w:rStyle w:val="Hyperlink"/>
            <w:rFonts w:cstheme="minorHAnsi"/>
          </w:rPr>
          <w:t>http://ec.europa.eu/info/publications/fitness-check-eu-nature-legislation-birds-and-habitats-directives-directive-2009-147-ec-conservation-wild-birds-and-council-directive-92-43-eec-conservation-natural-habitats-and-wild-fauna-and-flora-and-rsb-opinion_en</w:t>
        </w:r>
      </w:hyperlink>
      <w:r w:rsidRPr="00D36414">
        <w:rPr>
          <w:rFonts w:cstheme="minorHAnsi"/>
        </w:rPr>
        <w:t xml:space="preserve"> </w:t>
      </w:r>
    </w:p>
    <w:p w14:paraId="6FDF364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6c). </w:t>
      </w:r>
      <w:r w:rsidRPr="00D36414">
        <w:rPr>
          <w:rFonts w:cstheme="minorHAnsi"/>
          <w:i/>
          <w:iCs/>
        </w:rPr>
        <w:t>Integration of Natura 2000 and biodiversity into EU funding (EAFRD, ERDF, CF, EMFF, ESF). Analysis of a selection of operational programmes approved for 2014-2020</w:t>
      </w:r>
      <w:r w:rsidRPr="00D36414">
        <w:rPr>
          <w:rFonts w:cstheme="minorHAnsi"/>
        </w:rPr>
        <w:t xml:space="preserve">. Retrieved from </w:t>
      </w:r>
      <w:hyperlink r:id="rId3588" w:history="1">
        <w:r w:rsidRPr="00D36414">
          <w:rPr>
            <w:rStyle w:val="Hyperlink"/>
            <w:rFonts w:cstheme="minorHAnsi"/>
          </w:rPr>
          <w:t>http://ec.europa.eu/environment/nature/natura2000/financing/docs/Natura2000_integration_into_EU funds.pdf</w:t>
        </w:r>
      </w:hyperlink>
      <w:r w:rsidRPr="00D36414">
        <w:rPr>
          <w:rFonts w:cstheme="minorHAnsi"/>
        </w:rPr>
        <w:t xml:space="preserve"> </w:t>
      </w:r>
    </w:p>
    <w:p w14:paraId="6131856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European Commission. (2016d). </w:t>
      </w:r>
      <w:r w:rsidRPr="00D36414">
        <w:rPr>
          <w:rFonts w:cstheme="minorHAnsi"/>
          <w:i/>
        </w:rPr>
        <w:t>Science for Environment Policy. Natura 2000 conservation: how can social-science research enhance conservation outcomes?</w:t>
      </w:r>
      <w:r w:rsidRPr="00D36414">
        <w:rPr>
          <w:rFonts w:cstheme="minorHAnsi"/>
        </w:rPr>
        <w:t xml:space="preserve"> Retrieved from </w:t>
      </w:r>
      <w:hyperlink r:id="rId3589" w:history="1">
        <w:r w:rsidRPr="00D36414">
          <w:rPr>
            <w:rStyle w:val="Hyperlink"/>
            <w:rFonts w:cstheme="minorHAnsi"/>
          </w:rPr>
          <w:t>http://ec.europa.eu/environment/integration/research/newsalert/pdf/natura_2000_social_science_research_enhance_conservation_outcomes_467na1_en.pdf</w:t>
        </w:r>
      </w:hyperlink>
      <w:r w:rsidRPr="00D36414">
        <w:rPr>
          <w:rFonts w:cstheme="minorHAnsi"/>
        </w:rPr>
        <w:t xml:space="preserve"> </w:t>
      </w:r>
    </w:p>
    <w:p w14:paraId="43D78AF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6e). Scientific advice on managing fish stocks. Retrieved from </w:t>
      </w:r>
      <w:hyperlink r:id="rId3590" w:history="1">
        <w:r w:rsidRPr="00D36414">
          <w:rPr>
            <w:rStyle w:val="Hyperlink"/>
            <w:rFonts w:cstheme="minorHAnsi"/>
          </w:rPr>
          <w:t>http://ec.europa.eu/fisheries/cfp/fishing_rules/scientific_advice/index_en.htm</w:t>
        </w:r>
      </w:hyperlink>
      <w:r w:rsidRPr="00D36414">
        <w:rPr>
          <w:rFonts w:cstheme="minorHAnsi"/>
        </w:rPr>
        <w:t xml:space="preserve"> </w:t>
      </w:r>
    </w:p>
    <w:p w14:paraId="3EFB420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6f). </w:t>
      </w:r>
      <w:r w:rsidRPr="00D36414">
        <w:rPr>
          <w:rFonts w:cstheme="minorHAnsi"/>
          <w:i/>
          <w:iCs/>
        </w:rPr>
        <w:t>Summary of the 27 multiannual national aquaculture plans</w:t>
      </w:r>
      <w:r w:rsidRPr="00D36414">
        <w:rPr>
          <w:rFonts w:cstheme="minorHAnsi"/>
        </w:rPr>
        <w:t xml:space="preserve">. Retrieved from </w:t>
      </w:r>
      <w:hyperlink r:id="rId3591" w:history="1">
        <w:r w:rsidRPr="00D36414">
          <w:rPr>
            <w:rStyle w:val="Hyperlink"/>
            <w:rFonts w:cstheme="minorHAnsi"/>
          </w:rPr>
          <w:t>https://ec.europa.eu/fisheries/cfp/aquaculture/multiannual-national-plans_en</w:t>
        </w:r>
      </w:hyperlink>
      <w:r w:rsidRPr="00D36414">
        <w:rPr>
          <w:rFonts w:cstheme="minorHAnsi"/>
        </w:rPr>
        <w:t xml:space="preserve"> </w:t>
      </w:r>
    </w:p>
    <w:p w14:paraId="4821030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ission. (2017). The Common Fisheries Policy (CFP). Management of EU fisheries. Retrieved March 1, 2017, from </w:t>
      </w:r>
      <w:hyperlink r:id="rId3592" w:history="1">
        <w:r w:rsidRPr="00D36414">
          <w:rPr>
            <w:rStyle w:val="Hyperlink"/>
            <w:rFonts w:cstheme="minorHAnsi"/>
          </w:rPr>
          <w:t>https://ec.europa.eu/fisheries/cfp_en</w:t>
        </w:r>
      </w:hyperlink>
      <w:r w:rsidRPr="00D36414">
        <w:rPr>
          <w:rFonts w:cstheme="minorHAnsi"/>
        </w:rPr>
        <w:t xml:space="preserve"> </w:t>
      </w:r>
    </w:p>
    <w:p w14:paraId="357CE58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unity. (1975). Directive 75/442/EEC on Waste. </w:t>
      </w:r>
      <w:r w:rsidRPr="00D36414">
        <w:rPr>
          <w:rFonts w:cstheme="minorHAnsi"/>
          <w:i/>
          <w:iCs/>
        </w:rPr>
        <w:t>Official Journal of the European Communities</w:t>
      </w:r>
      <w:r w:rsidRPr="00D36414">
        <w:rPr>
          <w:rFonts w:cstheme="minorHAnsi"/>
        </w:rPr>
        <w:t xml:space="preserve">, </w:t>
      </w:r>
      <w:r w:rsidRPr="00D36414">
        <w:rPr>
          <w:rFonts w:cstheme="minorHAnsi"/>
          <w:i/>
          <w:iCs/>
        </w:rPr>
        <w:t xml:space="preserve">L 194/39, </w:t>
      </w:r>
      <w:r w:rsidRPr="00D36414">
        <w:rPr>
          <w:rFonts w:cstheme="minorHAnsi"/>
          <w:iCs/>
        </w:rPr>
        <w:t>1-10</w:t>
      </w:r>
      <w:r w:rsidRPr="00D36414">
        <w:rPr>
          <w:rFonts w:cstheme="minorHAnsi"/>
        </w:rPr>
        <w:t xml:space="preserve">. Retrieved from </w:t>
      </w:r>
      <w:hyperlink r:id="rId3593" w:history="1">
        <w:r w:rsidRPr="00D36414">
          <w:rPr>
            <w:rStyle w:val="Hyperlink"/>
            <w:rFonts w:cstheme="minorHAnsi"/>
          </w:rPr>
          <w:t>http://eur-lex.europa.eu/LexUriServ/LexUriServ.do?uri=CONSLEG:1975L0442:20031120:EN:PDF</w:t>
        </w:r>
      </w:hyperlink>
    </w:p>
    <w:p w14:paraId="137E2D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mmunity. (2000). Directive 2000/60/EC of the European Parliament and of the Council of 23 October 2000 establishing a framework for Community action in the field of water policy. </w:t>
      </w:r>
      <w:r w:rsidRPr="00D36414">
        <w:rPr>
          <w:rFonts w:cstheme="minorHAnsi"/>
          <w:i/>
        </w:rPr>
        <w:t>Official Journal of the European Communities, L327/1,</w:t>
      </w:r>
      <w:r w:rsidRPr="00D36414">
        <w:rPr>
          <w:rFonts w:cstheme="minorHAnsi"/>
        </w:rPr>
        <w:t xml:space="preserve"> 1–72. </w:t>
      </w:r>
      <w:hyperlink r:id="rId3594" w:history="1">
        <w:r w:rsidRPr="00D36414">
          <w:rPr>
            <w:rStyle w:val="Hyperlink"/>
            <w:rFonts w:cstheme="minorHAnsi"/>
          </w:rPr>
          <w:t>https://eur-lex.europa.eu/resource.html?uri=cellar:5c835afb-2ec6-4577-bdf8-756d3d694eeb.0004.02/DOC_1&amp;format=PDF</w:t>
        </w:r>
      </w:hyperlink>
      <w:r w:rsidRPr="00D36414">
        <w:rPr>
          <w:rFonts w:cstheme="minorHAnsi"/>
        </w:rPr>
        <w:t xml:space="preserve"> </w:t>
      </w:r>
    </w:p>
    <w:p w14:paraId="6A9CEB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Council. (2016). Council conclusions on the EU action plan for the circular economy. Retrieved from </w:t>
      </w:r>
      <w:hyperlink r:id="rId3595" w:history="1">
        <w:r w:rsidRPr="00D36414">
          <w:rPr>
            <w:rStyle w:val="Hyperlink"/>
            <w:rFonts w:cstheme="minorHAnsi"/>
          </w:rPr>
          <w:t>http://www.consilium.europa.eu/en/press/press-releases/2016/06/20-envi-conclusions-circular-economy/</w:t>
        </w:r>
      </w:hyperlink>
    </w:p>
    <w:p w14:paraId="20F799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Network for Rural Development. (2013). </w:t>
      </w:r>
      <w:r w:rsidRPr="00D36414">
        <w:rPr>
          <w:rFonts w:cstheme="minorHAnsi"/>
          <w:i/>
          <w:iCs/>
        </w:rPr>
        <w:t>Coordination committee focus group delivery of environmental services</w:t>
      </w:r>
      <w:r w:rsidRPr="00D36414">
        <w:rPr>
          <w:rFonts w:cstheme="minorHAnsi"/>
        </w:rPr>
        <w:t xml:space="preserve">. Retrieved from </w:t>
      </w:r>
      <w:hyperlink r:id="rId3596" w:history="1">
        <w:r w:rsidRPr="00D36414">
          <w:rPr>
            <w:rStyle w:val="Hyperlink"/>
            <w:rFonts w:cstheme="minorHAnsi"/>
          </w:rPr>
          <w:t>https://enrd.ec.europa.eu/sites/enrd/files/1af310a9-aa6b-a904-5dbb-8c71cef3257e.pdf</w:t>
        </w:r>
      </w:hyperlink>
    </w:p>
    <w:p w14:paraId="55BC668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Parliament. (2013). </w:t>
      </w:r>
      <w:r w:rsidRPr="00D36414">
        <w:rPr>
          <w:rFonts w:cstheme="minorHAnsi"/>
          <w:i/>
          <w:iCs/>
        </w:rPr>
        <w:t>Industrial heritage and agri/rural tourism in Europe</w:t>
      </w:r>
      <w:r w:rsidRPr="00D36414">
        <w:rPr>
          <w:rFonts w:cstheme="minorHAnsi"/>
        </w:rPr>
        <w:t xml:space="preserve">. Retrieved from </w:t>
      </w:r>
      <w:hyperlink r:id="rId3597" w:history="1">
        <w:r w:rsidRPr="00D36414">
          <w:rPr>
            <w:rStyle w:val="Hyperlink"/>
            <w:rFonts w:cstheme="minorHAnsi"/>
          </w:rPr>
          <w:t>http://www.europarl.europa.eu/RegData/etudes/etudes/join/2013/495840/IPOL-TRAN_ET%282013%29495840_EN.pdf</w:t>
        </w:r>
      </w:hyperlink>
      <w:r w:rsidRPr="00D36414">
        <w:rPr>
          <w:rFonts w:cstheme="minorHAnsi"/>
        </w:rPr>
        <w:t xml:space="preserve"> </w:t>
      </w:r>
    </w:p>
    <w:p w14:paraId="37B559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Parliament. (2017). </w:t>
      </w:r>
      <w:r w:rsidRPr="00D36414">
        <w:rPr>
          <w:rFonts w:cstheme="minorHAnsi"/>
          <w:i/>
        </w:rPr>
        <w:t>Energy policy: general principles.</w:t>
      </w:r>
      <w:r w:rsidRPr="00D36414">
        <w:rPr>
          <w:rFonts w:cstheme="minorHAnsi"/>
        </w:rPr>
        <w:t xml:space="preserve"> Retrieved from </w:t>
      </w:r>
      <w:hyperlink r:id="rId3598" w:history="1">
        <w:r w:rsidRPr="00D36414">
          <w:rPr>
            <w:rStyle w:val="Hyperlink"/>
            <w:rFonts w:cstheme="minorHAnsi"/>
          </w:rPr>
          <w:t>http://www.europarl.europa.eu/atyourservice/en/displayFtu.html?ftuId=FTU_5.7.1.html</w:t>
        </w:r>
      </w:hyperlink>
      <w:r w:rsidRPr="00D36414">
        <w:rPr>
          <w:rFonts w:cstheme="minorHAnsi"/>
        </w:rPr>
        <w:t xml:space="preserve"> </w:t>
      </w:r>
    </w:p>
    <w:p w14:paraId="432AE5E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04). Directive 2004/35/CE of the European Parliament and the Council of 21 April 2004 on environmental liability with regard to the prevention and remedying of environmental damage. </w:t>
      </w:r>
      <w:r w:rsidRPr="00D36414">
        <w:rPr>
          <w:rFonts w:cstheme="minorHAnsi"/>
          <w:i/>
          <w:iCs/>
        </w:rPr>
        <w:t>Official Journal of the European Union</w:t>
      </w:r>
      <w:r w:rsidRPr="00D36414">
        <w:rPr>
          <w:rFonts w:cstheme="minorHAnsi"/>
        </w:rPr>
        <w:t xml:space="preserve">, </w:t>
      </w:r>
      <w:r w:rsidRPr="00D36414">
        <w:rPr>
          <w:rFonts w:cstheme="minorHAnsi"/>
          <w:i/>
          <w:iCs/>
        </w:rPr>
        <w:t>L 143/56</w:t>
      </w:r>
      <w:r w:rsidRPr="00D36414">
        <w:rPr>
          <w:rFonts w:cstheme="minorHAnsi"/>
        </w:rPr>
        <w:t xml:space="preserve">, 56–75. Retrieved from </w:t>
      </w:r>
      <w:hyperlink r:id="rId3599" w:history="1">
        <w:r w:rsidRPr="00D36414">
          <w:rPr>
            <w:rStyle w:val="Hyperlink"/>
            <w:rFonts w:cstheme="minorHAnsi"/>
          </w:rPr>
          <w:t>https://eur-lex.europa.eu/legal-content/EN/TXT/?uri=CELEX:02004L0035-20130718</w:t>
        </w:r>
      </w:hyperlink>
      <w:r w:rsidRPr="00D36414">
        <w:rPr>
          <w:rFonts w:cstheme="minorHAnsi"/>
        </w:rPr>
        <w:t xml:space="preserve"> </w:t>
      </w:r>
    </w:p>
    <w:p w14:paraId="33469FF5" w14:textId="77777777" w:rsidR="00BC1D00" w:rsidRPr="00586535" w:rsidRDefault="008A5415" w:rsidP="00BC1D00">
      <w:pPr>
        <w:widowControl w:val="0"/>
        <w:autoSpaceDE w:val="0"/>
        <w:autoSpaceDN w:val="0"/>
        <w:adjustRightInd w:val="0"/>
        <w:spacing w:before="120"/>
        <w:ind w:left="480" w:hanging="480"/>
        <w:rPr>
          <w:rStyle w:val="Hyperlink"/>
          <w:rFonts w:cstheme="minorHAnsi"/>
        </w:rPr>
      </w:pPr>
      <w:r w:rsidRPr="00D36414">
        <w:rPr>
          <w:rFonts w:cstheme="minorHAnsi"/>
        </w:rPr>
        <w:t xml:space="preserve">European Union. (2006). Directive 2006/118/EC of the European Parliament and of the council of 12 December 2006 on the protection of groundwater against pollution and deterioration. </w:t>
      </w:r>
      <w:r w:rsidRPr="00D36414">
        <w:rPr>
          <w:rFonts w:cstheme="minorHAnsi"/>
          <w:i/>
          <w:iCs/>
        </w:rPr>
        <w:t>Official Journal of the European Union</w:t>
      </w:r>
      <w:r w:rsidRPr="00D36414">
        <w:rPr>
          <w:rFonts w:cstheme="minorHAnsi"/>
        </w:rPr>
        <w:t xml:space="preserve">, </w:t>
      </w:r>
      <w:r w:rsidRPr="00D36414">
        <w:rPr>
          <w:rFonts w:cstheme="minorHAnsi"/>
          <w:i/>
          <w:iCs/>
        </w:rPr>
        <w:t>L372/19</w:t>
      </w:r>
      <w:r w:rsidRPr="00D36414">
        <w:rPr>
          <w:rFonts w:cstheme="minorHAnsi"/>
        </w:rPr>
        <w:t>, 19–31.</w:t>
      </w:r>
      <w:r w:rsidR="00BC1D00">
        <w:rPr>
          <w:rFonts w:cstheme="minorHAnsi"/>
        </w:rPr>
        <w:t xml:space="preserve"> </w:t>
      </w:r>
      <w:hyperlink r:id="rId3600" w:history="1">
        <w:r w:rsidR="00BC1D00" w:rsidRPr="00166038">
          <w:rPr>
            <w:rStyle w:val="Hyperlink"/>
            <w:rFonts w:cstheme="minorHAnsi"/>
          </w:rPr>
          <w:t>https://eur-lex.europa.eu/legal-content/EN/TXT/?uri=CELEX:32006L0118</w:t>
        </w:r>
      </w:hyperlink>
      <w:r w:rsidR="00BC1D00">
        <w:rPr>
          <w:rStyle w:val="Hyperlink"/>
          <w:rFonts w:cstheme="minorHAnsi"/>
        </w:rPr>
        <w:t xml:space="preserve"> </w:t>
      </w:r>
    </w:p>
    <w:p w14:paraId="61C7182A" w14:textId="23DACC26"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07a). Council Regulation (EC) No 708/2007 of 11 June 2007 concerning use of alien and locally absent species in aquaculture. </w:t>
      </w:r>
      <w:r w:rsidRPr="00D36414">
        <w:rPr>
          <w:rFonts w:cstheme="minorHAnsi"/>
          <w:i/>
          <w:iCs/>
        </w:rPr>
        <w:t>Official Journal of the European Union</w:t>
      </w:r>
      <w:r w:rsidRPr="00D36414">
        <w:rPr>
          <w:rFonts w:cstheme="minorHAnsi"/>
        </w:rPr>
        <w:t xml:space="preserve">, </w:t>
      </w:r>
      <w:r w:rsidRPr="00D36414">
        <w:rPr>
          <w:rFonts w:cstheme="minorHAnsi"/>
          <w:i/>
          <w:iCs/>
        </w:rPr>
        <w:t>L 168/1</w:t>
      </w:r>
      <w:r w:rsidRPr="00D36414">
        <w:rPr>
          <w:rFonts w:cstheme="minorHAnsi"/>
        </w:rPr>
        <w:t xml:space="preserve">. Retrieved from </w:t>
      </w:r>
      <w:hyperlink r:id="rId3601" w:history="1">
        <w:r w:rsidRPr="00D36414">
          <w:rPr>
            <w:rStyle w:val="Hyperlink"/>
            <w:rFonts w:cstheme="minorHAnsi"/>
          </w:rPr>
          <w:t>http://eur-lex.europa.eu/legal-content/EN/TXT/HTML/?uri=CELEX:32007R0708&amp;from=EN</w:t>
        </w:r>
      </w:hyperlink>
    </w:p>
    <w:p w14:paraId="2DF6F9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07b). Directive 2007/60/EC of the European Parliament and the Council of 23 October 2007 on the assessment and management of flood risks. </w:t>
      </w:r>
      <w:r w:rsidRPr="00D36414">
        <w:rPr>
          <w:rFonts w:cstheme="minorHAnsi"/>
          <w:i/>
          <w:iCs/>
        </w:rPr>
        <w:t xml:space="preserve">Official Journal of the European </w:t>
      </w:r>
      <w:r w:rsidRPr="00D36414">
        <w:rPr>
          <w:rFonts w:cstheme="minorHAnsi"/>
          <w:i/>
          <w:iCs/>
        </w:rPr>
        <w:lastRenderedPageBreak/>
        <w:t>Union</w:t>
      </w:r>
      <w:r w:rsidRPr="00D36414">
        <w:rPr>
          <w:rFonts w:cstheme="minorHAnsi"/>
        </w:rPr>
        <w:t xml:space="preserve">, </w:t>
      </w:r>
      <w:r w:rsidRPr="00D36414">
        <w:rPr>
          <w:rFonts w:cstheme="minorHAnsi"/>
          <w:i/>
          <w:iCs/>
        </w:rPr>
        <w:t>L 288/27</w:t>
      </w:r>
      <w:r w:rsidRPr="00D36414">
        <w:rPr>
          <w:rFonts w:cstheme="minorHAnsi"/>
        </w:rPr>
        <w:t xml:space="preserve">, 27–34. Retrieved from </w:t>
      </w:r>
      <w:hyperlink r:id="rId3602" w:history="1">
        <w:r w:rsidRPr="00D36414">
          <w:rPr>
            <w:rStyle w:val="Hyperlink"/>
            <w:rFonts w:cstheme="minorHAnsi"/>
          </w:rPr>
          <w:t>https://eur-lex.europa.eu/legal-content/EN/TXT/?uri=CELEX:32007L0060</w:t>
        </w:r>
      </w:hyperlink>
      <w:r w:rsidRPr="00D36414">
        <w:rPr>
          <w:rFonts w:cstheme="minorHAnsi"/>
        </w:rPr>
        <w:t xml:space="preserve"> </w:t>
      </w:r>
    </w:p>
    <w:p w14:paraId="76DCA81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07c). Treaty of Lisbon. </w:t>
      </w:r>
      <w:r w:rsidRPr="00D36414">
        <w:rPr>
          <w:rFonts w:cstheme="minorHAnsi"/>
          <w:i/>
          <w:iCs/>
        </w:rPr>
        <w:t>Official Journal of the European Union</w:t>
      </w:r>
      <w:r w:rsidRPr="00D36414">
        <w:rPr>
          <w:rFonts w:cstheme="minorHAnsi"/>
        </w:rPr>
        <w:t xml:space="preserve">, </w:t>
      </w:r>
      <w:r w:rsidRPr="00D36414">
        <w:rPr>
          <w:rFonts w:cstheme="minorHAnsi"/>
          <w:i/>
          <w:iCs/>
        </w:rPr>
        <w:t>C 306/01</w:t>
      </w:r>
      <w:r w:rsidRPr="00D36414">
        <w:rPr>
          <w:rFonts w:cstheme="minorHAnsi"/>
        </w:rPr>
        <w:t xml:space="preserve">. Retrieved from </w:t>
      </w:r>
      <w:hyperlink r:id="rId3603" w:history="1">
        <w:r w:rsidRPr="00D36414">
          <w:rPr>
            <w:rStyle w:val="Hyperlink"/>
            <w:rFonts w:cstheme="minorHAnsi"/>
          </w:rPr>
          <w:t>http://eur-lex.europa.eu/legal-content/en/TXT/?uri=CELEX:12007L/TXT</w:t>
        </w:r>
      </w:hyperlink>
    </w:p>
    <w:p w14:paraId="0A2970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08). Directive 2008/56/EC of the European Parliament and of the Council of 17 June 2008 establishing a framework for community action in the field of marine environmental policy (Marine Strategy Framework Directive). </w:t>
      </w:r>
      <w:r w:rsidRPr="00D36414">
        <w:rPr>
          <w:rFonts w:cstheme="minorHAnsi"/>
          <w:i/>
          <w:iCs/>
        </w:rPr>
        <w:t>Official Journal of the European Union</w:t>
      </w:r>
      <w:r w:rsidRPr="00D36414">
        <w:rPr>
          <w:rFonts w:cstheme="minorHAnsi"/>
        </w:rPr>
        <w:t xml:space="preserve">, </w:t>
      </w:r>
      <w:r w:rsidRPr="00D36414">
        <w:rPr>
          <w:rFonts w:cstheme="minorHAnsi"/>
          <w:i/>
          <w:iCs/>
        </w:rPr>
        <w:t>L 164/19</w:t>
      </w:r>
      <w:r w:rsidRPr="00D36414">
        <w:rPr>
          <w:rFonts w:cstheme="minorHAnsi"/>
        </w:rPr>
        <w:t xml:space="preserve">, 19–40. Retrieved from </w:t>
      </w:r>
      <w:hyperlink r:id="rId3604" w:history="1">
        <w:r w:rsidRPr="00D36414">
          <w:rPr>
            <w:rStyle w:val="Hyperlink"/>
            <w:rFonts w:cstheme="minorHAnsi"/>
          </w:rPr>
          <w:t>http://eur-lex.europa.eu/legal-content/EN/TXT/?uri=CELEX%3A32008L0056</w:t>
        </w:r>
      </w:hyperlink>
      <w:r w:rsidRPr="00D36414">
        <w:rPr>
          <w:rFonts w:cstheme="minorHAnsi"/>
        </w:rPr>
        <w:t xml:space="preserve"> </w:t>
      </w:r>
    </w:p>
    <w:p w14:paraId="72CE630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13a). Decision No 1386/2013/EU of the European Parliament and of the Council of 20 November 2013 on a General Union Environment Action Programme to 2020 “Living well, within the limits of our planet.” </w:t>
      </w:r>
      <w:r w:rsidRPr="00D36414">
        <w:rPr>
          <w:rFonts w:cstheme="minorHAnsi"/>
          <w:i/>
          <w:iCs/>
        </w:rPr>
        <w:t>Official Journal of the European Union</w:t>
      </w:r>
      <w:r w:rsidRPr="00D36414">
        <w:rPr>
          <w:rFonts w:cstheme="minorHAnsi"/>
        </w:rPr>
        <w:t xml:space="preserve">, </w:t>
      </w:r>
      <w:r w:rsidRPr="00D36414">
        <w:rPr>
          <w:rFonts w:cstheme="minorHAnsi"/>
          <w:i/>
          <w:iCs/>
        </w:rPr>
        <w:t>L 354/171</w:t>
      </w:r>
      <w:r w:rsidRPr="00D36414">
        <w:rPr>
          <w:rFonts w:cstheme="minorHAnsi"/>
        </w:rPr>
        <w:t xml:space="preserve">, 171–200. </w:t>
      </w:r>
      <w:hyperlink r:id="rId3605" w:history="1">
        <w:r w:rsidRPr="00D36414">
          <w:rPr>
            <w:rStyle w:val="Hyperlink"/>
            <w:rFonts w:cstheme="minorHAnsi"/>
          </w:rPr>
          <w:t>http://doi.org/10.2779/57220</w:t>
        </w:r>
      </w:hyperlink>
      <w:r w:rsidRPr="00D36414">
        <w:rPr>
          <w:rFonts w:cstheme="minorHAnsi"/>
        </w:rPr>
        <w:t xml:space="preserve"> </w:t>
      </w:r>
    </w:p>
    <w:p w14:paraId="72B9CCA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13b). Regulation (EU) 1306/2013 of the European Parliament and of the Council on the financing, management and monitoring of the common agricultural policy. </w:t>
      </w:r>
      <w:r w:rsidRPr="00D36414">
        <w:rPr>
          <w:rFonts w:cstheme="minorHAnsi"/>
          <w:i/>
          <w:iCs/>
        </w:rPr>
        <w:t>Official Journal of the European Union</w:t>
      </w:r>
      <w:r w:rsidRPr="00D36414">
        <w:rPr>
          <w:rFonts w:cstheme="minorHAnsi"/>
        </w:rPr>
        <w:t xml:space="preserve">, </w:t>
      </w:r>
      <w:r w:rsidRPr="00D36414">
        <w:rPr>
          <w:rFonts w:cstheme="minorHAnsi"/>
          <w:i/>
          <w:iCs/>
        </w:rPr>
        <w:t>L 347/549</w:t>
      </w:r>
      <w:r w:rsidRPr="00D36414">
        <w:rPr>
          <w:rFonts w:cstheme="minorHAnsi"/>
        </w:rPr>
        <w:t xml:space="preserve">, 549–607. Retrieved from </w:t>
      </w:r>
      <w:hyperlink r:id="rId3606" w:history="1">
        <w:r w:rsidRPr="00D36414">
          <w:rPr>
            <w:rStyle w:val="Hyperlink"/>
            <w:rFonts w:cstheme="minorHAnsi"/>
          </w:rPr>
          <w:t>http://eur-lex.europa.eu/resource.html?uri=cellar:5c835afb-2ec6-4577-bdf8-756d3d694eeb.0004.02/DOC_1&amp;format=PDF</w:t>
        </w:r>
      </w:hyperlink>
      <w:r w:rsidRPr="00D36414">
        <w:rPr>
          <w:rFonts w:cstheme="minorHAnsi"/>
        </w:rPr>
        <w:t xml:space="preserve"> </w:t>
      </w:r>
    </w:p>
    <w:p w14:paraId="5CEDC71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16a). Closing the loop - An EU action plan for the circular economy. In </w:t>
      </w:r>
      <w:r w:rsidRPr="00D36414">
        <w:rPr>
          <w:rFonts w:cstheme="minorHAnsi"/>
          <w:i/>
          <w:iCs/>
        </w:rPr>
        <w:t>Outcome of proceedings</w:t>
      </w:r>
      <w:r w:rsidRPr="00D36414">
        <w:rPr>
          <w:rFonts w:cstheme="minorHAnsi"/>
        </w:rPr>
        <w:t xml:space="preserve"> (Vol. 10518/16, pp. 1–14). Brussels: General Secretariat of the Council. </w:t>
      </w:r>
      <w:r w:rsidRPr="00D36414">
        <w:rPr>
          <w:rFonts w:cstheme="minorHAnsi"/>
        </w:rPr>
        <w:br/>
        <w:t xml:space="preserve">Retrieved from </w:t>
      </w:r>
      <w:hyperlink r:id="rId3607" w:history="1">
        <w:r w:rsidRPr="00D36414">
          <w:rPr>
            <w:rStyle w:val="Hyperlink"/>
            <w:rFonts w:cstheme="minorHAnsi"/>
          </w:rPr>
          <w:t>http://data.consilium.europa.eu/doc/document/ST-10518-2016-INIT/en/pdf</w:t>
        </w:r>
      </w:hyperlink>
    </w:p>
    <w:p w14:paraId="28FC7B4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16b). Treaty on European Union (TEU). </w:t>
      </w:r>
      <w:r w:rsidRPr="00D36414">
        <w:rPr>
          <w:rFonts w:cstheme="minorHAnsi"/>
          <w:i/>
          <w:iCs/>
        </w:rPr>
        <w:t>Official Journal of the European Union</w:t>
      </w:r>
      <w:r w:rsidRPr="00D36414">
        <w:rPr>
          <w:rFonts w:cstheme="minorHAnsi"/>
        </w:rPr>
        <w:t xml:space="preserve">, </w:t>
      </w:r>
      <w:r w:rsidRPr="00D36414">
        <w:rPr>
          <w:rFonts w:cstheme="minorHAnsi"/>
          <w:i/>
          <w:iCs/>
        </w:rPr>
        <w:t>59</w:t>
      </w:r>
      <w:r w:rsidRPr="00D36414">
        <w:rPr>
          <w:rFonts w:cstheme="minorHAnsi"/>
        </w:rPr>
        <w:t xml:space="preserve">(C202/13), 13–46. Retrieved from </w:t>
      </w:r>
      <w:hyperlink r:id="rId3608" w:history="1">
        <w:r w:rsidRPr="00D36414">
          <w:rPr>
            <w:rStyle w:val="Hyperlink"/>
            <w:rFonts w:cstheme="minorHAnsi"/>
          </w:rPr>
          <w:t>http://eur-lex.europa.eu/legal-content/EN/TXT/PDF/?uri=OJ:C:2016:202:FULL&amp;from=EN</w:t>
        </w:r>
      </w:hyperlink>
    </w:p>
    <w:p w14:paraId="791221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European Union. (2016c). Treaty on the Functioning of the European Union (TFEU). </w:t>
      </w:r>
      <w:r w:rsidRPr="00D36414">
        <w:rPr>
          <w:rFonts w:cstheme="minorHAnsi"/>
          <w:i/>
          <w:iCs/>
        </w:rPr>
        <w:t>Official Journal of the European Union</w:t>
      </w:r>
      <w:r w:rsidRPr="00D36414">
        <w:rPr>
          <w:rFonts w:cstheme="minorHAnsi"/>
        </w:rPr>
        <w:t xml:space="preserve">, </w:t>
      </w:r>
      <w:r w:rsidRPr="00D36414">
        <w:rPr>
          <w:rFonts w:cstheme="minorHAnsi"/>
          <w:i/>
          <w:iCs/>
        </w:rPr>
        <w:t>59</w:t>
      </w:r>
      <w:r w:rsidRPr="00D36414">
        <w:rPr>
          <w:rFonts w:cstheme="minorHAnsi"/>
        </w:rPr>
        <w:t xml:space="preserve">(C202/1), 47–200. Retrieved from </w:t>
      </w:r>
      <w:hyperlink r:id="rId3609" w:history="1">
        <w:r w:rsidRPr="00D36414">
          <w:rPr>
            <w:rStyle w:val="Hyperlink"/>
            <w:rFonts w:cstheme="minorHAnsi"/>
          </w:rPr>
          <w:t>http://eur-lex.europa.eu/legal-content/EN/TXT/PDF/?uri=OJ:C:2016:202:FULL&amp;from=EN</w:t>
        </w:r>
      </w:hyperlink>
    </w:p>
    <w:p w14:paraId="478F48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irtrade.net. (2012). </w:t>
      </w:r>
      <w:r w:rsidRPr="00D36414">
        <w:rPr>
          <w:rFonts w:cstheme="minorHAnsi"/>
          <w:i/>
        </w:rPr>
        <w:t>Bringing fairtrade to Central Asia</w:t>
      </w:r>
      <w:r w:rsidRPr="00D36414">
        <w:rPr>
          <w:rFonts w:cstheme="minorHAnsi"/>
        </w:rPr>
        <w:t xml:space="preserve">. Retrieved from </w:t>
      </w:r>
      <w:hyperlink r:id="rId3610" w:history="1">
        <w:r w:rsidRPr="00D36414">
          <w:rPr>
            <w:rStyle w:val="Hyperlink"/>
            <w:rFonts w:cstheme="minorHAnsi"/>
          </w:rPr>
          <w:t>http://www.fairtrade.net/new/latest-news/single-view/article/bringing-fairtrade-to-central-asia.html</w:t>
        </w:r>
      </w:hyperlink>
    </w:p>
    <w:p w14:paraId="5ED5E8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lkner, G., &amp; Treib, O. (2008). Three worlds of compliance or four? The EU-15 compared to new Member States. </w:t>
      </w:r>
      <w:r w:rsidRPr="00D36414">
        <w:rPr>
          <w:rFonts w:cstheme="minorHAnsi"/>
          <w:i/>
          <w:iCs/>
        </w:rPr>
        <w:t>JCMS: Journal of Common Market Studies</w:t>
      </w:r>
      <w:r w:rsidRPr="00D36414">
        <w:rPr>
          <w:rFonts w:cstheme="minorHAnsi"/>
        </w:rPr>
        <w:t xml:space="preserve">, </w:t>
      </w:r>
      <w:r w:rsidRPr="00D36414">
        <w:rPr>
          <w:rFonts w:cstheme="minorHAnsi"/>
          <w:i/>
          <w:iCs/>
        </w:rPr>
        <w:t>46</w:t>
      </w:r>
      <w:r w:rsidRPr="00D36414">
        <w:rPr>
          <w:rFonts w:cstheme="minorHAnsi"/>
        </w:rPr>
        <w:t xml:space="preserve">(2), 293–313. </w:t>
      </w:r>
      <w:hyperlink r:id="rId3611" w:history="1">
        <w:r w:rsidRPr="00D36414">
          <w:rPr>
            <w:rStyle w:val="Hyperlink"/>
            <w:rFonts w:cstheme="minorHAnsi"/>
          </w:rPr>
          <w:t>http://doi.org/10.1111/j.1468-5965.2007.00777.x</w:t>
        </w:r>
      </w:hyperlink>
    </w:p>
    <w:p w14:paraId="4F539B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O. (2010). </w:t>
      </w:r>
      <w:r w:rsidRPr="00D36414">
        <w:rPr>
          <w:rFonts w:cstheme="minorHAnsi"/>
          <w:i/>
          <w:iCs/>
        </w:rPr>
        <w:t>Forest tenure in West and Central Asia, the Caucasus and the Russian Federation</w:t>
      </w:r>
      <w:r w:rsidRPr="00D36414">
        <w:rPr>
          <w:rFonts w:cstheme="minorHAnsi"/>
        </w:rPr>
        <w:t xml:space="preserve">. </w:t>
      </w:r>
      <w:r w:rsidRPr="00D36414">
        <w:rPr>
          <w:rFonts w:cstheme="minorHAnsi"/>
          <w:i/>
          <w:iCs/>
        </w:rPr>
        <w:t>Forestry Policy and Institutions Working Paper</w:t>
      </w:r>
      <w:r w:rsidRPr="00D36414">
        <w:rPr>
          <w:rFonts w:cstheme="minorHAnsi"/>
        </w:rPr>
        <w:t xml:space="preserve"> </w:t>
      </w:r>
      <w:r w:rsidRPr="00D36414">
        <w:rPr>
          <w:rFonts w:cstheme="minorHAnsi"/>
          <w:i/>
        </w:rPr>
        <w:t>(Vol. 25)</w:t>
      </w:r>
      <w:r w:rsidRPr="00D36414">
        <w:rPr>
          <w:rFonts w:cstheme="minorHAnsi"/>
        </w:rPr>
        <w:t xml:space="preserve">. Retrieved from </w:t>
      </w:r>
      <w:hyperlink r:id="rId3612" w:history="1">
        <w:r w:rsidRPr="00D36414">
          <w:rPr>
            <w:rStyle w:val="Hyperlink"/>
            <w:rFonts w:cstheme="minorHAnsi"/>
          </w:rPr>
          <w:t>http://www.fao.org/docrep/012/k7544e/k7544e00.pdf</w:t>
        </w:r>
      </w:hyperlink>
      <w:r w:rsidRPr="00D36414">
        <w:rPr>
          <w:rFonts w:cstheme="minorHAnsi"/>
        </w:rPr>
        <w:t xml:space="preserve"> </w:t>
      </w:r>
    </w:p>
    <w:p w14:paraId="55859F64" w14:textId="7FCEE11F"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O. (2012). </w:t>
      </w:r>
      <w:r w:rsidRPr="00D36414">
        <w:rPr>
          <w:rFonts w:cstheme="minorHAnsi"/>
          <w:i/>
          <w:iCs/>
        </w:rPr>
        <w:t>Assessment of the agriculture and rural development sectors in the eastern partnership countries</w:t>
      </w:r>
      <w:r w:rsidRPr="00D36414">
        <w:rPr>
          <w:rFonts w:cstheme="minorHAnsi"/>
        </w:rPr>
        <w:t xml:space="preserve">. </w:t>
      </w:r>
      <w:r w:rsidRPr="00D36414">
        <w:rPr>
          <w:rFonts w:cstheme="minorHAnsi"/>
          <w:i/>
          <w:iCs/>
        </w:rPr>
        <w:t>Regional report</w:t>
      </w:r>
      <w:r w:rsidRPr="00D36414">
        <w:rPr>
          <w:rFonts w:cstheme="minorHAnsi"/>
        </w:rPr>
        <w:t xml:space="preserve">. Retrieved from </w:t>
      </w:r>
      <w:hyperlink r:id="rId3613" w:history="1">
        <w:r w:rsidRPr="00D36414">
          <w:rPr>
            <w:rStyle w:val="Hyperlink"/>
            <w:rFonts w:cstheme="minorHAnsi"/>
          </w:rPr>
          <w:t>http://www.fao.org/docrep/field/009/aq676e/aq676e.pdf</w:t>
        </w:r>
      </w:hyperlink>
    </w:p>
    <w:p w14:paraId="0240928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O. (2015). </w:t>
      </w:r>
      <w:r w:rsidRPr="00D36414">
        <w:rPr>
          <w:rFonts w:cstheme="minorHAnsi"/>
          <w:i/>
          <w:iCs/>
        </w:rPr>
        <w:t>Wheat landraces in farmers’ fields in Turkey: National survey, collection, and conservation, 2009-2014.</w:t>
      </w:r>
      <w:r w:rsidRPr="00D36414">
        <w:rPr>
          <w:rFonts w:cstheme="minorHAnsi"/>
        </w:rPr>
        <w:t xml:space="preserve"> Retrieved from </w:t>
      </w:r>
      <w:hyperlink r:id="rId3614" w:history="1">
        <w:r w:rsidRPr="00D36414">
          <w:rPr>
            <w:rStyle w:val="Hyperlink"/>
            <w:rFonts w:cstheme="minorHAnsi"/>
          </w:rPr>
          <w:t>http://www.fao.org/3/a-i5316e.pdf</w:t>
        </w:r>
      </w:hyperlink>
    </w:p>
    <w:p w14:paraId="024103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rrington, J. D. (2005). De-development in eastern Kyrgyzstan and persistence of semi-nomadic livestock herding. </w:t>
      </w:r>
      <w:r w:rsidRPr="00D36414">
        <w:rPr>
          <w:rFonts w:cstheme="minorHAnsi"/>
          <w:i/>
          <w:iCs/>
        </w:rPr>
        <w:t>Nomadic Peoples</w:t>
      </w:r>
      <w:r w:rsidRPr="00D36414">
        <w:rPr>
          <w:rFonts w:cstheme="minorHAnsi"/>
        </w:rPr>
        <w:t xml:space="preserve">, </w:t>
      </w:r>
      <w:r w:rsidRPr="00D36414">
        <w:rPr>
          <w:rFonts w:cstheme="minorHAnsi"/>
          <w:i/>
          <w:iCs/>
        </w:rPr>
        <w:t>9</w:t>
      </w:r>
      <w:r w:rsidRPr="00D36414">
        <w:rPr>
          <w:rFonts w:cstheme="minorHAnsi"/>
        </w:rPr>
        <w:t xml:space="preserve">(1), 171–197. </w:t>
      </w:r>
      <w:hyperlink r:id="rId3615" w:history="1">
        <w:r w:rsidRPr="00D36414">
          <w:rPr>
            <w:rStyle w:val="Hyperlink"/>
            <w:rFonts w:cstheme="minorHAnsi"/>
          </w:rPr>
          <w:t>http://doi.org/10.3167/082279405781826191</w:t>
        </w:r>
      </w:hyperlink>
    </w:p>
    <w:p w14:paraId="133BBE5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auchald, O. K., Gulbrandsen, L. H., &amp; Zachrisson, A. (2014). Internationalization of protected areas in Norway and Sweden: examining pathways of influence in similar countries. </w:t>
      </w:r>
      <w:r w:rsidRPr="00D36414">
        <w:rPr>
          <w:rFonts w:cstheme="minorHAnsi"/>
          <w:i/>
          <w:iCs/>
        </w:rPr>
        <w:t>International Journal of Biodiversity Science, Ecosystem Services &amp; Management</w:t>
      </w:r>
      <w:r w:rsidRPr="00D36414">
        <w:rPr>
          <w:rFonts w:cstheme="minorHAnsi"/>
        </w:rPr>
        <w:t xml:space="preserve">, </w:t>
      </w:r>
      <w:r w:rsidRPr="00D36414">
        <w:rPr>
          <w:rFonts w:cstheme="minorHAnsi"/>
          <w:i/>
          <w:iCs/>
        </w:rPr>
        <w:t>10</w:t>
      </w:r>
      <w:r w:rsidRPr="00D36414">
        <w:rPr>
          <w:rFonts w:cstheme="minorHAnsi"/>
        </w:rPr>
        <w:t xml:space="preserve">(3), 240–252. </w:t>
      </w:r>
      <w:hyperlink r:id="rId3616" w:history="1">
        <w:r w:rsidRPr="00D36414">
          <w:rPr>
            <w:rStyle w:val="Hyperlink"/>
            <w:rFonts w:cstheme="minorHAnsi"/>
          </w:rPr>
          <w:t>http://doi.org/10.1080/21513732.2014.938122</w:t>
        </w:r>
      </w:hyperlink>
    </w:p>
    <w:p w14:paraId="76030664" w14:textId="77777777" w:rsidR="008A5415" w:rsidRPr="008A5415"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Felipe-Lucia, M. R., Martín-López, B., Lavorel, S., Berraquero-Díaz, L., Escalera-Reyes, J., &amp; Comín, F. A. (2015). </w:t>
      </w:r>
      <w:r w:rsidRPr="00D36414">
        <w:rPr>
          <w:rFonts w:cstheme="minorHAnsi"/>
        </w:rPr>
        <w:t xml:space="preserve">Ecosystem services flows: Why stakeholders’ power relationships matter. </w:t>
      </w:r>
      <w:r w:rsidRPr="00D36414">
        <w:rPr>
          <w:rFonts w:cstheme="minorHAnsi"/>
          <w:i/>
          <w:iCs/>
        </w:rPr>
        <w:t>PloS One</w:t>
      </w:r>
      <w:r w:rsidRPr="00D36414">
        <w:rPr>
          <w:rFonts w:cstheme="minorHAnsi"/>
        </w:rPr>
        <w:t xml:space="preserve">, </w:t>
      </w:r>
      <w:r w:rsidRPr="00D36414">
        <w:rPr>
          <w:rFonts w:cstheme="minorHAnsi"/>
          <w:i/>
          <w:iCs/>
        </w:rPr>
        <w:t>10</w:t>
      </w:r>
      <w:r w:rsidRPr="00D36414">
        <w:rPr>
          <w:rFonts w:cstheme="minorHAnsi"/>
        </w:rPr>
        <w:t xml:space="preserve">(7), e0132232. </w:t>
      </w:r>
      <w:hyperlink r:id="rId3617" w:history="1">
        <w:r w:rsidRPr="008A5415">
          <w:rPr>
            <w:rStyle w:val="Hyperlink"/>
            <w:rFonts w:cstheme="minorHAnsi"/>
          </w:rPr>
          <w:t>http://doi.org/10.1371/journal. pone.0132232</w:t>
        </w:r>
      </w:hyperlink>
    </w:p>
    <w:p w14:paraId="6D19124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Fernández-Giménez, M. E., &amp; Estaque, F. F. (2012). </w:t>
      </w:r>
      <w:r w:rsidRPr="00D36414">
        <w:rPr>
          <w:rFonts w:cstheme="minorHAnsi"/>
        </w:rPr>
        <w:t xml:space="preserve">Pyrenean pastoralists’ ecological knowledge: Documentation and application to natural resource management and adaptation. </w:t>
      </w:r>
      <w:r w:rsidRPr="00D36414">
        <w:rPr>
          <w:rFonts w:cstheme="minorHAnsi"/>
          <w:i/>
          <w:iCs/>
        </w:rPr>
        <w:t>Human Ecology</w:t>
      </w:r>
      <w:r w:rsidRPr="00D36414">
        <w:rPr>
          <w:rFonts w:cstheme="minorHAnsi"/>
        </w:rPr>
        <w:t xml:space="preserve">, </w:t>
      </w:r>
      <w:r w:rsidRPr="00D36414">
        <w:rPr>
          <w:rFonts w:cstheme="minorHAnsi"/>
          <w:i/>
          <w:iCs/>
        </w:rPr>
        <w:t>40</w:t>
      </w:r>
      <w:r w:rsidRPr="00D36414">
        <w:rPr>
          <w:rFonts w:cstheme="minorHAnsi"/>
        </w:rPr>
        <w:t xml:space="preserve">, 287–300. </w:t>
      </w:r>
      <w:hyperlink r:id="rId3618" w:history="1">
        <w:r w:rsidRPr="00D36414">
          <w:rPr>
            <w:rStyle w:val="Hyperlink"/>
            <w:rFonts w:cstheme="minorHAnsi"/>
          </w:rPr>
          <w:t>http://doi.org/10.1007/s10745-012-9463-x</w:t>
        </w:r>
      </w:hyperlink>
    </w:p>
    <w:p w14:paraId="75DED71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latova, T. (2014). Market-based instruments for flood risk management: A review of theory, practice and perspectives for climate adaptation policy. </w:t>
      </w:r>
      <w:r w:rsidRPr="00D36414">
        <w:rPr>
          <w:rFonts w:cstheme="minorHAnsi"/>
          <w:i/>
          <w:iCs/>
        </w:rPr>
        <w:t>Environmental Science and Policy</w:t>
      </w:r>
      <w:r w:rsidRPr="00D36414">
        <w:rPr>
          <w:rFonts w:cstheme="minorHAnsi"/>
        </w:rPr>
        <w:t xml:space="preserve">, </w:t>
      </w:r>
      <w:r w:rsidRPr="00D36414">
        <w:rPr>
          <w:rFonts w:cstheme="minorHAnsi"/>
          <w:i/>
          <w:iCs/>
        </w:rPr>
        <w:t>37</w:t>
      </w:r>
      <w:r w:rsidRPr="00D36414">
        <w:rPr>
          <w:rFonts w:cstheme="minorHAnsi"/>
        </w:rPr>
        <w:t xml:space="preserve">, 227–242. </w:t>
      </w:r>
      <w:hyperlink r:id="rId3619" w:history="1">
        <w:r w:rsidRPr="00D36414">
          <w:rPr>
            <w:rStyle w:val="Hyperlink"/>
            <w:rFonts w:cstheme="minorHAnsi"/>
          </w:rPr>
          <w:t>http://doi.org/10.1016/j.envsci.2013.09.005</w:t>
        </w:r>
      </w:hyperlink>
    </w:p>
    <w:p w14:paraId="00EDF76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A., &amp; Eastwood, A. (2016). Coproduction of ecosystem services as human – nature interactions — An analytical framework. </w:t>
      </w:r>
      <w:r w:rsidRPr="00D36414">
        <w:rPr>
          <w:rFonts w:cstheme="minorHAnsi"/>
          <w:i/>
          <w:iCs/>
        </w:rPr>
        <w:t>Land Use Policy</w:t>
      </w:r>
      <w:r w:rsidRPr="00D36414">
        <w:rPr>
          <w:rFonts w:cstheme="minorHAnsi"/>
        </w:rPr>
        <w:t xml:space="preserve">, </w:t>
      </w:r>
      <w:r w:rsidRPr="00D36414">
        <w:rPr>
          <w:rFonts w:cstheme="minorHAnsi"/>
          <w:i/>
          <w:iCs/>
        </w:rPr>
        <w:t>52</w:t>
      </w:r>
      <w:r w:rsidRPr="00D36414">
        <w:rPr>
          <w:rFonts w:cstheme="minorHAnsi"/>
        </w:rPr>
        <w:t xml:space="preserve">, 41–50. </w:t>
      </w:r>
      <w:hyperlink r:id="rId3620" w:history="1">
        <w:r w:rsidRPr="00D36414">
          <w:rPr>
            <w:rStyle w:val="Hyperlink"/>
            <w:rFonts w:cstheme="minorHAnsi"/>
          </w:rPr>
          <w:t>http://doi.org/10.1016/j.landusepol.2015.12.004</w:t>
        </w:r>
      </w:hyperlink>
      <w:r w:rsidRPr="00D36414">
        <w:rPr>
          <w:rFonts w:cstheme="minorHAnsi"/>
        </w:rPr>
        <w:t xml:space="preserve"> </w:t>
      </w:r>
    </w:p>
    <w:p w14:paraId="4438FBD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A., Peters, V., Neebe, M., Vávra, J., Kriel, A., Lapka, M., &amp; Megyesi, B. (2012a). Climate change? No, wise resource use is the issue: Social representations of energy, climate change and the future. </w:t>
      </w:r>
      <w:r w:rsidRPr="00D36414">
        <w:rPr>
          <w:rFonts w:cstheme="minorHAnsi"/>
          <w:i/>
          <w:iCs/>
        </w:rPr>
        <w:t>Environmental Policy and Governance</w:t>
      </w:r>
      <w:r w:rsidRPr="00D36414">
        <w:rPr>
          <w:rFonts w:cstheme="minorHAnsi"/>
        </w:rPr>
        <w:t xml:space="preserve">, </w:t>
      </w:r>
      <w:r w:rsidRPr="00D36414">
        <w:rPr>
          <w:rFonts w:cstheme="minorHAnsi"/>
          <w:i/>
          <w:iCs/>
        </w:rPr>
        <w:t>22</w:t>
      </w:r>
      <w:r w:rsidRPr="00D36414">
        <w:rPr>
          <w:rFonts w:cstheme="minorHAnsi"/>
        </w:rPr>
        <w:t xml:space="preserve">(3), 161–176. </w:t>
      </w:r>
      <w:hyperlink r:id="rId3621" w:history="1">
        <w:r w:rsidRPr="00D36414">
          <w:rPr>
            <w:rStyle w:val="Hyperlink"/>
            <w:rFonts w:cstheme="minorHAnsi"/>
          </w:rPr>
          <w:t>http://doi.org/10.1002/eet.1585</w:t>
        </w:r>
      </w:hyperlink>
    </w:p>
    <w:p w14:paraId="592338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A., Petersen, L., Feldkötter, C., &amp; Huppert, W. (2007). Sustainable governance of natural resources and institutional change - an analytical framework. </w:t>
      </w:r>
      <w:r w:rsidRPr="00D36414">
        <w:rPr>
          <w:rFonts w:cstheme="minorHAnsi"/>
          <w:i/>
          <w:iCs/>
        </w:rPr>
        <w:t>Public Administration and Development</w:t>
      </w:r>
      <w:r w:rsidRPr="00D36414">
        <w:rPr>
          <w:rFonts w:cstheme="minorHAnsi"/>
        </w:rPr>
        <w:t xml:space="preserve">, </w:t>
      </w:r>
      <w:r w:rsidRPr="00D36414">
        <w:rPr>
          <w:rFonts w:cstheme="minorHAnsi"/>
          <w:i/>
          <w:iCs/>
        </w:rPr>
        <w:t>27</w:t>
      </w:r>
      <w:r w:rsidRPr="00D36414">
        <w:rPr>
          <w:rFonts w:cstheme="minorHAnsi"/>
        </w:rPr>
        <w:t xml:space="preserve">(2), 123–137. </w:t>
      </w:r>
      <w:hyperlink r:id="rId3622" w:history="1">
        <w:r w:rsidRPr="00D36414">
          <w:rPr>
            <w:rStyle w:val="Hyperlink"/>
            <w:rFonts w:cstheme="minorHAnsi"/>
          </w:rPr>
          <w:t>http://doi.wiley.com/10.1002/pad.442</w:t>
        </w:r>
      </w:hyperlink>
    </w:p>
    <w:p w14:paraId="372D566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A., Wakjira, D. T., Weldesemaet, Y. T., &amp; Ashenafi, Z. T. (2014). On the interplay of actors in the co-management of natural resources – A dynamic perspective. </w:t>
      </w:r>
      <w:r w:rsidRPr="00D36414">
        <w:rPr>
          <w:rFonts w:cstheme="minorHAnsi"/>
          <w:i/>
          <w:iCs/>
        </w:rPr>
        <w:t>World Development</w:t>
      </w:r>
      <w:r w:rsidRPr="00D36414">
        <w:rPr>
          <w:rFonts w:cstheme="minorHAnsi"/>
        </w:rPr>
        <w:t xml:space="preserve">, </w:t>
      </w:r>
      <w:r w:rsidRPr="00D36414">
        <w:rPr>
          <w:rFonts w:cstheme="minorHAnsi"/>
          <w:i/>
          <w:iCs/>
        </w:rPr>
        <w:t>64</w:t>
      </w:r>
      <w:r w:rsidRPr="00D36414">
        <w:rPr>
          <w:rFonts w:cstheme="minorHAnsi"/>
        </w:rPr>
        <w:t xml:space="preserve">, 158–168. </w:t>
      </w:r>
      <w:hyperlink r:id="rId3623" w:history="1">
        <w:r w:rsidRPr="00D36414">
          <w:rPr>
            <w:rStyle w:val="Hyperlink"/>
            <w:rFonts w:cstheme="minorHAnsi"/>
          </w:rPr>
          <w:t>http://doi.org/10.1016/j.worlddev.2014.05.026</w:t>
        </w:r>
      </w:hyperlink>
      <w:r w:rsidRPr="00D36414">
        <w:rPr>
          <w:rFonts w:cstheme="minorHAnsi"/>
        </w:rPr>
        <w:t xml:space="preserve"> </w:t>
      </w:r>
    </w:p>
    <w:p w14:paraId="6158966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A., &amp; Young, J. C. (2007). Understanding mental constructs of biodiversity: Implications for biodiversity management and conservation. </w:t>
      </w:r>
      <w:r w:rsidRPr="00D36414">
        <w:rPr>
          <w:rFonts w:cstheme="minorHAnsi"/>
          <w:i/>
          <w:iCs/>
        </w:rPr>
        <w:t>Biological Conservation</w:t>
      </w:r>
      <w:r w:rsidRPr="00D36414">
        <w:rPr>
          <w:rFonts w:cstheme="minorHAnsi"/>
        </w:rPr>
        <w:t xml:space="preserve">, </w:t>
      </w:r>
      <w:r w:rsidRPr="00D36414">
        <w:rPr>
          <w:rFonts w:cstheme="minorHAnsi"/>
          <w:i/>
          <w:iCs/>
        </w:rPr>
        <w:t>136</w:t>
      </w:r>
      <w:r w:rsidRPr="00D36414">
        <w:rPr>
          <w:rFonts w:cstheme="minorHAnsi"/>
        </w:rPr>
        <w:t xml:space="preserve">(2), 271–282. </w:t>
      </w:r>
      <w:hyperlink r:id="rId3624" w:history="1">
        <w:r w:rsidRPr="00D36414">
          <w:rPr>
            <w:rStyle w:val="Hyperlink"/>
            <w:rFonts w:cstheme="minorHAnsi"/>
          </w:rPr>
          <w:t>http://doi.org/10.1016/j.biocon.2006.11.024</w:t>
        </w:r>
      </w:hyperlink>
      <w:r w:rsidRPr="00D36414">
        <w:rPr>
          <w:rFonts w:cstheme="minorHAnsi"/>
        </w:rPr>
        <w:t xml:space="preserve"> </w:t>
      </w:r>
    </w:p>
    <w:p w14:paraId="1E8E668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 J., Hartel, T., &amp; Kuemmerle, T. (2012b). Conservation policy in traditional farming landscapes. </w:t>
      </w:r>
      <w:r w:rsidRPr="00D36414">
        <w:rPr>
          <w:rFonts w:cstheme="minorHAnsi"/>
          <w:i/>
          <w:iCs/>
        </w:rPr>
        <w:t>Conservation Letters</w:t>
      </w:r>
      <w:r w:rsidRPr="00D36414">
        <w:rPr>
          <w:rFonts w:cstheme="minorHAnsi"/>
        </w:rPr>
        <w:t xml:space="preserve">, </w:t>
      </w:r>
      <w:r w:rsidRPr="00D36414">
        <w:rPr>
          <w:rFonts w:cstheme="minorHAnsi"/>
          <w:i/>
          <w:iCs/>
        </w:rPr>
        <w:t>5</w:t>
      </w:r>
      <w:r w:rsidRPr="00D36414">
        <w:rPr>
          <w:rFonts w:cstheme="minorHAnsi"/>
        </w:rPr>
        <w:t xml:space="preserve">(3), 167–175. </w:t>
      </w:r>
      <w:hyperlink r:id="rId3625" w:history="1">
        <w:r w:rsidRPr="00D36414">
          <w:rPr>
            <w:rStyle w:val="Hyperlink"/>
            <w:rFonts w:cstheme="minorHAnsi"/>
          </w:rPr>
          <w:t>http://doi.org/10.1111/j.1755-263X.2012.00227.x</w:t>
        </w:r>
      </w:hyperlink>
      <w:r w:rsidRPr="00D36414">
        <w:rPr>
          <w:rFonts w:cstheme="minorHAnsi"/>
        </w:rPr>
        <w:t xml:space="preserve"> </w:t>
      </w:r>
    </w:p>
    <w:p w14:paraId="5800079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ischer-Kowalski, M., Swilling, M., von Weizsäcker, E. U., Ren, Y., Moriguchi, Y., Crane, W., Krausmann, F., Eisenmenger, N., Giljum, S., Hennicke, P., Romero Lankao, P., &amp; Siriban Manalang, A. (2011). </w:t>
      </w:r>
      <w:r w:rsidRPr="00D36414">
        <w:rPr>
          <w:rFonts w:cstheme="minorHAnsi"/>
          <w:i/>
          <w:iCs/>
        </w:rPr>
        <w:t>Decoupling natural resource use and environmental impacts from economic growth</w:t>
      </w:r>
      <w:r w:rsidRPr="00D36414">
        <w:rPr>
          <w:rFonts w:cstheme="minorHAnsi"/>
        </w:rPr>
        <w:t xml:space="preserve">. </w:t>
      </w:r>
      <w:r w:rsidRPr="00D36414">
        <w:rPr>
          <w:rFonts w:cstheme="minorHAnsi"/>
          <w:i/>
        </w:rPr>
        <w:t>A Report of the Working Group on Decoupling to the International Resource Panel</w:t>
      </w:r>
      <w:r w:rsidRPr="00D36414">
        <w:rPr>
          <w:rFonts w:cstheme="minorHAnsi"/>
        </w:rPr>
        <w:t xml:space="preserve">. Retrieved from </w:t>
      </w:r>
      <w:hyperlink r:id="rId3626" w:history="1">
        <w:r w:rsidRPr="00D36414">
          <w:rPr>
            <w:rStyle w:val="Hyperlink"/>
            <w:rFonts w:cstheme="minorHAnsi"/>
          </w:rPr>
          <w:t>https://sustainabledevelopment.un.org/index.php?page=view&amp;type=400&amp;nr=151&amp;menu=1515</w:t>
        </w:r>
      </w:hyperlink>
    </w:p>
    <w:p w14:paraId="1430B8D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achsland, C., Brunner, S., Edenhofer, O., &amp; Creutzig, F. (2011). Climate policies for road transport revisited (II): Closing the policy gap with cap-and-trade. </w:t>
      </w:r>
      <w:r w:rsidRPr="00D36414">
        <w:rPr>
          <w:rFonts w:cstheme="minorHAnsi"/>
          <w:i/>
          <w:iCs/>
        </w:rPr>
        <w:t>Energy Policy</w:t>
      </w:r>
      <w:r w:rsidRPr="00D36414">
        <w:rPr>
          <w:rFonts w:cstheme="minorHAnsi"/>
        </w:rPr>
        <w:t xml:space="preserve">, </w:t>
      </w:r>
      <w:r w:rsidRPr="00D36414">
        <w:rPr>
          <w:rFonts w:cstheme="minorHAnsi"/>
          <w:i/>
          <w:iCs/>
        </w:rPr>
        <w:t>39</w:t>
      </w:r>
      <w:r w:rsidRPr="00D36414">
        <w:rPr>
          <w:rFonts w:cstheme="minorHAnsi"/>
        </w:rPr>
        <w:t xml:space="preserve">(4), 2100–2110. </w:t>
      </w:r>
      <w:hyperlink r:id="rId3627" w:history="1">
        <w:r w:rsidRPr="00D36414">
          <w:rPr>
            <w:rStyle w:val="Hyperlink"/>
            <w:rFonts w:cstheme="minorHAnsi"/>
          </w:rPr>
          <w:t>http://doi.org/10.1016/j.enpol.2011.01.053</w:t>
        </w:r>
      </w:hyperlink>
    </w:p>
    <w:p w14:paraId="2C303A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annery, W., &amp; Ó Cinnéide, M. (2008). Marine spatial planning from the perspective of a small seaside community in Ireland. </w:t>
      </w:r>
      <w:r w:rsidRPr="00D36414">
        <w:rPr>
          <w:rFonts w:cstheme="minorHAnsi"/>
          <w:i/>
          <w:iCs/>
        </w:rPr>
        <w:t>Marine Policy</w:t>
      </w:r>
      <w:r w:rsidRPr="00D36414">
        <w:rPr>
          <w:rFonts w:cstheme="minorHAnsi"/>
        </w:rPr>
        <w:t xml:space="preserve">, </w:t>
      </w:r>
      <w:r w:rsidRPr="00D36414">
        <w:rPr>
          <w:rFonts w:cstheme="minorHAnsi"/>
          <w:i/>
          <w:iCs/>
        </w:rPr>
        <w:t>32</w:t>
      </w:r>
      <w:r w:rsidRPr="00D36414">
        <w:rPr>
          <w:rFonts w:cstheme="minorHAnsi"/>
        </w:rPr>
        <w:t xml:space="preserve">(6), 980–987. </w:t>
      </w:r>
      <w:hyperlink r:id="rId3628" w:history="1">
        <w:r w:rsidRPr="00D36414">
          <w:rPr>
            <w:rStyle w:val="Hyperlink"/>
            <w:rFonts w:cstheme="minorHAnsi"/>
          </w:rPr>
          <w:t>http://doi.org/10.1016/j.marpol.2008.02.001</w:t>
        </w:r>
      </w:hyperlink>
    </w:p>
    <w:p w14:paraId="5132703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Fleurbaey, M. (2009). Beyond GDP: The quest for a measure of social welfare. </w:t>
      </w:r>
      <w:r w:rsidRPr="00D36414">
        <w:rPr>
          <w:rFonts w:cstheme="minorHAnsi"/>
          <w:i/>
          <w:iCs/>
        </w:rPr>
        <w:t>Journal of Economic Literature</w:t>
      </w:r>
      <w:r w:rsidRPr="00D36414">
        <w:rPr>
          <w:rFonts w:cstheme="minorHAnsi"/>
        </w:rPr>
        <w:t xml:space="preserve">, </w:t>
      </w:r>
      <w:r w:rsidRPr="00D36414">
        <w:rPr>
          <w:rFonts w:cstheme="minorHAnsi"/>
          <w:i/>
          <w:iCs/>
        </w:rPr>
        <w:t>47</w:t>
      </w:r>
      <w:r w:rsidRPr="00D36414">
        <w:rPr>
          <w:rFonts w:cstheme="minorHAnsi"/>
        </w:rPr>
        <w:t xml:space="preserve">(4), 1029–1075. </w:t>
      </w:r>
      <w:hyperlink r:id="rId3629" w:history="1">
        <w:r w:rsidRPr="00D36414">
          <w:rPr>
            <w:rStyle w:val="Hyperlink"/>
            <w:rFonts w:cstheme="minorHAnsi"/>
          </w:rPr>
          <w:t>http://doi.org/10.1257/jel.47.4.1029</w:t>
        </w:r>
      </w:hyperlink>
    </w:p>
    <w:p w14:paraId="17077CE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eury, P., Seres, C., Dobremez, L., Nettier, B., &amp; Pauthenet, Y. (2015). “Flowering meadows”, a result-oriented agri-environmental measure: Technical and value changes in favour of biodiversity. </w:t>
      </w:r>
      <w:r w:rsidRPr="00D36414">
        <w:rPr>
          <w:rFonts w:cstheme="minorHAnsi"/>
          <w:i/>
          <w:iCs/>
        </w:rPr>
        <w:t>Land Use Policy</w:t>
      </w:r>
      <w:r w:rsidRPr="00D36414">
        <w:rPr>
          <w:rFonts w:cstheme="minorHAnsi"/>
        </w:rPr>
        <w:t xml:space="preserve">, </w:t>
      </w:r>
      <w:r w:rsidRPr="00D36414">
        <w:rPr>
          <w:rFonts w:cstheme="minorHAnsi"/>
          <w:i/>
          <w:iCs/>
        </w:rPr>
        <w:t>46</w:t>
      </w:r>
      <w:r w:rsidRPr="00D36414">
        <w:rPr>
          <w:rFonts w:cstheme="minorHAnsi"/>
        </w:rPr>
        <w:t xml:space="preserve">, 103–114. </w:t>
      </w:r>
      <w:hyperlink r:id="rId3630" w:history="1">
        <w:r w:rsidRPr="00D36414">
          <w:rPr>
            <w:rStyle w:val="Hyperlink"/>
            <w:rFonts w:cstheme="minorHAnsi"/>
          </w:rPr>
          <w:t>http://doi.org/10.1016/j.landusepol.2015.02.007</w:t>
        </w:r>
      </w:hyperlink>
    </w:p>
    <w:p w14:paraId="154F164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int, C. G., Kunze, I., Muhar, A., Yoshida, Y., &amp; Penker, M. (2013). Exploring empirical typologies of human-nature relationships and linkages to the ecosystem services concept. </w:t>
      </w:r>
      <w:r w:rsidRPr="00D36414">
        <w:rPr>
          <w:rFonts w:cstheme="minorHAnsi"/>
          <w:i/>
          <w:iCs/>
        </w:rPr>
        <w:t>Landscape and Urban Planning</w:t>
      </w:r>
      <w:r w:rsidRPr="00D36414">
        <w:rPr>
          <w:rFonts w:cstheme="minorHAnsi"/>
        </w:rPr>
        <w:t xml:space="preserve">, </w:t>
      </w:r>
      <w:r w:rsidRPr="00D36414">
        <w:rPr>
          <w:rFonts w:cstheme="minorHAnsi"/>
          <w:i/>
          <w:iCs/>
        </w:rPr>
        <w:t>120</w:t>
      </w:r>
      <w:r w:rsidRPr="00D36414">
        <w:rPr>
          <w:rFonts w:cstheme="minorHAnsi"/>
        </w:rPr>
        <w:t xml:space="preserve">, 208–217. </w:t>
      </w:r>
      <w:hyperlink r:id="rId3631" w:history="1">
        <w:r w:rsidRPr="00D36414">
          <w:rPr>
            <w:rStyle w:val="Hyperlink"/>
            <w:rFonts w:cstheme="minorHAnsi"/>
          </w:rPr>
          <w:t>http://doi.org/10.1016/j.landurbplan.2013.09.002</w:t>
        </w:r>
      </w:hyperlink>
    </w:p>
    <w:p w14:paraId="1616D81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orentina, G. I., Maria, C. S., Adrian, L., &amp; Simona, M. (2015). Better governance for biodiversity conservation is possible in Romania? </w:t>
      </w:r>
      <w:r w:rsidRPr="00D36414">
        <w:rPr>
          <w:rFonts w:cstheme="minorHAnsi"/>
          <w:i/>
          <w:iCs/>
        </w:rPr>
        <w:t>Journal of Environmental Science and Engineering Technology</w:t>
      </w:r>
      <w:r w:rsidRPr="00D36414">
        <w:rPr>
          <w:rFonts w:cstheme="minorHAnsi"/>
        </w:rPr>
        <w:t xml:space="preserve">, </w:t>
      </w:r>
      <w:r w:rsidRPr="00D36414">
        <w:rPr>
          <w:rFonts w:cstheme="minorHAnsi"/>
          <w:i/>
          <w:iCs/>
        </w:rPr>
        <w:t>3</w:t>
      </w:r>
      <w:r w:rsidRPr="00D36414">
        <w:rPr>
          <w:rFonts w:cstheme="minorHAnsi"/>
        </w:rPr>
        <w:t xml:space="preserve">, 2–10. </w:t>
      </w:r>
      <w:hyperlink r:id="rId3632" w:history="1">
        <w:r w:rsidRPr="00D36414">
          <w:rPr>
            <w:rStyle w:val="Hyperlink"/>
            <w:rFonts w:cstheme="minorHAnsi"/>
          </w:rPr>
          <w:t>http://doi.org/10.12974/2311-8741.2015.03.01.1</w:t>
        </w:r>
      </w:hyperlink>
    </w:p>
    <w:p w14:paraId="056CE7F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orini, A. (2011). The International Energy Agency in global energy governance. </w:t>
      </w:r>
      <w:r w:rsidRPr="00D36414">
        <w:rPr>
          <w:rFonts w:cstheme="minorHAnsi"/>
          <w:i/>
          <w:iCs/>
        </w:rPr>
        <w:t>Global Policy</w:t>
      </w:r>
      <w:r w:rsidRPr="00D36414">
        <w:rPr>
          <w:rFonts w:cstheme="minorHAnsi"/>
        </w:rPr>
        <w:t xml:space="preserve">, </w:t>
      </w:r>
      <w:r w:rsidRPr="00D36414">
        <w:rPr>
          <w:rFonts w:cstheme="minorHAnsi"/>
          <w:i/>
          <w:iCs/>
        </w:rPr>
        <w:t>2</w:t>
      </w:r>
      <w:r w:rsidRPr="00D36414">
        <w:rPr>
          <w:rFonts w:cstheme="minorHAnsi"/>
        </w:rPr>
        <w:t xml:space="preserve">, 40–50. </w:t>
      </w:r>
      <w:hyperlink r:id="rId3633" w:history="1">
        <w:r w:rsidRPr="00D36414">
          <w:rPr>
            <w:rStyle w:val="Hyperlink"/>
            <w:rFonts w:cstheme="minorHAnsi"/>
          </w:rPr>
          <w:t>http://doi.org/10.1111/j.1758-5899.2011.00120.x</w:t>
        </w:r>
      </w:hyperlink>
    </w:p>
    <w:p w14:paraId="3E0AA62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orini, A., &amp; Dubash, N. K. (2011). Introduction to the special issue: Governing energy in a fragmented world. </w:t>
      </w:r>
      <w:r w:rsidRPr="00D36414">
        <w:rPr>
          <w:rFonts w:cstheme="minorHAnsi"/>
          <w:i/>
          <w:iCs/>
        </w:rPr>
        <w:t>Global Policy</w:t>
      </w:r>
      <w:r w:rsidRPr="00D36414">
        <w:rPr>
          <w:rFonts w:cstheme="minorHAnsi"/>
        </w:rPr>
        <w:t xml:space="preserve">, </w:t>
      </w:r>
      <w:r w:rsidRPr="00D36414">
        <w:rPr>
          <w:rFonts w:cstheme="minorHAnsi"/>
          <w:i/>
          <w:iCs/>
        </w:rPr>
        <w:t>2</w:t>
      </w:r>
      <w:r w:rsidRPr="00D36414">
        <w:rPr>
          <w:rFonts w:cstheme="minorHAnsi"/>
        </w:rPr>
        <w:t xml:space="preserve">, 1–5. </w:t>
      </w:r>
      <w:hyperlink r:id="rId3634" w:history="1">
        <w:r w:rsidRPr="00D36414">
          <w:rPr>
            <w:rStyle w:val="Hyperlink"/>
            <w:rFonts w:cstheme="minorHAnsi"/>
          </w:rPr>
          <w:t>http://doi.org/10.1111/j.1758-5899.2011.00131.x</w:t>
        </w:r>
      </w:hyperlink>
    </w:p>
    <w:p w14:paraId="3994CFF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lorini, A., &amp; Sovacool, B. K. (2009). Who governs energy? The challenges facing global energy governance. </w:t>
      </w:r>
      <w:r w:rsidRPr="00D36414">
        <w:rPr>
          <w:rFonts w:cstheme="minorHAnsi"/>
          <w:i/>
          <w:iCs/>
        </w:rPr>
        <w:t>Energy Policy</w:t>
      </w:r>
      <w:r w:rsidRPr="00D36414">
        <w:rPr>
          <w:rFonts w:cstheme="minorHAnsi"/>
        </w:rPr>
        <w:t xml:space="preserve">, </w:t>
      </w:r>
      <w:r w:rsidRPr="00D36414">
        <w:rPr>
          <w:rFonts w:cstheme="minorHAnsi"/>
          <w:i/>
          <w:iCs/>
        </w:rPr>
        <w:t>37</w:t>
      </w:r>
      <w:r w:rsidRPr="00D36414">
        <w:rPr>
          <w:rFonts w:cstheme="minorHAnsi"/>
        </w:rPr>
        <w:t xml:space="preserve">(12), 5239–5248. </w:t>
      </w:r>
      <w:hyperlink r:id="rId3635" w:history="1">
        <w:r w:rsidRPr="00D36414">
          <w:rPr>
            <w:rStyle w:val="Hyperlink"/>
            <w:rFonts w:cstheme="minorHAnsi"/>
          </w:rPr>
          <w:t>http://doi.org/10.1016/j.enpol.2009.07.039</w:t>
        </w:r>
      </w:hyperlink>
    </w:p>
    <w:p w14:paraId="1CFB914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AG. (2015). </w:t>
      </w:r>
      <w:r w:rsidRPr="00D36414">
        <w:rPr>
          <w:rFonts w:cstheme="minorHAnsi"/>
          <w:i/>
          <w:iCs/>
        </w:rPr>
        <w:t>Biodiversity for food and agriculture in Switzerland. Abridged version and main findings of Switzerland’s country report on the state of biodiversity for food and agriculture</w:t>
      </w:r>
      <w:r w:rsidRPr="00D36414">
        <w:rPr>
          <w:rFonts w:cstheme="minorHAnsi"/>
        </w:rPr>
        <w:t xml:space="preserve">. Retrieved from </w:t>
      </w:r>
      <w:hyperlink r:id="rId3636" w:history="1">
        <w:r w:rsidRPr="00D36414">
          <w:rPr>
            <w:rStyle w:val="Hyperlink"/>
            <w:rFonts w:cstheme="minorHAnsi"/>
          </w:rPr>
          <w:t>https://www.blw.admin.ch/blw/en/home/services/publikationen/berichte.html</w:t>
        </w:r>
      </w:hyperlink>
    </w:p>
    <w:p w14:paraId="7A01E487"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Foley, N. S., van Rensburg, T. M., &amp; Armstrong, C. W. (2011). </w:t>
      </w:r>
      <w:r w:rsidRPr="00D36414">
        <w:rPr>
          <w:rFonts w:cstheme="minorHAnsi"/>
        </w:rPr>
        <w:t xml:space="preserve">The rise and fall of the Irish orange roughy fishery: An economic analysis. </w:t>
      </w:r>
      <w:r w:rsidRPr="00D36414">
        <w:rPr>
          <w:rFonts w:cstheme="minorHAnsi"/>
          <w:i/>
          <w:iCs/>
        </w:rPr>
        <w:t>Marine Policy</w:t>
      </w:r>
      <w:r w:rsidRPr="00D36414">
        <w:rPr>
          <w:rFonts w:cstheme="minorHAnsi"/>
        </w:rPr>
        <w:t xml:space="preserve">, </w:t>
      </w:r>
      <w:r w:rsidRPr="00D36414">
        <w:rPr>
          <w:rFonts w:cstheme="minorHAnsi"/>
          <w:i/>
          <w:iCs/>
        </w:rPr>
        <w:t>35</w:t>
      </w:r>
      <w:r w:rsidRPr="00D36414">
        <w:rPr>
          <w:rFonts w:cstheme="minorHAnsi"/>
        </w:rPr>
        <w:t xml:space="preserve">(6), 756–763. </w:t>
      </w:r>
      <w:hyperlink r:id="rId3637" w:history="1">
        <w:r w:rsidRPr="00D36414">
          <w:rPr>
            <w:rStyle w:val="Hyperlink"/>
            <w:rFonts w:cstheme="minorHAnsi"/>
          </w:rPr>
          <w:t>http://doi.org/10.1016/j.marpol.2011.01.003</w:t>
        </w:r>
      </w:hyperlink>
    </w:p>
    <w:p w14:paraId="35A8F9A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lke, C. (2006). Resilience: The emergence of a perspective for social–ecological systems analyses. </w:t>
      </w:r>
      <w:r w:rsidRPr="00D36414">
        <w:rPr>
          <w:rFonts w:cstheme="minorHAnsi"/>
          <w:i/>
          <w:iCs/>
        </w:rPr>
        <w:t>Global Environmental Change</w:t>
      </w:r>
      <w:r w:rsidRPr="00D36414">
        <w:rPr>
          <w:rFonts w:cstheme="minorHAnsi"/>
        </w:rPr>
        <w:t xml:space="preserve">, </w:t>
      </w:r>
      <w:r w:rsidRPr="00D36414">
        <w:rPr>
          <w:rFonts w:cstheme="minorHAnsi"/>
          <w:i/>
          <w:iCs/>
        </w:rPr>
        <w:t>16</w:t>
      </w:r>
      <w:r w:rsidRPr="00D36414">
        <w:rPr>
          <w:rFonts w:cstheme="minorHAnsi"/>
        </w:rPr>
        <w:t xml:space="preserve">(3), 253–267. </w:t>
      </w:r>
      <w:hyperlink r:id="rId3638" w:history="1">
        <w:r w:rsidRPr="00D36414">
          <w:rPr>
            <w:rStyle w:val="Hyperlink"/>
            <w:rFonts w:cstheme="minorHAnsi"/>
          </w:rPr>
          <w:t>http://doi.org/10.1016/j.gloenvcha.2006.04.002</w:t>
        </w:r>
      </w:hyperlink>
    </w:p>
    <w:p w14:paraId="2E7EDAE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ndahl, G., &amp; Sirina, A. (2006). Oil pipeline development and indigenous rights in Eastern Siberia. </w:t>
      </w:r>
      <w:r w:rsidRPr="00D36414">
        <w:rPr>
          <w:rFonts w:cstheme="minorHAnsi"/>
          <w:i/>
          <w:iCs/>
        </w:rPr>
        <w:t>Indigenous Affairs</w:t>
      </w:r>
      <w:r w:rsidRPr="00D36414">
        <w:rPr>
          <w:rFonts w:cstheme="minorHAnsi"/>
        </w:rPr>
        <w:t>, (2–3), 58–67.</w:t>
      </w:r>
    </w:p>
    <w:p w14:paraId="539FC7B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rest Europe. (2015). </w:t>
      </w:r>
      <w:r w:rsidRPr="00D36414">
        <w:rPr>
          <w:rFonts w:cstheme="minorHAnsi"/>
          <w:i/>
          <w:iCs/>
        </w:rPr>
        <w:t>State of Europe’s Forests 2015. Summary for Policy Makers</w:t>
      </w:r>
      <w:r w:rsidRPr="00D36414">
        <w:rPr>
          <w:rFonts w:cstheme="minorHAnsi"/>
        </w:rPr>
        <w:t xml:space="preserve">. Retrieved from </w:t>
      </w:r>
      <w:hyperlink r:id="rId3639" w:history="1">
        <w:r w:rsidRPr="00D36414">
          <w:rPr>
            <w:rStyle w:val="Hyperlink"/>
            <w:rFonts w:cstheme="minorHAnsi"/>
          </w:rPr>
          <w:t>http://www.foresteurope.org/documentos/summary-policy-makers.pdf</w:t>
        </w:r>
      </w:hyperlink>
    </w:p>
    <w:p w14:paraId="33BCEF5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rest Europe. (2016). </w:t>
      </w:r>
      <w:r w:rsidRPr="00D36414">
        <w:rPr>
          <w:rFonts w:cstheme="minorHAnsi"/>
          <w:i/>
        </w:rPr>
        <w:t>SFM (sustainable forest management) criteria and indicators.</w:t>
      </w:r>
      <w:r w:rsidRPr="00D36414">
        <w:rPr>
          <w:rFonts w:cstheme="minorHAnsi"/>
        </w:rPr>
        <w:t xml:space="preserve"> Retrieved April 25, 2016, from </w:t>
      </w:r>
      <w:hyperlink r:id="rId3640" w:history="1">
        <w:r w:rsidRPr="00D36414">
          <w:rPr>
            <w:rStyle w:val="Hyperlink"/>
            <w:rFonts w:cstheme="minorHAnsi"/>
          </w:rPr>
          <w:t>http://foresteurope.org/sfm-criteria-indicators2/</w:t>
        </w:r>
      </w:hyperlink>
    </w:p>
    <w:p w14:paraId="7236201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rest Peoples Programme. (2008). </w:t>
      </w:r>
      <w:r w:rsidRPr="00D36414">
        <w:rPr>
          <w:rFonts w:cstheme="minorHAnsi"/>
          <w:i/>
        </w:rPr>
        <w:t>Inaction to recognise indigenous peoples’ rights is frustrating conservation goals</w:t>
      </w:r>
      <w:r w:rsidRPr="00D36414">
        <w:rPr>
          <w:rFonts w:cstheme="minorHAnsi"/>
        </w:rPr>
        <w:t xml:space="preserve">. Retrieved from </w:t>
      </w:r>
      <w:hyperlink r:id="rId3641" w:history="1">
        <w:r w:rsidRPr="00D36414">
          <w:rPr>
            <w:rStyle w:val="Hyperlink"/>
            <w:rFonts w:cstheme="minorHAnsi"/>
          </w:rPr>
          <w:t>http://www.forestpeoples.org/sites/fpp/files/news/2011/01/fpp_barcelona_press_release_eng.pdf</w:t>
        </w:r>
      </w:hyperlink>
    </w:p>
    <w:p w14:paraId="2178E8A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rest Peoples Programme. (2011). </w:t>
      </w:r>
      <w:r w:rsidRPr="00D36414">
        <w:rPr>
          <w:rFonts w:cstheme="minorHAnsi"/>
          <w:i/>
        </w:rPr>
        <w:t xml:space="preserve">Sharing power - the end of “fortress” conservation? </w:t>
      </w:r>
      <w:r w:rsidRPr="00D36414">
        <w:rPr>
          <w:rFonts w:cstheme="minorHAnsi"/>
        </w:rPr>
        <w:t xml:space="preserve">Retrieved from </w:t>
      </w:r>
      <w:hyperlink r:id="rId3642" w:history="1">
        <w:r w:rsidRPr="00D36414">
          <w:rPr>
            <w:rStyle w:val="Hyperlink"/>
            <w:rFonts w:cstheme="minorHAnsi"/>
          </w:rPr>
          <w:t>http://www.forestpeoples.org/en/topics/participatory-resource-mapping/news/2011/01/press-release-sharing-power-end-fortress-conserva</w:t>
        </w:r>
      </w:hyperlink>
      <w:r w:rsidRPr="00D36414">
        <w:rPr>
          <w:rFonts w:cstheme="minorHAnsi"/>
        </w:rPr>
        <w:t xml:space="preserve"> </w:t>
      </w:r>
    </w:p>
    <w:p w14:paraId="3681CBE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rman, R., &amp; Collinge, S. (1997). Nature conserved in changing landscapes with and without spatial planning. </w:t>
      </w:r>
      <w:r w:rsidRPr="00D36414">
        <w:rPr>
          <w:rFonts w:cstheme="minorHAnsi"/>
          <w:i/>
          <w:iCs/>
        </w:rPr>
        <w:t>Landscape and Urban Planning</w:t>
      </w:r>
      <w:r w:rsidRPr="00D36414">
        <w:rPr>
          <w:rFonts w:cstheme="minorHAnsi"/>
        </w:rPr>
        <w:t xml:space="preserve">, </w:t>
      </w:r>
      <w:r w:rsidRPr="00D36414">
        <w:rPr>
          <w:rFonts w:cstheme="minorHAnsi"/>
          <w:i/>
          <w:iCs/>
        </w:rPr>
        <w:t>37</w:t>
      </w:r>
      <w:r w:rsidRPr="00D36414">
        <w:rPr>
          <w:rFonts w:cstheme="minorHAnsi"/>
        </w:rPr>
        <w:t xml:space="preserve">(1), 129–135. </w:t>
      </w:r>
      <w:hyperlink r:id="rId3643" w:history="1">
        <w:r w:rsidRPr="00D36414">
          <w:rPr>
            <w:rStyle w:val="Hyperlink"/>
            <w:rFonts w:cstheme="minorHAnsi"/>
          </w:rPr>
          <w:t>http://doi.org/10.1016/S0169-2046(96)00378-7</w:t>
        </w:r>
      </w:hyperlink>
    </w:p>
    <w:p w14:paraId="2C77F4B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Foster, B. C., Wang, D., Keeton, W. S., &amp; Ashton, M. S. (2010). Implementing sustainable forest management using six concepts in an adaptive management framework. </w:t>
      </w:r>
      <w:r w:rsidRPr="00D36414">
        <w:rPr>
          <w:rFonts w:cstheme="minorHAnsi"/>
          <w:i/>
          <w:iCs/>
        </w:rPr>
        <w:t>Journal of Sustainable Forestry</w:t>
      </w:r>
      <w:r w:rsidRPr="00D36414">
        <w:rPr>
          <w:rFonts w:cstheme="minorHAnsi"/>
        </w:rPr>
        <w:t xml:space="preserve">, </w:t>
      </w:r>
      <w:r w:rsidRPr="00D36414">
        <w:rPr>
          <w:rFonts w:cstheme="minorHAnsi"/>
          <w:i/>
          <w:iCs/>
        </w:rPr>
        <w:t>29</w:t>
      </w:r>
      <w:r w:rsidRPr="00D36414">
        <w:rPr>
          <w:rFonts w:cstheme="minorHAnsi"/>
        </w:rPr>
        <w:t xml:space="preserve">(1), 79–108. </w:t>
      </w:r>
      <w:hyperlink r:id="rId3644" w:history="1">
        <w:r w:rsidRPr="00D36414">
          <w:rPr>
            <w:rStyle w:val="Hyperlink"/>
            <w:rFonts w:cstheme="minorHAnsi"/>
          </w:rPr>
          <w:t>http://doi.org/10.1080/10549810903463494</w:t>
        </w:r>
      </w:hyperlink>
    </w:p>
    <w:p w14:paraId="10F5141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urmile, H. (1999). Indigenous peoples, the conservation of traditional ecological knowledge, and global governance. In N. Low (Ed.), </w:t>
      </w:r>
      <w:r w:rsidRPr="00D36414">
        <w:rPr>
          <w:rFonts w:cstheme="minorHAnsi"/>
          <w:i/>
          <w:iCs/>
        </w:rPr>
        <w:t>Global ethics and environment</w:t>
      </w:r>
      <w:r w:rsidRPr="00D36414">
        <w:rPr>
          <w:rFonts w:cstheme="minorHAnsi"/>
        </w:rPr>
        <w:t>. London, UK: Routledge.</w:t>
      </w:r>
    </w:p>
    <w:p w14:paraId="25105B86" w14:textId="67191983"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ournier, N., Gantioler, S., Good, St., Herkenrath, P., &amp; Mees, C. (2010). </w:t>
      </w:r>
      <w:r w:rsidRPr="00D36414">
        <w:rPr>
          <w:rFonts w:cstheme="minorHAnsi"/>
          <w:i/>
          <w:iCs/>
        </w:rPr>
        <w:t>European Commission biodiversity knowledge base.</w:t>
      </w:r>
      <w:r w:rsidRPr="00D36414">
        <w:rPr>
          <w:rFonts w:cstheme="minorHAnsi"/>
        </w:rPr>
        <w:t xml:space="preserve"> </w:t>
      </w:r>
      <w:r w:rsidRPr="00D36414">
        <w:rPr>
          <w:rFonts w:cstheme="minorHAnsi"/>
          <w:i/>
          <w:iCs/>
        </w:rPr>
        <w:t xml:space="preserve">Assessment of the EU biodiversity action plan as a tool for implementing biodiversity policy. </w:t>
      </w:r>
      <w:r w:rsidRPr="00D36414">
        <w:rPr>
          <w:rFonts w:cstheme="minorHAnsi"/>
          <w:iCs/>
        </w:rPr>
        <w:t xml:space="preserve">Retrieved from </w:t>
      </w:r>
      <w:hyperlink r:id="rId3645" w:history="1">
        <w:r w:rsidRPr="00D36414">
          <w:rPr>
            <w:rStyle w:val="Hyperlink"/>
            <w:rFonts w:cstheme="minorHAnsi"/>
            <w:iCs/>
          </w:rPr>
          <w:t>http://ec.europa.eu/environment/nature/biodiversity/comm2006/pdf/bap_2010/4%20EC_Knowledge_Base_Assessment_BAP_final.pdf</w:t>
        </w:r>
      </w:hyperlink>
      <w:r w:rsidRPr="00D36414">
        <w:rPr>
          <w:rFonts w:cstheme="minorHAnsi"/>
          <w:iCs/>
        </w:rPr>
        <w:t xml:space="preserve"> </w:t>
      </w:r>
    </w:p>
    <w:p w14:paraId="7F93DAC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SC. (2017). </w:t>
      </w:r>
      <w:r w:rsidRPr="00D36414">
        <w:rPr>
          <w:rFonts w:cstheme="minorHAnsi"/>
          <w:i/>
          <w:iCs/>
        </w:rPr>
        <w:t>Forest Stewardship Council: Facts and figures</w:t>
      </w:r>
      <w:r w:rsidRPr="00D36414">
        <w:rPr>
          <w:rFonts w:cstheme="minorHAnsi"/>
        </w:rPr>
        <w:t xml:space="preserve">. Retrieved from </w:t>
      </w:r>
      <w:hyperlink r:id="rId3646" w:history="1">
        <w:r w:rsidRPr="00D36414">
          <w:rPr>
            <w:rStyle w:val="Hyperlink"/>
            <w:rFonts w:cstheme="minorHAnsi"/>
          </w:rPr>
          <w:t>https://www.google.de/url?sa=t&amp;rct=j&amp;q=&amp;esrc=s&amp;source=web&amp;cd=3&amp;ved=0ahUKEwiJzPW1_tbXAhWEORoKHVF6C3IQFgg-MAI&amp;url=https%3A%2F%2Fic.fsc.org%2Ffile-download.facts-figures-july-2017.a-2020.pdf&amp;usg=AOvVaw1068IQ7hnmYX7pcW7s0X0b</w:t>
        </w:r>
      </w:hyperlink>
      <w:r w:rsidRPr="00D36414">
        <w:rPr>
          <w:rFonts w:cstheme="minorHAnsi"/>
        </w:rPr>
        <w:t xml:space="preserve"> </w:t>
      </w:r>
    </w:p>
    <w:p w14:paraId="663BE4F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ulton, E. A., Smith, A. D. M., Smith, D. C., &amp; van Putten, I. E. (2011). Human behaviour: the key source of uncertainty in fisheries management. </w:t>
      </w:r>
      <w:r w:rsidRPr="00D36414">
        <w:rPr>
          <w:rFonts w:cstheme="minorHAnsi"/>
          <w:i/>
          <w:iCs/>
        </w:rPr>
        <w:t>Fish and Fisheries</w:t>
      </w:r>
      <w:r w:rsidRPr="00D36414">
        <w:rPr>
          <w:rFonts w:cstheme="minorHAnsi"/>
        </w:rPr>
        <w:t xml:space="preserve">, </w:t>
      </w:r>
      <w:r w:rsidRPr="00D36414">
        <w:rPr>
          <w:rFonts w:cstheme="minorHAnsi"/>
          <w:i/>
          <w:iCs/>
        </w:rPr>
        <w:t>12</w:t>
      </w:r>
      <w:r w:rsidRPr="00D36414">
        <w:rPr>
          <w:rFonts w:cstheme="minorHAnsi"/>
        </w:rPr>
        <w:t xml:space="preserve">(1), 2–17. </w:t>
      </w:r>
      <w:hyperlink r:id="rId3647" w:history="1">
        <w:r w:rsidRPr="00D36414">
          <w:rPr>
            <w:rStyle w:val="Hyperlink"/>
            <w:rFonts w:cstheme="minorHAnsi"/>
          </w:rPr>
          <w:t>http://doi.org/10.1111/j.1467-2979.2010.00371.x</w:t>
        </w:r>
      </w:hyperlink>
    </w:p>
    <w:p w14:paraId="22CCDE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Fürst, D. (2005). Entwicklung und Stand des Steuerungsverständnisses in der Raumplanung [Development and status of governance understanding in spatial planning]. </w:t>
      </w:r>
      <w:r w:rsidRPr="00D36414">
        <w:rPr>
          <w:rFonts w:cstheme="minorHAnsi"/>
          <w:i/>
          <w:iCs/>
        </w:rPr>
        <w:t>disP - The Planning Review</w:t>
      </w:r>
      <w:r w:rsidRPr="00D36414">
        <w:rPr>
          <w:rFonts w:cstheme="minorHAnsi"/>
        </w:rPr>
        <w:t xml:space="preserve">, </w:t>
      </w:r>
      <w:r w:rsidRPr="00D36414">
        <w:rPr>
          <w:rFonts w:cstheme="minorHAnsi"/>
          <w:i/>
          <w:iCs/>
        </w:rPr>
        <w:t>41</w:t>
      </w:r>
      <w:r w:rsidRPr="00D36414">
        <w:rPr>
          <w:rFonts w:cstheme="minorHAnsi"/>
        </w:rPr>
        <w:t xml:space="preserve">(163), 16–27. </w:t>
      </w:r>
      <w:hyperlink r:id="rId3648" w:history="1">
        <w:r w:rsidRPr="00D36414">
          <w:rPr>
            <w:rStyle w:val="Hyperlink"/>
            <w:rFonts w:cstheme="minorHAnsi"/>
          </w:rPr>
          <w:t>http://doi.org/10.1080/02513625.2005.10556937</w:t>
        </w:r>
      </w:hyperlink>
    </w:p>
    <w:p w14:paraId="287478D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20 Information Centre. (2009). </w:t>
      </w:r>
      <w:r w:rsidRPr="00D36414">
        <w:rPr>
          <w:rFonts w:cstheme="minorHAnsi"/>
          <w:i/>
        </w:rPr>
        <w:t xml:space="preserve">G20 Leaders Statement: The Pittsburgh Summit. </w:t>
      </w:r>
      <w:r w:rsidRPr="00D36414">
        <w:rPr>
          <w:rFonts w:cstheme="minorHAnsi"/>
        </w:rPr>
        <w:t xml:space="preserve">Retrieved from </w:t>
      </w:r>
      <w:hyperlink r:id="rId3649" w:history="1">
        <w:r w:rsidRPr="00D36414">
          <w:rPr>
            <w:rStyle w:val="Hyperlink"/>
            <w:rFonts w:cstheme="minorHAnsi"/>
          </w:rPr>
          <w:t>http://www.g20.utoronto.ca/2009/2009communique0925.html</w:t>
        </w:r>
      </w:hyperlink>
    </w:p>
    <w:p w14:paraId="174D43D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alil, B. S., Marchini, A., &amp; Occhipinti-Ambrogi, A. (2018). East is east and West is west? Management of marine bioinvasions in the Mediterranean Sea. </w:t>
      </w:r>
      <w:r w:rsidRPr="00D36414">
        <w:rPr>
          <w:rFonts w:cstheme="minorHAnsi"/>
          <w:i/>
          <w:iCs/>
        </w:rPr>
        <w:t>Estuarine, Coastal and Shelf Science</w:t>
      </w:r>
      <w:r w:rsidRPr="00D36414">
        <w:rPr>
          <w:rFonts w:cstheme="minorHAnsi"/>
        </w:rPr>
        <w:t xml:space="preserve">, </w:t>
      </w:r>
      <w:r w:rsidRPr="00D36414">
        <w:rPr>
          <w:rFonts w:cstheme="minorHAnsi"/>
          <w:i/>
          <w:iCs/>
        </w:rPr>
        <w:t xml:space="preserve">201, </w:t>
      </w:r>
      <w:r w:rsidRPr="00D36414">
        <w:rPr>
          <w:rFonts w:cstheme="minorHAnsi"/>
          <w:iCs/>
        </w:rPr>
        <w:t>7-16</w:t>
      </w:r>
      <w:r w:rsidRPr="00D36414">
        <w:rPr>
          <w:rFonts w:cstheme="minorHAnsi"/>
        </w:rPr>
        <w:t xml:space="preserve">. </w:t>
      </w:r>
      <w:hyperlink r:id="rId3650" w:history="1">
        <w:r w:rsidRPr="00D36414">
          <w:rPr>
            <w:rStyle w:val="Hyperlink"/>
            <w:rFonts w:cstheme="minorHAnsi"/>
          </w:rPr>
          <w:t>http://doi.org/10.1016/j.ecss.2015.12.021</w:t>
        </w:r>
      </w:hyperlink>
    </w:p>
    <w:p w14:paraId="0A30B0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antioler, S., Rayment, M., Bassi, S., Kettunen, M., McConville, A., Landgrebe, R., Gerdes, H., &amp; ten Brink, P. (2010). </w:t>
      </w:r>
      <w:r w:rsidRPr="00D36414">
        <w:rPr>
          <w:rFonts w:cstheme="minorHAnsi"/>
          <w:i/>
          <w:iCs/>
        </w:rPr>
        <w:t>Costs and socio-economic benefits associated with the Natura 2000 network</w:t>
      </w:r>
      <w:r w:rsidRPr="00D36414">
        <w:rPr>
          <w:rFonts w:cstheme="minorHAnsi"/>
        </w:rPr>
        <w:t xml:space="preserve">. </w:t>
      </w:r>
      <w:r w:rsidRPr="00D36414">
        <w:rPr>
          <w:rFonts w:cstheme="minorHAnsi"/>
          <w:iCs/>
        </w:rPr>
        <w:t xml:space="preserve">Retrieved from </w:t>
      </w:r>
      <w:hyperlink r:id="rId3651" w:history="1">
        <w:r w:rsidRPr="00D36414">
          <w:rPr>
            <w:rStyle w:val="Hyperlink"/>
            <w:rFonts w:cstheme="minorHAnsi"/>
            <w:iCs/>
          </w:rPr>
          <w:t>http://ec.europa.eu/environment/nature/natura2000/financing/docs/natura2000_costs_benefits.pdf</w:t>
        </w:r>
      </w:hyperlink>
    </w:p>
    <w:p w14:paraId="090141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García-de-Lomas, J., &amp; Vilà, M. (2015). </w:t>
      </w:r>
      <w:r w:rsidRPr="00D36414">
        <w:rPr>
          <w:rFonts w:cstheme="minorHAnsi"/>
        </w:rPr>
        <w:t xml:space="preserve">Lists of harmful alien organisms: Are the national regulations adapted to the global world? </w:t>
      </w:r>
      <w:r w:rsidRPr="00D36414">
        <w:rPr>
          <w:rFonts w:cstheme="minorHAnsi"/>
          <w:i/>
          <w:iCs/>
        </w:rPr>
        <w:t>Biological Invasions</w:t>
      </w:r>
      <w:r w:rsidRPr="00D36414">
        <w:rPr>
          <w:rFonts w:cstheme="minorHAnsi"/>
        </w:rPr>
        <w:t xml:space="preserve">, </w:t>
      </w:r>
      <w:r w:rsidRPr="00D36414">
        <w:rPr>
          <w:rFonts w:cstheme="minorHAnsi"/>
          <w:i/>
          <w:iCs/>
        </w:rPr>
        <w:t>17</w:t>
      </w:r>
      <w:r w:rsidRPr="00D36414">
        <w:rPr>
          <w:rFonts w:cstheme="minorHAnsi"/>
        </w:rPr>
        <w:t xml:space="preserve">(11), 3081–3091. </w:t>
      </w:r>
      <w:hyperlink r:id="rId3652" w:history="1">
        <w:r w:rsidRPr="00D36414">
          <w:rPr>
            <w:rStyle w:val="Hyperlink"/>
            <w:rFonts w:cstheme="minorHAnsi"/>
          </w:rPr>
          <w:t>http://doi.org/10.1007/s10530-015-0939-7</w:t>
        </w:r>
      </w:hyperlink>
    </w:p>
    <w:p w14:paraId="10331DD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ardner, T. A., Von Hase, A., Brownlie, S., Ekstrom, J. M. M., Pilgrim, J. D., Savy, C. E., Stephens, R. T. T., Treweek, J., Ussher, G. T., Ward, G., &amp; Ten Kate, K. (2013). Biodiversity offsets and the challenge of achieving no net loss. </w:t>
      </w:r>
      <w:r w:rsidRPr="00D36414">
        <w:rPr>
          <w:rFonts w:cstheme="minorHAnsi"/>
          <w:i/>
          <w:iCs/>
        </w:rPr>
        <w:t>Conservation Biology</w:t>
      </w:r>
      <w:r w:rsidRPr="00D36414">
        <w:rPr>
          <w:rFonts w:cstheme="minorHAnsi"/>
        </w:rPr>
        <w:t xml:space="preserve">, </w:t>
      </w:r>
      <w:r w:rsidRPr="00D36414">
        <w:rPr>
          <w:rFonts w:cstheme="minorHAnsi"/>
          <w:i/>
          <w:iCs/>
        </w:rPr>
        <w:t>27</w:t>
      </w:r>
      <w:r w:rsidRPr="00D36414">
        <w:rPr>
          <w:rFonts w:cstheme="minorHAnsi"/>
        </w:rPr>
        <w:t xml:space="preserve">(6), 1254–1264. </w:t>
      </w:r>
      <w:hyperlink r:id="rId3653" w:history="1">
        <w:r w:rsidRPr="00D36414">
          <w:rPr>
            <w:rStyle w:val="Hyperlink"/>
            <w:rFonts w:cstheme="minorHAnsi"/>
          </w:rPr>
          <w:t>http://doi.org/10.1111/cobi.12118</w:t>
        </w:r>
      </w:hyperlink>
    </w:p>
    <w:p w14:paraId="140B6B3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armestani, A. S., Allen, C. R., &amp; Benson, M. H. (2013). Can law foster social-ecological resilience?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2), 37. </w:t>
      </w:r>
      <w:hyperlink r:id="rId3654" w:history="1">
        <w:r w:rsidRPr="00D36414">
          <w:rPr>
            <w:rStyle w:val="Hyperlink"/>
            <w:rFonts w:cstheme="minorHAnsi"/>
          </w:rPr>
          <w:t>http://doi.org/10.5751/ES-05927-180237</w:t>
        </w:r>
      </w:hyperlink>
    </w:p>
    <w:p w14:paraId="151BD3E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awel, E., Strunz, S., &amp; Lehmann, P. (2014). A public choice view on the climate and energy policy mix in the EU — How do the emissions trading scheme and support for renewable energies interact? </w:t>
      </w:r>
      <w:r w:rsidRPr="00D36414">
        <w:rPr>
          <w:rFonts w:cstheme="minorHAnsi"/>
          <w:i/>
          <w:iCs/>
        </w:rPr>
        <w:t>Energy Policy</w:t>
      </w:r>
      <w:r w:rsidRPr="00D36414">
        <w:rPr>
          <w:rFonts w:cstheme="minorHAnsi"/>
        </w:rPr>
        <w:t xml:space="preserve">, </w:t>
      </w:r>
      <w:r w:rsidRPr="00D36414">
        <w:rPr>
          <w:rFonts w:cstheme="minorHAnsi"/>
          <w:i/>
          <w:iCs/>
        </w:rPr>
        <w:t>64</w:t>
      </w:r>
      <w:r w:rsidRPr="00D36414">
        <w:rPr>
          <w:rFonts w:cstheme="minorHAnsi"/>
        </w:rPr>
        <w:t xml:space="preserve">, 175–182. </w:t>
      </w:r>
      <w:hyperlink r:id="rId3655" w:history="1">
        <w:r w:rsidRPr="00D36414">
          <w:rPr>
            <w:rStyle w:val="Hyperlink"/>
            <w:rFonts w:cstheme="minorHAnsi"/>
          </w:rPr>
          <w:t>http://doi.org/10.1016/j.enpol.2013.09.008</w:t>
        </w:r>
      </w:hyperlink>
    </w:p>
    <w:p w14:paraId="679BFE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earty, C. (2010). Do human rights help or hinder environmental protection? </w:t>
      </w:r>
      <w:r w:rsidRPr="00D36414">
        <w:rPr>
          <w:rFonts w:cstheme="minorHAnsi"/>
          <w:i/>
          <w:iCs/>
        </w:rPr>
        <w:t xml:space="preserve">Journal of Human Rights </w:t>
      </w:r>
      <w:r w:rsidRPr="00D36414">
        <w:rPr>
          <w:rFonts w:cstheme="minorHAnsi"/>
          <w:i/>
          <w:iCs/>
        </w:rPr>
        <w:lastRenderedPageBreak/>
        <w:t>and the Environment</w:t>
      </w:r>
      <w:r w:rsidRPr="00D36414">
        <w:rPr>
          <w:rFonts w:cstheme="minorHAnsi"/>
        </w:rPr>
        <w:t xml:space="preserve">, </w:t>
      </w:r>
      <w:r w:rsidRPr="00D36414">
        <w:rPr>
          <w:rFonts w:cstheme="minorHAnsi"/>
          <w:i/>
          <w:iCs/>
        </w:rPr>
        <w:t>1</w:t>
      </w:r>
      <w:r w:rsidRPr="00D36414">
        <w:rPr>
          <w:rFonts w:cstheme="minorHAnsi"/>
        </w:rPr>
        <w:t xml:space="preserve">(1), 7–22. </w:t>
      </w:r>
      <w:hyperlink r:id="rId3656" w:history="1">
        <w:r w:rsidRPr="00D36414">
          <w:rPr>
            <w:rStyle w:val="Hyperlink"/>
            <w:rFonts w:cstheme="minorHAnsi"/>
          </w:rPr>
          <w:t>http://doi.org/10.4337/jhre.2010.01.01</w:t>
        </w:r>
      </w:hyperlink>
    </w:p>
    <w:p w14:paraId="66713C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eneletti, D. (2013). Ecosystem services in environmental impact assessment and strategic environmental assessment. </w:t>
      </w:r>
      <w:r w:rsidRPr="00D36414">
        <w:rPr>
          <w:rFonts w:cstheme="minorHAnsi"/>
          <w:i/>
          <w:iCs/>
        </w:rPr>
        <w:t>Environmental Impact Assessment Review</w:t>
      </w:r>
      <w:r w:rsidRPr="00D36414">
        <w:rPr>
          <w:rFonts w:cstheme="minorHAnsi"/>
        </w:rPr>
        <w:t xml:space="preserve">, </w:t>
      </w:r>
      <w:r w:rsidRPr="00D36414">
        <w:rPr>
          <w:rFonts w:cstheme="minorHAnsi"/>
          <w:i/>
          <w:iCs/>
        </w:rPr>
        <w:t>40</w:t>
      </w:r>
      <w:r w:rsidRPr="00D36414">
        <w:rPr>
          <w:rFonts w:cstheme="minorHAnsi"/>
        </w:rPr>
        <w:t xml:space="preserve">, 1–2. </w:t>
      </w:r>
      <w:hyperlink r:id="rId3657" w:history="1">
        <w:r w:rsidRPr="00D36414">
          <w:rPr>
            <w:rStyle w:val="Hyperlink"/>
            <w:rFonts w:cstheme="minorHAnsi"/>
          </w:rPr>
          <w:t>http://doi.org/10.1016/j.eiar.2013.02.005</w:t>
        </w:r>
      </w:hyperlink>
    </w:p>
    <w:p w14:paraId="21239A5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enovesi, P., Carboneras, C., Vila, M., &amp; Walton, P. (2015). EU adopts innovative legislation on invasive species: a step towards a global response to biological invasions? </w:t>
      </w:r>
      <w:r w:rsidRPr="00D36414">
        <w:rPr>
          <w:rFonts w:cstheme="minorHAnsi"/>
          <w:i/>
          <w:iCs/>
        </w:rPr>
        <w:t>Biological Invasions</w:t>
      </w:r>
      <w:r w:rsidRPr="00D36414">
        <w:rPr>
          <w:rFonts w:cstheme="minorHAnsi"/>
        </w:rPr>
        <w:t xml:space="preserve">, </w:t>
      </w:r>
      <w:r w:rsidRPr="00D36414">
        <w:rPr>
          <w:rFonts w:cstheme="minorHAnsi"/>
          <w:i/>
          <w:iCs/>
        </w:rPr>
        <w:t>17</w:t>
      </w:r>
      <w:r w:rsidRPr="00D36414">
        <w:rPr>
          <w:rFonts w:cstheme="minorHAnsi"/>
        </w:rPr>
        <w:t xml:space="preserve">, 1307–1311. </w:t>
      </w:r>
      <w:hyperlink r:id="rId3658" w:history="1">
        <w:r w:rsidRPr="00D36414">
          <w:rPr>
            <w:rStyle w:val="Hyperlink"/>
            <w:rFonts w:cstheme="minorHAnsi"/>
          </w:rPr>
          <w:t>http://doi.org/10.1007/s10530-014-0817-8</w:t>
        </w:r>
      </w:hyperlink>
    </w:p>
    <w:p w14:paraId="6DE5985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iessen, L. (2013). Reviewing the main characteristics of the international forest regime complex and partial explanations for its fragmentation. </w:t>
      </w:r>
      <w:r w:rsidRPr="00D36414">
        <w:rPr>
          <w:rFonts w:cstheme="minorHAnsi"/>
          <w:i/>
          <w:iCs/>
        </w:rPr>
        <w:t>International Forestry Review</w:t>
      </w:r>
      <w:r w:rsidRPr="00D36414">
        <w:rPr>
          <w:rFonts w:cstheme="minorHAnsi"/>
        </w:rPr>
        <w:t xml:space="preserve">, </w:t>
      </w:r>
      <w:r w:rsidRPr="00D36414">
        <w:rPr>
          <w:rFonts w:cstheme="minorHAnsi"/>
          <w:i/>
          <w:iCs/>
        </w:rPr>
        <w:t>15</w:t>
      </w:r>
      <w:r w:rsidRPr="00D36414">
        <w:rPr>
          <w:rFonts w:cstheme="minorHAnsi"/>
        </w:rPr>
        <w:t xml:space="preserve">(1), 60–70. </w:t>
      </w:r>
      <w:hyperlink r:id="rId3659" w:history="1">
        <w:r w:rsidRPr="00D36414">
          <w:rPr>
            <w:rStyle w:val="Hyperlink"/>
            <w:rFonts w:cstheme="minorHAnsi"/>
          </w:rPr>
          <w:t>http://doi.org/10.1505/146554813805927192</w:t>
        </w:r>
      </w:hyperlink>
    </w:p>
    <w:p w14:paraId="1C11D7B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ilbert, J. (2016). </w:t>
      </w:r>
      <w:r w:rsidRPr="00D36414">
        <w:rPr>
          <w:rFonts w:cstheme="minorHAnsi"/>
          <w:i/>
          <w:iCs/>
        </w:rPr>
        <w:t>Indigenous peoples’ land rights under international law: From victims to actors. Second revised edition</w:t>
      </w:r>
      <w:r w:rsidRPr="00D36414">
        <w:rPr>
          <w:rFonts w:cstheme="minorHAnsi"/>
        </w:rPr>
        <w:t xml:space="preserve">. Ardsley, USA: Transnational Publishers. Retrieved from </w:t>
      </w:r>
      <w:hyperlink r:id="rId3660" w:history="1">
        <w:r w:rsidRPr="00D36414">
          <w:rPr>
            <w:rStyle w:val="Hyperlink"/>
            <w:rFonts w:cstheme="minorHAnsi"/>
          </w:rPr>
          <w:t>http://www.brill.com/indigenous-peoples-land-rights-under-international-law</w:t>
        </w:r>
      </w:hyperlink>
    </w:p>
    <w:p w14:paraId="738D2B12"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Gilissen, H. K., van Kempen, J. J. H., &amp; van Rijswick, H. F. M. W. (2010). </w:t>
      </w:r>
      <w:r w:rsidRPr="00D36414">
        <w:rPr>
          <w:rFonts w:cstheme="minorHAnsi"/>
        </w:rPr>
        <w:t xml:space="preserve">The need for international and regional transboundary cooperation in European river basin management as a result of new approaches in EC water law. </w:t>
      </w:r>
      <w:r w:rsidRPr="00D36414">
        <w:rPr>
          <w:rFonts w:cstheme="minorHAnsi"/>
          <w:i/>
          <w:iCs/>
          <w:lang w:val="de-DE"/>
        </w:rPr>
        <w:t>ERA Forum</w:t>
      </w:r>
      <w:r w:rsidRPr="00D36414">
        <w:rPr>
          <w:rFonts w:cstheme="minorHAnsi"/>
          <w:lang w:val="de-DE"/>
        </w:rPr>
        <w:t xml:space="preserve">, </w:t>
      </w:r>
      <w:r w:rsidRPr="00D36414">
        <w:rPr>
          <w:rFonts w:cstheme="minorHAnsi"/>
          <w:i/>
          <w:iCs/>
          <w:lang w:val="de-DE"/>
        </w:rPr>
        <w:t>11</w:t>
      </w:r>
      <w:r w:rsidRPr="00D36414">
        <w:rPr>
          <w:rFonts w:cstheme="minorHAnsi"/>
          <w:lang w:val="de-DE"/>
        </w:rPr>
        <w:t xml:space="preserve">(1), 129–157. </w:t>
      </w:r>
      <w:hyperlink r:id="rId3661" w:history="1">
        <w:r w:rsidRPr="00D36414">
          <w:rPr>
            <w:rStyle w:val="Hyperlink"/>
            <w:rFonts w:cstheme="minorHAnsi"/>
            <w:lang w:val="de-DE"/>
          </w:rPr>
          <w:t>http://doi.org/10.1007/s12027-009-0145-0</w:t>
        </w:r>
      </w:hyperlink>
    </w:p>
    <w:p w14:paraId="09BA361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Giljum, S., Hak, T., Hinterberger, F., &amp; Kovanda, J. </w:t>
      </w:r>
      <w:r w:rsidRPr="00D36414">
        <w:rPr>
          <w:rFonts w:cstheme="minorHAnsi"/>
        </w:rPr>
        <w:t xml:space="preserve">(2005). Environmental governance in the European Union: strategies and instruments for absolute decoupling. </w:t>
      </w:r>
      <w:r w:rsidRPr="00D36414">
        <w:rPr>
          <w:rFonts w:cstheme="minorHAnsi"/>
          <w:i/>
          <w:iCs/>
        </w:rPr>
        <w:t>International Journal of Sustainable Development</w:t>
      </w:r>
      <w:r w:rsidRPr="00D36414">
        <w:rPr>
          <w:rFonts w:cstheme="minorHAnsi"/>
        </w:rPr>
        <w:t xml:space="preserve">, </w:t>
      </w:r>
      <w:r w:rsidRPr="00D36414">
        <w:rPr>
          <w:rFonts w:cstheme="minorHAnsi"/>
          <w:i/>
          <w:iCs/>
        </w:rPr>
        <w:t>8</w:t>
      </w:r>
      <w:r w:rsidRPr="00D36414">
        <w:rPr>
          <w:rFonts w:cstheme="minorHAnsi"/>
        </w:rPr>
        <w:t xml:space="preserve">(1/2), 31–46. </w:t>
      </w:r>
      <w:hyperlink r:id="rId3662" w:history="1">
        <w:r w:rsidRPr="00D36414">
          <w:rPr>
            <w:rStyle w:val="Hyperlink"/>
            <w:rFonts w:cstheme="minorHAnsi"/>
          </w:rPr>
          <w:t>http://doi.org/10.1504/IJSD.2005.007373</w:t>
        </w:r>
      </w:hyperlink>
    </w:p>
    <w:p w14:paraId="47BA079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IZ. (2013). </w:t>
      </w:r>
      <w:r w:rsidRPr="00D36414">
        <w:rPr>
          <w:rFonts w:cstheme="minorHAnsi"/>
          <w:i/>
        </w:rPr>
        <w:t>A source of peace – Transboundary water management in Central Asia. Factsheet.</w:t>
      </w:r>
      <w:r w:rsidRPr="00D36414">
        <w:rPr>
          <w:rFonts w:cstheme="minorHAnsi"/>
        </w:rPr>
        <w:t xml:space="preserve"> Retrieved from </w:t>
      </w:r>
      <w:hyperlink r:id="rId3663" w:history="1">
        <w:r w:rsidRPr="00D36414">
          <w:rPr>
            <w:rStyle w:val="Hyperlink"/>
            <w:rFonts w:cstheme="minorHAnsi"/>
          </w:rPr>
          <w:t>https://www.giz.de/en/downloads/giz2013-en-transboundary-water-management-central-asia.pdf</w:t>
        </w:r>
      </w:hyperlink>
    </w:p>
    <w:p w14:paraId="46C11F2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IZ. (2016). </w:t>
      </w:r>
      <w:r w:rsidRPr="00D36414">
        <w:rPr>
          <w:rFonts w:cstheme="minorHAnsi"/>
          <w:i/>
        </w:rPr>
        <w:t>Open regional fund for South-East Europe – Biodiversity. Regional Network of Biodiversity Related Civil Society Organisations (BioNET).</w:t>
      </w:r>
      <w:r w:rsidRPr="00D36414">
        <w:rPr>
          <w:rFonts w:cstheme="minorHAnsi"/>
        </w:rPr>
        <w:t xml:space="preserve"> Retrieved September 7, 2017, from </w:t>
      </w:r>
      <w:hyperlink r:id="rId3664" w:history="1">
        <w:r w:rsidRPr="00D36414">
          <w:rPr>
            <w:rStyle w:val="Hyperlink"/>
            <w:rFonts w:cstheme="minorHAnsi"/>
          </w:rPr>
          <w:t>https://www.giz.de/expertise/downloads/giz2016-en-orf-biodiversity-bionet.pdf</w:t>
        </w:r>
      </w:hyperlink>
    </w:p>
    <w:p w14:paraId="79D47D4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IZ. (2017). Open regional funds South-East Europe. Retrieved from </w:t>
      </w:r>
      <w:hyperlink r:id="rId3665" w:history="1">
        <w:r w:rsidRPr="00D36414">
          <w:rPr>
            <w:rStyle w:val="Hyperlink"/>
            <w:rFonts w:cstheme="minorHAnsi"/>
          </w:rPr>
          <w:t>https://www.giz.de/expertise/html/4702.html</w:t>
        </w:r>
      </w:hyperlink>
    </w:p>
    <w:p w14:paraId="67D6AE0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Glasbergen, P., Biermann, F., &amp; Mol, A. (2007). </w:t>
      </w:r>
      <w:r w:rsidRPr="00D36414">
        <w:rPr>
          <w:rFonts w:cstheme="minorHAnsi"/>
          <w:i/>
          <w:iCs/>
        </w:rPr>
        <w:t>Partnerships, governance and sustainable development</w:t>
      </w:r>
      <w:r w:rsidRPr="00D36414">
        <w:rPr>
          <w:rFonts w:cstheme="minorHAnsi"/>
        </w:rPr>
        <w:t xml:space="preserve">. Cheltenham, UK: Edward Elgar Publishing Limited. </w:t>
      </w:r>
      <w:hyperlink r:id="rId3666" w:history="1">
        <w:r w:rsidRPr="00D36414">
          <w:rPr>
            <w:rStyle w:val="Hyperlink"/>
            <w:rFonts w:cstheme="minorHAnsi"/>
          </w:rPr>
          <w:t>http://doi.org/10.4337/9781847208668</w:t>
        </w:r>
      </w:hyperlink>
    </w:p>
    <w:p w14:paraId="31E068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lasson, J., Therivel, R., &amp; Chadwick, A. (2013). </w:t>
      </w:r>
      <w:r w:rsidRPr="00D36414">
        <w:rPr>
          <w:rFonts w:cstheme="minorHAnsi"/>
          <w:i/>
          <w:iCs/>
        </w:rPr>
        <w:t>Introduction to environmental impact assessment. Fourth edition</w:t>
      </w:r>
      <w:r w:rsidRPr="00D36414">
        <w:rPr>
          <w:rFonts w:cstheme="minorHAnsi"/>
        </w:rPr>
        <w:t xml:space="preserve">. London, UK: Routledge. Retrieved from </w:t>
      </w:r>
      <w:hyperlink r:id="rId3667" w:history="1">
        <w:r w:rsidRPr="00D36414">
          <w:rPr>
            <w:rStyle w:val="Hyperlink"/>
            <w:rFonts w:cstheme="minorHAnsi"/>
          </w:rPr>
          <w:t>https://books.google.de/books?hl=en&amp;lr=&amp;id=NefZAAAAQBAJ&amp;oi=fnd&amp;pg=PP1&amp;dq=glasson+introduction+to+environmental&amp;ots=doEGRm8H_Y&amp;sig=YnbNAMyCiYDPo1njfpyx44DvBIA</w:t>
        </w:r>
      </w:hyperlink>
    </w:p>
    <w:p w14:paraId="0908F0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Golani, D., Sonin, O., &amp; Rubinstein, G. (2015). </w:t>
      </w:r>
      <w:r w:rsidRPr="00D36414">
        <w:rPr>
          <w:rFonts w:cstheme="minorHAnsi"/>
        </w:rPr>
        <w:t xml:space="preserve">Records of </w:t>
      </w:r>
      <w:r w:rsidRPr="00D36414">
        <w:rPr>
          <w:rFonts w:cstheme="minorHAnsi"/>
          <w:i/>
        </w:rPr>
        <w:t>Paralichthys lethostigma</w:t>
      </w:r>
      <w:r w:rsidRPr="00D36414">
        <w:rPr>
          <w:rFonts w:cstheme="minorHAnsi"/>
        </w:rPr>
        <w:t xml:space="preserve"> and </w:t>
      </w:r>
      <w:r w:rsidRPr="00D36414">
        <w:rPr>
          <w:rFonts w:cstheme="minorHAnsi"/>
          <w:i/>
        </w:rPr>
        <w:t xml:space="preserve">Sciaenops ocellatus </w:t>
      </w:r>
      <w:r w:rsidRPr="00D36414">
        <w:rPr>
          <w:rFonts w:cstheme="minorHAnsi"/>
        </w:rPr>
        <w:t xml:space="preserve">in the Mediterranean and </w:t>
      </w:r>
      <w:r w:rsidRPr="00D36414">
        <w:rPr>
          <w:rFonts w:cstheme="minorHAnsi"/>
          <w:i/>
        </w:rPr>
        <w:t>Channa micropeltes</w:t>
      </w:r>
      <w:r w:rsidRPr="00D36414">
        <w:rPr>
          <w:rFonts w:cstheme="minorHAnsi"/>
        </w:rPr>
        <w:t xml:space="preserve"> in Lake Kinneret (Sea of Galilee), Israel. </w:t>
      </w:r>
      <w:r w:rsidRPr="00D36414">
        <w:rPr>
          <w:rFonts w:cstheme="minorHAnsi"/>
          <w:i/>
          <w:iCs/>
        </w:rPr>
        <w:t>Marine Biodiversity Records</w:t>
      </w:r>
      <w:r w:rsidRPr="00D36414">
        <w:rPr>
          <w:rFonts w:cstheme="minorHAnsi"/>
        </w:rPr>
        <w:t xml:space="preserve">, </w:t>
      </w:r>
      <w:r w:rsidRPr="00D36414">
        <w:rPr>
          <w:rFonts w:cstheme="minorHAnsi"/>
          <w:i/>
          <w:iCs/>
        </w:rPr>
        <w:t>8</w:t>
      </w:r>
      <w:r w:rsidRPr="00D36414">
        <w:rPr>
          <w:rFonts w:cstheme="minorHAnsi"/>
        </w:rPr>
        <w:t xml:space="preserve">, e39. </w:t>
      </w:r>
      <w:hyperlink r:id="rId3668" w:history="1">
        <w:r w:rsidRPr="00D36414">
          <w:rPr>
            <w:rStyle w:val="Hyperlink"/>
            <w:rFonts w:cstheme="minorHAnsi"/>
          </w:rPr>
          <w:t>http://doi.org/10.1017/S1755267215000081</w:t>
        </w:r>
      </w:hyperlink>
    </w:p>
    <w:p w14:paraId="3703C3A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lden, J. S. (Ed.). (2010). </w:t>
      </w:r>
      <w:r w:rsidRPr="00D36414">
        <w:rPr>
          <w:rFonts w:cstheme="minorHAnsi"/>
          <w:i/>
          <w:iCs/>
        </w:rPr>
        <w:t>An overview of ecolabels and sustainability certifications in the global marketplace</w:t>
      </w:r>
      <w:r w:rsidRPr="00D36414">
        <w:rPr>
          <w:rFonts w:cstheme="minorHAnsi"/>
        </w:rPr>
        <w:t xml:space="preserve">. Durham, USA: Duke University, Nicholas Institute for Environmental Policy Solutions. Retrieved from </w:t>
      </w:r>
      <w:hyperlink r:id="rId3669" w:history="1">
        <w:r w:rsidRPr="00D36414">
          <w:rPr>
            <w:rStyle w:val="Hyperlink"/>
            <w:rFonts w:cstheme="minorHAnsi"/>
          </w:rPr>
          <w:t>https://www.academia.edu/20586265/An_Overview_of_Ecolabels_and_Sustainability_Certifications_in_the_Global_Marketplace</w:t>
        </w:r>
      </w:hyperlink>
      <w:r w:rsidRPr="00D36414">
        <w:rPr>
          <w:rFonts w:cstheme="minorHAnsi"/>
        </w:rPr>
        <w:t>.</w:t>
      </w:r>
    </w:p>
    <w:p w14:paraId="26769B5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Gómez-Baggethun, E., &amp; Barton, D. N. (2013). Classifying and valuing ecosystem services for urban planning. </w:t>
      </w:r>
      <w:r w:rsidRPr="00D36414">
        <w:rPr>
          <w:rFonts w:cstheme="minorHAnsi"/>
          <w:i/>
          <w:iCs/>
        </w:rPr>
        <w:t>Ecological Economics</w:t>
      </w:r>
      <w:r w:rsidRPr="00D36414">
        <w:rPr>
          <w:rFonts w:cstheme="minorHAnsi"/>
        </w:rPr>
        <w:t xml:space="preserve">, </w:t>
      </w:r>
      <w:r w:rsidRPr="00D36414">
        <w:rPr>
          <w:rFonts w:cstheme="minorHAnsi"/>
          <w:i/>
          <w:iCs/>
        </w:rPr>
        <w:t>86</w:t>
      </w:r>
      <w:r w:rsidRPr="00D36414">
        <w:rPr>
          <w:rFonts w:cstheme="minorHAnsi"/>
        </w:rPr>
        <w:t xml:space="preserve">, 235–245. </w:t>
      </w:r>
      <w:hyperlink r:id="rId3670" w:history="1">
        <w:r w:rsidRPr="00D36414">
          <w:rPr>
            <w:rStyle w:val="Hyperlink"/>
            <w:rFonts w:cstheme="minorHAnsi"/>
          </w:rPr>
          <w:t>http://doi.org/10.1016/j.ecolecon.2012.08.019</w:t>
        </w:r>
      </w:hyperlink>
    </w:p>
    <w:p w14:paraId="2F331E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ómez-Baggethun, E., &amp; Reyes-García, V. (2013). Reinterpreting change in traditional ecological knowledge. </w:t>
      </w:r>
      <w:r w:rsidRPr="00D36414">
        <w:rPr>
          <w:rFonts w:cstheme="minorHAnsi"/>
          <w:i/>
          <w:iCs/>
        </w:rPr>
        <w:t>Human Ecology</w:t>
      </w:r>
      <w:r w:rsidRPr="00D36414">
        <w:rPr>
          <w:rFonts w:cstheme="minorHAnsi"/>
        </w:rPr>
        <w:t xml:space="preserve">, </w:t>
      </w:r>
      <w:r w:rsidRPr="00D36414">
        <w:rPr>
          <w:rFonts w:cstheme="minorHAnsi"/>
          <w:i/>
          <w:iCs/>
        </w:rPr>
        <w:t>41</w:t>
      </w:r>
      <w:r w:rsidRPr="00D36414">
        <w:rPr>
          <w:rFonts w:cstheme="minorHAnsi"/>
        </w:rPr>
        <w:t xml:space="preserve">, 643. </w:t>
      </w:r>
      <w:hyperlink r:id="rId3671" w:history="1">
        <w:r w:rsidRPr="00D36414">
          <w:rPr>
            <w:rStyle w:val="Hyperlink"/>
            <w:rFonts w:cstheme="minorHAnsi"/>
          </w:rPr>
          <w:t>http://doi.org/10.1007/s10745-013-9577-9</w:t>
        </w:r>
      </w:hyperlink>
    </w:p>
    <w:p w14:paraId="572A797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nzalez, M., Taddonio, K. N., &amp; Sherman, N. J. (2015). The Montreal Protocol: how today’s successes offer a pathway to the future. </w:t>
      </w:r>
      <w:r w:rsidRPr="00D36414">
        <w:rPr>
          <w:rFonts w:cstheme="minorHAnsi"/>
          <w:i/>
          <w:iCs/>
        </w:rPr>
        <w:t>Journal of Environmental Studies and Sciences</w:t>
      </w:r>
      <w:r w:rsidRPr="00D36414">
        <w:rPr>
          <w:rFonts w:cstheme="minorHAnsi"/>
        </w:rPr>
        <w:t xml:space="preserve">, </w:t>
      </w:r>
      <w:r w:rsidRPr="00D36414">
        <w:rPr>
          <w:rFonts w:cstheme="minorHAnsi"/>
          <w:i/>
          <w:iCs/>
        </w:rPr>
        <w:t>5</w:t>
      </w:r>
      <w:r w:rsidRPr="00D36414">
        <w:rPr>
          <w:rFonts w:cstheme="minorHAnsi"/>
        </w:rPr>
        <w:t xml:space="preserve">(2), 122–129. </w:t>
      </w:r>
      <w:hyperlink r:id="rId3672" w:history="1">
        <w:r w:rsidRPr="00D36414">
          <w:rPr>
            <w:rStyle w:val="Hyperlink"/>
            <w:rFonts w:cstheme="minorHAnsi"/>
          </w:rPr>
          <w:t>http://doi.org/10.1007/s13412-014-0208-6</w:t>
        </w:r>
      </w:hyperlink>
    </w:p>
    <w:p w14:paraId="138219C1"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Goodstadt, V., Partiário, M. R., Calcaterra, E., Förster, J., Lorena, L., Ludlow, D., Mader, A., Natarajan, L., Robrecht, H., &amp; Slootweg, R. (2012). </w:t>
      </w:r>
      <w:r w:rsidRPr="00D36414">
        <w:rPr>
          <w:rFonts w:cstheme="minorHAnsi"/>
        </w:rPr>
        <w:t xml:space="preserve">Spatial planning and environmental assessments. In H. Wittmer &amp; H. Gundimeda (Eds.), </w:t>
      </w:r>
      <w:r w:rsidRPr="00D36414">
        <w:rPr>
          <w:rFonts w:cstheme="minorHAnsi"/>
          <w:i/>
          <w:iCs/>
        </w:rPr>
        <w:t>TEEB in local and regional policy and management</w:t>
      </w:r>
      <w:r w:rsidRPr="00D36414">
        <w:rPr>
          <w:rFonts w:cstheme="minorHAnsi"/>
        </w:rPr>
        <w:t xml:space="preserve"> (pp. 165–194). London, UK: Earthscan. Retrieved from </w:t>
      </w:r>
      <w:hyperlink r:id="rId3673" w:history="1">
        <w:r w:rsidRPr="00D36414">
          <w:rPr>
            <w:rStyle w:val="Hyperlink"/>
            <w:rFonts w:cstheme="minorHAnsi"/>
          </w:rPr>
          <w:t>http://www.teebweb.org</w:t>
        </w:r>
      </w:hyperlink>
      <w:r w:rsidRPr="00D36414">
        <w:rPr>
          <w:rFonts w:cstheme="minorHAnsi"/>
        </w:rPr>
        <w:t xml:space="preserve"> </w:t>
      </w:r>
    </w:p>
    <w:p w14:paraId="0122C6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odwin, P. (2012). Three views on “peak car.” </w:t>
      </w:r>
      <w:r w:rsidRPr="00D36414">
        <w:rPr>
          <w:rFonts w:cstheme="minorHAnsi"/>
          <w:i/>
          <w:iCs/>
        </w:rPr>
        <w:t>World Transport, Policy and Practice</w:t>
      </w:r>
      <w:r w:rsidRPr="00D36414">
        <w:rPr>
          <w:rFonts w:cstheme="minorHAnsi"/>
        </w:rPr>
        <w:t xml:space="preserve">, </w:t>
      </w:r>
      <w:r w:rsidRPr="00D36414">
        <w:rPr>
          <w:rFonts w:cstheme="minorHAnsi"/>
          <w:i/>
          <w:iCs/>
        </w:rPr>
        <w:t>17</w:t>
      </w:r>
      <w:r w:rsidRPr="00D36414">
        <w:rPr>
          <w:rFonts w:cstheme="minorHAnsi"/>
        </w:rPr>
        <w:t xml:space="preserve">, 8–18. </w:t>
      </w:r>
    </w:p>
    <w:p w14:paraId="2E3716D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odwin, P., Dargay, J. M., &amp; Vythoulkas, P. C. (2004). Elasticities of road traffic and fuel consumption with respect to price and income. </w:t>
      </w:r>
      <w:r w:rsidRPr="00D36414">
        <w:rPr>
          <w:rFonts w:cstheme="minorHAnsi"/>
          <w:i/>
          <w:iCs/>
        </w:rPr>
        <w:t>Transport Reviews</w:t>
      </w:r>
      <w:r w:rsidRPr="00D36414">
        <w:rPr>
          <w:rFonts w:cstheme="minorHAnsi"/>
        </w:rPr>
        <w:t xml:space="preserve">, </w:t>
      </w:r>
      <w:r w:rsidRPr="00D36414">
        <w:rPr>
          <w:rFonts w:cstheme="minorHAnsi"/>
          <w:i/>
          <w:iCs/>
        </w:rPr>
        <w:t>24</w:t>
      </w:r>
      <w:r w:rsidRPr="00D36414">
        <w:rPr>
          <w:rFonts w:cstheme="minorHAnsi"/>
        </w:rPr>
        <w:t xml:space="preserve">(3), 275–292. </w:t>
      </w:r>
      <w:hyperlink r:id="rId3674" w:history="1">
        <w:r w:rsidRPr="00D36414">
          <w:rPr>
            <w:rStyle w:val="Hyperlink"/>
            <w:rFonts w:cstheme="minorHAnsi"/>
          </w:rPr>
          <w:t>http://doi.org/10.1080/0144164042000181725</w:t>
        </w:r>
      </w:hyperlink>
    </w:p>
    <w:p w14:paraId="127429A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palakrishnan, V., Bakshi, B. R., &amp; Ziv, G. (2016). Assessing the capacity of local ecosystems to meet industrial demand for ecosystem services. </w:t>
      </w:r>
      <w:r w:rsidRPr="00D36414">
        <w:rPr>
          <w:rFonts w:cstheme="minorHAnsi"/>
          <w:i/>
          <w:iCs/>
        </w:rPr>
        <w:t>AIChE Journal</w:t>
      </w:r>
      <w:r w:rsidRPr="00D36414">
        <w:rPr>
          <w:rFonts w:cstheme="minorHAnsi"/>
        </w:rPr>
        <w:t xml:space="preserve">, </w:t>
      </w:r>
      <w:r w:rsidRPr="00D36414">
        <w:rPr>
          <w:rFonts w:cstheme="minorHAnsi"/>
          <w:i/>
          <w:iCs/>
        </w:rPr>
        <w:t>62</w:t>
      </w:r>
      <w:r w:rsidRPr="00D36414">
        <w:rPr>
          <w:rFonts w:cstheme="minorHAnsi"/>
        </w:rPr>
        <w:t xml:space="preserve">, 3319–3333. </w:t>
      </w:r>
      <w:hyperlink r:id="rId3675" w:history="1">
        <w:r w:rsidRPr="00D36414">
          <w:rPr>
            <w:rStyle w:val="Hyperlink"/>
            <w:rFonts w:cstheme="minorHAnsi"/>
          </w:rPr>
          <w:t>http://doi.org/10.1002/aic.15340</w:t>
        </w:r>
      </w:hyperlink>
    </w:p>
    <w:p w14:paraId="0D6E87B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France. (2012). </w:t>
      </w:r>
      <w:r w:rsidRPr="00D36414">
        <w:rPr>
          <w:rFonts w:cstheme="minorHAnsi"/>
          <w:i/>
        </w:rPr>
        <w:t>CO</w:t>
      </w:r>
      <w:r w:rsidRPr="00D36414">
        <w:rPr>
          <w:rFonts w:cstheme="minorHAnsi"/>
          <w:i/>
          <w:vertAlign w:val="subscript"/>
        </w:rPr>
        <w:t>2</w:t>
      </w:r>
      <w:r w:rsidRPr="00D36414">
        <w:rPr>
          <w:rFonts w:cstheme="minorHAnsi"/>
          <w:i/>
        </w:rPr>
        <w:t xml:space="preserve"> information for transport services. Application of Article L. 1431-3 of the French transport code: Methodological guide. </w:t>
      </w:r>
      <w:r w:rsidRPr="00D36414">
        <w:rPr>
          <w:rFonts w:cstheme="minorHAnsi"/>
        </w:rPr>
        <w:t xml:space="preserve">Retrieved from </w:t>
      </w:r>
      <w:hyperlink r:id="rId3676" w:history="1">
        <w:r w:rsidRPr="00D36414">
          <w:rPr>
            <w:rStyle w:val="Hyperlink"/>
            <w:rFonts w:cstheme="minorHAnsi"/>
          </w:rPr>
          <w:t>http://www.objectifco2.fr/docs/upload/86/Information_CO2_ENG_Web-2.pdf</w:t>
        </w:r>
      </w:hyperlink>
    </w:p>
    <w:p w14:paraId="6459D88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Kyrgyzstan [Правительство Кыргызстана]. (2009). </w:t>
      </w:r>
      <w:r w:rsidRPr="00D36414">
        <w:rPr>
          <w:rFonts w:cstheme="minorHAnsi"/>
          <w:i/>
        </w:rPr>
        <w:t>Закон Кыргызской Республики о пастбищах, N 30 [Law of the Kyrgyz Republic on pasture, No. 30].</w:t>
      </w:r>
      <w:r w:rsidRPr="00D36414">
        <w:rPr>
          <w:rFonts w:cstheme="minorHAnsi"/>
        </w:rPr>
        <w:t xml:space="preserve"> Retrieved from </w:t>
      </w:r>
      <w:hyperlink r:id="rId3677" w:history="1">
        <w:r w:rsidRPr="00D36414">
          <w:rPr>
            <w:rStyle w:val="Hyperlink"/>
            <w:rFonts w:cstheme="minorHAnsi"/>
          </w:rPr>
          <w:t>https://online.toktom.kg/Toktom/87873-15?documentFtsExpr=закон%20о%20пастбищах%20</w:t>
        </w:r>
      </w:hyperlink>
      <w:r w:rsidRPr="00D36414">
        <w:rPr>
          <w:rStyle w:val="Hyperlink"/>
          <w:rFonts w:cstheme="minorHAnsi"/>
        </w:rPr>
        <w:t xml:space="preserve"> </w:t>
      </w:r>
    </w:p>
    <w:p w14:paraId="65D48F1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Kyrgyzstan. (2013). </w:t>
      </w:r>
      <w:r w:rsidRPr="00D36414">
        <w:rPr>
          <w:rFonts w:cstheme="minorHAnsi"/>
          <w:i/>
          <w:iCs/>
        </w:rPr>
        <w:t>Fifth national report on conservation of biodiversity of the Kyrgyz Republic</w:t>
      </w:r>
      <w:r w:rsidRPr="00D36414">
        <w:rPr>
          <w:rFonts w:cstheme="minorHAnsi"/>
        </w:rPr>
        <w:t xml:space="preserve">. Retrieved from </w:t>
      </w:r>
      <w:hyperlink r:id="rId3678" w:history="1">
        <w:r w:rsidRPr="00D36414">
          <w:rPr>
            <w:rStyle w:val="Hyperlink"/>
            <w:rFonts w:cstheme="minorHAnsi"/>
          </w:rPr>
          <w:t>https://www.cbd.int/reports/search</w:t>
        </w:r>
      </w:hyperlink>
    </w:p>
    <w:p w14:paraId="268257F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Norway. (2012). </w:t>
      </w:r>
      <w:r w:rsidRPr="00D36414">
        <w:rPr>
          <w:rFonts w:cstheme="minorHAnsi"/>
          <w:i/>
          <w:iCs/>
        </w:rPr>
        <w:t>The High North: Visions and strategies</w:t>
      </w:r>
      <w:r w:rsidRPr="00D36414">
        <w:rPr>
          <w:rFonts w:cstheme="minorHAnsi"/>
        </w:rPr>
        <w:t xml:space="preserve">. </w:t>
      </w:r>
      <w:r w:rsidRPr="00D36414">
        <w:rPr>
          <w:rFonts w:cstheme="minorHAnsi"/>
          <w:i/>
          <w:iCs/>
        </w:rPr>
        <w:t>Report to the Storting (white paper)</w:t>
      </w:r>
      <w:r w:rsidRPr="00D36414">
        <w:rPr>
          <w:rFonts w:cstheme="minorHAnsi"/>
        </w:rPr>
        <w:t xml:space="preserve">. Retrieved from </w:t>
      </w:r>
      <w:hyperlink r:id="rId3679" w:history="1">
        <w:r w:rsidRPr="00D36414">
          <w:rPr>
            <w:rStyle w:val="Hyperlink"/>
            <w:rFonts w:cstheme="minorHAnsi"/>
          </w:rPr>
          <w:t>https://www.regjeringen.no/contentassets/a0140460a8d04e4ba9c4af449b5fa06d/en-gb/pdfs/stm201120120007000en_pdfs.pdf</w:t>
        </w:r>
      </w:hyperlink>
    </w:p>
    <w:p w14:paraId="7176A8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Turkey. (2012). </w:t>
      </w:r>
      <w:r w:rsidRPr="00D36414">
        <w:rPr>
          <w:rFonts w:cstheme="minorHAnsi"/>
          <w:i/>
          <w:iCs/>
        </w:rPr>
        <w:t>Instrument of Pre-Accession Assistance Rural Development (IPARD) Programme (2007-2013)</w:t>
      </w:r>
      <w:r w:rsidRPr="00D36414">
        <w:rPr>
          <w:rFonts w:cstheme="minorHAnsi"/>
        </w:rPr>
        <w:t xml:space="preserve">. Retrieved from </w:t>
      </w:r>
      <w:hyperlink r:id="rId3680" w:history="1">
        <w:r w:rsidRPr="00D36414">
          <w:rPr>
            <w:rStyle w:val="Hyperlink"/>
            <w:rFonts w:cstheme="minorHAnsi"/>
          </w:rPr>
          <w:t>https://ec.europa.eu/agriculture/enlargement/assistance_en</w:t>
        </w:r>
      </w:hyperlink>
    </w:p>
    <w:p w14:paraId="7018FEF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overnment of Uzbekistan. (2017). </w:t>
      </w:r>
      <w:r w:rsidRPr="00D36414">
        <w:rPr>
          <w:rFonts w:cstheme="minorHAnsi"/>
          <w:i/>
          <w:iCs/>
        </w:rPr>
        <w:t>Batumi Initiative on Green Economy (BIG-E). Actions by the Republic of Uzbekistan</w:t>
      </w:r>
      <w:r w:rsidRPr="00D36414">
        <w:rPr>
          <w:rFonts w:cstheme="minorHAnsi"/>
        </w:rPr>
        <w:t xml:space="preserve">. Uzbekistan: The State Committee for Nature Protection. Retrieved from </w:t>
      </w:r>
      <w:hyperlink r:id="rId3681" w:history="1">
        <w:r w:rsidRPr="00D36414">
          <w:rPr>
            <w:rStyle w:val="Hyperlink"/>
            <w:rFonts w:cstheme="minorHAnsi"/>
          </w:rPr>
          <w:t>https://www.unece.org/fileadmin/DAM/env/greeneconomy/The_Batumi_Initiative_on_Green_Economy/Commitments/Uzbekistan.English_translation.BIG-E.e_ENG.pdf</w:t>
        </w:r>
      </w:hyperlink>
      <w:r w:rsidRPr="00D36414">
        <w:rPr>
          <w:rFonts w:cstheme="minorHAnsi"/>
        </w:rPr>
        <w:t xml:space="preserve"> </w:t>
      </w:r>
    </w:p>
    <w:p w14:paraId="09F93AB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ay, R. (2010). Is accounting for sustainability actually accounting for sustainability…and how would we know? An exploration of narratives of organisations and the planet. </w:t>
      </w:r>
      <w:r w:rsidRPr="00D36414">
        <w:rPr>
          <w:rFonts w:cstheme="minorHAnsi"/>
          <w:i/>
          <w:iCs/>
        </w:rPr>
        <w:t>Accounting, Organizations and Society</w:t>
      </w:r>
      <w:r w:rsidRPr="00D36414">
        <w:rPr>
          <w:rFonts w:cstheme="minorHAnsi"/>
        </w:rPr>
        <w:t xml:space="preserve">, </w:t>
      </w:r>
      <w:r w:rsidRPr="00D36414">
        <w:rPr>
          <w:rFonts w:cstheme="minorHAnsi"/>
          <w:i/>
          <w:iCs/>
        </w:rPr>
        <w:t>35</w:t>
      </w:r>
      <w:r w:rsidRPr="00D36414">
        <w:rPr>
          <w:rFonts w:cstheme="minorHAnsi"/>
        </w:rPr>
        <w:t xml:space="preserve">(1), 47–62. </w:t>
      </w:r>
      <w:hyperlink r:id="rId3682" w:history="1">
        <w:r w:rsidRPr="00D36414">
          <w:rPr>
            <w:rStyle w:val="Hyperlink"/>
            <w:rFonts w:cstheme="minorHAnsi"/>
          </w:rPr>
          <w:t>http://doi.org/10.1016/j.aos.2009.04.006</w:t>
        </w:r>
      </w:hyperlink>
    </w:p>
    <w:p w14:paraId="394D7BB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ay, W. B., &amp; Shimshack, J. P. (2011). The effectiveness of environmental monitoring and enforcement: A review of the empirical evidence. </w:t>
      </w:r>
      <w:r w:rsidRPr="00D36414">
        <w:rPr>
          <w:rFonts w:cstheme="minorHAnsi"/>
          <w:i/>
          <w:iCs/>
        </w:rPr>
        <w:t>Review of Environmental Economics and Policy</w:t>
      </w:r>
      <w:r w:rsidRPr="00D36414">
        <w:rPr>
          <w:rFonts w:cstheme="minorHAnsi"/>
        </w:rPr>
        <w:t xml:space="preserve">, </w:t>
      </w:r>
      <w:r w:rsidRPr="00D36414">
        <w:rPr>
          <w:rFonts w:cstheme="minorHAnsi"/>
          <w:i/>
          <w:iCs/>
        </w:rPr>
        <w:lastRenderedPageBreak/>
        <w:t>5</w:t>
      </w:r>
      <w:r w:rsidRPr="00D36414">
        <w:rPr>
          <w:rFonts w:cstheme="minorHAnsi"/>
        </w:rPr>
        <w:t xml:space="preserve">(1), 3–24. </w:t>
      </w:r>
      <w:hyperlink r:id="rId3683" w:history="1">
        <w:r w:rsidRPr="00D36414">
          <w:rPr>
            <w:rStyle w:val="Hyperlink"/>
            <w:rFonts w:cstheme="minorHAnsi"/>
          </w:rPr>
          <w:t>http://doi.org/10.1093/reep/req017</w:t>
        </w:r>
      </w:hyperlink>
    </w:p>
    <w:p w14:paraId="6C90903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ear, A. (2011). The vulnerable living order: human rights and the environment in a critical and philosophical perspective. </w:t>
      </w:r>
      <w:r w:rsidRPr="00D36414">
        <w:rPr>
          <w:rFonts w:cstheme="minorHAnsi"/>
          <w:i/>
          <w:iCs/>
        </w:rPr>
        <w:t>Journal of Human Rights and the Environment</w:t>
      </w:r>
      <w:r w:rsidRPr="00D36414">
        <w:rPr>
          <w:rFonts w:cstheme="minorHAnsi"/>
        </w:rPr>
        <w:t xml:space="preserve">, </w:t>
      </w:r>
      <w:r w:rsidRPr="00D36414">
        <w:rPr>
          <w:rFonts w:cstheme="minorHAnsi"/>
          <w:i/>
          <w:iCs/>
        </w:rPr>
        <w:t>2</w:t>
      </w:r>
      <w:r w:rsidRPr="00D36414">
        <w:rPr>
          <w:rFonts w:cstheme="minorHAnsi"/>
        </w:rPr>
        <w:t xml:space="preserve">(1), 23–44. </w:t>
      </w:r>
      <w:hyperlink r:id="rId3684" w:history="1">
        <w:r w:rsidRPr="00D36414">
          <w:rPr>
            <w:rStyle w:val="Hyperlink"/>
            <w:rFonts w:cstheme="minorHAnsi"/>
          </w:rPr>
          <w:t>https://doi.org/10.4337/jhre.2011.01.02</w:t>
        </w:r>
      </w:hyperlink>
    </w:p>
    <w:p w14:paraId="00F8B12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Grêt-Regamey, A., Celio, E., Klein, T. M., &amp; Wissen Hayek, U. (2013). </w:t>
      </w:r>
      <w:r w:rsidRPr="00D36414">
        <w:rPr>
          <w:rFonts w:cstheme="minorHAnsi"/>
        </w:rPr>
        <w:t xml:space="preserve">Understanding ecosystem services trade-offs with interactive procedural modeling for sustainable urban planning. </w:t>
      </w:r>
      <w:r w:rsidRPr="00D36414">
        <w:rPr>
          <w:rFonts w:cstheme="minorHAnsi"/>
          <w:i/>
          <w:iCs/>
        </w:rPr>
        <w:t>Landscape and Urban Planning</w:t>
      </w:r>
      <w:r w:rsidRPr="00D36414">
        <w:rPr>
          <w:rFonts w:cstheme="minorHAnsi"/>
        </w:rPr>
        <w:t xml:space="preserve">, </w:t>
      </w:r>
      <w:r w:rsidRPr="00D36414">
        <w:rPr>
          <w:rFonts w:cstheme="minorHAnsi"/>
          <w:i/>
          <w:iCs/>
        </w:rPr>
        <w:t>109</w:t>
      </w:r>
      <w:r w:rsidRPr="00D36414">
        <w:rPr>
          <w:rFonts w:cstheme="minorHAnsi"/>
        </w:rPr>
        <w:t xml:space="preserve">(1), 107–116. </w:t>
      </w:r>
      <w:hyperlink r:id="rId3685" w:history="1">
        <w:r w:rsidRPr="00D36414">
          <w:rPr>
            <w:rStyle w:val="Hyperlink"/>
            <w:rFonts w:cstheme="minorHAnsi"/>
          </w:rPr>
          <w:t>http://doi.org/10.1016/j.landurbplan.2012.10.011</w:t>
        </w:r>
      </w:hyperlink>
    </w:p>
    <w:p w14:paraId="5FB0B05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Grieg-Gran, M., Svarstad, H., Porras, I., &amp; Mohammed, E. Y. (2013). </w:t>
      </w:r>
      <w:r w:rsidRPr="00D36414">
        <w:rPr>
          <w:rFonts w:cstheme="minorHAnsi"/>
          <w:i/>
          <w:iCs/>
        </w:rPr>
        <w:t>Best practice guidelines for assessing social impacts and legitimacy of conservation policy instruments</w:t>
      </w:r>
      <w:r w:rsidRPr="00D36414">
        <w:rPr>
          <w:rFonts w:cstheme="minorHAnsi"/>
          <w:i/>
        </w:rPr>
        <w:t xml:space="preserve"> (No. 8 POLICYMIX Technical Brief). </w:t>
      </w:r>
      <w:r w:rsidRPr="00D36414">
        <w:rPr>
          <w:rFonts w:cstheme="minorHAnsi"/>
        </w:rPr>
        <w:t xml:space="preserve">Retrieved from </w:t>
      </w:r>
      <w:hyperlink r:id="rId3686" w:history="1">
        <w:r w:rsidRPr="00D36414">
          <w:rPr>
            <w:rStyle w:val="Hyperlink"/>
            <w:rFonts w:cstheme="minorHAnsi"/>
          </w:rPr>
          <w:t>http://policymix.nina.no</w:t>
        </w:r>
      </w:hyperlink>
    </w:p>
    <w:p w14:paraId="1869893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iewald, Y., Clemens, G., Kamp, J., Gladun, E., &amp; Hölzel, N. (2017). Developing land use scenarios for stakeholder participation in Russia. </w:t>
      </w:r>
      <w:r w:rsidRPr="00D36414">
        <w:rPr>
          <w:rFonts w:cstheme="minorHAnsi"/>
          <w:i/>
          <w:iCs/>
        </w:rPr>
        <w:t>Land Use Policy</w:t>
      </w:r>
      <w:r w:rsidRPr="00D36414">
        <w:rPr>
          <w:rFonts w:cstheme="minorHAnsi"/>
        </w:rPr>
        <w:t xml:space="preserve">, </w:t>
      </w:r>
      <w:r w:rsidRPr="00D36414">
        <w:rPr>
          <w:rFonts w:cstheme="minorHAnsi"/>
          <w:i/>
          <w:iCs/>
        </w:rPr>
        <w:t>68</w:t>
      </w:r>
      <w:r w:rsidRPr="00D36414">
        <w:rPr>
          <w:rFonts w:cstheme="minorHAnsi"/>
          <w:i/>
        </w:rPr>
        <w:t>,</w:t>
      </w:r>
      <w:r w:rsidRPr="00D36414">
        <w:rPr>
          <w:rFonts w:cstheme="minorHAnsi"/>
        </w:rPr>
        <w:t xml:space="preserve"> 264–276. </w:t>
      </w:r>
      <w:hyperlink r:id="rId3687" w:history="1">
        <w:r w:rsidRPr="00D36414">
          <w:rPr>
            <w:rStyle w:val="Hyperlink"/>
            <w:rFonts w:cstheme="minorHAnsi"/>
          </w:rPr>
          <w:t>http://doi.org/10.1016/j.landusepol.2017.07.049</w:t>
        </w:r>
      </w:hyperlink>
      <w:r w:rsidRPr="00D36414">
        <w:rPr>
          <w:rFonts w:cstheme="minorHAnsi"/>
        </w:rPr>
        <w:t xml:space="preserve"> </w:t>
      </w:r>
    </w:p>
    <w:p w14:paraId="23C0F9B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iggs, D., Stafford-Smith, M., Gaffney, O., Rockström, J., Ohman, M. C., Shyamsundar, P., Steffen, W., Glaser, G., Kanie, N., &amp; Noble, I. (2013). Sustainable development goals for people and planet. </w:t>
      </w:r>
      <w:r w:rsidRPr="00D36414">
        <w:rPr>
          <w:rFonts w:cstheme="minorHAnsi"/>
          <w:i/>
          <w:iCs/>
        </w:rPr>
        <w:t>Nature</w:t>
      </w:r>
      <w:r w:rsidRPr="00D36414">
        <w:rPr>
          <w:rFonts w:cstheme="minorHAnsi"/>
        </w:rPr>
        <w:t xml:space="preserve">, </w:t>
      </w:r>
      <w:r w:rsidRPr="00D36414">
        <w:rPr>
          <w:rFonts w:cstheme="minorHAnsi"/>
          <w:i/>
          <w:iCs/>
        </w:rPr>
        <w:t>495</w:t>
      </w:r>
      <w:r w:rsidRPr="00D36414">
        <w:rPr>
          <w:rFonts w:cstheme="minorHAnsi"/>
        </w:rPr>
        <w:t xml:space="preserve">(7441), 305–307. </w:t>
      </w:r>
      <w:hyperlink r:id="rId3688" w:history="1">
        <w:r w:rsidRPr="00D36414">
          <w:rPr>
            <w:rStyle w:val="Hyperlink"/>
            <w:rFonts w:cstheme="minorHAnsi"/>
          </w:rPr>
          <w:t>http://doi.org/10.1038/495305a</w:t>
        </w:r>
      </w:hyperlink>
    </w:p>
    <w:p w14:paraId="3D389D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runewald, K., Bastian, O., &amp; Drozdov, A. (Eds.). (2014). </w:t>
      </w:r>
      <w:r w:rsidRPr="00D36414">
        <w:rPr>
          <w:rFonts w:cstheme="minorHAnsi"/>
          <w:i/>
          <w:iCs/>
        </w:rPr>
        <w:t>TEEB-Prozesse und Ökosystem-Assessment in Deutschland, Russland und weiteren Staaten des nördlichen Eurasiens [TEEB-processes and ecosystem assessment in Germany, Russia and other states of northern Eurasia]</w:t>
      </w:r>
      <w:r w:rsidRPr="00D36414">
        <w:rPr>
          <w:rFonts w:cstheme="minorHAnsi"/>
        </w:rPr>
        <w:t xml:space="preserve">. Retrieved from </w:t>
      </w:r>
      <w:hyperlink r:id="rId3689" w:history="1">
        <w:r w:rsidRPr="00D36414">
          <w:rPr>
            <w:rStyle w:val="Hyperlink"/>
            <w:rFonts w:cstheme="minorHAnsi"/>
          </w:rPr>
          <w:t>http://www.bfn.de/fileadmin/MDB/documents/service/Skript_372.pdf</w:t>
        </w:r>
      </w:hyperlink>
    </w:p>
    <w:p w14:paraId="40103D2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lbrandsen, L. H. (2010). </w:t>
      </w:r>
      <w:r w:rsidRPr="00D36414">
        <w:rPr>
          <w:rFonts w:cstheme="minorHAnsi"/>
          <w:i/>
          <w:iCs/>
        </w:rPr>
        <w:t>Transnational environmental governance: the emergence and effects of the certification of forests and fisheries</w:t>
      </w:r>
      <w:r w:rsidRPr="00D36414">
        <w:rPr>
          <w:rFonts w:cstheme="minorHAnsi"/>
        </w:rPr>
        <w:t>. Cheltenham, UK: Edward Elgar.</w:t>
      </w:r>
    </w:p>
    <w:p w14:paraId="4A07051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lbrandsen, L. H. (2014). Dynamic governance interactions: Evolutionary effects of state responses to non-state certification programs. </w:t>
      </w:r>
      <w:r w:rsidRPr="00D36414">
        <w:rPr>
          <w:rFonts w:cstheme="minorHAnsi"/>
          <w:i/>
          <w:iCs/>
        </w:rPr>
        <w:t>Regulation and Governance</w:t>
      </w:r>
      <w:r w:rsidRPr="00D36414">
        <w:rPr>
          <w:rFonts w:cstheme="minorHAnsi"/>
        </w:rPr>
        <w:t xml:space="preserve">, </w:t>
      </w:r>
      <w:r w:rsidRPr="00D36414">
        <w:rPr>
          <w:rFonts w:cstheme="minorHAnsi"/>
          <w:i/>
          <w:iCs/>
        </w:rPr>
        <w:t>8</w:t>
      </w:r>
      <w:r w:rsidRPr="00D36414">
        <w:rPr>
          <w:rFonts w:cstheme="minorHAnsi"/>
        </w:rPr>
        <w:t xml:space="preserve">, 74–92. </w:t>
      </w:r>
      <w:hyperlink r:id="rId3690" w:history="1">
        <w:r w:rsidRPr="00D36414">
          <w:rPr>
            <w:rStyle w:val="Hyperlink"/>
            <w:rFonts w:cstheme="minorHAnsi"/>
          </w:rPr>
          <w:t>http://doi.org/10.1111/rego.12005</w:t>
        </w:r>
      </w:hyperlink>
    </w:p>
    <w:p w14:paraId="0A5C24B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llestad, P., Abotnes, A. M., &amp; Bakke, G. (2017). Towards an ecosystem based fisheries management in Norway – practical tools for keeping track of relevant issues and prioritizing management efforts. </w:t>
      </w:r>
      <w:r w:rsidRPr="00D36414">
        <w:rPr>
          <w:rFonts w:cstheme="minorHAnsi"/>
          <w:i/>
          <w:iCs/>
        </w:rPr>
        <w:t>Marine Policy</w:t>
      </w:r>
      <w:r w:rsidRPr="00D36414">
        <w:rPr>
          <w:rFonts w:cstheme="minorHAnsi"/>
        </w:rPr>
        <w:t xml:space="preserve">, </w:t>
      </w:r>
      <w:r w:rsidRPr="00D36414">
        <w:rPr>
          <w:rFonts w:cstheme="minorHAnsi"/>
          <w:i/>
          <w:iCs/>
        </w:rPr>
        <w:t>77</w:t>
      </w:r>
      <w:r w:rsidRPr="00D36414">
        <w:rPr>
          <w:rFonts w:cstheme="minorHAnsi"/>
        </w:rPr>
        <w:t xml:space="preserve">, 104–110. </w:t>
      </w:r>
      <w:hyperlink r:id="rId3691" w:history="1">
        <w:r w:rsidRPr="00D36414">
          <w:rPr>
            <w:rStyle w:val="Hyperlink"/>
            <w:rFonts w:cstheme="minorHAnsi"/>
          </w:rPr>
          <w:t>http://doi.org/10.1016/j.marpol.2016.11.032</w:t>
        </w:r>
      </w:hyperlink>
    </w:p>
    <w:p w14:paraId="0BF9720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llestad, P., Aglen, A., Bjordal, Å., Blom, G., Johansen, S., Krog, J., Misund, O. A., &amp; Røttingen, I. (2014). Changing attitudes 1970–2012: evolution of the Norwegian management framework to prevent overfishing and to secure long-term sustainability. </w:t>
      </w:r>
      <w:r w:rsidRPr="00D36414">
        <w:rPr>
          <w:rFonts w:cstheme="minorHAnsi"/>
          <w:i/>
          <w:iCs/>
        </w:rPr>
        <w:t>ICES Journal of Marine Science</w:t>
      </w:r>
      <w:r w:rsidRPr="00D36414">
        <w:rPr>
          <w:rFonts w:cstheme="minorHAnsi"/>
        </w:rPr>
        <w:t xml:space="preserve">, </w:t>
      </w:r>
      <w:r w:rsidRPr="00D36414">
        <w:rPr>
          <w:rFonts w:cstheme="minorHAnsi"/>
          <w:i/>
          <w:iCs/>
        </w:rPr>
        <w:t>71</w:t>
      </w:r>
      <w:r w:rsidRPr="00D36414">
        <w:rPr>
          <w:rFonts w:cstheme="minorHAnsi"/>
        </w:rPr>
        <w:t xml:space="preserve">(2), 173–182. </w:t>
      </w:r>
      <w:hyperlink r:id="rId3692" w:history="1">
        <w:r w:rsidRPr="00D36414">
          <w:rPr>
            <w:rStyle w:val="Hyperlink"/>
            <w:rFonts w:cstheme="minorHAnsi"/>
          </w:rPr>
          <w:t>http://doi.org/10.1093/icesjms/fst094</w:t>
        </w:r>
      </w:hyperlink>
    </w:p>
    <w:p w14:paraId="7B97249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llestad, P., Blom, G., Bakke, G., &amp; Bogstad, B. (2015). The “Discard Ban Package”: Experiences in efforts to improve the exploitation patterns in Norwegian fisheries. </w:t>
      </w:r>
      <w:r w:rsidRPr="00D36414">
        <w:rPr>
          <w:rFonts w:cstheme="minorHAnsi"/>
          <w:i/>
          <w:iCs/>
        </w:rPr>
        <w:t>Marine Policy</w:t>
      </w:r>
      <w:r w:rsidRPr="00D36414">
        <w:rPr>
          <w:rFonts w:cstheme="minorHAnsi"/>
        </w:rPr>
        <w:t xml:space="preserve">, </w:t>
      </w:r>
      <w:r w:rsidRPr="00D36414">
        <w:rPr>
          <w:rFonts w:cstheme="minorHAnsi"/>
          <w:i/>
          <w:iCs/>
        </w:rPr>
        <w:t>54</w:t>
      </w:r>
      <w:r w:rsidRPr="00D36414">
        <w:rPr>
          <w:rFonts w:cstheme="minorHAnsi"/>
        </w:rPr>
        <w:t xml:space="preserve">, 1–9. </w:t>
      </w:r>
      <w:hyperlink r:id="rId3693" w:history="1">
        <w:r w:rsidRPr="00D36414">
          <w:rPr>
            <w:rStyle w:val="Hyperlink"/>
            <w:rFonts w:cstheme="minorHAnsi"/>
          </w:rPr>
          <w:t>http://doi.org/10.1016/j.marpol.2014.09.025</w:t>
        </w:r>
      </w:hyperlink>
    </w:p>
    <w:p w14:paraId="7063B6B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nningham, N., &amp; Young, M. D. (1997). Toward optimal environmental policy: The case of biodiversity conservation. </w:t>
      </w:r>
      <w:r w:rsidRPr="00D36414">
        <w:rPr>
          <w:rFonts w:cstheme="minorHAnsi"/>
          <w:i/>
          <w:iCs/>
        </w:rPr>
        <w:t>Ecology Law Quarterly</w:t>
      </w:r>
      <w:r w:rsidRPr="00D36414">
        <w:rPr>
          <w:rFonts w:cstheme="minorHAnsi"/>
        </w:rPr>
        <w:t xml:space="preserve">, </w:t>
      </w:r>
      <w:r w:rsidRPr="00D36414">
        <w:rPr>
          <w:rFonts w:cstheme="minorHAnsi"/>
          <w:i/>
          <w:iCs/>
        </w:rPr>
        <w:t>24</w:t>
      </w:r>
      <w:r w:rsidRPr="00D36414">
        <w:rPr>
          <w:rFonts w:cstheme="minorHAnsi"/>
        </w:rPr>
        <w:t xml:space="preserve">(2), 243–298. </w:t>
      </w:r>
      <w:hyperlink r:id="rId3694" w:history="1">
        <w:r w:rsidRPr="00D36414">
          <w:rPr>
            <w:rStyle w:val="Hyperlink"/>
            <w:rFonts w:cstheme="minorHAnsi"/>
          </w:rPr>
          <w:t>http://doi.org/10.15779/Z38BN7K</w:t>
        </w:r>
      </w:hyperlink>
    </w:p>
    <w:p w14:paraId="3C650F5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uzman, A. T., &amp; Meyer, T. L. (2010). International soft law. </w:t>
      </w:r>
      <w:r w:rsidRPr="00D36414">
        <w:rPr>
          <w:rFonts w:cstheme="minorHAnsi"/>
          <w:i/>
          <w:iCs/>
        </w:rPr>
        <w:t>Journal of Legal Analysis</w:t>
      </w:r>
      <w:r w:rsidRPr="00D36414">
        <w:rPr>
          <w:rFonts w:cstheme="minorHAnsi"/>
        </w:rPr>
        <w:t xml:space="preserve">, </w:t>
      </w:r>
      <w:r w:rsidRPr="00D36414">
        <w:rPr>
          <w:rFonts w:cstheme="minorHAnsi"/>
          <w:i/>
          <w:iCs/>
        </w:rPr>
        <w:t>2</w:t>
      </w:r>
      <w:r w:rsidRPr="00D36414">
        <w:rPr>
          <w:rFonts w:cstheme="minorHAnsi"/>
        </w:rPr>
        <w:t xml:space="preserve">(1), 171–225. Retrieved from </w:t>
      </w:r>
      <w:hyperlink r:id="rId3695" w:history="1">
        <w:r w:rsidRPr="00D36414">
          <w:rPr>
            <w:rStyle w:val="Hyperlink"/>
            <w:rFonts w:cstheme="minorHAnsi"/>
          </w:rPr>
          <w:t>http://heinonline.org/HOL/Page?handle=hein.journals/jlegan2&amp;div=7&amp;g_sent=1&amp;collection=journals#</w:t>
        </w:r>
      </w:hyperlink>
      <w:r w:rsidRPr="00D36414">
        <w:rPr>
          <w:rFonts w:cstheme="minorHAnsi"/>
        </w:rPr>
        <w:t xml:space="preserve"> </w:t>
      </w:r>
    </w:p>
    <w:p w14:paraId="0C0AC23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GWP. (2014). </w:t>
      </w:r>
      <w:r w:rsidRPr="00D36414">
        <w:rPr>
          <w:rFonts w:cstheme="minorHAnsi"/>
          <w:i/>
          <w:iCs/>
        </w:rPr>
        <w:t xml:space="preserve">Integrated water resources management in Central Asia: The challenges of managing </w:t>
      </w:r>
      <w:r w:rsidRPr="00D36414">
        <w:rPr>
          <w:rFonts w:cstheme="minorHAnsi"/>
          <w:i/>
          <w:iCs/>
        </w:rPr>
        <w:lastRenderedPageBreak/>
        <w:t>large transboundary rivers</w:t>
      </w:r>
      <w:r w:rsidRPr="00D36414">
        <w:rPr>
          <w:rFonts w:cstheme="minorHAnsi"/>
        </w:rPr>
        <w:t xml:space="preserve">. Retrieved from </w:t>
      </w:r>
      <w:hyperlink r:id="rId3696" w:history="1">
        <w:r w:rsidRPr="00D36414">
          <w:rPr>
            <w:rStyle w:val="Hyperlink"/>
            <w:rFonts w:cstheme="minorHAnsi"/>
          </w:rPr>
          <w:t>https://www.gwp.org/globalassets/global/toolbox/publications/technical-focus-papers/05-integrated-water-resources-management-in-central-asia.pdf</w:t>
        </w:r>
      </w:hyperlink>
    </w:p>
    <w:p w14:paraId="13C8AB1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agemann, N., Klauer, B., Moynihan, R. M., Leidel, M., &amp; Scheifhacken, N. (2014). </w:t>
      </w:r>
      <w:r w:rsidRPr="00D36414">
        <w:rPr>
          <w:rFonts w:cstheme="minorHAnsi"/>
        </w:rPr>
        <w:t xml:space="preserve">The role of institutional and legal constraints on river water quality monitoring in Ukraine. </w:t>
      </w:r>
      <w:r w:rsidRPr="00D36414">
        <w:rPr>
          <w:rFonts w:cstheme="minorHAnsi"/>
          <w:i/>
          <w:iCs/>
        </w:rPr>
        <w:t>Environmental Earth Sciences</w:t>
      </w:r>
      <w:r w:rsidRPr="00D36414">
        <w:rPr>
          <w:rFonts w:cstheme="minorHAnsi"/>
        </w:rPr>
        <w:t xml:space="preserve">, </w:t>
      </w:r>
      <w:r w:rsidRPr="00D36414">
        <w:rPr>
          <w:rFonts w:cstheme="minorHAnsi"/>
          <w:i/>
          <w:iCs/>
        </w:rPr>
        <w:t>72</w:t>
      </w:r>
      <w:r w:rsidRPr="00D36414">
        <w:rPr>
          <w:rFonts w:cstheme="minorHAnsi"/>
        </w:rPr>
        <w:t xml:space="preserve">(12), 4745–4756. </w:t>
      </w:r>
      <w:hyperlink r:id="rId3697" w:history="1">
        <w:r w:rsidRPr="00D36414">
          <w:rPr>
            <w:rStyle w:val="Hyperlink"/>
            <w:rFonts w:cstheme="minorHAnsi"/>
          </w:rPr>
          <w:t>http://doi.org/10.1007/s12665-014-3307-5</w:t>
        </w:r>
      </w:hyperlink>
    </w:p>
    <w:p w14:paraId="1459652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lford, M., Heemers, L., van Wesemael, D., Mathys, C., Wallens, S., Branquart, E., Vanderhoeven, S., Monty, A., &amp; Mahy, G. (2014). The voluntary Code of conduct on invasive alien plants in Belgium: Results and lessons learned from the AlterIAS LIFE+ project. </w:t>
      </w:r>
      <w:r w:rsidRPr="00D36414">
        <w:rPr>
          <w:rFonts w:cstheme="minorHAnsi"/>
          <w:i/>
          <w:iCs/>
        </w:rPr>
        <w:t>EPPO Bulletin</w:t>
      </w:r>
      <w:r w:rsidRPr="00D36414">
        <w:rPr>
          <w:rFonts w:cstheme="minorHAnsi"/>
        </w:rPr>
        <w:t xml:space="preserve">, </w:t>
      </w:r>
      <w:r w:rsidRPr="00D36414">
        <w:rPr>
          <w:rFonts w:cstheme="minorHAnsi"/>
          <w:i/>
          <w:iCs/>
        </w:rPr>
        <w:t>44</w:t>
      </w:r>
      <w:r w:rsidRPr="00D36414">
        <w:rPr>
          <w:rFonts w:cstheme="minorHAnsi"/>
        </w:rPr>
        <w:t xml:space="preserve">(2), 212–222. </w:t>
      </w:r>
      <w:hyperlink r:id="rId3698" w:history="1">
        <w:r w:rsidRPr="00D36414">
          <w:rPr>
            <w:rStyle w:val="Hyperlink"/>
            <w:rFonts w:cstheme="minorHAnsi"/>
          </w:rPr>
          <w:t>http://doi.org/10.1111/epp.12111</w:t>
        </w:r>
      </w:hyperlink>
    </w:p>
    <w:p w14:paraId="448A7F6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midov, A. (2015). </w:t>
      </w:r>
      <w:r w:rsidRPr="00D36414">
        <w:rPr>
          <w:rFonts w:cstheme="minorHAnsi"/>
          <w:i/>
          <w:iCs/>
        </w:rPr>
        <w:t>Institutions of collective action for common pool resources management: Conditions for sustainable water consumers associations in semi-arid Uzbekistan</w:t>
      </w:r>
      <w:r w:rsidRPr="00D36414">
        <w:rPr>
          <w:rFonts w:cstheme="minorHAnsi"/>
        </w:rPr>
        <w:t xml:space="preserve">. </w:t>
      </w:r>
      <w:r w:rsidRPr="00D36414">
        <w:rPr>
          <w:rFonts w:cstheme="minorHAnsi"/>
          <w:lang w:val="de-DE"/>
        </w:rPr>
        <w:t>K. Hagedorn &amp; V. Beckmann (Eds.). Aachen, Germany: Shaker Verlag.</w:t>
      </w:r>
    </w:p>
    <w:p w14:paraId="10468463"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de-DE"/>
        </w:rPr>
        <w:t xml:space="preserve">Hámor, T. (2004). </w:t>
      </w:r>
      <w:r w:rsidRPr="00D36414">
        <w:rPr>
          <w:rFonts w:cstheme="minorHAnsi"/>
        </w:rPr>
        <w:t xml:space="preserve">Sustainable Mining in the European Union: The Legislative Aspect. </w:t>
      </w:r>
      <w:r w:rsidRPr="00D36414">
        <w:rPr>
          <w:rFonts w:cstheme="minorHAnsi"/>
          <w:i/>
          <w:iCs/>
          <w:lang w:val="fr-FR"/>
        </w:rPr>
        <w:t>Environmental Management</w:t>
      </w:r>
      <w:r w:rsidRPr="00D36414">
        <w:rPr>
          <w:rFonts w:cstheme="minorHAnsi"/>
          <w:lang w:val="fr-FR"/>
        </w:rPr>
        <w:t xml:space="preserve">, </w:t>
      </w:r>
      <w:r w:rsidRPr="00D36414">
        <w:rPr>
          <w:rFonts w:cstheme="minorHAnsi"/>
          <w:i/>
          <w:iCs/>
          <w:lang w:val="fr-FR"/>
        </w:rPr>
        <w:t>33</w:t>
      </w:r>
      <w:r w:rsidRPr="00D36414">
        <w:rPr>
          <w:rFonts w:cstheme="minorHAnsi"/>
          <w:lang w:val="fr-FR"/>
        </w:rPr>
        <w:t xml:space="preserve">(2), 252–261. </w:t>
      </w:r>
      <w:hyperlink r:id="rId3699" w:history="1">
        <w:r w:rsidRPr="00D36414">
          <w:rPr>
            <w:rStyle w:val="Hyperlink"/>
            <w:rFonts w:cstheme="minorHAnsi"/>
            <w:lang w:val="fr-FR"/>
          </w:rPr>
          <w:t>http://doi.org/10.1007/s00267-003-0081-7</w:t>
        </w:r>
      </w:hyperlink>
    </w:p>
    <w:p w14:paraId="7C518801"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fr-FR"/>
        </w:rPr>
        <w:t xml:space="preserve">Hanley, N., Hynes, S., Jobstvogt, N., &amp; Paterson, D. M. (2015). </w:t>
      </w:r>
      <w:r w:rsidRPr="00D36414">
        <w:rPr>
          <w:rFonts w:cstheme="minorHAnsi"/>
        </w:rPr>
        <w:t xml:space="preserve">Economic valuation of marine and coastal ecosystems: Is it currently fit for purpose? </w:t>
      </w:r>
      <w:r w:rsidRPr="00D36414">
        <w:rPr>
          <w:rFonts w:cstheme="minorHAnsi"/>
          <w:i/>
          <w:iCs/>
        </w:rPr>
        <w:t>Journal of Ocean and Coastal Economics</w:t>
      </w:r>
      <w:r w:rsidRPr="00D36414">
        <w:rPr>
          <w:rFonts w:cstheme="minorHAnsi"/>
        </w:rPr>
        <w:t xml:space="preserve">, </w:t>
      </w:r>
      <w:r w:rsidRPr="00D36414">
        <w:rPr>
          <w:rFonts w:cstheme="minorHAnsi"/>
          <w:i/>
          <w:iCs/>
        </w:rPr>
        <w:t>2</w:t>
      </w:r>
      <w:r w:rsidRPr="00D36414">
        <w:rPr>
          <w:rFonts w:cstheme="minorHAnsi"/>
        </w:rPr>
        <w:t xml:space="preserve">, 1–38. </w:t>
      </w:r>
      <w:hyperlink r:id="rId3700" w:history="1">
        <w:r w:rsidRPr="00D36414">
          <w:rPr>
            <w:rStyle w:val="Hyperlink"/>
            <w:rFonts w:cstheme="minorHAnsi"/>
          </w:rPr>
          <w:t>http://doi.org/10.15351/2373-8456.1014</w:t>
        </w:r>
      </w:hyperlink>
    </w:p>
    <w:p w14:paraId="5EDB777C"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de-DE"/>
        </w:rPr>
        <w:t xml:space="preserve">Hansjürgens, B., Kettunen, M., Schröter-Schlaack, C., White, S., &amp; Wittmer, H. (2011a). </w:t>
      </w:r>
      <w:r w:rsidRPr="00D36414">
        <w:rPr>
          <w:rFonts w:cstheme="minorHAnsi"/>
          <w:iCs/>
        </w:rPr>
        <w:t>Framework and guiding principles for the policy response</w:t>
      </w:r>
      <w:r w:rsidRPr="00D36414">
        <w:rPr>
          <w:rFonts w:cstheme="minorHAnsi"/>
        </w:rPr>
        <w:t xml:space="preserve">. In P. ten Brink (Ed.), </w:t>
      </w:r>
      <w:r w:rsidRPr="00D36414">
        <w:rPr>
          <w:rFonts w:cstheme="minorHAnsi"/>
          <w:i/>
          <w:iCs/>
        </w:rPr>
        <w:t>The economics of ecosystems and biodiversity (TEEB) in national and international policy making</w:t>
      </w:r>
      <w:r w:rsidRPr="00D36414">
        <w:rPr>
          <w:rFonts w:cstheme="minorHAnsi"/>
        </w:rPr>
        <w:t xml:space="preserve"> (pp. 47–75). London, UK: Earthscan. Retrieved from </w:t>
      </w:r>
      <w:hyperlink r:id="rId3701" w:history="1">
        <w:r w:rsidRPr="00D36414">
          <w:rPr>
            <w:rStyle w:val="Hyperlink"/>
            <w:rFonts w:cstheme="minorHAnsi"/>
          </w:rPr>
          <w:t>http://www.teebweb.org</w:t>
        </w:r>
      </w:hyperlink>
    </w:p>
    <w:p w14:paraId="2483CA4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ansjürgens, B., Schröter-Schlaack, C., Tucker, G., Vakrou, A., Bassi, S., ten Brink, P., Ozdemiroglu, E., Shine, C., &amp; Wittmer, H. (2011b). </w:t>
      </w:r>
      <w:r w:rsidRPr="00D36414">
        <w:rPr>
          <w:rFonts w:cstheme="minorHAnsi"/>
          <w:iCs/>
        </w:rPr>
        <w:t>Addressing losses through regulation and pricing</w:t>
      </w:r>
      <w:r w:rsidRPr="00D36414">
        <w:rPr>
          <w:rFonts w:cstheme="minorHAnsi"/>
        </w:rPr>
        <w:t xml:space="preserve">. In P. ten Brink (Ed.), </w:t>
      </w:r>
      <w:r w:rsidRPr="00D36414">
        <w:rPr>
          <w:rFonts w:cstheme="minorHAnsi"/>
          <w:i/>
          <w:iCs/>
        </w:rPr>
        <w:t>The economics of ecosystems and biodiversity (TEEB) in national and international policy making</w:t>
      </w:r>
      <w:r w:rsidRPr="00D36414">
        <w:rPr>
          <w:rFonts w:cstheme="minorHAnsi"/>
        </w:rPr>
        <w:t xml:space="preserve">. (pp. 299–343). London, UK: Earthscan. Retrieved from </w:t>
      </w:r>
      <w:hyperlink r:id="rId3702" w:history="1">
        <w:r w:rsidRPr="00D36414">
          <w:rPr>
            <w:rStyle w:val="Hyperlink"/>
            <w:rFonts w:cstheme="minorHAnsi"/>
          </w:rPr>
          <w:t>http://www.teebweb.org</w:t>
        </w:r>
      </w:hyperlink>
    </w:p>
    <w:p w14:paraId="6EF3034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nson, C., Ranganathan, J., Iceland, C., &amp; Finisdore, J. (2012). </w:t>
      </w:r>
      <w:r w:rsidRPr="00D36414">
        <w:rPr>
          <w:rFonts w:cstheme="minorHAnsi"/>
          <w:i/>
          <w:iCs/>
        </w:rPr>
        <w:t>The corporate ecosystem services review: Guidelines for identifying business risks and opportunities arising from ecosystem change. Version 2.0</w:t>
      </w:r>
      <w:r w:rsidRPr="00D36414">
        <w:rPr>
          <w:rFonts w:cstheme="minorHAnsi"/>
        </w:rPr>
        <w:t xml:space="preserve">. Retrieved from </w:t>
      </w:r>
      <w:hyperlink r:id="rId3703" w:history="1">
        <w:r w:rsidRPr="00D36414">
          <w:rPr>
            <w:rStyle w:val="Hyperlink"/>
            <w:rFonts w:cstheme="minorHAnsi"/>
          </w:rPr>
          <w:t>http://pdf.wri.org/corporate_ecosystem_services_review.pdf</w:t>
        </w:r>
      </w:hyperlink>
    </w:p>
    <w:p w14:paraId="7BD137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ring, N. (2014). Corruption, inequalities and the perceived effectiveness of economic pro-environmental policy instruments: A European cross-national study. </w:t>
      </w:r>
      <w:r w:rsidRPr="00D36414">
        <w:rPr>
          <w:rFonts w:cstheme="minorHAnsi"/>
          <w:i/>
          <w:iCs/>
        </w:rPr>
        <w:t>Environmental Science and Policy</w:t>
      </w:r>
      <w:r w:rsidRPr="00D36414">
        <w:rPr>
          <w:rFonts w:cstheme="minorHAnsi"/>
        </w:rPr>
        <w:t xml:space="preserve">, </w:t>
      </w:r>
      <w:r w:rsidRPr="00D36414">
        <w:rPr>
          <w:rFonts w:cstheme="minorHAnsi"/>
          <w:i/>
          <w:iCs/>
        </w:rPr>
        <w:t>39</w:t>
      </w:r>
      <w:r w:rsidRPr="00D36414">
        <w:rPr>
          <w:rFonts w:cstheme="minorHAnsi"/>
        </w:rPr>
        <w:t xml:space="preserve">, 119–128. </w:t>
      </w:r>
      <w:hyperlink r:id="rId3704" w:history="1">
        <w:r w:rsidRPr="00D36414">
          <w:rPr>
            <w:rStyle w:val="Hyperlink"/>
            <w:rFonts w:cstheme="minorHAnsi"/>
          </w:rPr>
          <w:t>http://doi.org/10.1016/j.envsci.2013.08.011</w:t>
        </w:r>
      </w:hyperlink>
    </w:p>
    <w:p w14:paraId="24593CB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rop, S. R. (2011). “Living in harmony with nature”? Outcomes of the 2010 Nagoya conference of the Convention on Biological Diversity. </w:t>
      </w:r>
      <w:r w:rsidRPr="00D36414">
        <w:rPr>
          <w:rFonts w:cstheme="minorHAnsi"/>
          <w:i/>
          <w:iCs/>
        </w:rPr>
        <w:t>Journal of Environmental Law</w:t>
      </w:r>
      <w:r w:rsidRPr="00D36414">
        <w:rPr>
          <w:rFonts w:cstheme="minorHAnsi"/>
        </w:rPr>
        <w:t xml:space="preserve">, </w:t>
      </w:r>
      <w:r w:rsidRPr="00D36414">
        <w:rPr>
          <w:rFonts w:cstheme="minorHAnsi"/>
          <w:i/>
          <w:iCs/>
        </w:rPr>
        <w:t>23</w:t>
      </w:r>
      <w:r w:rsidRPr="00D36414">
        <w:rPr>
          <w:rFonts w:cstheme="minorHAnsi"/>
        </w:rPr>
        <w:t xml:space="preserve">(1), 117–128. </w:t>
      </w:r>
      <w:hyperlink r:id="rId3705" w:history="1">
        <w:r w:rsidRPr="00D36414">
          <w:rPr>
            <w:rStyle w:val="Hyperlink"/>
            <w:rFonts w:cstheme="minorHAnsi"/>
          </w:rPr>
          <w:t>http://doi.org/10.1093/jel/eqq032</w:t>
        </w:r>
      </w:hyperlink>
    </w:p>
    <w:p w14:paraId="0E7AA56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t, K. (2015). </w:t>
      </w:r>
      <w:r w:rsidRPr="00D36414">
        <w:rPr>
          <w:rFonts w:cstheme="minorHAnsi"/>
          <w:i/>
          <w:iCs/>
        </w:rPr>
        <w:t>Green direct payments: implementation choices of nine Member States and their environmental implications</w:t>
      </w:r>
      <w:r w:rsidRPr="00D36414">
        <w:rPr>
          <w:rFonts w:cstheme="minorHAnsi"/>
        </w:rPr>
        <w:t xml:space="preserve">. London, UK: IEEP. Retrieved from </w:t>
      </w:r>
      <w:hyperlink r:id="rId3706" w:history="1">
        <w:r w:rsidRPr="00D36414">
          <w:rPr>
            <w:rStyle w:val="Hyperlink"/>
            <w:rFonts w:cstheme="minorHAnsi"/>
          </w:rPr>
          <w:t>http://www.birdlife.org/sites/default/files/attachments/greening_implementation_report_ieep.pdf</w:t>
        </w:r>
      </w:hyperlink>
    </w:p>
    <w:p w14:paraId="1227218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tel, T., Fischer, J., Campeanu, C., Milcu, A. I., Hanspach, J., &amp; Fazey, I. (2014). The importance of ecosystem services for rural inhabitants in a changing cultural landscape in Romania.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2), 42. </w:t>
      </w:r>
      <w:hyperlink r:id="rId3707" w:history="1">
        <w:r w:rsidRPr="00D36414">
          <w:rPr>
            <w:rStyle w:val="Hyperlink"/>
            <w:rFonts w:cstheme="minorHAnsi"/>
          </w:rPr>
          <w:t>http://doi.org/10.5751/ES-06333-190242</w:t>
        </w:r>
      </w:hyperlink>
    </w:p>
    <w:p w14:paraId="023D0C3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tel, T., Plieninger, T., &amp; Varga, A. (2015). Wood-pastures in Europe. In K. J. Kirby &amp; C. Watkins (Eds.), </w:t>
      </w:r>
      <w:r w:rsidRPr="00D36414">
        <w:rPr>
          <w:rFonts w:cstheme="minorHAnsi"/>
          <w:i/>
          <w:iCs/>
        </w:rPr>
        <w:lastRenderedPageBreak/>
        <w:t>Europe’s changing woods and forests: from wildwood to managed landscapes</w:t>
      </w:r>
      <w:r w:rsidRPr="00D36414">
        <w:rPr>
          <w:rFonts w:cstheme="minorHAnsi"/>
        </w:rPr>
        <w:t xml:space="preserve"> (pp. 61–76). Wallingford, UK: CABI. </w:t>
      </w:r>
      <w:hyperlink r:id="rId3708" w:history="1">
        <w:r w:rsidRPr="00D36414">
          <w:rPr>
            <w:rStyle w:val="Hyperlink"/>
            <w:rFonts w:cstheme="minorHAnsi"/>
          </w:rPr>
          <w:t>http://doi.org/10.1079/9781780643373.0061</w:t>
        </w:r>
      </w:hyperlink>
    </w:p>
    <w:p w14:paraId="7B0B206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rtig, T., Kaiser, F. G., &amp; Bowler, P. A. (2001). Psychological restoration in nature as a positive motivation for ecological behavior. </w:t>
      </w:r>
      <w:r w:rsidRPr="00D36414">
        <w:rPr>
          <w:rFonts w:cstheme="minorHAnsi"/>
          <w:i/>
          <w:iCs/>
        </w:rPr>
        <w:t>Environment and Behavior</w:t>
      </w:r>
      <w:r w:rsidRPr="00D36414">
        <w:rPr>
          <w:rFonts w:cstheme="minorHAnsi"/>
        </w:rPr>
        <w:t xml:space="preserve">, </w:t>
      </w:r>
      <w:r w:rsidRPr="00D36414">
        <w:rPr>
          <w:rFonts w:cstheme="minorHAnsi"/>
          <w:i/>
          <w:iCs/>
        </w:rPr>
        <w:t>33</w:t>
      </w:r>
      <w:r w:rsidRPr="00D36414">
        <w:rPr>
          <w:rFonts w:cstheme="minorHAnsi"/>
        </w:rPr>
        <w:t xml:space="preserve">(4), 590–607. </w:t>
      </w:r>
      <w:hyperlink r:id="rId3709" w:history="1">
        <w:r w:rsidRPr="00D36414">
          <w:rPr>
            <w:rStyle w:val="Hyperlink"/>
            <w:rFonts w:cstheme="minorHAnsi"/>
          </w:rPr>
          <w:t>http://doi.org/10.1177/00139160121973142</w:t>
        </w:r>
      </w:hyperlink>
    </w:p>
    <w:p w14:paraId="74E607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sselman, L. (2017). Adaptive management; adaptive co-management; adaptive governance: what’s the difference? </w:t>
      </w:r>
      <w:r w:rsidRPr="00D36414">
        <w:rPr>
          <w:rFonts w:cstheme="minorHAnsi"/>
          <w:i/>
          <w:iCs/>
        </w:rPr>
        <w:t>Australasian Journal of Environmental Management</w:t>
      </w:r>
      <w:r w:rsidRPr="00D36414">
        <w:rPr>
          <w:rFonts w:cstheme="minorHAnsi"/>
        </w:rPr>
        <w:t xml:space="preserve">, </w:t>
      </w:r>
      <w:r w:rsidRPr="00D36414">
        <w:rPr>
          <w:rFonts w:cstheme="minorHAnsi"/>
          <w:i/>
          <w:iCs/>
        </w:rPr>
        <w:t>24</w:t>
      </w:r>
      <w:r w:rsidRPr="00D36414">
        <w:rPr>
          <w:rFonts w:cstheme="minorHAnsi"/>
        </w:rPr>
        <w:t xml:space="preserve">(1), 31–46. </w:t>
      </w:r>
      <w:hyperlink r:id="rId3710" w:history="1">
        <w:r w:rsidRPr="00D36414">
          <w:rPr>
            <w:rStyle w:val="Hyperlink"/>
            <w:rFonts w:cstheme="minorHAnsi"/>
          </w:rPr>
          <w:t>http://doi.org/10.1080/14486563.2016.1251857</w:t>
        </w:r>
      </w:hyperlink>
    </w:p>
    <w:p w14:paraId="37AC37F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astik, R., Basso, S., Geitner, C., Haida, C., Poljanec, A., Portaccio, A., Vrščaj, B., &amp; Walzerd, C. (2015). Renewable energies and ecosystem service impacts. </w:t>
      </w:r>
      <w:r w:rsidRPr="00D36414">
        <w:rPr>
          <w:rFonts w:cstheme="minorHAnsi"/>
          <w:i/>
          <w:iCs/>
        </w:rPr>
        <w:t>Renewable and Sustainable Energy Reviews</w:t>
      </w:r>
      <w:r w:rsidRPr="00D36414">
        <w:rPr>
          <w:rFonts w:cstheme="minorHAnsi"/>
        </w:rPr>
        <w:t xml:space="preserve">, </w:t>
      </w:r>
      <w:r w:rsidRPr="00D36414">
        <w:rPr>
          <w:rFonts w:cstheme="minorHAnsi"/>
          <w:i/>
          <w:iCs/>
        </w:rPr>
        <w:t>48</w:t>
      </w:r>
      <w:r w:rsidRPr="00D36414">
        <w:rPr>
          <w:rFonts w:cstheme="minorHAnsi"/>
        </w:rPr>
        <w:t xml:space="preserve">, 608–623. </w:t>
      </w:r>
      <w:hyperlink r:id="rId3711" w:history="1">
        <w:r w:rsidRPr="00D36414">
          <w:rPr>
            <w:rStyle w:val="Hyperlink"/>
            <w:rFonts w:cstheme="minorHAnsi"/>
          </w:rPr>
          <w:t>http://doi.org/doi:10.1016/j.rser.2015.04.004</w:t>
        </w:r>
      </w:hyperlink>
    </w:p>
    <w:p w14:paraId="64EB8A0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auck, J., Schleyer, C., Winkler, K. J., &amp; Maes, J. (2014). </w:t>
      </w:r>
      <w:r w:rsidRPr="00D36414">
        <w:rPr>
          <w:rFonts w:cstheme="minorHAnsi"/>
        </w:rPr>
        <w:t xml:space="preserve">Shades of greening: Reviewing the impact of the new EU agricultural policy on ecosystem services. </w:t>
      </w:r>
      <w:r w:rsidRPr="00D36414">
        <w:rPr>
          <w:rFonts w:cstheme="minorHAnsi"/>
          <w:i/>
          <w:iCs/>
        </w:rPr>
        <w:t>Change and Adaptation in Socio-Ecological Systems</w:t>
      </w:r>
      <w:r w:rsidRPr="00D36414">
        <w:rPr>
          <w:rFonts w:cstheme="minorHAnsi"/>
        </w:rPr>
        <w:t xml:space="preserve">, </w:t>
      </w:r>
      <w:r w:rsidRPr="00D36414">
        <w:rPr>
          <w:rFonts w:cstheme="minorHAnsi"/>
          <w:i/>
          <w:iCs/>
        </w:rPr>
        <w:t>1</w:t>
      </w:r>
      <w:r w:rsidRPr="00D36414">
        <w:rPr>
          <w:rFonts w:cstheme="minorHAnsi"/>
        </w:rPr>
        <w:t xml:space="preserve">, 51–62. </w:t>
      </w:r>
      <w:hyperlink r:id="rId3712" w:history="1">
        <w:r w:rsidRPr="00D36414">
          <w:rPr>
            <w:rStyle w:val="Hyperlink"/>
            <w:rFonts w:cstheme="minorHAnsi"/>
          </w:rPr>
          <w:t>http://doi.org/10.2478/cass-2014-0006</w:t>
        </w:r>
      </w:hyperlink>
    </w:p>
    <w:p w14:paraId="3B1BB23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eikkinen, H. I., Sarkki, S., &amp; Nuttall, M. (2012). </w:t>
      </w:r>
      <w:r w:rsidRPr="00D36414">
        <w:rPr>
          <w:rFonts w:cstheme="minorHAnsi"/>
        </w:rPr>
        <w:t xml:space="preserve">Users or producers of ecosystem services? A scenario exercise for integrating conservation and reindeer herding in northeast Finland. </w:t>
      </w:r>
      <w:r w:rsidRPr="00D36414">
        <w:rPr>
          <w:rFonts w:cstheme="minorHAnsi"/>
          <w:i/>
          <w:iCs/>
        </w:rPr>
        <w:t>Pastoralism: Research, Policy and Practice</w:t>
      </w:r>
      <w:r w:rsidRPr="00D36414">
        <w:rPr>
          <w:rFonts w:cstheme="minorHAnsi"/>
        </w:rPr>
        <w:t xml:space="preserve">, </w:t>
      </w:r>
      <w:r w:rsidRPr="00D36414">
        <w:rPr>
          <w:rFonts w:cstheme="minorHAnsi"/>
          <w:i/>
          <w:iCs/>
        </w:rPr>
        <w:t>2</w:t>
      </w:r>
      <w:r w:rsidRPr="00D36414">
        <w:rPr>
          <w:rFonts w:cstheme="minorHAnsi"/>
        </w:rPr>
        <w:t xml:space="preserve">(1), 1–24. </w:t>
      </w:r>
      <w:hyperlink r:id="rId3713" w:history="1">
        <w:r w:rsidRPr="00D36414">
          <w:rPr>
            <w:rStyle w:val="Hyperlink"/>
            <w:rFonts w:cstheme="minorHAnsi"/>
          </w:rPr>
          <w:t>https://doi.org/10.1186/2041-7136-2-11</w:t>
        </w:r>
      </w:hyperlink>
    </w:p>
    <w:p w14:paraId="3091E41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inämäki, L. (2009). Protecting the rights of indigenous peoples – Promoting the sustainability of the global environment? </w:t>
      </w:r>
      <w:r w:rsidRPr="00D36414">
        <w:rPr>
          <w:rFonts w:cstheme="minorHAnsi"/>
          <w:i/>
          <w:iCs/>
        </w:rPr>
        <w:t>International Community Law Review</w:t>
      </w:r>
      <w:r w:rsidRPr="00D36414">
        <w:rPr>
          <w:rFonts w:cstheme="minorHAnsi"/>
        </w:rPr>
        <w:t xml:space="preserve">, </w:t>
      </w:r>
      <w:r w:rsidRPr="00D36414">
        <w:rPr>
          <w:rFonts w:cstheme="minorHAnsi"/>
          <w:i/>
          <w:iCs/>
        </w:rPr>
        <w:t>11</w:t>
      </w:r>
      <w:r w:rsidRPr="00D36414">
        <w:rPr>
          <w:rFonts w:cstheme="minorHAnsi"/>
        </w:rPr>
        <w:t xml:space="preserve">(1), 3–68. </w:t>
      </w:r>
      <w:hyperlink r:id="rId3714" w:history="1">
        <w:r w:rsidRPr="00D36414">
          <w:rPr>
            <w:rStyle w:val="Hyperlink"/>
            <w:rFonts w:cstheme="minorHAnsi"/>
          </w:rPr>
          <w:t>http://doi.org/doi:10.1163/187197309X401406</w:t>
        </w:r>
      </w:hyperlink>
    </w:p>
    <w:p w14:paraId="67E831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inämäki, L. (2015). The rapidly evolving international status of indigenous peoples: an example of the Sami people in Finland. In C. Allard &amp; S. F. Skogvang (Eds.), </w:t>
      </w:r>
      <w:r w:rsidRPr="00D36414">
        <w:rPr>
          <w:rFonts w:cstheme="minorHAnsi"/>
          <w:i/>
          <w:iCs/>
        </w:rPr>
        <w:t>Indigenous rights in Scandinavia: autonomous Sami law</w:t>
      </w:r>
      <w:r w:rsidRPr="00D36414">
        <w:rPr>
          <w:rFonts w:cstheme="minorHAnsi"/>
        </w:rPr>
        <w:t xml:space="preserve"> (pp. 189–204). Farnham, UK: Ashgate.</w:t>
      </w:r>
    </w:p>
    <w:p w14:paraId="51D1312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inrich-Böll-Stiftung. (2017). </w:t>
      </w:r>
      <w:r w:rsidRPr="00D36414">
        <w:rPr>
          <w:rFonts w:cstheme="minorHAnsi"/>
          <w:i/>
        </w:rPr>
        <w:t>Chapter 27 in Serbia: Still under construction</w:t>
      </w:r>
      <w:r w:rsidRPr="00D36414">
        <w:rPr>
          <w:rFonts w:cstheme="minorHAnsi"/>
        </w:rPr>
        <w:t xml:space="preserve">. Retrieved October 14, 2017, from </w:t>
      </w:r>
      <w:hyperlink r:id="rId3715" w:history="1">
        <w:r w:rsidRPr="00D36414">
          <w:rPr>
            <w:rStyle w:val="Hyperlink"/>
            <w:rFonts w:cstheme="minorHAnsi"/>
          </w:rPr>
          <w:t>https://rs.boell.org/en/2017/01/25/chapter-27-serbia-still-under-construction</w:t>
        </w:r>
      </w:hyperlink>
      <w:r w:rsidRPr="00D36414">
        <w:rPr>
          <w:rFonts w:cstheme="minorHAnsi"/>
        </w:rPr>
        <w:t xml:space="preserve"> </w:t>
      </w:r>
    </w:p>
    <w:p w14:paraId="6158C6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LCOM. (2010). </w:t>
      </w:r>
      <w:r w:rsidRPr="00D36414">
        <w:rPr>
          <w:rFonts w:cstheme="minorHAnsi"/>
          <w:i/>
        </w:rPr>
        <w:t>Ecosystem health of the Baltic Sea 2003–2007: HELCOM initial holistic assessment</w:t>
      </w:r>
      <w:r w:rsidRPr="00D36414">
        <w:rPr>
          <w:rFonts w:cstheme="minorHAnsi"/>
        </w:rPr>
        <w:t>. Helsinki, Finland: Helsinki Commission.</w:t>
      </w:r>
    </w:p>
    <w:p w14:paraId="25B92CA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lming, K., Diehl, K., Geneletti, D., &amp; Wiggering, H. (2013). Mainstreaming ecosystem services in European policy impact assessment. </w:t>
      </w:r>
      <w:r w:rsidRPr="00D36414">
        <w:rPr>
          <w:rFonts w:cstheme="minorHAnsi"/>
          <w:i/>
          <w:iCs/>
        </w:rPr>
        <w:t>Environmental Impact Assessment Review</w:t>
      </w:r>
      <w:r w:rsidRPr="00D36414">
        <w:rPr>
          <w:rFonts w:cstheme="minorHAnsi"/>
        </w:rPr>
        <w:t xml:space="preserve">, </w:t>
      </w:r>
      <w:r w:rsidRPr="00D36414">
        <w:rPr>
          <w:rFonts w:cstheme="minorHAnsi"/>
          <w:i/>
          <w:iCs/>
        </w:rPr>
        <w:t>40</w:t>
      </w:r>
      <w:r w:rsidRPr="00D36414">
        <w:rPr>
          <w:rFonts w:cstheme="minorHAnsi"/>
        </w:rPr>
        <w:t xml:space="preserve">, 82–87. </w:t>
      </w:r>
      <w:hyperlink r:id="rId3716" w:history="1">
        <w:r w:rsidRPr="00D36414">
          <w:rPr>
            <w:rStyle w:val="Hyperlink"/>
            <w:rFonts w:cstheme="minorHAnsi"/>
          </w:rPr>
          <w:t>http://doi.org/10.1016/j.eiar.2013.01.004</w:t>
        </w:r>
      </w:hyperlink>
    </w:p>
    <w:p w14:paraId="4BF217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nle, K., Alard, D., Clitherow, J., Cobb, P., Firbank, L., Kull, T., McCracken, D., Moritz, R. F. A., Niemelä, J., Rebane, M., Wascher, D., Watt, A., &amp; Young, J. C. (2008). Identifying and managing the conflicts between agriculture and biodiversity conservation in Europe-a review. </w:t>
      </w:r>
      <w:r w:rsidRPr="00D36414">
        <w:rPr>
          <w:rFonts w:cstheme="minorHAnsi"/>
          <w:i/>
          <w:iCs/>
        </w:rPr>
        <w:t>Agriculture, Ecosystems and Environment</w:t>
      </w:r>
      <w:r w:rsidRPr="00D36414">
        <w:rPr>
          <w:rFonts w:cstheme="minorHAnsi"/>
        </w:rPr>
        <w:t xml:space="preserve">, </w:t>
      </w:r>
      <w:r w:rsidRPr="00D36414">
        <w:rPr>
          <w:rFonts w:cstheme="minorHAnsi"/>
          <w:i/>
          <w:iCs/>
        </w:rPr>
        <w:t>124</w:t>
      </w:r>
      <w:r w:rsidRPr="00D36414">
        <w:rPr>
          <w:rFonts w:cstheme="minorHAnsi"/>
        </w:rPr>
        <w:t xml:space="preserve">, 60–71. </w:t>
      </w:r>
      <w:hyperlink r:id="rId3717" w:history="1">
        <w:r w:rsidRPr="00D36414">
          <w:rPr>
            <w:rStyle w:val="Hyperlink"/>
            <w:rFonts w:cstheme="minorHAnsi"/>
          </w:rPr>
          <w:t>http://doi.org/10.1016/j.agee.2007.09.005</w:t>
        </w:r>
      </w:hyperlink>
    </w:p>
    <w:p w14:paraId="218E6C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rnandez, R. R., Easter, S. B., Murphy-Mariscal, M. L., Maestre, F. T., Tavassoli, M., Allen, E. B., Barrows, C. W., Belnap, J., Ochoa-Hueso, R., Ravi, S., &amp; Allen, M. F. (2014). Environmental impacts of utility-scale solar energy. </w:t>
      </w:r>
      <w:r w:rsidRPr="00D36414">
        <w:rPr>
          <w:rFonts w:cstheme="minorHAnsi"/>
          <w:i/>
          <w:iCs/>
        </w:rPr>
        <w:t>Renewable and Sustainable Energy Reviews</w:t>
      </w:r>
      <w:r w:rsidRPr="00D36414">
        <w:rPr>
          <w:rFonts w:cstheme="minorHAnsi"/>
        </w:rPr>
        <w:t xml:space="preserve">, </w:t>
      </w:r>
      <w:r w:rsidRPr="00D36414">
        <w:rPr>
          <w:rFonts w:cstheme="minorHAnsi"/>
          <w:i/>
          <w:iCs/>
        </w:rPr>
        <w:t>29</w:t>
      </w:r>
      <w:r w:rsidRPr="00D36414">
        <w:rPr>
          <w:rFonts w:cstheme="minorHAnsi"/>
        </w:rPr>
        <w:t xml:space="preserve">, 766–779. </w:t>
      </w:r>
      <w:hyperlink r:id="rId3718" w:history="1">
        <w:r w:rsidRPr="00D36414">
          <w:rPr>
            <w:rStyle w:val="Hyperlink"/>
            <w:rFonts w:cstheme="minorHAnsi"/>
          </w:rPr>
          <w:t>http://doi.org/10.1016/j.rser.2013.08.041</w:t>
        </w:r>
      </w:hyperlink>
    </w:p>
    <w:p w14:paraId="6FD6B1B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errfahrdt, E., Kipping, M., Pickardt, T., Polak, M., Rohrer, C., &amp; Wolff, C. F. (2006). </w:t>
      </w:r>
      <w:r w:rsidRPr="00D36414">
        <w:rPr>
          <w:rFonts w:cstheme="minorHAnsi"/>
          <w:i/>
          <w:iCs/>
        </w:rPr>
        <w:t>Water governance in the Kyrgyz agricultural sector: on its way to integrated water resource management?</w:t>
      </w:r>
      <w:r w:rsidRPr="00D36414">
        <w:rPr>
          <w:rFonts w:cstheme="minorHAnsi"/>
        </w:rPr>
        <w:t xml:space="preserve"> </w:t>
      </w:r>
      <w:r w:rsidRPr="00D36414">
        <w:rPr>
          <w:rFonts w:cstheme="minorHAnsi"/>
          <w:lang w:val="de-DE"/>
        </w:rPr>
        <w:t>Bonn, Germany: Deutsches Institut für Entwicklungspolitik.</w:t>
      </w:r>
    </w:p>
    <w:p w14:paraId="1A6D5649"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Herzog, F., Prasuhn, V., Spiess, E., &amp; Richner, W. (2008). Environmental cross-compliance mitigates </w:t>
      </w:r>
      <w:r w:rsidRPr="00D36414">
        <w:rPr>
          <w:rFonts w:cstheme="minorHAnsi"/>
          <w:lang w:val="de-DE"/>
        </w:rPr>
        <w:lastRenderedPageBreak/>
        <w:t xml:space="preserve">nitrogen and phosphorus pollution from Swiss agriculture. </w:t>
      </w:r>
      <w:r w:rsidRPr="00D36414">
        <w:rPr>
          <w:rFonts w:cstheme="minorHAnsi"/>
          <w:i/>
          <w:iCs/>
          <w:lang w:val="de-DE"/>
        </w:rPr>
        <w:t>Environmental Science and Policy</w:t>
      </w:r>
      <w:r w:rsidRPr="00D36414">
        <w:rPr>
          <w:rFonts w:cstheme="minorHAnsi"/>
          <w:lang w:val="de-DE"/>
        </w:rPr>
        <w:t xml:space="preserve">, </w:t>
      </w:r>
      <w:r w:rsidRPr="00D36414">
        <w:rPr>
          <w:rFonts w:cstheme="minorHAnsi"/>
          <w:i/>
          <w:iCs/>
          <w:lang w:val="de-DE"/>
        </w:rPr>
        <w:t>11</w:t>
      </w:r>
      <w:r w:rsidRPr="00D36414">
        <w:rPr>
          <w:rFonts w:cstheme="minorHAnsi"/>
          <w:lang w:val="de-DE"/>
        </w:rPr>
        <w:t xml:space="preserve">, 655–668. </w:t>
      </w:r>
      <w:hyperlink r:id="rId3719" w:history="1">
        <w:r w:rsidRPr="00D36414">
          <w:rPr>
            <w:rStyle w:val="Hyperlink"/>
            <w:rFonts w:cstheme="minorHAnsi"/>
            <w:lang w:val="de-DE"/>
          </w:rPr>
          <w:t>http://doi.org/10.1016/j.envsci.2008.06.003</w:t>
        </w:r>
      </w:hyperlink>
    </w:p>
    <w:p w14:paraId="6F93F207"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Heywood, V., &amp; Brunel, S. (2011). </w:t>
      </w:r>
      <w:r w:rsidRPr="00D36414">
        <w:rPr>
          <w:rFonts w:cstheme="minorHAnsi"/>
          <w:i/>
          <w:iCs/>
        </w:rPr>
        <w:t>Code of conduct on horticulture and invasive alien plants</w:t>
      </w:r>
      <w:r w:rsidRPr="00D36414">
        <w:rPr>
          <w:rFonts w:cstheme="minorHAnsi"/>
        </w:rPr>
        <w:t xml:space="preserve">. </w:t>
      </w:r>
      <w:r w:rsidRPr="00D36414">
        <w:rPr>
          <w:rFonts w:cstheme="minorHAnsi"/>
          <w:i/>
          <w:iCs/>
        </w:rPr>
        <w:t>Nature and environment, no.</w:t>
      </w:r>
      <w:r w:rsidRPr="00D36414">
        <w:rPr>
          <w:rFonts w:cstheme="minorHAnsi"/>
          <w:i/>
        </w:rPr>
        <w:t xml:space="preserve"> 162. </w:t>
      </w:r>
      <w:r w:rsidRPr="00D36414">
        <w:rPr>
          <w:rFonts w:cstheme="minorHAnsi"/>
        </w:rPr>
        <w:t xml:space="preserve">Strasbourg, France: Council of Europe Publishing. Retrieved from </w:t>
      </w:r>
      <w:hyperlink r:id="rId3720" w:history="1">
        <w:r w:rsidRPr="00D36414">
          <w:rPr>
            <w:rStyle w:val="Hyperlink"/>
            <w:rFonts w:cstheme="minorHAnsi"/>
          </w:rPr>
          <w:t>https://www.researchgate.net/publication/235611812_Code_of_conduct_on_horticulture_and_invasive_alien_plants</w:t>
        </w:r>
      </w:hyperlink>
    </w:p>
    <w:p w14:paraId="19B8E9A3"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Hilding-Rydevik, T., &amp; Bjarnadóttir, H. (2007). Context awareness and sensitivity in SEA implementation. </w:t>
      </w:r>
      <w:r w:rsidRPr="00D36414">
        <w:rPr>
          <w:rFonts w:cstheme="minorHAnsi"/>
          <w:i/>
          <w:iCs/>
        </w:rPr>
        <w:t>Environmental Impact Assessment Review</w:t>
      </w:r>
      <w:r w:rsidRPr="00D36414">
        <w:rPr>
          <w:rFonts w:cstheme="minorHAnsi"/>
        </w:rPr>
        <w:t xml:space="preserve">, </w:t>
      </w:r>
      <w:r w:rsidRPr="00D36414">
        <w:rPr>
          <w:rFonts w:cstheme="minorHAnsi"/>
          <w:i/>
          <w:iCs/>
        </w:rPr>
        <w:t>27</w:t>
      </w:r>
      <w:r w:rsidRPr="00D36414">
        <w:rPr>
          <w:rFonts w:cstheme="minorHAnsi"/>
        </w:rPr>
        <w:t xml:space="preserve">(7), 666–684. </w:t>
      </w:r>
      <w:hyperlink r:id="rId3721" w:history="1">
        <w:r w:rsidRPr="00D36414">
          <w:rPr>
            <w:rStyle w:val="Hyperlink"/>
            <w:rFonts w:cstheme="minorHAnsi"/>
          </w:rPr>
          <w:t>http://doi.org/10.1016/j.eiar.2007.05.009</w:t>
        </w:r>
      </w:hyperlink>
    </w:p>
    <w:p w14:paraId="65E7C5B0"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Hill, C., &amp; Lillywhite, S. (2015). The United Nations “protect, respect and remedy” framework: Six years on and what impact has it had? </w:t>
      </w:r>
      <w:r w:rsidRPr="00D36414">
        <w:rPr>
          <w:rFonts w:cstheme="minorHAnsi"/>
          <w:i/>
          <w:iCs/>
        </w:rPr>
        <w:t>The Extractive Industries and Society</w:t>
      </w:r>
      <w:r w:rsidRPr="00D36414">
        <w:rPr>
          <w:rFonts w:cstheme="minorHAnsi"/>
        </w:rPr>
        <w:t xml:space="preserve">, </w:t>
      </w:r>
      <w:r w:rsidRPr="00D36414">
        <w:rPr>
          <w:rFonts w:cstheme="minorHAnsi"/>
          <w:i/>
          <w:iCs/>
        </w:rPr>
        <w:t>2</w:t>
      </w:r>
      <w:r w:rsidRPr="00D36414">
        <w:rPr>
          <w:rFonts w:cstheme="minorHAnsi"/>
        </w:rPr>
        <w:t xml:space="preserve">(1), 4–6. </w:t>
      </w:r>
      <w:hyperlink r:id="rId3722" w:history="1">
        <w:r w:rsidRPr="00D36414">
          <w:rPr>
            <w:rStyle w:val="Hyperlink"/>
            <w:rFonts w:cstheme="minorHAnsi"/>
          </w:rPr>
          <w:t>http://doi.org/10.1016/j.exis.2014.08.005</w:t>
        </w:r>
      </w:hyperlink>
    </w:p>
    <w:p w14:paraId="0797E8FA"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Himes, A. H. (2003). Small-scale Sicilian fisheries: Opinions of artisanal fishers and sociocultural effects in two MPA case ctudies. </w:t>
      </w:r>
      <w:r w:rsidRPr="00D36414">
        <w:rPr>
          <w:rFonts w:cstheme="minorHAnsi"/>
          <w:i/>
          <w:iCs/>
        </w:rPr>
        <w:t>Coastal Management</w:t>
      </w:r>
      <w:r w:rsidRPr="00D36414">
        <w:rPr>
          <w:rFonts w:cstheme="minorHAnsi"/>
        </w:rPr>
        <w:t xml:space="preserve">, </w:t>
      </w:r>
      <w:r w:rsidRPr="00D36414">
        <w:rPr>
          <w:rFonts w:cstheme="minorHAnsi"/>
          <w:i/>
          <w:iCs/>
        </w:rPr>
        <w:t>31</w:t>
      </w:r>
      <w:r w:rsidRPr="00D36414">
        <w:rPr>
          <w:rFonts w:cstheme="minorHAnsi"/>
        </w:rPr>
        <w:t xml:space="preserve">, 389–408. </w:t>
      </w:r>
      <w:hyperlink r:id="rId3723" w:history="1">
        <w:r w:rsidRPr="00D36414">
          <w:rPr>
            <w:rStyle w:val="Hyperlink"/>
            <w:rFonts w:cstheme="minorHAnsi"/>
          </w:rPr>
          <w:t>http://doi.org/10.1080/08920750390232965</w:t>
        </w:r>
      </w:hyperlink>
    </w:p>
    <w:p w14:paraId="69D171D8"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Hochkirch, A., Schmitt, T., Beninde, J., Hiery, M., Kinitz, T., Kirschey, J., Matenaar, D., Rohde, K., Stoefen, A., Wagner, N., Zink, A., Lötters, S., Veith, M., &amp; Proelss, A. (2013). Europe needs a new vision for a Natura 2020 network. </w:t>
      </w:r>
      <w:r w:rsidRPr="00D36414">
        <w:rPr>
          <w:rFonts w:cstheme="minorHAnsi"/>
          <w:i/>
          <w:iCs/>
        </w:rPr>
        <w:t>Conservation Letters</w:t>
      </w:r>
      <w:r w:rsidRPr="00D36414">
        <w:rPr>
          <w:rFonts w:cstheme="minorHAnsi"/>
        </w:rPr>
        <w:t xml:space="preserve">, </w:t>
      </w:r>
      <w:r w:rsidRPr="00D36414">
        <w:rPr>
          <w:rFonts w:cstheme="minorHAnsi"/>
          <w:i/>
          <w:iCs/>
        </w:rPr>
        <w:t>6</w:t>
      </w:r>
      <w:r w:rsidRPr="00D36414">
        <w:rPr>
          <w:rFonts w:cstheme="minorHAnsi"/>
        </w:rPr>
        <w:t xml:space="preserve">(6), 462–467. Retrieved from </w:t>
      </w:r>
      <w:hyperlink r:id="rId3724" w:history="1">
        <w:r w:rsidRPr="00D36414">
          <w:rPr>
            <w:rStyle w:val="Hyperlink"/>
            <w:rFonts w:cstheme="minorHAnsi"/>
          </w:rPr>
          <w:t>http://onlinelibrary.wiley.com/doi/10.1111/conl.12006/full</w:t>
        </w:r>
      </w:hyperlink>
    </w:p>
    <w:p w14:paraId="2309600F"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Hodge, I., Hauck, J., &amp; Bonn, A. (2015). The alignment of agricultural and nature conservation policies in the European Union.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4), 996–1005. </w:t>
      </w:r>
      <w:hyperlink r:id="rId3725" w:history="1">
        <w:r w:rsidRPr="00D36414">
          <w:rPr>
            <w:rStyle w:val="Hyperlink"/>
            <w:rFonts w:cstheme="minorHAnsi"/>
          </w:rPr>
          <w:t>http://doi.org/10.1111/cobi.12531</w:t>
        </w:r>
      </w:hyperlink>
    </w:p>
    <w:p w14:paraId="39B6EB3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dgson, G. M. (2004). </w:t>
      </w:r>
      <w:r w:rsidRPr="00D36414">
        <w:rPr>
          <w:rFonts w:cstheme="minorHAnsi"/>
          <w:i/>
          <w:iCs/>
        </w:rPr>
        <w:t>The evolution of institutional economics: Agency, structure, and Darwinism in American institutionalism</w:t>
      </w:r>
      <w:r w:rsidRPr="00D36414">
        <w:rPr>
          <w:rFonts w:cstheme="minorHAnsi"/>
        </w:rPr>
        <w:t>. London, UK: Routledge.</w:t>
      </w:r>
    </w:p>
    <w:p w14:paraId="3969F5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ll, K., &amp; Smith, M. (2002). </w:t>
      </w:r>
      <w:r w:rsidRPr="00D36414">
        <w:rPr>
          <w:rFonts w:cstheme="minorHAnsi"/>
          <w:i/>
          <w:iCs/>
        </w:rPr>
        <w:t>Ancient wood pasture in Scotland: Classification and management principles</w:t>
      </w:r>
      <w:r w:rsidRPr="00D36414">
        <w:rPr>
          <w:rFonts w:cstheme="minorHAnsi"/>
        </w:rPr>
        <w:t xml:space="preserve">. </w:t>
      </w:r>
      <w:r w:rsidRPr="00D36414">
        <w:rPr>
          <w:rFonts w:cstheme="minorHAnsi"/>
          <w:i/>
          <w:iCs/>
        </w:rPr>
        <w:t>Scottish Natural Heritage Commissioned Report F01AA108</w:t>
      </w:r>
      <w:r w:rsidRPr="00D36414">
        <w:rPr>
          <w:rFonts w:cstheme="minorHAnsi"/>
        </w:rPr>
        <w:t>. Edinburgh, Scotland: Scottish Natural Heritage.</w:t>
      </w:r>
    </w:p>
    <w:p w14:paraId="310A268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lland, R. A., Scott, K., &amp; Hinton, E. D. (2016). Bridging the gap between energy and the environment. </w:t>
      </w:r>
      <w:r w:rsidRPr="00D36414">
        <w:rPr>
          <w:rFonts w:cstheme="minorHAnsi"/>
          <w:i/>
          <w:iCs/>
        </w:rPr>
        <w:t>Energy Policy</w:t>
      </w:r>
      <w:r w:rsidRPr="00D36414">
        <w:rPr>
          <w:rFonts w:cstheme="minorHAnsi"/>
        </w:rPr>
        <w:t xml:space="preserve">, </w:t>
      </w:r>
      <w:r w:rsidRPr="00D36414">
        <w:rPr>
          <w:rFonts w:cstheme="minorHAnsi"/>
          <w:i/>
          <w:iCs/>
        </w:rPr>
        <w:t>92</w:t>
      </w:r>
      <w:r w:rsidRPr="00D36414">
        <w:rPr>
          <w:rFonts w:cstheme="minorHAnsi"/>
        </w:rPr>
        <w:t xml:space="preserve">, 181–189. Retrieved from </w:t>
      </w:r>
      <w:hyperlink r:id="rId3726" w:history="1">
        <w:r w:rsidRPr="00D36414">
          <w:rPr>
            <w:rStyle w:val="Hyperlink"/>
            <w:rFonts w:cstheme="minorHAnsi"/>
          </w:rPr>
          <w:t>http://doi.org/10.1016/j.enpol.2016.01.037</w:t>
        </w:r>
      </w:hyperlink>
    </w:p>
    <w:p w14:paraId="6D7503E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lmgren, L., Sandström, C., &amp; Zachrisson, A. (2016). Protected area governance in Sweden: new modes of governance or business as usual? </w:t>
      </w:r>
      <w:r w:rsidRPr="00D36414">
        <w:rPr>
          <w:rFonts w:cstheme="minorHAnsi"/>
          <w:i/>
          <w:iCs/>
        </w:rPr>
        <w:t>Local Environment</w:t>
      </w:r>
      <w:r w:rsidRPr="00D36414">
        <w:rPr>
          <w:rFonts w:cstheme="minorHAnsi"/>
        </w:rPr>
        <w:t xml:space="preserve">, </w:t>
      </w:r>
      <w:r w:rsidRPr="00D36414">
        <w:rPr>
          <w:rFonts w:cstheme="minorHAnsi"/>
          <w:i/>
          <w:iCs/>
        </w:rPr>
        <w:t>22</w:t>
      </w:r>
      <w:r w:rsidRPr="00D36414">
        <w:rPr>
          <w:rFonts w:cstheme="minorHAnsi"/>
        </w:rPr>
        <w:t xml:space="preserve">(1), 22–37. </w:t>
      </w:r>
      <w:hyperlink r:id="rId3727" w:history="1">
        <w:r w:rsidRPr="00D36414">
          <w:rPr>
            <w:rStyle w:val="Hyperlink"/>
            <w:rFonts w:cstheme="minorHAnsi"/>
          </w:rPr>
          <w:t>http://doi.org/10.1080/13549839.2016.1154518</w:t>
        </w:r>
      </w:hyperlink>
    </w:p>
    <w:p w14:paraId="3D2470B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me, R., Balmer, O., Jahrl, I., Stolze, M., &amp; Pfiffner, L. (2014). Motivations for implementation of ecological compensation areas on Swiss lowland farms. </w:t>
      </w:r>
      <w:r w:rsidRPr="00D36414">
        <w:rPr>
          <w:rFonts w:cstheme="minorHAnsi"/>
          <w:i/>
          <w:iCs/>
        </w:rPr>
        <w:t>Journal of Rural Studies</w:t>
      </w:r>
      <w:r w:rsidRPr="00D36414">
        <w:rPr>
          <w:rFonts w:cstheme="minorHAnsi"/>
        </w:rPr>
        <w:t xml:space="preserve">, </w:t>
      </w:r>
      <w:r w:rsidRPr="00D36414">
        <w:rPr>
          <w:rFonts w:cstheme="minorHAnsi"/>
          <w:i/>
          <w:iCs/>
        </w:rPr>
        <w:t>34</w:t>
      </w:r>
      <w:r w:rsidRPr="00D36414">
        <w:rPr>
          <w:rFonts w:cstheme="minorHAnsi"/>
        </w:rPr>
        <w:t xml:space="preserve">, 26–36. </w:t>
      </w:r>
      <w:hyperlink r:id="rId3728" w:history="1">
        <w:r w:rsidRPr="00D36414">
          <w:rPr>
            <w:rStyle w:val="Hyperlink"/>
            <w:rFonts w:cstheme="minorHAnsi"/>
          </w:rPr>
          <w:t>http://doi.org/10.1016/j.jrurstud.2013.12.007</w:t>
        </w:r>
      </w:hyperlink>
    </w:p>
    <w:p w14:paraId="3A05F4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ornberg, C., Beyer, R., Classen, T., Herbst, T., Hofmann, M., Honold, J., Van Der Meer, E., Wissel, S., &amp; Wüstemann, H. (2016). Stadtnatur fördert die Gesundheit [Urban nature promotes health]. In I. Kowarik, R. Bartz, &amp; M. Brenck (Eds.), </w:t>
      </w:r>
      <w:r w:rsidRPr="00D36414">
        <w:rPr>
          <w:rFonts w:cstheme="minorHAnsi"/>
          <w:i/>
          <w:lang w:val="de-DE"/>
        </w:rPr>
        <w:t>Naturkapital Deutschland - TEEB DE</w:t>
      </w:r>
      <w:r w:rsidRPr="00D36414">
        <w:rPr>
          <w:rFonts w:cstheme="minorHAnsi"/>
          <w:lang w:val="de-DE"/>
        </w:rPr>
        <w:t xml:space="preserve">, </w:t>
      </w:r>
      <w:r w:rsidRPr="00D36414">
        <w:rPr>
          <w:rFonts w:cstheme="minorHAnsi"/>
          <w:i/>
          <w:iCs/>
          <w:lang w:val="de-DE"/>
        </w:rPr>
        <w:t xml:space="preserve">Ökosystemleistungen in der Stadt. Gesundheit schützen und Lebensqualität erhöhen [Natural capital Germany - TEEB DE, Ecosystem services in the city. </w:t>
      </w:r>
      <w:r w:rsidRPr="00D36414">
        <w:rPr>
          <w:rFonts w:cstheme="minorHAnsi"/>
          <w:i/>
          <w:iCs/>
        </w:rPr>
        <w:t>Protecting health and increasing quality of life]</w:t>
      </w:r>
      <w:r w:rsidRPr="00D36414">
        <w:rPr>
          <w:rFonts w:cstheme="minorHAnsi"/>
        </w:rPr>
        <w:t xml:space="preserve"> (pp. 98–124). Berlin, Germany: Technische Universität Berlin. Retrieved from </w:t>
      </w:r>
      <w:hyperlink r:id="rId3729" w:history="1">
        <w:r w:rsidRPr="00D36414">
          <w:rPr>
            <w:rStyle w:val="Hyperlink"/>
            <w:rFonts w:cstheme="minorHAnsi"/>
          </w:rPr>
          <w:t>https://www.ufz.de/teebde/index.php?de=43782</w:t>
        </w:r>
      </w:hyperlink>
    </w:p>
    <w:p w14:paraId="117543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ovik, S., Sandström, C., &amp; Zachrisson, A. (2010). </w:t>
      </w:r>
      <w:r w:rsidRPr="00D36414">
        <w:rPr>
          <w:rFonts w:cstheme="minorHAnsi"/>
        </w:rPr>
        <w:t xml:space="preserve">Management of protected areas in Norway and </w:t>
      </w:r>
      <w:r w:rsidRPr="00D36414">
        <w:rPr>
          <w:rFonts w:cstheme="minorHAnsi"/>
        </w:rPr>
        <w:lastRenderedPageBreak/>
        <w:t xml:space="preserve">Sweden: Challenges in combining central governance and local participation. </w:t>
      </w:r>
      <w:r w:rsidRPr="00D36414">
        <w:rPr>
          <w:rFonts w:cstheme="minorHAnsi"/>
          <w:i/>
          <w:iCs/>
        </w:rPr>
        <w:t>Journal of Environmental Policy &amp; Planning</w:t>
      </w:r>
      <w:r w:rsidRPr="00D36414">
        <w:rPr>
          <w:rFonts w:cstheme="minorHAnsi"/>
        </w:rPr>
        <w:t xml:space="preserve">, </w:t>
      </w:r>
      <w:r w:rsidRPr="00D36414">
        <w:rPr>
          <w:rFonts w:cstheme="minorHAnsi"/>
          <w:i/>
          <w:iCs/>
        </w:rPr>
        <w:t>12</w:t>
      </w:r>
      <w:r w:rsidRPr="00D36414">
        <w:rPr>
          <w:rFonts w:cstheme="minorHAnsi"/>
        </w:rPr>
        <w:t xml:space="preserve">(2), 159–177. </w:t>
      </w:r>
      <w:hyperlink r:id="rId3730" w:history="1">
        <w:r w:rsidRPr="00D36414">
          <w:rPr>
            <w:rStyle w:val="Hyperlink"/>
            <w:rFonts w:cstheme="minorHAnsi"/>
          </w:rPr>
          <w:t>http://doi.org/10.1080/15239081003719219</w:t>
        </w:r>
      </w:hyperlink>
    </w:p>
    <w:p w14:paraId="5AA3E2D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owe, C., Suich, H., Vira, B., &amp; Mace, G. M. (2014). Creating win-wins from trade-offs? Ecosystem services for human well-being: A meta-analysis of ecosystem service trade-offs and synergies in the real world. </w:t>
      </w:r>
      <w:r w:rsidRPr="00D36414">
        <w:rPr>
          <w:rFonts w:cstheme="minorHAnsi"/>
          <w:i/>
          <w:iCs/>
          <w:lang w:val="fr-FR"/>
        </w:rPr>
        <w:t>Global Environmental Change</w:t>
      </w:r>
      <w:r w:rsidRPr="00D36414">
        <w:rPr>
          <w:rFonts w:cstheme="minorHAnsi"/>
          <w:lang w:val="fr-FR"/>
        </w:rPr>
        <w:t xml:space="preserve">, </w:t>
      </w:r>
      <w:r w:rsidRPr="00D36414">
        <w:rPr>
          <w:rFonts w:cstheme="minorHAnsi"/>
          <w:i/>
          <w:iCs/>
          <w:lang w:val="fr-FR"/>
        </w:rPr>
        <w:t>28</w:t>
      </w:r>
      <w:r w:rsidRPr="00D36414">
        <w:rPr>
          <w:rFonts w:cstheme="minorHAnsi"/>
          <w:lang w:val="fr-FR"/>
        </w:rPr>
        <w:t xml:space="preserve">(1), 263–275. </w:t>
      </w:r>
      <w:hyperlink r:id="rId3731" w:history="1">
        <w:r w:rsidRPr="00D36414">
          <w:rPr>
            <w:rStyle w:val="Hyperlink"/>
            <w:rFonts w:cstheme="minorHAnsi"/>
            <w:lang w:val="fr-FR"/>
          </w:rPr>
          <w:t>http://doi.org/10.1016/j.gloenvcha.2014.07.005</w:t>
        </w:r>
      </w:hyperlink>
    </w:p>
    <w:p w14:paraId="5C418A2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Howlett, M., &amp; Rayner, J. (2006). </w:t>
      </w:r>
      <w:r w:rsidRPr="00D36414">
        <w:rPr>
          <w:rFonts w:cstheme="minorHAnsi"/>
        </w:rPr>
        <w:t xml:space="preserve">Globalization and governance capacity: Explaining divergence in national forest programs as instances of “next generation” regulation in Canada and Europe. </w:t>
      </w:r>
      <w:r w:rsidRPr="00D36414">
        <w:rPr>
          <w:rFonts w:cstheme="minorHAnsi"/>
          <w:i/>
          <w:iCs/>
        </w:rPr>
        <w:t>Governance</w:t>
      </w:r>
      <w:r w:rsidRPr="00D36414">
        <w:rPr>
          <w:rFonts w:cstheme="minorHAnsi"/>
        </w:rPr>
        <w:t xml:space="preserve">, </w:t>
      </w:r>
      <w:r w:rsidRPr="00D36414">
        <w:rPr>
          <w:rFonts w:cstheme="minorHAnsi"/>
          <w:i/>
          <w:iCs/>
        </w:rPr>
        <w:t>19</w:t>
      </w:r>
      <w:r w:rsidRPr="00D36414">
        <w:rPr>
          <w:rFonts w:cstheme="minorHAnsi"/>
        </w:rPr>
        <w:t xml:space="preserve">(2), 251–275. </w:t>
      </w:r>
      <w:hyperlink r:id="rId3732" w:history="1">
        <w:r w:rsidRPr="00D36414">
          <w:rPr>
            <w:rStyle w:val="Hyperlink"/>
            <w:rFonts w:cstheme="minorHAnsi"/>
          </w:rPr>
          <w:t>http://doi.org/10.1111/j.1468-0491.2006.00314.x</w:t>
        </w:r>
      </w:hyperlink>
    </w:p>
    <w:p w14:paraId="595EAB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RC. (2017). </w:t>
      </w:r>
      <w:r w:rsidRPr="00D36414">
        <w:rPr>
          <w:rFonts w:cstheme="minorHAnsi"/>
          <w:i/>
          <w:iCs/>
        </w:rPr>
        <w:t xml:space="preserve">A/HRC/34/49: Report of the Special Rapporteur on the issue of human rights obligations relating to the enjoyment of a safe, clean, healthy and sustainable environment on his mission to Mongolia. </w:t>
      </w:r>
      <w:r w:rsidRPr="00D36414">
        <w:rPr>
          <w:rFonts w:cstheme="minorHAnsi"/>
        </w:rPr>
        <w:t xml:space="preserve">Retrieved from </w:t>
      </w:r>
      <w:hyperlink r:id="rId3733" w:history="1">
        <w:r w:rsidRPr="00D36414">
          <w:rPr>
            <w:rStyle w:val="Hyperlink"/>
            <w:rFonts w:cstheme="minorHAnsi"/>
          </w:rPr>
          <w:t>http://srenvironment.org/2017/01/19/report-on-biodiversity-and-human-rights/</w:t>
        </w:r>
      </w:hyperlink>
    </w:p>
    <w:p w14:paraId="1FF1ADF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üesker, F., &amp; Moss, T. (2015). The politics of multi-scalar action in river basin management: Implementing the EU Water Framework Directive (WFD). </w:t>
      </w:r>
      <w:r w:rsidRPr="00D36414">
        <w:rPr>
          <w:rFonts w:cstheme="minorHAnsi"/>
          <w:i/>
          <w:iCs/>
        </w:rPr>
        <w:t>Land Use Policy</w:t>
      </w:r>
      <w:r w:rsidRPr="00D36414">
        <w:rPr>
          <w:rFonts w:cstheme="minorHAnsi"/>
        </w:rPr>
        <w:t xml:space="preserve">, </w:t>
      </w:r>
      <w:r w:rsidRPr="00D36414">
        <w:rPr>
          <w:rFonts w:cstheme="minorHAnsi"/>
          <w:i/>
          <w:iCs/>
        </w:rPr>
        <w:t>42</w:t>
      </w:r>
      <w:r w:rsidRPr="00D36414">
        <w:rPr>
          <w:rFonts w:cstheme="minorHAnsi"/>
        </w:rPr>
        <w:t xml:space="preserve">, 38–47. </w:t>
      </w:r>
      <w:hyperlink r:id="rId3734" w:history="1">
        <w:r w:rsidRPr="00D36414">
          <w:rPr>
            <w:rStyle w:val="Hyperlink"/>
            <w:rFonts w:cstheme="minorHAnsi"/>
          </w:rPr>
          <w:t>http://doi.org/10.1016/j.landusepol.2014.07.003</w:t>
        </w:r>
      </w:hyperlink>
    </w:p>
    <w:p w14:paraId="15AAC18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ulme, P. E. (2009). Trade, transport and trouble: Managing invasive species pathways in an era of globalization. </w:t>
      </w:r>
      <w:r w:rsidRPr="00D36414">
        <w:rPr>
          <w:rFonts w:cstheme="minorHAnsi"/>
          <w:i/>
          <w:iCs/>
        </w:rPr>
        <w:t>Journal of Applied Ecology</w:t>
      </w:r>
      <w:r w:rsidRPr="00D36414">
        <w:rPr>
          <w:rFonts w:cstheme="minorHAnsi"/>
        </w:rPr>
        <w:t xml:space="preserve">, </w:t>
      </w:r>
      <w:r w:rsidRPr="00D36414">
        <w:rPr>
          <w:rFonts w:cstheme="minorHAnsi"/>
          <w:i/>
          <w:iCs/>
        </w:rPr>
        <w:t>46</w:t>
      </w:r>
      <w:r w:rsidRPr="00D36414">
        <w:rPr>
          <w:rFonts w:cstheme="minorHAnsi"/>
        </w:rPr>
        <w:t xml:space="preserve">(1), 10–18. </w:t>
      </w:r>
      <w:hyperlink r:id="rId3735" w:history="1">
        <w:r w:rsidRPr="00D36414">
          <w:rPr>
            <w:rStyle w:val="Hyperlink"/>
            <w:rFonts w:cstheme="minorHAnsi"/>
          </w:rPr>
          <w:t>http://doi.org/10.1111/j.1365-2664.2008.01600.x</w:t>
        </w:r>
      </w:hyperlink>
    </w:p>
    <w:p w14:paraId="52D0379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uman Rights Committee. </w:t>
      </w:r>
      <w:r w:rsidRPr="00D36414">
        <w:rPr>
          <w:rFonts w:cstheme="minorHAnsi"/>
          <w:lang w:val="fr-FR"/>
        </w:rPr>
        <w:t xml:space="preserve">(2005). </w:t>
      </w:r>
      <w:r w:rsidRPr="00D36414">
        <w:rPr>
          <w:rFonts w:cstheme="minorHAnsi"/>
          <w:i/>
          <w:lang w:val="fr-FR"/>
        </w:rPr>
        <w:t xml:space="preserve">Jouni Länsman et al. v. Finland, Communication No. 1023/2001, U.N. Doc. </w:t>
      </w:r>
      <w:r w:rsidRPr="00D36414">
        <w:rPr>
          <w:rFonts w:cstheme="minorHAnsi"/>
          <w:i/>
        </w:rPr>
        <w:t>CCPR/C/83/D/1023/2001.</w:t>
      </w:r>
      <w:r w:rsidRPr="00D36414">
        <w:rPr>
          <w:rFonts w:cstheme="minorHAnsi"/>
        </w:rPr>
        <w:t xml:space="preserve"> Retrieved January 1, 2016, from </w:t>
      </w:r>
      <w:hyperlink r:id="rId3736" w:history="1">
        <w:r w:rsidRPr="00D36414">
          <w:rPr>
            <w:rStyle w:val="Hyperlink"/>
            <w:rFonts w:cstheme="minorHAnsi"/>
          </w:rPr>
          <w:t>http://hrlibrary.umn.edu/undocs/1023-2001.html</w:t>
        </w:r>
      </w:hyperlink>
      <w:r w:rsidRPr="00D36414">
        <w:rPr>
          <w:rStyle w:val="Hyperlink"/>
          <w:rFonts w:cstheme="minorHAnsi"/>
        </w:rPr>
        <w:t xml:space="preserve"> </w:t>
      </w:r>
    </w:p>
    <w:p w14:paraId="18F2190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umphreys, D. (Ed.). (2004). </w:t>
      </w:r>
      <w:r w:rsidRPr="00D36414">
        <w:rPr>
          <w:rFonts w:cstheme="minorHAnsi"/>
          <w:i/>
          <w:iCs/>
        </w:rPr>
        <w:t>Forests for the future: National forest programmes in Europe - Country and regional reports from COST action E19</w:t>
      </w:r>
      <w:r w:rsidRPr="00D36414">
        <w:rPr>
          <w:rFonts w:cstheme="minorHAnsi"/>
        </w:rPr>
        <w:t xml:space="preserve">. Luxembourg: Office for Official Publications of the European Communities. Retrieved from </w:t>
      </w:r>
      <w:hyperlink r:id="rId3737" w:history="1">
        <w:r w:rsidRPr="00D36414">
          <w:rPr>
            <w:rStyle w:val="Hyperlink"/>
            <w:rFonts w:cstheme="minorHAnsi"/>
          </w:rPr>
          <w:t>http://www.cost.eu/media/publications/04-03-Forests-for-the-Future-National-Forest-Programmes-in-Europe-Country-and-Regional-Reports-from-COST-Action-E19</w:t>
        </w:r>
      </w:hyperlink>
    </w:p>
    <w:p w14:paraId="1AB7656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Hunziker, M., von Lindern, E., Bauer, N., &amp; Frick, J. (2012). </w:t>
      </w:r>
      <w:r w:rsidRPr="00D36414">
        <w:rPr>
          <w:rFonts w:cstheme="minorHAnsi"/>
          <w:i/>
          <w:iCs/>
          <w:lang w:val="de-DE"/>
        </w:rPr>
        <w:t xml:space="preserve">Das Verhältnis der Schweizer Bevölkerung zum Wald. </w:t>
      </w:r>
      <w:r w:rsidRPr="00D36414">
        <w:rPr>
          <w:rFonts w:cstheme="minorHAnsi"/>
          <w:i/>
          <w:iCs/>
        </w:rPr>
        <w:t>Waldmonitoring soziokulturell: Weiterentwicklung und zweite Erhebung – WaMos 2 [The relationship of the Swiss population to forest - Forest monitoring socio-cultural: Further development and second survey – WaMos 2]</w:t>
      </w:r>
      <w:r w:rsidRPr="00D36414">
        <w:rPr>
          <w:rFonts w:cstheme="minorHAnsi"/>
        </w:rPr>
        <w:t xml:space="preserve">. Retrieved from </w:t>
      </w:r>
      <w:hyperlink r:id="rId3738" w:history="1">
        <w:r w:rsidRPr="00D36414">
          <w:rPr>
            <w:rStyle w:val="Hyperlink"/>
            <w:rFonts w:cstheme="minorHAnsi"/>
          </w:rPr>
          <w:t>https://www.dora.lib4ri.ch/wsl/islandora/object/wsl:10268</w:t>
        </w:r>
      </w:hyperlink>
    </w:p>
    <w:p w14:paraId="08BA194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Hynes, S., Gerritsen, H., Breen, B., &amp; Johnson, M. (2016). Discrete choice modelling of fisheries with nuanced spatial information. </w:t>
      </w:r>
      <w:r w:rsidRPr="00D36414">
        <w:rPr>
          <w:rFonts w:cstheme="minorHAnsi"/>
          <w:i/>
          <w:iCs/>
        </w:rPr>
        <w:t>Marine Policy</w:t>
      </w:r>
      <w:r w:rsidRPr="00D36414">
        <w:rPr>
          <w:rFonts w:cstheme="minorHAnsi"/>
        </w:rPr>
        <w:t xml:space="preserve">, </w:t>
      </w:r>
      <w:r w:rsidRPr="00D36414">
        <w:rPr>
          <w:rFonts w:cstheme="minorHAnsi"/>
          <w:i/>
          <w:iCs/>
        </w:rPr>
        <w:t>72</w:t>
      </w:r>
      <w:r w:rsidRPr="00D36414">
        <w:rPr>
          <w:rFonts w:cstheme="minorHAnsi"/>
        </w:rPr>
        <w:t xml:space="preserve">, 156–165. </w:t>
      </w:r>
      <w:hyperlink r:id="rId3739" w:history="1">
        <w:r w:rsidRPr="00D36414">
          <w:rPr>
            <w:rStyle w:val="Hyperlink"/>
            <w:rFonts w:cstheme="minorHAnsi"/>
          </w:rPr>
          <w:t>http://doi.org/10.1016/j.marpol.2016.07.004</w:t>
        </w:r>
      </w:hyperlink>
    </w:p>
    <w:p w14:paraId="6668921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CES. (2017). </w:t>
      </w:r>
      <w:r w:rsidRPr="00D36414">
        <w:rPr>
          <w:rFonts w:cstheme="minorHAnsi"/>
          <w:i/>
        </w:rPr>
        <w:t xml:space="preserve">Ecoregions including fishing zones of the International Council for the Exploration of the Sea (ICES). </w:t>
      </w:r>
      <w:r w:rsidRPr="00D36414">
        <w:rPr>
          <w:rFonts w:cstheme="minorHAnsi"/>
        </w:rPr>
        <w:t xml:space="preserve">Retrieved March 3, 2017, from </w:t>
      </w:r>
      <w:hyperlink r:id="rId3740" w:history="1">
        <w:r w:rsidRPr="00D36414">
          <w:rPr>
            <w:rStyle w:val="Hyperlink"/>
            <w:rFonts w:cstheme="minorHAnsi"/>
          </w:rPr>
          <w:t>http://www.ices.dk/marine-data/Documents/Maps/ICES-Ecoregions-hybrid-Statistical-Areas.png</w:t>
        </w:r>
      </w:hyperlink>
    </w:p>
    <w:p w14:paraId="54BA036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EA. (2014). Executive summary. In </w:t>
      </w:r>
      <w:r w:rsidRPr="00D36414">
        <w:rPr>
          <w:rFonts w:cstheme="minorHAnsi"/>
          <w:i/>
          <w:iCs/>
        </w:rPr>
        <w:t>Capturing the multiple benefits of energy efficiency</w:t>
      </w:r>
      <w:r w:rsidRPr="00D36414">
        <w:rPr>
          <w:rFonts w:cstheme="minorHAnsi"/>
        </w:rPr>
        <w:t xml:space="preserve"> (pp. 18–25). Paris, France: OECD, International Energy Agency. </w:t>
      </w:r>
      <w:hyperlink r:id="rId3741" w:history="1">
        <w:r w:rsidRPr="00D36414">
          <w:rPr>
            <w:rStyle w:val="Hyperlink"/>
            <w:rFonts w:cstheme="minorHAnsi"/>
          </w:rPr>
          <w:t>http://doi.org/10.1787/9789264220720-en</w:t>
        </w:r>
      </w:hyperlink>
    </w:p>
    <w:p w14:paraId="7F2262D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EA. (2015). </w:t>
      </w:r>
      <w:r w:rsidRPr="00D36414">
        <w:rPr>
          <w:rFonts w:cstheme="minorHAnsi"/>
          <w:i/>
          <w:iCs/>
        </w:rPr>
        <w:t>Energy policies beyond IEA countries: Eastern Europe, Caucasus and Central Asia</w:t>
      </w:r>
      <w:r w:rsidRPr="00D36414">
        <w:rPr>
          <w:rFonts w:cstheme="minorHAnsi"/>
        </w:rPr>
        <w:t xml:space="preserve">. Paris, France: OECD, International Energy Agency. </w:t>
      </w:r>
      <w:hyperlink r:id="rId3742" w:history="1">
        <w:r w:rsidRPr="00D36414">
          <w:rPr>
            <w:rStyle w:val="Hyperlink"/>
            <w:rFonts w:cstheme="minorHAnsi"/>
          </w:rPr>
          <w:t>http://dx.doi.org/10.1787/9789264211513-en</w:t>
        </w:r>
      </w:hyperlink>
    </w:p>
    <w:p w14:paraId="6536775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EA/IRENA. (2016). </w:t>
      </w:r>
      <w:r w:rsidRPr="00D36414">
        <w:rPr>
          <w:rFonts w:cstheme="minorHAnsi"/>
          <w:i/>
        </w:rPr>
        <w:t xml:space="preserve">IEA /IRENA joint policies and measures database: Kazakhstan. </w:t>
      </w:r>
      <w:r w:rsidRPr="00D36414">
        <w:rPr>
          <w:rFonts w:cstheme="minorHAnsi"/>
        </w:rPr>
        <w:t xml:space="preserve">Retrieved from </w:t>
      </w:r>
      <w:hyperlink r:id="rId3743" w:history="1">
        <w:r w:rsidRPr="00D36414">
          <w:rPr>
            <w:rStyle w:val="Hyperlink"/>
            <w:rFonts w:cstheme="minorHAnsi"/>
          </w:rPr>
          <w:t>https://www.iea.org/policiesandmeasures/renewableenergy/</w:t>
        </w:r>
      </w:hyperlink>
    </w:p>
    <w:p w14:paraId="758D4F7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EEP. (2013). </w:t>
      </w:r>
      <w:r w:rsidRPr="00D36414">
        <w:rPr>
          <w:rFonts w:cstheme="minorHAnsi"/>
          <w:i/>
          <w:iCs/>
        </w:rPr>
        <w:t>Report on the influence of EU policies on the environment</w:t>
      </w:r>
      <w:r w:rsidRPr="00D36414">
        <w:rPr>
          <w:rFonts w:cstheme="minorHAnsi"/>
        </w:rPr>
        <w:t xml:space="preserve">. London, UK: Institute for European Environmental Policy. Retrieved from </w:t>
      </w:r>
      <w:hyperlink r:id="rId3744" w:history="1">
        <w:r w:rsidRPr="00D36414">
          <w:rPr>
            <w:rStyle w:val="Hyperlink"/>
            <w:rFonts w:cstheme="minorHAnsi"/>
          </w:rPr>
          <w:t>http://www.ieep.eu/assets/1230/Final_Report_-_Influence_of_EU_Policies_on_the_Environment.pdf</w:t>
        </w:r>
      </w:hyperlink>
    </w:p>
    <w:p w14:paraId="492DB8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IFB. (2006). </w:t>
      </w:r>
      <w:r w:rsidRPr="00D36414">
        <w:rPr>
          <w:rFonts w:cstheme="minorHAnsi"/>
          <w:i/>
        </w:rPr>
        <w:t xml:space="preserve">COP 8 - Opening statement. </w:t>
      </w:r>
      <w:r w:rsidRPr="00D36414">
        <w:rPr>
          <w:rFonts w:cstheme="minorHAnsi"/>
        </w:rPr>
        <w:t xml:space="preserve">Retrieved from </w:t>
      </w:r>
      <w:hyperlink r:id="rId3745" w:history="1">
        <w:r w:rsidRPr="00D36414">
          <w:rPr>
            <w:rStyle w:val="Hyperlink"/>
            <w:rFonts w:cstheme="minorHAnsi"/>
          </w:rPr>
          <w:t>http://www.tebtebba.org/index.php/all-resources/category/34-indigenous-peoples-declaration-statements-and-interventions?download=200:iifb-opening-statement-cop-8</w:t>
        </w:r>
      </w:hyperlink>
    </w:p>
    <w:p w14:paraId="7A0C22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IFB. (2008). </w:t>
      </w:r>
      <w:r w:rsidRPr="00D36414">
        <w:rPr>
          <w:rFonts w:cstheme="minorHAnsi"/>
          <w:i/>
        </w:rPr>
        <w:t>COP 9 - Opening statement.</w:t>
      </w:r>
      <w:r w:rsidRPr="00D36414">
        <w:rPr>
          <w:rFonts w:cstheme="minorHAnsi"/>
        </w:rPr>
        <w:t xml:space="preserve"> Retrieved from </w:t>
      </w:r>
      <w:hyperlink r:id="rId3746" w:history="1">
        <w:r w:rsidRPr="00D36414">
          <w:rPr>
            <w:rStyle w:val="Hyperlink"/>
            <w:rFonts w:cstheme="minorHAnsi"/>
          </w:rPr>
          <w:t>http://iifbmedia.blogspot.de/2008/05/iifb-opening-statement-in-cop9.html</w:t>
        </w:r>
      </w:hyperlink>
    </w:p>
    <w:p w14:paraId="3EA2C87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IFB. (2010). </w:t>
      </w:r>
      <w:r w:rsidRPr="00D36414">
        <w:rPr>
          <w:rFonts w:cstheme="minorHAnsi"/>
          <w:i/>
        </w:rPr>
        <w:t>COP 10 - Opening statement</w:t>
      </w:r>
      <w:r w:rsidRPr="00D36414">
        <w:rPr>
          <w:rFonts w:cstheme="minorHAnsi"/>
        </w:rPr>
        <w:t xml:space="preserve">. Retrieved from </w:t>
      </w:r>
      <w:hyperlink r:id="rId3747" w:history="1">
        <w:r w:rsidRPr="00D36414">
          <w:rPr>
            <w:rStyle w:val="Hyperlink"/>
            <w:rFonts w:cstheme="minorHAnsi"/>
          </w:rPr>
          <w:t>http://www.forestpeoples.org/sites/default/files/news/2010/10/Final_IIFB_OpeningStatement_longversion_eng.pdf</w:t>
        </w:r>
      </w:hyperlink>
    </w:p>
    <w:p w14:paraId="05F03B3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IFB. (2012). </w:t>
      </w:r>
      <w:r w:rsidRPr="00D36414">
        <w:rPr>
          <w:rFonts w:cstheme="minorHAnsi"/>
          <w:i/>
        </w:rPr>
        <w:t>COP 11 - Opening statement</w:t>
      </w:r>
      <w:r w:rsidRPr="00D36414">
        <w:rPr>
          <w:rFonts w:cstheme="minorHAnsi"/>
        </w:rPr>
        <w:t xml:space="preserve">. Retrieved from </w:t>
      </w:r>
      <w:hyperlink r:id="rId3748" w:history="1">
        <w:r w:rsidRPr="00D36414">
          <w:rPr>
            <w:rStyle w:val="Hyperlink"/>
            <w:rFonts w:cstheme="minorHAnsi"/>
          </w:rPr>
          <w:t>http://www.forestpeoples.org/sites/fpp/files/news/2012/10/IIFB-COP11-OpeningStatement-FINAL.pdf</w:t>
        </w:r>
      </w:hyperlink>
    </w:p>
    <w:p w14:paraId="6C1D891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IFB. (2014). </w:t>
      </w:r>
      <w:r w:rsidRPr="00D36414">
        <w:rPr>
          <w:rFonts w:cstheme="minorHAnsi"/>
          <w:i/>
        </w:rPr>
        <w:t>COP 12 - Opening statement</w:t>
      </w:r>
      <w:r w:rsidRPr="00D36414">
        <w:rPr>
          <w:rFonts w:cstheme="minorHAnsi"/>
        </w:rPr>
        <w:t xml:space="preserve">. Retrieved from </w:t>
      </w:r>
      <w:hyperlink r:id="rId3749" w:history="1">
        <w:r w:rsidRPr="00D36414">
          <w:rPr>
            <w:rStyle w:val="Hyperlink"/>
            <w:rFonts w:cstheme="minorHAnsi"/>
          </w:rPr>
          <w:t>https://iifb-fiib.org/wp-content/uploads/2017/07/COP12-IIFB-Opening.pdf</w:t>
        </w:r>
      </w:hyperlink>
    </w:p>
    <w:p w14:paraId="44215A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MO. (2011). </w:t>
      </w:r>
      <w:r w:rsidRPr="00D36414">
        <w:rPr>
          <w:rFonts w:cstheme="minorHAnsi"/>
          <w:i/>
        </w:rPr>
        <w:t>Marine Environment Protection Committee (MEPC) – 62nd session: 11 to 15 July 2011, of the International Maritime Organization.</w:t>
      </w:r>
      <w:r w:rsidRPr="00D36414">
        <w:rPr>
          <w:rFonts w:cstheme="minorHAnsi"/>
        </w:rPr>
        <w:t xml:space="preserve"> Retrieved October 5, 2017, from </w:t>
      </w:r>
      <w:hyperlink r:id="rId3750" w:anchor=".WdZkwVtSzIU" w:history="1">
        <w:r w:rsidRPr="00D36414">
          <w:rPr>
            <w:rStyle w:val="Hyperlink"/>
            <w:rFonts w:cstheme="minorHAnsi"/>
          </w:rPr>
          <w:t>http://www.imo.org/en/MediaCentre/PressBriefings/Pages/42-mepc-ghg.aspx#.WdZkwVtSzIU</w:t>
        </w:r>
      </w:hyperlink>
    </w:p>
    <w:p w14:paraId="4E8D3EF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MF. (2015). </w:t>
      </w:r>
      <w:r w:rsidRPr="00D36414">
        <w:rPr>
          <w:rFonts w:cstheme="minorHAnsi"/>
          <w:i/>
        </w:rPr>
        <w:t>World economic outlook database.</w:t>
      </w:r>
      <w:r w:rsidRPr="00D36414">
        <w:rPr>
          <w:rFonts w:cstheme="minorHAnsi"/>
        </w:rPr>
        <w:t xml:space="preserve"> Retrieved February 10, 2017, from </w:t>
      </w:r>
      <w:hyperlink r:id="rId3751" w:history="1">
        <w:r w:rsidRPr="00D36414">
          <w:rPr>
            <w:rStyle w:val="Hyperlink"/>
            <w:rFonts w:cstheme="minorHAnsi"/>
          </w:rPr>
          <w:t>https://www.imf.org/external/pubs/ft/weo/2015/02/weodata/index.aspx</w:t>
        </w:r>
      </w:hyperlink>
    </w:p>
    <w:p w14:paraId="1BB4B883"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IncoNet Central Asia. (2016). STI international cooperation network for Central Asian Countries. </w:t>
      </w:r>
      <w:r w:rsidRPr="00D36414">
        <w:rPr>
          <w:rFonts w:cstheme="minorHAnsi"/>
          <w:lang w:val="es-ES"/>
        </w:rPr>
        <w:t xml:space="preserve">Retrieved from </w:t>
      </w:r>
      <w:hyperlink r:id="rId3752" w:history="1">
        <w:r w:rsidRPr="00D36414">
          <w:rPr>
            <w:rStyle w:val="Hyperlink"/>
            <w:rFonts w:cstheme="minorHAnsi"/>
            <w:lang w:val="es-ES"/>
          </w:rPr>
          <w:t>http://www.inco-ca.net/</w:t>
        </w:r>
      </w:hyperlink>
    </w:p>
    <w:p w14:paraId="7F1730F5"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lang w:val="es-ES"/>
        </w:rPr>
        <w:t xml:space="preserve">Iniesta-Arandia, I., García-Llorente, M., Aguilera, P. A., Montes, C., &amp; Martín-López, B. (2014). </w:t>
      </w:r>
      <w:r w:rsidRPr="00D36414">
        <w:rPr>
          <w:rFonts w:cstheme="minorHAnsi"/>
        </w:rPr>
        <w:t xml:space="preserve">Socio-cultural valuation of ecosystem services: Uncovering the links between values, drivers of change, and human well-being. </w:t>
      </w:r>
      <w:r w:rsidRPr="00D36414">
        <w:rPr>
          <w:rFonts w:cstheme="minorHAnsi"/>
          <w:i/>
          <w:iCs/>
          <w:lang w:val="es-ES"/>
        </w:rPr>
        <w:t>Ecological Economics</w:t>
      </w:r>
      <w:r w:rsidRPr="00D36414">
        <w:rPr>
          <w:rFonts w:cstheme="minorHAnsi"/>
          <w:lang w:val="es-ES"/>
        </w:rPr>
        <w:t xml:space="preserve">, </w:t>
      </w:r>
      <w:r w:rsidRPr="00D36414">
        <w:rPr>
          <w:rFonts w:cstheme="minorHAnsi"/>
          <w:i/>
          <w:iCs/>
          <w:lang w:val="es-ES"/>
        </w:rPr>
        <w:t>108</w:t>
      </w:r>
      <w:r w:rsidRPr="00D36414">
        <w:rPr>
          <w:rFonts w:cstheme="minorHAnsi"/>
          <w:lang w:val="es-ES"/>
        </w:rPr>
        <w:t xml:space="preserve">, 36–48. </w:t>
      </w:r>
      <w:hyperlink r:id="rId3753" w:history="1">
        <w:r w:rsidRPr="00D36414">
          <w:rPr>
            <w:rStyle w:val="Hyperlink"/>
            <w:rFonts w:cstheme="minorHAnsi"/>
            <w:lang w:val="es-ES"/>
          </w:rPr>
          <w:t>http://doi.org/10.1016/j.ecolecon.2014.09.028</w:t>
        </w:r>
      </w:hyperlink>
    </w:p>
    <w:p w14:paraId="37BE30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Iniesta-Arandia, I., García Del Amo, D., García-Nieto, A. P., Piñeiro, C., Montes, C., &amp; Martín-López, B. (2015). </w:t>
      </w:r>
      <w:r w:rsidRPr="00D36414">
        <w:rPr>
          <w:rFonts w:cstheme="minorHAnsi"/>
        </w:rPr>
        <w:t xml:space="preserve">Factors influencing local ecological knowledge maintenance in Mediterranean watersheds: Insights for environmental policies. </w:t>
      </w:r>
      <w:r w:rsidRPr="00D36414">
        <w:rPr>
          <w:rFonts w:cstheme="minorHAnsi"/>
          <w:i/>
          <w:iCs/>
        </w:rPr>
        <w:t>Ambio</w:t>
      </w:r>
      <w:r w:rsidRPr="00D36414">
        <w:rPr>
          <w:rFonts w:cstheme="minorHAnsi"/>
        </w:rPr>
        <w:t xml:space="preserve">, </w:t>
      </w:r>
      <w:r w:rsidRPr="00D36414">
        <w:rPr>
          <w:rFonts w:cstheme="minorHAnsi"/>
          <w:i/>
          <w:iCs/>
        </w:rPr>
        <w:t>44</w:t>
      </w:r>
      <w:r w:rsidRPr="00D36414">
        <w:rPr>
          <w:rFonts w:cstheme="minorHAnsi"/>
        </w:rPr>
        <w:t xml:space="preserve">(4), 285–296. Retrieved from </w:t>
      </w:r>
      <w:hyperlink r:id="rId3754" w:history="1">
        <w:r w:rsidRPr="00D36414">
          <w:rPr>
            <w:rStyle w:val="Hyperlink"/>
            <w:rFonts w:cstheme="minorHAnsi"/>
          </w:rPr>
          <w:t>http://link.springer.com/article/10.1007/s13280-014-0556-1</w:t>
        </w:r>
      </w:hyperlink>
      <w:r w:rsidRPr="00D36414">
        <w:rPr>
          <w:rFonts w:cstheme="minorHAnsi"/>
        </w:rPr>
        <w:t xml:space="preserve"> </w:t>
      </w:r>
    </w:p>
    <w:p w14:paraId="1648FEB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BES. (2015a). </w:t>
      </w:r>
      <w:r w:rsidRPr="00D36414">
        <w:rPr>
          <w:rFonts w:cstheme="minorHAnsi"/>
          <w:i/>
          <w:iCs/>
        </w:rPr>
        <w:t>IPBES/4/INF/13: Preliminary guide regarding diverse conceptualization of multiple values of nature and its benefits, including biodiversity and ecosystem functions and services (deliverable 3 (d))</w:t>
      </w:r>
      <w:r w:rsidRPr="00D36414">
        <w:rPr>
          <w:rFonts w:cstheme="minorHAnsi"/>
        </w:rPr>
        <w:t xml:space="preserve">. Retrieved from </w:t>
      </w:r>
      <w:hyperlink r:id="rId3755" w:history="1">
        <w:r w:rsidRPr="00D36414">
          <w:rPr>
            <w:rStyle w:val="Hyperlink"/>
            <w:rFonts w:cstheme="minorHAnsi"/>
          </w:rPr>
          <w:t>http://www.ipbes.net/plenary/ipbes-4</w:t>
        </w:r>
      </w:hyperlink>
    </w:p>
    <w:p w14:paraId="095F6F3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BES. (2015b). </w:t>
      </w:r>
      <w:r w:rsidRPr="00D36414">
        <w:rPr>
          <w:rFonts w:cstheme="minorHAnsi"/>
          <w:i/>
          <w:iCs/>
        </w:rPr>
        <w:t>IPBES/4/INF/14: Information on work related to policy support tools and methodologies (deliverable 4 (c))</w:t>
      </w:r>
      <w:r w:rsidRPr="00D36414">
        <w:rPr>
          <w:rFonts w:cstheme="minorHAnsi"/>
        </w:rPr>
        <w:t xml:space="preserve">. Retrieved from </w:t>
      </w:r>
      <w:hyperlink r:id="rId3756" w:history="1">
        <w:r w:rsidRPr="00D36414">
          <w:rPr>
            <w:rStyle w:val="Hyperlink"/>
            <w:rFonts w:cstheme="minorHAnsi"/>
          </w:rPr>
          <w:t>http://www.ipbes.net/plenary/ipbes-4</w:t>
        </w:r>
      </w:hyperlink>
      <w:r w:rsidRPr="00D36414">
        <w:rPr>
          <w:rFonts w:cstheme="minorHAnsi"/>
        </w:rPr>
        <w:t xml:space="preserve"> </w:t>
      </w:r>
    </w:p>
    <w:p w14:paraId="2D3A838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PBES. (2017). </w:t>
      </w:r>
      <w:r w:rsidRPr="00D36414">
        <w:rPr>
          <w:rFonts w:cstheme="minorHAnsi"/>
          <w:i/>
        </w:rPr>
        <w:t>Policy support catalogue</w:t>
      </w:r>
      <w:r w:rsidRPr="00D36414">
        <w:rPr>
          <w:rFonts w:cstheme="minorHAnsi"/>
        </w:rPr>
        <w:t xml:space="preserve">. Retrieved November 17, 2017, from </w:t>
      </w:r>
      <w:hyperlink r:id="rId3757" w:history="1">
        <w:r w:rsidRPr="00D36414">
          <w:rPr>
            <w:rStyle w:val="Hyperlink"/>
            <w:rFonts w:cstheme="minorHAnsi"/>
          </w:rPr>
          <w:t>https://www.ipbes.net/policy-support</w:t>
        </w:r>
      </w:hyperlink>
    </w:p>
    <w:p w14:paraId="38D56149" w14:textId="77777777" w:rsidR="008A5415" w:rsidRPr="00D36414" w:rsidRDefault="008A5415" w:rsidP="008A5415">
      <w:pPr>
        <w:widowControl w:val="0"/>
        <w:autoSpaceDE w:val="0"/>
        <w:autoSpaceDN w:val="0"/>
        <w:adjustRightInd w:val="0"/>
        <w:spacing w:before="120"/>
        <w:ind w:left="480" w:hanging="480"/>
        <w:rPr>
          <w:rFonts w:cstheme="minorHAnsi"/>
          <w:i/>
          <w:iCs/>
        </w:rPr>
      </w:pPr>
      <w:r w:rsidRPr="00D36414">
        <w:rPr>
          <w:rFonts w:cstheme="minorHAnsi"/>
        </w:rPr>
        <w:t xml:space="preserve">IPCC. (2000). </w:t>
      </w:r>
      <w:r w:rsidRPr="00D36414">
        <w:rPr>
          <w:rFonts w:cstheme="minorHAnsi"/>
          <w:i/>
          <w:iCs/>
        </w:rPr>
        <w:t xml:space="preserve">Emission Scenarios. </w:t>
      </w:r>
      <w:r w:rsidRPr="00D36414">
        <w:rPr>
          <w:rFonts w:cstheme="minorHAnsi"/>
          <w:iCs/>
        </w:rPr>
        <w:t>N. Nakicenovic, &amp; R. Swart (Eds.)</w:t>
      </w:r>
      <w:r w:rsidRPr="00D36414">
        <w:rPr>
          <w:rFonts w:cstheme="minorHAnsi"/>
        </w:rPr>
        <w:t xml:space="preserve">. Cambridge: Intergovernmental Panel on Climate Change. Retrieved from </w:t>
      </w:r>
      <w:hyperlink r:id="rId3758" w:history="1">
        <w:r w:rsidRPr="00D36414">
          <w:rPr>
            <w:rStyle w:val="Hyperlink"/>
            <w:rFonts w:cstheme="minorHAnsi"/>
          </w:rPr>
          <w:t>http://www.ipcc.ch/ipccreports/sres/emission/index.php?idp=49</w:t>
        </w:r>
      </w:hyperlink>
    </w:p>
    <w:p w14:paraId="6D01F5AC" w14:textId="77777777" w:rsidR="008A5415" w:rsidRPr="00D36414" w:rsidRDefault="008A5415" w:rsidP="008A5415">
      <w:pPr>
        <w:widowControl w:val="0"/>
        <w:autoSpaceDE w:val="0"/>
        <w:autoSpaceDN w:val="0"/>
        <w:adjustRightInd w:val="0"/>
        <w:spacing w:before="120"/>
        <w:ind w:left="480" w:hanging="480"/>
        <w:rPr>
          <w:rStyle w:val="Hyperlink"/>
          <w:rFonts w:cstheme="minorHAnsi"/>
        </w:rPr>
      </w:pPr>
      <w:r w:rsidRPr="00D36414">
        <w:rPr>
          <w:rFonts w:cstheme="minorHAnsi"/>
        </w:rPr>
        <w:t xml:space="preserve">IPCC. (2014). </w:t>
      </w:r>
      <w:r w:rsidRPr="00D36414">
        <w:rPr>
          <w:rFonts w:cstheme="minorHAnsi"/>
          <w:i/>
          <w:iCs/>
        </w:rPr>
        <w:t>Climate change 2014: Synthesis report. Contribution of working groups I, II and III to the fifth assessment report of the Intergovernmental Panel on Climate Change</w:t>
      </w:r>
      <w:r w:rsidRPr="00D36414">
        <w:rPr>
          <w:rFonts w:cstheme="minorHAnsi"/>
        </w:rPr>
        <w:t xml:space="preserve">. </w:t>
      </w:r>
      <w:r w:rsidRPr="00D36414">
        <w:rPr>
          <w:rFonts w:cstheme="minorHAnsi"/>
          <w:lang w:val="pt-PT"/>
        </w:rPr>
        <w:t xml:space="preserve">Core Writing Team, R. K. Pachauri, &amp; L. A. Meyer (Eds.). Geneva, Switzerland: </w:t>
      </w:r>
      <w:r w:rsidRPr="00D36414">
        <w:rPr>
          <w:rFonts w:cstheme="minorHAnsi"/>
          <w:iCs/>
        </w:rPr>
        <w:t>Intergovernmental Panel on Climate Change.</w:t>
      </w:r>
      <w:r w:rsidRPr="00D36414">
        <w:rPr>
          <w:rFonts w:cstheme="minorHAnsi"/>
        </w:rPr>
        <w:t xml:space="preserve"> Retrieved from </w:t>
      </w:r>
      <w:hyperlink r:id="rId3759" w:history="1">
        <w:r w:rsidRPr="00D36414">
          <w:rPr>
            <w:rStyle w:val="Hyperlink"/>
            <w:rFonts w:cstheme="minorHAnsi"/>
          </w:rPr>
          <w:t>https://www.ipcc.ch/report/ar5/syr/</w:t>
        </w:r>
      </w:hyperlink>
    </w:p>
    <w:p w14:paraId="7F3AC4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SA. (1999). Deep-seabed polymetallic nodule exploration: Development of environmental guidelines. In </w:t>
      </w:r>
      <w:r w:rsidRPr="00D36414">
        <w:rPr>
          <w:rFonts w:cstheme="minorHAnsi"/>
          <w:i/>
          <w:iCs/>
        </w:rPr>
        <w:t>Proceedings of the International Seabed Authority’s workshop held in Sanya, Hainan Island, People’s Republic of China, 1-5 June 1998</w:t>
      </w:r>
      <w:r w:rsidRPr="00D36414">
        <w:rPr>
          <w:rFonts w:cstheme="minorHAnsi"/>
        </w:rPr>
        <w:t xml:space="preserve"> (pp. 1–289). Retrieved from </w:t>
      </w:r>
      <w:hyperlink r:id="rId3760" w:history="1">
        <w:r w:rsidRPr="00D36414">
          <w:rPr>
            <w:rStyle w:val="Hyperlink"/>
            <w:rFonts w:cstheme="minorHAnsi"/>
          </w:rPr>
          <w:t>https://www.isa.org.jm/node/246</w:t>
        </w:r>
      </w:hyperlink>
    </w:p>
    <w:p w14:paraId="0C95A21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SA. (2002). Standardization of environmental data and information - Development of guidelines. In </w:t>
      </w:r>
      <w:r w:rsidRPr="00D36414">
        <w:rPr>
          <w:rFonts w:cstheme="minorHAnsi"/>
          <w:i/>
          <w:iCs/>
        </w:rPr>
        <w:t>Proceedings of the International Seabed Athority’s workshop held in Kingston, Jamaica, 25-29 June 2001</w:t>
      </w:r>
      <w:r w:rsidRPr="00D36414">
        <w:rPr>
          <w:rFonts w:cstheme="minorHAnsi"/>
        </w:rPr>
        <w:t xml:space="preserve"> (pp. 1–539). Retrieved from </w:t>
      </w:r>
      <w:hyperlink r:id="rId3761" w:history="1">
        <w:r w:rsidRPr="00D36414">
          <w:rPr>
            <w:rStyle w:val="Hyperlink"/>
            <w:rFonts w:cstheme="minorHAnsi"/>
          </w:rPr>
          <w:t>https://www.isa.org.jm/documents/standardization-environmental-data-and-information-development-guidelines</w:t>
        </w:r>
      </w:hyperlink>
    </w:p>
    <w:p w14:paraId="6377105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IUCN France. (2013). </w:t>
      </w:r>
      <w:r w:rsidRPr="00D36414">
        <w:rPr>
          <w:rFonts w:cstheme="minorHAnsi"/>
          <w:i/>
          <w:iCs/>
        </w:rPr>
        <w:t>Protected areas in France: a diversity of tools for the conservation of biodiversity</w:t>
      </w:r>
      <w:r w:rsidRPr="00D36414">
        <w:rPr>
          <w:rFonts w:cstheme="minorHAnsi"/>
        </w:rPr>
        <w:t xml:space="preserve">. Retrieved from </w:t>
      </w:r>
      <w:hyperlink r:id="rId3762" w:history="1">
        <w:r w:rsidRPr="00D36414">
          <w:rPr>
            <w:rStyle w:val="Hyperlink"/>
            <w:rFonts w:cstheme="minorHAnsi"/>
          </w:rPr>
          <w:t>http://uicn.fr/wp-content/uploads/2016/08/Espaces_naturels_proteges-EN-ok.pdf</w:t>
        </w:r>
      </w:hyperlink>
    </w:p>
    <w:p w14:paraId="69BB7D6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ck, B. K., Kousky, C., &amp; Sims, K. R. E. (2008). Designing payments for ecosystem services: Lessons from previous experience with incentive-based mechanism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5</w:t>
      </w:r>
      <w:r w:rsidRPr="00D36414">
        <w:rPr>
          <w:rFonts w:cstheme="minorHAnsi"/>
        </w:rPr>
        <w:t xml:space="preserve">(28), 9465–9470. </w:t>
      </w:r>
      <w:hyperlink r:id="rId3763" w:history="1">
        <w:r w:rsidRPr="00D36414">
          <w:rPr>
            <w:rStyle w:val="Hyperlink"/>
            <w:rFonts w:cstheme="minorHAnsi"/>
          </w:rPr>
          <w:t>http://doi.org/10.1073/pnas.0705503104</w:t>
        </w:r>
      </w:hyperlink>
    </w:p>
    <w:p w14:paraId="58C5B18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ckson, T. (2009). </w:t>
      </w:r>
      <w:r w:rsidRPr="00D36414">
        <w:rPr>
          <w:rFonts w:cstheme="minorHAnsi"/>
          <w:i/>
          <w:iCs/>
        </w:rPr>
        <w:t>Prosperity without growth: Economics for a finite planet</w:t>
      </w:r>
      <w:r w:rsidRPr="00D36414">
        <w:rPr>
          <w:rFonts w:cstheme="minorHAnsi"/>
        </w:rPr>
        <w:t>. London, UK: Earthscan.</w:t>
      </w:r>
    </w:p>
    <w:p w14:paraId="33395AB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cobsen, K. S., &amp; Linnell, J. D. C. (2016). Perceptions of environmental justice and the conflict surrounding large carnivore management in Norway - Implications for conflict management. </w:t>
      </w:r>
      <w:r w:rsidRPr="00D36414">
        <w:rPr>
          <w:rFonts w:cstheme="minorHAnsi"/>
          <w:i/>
          <w:iCs/>
        </w:rPr>
        <w:t>Biological Conservation</w:t>
      </w:r>
      <w:r w:rsidRPr="00D36414">
        <w:rPr>
          <w:rFonts w:cstheme="minorHAnsi"/>
        </w:rPr>
        <w:t xml:space="preserve">, </w:t>
      </w:r>
      <w:r w:rsidRPr="00D36414">
        <w:rPr>
          <w:rFonts w:cstheme="minorHAnsi"/>
          <w:i/>
          <w:iCs/>
        </w:rPr>
        <w:t>203</w:t>
      </w:r>
      <w:r w:rsidRPr="00D36414">
        <w:rPr>
          <w:rFonts w:cstheme="minorHAnsi"/>
        </w:rPr>
        <w:t xml:space="preserve">, 197–206. </w:t>
      </w:r>
      <w:hyperlink r:id="rId3764" w:history="1">
        <w:r w:rsidRPr="00D36414">
          <w:rPr>
            <w:rStyle w:val="Hyperlink"/>
            <w:rFonts w:cstheme="minorHAnsi"/>
          </w:rPr>
          <w:t>http://doi.org/10.1016/j.biocon.2016.08.041</w:t>
        </w:r>
      </w:hyperlink>
    </w:p>
    <w:p w14:paraId="3A5A1F4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cquesson, S. (2010). Reforming pastoral land use in Kyrgyzstan: from clan and custom to self-government and tradition. </w:t>
      </w:r>
      <w:r w:rsidRPr="00D36414">
        <w:rPr>
          <w:rFonts w:cstheme="minorHAnsi"/>
          <w:i/>
          <w:iCs/>
        </w:rPr>
        <w:t>Central Asian Survey</w:t>
      </w:r>
      <w:r w:rsidRPr="00D36414">
        <w:rPr>
          <w:rFonts w:cstheme="minorHAnsi"/>
        </w:rPr>
        <w:t xml:space="preserve">, </w:t>
      </w:r>
      <w:r w:rsidRPr="00D36414">
        <w:rPr>
          <w:rFonts w:cstheme="minorHAnsi"/>
          <w:i/>
          <w:iCs/>
        </w:rPr>
        <w:t>29</w:t>
      </w:r>
      <w:r w:rsidRPr="00D36414">
        <w:rPr>
          <w:rFonts w:cstheme="minorHAnsi"/>
        </w:rPr>
        <w:t xml:space="preserve">(1), 103–118. </w:t>
      </w:r>
      <w:hyperlink r:id="rId3765" w:history="1">
        <w:r w:rsidRPr="00D36414">
          <w:rPr>
            <w:rStyle w:val="Hyperlink"/>
            <w:rFonts w:cstheme="minorHAnsi"/>
          </w:rPr>
          <w:t>http://doi.org/10.1080/02634931003765571</w:t>
        </w:r>
      </w:hyperlink>
    </w:p>
    <w:p w14:paraId="2E6EF03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ger, N., Challies, E., Kochskämper, E., Newig, J., Benson, D., Blackstock, K., Collins, K., Ernst, A., Evers, M., Feichtinger, J., Fritsch, O., Gooch, G., Grund, W., Hedelin, B., Hernández-Mora, N., Hüesker, F., Huitema, D., Irvine, K., Klinke, A., Lange, L., Loupsans, D., Lubell, M., Maganda, C., Matczak, P., Parés, M., Saarikoski, H., Slavíková, L., van der Arend, S., &amp; von Korff, Y. (2016). Transforming European water governance? Participation and river basin management under the EU Water Framework Directive in 13 Member States. </w:t>
      </w:r>
      <w:r w:rsidRPr="00D36414">
        <w:rPr>
          <w:rFonts w:cstheme="minorHAnsi"/>
          <w:i/>
          <w:iCs/>
        </w:rPr>
        <w:t>Water</w:t>
      </w:r>
      <w:r w:rsidRPr="00D36414">
        <w:rPr>
          <w:rFonts w:cstheme="minorHAnsi"/>
        </w:rPr>
        <w:t xml:space="preserve">, </w:t>
      </w:r>
      <w:r w:rsidRPr="00D36414">
        <w:rPr>
          <w:rFonts w:cstheme="minorHAnsi"/>
          <w:i/>
          <w:iCs/>
        </w:rPr>
        <w:t>8</w:t>
      </w:r>
      <w:r w:rsidRPr="00D36414">
        <w:rPr>
          <w:rFonts w:cstheme="minorHAnsi"/>
        </w:rPr>
        <w:t xml:space="preserve">(4), 156. </w:t>
      </w:r>
      <w:hyperlink r:id="rId3766" w:history="1">
        <w:r w:rsidRPr="00D36414">
          <w:rPr>
            <w:rStyle w:val="Hyperlink"/>
            <w:rFonts w:cstheme="minorHAnsi"/>
          </w:rPr>
          <w:t>http://doi.org/10.3390/w8040156</w:t>
        </w:r>
      </w:hyperlink>
    </w:p>
    <w:p w14:paraId="7102266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kob, M., &amp; Edenhofer, O. (2015). Green growth, degrowth, and the commons. </w:t>
      </w:r>
      <w:r w:rsidRPr="00D36414">
        <w:rPr>
          <w:rFonts w:cstheme="minorHAnsi"/>
          <w:i/>
          <w:iCs/>
        </w:rPr>
        <w:t>Oxford Review of Economic Policy</w:t>
      </w:r>
      <w:r w:rsidRPr="00D36414">
        <w:rPr>
          <w:rFonts w:cstheme="minorHAnsi"/>
        </w:rPr>
        <w:t xml:space="preserve">, </w:t>
      </w:r>
      <w:r w:rsidRPr="00D36414">
        <w:rPr>
          <w:rFonts w:cstheme="minorHAnsi"/>
          <w:i/>
          <w:iCs/>
        </w:rPr>
        <w:t>30</w:t>
      </w:r>
      <w:r w:rsidRPr="00D36414">
        <w:rPr>
          <w:rFonts w:cstheme="minorHAnsi"/>
        </w:rPr>
        <w:t xml:space="preserve">(3), 447–468. </w:t>
      </w:r>
      <w:hyperlink r:id="rId3767" w:history="1">
        <w:r w:rsidRPr="00D36414">
          <w:rPr>
            <w:rStyle w:val="Hyperlink"/>
            <w:rFonts w:cstheme="minorHAnsi"/>
          </w:rPr>
          <w:t>http://doi.org/10.1093/oxrep/gru026</w:t>
        </w:r>
      </w:hyperlink>
    </w:p>
    <w:p w14:paraId="7A880EA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ns, J. H., &amp; Vedder, H. H. B. (2012). </w:t>
      </w:r>
      <w:r w:rsidRPr="00D36414">
        <w:rPr>
          <w:rFonts w:cstheme="minorHAnsi"/>
          <w:i/>
          <w:iCs/>
        </w:rPr>
        <w:t>European environmental law: After Lisbon.</w:t>
      </w:r>
      <w:r w:rsidRPr="00D36414">
        <w:rPr>
          <w:rFonts w:cstheme="minorHAnsi"/>
          <w:i/>
        </w:rPr>
        <w:t xml:space="preserve"> 4th Edition</w:t>
      </w:r>
      <w:r w:rsidRPr="00D36414">
        <w:rPr>
          <w:rFonts w:cstheme="minorHAnsi"/>
        </w:rPr>
        <w:t xml:space="preserve">. </w:t>
      </w:r>
      <w:r w:rsidRPr="00D36414">
        <w:rPr>
          <w:rFonts w:cstheme="minorHAnsi"/>
          <w:lang w:val="de-DE"/>
        </w:rPr>
        <w:t>Groningen, The Netherlands: Europa Law Publishing.</w:t>
      </w:r>
    </w:p>
    <w:p w14:paraId="50A67F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Jantke, K., Müller, J., Trapp, N., &amp; Blanz, B. (2016). </w:t>
      </w:r>
      <w:r w:rsidRPr="00D36414">
        <w:rPr>
          <w:rFonts w:cstheme="minorHAnsi"/>
        </w:rPr>
        <w:t xml:space="preserve">Is climate-smart conservation feasible in Europe? Spatial relations of protected areas, soil carbon, and land values. </w:t>
      </w:r>
      <w:r w:rsidRPr="00D36414">
        <w:rPr>
          <w:rFonts w:cstheme="minorHAnsi"/>
          <w:i/>
          <w:iCs/>
        </w:rPr>
        <w:t>Environmental Science &amp; Policy</w:t>
      </w:r>
      <w:r w:rsidRPr="00D36414">
        <w:rPr>
          <w:rFonts w:cstheme="minorHAnsi"/>
        </w:rPr>
        <w:t xml:space="preserve">, </w:t>
      </w:r>
      <w:r w:rsidRPr="00D36414">
        <w:rPr>
          <w:rFonts w:cstheme="minorHAnsi"/>
          <w:i/>
          <w:iCs/>
        </w:rPr>
        <w:t>57</w:t>
      </w:r>
      <w:r w:rsidRPr="00D36414">
        <w:rPr>
          <w:rFonts w:cstheme="minorHAnsi"/>
        </w:rPr>
        <w:t xml:space="preserve">, 40–49. </w:t>
      </w:r>
      <w:hyperlink r:id="rId3768" w:history="1">
        <w:r w:rsidRPr="00D36414">
          <w:rPr>
            <w:rStyle w:val="Hyperlink"/>
            <w:rFonts w:cstheme="minorHAnsi"/>
          </w:rPr>
          <w:t>http://doi.org/10.1016/j.envsci.2015.11.013</w:t>
        </w:r>
      </w:hyperlink>
    </w:p>
    <w:p w14:paraId="1E76F85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ax, K. (2014). Thresholds, tipping points and limits. In M. Potschin &amp; K. Jax (Eds.), </w:t>
      </w:r>
      <w:r w:rsidRPr="00D36414">
        <w:rPr>
          <w:rFonts w:cstheme="minorHAnsi"/>
          <w:i/>
          <w:iCs/>
        </w:rPr>
        <w:t>OpenNESS ecosystem services reference book</w:t>
      </w:r>
      <w:r w:rsidRPr="00D36414">
        <w:rPr>
          <w:rFonts w:cstheme="minorHAnsi"/>
        </w:rPr>
        <w:t xml:space="preserve">. Retrieved from </w:t>
      </w:r>
      <w:hyperlink r:id="rId3769" w:history="1">
        <w:r w:rsidRPr="00D36414">
          <w:rPr>
            <w:rStyle w:val="Hyperlink"/>
            <w:rFonts w:cstheme="minorHAnsi"/>
          </w:rPr>
          <w:t>http://www.openness-project.eu/library/reference-book</w:t>
        </w:r>
      </w:hyperlink>
    </w:p>
    <w:p w14:paraId="5522187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Jensen, C., Quested, T., &amp; Moates, G. (2016). </w:t>
      </w:r>
      <w:r w:rsidRPr="00D36414">
        <w:rPr>
          <w:rFonts w:cstheme="minorHAnsi"/>
          <w:i/>
          <w:iCs/>
        </w:rPr>
        <w:t>Estimates of European food waste levels</w:t>
      </w:r>
      <w:r w:rsidRPr="00D36414">
        <w:rPr>
          <w:rFonts w:cstheme="minorHAnsi"/>
        </w:rPr>
        <w:t xml:space="preserve">. </w:t>
      </w:r>
      <w:r w:rsidRPr="00D36414">
        <w:rPr>
          <w:rFonts w:cstheme="minorHAnsi"/>
          <w:i/>
          <w:iCs/>
        </w:rPr>
        <w:t>IVL-report C 186</w:t>
      </w:r>
      <w:r w:rsidRPr="00D36414">
        <w:rPr>
          <w:rFonts w:cstheme="minorHAnsi"/>
        </w:rPr>
        <w:t>. Stockholm, Sweden: IVL Swedish Environmental Research Institute.</w:t>
      </w:r>
    </w:p>
    <w:p w14:paraId="1810840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odoin, S. (2014). Can rights-based approaches enhance levels of legitimacy and cooperation in conservation? A relational account. </w:t>
      </w:r>
      <w:r w:rsidRPr="00D36414">
        <w:rPr>
          <w:rFonts w:cstheme="minorHAnsi"/>
          <w:i/>
          <w:iCs/>
        </w:rPr>
        <w:t>Human Rights Review</w:t>
      </w:r>
      <w:r w:rsidRPr="00D36414">
        <w:rPr>
          <w:rFonts w:cstheme="minorHAnsi"/>
        </w:rPr>
        <w:t xml:space="preserve">, </w:t>
      </w:r>
      <w:r w:rsidRPr="00D36414">
        <w:rPr>
          <w:rFonts w:cstheme="minorHAnsi"/>
          <w:i/>
          <w:iCs/>
        </w:rPr>
        <w:t>15</w:t>
      </w:r>
      <w:r w:rsidRPr="00D36414">
        <w:rPr>
          <w:rFonts w:cstheme="minorHAnsi"/>
        </w:rPr>
        <w:t xml:space="preserve">(3), 283–303. </w:t>
      </w:r>
      <w:hyperlink r:id="rId3770" w:history="1">
        <w:r w:rsidRPr="00D36414">
          <w:rPr>
            <w:rStyle w:val="Hyperlink"/>
            <w:rFonts w:cstheme="minorHAnsi"/>
          </w:rPr>
          <w:t>http://doi.org/10.1007/s12142-014-0312-8</w:t>
        </w:r>
      </w:hyperlink>
    </w:p>
    <w:p w14:paraId="4CA6371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ohansson, J. (2013). </w:t>
      </w:r>
      <w:r w:rsidRPr="00D36414">
        <w:rPr>
          <w:rFonts w:cstheme="minorHAnsi"/>
          <w:i/>
          <w:iCs/>
        </w:rPr>
        <w:t>Constructing and contesting the legitimacy of private forest governance: The case of forest certification in Sweden</w:t>
      </w:r>
      <w:r w:rsidRPr="00D36414">
        <w:rPr>
          <w:rFonts w:cstheme="minorHAnsi"/>
        </w:rPr>
        <w:t xml:space="preserve"> (Doctoral dissertation). Retrieved from </w:t>
      </w:r>
      <w:hyperlink r:id="rId3771" w:history="1">
        <w:r w:rsidRPr="00D36414">
          <w:rPr>
            <w:rStyle w:val="Hyperlink"/>
            <w:rFonts w:cstheme="minorHAnsi"/>
          </w:rPr>
          <w:t>http://www.diva-portal.org/smash/record.jsf?pid=diva2%3A585033&amp;dswid=-5288</w:t>
        </w:r>
      </w:hyperlink>
    </w:p>
    <w:p w14:paraId="1F9B734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ohansson, J. (2014). Towards democratic and effective forest governance? The discursive legitimation of forest certification in northern Sweden. </w:t>
      </w:r>
      <w:r w:rsidRPr="00D36414">
        <w:rPr>
          <w:rFonts w:cstheme="minorHAnsi"/>
          <w:i/>
          <w:iCs/>
        </w:rPr>
        <w:t>Local Environment</w:t>
      </w:r>
      <w:r w:rsidRPr="00D36414">
        <w:rPr>
          <w:rFonts w:cstheme="minorHAnsi"/>
        </w:rPr>
        <w:t xml:space="preserve">, </w:t>
      </w:r>
      <w:r w:rsidRPr="00D36414">
        <w:rPr>
          <w:rFonts w:cstheme="minorHAnsi"/>
          <w:i/>
          <w:iCs/>
        </w:rPr>
        <w:t>19</w:t>
      </w:r>
      <w:r w:rsidRPr="00D36414">
        <w:rPr>
          <w:rFonts w:cstheme="minorHAnsi"/>
        </w:rPr>
        <w:t xml:space="preserve">(7), 803–819. </w:t>
      </w:r>
      <w:hyperlink r:id="rId3772" w:history="1">
        <w:r w:rsidRPr="00D36414">
          <w:rPr>
            <w:rStyle w:val="Hyperlink"/>
            <w:rFonts w:cstheme="minorHAnsi"/>
          </w:rPr>
          <w:t>http://doi.org/10.1080/13549839.2013.792050</w:t>
        </w:r>
      </w:hyperlink>
    </w:p>
    <w:p w14:paraId="29A3089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Jones-Walters, L., &amp; Çil, A. (2011). </w:t>
      </w:r>
      <w:r w:rsidRPr="00D36414">
        <w:rPr>
          <w:rFonts w:cstheme="minorHAnsi"/>
        </w:rPr>
        <w:t xml:space="preserve">Biodiversity and stakeholder participation. </w:t>
      </w:r>
      <w:r w:rsidRPr="00D36414">
        <w:rPr>
          <w:rFonts w:cstheme="minorHAnsi"/>
          <w:i/>
          <w:iCs/>
        </w:rPr>
        <w:t>Journal for Nature Conservation</w:t>
      </w:r>
      <w:r w:rsidRPr="00D36414">
        <w:rPr>
          <w:rFonts w:cstheme="minorHAnsi"/>
        </w:rPr>
        <w:t xml:space="preserve">, </w:t>
      </w:r>
      <w:r w:rsidRPr="00D36414">
        <w:rPr>
          <w:rFonts w:cstheme="minorHAnsi"/>
          <w:i/>
          <w:iCs/>
        </w:rPr>
        <w:t>19</w:t>
      </w:r>
      <w:r w:rsidRPr="00D36414">
        <w:rPr>
          <w:rFonts w:cstheme="minorHAnsi"/>
        </w:rPr>
        <w:t xml:space="preserve">(6), 327–329. </w:t>
      </w:r>
      <w:hyperlink r:id="rId3773" w:history="1">
        <w:r w:rsidRPr="00D36414">
          <w:rPr>
            <w:rStyle w:val="Hyperlink"/>
            <w:rFonts w:cstheme="minorHAnsi"/>
          </w:rPr>
          <w:t>http://doi.org/10.1016/j.jnc.2011.09.001</w:t>
        </w:r>
      </w:hyperlink>
    </w:p>
    <w:p w14:paraId="6E8C9A5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ongman, R. H. G., Bouwma, I. M., Griffioen, A., Jones-Walters, L., &amp; Van Doorn, A. M. (2011). The pan European ecological network: PEEN. </w:t>
      </w:r>
      <w:r w:rsidRPr="00D36414">
        <w:rPr>
          <w:rFonts w:cstheme="minorHAnsi"/>
          <w:i/>
          <w:iCs/>
        </w:rPr>
        <w:t>Landscape Ecology</w:t>
      </w:r>
      <w:r w:rsidRPr="00D36414">
        <w:rPr>
          <w:rFonts w:cstheme="minorHAnsi"/>
        </w:rPr>
        <w:t xml:space="preserve">, </w:t>
      </w:r>
      <w:r w:rsidRPr="00D36414">
        <w:rPr>
          <w:rFonts w:cstheme="minorHAnsi"/>
          <w:i/>
          <w:iCs/>
        </w:rPr>
        <w:t>26</w:t>
      </w:r>
      <w:r w:rsidRPr="00D36414">
        <w:rPr>
          <w:rFonts w:cstheme="minorHAnsi"/>
        </w:rPr>
        <w:t xml:space="preserve">(3), 311–326. </w:t>
      </w:r>
      <w:hyperlink r:id="rId3774" w:history="1">
        <w:r w:rsidRPr="00D36414">
          <w:rPr>
            <w:rStyle w:val="Hyperlink"/>
            <w:rFonts w:cstheme="minorHAnsi"/>
          </w:rPr>
          <w:t>http://doi.org/10.1007/s10980-010-9567-x</w:t>
        </w:r>
      </w:hyperlink>
    </w:p>
    <w:p w14:paraId="2309B22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ordan, A. (1999). The Implementation of EU environmental policy; A policy problem without a political solution? </w:t>
      </w:r>
      <w:r w:rsidRPr="00D36414">
        <w:rPr>
          <w:rFonts w:cstheme="minorHAnsi"/>
          <w:i/>
          <w:iCs/>
        </w:rPr>
        <w:t>Environment and Planning C: Government and Policy</w:t>
      </w:r>
      <w:r w:rsidRPr="00D36414">
        <w:rPr>
          <w:rFonts w:cstheme="minorHAnsi"/>
        </w:rPr>
        <w:t xml:space="preserve">, </w:t>
      </w:r>
      <w:r w:rsidRPr="00D36414">
        <w:rPr>
          <w:rFonts w:cstheme="minorHAnsi"/>
          <w:i/>
          <w:iCs/>
        </w:rPr>
        <w:t>17</w:t>
      </w:r>
      <w:r w:rsidRPr="00D36414">
        <w:rPr>
          <w:rFonts w:cstheme="minorHAnsi"/>
        </w:rPr>
        <w:t xml:space="preserve">(1), 69–90. </w:t>
      </w:r>
      <w:hyperlink r:id="rId3775" w:history="1">
        <w:r w:rsidRPr="00D36414">
          <w:rPr>
            <w:rStyle w:val="Hyperlink"/>
            <w:rFonts w:cstheme="minorHAnsi"/>
          </w:rPr>
          <w:t>http://doi.org/10.1068/c170069</w:t>
        </w:r>
      </w:hyperlink>
    </w:p>
    <w:p w14:paraId="46046500"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ordan, A., Huitema, D., Hildén, M., van Asselt, H., Rayner, T. J., Schoenefeld, J. J., Tosun, J., Forster, J., &amp; Boasson, E. L. (2015). Emergence of polycentric climate governance and its future prospects. </w:t>
      </w:r>
      <w:r w:rsidRPr="00D36414">
        <w:rPr>
          <w:rFonts w:cstheme="minorHAnsi"/>
          <w:i/>
          <w:iCs/>
        </w:rPr>
        <w:t>Nature Climate Change</w:t>
      </w:r>
      <w:r w:rsidRPr="00D36414">
        <w:rPr>
          <w:rFonts w:cstheme="minorHAnsi"/>
        </w:rPr>
        <w:t xml:space="preserve">, </w:t>
      </w:r>
      <w:r w:rsidRPr="00D36414">
        <w:rPr>
          <w:rFonts w:cstheme="minorHAnsi"/>
          <w:i/>
          <w:iCs/>
        </w:rPr>
        <w:t>5</w:t>
      </w:r>
      <w:r w:rsidRPr="00D36414">
        <w:rPr>
          <w:rFonts w:cstheme="minorHAnsi"/>
        </w:rPr>
        <w:t xml:space="preserve">(11), 977–982. </w:t>
      </w:r>
      <w:hyperlink r:id="rId3776" w:history="1">
        <w:r w:rsidRPr="008A5415">
          <w:rPr>
            <w:rStyle w:val="Hyperlink"/>
            <w:rFonts w:cstheme="minorHAnsi"/>
          </w:rPr>
          <w:t>http://doi.org/10.1038/nclimate2725</w:t>
        </w:r>
      </w:hyperlink>
    </w:p>
    <w:p w14:paraId="31A37AE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Jordan, A., Wurzel, R. K. W., &amp; Zito, A. R. (2013). </w:t>
      </w:r>
      <w:r w:rsidRPr="00D36414">
        <w:rPr>
          <w:rFonts w:cstheme="minorHAnsi"/>
        </w:rPr>
        <w:t xml:space="preserve">Still the century of “new” environmental policy instruments? Exploring patterns of innovation and continuity. </w:t>
      </w:r>
      <w:r w:rsidRPr="00D36414">
        <w:rPr>
          <w:rFonts w:cstheme="minorHAnsi"/>
          <w:i/>
          <w:iCs/>
        </w:rPr>
        <w:t>Environmental Politics</w:t>
      </w:r>
      <w:r w:rsidRPr="00D36414">
        <w:rPr>
          <w:rFonts w:cstheme="minorHAnsi"/>
        </w:rPr>
        <w:t xml:space="preserve">, </w:t>
      </w:r>
      <w:r w:rsidRPr="00D36414">
        <w:rPr>
          <w:rFonts w:cstheme="minorHAnsi"/>
          <w:i/>
          <w:iCs/>
        </w:rPr>
        <w:t>22</w:t>
      </w:r>
      <w:r w:rsidRPr="00D36414">
        <w:rPr>
          <w:rFonts w:cstheme="minorHAnsi"/>
        </w:rPr>
        <w:t xml:space="preserve">(1), 155–173. </w:t>
      </w:r>
      <w:hyperlink r:id="rId3777" w:history="1">
        <w:r w:rsidRPr="00D36414">
          <w:rPr>
            <w:rStyle w:val="Hyperlink"/>
            <w:rFonts w:cstheme="minorHAnsi"/>
          </w:rPr>
          <w:t>http://doi.org/10.1080/09644016.2013.755839</w:t>
        </w:r>
      </w:hyperlink>
    </w:p>
    <w:p w14:paraId="67ADE75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uelich, R. (2005). </w:t>
      </w:r>
      <w:r w:rsidRPr="00D36414">
        <w:rPr>
          <w:rFonts w:cstheme="minorHAnsi"/>
          <w:i/>
          <w:iCs/>
        </w:rPr>
        <w:t>Progress in Environmental Law Drafting in South Eastern Europe</w:t>
      </w:r>
      <w:r w:rsidRPr="00D36414">
        <w:rPr>
          <w:rFonts w:cstheme="minorHAnsi"/>
        </w:rPr>
        <w:t>. Szentendre, Hungary: Regional Environmental Centre.</w:t>
      </w:r>
    </w:p>
    <w:p w14:paraId="15902FF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Juerges, N., &amp; Newig, J. (2015). How interest groups adapt to the changing forest governance landscape in the EU: A case study from Germany. </w:t>
      </w:r>
      <w:r w:rsidRPr="00D36414">
        <w:rPr>
          <w:rFonts w:cstheme="minorHAnsi"/>
          <w:i/>
          <w:iCs/>
        </w:rPr>
        <w:t>Forest Policy and Economics</w:t>
      </w:r>
      <w:r w:rsidRPr="00D36414">
        <w:rPr>
          <w:rFonts w:cstheme="minorHAnsi"/>
        </w:rPr>
        <w:t xml:space="preserve">, </w:t>
      </w:r>
      <w:r w:rsidRPr="00D36414">
        <w:rPr>
          <w:rFonts w:cstheme="minorHAnsi"/>
          <w:i/>
          <w:iCs/>
        </w:rPr>
        <w:t>50</w:t>
      </w:r>
      <w:r w:rsidRPr="00D36414">
        <w:rPr>
          <w:rFonts w:cstheme="minorHAnsi"/>
        </w:rPr>
        <w:t xml:space="preserve">, 228–235. </w:t>
      </w:r>
      <w:hyperlink r:id="rId3778" w:history="1">
        <w:r w:rsidRPr="00D36414">
          <w:rPr>
            <w:rStyle w:val="Hyperlink"/>
            <w:rFonts w:cstheme="minorHAnsi"/>
          </w:rPr>
          <w:t>http://doi.org/10.1016/j.forpol.2014.07.015</w:t>
        </w:r>
      </w:hyperlink>
    </w:p>
    <w:p w14:paraId="578D2E9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apcke, G. (1994). </w:t>
      </w:r>
      <w:r w:rsidRPr="00D36414">
        <w:rPr>
          <w:rFonts w:cstheme="minorHAnsi"/>
          <w:i/>
        </w:rPr>
        <w:t xml:space="preserve">Indigenous identity transition in Russia: An international legal perspective. </w:t>
      </w:r>
      <w:r w:rsidRPr="00D36414">
        <w:rPr>
          <w:rFonts w:cstheme="minorHAnsi"/>
        </w:rPr>
        <w:t xml:space="preserve">Retrieved from </w:t>
      </w:r>
      <w:hyperlink r:id="rId3779" w:anchor="main-content" w:history="1">
        <w:r w:rsidRPr="00D36414">
          <w:rPr>
            <w:rStyle w:val="Hyperlink"/>
            <w:rFonts w:cstheme="minorHAnsi"/>
          </w:rPr>
          <w:t>https://www.culturalsurvival.org/publications/cultural-survival-quarterly/indigenous-identity-transition-russia-international-legal#main-content</w:t>
        </w:r>
      </w:hyperlink>
    </w:p>
    <w:p w14:paraId="5E41F7A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echele, K., May, P. H., Primmer, E., &amp; Ludwig, G. (2011). Forest certification: A voluntary instrument for environmental governance. In I. Ring &amp; C. Schröter-Schlaack (Eds.), </w:t>
      </w:r>
      <w:r w:rsidRPr="00D36414">
        <w:rPr>
          <w:rFonts w:cstheme="minorHAnsi"/>
          <w:i/>
          <w:iCs/>
        </w:rPr>
        <w:t>Instrument mixes for biodiversity policies</w:t>
      </w:r>
      <w:r w:rsidRPr="00D36414">
        <w:rPr>
          <w:rFonts w:cstheme="minorHAnsi"/>
        </w:rPr>
        <w:t xml:space="preserve"> (pp. 162–174). Leipzig, Germany: Helmholtz Centre for Environmental Research - UFZ. Retrieved from </w:t>
      </w:r>
      <w:hyperlink r:id="rId3780" w:history="1">
        <w:r w:rsidRPr="00D36414">
          <w:rPr>
            <w:rStyle w:val="Hyperlink"/>
            <w:rFonts w:cstheme="minorHAnsi"/>
          </w:rPr>
          <w:t>http://policymix.nina.no/</w:t>
        </w:r>
      </w:hyperlink>
    </w:p>
    <w:p w14:paraId="23C5B6F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lkanbekov, S., &amp; Samakov, A. (2016). Sacred sites and biocultural diversity conservation in Kyrgyzstan: Co-production of knowledge between traditional practitioners and scholars. In M. Roué &amp; Z. Molnár (Eds.), </w:t>
      </w:r>
      <w:r w:rsidRPr="00D36414">
        <w:rPr>
          <w:rFonts w:cstheme="minorHAnsi"/>
          <w:i/>
          <w:iCs/>
        </w:rPr>
        <w:t>Indigenous and local knowledge of biodiversity and ecosystem services in Europe and Central Asia</w:t>
      </w:r>
      <w:r w:rsidRPr="00D36414">
        <w:rPr>
          <w:rFonts w:cstheme="minorHAnsi"/>
        </w:rPr>
        <w:t xml:space="preserve"> (pp. 126–134). Paris, France: UNESCO.</w:t>
      </w:r>
    </w:p>
    <w:p w14:paraId="7309665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llis, G., Kerschner, C., &amp; Martinez-Alier, J. (2012). The economics of degrowth. </w:t>
      </w:r>
      <w:r w:rsidRPr="00D36414">
        <w:rPr>
          <w:rFonts w:cstheme="minorHAnsi"/>
          <w:i/>
          <w:iCs/>
        </w:rPr>
        <w:t>Ecological Economics</w:t>
      </w:r>
      <w:r w:rsidRPr="00D36414">
        <w:rPr>
          <w:rFonts w:cstheme="minorHAnsi"/>
        </w:rPr>
        <w:t xml:space="preserve">, </w:t>
      </w:r>
      <w:r w:rsidRPr="00D36414">
        <w:rPr>
          <w:rFonts w:cstheme="minorHAnsi"/>
          <w:i/>
          <w:iCs/>
        </w:rPr>
        <w:lastRenderedPageBreak/>
        <w:t>84</w:t>
      </w:r>
      <w:r w:rsidRPr="00D36414">
        <w:rPr>
          <w:rFonts w:cstheme="minorHAnsi"/>
        </w:rPr>
        <w:t xml:space="preserve">, 172–180. </w:t>
      </w:r>
      <w:hyperlink r:id="rId3781" w:history="1">
        <w:r w:rsidRPr="00D36414">
          <w:rPr>
            <w:rStyle w:val="Hyperlink"/>
            <w:rFonts w:cstheme="minorHAnsi"/>
          </w:rPr>
          <w:t>http://doi.org/10.1016/j.ecolecon.2012.08.017</w:t>
        </w:r>
      </w:hyperlink>
    </w:p>
    <w:p w14:paraId="4AA8096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reiva, P. M., McNally, B. W., McCormick, S., Miller, T., &amp; Ruckelshaus, M. (2015). Improving global environmental management with standard corporate report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2</w:t>
      </w:r>
      <w:r w:rsidRPr="00D36414">
        <w:rPr>
          <w:rFonts w:cstheme="minorHAnsi"/>
        </w:rPr>
        <w:t xml:space="preserve">(24), 7375–7382. </w:t>
      </w:r>
      <w:hyperlink r:id="rId3782" w:history="1">
        <w:r w:rsidRPr="00D36414">
          <w:rPr>
            <w:rStyle w:val="Hyperlink"/>
            <w:rFonts w:cstheme="minorHAnsi"/>
          </w:rPr>
          <w:t>http://doi.org/10.1073/pnas.1408120111</w:t>
        </w:r>
      </w:hyperlink>
    </w:p>
    <w:p w14:paraId="2B7E4AC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rsenty, A., &amp; Ongolo, S. (2012). Can “fragile states” decide to reduce their deforestation? The inappropriate use of the theory of incentives with respect to the REDD mechanism. </w:t>
      </w:r>
      <w:r w:rsidRPr="00D36414">
        <w:rPr>
          <w:rFonts w:cstheme="minorHAnsi"/>
          <w:i/>
          <w:iCs/>
        </w:rPr>
        <w:t>Forest Policy and Economics</w:t>
      </w:r>
      <w:r w:rsidRPr="00D36414">
        <w:rPr>
          <w:rFonts w:cstheme="minorHAnsi"/>
        </w:rPr>
        <w:t xml:space="preserve">, </w:t>
      </w:r>
      <w:r w:rsidRPr="00D36414">
        <w:rPr>
          <w:rFonts w:cstheme="minorHAnsi"/>
          <w:i/>
          <w:iCs/>
        </w:rPr>
        <w:t>18</w:t>
      </w:r>
      <w:r w:rsidRPr="00D36414">
        <w:rPr>
          <w:rFonts w:cstheme="minorHAnsi"/>
        </w:rPr>
        <w:t xml:space="preserve">, 38–45. </w:t>
      </w:r>
      <w:hyperlink r:id="rId3783" w:history="1">
        <w:r w:rsidRPr="00D36414">
          <w:rPr>
            <w:rStyle w:val="Hyperlink"/>
            <w:rFonts w:cstheme="minorHAnsi"/>
          </w:rPr>
          <w:t>http://doi.org/10.1016/j.forpol.2011.05.006</w:t>
        </w:r>
      </w:hyperlink>
    </w:p>
    <w:p w14:paraId="2707864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ssam, K.-A., Bulbulshoev, U., &amp; Ruelle, M. (2011). Ecology of time: Calendar of the human body in the Pamir Mountains. </w:t>
      </w:r>
      <w:r w:rsidRPr="00D36414">
        <w:rPr>
          <w:rFonts w:cstheme="minorHAnsi"/>
          <w:i/>
          <w:iCs/>
        </w:rPr>
        <w:t>Journal of Persianate Studies</w:t>
      </w:r>
      <w:r w:rsidRPr="00D36414">
        <w:rPr>
          <w:rFonts w:cstheme="minorHAnsi"/>
        </w:rPr>
        <w:t xml:space="preserve">, </w:t>
      </w:r>
      <w:r w:rsidRPr="00D36414">
        <w:rPr>
          <w:rFonts w:cstheme="minorHAnsi"/>
          <w:i/>
          <w:iCs/>
        </w:rPr>
        <w:t>4</w:t>
      </w:r>
      <w:r w:rsidRPr="00D36414">
        <w:rPr>
          <w:rFonts w:cstheme="minorHAnsi"/>
        </w:rPr>
        <w:t xml:space="preserve">(2), 146–170. </w:t>
      </w:r>
      <w:hyperlink r:id="rId3784" w:history="1">
        <w:r w:rsidRPr="00D36414">
          <w:rPr>
            <w:rStyle w:val="Hyperlink"/>
            <w:rFonts w:cstheme="minorHAnsi"/>
          </w:rPr>
          <w:t>http://doi.org/10.1163/187471611X600369</w:t>
        </w:r>
      </w:hyperlink>
    </w:p>
    <w:p w14:paraId="66B6AD9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ssim, H., &amp; Le Galès, P. (2010). Exploring governance in a multi-level polity: A policy instruments approach. </w:t>
      </w:r>
      <w:r w:rsidRPr="00D36414">
        <w:rPr>
          <w:rFonts w:cstheme="minorHAnsi"/>
          <w:i/>
          <w:iCs/>
        </w:rPr>
        <w:t>West European Politics</w:t>
      </w:r>
      <w:r w:rsidRPr="00D36414">
        <w:rPr>
          <w:rFonts w:cstheme="minorHAnsi"/>
        </w:rPr>
        <w:t xml:space="preserve">, </w:t>
      </w:r>
      <w:r w:rsidRPr="00D36414">
        <w:rPr>
          <w:rFonts w:cstheme="minorHAnsi"/>
          <w:i/>
          <w:iCs/>
        </w:rPr>
        <w:t>33</w:t>
      </w:r>
      <w:r w:rsidRPr="00D36414">
        <w:rPr>
          <w:rFonts w:cstheme="minorHAnsi"/>
        </w:rPr>
        <w:t xml:space="preserve">(1), 1–21. </w:t>
      </w:r>
      <w:hyperlink r:id="rId3785" w:history="1">
        <w:r w:rsidRPr="00D36414">
          <w:rPr>
            <w:rStyle w:val="Hyperlink"/>
            <w:rFonts w:cstheme="minorHAnsi"/>
          </w:rPr>
          <w:t>http://doi.org/10.1080/01402380903354031</w:t>
        </w:r>
      </w:hyperlink>
    </w:p>
    <w:p w14:paraId="092ED10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asymov, U. (2016). </w:t>
      </w:r>
      <w:r w:rsidRPr="00D36414">
        <w:rPr>
          <w:rFonts w:cstheme="minorHAnsi"/>
          <w:i/>
          <w:iCs/>
        </w:rPr>
        <w:t>Designing institutions in a post-socialist transformation process: Institutions in regulating access to and management of pasture resources in Kyrgyzstan</w:t>
      </w:r>
      <w:r w:rsidRPr="00D36414">
        <w:rPr>
          <w:rFonts w:cstheme="minorHAnsi"/>
        </w:rPr>
        <w:t xml:space="preserve">. </w:t>
      </w:r>
      <w:r w:rsidRPr="00D36414">
        <w:rPr>
          <w:rFonts w:cstheme="minorHAnsi"/>
          <w:lang w:val="de-DE"/>
        </w:rPr>
        <w:t>V. Beckmann &amp; K. Hagedorn (Eds.). Greifswald, Germany: Shaker Verlag GmbH.</w:t>
      </w:r>
    </w:p>
    <w:p w14:paraId="6416ACF9"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Kasymov, U., Undeland, A., Dörre, A., &amp; Mackinnon, A. (2016). Central Asia: Kyrgyzstan and the learning experience in the design of pastoral institutions. </w:t>
      </w:r>
      <w:r w:rsidRPr="00D36414">
        <w:rPr>
          <w:rFonts w:cstheme="minorHAnsi"/>
          <w:lang w:val="fr-FR"/>
        </w:rPr>
        <w:t xml:space="preserve">Development of pastoral institutions in Kyrgyzstan. </w:t>
      </w:r>
      <w:r w:rsidRPr="00D36414">
        <w:rPr>
          <w:rFonts w:cstheme="minorHAnsi"/>
          <w:i/>
          <w:iCs/>
          <w:lang w:val="fr-FR"/>
        </w:rPr>
        <w:t>Revue Scientifique et Technique - Office International des Epizooties</w:t>
      </w:r>
      <w:r w:rsidRPr="00D36414">
        <w:rPr>
          <w:rFonts w:cstheme="minorHAnsi"/>
          <w:lang w:val="fr-FR"/>
        </w:rPr>
        <w:t xml:space="preserve">, </w:t>
      </w:r>
      <w:r w:rsidRPr="00D36414">
        <w:rPr>
          <w:rFonts w:cstheme="minorHAnsi"/>
          <w:i/>
          <w:iCs/>
          <w:lang w:val="fr-FR"/>
        </w:rPr>
        <w:t>35</w:t>
      </w:r>
      <w:r w:rsidRPr="00D36414">
        <w:rPr>
          <w:rFonts w:cstheme="minorHAnsi"/>
          <w:lang w:val="fr-FR"/>
        </w:rPr>
        <w:t xml:space="preserve">(2), 511–521. </w:t>
      </w:r>
      <w:hyperlink r:id="rId3786" w:history="1">
        <w:r w:rsidRPr="00D36414">
          <w:rPr>
            <w:rStyle w:val="Hyperlink"/>
            <w:rFonts w:cstheme="minorHAnsi"/>
            <w:lang w:val="fr-FR"/>
          </w:rPr>
          <w:t>http://doi.org/10.20506/rst.35.1.2538</w:t>
        </w:r>
      </w:hyperlink>
    </w:p>
    <w:p w14:paraId="54F6B0B6"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de-DE"/>
        </w:rPr>
        <w:t xml:space="preserve">Kati, V., Hovardas, T., Dieterich, M., Ibisch, P. L., Mihok, B., &amp; Selva, N. (2014). </w:t>
      </w:r>
      <w:r w:rsidRPr="00D36414">
        <w:rPr>
          <w:rFonts w:cstheme="minorHAnsi"/>
        </w:rPr>
        <w:t xml:space="preserve">The challenge of implementing the European network of protected areas Natura 2000.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1), 260–270. </w:t>
      </w:r>
      <w:hyperlink r:id="rId3787" w:history="1">
        <w:r w:rsidRPr="00D36414">
          <w:rPr>
            <w:rStyle w:val="Hyperlink"/>
            <w:rFonts w:cstheme="minorHAnsi"/>
          </w:rPr>
          <w:t>http://doi.org/10.1111/cobi.12366</w:t>
        </w:r>
      </w:hyperlink>
    </w:p>
    <w:p w14:paraId="16E6114F"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Keenleyside, C., Beaufoy, G., Tucker, G., &amp; Jones, G. (2014a). </w:t>
      </w:r>
      <w:r w:rsidRPr="00D36414">
        <w:rPr>
          <w:rFonts w:cstheme="minorHAnsi"/>
          <w:i/>
          <w:iCs/>
        </w:rPr>
        <w:t>High nature value farming throughout EU-27 and its financial support under the CAP</w:t>
      </w:r>
      <w:r w:rsidRPr="00D36414">
        <w:rPr>
          <w:rFonts w:cstheme="minorHAnsi"/>
        </w:rPr>
        <w:t xml:space="preserve">. </w:t>
      </w:r>
      <w:r w:rsidRPr="00D36414">
        <w:rPr>
          <w:rFonts w:cstheme="minorHAnsi"/>
          <w:i/>
          <w:iCs/>
        </w:rPr>
        <w:t>Report prepared for DG Environment, Contract No ENV B.1/ETU/2012/0035</w:t>
      </w:r>
      <w:r w:rsidRPr="00D36414">
        <w:rPr>
          <w:rFonts w:cstheme="minorHAnsi"/>
        </w:rPr>
        <w:t xml:space="preserve">. London, UK: Institute for European Environmental Policy. Retrieved from </w:t>
      </w:r>
      <w:hyperlink r:id="rId3788" w:history="1">
        <w:r w:rsidRPr="00D36414">
          <w:rPr>
            <w:rStyle w:val="Hyperlink"/>
            <w:rFonts w:cstheme="minorHAnsi"/>
          </w:rPr>
          <w:t>http://ec.europa.eu/environment/agriculture/pdf/High Nature Value farming.pdf</w:t>
        </w:r>
      </w:hyperlink>
    </w:p>
    <w:p w14:paraId="1332B95A"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de-DE"/>
        </w:rPr>
        <w:t xml:space="preserve">Keenleyside, C., Radley, G., Tucker, G., Underwood, E., Hart, K., Allen, B., &amp; Menadue, H. (2014b). </w:t>
      </w:r>
      <w:r w:rsidRPr="00D36414">
        <w:rPr>
          <w:rFonts w:cstheme="minorHAnsi"/>
          <w:i/>
          <w:iCs/>
        </w:rPr>
        <w:t>Results-based payments for biodiversity guidance handbook: Designing and implementing results-based agri-environment schemes 2014-2020</w:t>
      </w:r>
      <w:r w:rsidRPr="00D36414">
        <w:rPr>
          <w:rFonts w:cstheme="minorHAnsi"/>
        </w:rPr>
        <w:t xml:space="preserve">. London, UK: Institute for European Environmental Policy. Retrieved from </w:t>
      </w:r>
      <w:hyperlink r:id="rId3789" w:history="1">
        <w:r w:rsidRPr="00D36414">
          <w:rPr>
            <w:rStyle w:val="Hyperlink"/>
            <w:rFonts w:cstheme="minorHAnsi"/>
          </w:rPr>
          <w:t>http://ec.europa.eu/environment/nature/rbaps/handbook/docs/rbaps-handbook.pdf</w:t>
        </w:r>
      </w:hyperlink>
    </w:p>
    <w:p w14:paraId="1BFD6746"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Kenter, J. O., Bryce, R., Christie, M., Cooper, N., Hockley, N., Irvine, K. N., Fazey, I., O’Brien, L., Orchard-Webb, J., Ravenscroft, N., Raymond, C. M., Reed, M. S., Tett, P., &amp; Watson, V. (2016). Shared values and deliberative valuation: Future directions. </w:t>
      </w:r>
      <w:r w:rsidRPr="00D36414">
        <w:rPr>
          <w:rFonts w:cstheme="minorHAnsi"/>
          <w:i/>
          <w:iCs/>
        </w:rPr>
        <w:t>Ecosystem Services</w:t>
      </w:r>
      <w:r w:rsidRPr="00D36414">
        <w:rPr>
          <w:rFonts w:cstheme="minorHAnsi"/>
        </w:rPr>
        <w:t xml:space="preserve">, </w:t>
      </w:r>
      <w:r w:rsidRPr="00D36414">
        <w:rPr>
          <w:rFonts w:cstheme="minorHAnsi"/>
          <w:i/>
          <w:iCs/>
        </w:rPr>
        <w:t>21</w:t>
      </w:r>
      <w:r w:rsidRPr="00D36414">
        <w:rPr>
          <w:rFonts w:cstheme="minorHAnsi"/>
        </w:rPr>
        <w:t xml:space="preserve">, 358–371. </w:t>
      </w:r>
      <w:hyperlink r:id="rId3790" w:history="1">
        <w:r w:rsidRPr="00D36414">
          <w:rPr>
            <w:rStyle w:val="Hyperlink"/>
            <w:rFonts w:cstheme="minorHAnsi"/>
          </w:rPr>
          <w:t>http://doi.org/10.1016/j.ecoser.2016.10.006</w:t>
        </w:r>
      </w:hyperlink>
    </w:p>
    <w:p w14:paraId="636F9709"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Kenter, J. O., O’Brien, L., Hockley, N., Ravenscroft, N., Fazey, I., Irvine, K. N., Reed, M. S., Christie, M., Brady, E., Bryce, R., Church, A., Cooper, N., Davies, A., Evely, A., Everard, M., Fish, R., Fisher, J. A., Jobstvogt, N., Molloy, C., Orchard-Webb, J., Ranger, S., Ryan, M., Watson, V., &amp; Williams, S. (2015). What are shared and social values of ecosystems? </w:t>
      </w:r>
      <w:r w:rsidRPr="00D36414">
        <w:rPr>
          <w:rFonts w:cstheme="minorHAnsi"/>
          <w:i/>
          <w:iCs/>
        </w:rPr>
        <w:t>Ecological Economics</w:t>
      </w:r>
      <w:r w:rsidRPr="00D36414">
        <w:rPr>
          <w:rFonts w:cstheme="minorHAnsi"/>
        </w:rPr>
        <w:t xml:space="preserve">, </w:t>
      </w:r>
      <w:r w:rsidRPr="00D36414">
        <w:rPr>
          <w:rFonts w:cstheme="minorHAnsi"/>
          <w:i/>
          <w:iCs/>
        </w:rPr>
        <w:t>111</w:t>
      </w:r>
      <w:r w:rsidRPr="00D36414">
        <w:rPr>
          <w:rFonts w:cstheme="minorHAnsi"/>
        </w:rPr>
        <w:t xml:space="preserve">, 86–99. </w:t>
      </w:r>
      <w:hyperlink r:id="rId3791" w:history="1">
        <w:r w:rsidRPr="00D36414">
          <w:rPr>
            <w:rStyle w:val="Hyperlink"/>
            <w:rFonts w:cstheme="minorHAnsi"/>
          </w:rPr>
          <w:t>http://doi.org/10.1016/j.ecolecon.2015.01.006</w:t>
        </w:r>
      </w:hyperlink>
    </w:p>
    <w:p w14:paraId="4B020D5C"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8A5415">
        <w:rPr>
          <w:rFonts w:cstheme="minorHAnsi"/>
          <w:lang w:val="fr-FR"/>
        </w:rPr>
        <w:t xml:space="preserve">Kenward, R. E., Whittingham, M. J., Arampatzis, S., Manos, B. D., Hahn, T., Terry, A., Simoncini, R., Alcorn, J., Bastian, O., Donlan, M., Elowe, K., Franzén, F., Karacsonyi, Z., Larsson, M., Manou, D., </w:t>
      </w:r>
      <w:r w:rsidRPr="008A5415">
        <w:rPr>
          <w:rFonts w:cstheme="minorHAnsi"/>
          <w:lang w:val="fr-FR"/>
        </w:rPr>
        <w:lastRenderedPageBreak/>
        <w:t xml:space="preserve">Navodaru, I., Papadopoulou, O., Papathanasiou, J., von Raggamby, A., Sharp, R. J. A., Söderqvist, T., Soutukorva, A., Vavrova, L., Aebischer, N. J., Leader-Williams, N., &amp; Rutz, C. (2011). </w:t>
      </w:r>
      <w:r w:rsidRPr="00D36414">
        <w:rPr>
          <w:rFonts w:cstheme="minorHAnsi"/>
        </w:rPr>
        <w:t xml:space="preserve">Identifying governance strategies that effectively support ecosystem services, resource sustainability, and biodiversity.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8</w:t>
      </w:r>
      <w:r w:rsidRPr="00D36414">
        <w:rPr>
          <w:rFonts w:cstheme="minorHAnsi"/>
        </w:rPr>
        <w:t xml:space="preserve">(13), 5308–5312. </w:t>
      </w:r>
      <w:hyperlink r:id="rId3792" w:history="1">
        <w:r w:rsidRPr="00D36414">
          <w:rPr>
            <w:rStyle w:val="Hyperlink"/>
            <w:rFonts w:cstheme="minorHAnsi"/>
          </w:rPr>
          <w:t>http://doi.org/10.1073/pnas.1007933108</w:t>
        </w:r>
      </w:hyperlink>
    </w:p>
    <w:p w14:paraId="28C75B24"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Kering. (2015). </w:t>
      </w:r>
      <w:r w:rsidRPr="00D36414">
        <w:rPr>
          <w:rFonts w:cstheme="minorHAnsi"/>
          <w:i/>
          <w:iCs/>
        </w:rPr>
        <w:t>Environmental profit &amp; loss (EP&amp;L). 2015 group results</w:t>
      </w:r>
      <w:r w:rsidRPr="00D36414">
        <w:rPr>
          <w:rFonts w:cstheme="minorHAnsi"/>
        </w:rPr>
        <w:t xml:space="preserve">. Retrieved from </w:t>
      </w:r>
      <w:hyperlink r:id="rId3793" w:history="1">
        <w:r w:rsidRPr="00D36414">
          <w:rPr>
            <w:rStyle w:val="Hyperlink"/>
            <w:rFonts w:cstheme="minorHAnsi"/>
          </w:rPr>
          <w:t>http://www.kering.com/sites/default/files/kering_group_2015_environmentalpl_0.pdf</w:t>
        </w:r>
      </w:hyperlink>
    </w:p>
    <w:p w14:paraId="030029F5"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lang w:val="de-DE"/>
        </w:rPr>
        <w:t xml:space="preserve">Kerven, C., Steimann, B., Ashley, L., Dear, C., &amp; Ur-Rahim, I. (2011). </w:t>
      </w:r>
      <w:r w:rsidRPr="00D36414">
        <w:rPr>
          <w:rFonts w:cstheme="minorHAnsi"/>
          <w:i/>
          <w:iCs/>
        </w:rPr>
        <w:t>Pastoralism and farming in Central Asia’s mountains: A research review</w:t>
      </w:r>
      <w:r w:rsidRPr="00D36414">
        <w:rPr>
          <w:rFonts w:cstheme="minorHAnsi"/>
        </w:rPr>
        <w:t xml:space="preserve">. </w:t>
      </w:r>
      <w:r w:rsidRPr="00D36414">
        <w:rPr>
          <w:rFonts w:cstheme="minorHAnsi"/>
          <w:i/>
          <w:iCs/>
        </w:rPr>
        <w:t>The mountain societies research centre background paper series No.1</w:t>
      </w:r>
      <w:r w:rsidRPr="00D36414">
        <w:rPr>
          <w:rFonts w:cstheme="minorHAnsi"/>
        </w:rPr>
        <w:t xml:space="preserve">. Retrieved from </w:t>
      </w:r>
      <w:hyperlink r:id="rId3794" w:history="1">
        <w:r w:rsidRPr="00D36414">
          <w:rPr>
            <w:rStyle w:val="Hyperlink"/>
            <w:rFonts w:cstheme="minorHAnsi"/>
          </w:rPr>
          <w:t>http://www.ucentralasia.org/Content/Downloads/pastoralism_and_farming_in_central_asia_mountains.pdf</w:t>
        </w:r>
      </w:hyperlink>
    </w:p>
    <w:p w14:paraId="3856401F" w14:textId="77777777" w:rsidR="008A5415" w:rsidRPr="00D36414" w:rsidRDefault="008A5415" w:rsidP="008A5415">
      <w:pPr>
        <w:widowControl w:val="0"/>
        <w:autoSpaceDE w:val="0"/>
        <w:autoSpaceDN w:val="0"/>
        <w:adjustRightInd w:val="0"/>
        <w:spacing w:before="120"/>
        <w:ind w:left="480" w:hanging="480"/>
        <w:rPr>
          <w:rFonts w:cstheme="minorHAnsi"/>
          <w:lang w:val="fr-FR"/>
        </w:rPr>
      </w:pPr>
      <w:r w:rsidRPr="00D36414">
        <w:rPr>
          <w:rFonts w:cstheme="minorHAnsi"/>
        </w:rPr>
        <w:t xml:space="preserve">Keskitalo, E. C. H., &amp; Pettersson, M. (2016). Can adaptation to climate change at all be mainstreamed in complex multi-level governance systems? A case study of forest-relevant policies at the EU and Swedish Levels. In W. Leal, K. Adamson, R. Dunk, U. M. Azeiteiro, S. Illingworth, &amp; F. Alves (Eds.), </w:t>
      </w:r>
      <w:r w:rsidRPr="00D36414">
        <w:rPr>
          <w:rFonts w:cstheme="minorHAnsi"/>
          <w:i/>
          <w:iCs/>
        </w:rPr>
        <w:t>Implementing climate change adaptation in cities and communities. Climate change management</w:t>
      </w:r>
      <w:r w:rsidRPr="00D36414">
        <w:rPr>
          <w:rFonts w:cstheme="minorHAnsi"/>
        </w:rPr>
        <w:t xml:space="preserve"> (pp. 53–74). Cham, Switzerland: Springer. </w:t>
      </w:r>
      <w:hyperlink r:id="rId3795" w:history="1">
        <w:r w:rsidRPr="00D36414">
          <w:rPr>
            <w:rStyle w:val="Hyperlink"/>
            <w:rFonts w:cstheme="minorHAnsi"/>
          </w:rPr>
          <w:t>https://link.springer.com/chapter/10.1007%2F978-3-319-28591-7_4</w:t>
        </w:r>
      </w:hyperlink>
      <w:r w:rsidRPr="00D36414">
        <w:rPr>
          <w:rFonts w:cstheme="minorHAnsi"/>
        </w:rPr>
        <w:t xml:space="preserve"> </w:t>
      </w:r>
    </w:p>
    <w:p w14:paraId="5FE6AD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eskitalo, E. C. H., Sandström, C., Tysiachniouk, M., &amp; Johansson, J. (2009). Local consequences of applying international norms: Differences in the application of forest certification in northern Sweden, northern Finland, and northwest Russia. </w:t>
      </w:r>
      <w:r w:rsidRPr="00D36414">
        <w:rPr>
          <w:rFonts w:cstheme="minorHAnsi"/>
          <w:i/>
          <w:iCs/>
        </w:rPr>
        <w:t>Ecology and Society</w:t>
      </w:r>
      <w:r w:rsidRPr="00D36414">
        <w:rPr>
          <w:rFonts w:cstheme="minorHAnsi"/>
        </w:rPr>
        <w:t xml:space="preserve">, </w:t>
      </w:r>
      <w:r w:rsidRPr="00D36414">
        <w:rPr>
          <w:rFonts w:cstheme="minorHAnsi"/>
          <w:i/>
          <w:iCs/>
        </w:rPr>
        <w:t>14</w:t>
      </w:r>
      <w:r w:rsidRPr="00D36414">
        <w:rPr>
          <w:rFonts w:cstheme="minorHAnsi"/>
        </w:rPr>
        <w:t xml:space="preserve">(2), 1. Retrieved from </w:t>
      </w:r>
      <w:hyperlink r:id="rId3796" w:history="1">
        <w:r w:rsidRPr="00D36414">
          <w:rPr>
            <w:rStyle w:val="Hyperlink"/>
            <w:rFonts w:cstheme="minorHAnsi"/>
          </w:rPr>
          <w:t>http://www.ecologyandsociety.org/vol14/iss2/art1/</w:t>
        </w:r>
      </w:hyperlink>
    </w:p>
    <w:p w14:paraId="2FA90E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Kettunen, M., &amp; Illes, A. (Eds.). </w:t>
      </w:r>
      <w:r w:rsidRPr="00D36414">
        <w:rPr>
          <w:rFonts w:cstheme="minorHAnsi"/>
        </w:rPr>
        <w:t xml:space="preserve">(2017). </w:t>
      </w:r>
      <w:r w:rsidRPr="00D36414">
        <w:rPr>
          <w:rFonts w:cstheme="minorHAnsi"/>
          <w:i/>
          <w:iCs/>
        </w:rPr>
        <w:t>Opportunities for innovative biodiversity financing in the EU: ecological fiscal transfers (EFT), tax reliefs, marketed products, and fees and charges. A com-pilation of cases studies developed in the context of a project for the European Commission</w:t>
      </w:r>
      <w:r w:rsidRPr="00D36414">
        <w:rPr>
          <w:rFonts w:cstheme="minorHAnsi"/>
        </w:rPr>
        <w:t xml:space="preserve">. Brussels, Belgium: Institute for European Environmental Policy (IEEP). Retrieved from </w:t>
      </w:r>
      <w:hyperlink r:id="rId3797" w:history="1">
        <w:r w:rsidRPr="00D36414">
          <w:rPr>
            <w:rStyle w:val="Hyperlink"/>
            <w:rFonts w:cstheme="minorHAnsi"/>
          </w:rPr>
          <w:t>http://ec.europa.eu/environment/nature/natura2000/financing/index_en.htm</w:t>
        </w:r>
      </w:hyperlink>
    </w:p>
    <w:p w14:paraId="03AC1FB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Kettunen, M., Illes, A., Rayment, M., Primmer, E., Verstraeten, Y., Rekola, A., Ring, I., Tucker, G., Baldock, D., Droste, N., Santos, R., Rantala, S., Ebrahim, N. &amp; ten Brink, P. (2017). </w:t>
      </w:r>
      <w:r w:rsidRPr="00D36414">
        <w:rPr>
          <w:rFonts w:cstheme="minorHAnsi"/>
          <w:i/>
        </w:rPr>
        <w:t xml:space="preserve">Summary report - </w:t>
      </w:r>
      <w:r w:rsidRPr="00D36414">
        <w:rPr>
          <w:rFonts w:cstheme="minorHAnsi"/>
          <w:i/>
          <w:iCs/>
        </w:rPr>
        <w:t>Integration approach to EU biodiversity financing: evaluation of results and analysis of options for the future</w:t>
      </w:r>
      <w:r w:rsidRPr="00D36414">
        <w:rPr>
          <w:rFonts w:cstheme="minorHAnsi"/>
          <w:i/>
        </w:rPr>
        <w:t xml:space="preserve">. </w:t>
      </w:r>
      <w:r w:rsidRPr="00D36414">
        <w:rPr>
          <w:rFonts w:cstheme="minorHAnsi"/>
          <w:i/>
          <w:iCs/>
        </w:rPr>
        <w:t>Final report for the European Commission (DG ENV) (Project ENV.B.3/ETU/2015/0014)</w:t>
      </w:r>
      <w:r w:rsidRPr="00D36414">
        <w:rPr>
          <w:rFonts w:cstheme="minorHAnsi"/>
          <w:i/>
        </w:rPr>
        <w:t xml:space="preserve">. </w:t>
      </w:r>
      <w:r w:rsidRPr="00D36414">
        <w:rPr>
          <w:rFonts w:cstheme="minorHAnsi"/>
        </w:rPr>
        <w:t xml:space="preserve">Brussels, Belgium: Institute for European Environmental Policy (IEEP). Retrieved from </w:t>
      </w:r>
      <w:hyperlink r:id="rId3798" w:history="1">
        <w:r w:rsidRPr="00D36414">
          <w:rPr>
            <w:rStyle w:val="Hyperlink"/>
            <w:rFonts w:cstheme="minorHAnsi"/>
          </w:rPr>
          <w:t>http://ec.europa.eu/environment/nature/natura2000/financing/index_en.htm</w:t>
        </w:r>
      </w:hyperlink>
    </w:p>
    <w:p w14:paraId="7D4A34E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han, J., &amp; Din, F. (2015). </w:t>
      </w:r>
      <w:r w:rsidRPr="00D36414">
        <w:rPr>
          <w:rFonts w:cstheme="minorHAnsi"/>
          <w:i/>
          <w:iCs/>
        </w:rPr>
        <w:t>UK natural capital – Freshwater ecosystem assets and services accounts</w:t>
      </w:r>
      <w:r w:rsidRPr="00D36414">
        <w:rPr>
          <w:rFonts w:cstheme="minorHAnsi"/>
        </w:rPr>
        <w:t xml:space="preserve">. Retrieved from </w:t>
      </w:r>
      <w:hyperlink r:id="rId3799" w:history="1">
        <w:r w:rsidRPr="00D36414">
          <w:rPr>
            <w:rStyle w:val="Hyperlink"/>
            <w:rFonts w:cstheme="minorHAnsi"/>
          </w:rPr>
          <w:t>https://www.wavespartnership.org/en/knowledge-center/uk-natural-capital-–-freshwater-ecosystem-assets-and-services-accounts</w:t>
        </w:r>
      </w:hyperlink>
    </w:p>
    <w:p w14:paraId="22DC784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im, J. A. (2004). Regime interplay: the case of biodiversity and climate change. </w:t>
      </w:r>
      <w:r w:rsidRPr="00D36414">
        <w:rPr>
          <w:rFonts w:cstheme="minorHAnsi"/>
          <w:i/>
          <w:iCs/>
        </w:rPr>
        <w:t>Global Environmental Change</w:t>
      </w:r>
      <w:r w:rsidRPr="00D36414">
        <w:rPr>
          <w:rFonts w:cstheme="minorHAnsi"/>
        </w:rPr>
        <w:t xml:space="preserve">, </w:t>
      </w:r>
      <w:r w:rsidRPr="00D36414">
        <w:rPr>
          <w:rFonts w:cstheme="minorHAnsi"/>
          <w:i/>
          <w:iCs/>
        </w:rPr>
        <w:t>14</w:t>
      </w:r>
      <w:r w:rsidRPr="00D36414">
        <w:rPr>
          <w:rFonts w:cstheme="minorHAnsi"/>
        </w:rPr>
        <w:t xml:space="preserve">(4), 315–324. </w:t>
      </w:r>
      <w:hyperlink r:id="rId3800" w:history="1">
        <w:r w:rsidRPr="00D36414">
          <w:rPr>
            <w:rStyle w:val="Hyperlink"/>
            <w:rFonts w:cstheme="minorHAnsi"/>
          </w:rPr>
          <w:t>http://doi.org/10.1016/j.gloenvcha.2004.04.001</w:t>
        </w:r>
      </w:hyperlink>
    </w:p>
    <w:p w14:paraId="7F0021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indornay, S., &amp; Twigg, S. (2015). </w:t>
      </w:r>
      <w:r w:rsidRPr="00D36414">
        <w:rPr>
          <w:rFonts w:cstheme="minorHAnsi"/>
          <w:i/>
          <w:iCs/>
        </w:rPr>
        <w:t>Establishing a workable follow-up and review process for the Sustainable Development Goals</w:t>
      </w:r>
      <w:r w:rsidRPr="00D36414">
        <w:rPr>
          <w:rFonts w:cstheme="minorHAnsi"/>
        </w:rPr>
        <w:t xml:space="preserve">. London, UK: Overseas Development Institute. Retrieved from </w:t>
      </w:r>
      <w:hyperlink r:id="rId3801" w:history="1">
        <w:r w:rsidRPr="00D36414">
          <w:rPr>
            <w:rStyle w:val="Hyperlink"/>
            <w:rFonts w:cstheme="minorHAnsi"/>
          </w:rPr>
          <w:t>https://www.odi.org/sites/odi.org.uk/files/odi-assets/publications-opinion-files/9588.pdf</w:t>
        </w:r>
      </w:hyperlink>
    </w:p>
    <w:p w14:paraId="43206A8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Kirchhoff, J.-F., &amp; Fabian, A. (2010). </w:t>
      </w:r>
      <w:r w:rsidRPr="00D36414">
        <w:rPr>
          <w:rFonts w:cstheme="minorHAnsi"/>
          <w:i/>
          <w:iCs/>
        </w:rPr>
        <w:t>Forestry sector analysis of the Republic of Tajikistan</w:t>
      </w:r>
      <w:r w:rsidRPr="00D36414">
        <w:rPr>
          <w:rFonts w:cstheme="minorHAnsi"/>
        </w:rPr>
        <w:t>. Dushanbe, Tajikistan: GTZ.</w:t>
      </w:r>
    </w:p>
    <w:p w14:paraId="4DA3F3CB"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lastRenderedPageBreak/>
        <w:t xml:space="preserve">Kitti, H., Gunslay, N., &amp; Forbes, B. C. (2006). Defining the quality of reindeer pastures – The perspective of Sami reindeer herders. In B. C. Forbes, M. Bölter, L. Müller-Wille, J. Hukkinen, F. Müller, N. Gunslay, &amp; Y. Konstantinov (Eds.), </w:t>
      </w:r>
      <w:r w:rsidRPr="00D36414">
        <w:rPr>
          <w:rFonts w:cstheme="minorHAnsi"/>
          <w:i/>
          <w:iCs/>
        </w:rPr>
        <w:t>Reindeer management in northernmost Europe: Linking practical and scientific knowledge in social-ecological systems</w:t>
      </w:r>
      <w:r w:rsidRPr="00D36414">
        <w:rPr>
          <w:rFonts w:cstheme="minorHAnsi"/>
        </w:rPr>
        <w:t xml:space="preserve"> (pp. 141–165). </w:t>
      </w:r>
      <w:r w:rsidRPr="00D36414">
        <w:rPr>
          <w:rFonts w:cstheme="minorHAnsi"/>
          <w:lang w:val="de-DE"/>
        </w:rPr>
        <w:t xml:space="preserve">Berlin, Germany: Springer. </w:t>
      </w:r>
      <w:hyperlink r:id="rId3802" w:history="1">
        <w:r w:rsidRPr="00D36414">
          <w:rPr>
            <w:rStyle w:val="Hyperlink"/>
            <w:rFonts w:cstheme="minorHAnsi"/>
            <w:lang w:val="de-DE"/>
          </w:rPr>
          <w:t>http://doi.org/10.1007/3-540-31392-3_8</w:t>
        </w:r>
      </w:hyperlink>
    </w:p>
    <w:p w14:paraId="25CC8D69"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Klenke, R. A., Ring, I., Kranz, A., Jepsen, N., Rauschmayer, F., &amp; Henle, K. (Eds.). </w:t>
      </w:r>
      <w:r w:rsidRPr="00D36414">
        <w:rPr>
          <w:rFonts w:cstheme="minorHAnsi"/>
        </w:rPr>
        <w:t xml:space="preserve">(2013a). </w:t>
      </w:r>
      <w:r w:rsidRPr="00D36414">
        <w:rPr>
          <w:rFonts w:cstheme="minorHAnsi"/>
          <w:i/>
          <w:iCs/>
        </w:rPr>
        <w:t>Human-wildlife conflicts in Europe - Fisheries and fish-eating vertebrates as a model case</w:t>
      </w:r>
      <w:r w:rsidRPr="00D36414">
        <w:rPr>
          <w:rFonts w:cstheme="minorHAnsi"/>
        </w:rPr>
        <w:t xml:space="preserve">. </w:t>
      </w:r>
      <w:r w:rsidRPr="00D36414">
        <w:rPr>
          <w:rFonts w:cstheme="minorHAnsi"/>
          <w:lang w:val="de-DE"/>
        </w:rPr>
        <w:t xml:space="preserve">Berlin, Germany: Springer. </w:t>
      </w:r>
      <w:hyperlink r:id="rId3803" w:history="1">
        <w:r w:rsidRPr="00D36414">
          <w:rPr>
            <w:rStyle w:val="Hyperlink"/>
            <w:rFonts w:cstheme="minorHAnsi"/>
            <w:lang w:val="de-DE"/>
          </w:rPr>
          <w:t>http://doi.org/10.1007/978-3-540-34789-7</w:t>
        </w:r>
      </w:hyperlink>
    </w:p>
    <w:p w14:paraId="3359C6BE"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Klenke, R. A., Ring, I., Máñez Schwerdtner, K., Habighorst, R., Weiss, V., Wittmer, H., Gruber, B., Lampa, S., &amp; Henle, K. (2013b). </w:t>
      </w:r>
      <w:r w:rsidRPr="00D36414">
        <w:rPr>
          <w:rFonts w:cstheme="minorHAnsi"/>
        </w:rPr>
        <w:t xml:space="preserve">Otters in saxony: A story of successful conflict resolution. In R. A. Klenke, I. Ring, Kranz, N. Jepsen, F. Rauschmayer, &amp; K. Henle (Eds.), </w:t>
      </w:r>
      <w:r w:rsidRPr="00D36414">
        <w:rPr>
          <w:rFonts w:cstheme="minorHAnsi"/>
          <w:i/>
          <w:iCs/>
        </w:rPr>
        <w:t>Human-wildlife conflicts in Europe - Fisheries and fish-eating vertebrates as a model case</w:t>
      </w:r>
      <w:r w:rsidRPr="00D36414">
        <w:rPr>
          <w:rFonts w:cstheme="minorHAnsi"/>
        </w:rPr>
        <w:t xml:space="preserve"> (pp. 107–139). Berlin, Germany: Springer. </w:t>
      </w:r>
      <w:hyperlink r:id="rId3804" w:history="1">
        <w:r w:rsidRPr="00D36414">
          <w:rPr>
            <w:rStyle w:val="Hyperlink"/>
            <w:rFonts w:cstheme="minorHAnsi"/>
          </w:rPr>
          <w:t>http://doi.org/10.1007/978-3-540-34789-7_6</w:t>
        </w:r>
      </w:hyperlink>
    </w:p>
    <w:p w14:paraId="162A3973"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Kluvánková-Oravská, T., Chobotová, V., Banaszak, I., Slavikova, L., &amp; Trifunovova, S. (2009). From government to governance for biodiversity: the perspective of Central and Eastern European transition countries. </w:t>
      </w:r>
      <w:r w:rsidRPr="00D36414">
        <w:rPr>
          <w:rFonts w:cstheme="minorHAnsi"/>
          <w:i/>
          <w:iCs/>
        </w:rPr>
        <w:t>Environmental Policy and Governance</w:t>
      </w:r>
      <w:r w:rsidRPr="00D36414">
        <w:rPr>
          <w:rFonts w:cstheme="minorHAnsi"/>
        </w:rPr>
        <w:t xml:space="preserve">, </w:t>
      </w:r>
      <w:r w:rsidRPr="00D36414">
        <w:rPr>
          <w:rFonts w:cstheme="minorHAnsi"/>
          <w:i/>
          <w:iCs/>
        </w:rPr>
        <w:t>19</w:t>
      </w:r>
      <w:r w:rsidRPr="00D36414">
        <w:rPr>
          <w:rFonts w:cstheme="minorHAnsi"/>
        </w:rPr>
        <w:t xml:space="preserve">(3), 186–196. </w:t>
      </w:r>
      <w:hyperlink r:id="rId3805" w:history="1">
        <w:r w:rsidRPr="00D36414">
          <w:rPr>
            <w:rStyle w:val="Hyperlink"/>
            <w:rFonts w:cstheme="minorHAnsi"/>
          </w:rPr>
          <w:t>http://doi.org/10.1002/eet.508</w:t>
        </w:r>
      </w:hyperlink>
    </w:p>
    <w:p w14:paraId="6CEA9CC2"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Kobakhidze, N. (2015). </w:t>
      </w:r>
      <w:r w:rsidRPr="00D36414">
        <w:rPr>
          <w:rFonts w:cstheme="minorHAnsi"/>
          <w:i/>
          <w:iCs/>
        </w:rPr>
        <w:t>Sustainable management of biodiversity, South Caucasus: Impact analyses on status of biodiversity in Armenia, Azerbaijan and Georgia, and at regional level (South Caucasus)</w:t>
      </w:r>
      <w:r w:rsidRPr="00D36414">
        <w:rPr>
          <w:rFonts w:cstheme="minorHAnsi"/>
        </w:rPr>
        <w:t xml:space="preserve">. </w:t>
      </w:r>
      <w:r w:rsidRPr="00D36414">
        <w:rPr>
          <w:rFonts w:cstheme="minorHAnsi"/>
          <w:lang w:val="de-DE"/>
        </w:rPr>
        <w:t xml:space="preserve">Tbilisi, Georgia: Gesellschaft für Internationale Zusammenarbeit (GIZ). Retrieved from </w:t>
      </w:r>
      <w:hyperlink r:id="rId3806" w:history="1">
        <w:r w:rsidRPr="00D36414">
          <w:rPr>
            <w:rStyle w:val="Hyperlink"/>
            <w:rFonts w:cstheme="minorHAnsi"/>
            <w:lang w:val="de-DE"/>
          </w:rPr>
          <w:t>http://biodivers-southcaucasus.org/wp-content/uploads/2015/02/83213733_Impact-Analyses-on-Status-of-Biodiversity-South-Caucasus_Kobakhidze_2015.pdf</w:t>
        </w:r>
      </w:hyperlink>
    </w:p>
    <w:p w14:paraId="7F8CB037"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Koetz, T., Farrell, K. N., &amp; Bridgewater, P. (2012). Building better science-policy interfaces for international environmental governance: assessing potential within the Intergovernmental Platform for Biodiversity and Ecosystem Services. </w:t>
      </w:r>
      <w:r w:rsidRPr="00D36414">
        <w:rPr>
          <w:rFonts w:cstheme="minorHAnsi"/>
          <w:i/>
          <w:iCs/>
        </w:rPr>
        <w:t>International Environmental Agreements: Politics, Law and Economics</w:t>
      </w:r>
      <w:r w:rsidRPr="00D36414">
        <w:rPr>
          <w:rFonts w:cstheme="minorHAnsi"/>
        </w:rPr>
        <w:t xml:space="preserve">, </w:t>
      </w:r>
      <w:r w:rsidRPr="00D36414">
        <w:rPr>
          <w:rFonts w:cstheme="minorHAnsi"/>
          <w:i/>
          <w:iCs/>
        </w:rPr>
        <w:t>12</w:t>
      </w:r>
      <w:r w:rsidRPr="00D36414">
        <w:rPr>
          <w:rFonts w:cstheme="minorHAnsi"/>
        </w:rPr>
        <w:t xml:space="preserve">(1), 1–21. </w:t>
      </w:r>
      <w:hyperlink r:id="rId3807" w:history="1">
        <w:r w:rsidRPr="00D36414">
          <w:rPr>
            <w:rStyle w:val="Hyperlink"/>
            <w:rFonts w:cstheme="minorHAnsi"/>
          </w:rPr>
          <w:t>http://doi.org/10.1007/s10784-011-9152-z</w:t>
        </w:r>
      </w:hyperlink>
    </w:p>
    <w:p w14:paraId="535123FE"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Koivurova, T. (2014). </w:t>
      </w:r>
      <w:r w:rsidRPr="00D36414">
        <w:rPr>
          <w:rFonts w:cstheme="minorHAnsi"/>
          <w:i/>
          <w:iCs/>
        </w:rPr>
        <w:t>Introduction to international environmental law</w:t>
      </w:r>
      <w:r w:rsidRPr="00D36414">
        <w:rPr>
          <w:rFonts w:cstheme="minorHAnsi"/>
        </w:rPr>
        <w:t>. London, UK: Routledge.</w:t>
      </w:r>
    </w:p>
    <w:p w14:paraId="6ADEA46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ivurova, T., Buanes, A., Riabova, L., Didyk, V., Ejdemo, T., Poelzer, G., Taavo, P., &amp; Lesser, P. (2015). “Social license to operate”: a relevant term in Northern European mining? </w:t>
      </w:r>
      <w:r w:rsidRPr="00D36414">
        <w:rPr>
          <w:rFonts w:cstheme="minorHAnsi"/>
          <w:i/>
          <w:iCs/>
        </w:rPr>
        <w:t>Polar Geography</w:t>
      </w:r>
      <w:r w:rsidRPr="00D36414">
        <w:rPr>
          <w:rFonts w:cstheme="minorHAnsi"/>
        </w:rPr>
        <w:t xml:space="preserve">, </w:t>
      </w:r>
      <w:r w:rsidRPr="00D36414">
        <w:rPr>
          <w:rFonts w:cstheme="minorHAnsi"/>
          <w:i/>
          <w:iCs/>
        </w:rPr>
        <w:t>38</w:t>
      </w:r>
      <w:r w:rsidRPr="00D36414">
        <w:rPr>
          <w:rFonts w:cstheme="minorHAnsi"/>
        </w:rPr>
        <w:t xml:space="preserve">(3), 194–227. </w:t>
      </w:r>
      <w:hyperlink r:id="rId3808" w:history="1">
        <w:r w:rsidRPr="00D36414">
          <w:rPr>
            <w:rStyle w:val="Hyperlink"/>
            <w:rFonts w:cstheme="minorHAnsi"/>
          </w:rPr>
          <w:t>http://doi.org/10.1080/1088937X.2015.1056859</w:t>
        </w:r>
      </w:hyperlink>
    </w:p>
    <w:p w14:paraId="7A56218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ivurova, T., &amp; Heinämäki, L. (2006). The participation of indigenous peoples in international norm-making in the Arctic. </w:t>
      </w:r>
      <w:r w:rsidRPr="00D36414">
        <w:rPr>
          <w:rFonts w:cstheme="minorHAnsi"/>
          <w:i/>
          <w:iCs/>
        </w:rPr>
        <w:t>Polar Record</w:t>
      </w:r>
      <w:r w:rsidRPr="00D36414">
        <w:rPr>
          <w:rFonts w:cstheme="minorHAnsi"/>
        </w:rPr>
        <w:t xml:space="preserve">, </w:t>
      </w:r>
      <w:r w:rsidRPr="00D36414">
        <w:rPr>
          <w:rFonts w:cstheme="minorHAnsi"/>
          <w:i/>
          <w:iCs/>
        </w:rPr>
        <w:t>42</w:t>
      </w:r>
      <w:r w:rsidRPr="00D36414">
        <w:rPr>
          <w:rFonts w:cstheme="minorHAnsi"/>
        </w:rPr>
        <w:t xml:space="preserve">(221), 101–109. </w:t>
      </w:r>
      <w:hyperlink r:id="rId3809" w:history="1">
        <w:r w:rsidRPr="00D36414">
          <w:rPr>
            <w:rStyle w:val="Hyperlink"/>
            <w:rFonts w:cstheme="minorHAnsi"/>
          </w:rPr>
          <w:t>http://doi.org/10.1017/S0032247406005080</w:t>
        </w:r>
      </w:hyperlink>
    </w:p>
    <w:p w14:paraId="5550A8F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opperoinen, L. (2015). </w:t>
      </w:r>
      <w:r w:rsidRPr="00D36414">
        <w:rPr>
          <w:rFonts w:cstheme="minorHAnsi"/>
          <w:i/>
        </w:rPr>
        <w:t xml:space="preserve">Integrating nature-based solution in urban planning. </w:t>
      </w:r>
      <w:r w:rsidRPr="00D36414">
        <w:rPr>
          <w:rFonts w:cstheme="minorHAnsi"/>
          <w:i/>
          <w:iCs/>
        </w:rPr>
        <w:t>OpenNESS brief</w:t>
      </w:r>
      <w:r w:rsidRPr="00D36414">
        <w:rPr>
          <w:rFonts w:cstheme="minorHAnsi"/>
          <w:i/>
        </w:rPr>
        <w:t>, no. 3</w:t>
      </w:r>
      <w:r w:rsidRPr="00D36414">
        <w:rPr>
          <w:rFonts w:cstheme="minorHAnsi"/>
        </w:rPr>
        <w:t xml:space="preserve">. Retrieved from </w:t>
      </w:r>
      <w:hyperlink r:id="rId3810" w:history="1">
        <w:r w:rsidRPr="00D36414">
          <w:rPr>
            <w:rStyle w:val="Hyperlink"/>
            <w:rFonts w:cstheme="minorHAnsi"/>
          </w:rPr>
          <w:t>http://www.openness-project.eu/sites/default/files/OpenNESS_brief_03.pdf</w:t>
        </w:r>
      </w:hyperlink>
    </w:p>
    <w:p w14:paraId="126F91E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Korn, H., Schliep, R., &amp; Epple, C. (Eds.). </w:t>
      </w:r>
      <w:r w:rsidRPr="00D36414">
        <w:rPr>
          <w:rFonts w:cstheme="minorHAnsi"/>
        </w:rPr>
        <w:t xml:space="preserve">(2004). </w:t>
      </w:r>
      <w:r w:rsidRPr="00D36414">
        <w:rPr>
          <w:rFonts w:cstheme="minorHAnsi"/>
          <w:i/>
          <w:iCs/>
        </w:rPr>
        <w:t>Report on the international workshop “Capacity-building for biodiversity in Central and Eastern Europe”</w:t>
      </w:r>
      <w:r w:rsidRPr="00D36414">
        <w:rPr>
          <w:rFonts w:cstheme="minorHAnsi"/>
        </w:rPr>
        <w:t xml:space="preserve"> </w:t>
      </w:r>
      <w:r w:rsidRPr="00D36414">
        <w:rPr>
          <w:rFonts w:cstheme="minorHAnsi"/>
          <w:i/>
          <w:iCs/>
        </w:rPr>
        <w:t>BfN-Skripten 121</w:t>
      </w:r>
      <w:r w:rsidRPr="00D36414">
        <w:rPr>
          <w:rFonts w:cstheme="minorHAnsi"/>
        </w:rPr>
        <w:t xml:space="preserve">. Retrieved from </w:t>
      </w:r>
      <w:hyperlink r:id="rId3811" w:history="1">
        <w:r w:rsidRPr="00D36414">
          <w:rPr>
            <w:rStyle w:val="Hyperlink"/>
            <w:rFonts w:cstheme="minorHAnsi"/>
          </w:rPr>
          <w:t>https://www.bfn.de/fileadmin/MDB/documents/skript121.pdf</w:t>
        </w:r>
      </w:hyperlink>
    </w:p>
    <w:p w14:paraId="5D3D3A4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Korzhenevych, A., Dehnen, N., Bröcker, J., Holtkamp, M., Meier, H., Gibson, G., Varma, A., &amp; Cox, V. (2014). </w:t>
      </w:r>
      <w:r w:rsidRPr="00D36414">
        <w:rPr>
          <w:rFonts w:cstheme="minorHAnsi"/>
          <w:i/>
          <w:iCs/>
        </w:rPr>
        <w:t>Update of the handbook on external costs of transport</w:t>
      </w:r>
      <w:r w:rsidRPr="00D36414">
        <w:rPr>
          <w:rFonts w:cstheme="minorHAnsi"/>
        </w:rPr>
        <w:t xml:space="preserve">. </w:t>
      </w:r>
      <w:r w:rsidRPr="00D36414">
        <w:rPr>
          <w:rFonts w:cstheme="minorHAnsi"/>
          <w:i/>
          <w:iCs/>
        </w:rPr>
        <w:t>Report for the European Commission, DG Mobility and Transport</w:t>
      </w:r>
      <w:r w:rsidRPr="00D36414">
        <w:rPr>
          <w:rFonts w:cstheme="minorHAnsi"/>
        </w:rPr>
        <w:t xml:space="preserve">. London, UK: Ricardo-AEA. Retrieved from </w:t>
      </w:r>
      <w:hyperlink r:id="rId3812" w:history="1">
        <w:r w:rsidRPr="00D36414">
          <w:rPr>
            <w:rStyle w:val="Hyperlink"/>
            <w:rFonts w:cstheme="minorHAnsi"/>
          </w:rPr>
          <w:t>http://ec.europa.eu/transport/themes/sustainable/studies/doc/2014-handbook-external-costs-transport.pdf</w:t>
        </w:r>
      </w:hyperlink>
    </w:p>
    <w:p w14:paraId="10F0F30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Kouplevatskaya-Yunusova, I. (2005). The evolution of stakeholders participation in a process of forest policy reform in Kyrgyz Republic. </w:t>
      </w:r>
      <w:r w:rsidRPr="00D36414">
        <w:rPr>
          <w:rFonts w:cstheme="minorHAnsi"/>
          <w:bCs/>
          <w:i/>
          <w:iCs/>
          <w:lang w:val="de-DE"/>
        </w:rPr>
        <w:t>Schweizerische Zeitschrift fur Forstwesen</w:t>
      </w:r>
      <w:r w:rsidRPr="00D36414">
        <w:rPr>
          <w:rFonts w:cstheme="minorHAnsi"/>
          <w:lang w:val="de-DE"/>
        </w:rPr>
        <w:t xml:space="preserve">, </w:t>
      </w:r>
      <w:r w:rsidRPr="00D36414">
        <w:rPr>
          <w:rFonts w:cstheme="minorHAnsi"/>
          <w:i/>
          <w:iCs/>
          <w:lang w:val="de-DE"/>
        </w:rPr>
        <w:t>156</w:t>
      </w:r>
      <w:r w:rsidRPr="00D36414">
        <w:rPr>
          <w:rFonts w:cstheme="minorHAnsi"/>
          <w:lang w:val="de-DE"/>
        </w:rPr>
        <w:t xml:space="preserve">(10), 385–395. Retrieved from </w:t>
      </w:r>
      <w:hyperlink r:id="rId3813" w:history="1">
        <w:r w:rsidRPr="00D36414">
          <w:rPr>
            <w:rStyle w:val="Hyperlink"/>
            <w:rFonts w:cstheme="minorHAnsi"/>
            <w:lang w:val="de-DE"/>
          </w:rPr>
          <w:t>http://dx.doi.org/10.3188/szf.2005.0385</w:t>
        </w:r>
      </w:hyperlink>
    </w:p>
    <w:p w14:paraId="06A859D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Krämer, L. (2011). </w:t>
      </w:r>
      <w:r w:rsidRPr="00D36414">
        <w:rPr>
          <w:rFonts w:cstheme="minorHAnsi"/>
          <w:i/>
          <w:iCs/>
          <w:lang w:val="fr-FR"/>
        </w:rPr>
        <w:t xml:space="preserve">EU environmental law. </w:t>
      </w:r>
      <w:r w:rsidRPr="00D36414">
        <w:rPr>
          <w:rFonts w:cstheme="minorHAnsi"/>
          <w:i/>
          <w:iCs/>
        </w:rPr>
        <w:t>Seventh edition</w:t>
      </w:r>
      <w:r w:rsidRPr="00D36414">
        <w:rPr>
          <w:rFonts w:cstheme="minorHAnsi"/>
        </w:rPr>
        <w:t xml:space="preserve">. London, UK: Sweet &amp; Maxwell. </w:t>
      </w:r>
    </w:p>
    <w:p w14:paraId="038A6D9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řenová, Z., &amp; Kindlmann, P. (2015). Natura 2000 – Solution for Eastern Europe or just a good start? The Šumava National Park as a test case. </w:t>
      </w:r>
      <w:r w:rsidRPr="00D36414">
        <w:rPr>
          <w:rFonts w:cstheme="minorHAnsi"/>
          <w:i/>
          <w:iCs/>
        </w:rPr>
        <w:t>Biological Conservation</w:t>
      </w:r>
      <w:r w:rsidRPr="00D36414">
        <w:rPr>
          <w:rFonts w:cstheme="minorHAnsi"/>
        </w:rPr>
        <w:t xml:space="preserve">, </w:t>
      </w:r>
      <w:r w:rsidRPr="00D36414">
        <w:rPr>
          <w:rFonts w:cstheme="minorHAnsi"/>
          <w:i/>
          <w:iCs/>
        </w:rPr>
        <w:t>186</w:t>
      </w:r>
      <w:r w:rsidRPr="00D36414">
        <w:rPr>
          <w:rFonts w:cstheme="minorHAnsi"/>
        </w:rPr>
        <w:t xml:space="preserve">, 268–275. </w:t>
      </w:r>
      <w:hyperlink r:id="rId3814" w:history="1">
        <w:r w:rsidRPr="00D36414">
          <w:rPr>
            <w:rStyle w:val="Hyperlink"/>
            <w:rFonts w:cstheme="minorHAnsi"/>
          </w:rPr>
          <w:t>http://doi.org/10.1016/j.biocon.2015.03.028</w:t>
        </w:r>
      </w:hyperlink>
    </w:p>
    <w:p w14:paraId="709AD1F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Krilašević, E. (2010). The role of international organizations in the implementation of biodiversity conservation policies - The case of Bosnia-Herzegovina. In T. Tuomasjukka (Ed.), </w:t>
      </w:r>
      <w:r w:rsidRPr="00D36414">
        <w:rPr>
          <w:rFonts w:cstheme="minorHAnsi"/>
          <w:i/>
          <w:iCs/>
        </w:rPr>
        <w:t>Forest policy and economics in support of good governance</w:t>
      </w:r>
      <w:r w:rsidRPr="00D36414">
        <w:rPr>
          <w:rFonts w:cstheme="minorHAnsi"/>
        </w:rPr>
        <w:t xml:space="preserve"> (pp. 131–140). Joensuu, Finland: European Forest Institute. Retrieved from </w:t>
      </w:r>
      <w:hyperlink r:id="rId3815" w:history="1">
        <w:r w:rsidRPr="00D36414">
          <w:rPr>
            <w:rStyle w:val="Hyperlink"/>
            <w:rFonts w:cstheme="minorHAnsi"/>
          </w:rPr>
          <w:t>http://citeweb.info/20102351652</w:t>
        </w:r>
      </w:hyperlink>
    </w:p>
    <w:p w14:paraId="7E7676C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Kull, C. A., de Sartre, X. A., &amp; Castro-Larranaga, M. (2015). </w:t>
      </w:r>
      <w:r w:rsidRPr="00D36414">
        <w:rPr>
          <w:rFonts w:cstheme="minorHAnsi"/>
        </w:rPr>
        <w:t xml:space="preserve">The political ecology of ecosystem services. </w:t>
      </w:r>
      <w:r w:rsidRPr="00D36414">
        <w:rPr>
          <w:rFonts w:cstheme="minorHAnsi"/>
          <w:i/>
          <w:iCs/>
        </w:rPr>
        <w:t>Geoforum</w:t>
      </w:r>
      <w:r w:rsidRPr="00D36414">
        <w:rPr>
          <w:rFonts w:cstheme="minorHAnsi"/>
        </w:rPr>
        <w:t xml:space="preserve">, </w:t>
      </w:r>
      <w:r w:rsidRPr="00D36414">
        <w:rPr>
          <w:rFonts w:cstheme="minorHAnsi"/>
          <w:i/>
          <w:iCs/>
        </w:rPr>
        <w:t>61</w:t>
      </w:r>
      <w:r w:rsidRPr="00D36414">
        <w:rPr>
          <w:rFonts w:cstheme="minorHAnsi"/>
        </w:rPr>
        <w:t xml:space="preserve">, 122–134. </w:t>
      </w:r>
      <w:hyperlink r:id="rId3816" w:history="1">
        <w:r w:rsidRPr="00D36414">
          <w:rPr>
            <w:rStyle w:val="Hyperlink"/>
            <w:rFonts w:cstheme="minorHAnsi"/>
          </w:rPr>
          <w:t>http://doi.org/10.1016/j.geoforum.2015.03.004</w:t>
        </w:r>
      </w:hyperlink>
    </w:p>
    <w:p w14:paraId="21B6AB9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gabrielle, E., Crochelet, E., Andrello, M., Schill, S. R., Arnaud‐Haond, S., Alloncle, N., &amp; Ponge, B. (2014). Connecting MPAs–eight challenges for science and management. </w:t>
      </w:r>
      <w:r w:rsidRPr="00D36414">
        <w:rPr>
          <w:rFonts w:cstheme="minorHAnsi"/>
          <w:i/>
          <w:iCs/>
        </w:rPr>
        <w:t>Aquatic Conservation: Marine and Freshwater Ecosystems</w:t>
      </w:r>
      <w:r w:rsidRPr="00D36414">
        <w:rPr>
          <w:rFonts w:cstheme="minorHAnsi"/>
        </w:rPr>
        <w:t xml:space="preserve">, </w:t>
      </w:r>
      <w:r w:rsidRPr="00D36414">
        <w:rPr>
          <w:rFonts w:cstheme="minorHAnsi"/>
          <w:i/>
          <w:iCs/>
        </w:rPr>
        <w:t>24</w:t>
      </w:r>
      <w:r w:rsidRPr="00D36414">
        <w:rPr>
          <w:rFonts w:cstheme="minorHAnsi"/>
        </w:rPr>
        <w:t xml:space="preserve">, 94–110. Retrieved from </w:t>
      </w:r>
      <w:hyperlink r:id="rId3817" w:history="1">
        <w:r w:rsidRPr="00D36414">
          <w:rPr>
            <w:rStyle w:val="Hyperlink"/>
            <w:rFonts w:cstheme="minorHAnsi"/>
          </w:rPr>
          <w:t>http://onlinelibrary.wiley.com/doi/10.1002/aqc.2500/full</w:t>
        </w:r>
      </w:hyperlink>
    </w:p>
    <w:p w14:paraId="77E1CC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morgese, L., &amp; Geneletti, D. (2013). Sustainability principles in strategic environmental assessment: A framework for analysis and examples from Italian urban planning. </w:t>
      </w:r>
      <w:r w:rsidRPr="00D36414">
        <w:rPr>
          <w:rFonts w:cstheme="minorHAnsi"/>
          <w:i/>
          <w:iCs/>
        </w:rPr>
        <w:t>Environmental Impact Assessment Review</w:t>
      </w:r>
      <w:r w:rsidRPr="00D36414">
        <w:rPr>
          <w:rFonts w:cstheme="minorHAnsi"/>
        </w:rPr>
        <w:t xml:space="preserve">, </w:t>
      </w:r>
      <w:r w:rsidRPr="00D36414">
        <w:rPr>
          <w:rFonts w:cstheme="minorHAnsi"/>
          <w:i/>
          <w:iCs/>
        </w:rPr>
        <w:t>42</w:t>
      </w:r>
      <w:r w:rsidRPr="00D36414">
        <w:rPr>
          <w:rFonts w:cstheme="minorHAnsi"/>
        </w:rPr>
        <w:t xml:space="preserve">, 116–126. </w:t>
      </w:r>
      <w:hyperlink r:id="rId3818" w:history="1">
        <w:r w:rsidRPr="00D36414">
          <w:rPr>
            <w:rStyle w:val="Hyperlink"/>
            <w:rFonts w:cstheme="minorHAnsi"/>
          </w:rPr>
          <w:t>http://doi.org/10.1016/j.eiar.2012.12.004</w:t>
        </w:r>
      </w:hyperlink>
    </w:p>
    <w:p w14:paraId="2C637C2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ne, M. B. (2003). Participation, decentralization, and civil society: Indigenous rights and democracy in environmental planning. </w:t>
      </w:r>
      <w:r w:rsidRPr="00D36414">
        <w:rPr>
          <w:rFonts w:cstheme="minorHAnsi"/>
          <w:i/>
          <w:iCs/>
        </w:rPr>
        <w:t>Journal of Planning Education and Research</w:t>
      </w:r>
      <w:r w:rsidRPr="00D36414">
        <w:rPr>
          <w:rFonts w:cstheme="minorHAnsi"/>
        </w:rPr>
        <w:t xml:space="preserve">, </w:t>
      </w:r>
      <w:r w:rsidRPr="00D36414">
        <w:rPr>
          <w:rFonts w:cstheme="minorHAnsi"/>
          <w:i/>
          <w:iCs/>
        </w:rPr>
        <w:t>22</w:t>
      </w:r>
      <w:r w:rsidRPr="00D36414">
        <w:rPr>
          <w:rFonts w:cstheme="minorHAnsi"/>
        </w:rPr>
        <w:t xml:space="preserve">(4), 360–373. </w:t>
      </w:r>
      <w:hyperlink r:id="rId3819" w:history="1">
        <w:r w:rsidRPr="00D36414">
          <w:rPr>
            <w:rStyle w:val="Hyperlink"/>
            <w:rFonts w:cstheme="minorHAnsi"/>
          </w:rPr>
          <w:t>http://doi.org/10.1177/0739456x03022004003</w:t>
        </w:r>
      </w:hyperlink>
    </w:p>
    <w:p w14:paraId="7F9F6D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ne, M. B., &amp; Corbett, T. (2005). The tyranny of localism: Indigenous participation in community-based environmental management. </w:t>
      </w:r>
      <w:r w:rsidRPr="00D36414">
        <w:rPr>
          <w:rFonts w:cstheme="minorHAnsi"/>
          <w:i/>
          <w:iCs/>
        </w:rPr>
        <w:t>Journal of Environmental Policy &amp; Planning</w:t>
      </w:r>
      <w:r w:rsidRPr="00D36414">
        <w:rPr>
          <w:rFonts w:cstheme="minorHAnsi"/>
        </w:rPr>
        <w:t xml:space="preserve">, </w:t>
      </w:r>
      <w:r w:rsidRPr="00D36414">
        <w:rPr>
          <w:rFonts w:cstheme="minorHAnsi"/>
          <w:i/>
          <w:iCs/>
        </w:rPr>
        <w:t>7</w:t>
      </w:r>
      <w:r w:rsidRPr="00D36414">
        <w:rPr>
          <w:rFonts w:cstheme="minorHAnsi"/>
        </w:rPr>
        <w:t xml:space="preserve">(2), 141–159. </w:t>
      </w:r>
      <w:hyperlink r:id="rId3820" w:history="1">
        <w:r w:rsidRPr="00D36414">
          <w:rPr>
            <w:rStyle w:val="Hyperlink"/>
            <w:rFonts w:cstheme="minorHAnsi"/>
          </w:rPr>
          <w:t>http://doi.org/10.1080/15239080500338671</w:t>
        </w:r>
      </w:hyperlink>
    </w:p>
    <w:p w14:paraId="224974BE"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nge, P., Driessen, P. P. J., Sauer, A., Bornemann, B., &amp; Burger, P. (2013). Governing towards sustainability—Conceptualizing modes of governance. </w:t>
      </w:r>
      <w:r w:rsidRPr="00D36414">
        <w:rPr>
          <w:rFonts w:cstheme="minorHAnsi"/>
          <w:i/>
          <w:iCs/>
        </w:rPr>
        <w:t>Journal of Environmental Policy &amp; Planning</w:t>
      </w:r>
      <w:r w:rsidRPr="00D36414">
        <w:rPr>
          <w:rFonts w:cstheme="minorHAnsi"/>
        </w:rPr>
        <w:t xml:space="preserve">, </w:t>
      </w:r>
      <w:r w:rsidRPr="00D36414">
        <w:rPr>
          <w:rFonts w:cstheme="minorHAnsi"/>
          <w:i/>
          <w:iCs/>
        </w:rPr>
        <w:t>15</w:t>
      </w:r>
      <w:r w:rsidRPr="00D36414">
        <w:rPr>
          <w:rFonts w:cstheme="minorHAnsi"/>
        </w:rPr>
        <w:t xml:space="preserve">(3), 403–425. </w:t>
      </w:r>
      <w:hyperlink r:id="rId3821" w:history="1">
        <w:r w:rsidRPr="008A5415">
          <w:rPr>
            <w:rStyle w:val="Hyperlink"/>
            <w:rFonts w:cstheme="minorHAnsi"/>
          </w:rPr>
          <w:t>http://doi.org/10.1080/1523908X.2013.769414</w:t>
        </w:r>
      </w:hyperlink>
    </w:p>
    <w:p w14:paraId="77106D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Larrosa, C., Carrasco, L. R., &amp; Milner-Gulland, E. J. (2016). </w:t>
      </w:r>
      <w:r w:rsidRPr="00D36414">
        <w:rPr>
          <w:rFonts w:cstheme="minorHAnsi"/>
        </w:rPr>
        <w:t xml:space="preserve">Unintended feedbacks: Challenges and opportunities for improving conservation effectiveness. </w:t>
      </w:r>
      <w:r w:rsidRPr="00D36414">
        <w:rPr>
          <w:rFonts w:cstheme="minorHAnsi"/>
          <w:i/>
          <w:iCs/>
        </w:rPr>
        <w:t>Conservation Letters</w:t>
      </w:r>
      <w:r w:rsidRPr="00D36414">
        <w:rPr>
          <w:rFonts w:cstheme="minorHAnsi"/>
        </w:rPr>
        <w:t xml:space="preserve">, </w:t>
      </w:r>
      <w:r w:rsidRPr="00D36414">
        <w:rPr>
          <w:rFonts w:cstheme="minorHAnsi"/>
          <w:i/>
          <w:iCs/>
        </w:rPr>
        <w:t>9</w:t>
      </w:r>
      <w:r w:rsidRPr="00D36414">
        <w:rPr>
          <w:rFonts w:cstheme="minorHAnsi"/>
        </w:rPr>
        <w:t xml:space="preserve">(5), 316–326. </w:t>
      </w:r>
      <w:hyperlink r:id="rId3822" w:history="1">
        <w:r w:rsidRPr="00D36414">
          <w:rPr>
            <w:rStyle w:val="Hyperlink"/>
            <w:rFonts w:cstheme="minorHAnsi"/>
          </w:rPr>
          <w:t>http://doi.org/10.1111/conl.12240</w:t>
        </w:r>
      </w:hyperlink>
    </w:p>
    <w:p w14:paraId="4C53DD7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rsen, J. N., &amp; Fondahl, G. (Eds.). (2015). </w:t>
      </w:r>
      <w:r w:rsidRPr="00D36414">
        <w:rPr>
          <w:rFonts w:cstheme="minorHAnsi"/>
          <w:i/>
          <w:iCs/>
        </w:rPr>
        <w:t>Arctic human development report: Regional processes and global linkages</w:t>
      </w:r>
      <w:r w:rsidRPr="00D36414">
        <w:rPr>
          <w:rFonts w:cstheme="minorHAnsi"/>
        </w:rPr>
        <w:t xml:space="preserve">. Copenhagen Denmark: Nordisk Ministerråd. Retrieved from </w:t>
      </w:r>
      <w:hyperlink r:id="rId3823" w:history="1">
        <w:r w:rsidRPr="00D36414">
          <w:rPr>
            <w:rStyle w:val="Hyperlink"/>
            <w:rFonts w:cstheme="minorHAnsi"/>
          </w:rPr>
          <w:t>http://www.uarctic.org/news/2015/2/new-report-arctic-human-development-report-volume-ii-published/</w:t>
        </w:r>
      </w:hyperlink>
    </w:p>
    <w:p w14:paraId="486466A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rson, D., Martin, W., Sahin, S., &amp; Tsigas, M. (2014). </w:t>
      </w:r>
      <w:r w:rsidRPr="00D36414">
        <w:rPr>
          <w:rFonts w:cstheme="minorHAnsi"/>
          <w:i/>
          <w:iCs/>
        </w:rPr>
        <w:t>Agricultural policies and trade paths in Turkey</w:t>
      </w:r>
      <w:r w:rsidRPr="00D36414">
        <w:rPr>
          <w:rFonts w:cstheme="minorHAnsi"/>
        </w:rPr>
        <w:t xml:space="preserve">. </w:t>
      </w:r>
      <w:r w:rsidRPr="00D36414">
        <w:rPr>
          <w:rFonts w:cstheme="minorHAnsi"/>
          <w:i/>
          <w:iCs/>
        </w:rPr>
        <w:t>Policy research working paper</w:t>
      </w:r>
      <w:r w:rsidRPr="00D36414">
        <w:rPr>
          <w:rFonts w:cstheme="minorHAnsi"/>
          <w:i/>
        </w:rPr>
        <w:t xml:space="preserve"> (Vol. 7059)</w:t>
      </w:r>
      <w:r w:rsidRPr="00D36414">
        <w:rPr>
          <w:rFonts w:cstheme="minorHAnsi"/>
        </w:rPr>
        <w:t xml:space="preserve">. Washington, DC, USA: World Bank Group. Retrieved from </w:t>
      </w:r>
      <w:hyperlink r:id="rId3824" w:history="1">
        <w:r w:rsidRPr="00D36414">
          <w:rPr>
            <w:rStyle w:val="Hyperlink"/>
            <w:rFonts w:cstheme="minorHAnsi"/>
          </w:rPr>
          <w:t>http://documents.worldbank.org/curated/en/225411468120876791/Agricultural-policies-and-trade-paths-in-Turkey</w:t>
        </w:r>
      </w:hyperlink>
    </w:p>
    <w:p w14:paraId="4EC35D5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sson, C. (2016). </w:t>
      </w:r>
      <w:r w:rsidRPr="00D36414">
        <w:rPr>
          <w:rFonts w:cstheme="minorHAnsi"/>
          <w:i/>
          <w:iCs/>
        </w:rPr>
        <w:t xml:space="preserve">The Norwegian system of fisheries management - a role model for the Common Fisheries Policy of the European Union? </w:t>
      </w:r>
      <w:r w:rsidRPr="00D36414">
        <w:rPr>
          <w:rFonts w:cstheme="minorHAnsi"/>
          <w:iCs/>
        </w:rPr>
        <w:t>(Master’s thesis).</w:t>
      </w:r>
    </w:p>
    <w:p w14:paraId="37E023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Latouche, S. (2009). </w:t>
      </w:r>
      <w:r w:rsidRPr="00D36414">
        <w:rPr>
          <w:rFonts w:cstheme="minorHAnsi"/>
          <w:i/>
          <w:iCs/>
        </w:rPr>
        <w:t>Farewell to growth</w:t>
      </w:r>
      <w:r w:rsidRPr="00D36414">
        <w:rPr>
          <w:rFonts w:cstheme="minorHAnsi"/>
        </w:rPr>
        <w:t xml:space="preserve">. Cambridge, UK: Polity Press. Retrieved from </w:t>
      </w:r>
      <w:hyperlink r:id="rId3825" w:history="1">
        <w:r w:rsidRPr="00D36414">
          <w:rPr>
            <w:rStyle w:val="Hyperlink"/>
            <w:rFonts w:cstheme="minorHAnsi"/>
          </w:rPr>
          <w:t>https://static1.squarespace.com/static/528e2dfae4b071d72306fda7/t/54b2e821e4b027b1609dc8d5/1421010977492/Latouche_Farewell_to_growth.pdf</w:t>
        </w:r>
      </w:hyperlink>
    </w:p>
    <w:p w14:paraId="2CC38F3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vrillier, A. (2013). Climate change among nomadic and settled Tungus of Siberia: continuity and changes in economic and ritual relationships with the natural environment. </w:t>
      </w:r>
      <w:r w:rsidRPr="00D36414">
        <w:rPr>
          <w:rFonts w:cstheme="minorHAnsi"/>
          <w:i/>
          <w:iCs/>
        </w:rPr>
        <w:t>Polar Record</w:t>
      </w:r>
      <w:r w:rsidRPr="00D36414">
        <w:rPr>
          <w:rFonts w:cstheme="minorHAnsi"/>
        </w:rPr>
        <w:t xml:space="preserve">, </w:t>
      </w:r>
      <w:r w:rsidRPr="00D36414">
        <w:rPr>
          <w:rFonts w:cstheme="minorHAnsi"/>
          <w:i/>
          <w:iCs/>
        </w:rPr>
        <w:t>49</w:t>
      </w:r>
      <w:r w:rsidRPr="00D36414">
        <w:rPr>
          <w:rFonts w:cstheme="minorHAnsi"/>
        </w:rPr>
        <w:t xml:space="preserve">(3), 260–271. </w:t>
      </w:r>
      <w:hyperlink r:id="rId3826" w:history="1">
        <w:r w:rsidRPr="00D36414">
          <w:rPr>
            <w:rStyle w:val="Hyperlink"/>
            <w:rFonts w:cstheme="minorHAnsi"/>
          </w:rPr>
          <w:t>https://doi.org/10.1017/S0032247413000284</w:t>
        </w:r>
      </w:hyperlink>
    </w:p>
    <w:p w14:paraId="655AD0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azarevic, D., &amp; Valve, H. (2017). Narrating expectations for the circular economy: Towards a common and contested European transition. </w:t>
      </w:r>
      <w:r w:rsidRPr="00D36414">
        <w:rPr>
          <w:rFonts w:cstheme="minorHAnsi"/>
          <w:i/>
          <w:iCs/>
        </w:rPr>
        <w:t>Energy Research and Social Science</w:t>
      </w:r>
      <w:r w:rsidRPr="00D36414">
        <w:rPr>
          <w:rFonts w:cstheme="minorHAnsi"/>
        </w:rPr>
        <w:t xml:space="preserve">, </w:t>
      </w:r>
      <w:r w:rsidRPr="00D36414">
        <w:rPr>
          <w:rFonts w:cstheme="minorHAnsi"/>
          <w:i/>
          <w:iCs/>
        </w:rPr>
        <w:t>31</w:t>
      </w:r>
      <w:r w:rsidRPr="00D36414">
        <w:rPr>
          <w:rFonts w:cstheme="minorHAnsi"/>
        </w:rPr>
        <w:t xml:space="preserve">, 60–69. </w:t>
      </w:r>
      <w:hyperlink r:id="rId3827" w:history="1">
        <w:r w:rsidRPr="00D36414">
          <w:rPr>
            <w:rStyle w:val="Hyperlink"/>
            <w:rFonts w:cstheme="minorHAnsi"/>
          </w:rPr>
          <w:t>http://doi.org/10.1016/j.erss.2017.05.006</w:t>
        </w:r>
      </w:hyperlink>
    </w:p>
    <w:p w14:paraId="67EB979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ach, M., Scoones, I., &amp; Stirling, A. (2010). </w:t>
      </w:r>
      <w:r w:rsidRPr="00D36414">
        <w:rPr>
          <w:rFonts w:cstheme="minorHAnsi"/>
          <w:i/>
          <w:iCs/>
        </w:rPr>
        <w:t>Dynamic sustainabilities: technology, environment, social justice</w:t>
      </w:r>
      <w:r w:rsidRPr="00D36414">
        <w:rPr>
          <w:rFonts w:cstheme="minorHAnsi"/>
        </w:rPr>
        <w:t xml:space="preserve">. London, UK: Earthscan. Retrieved from </w:t>
      </w:r>
      <w:hyperlink r:id="rId3828" w:history="1">
        <w:r w:rsidRPr="00D36414">
          <w:rPr>
            <w:rStyle w:val="Hyperlink"/>
            <w:rFonts w:cstheme="minorHAnsi"/>
          </w:rPr>
          <w:t>https://steps-centre.org/publication/dynamic-sustainabilities-technology-environment-social-justice-2/</w:t>
        </w:r>
      </w:hyperlink>
    </w:p>
    <w:p w14:paraId="5422C5F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adley, P. W., Krug, C. B., Alkemade, R., Pereira, H. M., Sumaila, U. R., Walpole, M., Marques, A., Newbold, T., Teh, L. S. L, van Kolck, J., Bellard, C., Januchowski-Hartley, S. R., &amp; Mumby, P. J. (2014). </w:t>
      </w:r>
      <w:r w:rsidRPr="00D36414">
        <w:rPr>
          <w:rFonts w:cstheme="minorHAnsi"/>
          <w:i/>
          <w:iCs/>
        </w:rPr>
        <w:t>Progress towards the Aichi Biodiversity Targets: An assessment of biodiversity trends, policy scenarios and key actions</w:t>
      </w:r>
      <w:r w:rsidRPr="00D36414">
        <w:rPr>
          <w:rFonts w:cstheme="minorHAnsi"/>
          <w:i/>
        </w:rPr>
        <w:t>. CBD technical series 78.</w:t>
      </w:r>
      <w:r w:rsidRPr="00D36414">
        <w:rPr>
          <w:rFonts w:cstheme="minorHAnsi"/>
        </w:rPr>
        <w:t xml:space="preserve"> Montreal, Canada: Secretariat of the Convention on Biological Diversity. Retrieved from </w:t>
      </w:r>
      <w:hyperlink r:id="rId3829" w:history="1">
        <w:r w:rsidRPr="00D36414">
          <w:rPr>
            <w:rStyle w:val="Hyperlink"/>
            <w:rFonts w:cstheme="minorHAnsi"/>
          </w:rPr>
          <w:t>http://www.cbd.int/doc/publications/cbd-ts-78-en.pdf</w:t>
        </w:r>
      </w:hyperlink>
    </w:p>
    <w:p w14:paraId="5512176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bel, L. (2006). The politics of scale in environmental assessments. In W. V. Reid, F. Berkes, T. Wilbanks, &amp; D. Capistrano (Eds.), </w:t>
      </w:r>
      <w:r w:rsidRPr="00D36414">
        <w:rPr>
          <w:rFonts w:cstheme="minorHAnsi"/>
          <w:i/>
          <w:iCs/>
        </w:rPr>
        <w:t>Bridging scales and knowledge systems: Concepts and applications in ecosystem assessments</w:t>
      </w:r>
      <w:r w:rsidRPr="00D36414">
        <w:rPr>
          <w:rFonts w:cstheme="minorHAnsi"/>
        </w:rPr>
        <w:t xml:space="preserve"> (pp. 37–56). Washington, DC, USA: Island Press. Retrieved from </w:t>
      </w:r>
      <w:hyperlink r:id="rId3830" w:history="1">
        <w:r w:rsidRPr="00D36414">
          <w:rPr>
            <w:rStyle w:val="Hyperlink"/>
            <w:rFonts w:cstheme="minorHAnsi"/>
          </w:rPr>
          <w:t>http://www.millenniumassessment.org/documents/bridging/bridging.03.pdf</w:t>
        </w:r>
      </w:hyperlink>
    </w:p>
    <w:p w14:paraId="3217E55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e, M., &amp; Safina, C. (1995). Effects of overfishing on marine biodiversity. </w:t>
      </w:r>
      <w:r w:rsidRPr="00D36414">
        <w:rPr>
          <w:rFonts w:cstheme="minorHAnsi"/>
          <w:i/>
          <w:iCs/>
        </w:rPr>
        <w:t>The Journal of Marine Education</w:t>
      </w:r>
      <w:r w:rsidRPr="00D36414">
        <w:rPr>
          <w:rFonts w:cstheme="minorHAnsi"/>
        </w:rPr>
        <w:t xml:space="preserve">, </w:t>
      </w:r>
      <w:r w:rsidRPr="00D36414">
        <w:rPr>
          <w:rFonts w:cstheme="minorHAnsi"/>
          <w:i/>
          <w:iCs/>
        </w:rPr>
        <w:t>13</w:t>
      </w:r>
      <w:r w:rsidRPr="00D36414">
        <w:rPr>
          <w:rFonts w:cstheme="minorHAnsi"/>
        </w:rPr>
        <w:t xml:space="preserve">, 5–9. Retrieved from </w:t>
      </w:r>
      <w:hyperlink r:id="rId3831" w:history="1">
        <w:r w:rsidRPr="00D36414">
          <w:rPr>
            <w:rStyle w:val="Hyperlink"/>
            <w:rFonts w:cstheme="minorHAnsi"/>
          </w:rPr>
          <w:t>http://aoc.rain.org/impacts/content/biodiversity.html</w:t>
        </w:r>
      </w:hyperlink>
    </w:p>
    <w:p w14:paraId="59C6132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Lehmann, M., ten Brink, P., Bassi, S., Cooper, D., Kenny, A., Kuppler, S., von Moltke, A., &amp; Withana, S. (2011). </w:t>
      </w:r>
      <w:r w:rsidRPr="00D36414">
        <w:rPr>
          <w:rFonts w:cstheme="minorHAnsi"/>
        </w:rPr>
        <w:t xml:space="preserve">Reforming subsidies. In P. ten Brink (Ed.), </w:t>
      </w:r>
      <w:r w:rsidRPr="00D36414">
        <w:rPr>
          <w:rFonts w:cstheme="minorHAnsi"/>
          <w:i/>
        </w:rPr>
        <w:t>T</w:t>
      </w:r>
      <w:r w:rsidRPr="00D36414">
        <w:rPr>
          <w:rFonts w:cstheme="minorHAnsi"/>
          <w:i/>
          <w:iCs/>
        </w:rPr>
        <w:t xml:space="preserve">he economics of ecosystems and biodiversity in national and international policy making </w:t>
      </w:r>
      <w:r w:rsidRPr="00D36414">
        <w:rPr>
          <w:rFonts w:cstheme="minorHAnsi"/>
        </w:rPr>
        <w:t>(pp. 259–297). London, UK: Earthscan.</w:t>
      </w:r>
    </w:p>
    <w:p w14:paraId="1EDA4D4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ehmann, P. (2012). Justifying a policy mix for pollution control: a review of economic literature. </w:t>
      </w:r>
      <w:r w:rsidRPr="00D36414">
        <w:rPr>
          <w:rFonts w:cstheme="minorHAnsi"/>
          <w:i/>
          <w:iCs/>
        </w:rPr>
        <w:t>Journal of Economic Surveys</w:t>
      </w:r>
      <w:r w:rsidRPr="00D36414">
        <w:rPr>
          <w:rFonts w:cstheme="minorHAnsi"/>
        </w:rPr>
        <w:t xml:space="preserve">, </w:t>
      </w:r>
      <w:r w:rsidRPr="00D36414">
        <w:rPr>
          <w:rFonts w:cstheme="minorHAnsi"/>
          <w:i/>
          <w:iCs/>
        </w:rPr>
        <w:t>26</w:t>
      </w:r>
      <w:r w:rsidRPr="00D36414">
        <w:rPr>
          <w:rFonts w:cstheme="minorHAnsi"/>
        </w:rPr>
        <w:t xml:space="preserve">(1), 71–97. Retrieved from </w:t>
      </w:r>
      <w:hyperlink r:id="rId3832" w:history="1">
        <w:r w:rsidRPr="00D36414">
          <w:rPr>
            <w:rStyle w:val="Hyperlink"/>
            <w:rFonts w:cstheme="minorHAnsi"/>
          </w:rPr>
          <w:t>http://doi.wiley.com/10.1111/j.1467-6419.2010.00628.x</w:t>
        </w:r>
      </w:hyperlink>
    </w:p>
    <w:p w14:paraId="37D3BC3E" w14:textId="77777777" w:rsidR="008A5415" w:rsidRPr="008A5415"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Lemos, M. C., &amp; Agrawal, A. (2006). </w:t>
      </w:r>
      <w:r w:rsidRPr="00D36414">
        <w:rPr>
          <w:rFonts w:cstheme="minorHAnsi"/>
        </w:rPr>
        <w:t xml:space="preserve">Environmental governance. </w:t>
      </w:r>
      <w:r w:rsidRPr="00D36414">
        <w:rPr>
          <w:rFonts w:cstheme="minorHAnsi"/>
          <w:i/>
          <w:iCs/>
        </w:rPr>
        <w:t>Annual Review of Environment and Resources</w:t>
      </w:r>
      <w:r w:rsidRPr="00D36414">
        <w:rPr>
          <w:rFonts w:cstheme="minorHAnsi"/>
        </w:rPr>
        <w:t xml:space="preserve">, </w:t>
      </w:r>
      <w:r w:rsidRPr="00D36414">
        <w:rPr>
          <w:rFonts w:cstheme="minorHAnsi"/>
          <w:i/>
          <w:iCs/>
        </w:rPr>
        <w:t>31</w:t>
      </w:r>
      <w:r w:rsidRPr="00D36414">
        <w:rPr>
          <w:rFonts w:cstheme="minorHAnsi"/>
        </w:rPr>
        <w:t xml:space="preserve">, 297–325. </w:t>
      </w:r>
      <w:hyperlink r:id="rId3833" w:history="1">
        <w:r w:rsidRPr="008A5415">
          <w:rPr>
            <w:rStyle w:val="Hyperlink"/>
            <w:rFonts w:cstheme="minorHAnsi"/>
          </w:rPr>
          <w:t>http://doi.org/10.1146/annurev.energy.31.042605.135621</w:t>
        </w:r>
      </w:hyperlink>
    </w:p>
    <w:p w14:paraId="50E95E6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Lenzen, M., Moran, D., Kanemoto, K., Foran, B., Lobefaro, L., &amp; Geschke, A. (2012). </w:t>
      </w:r>
      <w:r w:rsidRPr="00D36414">
        <w:rPr>
          <w:rFonts w:cstheme="minorHAnsi"/>
        </w:rPr>
        <w:t xml:space="preserve">International trade drives biodiversity threats in developing nations. </w:t>
      </w:r>
      <w:r w:rsidRPr="00D36414">
        <w:rPr>
          <w:rFonts w:cstheme="minorHAnsi"/>
          <w:i/>
          <w:iCs/>
        </w:rPr>
        <w:t>Nature</w:t>
      </w:r>
      <w:r w:rsidRPr="00D36414">
        <w:rPr>
          <w:rFonts w:cstheme="minorHAnsi"/>
        </w:rPr>
        <w:t xml:space="preserve">, </w:t>
      </w:r>
      <w:r w:rsidRPr="00D36414">
        <w:rPr>
          <w:rFonts w:cstheme="minorHAnsi"/>
          <w:i/>
          <w:iCs/>
        </w:rPr>
        <w:t>486</w:t>
      </w:r>
      <w:r w:rsidRPr="00D36414">
        <w:rPr>
          <w:rFonts w:cstheme="minorHAnsi"/>
        </w:rPr>
        <w:t xml:space="preserve">, 109–112. </w:t>
      </w:r>
      <w:hyperlink r:id="rId3834" w:history="1">
        <w:r w:rsidRPr="00D36414">
          <w:rPr>
            <w:rStyle w:val="Hyperlink"/>
            <w:rFonts w:cstheme="minorHAnsi"/>
          </w:rPr>
          <w:t>http://doi.org/10.1038/nature11145</w:t>
        </w:r>
      </w:hyperlink>
    </w:p>
    <w:p w14:paraId="23D6907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idskog, R., Soneryd, L., &amp; Uggla, Y. (2010). </w:t>
      </w:r>
      <w:r w:rsidRPr="00D36414">
        <w:rPr>
          <w:rFonts w:cstheme="minorHAnsi"/>
          <w:i/>
          <w:iCs/>
        </w:rPr>
        <w:t>Transboundary risk governance</w:t>
      </w:r>
      <w:r w:rsidRPr="00D36414">
        <w:rPr>
          <w:rFonts w:cstheme="minorHAnsi"/>
        </w:rPr>
        <w:t>. London, UK: Earthscan.</w:t>
      </w:r>
    </w:p>
    <w:p w14:paraId="797229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ieder, M., &amp; Rashid, A. (2016). Towards circular economy implementation: A comprehensive review in context of manufacturing industry. </w:t>
      </w:r>
      <w:r w:rsidRPr="00D36414">
        <w:rPr>
          <w:rFonts w:cstheme="minorHAnsi"/>
          <w:i/>
          <w:iCs/>
        </w:rPr>
        <w:t>Journal of Cleaner Production</w:t>
      </w:r>
      <w:r w:rsidRPr="00D36414">
        <w:rPr>
          <w:rFonts w:cstheme="minorHAnsi"/>
        </w:rPr>
        <w:t xml:space="preserve">, </w:t>
      </w:r>
      <w:r w:rsidRPr="00D36414">
        <w:rPr>
          <w:rFonts w:cstheme="minorHAnsi"/>
          <w:i/>
          <w:iCs/>
        </w:rPr>
        <w:t>115</w:t>
      </w:r>
      <w:r w:rsidRPr="00D36414">
        <w:rPr>
          <w:rFonts w:cstheme="minorHAnsi"/>
        </w:rPr>
        <w:t xml:space="preserve">, 36–51. </w:t>
      </w:r>
      <w:hyperlink r:id="rId3835" w:history="1">
        <w:r w:rsidRPr="00D36414">
          <w:rPr>
            <w:rStyle w:val="Hyperlink"/>
            <w:rFonts w:cstheme="minorHAnsi"/>
          </w:rPr>
          <w:t>http://doi.org/10.1016/j.jclepro.2015.12.042</w:t>
        </w:r>
      </w:hyperlink>
    </w:p>
    <w:p w14:paraId="2BA0E4C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indroth, M., &amp; Sinevaara-Niskanen, H. (2013). At the crossroads of autonomy and essentialism: Indigenous peoples in international environmental politics. </w:t>
      </w:r>
      <w:r w:rsidRPr="00D36414">
        <w:rPr>
          <w:rFonts w:cstheme="minorHAnsi"/>
          <w:i/>
          <w:iCs/>
        </w:rPr>
        <w:t>International Political Sociology</w:t>
      </w:r>
      <w:r w:rsidRPr="00D36414">
        <w:rPr>
          <w:rFonts w:cstheme="minorHAnsi"/>
        </w:rPr>
        <w:t xml:space="preserve">, </w:t>
      </w:r>
      <w:r w:rsidRPr="00D36414">
        <w:rPr>
          <w:rFonts w:cstheme="minorHAnsi"/>
          <w:i/>
          <w:iCs/>
        </w:rPr>
        <w:t>7</w:t>
      </w:r>
      <w:r w:rsidRPr="00D36414">
        <w:rPr>
          <w:rFonts w:cstheme="minorHAnsi"/>
        </w:rPr>
        <w:t xml:space="preserve">(3), 275–293. </w:t>
      </w:r>
      <w:hyperlink r:id="rId3836" w:history="1">
        <w:r w:rsidRPr="00D36414">
          <w:rPr>
            <w:rStyle w:val="Hyperlink"/>
            <w:rFonts w:cstheme="minorHAnsi"/>
          </w:rPr>
          <w:t>http://doi.org/10.1111/ips.12023</w:t>
        </w:r>
      </w:hyperlink>
    </w:p>
    <w:p w14:paraId="56748D1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Liquete, C., Kleeschulte, S., Dige, G., Maes, J., Grizzetti, B., Olah, B., &amp; Zulian, G. (2015). Mapping green infrastructure based on ecosystem services and ecological networks: A Pan-European case study. </w:t>
      </w:r>
      <w:r w:rsidRPr="00D36414">
        <w:rPr>
          <w:rFonts w:cstheme="minorHAnsi"/>
          <w:i/>
          <w:iCs/>
        </w:rPr>
        <w:t>Environmental Science and Policy</w:t>
      </w:r>
      <w:r w:rsidRPr="00D36414">
        <w:rPr>
          <w:rFonts w:cstheme="minorHAnsi"/>
        </w:rPr>
        <w:t xml:space="preserve">, </w:t>
      </w:r>
      <w:r w:rsidRPr="00D36414">
        <w:rPr>
          <w:rFonts w:cstheme="minorHAnsi"/>
          <w:i/>
          <w:iCs/>
        </w:rPr>
        <w:t>54</w:t>
      </w:r>
      <w:r w:rsidRPr="00D36414">
        <w:rPr>
          <w:rFonts w:cstheme="minorHAnsi"/>
        </w:rPr>
        <w:t xml:space="preserve">, 268–280. </w:t>
      </w:r>
      <w:hyperlink r:id="rId3837" w:history="1">
        <w:r w:rsidRPr="00D36414">
          <w:rPr>
            <w:rStyle w:val="Hyperlink"/>
            <w:rFonts w:cstheme="minorHAnsi"/>
          </w:rPr>
          <w:t>http://doi.org/10.1016/j.envsci.2015.07.009</w:t>
        </w:r>
      </w:hyperlink>
    </w:p>
    <w:p w14:paraId="50548D8E"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iquete, C., Piroddi, C., Drakou, E. G., Gurney, L., Katsanevakis, S., Charef, A., &amp; Egoh, B. (2013). Current status and future prospects for the assessment of marine and coastal ecosystem services: A systematic review. </w:t>
      </w:r>
      <w:r w:rsidRPr="008A5415">
        <w:rPr>
          <w:rFonts w:cstheme="minorHAnsi"/>
          <w:i/>
          <w:iCs/>
        </w:rPr>
        <w:t>PLoS ONE</w:t>
      </w:r>
      <w:r w:rsidRPr="008A5415">
        <w:rPr>
          <w:rFonts w:cstheme="minorHAnsi"/>
        </w:rPr>
        <w:t xml:space="preserve">, </w:t>
      </w:r>
      <w:r w:rsidRPr="008A5415">
        <w:rPr>
          <w:rFonts w:cstheme="minorHAnsi"/>
          <w:i/>
          <w:iCs/>
        </w:rPr>
        <w:t>8</w:t>
      </w:r>
      <w:r w:rsidRPr="008A5415">
        <w:rPr>
          <w:rFonts w:cstheme="minorHAnsi"/>
        </w:rPr>
        <w:t xml:space="preserve">(7), e67737. </w:t>
      </w:r>
      <w:hyperlink r:id="rId3838" w:history="1">
        <w:r w:rsidRPr="008A5415">
          <w:rPr>
            <w:rStyle w:val="Hyperlink"/>
            <w:rFonts w:cstheme="minorHAnsi"/>
          </w:rPr>
          <w:t>http://doi.org/10.1371/journal.pone.0067737</w:t>
        </w:r>
      </w:hyperlink>
    </w:p>
    <w:p w14:paraId="56C76C42"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Litman, T. (2013). </w:t>
      </w:r>
      <w:r w:rsidRPr="00D36414">
        <w:rPr>
          <w:rFonts w:cstheme="minorHAnsi"/>
          <w:i/>
          <w:iCs/>
        </w:rPr>
        <w:t>Understanding transport demands and elasticities. How prices and other factors affect travel behavior</w:t>
      </w:r>
      <w:r w:rsidRPr="00D36414">
        <w:rPr>
          <w:rFonts w:cstheme="minorHAnsi"/>
        </w:rPr>
        <w:t xml:space="preserve">. Victoria, Canada: Victoria Transport Policy Institute. Retrieved from </w:t>
      </w:r>
      <w:hyperlink r:id="rId3839" w:history="1">
        <w:r w:rsidRPr="00D36414">
          <w:rPr>
            <w:rStyle w:val="Hyperlink"/>
            <w:rFonts w:cstheme="minorHAnsi"/>
          </w:rPr>
          <w:t>http://www.vtpi.org/elasticities.pdf</w:t>
        </w:r>
      </w:hyperlink>
    </w:p>
    <w:p w14:paraId="3B90FA7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iu, S., Costanza, R., Farber, S., &amp; Troy, A. (2010). Valuing ecosystem services: Theory, practice, and the need for a transdisciplinary synthesis. </w:t>
      </w:r>
      <w:r w:rsidRPr="00D36414">
        <w:rPr>
          <w:rFonts w:cstheme="minorHAnsi"/>
          <w:i/>
          <w:iCs/>
        </w:rPr>
        <w:t>Annals of the New York Academy of Sciences</w:t>
      </w:r>
      <w:r w:rsidRPr="00D36414">
        <w:rPr>
          <w:rFonts w:cstheme="minorHAnsi"/>
        </w:rPr>
        <w:t xml:space="preserve">, </w:t>
      </w:r>
      <w:r w:rsidRPr="00D36414">
        <w:rPr>
          <w:rFonts w:cstheme="minorHAnsi"/>
          <w:i/>
          <w:iCs/>
        </w:rPr>
        <w:t>1185</w:t>
      </w:r>
      <w:r w:rsidRPr="00D36414">
        <w:rPr>
          <w:rFonts w:cstheme="minorHAnsi"/>
        </w:rPr>
        <w:t xml:space="preserve">(1), 54–78. </w:t>
      </w:r>
      <w:hyperlink r:id="rId3840" w:history="1">
        <w:r w:rsidRPr="00D36414">
          <w:rPr>
            <w:rStyle w:val="Hyperlink"/>
            <w:rFonts w:cstheme="minorHAnsi"/>
          </w:rPr>
          <w:t>http://doi.org/10.1111/j.1749-6632.2009.05167.x</w:t>
        </w:r>
      </w:hyperlink>
    </w:p>
    <w:p w14:paraId="43E6776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ock, K., &amp; Cole, L. (2011). </w:t>
      </w:r>
      <w:r w:rsidRPr="00D36414">
        <w:rPr>
          <w:rFonts w:cstheme="minorHAnsi"/>
          <w:i/>
          <w:iCs/>
        </w:rPr>
        <w:t>Public perceptions of landscapes and ecosystems in the UK</w:t>
      </w:r>
      <w:r w:rsidRPr="00D36414">
        <w:rPr>
          <w:rFonts w:cstheme="minorHAnsi"/>
        </w:rPr>
        <w:t xml:space="preserve">. </w:t>
      </w:r>
      <w:r w:rsidRPr="00D36414">
        <w:rPr>
          <w:rFonts w:cstheme="minorHAnsi"/>
          <w:i/>
          <w:iCs/>
        </w:rPr>
        <w:t>Report to Defra (NE0109)</w:t>
      </w:r>
      <w:r w:rsidRPr="00D36414">
        <w:rPr>
          <w:rFonts w:cstheme="minorHAnsi"/>
        </w:rPr>
        <w:t xml:space="preserve">. Retrieved from </w:t>
      </w:r>
      <w:hyperlink r:id="rId3841" w:history="1">
        <w:r w:rsidRPr="00D36414">
          <w:rPr>
            <w:rStyle w:val="Hyperlink"/>
            <w:rFonts w:cstheme="minorHAnsi"/>
          </w:rPr>
          <w:t>www.psi.org.uk/pdf/2015/social_research_review_public_perceptions.pdf</w:t>
        </w:r>
      </w:hyperlink>
    </w:p>
    <w:p w14:paraId="7B80B7F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oconto, A., &amp; Fouilleux, E. (2014). Politics of private regulation: ISEAL and the shaping of transnational sustainability governance. </w:t>
      </w:r>
      <w:r w:rsidRPr="00D36414">
        <w:rPr>
          <w:rFonts w:cstheme="minorHAnsi"/>
          <w:i/>
          <w:iCs/>
        </w:rPr>
        <w:t>Regulation and Governance</w:t>
      </w:r>
      <w:r w:rsidRPr="00D36414">
        <w:rPr>
          <w:rFonts w:cstheme="minorHAnsi"/>
        </w:rPr>
        <w:t xml:space="preserve">, </w:t>
      </w:r>
      <w:r w:rsidRPr="00D36414">
        <w:rPr>
          <w:rFonts w:cstheme="minorHAnsi"/>
          <w:i/>
          <w:iCs/>
        </w:rPr>
        <w:t>8</w:t>
      </w:r>
      <w:r w:rsidRPr="00D36414">
        <w:rPr>
          <w:rFonts w:cstheme="minorHAnsi"/>
        </w:rPr>
        <w:t xml:space="preserve">(2), 166–185. </w:t>
      </w:r>
      <w:hyperlink r:id="rId3842" w:history="1">
        <w:r w:rsidRPr="00D36414">
          <w:rPr>
            <w:rStyle w:val="Hyperlink"/>
            <w:rFonts w:cstheme="minorHAnsi"/>
          </w:rPr>
          <w:t>http://doi.org/10.1111/rego.12028</w:t>
        </w:r>
      </w:hyperlink>
    </w:p>
    <w:p w14:paraId="141F3683" w14:textId="77777777" w:rsidR="008A5415" w:rsidRPr="00D36414"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Lõhmus, M., &amp; Balbus, J. (2015). Making green infrastructure healthier infrastructure. </w:t>
      </w:r>
      <w:r w:rsidRPr="00D36414">
        <w:rPr>
          <w:rFonts w:cstheme="minorHAnsi"/>
          <w:i/>
          <w:iCs/>
          <w:lang w:val="es-ES"/>
        </w:rPr>
        <w:t>Infection Ecology &amp; Epidemiology</w:t>
      </w:r>
      <w:r w:rsidRPr="00D36414">
        <w:rPr>
          <w:rFonts w:cstheme="minorHAnsi"/>
          <w:lang w:val="es-ES"/>
        </w:rPr>
        <w:t xml:space="preserve">, </w:t>
      </w:r>
      <w:r w:rsidRPr="00D36414">
        <w:rPr>
          <w:rFonts w:cstheme="minorHAnsi"/>
          <w:i/>
          <w:iCs/>
          <w:lang w:val="es-ES"/>
        </w:rPr>
        <w:t>5</w:t>
      </w:r>
      <w:r w:rsidRPr="00D36414">
        <w:rPr>
          <w:rFonts w:cstheme="minorHAnsi"/>
          <w:lang w:val="es-ES"/>
        </w:rPr>
        <w:t xml:space="preserve">, 30082. </w:t>
      </w:r>
      <w:hyperlink r:id="rId3843" w:history="1">
        <w:r w:rsidRPr="00D36414">
          <w:rPr>
            <w:rStyle w:val="Hyperlink"/>
            <w:rFonts w:cstheme="minorHAnsi"/>
            <w:lang w:val="es-ES"/>
          </w:rPr>
          <w:t>http://doi.org/10.3402/iee.v5.30082</w:t>
        </w:r>
      </w:hyperlink>
    </w:p>
    <w:p w14:paraId="0C7AEBB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López-Santiago, C. A., Oteros-Rozas, E., Martín-López, B., Plieninger, T., González Martín, E., &amp; González, J. A. (2014). </w:t>
      </w:r>
      <w:r w:rsidRPr="00D36414">
        <w:rPr>
          <w:rFonts w:cstheme="minorHAnsi"/>
        </w:rPr>
        <w:t xml:space="preserve">Using visual stimuli to explore the social perceptions of ecosystem services in cultural landscapes: the case of transhumance in Mediterranean Spain. </w:t>
      </w:r>
      <w:r w:rsidRPr="00D36414">
        <w:rPr>
          <w:rFonts w:cstheme="minorHAnsi"/>
          <w:i/>
          <w:iCs/>
        </w:rPr>
        <w:t>Ecology and Society</w:t>
      </w:r>
      <w:r w:rsidRPr="00D36414">
        <w:rPr>
          <w:rFonts w:cstheme="minorHAnsi"/>
        </w:rPr>
        <w:t xml:space="preserve">, </w:t>
      </w:r>
      <w:r w:rsidRPr="00D36414">
        <w:rPr>
          <w:rFonts w:cstheme="minorHAnsi"/>
          <w:i/>
          <w:iCs/>
        </w:rPr>
        <w:t>19</w:t>
      </w:r>
      <w:r w:rsidRPr="00D36414">
        <w:rPr>
          <w:rFonts w:cstheme="minorHAnsi"/>
        </w:rPr>
        <w:t xml:space="preserve">(2), 27. </w:t>
      </w:r>
      <w:hyperlink r:id="rId3844" w:history="1">
        <w:r w:rsidRPr="00D36414">
          <w:rPr>
            <w:rStyle w:val="Hyperlink"/>
            <w:rFonts w:cstheme="minorHAnsi"/>
          </w:rPr>
          <w:t>http://doi.org/10.5751/ES-06401-190227</w:t>
        </w:r>
      </w:hyperlink>
    </w:p>
    <w:p w14:paraId="62B1F1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udewig, D., Meyer, B., &amp; Schlegelmilch, K. (2010). </w:t>
      </w:r>
      <w:r w:rsidRPr="00D36414">
        <w:rPr>
          <w:rFonts w:cstheme="minorHAnsi"/>
          <w:i/>
          <w:iCs/>
        </w:rPr>
        <w:t>Nachhaltig aus der Krise - Ökologische Finanzreform als Beitrag zur Gegenfinanzierung des Krisendefizits [Sustainably out of the crisis - Ecological financial reform as a contribution to counter-financing the crisis deficit]</w:t>
      </w:r>
      <w:r w:rsidRPr="00D36414">
        <w:rPr>
          <w:rFonts w:cstheme="minorHAnsi"/>
        </w:rPr>
        <w:t xml:space="preserve">. Retrieved from </w:t>
      </w:r>
      <w:hyperlink r:id="rId3845" w:history="1">
        <w:r w:rsidRPr="00D36414">
          <w:rPr>
            <w:rStyle w:val="Hyperlink"/>
            <w:rFonts w:cstheme="minorHAnsi"/>
          </w:rPr>
          <w:t>http://www.foes.de/pdf/Nachhaltig_aus_der_Krise.pdf</w:t>
        </w:r>
      </w:hyperlink>
    </w:p>
    <w:p w14:paraId="5F8B68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udi, E. (2003). Sustainable pasture management in Kyrgyzstan and Tajikistan: Development needs and recommendations. </w:t>
      </w:r>
      <w:r w:rsidRPr="00D36414">
        <w:rPr>
          <w:rFonts w:cstheme="minorHAnsi"/>
          <w:i/>
          <w:iCs/>
        </w:rPr>
        <w:t>Mountain Research and Development</w:t>
      </w:r>
      <w:r w:rsidRPr="00D36414">
        <w:rPr>
          <w:rFonts w:cstheme="minorHAnsi"/>
        </w:rPr>
        <w:t xml:space="preserve">, </w:t>
      </w:r>
      <w:r w:rsidRPr="00D36414">
        <w:rPr>
          <w:rFonts w:cstheme="minorHAnsi"/>
          <w:i/>
          <w:iCs/>
        </w:rPr>
        <w:t>23</w:t>
      </w:r>
      <w:r w:rsidRPr="00D36414">
        <w:rPr>
          <w:rFonts w:cstheme="minorHAnsi"/>
        </w:rPr>
        <w:t xml:space="preserve">(2), 119–123. </w:t>
      </w:r>
      <w:hyperlink r:id="rId3846" w:history="1">
        <w:r w:rsidRPr="00D36414">
          <w:rPr>
            <w:rStyle w:val="Hyperlink"/>
            <w:rFonts w:cstheme="minorHAnsi"/>
          </w:rPr>
          <w:t>http://doi.org/10.1659/0276-4741(2003)023[0119:SPMIKA]2.0.CO;2</w:t>
        </w:r>
      </w:hyperlink>
    </w:p>
    <w:p w14:paraId="02458F1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Lyon, T. P., &amp; Maxwell, J. W. (2002). </w:t>
      </w:r>
      <w:r w:rsidRPr="00D36414">
        <w:rPr>
          <w:rFonts w:cstheme="minorHAnsi"/>
          <w:i/>
          <w:iCs/>
        </w:rPr>
        <w:t>“Voluntary” approaches to environmental regulation: A survey</w:t>
      </w:r>
      <w:r w:rsidRPr="00D36414">
        <w:rPr>
          <w:rFonts w:cstheme="minorHAnsi"/>
        </w:rPr>
        <w:t xml:space="preserve">. In M. Franzini &amp; A. Nicita (Eds.), </w:t>
      </w:r>
      <w:r w:rsidRPr="00D36414">
        <w:rPr>
          <w:rFonts w:cstheme="minorHAnsi"/>
          <w:i/>
          <w:iCs/>
        </w:rPr>
        <w:t>Economic Institutions and Environmental Policy</w:t>
      </w:r>
      <w:r w:rsidRPr="00D36414">
        <w:rPr>
          <w:rFonts w:cstheme="minorHAnsi"/>
        </w:rPr>
        <w:t xml:space="preserve">. (pp. 142–174). Brookfield, USA: Ashgate Publishing Ltd. </w:t>
      </w:r>
    </w:p>
    <w:p w14:paraId="418E246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ce, G. M., Reyers, B., Alkemade, R., Biggs, R., Chapin III, F. S., Cornell, S. E., Díaz, S., Jennings, S., Leadley, P., Mumby, P. J., Purvis, A., Scholes, R. J., Seddon, A. W. R., Solan, M., Steffen, W., &amp; Woodward, G. (2014). Approaches to defining a planetary boundary for biodiversity. </w:t>
      </w:r>
      <w:r w:rsidRPr="00D36414">
        <w:rPr>
          <w:rFonts w:cstheme="minorHAnsi"/>
          <w:i/>
          <w:iCs/>
        </w:rPr>
        <w:t>Global Environmental Change</w:t>
      </w:r>
      <w:r w:rsidRPr="00D36414">
        <w:rPr>
          <w:rFonts w:cstheme="minorHAnsi"/>
        </w:rPr>
        <w:t xml:space="preserve">, </w:t>
      </w:r>
      <w:r w:rsidRPr="00D36414">
        <w:rPr>
          <w:rFonts w:cstheme="minorHAnsi"/>
          <w:i/>
          <w:iCs/>
        </w:rPr>
        <w:t>28</w:t>
      </w:r>
      <w:r w:rsidRPr="00D36414">
        <w:rPr>
          <w:rFonts w:cstheme="minorHAnsi"/>
        </w:rPr>
        <w:t xml:space="preserve">, 289–297. Retrieved from </w:t>
      </w:r>
      <w:hyperlink r:id="rId3847" w:history="1">
        <w:r w:rsidRPr="00D36414">
          <w:rPr>
            <w:rStyle w:val="Hyperlink"/>
            <w:rFonts w:cstheme="minorHAnsi"/>
          </w:rPr>
          <w:t>http://dx.doi.org/10.1016/j.gloenvcha.2014.07.009</w:t>
        </w:r>
      </w:hyperlink>
    </w:p>
    <w:p w14:paraId="0517DAE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cKelworth, P. (2016). </w:t>
      </w:r>
      <w:r w:rsidRPr="00D36414">
        <w:rPr>
          <w:rFonts w:cstheme="minorHAnsi"/>
          <w:i/>
          <w:iCs/>
        </w:rPr>
        <w:t>Marine transboundary conservation and protected areas</w:t>
      </w:r>
      <w:r w:rsidRPr="00D36414">
        <w:rPr>
          <w:rFonts w:cstheme="minorHAnsi"/>
        </w:rPr>
        <w:t>. London, UK: Routledge.</w:t>
      </w:r>
    </w:p>
    <w:p w14:paraId="7F361CC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cKinnon, D., &amp; Derickson, K. D. (2012). From resilience to resourcefulness: A critique of resilience policy and activism. </w:t>
      </w:r>
      <w:r w:rsidRPr="00D36414">
        <w:rPr>
          <w:rFonts w:cstheme="minorHAnsi"/>
          <w:i/>
          <w:iCs/>
        </w:rPr>
        <w:t>Progress in Human Geography</w:t>
      </w:r>
      <w:r w:rsidRPr="00D36414">
        <w:rPr>
          <w:rFonts w:cstheme="minorHAnsi"/>
        </w:rPr>
        <w:t xml:space="preserve">, </w:t>
      </w:r>
      <w:r w:rsidRPr="00D36414">
        <w:rPr>
          <w:rFonts w:cstheme="minorHAnsi"/>
          <w:i/>
          <w:iCs/>
        </w:rPr>
        <w:t>37</w:t>
      </w:r>
      <w:r w:rsidRPr="00D36414">
        <w:rPr>
          <w:rFonts w:cstheme="minorHAnsi"/>
        </w:rPr>
        <w:t xml:space="preserve">(2), 253–270. </w:t>
      </w:r>
      <w:hyperlink r:id="rId3848" w:history="1">
        <w:r w:rsidRPr="00D36414">
          <w:rPr>
            <w:rStyle w:val="Hyperlink"/>
            <w:rFonts w:cstheme="minorHAnsi"/>
          </w:rPr>
          <w:t>http://doi.org/10.1177/0309132512454775</w:t>
        </w:r>
      </w:hyperlink>
    </w:p>
    <w:p w14:paraId="59FAA2A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dsen, B., Carroll, N., Kandy, D., &amp; Bennett, G. (2011). </w:t>
      </w:r>
      <w:r w:rsidRPr="00D36414">
        <w:rPr>
          <w:rFonts w:cstheme="minorHAnsi"/>
          <w:i/>
          <w:iCs/>
        </w:rPr>
        <w:t>2011 Update: State of biodiversity markets: Offset and compensation programs worldwide</w:t>
      </w:r>
      <w:r w:rsidRPr="00D36414">
        <w:rPr>
          <w:rFonts w:cstheme="minorHAnsi"/>
        </w:rPr>
        <w:t xml:space="preserve">. Washington, DC, USA: Forest Trends. Retrieved from </w:t>
      </w:r>
      <w:hyperlink r:id="rId3849" w:history="1">
        <w:r w:rsidRPr="00D36414">
          <w:rPr>
            <w:rStyle w:val="Hyperlink"/>
            <w:rFonts w:cstheme="minorHAnsi"/>
          </w:rPr>
          <w:t>http://www.ecosystemmarketplace.com/reports/2011_update_sbdm</w:t>
        </w:r>
      </w:hyperlink>
    </w:p>
    <w:p w14:paraId="7F3DFE6F" w14:textId="77777777" w:rsidR="008A5415" w:rsidRPr="008A5415" w:rsidRDefault="008A5415" w:rsidP="008A5415">
      <w:pPr>
        <w:widowControl w:val="0"/>
        <w:autoSpaceDE w:val="0"/>
        <w:autoSpaceDN w:val="0"/>
        <w:adjustRightInd w:val="0"/>
        <w:spacing w:before="120"/>
        <w:ind w:left="480" w:hanging="480"/>
        <w:rPr>
          <w:rFonts w:cstheme="minorHAnsi"/>
          <w:lang w:val="es-ES"/>
        </w:rPr>
      </w:pPr>
      <w:r w:rsidRPr="00D36414">
        <w:rPr>
          <w:rFonts w:cstheme="minorHAnsi"/>
        </w:rPr>
        <w:t xml:space="preserve">Madsen, B., Carroll, N., &amp; Moore Brands, K. (2010). </w:t>
      </w:r>
      <w:r w:rsidRPr="00D36414">
        <w:rPr>
          <w:rFonts w:cstheme="minorHAnsi"/>
          <w:i/>
          <w:iCs/>
        </w:rPr>
        <w:t>State of biodiversity markets: Offset and compensation programs worldwide</w:t>
      </w:r>
      <w:r w:rsidRPr="00D36414">
        <w:rPr>
          <w:rFonts w:cstheme="minorHAnsi"/>
        </w:rPr>
        <w:t xml:space="preserve">. </w:t>
      </w:r>
      <w:r w:rsidRPr="008A5415">
        <w:rPr>
          <w:rFonts w:cstheme="minorHAnsi"/>
          <w:lang w:val="es-ES"/>
        </w:rPr>
        <w:t xml:space="preserve">Washington, DC, USA: Forest Trends. Retrieved from </w:t>
      </w:r>
      <w:hyperlink r:id="rId3850" w:history="1">
        <w:r w:rsidRPr="008A5415">
          <w:rPr>
            <w:rStyle w:val="Hyperlink"/>
            <w:rFonts w:cstheme="minorHAnsi"/>
            <w:lang w:val="es-ES"/>
          </w:rPr>
          <w:t>http://www.ecosystemmarketplace.com/documents/acrobat/sbdmr.pdf</w:t>
        </w:r>
      </w:hyperlink>
    </w:p>
    <w:p w14:paraId="0856E38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Maes, J., Fabrega, N., Zulian, G., Barbosa, A., Vizcaino, P., Ivits, E., Polce, C., Vandecasteele, I., Rivero, I. M., Guerra, C., Castillo, C. P., Vallecillo, S., Baranzelli, C., Barranco, R., Batista e Silva, F., Jacobs-Crisoni, C., Trombetti, M., &amp; Lavalle, C. (2015). </w:t>
      </w:r>
      <w:r w:rsidRPr="00D36414">
        <w:rPr>
          <w:rFonts w:cstheme="minorHAnsi"/>
          <w:i/>
          <w:iCs/>
        </w:rPr>
        <w:t>Mapping and assessment of ecosystems and their services: Trends in ecosystems and ecosystem services in the European Union between 2000 and 2010</w:t>
      </w:r>
      <w:r w:rsidRPr="00D36414">
        <w:rPr>
          <w:rFonts w:cstheme="minorHAnsi"/>
        </w:rPr>
        <w:t>. Luxembourg: Publications Office of the European Union.</w:t>
      </w:r>
    </w:p>
    <w:p w14:paraId="0862BD6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es, J., Liquete, C., Teller, A., Erhard, M., Paracchini, M. L., Barredo, J. I., Grizzetti, B., Cardoso, A., Somma, F., Petersen, J.-E., Meiner, A., Gelabert, E. R., Zal, N., Kristensen, P., Bastrup-Birk, A., Biala, K., Piroddi, C., Egoh, B., Degeorges, P., Fiorina, C., Santos-Martín, F., Naruševičius, V., Verboven, J., Pereira, H. M., Bengtsson, J., Gocheva, K., Marta-Pedroso, C., Snäll, T., Estreguil, C., San-Miguel-Ayanz, J., Pérez-Soba, M., Grêt-Regamey, A., Lillebø, A. I., Malak, D. A., Condé, S., Moen, J., Czúcz, B., Drakou, E. G., Zulian, G., &amp; Lavalle, C. (2016). An indicator framework for assessing ecosystem services in support of the EU Biodiversity Strategy to 2020. </w:t>
      </w:r>
      <w:r w:rsidRPr="00D36414">
        <w:rPr>
          <w:rFonts w:cstheme="minorHAnsi"/>
          <w:i/>
          <w:iCs/>
        </w:rPr>
        <w:t>Ecosystem Services</w:t>
      </w:r>
      <w:r w:rsidRPr="00D36414">
        <w:rPr>
          <w:rFonts w:cstheme="minorHAnsi"/>
        </w:rPr>
        <w:t xml:space="preserve">, </w:t>
      </w:r>
      <w:r w:rsidRPr="00D36414">
        <w:rPr>
          <w:rFonts w:cstheme="minorHAnsi"/>
          <w:i/>
          <w:iCs/>
        </w:rPr>
        <w:t>17</w:t>
      </w:r>
      <w:r w:rsidRPr="00D36414">
        <w:rPr>
          <w:rFonts w:cstheme="minorHAnsi"/>
        </w:rPr>
        <w:t xml:space="preserve">, 14–23. </w:t>
      </w:r>
      <w:hyperlink r:id="rId3851" w:history="1">
        <w:r w:rsidRPr="00D36414">
          <w:rPr>
            <w:rStyle w:val="Hyperlink"/>
            <w:rFonts w:cstheme="minorHAnsi"/>
          </w:rPr>
          <w:t>http://doi.org/10.1016/j.ecoser.2015.10.023</w:t>
        </w:r>
      </w:hyperlink>
      <w:r w:rsidRPr="00D36414">
        <w:rPr>
          <w:rFonts w:cstheme="minorHAnsi"/>
        </w:rPr>
        <w:t xml:space="preserve"> </w:t>
      </w:r>
    </w:p>
    <w:p w14:paraId="4F08133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es, J., Teller, A., Erhard, M., Murphy, P., Paracchini, M. L., Barredo, J. I., Grizzetti, B., Cardoso, A., Somma, F., Petersen, J.-E., Meiner, A., Gelabert, E. R., Zal, N., Kristensen, P., Bastrup-Birk, A., Biala, K., Romao. </w:t>
      </w:r>
      <w:r w:rsidRPr="00D36414">
        <w:rPr>
          <w:rFonts w:cstheme="minorHAnsi"/>
          <w:lang w:val="pt-PT"/>
        </w:rPr>
        <w:t xml:space="preserve">C., Piroddi, C., Egoh, B., Fiorina, C., Santos, F., Naruševičius, V., Verboven, J., Pereira, H., Bengtsson, J., Kremena, G., Marta-Pedroso, C., Snäll, T., Estreguil, C., San Miguel, J., Braat. L, Grêt-Regamey, A., Perez-Soba, M., Degeorges, P., Beaufaron, G., Lillebø, A., Malak, D. A., Liquete, C., Condé, S., Moen, J., Östergård, H., Czúcz, B., Drakou, E. G., Zulian, G., &amp; Lavalle, C. (2014). </w:t>
      </w:r>
      <w:r w:rsidRPr="00D36414">
        <w:rPr>
          <w:rFonts w:cstheme="minorHAnsi"/>
          <w:i/>
          <w:iCs/>
        </w:rPr>
        <w:t>Mapping and assessment of ecosystems and their services. Indicators for ecosystem assessments under Action 5 of the EU Biodiversity Strategy to 2020</w:t>
      </w:r>
      <w:r w:rsidRPr="00D36414">
        <w:rPr>
          <w:rFonts w:cstheme="minorHAnsi"/>
        </w:rPr>
        <w:t xml:space="preserve">. Luxembourg: Publications Office of the European Union. Retrieved from </w:t>
      </w:r>
      <w:hyperlink r:id="rId3852" w:history="1">
        <w:r w:rsidRPr="00D36414">
          <w:rPr>
            <w:rStyle w:val="Hyperlink"/>
            <w:rFonts w:cstheme="minorHAnsi"/>
          </w:rPr>
          <w:t>http://ec.europa.eu/environment/nature/knowledge/ecosystem_assessment/pdf/2ndMAESWorkingPaper.pdf</w:t>
        </w:r>
      </w:hyperlink>
    </w:p>
    <w:p w14:paraId="03D540A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Maier, C., Lindner, T., &amp; Winkel, G. (2014). </w:t>
      </w:r>
      <w:r w:rsidRPr="00D36414">
        <w:rPr>
          <w:rFonts w:cstheme="minorHAnsi"/>
        </w:rPr>
        <w:t xml:space="preserve">Stakeholders’ perceptions of participation in forest policy: A case study from Baden-Württemberg. </w:t>
      </w:r>
      <w:r w:rsidRPr="00D36414">
        <w:rPr>
          <w:rFonts w:cstheme="minorHAnsi"/>
          <w:i/>
          <w:iCs/>
        </w:rPr>
        <w:t>Land Use Policy</w:t>
      </w:r>
      <w:r w:rsidRPr="00D36414">
        <w:rPr>
          <w:rFonts w:cstheme="minorHAnsi"/>
        </w:rPr>
        <w:t xml:space="preserve">, </w:t>
      </w:r>
      <w:r w:rsidRPr="00D36414">
        <w:rPr>
          <w:rFonts w:cstheme="minorHAnsi"/>
          <w:i/>
          <w:iCs/>
        </w:rPr>
        <w:t>39</w:t>
      </w:r>
      <w:r w:rsidRPr="00D36414">
        <w:rPr>
          <w:rFonts w:cstheme="minorHAnsi"/>
        </w:rPr>
        <w:t xml:space="preserve">, 166–176. </w:t>
      </w:r>
      <w:hyperlink r:id="rId3853" w:history="1">
        <w:r w:rsidRPr="00D36414">
          <w:rPr>
            <w:rStyle w:val="Hyperlink"/>
            <w:rFonts w:cstheme="minorHAnsi"/>
          </w:rPr>
          <w:t>http://doi.org/10.1016/j.landusepol.2014.02.018</w:t>
        </w:r>
      </w:hyperlink>
    </w:p>
    <w:p w14:paraId="271E18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kkonen, M., Huttunen, S., Primmer, E., Repo, A., &amp; Hildén, M. (2015). Policy coherence in climate change mitigation: An ecosystem service approach to forests as carbon sinks and bioenergy sources. </w:t>
      </w:r>
      <w:r w:rsidRPr="00D36414">
        <w:rPr>
          <w:rFonts w:cstheme="minorHAnsi"/>
          <w:i/>
          <w:iCs/>
        </w:rPr>
        <w:t>Forest Policy and Economics</w:t>
      </w:r>
      <w:r w:rsidRPr="00D36414">
        <w:rPr>
          <w:rFonts w:cstheme="minorHAnsi"/>
        </w:rPr>
        <w:t xml:space="preserve">, </w:t>
      </w:r>
      <w:r w:rsidRPr="00D36414">
        <w:rPr>
          <w:rFonts w:cstheme="minorHAnsi"/>
          <w:i/>
          <w:iCs/>
        </w:rPr>
        <w:t>50</w:t>
      </w:r>
      <w:r w:rsidRPr="00D36414">
        <w:rPr>
          <w:rFonts w:cstheme="minorHAnsi"/>
        </w:rPr>
        <w:t xml:space="preserve">, 153–162. </w:t>
      </w:r>
      <w:hyperlink r:id="rId3854" w:history="1">
        <w:r w:rsidRPr="00D36414">
          <w:rPr>
            <w:rStyle w:val="Hyperlink"/>
            <w:rFonts w:cstheme="minorHAnsi"/>
          </w:rPr>
          <w:t>http://doi.org/10.1016/j.forpol.2014.09.003</w:t>
        </w:r>
      </w:hyperlink>
    </w:p>
    <w:p w14:paraId="4892DB4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äler, K.-G., &amp; Li, C.-Z. (2010). Measuring sustainability under regime shift uncertainty: a resilience pricing approach. </w:t>
      </w:r>
      <w:r w:rsidRPr="00D36414">
        <w:rPr>
          <w:rFonts w:cstheme="minorHAnsi"/>
          <w:i/>
          <w:iCs/>
        </w:rPr>
        <w:t>Environment and Development Economics</w:t>
      </w:r>
      <w:r w:rsidRPr="00D36414">
        <w:rPr>
          <w:rFonts w:cstheme="minorHAnsi"/>
        </w:rPr>
        <w:t xml:space="preserve">, </w:t>
      </w:r>
      <w:r w:rsidRPr="00D36414">
        <w:rPr>
          <w:rFonts w:cstheme="minorHAnsi"/>
          <w:i/>
          <w:iCs/>
        </w:rPr>
        <w:t>15</w:t>
      </w:r>
      <w:r w:rsidRPr="00D36414">
        <w:rPr>
          <w:rFonts w:cstheme="minorHAnsi"/>
        </w:rPr>
        <w:t xml:space="preserve">, 707–719. </w:t>
      </w:r>
      <w:hyperlink r:id="rId3855" w:history="1">
        <w:r w:rsidRPr="00D36414">
          <w:rPr>
            <w:rStyle w:val="Hyperlink"/>
            <w:rFonts w:cstheme="minorHAnsi"/>
          </w:rPr>
          <w:t>http://doi.org/10.1017/S1355770X10000318</w:t>
        </w:r>
      </w:hyperlink>
    </w:p>
    <w:p w14:paraId="44F2231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mmadov, E., Timirkhanov, S., Shiganova, T., Katunin, D., Abdoli, A., Shahifar, R., Kim, Y., Khodorevsakaya, R., Annachariyeva, J., &amp; Velikova, V. (2016). Management of Caspian biodiversity protection and conservation. In V. Velikova (Ed.), </w:t>
      </w:r>
      <w:r w:rsidRPr="00D36414">
        <w:rPr>
          <w:rFonts w:cstheme="minorHAnsi"/>
          <w:i/>
          <w:iCs/>
        </w:rPr>
        <w:t>The handbook of environmental chemistry</w:t>
      </w:r>
      <w:r w:rsidRPr="00D36414">
        <w:rPr>
          <w:rFonts w:cstheme="minorHAnsi"/>
        </w:rPr>
        <w:t xml:space="preserve"> (pp. 41–53). Berlin, Germany: Springer International Publishing. </w:t>
      </w:r>
      <w:hyperlink r:id="rId3856" w:history="1">
        <w:r w:rsidRPr="00D36414">
          <w:rPr>
            <w:rStyle w:val="Hyperlink"/>
            <w:rFonts w:cstheme="minorHAnsi"/>
          </w:rPr>
          <w:t>http://doi.org/10.1007/698_2016_463</w:t>
        </w:r>
      </w:hyperlink>
    </w:p>
    <w:p w14:paraId="1838A7A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nfredo, M. J., Vaske, J. J., Brown, P. J., Decker, D. J., &amp; Duke, E. A. (Eds.). (2009). </w:t>
      </w:r>
      <w:r w:rsidRPr="00D36414">
        <w:rPr>
          <w:rFonts w:cstheme="minorHAnsi"/>
          <w:i/>
          <w:iCs/>
        </w:rPr>
        <w:t>Wildlife and society. The science of human dimensions</w:t>
      </w:r>
      <w:r w:rsidRPr="00D36414">
        <w:rPr>
          <w:rFonts w:cstheme="minorHAnsi"/>
        </w:rPr>
        <w:t>. Washington, DC, USA: Island Press.</w:t>
      </w:r>
    </w:p>
    <w:p w14:paraId="5083C4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Mårald, E., Sandström, C., &amp; Nordin, A. (2017). </w:t>
      </w:r>
      <w:r w:rsidRPr="00D36414">
        <w:rPr>
          <w:rFonts w:cstheme="minorHAnsi"/>
          <w:i/>
          <w:iCs/>
        </w:rPr>
        <w:t>Forest governance and management across time: developing a new forest social contract</w:t>
      </w:r>
      <w:r w:rsidRPr="00D36414">
        <w:rPr>
          <w:rFonts w:cstheme="minorHAnsi"/>
        </w:rPr>
        <w:t xml:space="preserve">. London, UK: Routledge. Retrieved from </w:t>
      </w:r>
      <w:hyperlink r:id="rId3857" w:history="1">
        <w:r w:rsidRPr="00D36414">
          <w:rPr>
            <w:rStyle w:val="Hyperlink"/>
            <w:rFonts w:cstheme="minorHAnsi"/>
          </w:rPr>
          <w:t>https://www.routledge.com/Forest-Governance-and-Management-Across-Time-Developing-a-New-Forest-Social/Marald-Sandstrom-Nordin-Others/p/book/9781138904309</w:t>
        </w:r>
      </w:hyperlink>
    </w:p>
    <w:p w14:paraId="6A2482BD"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Marchini, A., Ferrario, J., &amp; Occhipinti-Ambrogi, A. T. (2016). </w:t>
      </w:r>
      <w:r w:rsidRPr="00D36414">
        <w:rPr>
          <w:rFonts w:cstheme="minorHAnsi"/>
        </w:rPr>
        <w:t xml:space="preserve">The relative importance of aquaculture and shipping as vectors of introduction of marine alien species: the case of Olbia (Sardinia). </w:t>
      </w:r>
      <w:r w:rsidRPr="00D36414">
        <w:rPr>
          <w:rFonts w:cstheme="minorHAnsi"/>
          <w:lang w:val="fr-FR"/>
        </w:rPr>
        <w:t xml:space="preserve">In </w:t>
      </w:r>
      <w:r w:rsidRPr="00D36414">
        <w:rPr>
          <w:rFonts w:cstheme="minorHAnsi"/>
          <w:i/>
          <w:iCs/>
          <w:lang w:val="fr-FR"/>
        </w:rPr>
        <w:t>Rapport de la Commission Internationale pour l'Exploration de la Mer Méditerranée, 41: 430</w:t>
      </w:r>
      <w:r w:rsidRPr="00D36414">
        <w:rPr>
          <w:rFonts w:cstheme="minorHAnsi"/>
          <w:lang w:val="fr-FR"/>
        </w:rPr>
        <w:t xml:space="preserve">. </w:t>
      </w:r>
      <w:r w:rsidRPr="00D36414">
        <w:rPr>
          <w:rFonts w:cstheme="minorHAnsi"/>
        </w:rPr>
        <w:t xml:space="preserve">Retrieved from </w:t>
      </w:r>
      <w:hyperlink r:id="rId3858" w:history="1">
        <w:r w:rsidRPr="00D36414">
          <w:rPr>
            <w:rStyle w:val="Hyperlink"/>
            <w:rFonts w:cstheme="minorHAnsi"/>
          </w:rPr>
          <w:t>http://ciesm.org/online/archives/abstracts/pdf/41/CIESM_Congress_Volume_41.pdf</w:t>
        </w:r>
      </w:hyperlink>
    </w:p>
    <w:p w14:paraId="15B883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rine Stewardship Council. (2016). </w:t>
      </w:r>
      <w:r w:rsidRPr="00D36414">
        <w:rPr>
          <w:rFonts w:cstheme="minorHAnsi"/>
          <w:i/>
          <w:iCs/>
        </w:rPr>
        <w:t>From sustainable fishers to seafood lovers. Annual report 2015-2016</w:t>
      </w:r>
      <w:r w:rsidRPr="00D36414">
        <w:rPr>
          <w:rFonts w:cstheme="minorHAnsi"/>
        </w:rPr>
        <w:t xml:space="preserve">. Retrieved from </w:t>
      </w:r>
      <w:hyperlink r:id="rId3859" w:history="1">
        <w:r w:rsidRPr="00D36414">
          <w:rPr>
            <w:rStyle w:val="Hyperlink"/>
            <w:rFonts w:cstheme="minorHAnsi"/>
          </w:rPr>
          <w:t>https://www.msc.org/msc-impact-nl/MSCJaarverslag20152016.pdf</w:t>
        </w:r>
      </w:hyperlink>
    </w:p>
    <w:p w14:paraId="62A4FB9B" w14:textId="77777777" w:rsidR="008A5415" w:rsidRPr="008A5415"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Martín-López, B., Gómez-Baggethun, E., García-Llorente, M., &amp; Montes, C. (2014). </w:t>
      </w:r>
      <w:r w:rsidRPr="00D36414">
        <w:rPr>
          <w:rFonts w:cstheme="minorHAnsi"/>
        </w:rPr>
        <w:t xml:space="preserve">Trade-offs across value-domains in ecosystem services assessment. </w:t>
      </w:r>
      <w:r w:rsidRPr="00D36414">
        <w:rPr>
          <w:rFonts w:cstheme="minorHAnsi"/>
          <w:i/>
          <w:iCs/>
        </w:rPr>
        <w:t>Ecological Indicators</w:t>
      </w:r>
      <w:r w:rsidRPr="00D36414">
        <w:rPr>
          <w:rFonts w:cstheme="minorHAnsi"/>
        </w:rPr>
        <w:t xml:space="preserve">, </w:t>
      </w:r>
      <w:r w:rsidRPr="00D36414">
        <w:rPr>
          <w:rFonts w:cstheme="minorHAnsi"/>
          <w:i/>
          <w:iCs/>
        </w:rPr>
        <w:t>37</w:t>
      </w:r>
      <w:r w:rsidRPr="00D36414">
        <w:rPr>
          <w:rFonts w:cstheme="minorHAnsi"/>
        </w:rPr>
        <w:t xml:space="preserve">, 220–228. </w:t>
      </w:r>
      <w:hyperlink r:id="rId3860" w:history="1">
        <w:r w:rsidRPr="008A5415">
          <w:rPr>
            <w:rStyle w:val="Hyperlink"/>
            <w:rFonts w:cstheme="minorHAnsi"/>
          </w:rPr>
          <w:t>http://doi.org/10.1016/j.ecolind.2013.03.003</w:t>
        </w:r>
      </w:hyperlink>
    </w:p>
    <w:p w14:paraId="6E5542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Martín-López, B., Iniesta-Arandia, I., García-Llorente, M., Palomo, I., Casado-Arzuaga, I., García Del Amo, D., </w:t>
      </w:r>
      <w:r w:rsidRPr="00D36414">
        <w:rPr>
          <w:rFonts w:cstheme="minorHAnsi"/>
          <w:lang w:val="pt-PT"/>
        </w:rPr>
        <w:t xml:space="preserve">Gómez-Baggethun, E., Oteros-Rozas, E., Palacios-Agundez, I., Willaarts, B., González, J. A., Santos-Martín, F., Onaindia, M., López-Santiago, C., &amp; Montes, C. (2012). </w:t>
      </w:r>
      <w:r w:rsidRPr="00D36414">
        <w:rPr>
          <w:rFonts w:cstheme="minorHAnsi"/>
        </w:rPr>
        <w:t xml:space="preserve">Uncovering ecosystem service bundles through social preferences. </w:t>
      </w:r>
      <w:r w:rsidRPr="00D36414">
        <w:rPr>
          <w:rFonts w:cstheme="minorHAnsi"/>
          <w:i/>
          <w:iCs/>
        </w:rPr>
        <w:t>PLoS ONE</w:t>
      </w:r>
      <w:r w:rsidRPr="00D36414">
        <w:rPr>
          <w:rFonts w:cstheme="minorHAnsi"/>
        </w:rPr>
        <w:t xml:space="preserve">, </w:t>
      </w:r>
      <w:r w:rsidRPr="00D36414">
        <w:rPr>
          <w:rFonts w:cstheme="minorHAnsi"/>
          <w:i/>
          <w:iCs/>
        </w:rPr>
        <w:t>7</w:t>
      </w:r>
      <w:r w:rsidRPr="00D36414">
        <w:rPr>
          <w:rFonts w:cstheme="minorHAnsi"/>
        </w:rPr>
        <w:t xml:space="preserve">(6), e38970. </w:t>
      </w:r>
      <w:hyperlink r:id="rId3861" w:history="1">
        <w:r w:rsidRPr="00D36414">
          <w:rPr>
            <w:rStyle w:val="Hyperlink"/>
            <w:rFonts w:cstheme="minorHAnsi"/>
          </w:rPr>
          <w:t>http://doi.org/10.1371/journal.pone.0038970</w:t>
        </w:r>
      </w:hyperlink>
    </w:p>
    <w:p w14:paraId="57E9BB6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tthews, A. (2013). Greening agricultural payments in the EU’s Common Agricultural Policy. </w:t>
      </w:r>
      <w:r w:rsidRPr="00D36414">
        <w:rPr>
          <w:rFonts w:cstheme="minorHAnsi"/>
          <w:i/>
          <w:iCs/>
        </w:rPr>
        <w:t>Bio-Based and Applied Economics</w:t>
      </w:r>
      <w:r w:rsidRPr="00D36414">
        <w:rPr>
          <w:rFonts w:cstheme="minorHAnsi"/>
        </w:rPr>
        <w:t xml:space="preserve">, </w:t>
      </w:r>
      <w:r w:rsidRPr="00D36414">
        <w:rPr>
          <w:rFonts w:cstheme="minorHAnsi"/>
          <w:i/>
          <w:iCs/>
        </w:rPr>
        <w:t>2</w:t>
      </w:r>
      <w:r w:rsidRPr="00D36414">
        <w:rPr>
          <w:rFonts w:cstheme="minorHAnsi"/>
        </w:rPr>
        <w:t xml:space="preserve">(1), 1–27. Retrieved from </w:t>
      </w:r>
      <w:hyperlink r:id="rId3862" w:history="1">
        <w:r w:rsidRPr="00D36414">
          <w:rPr>
            <w:rStyle w:val="Hyperlink"/>
            <w:rFonts w:cstheme="minorHAnsi"/>
          </w:rPr>
          <w:t>http://www.fupress.net/index.php/bae/article/view/12179</w:t>
        </w:r>
      </w:hyperlink>
    </w:p>
    <w:p w14:paraId="3CC66E8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tzdorf, B., &amp; Meyer, C. (2014). The relevance of the ecosystem services framework for developed countries’ environmental policies: A comparative case study of the US and EU. </w:t>
      </w:r>
      <w:r w:rsidRPr="00D36414">
        <w:rPr>
          <w:rFonts w:cstheme="minorHAnsi"/>
          <w:i/>
          <w:iCs/>
        </w:rPr>
        <w:t>Land Use Policy</w:t>
      </w:r>
      <w:r w:rsidRPr="00D36414">
        <w:rPr>
          <w:rFonts w:cstheme="minorHAnsi"/>
        </w:rPr>
        <w:t xml:space="preserve">, </w:t>
      </w:r>
      <w:r w:rsidRPr="00D36414">
        <w:rPr>
          <w:rFonts w:cstheme="minorHAnsi"/>
          <w:i/>
          <w:iCs/>
        </w:rPr>
        <w:t>38</w:t>
      </w:r>
      <w:r w:rsidRPr="00D36414">
        <w:rPr>
          <w:rFonts w:cstheme="minorHAnsi"/>
        </w:rPr>
        <w:t xml:space="preserve">, 509–521. </w:t>
      </w:r>
      <w:hyperlink r:id="rId3863" w:history="1">
        <w:r w:rsidRPr="00D36414">
          <w:rPr>
            <w:rStyle w:val="Hyperlink"/>
            <w:rFonts w:cstheme="minorHAnsi"/>
          </w:rPr>
          <w:t>http://doi.org/10.1016/j.landusepol.2013.12.011</w:t>
        </w:r>
      </w:hyperlink>
    </w:p>
    <w:p w14:paraId="238BE9C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yrand, K., &amp; Paquin, M. (2004). </w:t>
      </w:r>
      <w:r w:rsidRPr="00D36414">
        <w:rPr>
          <w:rFonts w:cstheme="minorHAnsi"/>
          <w:i/>
          <w:iCs/>
        </w:rPr>
        <w:t>Payments for environmental services: A survey and assessment of current schemes</w:t>
      </w:r>
      <w:r w:rsidRPr="00D36414">
        <w:rPr>
          <w:rFonts w:cstheme="minorHAnsi"/>
        </w:rPr>
        <w:t xml:space="preserve">. Montreal, Canada: UNISFERA. Retrieved from </w:t>
      </w:r>
      <w:hyperlink r:id="rId3864" w:history="1">
        <w:r w:rsidRPr="00D36414">
          <w:rPr>
            <w:rStyle w:val="Hyperlink"/>
            <w:rFonts w:cstheme="minorHAnsi"/>
          </w:rPr>
          <w:t>http://www3.cec.org/islandora/en/item/2171-payments-environmental-services-survey-and-assessment-current-schemes-en.pdf</w:t>
        </w:r>
      </w:hyperlink>
    </w:p>
    <w:p w14:paraId="4994F1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azza, L., Bennett, G., De Nocker, L., Gantioler, S., Losarcos, L., Margerison, C., Kaphengst, T., McConville, A., Rayment, M., ten Brink, P., Tucker, G., &amp; van Diggelen, R. (2011). </w:t>
      </w:r>
      <w:r w:rsidRPr="00D36414">
        <w:rPr>
          <w:rFonts w:cstheme="minorHAnsi"/>
          <w:i/>
          <w:iCs/>
        </w:rPr>
        <w:t>Green infrastructure implementation and efficiency</w:t>
      </w:r>
      <w:r w:rsidRPr="00D36414">
        <w:rPr>
          <w:rFonts w:cstheme="minorHAnsi"/>
        </w:rPr>
        <w:t xml:space="preserve">. </w:t>
      </w:r>
      <w:r w:rsidRPr="00D36414">
        <w:rPr>
          <w:rFonts w:cstheme="minorHAnsi"/>
          <w:i/>
          <w:iCs/>
        </w:rPr>
        <w:t>ENV.B.2/SER/2010/0059</w:t>
      </w:r>
      <w:r w:rsidRPr="00D36414">
        <w:rPr>
          <w:rFonts w:cstheme="minorHAnsi"/>
        </w:rPr>
        <w:t xml:space="preserve">. Brussels, Belgium: Institute for European Environmental Policy. Retrieved from </w:t>
      </w:r>
      <w:hyperlink r:id="rId3865" w:history="1">
        <w:r w:rsidRPr="00D36414">
          <w:rPr>
            <w:rStyle w:val="Hyperlink"/>
            <w:rFonts w:cstheme="minorHAnsi"/>
          </w:rPr>
          <w:t>http://ec.europa.eu/environment/nature/ecosystems/docs/implementation_efficiency.pdf</w:t>
        </w:r>
      </w:hyperlink>
    </w:p>
    <w:p w14:paraId="71EF830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McDermott, M., Mahanty, S., &amp; Schreckenberg, K. (2013). </w:t>
      </w:r>
      <w:r w:rsidRPr="00D36414">
        <w:rPr>
          <w:rFonts w:cstheme="minorHAnsi"/>
        </w:rPr>
        <w:t xml:space="preserve">Examining equity: A multidimensional framework for assessing equity in payments for ecosystem services. </w:t>
      </w:r>
      <w:r w:rsidRPr="00D36414">
        <w:rPr>
          <w:rFonts w:cstheme="minorHAnsi"/>
          <w:i/>
          <w:iCs/>
          <w:lang w:val="fr-FR"/>
        </w:rPr>
        <w:t>Environmental Science &amp; Policy</w:t>
      </w:r>
      <w:r w:rsidRPr="00D36414">
        <w:rPr>
          <w:rFonts w:cstheme="minorHAnsi"/>
          <w:lang w:val="fr-FR"/>
        </w:rPr>
        <w:t xml:space="preserve">, </w:t>
      </w:r>
      <w:r w:rsidRPr="00D36414">
        <w:rPr>
          <w:rFonts w:cstheme="minorHAnsi"/>
          <w:i/>
          <w:iCs/>
          <w:lang w:val="fr-FR"/>
        </w:rPr>
        <w:t>33</w:t>
      </w:r>
      <w:r w:rsidRPr="00D36414">
        <w:rPr>
          <w:rFonts w:cstheme="minorHAnsi"/>
          <w:lang w:val="fr-FR"/>
        </w:rPr>
        <w:t xml:space="preserve">, 416–427. </w:t>
      </w:r>
      <w:hyperlink r:id="rId3866" w:history="1">
        <w:r w:rsidRPr="00D36414">
          <w:rPr>
            <w:rStyle w:val="Hyperlink"/>
            <w:rFonts w:cstheme="minorHAnsi"/>
            <w:lang w:val="fr-FR"/>
          </w:rPr>
          <w:t>http://doi.org/10.1016/j.envsci.2012.10.006</w:t>
        </w:r>
      </w:hyperlink>
    </w:p>
    <w:p w14:paraId="0C830D3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McDonald, T., Gann, G. D., Jonson, J., &amp; Dixon, K. W. (2016). </w:t>
      </w:r>
      <w:r w:rsidRPr="00D36414">
        <w:rPr>
          <w:rFonts w:cstheme="minorHAnsi"/>
          <w:i/>
          <w:iCs/>
        </w:rPr>
        <w:t>International standards for the practice of ecological restoration – including principles and key concepts</w:t>
      </w:r>
      <w:r w:rsidRPr="00D36414">
        <w:rPr>
          <w:rFonts w:cstheme="minorHAnsi"/>
        </w:rPr>
        <w:t xml:space="preserve">. Washington, DC, USA: Society for Ecological Restoration. Retrieved from </w:t>
      </w:r>
      <w:hyperlink r:id="rId3867" w:history="1">
        <w:r w:rsidRPr="00D36414">
          <w:rPr>
            <w:rStyle w:val="Hyperlink"/>
            <w:rFonts w:cstheme="minorHAnsi"/>
          </w:rPr>
          <w:t>http://restoration-</w:t>
        </w:r>
        <w:r w:rsidRPr="00D36414">
          <w:rPr>
            <w:rStyle w:val="Hyperlink"/>
            <w:rFonts w:cstheme="minorHAnsi"/>
          </w:rPr>
          <w:lastRenderedPageBreak/>
          <w:t>ecology.eu/CZ/data/uploads/2017/ser_international_standards.pdf</w:t>
        </w:r>
      </w:hyperlink>
    </w:p>
    <w:p w14:paraId="1A9FF20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cKenzie, A. J., Emery, S. B., Franks, J. R., &amp; Whittingham, M. J. (2013). Forum: Landscape-scale conservation: Collaborative agri-environment schemes could benefit both biodiversity and ecosystem services, but will farmers be willing to participate? </w:t>
      </w:r>
      <w:r w:rsidRPr="00D36414">
        <w:rPr>
          <w:rFonts w:cstheme="minorHAnsi"/>
          <w:i/>
          <w:iCs/>
        </w:rPr>
        <w:t>Journal of Applied Ecology</w:t>
      </w:r>
      <w:r w:rsidRPr="00D36414">
        <w:rPr>
          <w:rFonts w:cstheme="minorHAnsi"/>
        </w:rPr>
        <w:t xml:space="preserve">, </w:t>
      </w:r>
      <w:r w:rsidRPr="00D36414">
        <w:rPr>
          <w:rFonts w:cstheme="minorHAnsi"/>
          <w:i/>
          <w:iCs/>
        </w:rPr>
        <w:t>50</w:t>
      </w:r>
      <w:r w:rsidRPr="00D36414">
        <w:rPr>
          <w:rFonts w:cstheme="minorHAnsi"/>
        </w:rPr>
        <w:t xml:space="preserve">, 1274–1280. </w:t>
      </w:r>
      <w:hyperlink r:id="rId3868" w:history="1">
        <w:r w:rsidRPr="00D36414">
          <w:rPr>
            <w:rStyle w:val="Hyperlink"/>
            <w:rFonts w:cstheme="minorHAnsi"/>
          </w:rPr>
          <w:t>http://doi.org/10.1111/1365-2664.12122</w:t>
        </w:r>
      </w:hyperlink>
    </w:p>
    <w:p w14:paraId="051566C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cShane, T. O., Hirsch, P. D., Trung, T. C., Songorwa, A. N., Kinzig, A., Monteferri, B., Mutekanga, D., Van Thang, H., Dammert, J. L., Pulgar-Vidal, M., Welch-Devine, M., Brosius, J. P., Coppolillo, P., &amp; O’Connor, S. (2011). Hard choices: Making trade-offs between biodiversity conservation and human well-being. </w:t>
      </w:r>
      <w:r w:rsidRPr="00D36414">
        <w:rPr>
          <w:rFonts w:cstheme="minorHAnsi"/>
          <w:i/>
          <w:iCs/>
        </w:rPr>
        <w:t>Biological Conservation</w:t>
      </w:r>
      <w:r w:rsidRPr="00D36414">
        <w:rPr>
          <w:rFonts w:cstheme="minorHAnsi"/>
        </w:rPr>
        <w:t xml:space="preserve">, </w:t>
      </w:r>
      <w:r w:rsidRPr="00D36414">
        <w:rPr>
          <w:rFonts w:cstheme="minorHAnsi"/>
          <w:i/>
          <w:iCs/>
        </w:rPr>
        <w:t>144</w:t>
      </w:r>
      <w:r w:rsidRPr="00D36414">
        <w:rPr>
          <w:rFonts w:cstheme="minorHAnsi"/>
        </w:rPr>
        <w:t xml:space="preserve">(3), 966–972. </w:t>
      </w:r>
      <w:hyperlink r:id="rId3869" w:history="1">
        <w:r w:rsidRPr="00D36414">
          <w:rPr>
            <w:rStyle w:val="Hyperlink"/>
            <w:rFonts w:cstheme="minorHAnsi"/>
          </w:rPr>
          <w:t>http://doi.org/10.1016/j.biocon.2010.04.038</w:t>
        </w:r>
      </w:hyperlink>
    </w:p>
    <w:p w14:paraId="21142DB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A. (2005a). </w:t>
      </w:r>
      <w:r w:rsidRPr="00D36414">
        <w:rPr>
          <w:rFonts w:cstheme="minorHAnsi"/>
          <w:i/>
          <w:iCs/>
        </w:rPr>
        <w:t>Ecosystems and human well-being: Biodiversity synthesis</w:t>
      </w:r>
      <w:r w:rsidRPr="00D36414">
        <w:rPr>
          <w:rFonts w:cstheme="minorHAnsi"/>
        </w:rPr>
        <w:t xml:space="preserve">. Washington, DC, USA: World Resources Institute. Retrieved from </w:t>
      </w:r>
      <w:hyperlink r:id="rId3870" w:history="1">
        <w:r w:rsidRPr="00D36414">
          <w:rPr>
            <w:rStyle w:val="Hyperlink"/>
            <w:rFonts w:cstheme="minorHAnsi"/>
          </w:rPr>
          <w:t>http://www.millenniumassessment.org/en/index.aspx</w:t>
        </w:r>
      </w:hyperlink>
    </w:p>
    <w:p w14:paraId="1E2AAE6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A. (2005b). </w:t>
      </w:r>
      <w:r w:rsidRPr="00D36414">
        <w:rPr>
          <w:rFonts w:cstheme="minorHAnsi"/>
          <w:i/>
          <w:iCs/>
        </w:rPr>
        <w:t>Ecosystems and human well-being: Policy responses</w:t>
      </w:r>
      <w:r w:rsidRPr="00D36414">
        <w:rPr>
          <w:rFonts w:cstheme="minorHAnsi"/>
        </w:rPr>
        <w:t xml:space="preserve">. Washington, DC: Island Press. Retrieved from </w:t>
      </w:r>
      <w:hyperlink r:id="rId3871" w:history="1">
        <w:r w:rsidRPr="00D36414">
          <w:rPr>
            <w:rStyle w:val="Hyperlink"/>
            <w:rFonts w:cstheme="minorHAnsi"/>
          </w:rPr>
          <w:t>http://www.millenniumassessment.org/en/index.aspx</w:t>
        </w:r>
      </w:hyperlink>
    </w:p>
    <w:p w14:paraId="6670A47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A. (2005c). </w:t>
      </w:r>
      <w:r w:rsidRPr="00D36414">
        <w:rPr>
          <w:rFonts w:cstheme="minorHAnsi"/>
          <w:i/>
          <w:iCs/>
        </w:rPr>
        <w:t>Ecosystems and human well-being: Synthesis</w:t>
      </w:r>
      <w:r w:rsidRPr="00D36414">
        <w:rPr>
          <w:rFonts w:cstheme="minorHAnsi"/>
        </w:rPr>
        <w:t xml:space="preserve">. Washington, DC: Island Press. Retrieved from </w:t>
      </w:r>
      <w:hyperlink r:id="rId3872" w:history="1">
        <w:r w:rsidRPr="00D36414">
          <w:rPr>
            <w:rStyle w:val="Hyperlink"/>
            <w:rFonts w:cstheme="minorHAnsi"/>
          </w:rPr>
          <w:t>http://www.millenniumassessment.org/en/index.aspx</w:t>
        </w:r>
      </w:hyperlink>
      <w:r w:rsidRPr="00D36414">
        <w:rPr>
          <w:rFonts w:cstheme="minorHAnsi"/>
        </w:rPr>
        <w:t xml:space="preserve"> </w:t>
      </w:r>
    </w:p>
    <w:p w14:paraId="0A62524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Meadowcroft, J., Langhelle, O., &amp; Ruud, A. (Eds.). (2012). </w:t>
      </w:r>
      <w:r w:rsidRPr="00D36414">
        <w:rPr>
          <w:rFonts w:cstheme="minorHAnsi"/>
          <w:i/>
          <w:iCs/>
        </w:rPr>
        <w:t>Governance, democracy and sustainable development. Moving beyond the impasse</w:t>
      </w:r>
      <w:r w:rsidRPr="00D36414">
        <w:rPr>
          <w:rFonts w:cstheme="minorHAnsi"/>
        </w:rPr>
        <w:t>. Cheltenham, UK: Edward Elgar.</w:t>
      </w:r>
    </w:p>
    <w:p w14:paraId="78FB60F4"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echlem, K. (2016). Groundwater governance: The role of legal frameworks at the local and national level-established practice and emerging trends. </w:t>
      </w:r>
      <w:r w:rsidRPr="00D36414">
        <w:rPr>
          <w:rFonts w:cstheme="minorHAnsi"/>
          <w:i/>
          <w:iCs/>
          <w:lang w:val="de-DE"/>
        </w:rPr>
        <w:t>Water</w:t>
      </w:r>
      <w:r w:rsidRPr="00D36414">
        <w:rPr>
          <w:rFonts w:cstheme="minorHAnsi"/>
          <w:lang w:val="de-DE"/>
        </w:rPr>
        <w:t xml:space="preserve">, </w:t>
      </w:r>
      <w:r w:rsidRPr="00D36414">
        <w:rPr>
          <w:rFonts w:cstheme="minorHAnsi"/>
          <w:i/>
          <w:iCs/>
          <w:lang w:val="de-DE"/>
        </w:rPr>
        <w:t>8</w:t>
      </w:r>
      <w:r w:rsidRPr="00D36414">
        <w:rPr>
          <w:rFonts w:cstheme="minorHAnsi"/>
          <w:lang w:val="de-DE"/>
        </w:rPr>
        <w:t xml:space="preserve">(8), 347. </w:t>
      </w:r>
      <w:hyperlink r:id="rId3873" w:history="1">
        <w:r w:rsidRPr="00D36414">
          <w:rPr>
            <w:rStyle w:val="Hyperlink"/>
            <w:rFonts w:cstheme="minorHAnsi"/>
            <w:lang w:val="de-DE"/>
          </w:rPr>
          <w:t>http://doi.org/10.3390/w8080347</w:t>
        </w:r>
      </w:hyperlink>
    </w:p>
    <w:p w14:paraId="5EC377CF"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Meyer, I., Kaniovski, S., &amp; Scheffran, J. (2012). </w:t>
      </w:r>
      <w:r w:rsidRPr="00D36414">
        <w:rPr>
          <w:rFonts w:cstheme="minorHAnsi"/>
        </w:rPr>
        <w:t>Scenarios for regional passenger car fleets and their CO</w:t>
      </w:r>
      <w:r w:rsidRPr="00D36414">
        <w:rPr>
          <w:rFonts w:cstheme="minorHAnsi"/>
          <w:vertAlign w:val="subscript"/>
        </w:rPr>
        <w:t>2</w:t>
      </w:r>
      <w:r w:rsidRPr="00D36414">
        <w:rPr>
          <w:rFonts w:cstheme="minorHAnsi"/>
        </w:rPr>
        <w:t xml:space="preserve"> emissions. </w:t>
      </w:r>
      <w:r w:rsidRPr="00D36414">
        <w:rPr>
          <w:rFonts w:cstheme="minorHAnsi"/>
          <w:i/>
          <w:iCs/>
          <w:lang w:val="de-DE"/>
        </w:rPr>
        <w:t>Energy Policy</w:t>
      </w:r>
      <w:r w:rsidRPr="00D36414">
        <w:rPr>
          <w:rFonts w:cstheme="minorHAnsi"/>
          <w:lang w:val="de-DE"/>
        </w:rPr>
        <w:t xml:space="preserve">, </w:t>
      </w:r>
      <w:r w:rsidRPr="00D36414">
        <w:rPr>
          <w:rFonts w:cstheme="minorHAnsi"/>
          <w:i/>
          <w:iCs/>
          <w:lang w:val="de-DE"/>
        </w:rPr>
        <w:t>41</w:t>
      </w:r>
      <w:r w:rsidRPr="00D36414">
        <w:rPr>
          <w:rFonts w:cstheme="minorHAnsi"/>
          <w:lang w:val="de-DE"/>
        </w:rPr>
        <w:t xml:space="preserve">, 66–74. </w:t>
      </w:r>
      <w:hyperlink r:id="rId3874" w:history="1">
        <w:r w:rsidRPr="00D36414">
          <w:rPr>
            <w:rStyle w:val="Hyperlink"/>
            <w:rFonts w:cstheme="minorHAnsi"/>
            <w:lang w:val="de-DE"/>
          </w:rPr>
          <w:t>http://doi.org/10.1016/j.enpol.2011.01.043</w:t>
        </w:r>
      </w:hyperlink>
    </w:p>
    <w:p w14:paraId="0BD8341E"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Meyer, S., Unternährer, D., Arlettaz, R., Humbert, J. Y., &amp; Menz, M. H. M. (2017). </w:t>
      </w:r>
      <w:r w:rsidRPr="00D36414">
        <w:rPr>
          <w:rFonts w:cstheme="minorHAnsi"/>
        </w:rPr>
        <w:t xml:space="preserve">Promoting diverse communities of wild bees and hoverflies requires a landscape approach to managing meadows. </w:t>
      </w:r>
      <w:r w:rsidRPr="00D36414">
        <w:rPr>
          <w:rFonts w:cstheme="minorHAnsi"/>
          <w:i/>
          <w:iCs/>
        </w:rPr>
        <w:t>Agriculture, Ecosystems and Environment</w:t>
      </w:r>
      <w:r w:rsidRPr="00D36414">
        <w:rPr>
          <w:rFonts w:cstheme="minorHAnsi"/>
        </w:rPr>
        <w:t xml:space="preserve">, </w:t>
      </w:r>
      <w:r w:rsidRPr="00D36414">
        <w:rPr>
          <w:rFonts w:cstheme="minorHAnsi"/>
          <w:i/>
          <w:iCs/>
        </w:rPr>
        <w:t>239</w:t>
      </w:r>
      <w:r w:rsidRPr="00D36414">
        <w:rPr>
          <w:rFonts w:cstheme="minorHAnsi"/>
        </w:rPr>
        <w:t xml:space="preserve">, 376–384. </w:t>
      </w:r>
      <w:hyperlink r:id="rId3875" w:history="1">
        <w:r w:rsidRPr="00D36414">
          <w:rPr>
            <w:rStyle w:val="Hyperlink"/>
            <w:rFonts w:cstheme="minorHAnsi"/>
          </w:rPr>
          <w:t>http://doi.org/10.1016/j.agee.2017.01.037</w:t>
        </w:r>
      </w:hyperlink>
    </w:p>
    <w:p w14:paraId="0054164E"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ichel, S., Yakusheva, N., Pesch, M., &amp; Baldus, R. D. (2015). </w:t>
      </w:r>
      <w:r w:rsidRPr="00D36414">
        <w:rPr>
          <w:rFonts w:cstheme="minorHAnsi"/>
          <w:i/>
          <w:iCs/>
        </w:rPr>
        <w:t>The current situation of wildlife management in Central Asian countries</w:t>
      </w:r>
      <w:r w:rsidRPr="00D36414">
        <w:rPr>
          <w:rFonts w:cstheme="minorHAnsi"/>
        </w:rPr>
        <w:t xml:space="preserve">. Retrieved from </w:t>
      </w:r>
      <w:hyperlink r:id="rId3876" w:history="1">
        <w:r w:rsidRPr="00D36414">
          <w:rPr>
            <w:rStyle w:val="Hyperlink"/>
            <w:rFonts w:cstheme="minorHAnsi"/>
          </w:rPr>
          <w:t>http://www.naturalresources-centralasia.org/flermoneca/assets/files/2015-08-14_Summary%20on%20WM%20in%20CA.pdf</w:t>
        </w:r>
      </w:hyperlink>
    </w:p>
    <w:p w14:paraId="34E852AD"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Mihók, B., Biró, M., Molnár, Z., Kovács, E., Bölöni, J., Erős, T., Standovár, T., Török, P., Csorba, G., Margóczi, K., &amp; Báldi, A. (2017). </w:t>
      </w:r>
      <w:r w:rsidRPr="00D36414">
        <w:rPr>
          <w:rFonts w:cstheme="minorHAnsi"/>
        </w:rPr>
        <w:t xml:space="preserve">Biodiversity on the waves of history: Conservation in a changing social and institutional environment in Hungary, a post-soviet EU member state. </w:t>
      </w:r>
      <w:r w:rsidRPr="00D36414">
        <w:rPr>
          <w:rFonts w:cstheme="minorHAnsi"/>
          <w:i/>
          <w:iCs/>
        </w:rPr>
        <w:t>Biological Conservation</w:t>
      </w:r>
      <w:r w:rsidRPr="00D36414">
        <w:rPr>
          <w:rFonts w:cstheme="minorHAnsi"/>
        </w:rPr>
        <w:t xml:space="preserve">, </w:t>
      </w:r>
      <w:r w:rsidRPr="00D36414">
        <w:rPr>
          <w:rFonts w:cstheme="minorHAnsi"/>
          <w:i/>
          <w:iCs/>
        </w:rPr>
        <w:t>211</w:t>
      </w:r>
      <w:r w:rsidRPr="00D36414">
        <w:rPr>
          <w:rFonts w:cstheme="minorHAnsi"/>
        </w:rPr>
        <w:t xml:space="preserve">(May), 67–75. </w:t>
      </w:r>
      <w:hyperlink r:id="rId3877" w:history="1">
        <w:r w:rsidRPr="00D36414">
          <w:rPr>
            <w:rStyle w:val="Hyperlink"/>
            <w:rFonts w:cstheme="minorHAnsi"/>
          </w:rPr>
          <w:t>http://doi.org/10.1016/j.biocon.2017.05.005</w:t>
        </w:r>
      </w:hyperlink>
    </w:p>
    <w:p w14:paraId="4FB8945C"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ihók, B., Kovács, E., Balázs, B., Pataki, G., Ambrus, A., Bartha, D., Czirák, Z., Csányi, S., Csépányi, P., Csoszi, M., Dudás, G., Egri, C., Eros, T., Gori, S., Halmos, G., Kopek, A., Margóczi, K., Miklay, G., Milonq, L., Podmaniczky, L., Sárvári, J., Schmidt, A., Sipos, K, Siposs, V., Standovár, T., Szigetvári, C., Szemethy, L., Tóth, B., Tóth, L., Tóth, P., Török, K., Török, P., Vadász, C., Varga, I., Sutherland, W. J., &amp; Báldi, A. (2015). Bridging the research-practice gap: Conservation research priorities in a Central and Eastern European country. </w:t>
      </w:r>
      <w:r w:rsidRPr="00D36414">
        <w:rPr>
          <w:rFonts w:cstheme="minorHAnsi"/>
          <w:i/>
          <w:iCs/>
        </w:rPr>
        <w:t>Journal for Nature Conservation</w:t>
      </w:r>
      <w:r w:rsidRPr="00D36414">
        <w:rPr>
          <w:rFonts w:cstheme="minorHAnsi"/>
        </w:rPr>
        <w:t xml:space="preserve">, </w:t>
      </w:r>
      <w:r w:rsidRPr="00D36414">
        <w:rPr>
          <w:rFonts w:cstheme="minorHAnsi"/>
          <w:i/>
          <w:iCs/>
        </w:rPr>
        <w:t>28</w:t>
      </w:r>
      <w:r w:rsidRPr="00D36414">
        <w:rPr>
          <w:rFonts w:cstheme="minorHAnsi"/>
        </w:rPr>
        <w:t xml:space="preserve">, 133–148. Retrieved from </w:t>
      </w:r>
      <w:hyperlink r:id="rId3878" w:history="1">
        <w:r w:rsidRPr="00D36414">
          <w:rPr>
            <w:rStyle w:val="Hyperlink"/>
            <w:rFonts w:cstheme="minorHAnsi"/>
          </w:rPr>
          <w:t>http://www.sciencedirect.com/science/article/pii/S1617138115300236</w:t>
        </w:r>
      </w:hyperlink>
    </w:p>
    <w:p w14:paraId="772069A8"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Mikalsen, K. H., &amp; Jentoft, S. (2003). </w:t>
      </w:r>
      <w:r w:rsidRPr="00D36414">
        <w:rPr>
          <w:rFonts w:cstheme="minorHAnsi"/>
        </w:rPr>
        <w:t xml:space="preserve">Limits to participation? On the history, structure and reform of Norwegian fisheries management. </w:t>
      </w:r>
      <w:r w:rsidRPr="00D36414">
        <w:rPr>
          <w:rFonts w:cstheme="minorHAnsi"/>
          <w:i/>
          <w:iCs/>
        </w:rPr>
        <w:t>Marine Policy</w:t>
      </w:r>
      <w:r w:rsidRPr="00D36414">
        <w:rPr>
          <w:rFonts w:cstheme="minorHAnsi"/>
        </w:rPr>
        <w:t xml:space="preserve">, </w:t>
      </w:r>
      <w:r w:rsidRPr="00D36414">
        <w:rPr>
          <w:rFonts w:cstheme="minorHAnsi"/>
          <w:i/>
          <w:iCs/>
        </w:rPr>
        <w:t>27</w:t>
      </w:r>
      <w:r w:rsidRPr="00D36414">
        <w:rPr>
          <w:rFonts w:cstheme="minorHAnsi"/>
        </w:rPr>
        <w:t xml:space="preserve">(5), 397–407. </w:t>
      </w:r>
      <w:hyperlink r:id="rId3879" w:history="1">
        <w:r w:rsidRPr="00D36414">
          <w:rPr>
            <w:rStyle w:val="Hyperlink"/>
            <w:rFonts w:cstheme="minorHAnsi"/>
          </w:rPr>
          <w:t>http://doi.org/10.1016/s0308-</w:t>
        </w:r>
        <w:r w:rsidRPr="00D36414">
          <w:rPr>
            <w:rStyle w:val="Hyperlink"/>
            <w:rFonts w:cstheme="minorHAnsi"/>
          </w:rPr>
          <w:lastRenderedPageBreak/>
          <w:t>597x(03)00025-3</w:t>
        </w:r>
      </w:hyperlink>
    </w:p>
    <w:p w14:paraId="318242E0"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ilder, J. C., Arbuthnot, M., Blackman, A., Brooks, S. E., Giovannucci, D., Gross, L., Kennedy, E. T., Komives, K., Lambin, E. F., Lee, A., Meyer, D., Newton, P., Phalan, B., Schroth, G., Semroc, B., Van Rikxoort, H., &amp; Zrust, M. (2015). An agenda for assessing and improving conservation impacts of sustainability standards in tropical agriculture. </w:t>
      </w:r>
      <w:r w:rsidRPr="00D36414">
        <w:rPr>
          <w:rFonts w:cstheme="minorHAnsi"/>
          <w:i/>
          <w:iCs/>
        </w:rPr>
        <w:t>Conservation Biology</w:t>
      </w:r>
      <w:r w:rsidRPr="00D36414">
        <w:rPr>
          <w:rFonts w:cstheme="minorHAnsi"/>
        </w:rPr>
        <w:t xml:space="preserve">, </w:t>
      </w:r>
      <w:r w:rsidRPr="00D36414">
        <w:rPr>
          <w:rFonts w:cstheme="minorHAnsi"/>
          <w:i/>
          <w:iCs/>
        </w:rPr>
        <w:t>29</w:t>
      </w:r>
      <w:r w:rsidRPr="00D36414">
        <w:rPr>
          <w:rFonts w:cstheme="minorHAnsi"/>
        </w:rPr>
        <w:t xml:space="preserve">(2), 309–320. </w:t>
      </w:r>
      <w:hyperlink r:id="rId3880" w:history="1">
        <w:r w:rsidRPr="00D36414">
          <w:rPr>
            <w:rStyle w:val="Hyperlink"/>
            <w:rFonts w:cstheme="minorHAnsi"/>
          </w:rPr>
          <w:t>http://doi.org/10.1111/cobi.12411</w:t>
        </w:r>
      </w:hyperlink>
    </w:p>
    <w:p w14:paraId="6D4C5421"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ilder, J. C., Gross, L. H., &amp; Class, A. M. (2012). </w:t>
      </w:r>
      <w:r w:rsidRPr="00D36414">
        <w:rPr>
          <w:rFonts w:cstheme="minorHAnsi"/>
          <w:i/>
          <w:iCs/>
        </w:rPr>
        <w:t>Assessing the ecological impacts of agricultural eco-certification and standards - A global review of the science and practice</w:t>
      </w:r>
      <w:r w:rsidRPr="00D36414">
        <w:rPr>
          <w:rFonts w:cstheme="minorHAnsi"/>
        </w:rPr>
        <w:t xml:space="preserve">. Retrieved from </w:t>
      </w:r>
      <w:hyperlink r:id="rId3881" w:history="1">
        <w:r w:rsidRPr="00D36414">
          <w:rPr>
            <w:rStyle w:val="Hyperlink"/>
            <w:rFonts w:cstheme="minorHAnsi"/>
          </w:rPr>
          <w:t>http://infoagro.net/programas/ambiente/pages/agricultura/documentos/6.pdf</w:t>
        </w:r>
      </w:hyperlink>
    </w:p>
    <w:p w14:paraId="24445E24"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illard-Ball, A., &amp; Schipper, L. (2011). Are we reaching peak travel? Trends in passenger transport in eight industrialized countries. </w:t>
      </w:r>
      <w:r w:rsidRPr="00D36414">
        <w:rPr>
          <w:rFonts w:cstheme="minorHAnsi"/>
          <w:i/>
          <w:iCs/>
        </w:rPr>
        <w:t>Transport Reviews</w:t>
      </w:r>
      <w:r w:rsidRPr="00D36414">
        <w:rPr>
          <w:rFonts w:cstheme="minorHAnsi"/>
        </w:rPr>
        <w:t xml:space="preserve">, </w:t>
      </w:r>
      <w:r w:rsidRPr="00D36414">
        <w:rPr>
          <w:rFonts w:cstheme="minorHAnsi"/>
          <w:i/>
          <w:iCs/>
        </w:rPr>
        <w:t>31</w:t>
      </w:r>
      <w:r w:rsidRPr="00D36414">
        <w:rPr>
          <w:rFonts w:cstheme="minorHAnsi"/>
        </w:rPr>
        <w:t xml:space="preserve">(3), 357–378. </w:t>
      </w:r>
      <w:hyperlink r:id="rId3882" w:history="1">
        <w:r w:rsidRPr="008A5415">
          <w:rPr>
            <w:rStyle w:val="Hyperlink"/>
            <w:rFonts w:cstheme="minorHAnsi"/>
          </w:rPr>
          <w:t>http://doi.org/10.1080/01441647.2010.518291</w:t>
        </w:r>
      </w:hyperlink>
    </w:p>
    <w:p w14:paraId="6DDC5122"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es-ES"/>
        </w:rPr>
        <w:t xml:space="preserve">Minter, T., van der Ploeg, J., Pedrablanca, M., Sunderland, T., &amp; Persoon, G. (2014). </w:t>
      </w:r>
      <w:r w:rsidRPr="00D36414">
        <w:rPr>
          <w:rFonts w:cstheme="minorHAnsi"/>
        </w:rPr>
        <w:t xml:space="preserve">Limits to indigenous participation: The Agta and the northern Sierra Madre Natural Park, the Philippines. </w:t>
      </w:r>
      <w:r w:rsidRPr="00D36414">
        <w:rPr>
          <w:rFonts w:cstheme="minorHAnsi"/>
          <w:i/>
          <w:iCs/>
        </w:rPr>
        <w:t>Human Ecology</w:t>
      </w:r>
      <w:r w:rsidRPr="00D36414">
        <w:rPr>
          <w:rFonts w:cstheme="minorHAnsi"/>
        </w:rPr>
        <w:t xml:space="preserve">, </w:t>
      </w:r>
      <w:r w:rsidRPr="00D36414">
        <w:rPr>
          <w:rFonts w:cstheme="minorHAnsi"/>
          <w:i/>
          <w:iCs/>
        </w:rPr>
        <w:t>42</w:t>
      </w:r>
      <w:r w:rsidRPr="00D36414">
        <w:rPr>
          <w:rFonts w:cstheme="minorHAnsi"/>
        </w:rPr>
        <w:t xml:space="preserve">(5), 769–778. </w:t>
      </w:r>
      <w:hyperlink r:id="rId3883" w:history="1">
        <w:r w:rsidRPr="00D36414">
          <w:rPr>
            <w:rStyle w:val="Hyperlink"/>
            <w:rFonts w:cstheme="minorHAnsi"/>
          </w:rPr>
          <w:t>http://doi.org/10.1007/s10745-014-9673-5</w:t>
        </w:r>
      </w:hyperlink>
    </w:p>
    <w:p w14:paraId="38217F30"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isund, O. A. (2014). Norwegian fisheries: Technologically advanced, biologically sustainable, and economically profitable. </w:t>
      </w:r>
      <w:r w:rsidRPr="00D36414">
        <w:rPr>
          <w:rFonts w:cstheme="minorHAnsi"/>
          <w:i/>
          <w:iCs/>
        </w:rPr>
        <w:t>Marine Technology Society Journal</w:t>
      </w:r>
      <w:r w:rsidRPr="00D36414">
        <w:rPr>
          <w:rFonts w:cstheme="minorHAnsi"/>
        </w:rPr>
        <w:t xml:space="preserve">, </w:t>
      </w:r>
      <w:r w:rsidRPr="00D36414">
        <w:rPr>
          <w:rFonts w:cstheme="minorHAnsi"/>
          <w:i/>
          <w:iCs/>
        </w:rPr>
        <w:t>48</w:t>
      </w:r>
      <w:r w:rsidRPr="00D36414">
        <w:rPr>
          <w:rFonts w:cstheme="minorHAnsi"/>
        </w:rPr>
        <w:t xml:space="preserve">(2), 17–23. </w:t>
      </w:r>
      <w:hyperlink r:id="rId3884" w:history="1">
        <w:r w:rsidRPr="00D36414">
          <w:rPr>
            <w:rStyle w:val="Hyperlink"/>
            <w:rFonts w:cstheme="minorHAnsi"/>
          </w:rPr>
          <w:t>http://doi.org/10.4031/mtsj.48.2.1</w:t>
        </w:r>
      </w:hyperlink>
    </w:p>
    <w:p w14:paraId="78191566"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olnár, Z. (2014). Perception and management of spatio-temporal pasture heterogeneity by Hungarian herders. </w:t>
      </w:r>
      <w:r w:rsidRPr="00D36414">
        <w:rPr>
          <w:rFonts w:cstheme="minorHAnsi"/>
          <w:i/>
          <w:iCs/>
        </w:rPr>
        <w:t>Rangeland Ecology &amp; Management</w:t>
      </w:r>
      <w:r w:rsidRPr="00D36414">
        <w:rPr>
          <w:rFonts w:cstheme="minorHAnsi"/>
        </w:rPr>
        <w:t xml:space="preserve">, </w:t>
      </w:r>
      <w:r w:rsidRPr="00D36414">
        <w:rPr>
          <w:rFonts w:cstheme="minorHAnsi"/>
          <w:i/>
          <w:iCs/>
        </w:rPr>
        <w:t>67</w:t>
      </w:r>
      <w:r w:rsidRPr="00D36414">
        <w:rPr>
          <w:rFonts w:cstheme="minorHAnsi"/>
        </w:rPr>
        <w:t xml:space="preserve">(2), 107–118. </w:t>
      </w:r>
      <w:hyperlink r:id="rId3885" w:history="1">
        <w:r w:rsidRPr="00D36414">
          <w:rPr>
            <w:rStyle w:val="Hyperlink"/>
            <w:rFonts w:cstheme="minorHAnsi"/>
          </w:rPr>
          <w:t>http://doi.org/10.2111/REM-D-13-00082.1</w:t>
        </w:r>
      </w:hyperlink>
    </w:p>
    <w:p w14:paraId="7556D666"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olnár, Z., Kis, J., Vadász, C., Papp, L., Sándor, I., Béres, S., Sinka, G., &amp; Varga, A. (2016). Common and conflicting objectives and practices of herders and conservation managers: the need for a conservation herder. </w:t>
      </w:r>
      <w:r w:rsidRPr="00D36414">
        <w:rPr>
          <w:rFonts w:cstheme="minorHAnsi"/>
          <w:i/>
          <w:iCs/>
        </w:rPr>
        <w:t>Ecosystem Health and Sustainability</w:t>
      </w:r>
      <w:r w:rsidRPr="00D36414">
        <w:rPr>
          <w:rFonts w:cstheme="minorHAnsi"/>
        </w:rPr>
        <w:t xml:space="preserve">, </w:t>
      </w:r>
      <w:r w:rsidRPr="00D36414">
        <w:rPr>
          <w:rFonts w:cstheme="minorHAnsi"/>
          <w:i/>
          <w:iCs/>
        </w:rPr>
        <w:t>2</w:t>
      </w:r>
      <w:r w:rsidRPr="00D36414">
        <w:rPr>
          <w:rFonts w:cstheme="minorHAnsi"/>
        </w:rPr>
        <w:t xml:space="preserve">(4), e01215. </w:t>
      </w:r>
      <w:hyperlink r:id="rId3886" w:history="1">
        <w:r w:rsidRPr="00D36414">
          <w:rPr>
            <w:rStyle w:val="Hyperlink"/>
            <w:rFonts w:cstheme="minorHAnsi"/>
          </w:rPr>
          <w:t>http://doi.org/10.1002/ehs2.1215</w:t>
        </w:r>
      </w:hyperlink>
    </w:p>
    <w:p w14:paraId="1F6BFA12"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olnár, Z., Sáfián, L., Máté, J., Barta, S., Sütó, D. P., Molnár, A., &amp; Varga, A. (2017). “It does matter who leans on the stick”: Hungarian herders’ perspectives on biodiversity, ecosystem services and their drivers. In M. Roué &amp; Z. Molnár (Eds.), </w:t>
      </w:r>
      <w:r w:rsidRPr="00D36414">
        <w:rPr>
          <w:rFonts w:cstheme="minorHAnsi"/>
          <w:i/>
          <w:iCs/>
        </w:rPr>
        <w:t xml:space="preserve">Indigenous and local knowledge of biodiversity and ecosystem services in Europe and Central Asia </w:t>
      </w:r>
      <w:r w:rsidRPr="00D36414">
        <w:rPr>
          <w:rFonts w:cstheme="minorHAnsi"/>
        </w:rPr>
        <w:t>(pp. 41–55). Paris, France: UNESCO.</w:t>
      </w:r>
    </w:p>
    <w:p w14:paraId="0C65577D"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oon, K., &amp; Blackman, D. (2014). A guide to understanding social science research for natural scientists. </w:t>
      </w:r>
      <w:r w:rsidRPr="00D36414">
        <w:rPr>
          <w:rFonts w:cstheme="minorHAnsi"/>
          <w:i/>
          <w:iCs/>
        </w:rPr>
        <w:t>Conservation Biology</w:t>
      </w:r>
      <w:r w:rsidRPr="00D36414">
        <w:rPr>
          <w:rFonts w:cstheme="minorHAnsi"/>
        </w:rPr>
        <w:t xml:space="preserve">, </w:t>
      </w:r>
      <w:r w:rsidRPr="00D36414">
        <w:rPr>
          <w:rFonts w:cstheme="minorHAnsi"/>
          <w:i/>
          <w:iCs/>
        </w:rPr>
        <w:t>28</w:t>
      </w:r>
      <w:r w:rsidRPr="00D36414">
        <w:rPr>
          <w:rFonts w:cstheme="minorHAnsi"/>
        </w:rPr>
        <w:t xml:space="preserve">(5), 1167–1177. </w:t>
      </w:r>
      <w:hyperlink r:id="rId3887" w:history="1">
        <w:r w:rsidRPr="00D36414">
          <w:rPr>
            <w:rStyle w:val="Hyperlink"/>
            <w:rFonts w:cstheme="minorHAnsi"/>
          </w:rPr>
          <w:t>http://doi.org/10.1111/cobi.12326</w:t>
        </w:r>
      </w:hyperlink>
    </w:p>
    <w:p w14:paraId="26DA0CCF"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oreno, S. P., &amp; Mueller, M. (2015). </w:t>
      </w:r>
      <w:r w:rsidRPr="00D36414">
        <w:rPr>
          <w:rFonts w:cstheme="minorHAnsi"/>
          <w:i/>
          <w:iCs/>
        </w:rPr>
        <w:t>Societal participatory processes in the revision of national biodiversity strategies and action plans (NBSAPs)</w:t>
      </w:r>
      <w:r w:rsidRPr="00D36414">
        <w:rPr>
          <w:rFonts w:cstheme="minorHAnsi"/>
        </w:rPr>
        <w:t xml:space="preserve">. Retrieved from </w:t>
      </w:r>
      <w:hyperlink r:id="rId3888" w:history="1">
        <w:r w:rsidRPr="00D36414">
          <w:rPr>
            <w:rStyle w:val="Hyperlink"/>
            <w:rFonts w:cstheme="minorHAnsi"/>
          </w:rPr>
          <w:t>https://www.iucn.org/sites/dev/files/import/downloads/iucn_participatory_processes_report__final.pdf</w:t>
        </w:r>
      </w:hyperlink>
    </w:p>
    <w:p w14:paraId="162A3619"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oss, T. (2012). Spatial fit, from panacea to practice: Implementing the EU Water Framework Directive. </w:t>
      </w:r>
      <w:r w:rsidRPr="00D36414">
        <w:rPr>
          <w:rFonts w:cstheme="minorHAnsi"/>
          <w:i/>
          <w:iCs/>
        </w:rPr>
        <w:t>Ecology and Society</w:t>
      </w:r>
      <w:r w:rsidRPr="00D36414">
        <w:rPr>
          <w:rFonts w:cstheme="minorHAnsi"/>
        </w:rPr>
        <w:t xml:space="preserve">, </w:t>
      </w:r>
      <w:r w:rsidRPr="00D36414">
        <w:rPr>
          <w:rFonts w:cstheme="minorHAnsi"/>
          <w:i/>
          <w:iCs/>
        </w:rPr>
        <w:t>17</w:t>
      </w:r>
      <w:r w:rsidRPr="00D36414">
        <w:rPr>
          <w:rFonts w:cstheme="minorHAnsi"/>
        </w:rPr>
        <w:t xml:space="preserve">(3), 2. Retrieved from </w:t>
      </w:r>
      <w:hyperlink r:id="rId3889" w:history="1">
        <w:r w:rsidRPr="00D36414">
          <w:rPr>
            <w:rStyle w:val="Hyperlink"/>
            <w:rFonts w:cstheme="minorHAnsi"/>
          </w:rPr>
          <w:t>http://www.ecologyandsociety.org/vol17/iss3/art2/</w:t>
        </w:r>
      </w:hyperlink>
    </w:p>
    <w:p w14:paraId="6C6A08D6"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lang w:val="de-DE"/>
        </w:rPr>
        <w:t xml:space="preserve">Mouchet, M. A., Paracchini, M. L., Schulp, C. J. E., Stürck, J., Verkerk, P. J., Verburg, P. H., &amp; Lavorel, S. (2017). </w:t>
      </w:r>
      <w:r w:rsidRPr="00D36414">
        <w:rPr>
          <w:rFonts w:cstheme="minorHAnsi"/>
        </w:rPr>
        <w:t xml:space="preserve">Bundles of ecosystem (dis)services and multifunctionality across European landscapes. </w:t>
      </w:r>
      <w:r w:rsidRPr="00D36414">
        <w:rPr>
          <w:rFonts w:cstheme="minorHAnsi"/>
          <w:i/>
          <w:iCs/>
        </w:rPr>
        <w:t>Ecological Indicators</w:t>
      </w:r>
      <w:r w:rsidRPr="00D36414">
        <w:rPr>
          <w:rFonts w:cstheme="minorHAnsi"/>
        </w:rPr>
        <w:t xml:space="preserve">, </w:t>
      </w:r>
      <w:r w:rsidRPr="00D36414">
        <w:rPr>
          <w:rFonts w:cstheme="minorHAnsi"/>
          <w:i/>
          <w:iCs/>
        </w:rPr>
        <w:t>73</w:t>
      </w:r>
      <w:r w:rsidRPr="00D36414">
        <w:rPr>
          <w:rFonts w:cstheme="minorHAnsi"/>
        </w:rPr>
        <w:t xml:space="preserve">, 23–28. </w:t>
      </w:r>
      <w:hyperlink r:id="rId3890" w:history="1">
        <w:r w:rsidRPr="00D36414">
          <w:rPr>
            <w:rStyle w:val="Hyperlink"/>
            <w:rFonts w:cstheme="minorHAnsi"/>
          </w:rPr>
          <w:t>http://doi.org/10.1016/j.ecolind.2016.09.026</w:t>
        </w:r>
      </w:hyperlink>
    </w:p>
    <w:p w14:paraId="3AE1FCF1"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uradian, R., &amp; Rival, L. (2012). Between markets and hierarchies: The challenge of governing ecosystem services. </w:t>
      </w:r>
      <w:r w:rsidRPr="00D36414">
        <w:rPr>
          <w:rFonts w:cstheme="minorHAnsi"/>
          <w:i/>
          <w:iCs/>
        </w:rPr>
        <w:t>Ecosystem Services</w:t>
      </w:r>
      <w:r w:rsidRPr="00D36414">
        <w:rPr>
          <w:rFonts w:cstheme="minorHAnsi"/>
        </w:rPr>
        <w:t xml:space="preserve">, </w:t>
      </w:r>
      <w:r w:rsidRPr="00D36414">
        <w:rPr>
          <w:rFonts w:cstheme="minorHAnsi"/>
          <w:i/>
          <w:iCs/>
        </w:rPr>
        <w:t>1</w:t>
      </w:r>
      <w:r w:rsidRPr="00D36414">
        <w:rPr>
          <w:rFonts w:cstheme="minorHAnsi"/>
        </w:rPr>
        <w:t xml:space="preserve">(1), 93–100. </w:t>
      </w:r>
      <w:hyperlink r:id="rId3891" w:history="1">
        <w:r w:rsidRPr="00D36414">
          <w:rPr>
            <w:rStyle w:val="Hyperlink"/>
            <w:rFonts w:cstheme="minorHAnsi"/>
          </w:rPr>
          <w:t>http://doi.org/10.1016/j.ecoser.2012.07.009</w:t>
        </w:r>
      </w:hyperlink>
    </w:p>
    <w:p w14:paraId="0AB1857E"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urray, A., Skene, K., &amp; Haynes, K. (2017). The circular economy: An interdisciplinary exploration of the concept and application in a global context. </w:t>
      </w:r>
      <w:r w:rsidRPr="00D36414">
        <w:rPr>
          <w:rFonts w:cstheme="minorHAnsi"/>
          <w:i/>
          <w:iCs/>
        </w:rPr>
        <w:t>Journal of Business Ethics</w:t>
      </w:r>
      <w:r w:rsidRPr="00D36414">
        <w:rPr>
          <w:rFonts w:cstheme="minorHAnsi"/>
        </w:rPr>
        <w:t xml:space="preserve">, </w:t>
      </w:r>
      <w:r w:rsidRPr="00D36414">
        <w:rPr>
          <w:rFonts w:cstheme="minorHAnsi"/>
          <w:i/>
          <w:iCs/>
        </w:rPr>
        <w:t>140</w:t>
      </w:r>
      <w:r w:rsidRPr="00D36414">
        <w:rPr>
          <w:rFonts w:cstheme="minorHAnsi"/>
        </w:rPr>
        <w:t xml:space="preserve">(3), 369–380. </w:t>
      </w:r>
      <w:hyperlink r:id="rId3892" w:history="1">
        <w:r w:rsidRPr="00D36414">
          <w:rPr>
            <w:rStyle w:val="Hyperlink"/>
            <w:rFonts w:cstheme="minorHAnsi"/>
          </w:rPr>
          <w:t>http://doi.org/10.1007/s10551-015-2693-2</w:t>
        </w:r>
      </w:hyperlink>
    </w:p>
    <w:p w14:paraId="575AE161"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ustonen, T. (2013). Oral histories as a baseline of landscape restoration – co-management and watershed knowledge in Jukajoki river. </w:t>
      </w:r>
      <w:r w:rsidRPr="00D36414">
        <w:rPr>
          <w:rFonts w:cstheme="minorHAnsi"/>
          <w:i/>
          <w:iCs/>
        </w:rPr>
        <w:t>Fennia</w:t>
      </w:r>
      <w:r w:rsidRPr="00D36414">
        <w:rPr>
          <w:rFonts w:cstheme="minorHAnsi"/>
        </w:rPr>
        <w:t xml:space="preserve">, </w:t>
      </w:r>
      <w:r w:rsidRPr="00D36414">
        <w:rPr>
          <w:rFonts w:cstheme="minorHAnsi"/>
          <w:i/>
          <w:iCs/>
        </w:rPr>
        <w:t>191</w:t>
      </w:r>
      <w:r w:rsidRPr="00D36414">
        <w:rPr>
          <w:rFonts w:cstheme="minorHAnsi"/>
        </w:rPr>
        <w:t xml:space="preserve">, 76–91. http://doi.org/10.11143/7637 </w:t>
      </w:r>
    </w:p>
    <w:p w14:paraId="54851F54"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Mustonen, T., Shadrin, V., Mustonen, K., &amp; Vasiliev, V. (2011). “Songs of the Kolyma Tundra” – Co-production and perpetuation of knowledge concerning ecology and weather in the indigenous communities of Nizhnikolyma, Republic of Sakha (Yakutia), Russian Federation. </w:t>
      </w:r>
      <w:r w:rsidRPr="00D36414">
        <w:rPr>
          <w:rFonts w:cstheme="minorHAnsi"/>
          <w:i/>
          <w:iCs/>
        </w:rPr>
        <w:t>Mimeo, University of Essex</w:t>
      </w:r>
      <w:r w:rsidRPr="00D36414">
        <w:rPr>
          <w:rFonts w:cstheme="minorHAnsi"/>
        </w:rPr>
        <w:t xml:space="preserve">, (1), 1–14. Retrieved from </w:t>
      </w:r>
      <w:hyperlink r:id="rId3893" w:history="1">
        <w:r w:rsidRPr="00D36414">
          <w:rPr>
            <w:rStyle w:val="Hyperlink"/>
            <w:rFonts w:cstheme="minorHAnsi"/>
          </w:rPr>
          <w:t>http://staging.eloka-arctic.org/sites/eloka-arctic.org/files/documents/climate_change_academic.pdf</w:t>
        </w:r>
      </w:hyperlink>
    </w:p>
    <w:p w14:paraId="120FB23C"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abatchi, T. (2012). Putting the “public” back in public values research: Designing participation to identify and respond to values. </w:t>
      </w:r>
      <w:r w:rsidRPr="00D36414">
        <w:rPr>
          <w:rFonts w:cstheme="minorHAnsi"/>
          <w:i/>
          <w:iCs/>
        </w:rPr>
        <w:t>Public Administration Review</w:t>
      </w:r>
      <w:r w:rsidRPr="00D36414">
        <w:rPr>
          <w:rFonts w:cstheme="minorHAnsi"/>
        </w:rPr>
        <w:t xml:space="preserve">, </w:t>
      </w:r>
      <w:r w:rsidRPr="00D36414">
        <w:rPr>
          <w:rFonts w:cstheme="minorHAnsi"/>
          <w:i/>
          <w:iCs/>
        </w:rPr>
        <w:t>72</w:t>
      </w:r>
      <w:r w:rsidRPr="00D36414">
        <w:rPr>
          <w:rFonts w:cstheme="minorHAnsi"/>
        </w:rPr>
        <w:t xml:space="preserve">(5), 699–708. </w:t>
      </w:r>
      <w:hyperlink r:id="rId3894" w:history="1">
        <w:r w:rsidRPr="00D36414">
          <w:rPr>
            <w:rStyle w:val="Hyperlink"/>
            <w:rFonts w:cstheme="minorHAnsi"/>
          </w:rPr>
          <w:t>http://doi.org/10.1111/j.1540-6210.2012.02544.x</w:t>
        </w:r>
      </w:hyperlink>
    </w:p>
    <w:p w14:paraId="7F355DAB"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abatchi, T., Ertinger, E., &amp; Leighninger, M. (2015). The future of public participation: Better design, better laws, better systems. </w:t>
      </w:r>
      <w:r w:rsidRPr="00D36414">
        <w:rPr>
          <w:rFonts w:cstheme="minorHAnsi"/>
          <w:i/>
          <w:iCs/>
        </w:rPr>
        <w:t>Conflict Resolution Quarterly</w:t>
      </w:r>
      <w:r w:rsidRPr="00D36414">
        <w:rPr>
          <w:rFonts w:cstheme="minorHAnsi"/>
        </w:rPr>
        <w:t xml:space="preserve">, </w:t>
      </w:r>
      <w:r w:rsidRPr="00D36414">
        <w:rPr>
          <w:rFonts w:cstheme="minorHAnsi"/>
          <w:i/>
          <w:iCs/>
        </w:rPr>
        <w:t>33</w:t>
      </w:r>
      <w:r w:rsidRPr="00D36414">
        <w:rPr>
          <w:rFonts w:cstheme="minorHAnsi"/>
        </w:rPr>
        <w:t xml:space="preserve">(S1), 35–44. </w:t>
      </w:r>
      <w:hyperlink r:id="rId3895" w:history="1">
        <w:r w:rsidRPr="00D36414">
          <w:rPr>
            <w:rStyle w:val="Hyperlink"/>
            <w:rFonts w:cstheme="minorHAnsi"/>
          </w:rPr>
          <w:t>http://doi.org/10.1002/crq.21142</w:t>
        </w:r>
      </w:hyperlink>
    </w:p>
    <w:p w14:paraId="3D5759F7"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abatchi, T., &amp; Leighninger, M. (Eds.). (2015). </w:t>
      </w:r>
      <w:r w:rsidRPr="00D36414">
        <w:rPr>
          <w:rFonts w:cstheme="minorHAnsi"/>
          <w:i/>
          <w:iCs/>
        </w:rPr>
        <w:t>Public participation for 21st century democracy</w:t>
      </w:r>
      <w:r w:rsidRPr="00D36414">
        <w:rPr>
          <w:rFonts w:cstheme="minorHAnsi"/>
        </w:rPr>
        <w:t xml:space="preserve">. Hoboken, USA: John Wiley &amp; Sons, Inc. </w:t>
      </w:r>
      <w:hyperlink r:id="rId3896" w:history="1">
        <w:r w:rsidRPr="00D36414">
          <w:rPr>
            <w:rStyle w:val="Hyperlink"/>
            <w:rFonts w:cstheme="minorHAnsi"/>
          </w:rPr>
          <w:t>http://doi.org/10.1002/9781119154815</w:t>
        </w:r>
      </w:hyperlink>
    </w:p>
    <w:p w14:paraId="5B23217C"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ational Round Table on the Environment and the Economy. (2002). </w:t>
      </w:r>
      <w:r w:rsidRPr="00D36414">
        <w:rPr>
          <w:rFonts w:cstheme="minorHAnsi"/>
          <w:i/>
          <w:iCs/>
        </w:rPr>
        <w:t>Toward a Canadian agenda for ecological fiscal reform: First steps</w:t>
      </w:r>
      <w:r w:rsidRPr="00D36414">
        <w:rPr>
          <w:rFonts w:cstheme="minorHAnsi"/>
        </w:rPr>
        <w:t xml:space="preserve">. Ottawa, Canada: Renouf Publishing. Retrieved from </w:t>
      </w:r>
      <w:hyperlink r:id="rId3897" w:history="1">
        <w:r w:rsidRPr="00D36414">
          <w:rPr>
            <w:rStyle w:val="Hyperlink"/>
            <w:rFonts w:cstheme="minorHAnsi"/>
          </w:rPr>
          <w:t>http://warming.apps01.yorku.ca/library/wp-content/uploads/2013/03/NRTEE-Toward-a-Canadian-Agenda-for-Ecological-Fiscal-Reform_First-Steps.pdf</w:t>
        </w:r>
      </w:hyperlink>
    </w:p>
    <w:p w14:paraId="6DC87A32"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CC. (2015). </w:t>
      </w:r>
      <w:r w:rsidRPr="00D36414">
        <w:rPr>
          <w:rFonts w:cstheme="minorHAnsi"/>
          <w:i/>
          <w:iCs/>
        </w:rPr>
        <w:t>Natural capital protocol – Principles and framework</w:t>
      </w:r>
      <w:r w:rsidRPr="00D36414">
        <w:rPr>
          <w:rFonts w:cstheme="minorHAnsi"/>
        </w:rPr>
        <w:t xml:space="preserve">. Retrieved from </w:t>
      </w:r>
      <w:hyperlink r:id="rId3898" w:history="1">
        <w:r w:rsidRPr="00D36414">
          <w:rPr>
            <w:rStyle w:val="Hyperlink"/>
            <w:rFonts w:cstheme="minorHAnsi"/>
          </w:rPr>
          <w:t>http://naturalcapitalcoalition.org/</w:t>
        </w:r>
      </w:hyperlink>
    </w:p>
    <w:p w14:paraId="3F04BC70"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CEA. (2016). </w:t>
      </w:r>
      <w:r w:rsidRPr="00D36414">
        <w:rPr>
          <w:rFonts w:cstheme="minorHAnsi"/>
          <w:i/>
          <w:iCs/>
        </w:rPr>
        <w:t>Better decision-making about large dams with a view to sustainable development</w:t>
      </w:r>
      <w:r w:rsidRPr="00D36414">
        <w:rPr>
          <w:rFonts w:cstheme="minorHAnsi"/>
        </w:rPr>
        <w:t xml:space="preserve">. </w:t>
      </w:r>
      <w:r w:rsidRPr="00D36414">
        <w:rPr>
          <w:rFonts w:cstheme="minorHAnsi"/>
          <w:i/>
          <w:iCs/>
        </w:rPr>
        <w:t>Advisory report 7199</w:t>
      </w:r>
      <w:r w:rsidRPr="00D36414">
        <w:rPr>
          <w:rFonts w:cstheme="minorHAnsi"/>
        </w:rPr>
        <w:t xml:space="preserve">. Retrieved from </w:t>
      </w:r>
      <w:hyperlink r:id="rId3899" w:history="1">
        <w:r w:rsidRPr="00D36414">
          <w:rPr>
            <w:rStyle w:val="Hyperlink"/>
            <w:rFonts w:cstheme="minorHAnsi"/>
          </w:rPr>
          <w:t>http://dsu.eia.nl/publications/advisory-reports/7199</w:t>
        </w:r>
      </w:hyperlink>
    </w:p>
    <w:p w14:paraId="33BDDA4C"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EF. (2009). </w:t>
      </w:r>
      <w:r w:rsidRPr="00D36414">
        <w:rPr>
          <w:rFonts w:cstheme="minorHAnsi"/>
          <w:i/>
          <w:iCs/>
        </w:rPr>
        <w:t>Growth isn’t possible</w:t>
      </w:r>
      <w:r w:rsidRPr="00D36414">
        <w:rPr>
          <w:rFonts w:cstheme="minorHAnsi"/>
        </w:rPr>
        <w:t xml:space="preserve">. London, UK: New Economics Foundation. Retrieved from </w:t>
      </w:r>
      <w:hyperlink r:id="rId3900" w:history="1">
        <w:r w:rsidRPr="00D36414">
          <w:rPr>
            <w:rStyle w:val="Hyperlink"/>
            <w:rFonts w:cstheme="minorHAnsi"/>
          </w:rPr>
          <w:t>http://b.3cdn.net/nefoundation/f19c45312a905d73c3_rbm6iecku.pdf</w:t>
        </w:r>
      </w:hyperlink>
    </w:p>
    <w:p w14:paraId="156C65A3"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ewig, J., &amp; Fritsch, O. (2009). Environmental governance: Participatory, multi-level - and effective? </w:t>
      </w:r>
      <w:r w:rsidRPr="00D36414">
        <w:rPr>
          <w:rFonts w:cstheme="minorHAnsi"/>
          <w:i/>
          <w:iCs/>
        </w:rPr>
        <w:t>Environmental Policy and Governance</w:t>
      </w:r>
      <w:r w:rsidRPr="00D36414">
        <w:rPr>
          <w:rFonts w:cstheme="minorHAnsi"/>
        </w:rPr>
        <w:t xml:space="preserve">, </w:t>
      </w:r>
      <w:r w:rsidRPr="00D36414">
        <w:rPr>
          <w:rFonts w:cstheme="minorHAnsi"/>
          <w:i/>
          <w:iCs/>
        </w:rPr>
        <w:t>19</w:t>
      </w:r>
      <w:r w:rsidRPr="00D36414">
        <w:rPr>
          <w:rFonts w:cstheme="minorHAnsi"/>
        </w:rPr>
        <w:t xml:space="preserve">(3), 197–214. </w:t>
      </w:r>
      <w:hyperlink r:id="rId3901" w:history="1">
        <w:r w:rsidRPr="00D36414">
          <w:rPr>
            <w:rStyle w:val="Hyperlink"/>
            <w:rFonts w:cstheme="minorHAnsi"/>
          </w:rPr>
          <w:t>http://doi.org/10.1002/eet.509</w:t>
        </w:r>
      </w:hyperlink>
    </w:p>
    <w:p w14:paraId="7A83D163" w14:textId="77777777" w:rsidR="008A5415" w:rsidRPr="00D36414" w:rsidRDefault="008A5415" w:rsidP="008A5415">
      <w:pPr>
        <w:widowControl w:val="0"/>
        <w:autoSpaceDE w:val="0"/>
        <w:autoSpaceDN w:val="0"/>
        <w:adjustRightInd w:val="0"/>
        <w:spacing w:before="120"/>
        <w:ind w:left="480" w:hanging="480"/>
        <w:rPr>
          <w:rFonts w:cstheme="minorHAnsi"/>
          <w:lang w:val="de-DE"/>
        </w:rPr>
      </w:pPr>
      <w:r w:rsidRPr="00D36414">
        <w:rPr>
          <w:rFonts w:cstheme="minorHAnsi"/>
        </w:rPr>
        <w:t xml:space="preserve">Newman, D. G. (2014). </w:t>
      </w:r>
      <w:r w:rsidRPr="00D36414">
        <w:rPr>
          <w:rFonts w:cstheme="minorHAnsi"/>
          <w:i/>
          <w:iCs/>
        </w:rPr>
        <w:t>Revisiting the duty to consult aboriginal peoples</w:t>
      </w:r>
      <w:r w:rsidRPr="00D36414">
        <w:rPr>
          <w:rFonts w:cstheme="minorHAnsi"/>
        </w:rPr>
        <w:t>. Saskatoon, Canada: Purich.</w:t>
      </w:r>
    </w:p>
    <w:p w14:paraId="2E04C57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icolaides, P., &amp; Oberg, H. (2006). The compliance problem in the European Union. </w:t>
      </w:r>
      <w:r w:rsidRPr="00D36414">
        <w:rPr>
          <w:rFonts w:cstheme="minorHAnsi"/>
          <w:i/>
          <w:iCs/>
        </w:rPr>
        <w:t>EIPAScope</w:t>
      </w:r>
      <w:r w:rsidRPr="00D36414">
        <w:rPr>
          <w:rFonts w:cstheme="minorHAnsi"/>
        </w:rPr>
        <w:t xml:space="preserve">, </w:t>
      </w:r>
      <w:r w:rsidRPr="00D36414">
        <w:rPr>
          <w:rFonts w:cstheme="minorHAnsi"/>
          <w:i/>
          <w:iCs/>
        </w:rPr>
        <w:t>1</w:t>
      </w:r>
      <w:r w:rsidRPr="00D36414">
        <w:rPr>
          <w:rFonts w:cstheme="minorHAnsi"/>
        </w:rPr>
        <w:t xml:space="preserve">, 12–18. Retrieved from </w:t>
      </w:r>
      <w:hyperlink r:id="rId3902" w:history="1">
        <w:r w:rsidRPr="00D36414">
          <w:rPr>
            <w:rStyle w:val="Hyperlink"/>
            <w:rFonts w:cstheme="minorHAnsi"/>
          </w:rPr>
          <w:t>http://aei.pitt.edu/6371/1/Scop06_1_2.pdf</w:t>
        </w:r>
      </w:hyperlink>
    </w:p>
    <w:p w14:paraId="0819367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iedziałkowski, K., Pietrzyk-Kaszyńska, A., Pietruczuk, M., &amp; Grodzińska-Jurczak, M. (2015). Assessing participatory and multilevel characteristics of biodiversity and landscape protection legislation: the case of Poland. </w:t>
      </w:r>
      <w:r w:rsidRPr="00D36414">
        <w:rPr>
          <w:rFonts w:cstheme="minorHAnsi"/>
          <w:i/>
          <w:iCs/>
        </w:rPr>
        <w:t>Journal of Environmental Planning and Management</w:t>
      </w:r>
      <w:r w:rsidRPr="00D36414">
        <w:rPr>
          <w:rFonts w:cstheme="minorHAnsi"/>
        </w:rPr>
        <w:t xml:space="preserve">, </w:t>
      </w:r>
      <w:r w:rsidRPr="00D36414">
        <w:rPr>
          <w:rFonts w:cstheme="minorHAnsi"/>
          <w:i/>
          <w:iCs/>
        </w:rPr>
        <w:t>59</w:t>
      </w:r>
      <w:r w:rsidRPr="00D36414">
        <w:rPr>
          <w:rFonts w:cstheme="minorHAnsi"/>
        </w:rPr>
        <w:t xml:space="preserve">(10), 1891–1911. </w:t>
      </w:r>
      <w:hyperlink r:id="rId3903" w:history="1">
        <w:r w:rsidRPr="00D36414">
          <w:rPr>
            <w:rStyle w:val="Hyperlink"/>
            <w:rFonts w:cstheme="minorHAnsi"/>
          </w:rPr>
          <w:t>http://doi.org/10.1080/09640568.2015.1100982</w:t>
        </w:r>
      </w:hyperlink>
    </w:p>
    <w:p w14:paraId="4A4A1AF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iemelä, J., Saarela, S.-R., Söderman, T., Kopperoinen, L., Yli-Pelkonen, V., Väre, S., &amp; Kotze, D. J. (2010). Using the ecosystem services approach for better planning and conservation of urban green spaces: a Finland case study. </w:t>
      </w:r>
      <w:r w:rsidRPr="00D36414">
        <w:rPr>
          <w:rFonts w:cstheme="minorHAnsi"/>
          <w:i/>
          <w:iCs/>
        </w:rPr>
        <w:t>Biodiversity and Conservation</w:t>
      </w:r>
      <w:r w:rsidRPr="00D36414">
        <w:rPr>
          <w:rFonts w:cstheme="minorHAnsi"/>
        </w:rPr>
        <w:t xml:space="preserve">, </w:t>
      </w:r>
      <w:r w:rsidRPr="00D36414">
        <w:rPr>
          <w:rFonts w:cstheme="minorHAnsi"/>
          <w:i/>
          <w:iCs/>
        </w:rPr>
        <w:t>19</w:t>
      </w:r>
      <w:r w:rsidRPr="00D36414">
        <w:rPr>
          <w:rFonts w:cstheme="minorHAnsi"/>
        </w:rPr>
        <w:t xml:space="preserve">(11), 3225–3243. </w:t>
      </w:r>
      <w:hyperlink r:id="rId3904" w:history="1">
        <w:r w:rsidRPr="00D36414">
          <w:rPr>
            <w:rStyle w:val="Hyperlink"/>
            <w:rFonts w:cstheme="minorHAnsi"/>
          </w:rPr>
          <w:t>http://doi.org/10.1007/s10531-010-9888-8</w:t>
        </w:r>
      </w:hyperlink>
    </w:p>
    <w:p w14:paraId="17FA2D8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NOBANIS. (2017). </w:t>
      </w:r>
      <w:r w:rsidRPr="00D36414">
        <w:rPr>
          <w:rFonts w:cstheme="minorHAnsi"/>
          <w:i/>
        </w:rPr>
        <w:t>NOBANIS - European Network on Invasive Species</w:t>
      </w:r>
      <w:r w:rsidRPr="00D36414">
        <w:rPr>
          <w:rFonts w:cstheme="minorHAnsi"/>
        </w:rPr>
        <w:t xml:space="preserve">. Retrieved October 14, 2017, from </w:t>
      </w:r>
      <w:hyperlink r:id="rId3905" w:history="1">
        <w:r w:rsidRPr="00D36414">
          <w:rPr>
            <w:rStyle w:val="Hyperlink"/>
            <w:rFonts w:cstheme="minorHAnsi"/>
          </w:rPr>
          <w:t>https://www.nobanis.org/</w:t>
        </w:r>
      </w:hyperlink>
    </w:p>
    <w:p w14:paraId="73B0A6A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orth, D. (1990). </w:t>
      </w:r>
      <w:r w:rsidRPr="00D36414">
        <w:rPr>
          <w:rFonts w:cstheme="minorHAnsi"/>
          <w:i/>
          <w:iCs/>
        </w:rPr>
        <w:t>Institutions, institutional change and economic performance</w:t>
      </w:r>
      <w:r w:rsidRPr="00D36414">
        <w:rPr>
          <w:rFonts w:cstheme="minorHAnsi"/>
        </w:rPr>
        <w:t xml:space="preserve">. Cambridge, UK: Cambridge University Press. Retrieved from </w:t>
      </w:r>
      <w:hyperlink r:id="rId3906" w:history="1">
        <w:r w:rsidRPr="00D36414">
          <w:rPr>
            <w:rStyle w:val="Hyperlink"/>
            <w:rFonts w:cstheme="minorHAnsi"/>
          </w:rPr>
          <w:t>http://www.cambridge.org/us/academic/subjects/politics-international-relations/political-economy/institutions-institutional-change-and-economic-performance?format=PB&amp;isbn=9780521397346</w:t>
        </w:r>
      </w:hyperlink>
    </w:p>
    <w:p w14:paraId="5AF600A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Nyborg, K., Anderies, J. M., Dannenberg, A., Lindahl, T., Schill, C., Schlüter, M., Adger, W. N., Arrow, K. J., Barrett, S., Carpenter, S., Chapin, F. S., Crépin, A.-S., Daily, G., Ehrlich, P., Folke, C., Jager, W., Kautsky, N., Levin, S. A., Madsen, O. J., Polasky, S., Scheffer, M., Walker, B., Weber, E. U., Wilen, J., Xepapadeas, A., &amp; de Zeeuw, A. (2016). Social norms as solutions. </w:t>
      </w:r>
      <w:r w:rsidRPr="00D36414">
        <w:rPr>
          <w:rFonts w:cstheme="minorHAnsi"/>
          <w:i/>
          <w:iCs/>
        </w:rPr>
        <w:t>Science</w:t>
      </w:r>
      <w:r w:rsidRPr="00D36414">
        <w:rPr>
          <w:rFonts w:cstheme="minorHAnsi"/>
        </w:rPr>
        <w:t xml:space="preserve">, </w:t>
      </w:r>
      <w:r w:rsidRPr="00D36414">
        <w:rPr>
          <w:rFonts w:cstheme="minorHAnsi"/>
          <w:i/>
          <w:iCs/>
        </w:rPr>
        <w:t>354</w:t>
      </w:r>
      <w:r w:rsidRPr="00D36414">
        <w:rPr>
          <w:rFonts w:cstheme="minorHAnsi"/>
        </w:rPr>
        <w:t xml:space="preserve">(6308), 42–43. Retrieved from </w:t>
      </w:r>
      <w:hyperlink r:id="rId3907" w:history="1">
        <w:r w:rsidRPr="00D36414">
          <w:rPr>
            <w:rStyle w:val="Hyperlink"/>
            <w:rFonts w:cstheme="minorHAnsi"/>
          </w:rPr>
          <w:t>http://science.sciencemag.org/content/354/6308/42.abstract</w:t>
        </w:r>
      </w:hyperlink>
    </w:p>
    <w:p w14:paraId="2A83D2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Connor, B., Secades, C., Penner, J., Sonnenschein, R., Skidmore, A., Burgess, N. D., &amp; Hutton, J. M. (2015). Earth observation as a tool for tracking progress towards the Aichi Biodiversity Targets. </w:t>
      </w:r>
      <w:r w:rsidRPr="00D36414">
        <w:rPr>
          <w:rFonts w:cstheme="minorHAnsi"/>
          <w:i/>
          <w:iCs/>
        </w:rPr>
        <w:t>Remote Sensing in Ecology and Conservation</w:t>
      </w:r>
      <w:r w:rsidRPr="00D36414">
        <w:rPr>
          <w:rFonts w:cstheme="minorHAnsi"/>
        </w:rPr>
        <w:t xml:space="preserve">, </w:t>
      </w:r>
      <w:r w:rsidRPr="00D36414">
        <w:rPr>
          <w:rFonts w:cstheme="minorHAnsi"/>
          <w:i/>
          <w:iCs/>
        </w:rPr>
        <w:t>1</w:t>
      </w:r>
      <w:r w:rsidRPr="00D36414">
        <w:rPr>
          <w:rFonts w:cstheme="minorHAnsi"/>
        </w:rPr>
        <w:t xml:space="preserve">(1), 19–28. </w:t>
      </w:r>
      <w:hyperlink r:id="rId3908" w:history="1">
        <w:r w:rsidRPr="00D36414">
          <w:rPr>
            <w:rStyle w:val="Hyperlink"/>
            <w:rFonts w:cstheme="minorHAnsi"/>
          </w:rPr>
          <w:t>http://doi.org/10.1002/rse2.4</w:t>
        </w:r>
      </w:hyperlink>
    </w:p>
    <w:p w14:paraId="1E20C5B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Oberthür, S., &amp; Gehring, T. (2006). </w:t>
      </w:r>
      <w:r w:rsidRPr="00D36414">
        <w:rPr>
          <w:rFonts w:cstheme="minorHAnsi"/>
          <w:i/>
          <w:iCs/>
        </w:rPr>
        <w:t>Institutional interaction in global environmental governance: synergy and conflict among international and EU policies</w:t>
      </w:r>
      <w:r w:rsidRPr="00D36414">
        <w:rPr>
          <w:rFonts w:cstheme="minorHAnsi"/>
        </w:rPr>
        <w:t xml:space="preserve">. Cambridge, USA: MIT Press. Retrieved from </w:t>
      </w:r>
      <w:hyperlink r:id="rId3909" w:history="1">
        <w:r w:rsidRPr="00D36414">
          <w:rPr>
            <w:rStyle w:val="Hyperlink"/>
            <w:rFonts w:cstheme="minorHAnsi"/>
          </w:rPr>
          <w:t>http://libris.kb.se/export.jsp?type=showrecord&amp;q=onr%3A10170842&amp;id=10170842&amp;d=libris&amp;posts=1</w:t>
        </w:r>
      </w:hyperlink>
    </w:p>
    <w:p w14:paraId="6A4E61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1997). </w:t>
      </w:r>
      <w:r w:rsidRPr="00D36414">
        <w:rPr>
          <w:rFonts w:cstheme="minorHAnsi"/>
          <w:i/>
          <w:iCs/>
        </w:rPr>
        <w:t>Evaluating economic instruments for environmental policy</w:t>
      </w:r>
      <w:r w:rsidRPr="00D36414">
        <w:rPr>
          <w:rFonts w:cstheme="minorHAnsi"/>
        </w:rPr>
        <w:t>. Paris, France: OECD Publishing.</w:t>
      </w:r>
    </w:p>
    <w:p w14:paraId="5C10073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1999). </w:t>
      </w:r>
      <w:r w:rsidRPr="00D36414">
        <w:rPr>
          <w:rFonts w:cstheme="minorHAnsi"/>
          <w:i/>
          <w:iCs/>
        </w:rPr>
        <w:t>Handbook of incentive measures for biodiversity. Design and Implementation</w:t>
      </w:r>
      <w:r w:rsidRPr="00D36414">
        <w:rPr>
          <w:rFonts w:cstheme="minorHAnsi"/>
        </w:rPr>
        <w:t xml:space="preserve">. Paris, France: OECD. Retrieved from </w:t>
      </w:r>
      <w:hyperlink r:id="rId3910" w:anchor="page1%5Cnhttp://www.oecd-ilibrary.org/environment/handbook-of-incentive-measures-for-biodiversity_9789264173903-en" w:history="1">
        <w:r w:rsidRPr="00D36414">
          <w:rPr>
            <w:rStyle w:val="Hyperlink"/>
            <w:rFonts w:cstheme="minorHAnsi"/>
          </w:rPr>
          <w:t>http://www.keepeek.com/Digital-Asset-Management/oecd/environment/handbook-of-incentive-measures-for-biodiversity_9789264173903-en#page1%5Cnhttp://www.oecd-ilibrary.org/environment/handbook-of-incentive-measures-for-biodiversity_9789264173903-en</w:t>
        </w:r>
      </w:hyperlink>
    </w:p>
    <w:p w14:paraId="6DF15FF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01). </w:t>
      </w:r>
      <w:r w:rsidRPr="00D36414">
        <w:rPr>
          <w:rFonts w:cstheme="minorHAnsi"/>
          <w:i/>
          <w:iCs/>
        </w:rPr>
        <w:t>Towards a new role for spatial planning</w:t>
      </w:r>
      <w:r w:rsidRPr="00D36414">
        <w:rPr>
          <w:rFonts w:cstheme="minorHAnsi"/>
        </w:rPr>
        <w:t xml:space="preserve">. Paris, France: OECD. Retrieved from </w:t>
      </w:r>
      <w:hyperlink r:id="rId3911" w:history="1">
        <w:r w:rsidRPr="00D36414">
          <w:rPr>
            <w:rStyle w:val="Hyperlink"/>
            <w:rFonts w:cstheme="minorHAnsi"/>
          </w:rPr>
          <w:t>http://www.oecd-ilibrary.org/urban-rural-and-regional-development/towards-a-new-role-for-spatial-planning_9789264189928-en</w:t>
        </w:r>
      </w:hyperlink>
    </w:p>
    <w:p w14:paraId="5FFC175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05). </w:t>
      </w:r>
      <w:r w:rsidRPr="00D36414">
        <w:rPr>
          <w:rFonts w:cstheme="minorHAnsi"/>
          <w:i/>
          <w:iCs/>
        </w:rPr>
        <w:t>Environmental management in Eastern Europe, Caucasus and Central Asia</w:t>
      </w:r>
      <w:r w:rsidRPr="00D36414">
        <w:rPr>
          <w:rFonts w:cstheme="minorHAnsi"/>
        </w:rPr>
        <w:t xml:space="preserve">. Paris, France: OECD Publishing. Retrieved from </w:t>
      </w:r>
      <w:hyperlink r:id="rId3912" w:history="1">
        <w:r w:rsidRPr="00D36414">
          <w:rPr>
            <w:rStyle w:val="Hyperlink"/>
            <w:rFonts w:cstheme="minorHAnsi"/>
          </w:rPr>
          <w:t>http://www.oecd-ilibrary.org/environment/environmental-management-in-eastern-europe-caucasus-and-central-asia_9789264008991-en</w:t>
        </w:r>
      </w:hyperlink>
    </w:p>
    <w:p w14:paraId="6517776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06a). </w:t>
      </w:r>
      <w:r w:rsidRPr="00D36414">
        <w:rPr>
          <w:rFonts w:cstheme="minorHAnsi"/>
          <w:i/>
          <w:iCs/>
        </w:rPr>
        <w:t>Financial support to fisheries - Implications for sustainable development</w:t>
      </w:r>
      <w:r w:rsidRPr="00D36414">
        <w:rPr>
          <w:rFonts w:cstheme="minorHAnsi"/>
        </w:rPr>
        <w:t xml:space="preserve">. Paris, France: OECD Publishing. </w:t>
      </w:r>
      <w:hyperlink r:id="rId3913" w:history="1">
        <w:r w:rsidRPr="00D36414">
          <w:rPr>
            <w:rStyle w:val="Hyperlink"/>
            <w:rFonts w:cstheme="minorHAnsi"/>
          </w:rPr>
          <w:t>http://doi.org/10.1787/9789264036642-en</w:t>
        </w:r>
      </w:hyperlink>
    </w:p>
    <w:p w14:paraId="504DC49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06b). </w:t>
      </w:r>
      <w:r w:rsidRPr="00D36414">
        <w:rPr>
          <w:rFonts w:cstheme="minorHAnsi"/>
          <w:i/>
          <w:iCs/>
        </w:rPr>
        <w:t>The political economy of environmentally related taxes</w:t>
      </w:r>
      <w:r w:rsidRPr="00D36414">
        <w:rPr>
          <w:rFonts w:cstheme="minorHAnsi"/>
        </w:rPr>
        <w:t xml:space="preserve">. Paris, France: OECD Publishing. </w:t>
      </w:r>
      <w:hyperlink r:id="rId3914" w:history="1">
        <w:r w:rsidRPr="00D36414">
          <w:rPr>
            <w:rStyle w:val="Hyperlink"/>
            <w:rFonts w:cstheme="minorHAnsi"/>
          </w:rPr>
          <w:t>http://doi.org/10.1177/0022146512469014</w:t>
        </w:r>
      </w:hyperlink>
    </w:p>
    <w:p w14:paraId="527B20C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07). </w:t>
      </w:r>
      <w:r w:rsidRPr="00D36414">
        <w:rPr>
          <w:rFonts w:cstheme="minorHAnsi"/>
          <w:i/>
          <w:iCs/>
        </w:rPr>
        <w:t>Instrument mixes for environmental policy</w:t>
      </w:r>
      <w:r w:rsidRPr="00D36414">
        <w:rPr>
          <w:rFonts w:cstheme="minorHAnsi"/>
        </w:rPr>
        <w:t xml:space="preserve">. Paris, France: OECD. Retrieved from </w:t>
      </w:r>
      <w:hyperlink r:id="rId3915" w:history="1">
        <w:r w:rsidRPr="00D36414">
          <w:rPr>
            <w:rStyle w:val="Hyperlink"/>
            <w:rFonts w:cstheme="minorHAnsi"/>
          </w:rPr>
          <w:t>http://www.oecd-ilibrary.org/environment/instrument-mixes-for-environmental-policy_9789264018419-en</w:t>
        </w:r>
      </w:hyperlink>
    </w:p>
    <w:p w14:paraId="58A5694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11). </w:t>
      </w:r>
      <w:r w:rsidRPr="00D36414">
        <w:rPr>
          <w:rFonts w:cstheme="minorHAnsi"/>
          <w:i/>
          <w:iCs/>
        </w:rPr>
        <w:t>Development in Eastern Europe and the South Caucasus: Armenia, Azerbaijan, Georgia, Republic of Moldova and Ukraine</w:t>
      </w:r>
      <w:r w:rsidRPr="00D36414">
        <w:rPr>
          <w:rFonts w:cstheme="minorHAnsi"/>
        </w:rPr>
        <w:t xml:space="preserve">. Paris, France: OECD. </w:t>
      </w:r>
      <w:hyperlink r:id="rId3916" w:history="1">
        <w:r w:rsidRPr="00D36414">
          <w:rPr>
            <w:rStyle w:val="Hyperlink"/>
            <w:rFonts w:cstheme="minorHAnsi"/>
          </w:rPr>
          <w:t>http://doi.org/10.1787/9789264113039-en</w:t>
        </w:r>
      </w:hyperlink>
    </w:p>
    <w:p w14:paraId="5CC4B3B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OECD. (2012a). </w:t>
      </w:r>
      <w:r w:rsidRPr="00D36414">
        <w:rPr>
          <w:rFonts w:cstheme="minorHAnsi"/>
          <w:i/>
          <w:iCs/>
        </w:rPr>
        <w:t>Green growth and environmental governance in Eastern Europe, Caucasus, and Central Asia</w:t>
      </w:r>
      <w:r w:rsidRPr="00D36414">
        <w:rPr>
          <w:rFonts w:cstheme="minorHAnsi"/>
        </w:rPr>
        <w:t xml:space="preserve">. </w:t>
      </w:r>
      <w:r w:rsidRPr="00D36414">
        <w:rPr>
          <w:rFonts w:cstheme="minorHAnsi"/>
          <w:i/>
          <w:iCs/>
        </w:rPr>
        <w:t>OECD green growth papers, No. 2012-02</w:t>
      </w:r>
      <w:r w:rsidRPr="00D36414">
        <w:rPr>
          <w:rFonts w:cstheme="minorHAnsi"/>
        </w:rPr>
        <w:t xml:space="preserve">. Paris, France: OECD. Retrieved from </w:t>
      </w:r>
      <w:hyperlink r:id="rId3917" w:history="1">
        <w:r w:rsidRPr="00D36414">
          <w:rPr>
            <w:rStyle w:val="Hyperlink"/>
            <w:rFonts w:cstheme="minorHAnsi"/>
          </w:rPr>
          <w:t>http://www.oecd-ilibrary.org/environment/green-growth-and-environmental-governance-in-eastern-europe-caucasus-and-central-asia_5k97gk42q86g-en</w:t>
        </w:r>
      </w:hyperlink>
    </w:p>
    <w:p w14:paraId="012F550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12b). </w:t>
      </w:r>
      <w:r w:rsidRPr="00D36414">
        <w:rPr>
          <w:rFonts w:cstheme="minorHAnsi"/>
          <w:i/>
          <w:iCs/>
        </w:rPr>
        <w:t>OECD environmental outlook to 2050</w:t>
      </w:r>
      <w:r w:rsidRPr="00D36414">
        <w:rPr>
          <w:rFonts w:cstheme="minorHAnsi"/>
        </w:rPr>
        <w:t xml:space="preserve">. </w:t>
      </w:r>
      <w:r w:rsidRPr="00D36414">
        <w:rPr>
          <w:rFonts w:cstheme="minorHAnsi"/>
          <w:i/>
          <w:iCs/>
          <w:lang w:val="fr-FR"/>
        </w:rPr>
        <w:t>Baseline</w:t>
      </w:r>
      <w:r w:rsidRPr="00D36414">
        <w:rPr>
          <w:rFonts w:cstheme="minorHAnsi"/>
          <w:lang w:val="fr-FR"/>
        </w:rPr>
        <w:t xml:space="preserve">. Paris, France: OECD. </w:t>
      </w:r>
      <w:hyperlink r:id="rId3918" w:history="1">
        <w:r w:rsidRPr="00D36414">
          <w:rPr>
            <w:rStyle w:val="Hyperlink"/>
            <w:rFonts w:cstheme="minorHAnsi"/>
            <w:lang w:val="fr-FR"/>
          </w:rPr>
          <w:t>http://doi.org/10.1787/9789264040519-en</w:t>
        </w:r>
      </w:hyperlink>
    </w:p>
    <w:p w14:paraId="0FDE272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13a). </w:t>
      </w:r>
      <w:r w:rsidRPr="00D36414">
        <w:rPr>
          <w:rFonts w:cstheme="minorHAnsi"/>
          <w:i/>
          <w:iCs/>
        </w:rPr>
        <w:t>OECD review of fisheries: Policies and summary statistics 2013</w:t>
      </w:r>
      <w:r w:rsidRPr="00D36414">
        <w:rPr>
          <w:rFonts w:cstheme="minorHAnsi"/>
        </w:rPr>
        <w:t xml:space="preserve">. </w:t>
      </w:r>
      <w:r w:rsidRPr="00D36414">
        <w:rPr>
          <w:rFonts w:cstheme="minorHAnsi"/>
          <w:lang w:val="fr-FR"/>
        </w:rPr>
        <w:t xml:space="preserve">Paris, France: OECD. </w:t>
      </w:r>
      <w:hyperlink r:id="rId3919" w:history="1">
        <w:r w:rsidRPr="00D36414">
          <w:rPr>
            <w:rStyle w:val="Hyperlink"/>
            <w:rFonts w:cstheme="minorHAnsi"/>
            <w:lang w:val="fr-FR"/>
          </w:rPr>
          <w:t>http://doi.org/10.1787/rev_fish-2013-en</w:t>
        </w:r>
      </w:hyperlink>
    </w:p>
    <w:p w14:paraId="589066F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OECD. </w:t>
      </w:r>
      <w:r w:rsidRPr="00D36414">
        <w:rPr>
          <w:rFonts w:cstheme="minorHAnsi"/>
        </w:rPr>
        <w:t xml:space="preserve">(2013b). </w:t>
      </w:r>
      <w:r w:rsidRPr="00D36414">
        <w:rPr>
          <w:rFonts w:cstheme="minorHAnsi"/>
          <w:i/>
          <w:iCs/>
        </w:rPr>
        <w:t>Scaling-up finance mechanisms for biodiversity</w:t>
      </w:r>
      <w:r w:rsidRPr="00D36414">
        <w:rPr>
          <w:rFonts w:cstheme="minorHAnsi"/>
        </w:rPr>
        <w:t xml:space="preserve">. Paris, France: OECD. Retrieved from </w:t>
      </w:r>
      <w:hyperlink r:id="rId3920" w:history="1">
        <w:r w:rsidRPr="00D36414">
          <w:rPr>
            <w:rStyle w:val="Hyperlink"/>
            <w:rFonts w:cstheme="minorHAnsi"/>
          </w:rPr>
          <w:t>https://www.oecd-ilibrary.org/environment/scaling-up-finance-mechanisms-for-biodiversity_9789264193833-en</w:t>
        </w:r>
      </w:hyperlink>
    </w:p>
    <w:p w14:paraId="36CC1E9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16a). </w:t>
      </w:r>
      <w:r w:rsidRPr="00D36414">
        <w:rPr>
          <w:rFonts w:cstheme="minorHAnsi"/>
          <w:i/>
          <w:iCs/>
        </w:rPr>
        <w:t>Biodiversity-related official development assistance 2015</w:t>
      </w:r>
      <w:r w:rsidRPr="00D36414">
        <w:rPr>
          <w:rFonts w:cstheme="minorHAnsi"/>
        </w:rPr>
        <w:t xml:space="preserve">. Paris, France: OECD. Retrieved from </w:t>
      </w:r>
      <w:hyperlink r:id="rId3921" w:history="1">
        <w:r w:rsidRPr="00D36414">
          <w:rPr>
            <w:rStyle w:val="Hyperlink"/>
            <w:rFonts w:cstheme="minorHAnsi"/>
          </w:rPr>
          <w:t>http://www.oecd.org/dac/stats/biodiversity.htm</w:t>
        </w:r>
      </w:hyperlink>
    </w:p>
    <w:p w14:paraId="4FBE4FD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16b). </w:t>
      </w:r>
      <w:r w:rsidRPr="00D36414">
        <w:rPr>
          <w:rFonts w:cstheme="minorHAnsi"/>
          <w:i/>
          <w:iCs/>
        </w:rPr>
        <w:t>Financing climate action in Azerbaijan</w:t>
      </w:r>
      <w:r w:rsidRPr="00D36414">
        <w:rPr>
          <w:rFonts w:cstheme="minorHAnsi"/>
        </w:rPr>
        <w:t xml:space="preserve">. Paris, France: OECD. Retrieved from </w:t>
      </w:r>
      <w:hyperlink r:id="rId3922" w:history="1">
        <w:r w:rsidRPr="00D36414">
          <w:rPr>
            <w:rStyle w:val="Hyperlink"/>
            <w:rFonts w:cstheme="minorHAnsi"/>
          </w:rPr>
          <w:t>http://www.oecd.org/environment/outreach/Azerbaijan_Financing%20Climate%20Action.Nov2016.pdf</w:t>
        </w:r>
      </w:hyperlink>
    </w:p>
    <w:p w14:paraId="53099B6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ECD. (2017). </w:t>
      </w:r>
      <w:r w:rsidRPr="00D36414">
        <w:rPr>
          <w:rFonts w:cstheme="minorHAnsi"/>
          <w:i/>
        </w:rPr>
        <w:t>Aid activities targeting global environmental objectives</w:t>
      </w:r>
      <w:r w:rsidRPr="00D36414">
        <w:rPr>
          <w:rFonts w:cstheme="minorHAnsi"/>
        </w:rPr>
        <w:t xml:space="preserve">. Retrieved November 15, 2017, from </w:t>
      </w:r>
      <w:hyperlink r:id="rId3923" w:history="1">
        <w:r w:rsidRPr="00D36414">
          <w:rPr>
            <w:rStyle w:val="Hyperlink"/>
            <w:rFonts w:cstheme="minorHAnsi"/>
          </w:rPr>
          <w:t>http://stats.oecd.org/Index.aspx?DataSetCode=RIOMARKERS</w:t>
        </w:r>
      </w:hyperlink>
    </w:p>
    <w:p w14:paraId="329CD13C"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Oinonen, S., Börger, T., Hynes, S., Buchs, A. K., Heiskanen, A.-S., Hyytiäinen, K., </w:t>
      </w:r>
      <w:r w:rsidRPr="00D36414">
        <w:rPr>
          <w:rFonts w:cstheme="minorHAnsi"/>
          <w:lang w:val="de-DE"/>
        </w:rPr>
        <w:t xml:space="preserve">Luisetti, T., &amp; </w:t>
      </w:r>
      <w:r w:rsidRPr="008A5415">
        <w:rPr>
          <w:rFonts w:cstheme="minorHAnsi"/>
        </w:rPr>
        <w:t xml:space="preserve">van der Veeren, R. (2016). </w:t>
      </w:r>
      <w:r w:rsidRPr="00D36414">
        <w:rPr>
          <w:rFonts w:cstheme="minorHAnsi"/>
        </w:rPr>
        <w:t xml:space="preserve">The role of economics in ecosystem based management: The case of the EU Marine Strategy Framework Directive; First lessons learnt and way forward. </w:t>
      </w:r>
      <w:r w:rsidRPr="00D36414">
        <w:rPr>
          <w:rFonts w:cstheme="minorHAnsi"/>
          <w:i/>
          <w:iCs/>
        </w:rPr>
        <w:t>Journal of Ocean and Coastal Economics</w:t>
      </w:r>
      <w:r w:rsidRPr="00D36414">
        <w:rPr>
          <w:rFonts w:cstheme="minorHAnsi"/>
        </w:rPr>
        <w:t xml:space="preserve">, </w:t>
      </w:r>
      <w:r w:rsidRPr="00D36414">
        <w:rPr>
          <w:rFonts w:cstheme="minorHAnsi"/>
          <w:i/>
          <w:iCs/>
        </w:rPr>
        <w:t>2</w:t>
      </w:r>
      <w:r w:rsidRPr="00D36414">
        <w:rPr>
          <w:rFonts w:cstheme="minorHAnsi"/>
        </w:rPr>
        <w:t xml:space="preserve">(11), e1601367. </w:t>
      </w:r>
      <w:hyperlink r:id="rId3924" w:history="1">
        <w:r w:rsidRPr="00D36414">
          <w:rPr>
            <w:rStyle w:val="Hyperlink"/>
            <w:rFonts w:cstheme="minorHAnsi"/>
          </w:rPr>
          <w:t>http://doi.org/10.15351/2373-8456.1038</w:t>
        </w:r>
      </w:hyperlink>
    </w:p>
    <w:p w14:paraId="4513B17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osterhuis, F. (2011). Tax reliefs for biodiversity conservation. In I. Ring &amp; C. Schröter-Schlaack (Eds.), </w:t>
      </w:r>
      <w:r w:rsidRPr="00D36414">
        <w:rPr>
          <w:rFonts w:cstheme="minorHAnsi"/>
          <w:i/>
          <w:iCs/>
        </w:rPr>
        <w:t>Instrument mixes for biodiversity policies. POLICYMIX Report, Issue No. 2/2011</w:t>
      </w:r>
      <w:r w:rsidRPr="00D36414">
        <w:rPr>
          <w:rFonts w:cstheme="minorHAnsi"/>
        </w:rPr>
        <w:t xml:space="preserve"> (pp. 89–97). Leipzig, Germany: Helmholtz Centre for Environmental Research - UFZ. Retrieved from </w:t>
      </w:r>
      <w:hyperlink r:id="rId3925" w:history="1">
        <w:r w:rsidRPr="00D36414">
          <w:rPr>
            <w:rStyle w:val="Hyperlink"/>
            <w:rFonts w:cstheme="minorHAnsi"/>
          </w:rPr>
          <w:t>http://policymix.nina.no</w:t>
        </w:r>
      </w:hyperlink>
    </w:p>
    <w:p w14:paraId="1F8B93F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Oosterhuis, F., Esch, S. van der, &amp; Hoogervorst, N. (2016). </w:t>
      </w:r>
      <w:r w:rsidRPr="00D36414">
        <w:rPr>
          <w:rFonts w:cstheme="minorHAnsi"/>
          <w:i/>
          <w:iCs/>
        </w:rPr>
        <w:t>From statistics to policy. The development and application of environmental statistics and environmental accounts in the Netherlands</w:t>
      </w:r>
      <w:r w:rsidRPr="00D36414">
        <w:rPr>
          <w:rFonts w:cstheme="minorHAnsi"/>
        </w:rPr>
        <w:t xml:space="preserve">. The Hague, The Netherlands: Netherlands Environmental Assessment Agency. Retrieved from </w:t>
      </w:r>
      <w:hyperlink r:id="rId3926" w:history="1">
        <w:r w:rsidRPr="00D36414">
          <w:rPr>
            <w:rStyle w:val="Hyperlink"/>
            <w:rFonts w:cstheme="minorHAnsi"/>
          </w:rPr>
          <w:t>www.pbl.nl/en</w:t>
        </w:r>
      </w:hyperlink>
    </w:p>
    <w:p w14:paraId="48B963D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Opdam, P., Foppen, R., &amp; Vos, C. (2002). </w:t>
      </w:r>
      <w:r w:rsidRPr="00D36414">
        <w:rPr>
          <w:rFonts w:cstheme="minorHAnsi"/>
        </w:rPr>
        <w:t xml:space="preserve">Bridging the gap between ecology and spatial planning. </w:t>
      </w:r>
      <w:r w:rsidRPr="00D36414">
        <w:rPr>
          <w:rFonts w:cstheme="minorHAnsi"/>
          <w:i/>
          <w:iCs/>
        </w:rPr>
        <w:t>Landscape Ecology</w:t>
      </w:r>
      <w:r w:rsidRPr="00D36414">
        <w:rPr>
          <w:rFonts w:cstheme="minorHAnsi"/>
        </w:rPr>
        <w:t xml:space="preserve">, </w:t>
      </w:r>
      <w:r w:rsidRPr="00D36414">
        <w:rPr>
          <w:rFonts w:cstheme="minorHAnsi"/>
          <w:i/>
          <w:iCs/>
        </w:rPr>
        <w:t>16</w:t>
      </w:r>
      <w:r w:rsidRPr="00D36414">
        <w:rPr>
          <w:rFonts w:cstheme="minorHAnsi"/>
        </w:rPr>
        <w:t xml:space="preserve">(8), 767–779. </w:t>
      </w:r>
      <w:hyperlink r:id="rId3927" w:history="1">
        <w:r w:rsidRPr="00D36414">
          <w:rPr>
            <w:rStyle w:val="Hyperlink"/>
            <w:rFonts w:cstheme="minorHAnsi"/>
          </w:rPr>
          <w:t>http://doi.org/10.1023/A:1014475908949</w:t>
        </w:r>
      </w:hyperlink>
    </w:p>
    <w:p w14:paraId="0B3836E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strom, E. (1990). </w:t>
      </w:r>
      <w:r w:rsidRPr="00D36414">
        <w:rPr>
          <w:rFonts w:cstheme="minorHAnsi"/>
          <w:i/>
          <w:iCs/>
        </w:rPr>
        <w:t>Governing the commons: The evolutions of institutions for collective action</w:t>
      </w:r>
      <w:r w:rsidRPr="00D36414">
        <w:rPr>
          <w:rFonts w:cstheme="minorHAnsi"/>
        </w:rPr>
        <w:t xml:space="preserve">. Cambridge, UK: Cambridge University Press. Retrieved from </w:t>
      </w:r>
      <w:hyperlink r:id="rId3928" w:history="1">
        <w:r w:rsidRPr="00D36414">
          <w:rPr>
            <w:rStyle w:val="Hyperlink"/>
            <w:rFonts w:cstheme="minorHAnsi"/>
          </w:rPr>
          <w:t>http://wtf.tw/ref/ostrom_1990.pdf</w:t>
        </w:r>
      </w:hyperlink>
    </w:p>
    <w:p w14:paraId="069E0E5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strom, E. (2009). A general framework for analyzing sustainability of social-ecological systems. </w:t>
      </w:r>
      <w:r w:rsidRPr="00D36414">
        <w:rPr>
          <w:rFonts w:cstheme="minorHAnsi"/>
          <w:i/>
          <w:iCs/>
        </w:rPr>
        <w:t>Science</w:t>
      </w:r>
      <w:r w:rsidRPr="00D36414">
        <w:rPr>
          <w:rFonts w:cstheme="minorHAnsi"/>
        </w:rPr>
        <w:t xml:space="preserve">, </w:t>
      </w:r>
      <w:r w:rsidRPr="00D36414">
        <w:rPr>
          <w:rFonts w:cstheme="minorHAnsi"/>
          <w:i/>
          <w:iCs/>
        </w:rPr>
        <w:t>325</w:t>
      </w:r>
      <w:r w:rsidRPr="00D36414">
        <w:rPr>
          <w:rFonts w:cstheme="minorHAnsi"/>
        </w:rPr>
        <w:t xml:space="preserve">, 419–422. Retrieved from </w:t>
      </w:r>
      <w:hyperlink r:id="rId3929" w:history="1">
        <w:r w:rsidRPr="00D36414">
          <w:rPr>
            <w:rStyle w:val="Hyperlink"/>
            <w:rFonts w:cstheme="minorHAnsi"/>
          </w:rPr>
          <w:t>http://science.sciencemag.org/content/325/5939/419.abstract</w:t>
        </w:r>
      </w:hyperlink>
    </w:p>
    <w:p w14:paraId="7897CBDB"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strom, E., Janssen, M. A., &amp; Anderies, J. M. (2007). Going beyond panacea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4</w:t>
      </w:r>
      <w:r w:rsidRPr="00D36414">
        <w:rPr>
          <w:rFonts w:cstheme="minorHAnsi"/>
        </w:rPr>
        <w:t xml:space="preserve">(39), 15176–8. </w:t>
      </w:r>
      <w:hyperlink r:id="rId3930" w:history="1">
        <w:r w:rsidRPr="008A5415">
          <w:rPr>
            <w:rStyle w:val="Hyperlink"/>
            <w:rFonts w:cstheme="minorHAnsi"/>
          </w:rPr>
          <w:t>http://doi.org/10.1073/pnas.0701886104</w:t>
        </w:r>
      </w:hyperlink>
    </w:p>
    <w:p w14:paraId="727484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Oteros-Rozas, E., Ontillera-Sánchez, R., Sanosa, P., Gómez-Baggethun, E., Reyes-García, V., &amp; González, J. A. (2013). </w:t>
      </w:r>
      <w:r w:rsidRPr="00D36414">
        <w:rPr>
          <w:rFonts w:cstheme="minorHAnsi"/>
        </w:rPr>
        <w:t xml:space="preserve">Traditional ecological knowledge among transhumant pastoralists in Mediterranean </w:t>
      </w:r>
      <w:r w:rsidRPr="00D36414">
        <w:rPr>
          <w:rFonts w:cstheme="minorHAnsi"/>
        </w:rPr>
        <w:lastRenderedPageBreak/>
        <w:t xml:space="preserve">Spain. </w:t>
      </w:r>
      <w:r w:rsidRPr="00D36414">
        <w:rPr>
          <w:rFonts w:cstheme="minorHAnsi"/>
          <w:i/>
          <w:iCs/>
        </w:rPr>
        <w:t>Ecology and Society</w:t>
      </w:r>
      <w:r w:rsidRPr="00D36414">
        <w:rPr>
          <w:rFonts w:cstheme="minorHAnsi"/>
        </w:rPr>
        <w:t xml:space="preserve">, </w:t>
      </w:r>
      <w:r w:rsidRPr="00D36414">
        <w:rPr>
          <w:rFonts w:cstheme="minorHAnsi"/>
          <w:i/>
          <w:iCs/>
        </w:rPr>
        <w:t>18</w:t>
      </w:r>
      <w:r w:rsidRPr="00D36414">
        <w:rPr>
          <w:rFonts w:cstheme="minorHAnsi"/>
        </w:rPr>
        <w:t xml:space="preserve">(3), 33. </w:t>
      </w:r>
      <w:hyperlink r:id="rId3931" w:history="1">
        <w:r w:rsidRPr="00D36414">
          <w:rPr>
            <w:rStyle w:val="Hyperlink"/>
            <w:rFonts w:cstheme="minorHAnsi"/>
          </w:rPr>
          <w:t>http://doi.org/10.5751/ES-05597-180333</w:t>
        </w:r>
      </w:hyperlink>
    </w:p>
    <w:p w14:paraId="7B10AF8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tis, G., &amp; Laurent, A. (2013). Indigenous land claims in Europe: The European Court of Human Rights and the decolonization of property. </w:t>
      </w:r>
      <w:r w:rsidRPr="00D36414">
        <w:rPr>
          <w:rFonts w:cstheme="minorHAnsi"/>
          <w:i/>
          <w:iCs/>
        </w:rPr>
        <w:t>Arctic Review on Law and Politics</w:t>
      </w:r>
      <w:r w:rsidRPr="00D36414">
        <w:rPr>
          <w:rFonts w:cstheme="minorHAnsi"/>
        </w:rPr>
        <w:t xml:space="preserve">, </w:t>
      </w:r>
      <w:r w:rsidRPr="00D36414">
        <w:rPr>
          <w:rFonts w:cstheme="minorHAnsi"/>
          <w:i/>
          <w:iCs/>
        </w:rPr>
        <w:t>4</w:t>
      </w:r>
      <w:r w:rsidRPr="00D36414">
        <w:rPr>
          <w:rFonts w:cstheme="minorHAnsi"/>
        </w:rPr>
        <w:t xml:space="preserve">(2), 156–180. Retrieved from </w:t>
      </w:r>
      <w:hyperlink r:id="rId3932" w:history="1">
        <w:r w:rsidRPr="00D36414">
          <w:rPr>
            <w:rStyle w:val="Hyperlink"/>
            <w:rFonts w:cstheme="minorHAnsi"/>
          </w:rPr>
          <w:t>http://arcticreview.no/index.php/arctic/article/download/47/47</w:t>
        </w:r>
      </w:hyperlink>
    </w:p>
    <w:p w14:paraId="4A2B0AA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Owen, D. (2008). Chronicles of wasted time? </w:t>
      </w:r>
      <w:r w:rsidRPr="00D36414">
        <w:rPr>
          <w:rFonts w:cstheme="minorHAnsi"/>
          <w:i/>
          <w:iCs/>
        </w:rPr>
        <w:t>Accounting, Auditing &amp; Accountability Journal</w:t>
      </w:r>
      <w:r w:rsidRPr="00D36414">
        <w:rPr>
          <w:rFonts w:cstheme="minorHAnsi"/>
        </w:rPr>
        <w:t xml:space="preserve">, </w:t>
      </w:r>
      <w:r w:rsidRPr="00D36414">
        <w:rPr>
          <w:rFonts w:cstheme="minorHAnsi"/>
          <w:i/>
          <w:iCs/>
        </w:rPr>
        <w:t>21</w:t>
      </w:r>
      <w:r w:rsidRPr="00D36414">
        <w:rPr>
          <w:rFonts w:cstheme="minorHAnsi"/>
        </w:rPr>
        <w:t xml:space="preserve">(2), 240–267. Retrieved from </w:t>
      </w:r>
      <w:hyperlink r:id="rId3933" w:history="1">
        <w:r w:rsidRPr="00D36414">
          <w:rPr>
            <w:rStyle w:val="Hyperlink"/>
            <w:rFonts w:cstheme="minorHAnsi"/>
          </w:rPr>
          <w:t>http://search.proquest.com/openview/1e6d8833091f0d9987f83050bc59d964/1?pq-origsite=gscholar&amp;cbl=31671</w:t>
        </w:r>
      </w:hyperlink>
    </w:p>
    <w:p w14:paraId="7043F065"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Paavola, J., &amp; Adger, W. N. (2005). </w:t>
      </w:r>
      <w:r w:rsidRPr="00D36414">
        <w:rPr>
          <w:rFonts w:cstheme="minorHAnsi"/>
        </w:rPr>
        <w:t xml:space="preserve">Institutional ecological economics. </w:t>
      </w:r>
      <w:r w:rsidRPr="00D36414">
        <w:rPr>
          <w:rFonts w:cstheme="minorHAnsi"/>
          <w:i/>
          <w:iCs/>
        </w:rPr>
        <w:t>Ecological Economics</w:t>
      </w:r>
      <w:r w:rsidRPr="00D36414">
        <w:rPr>
          <w:rFonts w:cstheme="minorHAnsi"/>
        </w:rPr>
        <w:t xml:space="preserve">, </w:t>
      </w:r>
      <w:r w:rsidRPr="00D36414">
        <w:rPr>
          <w:rFonts w:cstheme="minorHAnsi"/>
          <w:i/>
          <w:iCs/>
        </w:rPr>
        <w:t>53</w:t>
      </w:r>
      <w:r w:rsidRPr="00D36414">
        <w:rPr>
          <w:rFonts w:cstheme="minorHAnsi"/>
        </w:rPr>
        <w:t xml:space="preserve">(3), 353–368. </w:t>
      </w:r>
      <w:hyperlink r:id="rId3934" w:history="1">
        <w:r w:rsidRPr="00D36414">
          <w:rPr>
            <w:rStyle w:val="Hyperlink"/>
            <w:rFonts w:cstheme="minorHAnsi"/>
          </w:rPr>
          <w:t>http://doi.org/10.1016/j.ecolecon.2004.09.017</w:t>
        </w:r>
      </w:hyperlink>
    </w:p>
    <w:p w14:paraId="796A431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avola, J., Gouldson, A., &amp; Kluvánková-Oravská, T. (2009). Interplay of actors, scales, frameworks and regimes in the governance of biodiversity. </w:t>
      </w:r>
      <w:r w:rsidRPr="00D36414">
        <w:rPr>
          <w:rFonts w:cstheme="minorHAnsi"/>
          <w:i/>
          <w:iCs/>
        </w:rPr>
        <w:t>Environmental Policy and Governance</w:t>
      </w:r>
      <w:r w:rsidRPr="00D36414">
        <w:rPr>
          <w:rFonts w:cstheme="minorHAnsi"/>
        </w:rPr>
        <w:t xml:space="preserve">, </w:t>
      </w:r>
      <w:r w:rsidRPr="00D36414">
        <w:rPr>
          <w:rFonts w:cstheme="minorHAnsi"/>
          <w:i/>
          <w:iCs/>
        </w:rPr>
        <w:t>19</w:t>
      </w:r>
      <w:r w:rsidRPr="00D36414">
        <w:rPr>
          <w:rFonts w:cstheme="minorHAnsi"/>
        </w:rPr>
        <w:t xml:space="preserve">(3), 148–158. Retrieved from </w:t>
      </w:r>
      <w:hyperlink r:id="rId3935" w:history="1">
        <w:r w:rsidRPr="00D36414">
          <w:rPr>
            <w:rStyle w:val="Hyperlink"/>
            <w:rFonts w:cstheme="minorHAnsi"/>
          </w:rPr>
          <w:t>http://doi.wiley.com/10.1002/eet.505</w:t>
        </w:r>
      </w:hyperlink>
    </w:p>
    <w:p w14:paraId="7C9C6826"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Palomo, I., Martin-Lopez, B., Lopez-Santiago, C., &amp; Montes, C. (2011). </w:t>
      </w:r>
      <w:r w:rsidRPr="00D36414">
        <w:rPr>
          <w:rFonts w:cstheme="minorHAnsi"/>
        </w:rPr>
        <w:t xml:space="preserve">Participatory scenario planning for protected areas management under the ecosystem services framework: the Donana social-ecological system in southwestern Spain. </w:t>
      </w:r>
      <w:r w:rsidRPr="00D36414">
        <w:rPr>
          <w:rFonts w:cstheme="minorHAnsi"/>
          <w:i/>
          <w:iCs/>
        </w:rPr>
        <w:t>Ecology and Society</w:t>
      </w:r>
      <w:r w:rsidRPr="00D36414">
        <w:rPr>
          <w:rFonts w:cstheme="minorHAnsi"/>
        </w:rPr>
        <w:t xml:space="preserve">, </w:t>
      </w:r>
      <w:r w:rsidRPr="00D36414">
        <w:rPr>
          <w:rFonts w:cstheme="minorHAnsi"/>
          <w:i/>
          <w:iCs/>
        </w:rPr>
        <w:t>16</w:t>
      </w:r>
      <w:r w:rsidRPr="00D36414">
        <w:rPr>
          <w:rFonts w:cstheme="minorHAnsi"/>
        </w:rPr>
        <w:t xml:space="preserve">(1), 23. </w:t>
      </w:r>
      <w:hyperlink r:id="rId3936" w:history="1">
        <w:r w:rsidRPr="00D36414">
          <w:rPr>
            <w:rStyle w:val="Hyperlink"/>
            <w:rFonts w:cstheme="minorHAnsi"/>
          </w:rPr>
          <w:t>http://doi.org/23</w:t>
        </w:r>
      </w:hyperlink>
    </w:p>
    <w:p w14:paraId="17546CD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loniemi, R., Apostolopoulou, E., Cent, J., Bormpoudakis, D., Scott, A., Grodzińska-Jurczak, M., Tzanopoulos, J., Koivulehto, M., Pietrzyk-Kaszyńnska, A., &amp; Pantis, J. D. (2015). Public participation and environmental justice in biodiversity governance in Finland, Greece, Poland and the UK. </w:t>
      </w:r>
      <w:r w:rsidRPr="00D36414">
        <w:rPr>
          <w:rFonts w:cstheme="minorHAnsi"/>
          <w:i/>
          <w:iCs/>
        </w:rPr>
        <w:t>Environmental Policy and Governance</w:t>
      </w:r>
      <w:r w:rsidRPr="00D36414">
        <w:rPr>
          <w:rFonts w:cstheme="minorHAnsi"/>
        </w:rPr>
        <w:t xml:space="preserve">, </w:t>
      </w:r>
      <w:r w:rsidRPr="00D36414">
        <w:rPr>
          <w:rFonts w:cstheme="minorHAnsi"/>
          <w:i/>
          <w:iCs/>
        </w:rPr>
        <w:t>25</w:t>
      </w:r>
      <w:r w:rsidRPr="00D36414">
        <w:rPr>
          <w:rFonts w:cstheme="minorHAnsi"/>
        </w:rPr>
        <w:t xml:space="preserve">, 330–342. </w:t>
      </w:r>
      <w:hyperlink r:id="rId3937" w:history="1">
        <w:r w:rsidRPr="00D36414">
          <w:rPr>
            <w:rStyle w:val="Hyperlink"/>
            <w:rFonts w:cstheme="minorHAnsi"/>
          </w:rPr>
          <w:t>http://doi.org/10.1002/eet.1672</w:t>
        </w:r>
      </w:hyperlink>
    </w:p>
    <w:p w14:paraId="1CDF873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O Rushydro. (2016). </w:t>
      </w:r>
      <w:r w:rsidRPr="00D36414">
        <w:rPr>
          <w:rFonts w:cstheme="minorHAnsi"/>
          <w:i/>
          <w:iCs/>
        </w:rPr>
        <w:t>Экологическая политика пао «Русгидро» [Environmental Policy of PAO «Rushydro»]</w:t>
      </w:r>
      <w:r w:rsidRPr="00D36414">
        <w:rPr>
          <w:rFonts w:cstheme="minorHAnsi"/>
        </w:rPr>
        <w:t xml:space="preserve">. Moscow, Russian Federation: Russian Power of Attorney. Retrieved from </w:t>
      </w:r>
      <w:hyperlink r:id="rId3938" w:history="1">
        <w:r w:rsidRPr="00D36414">
          <w:rPr>
            <w:rStyle w:val="Hyperlink"/>
            <w:rFonts w:cstheme="minorHAnsi"/>
          </w:rPr>
          <w:t>http://www.rushydro.ru/upload/iblock/9e7/EKOLOGIChESKAYa-POLITIKA-PAO-RUSGIDRO.pdf</w:t>
        </w:r>
      </w:hyperlink>
    </w:p>
    <w:p w14:paraId="4653E58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pageorgiou, I., &amp; Guitton, M. (2009). </w:t>
      </w:r>
      <w:r w:rsidRPr="00D36414">
        <w:rPr>
          <w:rFonts w:cstheme="minorHAnsi"/>
          <w:i/>
          <w:iCs/>
        </w:rPr>
        <w:t>Improving the attractiveness of rural areas through common strategies. Experiences in European mountains</w:t>
      </w:r>
      <w:r w:rsidRPr="00D36414">
        <w:rPr>
          <w:rFonts w:cstheme="minorHAnsi"/>
        </w:rPr>
        <w:t xml:space="preserve">. Brussels, Belgium: Euromontana. Retrieved from </w:t>
      </w:r>
      <w:hyperlink r:id="rId3939" w:history="1">
        <w:r w:rsidRPr="00D36414">
          <w:rPr>
            <w:rStyle w:val="Hyperlink"/>
            <w:rFonts w:cstheme="minorHAnsi"/>
          </w:rPr>
          <w:t>http://www.euromontana.org/wp-content/uploads/2014/08/ldtr_rapport_final_en.pdf</w:t>
        </w:r>
      </w:hyperlink>
    </w:p>
    <w:p w14:paraId="1B9A73D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ranque, B., &amp; Pérez, R. (2016). Finance reconsidered: new perspectives for a responsible and sustainable finance. In W. Sun (Ed.), </w:t>
      </w:r>
      <w:r w:rsidRPr="00D36414">
        <w:rPr>
          <w:rFonts w:cstheme="minorHAnsi"/>
          <w:i/>
          <w:iCs/>
        </w:rPr>
        <w:t>Critical studies on corporate responsibility, governance and sustainability</w:t>
      </w:r>
      <w:r w:rsidRPr="00D36414">
        <w:rPr>
          <w:rFonts w:cstheme="minorHAnsi"/>
        </w:rPr>
        <w:t xml:space="preserve"> (pp. 3–13). Bingley, UK: Emerald Group Publishing Limited. Retrieved from </w:t>
      </w:r>
      <w:hyperlink r:id="rId3940" w:history="1">
        <w:r w:rsidRPr="00D36414">
          <w:rPr>
            <w:rStyle w:val="Hyperlink"/>
            <w:rFonts w:cstheme="minorHAnsi"/>
          </w:rPr>
          <w:t>http://www.emeraldinsight.com/doi/pdfplus/10.1108/S2043-905920160000010004</w:t>
        </w:r>
      </w:hyperlink>
    </w:p>
    <w:p w14:paraId="0F5AF79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rks, S., &amp; Gowdy, J. (2013). What have economists learned about valuing nature? </w:t>
      </w:r>
      <w:r w:rsidRPr="00D36414">
        <w:rPr>
          <w:rFonts w:cstheme="minorHAnsi"/>
          <w:lang w:val="pt-PT"/>
        </w:rPr>
        <w:t xml:space="preserve">A review essay. </w:t>
      </w:r>
      <w:r w:rsidRPr="00D36414">
        <w:rPr>
          <w:rFonts w:cstheme="minorHAnsi"/>
          <w:i/>
          <w:iCs/>
          <w:lang w:val="pt-PT"/>
        </w:rPr>
        <w:t>Ecosystem Services</w:t>
      </w:r>
      <w:r w:rsidRPr="00D36414">
        <w:rPr>
          <w:rFonts w:cstheme="minorHAnsi"/>
          <w:lang w:val="pt-PT"/>
        </w:rPr>
        <w:t xml:space="preserve">, </w:t>
      </w:r>
      <w:r w:rsidRPr="00D36414">
        <w:rPr>
          <w:rFonts w:cstheme="minorHAnsi"/>
          <w:i/>
          <w:iCs/>
          <w:lang w:val="pt-PT"/>
        </w:rPr>
        <w:t>3</w:t>
      </w:r>
      <w:r w:rsidRPr="00D36414">
        <w:rPr>
          <w:rFonts w:cstheme="minorHAnsi"/>
          <w:lang w:val="pt-PT"/>
        </w:rPr>
        <w:t xml:space="preserve">, e1–e10. </w:t>
      </w:r>
      <w:hyperlink r:id="rId3941" w:history="1">
        <w:r w:rsidRPr="00D36414">
          <w:rPr>
            <w:rStyle w:val="Hyperlink"/>
            <w:rFonts w:cstheme="minorHAnsi"/>
            <w:lang w:val="pt-PT"/>
          </w:rPr>
          <w:t>https://doi.org/10.1016/j.ecoser.2012.12.002</w:t>
        </w:r>
      </w:hyperlink>
    </w:p>
    <w:p w14:paraId="2FD938B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scual, U., &amp; Perrings, C. (2007). Developing incentives and economic mechanisms for in situ biodiversity conservation in agricultural landscapes. </w:t>
      </w:r>
      <w:r w:rsidRPr="00D36414">
        <w:rPr>
          <w:rFonts w:cstheme="minorHAnsi"/>
          <w:i/>
          <w:iCs/>
        </w:rPr>
        <w:t>Agriculture, Ecosystems and Environment</w:t>
      </w:r>
      <w:r w:rsidRPr="00D36414">
        <w:rPr>
          <w:rFonts w:cstheme="minorHAnsi"/>
        </w:rPr>
        <w:t xml:space="preserve">, </w:t>
      </w:r>
      <w:r w:rsidRPr="00D36414">
        <w:rPr>
          <w:rFonts w:cstheme="minorHAnsi"/>
          <w:i/>
          <w:iCs/>
        </w:rPr>
        <w:t>121</w:t>
      </w:r>
      <w:r w:rsidRPr="00D36414">
        <w:rPr>
          <w:rFonts w:cstheme="minorHAnsi"/>
        </w:rPr>
        <w:t xml:space="preserve">, 256–268. </w:t>
      </w:r>
      <w:hyperlink r:id="rId3942" w:history="1">
        <w:r w:rsidRPr="00D36414">
          <w:rPr>
            <w:rStyle w:val="Hyperlink"/>
            <w:rFonts w:cstheme="minorHAnsi"/>
          </w:rPr>
          <w:t>http://doi.org/10.1016/j.agee.2006.12.025</w:t>
        </w:r>
      </w:hyperlink>
    </w:p>
    <w:p w14:paraId="3B60BA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tterson, T. M., Niccolucci, V., &amp; Bastianoni, S. (2007). Beyond “more is better”: Ecological footprint accounting for tourism and consumption in Val di Merse, Italy. </w:t>
      </w:r>
      <w:r w:rsidRPr="00D36414">
        <w:rPr>
          <w:rFonts w:cstheme="minorHAnsi"/>
          <w:i/>
          <w:iCs/>
        </w:rPr>
        <w:t>Ecological Economics</w:t>
      </w:r>
      <w:r w:rsidRPr="00D36414">
        <w:rPr>
          <w:rFonts w:cstheme="minorHAnsi"/>
        </w:rPr>
        <w:t xml:space="preserve">, </w:t>
      </w:r>
      <w:r w:rsidRPr="00D36414">
        <w:rPr>
          <w:rFonts w:cstheme="minorHAnsi"/>
          <w:i/>
          <w:iCs/>
        </w:rPr>
        <w:t>62</w:t>
      </w:r>
      <w:r w:rsidRPr="00D36414">
        <w:rPr>
          <w:rFonts w:cstheme="minorHAnsi"/>
        </w:rPr>
        <w:t xml:space="preserve">(3/4), 747–756. </w:t>
      </w:r>
      <w:hyperlink r:id="rId3943" w:history="1">
        <w:r w:rsidRPr="00D36414">
          <w:rPr>
            <w:rStyle w:val="Hyperlink"/>
            <w:rFonts w:cstheme="minorHAnsi"/>
          </w:rPr>
          <w:t>http://doi.org/10.1016/j.ecolecon.2006.09.016</w:t>
        </w:r>
      </w:hyperlink>
    </w:p>
    <w:p w14:paraId="08D2AB4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ulson, N., Laudati, A., Doolittle, A., Welsh-Devine, M., &amp; Pena, P. (2012). Indigenous peoples’ participation in global conservation: Looking beyond headdresses and face paint. </w:t>
      </w:r>
      <w:r w:rsidRPr="00D36414">
        <w:rPr>
          <w:rFonts w:cstheme="minorHAnsi"/>
          <w:i/>
          <w:iCs/>
        </w:rPr>
        <w:t>Environmental Values</w:t>
      </w:r>
      <w:r w:rsidRPr="00D36414">
        <w:rPr>
          <w:rFonts w:cstheme="minorHAnsi"/>
        </w:rPr>
        <w:t xml:space="preserve">, </w:t>
      </w:r>
      <w:r w:rsidRPr="00D36414">
        <w:rPr>
          <w:rFonts w:cstheme="minorHAnsi"/>
          <w:i/>
          <w:iCs/>
        </w:rPr>
        <w:t>21</w:t>
      </w:r>
      <w:r w:rsidRPr="00D36414">
        <w:rPr>
          <w:rFonts w:cstheme="minorHAnsi"/>
        </w:rPr>
        <w:t xml:space="preserve">(3), 255–276. </w:t>
      </w:r>
      <w:hyperlink r:id="rId3944" w:history="1">
        <w:r w:rsidRPr="00D36414">
          <w:rPr>
            <w:rStyle w:val="Hyperlink"/>
            <w:rFonts w:cstheme="minorHAnsi"/>
          </w:rPr>
          <w:t>http://doi.org/10.3197/096327112X13400390125894</w:t>
        </w:r>
      </w:hyperlink>
    </w:p>
    <w:p w14:paraId="1500E0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axton, M., Scott, T., Watanabe, Y., Charles, E., Tshering, D., &amp; Weeks, I. (2016). </w:t>
      </w:r>
      <w:r w:rsidRPr="00D36414">
        <w:rPr>
          <w:rFonts w:cstheme="minorHAnsi"/>
          <w:i/>
          <w:iCs/>
        </w:rPr>
        <w:t xml:space="preserve">Silent Roar. UNDP and </w:t>
      </w:r>
      <w:r w:rsidRPr="00D36414">
        <w:rPr>
          <w:rFonts w:cstheme="minorHAnsi"/>
          <w:i/>
          <w:iCs/>
        </w:rPr>
        <w:lastRenderedPageBreak/>
        <w:t>GEF in the snow leopard landscape</w:t>
      </w:r>
      <w:r w:rsidRPr="00D36414">
        <w:rPr>
          <w:rFonts w:cstheme="minorHAnsi"/>
        </w:rPr>
        <w:t xml:space="preserve">. New York, USA: UNDP. Retrieved from </w:t>
      </w:r>
      <w:hyperlink r:id="rId3945" w:history="1">
        <w:r w:rsidRPr="00D36414">
          <w:rPr>
            <w:rStyle w:val="Hyperlink"/>
            <w:rFonts w:cstheme="minorHAnsi"/>
          </w:rPr>
          <w:t>http://www.undp.org/content/undp/en/home/librarypage/poverty-reduction/silent-roar---undp-and-gef-in-the-snow-leopard-landscape.html</w:t>
        </w:r>
      </w:hyperlink>
    </w:p>
    <w:p w14:paraId="5DA569C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BL. (2014). </w:t>
      </w:r>
      <w:r w:rsidRPr="00D36414">
        <w:rPr>
          <w:rFonts w:cstheme="minorHAnsi"/>
          <w:i/>
          <w:iCs/>
        </w:rPr>
        <w:t>How sectors can contribute to sustainable use and conservation of biodiversity</w:t>
      </w:r>
      <w:r w:rsidRPr="00D36414">
        <w:rPr>
          <w:rFonts w:cstheme="minorHAnsi"/>
        </w:rPr>
        <w:t xml:space="preserve">. </w:t>
      </w:r>
      <w:r w:rsidRPr="00D36414">
        <w:rPr>
          <w:rFonts w:cstheme="minorHAnsi"/>
          <w:i/>
        </w:rPr>
        <w:t xml:space="preserve">CBD technical series 78. </w:t>
      </w:r>
      <w:r w:rsidRPr="00D36414">
        <w:rPr>
          <w:rFonts w:cstheme="minorHAnsi"/>
        </w:rPr>
        <w:t xml:space="preserve">Montreal, Canada: Secretariat of the Convention on Biological Diversity. Retrieved from </w:t>
      </w:r>
      <w:hyperlink r:id="rId3946" w:history="1">
        <w:r w:rsidRPr="00D36414">
          <w:rPr>
            <w:rStyle w:val="Hyperlink"/>
            <w:rFonts w:cstheme="minorHAnsi"/>
          </w:rPr>
          <w:t>https://www.cbd.int/doc/publications/cbd-ts-79-en.pdf</w:t>
        </w:r>
      </w:hyperlink>
    </w:p>
    <w:p w14:paraId="2DD7D70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e’er, G., Dicks, L. V., Visconti, P., Arlettaz, R., Báldi, A., Benton, T. G., Collins, S., Dieterich, M., Gregory, R. D., Hartig, F., Henle, K., Hobson, P. R., Kleijn, D., Neumann, R. K., Robijns, T., Schmidt, J., Shwartz, A., Sutherland, W. J., Turbé, A., Wulf, F., &amp; Scott, A. V. (2014). EU agricultural reform fails on biodiversity. </w:t>
      </w:r>
      <w:r w:rsidRPr="00D36414">
        <w:rPr>
          <w:rFonts w:cstheme="minorHAnsi"/>
          <w:i/>
          <w:iCs/>
        </w:rPr>
        <w:t>Science</w:t>
      </w:r>
      <w:r w:rsidRPr="00D36414">
        <w:rPr>
          <w:rFonts w:cstheme="minorHAnsi"/>
        </w:rPr>
        <w:t xml:space="preserve">, </w:t>
      </w:r>
      <w:r w:rsidRPr="00D36414">
        <w:rPr>
          <w:rFonts w:cstheme="minorHAnsi"/>
          <w:i/>
          <w:iCs/>
        </w:rPr>
        <w:t>344</w:t>
      </w:r>
      <w:r w:rsidRPr="00D36414">
        <w:rPr>
          <w:rFonts w:cstheme="minorHAnsi"/>
        </w:rPr>
        <w:t xml:space="preserve">(6188), 1090–1092. </w:t>
      </w:r>
      <w:hyperlink r:id="rId3947" w:history="1">
        <w:r w:rsidRPr="00D36414">
          <w:rPr>
            <w:rStyle w:val="Hyperlink"/>
            <w:rFonts w:cstheme="minorHAnsi"/>
          </w:rPr>
          <w:t>http://doi.org/10.1126/science.1253425</w:t>
        </w:r>
      </w:hyperlink>
    </w:p>
    <w:p w14:paraId="4C61ECC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enkina, L. (2004). </w:t>
      </w:r>
      <w:r w:rsidRPr="00D36414">
        <w:rPr>
          <w:rFonts w:cstheme="minorHAnsi"/>
          <w:i/>
        </w:rPr>
        <w:t>Estestvennye pastbisha i etnokulturnye tradicii [Natural pastures and ethnocultural traditions].</w:t>
      </w:r>
      <w:r w:rsidRPr="00D36414">
        <w:rPr>
          <w:rFonts w:cstheme="minorHAnsi"/>
        </w:rPr>
        <w:t xml:space="preserve"> Retrieved March 2, 2017, from </w:t>
      </w:r>
      <w:hyperlink r:id="rId3948" w:history="1">
        <w:r w:rsidRPr="00D36414">
          <w:rPr>
            <w:rStyle w:val="Hyperlink"/>
            <w:rFonts w:cstheme="minorHAnsi"/>
          </w:rPr>
          <w:t>http://www.fao.org/3/a-x6400r.pdf</w:t>
        </w:r>
      </w:hyperlink>
    </w:p>
    <w:p w14:paraId="63C687E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eters, B. G. (2014). Is governance for everybody? </w:t>
      </w:r>
      <w:r w:rsidRPr="00D36414">
        <w:rPr>
          <w:rFonts w:cstheme="minorHAnsi"/>
          <w:i/>
          <w:iCs/>
        </w:rPr>
        <w:t>Policy and Society</w:t>
      </w:r>
      <w:r w:rsidRPr="00D36414">
        <w:rPr>
          <w:rFonts w:cstheme="minorHAnsi"/>
        </w:rPr>
        <w:t xml:space="preserve">, </w:t>
      </w:r>
      <w:r w:rsidRPr="00D36414">
        <w:rPr>
          <w:rFonts w:cstheme="minorHAnsi"/>
          <w:i/>
          <w:iCs/>
        </w:rPr>
        <w:t>33</w:t>
      </w:r>
      <w:r w:rsidRPr="00D36414">
        <w:rPr>
          <w:rFonts w:cstheme="minorHAnsi"/>
        </w:rPr>
        <w:t xml:space="preserve">, 301–306. </w:t>
      </w:r>
      <w:hyperlink r:id="rId3949" w:history="1">
        <w:r w:rsidRPr="00D36414">
          <w:rPr>
            <w:rStyle w:val="Hyperlink"/>
            <w:rFonts w:cstheme="minorHAnsi"/>
          </w:rPr>
          <w:t>http://doi.org/10.1016/j.polsoc.2014.10.005</w:t>
        </w:r>
      </w:hyperlink>
    </w:p>
    <w:p w14:paraId="5259A14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Pfaller, A. (2010). </w:t>
      </w:r>
      <w:r w:rsidRPr="00D36414">
        <w:rPr>
          <w:rFonts w:cstheme="minorHAnsi"/>
          <w:i/>
          <w:iCs/>
          <w:lang w:val="de-DE"/>
        </w:rPr>
        <w:t xml:space="preserve">Ökosteuern in Europa. Die politökonomischen Parameter der Umweltsteuerdebatte in Europa [Eco-taxes in Europe. </w:t>
      </w:r>
      <w:r w:rsidRPr="00D36414">
        <w:rPr>
          <w:rFonts w:cstheme="minorHAnsi"/>
          <w:i/>
          <w:iCs/>
        </w:rPr>
        <w:t>The politico-economic parameters of the environmental tax debate in Europe]</w:t>
      </w:r>
      <w:r w:rsidRPr="00D36414">
        <w:rPr>
          <w:rFonts w:cstheme="minorHAnsi"/>
        </w:rPr>
        <w:t xml:space="preserve">. Berlin, Germany: Friedrich Ebert Stiftung. Retrieved from </w:t>
      </w:r>
      <w:hyperlink r:id="rId3950" w:history="1">
        <w:r w:rsidRPr="00D36414">
          <w:rPr>
            <w:rStyle w:val="Hyperlink"/>
            <w:rFonts w:cstheme="minorHAnsi"/>
          </w:rPr>
          <w:t>http://www.foes.de/pdf/2010-FES-Oekosteuern-in-Europa.pdf</w:t>
        </w:r>
      </w:hyperlink>
    </w:p>
    <w:p w14:paraId="538D2F9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icolotti, R., &amp; Taillant, J. D. (2003). </w:t>
      </w:r>
      <w:r w:rsidRPr="00D36414">
        <w:rPr>
          <w:rFonts w:cstheme="minorHAnsi"/>
          <w:i/>
          <w:iCs/>
        </w:rPr>
        <w:t>Linking human rights and the environment</w:t>
      </w:r>
      <w:r w:rsidRPr="00D36414">
        <w:rPr>
          <w:rFonts w:cstheme="minorHAnsi"/>
        </w:rPr>
        <w:t>. Tuscon, USA: University of Arizona Press.</w:t>
      </w:r>
    </w:p>
    <w:p w14:paraId="6A682F1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ierre, J. (2000). </w:t>
      </w:r>
      <w:r w:rsidRPr="00D36414">
        <w:rPr>
          <w:rFonts w:cstheme="minorHAnsi"/>
          <w:i/>
          <w:iCs/>
        </w:rPr>
        <w:t>Debating governance: Authority, steering, and democracy</w:t>
      </w:r>
      <w:r w:rsidRPr="00D36414">
        <w:rPr>
          <w:rFonts w:cstheme="minorHAnsi"/>
        </w:rPr>
        <w:t xml:space="preserve">. Oxford, UK: Oxford University Press. Retrieved from </w:t>
      </w:r>
      <w:hyperlink r:id="rId3951" w:history="1">
        <w:r w:rsidRPr="00D36414">
          <w:rPr>
            <w:rStyle w:val="Hyperlink"/>
            <w:rFonts w:cstheme="minorHAnsi"/>
          </w:rPr>
          <w:t>https://www.amazon.co.uk/Debating-Governance-Authority-Steering-Democracy/dp/0198297726</w:t>
        </w:r>
      </w:hyperlink>
    </w:p>
    <w:p w14:paraId="39E360C5"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Pierre, J., &amp; Peters, B. G. (2000). </w:t>
      </w:r>
      <w:r w:rsidRPr="00D36414">
        <w:rPr>
          <w:rFonts w:cstheme="minorHAnsi"/>
          <w:i/>
          <w:iCs/>
        </w:rPr>
        <w:t>Governance, politics and the State</w:t>
      </w:r>
      <w:r w:rsidRPr="00D36414">
        <w:rPr>
          <w:rFonts w:cstheme="minorHAnsi"/>
        </w:rPr>
        <w:t xml:space="preserve">. Basingstoke, UK: Palgrave Macmillan. Retrieved from </w:t>
      </w:r>
      <w:hyperlink r:id="rId3952" w:history="1">
        <w:r w:rsidRPr="00D36414">
          <w:rPr>
            <w:rStyle w:val="Hyperlink"/>
            <w:rFonts w:cstheme="minorHAnsi"/>
          </w:rPr>
          <w:t>https://www.amazon.de/Governance-Politics-Political-Analysis-Paperback/dp/0312231776</w:t>
        </w:r>
      </w:hyperlink>
    </w:p>
    <w:p w14:paraId="6304301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irard, R. (2012). Market-based instruments for biodiversity and ecosystem services: A lexicon. </w:t>
      </w:r>
      <w:r w:rsidRPr="00D36414">
        <w:rPr>
          <w:rFonts w:cstheme="minorHAnsi"/>
          <w:i/>
          <w:iCs/>
        </w:rPr>
        <w:t>Environmental Science and Policy</w:t>
      </w:r>
      <w:r w:rsidRPr="00D36414">
        <w:rPr>
          <w:rFonts w:cstheme="minorHAnsi"/>
        </w:rPr>
        <w:t xml:space="preserve">, </w:t>
      </w:r>
      <w:r w:rsidRPr="00D36414">
        <w:rPr>
          <w:rFonts w:cstheme="minorHAnsi"/>
          <w:i/>
          <w:iCs/>
        </w:rPr>
        <w:t>19</w:t>
      </w:r>
      <w:r w:rsidRPr="00D36414">
        <w:rPr>
          <w:rFonts w:cstheme="minorHAnsi"/>
        </w:rPr>
        <w:t>–</w:t>
      </w:r>
      <w:r w:rsidRPr="00D36414">
        <w:rPr>
          <w:rFonts w:cstheme="minorHAnsi"/>
          <w:i/>
          <w:iCs/>
        </w:rPr>
        <w:t>20</w:t>
      </w:r>
      <w:r w:rsidRPr="00D36414">
        <w:rPr>
          <w:rFonts w:cstheme="minorHAnsi"/>
        </w:rPr>
        <w:t xml:space="preserve">, 59–68. </w:t>
      </w:r>
      <w:hyperlink r:id="rId3953" w:history="1">
        <w:r w:rsidRPr="00D36414">
          <w:rPr>
            <w:rStyle w:val="Hyperlink"/>
            <w:rFonts w:cstheme="minorHAnsi"/>
          </w:rPr>
          <w:t>http://doi.org/10.1016/j.envsci.2012.02.001</w:t>
        </w:r>
      </w:hyperlink>
    </w:p>
    <w:p w14:paraId="32B6E4D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irker, J., Mosnier, A., Kraxner, F., Havlík, P., &amp; Obersteiner, M. (2016). What are the limits to oil palm expansion? </w:t>
      </w:r>
      <w:r w:rsidRPr="00D36414">
        <w:rPr>
          <w:rFonts w:cstheme="minorHAnsi"/>
          <w:i/>
          <w:iCs/>
        </w:rPr>
        <w:t>Global Environmental Change</w:t>
      </w:r>
      <w:r w:rsidRPr="00D36414">
        <w:rPr>
          <w:rFonts w:cstheme="minorHAnsi"/>
        </w:rPr>
        <w:t xml:space="preserve">, </w:t>
      </w:r>
      <w:r w:rsidRPr="00D36414">
        <w:rPr>
          <w:rFonts w:cstheme="minorHAnsi"/>
          <w:i/>
          <w:iCs/>
        </w:rPr>
        <w:t>40</w:t>
      </w:r>
      <w:r w:rsidRPr="00D36414">
        <w:rPr>
          <w:rFonts w:cstheme="minorHAnsi"/>
        </w:rPr>
        <w:t xml:space="preserve">, 73–81. </w:t>
      </w:r>
      <w:hyperlink r:id="rId3954" w:history="1">
        <w:r w:rsidRPr="00D36414">
          <w:rPr>
            <w:rStyle w:val="Hyperlink"/>
            <w:rFonts w:cstheme="minorHAnsi"/>
          </w:rPr>
          <w:t>http://doi.org/10.1016/j.gloenvcha.2016.06.007</w:t>
        </w:r>
      </w:hyperlink>
    </w:p>
    <w:p w14:paraId="2D75BBD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isupati, B., &amp; Prip, C. (2015). </w:t>
      </w:r>
      <w:r w:rsidRPr="00D36414">
        <w:rPr>
          <w:rFonts w:cstheme="minorHAnsi"/>
          <w:i/>
          <w:iCs/>
        </w:rPr>
        <w:t>Interim assessment of revised national biodiversity strategies and action plans (NBSAPs)</w:t>
      </w:r>
      <w:r w:rsidRPr="00D36414">
        <w:rPr>
          <w:rFonts w:cstheme="minorHAnsi"/>
        </w:rPr>
        <w:t xml:space="preserve">. Cambridge, UK: UNEP-WCMC. Retrieved from </w:t>
      </w:r>
      <w:hyperlink r:id="rId3955" w:history="1">
        <w:r w:rsidRPr="00D36414">
          <w:rPr>
            <w:rStyle w:val="Hyperlink"/>
            <w:rFonts w:cstheme="minorHAnsi"/>
          </w:rPr>
          <w:t>https://www.cbd.int/doc/nbsap/Interim-Assessment-of-NBSAPs.pdf</w:t>
        </w:r>
      </w:hyperlink>
    </w:p>
    <w:p w14:paraId="18B3CF45"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Plieninger, T., Dijks, S., Oteros-Rozas, E., &amp; Bieling, C. (2013). </w:t>
      </w:r>
      <w:r w:rsidRPr="00D36414">
        <w:rPr>
          <w:rFonts w:cstheme="minorHAnsi"/>
        </w:rPr>
        <w:t xml:space="preserve">Assessing, mapping, and quantifying cultural ecosystem services at community level. </w:t>
      </w:r>
      <w:r w:rsidRPr="00D36414">
        <w:rPr>
          <w:rFonts w:cstheme="minorHAnsi"/>
          <w:i/>
          <w:iCs/>
        </w:rPr>
        <w:t>Land Use Policy</w:t>
      </w:r>
      <w:r w:rsidRPr="00D36414">
        <w:rPr>
          <w:rFonts w:cstheme="minorHAnsi"/>
        </w:rPr>
        <w:t xml:space="preserve">, </w:t>
      </w:r>
      <w:r w:rsidRPr="00D36414">
        <w:rPr>
          <w:rFonts w:cstheme="minorHAnsi"/>
          <w:i/>
          <w:iCs/>
        </w:rPr>
        <w:t>33</w:t>
      </w:r>
      <w:r w:rsidRPr="00D36414">
        <w:rPr>
          <w:rFonts w:cstheme="minorHAnsi"/>
        </w:rPr>
        <w:t xml:space="preserve">, 118–129. </w:t>
      </w:r>
      <w:hyperlink r:id="rId3956" w:history="1">
        <w:r w:rsidRPr="00D36414">
          <w:rPr>
            <w:rStyle w:val="Hyperlink"/>
            <w:rFonts w:cstheme="minorHAnsi"/>
          </w:rPr>
          <w:t>http://doi.org/10.1016/j.landusepol.2012.12.013</w:t>
        </w:r>
      </w:hyperlink>
    </w:p>
    <w:p w14:paraId="45234B5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lacheck, T., &amp; Davies, C. (2008). </w:t>
      </w:r>
      <w:r w:rsidRPr="00D36414">
        <w:rPr>
          <w:rFonts w:cstheme="minorHAnsi"/>
          <w:i/>
          <w:iCs/>
        </w:rPr>
        <w:t>Considerations of implications of large unreported catches of southern bluefin tuna for assessments of tropical tunas, and the need for independent verification of catch and effort statistics</w:t>
      </w:r>
      <w:r w:rsidRPr="00D36414">
        <w:rPr>
          <w:rFonts w:cstheme="minorHAnsi"/>
        </w:rPr>
        <w:t xml:space="preserve">. Hobart, Australia: CSIRO Marine and Atmospheric Research. Retrieved from </w:t>
      </w:r>
      <w:hyperlink r:id="rId3957" w:history="1">
        <w:r w:rsidRPr="00D36414">
          <w:rPr>
            <w:rStyle w:val="Hyperlink"/>
            <w:rFonts w:cstheme="minorHAnsi"/>
          </w:rPr>
          <w:t>http://trove.nla.gov.au/work/33575412?selectedversion=NBD42860469</w:t>
        </w:r>
      </w:hyperlink>
    </w:p>
    <w:p w14:paraId="760DB75E"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lasky, S., Tallis, H., &amp; Reyers, B. (2015). Setting the bar: Standards for ecosystem services. </w:t>
      </w:r>
      <w:r w:rsidRPr="00D36414">
        <w:rPr>
          <w:rFonts w:cstheme="minorHAnsi"/>
          <w:i/>
          <w:iCs/>
        </w:rPr>
        <w:lastRenderedPageBreak/>
        <w:t>Proceedings of the National Academy of Sciences of the United States of America</w:t>
      </w:r>
      <w:r w:rsidRPr="00D36414">
        <w:rPr>
          <w:rFonts w:cstheme="minorHAnsi"/>
        </w:rPr>
        <w:t xml:space="preserve">, </w:t>
      </w:r>
      <w:r w:rsidRPr="00D36414">
        <w:rPr>
          <w:rFonts w:cstheme="minorHAnsi"/>
          <w:i/>
          <w:iCs/>
        </w:rPr>
        <w:t>112</w:t>
      </w:r>
      <w:r w:rsidRPr="00D36414">
        <w:rPr>
          <w:rFonts w:cstheme="minorHAnsi"/>
        </w:rPr>
        <w:t xml:space="preserve">(24), 7356–7361. </w:t>
      </w:r>
      <w:hyperlink r:id="rId3958" w:history="1">
        <w:r w:rsidRPr="008A5415">
          <w:rPr>
            <w:rStyle w:val="Hyperlink"/>
            <w:rFonts w:cstheme="minorHAnsi"/>
          </w:rPr>
          <w:t>http://doi.org/10.1073/pnas.1406490112</w:t>
        </w:r>
      </w:hyperlink>
    </w:p>
    <w:p w14:paraId="074099E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Porras, I., Chacón-Cascante, A., Robalino, J., &amp; Oosterhuis, F. (2011). </w:t>
      </w:r>
      <w:r w:rsidRPr="00D36414">
        <w:rPr>
          <w:rFonts w:cstheme="minorHAnsi"/>
        </w:rPr>
        <w:t xml:space="preserve">PES and other economic beasts: assessing PES within a policy mix in conservation. In I. Ring &amp; C. Schröter-Schlaack (Eds.), </w:t>
      </w:r>
      <w:r w:rsidRPr="00D36414">
        <w:rPr>
          <w:rFonts w:cstheme="minorHAnsi"/>
          <w:i/>
          <w:iCs/>
        </w:rPr>
        <w:t>Instrument mixes for biodiversity policies. POLICYMIX Report No. 2/2011</w:t>
      </w:r>
      <w:r w:rsidRPr="00D36414">
        <w:rPr>
          <w:rFonts w:cstheme="minorHAnsi"/>
        </w:rPr>
        <w:t xml:space="preserve"> (pp. 119–144). Leipzig, Germany: Helmholtz Centre for Environmental Research – UFZ. Retrieved from </w:t>
      </w:r>
      <w:hyperlink r:id="rId3959" w:history="1">
        <w:r w:rsidRPr="00D36414">
          <w:rPr>
            <w:rStyle w:val="Hyperlink"/>
            <w:rFonts w:cstheme="minorHAnsi"/>
          </w:rPr>
          <w:t>http://policymix.nina.no</w:t>
        </w:r>
      </w:hyperlink>
    </w:p>
    <w:p w14:paraId="545CACB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sey, D. A. (1996). Protecting indigenous peoples’ rights to biodiversity. </w:t>
      </w:r>
      <w:r w:rsidRPr="00D36414">
        <w:rPr>
          <w:rFonts w:cstheme="minorHAnsi"/>
          <w:i/>
          <w:iCs/>
        </w:rPr>
        <w:t>Environment: Science and Policy for Sustainable Development</w:t>
      </w:r>
      <w:r w:rsidRPr="00D36414">
        <w:rPr>
          <w:rFonts w:cstheme="minorHAnsi"/>
        </w:rPr>
        <w:t xml:space="preserve">, </w:t>
      </w:r>
      <w:r w:rsidRPr="00D36414">
        <w:rPr>
          <w:rFonts w:cstheme="minorHAnsi"/>
          <w:i/>
          <w:iCs/>
        </w:rPr>
        <w:t>38</w:t>
      </w:r>
      <w:r w:rsidRPr="00D36414">
        <w:rPr>
          <w:rFonts w:cstheme="minorHAnsi"/>
        </w:rPr>
        <w:t xml:space="preserve">(8), 6–45. </w:t>
      </w:r>
      <w:hyperlink r:id="rId3960" w:history="1">
        <w:r w:rsidRPr="00D36414">
          <w:rPr>
            <w:rStyle w:val="Hyperlink"/>
            <w:rFonts w:cstheme="minorHAnsi"/>
          </w:rPr>
          <w:t>http://doi.org/10.1080/00139157.1996.9930990</w:t>
        </w:r>
      </w:hyperlink>
    </w:p>
    <w:p w14:paraId="025A25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tschin, M., Haines-Young, R. H., Fish, R., &amp; Turner, R. K. (Eds.). (2016). </w:t>
      </w:r>
      <w:r w:rsidRPr="00D36414">
        <w:rPr>
          <w:rFonts w:cstheme="minorHAnsi"/>
          <w:i/>
          <w:iCs/>
        </w:rPr>
        <w:t>Routledge handbook of ecosystem services</w:t>
      </w:r>
      <w:r w:rsidRPr="00D36414">
        <w:rPr>
          <w:rFonts w:cstheme="minorHAnsi"/>
        </w:rPr>
        <w:t>. London, UK: Routledge.</w:t>
      </w:r>
    </w:p>
    <w:p w14:paraId="576E835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otts, J., Lynch, M., Wilkings, A., Huppé, G., Cunningham, M., &amp; Voora, V. (2014). </w:t>
      </w:r>
      <w:r w:rsidRPr="00D36414">
        <w:rPr>
          <w:rFonts w:cstheme="minorHAnsi"/>
          <w:i/>
          <w:iCs/>
        </w:rPr>
        <w:t>The state of sustainability initiatives review 2014. Standards and the green economy</w:t>
      </w:r>
      <w:r w:rsidRPr="00D36414">
        <w:rPr>
          <w:rFonts w:cstheme="minorHAnsi"/>
        </w:rPr>
        <w:t xml:space="preserve">. Winnipeg, London: IISD Retrieved from </w:t>
      </w:r>
      <w:hyperlink r:id="rId3961" w:history="1">
        <w:r w:rsidRPr="00D36414">
          <w:rPr>
            <w:rStyle w:val="Hyperlink"/>
            <w:rFonts w:cstheme="minorHAnsi"/>
          </w:rPr>
          <w:t>https://www.iisd.org/pdf/2014/ssi_2014.pdf</w:t>
        </w:r>
      </w:hyperlink>
    </w:p>
    <w:p w14:paraId="45B2677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ager, K. (2015). Agri-environmental collaboratives for landscape management in Europe. </w:t>
      </w:r>
      <w:r w:rsidRPr="00D36414">
        <w:rPr>
          <w:rFonts w:cstheme="minorHAnsi"/>
          <w:i/>
          <w:iCs/>
        </w:rPr>
        <w:t>Current Opinion in Environmental Sustainability</w:t>
      </w:r>
      <w:r w:rsidRPr="00D36414">
        <w:rPr>
          <w:rFonts w:cstheme="minorHAnsi"/>
        </w:rPr>
        <w:t xml:space="preserve">, </w:t>
      </w:r>
      <w:r w:rsidRPr="00D36414">
        <w:rPr>
          <w:rFonts w:cstheme="minorHAnsi"/>
          <w:i/>
          <w:iCs/>
        </w:rPr>
        <w:t>12</w:t>
      </w:r>
      <w:r w:rsidRPr="00D36414">
        <w:rPr>
          <w:rFonts w:cstheme="minorHAnsi"/>
        </w:rPr>
        <w:t xml:space="preserve">, 59–66. </w:t>
      </w:r>
      <w:hyperlink r:id="rId3962" w:history="1">
        <w:r w:rsidRPr="00D36414">
          <w:rPr>
            <w:rStyle w:val="Hyperlink"/>
            <w:rFonts w:cstheme="minorHAnsi"/>
          </w:rPr>
          <w:t>http://doi.org/10.1016/j.cosust.2014.10.009</w:t>
        </w:r>
      </w:hyperlink>
    </w:p>
    <w:p w14:paraId="683757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akash, A., &amp; Potoski, M. (2012). Voluntary environmental programs: A comparative perspective. </w:t>
      </w:r>
      <w:r w:rsidRPr="00D36414">
        <w:rPr>
          <w:rFonts w:cstheme="minorHAnsi"/>
          <w:i/>
          <w:iCs/>
        </w:rPr>
        <w:t>Policy Analysis and Management</w:t>
      </w:r>
      <w:r w:rsidRPr="00D36414">
        <w:rPr>
          <w:rFonts w:cstheme="minorHAnsi"/>
        </w:rPr>
        <w:t xml:space="preserve">, </w:t>
      </w:r>
      <w:r w:rsidRPr="00D36414">
        <w:rPr>
          <w:rFonts w:cstheme="minorHAnsi"/>
          <w:i/>
          <w:iCs/>
        </w:rPr>
        <w:t>31</w:t>
      </w:r>
      <w:r w:rsidRPr="00D36414">
        <w:rPr>
          <w:rFonts w:cstheme="minorHAnsi"/>
        </w:rPr>
        <w:t xml:space="preserve">(1), 123–138. </w:t>
      </w:r>
      <w:hyperlink r:id="rId3963" w:history="1">
        <w:r w:rsidRPr="00D36414">
          <w:rPr>
            <w:rStyle w:val="Hyperlink"/>
            <w:rFonts w:cstheme="minorHAnsi"/>
          </w:rPr>
          <w:t>http://doi.org/10.1002/pam.20617</w:t>
        </w:r>
      </w:hyperlink>
    </w:p>
    <w:p w14:paraId="2E12A6D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mack, R. B. (2010). </w:t>
      </w:r>
      <w:r w:rsidRPr="00D36414">
        <w:rPr>
          <w:rFonts w:cstheme="minorHAnsi"/>
          <w:i/>
          <w:iCs/>
        </w:rPr>
        <w:t>Essentials of conservation biology</w:t>
      </w:r>
      <w:r w:rsidRPr="00D36414">
        <w:rPr>
          <w:rFonts w:cstheme="minorHAnsi"/>
        </w:rPr>
        <w:t>. Basingstoke, UK: Palgrave Macmillan.</w:t>
      </w:r>
    </w:p>
    <w:p w14:paraId="1C979D9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mmer, E. (2011). Analysis of institutional adaptation: Integration of biodiversity conservation into forestry. </w:t>
      </w:r>
      <w:r w:rsidRPr="00D36414">
        <w:rPr>
          <w:rFonts w:cstheme="minorHAnsi"/>
          <w:i/>
          <w:iCs/>
        </w:rPr>
        <w:t>Journal of Cleaner Production</w:t>
      </w:r>
      <w:r w:rsidRPr="00D36414">
        <w:rPr>
          <w:rFonts w:cstheme="minorHAnsi"/>
        </w:rPr>
        <w:t xml:space="preserve">, </w:t>
      </w:r>
      <w:r w:rsidRPr="00D36414">
        <w:rPr>
          <w:rFonts w:cstheme="minorHAnsi"/>
          <w:i/>
          <w:iCs/>
        </w:rPr>
        <w:t>19</w:t>
      </w:r>
      <w:r w:rsidRPr="00D36414">
        <w:rPr>
          <w:rFonts w:cstheme="minorHAnsi"/>
        </w:rPr>
        <w:t xml:space="preserve">(16), 1822–1832. </w:t>
      </w:r>
      <w:hyperlink r:id="rId3964" w:history="1">
        <w:r w:rsidRPr="00D36414">
          <w:rPr>
            <w:rStyle w:val="Hyperlink"/>
            <w:rFonts w:cstheme="minorHAnsi"/>
          </w:rPr>
          <w:t>http://doi.org/10.1016/j.jclepro.2011.04.001</w:t>
        </w:r>
      </w:hyperlink>
    </w:p>
    <w:p w14:paraId="7F864E2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mmer, E., Jokinen, P., Blicharska, M., Barton, D. N., Bugter, R., &amp; Potschin, M. (2015). Governance of ecosystem services: A framework for empirical analysis. </w:t>
      </w:r>
      <w:r w:rsidRPr="00D36414">
        <w:rPr>
          <w:rFonts w:cstheme="minorHAnsi"/>
          <w:i/>
          <w:iCs/>
        </w:rPr>
        <w:t>Ecosystem Services</w:t>
      </w:r>
      <w:r w:rsidRPr="00D36414">
        <w:rPr>
          <w:rFonts w:cstheme="minorHAnsi"/>
        </w:rPr>
        <w:t xml:space="preserve">, </w:t>
      </w:r>
      <w:r w:rsidRPr="00D36414">
        <w:rPr>
          <w:rFonts w:cstheme="minorHAnsi"/>
          <w:i/>
          <w:iCs/>
        </w:rPr>
        <w:t>16</w:t>
      </w:r>
      <w:r w:rsidRPr="00D36414">
        <w:rPr>
          <w:rFonts w:cstheme="minorHAnsi"/>
        </w:rPr>
        <w:t xml:space="preserve">, 158–166. </w:t>
      </w:r>
      <w:hyperlink r:id="rId3965" w:history="1">
        <w:r w:rsidRPr="00D36414">
          <w:rPr>
            <w:rStyle w:val="Hyperlink"/>
            <w:rFonts w:cstheme="minorHAnsi"/>
          </w:rPr>
          <w:t>http://doi.org/10.1016/j.ecoser.2015.05.002</w:t>
        </w:r>
      </w:hyperlink>
    </w:p>
    <w:p w14:paraId="5E70F7E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mmer, E., &amp; Kyllönen, S. (2006). Goals for public participation implied by sustainable development, and the preparatory process of the Finnish National Forest Programme. </w:t>
      </w:r>
      <w:r w:rsidRPr="00D36414">
        <w:rPr>
          <w:rFonts w:cstheme="minorHAnsi"/>
          <w:i/>
          <w:iCs/>
        </w:rPr>
        <w:t>Forest Policy and Economics</w:t>
      </w:r>
      <w:r w:rsidRPr="00D36414">
        <w:rPr>
          <w:rFonts w:cstheme="minorHAnsi"/>
        </w:rPr>
        <w:t xml:space="preserve">, </w:t>
      </w:r>
      <w:r w:rsidRPr="00D36414">
        <w:rPr>
          <w:rFonts w:cstheme="minorHAnsi"/>
          <w:i/>
          <w:iCs/>
        </w:rPr>
        <w:t>8</w:t>
      </w:r>
      <w:r w:rsidRPr="00D36414">
        <w:rPr>
          <w:rFonts w:cstheme="minorHAnsi"/>
        </w:rPr>
        <w:t xml:space="preserve">(8), 838–853. </w:t>
      </w:r>
      <w:hyperlink r:id="rId3966" w:history="1">
        <w:r w:rsidRPr="00D36414">
          <w:rPr>
            <w:rStyle w:val="Hyperlink"/>
            <w:rFonts w:cstheme="minorHAnsi"/>
          </w:rPr>
          <w:t>http://doi.org/10.1016/j.forpol.2005.01.002</w:t>
        </w:r>
      </w:hyperlink>
    </w:p>
    <w:p w14:paraId="2EE3023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mmer, E., Paloniemi, R., Similä, J., &amp; Barton, D. N. (2013). Evolution in Finland’s forest biodiversity conservation payments and the institutional constraints on establishing new policy. </w:t>
      </w:r>
      <w:r w:rsidRPr="00D36414">
        <w:rPr>
          <w:rFonts w:cstheme="minorHAnsi"/>
          <w:i/>
          <w:iCs/>
        </w:rPr>
        <w:t>Society &amp; Natural Resources</w:t>
      </w:r>
      <w:r w:rsidRPr="00D36414">
        <w:rPr>
          <w:rFonts w:cstheme="minorHAnsi"/>
        </w:rPr>
        <w:t xml:space="preserve">, </w:t>
      </w:r>
      <w:r w:rsidRPr="00D36414">
        <w:rPr>
          <w:rFonts w:cstheme="minorHAnsi"/>
          <w:i/>
          <w:iCs/>
        </w:rPr>
        <w:t>26</w:t>
      </w:r>
      <w:r w:rsidRPr="00D36414">
        <w:rPr>
          <w:rFonts w:cstheme="minorHAnsi"/>
        </w:rPr>
        <w:t xml:space="preserve">(10), 1137–1154. </w:t>
      </w:r>
      <w:hyperlink r:id="rId3967" w:history="1">
        <w:r w:rsidRPr="00D36414">
          <w:rPr>
            <w:rStyle w:val="Hyperlink"/>
            <w:rFonts w:cstheme="minorHAnsi"/>
          </w:rPr>
          <w:t>http://doi.org/10.1080/08941920.2013.820814</w:t>
        </w:r>
      </w:hyperlink>
    </w:p>
    <w:p w14:paraId="55D861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ip, C. (2013). </w:t>
      </w:r>
      <w:r w:rsidRPr="00D36414">
        <w:rPr>
          <w:rFonts w:cstheme="minorHAnsi"/>
          <w:i/>
          <w:iCs/>
        </w:rPr>
        <w:t>Terminal evaluation of the UNEP project supporting the implementation of the Pan-European Biological and Landscape Diversity Strategy (PEBLDS)</w:t>
      </w:r>
      <w:r w:rsidRPr="00D36414">
        <w:rPr>
          <w:rFonts w:cstheme="minorHAnsi"/>
        </w:rPr>
        <w:t xml:space="preserve">. Retrieved from </w:t>
      </w:r>
      <w:hyperlink r:id="rId3968" w:history="1">
        <w:r w:rsidRPr="00D36414">
          <w:rPr>
            <w:rStyle w:val="Hyperlink"/>
            <w:rFonts w:cstheme="minorHAnsi"/>
          </w:rPr>
          <w:t>http://www.unep.org/evaluation/evaluation-reports-search?search_api_views_fulltext_1_op=OR&amp;search_api_views_fulltext_1=PEBLdS</w:t>
        </w:r>
      </w:hyperlink>
    </w:p>
    <w:p w14:paraId="6932980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Prishchepov, A. V, Radeloff, V. C., Baumann, M., Kuemmerle, T., &amp; Müller, D. (2012). </w:t>
      </w:r>
      <w:r w:rsidRPr="00D36414">
        <w:rPr>
          <w:rFonts w:cstheme="minorHAnsi"/>
        </w:rPr>
        <w:t xml:space="preserve">Effects of institutional changes on land use: agricultural land abandonment during the transition from state-command to market-driven economies in post-Soviet Eastern Europe. </w:t>
      </w:r>
      <w:r w:rsidRPr="00D36414">
        <w:rPr>
          <w:rFonts w:cstheme="minorHAnsi"/>
          <w:i/>
          <w:iCs/>
        </w:rPr>
        <w:t>Environmental Research Letters</w:t>
      </w:r>
      <w:r w:rsidRPr="00D36414">
        <w:rPr>
          <w:rFonts w:cstheme="minorHAnsi"/>
        </w:rPr>
        <w:t xml:space="preserve">, </w:t>
      </w:r>
      <w:r w:rsidRPr="00D36414">
        <w:rPr>
          <w:rFonts w:cstheme="minorHAnsi"/>
          <w:i/>
          <w:iCs/>
        </w:rPr>
        <w:t>7</w:t>
      </w:r>
      <w:r w:rsidRPr="00D36414">
        <w:rPr>
          <w:rFonts w:cstheme="minorHAnsi"/>
        </w:rPr>
        <w:t xml:space="preserve">(2), 13. </w:t>
      </w:r>
      <w:hyperlink r:id="rId3969" w:history="1">
        <w:r w:rsidRPr="00D36414">
          <w:rPr>
            <w:rStyle w:val="Hyperlink"/>
            <w:rFonts w:cstheme="minorHAnsi"/>
          </w:rPr>
          <w:t>http://doi.org/10.1088/1748-9326/7/2/024021</w:t>
        </w:r>
      </w:hyperlink>
    </w:p>
    <w:p w14:paraId="54FFC5F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rno, J., &amp; Slocombe, S. D. (2012). Exploring the origins of “social license to operate” in the mining sector: Perspectives from governance and sustainability theories. </w:t>
      </w:r>
      <w:r w:rsidRPr="00D36414">
        <w:rPr>
          <w:rFonts w:cstheme="minorHAnsi"/>
          <w:i/>
          <w:iCs/>
        </w:rPr>
        <w:t>Resources Policy</w:t>
      </w:r>
      <w:r w:rsidRPr="00D36414">
        <w:rPr>
          <w:rFonts w:cstheme="minorHAnsi"/>
        </w:rPr>
        <w:t xml:space="preserve">, </w:t>
      </w:r>
      <w:r w:rsidRPr="00D36414">
        <w:rPr>
          <w:rFonts w:cstheme="minorHAnsi"/>
          <w:i/>
          <w:iCs/>
        </w:rPr>
        <w:t>37</w:t>
      </w:r>
      <w:r w:rsidRPr="00D36414">
        <w:rPr>
          <w:rFonts w:cstheme="minorHAnsi"/>
        </w:rPr>
        <w:t>(3), 346–</w:t>
      </w:r>
      <w:r w:rsidRPr="00D36414">
        <w:rPr>
          <w:rFonts w:cstheme="minorHAnsi"/>
        </w:rPr>
        <w:lastRenderedPageBreak/>
        <w:t xml:space="preserve">357. </w:t>
      </w:r>
      <w:hyperlink r:id="rId3970" w:history="1">
        <w:r w:rsidRPr="00D36414">
          <w:rPr>
            <w:rStyle w:val="Hyperlink"/>
            <w:rFonts w:cstheme="minorHAnsi"/>
          </w:rPr>
          <w:t>http://doi.org/10.1016/j.resourpol.2012.04.002</w:t>
        </w:r>
      </w:hyperlink>
    </w:p>
    <w:p w14:paraId="735BA5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ullin, A. S., Báldi, A., Can, O. E., Dieterich, M., Kati, V., Livoreil, B., Lövei, G., Mihók, B., Nevin, O., Selva, N., &amp; Sousa-Pinto, I. (2009). Conservation focus on Europe: Major conservation policy issues that need to be informed by conservation science. </w:t>
      </w:r>
      <w:r w:rsidRPr="00D36414">
        <w:rPr>
          <w:rFonts w:cstheme="minorHAnsi"/>
          <w:i/>
          <w:iCs/>
        </w:rPr>
        <w:t>Conservation Biology</w:t>
      </w:r>
      <w:r w:rsidRPr="00D36414">
        <w:rPr>
          <w:rFonts w:cstheme="minorHAnsi"/>
        </w:rPr>
        <w:t xml:space="preserve">, </w:t>
      </w:r>
      <w:r w:rsidRPr="00D36414">
        <w:rPr>
          <w:rFonts w:cstheme="minorHAnsi"/>
          <w:i/>
          <w:iCs/>
        </w:rPr>
        <w:t>23</w:t>
      </w:r>
      <w:r w:rsidRPr="00D36414">
        <w:rPr>
          <w:rFonts w:cstheme="minorHAnsi"/>
        </w:rPr>
        <w:t xml:space="preserve">(4), 818–824. </w:t>
      </w:r>
      <w:hyperlink r:id="rId3971" w:history="1">
        <w:r w:rsidRPr="00D36414">
          <w:rPr>
            <w:rStyle w:val="Hyperlink"/>
            <w:rFonts w:cstheme="minorHAnsi"/>
          </w:rPr>
          <w:t>http://doi.org/10.1111/j.1523-1739.2009.01283.x</w:t>
        </w:r>
      </w:hyperlink>
    </w:p>
    <w:p w14:paraId="1DFB0F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ulselli, F. M., Coscieme, L., Neri, L., Regoli, A., Sutton, P. C., Lemmi, A., &amp; Bastianoni, S. (2015). The world economy in a cube: A more rational structural representation of sustainability. </w:t>
      </w:r>
      <w:r w:rsidRPr="00D36414">
        <w:rPr>
          <w:rFonts w:cstheme="minorHAnsi"/>
          <w:i/>
          <w:iCs/>
        </w:rPr>
        <w:t>Global Environmental Change</w:t>
      </w:r>
      <w:r w:rsidRPr="00D36414">
        <w:rPr>
          <w:rFonts w:cstheme="minorHAnsi"/>
        </w:rPr>
        <w:t xml:space="preserve">, </w:t>
      </w:r>
      <w:r w:rsidRPr="00D36414">
        <w:rPr>
          <w:rFonts w:cstheme="minorHAnsi"/>
          <w:i/>
          <w:iCs/>
        </w:rPr>
        <w:t>35</w:t>
      </w:r>
      <w:r w:rsidRPr="00D36414">
        <w:rPr>
          <w:rFonts w:cstheme="minorHAnsi"/>
        </w:rPr>
        <w:t xml:space="preserve">, 41–51. </w:t>
      </w:r>
      <w:hyperlink r:id="rId3972" w:history="1">
        <w:r w:rsidRPr="00D36414">
          <w:rPr>
            <w:rStyle w:val="Hyperlink"/>
            <w:rFonts w:cstheme="minorHAnsi"/>
          </w:rPr>
          <w:t>http://doi.org/10.1016/j.gloenvcha.2015.08.002</w:t>
        </w:r>
      </w:hyperlink>
    </w:p>
    <w:p w14:paraId="4384394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Pyšek, P., Jarošik, V., Hulme, P. E., Pergl, J., Hejda, M., Schaffner, U., &amp; Vila, M. (2012). A global assessment of invasive plant impacts on resident species, communities and ecosystems: The interaction of impact measures, invading species’ traits and environment. </w:t>
      </w:r>
      <w:r w:rsidRPr="00D36414">
        <w:rPr>
          <w:rFonts w:cstheme="minorHAnsi"/>
          <w:i/>
          <w:iCs/>
        </w:rPr>
        <w:t>Global Change Biology</w:t>
      </w:r>
      <w:r w:rsidRPr="00D36414">
        <w:rPr>
          <w:rFonts w:cstheme="minorHAnsi"/>
        </w:rPr>
        <w:t xml:space="preserve">, </w:t>
      </w:r>
      <w:r w:rsidRPr="00D36414">
        <w:rPr>
          <w:rFonts w:cstheme="minorHAnsi"/>
          <w:i/>
          <w:iCs/>
        </w:rPr>
        <w:t>18</w:t>
      </w:r>
      <w:r w:rsidRPr="00D36414">
        <w:rPr>
          <w:rFonts w:cstheme="minorHAnsi"/>
        </w:rPr>
        <w:t xml:space="preserve">(5), 1725–1737. </w:t>
      </w:r>
      <w:hyperlink r:id="rId3973" w:history="1">
        <w:r w:rsidRPr="00D36414">
          <w:rPr>
            <w:rStyle w:val="Hyperlink"/>
            <w:rFonts w:cstheme="minorHAnsi"/>
          </w:rPr>
          <w:t>http://doi.org/10.1111/j.1365-2486.2011.02636.x</w:t>
        </w:r>
      </w:hyperlink>
    </w:p>
    <w:p w14:paraId="42953EE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Quillérou, E., Thomas, R. J., Guchgeldiyev, O., Ettling, S., Etter, H., &amp; Stewart, N. (2016). </w:t>
      </w:r>
      <w:r w:rsidRPr="00D36414">
        <w:rPr>
          <w:rFonts w:cstheme="minorHAnsi"/>
          <w:i/>
          <w:iCs/>
        </w:rPr>
        <w:t xml:space="preserve">Economics of Land Degradation (ELD) Initiative: Broadening options for improved economic sustainability in Central Asia. Synthesis report. </w:t>
      </w:r>
      <w:r w:rsidRPr="00D36414">
        <w:rPr>
          <w:rFonts w:cstheme="minorHAnsi"/>
        </w:rPr>
        <w:t xml:space="preserve">Amman, Jordan: ELD Initiative. Retrieved from </w:t>
      </w:r>
      <w:hyperlink r:id="rId3974" w:history="1">
        <w:r w:rsidRPr="00D36414">
          <w:rPr>
            <w:rStyle w:val="Hyperlink"/>
            <w:rFonts w:cstheme="minorHAnsi"/>
          </w:rPr>
          <w:t>www.eld-initiative.org</w:t>
        </w:r>
      </w:hyperlink>
    </w:p>
    <w:p w14:paraId="729A8738"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Raitanen, E., Similä, J., Siikavirta, K., &amp; Primmer, E. (2013). </w:t>
      </w:r>
      <w:r w:rsidRPr="00D36414">
        <w:rPr>
          <w:rFonts w:cstheme="minorHAnsi"/>
        </w:rPr>
        <w:t xml:space="preserve">Economic instruments for biodiversity and ecosystem service conservation &amp; the EU state aid regulation. </w:t>
      </w:r>
      <w:r w:rsidRPr="00D36414">
        <w:rPr>
          <w:rFonts w:cstheme="minorHAnsi"/>
          <w:i/>
          <w:iCs/>
        </w:rPr>
        <w:t>Journal for European Environmental Planning and Law</w:t>
      </w:r>
      <w:r w:rsidRPr="00D36414">
        <w:rPr>
          <w:rFonts w:cstheme="minorHAnsi"/>
        </w:rPr>
        <w:t xml:space="preserve">, </w:t>
      </w:r>
      <w:r w:rsidRPr="00D36414">
        <w:rPr>
          <w:rFonts w:cstheme="minorHAnsi"/>
          <w:i/>
          <w:iCs/>
        </w:rPr>
        <w:t>10</w:t>
      </w:r>
      <w:r w:rsidRPr="00D36414">
        <w:rPr>
          <w:rFonts w:cstheme="minorHAnsi"/>
        </w:rPr>
        <w:t xml:space="preserve">(1), 6–28. </w:t>
      </w:r>
      <w:hyperlink r:id="rId3975" w:history="1">
        <w:r w:rsidRPr="00D36414">
          <w:rPr>
            <w:rStyle w:val="Hyperlink"/>
            <w:rFonts w:cstheme="minorHAnsi"/>
          </w:rPr>
          <w:t>http://doi.org/10.1163/18760104-01001002</w:t>
        </w:r>
      </w:hyperlink>
    </w:p>
    <w:p w14:paraId="2D4259B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Ratner, B. D., Meinzen-Dick, R., May, C., &amp; Haglund, E. (2013). </w:t>
      </w:r>
      <w:r w:rsidRPr="00D36414">
        <w:rPr>
          <w:rFonts w:cstheme="minorHAnsi"/>
        </w:rPr>
        <w:t xml:space="preserve">Resource conflict, collective action, and resilience: an analytical framework. </w:t>
      </w:r>
      <w:r w:rsidRPr="00D36414">
        <w:rPr>
          <w:rFonts w:cstheme="minorHAnsi"/>
          <w:i/>
          <w:iCs/>
        </w:rPr>
        <w:t>International Journal of the Commons</w:t>
      </w:r>
      <w:r w:rsidRPr="00D36414">
        <w:rPr>
          <w:rFonts w:cstheme="minorHAnsi"/>
        </w:rPr>
        <w:t xml:space="preserve">, </w:t>
      </w:r>
      <w:r w:rsidRPr="00D36414">
        <w:rPr>
          <w:rFonts w:cstheme="minorHAnsi"/>
          <w:i/>
          <w:iCs/>
        </w:rPr>
        <w:t>7</w:t>
      </w:r>
      <w:r w:rsidRPr="00D36414">
        <w:rPr>
          <w:rFonts w:cstheme="minorHAnsi"/>
        </w:rPr>
        <w:t xml:space="preserve">(1), 183–208. </w:t>
      </w:r>
      <w:hyperlink r:id="rId3976" w:history="1">
        <w:r w:rsidRPr="00D36414">
          <w:rPr>
            <w:rStyle w:val="Hyperlink"/>
            <w:rFonts w:cstheme="minorHAnsi"/>
          </w:rPr>
          <w:t>http://doi.org/10.18352/ijc.276</w:t>
        </w:r>
      </w:hyperlink>
    </w:p>
    <w:p w14:paraId="6579A5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dford, K. H., Coppolillo, P., Sanderson, E. W., Da Fonseca, G. A. B., Dinerstein, E., Groves, C., Mace, G., Maginnis, S., Mittermeier, R. A., Noss, R., Olson, D., Robinson, J. G., Vedder, A., &amp; Wright, M. (2003). Mapping the conservation landscape. </w:t>
      </w:r>
      <w:r w:rsidRPr="00D36414">
        <w:rPr>
          <w:rFonts w:cstheme="minorHAnsi"/>
          <w:i/>
          <w:iCs/>
        </w:rPr>
        <w:t>Conservation Biology</w:t>
      </w:r>
      <w:r w:rsidRPr="00D36414">
        <w:rPr>
          <w:rFonts w:cstheme="minorHAnsi"/>
        </w:rPr>
        <w:t xml:space="preserve">, </w:t>
      </w:r>
      <w:r w:rsidRPr="00D36414">
        <w:rPr>
          <w:rFonts w:cstheme="minorHAnsi"/>
          <w:i/>
          <w:iCs/>
        </w:rPr>
        <w:t>17</w:t>
      </w:r>
      <w:r w:rsidRPr="00D36414">
        <w:rPr>
          <w:rFonts w:cstheme="minorHAnsi"/>
        </w:rPr>
        <w:t xml:space="preserve">(1), 116–131. Retrieved from </w:t>
      </w:r>
      <w:hyperlink r:id="rId3977" w:history="1">
        <w:r w:rsidRPr="00D36414">
          <w:rPr>
            <w:rStyle w:val="Hyperlink"/>
            <w:rFonts w:cstheme="minorHAnsi"/>
          </w:rPr>
          <w:t>http://doi.org/10.1046/j.1523-1739.2003.01467.x</w:t>
        </w:r>
      </w:hyperlink>
    </w:p>
    <w:p w14:paraId="06C21F9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dpath, S. M., Gutiérrez, R. J., Wood, K. A., &amp; Young, J. C. (2015). An introduction to conservation conflicts. In S. M. Redpath, R. J. Gutiérrez, K. A. Wood, &amp; J. C. Young (Eds.), </w:t>
      </w:r>
      <w:r w:rsidRPr="00D36414">
        <w:rPr>
          <w:rFonts w:cstheme="minorHAnsi"/>
          <w:i/>
          <w:iCs/>
        </w:rPr>
        <w:t>Conflicts in conservation: Navigating towards solutions</w:t>
      </w:r>
      <w:r w:rsidRPr="00D36414">
        <w:rPr>
          <w:rFonts w:cstheme="minorHAnsi"/>
        </w:rPr>
        <w:t xml:space="preserve"> (pp. 3–18). Cambridge, UK: Cambridge University Press. Retrieved from </w:t>
      </w:r>
      <w:hyperlink r:id="rId3978" w:history="1">
        <w:r w:rsidRPr="00D36414">
          <w:rPr>
            <w:rStyle w:val="Hyperlink"/>
            <w:rFonts w:cstheme="minorHAnsi"/>
          </w:rPr>
          <w:t>http://assets.cambridge.org/97811070/17696/excerpt/9781107017696_excerpt.pdf</w:t>
        </w:r>
      </w:hyperlink>
    </w:p>
    <w:p w14:paraId="60439E5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dpath, S. M., Linnell, J. D. C., Festa-Bianchet, M., Boitani, L., Bunnefeld, N., Dickman, A., Gutiérrez, R. J., Irvine, R. J., Johansson, M., Majić, A., McMahon, B. J., Pooley, S., Sandström, C., Sjölander-Lindqvist, A., Skogen, K., Swenson, J. E., Trouwborst, A., Young, J. C., &amp; Milner-Gulland, E. J. (2017). Don’t forget to look down - collaborative approaches to predator conservation. </w:t>
      </w:r>
      <w:r w:rsidRPr="00D36414">
        <w:rPr>
          <w:rFonts w:cstheme="minorHAnsi"/>
          <w:i/>
          <w:iCs/>
        </w:rPr>
        <w:t>Biological Reviews</w:t>
      </w:r>
      <w:r w:rsidRPr="00D36414">
        <w:rPr>
          <w:rFonts w:cstheme="minorHAnsi"/>
        </w:rPr>
        <w:t xml:space="preserve">, </w:t>
      </w:r>
      <w:r w:rsidRPr="00D36414">
        <w:rPr>
          <w:rFonts w:cstheme="minorHAnsi"/>
          <w:i/>
          <w:iCs/>
        </w:rPr>
        <w:t>92</w:t>
      </w:r>
      <w:r w:rsidRPr="00D36414">
        <w:rPr>
          <w:rFonts w:cstheme="minorHAnsi"/>
        </w:rPr>
        <w:t xml:space="preserve">(4), 2157–2163. </w:t>
      </w:r>
      <w:hyperlink r:id="rId3979" w:history="1">
        <w:r w:rsidRPr="00D36414">
          <w:rPr>
            <w:rStyle w:val="Hyperlink"/>
            <w:rFonts w:cstheme="minorHAnsi"/>
          </w:rPr>
          <w:t>http://doi.org/10.1111/brv.12326</w:t>
        </w:r>
      </w:hyperlink>
    </w:p>
    <w:p w14:paraId="1D1DE3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ed, M. S. (2008). Stakeholder participation for environmental management: A literature review. </w:t>
      </w:r>
      <w:r w:rsidRPr="00D36414">
        <w:rPr>
          <w:rFonts w:cstheme="minorHAnsi"/>
          <w:i/>
          <w:iCs/>
        </w:rPr>
        <w:t>Biological Conservation</w:t>
      </w:r>
      <w:r w:rsidRPr="00D36414">
        <w:rPr>
          <w:rFonts w:cstheme="minorHAnsi"/>
        </w:rPr>
        <w:t xml:space="preserve">, </w:t>
      </w:r>
      <w:r w:rsidRPr="00D36414">
        <w:rPr>
          <w:rFonts w:cstheme="minorHAnsi"/>
          <w:i/>
          <w:iCs/>
        </w:rPr>
        <w:t>141</w:t>
      </w:r>
      <w:r w:rsidRPr="00D36414">
        <w:rPr>
          <w:rFonts w:cstheme="minorHAnsi"/>
        </w:rPr>
        <w:t xml:space="preserve">(10), 2417–2431. </w:t>
      </w:r>
      <w:hyperlink r:id="rId3980" w:history="1">
        <w:r w:rsidRPr="00D36414">
          <w:rPr>
            <w:rStyle w:val="Hyperlink"/>
            <w:rFonts w:cstheme="minorHAnsi"/>
          </w:rPr>
          <w:t>http://doi.org/10.1016/j.biocon.2008.07.014</w:t>
        </w:r>
      </w:hyperlink>
    </w:p>
    <w:p w14:paraId="1EB1FBD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eson, A. (2015). Tradable rights in conservation: useful policy tool or industry in themselves? </w:t>
      </w:r>
      <w:r w:rsidRPr="00D36414">
        <w:rPr>
          <w:rFonts w:cstheme="minorHAnsi"/>
          <w:i/>
          <w:iCs/>
        </w:rPr>
        <w:t>Environmental Conservation</w:t>
      </w:r>
      <w:r w:rsidRPr="00D36414">
        <w:rPr>
          <w:rFonts w:cstheme="minorHAnsi"/>
        </w:rPr>
        <w:t xml:space="preserve">, </w:t>
      </w:r>
      <w:r w:rsidRPr="00D36414">
        <w:rPr>
          <w:rFonts w:cstheme="minorHAnsi"/>
          <w:i/>
          <w:iCs/>
        </w:rPr>
        <w:t>42</w:t>
      </w:r>
      <w:r w:rsidRPr="00D36414">
        <w:rPr>
          <w:rFonts w:cstheme="minorHAnsi"/>
        </w:rPr>
        <w:t xml:space="preserve">(4), 289–290. </w:t>
      </w:r>
      <w:hyperlink r:id="rId3981" w:history="1">
        <w:r w:rsidRPr="00D36414">
          <w:rPr>
            <w:rStyle w:val="Hyperlink"/>
            <w:rFonts w:cstheme="minorHAnsi"/>
          </w:rPr>
          <w:t>http://doi.org/10.1017/S0376892915000326</w:t>
        </w:r>
      </w:hyperlink>
    </w:p>
    <w:p w14:paraId="2D173FF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eimerson, E. (2013). Between nature and culture: exploring space for indigenous agency in the Convention on Biological Diversity. </w:t>
      </w:r>
      <w:r w:rsidRPr="00D36414">
        <w:rPr>
          <w:rFonts w:cstheme="minorHAnsi"/>
          <w:i/>
          <w:iCs/>
        </w:rPr>
        <w:t>Environmental Politics</w:t>
      </w:r>
      <w:r w:rsidRPr="00D36414">
        <w:rPr>
          <w:rFonts w:cstheme="minorHAnsi"/>
        </w:rPr>
        <w:t xml:space="preserve">, </w:t>
      </w:r>
      <w:r w:rsidRPr="00D36414">
        <w:rPr>
          <w:rFonts w:cstheme="minorHAnsi"/>
          <w:i/>
          <w:iCs/>
        </w:rPr>
        <w:t>22</w:t>
      </w:r>
      <w:r w:rsidRPr="00D36414">
        <w:rPr>
          <w:rFonts w:cstheme="minorHAnsi"/>
        </w:rPr>
        <w:t xml:space="preserve">(6), 992–1009. </w:t>
      </w:r>
      <w:hyperlink r:id="rId3982" w:history="1">
        <w:r w:rsidRPr="00D36414">
          <w:rPr>
            <w:rStyle w:val="Hyperlink"/>
            <w:rFonts w:cstheme="minorHAnsi"/>
          </w:rPr>
          <w:t>http://doi.org/10.1080/09644016.2012.737255</w:t>
        </w:r>
      </w:hyperlink>
    </w:p>
    <w:p w14:paraId="6FFDF74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Reimerson, E. (2015). Sami space for agency in the management of the Laponia World Heritage site. </w:t>
      </w:r>
      <w:r w:rsidRPr="00D36414">
        <w:rPr>
          <w:rFonts w:cstheme="minorHAnsi"/>
          <w:i/>
          <w:iCs/>
        </w:rPr>
        <w:t>Local Environment</w:t>
      </w:r>
      <w:r w:rsidRPr="00D36414">
        <w:rPr>
          <w:rFonts w:cstheme="minorHAnsi"/>
        </w:rPr>
        <w:t xml:space="preserve">, </w:t>
      </w:r>
      <w:r w:rsidRPr="00D36414">
        <w:rPr>
          <w:rFonts w:cstheme="minorHAnsi"/>
          <w:i/>
          <w:iCs/>
        </w:rPr>
        <w:t>21</w:t>
      </w:r>
      <w:r w:rsidRPr="00D36414">
        <w:rPr>
          <w:rFonts w:cstheme="minorHAnsi"/>
        </w:rPr>
        <w:t xml:space="preserve">(7), 808–826. </w:t>
      </w:r>
      <w:hyperlink r:id="rId3983" w:history="1">
        <w:r w:rsidRPr="00D36414">
          <w:rPr>
            <w:rStyle w:val="Hyperlink"/>
            <w:rFonts w:cstheme="minorHAnsi"/>
          </w:rPr>
          <w:t>http://doi.org/10.1080/13549839.2015.1032230</w:t>
        </w:r>
      </w:hyperlink>
    </w:p>
    <w:p w14:paraId="7D03D44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chardson, B. J. (2001). Indigenous peoples, international law and sustainability. </w:t>
      </w:r>
      <w:r w:rsidRPr="00D36414">
        <w:rPr>
          <w:rFonts w:cstheme="minorHAnsi"/>
          <w:i/>
          <w:iCs/>
        </w:rPr>
        <w:t>Review of European Community &amp; International Environmental Law</w:t>
      </w:r>
      <w:r w:rsidRPr="00D36414">
        <w:rPr>
          <w:rFonts w:cstheme="minorHAnsi"/>
        </w:rPr>
        <w:t xml:space="preserve">, </w:t>
      </w:r>
      <w:r w:rsidRPr="00D36414">
        <w:rPr>
          <w:rFonts w:cstheme="minorHAnsi"/>
          <w:i/>
          <w:iCs/>
        </w:rPr>
        <w:t>10</w:t>
      </w:r>
      <w:r w:rsidRPr="00D36414">
        <w:rPr>
          <w:rFonts w:cstheme="minorHAnsi"/>
        </w:rPr>
        <w:t xml:space="preserve">(1), 1–12. </w:t>
      </w:r>
      <w:hyperlink r:id="rId3984" w:history="1">
        <w:r w:rsidRPr="00D36414">
          <w:rPr>
            <w:rStyle w:val="Hyperlink"/>
            <w:rFonts w:cstheme="minorHAnsi"/>
          </w:rPr>
          <w:t>http://doi.org/10.1111/1467-9388.00256</w:t>
        </w:r>
      </w:hyperlink>
    </w:p>
    <w:p w14:paraId="16F47DB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Richerzhagen, C., Rodríguez, J. C., &amp; Stepping, K. (2016). </w:t>
      </w:r>
      <w:r w:rsidRPr="00D36414">
        <w:rPr>
          <w:rFonts w:cstheme="minorHAnsi"/>
          <w:i/>
        </w:rPr>
        <w:t xml:space="preserve">Why we need more and better biodiversity aid. </w:t>
      </w:r>
      <w:r w:rsidRPr="00D36414">
        <w:rPr>
          <w:rFonts w:cstheme="minorHAnsi"/>
          <w:i/>
          <w:iCs/>
        </w:rPr>
        <w:t>Briefing Paper</w:t>
      </w:r>
      <w:r w:rsidRPr="00D36414">
        <w:rPr>
          <w:rFonts w:cstheme="minorHAnsi"/>
        </w:rPr>
        <w:t xml:space="preserve"> </w:t>
      </w:r>
      <w:r w:rsidRPr="00D36414">
        <w:rPr>
          <w:rFonts w:cstheme="minorHAnsi"/>
          <w:i/>
          <w:iCs/>
        </w:rPr>
        <w:t>13</w:t>
      </w:r>
      <w:r w:rsidRPr="00D36414">
        <w:rPr>
          <w:rFonts w:cstheme="minorHAnsi"/>
        </w:rPr>
        <w:t xml:space="preserve">. Retrieved from </w:t>
      </w:r>
      <w:hyperlink r:id="rId3985" w:history="1">
        <w:r w:rsidRPr="00D36414">
          <w:rPr>
            <w:rStyle w:val="Hyperlink"/>
            <w:rFonts w:cstheme="minorHAnsi"/>
          </w:rPr>
          <w:t>https://www.die-gdi.de/uploads/media/BP_13.2016.neu.pdf</w:t>
        </w:r>
      </w:hyperlink>
    </w:p>
    <w:p w14:paraId="3C86C28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dder, R., Isakov, A., &amp; Kasymov, U. (2017). Transformation in pasture use in Kyrgyzstan. What are the costs of pasture degradation? In V. R. Squires, S. Zhan-Huan, &amp; A. Ariapour (Eds.), </w:t>
      </w:r>
      <w:r w:rsidRPr="00D36414">
        <w:rPr>
          <w:rFonts w:cstheme="minorHAnsi"/>
          <w:i/>
          <w:iCs/>
        </w:rPr>
        <w:t>Rangelands along the Silk Road: Transformative adaptation under climate and global change</w:t>
      </w:r>
      <w:r w:rsidRPr="00D36414">
        <w:rPr>
          <w:rFonts w:cstheme="minorHAnsi"/>
        </w:rPr>
        <w:t xml:space="preserve"> (pp. 299–322). Hauppauge, USA: Nova Science Publishers.</w:t>
      </w:r>
    </w:p>
    <w:p w14:paraId="18E2472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etig, K. (2016). The power of strategy: Environmental NGO influence in international climate negotiations. </w:t>
      </w:r>
      <w:r w:rsidRPr="00D36414">
        <w:rPr>
          <w:rFonts w:cstheme="minorHAnsi"/>
          <w:i/>
          <w:iCs/>
        </w:rPr>
        <w:t>Global Governance</w:t>
      </w:r>
      <w:r w:rsidRPr="00D36414">
        <w:rPr>
          <w:rFonts w:cstheme="minorHAnsi"/>
        </w:rPr>
        <w:t xml:space="preserve">, </w:t>
      </w:r>
      <w:r w:rsidRPr="00D36414">
        <w:rPr>
          <w:rFonts w:cstheme="minorHAnsi"/>
          <w:i/>
          <w:iCs/>
        </w:rPr>
        <w:t>22</w:t>
      </w:r>
      <w:r w:rsidRPr="00D36414">
        <w:rPr>
          <w:rFonts w:cstheme="minorHAnsi"/>
        </w:rPr>
        <w:t>(2), 269–288.</w:t>
      </w:r>
    </w:p>
    <w:p w14:paraId="3BCFA7C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ng, I. (2008a). Biodiversity governance: Adjusting local costs and global benefits. In T. Sikor (Ed.), </w:t>
      </w:r>
      <w:r w:rsidRPr="00D36414">
        <w:rPr>
          <w:rFonts w:cstheme="minorHAnsi"/>
          <w:i/>
          <w:iCs/>
        </w:rPr>
        <w:t>Public and private in natural resource governance: a false dichotomy?</w:t>
      </w:r>
      <w:r w:rsidRPr="00D36414">
        <w:rPr>
          <w:rFonts w:cstheme="minorHAnsi"/>
        </w:rPr>
        <w:t xml:space="preserve"> (pp. 107–126). London, UK: Earthscan. Retrieved from </w:t>
      </w:r>
      <w:hyperlink r:id="rId3986" w:history="1">
        <w:r w:rsidRPr="00D36414">
          <w:rPr>
            <w:rStyle w:val="Hyperlink"/>
            <w:rFonts w:cstheme="minorHAnsi"/>
          </w:rPr>
          <w:t>https://www.econbiz.de/Record/biodiversity-governance-adjusting-local-costs-and-global-benefits-ring-irene/10003738295</w:t>
        </w:r>
      </w:hyperlink>
    </w:p>
    <w:p w14:paraId="2863B77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ng, I. (2008b). Integrating local ecological services into intergovernmental fiscal transfers: The case of the ecological ICMS in Brazil. </w:t>
      </w:r>
      <w:r w:rsidRPr="00D36414">
        <w:rPr>
          <w:rFonts w:cstheme="minorHAnsi"/>
          <w:i/>
          <w:iCs/>
        </w:rPr>
        <w:t>Land Use Policy</w:t>
      </w:r>
      <w:r w:rsidRPr="00D36414">
        <w:rPr>
          <w:rFonts w:cstheme="minorHAnsi"/>
        </w:rPr>
        <w:t xml:space="preserve">, </w:t>
      </w:r>
      <w:r w:rsidRPr="00D36414">
        <w:rPr>
          <w:rFonts w:cstheme="minorHAnsi"/>
          <w:i/>
          <w:iCs/>
        </w:rPr>
        <w:t>25</w:t>
      </w:r>
      <w:r w:rsidRPr="00D36414">
        <w:rPr>
          <w:rFonts w:cstheme="minorHAnsi"/>
        </w:rPr>
        <w:t xml:space="preserve">(4), 485–497. </w:t>
      </w:r>
      <w:hyperlink r:id="rId3987" w:history="1">
        <w:r w:rsidRPr="00D36414">
          <w:rPr>
            <w:rStyle w:val="Hyperlink"/>
            <w:rFonts w:cstheme="minorHAnsi"/>
          </w:rPr>
          <w:t>http://doi.org/10.1016/j.landusepol.2007.11.001</w:t>
        </w:r>
      </w:hyperlink>
    </w:p>
    <w:p w14:paraId="1481F89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ng, I., &amp; Barton, D. N. (2015). Economic instruments in policy mixes for biodiversity conservation and ecosystem governance. In J. Martínez-Alier &amp; R. Muradian (Eds.), </w:t>
      </w:r>
      <w:r w:rsidRPr="00D36414">
        <w:rPr>
          <w:rFonts w:cstheme="minorHAnsi"/>
          <w:i/>
          <w:iCs/>
        </w:rPr>
        <w:t>Handbook of ecological economics</w:t>
      </w:r>
      <w:r w:rsidRPr="00D36414">
        <w:rPr>
          <w:rFonts w:cstheme="minorHAnsi"/>
        </w:rPr>
        <w:t xml:space="preserve"> (pp. 413–449). Cheltenham, UK: Edward Elgar. Retrieved from </w:t>
      </w:r>
      <w:hyperlink r:id="rId3988" w:history="1">
        <w:r w:rsidRPr="00D36414">
          <w:rPr>
            <w:rStyle w:val="Hyperlink"/>
            <w:rFonts w:cstheme="minorHAnsi"/>
          </w:rPr>
          <w:t>https://www.elgaronline.com/view/9781783471409.00021.xml</w:t>
        </w:r>
      </w:hyperlink>
    </w:p>
    <w:p w14:paraId="592B9B9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Ring, I., Drechsler, M., van Teeffelen, A. J. A., Irawan, S., &amp; Venter, O. (2010). </w:t>
      </w:r>
      <w:r w:rsidRPr="00D36414">
        <w:rPr>
          <w:rFonts w:cstheme="minorHAnsi"/>
        </w:rPr>
        <w:t xml:space="preserve">Biodiversity conservation and climate mitigation: What role can economic instruments play? </w:t>
      </w:r>
      <w:r w:rsidRPr="00D36414">
        <w:rPr>
          <w:rFonts w:cstheme="minorHAnsi"/>
          <w:i/>
          <w:iCs/>
        </w:rPr>
        <w:t>Current Opinion in Environmental Sustainability</w:t>
      </w:r>
      <w:r w:rsidRPr="00D36414">
        <w:rPr>
          <w:rFonts w:cstheme="minorHAnsi"/>
        </w:rPr>
        <w:t xml:space="preserve">, </w:t>
      </w:r>
      <w:r w:rsidRPr="00D36414">
        <w:rPr>
          <w:rFonts w:cstheme="minorHAnsi"/>
          <w:i/>
          <w:iCs/>
        </w:rPr>
        <w:t>2</w:t>
      </w:r>
      <w:r w:rsidRPr="00D36414">
        <w:rPr>
          <w:rFonts w:cstheme="minorHAnsi"/>
        </w:rPr>
        <w:t xml:space="preserve">(1–2), 50–58. </w:t>
      </w:r>
      <w:hyperlink r:id="rId3989" w:history="1">
        <w:r w:rsidRPr="00D36414">
          <w:rPr>
            <w:rStyle w:val="Hyperlink"/>
            <w:rFonts w:cstheme="minorHAnsi"/>
          </w:rPr>
          <w:t>http://doi.org/10.1016/j.cosust.2010.02.004</w:t>
        </w:r>
      </w:hyperlink>
    </w:p>
    <w:p w14:paraId="78FBDF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ng, I., Droste, N., &amp; Santos, R. (2017). Ecological fiscal transfers (EFT). In M. Kettunen &amp; A. Illes (Eds.), </w:t>
      </w:r>
      <w:r w:rsidRPr="00D36414">
        <w:rPr>
          <w:rFonts w:cstheme="minorHAnsi"/>
          <w:i/>
          <w:iCs/>
        </w:rPr>
        <w:t>Opportunities for innovative biodiversity financing in the EU: ecological fiscal transfers (EFT), tax reliefs, marketed products, and fees and charges. A compilation of cases studies developed in the context of a project for the European Commission</w:t>
      </w:r>
      <w:r w:rsidRPr="00D36414">
        <w:rPr>
          <w:rFonts w:cstheme="minorHAnsi"/>
        </w:rPr>
        <w:t xml:space="preserve"> (pp. 8–43). Brussels, Belgium: Institute for European Policy (IEEP). Retrieved from </w:t>
      </w:r>
      <w:hyperlink r:id="rId3990" w:history="1">
        <w:r w:rsidRPr="00D36414">
          <w:rPr>
            <w:rStyle w:val="Hyperlink"/>
            <w:rFonts w:cstheme="minorHAnsi"/>
          </w:rPr>
          <w:t>http://ec.europa.eu/environment/nature/natura2000/financing/docs/Kettunen_2017_financing_biodiversity_case_studies.pdf</w:t>
        </w:r>
      </w:hyperlink>
    </w:p>
    <w:p w14:paraId="71AD58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Ring, I., May, P. H., Loureiro, W., Santos, R., Antunes, P., &amp; Clemente, P. (2011). </w:t>
      </w:r>
      <w:r w:rsidRPr="00D36414">
        <w:rPr>
          <w:rFonts w:cstheme="minorHAnsi"/>
        </w:rPr>
        <w:t xml:space="preserve">Ecological fiscal transfers. In I. Ring &amp; C. Schröter-Schlaack (Eds.), </w:t>
      </w:r>
      <w:r w:rsidRPr="00D36414">
        <w:rPr>
          <w:rFonts w:cstheme="minorHAnsi"/>
          <w:i/>
          <w:iCs/>
        </w:rPr>
        <w:t>Instrument mixes for biodiversity policies. POLICYMIX Report, Issue No. 2/2011</w:t>
      </w:r>
      <w:r w:rsidRPr="00D36414">
        <w:rPr>
          <w:rFonts w:cstheme="minorHAnsi"/>
        </w:rPr>
        <w:t xml:space="preserve"> (pp. 98–118). Leipzig, Germany: Helmholtz Centre for Environmental Research – UFZ. Retrieved from </w:t>
      </w:r>
      <w:hyperlink r:id="rId3991" w:history="1">
        <w:r w:rsidRPr="00D36414">
          <w:rPr>
            <w:rStyle w:val="Hyperlink"/>
            <w:rFonts w:cstheme="minorHAnsi"/>
          </w:rPr>
          <w:t>http://policymix.nina.no/</w:t>
        </w:r>
      </w:hyperlink>
    </w:p>
    <w:p w14:paraId="221AA5D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ng, I., &amp; Schröter-Schlaack, C. (Eds.). (2011). </w:t>
      </w:r>
      <w:r w:rsidRPr="00D36414">
        <w:rPr>
          <w:rFonts w:cstheme="minorHAnsi"/>
          <w:i/>
          <w:iCs/>
        </w:rPr>
        <w:t>Instrument mixes for biodiversity policies</w:t>
      </w:r>
      <w:r w:rsidRPr="00D36414">
        <w:rPr>
          <w:rFonts w:cstheme="minorHAnsi"/>
        </w:rPr>
        <w:t xml:space="preserve">. </w:t>
      </w:r>
      <w:r w:rsidRPr="00D36414">
        <w:rPr>
          <w:rFonts w:cstheme="minorHAnsi"/>
          <w:i/>
          <w:iCs/>
        </w:rPr>
        <w:t>POLICYMIX Report, Issue No. 2/2011</w:t>
      </w:r>
      <w:r w:rsidRPr="00D36414">
        <w:rPr>
          <w:rFonts w:cstheme="minorHAnsi"/>
        </w:rPr>
        <w:t xml:space="preserve">. Leipzig, Germany: Helmholtz Centre for Environmental Research – UFZ. Retrieved from </w:t>
      </w:r>
      <w:hyperlink r:id="rId3992" w:history="1">
        <w:r w:rsidRPr="00D36414">
          <w:rPr>
            <w:rStyle w:val="Hyperlink"/>
            <w:rFonts w:cstheme="minorHAnsi"/>
          </w:rPr>
          <w:t>http://policymix.nina.no</w:t>
        </w:r>
      </w:hyperlink>
    </w:p>
    <w:p w14:paraId="7359A17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ng, I., &amp; Schröter-Schlaack, C. (2015). Policy mixes for biodiversity conservation and ecosystem service management. In K. Grunewald &amp; O. Bastian (Eds.), </w:t>
      </w:r>
      <w:r w:rsidRPr="00D36414">
        <w:rPr>
          <w:rFonts w:cstheme="minorHAnsi"/>
          <w:i/>
          <w:iCs/>
        </w:rPr>
        <w:t xml:space="preserve">Ecosystem services – Concept, methods </w:t>
      </w:r>
      <w:r w:rsidRPr="00D36414">
        <w:rPr>
          <w:rFonts w:cstheme="minorHAnsi"/>
          <w:i/>
          <w:iCs/>
        </w:rPr>
        <w:lastRenderedPageBreak/>
        <w:t>and case studies</w:t>
      </w:r>
      <w:r w:rsidRPr="00D36414">
        <w:rPr>
          <w:rFonts w:cstheme="minorHAnsi"/>
        </w:rPr>
        <w:t xml:space="preserve"> (pp. 146–155). </w:t>
      </w:r>
      <w:r w:rsidRPr="00D36414">
        <w:rPr>
          <w:rFonts w:cstheme="minorHAnsi"/>
          <w:lang w:val="de-DE"/>
        </w:rPr>
        <w:t xml:space="preserve">Berlin, Germany: Springer-Verlag. </w:t>
      </w:r>
      <w:hyperlink r:id="rId3993" w:history="1">
        <w:r w:rsidRPr="00D36414">
          <w:rPr>
            <w:rStyle w:val="Hyperlink"/>
            <w:rFonts w:cstheme="minorHAnsi"/>
            <w:lang w:val="de-DE"/>
          </w:rPr>
          <w:t>http://doi.org/10.1007/978-3-662-44143-5</w:t>
        </w:r>
      </w:hyperlink>
    </w:p>
    <w:p w14:paraId="50953D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Rist, L., &amp; Moen, J. (2013). </w:t>
      </w:r>
      <w:r w:rsidRPr="00D36414">
        <w:rPr>
          <w:rFonts w:cstheme="minorHAnsi"/>
        </w:rPr>
        <w:t xml:space="preserve">Sustainability in forest management and a new role for resilience thinking. </w:t>
      </w:r>
      <w:r w:rsidRPr="00D36414">
        <w:rPr>
          <w:rFonts w:cstheme="minorHAnsi"/>
          <w:i/>
          <w:iCs/>
        </w:rPr>
        <w:t>Forest Ecology and Management</w:t>
      </w:r>
      <w:r w:rsidRPr="00D36414">
        <w:rPr>
          <w:rFonts w:cstheme="minorHAnsi"/>
        </w:rPr>
        <w:t xml:space="preserve">, </w:t>
      </w:r>
      <w:r w:rsidRPr="00D36414">
        <w:rPr>
          <w:rFonts w:cstheme="minorHAnsi"/>
          <w:i/>
          <w:iCs/>
        </w:rPr>
        <w:t>310</w:t>
      </w:r>
      <w:r w:rsidRPr="00D36414">
        <w:rPr>
          <w:rFonts w:cstheme="minorHAnsi"/>
        </w:rPr>
        <w:t xml:space="preserve">, 416–427. </w:t>
      </w:r>
      <w:hyperlink r:id="rId3994" w:history="1">
        <w:r w:rsidRPr="00D36414">
          <w:rPr>
            <w:rStyle w:val="Hyperlink"/>
            <w:rFonts w:cstheme="minorHAnsi"/>
          </w:rPr>
          <w:t>http://doi.org/10.1016/j.foreco.2013.08.033</w:t>
        </w:r>
      </w:hyperlink>
    </w:p>
    <w:p w14:paraId="0875C7A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ivers without Boundaries Coalition. (2017). </w:t>
      </w:r>
      <w:r w:rsidRPr="00D36414">
        <w:rPr>
          <w:rFonts w:cstheme="minorHAnsi"/>
          <w:i/>
        </w:rPr>
        <w:t>Rivers without Boundaries.</w:t>
      </w:r>
      <w:r w:rsidRPr="00D36414">
        <w:rPr>
          <w:rFonts w:cstheme="minorHAnsi"/>
        </w:rPr>
        <w:t xml:space="preserve"> Retrieved February 27, 2017, from </w:t>
      </w:r>
      <w:hyperlink r:id="rId3995" w:history="1">
        <w:r w:rsidRPr="00D36414">
          <w:rPr>
            <w:rStyle w:val="Hyperlink"/>
            <w:rFonts w:cstheme="minorHAnsi"/>
          </w:rPr>
          <w:t>http://www.transrivers.org/about/</w:t>
        </w:r>
      </w:hyperlink>
    </w:p>
    <w:p w14:paraId="297A07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berts, S. (1992). A land divided: The disappearance of an artificial border in Central Asia is plausible for the first time in 70 years. </w:t>
      </w:r>
      <w:r w:rsidRPr="00D36414">
        <w:rPr>
          <w:rFonts w:cstheme="minorHAnsi"/>
          <w:i/>
          <w:iCs/>
        </w:rPr>
        <w:t>Cultural Survival Quarterly Magazine</w:t>
      </w:r>
      <w:r w:rsidRPr="00D36414">
        <w:rPr>
          <w:rFonts w:cstheme="minorHAnsi"/>
        </w:rPr>
        <w:t xml:space="preserve">, </w:t>
      </w:r>
      <w:r w:rsidRPr="00D36414">
        <w:rPr>
          <w:rFonts w:cstheme="minorHAnsi"/>
          <w:i/>
          <w:iCs/>
        </w:rPr>
        <w:t>16</w:t>
      </w:r>
      <w:r w:rsidRPr="00D36414">
        <w:rPr>
          <w:rFonts w:cstheme="minorHAnsi"/>
        </w:rPr>
        <w:t xml:space="preserve">(1). Retrieved from </w:t>
      </w:r>
      <w:hyperlink r:id="rId3996" w:history="1">
        <w:r w:rsidRPr="00D36414">
          <w:rPr>
            <w:rStyle w:val="Hyperlink"/>
            <w:rFonts w:cstheme="minorHAnsi"/>
          </w:rPr>
          <w:t>https://www.culturalsurvival.org/publications/cultural-survival-quarterly/land-divided-disappearance-artificial-border-central-asia</w:t>
        </w:r>
      </w:hyperlink>
    </w:p>
    <w:p w14:paraId="497010D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Robinson, S., Wiedemann, C., Michel, S., Zhumabayev, Y., &amp; Singh, N. (2012). </w:t>
      </w:r>
      <w:r w:rsidRPr="00D36414">
        <w:rPr>
          <w:rFonts w:cstheme="minorHAnsi"/>
        </w:rPr>
        <w:t xml:space="preserve">Pastoral tenure in Central Asia: Theme and variation in the five former Soviet Republics. In V. Squires (Ed.), </w:t>
      </w:r>
      <w:r w:rsidRPr="00D36414">
        <w:rPr>
          <w:rFonts w:cstheme="minorHAnsi"/>
          <w:i/>
          <w:iCs/>
        </w:rPr>
        <w:t>Rangeland stewardship in Central Asia: Balancing improved livelihoods, biodiversity conservation and land protection</w:t>
      </w:r>
      <w:r w:rsidRPr="00D36414">
        <w:rPr>
          <w:rFonts w:cstheme="minorHAnsi"/>
        </w:rPr>
        <w:t xml:space="preserve"> (pp. 239–274). Dordrecht, The Netherlands: Springer. </w:t>
      </w:r>
      <w:hyperlink r:id="rId3997" w:history="1">
        <w:r w:rsidRPr="00D36414">
          <w:rPr>
            <w:rStyle w:val="Hyperlink"/>
            <w:rFonts w:cstheme="minorHAnsi"/>
          </w:rPr>
          <w:t>http://doi.org/10.1007/978-94-007-5367-9_11</w:t>
        </w:r>
      </w:hyperlink>
    </w:p>
    <w:p w14:paraId="6B430D7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chette, J., &amp; Chabason, L. (2011). A regional approach to marine environmental protection: the “regional seas” experience. </w:t>
      </w:r>
      <w:r w:rsidRPr="00D36414">
        <w:rPr>
          <w:rFonts w:cstheme="minorHAnsi"/>
          <w:lang w:val="fr-FR"/>
        </w:rPr>
        <w:t xml:space="preserve">In P. Jacquet, R. K. Pachauri, &amp; L. Tubiana (Eds.), </w:t>
      </w:r>
      <w:r w:rsidRPr="00D36414">
        <w:rPr>
          <w:rFonts w:cstheme="minorHAnsi"/>
          <w:i/>
          <w:iCs/>
          <w:lang w:val="fr-FR"/>
        </w:rPr>
        <w:t xml:space="preserve">Oceans. </w:t>
      </w:r>
      <w:r w:rsidRPr="00D36414">
        <w:rPr>
          <w:rFonts w:cstheme="minorHAnsi"/>
          <w:i/>
          <w:iCs/>
        </w:rPr>
        <w:t>The new frontier</w:t>
      </w:r>
      <w:r w:rsidRPr="00D36414">
        <w:rPr>
          <w:rFonts w:cstheme="minorHAnsi"/>
        </w:rPr>
        <w:t xml:space="preserve"> (pp. 111–121). Dehli, India: TERI Press. Retrieved from </w:t>
      </w:r>
      <w:hyperlink r:id="rId3998" w:history="1">
        <w:r w:rsidRPr="00D36414">
          <w:rPr>
            <w:rStyle w:val="Hyperlink"/>
            <w:rFonts w:cstheme="minorHAnsi"/>
          </w:rPr>
          <w:t>http://regardssurlaterre.com/sites/default/files/dossier/2016/PFL2011-LOW_22dec.pdf</w:t>
        </w:r>
      </w:hyperlink>
    </w:p>
    <w:p w14:paraId="0668E77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ckström, J., Steffen, W., Noone, K., Persson, A., Chapin, F. S., Lambin, E. F., Lenton, T. M., Scheffer, M., Folke, C., Schellnhuber, H. J., Nykvist, B., de Wit, C. A., Hughes, T., van der Leeuw, S., Rodhe, H., Sörlin, S., Snyder, P. K., Costanza, R., Svedin, U., Falkenmark, M., Karlberg, L., Corell, R. W., Fabry, V. J., Hansen, J., Walker, B., Liverman, D., Richardson, K., Crutzen, P., &amp; Foley, J. A. (2009). A safe operating space for humanity. </w:t>
      </w:r>
      <w:r w:rsidRPr="00D36414">
        <w:rPr>
          <w:rFonts w:cstheme="minorHAnsi"/>
          <w:i/>
          <w:iCs/>
        </w:rPr>
        <w:t>Nature</w:t>
      </w:r>
      <w:r w:rsidRPr="00D36414">
        <w:rPr>
          <w:rFonts w:cstheme="minorHAnsi"/>
        </w:rPr>
        <w:t xml:space="preserve">, </w:t>
      </w:r>
      <w:r w:rsidRPr="00D36414">
        <w:rPr>
          <w:rFonts w:cstheme="minorHAnsi"/>
          <w:i/>
          <w:iCs/>
        </w:rPr>
        <w:t>461</w:t>
      </w:r>
      <w:r w:rsidRPr="00D36414">
        <w:rPr>
          <w:rFonts w:cstheme="minorHAnsi"/>
        </w:rPr>
        <w:t xml:space="preserve">(7263), 472–475. </w:t>
      </w:r>
      <w:hyperlink r:id="rId3999" w:history="1">
        <w:r w:rsidRPr="00D36414">
          <w:rPr>
            <w:rStyle w:val="Hyperlink"/>
            <w:rFonts w:cstheme="minorHAnsi"/>
          </w:rPr>
          <w:t>http://doi.org/10.1038/461472a</w:t>
        </w:r>
      </w:hyperlink>
    </w:p>
    <w:p w14:paraId="0183F07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Rode, J., Gómez-Baggethun, E., &amp; Krause, T. (2015). </w:t>
      </w:r>
      <w:r w:rsidRPr="00D36414">
        <w:rPr>
          <w:rFonts w:cstheme="minorHAnsi"/>
        </w:rPr>
        <w:t xml:space="preserve">Motivation crowding by economic incentives in conservation policy: A review of the empirical evidence. </w:t>
      </w:r>
      <w:r w:rsidRPr="00D36414">
        <w:rPr>
          <w:rFonts w:cstheme="minorHAnsi"/>
          <w:i/>
          <w:iCs/>
        </w:rPr>
        <w:t>Ecological Economics</w:t>
      </w:r>
      <w:r w:rsidRPr="00D36414">
        <w:rPr>
          <w:rFonts w:cstheme="minorHAnsi"/>
        </w:rPr>
        <w:t xml:space="preserve">, </w:t>
      </w:r>
      <w:r w:rsidRPr="00D36414">
        <w:rPr>
          <w:rFonts w:cstheme="minorHAnsi"/>
          <w:i/>
          <w:iCs/>
        </w:rPr>
        <w:t>117</w:t>
      </w:r>
      <w:r w:rsidRPr="00D36414">
        <w:rPr>
          <w:rFonts w:cstheme="minorHAnsi"/>
        </w:rPr>
        <w:t xml:space="preserve">, 270–282. </w:t>
      </w:r>
      <w:hyperlink r:id="rId4000" w:history="1">
        <w:r w:rsidRPr="00D36414">
          <w:rPr>
            <w:rStyle w:val="Hyperlink"/>
            <w:rFonts w:cstheme="minorHAnsi"/>
          </w:rPr>
          <w:t>http://doi.org/10.1016/j.ecolecon.2014.11.019</w:t>
        </w:r>
      </w:hyperlink>
    </w:p>
    <w:p w14:paraId="3DAB9B0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dwell, J., Janssen, J., Gubbay, S., &amp; Schaminee, J. H. J. (2013). </w:t>
      </w:r>
      <w:r w:rsidRPr="00D36414">
        <w:rPr>
          <w:rFonts w:cstheme="minorHAnsi"/>
          <w:i/>
          <w:iCs/>
        </w:rPr>
        <w:t>Red list assessment of European habitat types: A feasibility study</w:t>
      </w:r>
      <w:r w:rsidRPr="00D36414">
        <w:rPr>
          <w:rFonts w:cstheme="minorHAnsi"/>
        </w:rPr>
        <w:t xml:space="preserve">. Retrieved from </w:t>
      </w:r>
      <w:hyperlink r:id="rId4001" w:history="1">
        <w:r w:rsidRPr="00D36414">
          <w:rPr>
            <w:rStyle w:val="Hyperlink"/>
            <w:rFonts w:cstheme="minorHAnsi"/>
          </w:rPr>
          <w:t>https://www.researchgate.net/publication/283417716_Red_list_assessment_of_European_habitat_types_A_feasibility_study</w:t>
        </w:r>
      </w:hyperlink>
    </w:p>
    <w:p w14:paraId="7B66568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hr, J. (2014). </w:t>
      </w:r>
      <w:r w:rsidRPr="00D36414">
        <w:rPr>
          <w:rFonts w:cstheme="minorHAnsi"/>
          <w:i/>
          <w:iCs/>
        </w:rPr>
        <w:t>IWGIA report 18: Indigenous peoples in the Russian Federation</w:t>
      </w:r>
      <w:r w:rsidRPr="00D36414">
        <w:rPr>
          <w:rFonts w:cstheme="minorHAnsi"/>
        </w:rPr>
        <w:t xml:space="preserve">. In D. Vinding &amp; K. Wessendorf (Eds.). Copenhagen, Denmark: International Work Group for Indigenous Affairs (IWGIA). Retrieved from </w:t>
      </w:r>
      <w:hyperlink r:id="rId4002" w:history="1">
        <w:r w:rsidRPr="00D36414">
          <w:rPr>
            <w:rStyle w:val="Hyperlink"/>
            <w:rFonts w:cstheme="minorHAnsi"/>
          </w:rPr>
          <w:t>http://www.iwgia.org/publications/search-pubs?publication_id=695</w:t>
        </w:r>
      </w:hyperlink>
    </w:p>
    <w:p w14:paraId="20130E5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sell Perez, M. B. (2013). </w:t>
      </w:r>
      <w:r w:rsidRPr="00D36414">
        <w:rPr>
          <w:rFonts w:cstheme="minorHAnsi"/>
          <w:i/>
          <w:iCs/>
        </w:rPr>
        <w:t>Climate change policies in South Eastern Europe and the LOCSEE project</w:t>
      </w:r>
      <w:r w:rsidRPr="00D36414">
        <w:rPr>
          <w:rFonts w:cstheme="minorHAnsi"/>
        </w:rPr>
        <w:t>.</w:t>
      </w:r>
    </w:p>
    <w:p w14:paraId="161A764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ssi, A., &amp; Cadoni, P. (2012). </w:t>
      </w:r>
      <w:r w:rsidRPr="00D36414">
        <w:rPr>
          <w:rFonts w:cstheme="minorHAnsi"/>
          <w:i/>
          <w:iCs/>
        </w:rPr>
        <w:t>Policy instruments to promote good practices in bioenergy feedstock production</w:t>
      </w:r>
      <w:r w:rsidRPr="00D36414">
        <w:rPr>
          <w:rFonts w:cstheme="minorHAnsi"/>
        </w:rPr>
        <w:t xml:space="preserve">. Retrieved from </w:t>
      </w:r>
      <w:hyperlink r:id="rId4003" w:history="1">
        <w:r w:rsidRPr="00D36414">
          <w:rPr>
            <w:rStyle w:val="Hyperlink"/>
            <w:rFonts w:cstheme="minorHAnsi"/>
          </w:rPr>
          <w:t>http://www.fao.org/uploads/media/1203_BEFSCI-FAO_Policy_instruments_to_promote_good_practices_in_bioenergy_feedstock_production.pdf</w:t>
        </w:r>
      </w:hyperlink>
    </w:p>
    <w:p w14:paraId="103844A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turier, S. (2009). </w:t>
      </w:r>
      <w:r w:rsidRPr="00D36414">
        <w:rPr>
          <w:rFonts w:cstheme="minorHAnsi"/>
          <w:i/>
        </w:rPr>
        <w:t>Managing reindeer lichen during forest regeneration procedures: Linking Sami herders’ knowledge and forestry</w:t>
      </w:r>
      <w:r w:rsidRPr="00D36414">
        <w:rPr>
          <w:rFonts w:cstheme="minorHAnsi"/>
        </w:rPr>
        <w:t xml:space="preserve"> (Doctoral dissertation). Retrieved from </w:t>
      </w:r>
      <w:hyperlink r:id="rId4004" w:history="1">
        <w:r w:rsidRPr="00D36414">
          <w:rPr>
            <w:rStyle w:val="Hyperlink"/>
            <w:rFonts w:cstheme="minorHAnsi"/>
          </w:rPr>
          <w:t>https://pub.epsilon.slu.se/2203/1/roturier_s_091212.pdf</w:t>
        </w:r>
      </w:hyperlink>
    </w:p>
    <w:p w14:paraId="59ADAF3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turier, S., &amp; Bergsten, U. (2006). Influence of soil scarification on reindeer foraging and damage to </w:t>
      </w:r>
      <w:r w:rsidRPr="00D36414">
        <w:rPr>
          <w:rFonts w:cstheme="minorHAnsi"/>
        </w:rPr>
        <w:lastRenderedPageBreak/>
        <w:t xml:space="preserve">planted </w:t>
      </w:r>
      <w:r w:rsidRPr="00D36414">
        <w:rPr>
          <w:rFonts w:cstheme="minorHAnsi"/>
          <w:i/>
          <w:iCs/>
        </w:rPr>
        <w:t>Pinus sylvestris</w:t>
      </w:r>
      <w:r w:rsidRPr="00D36414">
        <w:rPr>
          <w:rFonts w:cstheme="minorHAnsi"/>
        </w:rPr>
        <w:t xml:space="preserve"> seedlings. </w:t>
      </w:r>
      <w:r w:rsidRPr="00D36414">
        <w:rPr>
          <w:rFonts w:cstheme="minorHAnsi"/>
          <w:i/>
          <w:iCs/>
        </w:rPr>
        <w:t>Scandinavian Journal of Forest Research</w:t>
      </w:r>
      <w:r w:rsidRPr="00D36414">
        <w:rPr>
          <w:rFonts w:cstheme="minorHAnsi"/>
        </w:rPr>
        <w:t xml:space="preserve">, </w:t>
      </w:r>
      <w:r w:rsidRPr="00D36414">
        <w:rPr>
          <w:rFonts w:cstheme="minorHAnsi"/>
          <w:i/>
          <w:iCs/>
        </w:rPr>
        <w:t>21</w:t>
      </w:r>
      <w:r w:rsidRPr="00D36414">
        <w:rPr>
          <w:rFonts w:cstheme="minorHAnsi"/>
        </w:rPr>
        <w:t xml:space="preserve">(3), 209–220. </w:t>
      </w:r>
      <w:hyperlink r:id="rId4005" w:history="1">
        <w:r w:rsidRPr="00D36414">
          <w:rPr>
            <w:rStyle w:val="Hyperlink"/>
            <w:rFonts w:cstheme="minorHAnsi"/>
          </w:rPr>
          <w:t>http://doi.org/10.1080/02827580600759441</w:t>
        </w:r>
      </w:hyperlink>
    </w:p>
    <w:p w14:paraId="77281CA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turier, S., Nygard, J., Nutti, L.-E., Astot, M.-P., &amp; Roué, M. (2017). Reindeer husbandry in the boreal forest: Sami ecological knowledge or the science of “working with nature.” In M. Roué &amp; Z. Molnár (Eds.), </w:t>
      </w:r>
      <w:r w:rsidRPr="00D36414">
        <w:rPr>
          <w:rFonts w:cstheme="minorHAnsi"/>
          <w:i/>
          <w:iCs/>
        </w:rPr>
        <w:t xml:space="preserve">Indigenous and local knowledge of biodiversity and ecosystem services in Europe and Central Asia </w:t>
      </w:r>
      <w:r w:rsidRPr="00D36414">
        <w:rPr>
          <w:rFonts w:cstheme="minorHAnsi"/>
        </w:rPr>
        <w:t>(pp. 90–108). Paris, France: UNESCO.</w:t>
      </w:r>
    </w:p>
    <w:p w14:paraId="58DF678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turier, S., &amp; Roué, M. (2009). Of forest, snow and lichen: Sámi reindeer herders’ knowledge of winter pastures in northern Sweden. </w:t>
      </w:r>
      <w:r w:rsidRPr="00D36414">
        <w:rPr>
          <w:rFonts w:cstheme="minorHAnsi"/>
          <w:i/>
          <w:iCs/>
        </w:rPr>
        <w:t>Forest Ecology and Management</w:t>
      </w:r>
      <w:r w:rsidRPr="00D36414">
        <w:rPr>
          <w:rFonts w:cstheme="minorHAnsi"/>
        </w:rPr>
        <w:t xml:space="preserve">, </w:t>
      </w:r>
      <w:r w:rsidRPr="00D36414">
        <w:rPr>
          <w:rFonts w:cstheme="minorHAnsi"/>
          <w:i/>
          <w:iCs/>
        </w:rPr>
        <w:t>258</w:t>
      </w:r>
      <w:r w:rsidRPr="00D36414">
        <w:rPr>
          <w:rFonts w:cstheme="minorHAnsi"/>
        </w:rPr>
        <w:t xml:space="preserve">(9), 1960–1967. </w:t>
      </w:r>
      <w:hyperlink r:id="rId4006" w:history="1">
        <w:r w:rsidRPr="00D36414">
          <w:rPr>
            <w:rStyle w:val="Hyperlink"/>
            <w:rFonts w:cstheme="minorHAnsi"/>
          </w:rPr>
          <w:t>http://doi.org/10.1016/j.foreco.2009.07.045</w:t>
        </w:r>
      </w:hyperlink>
    </w:p>
    <w:p w14:paraId="0D9305C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oué, M., &amp; Molnár, Z. (Eds.). (2017). </w:t>
      </w:r>
      <w:r w:rsidRPr="00D36414">
        <w:rPr>
          <w:rFonts w:cstheme="minorHAnsi"/>
          <w:i/>
          <w:iCs/>
        </w:rPr>
        <w:t>Indigenous and local knowledge of biodiversity and ecosystem services in Europe and Central Asia</w:t>
      </w:r>
      <w:r w:rsidRPr="00D36414">
        <w:rPr>
          <w:rFonts w:cstheme="minorHAnsi"/>
        </w:rPr>
        <w:t>. Paris, France: UNESCO</w:t>
      </w:r>
      <w:hyperlink w:history="1"/>
      <w:r w:rsidRPr="00D36414">
        <w:rPr>
          <w:rFonts w:cstheme="minorHAnsi"/>
        </w:rPr>
        <w:t>.</w:t>
      </w:r>
    </w:p>
    <w:p w14:paraId="5C50659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ijs, A., Wossink, A., Kortelainen, M., Alkemade, R., &amp; Schulp, C. J. E. (2013). Trade-off analysis of ecosystem services in Eastern Europe. </w:t>
      </w:r>
      <w:r w:rsidRPr="00D36414">
        <w:rPr>
          <w:rFonts w:cstheme="minorHAnsi"/>
          <w:i/>
          <w:iCs/>
        </w:rPr>
        <w:t>Ecosystem Services</w:t>
      </w:r>
      <w:r w:rsidRPr="00D36414">
        <w:rPr>
          <w:rFonts w:cstheme="minorHAnsi"/>
        </w:rPr>
        <w:t xml:space="preserve">, </w:t>
      </w:r>
      <w:r w:rsidRPr="00D36414">
        <w:rPr>
          <w:rFonts w:cstheme="minorHAnsi"/>
          <w:i/>
          <w:iCs/>
        </w:rPr>
        <w:t>4</w:t>
      </w:r>
      <w:r w:rsidRPr="00D36414">
        <w:rPr>
          <w:rFonts w:cstheme="minorHAnsi"/>
        </w:rPr>
        <w:t xml:space="preserve">, 82–94. </w:t>
      </w:r>
      <w:hyperlink r:id="rId4007" w:history="1">
        <w:r w:rsidRPr="00D36414">
          <w:rPr>
            <w:rStyle w:val="Hyperlink"/>
            <w:rFonts w:cstheme="minorHAnsi"/>
          </w:rPr>
          <w:t>http://doi.org/10.1016/j.ecoser.2013.04.002</w:t>
        </w:r>
      </w:hyperlink>
    </w:p>
    <w:p w14:paraId="1355958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iz-Frau, A., Possingham, H. P., Edwards-Jones, G., Klein, C. J., Segan, D., &amp; Kaiser, M. J. (2015). A multidisciplinary approach in the design of marine protected areas: Integration of science and stakeholder based methods. </w:t>
      </w:r>
      <w:r w:rsidRPr="00D36414">
        <w:rPr>
          <w:rFonts w:cstheme="minorHAnsi"/>
          <w:i/>
          <w:iCs/>
        </w:rPr>
        <w:t>Ocean and Coastal Management</w:t>
      </w:r>
      <w:r w:rsidRPr="00D36414">
        <w:rPr>
          <w:rFonts w:cstheme="minorHAnsi"/>
        </w:rPr>
        <w:t xml:space="preserve">, </w:t>
      </w:r>
      <w:r w:rsidRPr="00D36414">
        <w:rPr>
          <w:rFonts w:cstheme="minorHAnsi"/>
          <w:i/>
          <w:iCs/>
        </w:rPr>
        <w:t>103</w:t>
      </w:r>
      <w:r w:rsidRPr="00D36414">
        <w:rPr>
          <w:rFonts w:cstheme="minorHAnsi"/>
        </w:rPr>
        <w:t xml:space="preserve">, 86–93. </w:t>
      </w:r>
      <w:hyperlink r:id="rId4008" w:history="1">
        <w:r w:rsidRPr="00D36414">
          <w:rPr>
            <w:rStyle w:val="Hyperlink"/>
            <w:rFonts w:cstheme="minorHAnsi"/>
          </w:rPr>
          <w:t>http://doi.org/10.1016/j.ocecoaman.2014.11.012</w:t>
        </w:r>
      </w:hyperlink>
    </w:p>
    <w:p w14:paraId="5556A08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lli, M. C., Saviori, A., &amp; D’Odorico, P. (2013). Global land and water grabbing.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10</w:t>
      </w:r>
      <w:r w:rsidRPr="00D36414">
        <w:rPr>
          <w:rFonts w:cstheme="minorHAnsi"/>
        </w:rPr>
        <w:t xml:space="preserve">(3), 892–897. Retrieved from </w:t>
      </w:r>
      <w:hyperlink r:id="rId4009" w:history="1">
        <w:r w:rsidRPr="00D36414">
          <w:rPr>
            <w:rStyle w:val="Hyperlink"/>
            <w:rFonts w:cstheme="minorHAnsi"/>
          </w:rPr>
          <w:t>http://www.pubmedcentral.nih.gov/articlerender.fcgi?artid=3549107&amp;tool=pmcentrez&amp;rendertype=abstract</w:t>
        </w:r>
      </w:hyperlink>
    </w:p>
    <w:p w14:paraId="775858B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nhaar, H. (2016). Tools for integrating environmental objectives into policy and practice: What works where? </w:t>
      </w:r>
      <w:r w:rsidRPr="00D36414">
        <w:rPr>
          <w:rFonts w:cstheme="minorHAnsi"/>
          <w:i/>
          <w:iCs/>
        </w:rPr>
        <w:t>Environmental Impact Assessment Review</w:t>
      </w:r>
      <w:r w:rsidRPr="00D36414">
        <w:rPr>
          <w:rFonts w:cstheme="minorHAnsi"/>
        </w:rPr>
        <w:t xml:space="preserve">, </w:t>
      </w:r>
      <w:r w:rsidRPr="00D36414">
        <w:rPr>
          <w:rFonts w:cstheme="minorHAnsi"/>
          <w:i/>
          <w:iCs/>
        </w:rPr>
        <w:t>59</w:t>
      </w:r>
      <w:r w:rsidRPr="00D36414">
        <w:rPr>
          <w:rFonts w:cstheme="minorHAnsi"/>
        </w:rPr>
        <w:t xml:space="preserve">, 1–9. </w:t>
      </w:r>
      <w:hyperlink r:id="rId4010" w:history="1">
        <w:r w:rsidRPr="00D36414">
          <w:rPr>
            <w:rStyle w:val="Hyperlink"/>
            <w:rFonts w:cstheme="minorHAnsi"/>
          </w:rPr>
          <w:t>http://doi.org/10.1016/j.eiar.2016.03.003</w:t>
        </w:r>
      </w:hyperlink>
    </w:p>
    <w:p w14:paraId="13514FB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nhaar, H., Driessen, P., &amp; Uittenbroek, C. (2014). Towards a systematic framework for the analysis of environmental policy integration. </w:t>
      </w:r>
      <w:r w:rsidRPr="00D36414">
        <w:rPr>
          <w:rFonts w:cstheme="minorHAnsi"/>
          <w:i/>
          <w:iCs/>
        </w:rPr>
        <w:t>Environmental Policy and Governance</w:t>
      </w:r>
      <w:r w:rsidRPr="00D36414">
        <w:rPr>
          <w:rFonts w:cstheme="minorHAnsi"/>
        </w:rPr>
        <w:t xml:space="preserve">, </w:t>
      </w:r>
      <w:r w:rsidRPr="00D36414">
        <w:rPr>
          <w:rFonts w:cstheme="minorHAnsi"/>
          <w:i/>
          <w:iCs/>
        </w:rPr>
        <w:t>24</w:t>
      </w:r>
      <w:r w:rsidRPr="00D36414">
        <w:rPr>
          <w:rFonts w:cstheme="minorHAnsi"/>
        </w:rPr>
        <w:t xml:space="preserve">, 233–246. </w:t>
      </w:r>
      <w:hyperlink r:id="rId4011" w:history="1">
        <w:r w:rsidRPr="00D36414">
          <w:rPr>
            <w:rStyle w:val="Hyperlink"/>
            <w:rFonts w:cstheme="minorHAnsi"/>
          </w:rPr>
          <w:t>http://doi.org/10.1002/eet.1647</w:t>
        </w:r>
      </w:hyperlink>
    </w:p>
    <w:p w14:paraId="316CA98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ssi, D., Margue, H., Oppermann, R., &amp; Keenleyside, C. (2016). Result-based agri-environment measures: Market-based instruments, incentives or rewards? The case of Baden-Württemberg. </w:t>
      </w:r>
      <w:r w:rsidRPr="00D36414">
        <w:rPr>
          <w:rFonts w:cstheme="minorHAnsi"/>
          <w:i/>
          <w:iCs/>
        </w:rPr>
        <w:t>Land Use Policy</w:t>
      </w:r>
      <w:r w:rsidRPr="00D36414">
        <w:rPr>
          <w:rFonts w:cstheme="minorHAnsi"/>
        </w:rPr>
        <w:t xml:space="preserve">, </w:t>
      </w:r>
      <w:r w:rsidRPr="00D36414">
        <w:rPr>
          <w:rFonts w:cstheme="minorHAnsi"/>
          <w:i/>
          <w:iCs/>
        </w:rPr>
        <w:t>54</w:t>
      </w:r>
      <w:r w:rsidRPr="00D36414">
        <w:rPr>
          <w:rFonts w:cstheme="minorHAnsi"/>
        </w:rPr>
        <w:t xml:space="preserve">, 69–77. </w:t>
      </w:r>
      <w:hyperlink r:id="rId4012" w:history="1">
        <w:r w:rsidRPr="00D36414">
          <w:rPr>
            <w:rStyle w:val="Hyperlink"/>
            <w:rFonts w:cstheme="minorHAnsi"/>
          </w:rPr>
          <w:t>http://doi.org/10.1016/j.landusepol.2016.01.012</w:t>
        </w:r>
      </w:hyperlink>
    </w:p>
    <w:p w14:paraId="30B1604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Russian Academy of Sciences. (2001). National strategy of biodiversity conservation in Russia. Retrieved from </w:t>
      </w:r>
      <w:hyperlink r:id="rId4013" w:history="1">
        <w:r w:rsidRPr="00D36414">
          <w:rPr>
            <w:rStyle w:val="Hyperlink"/>
            <w:rFonts w:cstheme="minorHAnsi"/>
          </w:rPr>
          <w:t>http://www.wipo.int/wipolex/en/details.jsp?id=5759</w:t>
        </w:r>
      </w:hyperlink>
    </w:p>
    <w:p w14:paraId="1FC7B71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aarikoski, H., Akerman, M., &amp; Primmer, E. (2012). </w:t>
      </w:r>
      <w:r w:rsidRPr="00D36414">
        <w:rPr>
          <w:rFonts w:cstheme="minorHAnsi"/>
        </w:rPr>
        <w:t xml:space="preserve">The challenge of governance in regional forest planning: An analysis of participatory forest program processes in Finland. </w:t>
      </w:r>
      <w:r w:rsidRPr="00D36414">
        <w:rPr>
          <w:rFonts w:cstheme="minorHAnsi"/>
          <w:i/>
          <w:iCs/>
        </w:rPr>
        <w:t>Society and Natural Resources</w:t>
      </w:r>
      <w:r w:rsidRPr="00D36414">
        <w:rPr>
          <w:rFonts w:cstheme="minorHAnsi"/>
        </w:rPr>
        <w:t xml:space="preserve">, </w:t>
      </w:r>
      <w:r w:rsidRPr="00D36414">
        <w:rPr>
          <w:rFonts w:cstheme="minorHAnsi"/>
          <w:i/>
          <w:iCs/>
        </w:rPr>
        <w:t>25</w:t>
      </w:r>
      <w:r w:rsidRPr="00D36414">
        <w:rPr>
          <w:rFonts w:cstheme="minorHAnsi"/>
        </w:rPr>
        <w:t xml:space="preserve">, 667–682. </w:t>
      </w:r>
      <w:hyperlink r:id="rId4014" w:history="1">
        <w:r w:rsidRPr="00D36414">
          <w:rPr>
            <w:rStyle w:val="Hyperlink"/>
            <w:rFonts w:cstheme="minorHAnsi"/>
          </w:rPr>
          <w:t>http://doi.org/10.1080/08941920.2011.630061</w:t>
        </w:r>
      </w:hyperlink>
    </w:p>
    <w:p w14:paraId="4BC8071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leh, W., &amp; Sammer, G. (Eds.). (2009). </w:t>
      </w:r>
      <w:r w:rsidRPr="00D36414">
        <w:rPr>
          <w:rFonts w:cstheme="minorHAnsi"/>
          <w:i/>
          <w:iCs/>
        </w:rPr>
        <w:t>Travel demand management and road user pricing: Success, failure and feasibility</w:t>
      </w:r>
      <w:r w:rsidRPr="00D36414">
        <w:rPr>
          <w:rFonts w:cstheme="minorHAnsi"/>
        </w:rPr>
        <w:t xml:space="preserve">. Surrey, UK: Ashgate Publishing Limited. Retrieved from </w:t>
      </w:r>
      <w:hyperlink r:id="rId4015" w:history="1">
        <w:r w:rsidRPr="00D36414">
          <w:rPr>
            <w:rStyle w:val="Hyperlink"/>
            <w:rFonts w:cstheme="minorHAnsi"/>
          </w:rPr>
          <w:t>https://www.routledge.com/products/9780754673033</w:t>
        </w:r>
      </w:hyperlink>
    </w:p>
    <w:p w14:paraId="53C58C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makov, A., &amp; Berkes, F. (2016). Ysyk-Köl Lake, the planet’s third eye: Sacred sites in Ysyk-Köl Biosphere Reserve, Kyrgyzstan. In B. Verschuuren &amp; N. Furuta (Eds.), </w:t>
      </w:r>
      <w:r w:rsidRPr="00D36414">
        <w:rPr>
          <w:rFonts w:cstheme="minorHAnsi"/>
          <w:i/>
          <w:iCs/>
        </w:rPr>
        <w:t>Asian sacred natural sites, philosophy and practice in protected areas and conservation</w:t>
      </w:r>
      <w:r w:rsidRPr="00D36414">
        <w:rPr>
          <w:rFonts w:cstheme="minorHAnsi"/>
        </w:rPr>
        <w:t xml:space="preserve"> (pp. 208–220). London, UK: Routledge.</w:t>
      </w:r>
    </w:p>
    <w:p w14:paraId="5CACB1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Sandlos, J. (2014). National parks in the Canadian north: Comanagement or colonialism revisited? In S. Stevens (Ed.), </w:t>
      </w:r>
      <w:r w:rsidRPr="00D36414">
        <w:rPr>
          <w:rFonts w:cstheme="minorHAnsi"/>
          <w:i/>
          <w:iCs/>
        </w:rPr>
        <w:t>Indigenous peoples, national parks, and protected areas: A new paradigm linking conservation, culture, and rights</w:t>
      </w:r>
      <w:r w:rsidRPr="00D36414">
        <w:rPr>
          <w:rFonts w:cstheme="minorHAnsi"/>
        </w:rPr>
        <w:t xml:space="preserve"> (pp. 133–149). Tucson, USA: University of Arizona Press.</w:t>
      </w:r>
    </w:p>
    <w:p w14:paraId="68306C8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ds, P., Peel, J. J., Fabra, A., &amp; MacKenzie, R. (2012). </w:t>
      </w:r>
      <w:r w:rsidRPr="00D36414">
        <w:rPr>
          <w:rFonts w:cstheme="minorHAnsi"/>
          <w:i/>
          <w:iCs/>
        </w:rPr>
        <w:t>Principles of international environmental law. Third edition</w:t>
      </w:r>
      <w:r w:rsidRPr="00D36414">
        <w:rPr>
          <w:rFonts w:cstheme="minorHAnsi"/>
        </w:rPr>
        <w:t xml:space="preserve">. Cambridge, UK: Cambridge University Press. Retrieved from </w:t>
      </w:r>
      <w:hyperlink r:id="rId4016" w:history="1">
        <w:r w:rsidRPr="00D36414">
          <w:rPr>
            <w:rStyle w:val="Hyperlink"/>
            <w:rFonts w:cstheme="minorHAnsi"/>
          </w:rPr>
          <w:t>http://www.cambridge.org/catalogue/catalogue.asp?isbn=0521769590</w:t>
        </w:r>
      </w:hyperlink>
    </w:p>
    <w:p w14:paraId="24C0AA4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dström, C., Pellikka, J., Ratamäki, O., &amp; Sande, A. (2009). Management of large carnivores in Fennoscandia: New patterns of regional participation. </w:t>
      </w:r>
      <w:r w:rsidRPr="00D36414">
        <w:rPr>
          <w:rFonts w:cstheme="minorHAnsi"/>
          <w:i/>
          <w:iCs/>
        </w:rPr>
        <w:t>Human Dimensions of Wildlife</w:t>
      </w:r>
      <w:r w:rsidRPr="00D36414">
        <w:rPr>
          <w:rFonts w:cstheme="minorHAnsi"/>
        </w:rPr>
        <w:t xml:space="preserve">, </w:t>
      </w:r>
      <w:r w:rsidRPr="00D36414">
        <w:rPr>
          <w:rFonts w:cstheme="minorHAnsi"/>
          <w:i/>
          <w:iCs/>
        </w:rPr>
        <w:t>14</w:t>
      </w:r>
      <w:r w:rsidRPr="00D36414">
        <w:rPr>
          <w:rFonts w:cstheme="minorHAnsi"/>
        </w:rPr>
        <w:t xml:space="preserve">(1), 37–50. </w:t>
      </w:r>
      <w:hyperlink r:id="rId4017" w:history="1">
        <w:r w:rsidRPr="00D36414">
          <w:rPr>
            <w:rStyle w:val="Hyperlink"/>
            <w:rFonts w:cstheme="minorHAnsi"/>
          </w:rPr>
          <w:t>http://doi.org/10.1080/10871200802304726</w:t>
        </w:r>
      </w:hyperlink>
    </w:p>
    <w:p w14:paraId="0E51057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dström, C., &amp; Widmark, C. (2007). Stakeholders’ perceptions of consultations as tools for co-management - A case study of the forestry and reindeer herding sectors in northern Sweden. </w:t>
      </w:r>
      <w:r w:rsidRPr="00D36414">
        <w:rPr>
          <w:rFonts w:cstheme="minorHAnsi"/>
          <w:i/>
          <w:iCs/>
        </w:rPr>
        <w:t>Forest Policy and Economics</w:t>
      </w:r>
      <w:r w:rsidRPr="00D36414">
        <w:rPr>
          <w:rFonts w:cstheme="minorHAnsi"/>
        </w:rPr>
        <w:t xml:space="preserve">, </w:t>
      </w:r>
      <w:r w:rsidRPr="00D36414">
        <w:rPr>
          <w:rFonts w:cstheme="minorHAnsi"/>
          <w:i/>
          <w:iCs/>
        </w:rPr>
        <w:t>10</w:t>
      </w:r>
      <w:r w:rsidRPr="00D36414">
        <w:rPr>
          <w:rFonts w:cstheme="minorHAnsi"/>
        </w:rPr>
        <w:t xml:space="preserve">(1–2), 25–35. </w:t>
      </w:r>
      <w:hyperlink r:id="rId4018" w:history="1">
        <w:r w:rsidRPr="00D36414">
          <w:rPr>
            <w:rStyle w:val="Hyperlink"/>
            <w:rFonts w:cstheme="minorHAnsi"/>
          </w:rPr>
          <w:t>http://doi.org/10.1016/j.forpol.2007.02.001</w:t>
        </w:r>
      </w:hyperlink>
    </w:p>
    <w:p w14:paraId="554C5FE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dström, P., Sandstrom, C., Svensson, J., Jougda, L., &amp; Baer, K. (2012). Participatory GIS to mitigate conflicts between reindeer husbandry and forestry in Vilhelmina model forest, Sweden. </w:t>
      </w:r>
      <w:r w:rsidRPr="00D36414">
        <w:rPr>
          <w:rFonts w:cstheme="minorHAnsi"/>
          <w:i/>
          <w:iCs/>
          <w:lang w:val="de-DE"/>
        </w:rPr>
        <w:t>Forestry Chronicle</w:t>
      </w:r>
      <w:r w:rsidRPr="00D36414">
        <w:rPr>
          <w:rFonts w:cstheme="minorHAnsi"/>
          <w:lang w:val="de-DE"/>
        </w:rPr>
        <w:t xml:space="preserve">, </w:t>
      </w:r>
      <w:r w:rsidRPr="00D36414">
        <w:rPr>
          <w:rFonts w:cstheme="minorHAnsi"/>
          <w:i/>
          <w:iCs/>
          <w:lang w:val="de-DE"/>
        </w:rPr>
        <w:t>88</w:t>
      </w:r>
      <w:r w:rsidRPr="00D36414">
        <w:rPr>
          <w:rFonts w:cstheme="minorHAnsi"/>
          <w:lang w:val="de-DE"/>
        </w:rPr>
        <w:t xml:space="preserve">(3), 254–260. </w:t>
      </w:r>
      <w:hyperlink r:id="rId4019" w:history="1">
        <w:r w:rsidRPr="00D36414">
          <w:rPr>
            <w:rStyle w:val="Hyperlink"/>
            <w:rFonts w:cstheme="minorHAnsi"/>
            <w:lang w:val="de-DE"/>
          </w:rPr>
          <w:t>http://doi.org/10.5558/tfc2012-051</w:t>
        </w:r>
      </w:hyperlink>
    </w:p>
    <w:p w14:paraId="6E0721E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antarius, T., Dalkmann, H., Steigenberger, M., &amp; Vogelpohl, K. (2004). </w:t>
      </w:r>
      <w:r w:rsidRPr="00D36414">
        <w:rPr>
          <w:rFonts w:cstheme="minorHAnsi"/>
          <w:i/>
        </w:rPr>
        <w:t xml:space="preserve">Balancing trade and environment: An ecological reform of the WTO as a challenge in sustainable global governance. </w:t>
      </w:r>
      <w:r w:rsidRPr="00D36414">
        <w:rPr>
          <w:rFonts w:cstheme="minorHAnsi"/>
          <w:i/>
          <w:iCs/>
        </w:rPr>
        <w:t>Wuppertal Papers</w:t>
      </w:r>
      <w:r w:rsidRPr="00D36414">
        <w:rPr>
          <w:rFonts w:cstheme="minorHAnsi"/>
          <w:i/>
        </w:rPr>
        <w:t>, (133e)</w:t>
      </w:r>
      <w:r w:rsidRPr="00D36414">
        <w:rPr>
          <w:rFonts w:cstheme="minorHAnsi"/>
        </w:rPr>
        <w:t xml:space="preserve">. Retrieved from </w:t>
      </w:r>
      <w:hyperlink r:id="rId4020" w:history="1">
        <w:r w:rsidRPr="00D36414">
          <w:rPr>
            <w:rStyle w:val="Hyperlink"/>
            <w:rFonts w:cstheme="minorHAnsi"/>
          </w:rPr>
          <w:t>http://d-nb.info/104980886X/34</w:t>
        </w:r>
      </w:hyperlink>
    </w:p>
    <w:p w14:paraId="22ACEC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Santos, G., Behrendt, H., Maconi, L., Shirvani, T., &amp; Teytelboym, A. (2010a). </w:t>
      </w:r>
      <w:r w:rsidRPr="00D36414">
        <w:rPr>
          <w:rFonts w:cstheme="minorHAnsi"/>
        </w:rPr>
        <w:t xml:space="preserve">Part I: Externalities and economic policies in road transport. </w:t>
      </w:r>
      <w:r w:rsidRPr="00D36414">
        <w:rPr>
          <w:rFonts w:cstheme="minorHAnsi"/>
          <w:i/>
          <w:iCs/>
        </w:rPr>
        <w:t>Research in Transportation Economics</w:t>
      </w:r>
      <w:r w:rsidRPr="00D36414">
        <w:rPr>
          <w:rFonts w:cstheme="minorHAnsi"/>
        </w:rPr>
        <w:t xml:space="preserve">, </w:t>
      </w:r>
      <w:r w:rsidRPr="00D36414">
        <w:rPr>
          <w:rFonts w:cstheme="minorHAnsi"/>
          <w:i/>
          <w:iCs/>
        </w:rPr>
        <w:t>28</w:t>
      </w:r>
      <w:r w:rsidRPr="00D36414">
        <w:rPr>
          <w:rFonts w:cstheme="minorHAnsi"/>
        </w:rPr>
        <w:t xml:space="preserve">(1), 2–45. </w:t>
      </w:r>
      <w:hyperlink r:id="rId4021" w:history="1">
        <w:r w:rsidRPr="00D36414">
          <w:rPr>
            <w:rStyle w:val="Hyperlink"/>
            <w:rFonts w:cstheme="minorHAnsi"/>
          </w:rPr>
          <w:t>http://doi.org/10.1016/j.retrec.2009.11.002</w:t>
        </w:r>
      </w:hyperlink>
    </w:p>
    <w:p w14:paraId="5EF6999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antos, G., Behrendt, H., &amp; Teytelboym, A. (2010b). </w:t>
      </w:r>
      <w:r w:rsidRPr="00D36414">
        <w:rPr>
          <w:rFonts w:cstheme="minorHAnsi"/>
        </w:rPr>
        <w:t xml:space="preserve">Part II: Policy instruments for sustainable road transport. </w:t>
      </w:r>
      <w:r w:rsidRPr="00D36414">
        <w:rPr>
          <w:rFonts w:cstheme="minorHAnsi"/>
          <w:i/>
          <w:iCs/>
        </w:rPr>
        <w:t>Research in Transportation Economics</w:t>
      </w:r>
      <w:r w:rsidRPr="00D36414">
        <w:rPr>
          <w:rFonts w:cstheme="minorHAnsi"/>
        </w:rPr>
        <w:t xml:space="preserve">, </w:t>
      </w:r>
      <w:r w:rsidRPr="00D36414">
        <w:rPr>
          <w:rFonts w:cstheme="minorHAnsi"/>
          <w:i/>
          <w:iCs/>
        </w:rPr>
        <w:t>28</w:t>
      </w:r>
      <w:r w:rsidRPr="00D36414">
        <w:rPr>
          <w:rFonts w:cstheme="minorHAnsi"/>
        </w:rPr>
        <w:t xml:space="preserve">(1), 46–91. </w:t>
      </w:r>
      <w:hyperlink r:id="rId4022" w:history="1">
        <w:r w:rsidRPr="00D36414">
          <w:rPr>
            <w:rStyle w:val="Hyperlink"/>
            <w:rFonts w:cstheme="minorHAnsi"/>
          </w:rPr>
          <w:t>http://doi.org/10.1016/j.retrec.2010.03.002</w:t>
        </w:r>
      </w:hyperlink>
    </w:p>
    <w:p w14:paraId="3570069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ntos, R., Antunes, P., Ring, I., &amp; Clemente, P. (2015a). Engaging local private and public actors in biodiversity conservation: The role of agri-environmental schemes and ecological fiscal transfers. </w:t>
      </w:r>
      <w:r w:rsidRPr="00D36414">
        <w:rPr>
          <w:rFonts w:cstheme="minorHAnsi"/>
          <w:i/>
          <w:iCs/>
        </w:rPr>
        <w:t>Environmental Policy and Governance</w:t>
      </w:r>
      <w:r w:rsidRPr="00D36414">
        <w:rPr>
          <w:rFonts w:cstheme="minorHAnsi"/>
        </w:rPr>
        <w:t xml:space="preserve">, </w:t>
      </w:r>
      <w:r w:rsidRPr="00D36414">
        <w:rPr>
          <w:rFonts w:cstheme="minorHAnsi"/>
          <w:i/>
          <w:iCs/>
        </w:rPr>
        <w:t>25</w:t>
      </w:r>
      <w:r w:rsidRPr="00D36414">
        <w:rPr>
          <w:rFonts w:cstheme="minorHAnsi"/>
        </w:rPr>
        <w:t xml:space="preserve">, 83–96. </w:t>
      </w:r>
      <w:hyperlink r:id="rId4023" w:history="1">
        <w:r w:rsidRPr="00D36414">
          <w:rPr>
            <w:rStyle w:val="Hyperlink"/>
            <w:rFonts w:cstheme="minorHAnsi"/>
          </w:rPr>
          <w:t>http://doi.org/10.1002/eet.1661</w:t>
        </w:r>
      </w:hyperlink>
    </w:p>
    <w:p w14:paraId="25B9673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Santos, R., Ring, I., Antunes, P., &amp; Clemente, P. (2012). </w:t>
      </w:r>
      <w:r w:rsidRPr="00D36414">
        <w:rPr>
          <w:rFonts w:cstheme="minorHAnsi"/>
        </w:rPr>
        <w:t>Fiscal transfers for biodiversity conservation: the Portuguese Local Finances Law.</w:t>
      </w:r>
      <w:r w:rsidRPr="00D36414">
        <w:rPr>
          <w:rFonts w:cstheme="minorHAnsi"/>
          <w:i/>
        </w:rPr>
        <w:t xml:space="preserve"> </w:t>
      </w:r>
      <w:r w:rsidRPr="00D36414">
        <w:rPr>
          <w:rFonts w:cstheme="minorHAnsi"/>
          <w:i/>
          <w:iCs/>
        </w:rPr>
        <w:t>Land Use Policy, 29(2), 261</w:t>
      </w:r>
      <w:r w:rsidRPr="00D36414">
        <w:rPr>
          <w:rFonts w:cstheme="minorHAnsi"/>
        </w:rPr>
        <w:t>–</w:t>
      </w:r>
      <w:r w:rsidRPr="00D36414">
        <w:rPr>
          <w:rFonts w:cstheme="minorHAnsi"/>
          <w:i/>
          <w:iCs/>
        </w:rPr>
        <w:t>273</w:t>
      </w:r>
      <w:r w:rsidRPr="00D36414">
        <w:rPr>
          <w:rFonts w:cstheme="minorHAnsi"/>
        </w:rPr>
        <w:t xml:space="preserve">. </w:t>
      </w:r>
      <w:hyperlink r:id="rId4024" w:tgtFrame="_blank" w:tooltip="Persistent link using digital object identifier" w:history="1">
        <w:r w:rsidRPr="00D36414">
          <w:rPr>
            <w:rStyle w:val="Hyperlink"/>
            <w:rFonts w:eastAsiaTheme="majorEastAsia" w:cstheme="minorHAnsi"/>
          </w:rPr>
          <w:t>https://doi.org/10.1016/j.landusepol.2011.06.001</w:t>
        </w:r>
      </w:hyperlink>
      <w:hyperlink w:history="1"/>
    </w:p>
    <w:p w14:paraId="54B9375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antos, R., Schröter-Schlaack, C., Antunes, P., Ring, I., &amp; Clemente, P. (2015b). </w:t>
      </w:r>
      <w:r w:rsidRPr="00D36414">
        <w:rPr>
          <w:rFonts w:cstheme="minorHAnsi"/>
        </w:rPr>
        <w:t xml:space="preserve">Reviewing the role of habitat banking and tradable development rights in the conservation policy mix. </w:t>
      </w:r>
      <w:r w:rsidRPr="00D36414">
        <w:rPr>
          <w:rFonts w:cstheme="minorHAnsi"/>
          <w:i/>
          <w:iCs/>
        </w:rPr>
        <w:t>Environmental Conservation</w:t>
      </w:r>
      <w:r w:rsidRPr="00D36414">
        <w:rPr>
          <w:rFonts w:cstheme="minorHAnsi"/>
        </w:rPr>
        <w:t xml:space="preserve">, </w:t>
      </w:r>
      <w:r w:rsidRPr="00D36414">
        <w:rPr>
          <w:rFonts w:cstheme="minorHAnsi"/>
          <w:i/>
          <w:iCs/>
        </w:rPr>
        <w:t>42</w:t>
      </w:r>
      <w:r w:rsidRPr="00D36414">
        <w:rPr>
          <w:rFonts w:cstheme="minorHAnsi"/>
        </w:rPr>
        <w:t xml:space="preserve">(4), 294–305. </w:t>
      </w:r>
      <w:hyperlink r:id="rId4025" w:history="1">
        <w:r w:rsidRPr="00D36414">
          <w:rPr>
            <w:rStyle w:val="Hyperlink"/>
            <w:rFonts w:cstheme="minorHAnsi"/>
          </w:rPr>
          <w:t>http://doi.org/10.1017/S0376892915000089</w:t>
        </w:r>
      </w:hyperlink>
      <w:r w:rsidRPr="00D36414">
        <w:rPr>
          <w:rFonts w:cstheme="minorHAnsi"/>
        </w:rPr>
        <w:t xml:space="preserve"> </w:t>
      </w:r>
    </w:p>
    <w:p w14:paraId="608DE63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aunders, D., &amp; Briggs, S. V. (2002). Nature grows in straight lines - Or does she? What are the consequences of the mismatch between human-imposed linear boundaries and ecosystem boundaries? An Australian example. </w:t>
      </w:r>
      <w:r w:rsidRPr="00D36414">
        <w:rPr>
          <w:rFonts w:cstheme="minorHAnsi"/>
          <w:i/>
          <w:iCs/>
        </w:rPr>
        <w:t>Landscape and Urban Planning</w:t>
      </w:r>
      <w:r w:rsidRPr="00D36414">
        <w:rPr>
          <w:rFonts w:cstheme="minorHAnsi"/>
        </w:rPr>
        <w:t xml:space="preserve">, </w:t>
      </w:r>
      <w:r w:rsidRPr="00D36414">
        <w:rPr>
          <w:rFonts w:cstheme="minorHAnsi"/>
          <w:i/>
          <w:iCs/>
        </w:rPr>
        <w:t>61</w:t>
      </w:r>
      <w:r w:rsidRPr="00D36414">
        <w:rPr>
          <w:rFonts w:cstheme="minorHAnsi"/>
        </w:rPr>
        <w:t xml:space="preserve">(2–4), 71–82. </w:t>
      </w:r>
      <w:hyperlink r:id="rId4026" w:history="1">
        <w:r w:rsidRPr="00D36414">
          <w:rPr>
            <w:rStyle w:val="Hyperlink"/>
            <w:rFonts w:cstheme="minorHAnsi"/>
          </w:rPr>
          <w:t>http://doi.org/10.1016/S0169-2046(02)00103-2</w:t>
        </w:r>
      </w:hyperlink>
    </w:p>
    <w:p w14:paraId="3EC4C5D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pt-PT"/>
        </w:rPr>
        <w:t xml:space="preserve">Scanlon, J., Cassar, A., &amp; Nemes, N. (2004). </w:t>
      </w:r>
      <w:r w:rsidRPr="00D36414">
        <w:rPr>
          <w:rFonts w:cstheme="minorHAnsi"/>
          <w:i/>
          <w:iCs/>
          <w:lang w:val="pt-PT"/>
        </w:rPr>
        <w:t>Water as a human right?</w:t>
      </w:r>
      <w:r w:rsidRPr="00D36414">
        <w:rPr>
          <w:rFonts w:cstheme="minorHAnsi"/>
          <w:lang w:val="pt-PT"/>
        </w:rPr>
        <w:t xml:space="preserve"> </w:t>
      </w:r>
      <w:r w:rsidRPr="00D36414">
        <w:rPr>
          <w:rFonts w:cstheme="minorHAnsi"/>
          <w:i/>
          <w:iCs/>
        </w:rPr>
        <w:t>IUCN environmental policy and law paper</w:t>
      </w:r>
      <w:r w:rsidRPr="00D36414">
        <w:rPr>
          <w:rFonts w:cstheme="minorHAnsi"/>
          <w:i/>
        </w:rPr>
        <w:t xml:space="preserve"> (Vol. 51)</w:t>
      </w:r>
      <w:r w:rsidRPr="00D36414">
        <w:rPr>
          <w:rFonts w:cstheme="minorHAnsi"/>
        </w:rPr>
        <w:t xml:space="preserve">. Gland, Switzerland: IUCN. Retrieved from </w:t>
      </w:r>
      <w:hyperlink r:id="rId4027" w:history="1">
        <w:r w:rsidRPr="00D36414">
          <w:rPr>
            <w:rStyle w:val="Hyperlink"/>
            <w:rFonts w:cstheme="minorHAnsi"/>
          </w:rPr>
          <w:t>https://www.iucn.org/content/water-human-right</w:t>
        </w:r>
      </w:hyperlink>
    </w:p>
    <w:p w14:paraId="1DE75D8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enk, A., Hunziker, M., &amp; Kienast, F. (2007). Factors influencing the acceptance of nature conservation measures - A qualitative study in Switzerland. </w:t>
      </w:r>
      <w:r w:rsidRPr="00D36414">
        <w:rPr>
          <w:rFonts w:cstheme="minorHAnsi"/>
          <w:i/>
          <w:iCs/>
        </w:rPr>
        <w:t>Journal of Environmental Management</w:t>
      </w:r>
      <w:r w:rsidRPr="00D36414">
        <w:rPr>
          <w:rFonts w:cstheme="minorHAnsi"/>
        </w:rPr>
        <w:t xml:space="preserve">, </w:t>
      </w:r>
      <w:r w:rsidRPr="00D36414">
        <w:rPr>
          <w:rFonts w:cstheme="minorHAnsi"/>
          <w:i/>
          <w:iCs/>
        </w:rPr>
        <w:t>83</w:t>
      </w:r>
      <w:r w:rsidRPr="00D36414">
        <w:rPr>
          <w:rFonts w:cstheme="minorHAnsi"/>
        </w:rPr>
        <w:t xml:space="preserve">(1), 66–79. </w:t>
      </w:r>
      <w:hyperlink r:id="rId4028" w:history="1">
        <w:r w:rsidRPr="00D36414">
          <w:rPr>
            <w:rStyle w:val="Hyperlink"/>
            <w:rFonts w:cstheme="minorHAnsi"/>
          </w:rPr>
          <w:t>http://doi.org/10.1016/j.jenvman.2006.01.010</w:t>
        </w:r>
      </w:hyperlink>
    </w:p>
    <w:p w14:paraId="4FFB6D9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Schewenius, M., McPhearson, T., &amp; Elmqvist, T. (2014). Opportunities for increasing resilience and sustainability of urban social-ecological systems: Insights from the URBES and the cities and biodiversity outlook projects. </w:t>
      </w:r>
      <w:r w:rsidRPr="00D36414">
        <w:rPr>
          <w:rFonts w:cstheme="minorHAnsi"/>
          <w:i/>
          <w:iCs/>
        </w:rPr>
        <w:t>Ambio</w:t>
      </w:r>
      <w:r w:rsidRPr="00D36414">
        <w:rPr>
          <w:rFonts w:cstheme="minorHAnsi"/>
        </w:rPr>
        <w:t xml:space="preserve">, </w:t>
      </w:r>
      <w:r w:rsidRPr="00D36414">
        <w:rPr>
          <w:rFonts w:cstheme="minorHAnsi"/>
          <w:i/>
          <w:iCs/>
        </w:rPr>
        <w:t>43</w:t>
      </w:r>
      <w:r w:rsidRPr="00D36414">
        <w:rPr>
          <w:rFonts w:cstheme="minorHAnsi"/>
        </w:rPr>
        <w:t xml:space="preserve">(4), 434–444. </w:t>
      </w:r>
      <w:hyperlink r:id="rId4029" w:history="1">
        <w:r w:rsidRPr="00D36414">
          <w:rPr>
            <w:rStyle w:val="Hyperlink"/>
            <w:rFonts w:cstheme="minorHAnsi"/>
          </w:rPr>
          <w:t>http://doi.org/10.1007/s13280-014-0505-z</w:t>
        </w:r>
      </w:hyperlink>
    </w:p>
    <w:p w14:paraId="7BA71AA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Schipper, L. (2011). Automobile use, fuel economy and CO</w:t>
      </w:r>
      <w:r w:rsidRPr="00D36414">
        <w:rPr>
          <w:rFonts w:cstheme="minorHAnsi"/>
          <w:vertAlign w:val="subscript"/>
        </w:rPr>
        <w:t>2</w:t>
      </w:r>
      <w:r w:rsidRPr="00D36414">
        <w:rPr>
          <w:rFonts w:cstheme="minorHAnsi"/>
        </w:rPr>
        <w:t xml:space="preserve"> emissions in industrialized countries: Encouraging trends through 2008? </w:t>
      </w:r>
      <w:r w:rsidRPr="00D36414">
        <w:rPr>
          <w:rFonts w:cstheme="minorHAnsi"/>
          <w:i/>
          <w:iCs/>
        </w:rPr>
        <w:t>Transport Policy</w:t>
      </w:r>
      <w:r w:rsidRPr="00D36414">
        <w:rPr>
          <w:rFonts w:cstheme="minorHAnsi"/>
        </w:rPr>
        <w:t xml:space="preserve">, </w:t>
      </w:r>
      <w:r w:rsidRPr="00D36414">
        <w:rPr>
          <w:rFonts w:cstheme="minorHAnsi"/>
          <w:i/>
          <w:iCs/>
        </w:rPr>
        <w:t>18</w:t>
      </w:r>
      <w:r w:rsidRPr="00D36414">
        <w:rPr>
          <w:rFonts w:cstheme="minorHAnsi"/>
        </w:rPr>
        <w:t xml:space="preserve">(2), 358–372. </w:t>
      </w:r>
      <w:hyperlink r:id="rId4030" w:history="1">
        <w:r w:rsidRPr="00D36414">
          <w:rPr>
            <w:rStyle w:val="Hyperlink"/>
            <w:rFonts w:cstheme="minorHAnsi"/>
          </w:rPr>
          <w:t>http://doi.org/10.1016/j.tranpol.2010.10.011</w:t>
        </w:r>
      </w:hyperlink>
    </w:p>
    <w:p w14:paraId="54B5933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leyer, C., Görg, C., Hauck, J., &amp; Winkler, K. J. (2015). Opportunities and challenges for mainstreaming the ecosystem services concept in the multi-level policy-making within the EU. </w:t>
      </w:r>
      <w:r w:rsidRPr="00D36414">
        <w:rPr>
          <w:rFonts w:cstheme="minorHAnsi"/>
          <w:i/>
          <w:iCs/>
          <w:lang w:val="de-DE"/>
        </w:rPr>
        <w:t>Ecosystem Services</w:t>
      </w:r>
      <w:r w:rsidRPr="00D36414">
        <w:rPr>
          <w:rFonts w:cstheme="minorHAnsi"/>
          <w:lang w:val="de-DE"/>
        </w:rPr>
        <w:t xml:space="preserve">, </w:t>
      </w:r>
      <w:r w:rsidRPr="00D36414">
        <w:rPr>
          <w:rFonts w:cstheme="minorHAnsi"/>
          <w:i/>
          <w:iCs/>
          <w:lang w:val="de-DE"/>
        </w:rPr>
        <w:t>16</w:t>
      </w:r>
      <w:r w:rsidRPr="00D36414">
        <w:rPr>
          <w:rFonts w:cstheme="minorHAnsi"/>
          <w:lang w:val="de-DE"/>
        </w:rPr>
        <w:t xml:space="preserve">, 174–181. </w:t>
      </w:r>
      <w:hyperlink r:id="rId4031" w:history="1">
        <w:r w:rsidRPr="00D36414">
          <w:rPr>
            <w:rStyle w:val="Hyperlink"/>
            <w:rFonts w:cstheme="minorHAnsi"/>
            <w:lang w:val="de-DE"/>
          </w:rPr>
          <w:t>http://doi.org/10.1016/j.ecoser.2015.10.014</w:t>
        </w:r>
      </w:hyperlink>
    </w:p>
    <w:p w14:paraId="54DD813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chmidt, M. (2013). </w:t>
      </w:r>
      <w:r w:rsidRPr="00D36414">
        <w:rPr>
          <w:rFonts w:cstheme="minorHAnsi"/>
          <w:i/>
          <w:iCs/>
          <w:lang w:val="de-DE"/>
        </w:rPr>
        <w:t>Mensch und Umwelt in Kirgistan. Politische Ökologie im postkolonialen und postsozialistischen Kontext [People and environment in Kyrgyzstan: Political ecology in postcolonial and post-socialist context]</w:t>
      </w:r>
      <w:r w:rsidRPr="00D36414">
        <w:rPr>
          <w:rFonts w:cstheme="minorHAnsi"/>
          <w:lang w:val="de-DE"/>
        </w:rPr>
        <w:t>. Stuttgart, Germany: Franz Steiner Verlag.</w:t>
      </w:r>
    </w:p>
    <w:p w14:paraId="50B30BD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chmithüsen, F., &amp; Hirsch, F. (2010). </w:t>
      </w:r>
      <w:r w:rsidRPr="00D36414">
        <w:rPr>
          <w:rFonts w:cstheme="minorHAnsi"/>
          <w:i/>
          <w:iCs/>
        </w:rPr>
        <w:t>Geneva timber and forest study paper</w:t>
      </w:r>
      <w:r w:rsidRPr="00D36414">
        <w:rPr>
          <w:rFonts w:cstheme="minorHAnsi"/>
          <w:i/>
        </w:rPr>
        <w:t xml:space="preserve"> 26.</w:t>
      </w:r>
      <w:r w:rsidRPr="00D36414">
        <w:rPr>
          <w:rFonts w:cstheme="minorHAnsi"/>
        </w:rPr>
        <w:t xml:space="preserve"> </w:t>
      </w:r>
      <w:r w:rsidRPr="00D36414">
        <w:rPr>
          <w:rFonts w:cstheme="minorHAnsi"/>
          <w:i/>
          <w:iCs/>
        </w:rPr>
        <w:t>Private forest ownership in Europe</w:t>
      </w:r>
      <w:r w:rsidRPr="00D36414">
        <w:rPr>
          <w:rFonts w:cstheme="minorHAnsi"/>
        </w:rPr>
        <w:t xml:space="preserve">. Geneva, Switzerland: UNECE. Retrieved from </w:t>
      </w:r>
      <w:hyperlink r:id="rId4032" w:history="1">
        <w:r w:rsidRPr="00D36414">
          <w:rPr>
            <w:rStyle w:val="Hyperlink"/>
            <w:rFonts w:cstheme="minorHAnsi"/>
          </w:rPr>
          <w:t>http://www.unece.org/fileadmin/DAM/timber/publications/SP-26.pdf</w:t>
        </w:r>
      </w:hyperlink>
    </w:p>
    <w:p w14:paraId="7FD9664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or, J. B. (2011). </w:t>
      </w:r>
      <w:r w:rsidRPr="00D36414">
        <w:rPr>
          <w:rFonts w:cstheme="minorHAnsi"/>
          <w:i/>
          <w:iCs/>
        </w:rPr>
        <w:t>True wealth: How and why millions of Americans are creating a time-rich, ecologically light, small-scale, high-satisfaction economy</w:t>
      </w:r>
      <w:r w:rsidRPr="00D36414">
        <w:rPr>
          <w:rFonts w:cstheme="minorHAnsi"/>
        </w:rPr>
        <w:t xml:space="preserve">. New York, USA: Penguin Books. Retrieved from </w:t>
      </w:r>
      <w:hyperlink r:id="rId4033" w:history="1">
        <w:r w:rsidRPr="00D36414">
          <w:rPr>
            <w:rStyle w:val="Hyperlink"/>
            <w:rFonts w:cstheme="minorHAnsi"/>
          </w:rPr>
          <w:t>http://www.goodreads.com/book/show/11083025-true-wealth</w:t>
        </w:r>
      </w:hyperlink>
    </w:p>
    <w:p w14:paraId="5234CC3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outen, G., &amp; Glasbergen, P. (2012). Private multi-stakeholder governance in the agricultural market place: An analysis of legitimization processes of the roundtables on sustainable palm oil and responsible soy. </w:t>
      </w:r>
      <w:r w:rsidRPr="00D36414">
        <w:rPr>
          <w:rFonts w:cstheme="minorHAnsi"/>
          <w:i/>
          <w:iCs/>
        </w:rPr>
        <w:t>International Food and Agribusiness Management Review</w:t>
      </w:r>
      <w:r w:rsidRPr="00D36414">
        <w:rPr>
          <w:rFonts w:cstheme="minorHAnsi"/>
        </w:rPr>
        <w:t xml:space="preserve">, </w:t>
      </w:r>
      <w:r w:rsidRPr="00D36414">
        <w:rPr>
          <w:rFonts w:cstheme="minorHAnsi"/>
          <w:i/>
          <w:iCs/>
        </w:rPr>
        <w:t>15</w:t>
      </w:r>
      <w:r w:rsidRPr="00D36414">
        <w:rPr>
          <w:rFonts w:cstheme="minorHAnsi"/>
          <w:i/>
        </w:rPr>
        <w:t>,</w:t>
      </w:r>
      <w:r w:rsidRPr="00D36414">
        <w:rPr>
          <w:rFonts w:cstheme="minorHAnsi"/>
        </w:rPr>
        <w:t xml:space="preserve"> 63–88. Retrieved from </w:t>
      </w:r>
      <w:hyperlink r:id="rId4034" w:history="1">
        <w:r w:rsidRPr="00D36414">
          <w:rPr>
            <w:rStyle w:val="Hyperlink"/>
            <w:rFonts w:cstheme="minorHAnsi"/>
          </w:rPr>
          <w:t>http://www.ifama.org/resources/Documents/v15ib/Schouten-Glasbergen.pdf</w:t>
        </w:r>
      </w:hyperlink>
    </w:p>
    <w:p w14:paraId="4E8A41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P Clearinghouse. (2017). </w:t>
      </w:r>
      <w:r w:rsidRPr="00D36414">
        <w:rPr>
          <w:rFonts w:cstheme="minorHAnsi"/>
          <w:i/>
        </w:rPr>
        <w:t xml:space="preserve">Sustainable consumption and production clearinghouse. </w:t>
      </w:r>
      <w:r w:rsidRPr="00D36414">
        <w:rPr>
          <w:rFonts w:cstheme="minorHAnsi"/>
        </w:rPr>
        <w:t xml:space="preserve">Retrieved March 23, 2016, from </w:t>
      </w:r>
      <w:hyperlink r:id="rId4035" w:history="1">
        <w:r w:rsidRPr="00D36414">
          <w:rPr>
            <w:rStyle w:val="Hyperlink"/>
            <w:rFonts w:cstheme="minorHAnsi"/>
          </w:rPr>
          <w:t>http://www.scpclearinghouse.org/</w:t>
        </w:r>
      </w:hyperlink>
    </w:p>
    <w:p w14:paraId="2910F26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roeder, H. (2010). Agency in international climate negotiations: the case of indigenous peoples and avoided deforestation. </w:t>
      </w:r>
      <w:r w:rsidRPr="00D36414">
        <w:rPr>
          <w:rFonts w:cstheme="minorHAnsi"/>
          <w:i/>
          <w:iCs/>
        </w:rPr>
        <w:t>International Environmental Agreements: Politics, Law and Economics</w:t>
      </w:r>
      <w:r w:rsidRPr="00D36414">
        <w:rPr>
          <w:rFonts w:cstheme="minorHAnsi"/>
        </w:rPr>
        <w:t xml:space="preserve">, </w:t>
      </w:r>
      <w:r w:rsidRPr="00D36414">
        <w:rPr>
          <w:rFonts w:cstheme="minorHAnsi"/>
          <w:i/>
          <w:iCs/>
        </w:rPr>
        <w:t>10</w:t>
      </w:r>
      <w:r w:rsidRPr="00D36414">
        <w:rPr>
          <w:rFonts w:cstheme="minorHAnsi"/>
        </w:rPr>
        <w:t xml:space="preserve">(4), 317–332. </w:t>
      </w:r>
      <w:hyperlink r:id="rId4036" w:history="1">
        <w:r w:rsidRPr="00D36414">
          <w:rPr>
            <w:rStyle w:val="Hyperlink"/>
            <w:rFonts w:cstheme="minorHAnsi"/>
          </w:rPr>
          <w:t>http://doi.org/10.1007/s10784-010-9138-2</w:t>
        </w:r>
      </w:hyperlink>
    </w:p>
    <w:p w14:paraId="0A310FB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roeder, K. (2016). </w:t>
      </w:r>
      <w:r w:rsidRPr="00D36414">
        <w:rPr>
          <w:rFonts w:cstheme="minorHAnsi"/>
          <w:i/>
          <w:iCs/>
        </w:rPr>
        <w:t>Regional strategic review paper: Europe and Central Asia</w:t>
      </w:r>
      <w:r w:rsidRPr="00D36414">
        <w:rPr>
          <w:rFonts w:cstheme="minorHAnsi"/>
        </w:rPr>
        <w:t xml:space="preserve">. Budapest, Hungary: FAO. Retrieved from </w:t>
      </w:r>
      <w:hyperlink r:id="rId4037" w:history="1">
        <w:r w:rsidRPr="00D36414">
          <w:rPr>
            <w:rStyle w:val="Hyperlink"/>
            <w:rFonts w:cstheme="minorHAnsi"/>
          </w:rPr>
          <w:t>http://www.fao.org/3/b-i6102e.pdf</w:t>
        </w:r>
      </w:hyperlink>
    </w:p>
    <w:p w14:paraId="173400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chröter-Schlaack, C., &amp; Blumentrath, S. (2011). </w:t>
      </w:r>
      <w:r w:rsidRPr="00D36414">
        <w:rPr>
          <w:rFonts w:cstheme="minorHAnsi"/>
        </w:rPr>
        <w:t xml:space="preserve">Direct regulation for biodiversity conservation. In I. Ring &amp; C. Schröter-Schlaack (Eds.), </w:t>
      </w:r>
      <w:r w:rsidRPr="00D36414">
        <w:rPr>
          <w:rFonts w:cstheme="minorHAnsi"/>
          <w:i/>
          <w:iCs/>
        </w:rPr>
        <w:t>Instrument mixes for biodiversity policies. POLICYMIX Report, Issue No. 2/2011</w:t>
      </w:r>
      <w:r w:rsidRPr="00D36414">
        <w:rPr>
          <w:rFonts w:cstheme="minorHAnsi"/>
        </w:rPr>
        <w:t xml:space="preserve"> (pp. 36–58). Leipzig, Germany: Helmholtz Centre for Environmental Research – UFZ. Retrieved from </w:t>
      </w:r>
      <w:hyperlink r:id="rId4038" w:history="1">
        <w:r w:rsidRPr="00D36414">
          <w:rPr>
            <w:rStyle w:val="Hyperlink"/>
            <w:rFonts w:cstheme="minorHAnsi"/>
          </w:rPr>
          <w:t>http://policymix.nina.no</w:t>
        </w:r>
      </w:hyperlink>
    </w:p>
    <w:p w14:paraId="40F7700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chröter-Schlaack, C., &amp; Ring, I. (2011). </w:t>
      </w:r>
      <w:r w:rsidRPr="00D36414">
        <w:rPr>
          <w:rFonts w:cstheme="minorHAnsi"/>
        </w:rPr>
        <w:t xml:space="preserve">Towards a framework for assessing instruments in policy mixes for biodiversity and ecosystem governance. In I. Ring &amp; C. Schröter-Schlaack (Eds.), </w:t>
      </w:r>
      <w:r w:rsidRPr="00D36414">
        <w:rPr>
          <w:rFonts w:cstheme="minorHAnsi"/>
          <w:i/>
          <w:iCs/>
        </w:rPr>
        <w:t>Instrument mixes for biodiversity policies. POLICYMIX Report, Issue No. 2/2011</w:t>
      </w:r>
      <w:r w:rsidRPr="00D36414">
        <w:rPr>
          <w:rFonts w:cstheme="minorHAnsi"/>
        </w:rPr>
        <w:t xml:space="preserve"> (pp. 175–208). Leipzig, Germany: Helmholtz Centre for Environmental Research – UFZ. Retrieved from </w:t>
      </w:r>
      <w:hyperlink r:id="rId4039" w:history="1">
        <w:r w:rsidRPr="00D36414">
          <w:rPr>
            <w:rStyle w:val="Hyperlink"/>
            <w:rFonts w:cstheme="minorHAnsi"/>
          </w:rPr>
          <w:t>http://policymix.nina.no</w:t>
        </w:r>
      </w:hyperlink>
    </w:p>
    <w:p w14:paraId="6F91806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röter-Schlaack, C., Ring, I., Koellner, T., Santos, R., Antunes, P., Clemente, P., Mathevet, R., Borie, M., &amp; Grodzińska-Jurczak, M. (2014). Intergovernmental fiscal transfers to support local conservation action in Europe. </w:t>
      </w:r>
      <w:r w:rsidRPr="00D36414">
        <w:rPr>
          <w:rFonts w:cstheme="minorHAnsi"/>
          <w:i/>
          <w:iCs/>
          <w:lang w:val="de-DE"/>
        </w:rPr>
        <w:t>Zeitschrift Für Wirtschaftsgeographie</w:t>
      </w:r>
      <w:r w:rsidRPr="00D36414">
        <w:rPr>
          <w:rFonts w:cstheme="minorHAnsi"/>
          <w:lang w:val="de-DE"/>
        </w:rPr>
        <w:t xml:space="preserve">, </w:t>
      </w:r>
      <w:r w:rsidRPr="00D36414">
        <w:rPr>
          <w:rFonts w:cstheme="minorHAnsi"/>
          <w:i/>
          <w:iCs/>
          <w:lang w:val="de-DE"/>
        </w:rPr>
        <w:t>58</w:t>
      </w:r>
      <w:r w:rsidRPr="00D36414">
        <w:rPr>
          <w:rFonts w:cstheme="minorHAnsi"/>
          <w:lang w:val="de-DE"/>
        </w:rPr>
        <w:t xml:space="preserve">(2–3), 98–114. Retrieved from </w:t>
      </w:r>
      <w:hyperlink r:id="rId4040" w:history="1">
        <w:r w:rsidRPr="00D36414">
          <w:rPr>
            <w:rStyle w:val="Hyperlink"/>
            <w:rFonts w:cstheme="minorHAnsi"/>
            <w:lang w:val="de-DE"/>
          </w:rPr>
          <w:t>http://www.wirtschaftsgeographie.com/archiv/download/read/06-2014.pdf</w:t>
        </w:r>
      </w:hyperlink>
    </w:p>
    <w:p w14:paraId="3BF8C52B"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Schröter, M., Albert, C., Marques, A., Tobon, W., Lavorel, S., Maes, J., Brown, C., Klotz, S., &amp; Bonn, A. (2016). National ecosystem assessments in Europe: A review. </w:t>
      </w:r>
      <w:r w:rsidRPr="008A5415">
        <w:rPr>
          <w:rFonts w:cstheme="minorHAnsi"/>
          <w:i/>
          <w:iCs/>
        </w:rPr>
        <w:t>BioScience</w:t>
      </w:r>
      <w:r w:rsidRPr="008A5415">
        <w:rPr>
          <w:rFonts w:cstheme="minorHAnsi"/>
        </w:rPr>
        <w:t xml:space="preserve">, </w:t>
      </w:r>
      <w:r w:rsidRPr="008A5415">
        <w:rPr>
          <w:rFonts w:cstheme="minorHAnsi"/>
          <w:i/>
          <w:iCs/>
        </w:rPr>
        <w:t>66</w:t>
      </w:r>
      <w:r w:rsidRPr="008A5415">
        <w:rPr>
          <w:rFonts w:cstheme="minorHAnsi"/>
        </w:rPr>
        <w:t xml:space="preserve">(10), 813–828. </w:t>
      </w:r>
      <w:hyperlink r:id="rId4041" w:history="1">
        <w:r w:rsidRPr="008A5415">
          <w:rPr>
            <w:rStyle w:val="Hyperlink"/>
            <w:rFonts w:cstheme="minorHAnsi"/>
          </w:rPr>
          <w:t>http://doi.org/10.1093/biosci/biw101</w:t>
        </w:r>
      </w:hyperlink>
    </w:p>
    <w:p w14:paraId="51B0C7EE"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Schröter, M., van der Zanden, E. H., van Oudenhoven, A. P. E., Remme, R. P., Serna-Chavez, H. M., de Groot, R. S., &amp; Opdam, P. (2014). </w:t>
      </w:r>
      <w:r w:rsidRPr="00D36414">
        <w:rPr>
          <w:rFonts w:cstheme="minorHAnsi"/>
        </w:rPr>
        <w:t xml:space="preserve">Ecosystem services as a contested concept: A synthesis of critique and counter-arguments. </w:t>
      </w:r>
      <w:r w:rsidRPr="00D36414">
        <w:rPr>
          <w:rFonts w:cstheme="minorHAnsi"/>
          <w:i/>
          <w:iCs/>
        </w:rPr>
        <w:t>Conservation Letters</w:t>
      </w:r>
      <w:r w:rsidRPr="00D36414">
        <w:rPr>
          <w:rFonts w:cstheme="minorHAnsi"/>
        </w:rPr>
        <w:t xml:space="preserve">, </w:t>
      </w:r>
      <w:r w:rsidRPr="00D36414">
        <w:rPr>
          <w:rFonts w:cstheme="minorHAnsi"/>
          <w:i/>
          <w:iCs/>
        </w:rPr>
        <w:t>7</w:t>
      </w:r>
      <w:r w:rsidRPr="00D36414">
        <w:rPr>
          <w:rFonts w:cstheme="minorHAnsi"/>
        </w:rPr>
        <w:t xml:space="preserve">(6), 514–523. </w:t>
      </w:r>
      <w:hyperlink r:id="rId4042" w:history="1">
        <w:r w:rsidRPr="00D36414">
          <w:rPr>
            <w:rStyle w:val="Hyperlink"/>
            <w:rFonts w:cstheme="minorHAnsi"/>
          </w:rPr>
          <w:t>http://doi.org/10.1111/conl.12091</w:t>
        </w:r>
      </w:hyperlink>
    </w:p>
    <w:p w14:paraId="05F2CFF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hulz, T., Krumm, F., Bücking, W., Frank, G., Kraus, D., Lier, M., Lovric, M., van der Maaten-Theunissen, M., Paillet, Y., Parviainen, J., Vacchiano, G., &amp; Vandekerkhove, K. (2014). Comparison of integrative nature conservation in forest policy in Europe: a qualitative pilot study of institutional determinants. </w:t>
      </w:r>
      <w:r w:rsidRPr="00D36414">
        <w:rPr>
          <w:rFonts w:cstheme="minorHAnsi"/>
          <w:i/>
          <w:iCs/>
        </w:rPr>
        <w:t>Biodiversity and Conservation</w:t>
      </w:r>
      <w:r w:rsidRPr="00D36414">
        <w:rPr>
          <w:rFonts w:cstheme="minorHAnsi"/>
        </w:rPr>
        <w:t xml:space="preserve">, </w:t>
      </w:r>
      <w:r w:rsidRPr="00D36414">
        <w:rPr>
          <w:rFonts w:cstheme="minorHAnsi"/>
          <w:i/>
          <w:iCs/>
        </w:rPr>
        <w:t>23</w:t>
      </w:r>
      <w:r w:rsidRPr="00D36414">
        <w:rPr>
          <w:rFonts w:cstheme="minorHAnsi"/>
        </w:rPr>
        <w:t xml:space="preserve">(14), 3425–3450. </w:t>
      </w:r>
      <w:hyperlink r:id="rId4043" w:history="1">
        <w:r w:rsidRPr="00D36414">
          <w:rPr>
            <w:rStyle w:val="Hyperlink"/>
            <w:rFonts w:cstheme="minorHAnsi"/>
          </w:rPr>
          <w:t>http://doi.org/10.1007/s10531-014-0817-0</w:t>
        </w:r>
      </w:hyperlink>
    </w:p>
    <w:p w14:paraId="4F216D7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olozzi, R., Morri, E., &amp; Santolini, R. (2012). Delphi-based change assessment in ecosystem service values to support strategic spatial planning in Italian landscapes. </w:t>
      </w:r>
      <w:r w:rsidRPr="00D36414">
        <w:rPr>
          <w:rFonts w:cstheme="minorHAnsi"/>
          <w:i/>
          <w:iCs/>
        </w:rPr>
        <w:t>Ecological Indicators</w:t>
      </w:r>
      <w:r w:rsidRPr="00D36414">
        <w:rPr>
          <w:rFonts w:cstheme="minorHAnsi"/>
        </w:rPr>
        <w:t xml:space="preserve">, </w:t>
      </w:r>
      <w:r w:rsidRPr="00D36414">
        <w:rPr>
          <w:rFonts w:cstheme="minorHAnsi"/>
          <w:i/>
          <w:iCs/>
        </w:rPr>
        <w:t>21</w:t>
      </w:r>
      <w:r w:rsidRPr="00D36414">
        <w:rPr>
          <w:rFonts w:cstheme="minorHAnsi"/>
        </w:rPr>
        <w:t xml:space="preserve">, 134–144. </w:t>
      </w:r>
      <w:hyperlink r:id="rId4044" w:history="1">
        <w:r w:rsidRPr="00D36414">
          <w:rPr>
            <w:rStyle w:val="Hyperlink"/>
            <w:rFonts w:cstheme="minorHAnsi"/>
          </w:rPr>
          <w:t>http://doi.org/10.1016/j.ecolind.2011.07.019</w:t>
        </w:r>
      </w:hyperlink>
    </w:p>
    <w:p w14:paraId="5071E25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ott, D., Hall, C. M., &amp; Gössling, S. (2016). A report on the Paris Climate Change Agreement and its implications for tourism: why we will always have Paris. </w:t>
      </w:r>
      <w:r w:rsidRPr="00D36414">
        <w:rPr>
          <w:rFonts w:cstheme="minorHAnsi"/>
          <w:i/>
          <w:iCs/>
        </w:rPr>
        <w:t>Journal of Sustainable Tourism</w:t>
      </w:r>
      <w:r w:rsidRPr="00D36414">
        <w:rPr>
          <w:rFonts w:cstheme="minorHAnsi"/>
        </w:rPr>
        <w:t xml:space="preserve">, </w:t>
      </w:r>
      <w:r w:rsidRPr="00D36414">
        <w:rPr>
          <w:rFonts w:cstheme="minorHAnsi"/>
          <w:i/>
          <w:iCs/>
        </w:rPr>
        <w:t>24</w:t>
      </w:r>
      <w:r w:rsidRPr="00D36414">
        <w:rPr>
          <w:rFonts w:cstheme="minorHAnsi"/>
        </w:rPr>
        <w:t xml:space="preserve">(7), 933–948. </w:t>
      </w:r>
      <w:hyperlink r:id="rId4045" w:history="1">
        <w:r w:rsidRPr="00D36414">
          <w:rPr>
            <w:rStyle w:val="Hyperlink"/>
            <w:rFonts w:cstheme="minorHAnsi"/>
          </w:rPr>
          <w:t>http://doi.org/10.1080/09669582.2016.1187623</w:t>
        </w:r>
      </w:hyperlink>
    </w:p>
    <w:p w14:paraId="3C0541E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ottish Government. (2016). </w:t>
      </w:r>
      <w:r w:rsidRPr="00D36414">
        <w:rPr>
          <w:rFonts w:cstheme="minorHAnsi"/>
          <w:i/>
        </w:rPr>
        <w:t>Land Use Strategy 2016-2021</w:t>
      </w:r>
      <w:r w:rsidRPr="00D36414">
        <w:rPr>
          <w:rFonts w:cstheme="minorHAnsi"/>
        </w:rPr>
        <w:t xml:space="preserve">. Retrieved from </w:t>
      </w:r>
      <w:hyperlink r:id="rId4046" w:history="1">
        <w:r w:rsidRPr="00D36414">
          <w:rPr>
            <w:rStyle w:val="Hyperlink"/>
            <w:rFonts w:cstheme="minorHAnsi"/>
          </w:rPr>
          <w:t>http://www.gov.scot/Topics/Environment/Countryside/Landusestrategy</w:t>
        </w:r>
      </w:hyperlink>
    </w:p>
    <w:p w14:paraId="30BF19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CSKASC. (2012). </w:t>
      </w:r>
      <w:r w:rsidRPr="00D36414">
        <w:rPr>
          <w:rFonts w:cstheme="minorHAnsi"/>
          <w:i/>
          <w:iCs/>
        </w:rPr>
        <w:t>Toward sustainability: The roles and limitations of certification</w:t>
      </w:r>
      <w:r w:rsidRPr="00D36414">
        <w:rPr>
          <w:rFonts w:cstheme="minorHAnsi"/>
        </w:rPr>
        <w:t xml:space="preserve">. Washington, DC, USA: Resolve, Inc. Retrieved from </w:t>
      </w:r>
      <w:hyperlink r:id="rId4047" w:history="1">
        <w:r w:rsidRPr="00D36414">
          <w:rPr>
            <w:rStyle w:val="Hyperlink"/>
            <w:rFonts w:cstheme="minorHAnsi"/>
          </w:rPr>
          <w:t>http://www.resolv.org/site-assessment/files/2012/06/Report-Only.pdf</w:t>
        </w:r>
      </w:hyperlink>
    </w:p>
    <w:p w14:paraId="2E50C57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ehring, J. (2007). Irrigation reform in Kyrgyzstan and Tajikistan. </w:t>
      </w:r>
      <w:r w:rsidRPr="00D36414">
        <w:rPr>
          <w:rFonts w:cstheme="minorHAnsi"/>
          <w:i/>
          <w:iCs/>
        </w:rPr>
        <w:t>Irrigation and Drainage Systems</w:t>
      </w:r>
      <w:r w:rsidRPr="00D36414">
        <w:rPr>
          <w:rFonts w:cstheme="minorHAnsi"/>
        </w:rPr>
        <w:t xml:space="preserve">, </w:t>
      </w:r>
      <w:r w:rsidRPr="00D36414">
        <w:rPr>
          <w:rFonts w:cstheme="minorHAnsi"/>
          <w:i/>
          <w:iCs/>
        </w:rPr>
        <w:t>21</w:t>
      </w:r>
      <w:r w:rsidRPr="00D36414">
        <w:rPr>
          <w:rFonts w:cstheme="minorHAnsi"/>
        </w:rPr>
        <w:t xml:space="preserve">(3–4), 277–290. </w:t>
      </w:r>
      <w:hyperlink r:id="rId4048" w:history="1">
        <w:r w:rsidRPr="00D36414">
          <w:rPr>
            <w:rStyle w:val="Hyperlink"/>
            <w:rFonts w:cstheme="minorHAnsi"/>
          </w:rPr>
          <w:t>http://doi.org/10.1007/s10795-007-9036-0</w:t>
        </w:r>
      </w:hyperlink>
    </w:p>
    <w:p w14:paraId="6BB3982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elin, H., &amp; VanDeveer, S. D. (2015). Broader, deeper and greener: European Union environmental politics, policies, and outcomes. </w:t>
      </w:r>
      <w:r w:rsidRPr="00D36414">
        <w:rPr>
          <w:rFonts w:cstheme="minorHAnsi"/>
          <w:i/>
          <w:iCs/>
        </w:rPr>
        <w:t>Annual Review of Environment and Resources</w:t>
      </w:r>
      <w:r w:rsidRPr="00D36414">
        <w:rPr>
          <w:rFonts w:cstheme="minorHAnsi"/>
        </w:rPr>
        <w:t xml:space="preserve">, </w:t>
      </w:r>
      <w:r w:rsidRPr="00D36414">
        <w:rPr>
          <w:rFonts w:cstheme="minorHAnsi"/>
          <w:i/>
          <w:iCs/>
        </w:rPr>
        <w:t>40</w:t>
      </w:r>
      <w:r w:rsidRPr="00D36414">
        <w:rPr>
          <w:rFonts w:cstheme="minorHAnsi"/>
        </w:rPr>
        <w:t xml:space="preserve">(1), 309–335. </w:t>
      </w:r>
      <w:hyperlink r:id="rId4049" w:history="1">
        <w:r w:rsidRPr="00D36414">
          <w:rPr>
            <w:rStyle w:val="Hyperlink"/>
            <w:rFonts w:cstheme="minorHAnsi"/>
          </w:rPr>
          <w:t>http://doi.org/10.1146/annurev-environ-102014-021210</w:t>
        </w:r>
      </w:hyperlink>
    </w:p>
    <w:p w14:paraId="63E106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etten, G., Stenseke, M., &amp; Moen, J. (2012). </w:t>
      </w:r>
      <w:r w:rsidRPr="00D36414">
        <w:rPr>
          <w:rFonts w:cstheme="minorHAnsi"/>
        </w:rPr>
        <w:t xml:space="preserve">Ecosystem services and landscape management: three challenges and one plea. </w:t>
      </w:r>
      <w:r w:rsidRPr="00D36414">
        <w:rPr>
          <w:rFonts w:cstheme="minorHAnsi"/>
          <w:i/>
          <w:iCs/>
        </w:rPr>
        <w:t>International Journal of Biodiversity Science, Ecosystem Services &amp; Management</w:t>
      </w:r>
      <w:r w:rsidRPr="00D36414">
        <w:rPr>
          <w:rFonts w:cstheme="minorHAnsi"/>
        </w:rPr>
        <w:t xml:space="preserve">, </w:t>
      </w:r>
      <w:r w:rsidRPr="00D36414">
        <w:rPr>
          <w:rFonts w:cstheme="minorHAnsi"/>
          <w:i/>
          <w:iCs/>
        </w:rPr>
        <w:t>8</w:t>
      </w:r>
      <w:r w:rsidRPr="00D36414">
        <w:rPr>
          <w:rFonts w:cstheme="minorHAnsi"/>
        </w:rPr>
        <w:t xml:space="preserve">(4), 305–312. </w:t>
      </w:r>
      <w:hyperlink r:id="rId4050" w:history="1">
        <w:r w:rsidRPr="00D36414">
          <w:rPr>
            <w:rStyle w:val="Hyperlink"/>
            <w:rFonts w:cstheme="minorHAnsi"/>
          </w:rPr>
          <w:t>http://doi.org/10.1080/21513732.2012.722127</w:t>
        </w:r>
      </w:hyperlink>
    </w:p>
    <w:p w14:paraId="4AB1301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eyfang, G., &amp; Smith, A. (2007). Grassroots innovations for sustainable development: Towards a new research and policy agenda. </w:t>
      </w:r>
      <w:r w:rsidRPr="00D36414">
        <w:rPr>
          <w:rFonts w:cstheme="minorHAnsi"/>
          <w:i/>
          <w:iCs/>
        </w:rPr>
        <w:t>Environmental Politics</w:t>
      </w:r>
      <w:r w:rsidRPr="00D36414">
        <w:rPr>
          <w:rFonts w:cstheme="minorHAnsi"/>
        </w:rPr>
        <w:t xml:space="preserve">, </w:t>
      </w:r>
      <w:r w:rsidRPr="00D36414">
        <w:rPr>
          <w:rFonts w:cstheme="minorHAnsi"/>
          <w:i/>
          <w:iCs/>
        </w:rPr>
        <w:t>16</w:t>
      </w:r>
      <w:r w:rsidRPr="00D36414">
        <w:rPr>
          <w:rFonts w:cstheme="minorHAnsi"/>
        </w:rPr>
        <w:t xml:space="preserve">, 584–603. Retrieved from </w:t>
      </w:r>
      <w:hyperlink r:id="rId4051" w:history="1">
        <w:r w:rsidRPr="00D36414">
          <w:rPr>
            <w:rStyle w:val="Hyperlink"/>
            <w:rFonts w:cstheme="minorHAnsi"/>
          </w:rPr>
          <w:t>http://rsa.tandfonline.com/doi/abs/10.1080/09644010701419121</w:t>
        </w:r>
      </w:hyperlink>
    </w:p>
    <w:p w14:paraId="0A8F556D"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helton, D. (2014). International law and “relative normativity.” In M. Evans (Ed.), </w:t>
      </w:r>
      <w:r w:rsidRPr="00D36414">
        <w:rPr>
          <w:rFonts w:cstheme="minorHAnsi"/>
          <w:i/>
          <w:iCs/>
        </w:rPr>
        <w:t>International law. Fourth edition</w:t>
      </w:r>
      <w:r w:rsidRPr="00D36414">
        <w:rPr>
          <w:rFonts w:cstheme="minorHAnsi"/>
        </w:rPr>
        <w:t xml:space="preserve"> (pp. 137–165). Oxford, UK: Oxford University Press. </w:t>
      </w:r>
      <w:hyperlink r:id="rId4052" w:history="1">
        <w:r w:rsidRPr="008A5415">
          <w:rPr>
            <w:rStyle w:val="Hyperlink"/>
            <w:rFonts w:cstheme="minorHAnsi"/>
          </w:rPr>
          <w:t>http://doi.org/10.1093/he/9780199654673.003.0006</w:t>
        </w:r>
      </w:hyperlink>
    </w:p>
    <w:p w14:paraId="37CCF35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Sil, Â., Rodrigues, A. P., Carvalho-Santos, C., Nunes, J. P., Honrado, J., Alonso, J., Marta-Pedroso, C., &amp; </w:t>
      </w:r>
      <w:r w:rsidRPr="00D36414">
        <w:rPr>
          <w:rFonts w:cstheme="minorHAnsi"/>
          <w:lang w:val="pt-PT"/>
        </w:rPr>
        <w:t xml:space="preserve">Azevedo, C. (2016). </w:t>
      </w:r>
      <w:r w:rsidRPr="00D36414">
        <w:rPr>
          <w:rFonts w:cstheme="minorHAnsi"/>
        </w:rPr>
        <w:t xml:space="preserve">Trade-offs and synergies between provisioning and regulating ecosystem services in a mountain area in Portugal affected by landscape change. </w:t>
      </w:r>
      <w:r w:rsidRPr="00D36414">
        <w:rPr>
          <w:rFonts w:cstheme="minorHAnsi"/>
          <w:i/>
          <w:iCs/>
        </w:rPr>
        <w:t>Mountain Research and Development</w:t>
      </w:r>
      <w:r w:rsidRPr="00D36414">
        <w:rPr>
          <w:rFonts w:cstheme="minorHAnsi"/>
        </w:rPr>
        <w:t xml:space="preserve">, </w:t>
      </w:r>
      <w:r w:rsidRPr="00D36414">
        <w:rPr>
          <w:rFonts w:cstheme="minorHAnsi"/>
          <w:i/>
          <w:iCs/>
        </w:rPr>
        <w:t>36</w:t>
      </w:r>
      <w:r w:rsidRPr="00D36414">
        <w:rPr>
          <w:rFonts w:cstheme="minorHAnsi"/>
        </w:rPr>
        <w:t xml:space="preserve">(4), 452–464. </w:t>
      </w:r>
      <w:hyperlink r:id="rId4053" w:history="1">
        <w:r w:rsidRPr="00D36414">
          <w:rPr>
            <w:rStyle w:val="Hyperlink"/>
            <w:rFonts w:cstheme="minorHAnsi"/>
          </w:rPr>
          <w:t>http://doi.org/10.1659/MRD-JOURNAL-D-16-00035.1</w:t>
        </w:r>
      </w:hyperlink>
    </w:p>
    <w:p w14:paraId="4CA11C8A"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Simeonova, M. V., Simeonova, V., &amp; Van Der Valk, A. (2016). </w:t>
      </w:r>
      <w:r w:rsidRPr="00D36414">
        <w:rPr>
          <w:rFonts w:cstheme="minorHAnsi"/>
        </w:rPr>
        <w:t xml:space="preserve">Environmental policy integration: Towards a communicative approach for integrating nature conservation in urban land use planning in </w:t>
      </w:r>
      <w:r w:rsidRPr="00D36414">
        <w:rPr>
          <w:rFonts w:cstheme="minorHAnsi"/>
        </w:rPr>
        <w:lastRenderedPageBreak/>
        <w:t xml:space="preserve">Bulgaria. </w:t>
      </w:r>
      <w:r w:rsidRPr="00D36414">
        <w:rPr>
          <w:rFonts w:cstheme="minorHAnsi"/>
          <w:i/>
          <w:iCs/>
        </w:rPr>
        <w:t>Land Use Policy</w:t>
      </w:r>
      <w:r w:rsidRPr="00D36414">
        <w:rPr>
          <w:rFonts w:cstheme="minorHAnsi"/>
        </w:rPr>
        <w:t xml:space="preserve">, </w:t>
      </w:r>
      <w:r w:rsidRPr="00D36414">
        <w:rPr>
          <w:rFonts w:cstheme="minorHAnsi"/>
          <w:i/>
          <w:iCs/>
        </w:rPr>
        <w:t>57</w:t>
      </w:r>
      <w:r w:rsidRPr="00D36414">
        <w:rPr>
          <w:rFonts w:cstheme="minorHAnsi"/>
        </w:rPr>
        <w:t xml:space="preserve">(30), 80–93. </w:t>
      </w:r>
      <w:hyperlink r:id="rId4054" w:history="1">
        <w:r w:rsidRPr="00D36414">
          <w:rPr>
            <w:rStyle w:val="Hyperlink"/>
            <w:rFonts w:cstheme="minorHAnsi"/>
          </w:rPr>
          <w:t>http://doi.org/10.1016/j.landusepol.2016.05.017</w:t>
        </w:r>
      </w:hyperlink>
    </w:p>
    <w:p w14:paraId="5BD0A73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imoncini, R. (2009). Developing an integrated approach to enhance the delivering of environmental goods and services by agro-ecosystems. </w:t>
      </w:r>
      <w:r w:rsidRPr="00D36414">
        <w:rPr>
          <w:rFonts w:cstheme="minorHAnsi"/>
          <w:i/>
          <w:iCs/>
          <w:lang w:val="fr-FR"/>
        </w:rPr>
        <w:t>Regional Environmental Change</w:t>
      </w:r>
      <w:r w:rsidRPr="00D36414">
        <w:rPr>
          <w:rFonts w:cstheme="minorHAnsi"/>
          <w:lang w:val="fr-FR"/>
        </w:rPr>
        <w:t xml:space="preserve">, </w:t>
      </w:r>
      <w:r w:rsidRPr="00D36414">
        <w:rPr>
          <w:rFonts w:cstheme="minorHAnsi"/>
          <w:i/>
          <w:iCs/>
          <w:lang w:val="fr-FR"/>
        </w:rPr>
        <w:t>9</w:t>
      </w:r>
      <w:r w:rsidRPr="00D36414">
        <w:rPr>
          <w:rFonts w:cstheme="minorHAnsi"/>
          <w:lang w:val="fr-FR"/>
        </w:rPr>
        <w:t xml:space="preserve">(3), 153–167. </w:t>
      </w:r>
      <w:hyperlink r:id="rId4055" w:history="1">
        <w:r w:rsidRPr="00D36414">
          <w:rPr>
            <w:rStyle w:val="Hyperlink"/>
            <w:rFonts w:cstheme="minorHAnsi"/>
            <w:lang w:val="fr-FR"/>
          </w:rPr>
          <w:t>http://doi.org/10.1007/s10113-008-0052-x</w:t>
        </w:r>
      </w:hyperlink>
    </w:p>
    <w:p w14:paraId="6EAC7F1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fr-FR"/>
        </w:rPr>
        <w:t xml:space="preserve">Simoncini, R. (2015). </w:t>
      </w:r>
      <w:r w:rsidRPr="00D36414">
        <w:rPr>
          <w:rFonts w:cstheme="minorHAnsi"/>
        </w:rPr>
        <w:t xml:space="preserve">Introducing territorial and historical contexts and critical thresholds in the analysis of conservation of agro-biodiversity by alternative food networks, in Tuscany, Italy. </w:t>
      </w:r>
      <w:r w:rsidRPr="00D36414">
        <w:rPr>
          <w:rFonts w:cstheme="minorHAnsi"/>
          <w:i/>
          <w:iCs/>
        </w:rPr>
        <w:t>Land Use Policy</w:t>
      </w:r>
      <w:r w:rsidRPr="00D36414">
        <w:rPr>
          <w:rFonts w:cstheme="minorHAnsi"/>
        </w:rPr>
        <w:t xml:space="preserve">, </w:t>
      </w:r>
      <w:r w:rsidRPr="00D36414">
        <w:rPr>
          <w:rFonts w:cstheme="minorHAnsi"/>
          <w:i/>
          <w:iCs/>
        </w:rPr>
        <w:t>42</w:t>
      </w:r>
      <w:r w:rsidRPr="00D36414">
        <w:rPr>
          <w:rFonts w:cstheme="minorHAnsi"/>
        </w:rPr>
        <w:t xml:space="preserve">, 355–366. </w:t>
      </w:r>
      <w:hyperlink r:id="rId4056" w:history="1">
        <w:r w:rsidRPr="00D36414">
          <w:rPr>
            <w:rStyle w:val="Hyperlink"/>
            <w:rFonts w:cstheme="minorHAnsi"/>
          </w:rPr>
          <w:t>http://doi.org/10.1016/j.landusepol.2014.08.010</w:t>
        </w:r>
      </w:hyperlink>
    </w:p>
    <w:p w14:paraId="6A955EF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imonov, E. A., &amp; Egidarev, E. (2017). Intergovernmental cooperation on the Amur River basin management in the twenty-first century. </w:t>
      </w:r>
      <w:r w:rsidRPr="00D36414">
        <w:rPr>
          <w:rFonts w:cstheme="minorHAnsi"/>
          <w:i/>
          <w:iCs/>
        </w:rPr>
        <w:t>International Journal of Water Resources Development</w:t>
      </w:r>
      <w:r w:rsidRPr="00D36414">
        <w:rPr>
          <w:rFonts w:cstheme="minorHAnsi"/>
        </w:rPr>
        <w:t xml:space="preserve">, 1–21. </w:t>
      </w:r>
      <w:hyperlink r:id="rId4057" w:history="1">
        <w:r w:rsidRPr="00D36414">
          <w:rPr>
            <w:rStyle w:val="Hyperlink"/>
            <w:rFonts w:cstheme="minorHAnsi"/>
          </w:rPr>
          <w:t>http://doi.org/10.1080/07900627.2017.1344122</w:t>
        </w:r>
      </w:hyperlink>
    </w:p>
    <w:p w14:paraId="7F69051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imonov, E. A., Goroshko, O., Egidarev, E. G., Kiriliuk, O., Kiriliuk, V., Kochneva, N., Obyazov, V., &amp; Tkachuk, T. (2013). </w:t>
      </w:r>
      <w:r w:rsidRPr="00D36414">
        <w:rPr>
          <w:rFonts w:cstheme="minorHAnsi"/>
          <w:i/>
        </w:rPr>
        <w:t>Adaptation to climate change in the river basins of Dauria: ecology and water management</w:t>
      </w:r>
      <w:r w:rsidRPr="00D36414">
        <w:rPr>
          <w:rFonts w:cstheme="minorHAnsi"/>
        </w:rPr>
        <w:t xml:space="preserve">. Beijing, China: </w:t>
      </w:r>
      <w:r w:rsidRPr="00D36414">
        <w:rPr>
          <w:rFonts w:cstheme="minorHAnsi"/>
          <w:iCs/>
        </w:rPr>
        <w:t>People’s Daily Press</w:t>
      </w:r>
      <w:r w:rsidRPr="00D36414">
        <w:rPr>
          <w:rFonts w:cstheme="minorHAnsi"/>
        </w:rPr>
        <w:t xml:space="preserve">. Retrieved from </w:t>
      </w:r>
      <w:hyperlink r:id="rId4058" w:history="1">
        <w:r w:rsidRPr="00D36414">
          <w:rPr>
            <w:rStyle w:val="Hyperlink"/>
            <w:rFonts w:cstheme="minorHAnsi"/>
          </w:rPr>
          <w:t>http://www.wwf.ru/data/news/10139/dauria.pdf</w:t>
        </w:r>
      </w:hyperlink>
    </w:p>
    <w:p w14:paraId="7AF447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Simonov, E. A., Menshikov, D., Egidarev, E. G., &amp; Nikitina, O. [</w:t>
      </w:r>
      <w:r w:rsidRPr="00D36414">
        <w:rPr>
          <w:rFonts w:cstheme="minorHAnsi"/>
          <w:iCs/>
        </w:rPr>
        <w:t>Симонов, Е. А., Mеньшиков, Д. А., Егидарев, Е. Г., &amp; Никитина, О. И.</w:t>
      </w:r>
      <w:r w:rsidRPr="00D36414">
        <w:rPr>
          <w:rFonts w:cstheme="minorHAnsi"/>
        </w:rPr>
        <w:t xml:space="preserve">] (Eds.). (2015). </w:t>
      </w:r>
      <w:r w:rsidRPr="00D36414">
        <w:rPr>
          <w:rFonts w:cstheme="minorHAnsi"/>
          <w:i/>
          <w:iCs/>
        </w:rPr>
        <w:t>Комплексная эколого-экономическая оценка развития гидроэнергетики бассейна реки Амур [Comprehensive environmental and socio-economic assessment of hydropower development in the Amur River basin]</w:t>
      </w:r>
      <w:r w:rsidRPr="00D36414">
        <w:rPr>
          <w:rFonts w:cstheme="minorHAnsi"/>
        </w:rPr>
        <w:t xml:space="preserve">. Moscow, Russian Federation: WWF-Russia. Retrieved from </w:t>
      </w:r>
      <w:hyperlink r:id="rId4059" w:history="1">
        <w:r w:rsidRPr="00D36414">
          <w:rPr>
            <w:rStyle w:val="Hyperlink"/>
            <w:rFonts w:cstheme="minorHAnsi"/>
          </w:rPr>
          <w:t>http://www.wwf.ru/resources/news/article/13534</w:t>
        </w:r>
      </w:hyperlink>
      <w:r w:rsidRPr="00D36414">
        <w:rPr>
          <w:rFonts w:cstheme="minorHAnsi"/>
        </w:rPr>
        <w:t xml:space="preserve"> </w:t>
      </w:r>
    </w:p>
    <w:p w14:paraId="08596A7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imonov, E. A., Nikitina, O., Osipov, P., Egidarev, E. G., &amp; Shalikovsky, A. (2016a). </w:t>
      </w:r>
      <w:r w:rsidRPr="00D36414">
        <w:rPr>
          <w:rFonts w:cstheme="minorHAnsi"/>
          <w:i/>
          <w:iCs/>
        </w:rPr>
        <w:t>We and the Amur Floods: Lessons (un) learned?</w:t>
      </w:r>
      <w:r w:rsidRPr="00D36414">
        <w:rPr>
          <w:rFonts w:cstheme="minorHAnsi"/>
        </w:rPr>
        <w:t xml:space="preserve"> </w:t>
      </w:r>
      <w:r w:rsidRPr="00D36414">
        <w:rPr>
          <w:rFonts w:cstheme="minorHAnsi"/>
          <w:i/>
          <w:iCs/>
        </w:rPr>
        <w:t>Report summary and conclusions</w:t>
      </w:r>
      <w:r w:rsidRPr="00D36414">
        <w:rPr>
          <w:rFonts w:cstheme="minorHAnsi"/>
        </w:rPr>
        <w:t xml:space="preserve">. Moscow, Russian Federation: WWF. Retrieved from </w:t>
      </w:r>
      <w:hyperlink r:id="rId4060" w:history="1">
        <w:r w:rsidRPr="00D36414">
          <w:rPr>
            <w:rStyle w:val="Hyperlink"/>
            <w:rFonts w:cstheme="minorHAnsi"/>
          </w:rPr>
          <w:t>http://www.transrivers.org/2016/1796/</w:t>
        </w:r>
      </w:hyperlink>
      <w:r w:rsidRPr="00D36414">
        <w:rPr>
          <w:rFonts w:cstheme="minorHAnsi"/>
        </w:rPr>
        <w:t xml:space="preserve"> </w:t>
      </w:r>
    </w:p>
    <w:p w14:paraId="6956615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Simonov, E. A., Nikitina, O., Osipov, P., Egidarev, E. G., &amp; Shalikovsky, A. [</w:t>
      </w:r>
      <w:r w:rsidRPr="00D36414">
        <w:rPr>
          <w:rStyle w:val="Emphasis"/>
          <w:rFonts w:cstheme="minorHAnsi"/>
          <w:i w:val="0"/>
          <w:color w:val="330066"/>
          <w:shd w:val="clear" w:color="auto" w:fill="FFFFFF"/>
        </w:rPr>
        <w:t>Симонов, Е. А., Никитина, О. А., Осипов, П. Е., Егидарев, Е. Г., &amp; Шаликовский А. В.</w:t>
      </w:r>
      <w:r w:rsidRPr="00D36414">
        <w:rPr>
          <w:rFonts w:cstheme="minorHAnsi"/>
        </w:rPr>
        <w:t xml:space="preserve">]. (2016b). </w:t>
      </w:r>
      <w:r w:rsidRPr="00D36414">
        <w:rPr>
          <w:rFonts w:cstheme="minorHAnsi"/>
          <w:i/>
          <w:iCs/>
        </w:rPr>
        <w:t>Мы и амурские наводнения: невыученный урок? Попытка комплексного осмысления проблемы и вариантов ее решения [We and the Amur Floods: Lessons (Un) Learned? An attempt to comprehensively comprehend the problem and its solutions]</w:t>
      </w:r>
      <w:r w:rsidRPr="00D36414">
        <w:rPr>
          <w:rFonts w:cstheme="minorHAnsi"/>
        </w:rPr>
        <w:t xml:space="preserve">. Moscow, Russian Federation: WWF. Retrieved from </w:t>
      </w:r>
      <w:hyperlink r:id="rId4061" w:history="1">
        <w:r w:rsidRPr="00D36414">
          <w:rPr>
            <w:rStyle w:val="Hyperlink"/>
            <w:rFonts w:cstheme="minorHAnsi"/>
          </w:rPr>
          <w:t>https://new.wwf.ru/resources/publications/booklets/my-i-amurskie-navodneniya-nevyuchennyy-urok/</w:t>
        </w:r>
      </w:hyperlink>
      <w:r w:rsidRPr="00D36414">
        <w:rPr>
          <w:rFonts w:cstheme="minorHAnsi"/>
        </w:rPr>
        <w:t xml:space="preserve"> </w:t>
      </w:r>
    </w:p>
    <w:p w14:paraId="31E07DE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imonov, E. A., &amp; Simonova, S. [Симонов, Е. А., &amp; Симонова, С.]. (2016). Новое в природоохранном планировании КНР: эко-функциональное зонирование [New environmental planning in China: Eco-functional zoning]. </w:t>
      </w:r>
      <w:r w:rsidRPr="00D36414">
        <w:rPr>
          <w:rFonts w:cstheme="minorHAnsi"/>
          <w:i/>
          <w:iCs/>
        </w:rPr>
        <w:t>В Сборнике Географические Основы Формирования Экологических Сетей В #1. 1.Северной Евразии [Geographic Basis for Ecological Network Formation in North Eurasia]</w:t>
      </w:r>
      <w:r w:rsidRPr="00D36414">
        <w:rPr>
          <w:rFonts w:cstheme="minorHAnsi"/>
        </w:rPr>
        <w:t xml:space="preserve">, </w:t>
      </w:r>
      <w:r w:rsidRPr="00D36414">
        <w:rPr>
          <w:rFonts w:cstheme="minorHAnsi"/>
          <w:i/>
          <w:iCs/>
        </w:rPr>
        <w:t>6</w:t>
      </w:r>
      <w:r w:rsidRPr="00D36414">
        <w:rPr>
          <w:rFonts w:cstheme="minorHAnsi"/>
        </w:rPr>
        <w:t xml:space="preserve">, 87–94. Retrieved from </w:t>
      </w:r>
      <w:hyperlink r:id="rId4062" w:history="1">
        <w:r w:rsidRPr="00D36414">
          <w:rPr>
            <w:rStyle w:val="Hyperlink"/>
            <w:rFonts w:cstheme="minorHAnsi"/>
          </w:rPr>
          <w:t>http://bfn.org.ru/Econet_2016_web.pdf</w:t>
        </w:r>
      </w:hyperlink>
      <w:r w:rsidRPr="00D36414">
        <w:rPr>
          <w:rFonts w:cstheme="minorHAnsi"/>
        </w:rPr>
        <w:t xml:space="preserve"> </w:t>
      </w:r>
    </w:p>
    <w:p w14:paraId="0C4BBF9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inger, B., &amp; Giessen, L. (2017). Towards a donut regime? Domestic actors, climatization, and the hollowing-out of the international forests regime in the Anthropocene. </w:t>
      </w:r>
      <w:r w:rsidRPr="00D36414">
        <w:rPr>
          <w:rFonts w:cstheme="minorHAnsi"/>
          <w:i/>
          <w:iCs/>
        </w:rPr>
        <w:t>Forest Policy and Economics</w:t>
      </w:r>
      <w:r w:rsidRPr="00D36414">
        <w:rPr>
          <w:rFonts w:cstheme="minorHAnsi"/>
        </w:rPr>
        <w:t xml:space="preserve">, </w:t>
      </w:r>
      <w:r w:rsidRPr="00D36414">
        <w:rPr>
          <w:rFonts w:cstheme="minorHAnsi"/>
          <w:i/>
          <w:iCs/>
        </w:rPr>
        <w:t>79</w:t>
      </w:r>
      <w:r w:rsidRPr="00D36414">
        <w:rPr>
          <w:rFonts w:cstheme="minorHAnsi"/>
        </w:rPr>
        <w:t xml:space="preserve">, 69–79. Retrieved from </w:t>
      </w:r>
      <w:hyperlink r:id="rId4063" w:history="1">
        <w:r w:rsidRPr="00D36414">
          <w:rPr>
            <w:rStyle w:val="Hyperlink"/>
            <w:rFonts w:cstheme="minorHAnsi"/>
          </w:rPr>
          <w:t>http://www.sciencedirect.com/science/article/pii/S138993411630421X</w:t>
        </w:r>
      </w:hyperlink>
    </w:p>
    <w:p w14:paraId="5102038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jölander-Lindqvist, A., Johansson, M., &amp; Sandström, C. (2015). </w:t>
      </w:r>
      <w:r w:rsidRPr="00D36414">
        <w:rPr>
          <w:rFonts w:cstheme="minorHAnsi"/>
        </w:rPr>
        <w:t xml:space="preserve">Individual and collective responses to large carnivore management: the roles of trust, representation, knowledge spheres, communication and leadership. </w:t>
      </w:r>
      <w:r w:rsidRPr="00D36414">
        <w:rPr>
          <w:rFonts w:cstheme="minorHAnsi"/>
          <w:i/>
          <w:iCs/>
        </w:rPr>
        <w:t>Wildlife Biology</w:t>
      </w:r>
      <w:r w:rsidRPr="00D36414">
        <w:rPr>
          <w:rFonts w:cstheme="minorHAnsi"/>
        </w:rPr>
        <w:t xml:space="preserve">, </w:t>
      </w:r>
      <w:r w:rsidRPr="00D36414">
        <w:rPr>
          <w:rFonts w:cstheme="minorHAnsi"/>
          <w:i/>
          <w:iCs/>
        </w:rPr>
        <w:t>21</w:t>
      </w:r>
      <w:r w:rsidRPr="00D36414">
        <w:rPr>
          <w:rFonts w:cstheme="minorHAnsi"/>
        </w:rPr>
        <w:t xml:space="preserve">(3), 175–185. </w:t>
      </w:r>
      <w:hyperlink r:id="rId4064" w:history="1">
        <w:r w:rsidRPr="00D36414">
          <w:rPr>
            <w:rStyle w:val="Hyperlink"/>
            <w:rFonts w:cstheme="minorHAnsi"/>
          </w:rPr>
          <w:t>http://doi.org/10.2981/wlb.00065</w:t>
        </w:r>
      </w:hyperlink>
    </w:p>
    <w:p w14:paraId="554E660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Slootweg, R., Rajvanshi, A., Mathur, V. B., &amp; Kolhoff, A. (2009). </w:t>
      </w:r>
      <w:r w:rsidRPr="00D36414">
        <w:rPr>
          <w:rFonts w:cstheme="minorHAnsi"/>
          <w:i/>
          <w:iCs/>
        </w:rPr>
        <w:t>Biodiversity in environmental assessment: enhancing ecosystem services for human well-being</w:t>
      </w:r>
      <w:r w:rsidRPr="00D36414">
        <w:rPr>
          <w:rFonts w:cstheme="minorHAnsi"/>
        </w:rPr>
        <w:t xml:space="preserve">. Cambridge, UK: Cambridge University Press. Retrieved from </w:t>
      </w:r>
      <w:hyperlink r:id="rId4065" w:history="1">
        <w:r w:rsidRPr="00D36414">
          <w:rPr>
            <w:rStyle w:val="Hyperlink"/>
            <w:rFonts w:cstheme="minorHAnsi"/>
          </w:rPr>
          <w:t>http://assets.cambridge.org/97805218/88417/frontmatter/9780521888417_frontmatter.pdf</w:t>
        </w:r>
      </w:hyperlink>
    </w:p>
    <w:p w14:paraId="3BACEA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öderberg, C., &amp; Eckerberg, K. (2013). Rising policy conflicts in Europe over bioenergy and forestry. </w:t>
      </w:r>
      <w:r w:rsidRPr="00D36414">
        <w:rPr>
          <w:rFonts w:cstheme="minorHAnsi"/>
          <w:i/>
          <w:iCs/>
        </w:rPr>
        <w:t>Forest Policy and Economics</w:t>
      </w:r>
      <w:r w:rsidRPr="00D36414">
        <w:rPr>
          <w:rFonts w:cstheme="minorHAnsi"/>
        </w:rPr>
        <w:t xml:space="preserve">, </w:t>
      </w:r>
      <w:r w:rsidRPr="00D36414">
        <w:rPr>
          <w:rFonts w:cstheme="minorHAnsi"/>
          <w:i/>
          <w:iCs/>
        </w:rPr>
        <w:t>33</w:t>
      </w:r>
      <w:r w:rsidRPr="00D36414">
        <w:rPr>
          <w:rFonts w:cstheme="minorHAnsi"/>
        </w:rPr>
        <w:t xml:space="preserve">, 112–119. </w:t>
      </w:r>
      <w:hyperlink r:id="rId4066" w:history="1">
        <w:r w:rsidRPr="00D36414">
          <w:rPr>
            <w:rStyle w:val="Hyperlink"/>
            <w:rFonts w:cstheme="minorHAnsi"/>
          </w:rPr>
          <w:t>http://doi.org/10.1016/j.forpol.2012.09.015</w:t>
        </w:r>
      </w:hyperlink>
    </w:p>
    <w:p w14:paraId="73A9D67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orrell, S., &amp; Sijm, J. (2003). Carbon trading in the policy mix. </w:t>
      </w:r>
      <w:r w:rsidRPr="00D36414">
        <w:rPr>
          <w:rFonts w:cstheme="minorHAnsi"/>
          <w:i/>
          <w:iCs/>
        </w:rPr>
        <w:t>Oxford Review of Economic Policy</w:t>
      </w:r>
      <w:r w:rsidRPr="00D36414">
        <w:rPr>
          <w:rFonts w:cstheme="minorHAnsi"/>
        </w:rPr>
        <w:t xml:space="preserve">, </w:t>
      </w:r>
      <w:r w:rsidRPr="00D36414">
        <w:rPr>
          <w:rFonts w:cstheme="minorHAnsi"/>
          <w:i/>
          <w:iCs/>
        </w:rPr>
        <w:t>19</w:t>
      </w:r>
      <w:r w:rsidRPr="00D36414">
        <w:rPr>
          <w:rFonts w:cstheme="minorHAnsi"/>
        </w:rPr>
        <w:t xml:space="preserve">(3), 420–437. </w:t>
      </w:r>
      <w:hyperlink r:id="rId4067" w:history="1">
        <w:r w:rsidRPr="00D36414">
          <w:rPr>
            <w:rStyle w:val="Hyperlink"/>
            <w:rFonts w:cstheme="minorHAnsi"/>
          </w:rPr>
          <w:t>http://doi.org/10.1093/oxrep/19.3.420</w:t>
        </w:r>
      </w:hyperlink>
    </w:p>
    <w:p w14:paraId="5595C45C" w14:textId="77777777" w:rsidR="008A5415" w:rsidRPr="00D36414" w:rsidRDefault="008A5415" w:rsidP="008A5415">
      <w:pPr>
        <w:widowControl w:val="0"/>
        <w:autoSpaceDE w:val="0"/>
        <w:autoSpaceDN w:val="0"/>
        <w:adjustRightInd w:val="0"/>
        <w:spacing w:before="120"/>
        <w:ind w:left="480" w:hanging="480"/>
        <w:rPr>
          <w:rStyle w:val="Hyperlink"/>
          <w:rFonts w:cstheme="minorHAnsi"/>
        </w:rPr>
      </w:pPr>
      <w:r w:rsidRPr="00D36414">
        <w:rPr>
          <w:rFonts w:cstheme="minorHAnsi"/>
        </w:rPr>
        <w:t xml:space="preserve">Sotirov, M., Storch, S., Aggestam, F., Giurcia, A., Selter, A., Baycheva-Merger, T., Eriksson, L., Sallnäs, O., Trubins, R., Schüll, E., Borges, J., McDermott, C. L., Hoogstra-Klein, M., Hengeveld, G., &amp; Pettenella, D. (2015). </w:t>
      </w:r>
      <w:r w:rsidRPr="00D36414">
        <w:rPr>
          <w:rFonts w:cstheme="minorHAnsi"/>
          <w:i/>
          <w:iCs/>
        </w:rPr>
        <w:t>Forest policy integration in Europe: Lessons learnt, challenges ahead, and strategies to support sustainable forest management and multifunctional forestry in the future</w:t>
      </w:r>
      <w:r w:rsidRPr="00D36414">
        <w:rPr>
          <w:rFonts w:cstheme="minorHAnsi"/>
        </w:rPr>
        <w:t xml:space="preserve">. Retrieved from </w:t>
      </w:r>
      <w:hyperlink r:id="rId4068" w:history="1">
        <w:r w:rsidRPr="00D36414">
          <w:rPr>
            <w:rStyle w:val="Hyperlink"/>
            <w:rFonts w:cstheme="minorHAnsi"/>
          </w:rPr>
          <w:t>http://www.integral-project.eu/images/Documents/EuPolicyPaper/Policy Paper_WEB.pdf</w:t>
        </w:r>
      </w:hyperlink>
    </w:p>
    <w:p w14:paraId="6D9AE68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peth, J. G., &amp; Haas, P. M. (2006). </w:t>
      </w:r>
      <w:r w:rsidRPr="00D36414">
        <w:rPr>
          <w:rFonts w:cstheme="minorHAnsi"/>
          <w:i/>
          <w:iCs/>
        </w:rPr>
        <w:t>Global environmental governance</w:t>
      </w:r>
      <w:r w:rsidRPr="00D36414">
        <w:rPr>
          <w:rFonts w:cstheme="minorHAnsi"/>
        </w:rPr>
        <w:t xml:space="preserve">. Washington, DC, USA: Island Press. Retrieved from </w:t>
      </w:r>
      <w:hyperlink r:id="rId4069" w:history="1">
        <w:r w:rsidRPr="00D36414">
          <w:rPr>
            <w:rStyle w:val="Hyperlink"/>
            <w:rFonts w:cstheme="minorHAnsi"/>
          </w:rPr>
          <w:t>http://libris.kb.se/export.jsp?type=showrecord&amp;q=onr%3A10193763&amp;id=10193763&amp;d=libris&amp;posts=1</w:t>
        </w:r>
      </w:hyperlink>
    </w:p>
    <w:p w14:paraId="6A8B5C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Stammler, F., &amp; Forbes, B. C. (2006). </w:t>
      </w:r>
      <w:r w:rsidRPr="00D36414">
        <w:rPr>
          <w:rFonts w:cstheme="minorHAnsi"/>
        </w:rPr>
        <w:t xml:space="preserve">Oil and gas development in western Siberia and Timan-Pechora. </w:t>
      </w:r>
      <w:r w:rsidRPr="00D36414">
        <w:rPr>
          <w:rFonts w:cstheme="minorHAnsi"/>
          <w:i/>
          <w:iCs/>
        </w:rPr>
        <w:t>Indigenous Affairs</w:t>
      </w:r>
      <w:r w:rsidRPr="00D36414">
        <w:rPr>
          <w:rFonts w:cstheme="minorHAnsi"/>
        </w:rPr>
        <w:t xml:space="preserve">, </w:t>
      </w:r>
      <w:r w:rsidRPr="00D36414">
        <w:rPr>
          <w:rFonts w:cstheme="minorHAnsi"/>
          <w:i/>
          <w:iCs/>
        </w:rPr>
        <w:t>6</w:t>
      </w:r>
      <w:r w:rsidRPr="00D36414">
        <w:rPr>
          <w:rFonts w:cstheme="minorHAnsi"/>
        </w:rPr>
        <w:t>(2–3), 48–57.</w:t>
      </w:r>
    </w:p>
    <w:p w14:paraId="7F6D695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eimann, B. (2011). </w:t>
      </w:r>
      <w:r w:rsidRPr="00D36414">
        <w:rPr>
          <w:rFonts w:cstheme="minorHAnsi"/>
          <w:i/>
          <w:iCs/>
        </w:rPr>
        <w:t>Making a living in uncertainty: Agro-pastoral livelihoods and institutional transformations in post-socialist rural Kyrgyzstan. Human geography series 26</w:t>
      </w:r>
      <w:r w:rsidRPr="00D36414">
        <w:rPr>
          <w:rFonts w:cstheme="minorHAnsi"/>
        </w:rPr>
        <w:t>. U. Müller-Böker (Ed.). Zurich, Switzerland: University of Zurich.</w:t>
      </w:r>
    </w:p>
    <w:p w14:paraId="236E710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erling, E. J., Betley, E., Sigouin, A., Gomez, A., Toomey, A., Cullman, G., Malone, C., Pekor, A., Arengo, F., Blair, M., Filardi, C., Landrigan, K., &amp; Porzecanski, A. L. (2017). Assessing the evidence for stakeholder engagement in biodiversity conservation. </w:t>
      </w:r>
      <w:r w:rsidRPr="00D36414">
        <w:rPr>
          <w:rFonts w:cstheme="minorHAnsi"/>
          <w:i/>
          <w:iCs/>
        </w:rPr>
        <w:t>Biological Conservation</w:t>
      </w:r>
      <w:r w:rsidRPr="00D36414">
        <w:rPr>
          <w:rFonts w:cstheme="minorHAnsi"/>
        </w:rPr>
        <w:t xml:space="preserve">, </w:t>
      </w:r>
      <w:r w:rsidRPr="00D36414">
        <w:rPr>
          <w:rFonts w:cstheme="minorHAnsi"/>
          <w:i/>
          <w:iCs/>
        </w:rPr>
        <w:t>209</w:t>
      </w:r>
      <w:r w:rsidRPr="00D36414">
        <w:rPr>
          <w:rFonts w:cstheme="minorHAnsi"/>
        </w:rPr>
        <w:t xml:space="preserve">, 159–171. </w:t>
      </w:r>
      <w:hyperlink r:id="rId4070" w:history="1">
        <w:r w:rsidRPr="00D36414">
          <w:rPr>
            <w:rStyle w:val="Hyperlink"/>
            <w:rFonts w:cstheme="minorHAnsi"/>
          </w:rPr>
          <w:t>http://doi.org/10.1016/j.biocon.2017.02.008</w:t>
        </w:r>
      </w:hyperlink>
    </w:p>
    <w:p w14:paraId="5EF2749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erner, T. (2003). </w:t>
      </w:r>
      <w:r w:rsidRPr="00D36414">
        <w:rPr>
          <w:rFonts w:cstheme="minorHAnsi"/>
          <w:i/>
          <w:iCs/>
        </w:rPr>
        <w:t>Policy instruments for environmental and natural resource management</w:t>
      </w:r>
      <w:r w:rsidRPr="00D36414">
        <w:rPr>
          <w:rFonts w:cstheme="minorHAnsi"/>
        </w:rPr>
        <w:t xml:space="preserve">. Washington, DC, USA: Resources for the Future. Retrieved from </w:t>
      </w:r>
      <w:hyperlink r:id="rId4071" w:history="1">
        <w:r w:rsidRPr="00D36414">
          <w:rPr>
            <w:rStyle w:val="Hyperlink"/>
            <w:rFonts w:cstheme="minorHAnsi"/>
          </w:rPr>
          <w:t>http://www.gu.se/digitalAssets/1358/1358516_policy_instruments_book_sterner_coria.pdf</w:t>
        </w:r>
      </w:hyperlink>
    </w:p>
    <w:p w14:paraId="1670231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evens, S. (2014). A new protected area paradigm. In S. Stevens (Ed.), </w:t>
      </w:r>
      <w:r w:rsidRPr="00D36414">
        <w:rPr>
          <w:rFonts w:cstheme="minorHAnsi"/>
          <w:i/>
          <w:iCs/>
        </w:rPr>
        <w:t>Indigenous peoples, national parks, and protected areas: A new paradigm linking conservation, culture, and rights</w:t>
      </w:r>
      <w:r w:rsidRPr="00D36414">
        <w:rPr>
          <w:rFonts w:cstheme="minorHAnsi"/>
        </w:rPr>
        <w:t xml:space="preserve"> (pp. 47–83). Tucson, USA: University of Arizona Press.</w:t>
      </w:r>
    </w:p>
    <w:p w14:paraId="66FF1FD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iglitz, J. E., Sen, A., &amp; Fitoussi, J.-P. (2009). </w:t>
      </w:r>
      <w:r w:rsidRPr="00D36414">
        <w:rPr>
          <w:rFonts w:cstheme="minorHAnsi"/>
          <w:i/>
          <w:iCs/>
        </w:rPr>
        <w:t>Report by the Commission on the Measurement of Economic Performance and Social Progress</w:t>
      </w:r>
      <w:r w:rsidRPr="00D36414">
        <w:rPr>
          <w:rFonts w:cstheme="minorHAnsi"/>
        </w:rPr>
        <w:t xml:space="preserve">. Retrieved from </w:t>
      </w:r>
      <w:hyperlink r:id="rId4072" w:history="1">
        <w:r w:rsidRPr="00D36414">
          <w:rPr>
            <w:rStyle w:val="Hyperlink"/>
            <w:rFonts w:cstheme="minorHAnsi"/>
          </w:rPr>
          <w:t>http://www.communityindicators.net</w:t>
        </w:r>
      </w:hyperlink>
    </w:p>
    <w:p w14:paraId="6474756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irling, A. (2014). </w:t>
      </w:r>
      <w:r w:rsidRPr="00D36414">
        <w:rPr>
          <w:rFonts w:cstheme="minorHAnsi"/>
          <w:i/>
          <w:iCs/>
        </w:rPr>
        <w:t>Emancipating transformations: From controlling “the transition” to culturing plural radical progress</w:t>
      </w:r>
      <w:r w:rsidRPr="00D36414">
        <w:rPr>
          <w:rFonts w:cstheme="minorHAnsi"/>
        </w:rPr>
        <w:t xml:space="preserve">. Brighton, UK: STEPS Centre. Retrieved from </w:t>
      </w:r>
      <w:hyperlink r:id="rId4073" w:history="1">
        <w:r w:rsidRPr="00D36414">
          <w:rPr>
            <w:rStyle w:val="Hyperlink"/>
            <w:rFonts w:cstheme="minorHAnsi"/>
          </w:rPr>
          <w:t>http://steps-centre.org/wp-content/uploads/Transformations.pdf</w:t>
        </w:r>
      </w:hyperlink>
    </w:p>
    <w:p w14:paraId="62C9FB5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oate, C., Báldi, A., Beja, P., Boatman, N. D., Herzon, I., van Doorn, A., de Snoo, G. R., Rakosky, L., &amp; Ramwell, C. (2009). Ecological impacts of early 21st century agricultural change in Europe - a review. </w:t>
      </w:r>
      <w:r w:rsidRPr="00D36414">
        <w:rPr>
          <w:rFonts w:cstheme="minorHAnsi"/>
          <w:i/>
          <w:iCs/>
        </w:rPr>
        <w:t>Journal of Environmental Management</w:t>
      </w:r>
      <w:r w:rsidRPr="00D36414">
        <w:rPr>
          <w:rFonts w:cstheme="minorHAnsi"/>
        </w:rPr>
        <w:t xml:space="preserve">, </w:t>
      </w:r>
      <w:r w:rsidRPr="00D36414">
        <w:rPr>
          <w:rFonts w:cstheme="minorHAnsi"/>
          <w:i/>
          <w:iCs/>
        </w:rPr>
        <w:t>91</w:t>
      </w:r>
      <w:r w:rsidRPr="00D36414">
        <w:rPr>
          <w:rFonts w:cstheme="minorHAnsi"/>
        </w:rPr>
        <w:t xml:space="preserve">(1), 22–46. </w:t>
      </w:r>
      <w:hyperlink r:id="rId4074" w:history="1">
        <w:r w:rsidRPr="00D36414">
          <w:rPr>
            <w:rStyle w:val="Hyperlink"/>
            <w:rFonts w:cstheme="minorHAnsi"/>
          </w:rPr>
          <w:t>http://doi.org/10.1016/j.jenvman.2009.07.005</w:t>
        </w:r>
      </w:hyperlink>
    </w:p>
    <w:p w14:paraId="79BD090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Stringer, L. C., &amp; Paavola, J. (2013). Participation in environmental conservation and protected area management in Romania: A review of three case studies. </w:t>
      </w:r>
      <w:r w:rsidRPr="00D36414">
        <w:rPr>
          <w:rFonts w:cstheme="minorHAnsi"/>
          <w:i/>
          <w:iCs/>
        </w:rPr>
        <w:t>Environmental Conservation</w:t>
      </w:r>
      <w:r w:rsidRPr="00D36414">
        <w:rPr>
          <w:rFonts w:cstheme="minorHAnsi"/>
        </w:rPr>
        <w:t xml:space="preserve">, </w:t>
      </w:r>
      <w:r w:rsidRPr="00D36414">
        <w:rPr>
          <w:rFonts w:cstheme="minorHAnsi"/>
          <w:i/>
          <w:iCs/>
        </w:rPr>
        <w:t>40</w:t>
      </w:r>
      <w:r w:rsidRPr="00D36414">
        <w:rPr>
          <w:rFonts w:cstheme="minorHAnsi"/>
        </w:rPr>
        <w:t xml:space="preserve">(2), 138–146. </w:t>
      </w:r>
      <w:hyperlink r:id="rId4075" w:history="1">
        <w:r w:rsidRPr="00D36414">
          <w:rPr>
            <w:rStyle w:val="Hyperlink"/>
            <w:rFonts w:cstheme="minorHAnsi"/>
          </w:rPr>
          <w:t>http://doi.org/10.1017/S0376892913000039</w:t>
        </w:r>
      </w:hyperlink>
    </w:p>
    <w:p w14:paraId="6410677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upak, N. (2016). Impact of agricultural transition on soil protection in Ukraine: The role of institutional change. </w:t>
      </w:r>
      <w:r w:rsidRPr="00D36414">
        <w:rPr>
          <w:rFonts w:cstheme="minorHAnsi"/>
          <w:i/>
          <w:iCs/>
        </w:rPr>
        <w:t>Land Use Policy</w:t>
      </w:r>
      <w:r w:rsidRPr="00D36414">
        <w:rPr>
          <w:rFonts w:cstheme="minorHAnsi"/>
        </w:rPr>
        <w:t xml:space="preserve">, </w:t>
      </w:r>
      <w:r w:rsidRPr="00D36414">
        <w:rPr>
          <w:rFonts w:cstheme="minorHAnsi"/>
          <w:i/>
          <w:iCs/>
        </w:rPr>
        <w:t>55</w:t>
      </w:r>
      <w:r w:rsidRPr="00D36414">
        <w:rPr>
          <w:rFonts w:cstheme="minorHAnsi"/>
        </w:rPr>
        <w:t xml:space="preserve">, 86–97. </w:t>
      </w:r>
      <w:hyperlink r:id="rId4076" w:history="1">
        <w:r w:rsidRPr="00D36414">
          <w:rPr>
            <w:rStyle w:val="Hyperlink"/>
            <w:rFonts w:cstheme="minorHAnsi"/>
          </w:rPr>
          <w:t>http://doi.org/10.1016/j.landusepol.2016.03.022</w:t>
        </w:r>
      </w:hyperlink>
    </w:p>
    <w:p w14:paraId="645E78A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tutter, M. I., Chardon, W. J., &amp; Kronvangand, B. (2012). Riparian buffer strips as a multifunctional management tool in agricultural landscapes. </w:t>
      </w:r>
      <w:r w:rsidRPr="00D36414">
        <w:rPr>
          <w:rFonts w:cstheme="minorHAnsi"/>
          <w:i/>
          <w:iCs/>
        </w:rPr>
        <w:t>Journal of Environmental Quality</w:t>
      </w:r>
      <w:r w:rsidRPr="00D36414">
        <w:rPr>
          <w:rFonts w:cstheme="minorHAnsi"/>
        </w:rPr>
        <w:t xml:space="preserve">, </w:t>
      </w:r>
      <w:r w:rsidRPr="00D36414">
        <w:rPr>
          <w:rFonts w:cstheme="minorHAnsi"/>
          <w:i/>
          <w:iCs/>
        </w:rPr>
        <w:t>41</w:t>
      </w:r>
      <w:r w:rsidRPr="00D36414">
        <w:rPr>
          <w:rFonts w:cstheme="minorHAnsi"/>
        </w:rPr>
        <w:t xml:space="preserve">, 297–303. </w:t>
      </w:r>
      <w:hyperlink r:id="rId4077" w:history="1">
        <w:r w:rsidRPr="00D36414">
          <w:rPr>
            <w:rStyle w:val="Hyperlink"/>
            <w:rFonts w:cstheme="minorHAnsi"/>
          </w:rPr>
          <w:t>http://doi.org/10.2134/jeq2011.0439</w:t>
        </w:r>
      </w:hyperlink>
    </w:p>
    <w:p w14:paraId="1746930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uez Canal Authority. (2016). </w:t>
      </w:r>
      <w:r w:rsidRPr="00D36414">
        <w:rPr>
          <w:rFonts w:cstheme="minorHAnsi"/>
          <w:i/>
        </w:rPr>
        <w:t>New Suez Canal.</w:t>
      </w:r>
      <w:r w:rsidRPr="00D36414">
        <w:rPr>
          <w:rFonts w:cstheme="minorHAnsi"/>
        </w:rPr>
        <w:t xml:space="preserve"> Retrieved November 4, 2015, from </w:t>
      </w:r>
      <w:hyperlink r:id="rId4078" w:history="1">
        <w:r w:rsidRPr="00D36414">
          <w:rPr>
            <w:rStyle w:val="Hyperlink"/>
            <w:rFonts w:cstheme="minorHAnsi"/>
          </w:rPr>
          <w:t>http://www.suezcanal.gov.eg/sc.aspx?show=69</w:t>
        </w:r>
      </w:hyperlink>
    </w:p>
    <w:p w14:paraId="0982510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usskind, L. E. (2008). Strengthening the global environmental treaty system. </w:t>
      </w:r>
      <w:r w:rsidRPr="00D36414">
        <w:rPr>
          <w:rFonts w:cstheme="minorHAnsi"/>
          <w:i/>
          <w:iCs/>
        </w:rPr>
        <w:t>Issues in Science and Technology</w:t>
      </w:r>
      <w:r w:rsidRPr="00D36414">
        <w:rPr>
          <w:rFonts w:cstheme="minorHAnsi"/>
        </w:rPr>
        <w:t xml:space="preserve">, </w:t>
      </w:r>
      <w:r w:rsidRPr="00D36414">
        <w:rPr>
          <w:rFonts w:cstheme="minorHAnsi"/>
          <w:i/>
          <w:iCs/>
        </w:rPr>
        <w:t>25</w:t>
      </w:r>
      <w:r w:rsidRPr="00D36414">
        <w:rPr>
          <w:rFonts w:cstheme="minorHAnsi"/>
        </w:rPr>
        <w:t xml:space="preserve">(1), 61–69. Retrieved from </w:t>
      </w:r>
      <w:hyperlink r:id="rId4079" w:history="1">
        <w:r w:rsidRPr="00D36414">
          <w:rPr>
            <w:rStyle w:val="Hyperlink"/>
            <w:rFonts w:cstheme="minorHAnsi"/>
          </w:rPr>
          <w:t>http://search.proquest.com/openview/12636e5a0ccb00d54b4c6fd8f95d0d52/1?pq-origsite=gscholar&amp;cbl=32581</w:t>
        </w:r>
      </w:hyperlink>
    </w:p>
    <w:p w14:paraId="676B2DD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usskind, L. E., &amp; Ali, S. H. (2015). </w:t>
      </w:r>
      <w:r w:rsidRPr="00D36414">
        <w:rPr>
          <w:rFonts w:cstheme="minorHAnsi"/>
          <w:i/>
          <w:iCs/>
        </w:rPr>
        <w:t>Environmental diplomacy: Negotiating more effective global agreements. Second edition</w:t>
      </w:r>
      <w:r w:rsidRPr="00D36414">
        <w:rPr>
          <w:rFonts w:cstheme="minorHAnsi"/>
        </w:rPr>
        <w:t xml:space="preserve">. Oxford, UK: Oxford University Press. Retrieved from </w:t>
      </w:r>
      <w:hyperlink r:id="rId4080" w:history="1">
        <w:r w:rsidRPr="00D36414">
          <w:rPr>
            <w:rStyle w:val="Hyperlink"/>
            <w:rFonts w:cstheme="minorHAnsi"/>
          </w:rPr>
          <w:t>https://lawrencesusskind.mit.edu/environmental-diplomacy-negotiating-more-effective-global-agreements-0</w:t>
        </w:r>
      </w:hyperlink>
    </w:p>
    <w:p w14:paraId="15CA891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utcliffe, L. M. E., Batáry, P., Kormann, U., Báldi, A., Dicks, L. V., Herzon, I., Kleijn, D., Tryjanowski, P., Apostolova, I., Arlettaz, R., Aunins, A., Aviron, S., Baležentiene, L., Fischer, C., Halada, L., Hartel, T., Helm, A., Hristov, I., Jelaska, S. D., Kaligarič, M., Kamp, J., Klimek, S., Koorberg, P., Kostiuková, J., Kovács-Hostyánszki, A., Kuemmerle, T., Leuschner, C., Lindborg, R., Loos, J., Maccherini, S., Marja, R., Máthé, O., Paulini, I., Proença, V., Rey-Benayas, J., Sans, F. X., Seifert, C., Stalenga, J., Timaeus, J., Török, P., van Swaay, C., Viik, E., &amp; Tscharntke, T. (2015). Harnessing the biodiversity value of Central and Eastern European farmland. </w:t>
      </w:r>
      <w:r w:rsidRPr="00D36414">
        <w:rPr>
          <w:rFonts w:cstheme="minorHAnsi"/>
          <w:i/>
          <w:iCs/>
        </w:rPr>
        <w:t>Diversity and Distributions</w:t>
      </w:r>
      <w:r w:rsidRPr="00D36414">
        <w:rPr>
          <w:rFonts w:cstheme="minorHAnsi"/>
        </w:rPr>
        <w:t xml:space="preserve">, </w:t>
      </w:r>
      <w:r w:rsidRPr="00D36414">
        <w:rPr>
          <w:rFonts w:cstheme="minorHAnsi"/>
          <w:i/>
          <w:iCs/>
        </w:rPr>
        <w:t>21</w:t>
      </w:r>
      <w:r w:rsidRPr="00D36414">
        <w:rPr>
          <w:rFonts w:cstheme="minorHAnsi"/>
        </w:rPr>
        <w:t xml:space="preserve">(6), 722–730. </w:t>
      </w:r>
      <w:hyperlink r:id="rId4081" w:history="1">
        <w:r w:rsidRPr="00D36414">
          <w:rPr>
            <w:rStyle w:val="Hyperlink"/>
            <w:rFonts w:cstheme="minorHAnsi"/>
          </w:rPr>
          <w:t>http://doi.org/10.1111/ddi.12288</w:t>
        </w:r>
      </w:hyperlink>
    </w:p>
    <w:p w14:paraId="15F9239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utton, W. R., Whitford, P., Montanari Stephens, E., Pedroso Galinato, S., Nevel, B., Plonka, B., &amp; Karamete, E. (2008). </w:t>
      </w:r>
      <w:r w:rsidRPr="00D36414">
        <w:rPr>
          <w:rFonts w:cstheme="minorHAnsi"/>
          <w:i/>
          <w:iCs/>
        </w:rPr>
        <w:t>Integrating environment into agriculture and forestry: Progress and prospects in Eastern Europe and Central Asia</w:t>
      </w:r>
      <w:r w:rsidRPr="00D36414">
        <w:rPr>
          <w:rFonts w:cstheme="minorHAnsi"/>
        </w:rPr>
        <w:t xml:space="preserve">. Washington, DC, USA: World Bank. Retrieved from </w:t>
      </w:r>
      <w:hyperlink r:id="rId4082" w:history="1">
        <w:r w:rsidRPr="00D36414">
          <w:rPr>
            <w:rStyle w:val="Hyperlink"/>
            <w:rFonts w:cstheme="minorHAnsi"/>
          </w:rPr>
          <w:t>http://hdl.handle.net/10986/6551</w:t>
        </w:r>
      </w:hyperlink>
    </w:p>
    <w:p w14:paraId="11D776E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Swiss Federal Council. (2008). </w:t>
      </w:r>
      <w:r w:rsidRPr="00D36414">
        <w:rPr>
          <w:rFonts w:cstheme="minorHAnsi"/>
          <w:i/>
          <w:iCs/>
        </w:rPr>
        <w:t>Sustainable development strategy: guidelines and action plan 2008–2011</w:t>
      </w:r>
      <w:r w:rsidRPr="00D36414">
        <w:rPr>
          <w:rFonts w:cstheme="minorHAnsi"/>
        </w:rPr>
        <w:t xml:space="preserve">. Retrieved from </w:t>
      </w:r>
      <w:hyperlink r:id="rId4083" w:history="1">
        <w:r w:rsidRPr="00D36414">
          <w:rPr>
            <w:rStyle w:val="Hyperlink"/>
            <w:rFonts w:cstheme="minorHAnsi"/>
          </w:rPr>
          <w:t>http://audit.gov.ru/en/activities/international-activities/intosai-working-group-on-key-national-indicators/knowledge-bases/Strategy_Plan_2008-2011_14-4-10-buleten-fl-617.pdf</w:t>
        </w:r>
      </w:hyperlink>
    </w:p>
    <w:p w14:paraId="11FA53D8"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Tan, S., Atak, Ú., Úengül, Ü., &amp; Sami Tan, S. (2015). </w:t>
      </w:r>
      <w:r w:rsidRPr="00D36414">
        <w:rPr>
          <w:rFonts w:cstheme="minorHAnsi"/>
        </w:rPr>
        <w:t xml:space="preserve">The evaluation of the changes in the agricultural sector with common economic indicators in Turkey during the last decade. </w:t>
      </w:r>
      <w:r w:rsidRPr="00D36414">
        <w:rPr>
          <w:rFonts w:cstheme="minorHAnsi"/>
          <w:i/>
          <w:iCs/>
        </w:rPr>
        <w:t>Mediterranean Journal of Social Sciences</w:t>
      </w:r>
      <w:r w:rsidRPr="00D36414">
        <w:rPr>
          <w:rFonts w:cstheme="minorHAnsi"/>
        </w:rPr>
        <w:t xml:space="preserve">, </w:t>
      </w:r>
      <w:r w:rsidRPr="00D36414">
        <w:rPr>
          <w:rFonts w:cstheme="minorHAnsi"/>
          <w:i/>
          <w:iCs/>
        </w:rPr>
        <w:t>6</w:t>
      </w:r>
      <w:r w:rsidRPr="00D36414">
        <w:rPr>
          <w:rFonts w:cstheme="minorHAnsi"/>
        </w:rPr>
        <w:t xml:space="preserve">(2), 588–595. </w:t>
      </w:r>
      <w:hyperlink r:id="rId4084" w:history="1">
        <w:r w:rsidRPr="00D36414">
          <w:rPr>
            <w:rStyle w:val="Hyperlink"/>
            <w:rFonts w:cstheme="minorHAnsi"/>
          </w:rPr>
          <w:t>http://doi.org/10.5901/mjss.2015.v6n2s1p588</w:t>
        </w:r>
      </w:hyperlink>
    </w:p>
    <w:p w14:paraId="4B6F2E9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angermann, S. (2011). </w:t>
      </w:r>
      <w:r w:rsidRPr="00D36414">
        <w:rPr>
          <w:rFonts w:cstheme="minorHAnsi"/>
          <w:i/>
          <w:iCs/>
        </w:rPr>
        <w:t>Direct payments in the CAP post 2013</w:t>
      </w:r>
      <w:r w:rsidRPr="00D36414">
        <w:rPr>
          <w:rFonts w:cstheme="minorHAnsi"/>
        </w:rPr>
        <w:t xml:space="preserve">. Brussels: Directorate-General for Internal Policies, Policy Department B, Structural and Cohesion Policies; European Parliament. Retrieved from </w:t>
      </w:r>
      <w:hyperlink r:id="rId4085" w:history="1">
        <w:r w:rsidRPr="00D36414">
          <w:rPr>
            <w:rStyle w:val="Hyperlink"/>
            <w:rFonts w:cstheme="minorHAnsi"/>
          </w:rPr>
          <w:t>http://www.europarl.europa.eu/RegData/etudes/note/join/2011/438624/IPOL-AGRI_NT(2011)438624_EN.pdf</w:t>
        </w:r>
      </w:hyperlink>
      <w:r w:rsidRPr="00D36414">
        <w:rPr>
          <w:rFonts w:cstheme="minorHAnsi"/>
        </w:rPr>
        <w:t xml:space="preserve"> </w:t>
      </w:r>
    </w:p>
    <w:p w14:paraId="035BBF7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EB. (2009a). </w:t>
      </w:r>
      <w:r w:rsidRPr="00D36414">
        <w:rPr>
          <w:rFonts w:cstheme="minorHAnsi"/>
          <w:i/>
          <w:iCs/>
        </w:rPr>
        <w:t>The economics of ecosystems and biodiversity. Climate issues update.</w:t>
      </w:r>
      <w:r w:rsidRPr="00D36414">
        <w:rPr>
          <w:rFonts w:cstheme="minorHAnsi"/>
        </w:rPr>
        <w:t xml:space="preserve"> Retrieved from </w:t>
      </w:r>
      <w:hyperlink r:id="rId4086" w:history="1">
        <w:r w:rsidRPr="00D36414">
          <w:rPr>
            <w:rStyle w:val="Hyperlink"/>
            <w:rFonts w:cstheme="minorHAnsi"/>
          </w:rPr>
          <w:t>http://www.teebweb.org</w:t>
        </w:r>
      </w:hyperlink>
    </w:p>
    <w:p w14:paraId="71CBD7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EB. (2009b). </w:t>
      </w:r>
      <w:r w:rsidRPr="00D36414">
        <w:rPr>
          <w:rFonts w:cstheme="minorHAnsi"/>
          <w:i/>
          <w:iCs/>
        </w:rPr>
        <w:t>The economics of ecosystems and biodiversity for national and international policy makers - Summary: Responding to the value of nature</w:t>
      </w:r>
      <w:r w:rsidRPr="00D36414">
        <w:rPr>
          <w:rFonts w:cstheme="minorHAnsi"/>
        </w:rPr>
        <w:t xml:space="preserve">. Retrieved from </w:t>
      </w:r>
      <w:hyperlink r:id="rId4087" w:history="1">
        <w:r w:rsidRPr="00D36414">
          <w:rPr>
            <w:rStyle w:val="Hyperlink"/>
            <w:rFonts w:cstheme="minorHAnsi"/>
          </w:rPr>
          <w:t>http://www.teebweb.org</w:t>
        </w:r>
      </w:hyperlink>
    </w:p>
    <w:p w14:paraId="34292C5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EB. (2010). </w:t>
      </w:r>
      <w:r w:rsidRPr="00D36414">
        <w:rPr>
          <w:rFonts w:cstheme="minorHAnsi"/>
          <w:i/>
          <w:iCs/>
        </w:rPr>
        <w:t>Mainstreaming the economics of nature: A synthesis of the approach, conclusions and recommendations of TEEB</w:t>
      </w:r>
      <w:r w:rsidRPr="00D36414">
        <w:rPr>
          <w:rFonts w:cstheme="minorHAnsi"/>
        </w:rPr>
        <w:t xml:space="preserve">. Retrieved from </w:t>
      </w:r>
      <w:hyperlink r:id="rId4088" w:history="1">
        <w:r w:rsidRPr="00D36414">
          <w:rPr>
            <w:rStyle w:val="Hyperlink"/>
            <w:rFonts w:cstheme="minorHAnsi"/>
          </w:rPr>
          <w:t>http://www.teebweb.org</w:t>
        </w:r>
      </w:hyperlink>
      <w:r w:rsidRPr="00D36414">
        <w:rPr>
          <w:rFonts w:cstheme="minorHAnsi"/>
        </w:rPr>
        <w:t xml:space="preserve"> </w:t>
      </w:r>
    </w:p>
    <w:p w14:paraId="2A97118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EB. (2011a). </w:t>
      </w:r>
      <w:r w:rsidRPr="00D36414">
        <w:rPr>
          <w:rFonts w:cstheme="minorHAnsi"/>
          <w:i/>
          <w:iCs/>
        </w:rPr>
        <w:t>TEEB manual for cities: Ecosystem services in urban management</w:t>
      </w:r>
      <w:r w:rsidRPr="00D36414">
        <w:rPr>
          <w:rFonts w:cstheme="minorHAnsi"/>
        </w:rPr>
        <w:t xml:space="preserve">. Retrieved from </w:t>
      </w:r>
      <w:hyperlink r:id="rId4089" w:history="1">
        <w:r w:rsidRPr="00D36414">
          <w:rPr>
            <w:rStyle w:val="Hyperlink"/>
            <w:rFonts w:cstheme="minorHAnsi"/>
          </w:rPr>
          <w:t>http://www.teebweb.org</w:t>
        </w:r>
      </w:hyperlink>
      <w:r w:rsidRPr="00D36414">
        <w:rPr>
          <w:rFonts w:cstheme="minorHAnsi"/>
        </w:rPr>
        <w:t xml:space="preserve"> </w:t>
      </w:r>
    </w:p>
    <w:p w14:paraId="008713B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EB. (2011b). </w:t>
      </w:r>
      <w:r w:rsidRPr="00D36414">
        <w:rPr>
          <w:rFonts w:cstheme="minorHAnsi"/>
          <w:i/>
          <w:iCs/>
        </w:rPr>
        <w:t>The economics of ecosystems and biodiversity in national and international policy making</w:t>
      </w:r>
      <w:r w:rsidRPr="00D36414">
        <w:rPr>
          <w:rFonts w:cstheme="minorHAnsi"/>
        </w:rPr>
        <w:t xml:space="preserve">. London, UK: Earthscan. Retrieved from </w:t>
      </w:r>
      <w:hyperlink r:id="rId4090" w:history="1">
        <w:r w:rsidRPr="00D36414">
          <w:rPr>
            <w:rStyle w:val="Hyperlink"/>
            <w:rFonts w:cstheme="minorHAnsi"/>
          </w:rPr>
          <w:t>http://www.teebweb.org</w:t>
        </w:r>
      </w:hyperlink>
      <w:r w:rsidRPr="00D36414">
        <w:rPr>
          <w:rFonts w:cstheme="minorHAnsi"/>
        </w:rPr>
        <w:t xml:space="preserve"> </w:t>
      </w:r>
    </w:p>
    <w:p w14:paraId="590B765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EB. (2012). </w:t>
      </w:r>
      <w:r w:rsidRPr="00D36414">
        <w:rPr>
          <w:rFonts w:cstheme="minorHAnsi"/>
          <w:i/>
          <w:iCs/>
        </w:rPr>
        <w:t>The economics of ecosystems and biodiversity in business and enterprise</w:t>
      </w:r>
      <w:r w:rsidRPr="00D36414">
        <w:rPr>
          <w:rFonts w:cstheme="minorHAnsi"/>
        </w:rPr>
        <w:t xml:space="preserve">. London, UK: Earthscan. Retrieved from </w:t>
      </w:r>
      <w:hyperlink r:id="rId4091" w:history="1">
        <w:r w:rsidRPr="00D36414">
          <w:rPr>
            <w:rStyle w:val="Hyperlink"/>
            <w:rFonts w:cstheme="minorHAnsi"/>
          </w:rPr>
          <w:t>http://www.teebweb.org</w:t>
        </w:r>
      </w:hyperlink>
      <w:r w:rsidRPr="00D36414">
        <w:rPr>
          <w:rFonts w:cstheme="minorHAnsi"/>
        </w:rPr>
        <w:t xml:space="preserve"> </w:t>
      </w:r>
    </w:p>
    <w:p w14:paraId="27C7F04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TEEB-DE. (2015). </w:t>
      </w:r>
      <w:r w:rsidRPr="00D36414">
        <w:rPr>
          <w:rFonts w:cstheme="minorHAnsi"/>
          <w:i/>
          <w:iCs/>
          <w:lang w:val="de-DE"/>
        </w:rPr>
        <w:t xml:space="preserve">Natural capital and climate policy – Synergies and conflicts. </w:t>
      </w:r>
      <w:r w:rsidRPr="00D36414">
        <w:rPr>
          <w:rFonts w:cstheme="minorHAnsi"/>
          <w:i/>
          <w:iCs/>
        </w:rPr>
        <w:t>Summary for decision-makers</w:t>
      </w:r>
      <w:r w:rsidRPr="00D36414">
        <w:rPr>
          <w:rFonts w:cstheme="minorHAnsi"/>
        </w:rPr>
        <w:t xml:space="preserve">Berlin, Germany: Technische Universität Berlin. Retrieved from </w:t>
      </w:r>
      <w:hyperlink r:id="rId4092" w:history="1">
        <w:r w:rsidRPr="00D36414">
          <w:rPr>
            <w:rStyle w:val="Hyperlink"/>
            <w:rFonts w:cstheme="minorHAnsi"/>
          </w:rPr>
          <w:t>http://www.naturkapital-teeb.de</w:t>
        </w:r>
      </w:hyperlink>
      <w:r w:rsidRPr="00D36414">
        <w:rPr>
          <w:rFonts w:cstheme="minorHAnsi"/>
        </w:rPr>
        <w:t xml:space="preserve"> </w:t>
      </w:r>
    </w:p>
    <w:p w14:paraId="3C599EB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illard, F., Maia de Souza, D., Thoma, G., Gerber, P. J., Finn, J. A., &amp; Bode, M. (2016). What does life-cycle assessment of agricultural products need for more meaningful inclusion of biodiversity? </w:t>
      </w:r>
      <w:r w:rsidRPr="00D36414">
        <w:rPr>
          <w:rFonts w:cstheme="minorHAnsi"/>
          <w:i/>
          <w:iCs/>
        </w:rPr>
        <w:t>Journal of Applied Ecology</w:t>
      </w:r>
      <w:r w:rsidRPr="00D36414">
        <w:rPr>
          <w:rFonts w:cstheme="minorHAnsi"/>
        </w:rPr>
        <w:t xml:space="preserve">, </w:t>
      </w:r>
      <w:r w:rsidRPr="00D36414">
        <w:rPr>
          <w:rFonts w:cstheme="minorHAnsi"/>
          <w:i/>
          <w:iCs/>
        </w:rPr>
        <w:t>53</w:t>
      </w:r>
      <w:r w:rsidRPr="00D36414">
        <w:rPr>
          <w:rFonts w:cstheme="minorHAnsi"/>
        </w:rPr>
        <w:t xml:space="preserve">(5), 1422–1429. </w:t>
      </w:r>
      <w:hyperlink r:id="rId4093" w:history="1">
        <w:r w:rsidRPr="00D36414">
          <w:rPr>
            <w:rStyle w:val="Hyperlink"/>
            <w:rFonts w:cstheme="minorHAnsi"/>
          </w:rPr>
          <w:t>http://doi.org/10.1111/1365-2664.12683</w:t>
        </w:r>
      </w:hyperlink>
    </w:p>
    <w:p w14:paraId="552AEB4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en Have, C., Chambers, W. B., Asahi, H., Hirota, T., Kuroda, T., Nara, M., &amp; Suminaga, T. (2016). </w:t>
      </w:r>
      <w:r w:rsidRPr="00D36414">
        <w:rPr>
          <w:rFonts w:cstheme="minorHAnsi"/>
          <w:i/>
          <w:iCs/>
        </w:rPr>
        <w:t>Ecosystem services and the automotive sector</w:t>
      </w:r>
      <w:r w:rsidRPr="00D36414">
        <w:rPr>
          <w:rFonts w:cstheme="minorHAnsi"/>
        </w:rPr>
        <w:t>. Yokohama, Japan: Nissan Motor Company, Ltd.</w:t>
      </w:r>
    </w:p>
    <w:p w14:paraId="6A902AD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he World Bank. (2005). </w:t>
      </w:r>
      <w:r w:rsidRPr="00D36414">
        <w:rPr>
          <w:rFonts w:cstheme="minorHAnsi"/>
          <w:i/>
          <w:iCs/>
        </w:rPr>
        <w:t>Environmental fiscal reform - What should be done and how to achieve it</w:t>
      </w:r>
      <w:r w:rsidRPr="00D36414">
        <w:rPr>
          <w:rFonts w:cstheme="minorHAnsi"/>
        </w:rPr>
        <w:t xml:space="preserve">. Washington, DC, USA: The World Bank. Retrieved from </w:t>
      </w:r>
      <w:hyperlink r:id="rId4094" w:history="1">
        <w:r w:rsidRPr="00D36414">
          <w:rPr>
            <w:rStyle w:val="Hyperlink"/>
            <w:rFonts w:cstheme="minorHAnsi"/>
          </w:rPr>
          <w:t>http://siteresources.worldbank.org/INTRANETENVIRONMENT/Publications/20712869/EnvFiscalReform.pdf</w:t>
        </w:r>
      </w:hyperlink>
    </w:p>
    <w:p w14:paraId="37C7D76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hirlway, H. (2014). The sources of international law. In M. Evans (Ed.), </w:t>
      </w:r>
      <w:r w:rsidRPr="00D36414">
        <w:rPr>
          <w:rFonts w:cstheme="minorHAnsi"/>
          <w:i/>
          <w:iCs/>
        </w:rPr>
        <w:t xml:space="preserve">International law. Fourth edition </w:t>
      </w:r>
      <w:r w:rsidRPr="00D36414">
        <w:rPr>
          <w:rFonts w:cstheme="minorHAnsi"/>
          <w:iCs/>
        </w:rPr>
        <w:t>(pp. 91</w:t>
      </w:r>
      <w:r w:rsidRPr="00D36414">
        <w:rPr>
          <w:rFonts w:cstheme="minorHAnsi"/>
        </w:rPr>
        <w:t xml:space="preserve">–117). Oxford, UK: Oxford University Press. </w:t>
      </w:r>
      <w:hyperlink r:id="rId4095" w:history="1">
        <w:r w:rsidRPr="00D36414">
          <w:rPr>
            <w:rStyle w:val="Hyperlink"/>
            <w:rFonts w:cstheme="minorHAnsi"/>
          </w:rPr>
          <w:t>http://doi.org/10.1093/he/9780199654673.003.0004</w:t>
        </w:r>
      </w:hyperlink>
      <w:r w:rsidRPr="00D36414">
        <w:rPr>
          <w:rFonts w:cstheme="minorHAnsi"/>
        </w:rPr>
        <w:t xml:space="preserve"> </w:t>
      </w:r>
    </w:p>
    <w:p w14:paraId="089FD38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Tinch, R., Schoumacher, C., &amp; van den Hove, S. (2011). </w:t>
      </w:r>
      <w:r w:rsidRPr="00D36414">
        <w:rPr>
          <w:rFonts w:cstheme="minorHAnsi"/>
        </w:rPr>
        <w:t xml:space="preserve">Exploring barriers to integration of biodiversity concerns across EU policy. In A. Gasparatos &amp; K. J. Willis (Eds.), </w:t>
      </w:r>
      <w:r w:rsidRPr="00D36414">
        <w:rPr>
          <w:rFonts w:cstheme="minorHAnsi"/>
          <w:i/>
          <w:iCs/>
        </w:rPr>
        <w:t>Biodiversity in the green economy</w:t>
      </w:r>
      <w:r w:rsidRPr="00D36414">
        <w:rPr>
          <w:rFonts w:cstheme="minorHAnsi"/>
        </w:rPr>
        <w:t xml:space="preserve">. London, UK: Routledge. Retrieved from </w:t>
      </w:r>
      <w:hyperlink r:id="rId4096" w:history="1">
        <w:r w:rsidRPr="00D36414">
          <w:rPr>
            <w:rStyle w:val="Hyperlink"/>
            <w:rFonts w:cstheme="minorHAnsi"/>
          </w:rPr>
          <w:t>https://www.researchgate.net/publication/281401823_Exploring_barriers_to_integration_of_biodiversity_concerns_across_EU_policy</w:t>
        </w:r>
      </w:hyperlink>
    </w:p>
    <w:p w14:paraId="7682A999"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ittensor, D. P., Walpole, M., Hill, S. L. L., Boyce, D. G., Britten, G. L., Burgess, N. D., Butchart, S. H. M., Leadley, P. W., Regan, E. C., Alkemade, R., Baumung, R., Bellard, C., Bouwman, L., Bowles-Newark, N. J., Chenery, A. M., Cheung, W. W. L., Christensen, V., Cooper, H. D., Crowther, A. R., Dixon, M. J. R., Galli, A., Gaveau, V., Gregory, R. D., Gutierrez, N. L., Nicolas G. L., Hirsch, T. L., Hoft, R., Januchowski-Hartley, S. R., Karmann, M., Krug, C. B., Leverington, F. J., Loh, J., Lojenga, R. K., Malsch, K., Marques, A., Morgan, D. H. W., Mumby, P. J., Newbold, T., Noonan-Mooney, K., Pagad, S. N., Parks, B. C., Pereira, H. M., Robertson, T., Rondinini, C., Santini, L., Scharlemann, J. P. W., Schindler, S., Sumaila, U. R., Teh, L. S. L., van Kolck, J., Visconti, P., &amp; Ye, Y. (2014). A mid-term analysis of progress toward international biodiversity targets. </w:t>
      </w:r>
      <w:r w:rsidRPr="00D36414">
        <w:rPr>
          <w:rFonts w:cstheme="minorHAnsi"/>
          <w:i/>
          <w:iCs/>
        </w:rPr>
        <w:t>Science</w:t>
      </w:r>
      <w:r w:rsidRPr="00D36414">
        <w:rPr>
          <w:rFonts w:cstheme="minorHAnsi"/>
        </w:rPr>
        <w:t xml:space="preserve">, </w:t>
      </w:r>
      <w:r w:rsidRPr="00D36414">
        <w:rPr>
          <w:rFonts w:cstheme="minorHAnsi"/>
          <w:i/>
          <w:iCs/>
        </w:rPr>
        <w:t>346</w:t>
      </w:r>
      <w:r w:rsidRPr="00D36414">
        <w:rPr>
          <w:rFonts w:cstheme="minorHAnsi"/>
        </w:rPr>
        <w:t xml:space="preserve">(6206), 241–244. </w:t>
      </w:r>
      <w:hyperlink r:id="rId4097" w:history="1">
        <w:r w:rsidRPr="00D36414">
          <w:rPr>
            <w:rStyle w:val="Hyperlink"/>
            <w:rFonts w:cstheme="minorHAnsi"/>
          </w:rPr>
          <w:t>http://doi.org//10.1126/science.1257484</w:t>
        </w:r>
      </w:hyperlink>
    </w:p>
    <w:p w14:paraId="0DB13E55"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olvanen, A., &amp; Aronson, J. (2016). Ecological restoration, ecosystem services, and land use: a European perspective, </w:t>
      </w:r>
      <w:r w:rsidRPr="00D36414">
        <w:rPr>
          <w:rFonts w:cstheme="minorHAnsi"/>
          <w:i/>
          <w:iCs/>
        </w:rPr>
        <w:t>21</w:t>
      </w:r>
      <w:r w:rsidRPr="00D36414">
        <w:rPr>
          <w:rFonts w:cstheme="minorHAnsi"/>
        </w:rPr>
        <w:t xml:space="preserve">(4), 47. </w:t>
      </w:r>
      <w:hyperlink r:id="rId4098" w:history="1">
        <w:r w:rsidRPr="00D36414">
          <w:rPr>
            <w:rStyle w:val="Hyperlink"/>
            <w:rFonts w:cstheme="minorHAnsi"/>
          </w:rPr>
          <w:t>http://doi.org/10.5751/ES-09048-210447</w:t>
        </w:r>
      </w:hyperlink>
    </w:p>
    <w:p w14:paraId="63B0FE25"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lastRenderedPageBreak/>
        <w:t xml:space="preserve">Tömmel, I. (2011). The European Union–a federation sui generis? </w:t>
      </w:r>
      <w:r w:rsidRPr="00D36414">
        <w:rPr>
          <w:rFonts w:cstheme="minorHAnsi"/>
          <w:i/>
          <w:iCs/>
        </w:rPr>
        <w:t xml:space="preserve">The EU and Federalism: Polities and policies compared. </w:t>
      </w:r>
      <w:r w:rsidRPr="00D36414">
        <w:rPr>
          <w:rFonts w:cstheme="minorHAnsi"/>
          <w:iCs/>
        </w:rPr>
        <w:t>3rd Annual EUCE Workshop on the EU in a Comparative Perspective</w:t>
      </w:r>
      <w:r w:rsidRPr="00D36414">
        <w:rPr>
          <w:rFonts w:cstheme="minorHAnsi"/>
        </w:rPr>
        <w:t xml:space="preserve">, 41–56. Retrieved from </w:t>
      </w:r>
      <w:hyperlink r:id="rId4099" w:history="1">
        <w:r w:rsidRPr="00D36414">
          <w:rPr>
            <w:rStyle w:val="Hyperlink"/>
            <w:rFonts w:cstheme="minorHAnsi"/>
          </w:rPr>
          <w:t>https://www.researchgate.net/publication/290630705_The_European_Union_-_A_federation_Sui_Generis</w:t>
        </w:r>
      </w:hyperlink>
    </w:p>
    <w:p w14:paraId="1812C549"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osun, J., &amp; Schulze, K. (2015). Compliance with EU biofuel targets in South-Eastern and Eastern Europe: Do interest groups matter? </w:t>
      </w:r>
      <w:r w:rsidRPr="00D36414">
        <w:rPr>
          <w:rFonts w:cstheme="minorHAnsi"/>
          <w:i/>
          <w:iCs/>
        </w:rPr>
        <w:t>Environment and Planning C: Government and Policy</w:t>
      </w:r>
      <w:r w:rsidRPr="00D36414">
        <w:rPr>
          <w:rFonts w:cstheme="minorHAnsi"/>
        </w:rPr>
        <w:t xml:space="preserve">, </w:t>
      </w:r>
      <w:r w:rsidRPr="00D36414">
        <w:rPr>
          <w:rFonts w:cstheme="minorHAnsi"/>
          <w:i/>
          <w:iCs/>
        </w:rPr>
        <w:t>33</w:t>
      </w:r>
      <w:r w:rsidRPr="00D36414">
        <w:rPr>
          <w:rFonts w:cstheme="minorHAnsi"/>
        </w:rPr>
        <w:t xml:space="preserve">(5), 950–968. </w:t>
      </w:r>
      <w:hyperlink r:id="rId4100" w:history="1">
        <w:r w:rsidRPr="00D36414">
          <w:rPr>
            <w:rStyle w:val="Hyperlink"/>
            <w:rFonts w:cstheme="minorHAnsi"/>
          </w:rPr>
          <w:t>http://doi.org/10.1177/0263774X15605923</w:t>
        </w:r>
      </w:hyperlink>
    </w:p>
    <w:p w14:paraId="23272DF4"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repel, M. (2010). Assessing the cost-effectiveness of the water purification function of wetlands for environmental planning. </w:t>
      </w:r>
      <w:r w:rsidRPr="00D36414">
        <w:rPr>
          <w:rFonts w:cstheme="minorHAnsi"/>
          <w:i/>
          <w:iCs/>
        </w:rPr>
        <w:t>Ecological Complexity</w:t>
      </w:r>
      <w:r w:rsidRPr="00D36414">
        <w:rPr>
          <w:rFonts w:cstheme="minorHAnsi"/>
        </w:rPr>
        <w:t xml:space="preserve">, </w:t>
      </w:r>
      <w:r w:rsidRPr="00D36414">
        <w:rPr>
          <w:rFonts w:cstheme="minorHAnsi"/>
          <w:i/>
          <w:iCs/>
        </w:rPr>
        <w:t>7</w:t>
      </w:r>
      <w:r w:rsidRPr="00D36414">
        <w:rPr>
          <w:rFonts w:cstheme="minorHAnsi"/>
        </w:rPr>
        <w:t xml:space="preserve">(3), 320–326. </w:t>
      </w:r>
      <w:hyperlink r:id="rId4101" w:history="1">
        <w:r w:rsidRPr="00D36414">
          <w:rPr>
            <w:rStyle w:val="Hyperlink"/>
            <w:rFonts w:cstheme="minorHAnsi"/>
          </w:rPr>
          <w:t>http://doi.org/10.1016/j.ecocom.2010.02.006</w:t>
        </w:r>
      </w:hyperlink>
    </w:p>
    <w:p w14:paraId="311AB877"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rifonova, T. (2016). Case Study #8-8, intensive fish farming as a contributor to the depletion of underground and surface water resources in the Ararat Valley. In P. Pinstrup-Andersen &amp; F. Cheng (Eds.), </w:t>
      </w:r>
      <w:r w:rsidRPr="00D36414">
        <w:rPr>
          <w:rFonts w:cstheme="minorHAnsi"/>
          <w:i/>
          <w:iCs/>
        </w:rPr>
        <w:t>Food policy for developing countries: Case studies</w:t>
      </w:r>
      <w:r w:rsidRPr="00D36414">
        <w:rPr>
          <w:rFonts w:cstheme="minorHAnsi"/>
        </w:rPr>
        <w:t xml:space="preserve">. Moscow, Russian Federation: Eurasian Center for Food Security. Retrieved from </w:t>
      </w:r>
      <w:hyperlink r:id="rId4102" w:history="1">
        <w:r w:rsidRPr="00D36414">
          <w:rPr>
            <w:rStyle w:val="Hyperlink"/>
            <w:rFonts w:cstheme="minorHAnsi"/>
          </w:rPr>
          <w:t>http://cip.cornell.edu/dns.gfs/1489508722</w:t>
        </w:r>
      </w:hyperlink>
    </w:p>
    <w:p w14:paraId="69238A5D"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uck, S. L., Winqvist, C., Mota, F., Ahnström, J., Turnbull, L. A., &amp; Bengtsson, J. (2014). Land-use intensity and the effects of organic farming on biodiversity: a hierarchical meta-analysis. </w:t>
      </w:r>
      <w:r w:rsidRPr="00D36414">
        <w:rPr>
          <w:rFonts w:cstheme="minorHAnsi"/>
          <w:i/>
          <w:iCs/>
        </w:rPr>
        <w:t>Journal of Applied Ecology</w:t>
      </w:r>
      <w:r w:rsidRPr="00D36414">
        <w:rPr>
          <w:rFonts w:cstheme="minorHAnsi"/>
        </w:rPr>
        <w:t xml:space="preserve">, </w:t>
      </w:r>
      <w:r w:rsidRPr="00D36414">
        <w:rPr>
          <w:rFonts w:cstheme="minorHAnsi"/>
          <w:i/>
          <w:iCs/>
        </w:rPr>
        <w:t>51</w:t>
      </w:r>
      <w:r w:rsidRPr="00D36414">
        <w:rPr>
          <w:rFonts w:cstheme="minorHAnsi"/>
        </w:rPr>
        <w:t xml:space="preserve">, 746–755. </w:t>
      </w:r>
      <w:hyperlink r:id="rId4103" w:history="1">
        <w:r w:rsidRPr="00D36414">
          <w:rPr>
            <w:rStyle w:val="Hyperlink"/>
            <w:rFonts w:cstheme="minorHAnsi"/>
          </w:rPr>
          <w:t>http://doi.org/10.1111/1365-2664.12219</w:t>
        </w:r>
      </w:hyperlink>
    </w:p>
    <w:p w14:paraId="13800986"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ucker, G., Allen, B., Conway, M., Dickie, I., Hart, K., Rayment, M., Schulp, C., &amp; van Teeffelen, A. (2013a). </w:t>
      </w:r>
      <w:r w:rsidRPr="00D36414">
        <w:rPr>
          <w:rFonts w:cstheme="minorHAnsi"/>
          <w:i/>
          <w:iCs/>
        </w:rPr>
        <w:t>Policy options for an EU no net loss initiative</w:t>
      </w:r>
      <w:r w:rsidRPr="00D36414">
        <w:rPr>
          <w:rFonts w:cstheme="minorHAnsi"/>
        </w:rPr>
        <w:t>. London, UK: Institute for European Environmental Policy.</w:t>
      </w:r>
    </w:p>
    <w:p w14:paraId="31FA1732" w14:textId="77777777" w:rsidR="008A5415" w:rsidRPr="00D36414" w:rsidRDefault="008A5415" w:rsidP="008A5415">
      <w:pPr>
        <w:widowControl w:val="0"/>
        <w:autoSpaceDE w:val="0"/>
        <w:autoSpaceDN w:val="0"/>
        <w:adjustRightInd w:val="0"/>
        <w:spacing w:before="120"/>
        <w:ind w:left="720" w:hanging="720"/>
        <w:rPr>
          <w:rFonts w:cstheme="minorHAnsi"/>
        </w:rPr>
      </w:pPr>
      <w:r w:rsidRPr="00D36414">
        <w:rPr>
          <w:rFonts w:cstheme="minorHAnsi"/>
        </w:rPr>
        <w:t xml:space="preserve">Tucker, G., Underwood, E., Farmer, A., Scalera, R., Dickie, I., A., McConville, A., &amp; van Vliet, W. (2013b). </w:t>
      </w:r>
      <w:r w:rsidRPr="00D36414">
        <w:rPr>
          <w:rFonts w:cstheme="minorHAnsi"/>
          <w:i/>
          <w:iCs/>
        </w:rPr>
        <w:t>Estimation of the financing needs to implement Target 2 of the EU Biodiversity Strategy</w:t>
      </w:r>
      <w:r w:rsidRPr="00D36414">
        <w:rPr>
          <w:rFonts w:cstheme="minorHAnsi"/>
        </w:rPr>
        <w:t>. London, UK: Institute for European Environmental Policy.</w:t>
      </w:r>
    </w:p>
    <w:p w14:paraId="6258B7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urgut, N. Y. (2007). The European Court of Human Rights and the right to the environment. </w:t>
      </w:r>
      <w:r w:rsidRPr="00D36414">
        <w:rPr>
          <w:rFonts w:cstheme="minorHAnsi"/>
          <w:i/>
          <w:iCs/>
        </w:rPr>
        <w:t>Ankara Law Review</w:t>
      </w:r>
      <w:r w:rsidRPr="00D36414">
        <w:rPr>
          <w:rFonts w:cstheme="minorHAnsi"/>
        </w:rPr>
        <w:t xml:space="preserve">, </w:t>
      </w:r>
      <w:r w:rsidRPr="00D36414">
        <w:rPr>
          <w:rFonts w:cstheme="minorHAnsi"/>
          <w:i/>
          <w:iCs/>
        </w:rPr>
        <w:t>5</w:t>
      </w:r>
      <w:r w:rsidRPr="00D36414">
        <w:rPr>
          <w:rFonts w:cstheme="minorHAnsi"/>
        </w:rPr>
        <w:t>(1), 1–24.</w:t>
      </w:r>
    </w:p>
    <w:p w14:paraId="0092D6A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uri, E. I., &amp; Keskitalo, E. C. H. (2014). Governing reindeer husbandry in western Finnmark: barriers for incorporating traditional knowledge in local-level policy implementation. </w:t>
      </w:r>
      <w:r w:rsidRPr="00D36414">
        <w:rPr>
          <w:rFonts w:cstheme="minorHAnsi"/>
          <w:i/>
          <w:iCs/>
        </w:rPr>
        <w:t>Polar Geography</w:t>
      </w:r>
      <w:r w:rsidRPr="00D36414">
        <w:rPr>
          <w:rFonts w:cstheme="minorHAnsi"/>
        </w:rPr>
        <w:t xml:space="preserve">, </w:t>
      </w:r>
      <w:r w:rsidRPr="00D36414">
        <w:rPr>
          <w:rFonts w:cstheme="minorHAnsi"/>
          <w:i/>
          <w:iCs/>
        </w:rPr>
        <w:t>37</w:t>
      </w:r>
      <w:r w:rsidRPr="00D36414">
        <w:rPr>
          <w:rFonts w:cstheme="minorHAnsi"/>
        </w:rPr>
        <w:t xml:space="preserve">(3), 234–251. </w:t>
      </w:r>
      <w:hyperlink r:id="rId4104" w:history="1">
        <w:r w:rsidRPr="00D36414">
          <w:rPr>
            <w:rStyle w:val="Hyperlink"/>
            <w:rFonts w:cstheme="minorHAnsi"/>
          </w:rPr>
          <w:t>http://doi.org/10.1080/1088937X.2014.953620</w:t>
        </w:r>
      </w:hyperlink>
    </w:p>
    <w:p w14:paraId="1C40B88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urkelboom, F., Thoonen, M., Jacobs, S., &amp; Berry, P. (2016). Ecosystem service trade-offs and synergies. In M. Potschin &amp; K. Jax (Eds.), </w:t>
      </w:r>
      <w:r w:rsidRPr="00D36414">
        <w:rPr>
          <w:rFonts w:cstheme="minorHAnsi"/>
          <w:i/>
          <w:iCs/>
        </w:rPr>
        <w:t xml:space="preserve">OpenNESS ecosystem services reference book. </w:t>
      </w:r>
      <w:r w:rsidRPr="00D36414">
        <w:rPr>
          <w:rFonts w:cstheme="minorHAnsi"/>
        </w:rPr>
        <w:t xml:space="preserve">Retrieved from </w:t>
      </w:r>
      <w:hyperlink r:id="rId4105" w:history="1">
        <w:r w:rsidRPr="00D36414">
          <w:rPr>
            <w:rStyle w:val="Hyperlink"/>
            <w:rFonts w:cstheme="minorHAnsi"/>
          </w:rPr>
          <w:t>http://www.openness-project.eu/library/reference-book/sp-ecosystem-service-trade-offs-and-synergies</w:t>
        </w:r>
      </w:hyperlink>
    </w:p>
    <w:p w14:paraId="79F4DFC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urner, E. A. L. (2010). Why has the number of international non-governmental organizations exploded since 1960? </w:t>
      </w:r>
      <w:r w:rsidRPr="00D36414">
        <w:rPr>
          <w:rFonts w:cstheme="minorHAnsi"/>
          <w:i/>
          <w:iCs/>
        </w:rPr>
        <w:t>Cliodynamics</w:t>
      </w:r>
      <w:r w:rsidRPr="00D36414">
        <w:rPr>
          <w:rFonts w:cstheme="minorHAnsi"/>
        </w:rPr>
        <w:t xml:space="preserve">, </w:t>
      </w:r>
      <w:r w:rsidRPr="00D36414">
        <w:rPr>
          <w:rFonts w:cstheme="minorHAnsi"/>
          <w:i/>
          <w:iCs/>
        </w:rPr>
        <w:t>1</w:t>
      </w:r>
      <w:r w:rsidRPr="00D36414">
        <w:rPr>
          <w:rFonts w:cstheme="minorHAnsi"/>
        </w:rPr>
        <w:t xml:space="preserve">(1), 81–91. Retrieved from </w:t>
      </w:r>
      <w:hyperlink r:id="rId4106" w:anchor="page-8" w:history="1">
        <w:r w:rsidRPr="00D36414">
          <w:rPr>
            <w:rStyle w:val="Hyperlink"/>
            <w:rFonts w:cstheme="minorHAnsi"/>
          </w:rPr>
          <w:t>http://escholarship.org/uc/item/97p470sx#page-8</w:t>
        </w:r>
      </w:hyperlink>
    </w:p>
    <w:p w14:paraId="423A940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urner, R. K., &amp; Opschoor, J. B. (1994). Environmental economics and environmental policy instruments: Introduction and overview. In J. B. Opschoor &amp; R. K. Turner (Eds.), </w:t>
      </w:r>
      <w:r w:rsidRPr="00D36414">
        <w:rPr>
          <w:rFonts w:cstheme="minorHAnsi"/>
          <w:i/>
          <w:iCs/>
        </w:rPr>
        <w:t>Economic incentives and environmental policies: Principles and practice</w:t>
      </w:r>
      <w:r w:rsidRPr="00D36414">
        <w:rPr>
          <w:rFonts w:cstheme="minorHAnsi"/>
        </w:rPr>
        <w:t xml:space="preserve"> (pp. 1–38). Dordrecht, The Netherlands: Kluwer. Retrieved from </w:t>
      </w:r>
      <w:hyperlink r:id="rId4107" w:history="1">
        <w:r w:rsidRPr="00D36414">
          <w:rPr>
            <w:rStyle w:val="Hyperlink"/>
            <w:rFonts w:cstheme="minorHAnsi"/>
          </w:rPr>
          <w:t>https://link.springer.com/chapter/10.1007%2F978-94-011-0856-0_1</w:t>
        </w:r>
      </w:hyperlink>
    </w:p>
    <w:p w14:paraId="5C4CA20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Tysiachniouk, M., &amp; McDermott, C. L. (2016). </w:t>
      </w:r>
      <w:r w:rsidRPr="00D36414">
        <w:rPr>
          <w:rFonts w:cstheme="minorHAnsi"/>
        </w:rPr>
        <w:t xml:space="preserve">Certification with Russian characteristics: Implications for social and environmental equity. </w:t>
      </w:r>
      <w:r w:rsidRPr="00D36414">
        <w:rPr>
          <w:rFonts w:cstheme="minorHAnsi"/>
          <w:i/>
          <w:iCs/>
        </w:rPr>
        <w:t>Forest Policy and Economics</w:t>
      </w:r>
      <w:r w:rsidRPr="00D36414">
        <w:rPr>
          <w:rFonts w:cstheme="minorHAnsi"/>
        </w:rPr>
        <w:t xml:space="preserve">, </w:t>
      </w:r>
      <w:r w:rsidRPr="00D36414">
        <w:rPr>
          <w:rFonts w:cstheme="minorHAnsi"/>
          <w:i/>
          <w:iCs/>
        </w:rPr>
        <w:t>62</w:t>
      </w:r>
      <w:r w:rsidRPr="00D36414">
        <w:rPr>
          <w:rFonts w:cstheme="minorHAnsi"/>
        </w:rPr>
        <w:t xml:space="preserve">, 43–53. Retrieved from </w:t>
      </w:r>
      <w:hyperlink r:id="rId4108" w:history="1">
        <w:r w:rsidRPr="00D36414">
          <w:rPr>
            <w:rStyle w:val="Hyperlink"/>
            <w:rFonts w:cstheme="minorHAnsi"/>
          </w:rPr>
          <w:t>http://doi.org/10.1016/j.forpol.2015.07.002</w:t>
        </w:r>
      </w:hyperlink>
    </w:p>
    <w:p w14:paraId="02F10B8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Tzoulas, K., Korpela, K., Venn, S., Yli-Pelkonen, V., Kaźmierczak, A., Niemela, J., &amp; James, P. (2007). Promoting ecosystem and human health in urban areas using green Infrastructure: A literature review. </w:t>
      </w:r>
      <w:r w:rsidRPr="00D36414">
        <w:rPr>
          <w:rFonts w:cstheme="minorHAnsi"/>
          <w:i/>
          <w:iCs/>
        </w:rPr>
        <w:t>Landscape and Urban Planning</w:t>
      </w:r>
      <w:r w:rsidRPr="00D36414">
        <w:rPr>
          <w:rFonts w:cstheme="minorHAnsi"/>
        </w:rPr>
        <w:t xml:space="preserve">, </w:t>
      </w:r>
      <w:r w:rsidRPr="00D36414">
        <w:rPr>
          <w:rFonts w:cstheme="minorHAnsi"/>
          <w:i/>
          <w:iCs/>
        </w:rPr>
        <w:t>81</w:t>
      </w:r>
      <w:r w:rsidRPr="00D36414">
        <w:rPr>
          <w:rFonts w:cstheme="minorHAnsi"/>
        </w:rPr>
        <w:t xml:space="preserve">(3), 167–178. </w:t>
      </w:r>
      <w:hyperlink r:id="rId4109" w:history="1">
        <w:r w:rsidRPr="00D36414">
          <w:rPr>
            <w:rStyle w:val="Hyperlink"/>
            <w:rFonts w:cstheme="minorHAnsi"/>
          </w:rPr>
          <w:t>http://doi.org/10.1016/j.landurbplan.2007.02.001</w:t>
        </w:r>
      </w:hyperlink>
    </w:p>
    <w:p w14:paraId="74545F8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K NEA. (2011). </w:t>
      </w:r>
      <w:r w:rsidRPr="00D36414">
        <w:rPr>
          <w:rFonts w:cstheme="minorHAnsi"/>
          <w:i/>
          <w:iCs/>
        </w:rPr>
        <w:t>UK National Ecosystem Assessment: Synthesis of the key findings</w:t>
      </w:r>
      <w:r w:rsidRPr="00D36414">
        <w:rPr>
          <w:rFonts w:cstheme="minorHAnsi"/>
        </w:rPr>
        <w:t>. Cambridge, UK: UNEP-WCMC.</w:t>
      </w:r>
      <w:hyperlink w:history="1"/>
    </w:p>
    <w:p w14:paraId="63E2D428" w14:textId="7F1CAE69"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l Hassan, M., Starkloff, R., &amp; Nizamedinkhodjaeva, N. (2004). </w:t>
      </w:r>
      <w:r w:rsidRPr="00D36414">
        <w:rPr>
          <w:rFonts w:cstheme="minorHAnsi"/>
          <w:i/>
          <w:iCs/>
        </w:rPr>
        <w:t>Inadequac</w:t>
      </w:r>
      <w:r w:rsidR="005C61CB">
        <w:rPr>
          <w:rFonts w:cstheme="minorHAnsi"/>
          <w:i/>
          <w:iCs/>
        </w:rPr>
        <w:t xml:space="preserve">ies in the water </w:t>
      </w:r>
      <w:r w:rsidRPr="00D36414">
        <w:rPr>
          <w:rFonts w:cstheme="minorHAnsi"/>
          <w:i/>
          <w:iCs/>
        </w:rPr>
        <w:t>reforms in the Kyrgyz Republic: An institutional analysis</w:t>
      </w:r>
      <w:r w:rsidRPr="00D36414">
        <w:rPr>
          <w:rFonts w:cstheme="minorHAnsi"/>
        </w:rPr>
        <w:t xml:space="preserve">. </w:t>
      </w:r>
      <w:r w:rsidRPr="00D36414">
        <w:rPr>
          <w:rFonts w:cstheme="minorHAnsi"/>
          <w:i/>
          <w:iCs/>
        </w:rPr>
        <w:t>Research report No. 81</w:t>
      </w:r>
      <w:r w:rsidRPr="00D36414">
        <w:rPr>
          <w:rFonts w:cstheme="minorHAnsi"/>
        </w:rPr>
        <w:t xml:space="preserve">. Colombo, Sri Lanka: International Water Management Institute. Retrieved from </w:t>
      </w:r>
      <w:hyperlink r:id="rId4110" w:history="1">
        <w:r w:rsidRPr="00D36414">
          <w:rPr>
            <w:rStyle w:val="Hyperlink"/>
            <w:rFonts w:cstheme="minorHAnsi"/>
          </w:rPr>
          <w:t>https://dlc.dlib.indiana.edu/dlc/bitstream/handle/10535/4281/RR81.pdf?sequence=1</w:t>
        </w:r>
      </w:hyperlink>
    </w:p>
    <w:p w14:paraId="0FF1DF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lybina, O. (2014). Interaction, cooperation and governance in the Russian forest sector. </w:t>
      </w:r>
      <w:r w:rsidRPr="00D36414">
        <w:rPr>
          <w:rFonts w:cstheme="minorHAnsi"/>
          <w:i/>
          <w:iCs/>
        </w:rPr>
        <w:t>Journal of Rural Studies</w:t>
      </w:r>
      <w:r w:rsidRPr="00D36414">
        <w:rPr>
          <w:rFonts w:cstheme="minorHAnsi"/>
        </w:rPr>
        <w:t xml:space="preserve">, </w:t>
      </w:r>
      <w:r w:rsidRPr="00D36414">
        <w:rPr>
          <w:rFonts w:cstheme="minorHAnsi"/>
          <w:i/>
          <w:iCs/>
        </w:rPr>
        <w:t>34</w:t>
      </w:r>
      <w:r w:rsidRPr="00D36414">
        <w:rPr>
          <w:rFonts w:cstheme="minorHAnsi"/>
        </w:rPr>
        <w:t xml:space="preserve">, 246–253. </w:t>
      </w:r>
      <w:hyperlink r:id="rId4111" w:history="1">
        <w:r w:rsidRPr="00D36414">
          <w:rPr>
            <w:rStyle w:val="Hyperlink"/>
            <w:rFonts w:cstheme="minorHAnsi"/>
          </w:rPr>
          <w:t>http://doi.org/10.1016/j.jrurstud.2014.02.005</w:t>
        </w:r>
      </w:hyperlink>
    </w:p>
    <w:p w14:paraId="4D29F3F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HABITAT. (2009). </w:t>
      </w:r>
      <w:r w:rsidRPr="00D36414">
        <w:rPr>
          <w:rFonts w:cstheme="minorHAnsi"/>
          <w:i/>
          <w:iCs/>
        </w:rPr>
        <w:t>Planning sustainable cities - Global report on human settlements 2009</w:t>
      </w:r>
      <w:r w:rsidRPr="00D36414">
        <w:rPr>
          <w:rFonts w:cstheme="minorHAnsi"/>
        </w:rPr>
        <w:t xml:space="preserve">. Abingdon, UK: </w:t>
      </w:r>
      <w:r w:rsidRPr="00D36414">
        <w:rPr>
          <w:rFonts w:cstheme="minorHAnsi"/>
          <w:iCs/>
        </w:rPr>
        <w:t>Earthscan</w:t>
      </w:r>
      <w:r w:rsidRPr="00D36414">
        <w:rPr>
          <w:rFonts w:cstheme="minorHAnsi"/>
        </w:rPr>
        <w:t xml:space="preserve">. Retrieved from </w:t>
      </w:r>
      <w:hyperlink r:id="rId4112" w:history="1">
        <w:r w:rsidRPr="00D36414">
          <w:rPr>
            <w:rStyle w:val="Hyperlink"/>
            <w:rFonts w:cstheme="minorHAnsi"/>
          </w:rPr>
          <w:t>http://unhabitat.org/books/global-report-on-human-settlements-2009-planning-sustainable-cities/</w:t>
        </w:r>
      </w:hyperlink>
    </w:p>
    <w:p w14:paraId="5D81913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 DESA. (2015). </w:t>
      </w:r>
      <w:r w:rsidRPr="00D36414">
        <w:rPr>
          <w:rFonts w:cstheme="minorHAnsi"/>
          <w:i/>
          <w:iCs/>
        </w:rPr>
        <w:t>World population prospects: The 2015 revision, key findings and advance tables</w:t>
      </w:r>
      <w:r w:rsidRPr="00D36414">
        <w:rPr>
          <w:rFonts w:cstheme="minorHAnsi"/>
        </w:rPr>
        <w:t xml:space="preserve"> (Vol. ESA/P/WP.2). Retrieved from </w:t>
      </w:r>
      <w:hyperlink r:id="rId4113" w:history="1">
        <w:r w:rsidRPr="00D36414">
          <w:rPr>
            <w:rStyle w:val="Hyperlink"/>
            <w:rFonts w:cstheme="minorHAnsi"/>
          </w:rPr>
          <w:t>https://esa.un.org/unpd/wpp/publications/files/key_findings_wpp_2015.pdf</w:t>
        </w:r>
      </w:hyperlink>
    </w:p>
    <w:p w14:paraId="4EACCB3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 DESA. (2017). </w:t>
      </w:r>
      <w:r w:rsidRPr="00D36414">
        <w:rPr>
          <w:rFonts w:cstheme="minorHAnsi"/>
          <w:i/>
        </w:rPr>
        <w:t>NGO Branch</w:t>
      </w:r>
      <w:r w:rsidRPr="00D36414">
        <w:rPr>
          <w:rFonts w:cstheme="minorHAnsi"/>
        </w:rPr>
        <w:t xml:space="preserve">. Retrieved October 14, 2017, from </w:t>
      </w:r>
      <w:hyperlink r:id="rId4114" w:history="1">
        <w:r w:rsidRPr="00D36414">
          <w:rPr>
            <w:rStyle w:val="Hyperlink"/>
            <w:rFonts w:cstheme="minorHAnsi"/>
          </w:rPr>
          <w:t>http://csonet.org/index.php?menu=14</w:t>
        </w:r>
      </w:hyperlink>
    </w:p>
    <w:p w14:paraId="55FBD2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deland, A. (2005). </w:t>
      </w:r>
      <w:r w:rsidRPr="00D36414">
        <w:rPr>
          <w:rFonts w:cstheme="minorHAnsi"/>
          <w:i/>
          <w:iCs/>
        </w:rPr>
        <w:t>Kyrgyz livestock study, pasture management and use</w:t>
      </w:r>
      <w:r w:rsidRPr="00D36414">
        <w:rPr>
          <w:rFonts w:cstheme="minorHAnsi"/>
        </w:rPr>
        <w:t xml:space="preserve">. Washington, DC, USA: International Bank for Reconstruction and Development. Retrieved from </w:t>
      </w:r>
      <w:hyperlink r:id="rId4115" w:history="1">
        <w:r w:rsidRPr="00D36414">
          <w:rPr>
            <w:rStyle w:val="Hyperlink"/>
            <w:rFonts w:cstheme="minorHAnsi"/>
          </w:rPr>
          <w:t>http://landportal.info/sites/default/files/kyrgyz_livestock_pasture_management_and_use.pdf</w:t>
        </w:r>
      </w:hyperlink>
    </w:p>
    <w:p w14:paraId="38D9487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DP. (2015). </w:t>
      </w:r>
      <w:r w:rsidRPr="00D36414">
        <w:rPr>
          <w:rFonts w:cstheme="minorHAnsi"/>
          <w:i/>
          <w:iCs/>
        </w:rPr>
        <w:t>Human development report 2015. Work for human development</w:t>
      </w:r>
      <w:r w:rsidRPr="00D36414">
        <w:rPr>
          <w:rFonts w:cstheme="minorHAnsi"/>
        </w:rPr>
        <w:t xml:space="preserve">. Retrieved from </w:t>
      </w:r>
      <w:hyperlink r:id="rId4116" w:history="1">
        <w:r w:rsidRPr="00D36414">
          <w:rPr>
            <w:rStyle w:val="Hyperlink"/>
            <w:rFonts w:cstheme="minorHAnsi"/>
          </w:rPr>
          <w:t>http://hdr.undp.org/sites/all/themes/hdr_theme/country-notes/MEX.pdf</w:t>
        </w:r>
      </w:hyperlink>
    </w:p>
    <w:p w14:paraId="02BDC4F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DP. (2017). </w:t>
      </w:r>
      <w:r w:rsidRPr="00D36414">
        <w:rPr>
          <w:rFonts w:cstheme="minorHAnsi"/>
          <w:i/>
        </w:rPr>
        <w:t xml:space="preserve">Ecological fiscal transfers. </w:t>
      </w:r>
      <w:r w:rsidRPr="00D36414">
        <w:rPr>
          <w:rFonts w:cstheme="minorHAnsi"/>
        </w:rPr>
        <w:t xml:space="preserve">Retrieved October 12, 2017, from </w:t>
      </w:r>
      <w:hyperlink r:id="rId4117" w:history="1">
        <w:r w:rsidRPr="00D36414">
          <w:rPr>
            <w:rStyle w:val="Hyperlink"/>
            <w:rFonts w:cstheme="minorHAnsi"/>
          </w:rPr>
          <w:t>http://www.undp.org/content/sdfinance/en/home/solutions/ecological-fiscal-transfer.html</w:t>
        </w:r>
      </w:hyperlink>
    </w:p>
    <w:p w14:paraId="4538FE8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07). </w:t>
      </w:r>
      <w:r w:rsidRPr="00D36414">
        <w:rPr>
          <w:rFonts w:cstheme="minorHAnsi"/>
          <w:i/>
          <w:iCs/>
        </w:rPr>
        <w:t>Critical issues in implementation of environmental policies</w:t>
      </w:r>
      <w:r w:rsidRPr="00D36414">
        <w:rPr>
          <w:rFonts w:cstheme="minorHAnsi"/>
        </w:rPr>
        <w:t xml:space="preserve">. Retrieved from </w:t>
      </w:r>
      <w:hyperlink r:id="rId4118" w:history="1">
        <w:r w:rsidRPr="00D36414">
          <w:rPr>
            <w:rStyle w:val="Hyperlink"/>
            <w:rFonts w:cstheme="minorHAnsi"/>
          </w:rPr>
          <w:t>http://www.unece.org/environmental-policy/environmental-performance-reviews/enveprpublications/environmental-performance-reviews/2007/critical-issues-in-implementation-of-environmental-policies-unece-environmental-performance-review-programme-october-2007</w:t>
        </w:r>
      </w:hyperlink>
    </w:p>
    <w:p w14:paraId="36889A7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08). </w:t>
      </w:r>
      <w:r w:rsidRPr="00D36414">
        <w:rPr>
          <w:rFonts w:cstheme="minorHAnsi"/>
          <w:i/>
          <w:iCs/>
        </w:rPr>
        <w:t>Spatial planning. Key instrument for development and effective governance with special reference to countries in transition</w:t>
      </w:r>
      <w:r w:rsidRPr="00D36414">
        <w:rPr>
          <w:rFonts w:cstheme="minorHAnsi"/>
        </w:rPr>
        <w:t xml:space="preserve">. Retrieved from </w:t>
      </w:r>
      <w:hyperlink r:id="rId4119" w:history="1">
        <w:r w:rsidRPr="00D36414">
          <w:rPr>
            <w:rStyle w:val="Hyperlink"/>
            <w:rFonts w:cstheme="minorHAnsi"/>
          </w:rPr>
          <w:t>http://www.unece.org/fileadmin/DAM/hlm/documents/Publications/spatial_planning.e.pdf</w:t>
        </w:r>
      </w:hyperlink>
    </w:p>
    <w:p w14:paraId="319AC4E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1). </w:t>
      </w:r>
      <w:r w:rsidRPr="00D36414">
        <w:rPr>
          <w:rFonts w:cstheme="minorHAnsi"/>
          <w:i/>
          <w:iCs/>
        </w:rPr>
        <w:t>Strengthening water management and transboundary water cooperation in Central Asia: the role of UNECE environmental conventions</w:t>
      </w:r>
      <w:r w:rsidRPr="00D36414">
        <w:rPr>
          <w:rFonts w:cstheme="minorHAnsi"/>
        </w:rPr>
        <w:t xml:space="preserve">. Retrieved from </w:t>
      </w:r>
      <w:hyperlink r:id="rId4120" w:history="1">
        <w:r w:rsidRPr="00D36414">
          <w:rPr>
            <w:rStyle w:val="Hyperlink"/>
            <w:rFonts w:cstheme="minorHAnsi"/>
          </w:rPr>
          <w:t>http://www.unece.org/?id=28204</w:t>
        </w:r>
      </w:hyperlink>
    </w:p>
    <w:p w14:paraId="1980036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2). </w:t>
      </w:r>
      <w:r w:rsidRPr="00D36414">
        <w:rPr>
          <w:rFonts w:cstheme="minorHAnsi"/>
          <w:i/>
          <w:iCs/>
        </w:rPr>
        <w:t>Environmental performance reviews: Tajikistan: Second review</w:t>
      </w:r>
      <w:r w:rsidRPr="00D36414">
        <w:rPr>
          <w:rFonts w:cstheme="minorHAnsi"/>
        </w:rPr>
        <w:t xml:space="preserve">. Retrieved from </w:t>
      </w:r>
      <w:hyperlink r:id="rId4121" w:history="1">
        <w:r w:rsidRPr="00D36414">
          <w:rPr>
            <w:rStyle w:val="Hyperlink"/>
            <w:rFonts w:cstheme="minorHAnsi"/>
          </w:rPr>
          <w:t>http://www.unece.org/fileadmin/DAM/env/epr/epr_studies/TajikistanII.pdf</w:t>
        </w:r>
      </w:hyperlink>
    </w:p>
    <w:p w14:paraId="5F0F05B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5a). </w:t>
      </w:r>
      <w:r w:rsidRPr="00D36414">
        <w:rPr>
          <w:rFonts w:cstheme="minorHAnsi"/>
          <w:i/>
          <w:iCs/>
        </w:rPr>
        <w:t>Environmental performance reviews: Montenegro: Third review</w:t>
      </w:r>
      <w:r w:rsidRPr="00D36414">
        <w:rPr>
          <w:rFonts w:cstheme="minorHAnsi"/>
        </w:rPr>
        <w:t xml:space="preserve">. Retrieved from </w:t>
      </w:r>
      <w:hyperlink r:id="rId4122" w:history="1">
        <w:r w:rsidRPr="00D36414">
          <w:rPr>
            <w:rStyle w:val="Hyperlink"/>
            <w:rFonts w:cstheme="minorHAnsi"/>
          </w:rPr>
          <w:t>http://www.unece.org/environmental-policy/environmental-performance-reviews/enveprpublications/environmental-performance-reviews/2015/3rd-environmental-performance-review-of-montenegro.html</w:t>
        </w:r>
      </w:hyperlink>
    </w:p>
    <w:p w14:paraId="5E5C31D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5b). </w:t>
      </w:r>
      <w:r w:rsidRPr="00D36414">
        <w:rPr>
          <w:rFonts w:cstheme="minorHAnsi"/>
          <w:i/>
          <w:iCs/>
        </w:rPr>
        <w:t>Environmental performance reviews: Serbia: Third review</w:t>
      </w:r>
      <w:r w:rsidRPr="00D36414">
        <w:rPr>
          <w:rFonts w:cstheme="minorHAnsi"/>
        </w:rPr>
        <w:t xml:space="preserve">. Retrieved from </w:t>
      </w:r>
      <w:hyperlink r:id="rId4123" w:history="1">
        <w:r w:rsidRPr="00D36414">
          <w:rPr>
            <w:rStyle w:val="Hyperlink"/>
            <w:rFonts w:cstheme="minorHAnsi"/>
          </w:rPr>
          <w:t>http://www.unece.org/environmental-policy/environmental-performance-reviews/enveprpublications/environmental-performance-reviews/2015/3rd-environmental-performance-review-of-serbia/docs.html</w:t>
        </w:r>
      </w:hyperlink>
    </w:p>
    <w:p w14:paraId="11F22EC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5c). </w:t>
      </w:r>
      <w:r w:rsidRPr="00D36414">
        <w:rPr>
          <w:rFonts w:cstheme="minorHAnsi"/>
          <w:i/>
          <w:iCs/>
        </w:rPr>
        <w:t>Reconciling resource uses in transboundary basins: assessment of the water-food-energy-ecosystems nexus</w:t>
      </w:r>
      <w:r w:rsidRPr="00D36414">
        <w:rPr>
          <w:rFonts w:cstheme="minorHAnsi"/>
        </w:rPr>
        <w:t xml:space="preserve">. Retrieved from </w:t>
      </w:r>
      <w:hyperlink r:id="rId4124" w:history="1">
        <w:r w:rsidRPr="00D36414">
          <w:rPr>
            <w:rStyle w:val="Hyperlink"/>
            <w:rFonts w:cstheme="minorHAnsi"/>
          </w:rPr>
          <w:t>http://www.unece.org/index.php?id=41427</w:t>
        </w:r>
      </w:hyperlink>
    </w:p>
    <w:p w14:paraId="12F937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6a). </w:t>
      </w:r>
      <w:r w:rsidRPr="00D36414">
        <w:rPr>
          <w:rFonts w:cstheme="minorHAnsi"/>
          <w:i/>
          <w:iCs/>
        </w:rPr>
        <w:t>Environmental performance reviews: Belarus: Third review</w:t>
      </w:r>
      <w:r w:rsidRPr="00D36414">
        <w:rPr>
          <w:rFonts w:cstheme="minorHAnsi"/>
        </w:rPr>
        <w:t xml:space="preserve">. Retrieved from </w:t>
      </w:r>
      <w:hyperlink r:id="rId4125" w:history="1">
        <w:r w:rsidRPr="00D36414">
          <w:rPr>
            <w:rStyle w:val="Hyperlink"/>
            <w:rFonts w:cstheme="minorHAnsi"/>
          </w:rPr>
          <w:t>http://www.unece.org/index.php?id=41226</w:t>
        </w:r>
      </w:hyperlink>
    </w:p>
    <w:p w14:paraId="7DE42CD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6b). </w:t>
      </w:r>
      <w:r w:rsidRPr="00D36414">
        <w:rPr>
          <w:rFonts w:cstheme="minorHAnsi"/>
          <w:i/>
          <w:iCs/>
        </w:rPr>
        <w:t>Environmental performance reviews: Georgia: Third review</w:t>
      </w:r>
      <w:r w:rsidRPr="00D36414">
        <w:rPr>
          <w:rFonts w:cstheme="minorHAnsi"/>
        </w:rPr>
        <w:t xml:space="preserve">. Retrieved from </w:t>
      </w:r>
      <w:hyperlink r:id="rId4126" w:history="1">
        <w:r w:rsidRPr="00D36414">
          <w:rPr>
            <w:rStyle w:val="Hyperlink"/>
            <w:rFonts w:cstheme="minorHAnsi"/>
          </w:rPr>
          <w:t>http://www.unece.org/environmental-policy/environmental-performance-reviews/enveprpublications/environmental-performance-reviews/2016/3rd-environmental-performance-review-of-georgia/docs.html</w:t>
        </w:r>
      </w:hyperlink>
    </w:p>
    <w:p w14:paraId="3598D3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7a). </w:t>
      </w:r>
      <w:r w:rsidRPr="00D36414">
        <w:rPr>
          <w:rFonts w:cstheme="minorHAnsi"/>
          <w:i/>
        </w:rPr>
        <w:t>Environment for Europe</w:t>
      </w:r>
      <w:r w:rsidRPr="00D36414">
        <w:rPr>
          <w:rFonts w:cstheme="minorHAnsi"/>
        </w:rPr>
        <w:t xml:space="preserve">. Retrieved October 14, 2017, from </w:t>
      </w:r>
      <w:hyperlink r:id="rId4127" w:history="1">
        <w:r w:rsidRPr="00D36414">
          <w:rPr>
            <w:rStyle w:val="Hyperlink"/>
            <w:rFonts w:cstheme="minorHAnsi"/>
          </w:rPr>
          <w:t>https://www.unece.org/env/efe/welcome.html</w:t>
        </w:r>
      </w:hyperlink>
    </w:p>
    <w:p w14:paraId="42E8544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7b). </w:t>
      </w:r>
      <w:r w:rsidRPr="00D36414">
        <w:rPr>
          <w:rFonts w:cstheme="minorHAnsi"/>
          <w:i/>
        </w:rPr>
        <w:t>Environmental performance reviews: reviewed countries.</w:t>
      </w:r>
      <w:r w:rsidRPr="00D36414">
        <w:rPr>
          <w:rFonts w:cstheme="minorHAnsi"/>
        </w:rPr>
        <w:t xml:space="preserve"> Retrieved October 26, 2017, from </w:t>
      </w:r>
      <w:hyperlink r:id="rId4128" w:history="1">
        <w:r w:rsidRPr="00D36414">
          <w:rPr>
            <w:rStyle w:val="Hyperlink"/>
            <w:rFonts w:cstheme="minorHAnsi"/>
          </w:rPr>
          <w:t>https://www.unece.org/environmental-policy/environmental-performance-reviews/reviewed-countries.html</w:t>
        </w:r>
      </w:hyperlink>
    </w:p>
    <w:p w14:paraId="65F5357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7c). </w:t>
      </w:r>
      <w:r w:rsidRPr="00D36414">
        <w:rPr>
          <w:rFonts w:cstheme="minorHAnsi"/>
          <w:i/>
          <w:iCs/>
        </w:rPr>
        <w:t>ECE/CEP/2017/L.2</w:t>
      </w:r>
      <w:r w:rsidRPr="00D36414">
        <w:rPr>
          <w:rFonts w:cstheme="minorHAnsi"/>
        </w:rPr>
        <w:t xml:space="preserve">: </w:t>
      </w:r>
      <w:r w:rsidRPr="00D36414">
        <w:rPr>
          <w:rFonts w:cstheme="minorHAnsi"/>
          <w:i/>
          <w:iCs/>
        </w:rPr>
        <w:t>Role of environmental performance reviews in supporting the achievement and monitoring of Sustainable Development Goals in the pan-European region</w:t>
      </w:r>
      <w:r w:rsidRPr="00D36414">
        <w:rPr>
          <w:rFonts w:cstheme="minorHAnsi"/>
        </w:rPr>
        <w:t xml:space="preserve">. Retrieved from </w:t>
      </w:r>
      <w:hyperlink r:id="rId4129" w:history="1">
        <w:r w:rsidRPr="00D36414">
          <w:rPr>
            <w:rStyle w:val="Hyperlink"/>
            <w:rFonts w:cstheme="minorHAnsi"/>
          </w:rPr>
          <w:t>https://www.unece.org/fileadmin/DAM/env/documents/2017/ece/cep/ece.cep.2017.L.2.e.pdf</w:t>
        </w:r>
      </w:hyperlink>
    </w:p>
    <w:p w14:paraId="0B1075F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 (2017d). </w:t>
      </w:r>
      <w:r w:rsidRPr="00D36414">
        <w:rPr>
          <w:rFonts w:cstheme="minorHAnsi"/>
          <w:i/>
        </w:rPr>
        <w:t>The Global Environment Facility (GEF) trust fund.</w:t>
      </w:r>
      <w:r w:rsidRPr="00D36414">
        <w:rPr>
          <w:rFonts w:cstheme="minorHAnsi"/>
        </w:rPr>
        <w:t xml:space="preserve"> Retrieved October 14, 2017, from </w:t>
      </w:r>
      <w:hyperlink r:id="rId4130" w:history="1">
        <w:r w:rsidRPr="00D36414">
          <w:rPr>
            <w:rStyle w:val="Hyperlink"/>
            <w:rFonts w:cstheme="minorHAnsi"/>
          </w:rPr>
          <w:t>https://www.unece.org/fileadmin/DAM/operact/documents/GEF_TrustFund.pdf</w:t>
        </w:r>
      </w:hyperlink>
    </w:p>
    <w:p w14:paraId="1189470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CE/FAO. (2015). </w:t>
      </w:r>
      <w:r w:rsidRPr="00D36414">
        <w:rPr>
          <w:rFonts w:cstheme="minorHAnsi"/>
          <w:i/>
          <w:iCs/>
        </w:rPr>
        <w:t>Forests in the ECE region: Trends and challenges in achieving the global objectives on forests</w:t>
      </w:r>
      <w:r w:rsidRPr="00D36414">
        <w:rPr>
          <w:rFonts w:cstheme="minorHAnsi"/>
        </w:rPr>
        <w:t xml:space="preserve">. Retrieved from </w:t>
      </w:r>
      <w:hyperlink r:id="rId4131" w:history="1">
        <w:r w:rsidRPr="00D36414">
          <w:rPr>
            <w:rStyle w:val="Hyperlink"/>
            <w:rFonts w:cstheme="minorHAnsi"/>
          </w:rPr>
          <w:t>https://www.unece.org/fileadmin/DAM/timber/publications/forests-in-the-ece-region.pdf</w:t>
        </w:r>
      </w:hyperlink>
    </w:p>
    <w:p w14:paraId="5A761B3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n.d.). </w:t>
      </w:r>
      <w:r w:rsidRPr="00D36414">
        <w:rPr>
          <w:rFonts w:cstheme="minorHAnsi"/>
          <w:i/>
        </w:rPr>
        <w:t xml:space="preserve">Working with regional seas. </w:t>
      </w:r>
      <w:r w:rsidRPr="00D36414">
        <w:rPr>
          <w:rFonts w:cstheme="minorHAnsi"/>
        </w:rPr>
        <w:t xml:space="preserve">Retrieved from </w:t>
      </w:r>
      <w:hyperlink r:id="rId4132" w:history="1">
        <w:r w:rsidRPr="00D36414">
          <w:rPr>
            <w:rStyle w:val="Hyperlink"/>
            <w:rFonts w:cstheme="minorHAnsi"/>
          </w:rPr>
          <w:t>http://web.unep.org/regionalseas/</w:t>
        </w:r>
      </w:hyperlink>
    </w:p>
    <w:p w14:paraId="7FFF517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1982). </w:t>
      </w:r>
      <w:r w:rsidRPr="00D36414">
        <w:rPr>
          <w:rFonts w:cstheme="minorHAnsi"/>
          <w:i/>
          <w:iCs/>
        </w:rPr>
        <w:t>Achievements and planned development of UNEP’s Regional Seas Programme and comparable programmes sponsored by other bodies</w:t>
      </w:r>
      <w:r w:rsidRPr="00D36414">
        <w:rPr>
          <w:rFonts w:cstheme="minorHAnsi"/>
        </w:rPr>
        <w:t xml:space="preserve">. Retrieved from </w:t>
      </w:r>
      <w:hyperlink r:id="rId4133" w:history="1">
        <w:r w:rsidRPr="00D36414">
          <w:rPr>
            <w:rStyle w:val="Hyperlink"/>
            <w:rFonts w:cstheme="minorHAnsi"/>
          </w:rPr>
          <w:t>https://digitallibrary.un.org/record/83797?ln=en</w:t>
        </w:r>
      </w:hyperlink>
    </w:p>
    <w:p w14:paraId="00E43FE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1a). </w:t>
      </w:r>
      <w:r w:rsidRPr="00D36414">
        <w:rPr>
          <w:rFonts w:cstheme="minorHAnsi"/>
          <w:i/>
          <w:iCs/>
        </w:rPr>
        <w:t>Green economy: Pathways to sustainable development and poverty eradication</w:t>
      </w:r>
      <w:r w:rsidRPr="00D36414">
        <w:rPr>
          <w:rFonts w:cstheme="minorHAnsi"/>
        </w:rPr>
        <w:t xml:space="preserve">. Retrieved from </w:t>
      </w:r>
      <w:hyperlink r:id="rId4134" w:history="1">
        <w:r w:rsidRPr="00D36414">
          <w:rPr>
            <w:rStyle w:val="Hyperlink"/>
            <w:rFonts w:cstheme="minorHAnsi"/>
          </w:rPr>
          <w:t>www.unep.org/greeneconomy</w:t>
        </w:r>
      </w:hyperlink>
    </w:p>
    <w:p w14:paraId="4F756C3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1b). </w:t>
      </w:r>
      <w:r w:rsidRPr="00D36414">
        <w:rPr>
          <w:rFonts w:cstheme="minorHAnsi"/>
          <w:i/>
          <w:iCs/>
        </w:rPr>
        <w:t>Pan-European 2020 strategy for biodiversity</w:t>
      </w:r>
      <w:r w:rsidRPr="00D36414">
        <w:rPr>
          <w:rFonts w:cstheme="minorHAnsi"/>
        </w:rPr>
        <w:t xml:space="preserve">. Retrieved from </w:t>
      </w:r>
      <w:hyperlink r:id="rId4135" w:history="1">
        <w:r w:rsidRPr="00D36414">
          <w:rPr>
            <w:rStyle w:val="Hyperlink"/>
            <w:rFonts w:cstheme="minorHAnsi"/>
          </w:rPr>
          <w:t>http://capacity4dev.ec.europa.eu/unep/document/pan-european-2020-strategy-biodiversity</w:t>
        </w:r>
      </w:hyperlink>
    </w:p>
    <w:p w14:paraId="66C67E1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2). </w:t>
      </w:r>
      <w:r w:rsidRPr="00D36414">
        <w:rPr>
          <w:rFonts w:cstheme="minorHAnsi"/>
          <w:i/>
          <w:iCs/>
        </w:rPr>
        <w:t>Human rights and the environment Rio+20: Joint report OHCHR and UNEP</w:t>
      </w:r>
      <w:r w:rsidRPr="00D36414">
        <w:rPr>
          <w:rFonts w:cstheme="minorHAnsi"/>
        </w:rPr>
        <w:t xml:space="preserve">. Retrieved from </w:t>
      </w:r>
      <w:hyperlink r:id="rId4136" w:history="1">
        <w:r w:rsidRPr="00D36414">
          <w:rPr>
            <w:rStyle w:val="Hyperlink"/>
            <w:rFonts w:cstheme="minorHAnsi"/>
          </w:rPr>
          <w:t>http://www.unep.org/delc/Portals/119/JointReportOHCHRandUNEPonHumanRightsandtheEnvironment.pdf</w:t>
        </w:r>
      </w:hyperlink>
    </w:p>
    <w:p w14:paraId="67E0D99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4a). </w:t>
      </w:r>
      <w:r w:rsidRPr="00D36414">
        <w:rPr>
          <w:rFonts w:cstheme="minorHAnsi"/>
          <w:i/>
          <w:iCs/>
        </w:rPr>
        <w:t xml:space="preserve">Guidance manual on valuation and accounting of ecosystem services for small island </w:t>
      </w:r>
      <w:r w:rsidRPr="00D36414">
        <w:rPr>
          <w:rFonts w:cstheme="minorHAnsi"/>
          <w:i/>
          <w:iCs/>
        </w:rPr>
        <w:lastRenderedPageBreak/>
        <w:t>developing states</w:t>
      </w:r>
      <w:r w:rsidRPr="00D36414">
        <w:rPr>
          <w:rFonts w:cstheme="minorHAnsi"/>
        </w:rPr>
        <w:t xml:space="preserve">. Retrieved from </w:t>
      </w:r>
      <w:hyperlink r:id="rId4137" w:history="1">
        <w:r w:rsidRPr="00D36414">
          <w:rPr>
            <w:rStyle w:val="Hyperlink"/>
            <w:rFonts w:cstheme="minorHAnsi"/>
          </w:rPr>
          <w:t>https://www.cbd.int/financial/monterreytradetech/unep-valuation-sids.pdf</w:t>
        </w:r>
      </w:hyperlink>
    </w:p>
    <w:p w14:paraId="3807E1B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4b). Pan-European biodiversity platform. Work programme 2014 - 2017. Retrieved from </w:t>
      </w:r>
      <w:hyperlink r:id="rId4138" w:history="1">
        <w:r w:rsidRPr="00D36414">
          <w:rPr>
            <w:rStyle w:val="Hyperlink"/>
            <w:rFonts w:cstheme="minorHAnsi"/>
          </w:rPr>
          <w:t>https://www.cbd.int/doc/meetings/fin/rmws-2014-04/other/rmws-2014-04-presentation-day2-02-en.pdf</w:t>
        </w:r>
      </w:hyperlink>
    </w:p>
    <w:p w14:paraId="216A6F3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6a). </w:t>
      </w:r>
      <w:r w:rsidRPr="00D36414">
        <w:rPr>
          <w:rFonts w:cstheme="minorHAnsi"/>
          <w:i/>
          <w:iCs/>
        </w:rPr>
        <w:t>Compliance mechanisms and procedures, membership and working programme of the compliance committee for the biennium 2016-2017</w:t>
      </w:r>
      <w:r w:rsidRPr="00D36414">
        <w:rPr>
          <w:rFonts w:cstheme="minorHAnsi"/>
        </w:rPr>
        <w:t xml:space="preserve">. Retrieved from </w:t>
      </w:r>
      <w:hyperlink r:id="rId4139" w:history="1">
        <w:r w:rsidRPr="00D36414">
          <w:rPr>
            <w:rStyle w:val="Hyperlink"/>
            <w:rFonts w:cstheme="minorHAnsi"/>
          </w:rPr>
          <w:t>https://wedocs.unep.org/bitstream/handle/20.500.11822/6077/16ig22_28_22_15_eng.pdf?sequence=1&amp;isAllowed=y</w:t>
        </w:r>
      </w:hyperlink>
    </w:p>
    <w:p w14:paraId="0B38522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2016b). </w:t>
      </w:r>
      <w:r w:rsidRPr="00D36414">
        <w:rPr>
          <w:rFonts w:cstheme="minorHAnsi"/>
          <w:i/>
          <w:iCs/>
        </w:rPr>
        <w:t>Regional action plan on sustainable consumption and production in the Mediterranean</w:t>
      </w:r>
      <w:r w:rsidRPr="00D36414">
        <w:rPr>
          <w:rFonts w:cstheme="minorHAnsi"/>
        </w:rPr>
        <w:t xml:space="preserve">. Retrieved from </w:t>
      </w:r>
      <w:hyperlink r:id="rId4140" w:history="1">
        <w:r w:rsidRPr="00D36414">
          <w:rPr>
            <w:rStyle w:val="Hyperlink"/>
            <w:rFonts w:cstheme="minorHAnsi"/>
          </w:rPr>
          <w:t>https://www.switchmed.eu/en/documents/policy/scp.pdf</w:t>
        </w:r>
      </w:hyperlink>
    </w:p>
    <w:p w14:paraId="0AB3F0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WCMC &amp; BIP. (2017). </w:t>
      </w:r>
      <w:r w:rsidRPr="00D36414">
        <w:rPr>
          <w:rFonts w:cstheme="minorHAnsi"/>
          <w:i/>
        </w:rPr>
        <w:t>Official development assistance for biodiversity.</w:t>
      </w:r>
      <w:r w:rsidRPr="00D36414">
        <w:rPr>
          <w:rFonts w:cstheme="minorHAnsi"/>
        </w:rPr>
        <w:t xml:space="preserve"> Retrieved October 16, 2017, from </w:t>
      </w:r>
      <w:hyperlink r:id="rId4141" w:history="1">
        <w:r w:rsidRPr="00D36414">
          <w:rPr>
            <w:rStyle w:val="Hyperlink"/>
            <w:rFonts w:cstheme="minorHAnsi"/>
          </w:rPr>
          <w:t>https://www.bipindicators.net/indicators/official-development-assistance-provided-in-support-of-the-convention</w:t>
        </w:r>
      </w:hyperlink>
    </w:p>
    <w:p w14:paraId="341AFB5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P &amp; UNECE. (2016). </w:t>
      </w:r>
      <w:r w:rsidRPr="00D36414">
        <w:rPr>
          <w:rFonts w:cstheme="minorHAnsi"/>
          <w:i/>
          <w:iCs/>
        </w:rPr>
        <w:t>GEO-6 assessment for the pan-European region</w:t>
      </w:r>
      <w:r w:rsidRPr="00D36414">
        <w:rPr>
          <w:rFonts w:cstheme="minorHAnsi"/>
        </w:rPr>
        <w:t xml:space="preserve">. Nairobi, Kenya: United Nations Environment Programme. Retrieved from </w:t>
      </w:r>
      <w:hyperlink r:id="rId4142" w:history="1">
        <w:r w:rsidRPr="00D36414">
          <w:rPr>
            <w:rStyle w:val="Hyperlink"/>
            <w:rFonts w:cstheme="minorHAnsi"/>
          </w:rPr>
          <w:t>http://www.ccacoalition.org/en/resources/geo-6-assessment-pan-european-region</w:t>
        </w:r>
      </w:hyperlink>
    </w:p>
    <w:p w14:paraId="0A28CA2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SCO. (2016). </w:t>
      </w:r>
      <w:r w:rsidRPr="00D36414">
        <w:rPr>
          <w:rFonts w:cstheme="minorHAnsi"/>
          <w:i/>
        </w:rPr>
        <w:t xml:space="preserve">WHC-16/40.COM/7: </w:t>
      </w:r>
      <w:r w:rsidRPr="00D36414">
        <w:rPr>
          <w:rFonts w:cstheme="minorHAnsi"/>
          <w:i/>
          <w:iCs/>
        </w:rPr>
        <w:t>State of conservation of world heritage properties</w:t>
      </w:r>
      <w:r w:rsidRPr="00D36414">
        <w:rPr>
          <w:rFonts w:cstheme="minorHAnsi"/>
        </w:rPr>
        <w:t xml:space="preserve">. Retrieved from </w:t>
      </w:r>
      <w:hyperlink r:id="rId4143" w:history="1">
        <w:r w:rsidRPr="00D36414">
          <w:rPr>
            <w:rStyle w:val="Hyperlink"/>
            <w:rFonts w:cstheme="minorHAnsi"/>
          </w:rPr>
          <w:t>http://whc.unesco.org/en/decisions/6817/</w:t>
        </w:r>
      </w:hyperlink>
    </w:p>
    <w:p w14:paraId="59DF8D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ESCO. (2017). </w:t>
      </w:r>
      <w:r w:rsidRPr="00D36414">
        <w:rPr>
          <w:rFonts w:cstheme="minorHAnsi"/>
          <w:i/>
        </w:rPr>
        <w:t>World heritage list: Lake Baikal</w:t>
      </w:r>
      <w:r w:rsidRPr="00D36414">
        <w:rPr>
          <w:rFonts w:cstheme="minorHAnsi"/>
        </w:rPr>
        <w:t xml:space="preserve">. Retrieved March 10, 2017, from </w:t>
      </w:r>
      <w:hyperlink r:id="rId4144" w:history="1">
        <w:r w:rsidRPr="00D36414">
          <w:rPr>
            <w:rStyle w:val="Hyperlink"/>
            <w:rFonts w:cstheme="minorHAnsi"/>
          </w:rPr>
          <w:t>http://whc.unesco.org/en/list/754/documents/</w:t>
        </w:r>
      </w:hyperlink>
    </w:p>
    <w:p w14:paraId="705309E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United Nations. (1991).</w:t>
      </w:r>
      <w:r w:rsidRPr="00D36414">
        <w:rPr>
          <w:rFonts w:cstheme="minorHAnsi"/>
          <w:i/>
        </w:rPr>
        <w:t xml:space="preserve"> Convention on environmental impact assessment in a transboundary context.</w:t>
      </w:r>
      <w:r w:rsidRPr="00D36414">
        <w:rPr>
          <w:rFonts w:cstheme="minorHAnsi"/>
        </w:rPr>
        <w:t xml:space="preserve"> Retrieved from </w:t>
      </w:r>
      <w:hyperlink r:id="rId4145" w:history="1">
        <w:r w:rsidRPr="00D36414">
          <w:rPr>
            <w:rStyle w:val="Hyperlink"/>
            <w:rFonts w:cstheme="minorHAnsi"/>
          </w:rPr>
          <w:t>http://www.unece.org/env/eia/eia.html</w:t>
        </w:r>
      </w:hyperlink>
    </w:p>
    <w:p w14:paraId="3CAF542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ited Nations. (2014). </w:t>
      </w:r>
      <w:r w:rsidRPr="00D36414">
        <w:rPr>
          <w:rFonts w:cstheme="minorHAnsi"/>
          <w:i/>
          <w:iCs/>
        </w:rPr>
        <w:t>System of environmental-economic accounting 2012 - Central framework</w:t>
      </w:r>
      <w:r w:rsidRPr="00D36414">
        <w:rPr>
          <w:rFonts w:cstheme="minorHAnsi"/>
        </w:rPr>
        <w:t xml:space="preserve">. Retrieved from </w:t>
      </w:r>
      <w:hyperlink r:id="rId4146" w:history="1">
        <w:r w:rsidRPr="00D36414">
          <w:rPr>
            <w:rStyle w:val="Hyperlink"/>
            <w:rFonts w:cstheme="minorHAnsi"/>
          </w:rPr>
          <w:t>http://unstats.un.org/unsd/envaccounting/seeaRev/SEEA_CF_Final_en.pdf</w:t>
        </w:r>
      </w:hyperlink>
    </w:p>
    <w:p w14:paraId="2D3C64C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ited Nations. (2015). </w:t>
      </w:r>
      <w:r w:rsidRPr="00D36414">
        <w:rPr>
          <w:rFonts w:cstheme="minorHAnsi"/>
          <w:i/>
        </w:rPr>
        <w:t>A/RES/70/1</w:t>
      </w:r>
      <w:r w:rsidRPr="00D36414">
        <w:rPr>
          <w:rFonts w:cstheme="minorHAnsi"/>
          <w:i/>
          <w:iCs/>
        </w:rPr>
        <w:t xml:space="preserve">: Transforming our world: the 2030 Agenda for Sustainable Development. </w:t>
      </w:r>
      <w:r w:rsidRPr="00D36414">
        <w:rPr>
          <w:rFonts w:cstheme="minorHAnsi"/>
        </w:rPr>
        <w:t xml:space="preserve">Retrieved from </w:t>
      </w:r>
      <w:hyperlink r:id="rId4147" w:history="1">
        <w:r w:rsidRPr="00D36414">
          <w:rPr>
            <w:rStyle w:val="Hyperlink"/>
            <w:rFonts w:cstheme="minorHAnsi"/>
          </w:rPr>
          <w:t>https://sustainabledevelopment.un.org/post2015/summit</w:t>
        </w:r>
      </w:hyperlink>
    </w:p>
    <w:p w14:paraId="00F26BB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ited Nations. (2016). </w:t>
      </w:r>
      <w:r w:rsidRPr="00D36414">
        <w:rPr>
          <w:rFonts w:cstheme="minorHAnsi"/>
          <w:i/>
          <w:iCs/>
        </w:rPr>
        <w:t>The first global integrated marine assessment - World ocean assessment I</w:t>
      </w:r>
      <w:r w:rsidRPr="00D36414">
        <w:rPr>
          <w:rFonts w:cstheme="minorHAnsi"/>
        </w:rPr>
        <w:t xml:space="preserve">. New York, USA: United Nations. Retrieved from </w:t>
      </w:r>
      <w:hyperlink r:id="rId4148" w:history="1">
        <w:r w:rsidRPr="00D36414">
          <w:rPr>
            <w:rStyle w:val="Hyperlink"/>
            <w:rFonts w:cstheme="minorHAnsi"/>
          </w:rPr>
          <w:t>http://www.un.org/Depts/los/global_reporting/WOA_RegProcess.htm</w:t>
        </w:r>
      </w:hyperlink>
    </w:p>
    <w:p w14:paraId="6F1A8A3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OHCHR. (2013). </w:t>
      </w:r>
      <w:r w:rsidRPr="00D36414">
        <w:rPr>
          <w:rFonts w:cstheme="minorHAnsi"/>
          <w:i/>
          <w:iCs/>
        </w:rPr>
        <w:t>Indigenous peoples and the United Nations human rights system, Fact sheet No. 9/Rev. 2</w:t>
      </w:r>
      <w:r w:rsidRPr="00D36414">
        <w:rPr>
          <w:rFonts w:cstheme="minorHAnsi"/>
        </w:rPr>
        <w:t>.</w:t>
      </w:r>
    </w:p>
    <w:p w14:paraId="6835582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NSTATS. (2017). </w:t>
      </w:r>
      <w:r w:rsidRPr="00D36414">
        <w:rPr>
          <w:rFonts w:cstheme="minorHAnsi"/>
          <w:i/>
        </w:rPr>
        <w:t xml:space="preserve">International standard industrial classification of all economic activities, Rev. 4. </w:t>
      </w:r>
      <w:r w:rsidRPr="00D36414">
        <w:rPr>
          <w:rFonts w:cstheme="minorHAnsi"/>
        </w:rPr>
        <w:t xml:space="preserve">Retrieved February 28, 2017, from </w:t>
      </w:r>
      <w:hyperlink r:id="rId4149" w:history="1">
        <w:r w:rsidRPr="00D36414">
          <w:rPr>
            <w:rStyle w:val="Hyperlink"/>
            <w:rFonts w:cstheme="minorHAnsi"/>
          </w:rPr>
          <w:t>https://unstats.un.org/unsd/cr/registry/regcst.asp?Cl=27</w:t>
        </w:r>
      </w:hyperlink>
    </w:p>
    <w:p w14:paraId="6184361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SAID. (2001). </w:t>
      </w:r>
      <w:r w:rsidRPr="00D36414">
        <w:rPr>
          <w:rFonts w:cstheme="minorHAnsi"/>
          <w:i/>
          <w:iCs/>
        </w:rPr>
        <w:t>Biodiversity assessment for Central Asia: Regional overview</w:t>
      </w:r>
      <w:r w:rsidRPr="00D36414">
        <w:rPr>
          <w:rFonts w:cstheme="minorHAnsi"/>
        </w:rPr>
        <w:t xml:space="preserve">. Retrieved from </w:t>
      </w:r>
      <w:hyperlink r:id="rId4150" w:history="1">
        <w:r w:rsidRPr="00D36414">
          <w:rPr>
            <w:rStyle w:val="Hyperlink"/>
            <w:rFonts w:cstheme="minorHAnsi"/>
          </w:rPr>
          <w:t>https://rmportal.net/library/content/1/118_centralasia/at_download/file</w:t>
        </w:r>
      </w:hyperlink>
    </w:p>
    <w:p w14:paraId="281D2E9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USAID. (2017). Enhancing Capacity for Low Emission Development Stategies. Retrieved September 9, 2017, from </w:t>
      </w:r>
      <w:hyperlink r:id="rId4151" w:history="1">
        <w:r w:rsidRPr="00D36414">
          <w:rPr>
            <w:rStyle w:val="Hyperlink"/>
            <w:rFonts w:cstheme="minorHAnsi"/>
          </w:rPr>
          <w:t>https://www.ec-leds.org/</w:t>
        </w:r>
      </w:hyperlink>
    </w:p>
    <w:p w14:paraId="029001F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der Esch, S., &amp; Steurer, N. (2014). </w:t>
      </w:r>
      <w:r w:rsidRPr="00D36414">
        <w:rPr>
          <w:rFonts w:cstheme="minorHAnsi"/>
          <w:i/>
          <w:iCs/>
        </w:rPr>
        <w:t>Comparing public and private sustainability monitoring and reporting</w:t>
      </w:r>
      <w:r w:rsidRPr="00D36414">
        <w:rPr>
          <w:rFonts w:cstheme="minorHAnsi"/>
        </w:rPr>
        <w:t xml:space="preserve">. </w:t>
      </w:r>
      <w:r w:rsidRPr="00D36414">
        <w:rPr>
          <w:rFonts w:cstheme="minorHAnsi"/>
          <w:i/>
          <w:iCs/>
        </w:rPr>
        <w:t>PBL publication number 1437</w:t>
      </w:r>
      <w:r w:rsidRPr="00D36414">
        <w:rPr>
          <w:rFonts w:cstheme="minorHAnsi"/>
        </w:rPr>
        <w:t xml:space="preserve">. The Hague, The Netherlands: Netherlands Environmental Assessment Agency. Retrieved from </w:t>
      </w:r>
      <w:hyperlink r:id="rId4152" w:history="1">
        <w:r w:rsidRPr="00D36414">
          <w:rPr>
            <w:rStyle w:val="Hyperlink"/>
            <w:rFonts w:cstheme="minorHAnsi"/>
          </w:rPr>
          <w:t>http://www.pbl.nl/en/publications/en/comparing-public-and-private-sustainability-monitoring-and-reporting</w:t>
        </w:r>
      </w:hyperlink>
    </w:p>
    <w:p w14:paraId="69A8F8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Dover, C. L., Smith, C. R., Ardron, J., Arnaud, S., Beaudoin, Y., Bezaury, J., Boland, G., Billett, D., Carr, M., Cherkashov, G., Cook, A., DeLeo, F., Dunn, D., Fisher, C. R., Godet, L., Gjerde, K., Halpin, P., Levin, L., Lodge, M., Menot, L., Miller, K., Milton, D., Naudts, L., Nugent, C., Pendleton, L., Plouviez, S., Rowden, A., Santos, R., Shank, T., Smith, S., Tao, C., Tawake, A., Thurnherr, A., &amp; Treude, T. (2011). </w:t>
      </w:r>
      <w:r w:rsidRPr="00D36414">
        <w:rPr>
          <w:rFonts w:cstheme="minorHAnsi"/>
          <w:i/>
          <w:iCs/>
        </w:rPr>
        <w:t>Environmental management of deep-sea chemosynthetic ecosystems: Justification of and considerations for a spatially-based approach</w:t>
      </w:r>
      <w:r w:rsidRPr="00D36414">
        <w:rPr>
          <w:rFonts w:cstheme="minorHAnsi"/>
        </w:rPr>
        <w:t xml:space="preserve">. </w:t>
      </w:r>
      <w:r w:rsidRPr="00D36414">
        <w:rPr>
          <w:rFonts w:cstheme="minorHAnsi"/>
          <w:i/>
          <w:iCs/>
        </w:rPr>
        <w:t>Technical study series: No. 9</w:t>
      </w:r>
      <w:r w:rsidRPr="00D36414">
        <w:rPr>
          <w:rFonts w:cstheme="minorHAnsi"/>
        </w:rPr>
        <w:t xml:space="preserve">. Kingston, Jamaica: International Seabed Authority. Retrieved from </w:t>
      </w:r>
      <w:hyperlink r:id="rId4153" w:history="1">
        <w:r w:rsidRPr="00D36414">
          <w:rPr>
            <w:rStyle w:val="Hyperlink"/>
            <w:rFonts w:cstheme="minorHAnsi"/>
          </w:rPr>
          <w:t>https://www.isa.org.jm/documents/environmental-management-deep-sea-chemosynthetic-ecosystems-justification-and</w:t>
        </w:r>
      </w:hyperlink>
    </w:p>
    <w:p w14:paraId="125E1C5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es-ES"/>
        </w:rPr>
        <w:t xml:space="preserve">Van Lavieren, H., &amp; Klaus, R. (2013). </w:t>
      </w:r>
      <w:r w:rsidRPr="00D36414">
        <w:rPr>
          <w:rFonts w:cstheme="minorHAnsi"/>
        </w:rPr>
        <w:t xml:space="preserve">An effective regional marine protected area network for the ROPME Sea area: Unrealistic vision or realistic possibility? </w:t>
      </w:r>
      <w:r w:rsidRPr="00D36414">
        <w:rPr>
          <w:rFonts w:cstheme="minorHAnsi"/>
          <w:i/>
          <w:iCs/>
        </w:rPr>
        <w:t>Marine Pollution Bulletin</w:t>
      </w:r>
      <w:r w:rsidRPr="00D36414">
        <w:rPr>
          <w:rFonts w:cstheme="minorHAnsi"/>
        </w:rPr>
        <w:t xml:space="preserve">, </w:t>
      </w:r>
      <w:r w:rsidRPr="00D36414">
        <w:rPr>
          <w:rFonts w:cstheme="minorHAnsi"/>
          <w:i/>
          <w:iCs/>
        </w:rPr>
        <w:t>72</w:t>
      </w:r>
      <w:r w:rsidRPr="00D36414">
        <w:rPr>
          <w:rFonts w:cstheme="minorHAnsi"/>
        </w:rPr>
        <w:t xml:space="preserve">(2), 389–405. </w:t>
      </w:r>
      <w:hyperlink r:id="rId4154" w:history="1">
        <w:r w:rsidRPr="00D36414">
          <w:rPr>
            <w:rStyle w:val="Hyperlink"/>
            <w:rFonts w:cstheme="minorHAnsi"/>
          </w:rPr>
          <w:t>http://doi.org/10.1016/J.MARPOLBUL.2012.09.004</w:t>
        </w:r>
      </w:hyperlink>
    </w:p>
    <w:p w14:paraId="3F72A2E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Oorschot, M., Kok, Ma., Wentink, C., Van Beukering, P., Kuik, O., Van Drunen, M., vd Berg, J., Ingram, V., Judge, L., Arets, E., &amp; Veneklaas, F. (2016). </w:t>
      </w:r>
      <w:r w:rsidRPr="00D36414">
        <w:rPr>
          <w:rFonts w:cstheme="minorHAnsi"/>
          <w:i/>
          <w:iCs/>
        </w:rPr>
        <w:t>Integrating values of ecosystem goods and services into Dutch supply chains: Potential private and public benefits of voluntary markets standards for sustainable production</w:t>
      </w:r>
      <w:r w:rsidRPr="00D36414">
        <w:rPr>
          <w:rFonts w:cstheme="minorHAnsi"/>
        </w:rPr>
        <w:t xml:space="preserve">. The Hague, The Netherlands: Netherlands Environmental Assessment Agency. </w:t>
      </w:r>
    </w:p>
    <w:p w14:paraId="2BE05B9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Oorschot, M., Rood, T., Vixseboxse, E., Wilting, H., &amp; van der Esch, S. (2012). </w:t>
      </w:r>
      <w:r w:rsidRPr="00D36414">
        <w:rPr>
          <w:rFonts w:cstheme="minorHAnsi"/>
          <w:i/>
          <w:iCs/>
        </w:rPr>
        <w:t>De Nederlandse voetafdruk op de wereld: hoe groot en hoe diep? [The Dutch footprint on the world: how big and how deep?].</w:t>
      </w:r>
      <w:r w:rsidRPr="00D36414">
        <w:rPr>
          <w:rFonts w:cstheme="minorHAnsi"/>
        </w:rPr>
        <w:t xml:space="preserve"> The Hague, the Netherlands: Netherlands Environmental Assessment Agency. Retrieved from </w:t>
      </w:r>
      <w:hyperlink r:id="rId4155" w:history="1">
        <w:r w:rsidRPr="00D36414">
          <w:rPr>
            <w:rStyle w:val="Hyperlink"/>
            <w:rFonts w:cstheme="minorHAnsi"/>
          </w:rPr>
          <w:t>http://www.pbl.nl/en/publications/the-size-and-impact-of-the-dutch-footprint-on-the-planet</w:t>
        </w:r>
      </w:hyperlink>
    </w:p>
    <w:p w14:paraId="5925E03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n Oudenhoven, A. P. E., Petz, K., Alkemade, R., Hein, L., &amp; de Groot, R. S. (2012). Framework for systematic indicator selection to assess effects of land management on ecosystem services. </w:t>
      </w:r>
      <w:r w:rsidRPr="00D36414">
        <w:rPr>
          <w:rFonts w:cstheme="minorHAnsi"/>
          <w:i/>
          <w:iCs/>
          <w:lang w:val="pt-PT"/>
        </w:rPr>
        <w:t>Ecological Indicators</w:t>
      </w:r>
      <w:r w:rsidRPr="00D36414">
        <w:rPr>
          <w:rFonts w:cstheme="minorHAnsi"/>
          <w:lang w:val="pt-PT"/>
        </w:rPr>
        <w:t xml:space="preserve">, </w:t>
      </w:r>
      <w:r w:rsidRPr="00D36414">
        <w:rPr>
          <w:rFonts w:cstheme="minorHAnsi"/>
          <w:i/>
          <w:iCs/>
          <w:lang w:val="pt-PT"/>
        </w:rPr>
        <w:t>21</w:t>
      </w:r>
      <w:r w:rsidRPr="00D36414">
        <w:rPr>
          <w:rFonts w:cstheme="minorHAnsi"/>
          <w:lang w:val="pt-PT"/>
        </w:rPr>
        <w:t xml:space="preserve">, 110–122. </w:t>
      </w:r>
      <w:hyperlink r:id="rId4156" w:history="1">
        <w:r w:rsidRPr="00D36414">
          <w:rPr>
            <w:rStyle w:val="Hyperlink"/>
            <w:rFonts w:cstheme="minorHAnsi"/>
            <w:lang w:val="pt-PT"/>
          </w:rPr>
          <w:t>http://doi.org/10.1016/j.ecolind.2012.01.012</w:t>
        </w:r>
      </w:hyperlink>
    </w:p>
    <w:p w14:paraId="1D1727E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rga, A., Heim, A., Laszlo, D., &amp; Molnár, Z. (2017). Rangers bridge the gap: Integration of traditional ecological knowledge related to wood pastures into nature conservation. In M. Roué &amp; Z. Molnár (Eds.), </w:t>
      </w:r>
      <w:r w:rsidRPr="00D36414">
        <w:rPr>
          <w:rFonts w:cstheme="minorHAnsi"/>
          <w:i/>
          <w:iCs/>
        </w:rPr>
        <w:t>Indigenous and local knowledge of biodiversity and ecosystem services in Europe and Central Asia</w:t>
      </w:r>
      <w:r w:rsidRPr="00D36414">
        <w:rPr>
          <w:rFonts w:cstheme="minorHAnsi"/>
        </w:rPr>
        <w:t xml:space="preserve"> (pp. 76–89). Paris, France: UNESCO.</w:t>
      </w:r>
    </w:p>
    <w:p w14:paraId="1C616E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rga, A., &amp; Molnár, Z. (2014). The role of traditional ecological knowledge in managing wood-pastures. In T. Hartel &amp; T. Plieninger (Eds.), </w:t>
      </w:r>
      <w:r w:rsidRPr="00D36414">
        <w:rPr>
          <w:rFonts w:cstheme="minorHAnsi"/>
          <w:i/>
          <w:iCs/>
        </w:rPr>
        <w:t>European wood-pastures in transition: A social–ecological approach</w:t>
      </w:r>
      <w:r w:rsidRPr="00D36414">
        <w:rPr>
          <w:rFonts w:cstheme="minorHAnsi"/>
        </w:rPr>
        <w:t xml:space="preserve"> (pp. 185–202). Abingdon, UK: Earthscan.</w:t>
      </w:r>
    </w:p>
    <w:p w14:paraId="60EA51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rga, A., Molnár, Z., Biró, M., Demeter, L., Gellény, K., Miókovics, E., Molnár, A., Molnár, K., Ujházy, N., Ulicsni, V., &amp; Babai, D. (2016). Changing year-round habitat use of extensively grazing cattle, sheep and pigs in East-Central Europe between 1940 and 2014: Consequences for conservation and policy. </w:t>
      </w:r>
      <w:r w:rsidRPr="00D36414">
        <w:rPr>
          <w:rFonts w:cstheme="minorHAnsi"/>
          <w:i/>
          <w:iCs/>
        </w:rPr>
        <w:t>Agriculture, Ecosystems and Environment</w:t>
      </w:r>
      <w:r w:rsidRPr="00D36414">
        <w:rPr>
          <w:rFonts w:cstheme="minorHAnsi"/>
        </w:rPr>
        <w:t xml:space="preserve">, </w:t>
      </w:r>
      <w:r w:rsidRPr="00D36414">
        <w:rPr>
          <w:rFonts w:cstheme="minorHAnsi"/>
          <w:i/>
          <w:iCs/>
        </w:rPr>
        <w:t>234</w:t>
      </w:r>
      <w:r w:rsidRPr="00D36414">
        <w:rPr>
          <w:rFonts w:cstheme="minorHAnsi"/>
        </w:rPr>
        <w:t xml:space="preserve">, 142–153. </w:t>
      </w:r>
      <w:hyperlink r:id="rId4157" w:history="1">
        <w:r w:rsidRPr="00D36414">
          <w:rPr>
            <w:rStyle w:val="Hyperlink"/>
            <w:rFonts w:cstheme="minorHAnsi"/>
          </w:rPr>
          <w:t>http://doi.org/10.1016/j.agee.2016.05.018</w:t>
        </w:r>
      </w:hyperlink>
    </w:p>
    <w:p w14:paraId="18425A5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tn, A. (2015). Markets in environmental governance. From theory to practice. </w:t>
      </w:r>
      <w:r w:rsidRPr="00D36414">
        <w:rPr>
          <w:rFonts w:cstheme="minorHAnsi"/>
          <w:i/>
          <w:iCs/>
        </w:rPr>
        <w:t>Ecological Economics</w:t>
      </w:r>
      <w:r w:rsidRPr="00D36414">
        <w:rPr>
          <w:rFonts w:cstheme="minorHAnsi"/>
        </w:rPr>
        <w:t xml:space="preserve">, </w:t>
      </w:r>
      <w:r w:rsidRPr="00D36414">
        <w:rPr>
          <w:rFonts w:cstheme="minorHAnsi"/>
          <w:i/>
          <w:iCs/>
        </w:rPr>
        <w:t>117</w:t>
      </w:r>
      <w:r w:rsidRPr="00D36414">
        <w:rPr>
          <w:rFonts w:cstheme="minorHAnsi"/>
        </w:rPr>
        <w:t xml:space="preserve">, 225–233. </w:t>
      </w:r>
      <w:hyperlink r:id="rId4158" w:history="1">
        <w:r w:rsidRPr="00D36414">
          <w:rPr>
            <w:rStyle w:val="Hyperlink"/>
            <w:rFonts w:cstheme="minorHAnsi"/>
          </w:rPr>
          <w:t>http://doi.org/10.1016/j.ecolecon.2014.07.017</w:t>
        </w:r>
      </w:hyperlink>
    </w:p>
    <w:p w14:paraId="4490F86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tn, A., Barton, D. N., Lindhjem, H., Movik, S., Ring, I., &amp; Santos, R. (2011). Can markets protect biodiversity? An evaluation of different financial mechanisms. Ås, Norway: Norwegian University of Life Sciences. Retrieved from </w:t>
      </w:r>
      <w:hyperlink r:id="rId4159" w:history="1">
        <w:r w:rsidRPr="00D36414">
          <w:rPr>
            <w:rStyle w:val="Hyperlink"/>
            <w:rFonts w:cstheme="minorHAnsi"/>
          </w:rPr>
          <w:t>http://www.umb.no/statisk/noragric/publications/reports/2011_nor_rep_60.pdf</w:t>
        </w:r>
      </w:hyperlink>
    </w:p>
    <w:p w14:paraId="08973D4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atn, A., &amp; Vedeld, P. (2012). Fit, interplay, and scale: A diagnosis. </w:t>
      </w:r>
      <w:r w:rsidRPr="00D36414">
        <w:rPr>
          <w:rFonts w:cstheme="minorHAnsi"/>
          <w:i/>
          <w:iCs/>
        </w:rPr>
        <w:t>Ecology and Society</w:t>
      </w:r>
      <w:r w:rsidRPr="00D36414">
        <w:rPr>
          <w:rFonts w:cstheme="minorHAnsi"/>
        </w:rPr>
        <w:t xml:space="preserve">, </w:t>
      </w:r>
      <w:r w:rsidRPr="00D36414">
        <w:rPr>
          <w:rFonts w:cstheme="minorHAnsi"/>
          <w:i/>
          <w:iCs/>
        </w:rPr>
        <w:t>17</w:t>
      </w:r>
      <w:r w:rsidRPr="00D36414">
        <w:rPr>
          <w:rFonts w:cstheme="minorHAnsi"/>
        </w:rPr>
        <w:t xml:space="preserve">(4), 12. </w:t>
      </w:r>
      <w:hyperlink r:id="rId4160" w:history="1">
        <w:r w:rsidRPr="00D36414">
          <w:rPr>
            <w:rStyle w:val="Hyperlink"/>
            <w:rFonts w:cstheme="minorHAnsi"/>
          </w:rPr>
          <w:t>http://doi.org/10.5751/ES-05022-170412</w:t>
        </w:r>
      </w:hyperlink>
    </w:p>
    <w:p w14:paraId="2D1576F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enman, S., Liefferink, D., &amp; Arts, B. (2009). A short history of Dutch forest policy: The “de-institutionalisation” of a policy arrangement. </w:t>
      </w:r>
      <w:r w:rsidRPr="00D36414">
        <w:rPr>
          <w:rFonts w:cstheme="minorHAnsi"/>
          <w:i/>
          <w:iCs/>
        </w:rPr>
        <w:t>Forest Policy and Economics</w:t>
      </w:r>
      <w:r w:rsidRPr="00D36414">
        <w:rPr>
          <w:rFonts w:cstheme="minorHAnsi"/>
        </w:rPr>
        <w:t xml:space="preserve">, </w:t>
      </w:r>
      <w:r w:rsidRPr="00D36414">
        <w:rPr>
          <w:rFonts w:cstheme="minorHAnsi"/>
          <w:i/>
          <w:iCs/>
        </w:rPr>
        <w:t>11</w:t>
      </w:r>
      <w:r w:rsidRPr="00D36414">
        <w:rPr>
          <w:rFonts w:cstheme="minorHAnsi"/>
        </w:rPr>
        <w:t xml:space="preserve">(3), 202–208. </w:t>
      </w:r>
      <w:hyperlink r:id="rId4161" w:history="1">
        <w:r w:rsidRPr="00D36414">
          <w:rPr>
            <w:rStyle w:val="Hyperlink"/>
            <w:rFonts w:cstheme="minorHAnsi"/>
          </w:rPr>
          <w:t>http://doi.org/10.1016/j.forpol.2009.03.001</w:t>
        </w:r>
      </w:hyperlink>
    </w:p>
    <w:p w14:paraId="2B8112A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burg, R., Selnes, T., &amp; Verweij, P. (2016). Governing ecosystem services: National and local lessons from policy appraisal and implementation. </w:t>
      </w:r>
      <w:r w:rsidRPr="00D36414">
        <w:rPr>
          <w:rFonts w:cstheme="minorHAnsi"/>
          <w:i/>
          <w:iCs/>
        </w:rPr>
        <w:t>Ecosystem Services</w:t>
      </w:r>
      <w:r w:rsidRPr="00D36414">
        <w:rPr>
          <w:rFonts w:cstheme="minorHAnsi"/>
        </w:rPr>
        <w:t xml:space="preserve">, </w:t>
      </w:r>
      <w:r w:rsidRPr="00D36414">
        <w:rPr>
          <w:rFonts w:cstheme="minorHAnsi"/>
          <w:i/>
          <w:iCs/>
        </w:rPr>
        <w:t>18</w:t>
      </w:r>
      <w:r w:rsidRPr="00D36414">
        <w:rPr>
          <w:rFonts w:cstheme="minorHAnsi"/>
        </w:rPr>
        <w:t xml:space="preserve">, 186–197. </w:t>
      </w:r>
      <w:hyperlink r:id="rId4162" w:history="1">
        <w:r w:rsidRPr="00D36414">
          <w:rPr>
            <w:rStyle w:val="Hyperlink"/>
            <w:rFonts w:cstheme="minorHAnsi"/>
          </w:rPr>
          <w:t>http://doi.org/10.1016/j.ecoser.2016.03.006</w:t>
        </w:r>
      </w:hyperlink>
    </w:p>
    <w:p w14:paraId="11B6853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erma, A., van der Wal, R., &amp; Fischer, A. (2015). Microscope and spectacle: On the complexities of using new visual technologies to communicate about wildlife conservation. </w:t>
      </w:r>
      <w:r w:rsidRPr="00D36414">
        <w:rPr>
          <w:rFonts w:cstheme="minorHAnsi"/>
          <w:i/>
          <w:iCs/>
        </w:rPr>
        <w:t>Ambio</w:t>
      </w:r>
      <w:r w:rsidRPr="00D36414">
        <w:rPr>
          <w:rFonts w:cstheme="minorHAnsi"/>
        </w:rPr>
        <w:t xml:space="preserve">, </w:t>
      </w:r>
      <w:r w:rsidRPr="00D36414">
        <w:rPr>
          <w:rFonts w:cstheme="minorHAnsi"/>
          <w:i/>
          <w:iCs/>
        </w:rPr>
        <w:t>44</w:t>
      </w:r>
      <w:r w:rsidRPr="00D36414">
        <w:rPr>
          <w:rFonts w:cstheme="minorHAnsi"/>
        </w:rPr>
        <w:t xml:space="preserve">, 648–660. </w:t>
      </w:r>
      <w:hyperlink r:id="rId4163" w:history="1">
        <w:r w:rsidRPr="00D36414">
          <w:rPr>
            <w:rStyle w:val="Hyperlink"/>
            <w:rFonts w:cstheme="minorHAnsi"/>
          </w:rPr>
          <w:t>http://doi.org/10.1007/s13280-015-0715-z</w:t>
        </w:r>
      </w:hyperlink>
    </w:p>
    <w:p w14:paraId="222146F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ira, B., Elliott, L. C., Fortnam, M., &amp; Wilks, S. (2011). </w:t>
      </w:r>
      <w:r w:rsidRPr="00D36414">
        <w:rPr>
          <w:rFonts w:cstheme="minorHAnsi"/>
          <w:iCs/>
        </w:rPr>
        <w:t>Response options</w:t>
      </w:r>
      <w:r w:rsidRPr="00D36414">
        <w:rPr>
          <w:rFonts w:cstheme="minorHAnsi"/>
        </w:rPr>
        <w:t xml:space="preserve">. In </w:t>
      </w:r>
      <w:r w:rsidRPr="00D36414">
        <w:rPr>
          <w:rFonts w:cstheme="minorHAnsi"/>
          <w:i/>
          <w:iCs/>
        </w:rPr>
        <w:t xml:space="preserve">UK National Ecosystem Assessment: Technical report </w:t>
      </w:r>
      <w:r w:rsidRPr="00D36414">
        <w:rPr>
          <w:rFonts w:cstheme="minorHAnsi"/>
          <w:iCs/>
        </w:rPr>
        <w:t>(pp. 1309-1451)</w:t>
      </w:r>
      <w:r w:rsidRPr="00D36414">
        <w:rPr>
          <w:rFonts w:cstheme="minorHAnsi"/>
        </w:rPr>
        <w:t>. Cambridge, UK: UNEP-WCMC.</w:t>
      </w:r>
    </w:p>
    <w:p w14:paraId="71ABCC6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isser, O., &amp; Spoor, M. (2011). Land grabbing in post-Soviet Eurasia: The world’s largest agricultural land reserves at stake. </w:t>
      </w:r>
      <w:r w:rsidRPr="00D36414">
        <w:rPr>
          <w:rFonts w:cstheme="minorHAnsi"/>
          <w:i/>
          <w:iCs/>
        </w:rPr>
        <w:t>Journal of Peasant Studies</w:t>
      </w:r>
      <w:r w:rsidRPr="00D36414">
        <w:rPr>
          <w:rFonts w:cstheme="minorHAnsi"/>
        </w:rPr>
        <w:t xml:space="preserve">, </w:t>
      </w:r>
      <w:r w:rsidRPr="00D36414">
        <w:rPr>
          <w:rFonts w:cstheme="minorHAnsi"/>
          <w:i/>
          <w:iCs/>
        </w:rPr>
        <w:t>38</w:t>
      </w:r>
      <w:r w:rsidRPr="00D36414">
        <w:rPr>
          <w:rFonts w:cstheme="minorHAnsi"/>
        </w:rPr>
        <w:t xml:space="preserve">(2), 299–323. </w:t>
      </w:r>
      <w:hyperlink r:id="rId4164" w:history="1">
        <w:r w:rsidRPr="00D36414">
          <w:rPr>
            <w:rStyle w:val="Hyperlink"/>
            <w:rFonts w:cstheme="minorHAnsi"/>
          </w:rPr>
          <w:t>http://doi.org/10.1080/03066150.2011.559010</w:t>
        </w:r>
      </w:hyperlink>
    </w:p>
    <w:p w14:paraId="66CDED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isseren-Hamakers, I. J., Brondizio, E. S., Leemans, R., &amp; Solecki, W. D. (2015). Integrative environmental governance: enhancing governance in the era of synergies. </w:t>
      </w:r>
      <w:r w:rsidRPr="00D36414">
        <w:rPr>
          <w:rFonts w:cstheme="minorHAnsi"/>
          <w:i/>
          <w:iCs/>
        </w:rPr>
        <w:t>Current Opinion in Environmental Sustainability</w:t>
      </w:r>
      <w:r w:rsidRPr="00D36414">
        <w:rPr>
          <w:rFonts w:cstheme="minorHAnsi"/>
        </w:rPr>
        <w:t xml:space="preserve">, </w:t>
      </w:r>
      <w:r w:rsidRPr="00D36414">
        <w:rPr>
          <w:rFonts w:cstheme="minorHAnsi"/>
          <w:i/>
          <w:iCs/>
        </w:rPr>
        <w:t>14</w:t>
      </w:r>
      <w:r w:rsidRPr="00D36414">
        <w:rPr>
          <w:rFonts w:cstheme="minorHAnsi"/>
        </w:rPr>
        <w:t xml:space="preserve">, 136–143. </w:t>
      </w:r>
      <w:hyperlink r:id="rId4165" w:history="1">
        <w:r w:rsidRPr="00D36414">
          <w:rPr>
            <w:rStyle w:val="Hyperlink"/>
            <w:rFonts w:cstheme="minorHAnsi"/>
          </w:rPr>
          <w:t>http://doi.org/10.1016/j.cosust.2015.05.008</w:t>
        </w:r>
      </w:hyperlink>
    </w:p>
    <w:p w14:paraId="0510BC2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isseren-Hamakers, I. J., Leroy, P., &amp; Glasbergen, P. (2012). Conservation partnerships and biodiversity governance: Fulfilling governance functions through interaction. </w:t>
      </w:r>
      <w:r w:rsidRPr="00D36414">
        <w:rPr>
          <w:rFonts w:cstheme="minorHAnsi"/>
          <w:i/>
          <w:iCs/>
        </w:rPr>
        <w:t>Sustainable Development</w:t>
      </w:r>
      <w:r w:rsidRPr="00D36414">
        <w:rPr>
          <w:rFonts w:cstheme="minorHAnsi"/>
        </w:rPr>
        <w:t xml:space="preserve">, </w:t>
      </w:r>
      <w:r w:rsidRPr="00D36414">
        <w:rPr>
          <w:rFonts w:cstheme="minorHAnsi"/>
          <w:i/>
          <w:iCs/>
        </w:rPr>
        <w:t>20</w:t>
      </w:r>
      <w:r w:rsidRPr="00D36414">
        <w:rPr>
          <w:rFonts w:cstheme="minorHAnsi"/>
        </w:rPr>
        <w:t xml:space="preserve">, 264–275. </w:t>
      </w:r>
      <w:hyperlink r:id="rId4166" w:history="1">
        <w:r w:rsidRPr="00D36414">
          <w:rPr>
            <w:rStyle w:val="Hyperlink"/>
            <w:rFonts w:cstheme="minorHAnsi"/>
          </w:rPr>
          <w:t>http://doi.org/10.1002/sd.482</w:t>
        </w:r>
      </w:hyperlink>
    </w:p>
    <w:p w14:paraId="6E0DFD3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isseren-Hamakers, I. J., &amp; Pattberg, P. (2013). We can’t see the forest for the trees: The environmental impact of global forest certification is unknown. </w:t>
      </w:r>
      <w:r w:rsidRPr="00D36414">
        <w:rPr>
          <w:rFonts w:cstheme="minorHAnsi"/>
          <w:i/>
          <w:iCs/>
        </w:rPr>
        <w:t>GAIA - Ecological Perspectives for Science and Society</w:t>
      </w:r>
      <w:r w:rsidRPr="00D36414">
        <w:rPr>
          <w:rFonts w:cstheme="minorHAnsi"/>
        </w:rPr>
        <w:t xml:space="preserve">, </w:t>
      </w:r>
      <w:r w:rsidRPr="00D36414">
        <w:rPr>
          <w:rFonts w:cstheme="minorHAnsi"/>
          <w:i/>
          <w:iCs/>
        </w:rPr>
        <w:t>22</w:t>
      </w:r>
      <w:r w:rsidRPr="00D36414">
        <w:rPr>
          <w:rFonts w:cstheme="minorHAnsi"/>
        </w:rPr>
        <w:t xml:space="preserve">(1), 25–28. Retrieved from </w:t>
      </w:r>
      <w:hyperlink r:id="rId4167" w:history="1">
        <w:r w:rsidRPr="00D36414">
          <w:rPr>
            <w:rStyle w:val="Hyperlink"/>
            <w:rFonts w:cstheme="minorHAnsi"/>
          </w:rPr>
          <w:t>http://www.ingentaconnect.com/contentone/oekom/gaia/2013/00000022/00000001/art00008</w:t>
        </w:r>
      </w:hyperlink>
    </w:p>
    <w:p w14:paraId="29B87F9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von Glasenapp, M., &amp; Thornton, T. F. (2011). </w:t>
      </w:r>
      <w:r w:rsidRPr="00D36414">
        <w:rPr>
          <w:rFonts w:cstheme="minorHAnsi"/>
        </w:rPr>
        <w:t xml:space="preserve">Traditional ecological knowledge of Swiss Alpine farmers and their resilience to socioecological change. </w:t>
      </w:r>
      <w:r w:rsidRPr="00D36414">
        <w:rPr>
          <w:rFonts w:cstheme="minorHAnsi"/>
          <w:i/>
          <w:iCs/>
        </w:rPr>
        <w:t>Human Ecology</w:t>
      </w:r>
      <w:r w:rsidRPr="00D36414">
        <w:rPr>
          <w:rFonts w:cstheme="minorHAnsi"/>
        </w:rPr>
        <w:t xml:space="preserve">, </w:t>
      </w:r>
      <w:r w:rsidRPr="00D36414">
        <w:rPr>
          <w:rFonts w:cstheme="minorHAnsi"/>
          <w:i/>
          <w:iCs/>
        </w:rPr>
        <w:t>39</w:t>
      </w:r>
      <w:r w:rsidRPr="00D36414">
        <w:rPr>
          <w:rFonts w:cstheme="minorHAnsi"/>
        </w:rPr>
        <w:t xml:space="preserve">, 769–781. </w:t>
      </w:r>
      <w:hyperlink r:id="rId4168" w:history="1">
        <w:r w:rsidRPr="00D36414">
          <w:rPr>
            <w:rStyle w:val="Hyperlink"/>
            <w:rFonts w:cstheme="minorHAnsi"/>
          </w:rPr>
          <w:t>http://doi.org/10.1007/s10745-011-9427-6</w:t>
        </w:r>
      </w:hyperlink>
    </w:p>
    <w:p w14:paraId="2603EF3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on Haaren, C., Albert, C., &amp; Galler, C. (2016). Spatial and landscape planning: a place for ecosystem services. In M. Potschin, R. H. Haines-Young, R. Fish, &amp; R. K. Turner (Eds.), </w:t>
      </w:r>
      <w:r w:rsidRPr="00D36414">
        <w:rPr>
          <w:rFonts w:cstheme="minorHAnsi"/>
          <w:i/>
          <w:iCs/>
        </w:rPr>
        <w:t>Routledge handbook of ecosystem services</w:t>
      </w:r>
      <w:r w:rsidRPr="00D36414">
        <w:rPr>
          <w:rFonts w:cstheme="minorHAnsi"/>
        </w:rPr>
        <w:t xml:space="preserve"> (pp. 568–581). London, UK: Routledge. Retrieved from </w:t>
      </w:r>
      <w:hyperlink r:id="rId4169" w:history="1">
        <w:r w:rsidRPr="00D36414">
          <w:rPr>
            <w:rStyle w:val="Hyperlink"/>
            <w:rFonts w:cstheme="minorHAnsi"/>
          </w:rPr>
          <w:t>https://www.researchgate.net/publication/304023574_Spatial_and_Landscape_planning_A_place_for_ecosystem_services</w:t>
        </w:r>
      </w:hyperlink>
    </w:p>
    <w:p w14:paraId="7FFCFAA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von Haaren, C., &amp; Reich, M. (2006). </w:t>
      </w:r>
      <w:r w:rsidRPr="00D36414">
        <w:rPr>
          <w:rFonts w:cstheme="minorHAnsi"/>
        </w:rPr>
        <w:t xml:space="preserve">The German way to greenways and habitat networks. </w:t>
      </w:r>
      <w:r w:rsidRPr="00D36414">
        <w:rPr>
          <w:rFonts w:cstheme="minorHAnsi"/>
          <w:i/>
          <w:iCs/>
        </w:rPr>
        <w:t>Landscape and Urban Planning</w:t>
      </w:r>
      <w:r w:rsidRPr="00D36414">
        <w:rPr>
          <w:rFonts w:cstheme="minorHAnsi"/>
        </w:rPr>
        <w:t xml:space="preserve">, </w:t>
      </w:r>
      <w:r w:rsidRPr="00D36414">
        <w:rPr>
          <w:rFonts w:cstheme="minorHAnsi"/>
          <w:i/>
          <w:iCs/>
        </w:rPr>
        <w:t>76</w:t>
      </w:r>
      <w:r w:rsidRPr="00D36414">
        <w:rPr>
          <w:rFonts w:cstheme="minorHAnsi"/>
        </w:rPr>
        <w:t xml:space="preserve">(1–4), 7–22. </w:t>
      </w:r>
      <w:hyperlink r:id="rId4170" w:history="1">
        <w:r w:rsidRPr="00D36414">
          <w:rPr>
            <w:rStyle w:val="Hyperlink"/>
            <w:rFonts w:cstheme="minorHAnsi"/>
          </w:rPr>
          <w:t>http://doi.org/10.1016/j.landurbplan.2004.09.041</w:t>
        </w:r>
      </w:hyperlink>
    </w:p>
    <w:p w14:paraId="2727D0A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oulvoulis, N., Aron, K. D., &amp; Giakoumis, T. (2017). The EU Water Framework Directive: From great expectations to problems with implementation. </w:t>
      </w:r>
      <w:r w:rsidRPr="00D36414">
        <w:rPr>
          <w:rFonts w:cstheme="minorHAnsi"/>
          <w:i/>
          <w:iCs/>
        </w:rPr>
        <w:t>Science of the Total Environment</w:t>
      </w:r>
      <w:r w:rsidRPr="00D36414">
        <w:rPr>
          <w:rFonts w:cstheme="minorHAnsi"/>
        </w:rPr>
        <w:t xml:space="preserve">, </w:t>
      </w:r>
      <w:r w:rsidRPr="00D36414">
        <w:rPr>
          <w:rFonts w:cstheme="minorHAnsi"/>
          <w:i/>
          <w:iCs/>
        </w:rPr>
        <w:t>575</w:t>
      </w:r>
      <w:r w:rsidRPr="00D36414">
        <w:rPr>
          <w:rFonts w:cstheme="minorHAnsi"/>
        </w:rPr>
        <w:t xml:space="preserve">, 358–366. </w:t>
      </w:r>
      <w:hyperlink r:id="rId4171" w:history="1">
        <w:r w:rsidRPr="00D36414">
          <w:rPr>
            <w:rStyle w:val="Hyperlink"/>
            <w:rFonts w:cstheme="minorHAnsi"/>
          </w:rPr>
          <w:t>http://doi.org/10.1016/j.scitotenv.2016.09.228</w:t>
        </w:r>
      </w:hyperlink>
    </w:p>
    <w:p w14:paraId="3D7D3CC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Vuletić, D., Potočić, N., Krajter, S., Seletković, I., Fürst, C., Makeschin, F., Galić, Z., Lorz, C., Matijašič, D., </w:t>
      </w:r>
      <w:r w:rsidRPr="00D36414">
        <w:rPr>
          <w:rFonts w:cstheme="minorHAnsi"/>
        </w:rPr>
        <w:lastRenderedPageBreak/>
        <w:t xml:space="preserve">Zupanič, M., Simončič, P., &amp; Vacik, H. (2010). How socio-economic conditions influence forest policy development in Central and South-East Europe. </w:t>
      </w:r>
      <w:r w:rsidRPr="00D36414">
        <w:rPr>
          <w:rFonts w:cstheme="minorHAnsi"/>
          <w:i/>
          <w:iCs/>
        </w:rPr>
        <w:t>Environmental Management</w:t>
      </w:r>
      <w:r w:rsidRPr="00D36414">
        <w:rPr>
          <w:rFonts w:cstheme="minorHAnsi"/>
        </w:rPr>
        <w:t xml:space="preserve">, </w:t>
      </w:r>
      <w:r w:rsidRPr="00D36414">
        <w:rPr>
          <w:rFonts w:cstheme="minorHAnsi"/>
          <w:i/>
          <w:iCs/>
        </w:rPr>
        <w:t>46</w:t>
      </w:r>
      <w:r w:rsidRPr="00D36414">
        <w:rPr>
          <w:rFonts w:cstheme="minorHAnsi"/>
        </w:rPr>
        <w:t xml:space="preserve">, 931–940. </w:t>
      </w:r>
      <w:hyperlink r:id="rId4172" w:history="1">
        <w:r w:rsidRPr="00D36414">
          <w:rPr>
            <w:rStyle w:val="Hyperlink"/>
            <w:rFonts w:cstheme="minorHAnsi"/>
          </w:rPr>
          <w:t>http://doi.org/10.1007/s00267-010-9566-3</w:t>
        </w:r>
      </w:hyperlink>
    </w:p>
    <w:p w14:paraId="0890DC5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alker, B., Holling, C. S., Carpenter, S. R., &amp; Kinzig, A. (2004). Resilience, adaptability and transformability in social– ecological systems. </w:t>
      </w:r>
      <w:r w:rsidRPr="00D36414">
        <w:rPr>
          <w:rFonts w:cstheme="minorHAnsi"/>
          <w:i/>
          <w:iCs/>
        </w:rPr>
        <w:t>Ecology and Society</w:t>
      </w:r>
      <w:r w:rsidRPr="00D36414">
        <w:rPr>
          <w:rFonts w:cstheme="minorHAnsi"/>
        </w:rPr>
        <w:t xml:space="preserve">, </w:t>
      </w:r>
      <w:r w:rsidRPr="00D36414">
        <w:rPr>
          <w:rFonts w:cstheme="minorHAnsi"/>
          <w:i/>
          <w:iCs/>
        </w:rPr>
        <w:t>9</w:t>
      </w:r>
      <w:r w:rsidRPr="00D36414">
        <w:rPr>
          <w:rFonts w:cstheme="minorHAnsi"/>
        </w:rPr>
        <w:t xml:space="preserve">(2), 5. Retrieved from </w:t>
      </w:r>
      <w:hyperlink r:id="rId4173" w:history="1">
        <w:r w:rsidRPr="00D36414">
          <w:rPr>
            <w:rStyle w:val="Hyperlink"/>
            <w:rFonts w:cstheme="minorHAnsi"/>
          </w:rPr>
          <w:t>http://www.ecologyandsociety.org/vol9/iss2/art5</w:t>
        </w:r>
      </w:hyperlink>
    </w:p>
    <w:p w14:paraId="38626EE5"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ard, J. D., Sutton, P. C., Werner, A. D., Costanza, R., Mohr, S. H., &amp; Simmons, C. T. (2016). Is decoupling GDP growth from environmental impact possible? </w:t>
      </w:r>
      <w:r w:rsidRPr="00D36414">
        <w:rPr>
          <w:rFonts w:cstheme="minorHAnsi"/>
          <w:i/>
          <w:iCs/>
        </w:rPr>
        <w:t>PLoS ONE</w:t>
      </w:r>
      <w:r w:rsidRPr="00D36414">
        <w:rPr>
          <w:rFonts w:cstheme="minorHAnsi"/>
        </w:rPr>
        <w:t xml:space="preserve">, </w:t>
      </w:r>
      <w:r w:rsidRPr="00D36414">
        <w:rPr>
          <w:rFonts w:cstheme="minorHAnsi"/>
          <w:i/>
          <w:iCs/>
        </w:rPr>
        <w:t>11</w:t>
      </w:r>
      <w:r w:rsidRPr="00D36414">
        <w:rPr>
          <w:rFonts w:cstheme="minorHAnsi"/>
        </w:rPr>
        <w:t xml:space="preserve">(10), e0164733. </w:t>
      </w:r>
      <w:hyperlink r:id="rId4174" w:history="1">
        <w:r w:rsidRPr="00D36414">
          <w:rPr>
            <w:rStyle w:val="Hyperlink"/>
            <w:rFonts w:cstheme="minorHAnsi"/>
          </w:rPr>
          <w:t>http://doi.org/10.1371/journal.pone.0164733</w:t>
        </w:r>
      </w:hyperlink>
    </w:p>
    <w:p w14:paraId="334506E2"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AVES. (2015). </w:t>
      </w:r>
      <w:r w:rsidRPr="00D36414">
        <w:rPr>
          <w:rFonts w:cstheme="minorHAnsi"/>
          <w:i/>
          <w:iCs/>
        </w:rPr>
        <w:t>Natural capital accounting in brief</w:t>
      </w:r>
      <w:r w:rsidRPr="00D36414">
        <w:rPr>
          <w:rFonts w:cstheme="minorHAnsi"/>
        </w:rPr>
        <w:t xml:space="preserve">. Retrieved from </w:t>
      </w:r>
      <w:hyperlink r:id="rId4175" w:history="1">
        <w:r w:rsidRPr="00D36414">
          <w:rPr>
            <w:rStyle w:val="Hyperlink"/>
            <w:rFonts w:cstheme="minorHAnsi"/>
          </w:rPr>
          <w:t>www.wavespartnership.org/en/natural-capital-8337</w:t>
        </w:r>
      </w:hyperlink>
    </w:p>
    <w:p w14:paraId="7A25CEB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aylen, K.A., Hastings, E.J., Banks, E.A., Holstead, K.L., Irvine, R.J., Blackstock, K. L. (2014). The need to disentangle key concepts from ecosystem-approach jargon. </w:t>
      </w:r>
      <w:r w:rsidRPr="00D36414">
        <w:rPr>
          <w:rFonts w:cstheme="minorHAnsi"/>
          <w:i/>
          <w:iCs/>
        </w:rPr>
        <w:t>Conservation Biology</w:t>
      </w:r>
      <w:r w:rsidRPr="00D36414">
        <w:rPr>
          <w:rFonts w:cstheme="minorHAnsi"/>
        </w:rPr>
        <w:t xml:space="preserve">, </w:t>
      </w:r>
      <w:r w:rsidRPr="00D36414">
        <w:rPr>
          <w:rFonts w:cstheme="minorHAnsi"/>
          <w:i/>
          <w:iCs/>
        </w:rPr>
        <w:t>28</w:t>
      </w:r>
      <w:r w:rsidRPr="00D36414">
        <w:rPr>
          <w:rFonts w:cstheme="minorHAnsi"/>
        </w:rPr>
        <w:t xml:space="preserve">, 1215–1224. Retrieved from </w:t>
      </w:r>
      <w:hyperlink r:id="rId4176" w:history="1">
        <w:r w:rsidRPr="00D36414">
          <w:rPr>
            <w:rStyle w:val="Hyperlink"/>
            <w:rFonts w:cstheme="minorHAnsi"/>
          </w:rPr>
          <w:t>http://onlinelibrary.wiley.com/doi/10.1111/cobi.12331/full</w:t>
        </w:r>
      </w:hyperlink>
    </w:p>
    <w:p w14:paraId="1778085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aylen, K. A., Blackstock, K. L., &amp; Holstead, K. L. (2015). How does legacy create sticking points for environmental management? Insights from challenges to implementation of the ecosystem approach. </w:t>
      </w:r>
      <w:r w:rsidRPr="00D36414">
        <w:rPr>
          <w:rFonts w:cstheme="minorHAnsi"/>
          <w:i/>
          <w:iCs/>
        </w:rPr>
        <w:t>Ecology and Society</w:t>
      </w:r>
      <w:r w:rsidRPr="00D36414">
        <w:rPr>
          <w:rFonts w:cstheme="minorHAnsi"/>
        </w:rPr>
        <w:t xml:space="preserve">, </w:t>
      </w:r>
      <w:r w:rsidRPr="00D36414">
        <w:rPr>
          <w:rFonts w:cstheme="minorHAnsi"/>
          <w:i/>
          <w:iCs/>
        </w:rPr>
        <w:t>20</w:t>
      </w:r>
      <w:r w:rsidRPr="00D36414">
        <w:rPr>
          <w:rFonts w:cstheme="minorHAnsi"/>
        </w:rPr>
        <w:t xml:space="preserve">(2). </w:t>
      </w:r>
      <w:hyperlink r:id="rId4177" w:history="1">
        <w:r w:rsidRPr="00D36414">
          <w:rPr>
            <w:rStyle w:val="Hyperlink"/>
            <w:rFonts w:cstheme="minorHAnsi"/>
          </w:rPr>
          <w:t>http://doi.org/10.5751/ES-07594-200221</w:t>
        </w:r>
      </w:hyperlink>
    </w:p>
    <w:p w14:paraId="72E3C9F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Waylen, K. A., Fischer, A., McGowan, P. J. K., &amp; Milner-Gulland, E. J. (2012). </w:t>
      </w:r>
      <w:r w:rsidRPr="00D36414">
        <w:rPr>
          <w:rFonts w:cstheme="minorHAnsi"/>
        </w:rPr>
        <w:t xml:space="preserve">Interactions between a collectivist culture and Buddhist teachings influence environmental concerns and behaviors in the Republic of Kalmykia, Russia. </w:t>
      </w:r>
      <w:r w:rsidRPr="00D36414">
        <w:rPr>
          <w:rFonts w:cstheme="minorHAnsi"/>
          <w:i/>
          <w:iCs/>
        </w:rPr>
        <w:t>Society &amp; Natural Resources</w:t>
      </w:r>
      <w:r w:rsidRPr="00D36414">
        <w:rPr>
          <w:rFonts w:cstheme="minorHAnsi"/>
        </w:rPr>
        <w:t xml:space="preserve">, </w:t>
      </w:r>
      <w:r w:rsidRPr="00D36414">
        <w:rPr>
          <w:rFonts w:cstheme="minorHAnsi"/>
          <w:i/>
          <w:iCs/>
        </w:rPr>
        <w:t>25</w:t>
      </w:r>
      <w:r w:rsidRPr="00D36414">
        <w:rPr>
          <w:rFonts w:cstheme="minorHAnsi"/>
        </w:rPr>
        <w:t xml:space="preserve">(11), 1118–1133. </w:t>
      </w:r>
      <w:hyperlink r:id="rId4178" w:history="1">
        <w:r w:rsidRPr="00D36414">
          <w:rPr>
            <w:rStyle w:val="Hyperlink"/>
            <w:rFonts w:cstheme="minorHAnsi"/>
          </w:rPr>
          <w:t>http://doi.org/10.1080/08941920.2012.663065</w:t>
        </w:r>
      </w:hyperlink>
    </w:p>
    <w:p w14:paraId="27C8E274"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eighell, T. (2011). UK dependence on non-UK ecosystem services. In </w:t>
      </w:r>
      <w:r w:rsidRPr="00D36414">
        <w:rPr>
          <w:rFonts w:cstheme="minorHAnsi"/>
          <w:i/>
          <w:iCs/>
        </w:rPr>
        <w:t>UK National Ecosystem Assessment: Technical report</w:t>
      </w:r>
      <w:r w:rsidRPr="00D36414">
        <w:rPr>
          <w:rFonts w:cstheme="minorHAnsi"/>
        </w:rPr>
        <w:t xml:space="preserve"> (pp. 1045–1066). Cambridge, UK: UNEP-WCMC.</w:t>
      </w:r>
      <w:hyperlink w:history="1"/>
    </w:p>
    <w:p w14:paraId="60A4333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ells, N. M., &amp; Lekies, K. S. (2006). Nature and the life course: Pathways from childhood nature experiences to adult environmentalism. </w:t>
      </w:r>
      <w:r w:rsidRPr="00D36414">
        <w:rPr>
          <w:rFonts w:cstheme="minorHAnsi"/>
          <w:i/>
          <w:iCs/>
        </w:rPr>
        <w:t>Children, Youth and Environments</w:t>
      </w:r>
      <w:r w:rsidRPr="00D36414">
        <w:rPr>
          <w:rFonts w:cstheme="minorHAnsi"/>
        </w:rPr>
        <w:t xml:space="preserve">, </w:t>
      </w:r>
      <w:r w:rsidRPr="00D36414">
        <w:rPr>
          <w:rFonts w:cstheme="minorHAnsi"/>
          <w:i/>
          <w:iCs/>
        </w:rPr>
        <w:t>16</w:t>
      </w:r>
      <w:r w:rsidRPr="00D36414">
        <w:rPr>
          <w:rFonts w:cstheme="minorHAnsi"/>
        </w:rPr>
        <w:t xml:space="preserve">(1), 1–24. Retrieved from </w:t>
      </w:r>
      <w:hyperlink r:id="rId4179" w:history="1">
        <w:r w:rsidRPr="00D36414">
          <w:rPr>
            <w:rStyle w:val="Hyperlink"/>
            <w:rFonts w:cstheme="minorHAnsi"/>
          </w:rPr>
          <w:t>http://www.jstor.org/stable/10.7721/chilyoutenvi.16.1.0001</w:t>
        </w:r>
      </w:hyperlink>
    </w:p>
    <w:p w14:paraId="164D8BD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erland, S. (2009). Global forest governance — Bringing forestry science (back) in. </w:t>
      </w:r>
      <w:r w:rsidRPr="00D36414">
        <w:rPr>
          <w:rFonts w:cstheme="minorHAnsi"/>
          <w:i/>
          <w:iCs/>
        </w:rPr>
        <w:t>Forest Policy and Economics</w:t>
      </w:r>
      <w:r w:rsidRPr="00D36414">
        <w:rPr>
          <w:rFonts w:cstheme="minorHAnsi"/>
        </w:rPr>
        <w:t xml:space="preserve">, </w:t>
      </w:r>
      <w:r w:rsidRPr="00D36414">
        <w:rPr>
          <w:rFonts w:cstheme="minorHAnsi"/>
          <w:i/>
          <w:iCs/>
        </w:rPr>
        <w:t>11</w:t>
      </w:r>
      <w:r w:rsidRPr="00D36414">
        <w:rPr>
          <w:rFonts w:cstheme="minorHAnsi"/>
        </w:rPr>
        <w:t xml:space="preserve">(5–6), 446–451. </w:t>
      </w:r>
      <w:hyperlink r:id="rId4180" w:history="1">
        <w:r w:rsidRPr="00D36414">
          <w:rPr>
            <w:rStyle w:val="Hyperlink"/>
            <w:rFonts w:cstheme="minorHAnsi"/>
          </w:rPr>
          <w:t>http://doi.org/10.1016/j.forpol.2008.07.002</w:t>
        </w:r>
      </w:hyperlink>
    </w:p>
    <w:p w14:paraId="37FB70AE"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esselink, E., &amp; Boschma, R. (2017). European neighbourhood policy: History, structure, and implemented policy measures. </w:t>
      </w:r>
      <w:r w:rsidRPr="008A5415">
        <w:rPr>
          <w:rFonts w:cstheme="minorHAnsi"/>
          <w:i/>
          <w:iCs/>
        </w:rPr>
        <w:t>Tijdschrift Voor Economische En Sociale Geografie</w:t>
      </w:r>
      <w:r w:rsidRPr="008A5415">
        <w:rPr>
          <w:rFonts w:cstheme="minorHAnsi"/>
        </w:rPr>
        <w:t xml:space="preserve">, </w:t>
      </w:r>
      <w:r w:rsidRPr="008A5415">
        <w:rPr>
          <w:rFonts w:cstheme="minorHAnsi"/>
          <w:i/>
          <w:iCs/>
        </w:rPr>
        <w:t>108</w:t>
      </w:r>
      <w:r w:rsidRPr="008A5415">
        <w:rPr>
          <w:rFonts w:cstheme="minorHAnsi"/>
        </w:rPr>
        <w:t xml:space="preserve">(1), 4–20. </w:t>
      </w:r>
      <w:hyperlink r:id="rId4181" w:history="1">
        <w:r w:rsidRPr="008A5415">
          <w:rPr>
            <w:rStyle w:val="Hyperlink"/>
            <w:rFonts w:cstheme="minorHAnsi"/>
          </w:rPr>
          <w:t>http://doi.org/10.1111/tesg.12207</w:t>
        </w:r>
      </w:hyperlink>
    </w:p>
    <w:p w14:paraId="441EA36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hite, G. N., &amp; Mace, P. (1988). Models for cooperation and conspiracy in fisheries: changing the rules of the game. </w:t>
      </w:r>
      <w:r w:rsidRPr="00D36414">
        <w:rPr>
          <w:rFonts w:cstheme="minorHAnsi"/>
          <w:i/>
          <w:iCs/>
        </w:rPr>
        <w:t>Natural Resource Modeling</w:t>
      </w:r>
      <w:r w:rsidRPr="00D36414">
        <w:rPr>
          <w:rFonts w:cstheme="minorHAnsi"/>
        </w:rPr>
        <w:t xml:space="preserve">, </w:t>
      </w:r>
      <w:r w:rsidRPr="00D36414">
        <w:rPr>
          <w:rFonts w:cstheme="minorHAnsi"/>
          <w:i/>
          <w:iCs/>
        </w:rPr>
        <w:t>2</w:t>
      </w:r>
      <w:r w:rsidRPr="00D36414">
        <w:rPr>
          <w:rFonts w:cstheme="minorHAnsi"/>
        </w:rPr>
        <w:t xml:space="preserve">(3), 499–530. Retrieved from </w:t>
      </w:r>
      <w:hyperlink r:id="rId4182" w:history="1">
        <w:r w:rsidRPr="00D36414">
          <w:rPr>
            <w:rStyle w:val="Hyperlink"/>
            <w:rFonts w:cstheme="minorHAnsi"/>
          </w:rPr>
          <w:t>https://www.econbiz.de/Record/models-for-cooperation-and-conspiracy-in-fisheries-changing-the-rules-of-the-game-white/10001141257</w:t>
        </w:r>
      </w:hyperlink>
    </w:p>
    <w:p w14:paraId="6670226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hitehead, A. L., Kujala, H., Ives, C. D., Gordon, A., Lentini, P. E., Wintle, B. A., Nicholson, E., &amp; Raymond, C. M. (2014). Integrating biological and social values when prioritizing places for biodiversity conservation. </w:t>
      </w:r>
      <w:r w:rsidRPr="00D36414">
        <w:rPr>
          <w:rFonts w:cstheme="minorHAnsi"/>
          <w:i/>
          <w:iCs/>
        </w:rPr>
        <w:t>Conservation Biology</w:t>
      </w:r>
      <w:r w:rsidRPr="00D36414">
        <w:rPr>
          <w:rFonts w:cstheme="minorHAnsi"/>
        </w:rPr>
        <w:t xml:space="preserve">, </w:t>
      </w:r>
      <w:r w:rsidRPr="00D36414">
        <w:rPr>
          <w:rFonts w:cstheme="minorHAnsi"/>
          <w:i/>
          <w:iCs/>
        </w:rPr>
        <w:t>28</w:t>
      </w:r>
      <w:r w:rsidRPr="00D36414">
        <w:rPr>
          <w:rFonts w:cstheme="minorHAnsi"/>
        </w:rPr>
        <w:t xml:space="preserve">(4), 992–1003. </w:t>
      </w:r>
      <w:hyperlink r:id="rId4183" w:history="1">
        <w:r w:rsidRPr="00D36414">
          <w:rPr>
            <w:rStyle w:val="Hyperlink"/>
            <w:rFonts w:cstheme="minorHAnsi"/>
          </w:rPr>
          <w:t>http://doi.org/10.1111/cobi.12257</w:t>
        </w:r>
      </w:hyperlink>
    </w:p>
    <w:p w14:paraId="76E49DC9"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HO &amp; CBD. (2015). </w:t>
      </w:r>
      <w:r w:rsidRPr="00D36414">
        <w:rPr>
          <w:rFonts w:cstheme="minorHAnsi"/>
          <w:i/>
          <w:iCs/>
        </w:rPr>
        <w:t>Connecting global priorities: Biodiversity and human health: A state of knowledge review</w:t>
      </w:r>
      <w:r w:rsidRPr="00D36414">
        <w:rPr>
          <w:rFonts w:cstheme="minorHAnsi"/>
        </w:rPr>
        <w:t xml:space="preserve">. </w:t>
      </w:r>
      <w:hyperlink r:id="rId4184" w:history="1">
        <w:r w:rsidRPr="00D36414">
          <w:rPr>
            <w:rStyle w:val="Hyperlink"/>
            <w:rFonts w:cstheme="minorHAnsi"/>
          </w:rPr>
          <w:t>http://doi.org/10.13140/RG.2.1.3679.6565</w:t>
        </w:r>
      </w:hyperlink>
    </w:p>
    <w:p w14:paraId="3B861617"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derberg, O., &amp; Pattberg, P. (2015). International cooperative initiatives in global climate governance: </w:t>
      </w:r>
      <w:r w:rsidRPr="00D36414">
        <w:rPr>
          <w:rFonts w:cstheme="minorHAnsi"/>
        </w:rPr>
        <w:lastRenderedPageBreak/>
        <w:t xml:space="preserve">Raising the ambition level or delegitimizing the UNFCCC? </w:t>
      </w:r>
      <w:r w:rsidRPr="00D36414">
        <w:rPr>
          <w:rFonts w:cstheme="minorHAnsi"/>
          <w:i/>
          <w:iCs/>
        </w:rPr>
        <w:t>Global Policy</w:t>
      </w:r>
      <w:r w:rsidRPr="00D36414">
        <w:rPr>
          <w:rFonts w:cstheme="minorHAnsi"/>
        </w:rPr>
        <w:t xml:space="preserve">, </w:t>
      </w:r>
      <w:r w:rsidRPr="00D36414">
        <w:rPr>
          <w:rFonts w:cstheme="minorHAnsi"/>
          <w:i/>
          <w:iCs/>
        </w:rPr>
        <w:t>6</w:t>
      </w:r>
      <w:r w:rsidRPr="00D36414">
        <w:rPr>
          <w:rFonts w:cstheme="minorHAnsi"/>
        </w:rPr>
        <w:t xml:space="preserve">(1), 45–56. </w:t>
      </w:r>
      <w:hyperlink r:id="rId4185" w:history="1">
        <w:r w:rsidRPr="00D36414">
          <w:rPr>
            <w:rStyle w:val="Hyperlink"/>
            <w:rFonts w:cstheme="minorHAnsi"/>
          </w:rPr>
          <w:t>http://doi.org/10.1111/1758-5899.12184</w:t>
        </w:r>
      </w:hyperlink>
    </w:p>
    <w:p w14:paraId="220A43C1"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dmark, C. (2009). </w:t>
      </w:r>
      <w:r w:rsidRPr="00D36414">
        <w:rPr>
          <w:rFonts w:cstheme="minorHAnsi"/>
          <w:i/>
          <w:iCs/>
        </w:rPr>
        <w:t>Management of multiple-use commons. Focusing on land use for forestry and reindeer husbandry in northern Sweden</w:t>
      </w:r>
      <w:r w:rsidRPr="00D36414">
        <w:rPr>
          <w:rFonts w:cstheme="minorHAnsi"/>
        </w:rPr>
        <w:t xml:space="preserve"> (Doctoral dissertation). Retrieved from </w:t>
      </w:r>
      <w:hyperlink r:id="rId4186" w:history="1">
        <w:r w:rsidRPr="00D36414">
          <w:rPr>
            <w:rStyle w:val="Hyperlink"/>
            <w:rFonts w:cstheme="minorHAnsi"/>
          </w:rPr>
          <w:t>http://pub.epsilon.slu.se/1953/</w:t>
        </w:r>
      </w:hyperlink>
    </w:p>
    <w:p w14:paraId="7ED5FCF4" w14:textId="0721EDD0"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Williams, C., &amp; Blaiklock, A. (2016). Human rights discourse in the sustainable development agenda avoids obligations and entitlements</w:t>
      </w:r>
      <w:r w:rsidR="005C61CB">
        <w:rPr>
          <w:rFonts w:cstheme="minorHAnsi"/>
        </w:rPr>
        <w:t>;</w:t>
      </w:r>
      <w:r w:rsidRPr="00D36414">
        <w:rPr>
          <w:rFonts w:cstheme="minorHAnsi"/>
        </w:rPr>
        <w:t xml:space="preserve"> </w:t>
      </w:r>
      <w:r w:rsidR="005C61CB">
        <w:rPr>
          <w:rFonts w:cstheme="minorHAnsi"/>
        </w:rPr>
        <w:t>c</w:t>
      </w:r>
      <w:r w:rsidRPr="00D36414">
        <w:rPr>
          <w:rFonts w:cstheme="minorHAnsi"/>
        </w:rPr>
        <w:t xml:space="preserve">omment on “rights language in the sustainable development agenda: Has right to health discourse and norms shaped health goals?”. </w:t>
      </w:r>
      <w:r w:rsidRPr="00D36414">
        <w:rPr>
          <w:rFonts w:cstheme="minorHAnsi"/>
          <w:i/>
          <w:iCs/>
        </w:rPr>
        <w:t>International Journal of Health Policy and Management</w:t>
      </w:r>
      <w:r w:rsidRPr="00D36414">
        <w:rPr>
          <w:rFonts w:cstheme="minorHAnsi"/>
        </w:rPr>
        <w:t xml:space="preserve">, </w:t>
      </w:r>
      <w:r w:rsidRPr="00D36414">
        <w:rPr>
          <w:rFonts w:cstheme="minorHAnsi"/>
          <w:i/>
          <w:iCs/>
        </w:rPr>
        <w:t>5</w:t>
      </w:r>
      <w:r w:rsidRPr="00D36414">
        <w:rPr>
          <w:rFonts w:cstheme="minorHAnsi"/>
        </w:rPr>
        <w:t xml:space="preserve">(6), 387–90. </w:t>
      </w:r>
      <w:hyperlink r:id="rId4187" w:history="1">
        <w:r w:rsidRPr="00D36414">
          <w:rPr>
            <w:rStyle w:val="Hyperlink"/>
            <w:rFonts w:cstheme="minorHAnsi"/>
          </w:rPr>
          <w:t>http://doi.org/10.15171/ijhpm.2016.29</w:t>
        </w:r>
      </w:hyperlink>
    </w:p>
    <w:p w14:paraId="7256258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lliams, K., &amp; Harvey, D. (2001). Transcendent experience in forest environments. </w:t>
      </w:r>
      <w:r w:rsidRPr="00D36414">
        <w:rPr>
          <w:rFonts w:cstheme="minorHAnsi"/>
          <w:i/>
          <w:iCs/>
        </w:rPr>
        <w:t>Journal of Environmental Psychology</w:t>
      </w:r>
      <w:r w:rsidRPr="00D36414">
        <w:rPr>
          <w:rFonts w:cstheme="minorHAnsi"/>
        </w:rPr>
        <w:t xml:space="preserve">, </w:t>
      </w:r>
      <w:r w:rsidRPr="00D36414">
        <w:rPr>
          <w:rFonts w:cstheme="minorHAnsi"/>
          <w:i/>
          <w:iCs/>
        </w:rPr>
        <w:t>21</w:t>
      </w:r>
      <w:r w:rsidRPr="00D36414">
        <w:rPr>
          <w:rFonts w:cstheme="minorHAnsi"/>
        </w:rPr>
        <w:t xml:space="preserve">(3), 249–260. </w:t>
      </w:r>
      <w:hyperlink r:id="rId4188" w:history="1">
        <w:r w:rsidRPr="00D36414">
          <w:rPr>
            <w:rStyle w:val="Hyperlink"/>
            <w:rFonts w:cstheme="minorHAnsi"/>
          </w:rPr>
          <w:t>http://doi.org/10.1006/jevp.2001.0204</w:t>
        </w:r>
      </w:hyperlink>
    </w:p>
    <w:p w14:paraId="6DEACD3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lshusen, P. R., Brechin, S. R., Fortwangler, C. L., &amp; West, P. C. (2002). Reinventing a square wheel: Critique of a resurgent “protection paradigm” in international biodiversity conservation. </w:t>
      </w:r>
      <w:r w:rsidRPr="00D36414">
        <w:rPr>
          <w:rFonts w:cstheme="minorHAnsi"/>
          <w:i/>
          <w:iCs/>
        </w:rPr>
        <w:t>Society and Natural Resources</w:t>
      </w:r>
      <w:r w:rsidRPr="00D36414">
        <w:rPr>
          <w:rFonts w:cstheme="minorHAnsi"/>
        </w:rPr>
        <w:t xml:space="preserve">, </w:t>
      </w:r>
      <w:r w:rsidRPr="00D36414">
        <w:rPr>
          <w:rFonts w:cstheme="minorHAnsi"/>
          <w:i/>
          <w:iCs/>
        </w:rPr>
        <w:t>15</w:t>
      </w:r>
      <w:r w:rsidRPr="00D36414">
        <w:rPr>
          <w:rFonts w:cstheme="minorHAnsi"/>
        </w:rPr>
        <w:t xml:space="preserve">(1), 17–40. </w:t>
      </w:r>
      <w:hyperlink r:id="rId4189" w:history="1">
        <w:r w:rsidRPr="00D36414">
          <w:rPr>
            <w:rStyle w:val="Hyperlink"/>
            <w:rFonts w:cstheme="minorHAnsi"/>
          </w:rPr>
          <w:t>http://doi.org/10.1080/089419202317174002</w:t>
        </w:r>
      </w:hyperlink>
    </w:p>
    <w:p w14:paraId="63CF85BA"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lson, M. A., &amp; Howarth, R. B. (2002). Discourse-based valuation of ecosystem services: establishing fair outcomes through group deliberation. </w:t>
      </w:r>
      <w:r w:rsidRPr="00D36414">
        <w:rPr>
          <w:rFonts w:cstheme="minorHAnsi"/>
          <w:i/>
          <w:iCs/>
          <w:lang w:val="de-DE"/>
        </w:rPr>
        <w:t>Ecological Economics</w:t>
      </w:r>
      <w:r w:rsidRPr="00D36414">
        <w:rPr>
          <w:rFonts w:cstheme="minorHAnsi"/>
          <w:lang w:val="de-DE"/>
        </w:rPr>
        <w:t xml:space="preserve">, </w:t>
      </w:r>
      <w:r w:rsidRPr="00D36414">
        <w:rPr>
          <w:rFonts w:cstheme="minorHAnsi"/>
          <w:i/>
          <w:iCs/>
          <w:lang w:val="de-DE"/>
        </w:rPr>
        <w:t>41</w:t>
      </w:r>
      <w:r w:rsidRPr="00D36414">
        <w:rPr>
          <w:rFonts w:cstheme="minorHAnsi"/>
          <w:lang w:val="de-DE"/>
        </w:rPr>
        <w:t xml:space="preserve">(3), 431–443. </w:t>
      </w:r>
      <w:hyperlink r:id="rId4190" w:history="1">
        <w:r w:rsidRPr="00D36414">
          <w:rPr>
            <w:rStyle w:val="Hyperlink"/>
            <w:rFonts w:cstheme="minorHAnsi"/>
            <w:lang w:val="de-DE"/>
          </w:rPr>
          <w:t>http://doi.org/10.1016/S0921-8009(02)00092-7</w:t>
        </w:r>
      </w:hyperlink>
    </w:p>
    <w:p w14:paraId="2B4A2D2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lang w:val="de-DE"/>
        </w:rPr>
        <w:t xml:space="preserve">Winkel, G., Blondet, M., Borrass, L., Frei, T., Geitzenauer, M., Gruppe, A., Jump, A., de Koning, J., Sotirov, M., Weiss, G., Winter, S., &amp; Turnhout, E. (2015). </w:t>
      </w:r>
      <w:r w:rsidRPr="00D36414">
        <w:rPr>
          <w:rFonts w:cstheme="minorHAnsi"/>
        </w:rPr>
        <w:t xml:space="preserve">The implementation of Natura 2000 in forests: A trans- and interdisciplinary assessment of challenges and choices. </w:t>
      </w:r>
      <w:r w:rsidRPr="00D36414">
        <w:rPr>
          <w:rFonts w:cstheme="minorHAnsi"/>
          <w:i/>
          <w:iCs/>
        </w:rPr>
        <w:t>Environmental Science and Policy</w:t>
      </w:r>
      <w:r w:rsidRPr="00D36414">
        <w:rPr>
          <w:rFonts w:cstheme="minorHAnsi"/>
        </w:rPr>
        <w:t xml:space="preserve">, </w:t>
      </w:r>
      <w:r w:rsidRPr="00D36414">
        <w:rPr>
          <w:rFonts w:cstheme="minorHAnsi"/>
          <w:i/>
          <w:iCs/>
        </w:rPr>
        <w:t>52</w:t>
      </w:r>
      <w:r w:rsidRPr="00D36414">
        <w:rPr>
          <w:rFonts w:cstheme="minorHAnsi"/>
        </w:rPr>
        <w:t xml:space="preserve">, 23–32. Retrieved from </w:t>
      </w:r>
      <w:hyperlink r:id="rId4191" w:history="1">
        <w:r w:rsidRPr="00D36414">
          <w:rPr>
            <w:rStyle w:val="Hyperlink"/>
            <w:rFonts w:cstheme="minorHAnsi"/>
          </w:rPr>
          <w:t>http://www.sciencedirect.com/science/article/pii/S146290111500091X</w:t>
        </w:r>
      </w:hyperlink>
    </w:p>
    <w:p w14:paraId="57B3F3C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nkel, G., &amp; Sotirov, M. (2016). Whose integration is this? European forest policy between the gospel of coordination, institutional competition, and a new spirit of integration. </w:t>
      </w:r>
      <w:r w:rsidRPr="00D36414">
        <w:rPr>
          <w:rFonts w:cstheme="minorHAnsi"/>
          <w:i/>
          <w:iCs/>
        </w:rPr>
        <w:t>Environment and Planning C: Government and Policy</w:t>
      </w:r>
      <w:r w:rsidRPr="00D36414">
        <w:rPr>
          <w:rFonts w:cstheme="minorHAnsi"/>
        </w:rPr>
        <w:t xml:space="preserve">, </w:t>
      </w:r>
      <w:r w:rsidRPr="00D36414">
        <w:rPr>
          <w:rFonts w:cstheme="minorHAnsi"/>
          <w:i/>
          <w:iCs/>
        </w:rPr>
        <w:t>34</w:t>
      </w:r>
      <w:r w:rsidRPr="00D36414">
        <w:rPr>
          <w:rFonts w:cstheme="minorHAnsi"/>
        </w:rPr>
        <w:t xml:space="preserve">, 496–514. </w:t>
      </w:r>
      <w:hyperlink r:id="rId4192" w:history="1">
        <w:r w:rsidRPr="00D36414">
          <w:rPr>
            <w:rStyle w:val="Hyperlink"/>
            <w:rFonts w:cstheme="minorHAnsi"/>
          </w:rPr>
          <w:t>http://doi.org/10.1068/c1356j</w:t>
        </w:r>
      </w:hyperlink>
    </w:p>
    <w:p w14:paraId="2D9D2B9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nqvist, G., &amp; Wolf, H. (2013). </w:t>
      </w:r>
      <w:r w:rsidRPr="00D36414">
        <w:rPr>
          <w:rFonts w:cstheme="minorHAnsi"/>
          <w:i/>
          <w:iCs/>
        </w:rPr>
        <w:t>Environment and climate change policy brief</w:t>
      </w:r>
      <w:r w:rsidRPr="00D36414">
        <w:rPr>
          <w:rFonts w:cstheme="minorHAnsi"/>
        </w:rPr>
        <w:t xml:space="preserve">. Retrieved from </w:t>
      </w:r>
      <w:hyperlink r:id="rId4193" w:history="1">
        <w:r w:rsidRPr="00D36414">
          <w:rPr>
            <w:rStyle w:val="Hyperlink"/>
            <w:rFonts w:cstheme="minorHAnsi"/>
          </w:rPr>
          <w:t>http://sidaenvironmenthelpdesk.se/wordpress3/wp-content/uploads/2013/09/Mozambique_Env-and-CC-Policy-Brief_March-2013.pdf</w:t>
        </w:r>
      </w:hyperlink>
    </w:p>
    <w:p w14:paraId="019DD5B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issel, S., &amp; Wätzold, F. (2010). A conceptual analysis of the application of tradable permits to biodiversity conservation. </w:t>
      </w:r>
      <w:r w:rsidRPr="00D36414">
        <w:rPr>
          <w:rFonts w:cstheme="minorHAnsi"/>
          <w:i/>
          <w:iCs/>
        </w:rPr>
        <w:t>Conservation Biology</w:t>
      </w:r>
      <w:r w:rsidRPr="00D36414">
        <w:rPr>
          <w:rFonts w:cstheme="minorHAnsi"/>
        </w:rPr>
        <w:t xml:space="preserve">, </w:t>
      </w:r>
      <w:r w:rsidRPr="00D36414">
        <w:rPr>
          <w:rFonts w:cstheme="minorHAnsi"/>
          <w:i/>
          <w:iCs/>
        </w:rPr>
        <w:t>24</w:t>
      </w:r>
      <w:r w:rsidRPr="00D36414">
        <w:rPr>
          <w:rFonts w:cstheme="minorHAnsi"/>
        </w:rPr>
        <w:t xml:space="preserve">(2), 404–411. </w:t>
      </w:r>
      <w:hyperlink r:id="rId4194" w:history="1">
        <w:r w:rsidRPr="00D36414">
          <w:rPr>
            <w:rStyle w:val="Hyperlink"/>
            <w:rFonts w:cstheme="minorHAnsi"/>
          </w:rPr>
          <w:t>http://doi.org/10.1111/j.1523-1739.2009.01444.x</w:t>
        </w:r>
      </w:hyperlink>
    </w:p>
    <w:p w14:paraId="1F1D68A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orld Bank. (2011). </w:t>
      </w:r>
      <w:r w:rsidRPr="00D36414">
        <w:rPr>
          <w:rFonts w:cstheme="minorHAnsi"/>
          <w:i/>
          <w:iCs/>
        </w:rPr>
        <w:t>Kyrgyz Republic - Agricultural policy update</w:t>
      </w:r>
      <w:r w:rsidRPr="00D36414">
        <w:rPr>
          <w:rFonts w:cstheme="minorHAnsi"/>
        </w:rPr>
        <w:t xml:space="preserve">. Retrieved from </w:t>
      </w:r>
      <w:hyperlink r:id="rId4195" w:history="1">
        <w:r w:rsidRPr="00D36414">
          <w:rPr>
            <w:rStyle w:val="Hyperlink"/>
            <w:rFonts w:cstheme="minorHAnsi"/>
          </w:rPr>
          <w:t>http://documents.worldbank.org/curated/en/234541468302391218/Overview</w:t>
        </w:r>
      </w:hyperlink>
    </w:p>
    <w:p w14:paraId="4643F8C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orld Bank. (2015). </w:t>
      </w:r>
      <w:r w:rsidRPr="00D36414">
        <w:rPr>
          <w:rFonts w:cstheme="minorHAnsi"/>
          <w:i/>
          <w:iCs/>
        </w:rPr>
        <w:t>World development indicators</w:t>
      </w:r>
      <w:r w:rsidRPr="00D36414">
        <w:rPr>
          <w:rFonts w:cstheme="minorHAnsi"/>
        </w:rPr>
        <w:t xml:space="preserve">. Washington, DC, USA: World Bank. Retrieved from </w:t>
      </w:r>
      <w:hyperlink r:id="rId4196" w:history="1">
        <w:r w:rsidRPr="00D36414">
          <w:rPr>
            <w:rStyle w:val="Hyperlink"/>
            <w:rFonts w:cstheme="minorHAnsi"/>
          </w:rPr>
          <w:t>http://hdl.handle.net/10986/21634</w:t>
        </w:r>
      </w:hyperlink>
    </w:p>
    <w:p w14:paraId="38ACAFAB"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right, I., Malmakov, N., &amp; Vidon, H. (2003). New patterns of livestock management: Constraints to productivity. In C. Kerven (Ed.), </w:t>
      </w:r>
      <w:r w:rsidRPr="00D36414">
        <w:rPr>
          <w:rFonts w:cstheme="minorHAnsi"/>
          <w:i/>
          <w:iCs/>
        </w:rPr>
        <w:t>Prospects for pastoralism in Kazakstan and Turkmenistan: From state farms to private flocks</w:t>
      </w:r>
      <w:r w:rsidRPr="00D36414">
        <w:rPr>
          <w:rFonts w:cstheme="minorHAnsi"/>
        </w:rPr>
        <w:t xml:space="preserve"> (pp. 108–127). London, UK: Routledge. </w:t>
      </w:r>
      <w:hyperlink r:id="rId4197" w:history="1">
        <w:r w:rsidRPr="00D36414">
          <w:rPr>
            <w:rStyle w:val="Hyperlink"/>
            <w:rFonts w:cstheme="minorHAnsi"/>
          </w:rPr>
          <w:t>http://doi.org/10.4324/9780203987476</w:t>
        </w:r>
      </w:hyperlink>
    </w:p>
    <w:p w14:paraId="53DC1786"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WTO. (2013). </w:t>
      </w:r>
      <w:r w:rsidRPr="00D36414">
        <w:rPr>
          <w:rFonts w:cstheme="minorHAnsi"/>
          <w:i/>
        </w:rPr>
        <w:t xml:space="preserve">World trade report 2013 - Factors shaping the future of world trade. </w:t>
      </w:r>
      <w:r w:rsidRPr="00D36414">
        <w:rPr>
          <w:rFonts w:cstheme="minorHAnsi"/>
        </w:rPr>
        <w:t xml:space="preserve">Retrieved from </w:t>
      </w:r>
      <w:hyperlink r:id="rId4198" w:history="1">
        <w:r w:rsidRPr="00D36414">
          <w:rPr>
            <w:rStyle w:val="Hyperlink"/>
            <w:rFonts w:cstheme="minorHAnsi"/>
          </w:rPr>
          <w:t>https://www.wto.org/english/res_e/booksp_e/world_trade_report13_e.pdf</w:t>
        </w:r>
      </w:hyperlink>
    </w:p>
    <w:p w14:paraId="3D7F58C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lastRenderedPageBreak/>
        <w:t xml:space="preserve">Xanthaki, A. (2009). Indigenous rights in international law over the last 10 years and future developments. </w:t>
      </w:r>
      <w:r w:rsidRPr="00D36414">
        <w:rPr>
          <w:rFonts w:cstheme="minorHAnsi"/>
          <w:i/>
          <w:iCs/>
        </w:rPr>
        <w:t>Melbourne Journal of International Law</w:t>
      </w:r>
      <w:r w:rsidRPr="00D36414">
        <w:rPr>
          <w:rFonts w:cstheme="minorHAnsi"/>
        </w:rPr>
        <w:t xml:space="preserve">, </w:t>
      </w:r>
      <w:r w:rsidRPr="00D36414">
        <w:rPr>
          <w:rFonts w:cstheme="minorHAnsi"/>
          <w:i/>
          <w:iCs/>
        </w:rPr>
        <w:t>10</w:t>
      </w:r>
      <w:r w:rsidRPr="00D36414">
        <w:rPr>
          <w:rFonts w:cstheme="minorHAnsi"/>
        </w:rPr>
        <w:t xml:space="preserve">(1), 27–37. Retrieved from </w:t>
      </w:r>
      <w:hyperlink r:id="rId4199" w:history="1">
        <w:r w:rsidRPr="00D36414">
          <w:rPr>
            <w:rStyle w:val="Hyperlink"/>
            <w:rFonts w:cstheme="minorHAnsi"/>
          </w:rPr>
          <w:t>http://law.unimelb.edu.au/__data/assets/pdf_file/0009/1686060/Xanthaki.pdf</w:t>
        </w:r>
      </w:hyperlink>
    </w:p>
    <w:p w14:paraId="597EAA9B" w14:textId="1D7AE37B"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Yakusheva, N. (2017). Parks, policies and people: Nature conservation governance in post-socialist EU countries.</w:t>
      </w:r>
      <w:r w:rsidRPr="00D36414" w:rsidDel="00BC5281">
        <w:rPr>
          <w:rFonts w:cstheme="minorHAnsi"/>
        </w:rPr>
        <w:t xml:space="preserve"> </w:t>
      </w:r>
      <w:r w:rsidRPr="00D36414">
        <w:rPr>
          <w:rFonts w:cstheme="minorHAnsi"/>
        </w:rPr>
        <w:t xml:space="preserve">Södertörn Doctoral Dissertations 136. Stockholm, Sweden: Elanders. Retrieved from </w:t>
      </w:r>
      <w:hyperlink r:id="rId4200" w:history="1">
        <w:r w:rsidRPr="00D36414">
          <w:rPr>
            <w:rStyle w:val="Hyperlink"/>
            <w:rFonts w:cstheme="minorHAnsi"/>
          </w:rPr>
          <w:t>http://sh.diva-portal.org/smash/get/diva2:1088692/FULLTEXT01.pdf</w:t>
        </w:r>
      </w:hyperlink>
      <w:r w:rsidRPr="00D36414">
        <w:rPr>
          <w:rFonts w:cstheme="minorHAnsi"/>
        </w:rPr>
        <w:t xml:space="preserve"> </w:t>
      </w:r>
    </w:p>
    <w:p w14:paraId="6B63D8F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Yamin, F. (2001). NGOs and international environmental law: A critical evaluation of their roles and responsibilities. </w:t>
      </w:r>
      <w:r w:rsidRPr="00D36414">
        <w:rPr>
          <w:rFonts w:cstheme="minorHAnsi"/>
          <w:i/>
          <w:iCs/>
        </w:rPr>
        <w:t>Review of European Community and International Environmental Law</w:t>
      </w:r>
      <w:r w:rsidRPr="00D36414">
        <w:rPr>
          <w:rFonts w:cstheme="minorHAnsi"/>
        </w:rPr>
        <w:t xml:space="preserve">, </w:t>
      </w:r>
      <w:r w:rsidRPr="00D36414">
        <w:rPr>
          <w:rFonts w:cstheme="minorHAnsi"/>
          <w:i/>
          <w:iCs/>
        </w:rPr>
        <w:t>10</w:t>
      </w:r>
      <w:r w:rsidRPr="00D36414">
        <w:rPr>
          <w:rFonts w:cstheme="minorHAnsi"/>
        </w:rPr>
        <w:t xml:space="preserve">(2), 149–162. </w:t>
      </w:r>
      <w:hyperlink r:id="rId4201" w:history="1">
        <w:r w:rsidRPr="00D36414">
          <w:rPr>
            <w:rStyle w:val="Hyperlink"/>
            <w:rFonts w:cstheme="minorHAnsi"/>
          </w:rPr>
          <w:t>http://doi.org/doi:10.1111/1467-9388.00271</w:t>
        </w:r>
      </w:hyperlink>
    </w:p>
    <w:p w14:paraId="70887C8F"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Yang, A. L., Rounsevell, M. D. A., &amp; Haggett, C. (2015). Multilevel governance, decentralization and environmental prioritization: How is it working in rural development policy in Scotland? </w:t>
      </w:r>
      <w:r w:rsidRPr="00D36414">
        <w:rPr>
          <w:rFonts w:cstheme="minorHAnsi"/>
          <w:i/>
          <w:iCs/>
        </w:rPr>
        <w:t>Environmental Policy and Governance</w:t>
      </w:r>
      <w:r w:rsidRPr="00D36414">
        <w:rPr>
          <w:rFonts w:cstheme="minorHAnsi"/>
        </w:rPr>
        <w:t xml:space="preserve">, </w:t>
      </w:r>
      <w:r w:rsidRPr="00D36414">
        <w:rPr>
          <w:rFonts w:cstheme="minorHAnsi"/>
          <w:i/>
          <w:iCs/>
        </w:rPr>
        <w:t>25</w:t>
      </w:r>
      <w:r w:rsidRPr="00D36414">
        <w:rPr>
          <w:rFonts w:cstheme="minorHAnsi"/>
        </w:rPr>
        <w:t xml:space="preserve">(6), 399–411. </w:t>
      </w:r>
      <w:hyperlink r:id="rId4202" w:history="1">
        <w:r w:rsidRPr="00D36414">
          <w:rPr>
            <w:rStyle w:val="Hyperlink"/>
            <w:rFonts w:cstheme="minorHAnsi"/>
          </w:rPr>
          <w:t>http://doi.org/10.1002/eet.1690</w:t>
        </w:r>
      </w:hyperlink>
    </w:p>
    <w:p w14:paraId="3F1F768E"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Yoshida, T., &amp; Zusman, E. (2015). How the sustainable development goals can complement existing legal instruments: The case of biodiversity and forests. In </w:t>
      </w:r>
      <w:r w:rsidRPr="00D36414">
        <w:rPr>
          <w:rFonts w:cstheme="minorHAnsi"/>
          <w:i/>
          <w:iCs/>
        </w:rPr>
        <w:t>Achieving the Sustainable Development Goals: From agenda to action</w:t>
      </w:r>
      <w:r w:rsidRPr="00D36414">
        <w:rPr>
          <w:rFonts w:cstheme="minorHAnsi"/>
        </w:rPr>
        <w:t xml:space="preserve"> (pp. 153–170). Hayama, Japan: Institute for Global Environmental Strategies (IGES). Retrieved from </w:t>
      </w:r>
      <w:hyperlink r:id="rId4203" w:history="1">
        <w:r w:rsidRPr="00D36414">
          <w:rPr>
            <w:rStyle w:val="Hyperlink"/>
            <w:rFonts w:cstheme="minorHAnsi"/>
          </w:rPr>
          <w:t>https://pub.iges.or.jp/pub/achieving-sustainable-development-goals-agenda</w:t>
        </w:r>
      </w:hyperlink>
    </w:p>
    <w:p w14:paraId="35140220"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Young, J. C., Jordan, A., R. Searle, K., Butler, A., S. Chapman, D., Simmons, P., &amp; Watt, A. D. (2013). Does stakeholder involvement really benefit biodiversity conservation? </w:t>
      </w:r>
      <w:r w:rsidRPr="00D36414">
        <w:rPr>
          <w:rFonts w:cstheme="minorHAnsi"/>
          <w:i/>
          <w:iCs/>
        </w:rPr>
        <w:t>Biological Conservation</w:t>
      </w:r>
      <w:r w:rsidRPr="00D36414">
        <w:rPr>
          <w:rFonts w:cstheme="minorHAnsi"/>
        </w:rPr>
        <w:t xml:space="preserve">, </w:t>
      </w:r>
      <w:r w:rsidRPr="00D36414">
        <w:rPr>
          <w:rFonts w:cstheme="minorHAnsi"/>
          <w:i/>
          <w:iCs/>
        </w:rPr>
        <w:t>158</w:t>
      </w:r>
      <w:r w:rsidRPr="00D36414">
        <w:rPr>
          <w:rFonts w:cstheme="minorHAnsi"/>
        </w:rPr>
        <w:t xml:space="preserve">, 359–370. </w:t>
      </w:r>
      <w:hyperlink r:id="rId4204" w:history="1">
        <w:r w:rsidRPr="00D36414">
          <w:rPr>
            <w:rStyle w:val="Hyperlink"/>
            <w:rFonts w:cstheme="minorHAnsi"/>
          </w:rPr>
          <w:t>http://doi.org/10.1016/j.biocon.2012.08.018</w:t>
        </w:r>
      </w:hyperlink>
    </w:p>
    <w:p w14:paraId="5BA2459D"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Young, J. C., Richards, C., Fischer, A., Halada, L., Kull, T., Kuzniar, A., Tartes, U., Uzunov, Y., &amp; Watt, A. D. (2007). Conflicts between biodiversity conservation and human activities in the Central and Eastern European Countries. </w:t>
      </w:r>
      <w:r w:rsidRPr="00D36414">
        <w:rPr>
          <w:rFonts w:cstheme="minorHAnsi"/>
          <w:i/>
          <w:iCs/>
        </w:rPr>
        <w:t>Ambio</w:t>
      </w:r>
      <w:r w:rsidRPr="00D36414">
        <w:rPr>
          <w:rFonts w:cstheme="minorHAnsi"/>
        </w:rPr>
        <w:t xml:space="preserve">, </w:t>
      </w:r>
      <w:r w:rsidRPr="00D36414">
        <w:rPr>
          <w:rFonts w:cstheme="minorHAnsi"/>
          <w:i/>
          <w:iCs/>
        </w:rPr>
        <w:t>36</w:t>
      </w:r>
      <w:r w:rsidRPr="00D36414">
        <w:rPr>
          <w:rFonts w:cstheme="minorHAnsi"/>
        </w:rPr>
        <w:t xml:space="preserve">(7), 545–550. </w:t>
      </w:r>
      <w:hyperlink r:id="rId4205" w:history="1">
        <w:r w:rsidRPr="00D36414">
          <w:rPr>
            <w:rStyle w:val="Hyperlink"/>
            <w:rFonts w:cstheme="minorHAnsi"/>
          </w:rPr>
          <w:t>http://doi.org/10.1579/0044-7447(2007)36[545:CBBCAH]2.0.CO;2</w:t>
        </w:r>
      </w:hyperlink>
    </w:p>
    <w:p w14:paraId="7B557684" w14:textId="77777777" w:rsidR="008A5415" w:rsidRPr="008A5415"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Young, O. R. (2011). Effectiveness of international environmental regimes: existing knowledge, cutting-edge themes, and research strategies. </w:t>
      </w:r>
      <w:r w:rsidRPr="00D36414">
        <w:rPr>
          <w:rFonts w:cstheme="minorHAnsi"/>
          <w:i/>
          <w:iCs/>
        </w:rPr>
        <w:t>Proceedings of the National Academy of Sciences of the United States of America</w:t>
      </w:r>
      <w:r w:rsidRPr="00D36414">
        <w:rPr>
          <w:rFonts w:cstheme="minorHAnsi"/>
        </w:rPr>
        <w:t xml:space="preserve">, </w:t>
      </w:r>
      <w:r w:rsidRPr="00D36414">
        <w:rPr>
          <w:rFonts w:cstheme="minorHAnsi"/>
          <w:i/>
          <w:iCs/>
        </w:rPr>
        <w:t>108</w:t>
      </w:r>
      <w:r w:rsidRPr="00D36414">
        <w:rPr>
          <w:rFonts w:cstheme="minorHAnsi"/>
        </w:rPr>
        <w:t xml:space="preserve">(50), 19853–60. </w:t>
      </w:r>
      <w:hyperlink r:id="rId4206" w:history="1">
        <w:r w:rsidRPr="008A5415">
          <w:rPr>
            <w:rStyle w:val="Hyperlink"/>
            <w:rFonts w:cstheme="minorHAnsi"/>
          </w:rPr>
          <w:t>http://doi.org/10.1073/pnas.1111690108</w:t>
        </w:r>
      </w:hyperlink>
    </w:p>
    <w:p w14:paraId="18B0A808" w14:textId="77777777" w:rsidR="008A5415" w:rsidRPr="00D36414" w:rsidRDefault="008A5415" w:rsidP="008A5415">
      <w:pPr>
        <w:widowControl w:val="0"/>
        <w:autoSpaceDE w:val="0"/>
        <w:autoSpaceDN w:val="0"/>
        <w:adjustRightInd w:val="0"/>
        <w:spacing w:before="120"/>
        <w:ind w:left="480" w:hanging="480"/>
        <w:rPr>
          <w:rFonts w:cstheme="minorHAnsi"/>
        </w:rPr>
      </w:pPr>
      <w:r w:rsidRPr="008A5415">
        <w:rPr>
          <w:rFonts w:cstheme="minorHAnsi"/>
        </w:rPr>
        <w:t xml:space="preserve">Young, S. B., Zhe, Y., &amp; Dias, G. (2014). </w:t>
      </w:r>
      <w:r w:rsidRPr="00D36414">
        <w:rPr>
          <w:rFonts w:cstheme="minorHAnsi"/>
        </w:rPr>
        <w:t xml:space="preserve">Prospects for sustainability certification of metals. </w:t>
      </w:r>
      <w:r w:rsidRPr="00D36414">
        <w:rPr>
          <w:rFonts w:cstheme="minorHAnsi"/>
          <w:i/>
          <w:iCs/>
        </w:rPr>
        <w:t>Metallurgical Research &amp; Technology</w:t>
      </w:r>
      <w:r w:rsidRPr="00D36414">
        <w:rPr>
          <w:rFonts w:cstheme="minorHAnsi"/>
        </w:rPr>
        <w:t xml:space="preserve">, </w:t>
      </w:r>
      <w:r w:rsidRPr="00D36414">
        <w:rPr>
          <w:rFonts w:cstheme="minorHAnsi"/>
          <w:i/>
          <w:iCs/>
        </w:rPr>
        <w:t>111</w:t>
      </w:r>
      <w:r w:rsidRPr="00D36414">
        <w:rPr>
          <w:rFonts w:cstheme="minorHAnsi"/>
        </w:rPr>
        <w:t xml:space="preserve">(3), 131–136. </w:t>
      </w:r>
      <w:hyperlink r:id="rId4207" w:history="1">
        <w:r w:rsidRPr="00D36414">
          <w:rPr>
            <w:rStyle w:val="Hyperlink"/>
            <w:rFonts w:cstheme="minorHAnsi"/>
          </w:rPr>
          <w:t>http://dx.doi.org/10.1051/metal/2014008</w:t>
        </w:r>
      </w:hyperlink>
    </w:p>
    <w:p w14:paraId="4C2AFAF8"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Zanten, B., Verburg, P., Espinosa, M., Gomez-Y-Paloma, S., Galimberti, G., Kantelhardt, J., Kapfer, M., Lefebvre, M., Manrique, R., Piorr, A., Raggi, M., Schaller, L., Targetti, S., Zasada, I., &amp; Viaggi, D. (2014). European agricultural landscapes, common agricultural policy and ecosystem services: a review. </w:t>
      </w:r>
      <w:r w:rsidRPr="00D36414">
        <w:rPr>
          <w:rFonts w:cstheme="minorHAnsi"/>
          <w:i/>
          <w:iCs/>
        </w:rPr>
        <w:t>Agronomy for Sustainable Development</w:t>
      </w:r>
      <w:r w:rsidRPr="00D36414">
        <w:rPr>
          <w:rFonts w:cstheme="minorHAnsi"/>
        </w:rPr>
        <w:t xml:space="preserve">, </w:t>
      </w:r>
      <w:r w:rsidRPr="00D36414">
        <w:rPr>
          <w:rFonts w:cstheme="minorHAnsi"/>
          <w:i/>
          <w:iCs/>
        </w:rPr>
        <w:t>34</w:t>
      </w:r>
      <w:r w:rsidRPr="00D36414">
        <w:rPr>
          <w:rFonts w:cstheme="minorHAnsi"/>
        </w:rPr>
        <w:t xml:space="preserve">(2), 309–325. </w:t>
      </w:r>
      <w:hyperlink r:id="rId4208" w:history="1">
        <w:r w:rsidRPr="00D36414">
          <w:rPr>
            <w:rStyle w:val="Hyperlink"/>
            <w:rFonts w:cstheme="minorHAnsi"/>
          </w:rPr>
          <w:t>http://doi.org/10.1007/s13593-013-0183-4</w:t>
        </w:r>
      </w:hyperlink>
    </w:p>
    <w:p w14:paraId="27EAE18C"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Zhang, L., &amp; Jiang, Z. (2016). Unveiling the status of alien animals in the arid zone of Asia. </w:t>
      </w:r>
      <w:r w:rsidRPr="00D36414">
        <w:rPr>
          <w:rFonts w:cstheme="minorHAnsi"/>
          <w:i/>
          <w:iCs/>
        </w:rPr>
        <w:t>PeerJ</w:t>
      </w:r>
      <w:r w:rsidRPr="00D36414">
        <w:rPr>
          <w:rFonts w:cstheme="minorHAnsi"/>
        </w:rPr>
        <w:t xml:space="preserve">, </w:t>
      </w:r>
      <w:r w:rsidRPr="00D36414">
        <w:rPr>
          <w:rFonts w:cstheme="minorHAnsi"/>
          <w:i/>
          <w:iCs/>
        </w:rPr>
        <w:t>4</w:t>
      </w:r>
      <w:r w:rsidRPr="00D36414">
        <w:rPr>
          <w:rFonts w:cstheme="minorHAnsi"/>
        </w:rPr>
        <w:t xml:space="preserve">, e1545. </w:t>
      </w:r>
      <w:hyperlink r:id="rId4209" w:history="1">
        <w:r w:rsidRPr="00D36414">
          <w:rPr>
            <w:rStyle w:val="Hyperlink"/>
            <w:rFonts w:cstheme="minorHAnsi"/>
          </w:rPr>
          <w:t>http://doi.org/10.7717/peerj.1545</w:t>
        </w:r>
      </w:hyperlink>
    </w:p>
    <w:p w14:paraId="78DB8F73" w14:textId="77777777" w:rsidR="008A5415" w:rsidRPr="00D36414"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Zhou, Y., Zhang, L., Fensholt, R., Wang, K., Vitkovskaya, I., &amp; Tian, F. (2015). Climate contributions to vegetation variations in Central Asian drylands: Pre- and post-USSR Collapse. </w:t>
      </w:r>
      <w:r w:rsidRPr="00D36414">
        <w:rPr>
          <w:rFonts w:cstheme="minorHAnsi"/>
          <w:i/>
          <w:iCs/>
        </w:rPr>
        <w:t>Remote Sensing</w:t>
      </w:r>
      <w:r w:rsidRPr="00D36414">
        <w:rPr>
          <w:rFonts w:cstheme="minorHAnsi"/>
        </w:rPr>
        <w:t xml:space="preserve">, </w:t>
      </w:r>
      <w:r w:rsidRPr="00D36414">
        <w:rPr>
          <w:rFonts w:cstheme="minorHAnsi"/>
          <w:i/>
          <w:iCs/>
        </w:rPr>
        <w:t>7</w:t>
      </w:r>
      <w:r w:rsidRPr="00D36414">
        <w:rPr>
          <w:rFonts w:cstheme="minorHAnsi"/>
        </w:rPr>
        <w:t xml:space="preserve">(3), 2449–2470. </w:t>
      </w:r>
      <w:hyperlink r:id="rId4210" w:history="1">
        <w:r w:rsidRPr="00D36414">
          <w:rPr>
            <w:rStyle w:val="Hyperlink"/>
            <w:rFonts w:cstheme="minorHAnsi"/>
          </w:rPr>
          <w:t>http://doi.org/10.3390/rs70302449</w:t>
        </w:r>
      </w:hyperlink>
    </w:p>
    <w:p w14:paraId="1A1B1595" w14:textId="77777777" w:rsidR="008A5415" w:rsidRPr="00540AB7" w:rsidRDefault="008A5415" w:rsidP="008A5415">
      <w:pPr>
        <w:widowControl w:val="0"/>
        <w:autoSpaceDE w:val="0"/>
        <w:autoSpaceDN w:val="0"/>
        <w:adjustRightInd w:val="0"/>
        <w:spacing w:before="120"/>
        <w:ind w:left="480" w:hanging="480"/>
        <w:rPr>
          <w:rFonts w:cstheme="minorHAnsi"/>
        </w:rPr>
      </w:pPr>
      <w:r w:rsidRPr="00D36414">
        <w:rPr>
          <w:rFonts w:cstheme="minorHAnsi"/>
        </w:rPr>
        <w:t xml:space="preserve">Zisenis, M. (2009). To which extent is the interdisciplinary evaluation approach of the CBD reflected in European and international biodiversity-related regulations? </w:t>
      </w:r>
      <w:r w:rsidRPr="00D36414">
        <w:rPr>
          <w:rFonts w:cstheme="minorHAnsi"/>
          <w:i/>
          <w:iCs/>
        </w:rPr>
        <w:t>Biodiversity and Conservation</w:t>
      </w:r>
      <w:r w:rsidRPr="00D36414">
        <w:rPr>
          <w:rFonts w:cstheme="minorHAnsi"/>
        </w:rPr>
        <w:t xml:space="preserve">, </w:t>
      </w:r>
      <w:r w:rsidRPr="00D36414">
        <w:rPr>
          <w:rFonts w:cstheme="minorHAnsi"/>
          <w:i/>
          <w:iCs/>
        </w:rPr>
        <w:t>18</w:t>
      </w:r>
      <w:r w:rsidRPr="00D36414">
        <w:rPr>
          <w:rFonts w:cstheme="minorHAnsi"/>
        </w:rPr>
        <w:t xml:space="preserve">(3), 639–648. </w:t>
      </w:r>
      <w:hyperlink r:id="rId4211" w:history="1">
        <w:r w:rsidRPr="00D36414">
          <w:rPr>
            <w:rStyle w:val="Hyperlink"/>
            <w:rFonts w:cstheme="minorHAnsi"/>
          </w:rPr>
          <w:t>http://doi.org/10.1007/s10531-008-9530-1</w:t>
        </w:r>
      </w:hyperlink>
    </w:p>
    <w:p w14:paraId="3030BA07" w14:textId="775C9FA4" w:rsidR="008A5415" w:rsidRPr="0022446F" w:rsidRDefault="008A5415" w:rsidP="008A5415">
      <w:pPr>
        <w:widowControl w:val="0"/>
        <w:autoSpaceDE w:val="0"/>
        <w:autoSpaceDN w:val="0"/>
        <w:adjustRightInd w:val="0"/>
        <w:spacing w:line="240" w:lineRule="auto"/>
        <w:ind w:left="480" w:hanging="480"/>
        <w:rPr>
          <w:rFonts w:ascii="Calibri" w:hAnsi="Calibri"/>
        </w:rPr>
      </w:pPr>
    </w:p>
    <w:p w14:paraId="3D43680F" w14:textId="3C9282DB" w:rsidR="00E97DE0" w:rsidRPr="0022446F" w:rsidRDefault="00E97DE0" w:rsidP="00E97DE0">
      <w:pPr>
        <w:widowControl w:val="0"/>
        <w:autoSpaceDE w:val="0"/>
        <w:autoSpaceDN w:val="0"/>
        <w:adjustRightInd w:val="0"/>
        <w:spacing w:line="240" w:lineRule="auto"/>
        <w:ind w:left="480" w:hanging="480"/>
        <w:rPr>
          <w:rFonts w:ascii="Calibri" w:hAnsi="Calibri"/>
        </w:rPr>
      </w:pPr>
    </w:p>
    <w:p w14:paraId="5DFBEC4D" w14:textId="77777777" w:rsidR="00E97DE0" w:rsidRPr="00F02A52" w:rsidRDefault="00E97DE0" w:rsidP="00E97DE0">
      <w:pPr>
        <w:widowControl w:val="0"/>
        <w:autoSpaceDE w:val="0"/>
        <w:autoSpaceDN w:val="0"/>
        <w:adjustRightInd w:val="0"/>
        <w:spacing w:line="240" w:lineRule="auto"/>
        <w:ind w:left="480" w:hanging="480"/>
        <w:rPr>
          <w:lang w:val="en-US"/>
        </w:rPr>
      </w:pPr>
      <w:r w:rsidRPr="00F02A52">
        <w:rPr>
          <w:lang w:val="en-US"/>
        </w:rPr>
        <w:fldChar w:fldCharType="end"/>
      </w:r>
      <w:bookmarkEnd w:id="1736"/>
    </w:p>
    <w:p w14:paraId="5CC76602" w14:textId="77777777" w:rsidR="00EB5609" w:rsidRDefault="00EB5609" w:rsidP="00AE389F">
      <w:pPr>
        <w:widowControl w:val="0"/>
        <w:autoSpaceDE w:val="0"/>
        <w:autoSpaceDN w:val="0"/>
        <w:adjustRightInd w:val="0"/>
        <w:spacing w:line="240" w:lineRule="auto"/>
        <w:ind w:left="480" w:hanging="480"/>
        <w:rPr>
          <w:lang w:val="en-US"/>
        </w:rPr>
        <w:sectPr w:rsidR="00EB5609" w:rsidSect="001F79DE">
          <w:pgSz w:w="11906" w:h="16838"/>
          <w:pgMar w:top="1418" w:right="1418" w:bottom="1418" w:left="1418" w:header="709" w:footer="709" w:gutter="0"/>
          <w:cols w:space="708"/>
          <w:docGrid w:linePitch="360"/>
        </w:sectPr>
      </w:pPr>
    </w:p>
    <w:p w14:paraId="17C53430" w14:textId="1CBACEA4" w:rsidR="00EB5609" w:rsidRDefault="007A55FB" w:rsidP="00EB5609">
      <w:pPr>
        <w:pStyle w:val="Heading1"/>
        <w:numPr>
          <w:ilvl w:val="0"/>
          <w:numId w:val="0"/>
        </w:numPr>
        <w:ind w:left="432" w:hanging="432"/>
      </w:pPr>
      <w:bookmarkStart w:id="1915" w:name="_Toc504380764"/>
      <w:bookmarkStart w:id="1916" w:name="_Toc519514600"/>
      <w:bookmarkStart w:id="1917" w:name="aglossary"/>
      <w:r>
        <w:lastRenderedPageBreak/>
        <w:t xml:space="preserve">Annex I: </w:t>
      </w:r>
      <w:r w:rsidR="00EB5609" w:rsidRPr="00EB5609">
        <w:t>Glossary</w:t>
      </w:r>
      <w:bookmarkEnd w:id="1915"/>
      <w:bookmarkEnd w:id="1916"/>
    </w:p>
    <w:p w14:paraId="2D9182ED" w14:textId="77777777" w:rsidR="00EB5609" w:rsidRPr="00EB5609" w:rsidRDefault="00EB5609" w:rsidP="00EB5609"/>
    <w:p w14:paraId="036FD4D5" w14:textId="77777777" w:rsidR="00EB5609" w:rsidRPr="00D916AE" w:rsidRDefault="00EB5609" w:rsidP="00AF6ED6">
      <w:pPr>
        <w:tabs>
          <w:tab w:val="left" w:pos="2376"/>
        </w:tabs>
        <w:ind w:left="108"/>
      </w:pPr>
      <w:r w:rsidRPr="00D916AE">
        <w:rPr>
          <w:b/>
        </w:rPr>
        <w:t>Abundance (ecological)</w:t>
      </w:r>
      <w:r>
        <w:rPr>
          <w:b/>
        </w:rPr>
        <w:t xml:space="preserve">   </w:t>
      </w:r>
      <w:r w:rsidRPr="00D916AE">
        <w:t>The size of a population of a particular life form in a given area.</w:t>
      </w:r>
    </w:p>
    <w:p w14:paraId="7444961D" w14:textId="0C02B47D" w:rsidR="00EB5609" w:rsidRPr="00D916AE" w:rsidRDefault="00EB5609" w:rsidP="00AF6ED6">
      <w:pPr>
        <w:tabs>
          <w:tab w:val="left" w:pos="2376"/>
        </w:tabs>
        <w:ind w:left="108"/>
      </w:pPr>
      <w:r w:rsidRPr="00D916AE">
        <w:rPr>
          <w:b/>
        </w:rPr>
        <w:t>Acceptance</w:t>
      </w:r>
      <w:r>
        <w:rPr>
          <w:b/>
        </w:rPr>
        <w:t xml:space="preserve">   </w:t>
      </w:r>
      <w:r w:rsidRPr="00D916AE">
        <w:t xml:space="preserve">Acceptance of </w:t>
      </w:r>
      <w:r w:rsidR="00440B54">
        <w:t>IPBES</w:t>
      </w:r>
      <w:r w:rsidRPr="00D916AE">
        <w:t xml:space="preserve"> outputs at a session of </w:t>
      </w:r>
      <w:r w:rsidR="00440B54">
        <w:t>its</w:t>
      </w:r>
      <w:r w:rsidRPr="00D916AE">
        <w:t xml:space="preserve"> Plenary signifies that the material has not been subjected to line-by-line discussion and agreement, but nevertheless presents a comprehensive and balanced view of the subject matter.</w:t>
      </w:r>
    </w:p>
    <w:p w14:paraId="063FD338" w14:textId="2F70FBC2" w:rsidR="00EB5609" w:rsidRPr="00D916AE" w:rsidRDefault="00EB5609" w:rsidP="00AF6ED6">
      <w:pPr>
        <w:tabs>
          <w:tab w:val="left" w:pos="2376"/>
        </w:tabs>
        <w:ind w:left="108"/>
      </w:pPr>
      <w:r w:rsidRPr="00D916AE">
        <w:rPr>
          <w:b/>
        </w:rPr>
        <w:t>Acidification</w:t>
      </w:r>
      <w:r>
        <w:rPr>
          <w:b/>
        </w:rPr>
        <w:t xml:space="preserve">   </w:t>
      </w:r>
      <w:r w:rsidRPr="00D916AE">
        <w:t xml:space="preserve">Ongoing decrease in pH away from neutral value of 7. Often used in reference to oceans, freshwater or soils, </w:t>
      </w:r>
      <w:r w:rsidR="001B7152">
        <w:t>as a result of</w:t>
      </w:r>
      <w:r w:rsidRPr="00D916AE">
        <w:t xml:space="preserve"> uptake of carbon dioxide from the atmosphere.</w:t>
      </w:r>
    </w:p>
    <w:p w14:paraId="5996C869" w14:textId="5DCE0F44" w:rsidR="00EB5609" w:rsidRPr="00D916AE" w:rsidRDefault="00EB5609" w:rsidP="00AF6ED6">
      <w:pPr>
        <w:tabs>
          <w:tab w:val="left" w:pos="2376"/>
        </w:tabs>
        <w:ind w:left="108"/>
      </w:pPr>
      <w:r w:rsidRPr="00D916AE">
        <w:rPr>
          <w:b/>
        </w:rPr>
        <w:t>Actor</w:t>
      </w:r>
      <w:r>
        <w:rPr>
          <w:b/>
        </w:rPr>
        <w:t xml:space="preserve">   </w:t>
      </w:r>
      <w:r w:rsidRPr="00D916AE">
        <w:t>Individual person or group representative that is involved in a specific decision-making context</w:t>
      </w:r>
      <w:r w:rsidR="00440B54">
        <w:t>.</w:t>
      </w:r>
    </w:p>
    <w:p w14:paraId="08933F69" w14:textId="77777777" w:rsidR="00EB5609" w:rsidRPr="00D916AE" w:rsidRDefault="00EB5609" w:rsidP="00AF6ED6">
      <w:pPr>
        <w:tabs>
          <w:tab w:val="left" w:pos="2376"/>
        </w:tabs>
        <w:ind w:left="108"/>
      </w:pPr>
      <w:r w:rsidRPr="00D916AE">
        <w:rPr>
          <w:b/>
        </w:rPr>
        <w:t>Adaptation</w:t>
      </w:r>
      <w:r>
        <w:rPr>
          <w:b/>
        </w:rPr>
        <w:t xml:space="preserve">   </w:t>
      </w:r>
      <w:r w:rsidRPr="00D916AE">
        <w:t>Adjustment in natural or human systems to a new or changing environment, whether through genetic or behavioural change.</w:t>
      </w:r>
    </w:p>
    <w:p w14:paraId="13F45BC4" w14:textId="77777777" w:rsidR="00EB5609" w:rsidRPr="00D916AE" w:rsidRDefault="00EB5609" w:rsidP="00AF6ED6">
      <w:pPr>
        <w:tabs>
          <w:tab w:val="left" w:pos="2376"/>
        </w:tabs>
        <w:ind w:left="108"/>
      </w:pPr>
      <w:r w:rsidRPr="00D916AE">
        <w:rPr>
          <w:b/>
        </w:rPr>
        <w:t>Adaptive capacity</w:t>
      </w:r>
      <w:r>
        <w:rPr>
          <w:b/>
        </w:rPr>
        <w:t xml:space="preserve">   </w:t>
      </w:r>
      <w:r w:rsidRPr="00D916AE">
        <w:t>The general ability of institutions, systems, and individuals to adjust to potential damage, to take advantage of opportunities, or to cope with the consequences.</w:t>
      </w:r>
    </w:p>
    <w:p w14:paraId="20711FA8" w14:textId="77777777" w:rsidR="00EB5609" w:rsidRPr="00D916AE" w:rsidRDefault="00EB5609" w:rsidP="00AF6ED6">
      <w:pPr>
        <w:tabs>
          <w:tab w:val="left" w:pos="2376"/>
        </w:tabs>
        <w:ind w:left="108"/>
      </w:pPr>
      <w:r w:rsidRPr="00D916AE">
        <w:rPr>
          <w:b/>
        </w:rPr>
        <w:t>Adaptive management</w:t>
      </w:r>
      <w:r>
        <w:rPr>
          <w:b/>
        </w:rPr>
        <w:t xml:space="preserve">   </w:t>
      </w:r>
      <w:r w:rsidRPr="00D916AE">
        <w:t>A systematic process for continually improving management policies and practices by learning from the outcomes of previously employed policies and practices. In active adaptive management, management is treated as a deliberate experiment for purposes of learning.</w:t>
      </w:r>
    </w:p>
    <w:p w14:paraId="2ED84560" w14:textId="0A3A7CE8" w:rsidR="00EB5609" w:rsidRPr="00D916AE" w:rsidRDefault="00EB5609" w:rsidP="00AF6ED6">
      <w:pPr>
        <w:tabs>
          <w:tab w:val="left" w:pos="2376"/>
        </w:tabs>
        <w:ind w:left="108"/>
      </w:pPr>
      <w:r w:rsidRPr="00D916AE">
        <w:rPr>
          <w:b/>
        </w:rPr>
        <w:t>Afforestation</w:t>
      </w:r>
      <w:r>
        <w:rPr>
          <w:b/>
        </w:rPr>
        <w:t xml:space="preserve">   </w:t>
      </w:r>
      <w:r w:rsidRPr="00D916AE">
        <w:t>Converting grasslands or shrublands into tree plantations. Afforestation is sometimes suggested as a tool to sequester carbon, but it can have negative impacts on biodiversity and ecosystem function,</w:t>
      </w:r>
      <w:r w:rsidR="00440B54">
        <w:t xml:space="preserve"> for example by reducing runoff</w:t>
      </w:r>
      <w:r w:rsidRPr="00D916AE">
        <w:t xml:space="preserve"> and so decreasing water production.</w:t>
      </w:r>
    </w:p>
    <w:p w14:paraId="39EA4972" w14:textId="47F5154E" w:rsidR="00EB5609" w:rsidRPr="00D916AE" w:rsidRDefault="00EB5609" w:rsidP="00AF6ED6">
      <w:pPr>
        <w:tabs>
          <w:tab w:val="left" w:pos="2376"/>
        </w:tabs>
        <w:ind w:left="108"/>
      </w:pPr>
      <w:r w:rsidRPr="00D916AE">
        <w:rPr>
          <w:b/>
        </w:rPr>
        <w:t>Agenda setting</w:t>
      </w:r>
      <w:r>
        <w:rPr>
          <w:b/>
        </w:rPr>
        <w:t xml:space="preserve">   </w:t>
      </w:r>
      <w:r w:rsidRPr="00D916AE">
        <w:t xml:space="preserve">One of four phases in the policy cycle. Agenda setting motivates and sets the direction for policy design and implementation. </w:t>
      </w:r>
    </w:p>
    <w:p w14:paraId="6C105E86" w14:textId="54C0FF42" w:rsidR="00EB5609" w:rsidRPr="00D916AE" w:rsidRDefault="00EB5609" w:rsidP="00AF6ED6">
      <w:pPr>
        <w:tabs>
          <w:tab w:val="left" w:pos="2376"/>
        </w:tabs>
        <w:ind w:left="108"/>
      </w:pPr>
      <w:r w:rsidRPr="00D916AE">
        <w:rPr>
          <w:b/>
        </w:rPr>
        <w:t>Agri-environmental schemes</w:t>
      </w:r>
      <w:r>
        <w:rPr>
          <w:b/>
        </w:rPr>
        <w:t xml:space="preserve">   </w:t>
      </w:r>
      <w:r w:rsidRPr="00D916AE">
        <w:t>Schemes that provide funding to farmers and land manage</w:t>
      </w:r>
      <w:r w:rsidR="00440B54">
        <w:t>rs to farm in ways that support</w:t>
      </w:r>
      <w:r w:rsidRPr="00D916AE">
        <w:t xml:space="preserve"> biodiversity, enhance the landscape, and improve the quality of water, air and soil (see also agroecology as integral to such schemes).</w:t>
      </w:r>
    </w:p>
    <w:p w14:paraId="4B0718CA" w14:textId="35A4B1C3" w:rsidR="00EB5609" w:rsidRPr="00D916AE" w:rsidRDefault="00EB5609" w:rsidP="00AF6ED6">
      <w:pPr>
        <w:tabs>
          <w:tab w:val="left" w:pos="2376"/>
        </w:tabs>
        <w:ind w:left="108"/>
      </w:pPr>
      <w:r w:rsidRPr="00D916AE">
        <w:rPr>
          <w:b/>
        </w:rPr>
        <w:t>Agricultural intensification</w:t>
      </w:r>
      <w:r>
        <w:rPr>
          <w:b/>
        </w:rPr>
        <w:t xml:space="preserve">   </w:t>
      </w:r>
      <w:r w:rsidRPr="00D916AE">
        <w:t>An increase in agricultur</w:t>
      </w:r>
      <w:r w:rsidR="00440B54">
        <w:t>al production per unit of input</w:t>
      </w:r>
      <w:r w:rsidRPr="00D916AE">
        <w:t xml:space="preserve"> (which may be labour, land, time, fertilizer, seed, feed or cash).</w:t>
      </w:r>
    </w:p>
    <w:p w14:paraId="6A4EDC9D" w14:textId="1647D223" w:rsidR="00EB5609" w:rsidRPr="00D916AE" w:rsidRDefault="00EB5609" w:rsidP="00AF6ED6">
      <w:pPr>
        <w:tabs>
          <w:tab w:val="left" w:pos="2376"/>
        </w:tabs>
        <w:ind w:left="108"/>
      </w:pPr>
      <w:r w:rsidRPr="00D916AE">
        <w:rPr>
          <w:b/>
        </w:rPr>
        <w:t>Agrobiodiversity</w:t>
      </w:r>
      <w:r>
        <w:rPr>
          <w:b/>
        </w:rPr>
        <w:t xml:space="preserve">   </w:t>
      </w:r>
      <w:r w:rsidR="001B7152" w:rsidRPr="001B7152">
        <w:t>A</w:t>
      </w:r>
      <w:r w:rsidR="00440B54">
        <w:t>grobiodiversity or a</w:t>
      </w:r>
      <w:r w:rsidR="001B7152" w:rsidRPr="001B7152">
        <w:t>gricultural biodiversity is the biological diversity that sustains key functions, structures and processes of agricultural ecosystems. It includes the variety and variability of animals, plants and micro-organisms, at the genetic, species and ecosystem levels.</w:t>
      </w:r>
    </w:p>
    <w:p w14:paraId="6E726E11" w14:textId="0367E038" w:rsidR="00EB5609" w:rsidRPr="00D916AE" w:rsidRDefault="00EB5609" w:rsidP="00AF6ED6">
      <w:pPr>
        <w:tabs>
          <w:tab w:val="left" w:pos="2376"/>
        </w:tabs>
        <w:ind w:left="108"/>
      </w:pPr>
      <w:r w:rsidRPr="00D916AE">
        <w:rPr>
          <w:b/>
        </w:rPr>
        <w:t>Agroecology</w:t>
      </w:r>
      <w:r>
        <w:rPr>
          <w:b/>
        </w:rPr>
        <w:t xml:space="preserve">   </w:t>
      </w:r>
      <w:r w:rsidRPr="00D916AE">
        <w:t>The science and practice of applying ecological concepts, principles and knowledge (i.e., the interactions of, and explanations for, the diversity, abundance and activities of organisms) to the study, design and management of sustainable agroecosystems. It includes the roles of human beings as a central organism by way of social and economic processes in farming systems. Agroecology examines the roles and interactions among all relevant biophysical, technical and socioeconomic components of farming systems and their surrounding landscapes.</w:t>
      </w:r>
    </w:p>
    <w:p w14:paraId="36F565C2" w14:textId="00F9837B" w:rsidR="00EB5609" w:rsidRPr="00D916AE" w:rsidRDefault="00EB5609" w:rsidP="00AF6ED6">
      <w:pPr>
        <w:tabs>
          <w:tab w:val="left" w:pos="2376"/>
        </w:tabs>
        <w:ind w:left="108"/>
      </w:pPr>
      <w:r w:rsidRPr="00D916AE">
        <w:rPr>
          <w:b/>
        </w:rPr>
        <w:t>Agroecosystem</w:t>
      </w:r>
      <w:r>
        <w:rPr>
          <w:b/>
        </w:rPr>
        <w:t xml:space="preserve">   </w:t>
      </w:r>
      <w:r w:rsidRPr="00D916AE">
        <w:t xml:space="preserve">An ecosystem, dominated by agriculture, </w:t>
      </w:r>
      <w:r w:rsidR="001B7152" w:rsidRPr="001B7152">
        <w:t>containing assets and functions such as biodiversity, ecological succession and food webs. An agroecosystem is not restricted to the immediate site of agricultural activity (e.g. the farm), but rather includes the region that is impacted by this activity, usually by changes to the complexity of species assemblages and energy flows, as well as to the net nutrient balance</w:t>
      </w:r>
      <w:r w:rsidRPr="00D916AE">
        <w:t>.</w:t>
      </w:r>
    </w:p>
    <w:p w14:paraId="7F4D8662" w14:textId="3A707F5D" w:rsidR="00EB5609" w:rsidRPr="00D916AE" w:rsidRDefault="00EB5609" w:rsidP="00AF6ED6">
      <w:pPr>
        <w:tabs>
          <w:tab w:val="left" w:pos="2376"/>
        </w:tabs>
        <w:ind w:left="108"/>
      </w:pPr>
      <w:r w:rsidRPr="00D916AE">
        <w:rPr>
          <w:b/>
        </w:rPr>
        <w:lastRenderedPageBreak/>
        <w:t>Agroforestry</w:t>
      </w:r>
      <w:r>
        <w:rPr>
          <w:b/>
        </w:rPr>
        <w:t xml:space="preserve">   </w:t>
      </w:r>
      <w:r>
        <w:t>A</w:t>
      </w:r>
      <w:r w:rsidRPr="00D916AE">
        <w:t xml:space="preserve"> collective name for land-use systems and technologies where woody perennials (trees, shrubs, palms, bamboos, etc.) are deliberately used on the same land-management units as agricultural crops and/or animals, in some form of spatial arrangement or temporal sequence. </w:t>
      </w:r>
    </w:p>
    <w:p w14:paraId="5C2965AC" w14:textId="77777777" w:rsidR="00EB5609" w:rsidRPr="00D916AE" w:rsidRDefault="00EB5609" w:rsidP="00AF6ED6">
      <w:pPr>
        <w:tabs>
          <w:tab w:val="left" w:pos="2376"/>
        </w:tabs>
        <w:ind w:left="108"/>
      </w:pPr>
      <w:r>
        <w:rPr>
          <w:b/>
        </w:rPr>
        <w:t xml:space="preserve">Aichi </w:t>
      </w:r>
      <w:r w:rsidRPr="00D916AE">
        <w:rPr>
          <w:b/>
        </w:rPr>
        <w:t>Biodi</w:t>
      </w:r>
      <w:r>
        <w:rPr>
          <w:b/>
        </w:rPr>
        <w:t xml:space="preserve">versity </w:t>
      </w:r>
      <w:r w:rsidRPr="00D916AE">
        <w:rPr>
          <w:b/>
        </w:rPr>
        <w:t>Targets</w:t>
      </w:r>
      <w:r>
        <w:rPr>
          <w:b/>
        </w:rPr>
        <w:t xml:space="preserve">   </w:t>
      </w:r>
      <w:r w:rsidRPr="00D916AE">
        <w:t>The 20 targets set by the Conference of the Parties to the Convention for Biological Diversity (CBD) at its tenth meeting, under the Strategic Plan for Biodiversity 2011-2020.</w:t>
      </w:r>
    </w:p>
    <w:p w14:paraId="3B2E4BEE" w14:textId="77777777" w:rsidR="00EB5609" w:rsidRPr="00D916AE" w:rsidRDefault="00EB5609" w:rsidP="00AF6ED6">
      <w:pPr>
        <w:tabs>
          <w:tab w:val="left" w:pos="2376"/>
        </w:tabs>
        <w:ind w:left="108"/>
      </w:pPr>
      <w:r w:rsidRPr="00D916AE">
        <w:rPr>
          <w:b/>
        </w:rPr>
        <w:t>Alien species</w:t>
      </w:r>
      <w:r>
        <w:rPr>
          <w:b/>
        </w:rPr>
        <w:t xml:space="preserve">   </w:t>
      </w:r>
      <w:r w:rsidRPr="00D916AE">
        <w:t>See "invasive alien species".</w:t>
      </w:r>
    </w:p>
    <w:p w14:paraId="475BE5EA" w14:textId="644EB271" w:rsidR="00EB5609" w:rsidRPr="00D916AE" w:rsidRDefault="00EB5609" w:rsidP="00AF6ED6">
      <w:pPr>
        <w:tabs>
          <w:tab w:val="left" w:pos="2376"/>
        </w:tabs>
        <w:ind w:left="108"/>
      </w:pPr>
      <w:r w:rsidRPr="00D916AE">
        <w:rPr>
          <w:b/>
        </w:rPr>
        <w:t>Annual</w:t>
      </w:r>
      <w:r>
        <w:rPr>
          <w:b/>
        </w:rPr>
        <w:t xml:space="preserve">   </w:t>
      </w:r>
      <w:r w:rsidR="001B7152">
        <w:t>In b</w:t>
      </w:r>
      <w:r w:rsidRPr="00D916AE">
        <w:t>otany, refers to plants that grow from seed to maturity, reproduction and death in one year. Related terms are biennial (plants that take two years to complete their life cycles), and perennial (plants that take several many years to complete their life cycles).</w:t>
      </w:r>
    </w:p>
    <w:p w14:paraId="2B901BB3" w14:textId="77777777" w:rsidR="00EB5609" w:rsidRPr="00D916AE" w:rsidRDefault="00EB5609" w:rsidP="00AF6ED6">
      <w:pPr>
        <w:tabs>
          <w:tab w:val="left" w:pos="2376"/>
        </w:tabs>
        <w:ind w:left="108"/>
      </w:pPr>
      <w:r w:rsidRPr="00D916AE">
        <w:rPr>
          <w:b/>
        </w:rPr>
        <w:t>Anthropocentric value</w:t>
      </w:r>
      <w:r>
        <w:rPr>
          <w:b/>
        </w:rPr>
        <w:t xml:space="preserve">   </w:t>
      </w:r>
      <w:r w:rsidRPr="00D916AE">
        <w:t>See "values".</w:t>
      </w:r>
    </w:p>
    <w:p w14:paraId="528365C3" w14:textId="77777777" w:rsidR="00EB5609" w:rsidRPr="00D916AE" w:rsidRDefault="00EB5609" w:rsidP="00AF6ED6">
      <w:pPr>
        <w:tabs>
          <w:tab w:val="left" w:pos="2376"/>
        </w:tabs>
        <w:ind w:left="108"/>
      </w:pPr>
      <w:r w:rsidRPr="00D916AE">
        <w:rPr>
          <w:b/>
        </w:rPr>
        <w:t>Anthropogenic assets</w:t>
      </w:r>
      <w:r>
        <w:rPr>
          <w:b/>
        </w:rPr>
        <w:t xml:space="preserve">   </w:t>
      </w:r>
      <w:r w:rsidRPr="00D916AE">
        <w:t>Built-up infrastructure, health facilities, or knowledge - including indigenous and local knowledge systems and technical or scientific knowledge - as well as formal and non-formal education, work, technology (both physical objects and procedures), and financial assets. Anthropogenic assets have been highlighted to emphasize that a good quality of life is achieved by a co-production of benefits between nature and people.</w:t>
      </w:r>
    </w:p>
    <w:p w14:paraId="15E3CB79" w14:textId="748C5582" w:rsidR="00EB5609" w:rsidRPr="00D916AE" w:rsidRDefault="00EB5609" w:rsidP="00AF6ED6">
      <w:pPr>
        <w:tabs>
          <w:tab w:val="left" w:pos="2376"/>
        </w:tabs>
        <w:ind w:left="108"/>
      </w:pPr>
      <w:r w:rsidRPr="00D916AE">
        <w:rPr>
          <w:b/>
        </w:rPr>
        <w:t>Approval</w:t>
      </w:r>
      <w:r>
        <w:rPr>
          <w:b/>
        </w:rPr>
        <w:t xml:space="preserve">   </w:t>
      </w:r>
      <w:r w:rsidRPr="00D916AE">
        <w:t xml:space="preserve">Approval of </w:t>
      </w:r>
      <w:r w:rsidR="00440B54">
        <w:t>IPBES</w:t>
      </w:r>
      <w:r w:rsidRPr="00D916AE">
        <w:t xml:space="preserve"> outputs signifies that the material has been subject to detailed, line-by-line discussion and agreement by consensus at a session of the Plenary.</w:t>
      </w:r>
    </w:p>
    <w:p w14:paraId="5F01AE6E" w14:textId="77777777" w:rsidR="00EB5609" w:rsidRPr="00D916AE" w:rsidRDefault="00EB5609" w:rsidP="00AF6ED6">
      <w:pPr>
        <w:tabs>
          <w:tab w:val="left" w:pos="2376"/>
        </w:tabs>
        <w:ind w:left="108"/>
      </w:pPr>
      <w:r w:rsidRPr="00D916AE">
        <w:rPr>
          <w:b/>
        </w:rPr>
        <w:t>Aquaculture</w:t>
      </w:r>
      <w:r>
        <w:rPr>
          <w:b/>
        </w:rPr>
        <w:t xml:space="preserve">   </w:t>
      </w:r>
      <w:r w:rsidRPr="00D916AE">
        <w:t>The farming of aquatic organisms, including fish, molluscs, crustaceans and aquatic plants, involving interventions such as regular stocking, feeding, protection from predators, to enhance production. (In contrast, aquatic organisms which are exploitable by the public as a common property resource, are classed as fisheries, not aquaculture).</w:t>
      </w:r>
    </w:p>
    <w:p w14:paraId="5E8DAB1E" w14:textId="77777777" w:rsidR="00EB5609" w:rsidRPr="00D916AE" w:rsidRDefault="00EB5609" w:rsidP="00AF6ED6">
      <w:pPr>
        <w:tabs>
          <w:tab w:val="left" w:pos="2376"/>
        </w:tabs>
        <w:ind w:left="108"/>
      </w:pPr>
      <w:r w:rsidRPr="00D916AE">
        <w:rPr>
          <w:b/>
        </w:rPr>
        <w:t>Archetypes</w:t>
      </w:r>
      <w:r>
        <w:rPr>
          <w:b/>
        </w:rPr>
        <w:t xml:space="preserve">   </w:t>
      </w:r>
      <w:r w:rsidRPr="00D916AE">
        <w:t>In the context of scenarios, an over-arching scenario that embodies common characteristics of a number of more specific scenarios.</w:t>
      </w:r>
    </w:p>
    <w:p w14:paraId="7BEA9315" w14:textId="77777777" w:rsidR="00EB5609" w:rsidRPr="00D916AE" w:rsidRDefault="00EB5609" w:rsidP="00AF6ED6">
      <w:pPr>
        <w:tabs>
          <w:tab w:val="left" w:pos="2376"/>
        </w:tabs>
        <w:ind w:left="108"/>
      </w:pPr>
      <w:r w:rsidRPr="00D916AE">
        <w:rPr>
          <w:b/>
        </w:rPr>
        <w:t>Aridification</w:t>
      </w:r>
      <w:r>
        <w:rPr>
          <w:b/>
        </w:rPr>
        <w:t xml:space="preserve">   </w:t>
      </w:r>
      <w:r w:rsidRPr="00D916AE">
        <w:t>A chronic reduction in soil moisture caused by an increase of mean annual temperature or a decrease in yearly precipitation.</w:t>
      </w:r>
    </w:p>
    <w:p w14:paraId="71199020" w14:textId="32F27B12" w:rsidR="00EB5609" w:rsidRPr="00D916AE" w:rsidRDefault="00EB5609" w:rsidP="00AF6ED6">
      <w:pPr>
        <w:tabs>
          <w:tab w:val="left" w:pos="2376"/>
        </w:tabs>
        <w:ind w:left="108"/>
      </w:pPr>
      <w:r w:rsidRPr="00D916AE">
        <w:rPr>
          <w:b/>
        </w:rPr>
        <w:t>Assessment reports</w:t>
      </w:r>
      <w:r>
        <w:rPr>
          <w:b/>
        </w:rPr>
        <w:t xml:space="preserve">   </w:t>
      </w:r>
      <w:r w:rsidRPr="00D916AE">
        <w:t>Assessment reports are published outputs of scientific, technical and socioeconomic issues that take into account different approaches, visions and knowledge systems, including global assessments of biodiversity and ecosystem services with a defined geographical scope, and thematic or methodological assessments based on the standard or the fast-track approach. They are composed of two or more sections including a summary for policymakers, an optional technical summary</w:t>
      </w:r>
      <w:r w:rsidR="00440B54">
        <w:t>,</w:t>
      </w:r>
      <w:r w:rsidRPr="00D916AE">
        <w:t xml:space="preserve"> and individual chapters and their executive summaries. Assessments are the major output of IPBES, and they contain syntheses of findings on topics that have been selected by the IPBES Plenary.</w:t>
      </w:r>
    </w:p>
    <w:p w14:paraId="7CBB136F" w14:textId="6024C968" w:rsidR="00EB5609" w:rsidRPr="00D916AE" w:rsidRDefault="00EB5609" w:rsidP="00AF6ED6">
      <w:pPr>
        <w:tabs>
          <w:tab w:val="left" w:pos="2376"/>
        </w:tabs>
        <w:ind w:left="108"/>
      </w:pPr>
      <w:r w:rsidRPr="00D916AE">
        <w:rPr>
          <w:b/>
        </w:rPr>
        <w:t>Baseline</w:t>
      </w:r>
      <w:r>
        <w:rPr>
          <w:b/>
        </w:rPr>
        <w:t xml:space="preserve">   </w:t>
      </w:r>
      <w:r w:rsidRPr="00D916AE">
        <w:t xml:space="preserve">A minimum or starting point </w:t>
      </w:r>
      <w:r w:rsidR="00440B54">
        <w:t>to</w:t>
      </w:r>
      <w:r w:rsidRPr="00D916AE">
        <w:t xml:space="preserve"> which to compare other information (e.g. for comparisons between past and present or before and after an intervention).</w:t>
      </w:r>
    </w:p>
    <w:p w14:paraId="2FE57440" w14:textId="78B6821C" w:rsidR="00EB5609" w:rsidRPr="00D916AE" w:rsidRDefault="00EB5609" w:rsidP="00AF6ED6">
      <w:pPr>
        <w:tabs>
          <w:tab w:val="left" w:pos="2376"/>
        </w:tabs>
        <w:ind w:left="108"/>
      </w:pPr>
      <w:r w:rsidRPr="00D916AE">
        <w:rPr>
          <w:b/>
        </w:rPr>
        <w:t>Beneficiary</w:t>
      </w:r>
      <w:r>
        <w:rPr>
          <w:b/>
        </w:rPr>
        <w:t xml:space="preserve">   </w:t>
      </w:r>
      <w:r w:rsidRPr="00D916AE">
        <w:t xml:space="preserve">Different social actors and groups who may be benefiting from nature and </w:t>
      </w:r>
      <w:r w:rsidR="00440B54">
        <w:t>its contributions to people</w:t>
      </w:r>
      <w:r w:rsidRPr="00D916AE">
        <w:t xml:space="preserve"> in different ways and to different degrees, including individual, household or collective levels</w:t>
      </w:r>
    </w:p>
    <w:p w14:paraId="10A97686" w14:textId="77777777" w:rsidR="00EB5609" w:rsidRPr="00D916AE" w:rsidRDefault="00EB5609" w:rsidP="00AF6ED6">
      <w:pPr>
        <w:tabs>
          <w:tab w:val="left" w:pos="2376"/>
        </w:tabs>
        <w:ind w:left="108"/>
      </w:pPr>
      <w:r w:rsidRPr="00D916AE">
        <w:rPr>
          <w:b/>
        </w:rPr>
        <w:t>Benefit sharing</w:t>
      </w:r>
      <w:r>
        <w:rPr>
          <w:b/>
        </w:rPr>
        <w:t xml:space="preserve">   </w:t>
      </w:r>
      <w:r w:rsidRPr="00D916AE">
        <w:t>Distribution of benefits between stakeholders.</w:t>
      </w:r>
    </w:p>
    <w:p w14:paraId="503499CB" w14:textId="1CD381C7" w:rsidR="00EB5609" w:rsidRPr="00D916AE" w:rsidRDefault="00EB5609" w:rsidP="00AF6ED6">
      <w:pPr>
        <w:tabs>
          <w:tab w:val="left" w:pos="2376"/>
        </w:tabs>
        <w:ind w:left="108"/>
      </w:pPr>
      <w:r w:rsidRPr="00D916AE">
        <w:rPr>
          <w:b/>
        </w:rPr>
        <w:t>Benefits</w:t>
      </w:r>
      <w:r>
        <w:rPr>
          <w:b/>
        </w:rPr>
        <w:t xml:space="preserve">   </w:t>
      </w:r>
      <w:r w:rsidR="00440B54">
        <w:t>Advantage that contribute</w:t>
      </w:r>
      <w:r w:rsidRPr="00D916AE">
        <w:t xml:space="preserve"> to well</w:t>
      </w:r>
      <w:r w:rsidR="005F5A69">
        <w:t>-</w:t>
      </w:r>
      <w:r w:rsidRPr="00D916AE">
        <w:t>being from the fulfilment of needs and wants. In the context of n</w:t>
      </w:r>
      <w:r>
        <w:t>ature’s contributions to people.</w:t>
      </w:r>
    </w:p>
    <w:p w14:paraId="0CFCD38C" w14:textId="77777777" w:rsidR="00EB5609" w:rsidRPr="00D916AE" w:rsidRDefault="00EB5609" w:rsidP="00AF6ED6">
      <w:pPr>
        <w:tabs>
          <w:tab w:val="left" w:pos="2376"/>
        </w:tabs>
        <w:ind w:left="108"/>
      </w:pPr>
      <w:r w:rsidRPr="00D916AE">
        <w:rPr>
          <w:b/>
        </w:rPr>
        <w:t>Benthic</w:t>
      </w:r>
      <w:r>
        <w:rPr>
          <w:b/>
        </w:rPr>
        <w:t xml:space="preserve">   </w:t>
      </w:r>
      <w:r w:rsidRPr="00D916AE">
        <w:t>Occurring at the bottom of a body of water; related to benthos.</w:t>
      </w:r>
    </w:p>
    <w:p w14:paraId="5A4C4A52" w14:textId="77B246A2" w:rsidR="00EB5609" w:rsidRDefault="00EB5609" w:rsidP="00AF6ED6">
      <w:pPr>
        <w:tabs>
          <w:tab w:val="left" w:pos="2376"/>
        </w:tabs>
        <w:ind w:left="108"/>
      </w:pPr>
      <w:r w:rsidRPr="00D916AE">
        <w:rPr>
          <w:b/>
        </w:rPr>
        <w:lastRenderedPageBreak/>
        <w:t>Benthos</w:t>
      </w:r>
      <w:r>
        <w:rPr>
          <w:b/>
        </w:rPr>
        <w:t xml:space="preserve">   </w:t>
      </w:r>
      <w:r w:rsidRPr="00D916AE">
        <w:t xml:space="preserve">A group of organisms, </w:t>
      </w:r>
      <w:r w:rsidR="00440B54">
        <w:t>including</w:t>
      </w:r>
      <w:r w:rsidRPr="00D916AE">
        <w:t xml:space="preserve"> invertebrates, that live in or on the bottom in aquatic habitats.</w:t>
      </w:r>
    </w:p>
    <w:p w14:paraId="6E014724" w14:textId="77777777" w:rsidR="001B7152" w:rsidRPr="006F40B4" w:rsidRDefault="001B7152" w:rsidP="001B7152">
      <w:pPr>
        <w:tabs>
          <w:tab w:val="left" w:pos="2376"/>
        </w:tabs>
        <w:ind w:left="108"/>
        <w:rPr>
          <w:b/>
          <w:lang w:val="en-US"/>
        </w:rPr>
      </w:pPr>
      <w:r>
        <w:rPr>
          <w:b/>
        </w:rPr>
        <w:t xml:space="preserve">Biocapacity   </w:t>
      </w:r>
      <w:r w:rsidRPr="006F40B4">
        <w:t>The capacity of a country, a region, or the world, to produce useful biological materials for its human population and to absorb waste materials.</w:t>
      </w:r>
    </w:p>
    <w:p w14:paraId="3BCC08ED" w14:textId="4E167C22" w:rsidR="00EB5609" w:rsidRPr="00D916AE" w:rsidRDefault="00EB5609" w:rsidP="00AF6ED6">
      <w:pPr>
        <w:tabs>
          <w:tab w:val="left" w:pos="2376"/>
        </w:tabs>
        <w:ind w:left="108"/>
      </w:pPr>
      <w:r w:rsidRPr="00D916AE">
        <w:rPr>
          <w:b/>
        </w:rPr>
        <w:t>Biocentric perspectives</w:t>
      </w:r>
      <w:r>
        <w:rPr>
          <w:b/>
        </w:rPr>
        <w:t xml:space="preserve">   </w:t>
      </w:r>
      <w:r w:rsidR="00440B54">
        <w:t>Recogniz</w:t>
      </w:r>
      <w:r w:rsidRPr="00D916AE">
        <w:t>ing the importance of non-human life.</w:t>
      </w:r>
    </w:p>
    <w:p w14:paraId="1D7F3D79" w14:textId="77777777" w:rsidR="00EB5609" w:rsidRPr="00D916AE" w:rsidRDefault="00EB5609" w:rsidP="00AF6ED6">
      <w:pPr>
        <w:tabs>
          <w:tab w:val="left" w:pos="2376"/>
        </w:tabs>
        <w:ind w:left="108"/>
      </w:pPr>
      <w:r w:rsidRPr="00D916AE">
        <w:rPr>
          <w:b/>
        </w:rPr>
        <w:t>Biocultural diversity</w:t>
      </w:r>
      <w:r>
        <w:rPr>
          <w:b/>
        </w:rPr>
        <w:t xml:space="preserve">   </w:t>
      </w:r>
      <w:r w:rsidRPr="00D916AE">
        <w:t>The diversity exhibited collectively by natural and cultural systems. It incorporates three concepts: firstly, that the diversity of life includes human cultures and languages; secondly, that links exist between biodiversity and human cultural diversity; and finally, that these links have developed over time through mutual adaptation and possibly co-evolution between humans, plants and animals.</w:t>
      </w:r>
    </w:p>
    <w:p w14:paraId="35660879" w14:textId="77777777" w:rsidR="00EB5609" w:rsidRPr="00D916AE" w:rsidRDefault="00EB5609" w:rsidP="00AF6ED6">
      <w:pPr>
        <w:tabs>
          <w:tab w:val="left" w:pos="2376"/>
        </w:tabs>
        <w:ind w:left="108"/>
      </w:pPr>
      <w:r w:rsidRPr="00D916AE">
        <w:rPr>
          <w:b/>
        </w:rPr>
        <w:t>Biodiversity</w:t>
      </w:r>
      <w:r>
        <w:rPr>
          <w:b/>
        </w:rPr>
        <w:t xml:space="preserve">   </w:t>
      </w:r>
      <w:r w:rsidRPr="00D916AE">
        <w:t>The variability among living organisms from all sources including terrestrial, marine and other aquatic ecosystems and the ecological complexes of which they are a part. This includes variation in genetic, phenotypic, phylogenetic, and functional attributes, as well as changes in abundance and distribution over time and space within and among species, biological communities and ecosystems.</w:t>
      </w:r>
    </w:p>
    <w:p w14:paraId="265FE8AB" w14:textId="77777777" w:rsidR="00EB5609" w:rsidRPr="00D916AE" w:rsidRDefault="00EB5609" w:rsidP="00AF6ED6">
      <w:pPr>
        <w:tabs>
          <w:tab w:val="left" w:pos="2376"/>
        </w:tabs>
        <w:ind w:left="108"/>
      </w:pPr>
      <w:r w:rsidRPr="00D916AE">
        <w:rPr>
          <w:b/>
        </w:rPr>
        <w:t>Biodiversity hotspot</w:t>
      </w:r>
      <w:r>
        <w:rPr>
          <w:b/>
        </w:rPr>
        <w:t xml:space="preserve">   </w:t>
      </w:r>
      <w:r w:rsidRPr="00D916AE">
        <w:t>A generic term for an area high in such biodiversity attributes as species richness or endemism. It may also be used in assessments as a precise term applied to geographic areas defined according to</w:t>
      </w:r>
      <w:r>
        <w:t xml:space="preserve"> two criteria</w:t>
      </w:r>
      <w:r w:rsidRPr="00D916AE">
        <w:t>: (i) containing at least 1,500 species of the world's 300,000 vascular plant species as endemics, and (ii) being under threat, in having lost 70 % of its primary vegetation.</w:t>
      </w:r>
    </w:p>
    <w:p w14:paraId="486DB260" w14:textId="77777777" w:rsidR="00EB5609" w:rsidRPr="00D916AE" w:rsidRDefault="00EB5609" w:rsidP="00AF6ED6">
      <w:pPr>
        <w:tabs>
          <w:tab w:val="left" w:pos="2376"/>
        </w:tabs>
        <w:ind w:left="108"/>
      </w:pPr>
      <w:r w:rsidRPr="00D916AE">
        <w:rPr>
          <w:b/>
        </w:rPr>
        <w:t>Biodiversity loss</w:t>
      </w:r>
      <w:r>
        <w:rPr>
          <w:b/>
        </w:rPr>
        <w:t xml:space="preserve">   </w:t>
      </w:r>
      <w:r w:rsidRPr="00D916AE">
        <w:t>The reduction of any aspect of biological diversity (i.e. diversity at the genetic, species and ecosystem levels) is lost in a particular area through death (including extinction), destruction or manual removal; it can refer to many scales, from global extinctions to population extinctions, resulting in decreased total diversity at the same scale.</w:t>
      </w:r>
    </w:p>
    <w:p w14:paraId="3360E6F1" w14:textId="77777777" w:rsidR="00EB5609" w:rsidRPr="00D916AE" w:rsidRDefault="00EB5609" w:rsidP="00AF6ED6">
      <w:pPr>
        <w:tabs>
          <w:tab w:val="left" w:pos="2376"/>
        </w:tabs>
        <w:ind w:left="108"/>
      </w:pPr>
      <w:r w:rsidRPr="00D916AE">
        <w:rPr>
          <w:b/>
        </w:rPr>
        <w:t>Biodiversity offset</w:t>
      </w:r>
      <w:r>
        <w:rPr>
          <w:b/>
        </w:rPr>
        <w:t xml:space="preserve">   </w:t>
      </w:r>
      <w:r w:rsidRPr="00D916AE">
        <w:t>A biodiversity offset is a tool proposed by developers and planners for compensating for the loss of biodiversity in one place by biodiversity gains in another.</w:t>
      </w:r>
    </w:p>
    <w:p w14:paraId="27886BC4" w14:textId="77777777" w:rsidR="00EB5609" w:rsidRPr="00D916AE" w:rsidRDefault="00EB5609" w:rsidP="00AF6ED6">
      <w:pPr>
        <w:tabs>
          <w:tab w:val="left" w:pos="2376"/>
        </w:tabs>
        <w:ind w:left="108"/>
      </w:pPr>
      <w:r w:rsidRPr="00D916AE">
        <w:rPr>
          <w:b/>
        </w:rPr>
        <w:t>Biofuel</w:t>
      </w:r>
      <w:r>
        <w:rPr>
          <w:b/>
        </w:rPr>
        <w:t xml:space="preserve">   </w:t>
      </w:r>
      <w:r w:rsidRPr="00D916AE">
        <w:t>Fuel made from biomass.</w:t>
      </w:r>
    </w:p>
    <w:p w14:paraId="379B0B3B" w14:textId="20C05F13" w:rsidR="00EB5609" w:rsidRPr="00D916AE" w:rsidRDefault="00EB5609" w:rsidP="00AF6ED6">
      <w:pPr>
        <w:tabs>
          <w:tab w:val="left" w:pos="2376"/>
        </w:tabs>
        <w:ind w:left="108"/>
      </w:pPr>
      <w:r w:rsidRPr="00D916AE">
        <w:rPr>
          <w:b/>
        </w:rPr>
        <w:t>Biological diversity</w:t>
      </w:r>
      <w:r>
        <w:rPr>
          <w:b/>
        </w:rPr>
        <w:t xml:space="preserve">   </w:t>
      </w:r>
      <w:r w:rsidRPr="00D916AE">
        <w:t xml:space="preserve">See </w:t>
      </w:r>
      <w:r>
        <w:t>“</w:t>
      </w:r>
      <w:r w:rsidRPr="00D916AE">
        <w:t>biodiversity</w:t>
      </w:r>
      <w:r>
        <w:t>”</w:t>
      </w:r>
      <w:r w:rsidR="001B7152">
        <w:t>.</w:t>
      </w:r>
    </w:p>
    <w:p w14:paraId="520AA5C8" w14:textId="77777777" w:rsidR="00EB5609" w:rsidRPr="00D916AE" w:rsidRDefault="00EB5609" w:rsidP="00AF6ED6">
      <w:pPr>
        <w:tabs>
          <w:tab w:val="left" w:pos="2376"/>
        </w:tabs>
        <w:ind w:left="108"/>
      </w:pPr>
      <w:r w:rsidRPr="00D916AE">
        <w:rPr>
          <w:b/>
        </w:rPr>
        <w:t>Biomass</w:t>
      </w:r>
      <w:r>
        <w:rPr>
          <w:b/>
        </w:rPr>
        <w:t xml:space="preserve">   </w:t>
      </w:r>
      <w:r w:rsidRPr="00D916AE">
        <w:t>The mass of non-fossilized and biodegradable organic material originating from plants, animals and micro-organisms in a given area or volume.</w:t>
      </w:r>
    </w:p>
    <w:p w14:paraId="7D86D134" w14:textId="77777777" w:rsidR="00EB5609" w:rsidRPr="00D916AE" w:rsidRDefault="00EB5609" w:rsidP="00AF6ED6">
      <w:pPr>
        <w:tabs>
          <w:tab w:val="left" w:pos="2376"/>
        </w:tabs>
        <w:ind w:left="108"/>
      </w:pPr>
      <w:r w:rsidRPr="00D916AE">
        <w:rPr>
          <w:b/>
        </w:rPr>
        <w:t>Biome</w:t>
      </w:r>
      <w:r>
        <w:rPr>
          <w:b/>
        </w:rPr>
        <w:t xml:space="preserve">   </w:t>
      </w:r>
      <w:r w:rsidRPr="00D916AE">
        <w:t>Biomes are global-scale zones, generally defined by the type of plant life that they support in response to average rainfall and temperature patterns. For example, tundra, coral reefs or savannas.</w:t>
      </w:r>
    </w:p>
    <w:p w14:paraId="3814B925" w14:textId="77777777" w:rsidR="00EB5609" w:rsidRPr="00D916AE" w:rsidRDefault="00EB5609" w:rsidP="00AF6ED6">
      <w:pPr>
        <w:tabs>
          <w:tab w:val="left" w:pos="2376"/>
        </w:tabs>
        <w:ind w:left="108"/>
      </w:pPr>
      <w:r w:rsidRPr="00D916AE">
        <w:rPr>
          <w:b/>
        </w:rPr>
        <w:t>Biosphere</w:t>
      </w:r>
      <w:r>
        <w:rPr>
          <w:b/>
        </w:rPr>
        <w:t xml:space="preserve">   </w:t>
      </w:r>
      <w:r w:rsidRPr="00D916AE">
        <w:t>The sum of all the ecosystems of the world. It is both the collection of organisms living on the Earth and the space that they occupy on part of the Earth’s crust (the lithosphere), in the oceans (the hydrosphere) and in the atmosphere. The biosphere is all the planet’s ecosystems.</w:t>
      </w:r>
    </w:p>
    <w:p w14:paraId="0E0F80A9" w14:textId="77777777" w:rsidR="00EB5609" w:rsidRPr="00D916AE" w:rsidRDefault="00EB5609" w:rsidP="00AF6ED6">
      <w:pPr>
        <w:tabs>
          <w:tab w:val="left" w:pos="2376"/>
        </w:tabs>
        <w:ind w:left="108"/>
      </w:pPr>
      <w:r w:rsidRPr="00D916AE">
        <w:rPr>
          <w:b/>
        </w:rPr>
        <w:t>Biota</w:t>
      </w:r>
      <w:r>
        <w:rPr>
          <w:b/>
        </w:rPr>
        <w:t xml:space="preserve">   </w:t>
      </w:r>
      <w:r w:rsidRPr="00D916AE">
        <w:t>All living organisms of an area; the flora</w:t>
      </w:r>
      <w:r>
        <w:t xml:space="preserve"> and fauna considered as a unit</w:t>
      </w:r>
      <w:r w:rsidRPr="00D916AE">
        <w:t>.</w:t>
      </w:r>
    </w:p>
    <w:p w14:paraId="03C77A10" w14:textId="435DF5B6" w:rsidR="00EB5609" w:rsidRPr="00D916AE" w:rsidRDefault="00EB5609" w:rsidP="00AF6ED6">
      <w:pPr>
        <w:tabs>
          <w:tab w:val="left" w:pos="2376"/>
        </w:tabs>
        <w:ind w:left="108"/>
      </w:pPr>
      <w:r w:rsidRPr="00D916AE">
        <w:rPr>
          <w:b/>
        </w:rPr>
        <w:t>Biotic homogenization</w:t>
      </w:r>
      <w:r w:rsidRPr="00D916AE">
        <w:rPr>
          <w:b/>
        </w:rPr>
        <w:tab/>
      </w:r>
      <w:r w:rsidRPr="00D916AE">
        <w:t xml:space="preserve">See </w:t>
      </w:r>
      <w:r>
        <w:t>“</w:t>
      </w:r>
      <w:r w:rsidR="00440B54">
        <w:t>homogeniz</w:t>
      </w:r>
      <w:r w:rsidRPr="00D916AE">
        <w:t>ation</w:t>
      </w:r>
      <w:r>
        <w:t>”</w:t>
      </w:r>
      <w:r w:rsidR="00005DA3">
        <w:t>.</w:t>
      </w:r>
    </w:p>
    <w:p w14:paraId="16A260CD" w14:textId="6E6E9A13" w:rsidR="00EB5609" w:rsidRPr="00D916AE" w:rsidRDefault="00EB5609" w:rsidP="00AF6ED6">
      <w:pPr>
        <w:tabs>
          <w:tab w:val="left" w:pos="2376"/>
        </w:tabs>
        <w:ind w:left="108"/>
      </w:pPr>
      <w:r w:rsidRPr="00D916AE">
        <w:rPr>
          <w:b/>
        </w:rPr>
        <w:t>Bureau</w:t>
      </w:r>
      <w:r>
        <w:rPr>
          <w:b/>
        </w:rPr>
        <w:t xml:space="preserve">   </w:t>
      </w:r>
      <w:r w:rsidRPr="00D916AE">
        <w:t xml:space="preserve">The IPBES Bureau is a subsidiary body established by the Plenary which carries out the governance functions of </w:t>
      </w:r>
      <w:r w:rsidR="00440B54">
        <w:t>IPBES</w:t>
      </w:r>
      <w:r w:rsidRPr="00D916AE">
        <w:t>. It is made up of representatives nominated from each of the United Nations regions, and is chaired by the Chair of IPBES.</w:t>
      </w:r>
    </w:p>
    <w:p w14:paraId="6E6859A8" w14:textId="77777777" w:rsidR="00EB5609" w:rsidRPr="00D916AE" w:rsidRDefault="00EB5609" w:rsidP="00AF6ED6">
      <w:pPr>
        <w:tabs>
          <w:tab w:val="left" w:pos="2376"/>
        </w:tabs>
        <w:ind w:left="108"/>
      </w:pPr>
      <w:r w:rsidRPr="00D916AE">
        <w:rPr>
          <w:b/>
        </w:rPr>
        <w:t>Bushmeat</w:t>
      </w:r>
      <w:r>
        <w:rPr>
          <w:b/>
        </w:rPr>
        <w:t xml:space="preserve">   </w:t>
      </w:r>
      <w:r w:rsidRPr="00D916AE">
        <w:t>Meat for human consumption derived from wild animals.</w:t>
      </w:r>
    </w:p>
    <w:p w14:paraId="34448349" w14:textId="77777777" w:rsidR="00EB5609" w:rsidRPr="00D916AE" w:rsidRDefault="00EB5609" w:rsidP="00AF6ED6">
      <w:pPr>
        <w:tabs>
          <w:tab w:val="left" w:pos="2376"/>
        </w:tabs>
        <w:ind w:left="108"/>
      </w:pPr>
      <w:r w:rsidRPr="00D916AE">
        <w:rPr>
          <w:b/>
        </w:rPr>
        <w:lastRenderedPageBreak/>
        <w:t>Bycatch</w:t>
      </w:r>
      <w:r>
        <w:rPr>
          <w:b/>
        </w:rPr>
        <w:t xml:space="preserve">   </w:t>
      </w:r>
      <w:r w:rsidRPr="00D916AE">
        <w:t>The commercially undesirable species caught during a fishing process.</w:t>
      </w:r>
    </w:p>
    <w:p w14:paraId="436D47BC" w14:textId="77777777" w:rsidR="00EB5609" w:rsidRPr="00D916AE" w:rsidRDefault="00EB5609" w:rsidP="00AF6ED6">
      <w:pPr>
        <w:tabs>
          <w:tab w:val="left" w:pos="2376"/>
        </w:tabs>
        <w:ind w:left="108"/>
      </w:pPr>
      <w:r w:rsidRPr="00D916AE">
        <w:rPr>
          <w:b/>
        </w:rPr>
        <w:t>Cap-and-trade</w:t>
      </w:r>
      <w:r>
        <w:rPr>
          <w:b/>
        </w:rPr>
        <w:t xml:space="preserve">   </w:t>
      </w:r>
      <w:r w:rsidRPr="00D916AE">
        <w:t>An economic policy instrument in which the State sets an overall environmental target (the cap) and assigns environmental impact allowances (or quotas) to actors that they can trade among each other.</w:t>
      </w:r>
    </w:p>
    <w:p w14:paraId="5265C453" w14:textId="4B8DAB8C" w:rsidR="00EB5609" w:rsidRPr="00D916AE" w:rsidRDefault="00EB5609" w:rsidP="00AF6ED6">
      <w:pPr>
        <w:tabs>
          <w:tab w:val="left" w:pos="2376"/>
        </w:tabs>
        <w:ind w:left="108"/>
      </w:pPr>
      <w:r w:rsidRPr="00D916AE">
        <w:rPr>
          <w:b/>
        </w:rPr>
        <w:t xml:space="preserve">Capacity-building (or </w:t>
      </w:r>
      <w:r w:rsidR="001B7152">
        <w:rPr>
          <w:b/>
        </w:rPr>
        <w:t xml:space="preserve">capacity </w:t>
      </w:r>
      <w:r w:rsidRPr="00D916AE">
        <w:rPr>
          <w:b/>
        </w:rPr>
        <w:t>development)</w:t>
      </w:r>
      <w:r>
        <w:rPr>
          <w:b/>
        </w:rPr>
        <w:t xml:space="preserve">   </w:t>
      </w:r>
      <w:r w:rsidRPr="00D916AE">
        <w:t>Defined by the United Nations Development Programme as “the process through which individuals, organisations and societies obtain, strengthen and maintain their capabilities to set and achieve their own development objectives over time”. IPBES promotes and facilitates capacity-building, to improve the capacity of countries to make informed policy decisions on biodiversity and ecosystem services.</w:t>
      </w:r>
    </w:p>
    <w:p w14:paraId="25297381" w14:textId="77777777" w:rsidR="00EB5609" w:rsidRPr="00D916AE" w:rsidRDefault="00EB5609" w:rsidP="00AF6ED6">
      <w:pPr>
        <w:tabs>
          <w:tab w:val="left" w:pos="2376"/>
        </w:tabs>
        <w:ind w:left="108"/>
      </w:pPr>
      <w:r w:rsidRPr="00D916AE">
        <w:rPr>
          <w:b/>
        </w:rPr>
        <w:t>Carbon cycle</w:t>
      </w:r>
      <w:r>
        <w:rPr>
          <w:b/>
        </w:rPr>
        <w:t xml:space="preserve">   </w:t>
      </w:r>
      <w:r w:rsidRPr="00D916AE">
        <w:t>The carbon cycle is the process by which carbon is exchanged among the ecosystems of the Earth.</w:t>
      </w:r>
    </w:p>
    <w:p w14:paraId="4240DD0D" w14:textId="77777777" w:rsidR="00EB5609" w:rsidRPr="00D916AE" w:rsidRDefault="00EB5609" w:rsidP="00AF6ED6">
      <w:pPr>
        <w:tabs>
          <w:tab w:val="left" w:pos="2376"/>
        </w:tabs>
        <w:ind w:left="108"/>
      </w:pPr>
      <w:r w:rsidRPr="00D916AE">
        <w:rPr>
          <w:b/>
        </w:rPr>
        <w:t>Carbon sequestration</w:t>
      </w:r>
      <w:r>
        <w:rPr>
          <w:b/>
        </w:rPr>
        <w:t xml:space="preserve">   </w:t>
      </w:r>
      <w:r w:rsidRPr="00D916AE">
        <w:t>The long-term storage of carbon in plants, soils, geologic formations, and the ocean. Carbon sequestration occurs both naturally and as a result of anthropogenic activities and typically refers to the storage of carbon that has the immediate potential to become carbon dioxide gas.</w:t>
      </w:r>
    </w:p>
    <w:p w14:paraId="4D6D169C" w14:textId="77777777" w:rsidR="00EB5609" w:rsidRPr="00D916AE" w:rsidRDefault="00EB5609" w:rsidP="00AF6ED6">
      <w:pPr>
        <w:tabs>
          <w:tab w:val="left" w:pos="2376"/>
        </w:tabs>
        <w:ind w:left="108"/>
      </w:pPr>
      <w:r>
        <w:rPr>
          <w:b/>
        </w:rPr>
        <w:t xml:space="preserve">Carbon storage   </w:t>
      </w:r>
      <w:r w:rsidRPr="00D916AE">
        <w:t>The technological process of capturing waste carbon dioxide from industry or power generation, and storing it so that it will not enter the atmosphere.</w:t>
      </w:r>
    </w:p>
    <w:p w14:paraId="6D09452C" w14:textId="0D644E42" w:rsidR="00EB5609" w:rsidRPr="00D916AE" w:rsidRDefault="00EB5609" w:rsidP="00AF6ED6">
      <w:pPr>
        <w:tabs>
          <w:tab w:val="left" w:pos="2376"/>
        </w:tabs>
        <w:ind w:left="108"/>
      </w:pPr>
      <w:r w:rsidRPr="00D916AE">
        <w:rPr>
          <w:b/>
        </w:rPr>
        <w:t>Carrying capacity</w:t>
      </w:r>
      <w:r>
        <w:rPr>
          <w:b/>
        </w:rPr>
        <w:t xml:space="preserve">   </w:t>
      </w:r>
      <w:r w:rsidR="001B7152" w:rsidRPr="001B7152">
        <w:t>In ecology, the carrying capacity of a species in an environment is the maximum population size of the species that the environment can sustain indefinitely. The term is also used more generally to refer to the upper limit of habitats, ecosystems, landscapes, waterscapes or seascapes to provide tangible and intangible goods and services (including aesthetic and spiritual services) in a sustainable way</w:t>
      </w:r>
      <w:r w:rsidRPr="00D916AE">
        <w:t>.</w:t>
      </w:r>
    </w:p>
    <w:p w14:paraId="17AF9569" w14:textId="45997192" w:rsidR="00EB5609" w:rsidRPr="00D916AE" w:rsidRDefault="00EB5609" w:rsidP="00AF6ED6">
      <w:pPr>
        <w:tabs>
          <w:tab w:val="left" w:pos="2376"/>
        </w:tabs>
        <w:ind w:left="108"/>
      </w:pPr>
      <w:r w:rsidRPr="00D916AE">
        <w:rPr>
          <w:b/>
        </w:rPr>
        <w:t>Catalogue of policy support tools and methodologies</w:t>
      </w:r>
      <w:r>
        <w:rPr>
          <w:b/>
        </w:rPr>
        <w:t xml:space="preserve">   </w:t>
      </w:r>
      <w:r w:rsidRPr="00D916AE">
        <w:t>The IPBES catalogue of policy support tools and methodologies is an evolving online resource with two main goals. The first goal is to enable decision</w:t>
      </w:r>
      <w:r w:rsidR="005F5A69">
        <w:t>-</w:t>
      </w:r>
      <w:r w:rsidRPr="00D916AE">
        <w:t>makers to gain easy access to information on policy support tools and methodologies to better inform and assist</w:t>
      </w:r>
      <w:r w:rsidR="00D81CD9">
        <w:t xml:space="preserve"> the different phases of policy</w:t>
      </w:r>
      <w:r w:rsidRPr="00D916AE">
        <w:t>making and implementation. The second goal is to allow a range of users to provide input to the catalogue and assess the usability of tools and methodologies in their specific contexts, including resources required and types of outputs that can be obtained, thus helping to identify and bridge gaps with respect to available tools and methodologies.</w:t>
      </w:r>
    </w:p>
    <w:p w14:paraId="46038A54" w14:textId="77777777" w:rsidR="00EB5609" w:rsidRDefault="00EB5609" w:rsidP="00AF6ED6">
      <w:pPr>
        <w:tabs>
          <w:tab w:val="left" w:pos="2376"/>
        </w:tabs>
        <w:ind w:left="108"/>
      </w:pPr>
      <w:r w:rsidRPr="00D916AE">
        <w:rPr>
          <w:b/>
        </w:rPr>
        <w:t>Certainty</w:t>
      </w:r>
      <w:r>
        <w:rPr>
          <w:b/>
        </w:rPr>
        <w:t xml:space="preserve">   </w:t>
      </w:r>
      <w:r w:rsidRPr="00D916AE">
        <w:t>In the context of IPBES, the summary terms to describe the state of</w:t>
      </w:r>
      <w:r>
        <w:t xml:space="preserve"> knowledge are the following:</w:t>
      </w:r>
    </w:p>
    <w:p w14:paraId="10DE804D" w14:textId="745303F0" w:rsidR="00EB5609" w:rsidRDefault="00D95E48" w:rsidP="00E236B3">
      <w:pPr>
        <w:pStyle w:val="ListParagraph"/>
        <w:numPr>
          <w:ilvl w:val="0"/>
          <w:numId w:val="49"/>
        </w:numPr>
        <w:tabs>
          <w:tab w:val="left" w:pos="2376"/>
        </w:tabs>
        <w:spacing w:after="120"/>
        <w:rPr>
          <w:szCs w:val="22"/>
          <w:lang w:val="en-GB"/>
        </w:rPr>
      </w:pPr>
      <w:r>
        <w:rPr>
          <w:szCs w:val="22"/>
          <w:lang w:val="en-GB"/>
        </w:rPr>
        <w:t>Well established (c</w:t>
      </w:r>
      <w:r w:rsidR="00EB5609" w:rsidRPr="00A5020B">
        <w:rPr>
          <w:szCs w:val="22"/>
          <w:lang w:val="en-GB"/>
        </w:rPr>
        <w:t>ertainty term): comprehensive meta-analysis or other synthesis or multiple independent stu</w:t>
      </w:r>
      <w:r w:rsidR="00EB5609">
        <w:rPr>
          <w:szCs w:val="22"/>
          <w:lang w:val="en-GB"/>
        </w:rPr>
        <w:t>dies that agree.</w:t>
      </w:r>
    </w:p>
    <w:p w14:paraId="42ECBDE6" w14:textId="31DEF3D2" w:rsidR="00EB5609" w:rsidRDefault="00D95E48" w:rsidP="00E236B3">
      <w:pPr>
        <w:pStyle w:val="ListParagraph"/>
        <w:numPr>
          <w:ilvl w:val="0"/>
          <w:numId w:val="49"/>
        </w:numPr>
        <w:tabs>
          <w:tab w:val="left" w:pos="2376"/>
        </w:tabs>
        <w:spacing w:after="120"/>
        <w:rPr>
          <w:szCs w:val="22"/>
          <w:lang w:val="en-GB"/>
        </w:rPr>
      </w:pPr>
      <w:r>
        <w:rPr>
          <w:szCs w:val="22"/>
          <w:lang w:val="en-GB"/>
        </w:rPr>
        <w:t>Established but incomplete (c</w:t>
      </w:r>
      <w:r w:rsidR="00EB5609" w:rsidRPr="00A5020B">
        <w:rPr>
          <w:szCs w:val="22"/>
          <w:lang w:val="en-GB"/>
        </w:rPr>
        <w:t>ertainty term): general agreement although only a limited number of studies exist but no comprehensive synthesis and, or the studies that exist impr</w:t>
      </w:r>
      <w:r w:rsidR="00EB5609">
        <w:rPr>
          <w:szCs w:val="22"/>
          <w:lang w:val="en-GB"/>
        </w:rPr>
        <w:t>ecisely address the question.</w:t>
      </w:r>
    </w:p>
    <w:p w14:paraId="0F3DF5AD" w14:textId="0C5592E2" w:rsidR="00EB5609" w:rsidRDefault="00D95E48" w:rsidP="00E236B3">
      <w:pPr>
        <w:pStyle w:val="ListParagraph"/>
        <w:numPr>
          <w:ilvl w:val="0"/>
          <w:numId w:val="49"/>
        </w:numPr>
        <w:tabs>
          <w:tab w:val="left" w:pos="2376"/>
        </w:tabs>
        <w:spacing w:after="120"/>
        <w:rPr>
          <w:szCs w:val="22"/>
          <w:lang w:val="en-GB"/>
        </w:rPr>
      </w:pPr>
      <w:r>
        <w:rPr>
          <w:szCs w:val="22"/>
          <w:lang w:val="en-GB"/>
        </w:rPr>
        <w:t>Unresolved (c</w:t>
      </w:r>
      <w:r w:rsidR="00EB5609" w:rsidRPr="00A5020B">
        <w:rPr>
          <w:szCs w:val="22"/>
          <w:lang w:val="en-GB"/>
        </w:rPr>
        <w:t xml:space="preserve">ertainty term): multiple independent studies exist </w:t>
      </w:r>
      <w:r w:rsidR="00EB5609">
        <w:rPr>
          <w:szCs w:val="22"/>
          <w:lang w:val="en-GB"/>
        </w:rPr>
        <w:t>but conclusions do not agree.</w:t>
      </w:r>
    </w:p>
    <w:p w14:paraId="5706AE82" w14:textId="73A867E6" w:rsidR="00EB5609" w:rsidRPr="00A5020B" w:rsidRDefault="00D95E48" w:rsidP="00E236B3">
      <w:pPr>
        <w:pStyle w:val="ListParagraph"/>
        <w:numPr>
          <w:ilvl w:val="0"/>
          <w:numId w:val="49"/>
        </w:numPr>
        <w:tabs>
          <w:tab w:val="left" w:pos="2376"/>
        </w:tabs>
        <w:spacing w:after="120"/>
        <w:rPr>
          <w:szCs w:val="22"/>
          <w:lang w:val="en-GB"/>
        </w:rPr>
      </w:pPr>
      <w:r>
        <w:rPr>
          <w:szCs w:val="22"/>
          <w:lang w:val="en-GB"/>
        </w:rPr>
        <w:t>Inconclusive (c</w:t>
      </w:r>
      <w:r w:rsidR="00EB5609" w:rsidRPr="00A5020B">
        <w:rPr>
          <w:szCs w:val="22"/>
          <w:lang w:val="en-GB"/>
        </w:rPr>
        <w:t>ertainty term): limited evidence, recognising major knowledge gaps.</w:t>
      </w:r>
    </w:p>
    <w:p w14:paraId="3661A810" w14:textId="7DD027EF" w:rsidR="00EB5609" w:rsidRPr="00D916AE" w:rsidRDefault="00EB5609" w:rsidP="00AF6ED6">
      <w:pPr>
        <w:tabs>
          <w:tab w:val="left" w:pos="2376"/>
        </w:tabs>
        <w:ind w:left="108"/>
      </w:pPr>
      <w:r w:rsidRPr="00D916AE">
        <w:rPr>
          <w:b/>
        </w:rPr>
        <w:t>Citizens/laypeople</w:t>
      </w:r>
      <w:r>
        <w:rPr>
          <w:b/>
        </w:rPr>
        <w:t xml:space="preserve">   </w:t>
      </w:r>
      <w:r w:rsidRPr="00D916AE">
        <w:t>Actors living in the area / context of interest that are directly or indirectly impacted by decisions / recommendations and hold their own (subjective) interest</w:t>
      </w:r>
      <w:r w:rsidR="00D95E48">
        <w:t>.</w:t>
      </w:r>
    </w:p>
    <w:p w14:paraId="5B794ACC" w14:textId="39913EC4" w:rsidR="00EB5609" w:rsidRPr="00D916AE" w:rsidRDefault="00EB5609" w:rsidP="00AF6ED6">
      <w:pPr>
        <w:tabs>
          <w:tab w:val="left" w:pos="2376"/>
        </w:tabs>
        <w:ind w:left="108"/>
      </w:pPr>
      <w:r w:rsidRPr="00D916AE">
        <w:rPr>
          <w:b/>
        </w:rPr>
        <w:t>Climate change</w:t>
      </w:r>
      <w:r>
        <w:rPr>
          <w:b/>
        </w:rPr>
        <w:t xml:space="preserve">   </w:t>
      </w:r>
      <w:r w:rsidRPr="00D916AE">
        <w:t>As defined in Article 1 of the UNFCCC, "a change of climate which is attributed directly or indirectly to human activity that alters the composition of the global atmosphere and which is in addition to natural climate variability observ</w:t>
      </w:r>
      <w:r w:rsidR="00D95E48">
        <w:t>ed over comparable time periods</w:t>
      </w:r>
      <w:r w:rsidRPr="00D916AE">
        <w:t>“</w:t>
      </w:r>
      <w:r w:rsidR="00D95E48">
        <w:t>.</w:t>
      </w:r>
    </w:p>
    <w:p w14:paraId="57375DE8" w14:textId="77777777" w:rsidR="00EB5609" w:rsidRPr="00D916AE" w:rsidRDefault="00EB5609" w:rsidP="00AF6ED6">
      <w:pPr>
        <w:tabs>
          <w:tab w:val="left" w:pos="2376"/>
        </w:tabs>
        <w:ind w:left="108"/>
      </w:pPr>
      <w:r w:rsidRPr="00D916AE">
        <w:rPr>
          <w:b/>
        </w:rPr>
        <w:lastRenderedPageBreak/>
        <w:t>Co-management</w:t>
      </w:r>
      <w:r>
        <w:rPr>
          <w:b/>
        </w:rPr>
        <w:t xml:space="preserve">   </w:t>
      </w:r>
      <w:r w:rsidRPr="00D916AE">
        <w:t>Process of management in which government shares power with resource users, with each given specific rights and responsibilities relating to information and decision-making.</w:t>
      </w:r>
    </w:p>
    <w:p w14:paraId="021A7968" w14:textId="77777777" w:rsidR="00EB5609" w:rsidRPr="00D916AE" w:rsidRDefault="00EB5609" w:rsidP="00AF6ED6">
      <w:pPr>
        <w:tabs>
          <w:tab w:val="left" w:pos="2376"/>
        </w:tabs>
        <w:ind w:left="108"/>
      </w:pPr>
      <w:r w:rsidRPr="00D916AE">
        <w:rPr>
          <w:b/>
        </w:rPr>
        <w:t>Co-production</w:t>
      </w:r>
      <w:r>
        <w:rPr>
          <w:b/>
        </w:rPr>
        <w:t xml:space="preserve">   </w:t>
      </w:r>
      <w:r w:rsidRPr="00D916AE">
        <w:t>In the context of the IPBES conceptual framework, this is the joint contribution by nature and anthropogenic assets in generating nature’s contributions to people.</w:t>
      </w:r>
    </w:p>
    <w:p w14:paraId="4CB04261" w14:textId="21C00C17" w:rsidR="00EB5609" w:rsidRPr="00D916AE" w:rsidRDefault="00EB5609" w:rsidP="00AF6ED6">
      <w:pPr>
        <w:tabs>
          <w:tab w:val="left" w:pos="2376"/>
        </w:tabs>
        <w:ind w:left="108"/>
      </w:pPr>
      <w:r w:rsidRPr="00D916AE">
        <w:rPr>
          <w:b/>
        </w:rPr>
        <w:t>Community based monitoring and information systems (CBMIS)</w:t>
      </w:r>
      <w:r>
        <w:rPr>
          <w:b/>
        </w:rPr>
        <w:t xml:space="preserve">   </w:t>
      </w:r>
      <w:r w:rsidRPr="00D916AE">
        <w:t>Initiatives by indigenous peoples and local community organizations to monitor their community’s well-being and the state of their territories and natural resources, applying a mix of traditional knowledge and innovative tools and approaches. It is a system that</w:t>
      </w:r>
      <w:r w:rsidR="00C559A6">
        <w:t xml:space="preserve"> promotes evidence-based policy</w:t>
      </w:r>
      <w:r w:rsidRPr="00D916AE">
        <w:t>making while empowering communities to participate in the process</w:t>
      </w:r>
      <w:r w:rsidR="00D95E48">
        <w:t>.</w:t>
      </w:r>
    </w:p>
    <w:p w14:paraId="20EF548A" w14:textId="32C5374E" w:rsidR="00EB5609" w:rsidRPr="00D916AE" w:rsidRDefault="00EB5609" w:rsidP="00AF6ED6">
      <w:pPr>
        <w:tabs>
          <w:tab w:val="left" w:pos="2376"/>
        </w:tabs>
        <w:ind w:left="108"/>
      </w:pPr>
      <w:r w:rsidRPr="00D916AE">
        <w:rPr>
          <w:b/>
        </w:rPr>
        <w:t>Community-based natural resource management</w:t>
      </w:r>
      <w:r>
        <w:rPr>
          <w:b/>
        </w:rPr>
        <w:t xml:space="preserve">   </w:t>
      </w:r>
      <w:r w:rsidRPr="00D916AE">
        <w:t>Community-based natural resource management: an approach to natural resource management that involves the full participation of indigenous peoples’ and local communities and resource users in decision-making activities, and the incorporation of local institutions, customary practices, and knowledge systems in management, regulatory, and enforcement processes. Under this approach, community-based monitoring and information systems are initiatives by indigenous peoples and local community</w:t>
      </w:r>
      <w:r w:rsidR="00C559A6">
        <w:t xml:space="preserve"> organiz</w:t>
      </w:r>
      <w:r w:rsidRPr="00D916AE">
        <w:t>ations to monitor their community’s well-being and the state of their territories and natural resources, applying a mix of traditional knowledge and innovative tools and approaches.</w:t>
      </w:r>
    </w:p>
    <w:p w14:paraId="58E67DDD" w14:textId="17AE1A95" w:rsidR="00C559A6" w:rsidRDefault="00C559A6" w:rsidP="00AF6ED6">
      <w:pPr>
        <w:tabs>
          <w:tab w:val="left" w:pos="2376"/>
        </w:tabs>
        <w:ind w:left="108"/>
        <w:rPr>
          <w:b/>
        </w:rPr>
      </w:pPr>
      <w:r>
        <w:rPr>
          <w:b/>
        </w:rPr>
        <w:t>Confidence</w:t>
      </w:r>
      <w:r w:rsidRPr="00586535">
        <w:t xml:space="preserve">   See “certainty”</w:t>
      </w:r>
      <w:r>
        <w:t>.</w:t>
      </w:r>
    </w:p>
    <w:p w14:paraId="188AFFB0" w14:textId="3779DB80" w:rsidR="00EB5609" w:rsidRPr="00D916AE" w:rsidRDefault="00EB5609" w:rsidP="00AF6ED6">
      <w:pPr>
        <w:tabs>
          <w:tab w:val="left" w:pos="2376"/>
        </w:tabs>
        <w:ind w:left="108"/>
      </w:pPr>
      <w:r w:rsidRPr="00D916AE">
        <w:rPr>
          <w:b/>
        </w:rPr>
        <w:t>Conservation agriculture</w:t>
      </w:r>
      <w:r w:rsidRPr="00D916AE">
        <w:rPr>
          <w:b/>
        </w:rPr>
        <w:tab/>
      </w:r>
      <w:r>
        <w:rPr>
          <w:b/>
        </w:rPr>
        <w:t xml:space="preserve">   </w:t>
      </w:r>
      <w:r w:rsidRPr="00D916AE">
        <w:t>Approach to managing agro-ecosystems for improved and sustained productivity, increased profits and food security while preserving and enhancing the resource base and the environment. It is characterized by three linked principles, namely: 1) continuous minimum mechanical soil disturbance; 2) permanent organic soil cover; and 3) diversification of crop species grown in sequences and/or associations. This covers a wide range of approaches fro</w:t>
      </w:r>
      <w:r>
        <w:t>m minimum till to permaculture/“</w:t>
      </w:r>
      <w:r w:rsidRPr="00D916AE">
        <w:t>mimicking nature”.</w:t>
      </w:r>
    </w:p>
    <w:p w14:paraId="277FB657" w14:textId="77777777" w:rsidR="00EB5609" w:rsidRPr="00D916AE" w:rsidRDefault="00EB5609" w:rsidP="00AF6ED6">
      <w:pPr>
        <w:tabs>
          <w:tab w:val="left" w:pos="2376"/>
        </w:tabs>
        <w:ind w:left="108"/>
      </w:pPr>
      <w:r w:rsidRPr="00D916AE">
        <w:rPr>
          <w:b/>
        </w:rPr>
        <w:t>Corridor</w:t>
      </w:r>
      <w:r>
        <w:rPr>
          <w:b/>
        </w:rPr>
        <w:t xml:space="preserve">   </w:t>
      </w:r>
      <w:r w:rsidRPr="00D916AE">
        <w:t>A geographically defined area which allows species to move between landscapes, ecosystems and habitats, natural or modified, and ensures the maintenance of biodiversity and ecological and evolutionary processes.</w:t>
      </w:r>
    </w:p>
    <w:p w14:paraId="6982F24F" w14:textId="3E52E086" w:rsidR="00EB5609" w:rsidRPr="00D916AE" w:rsidRDefault="00EB5609" w:rsidP="00AF6ED6">
      <w:pPr>
        <w:tabs>
          <w:tab w:val="left" w:pos="2376"/>
        </w:tabs>
        <w:ind w:left="108"/>
      </w:pPr>
      <w:r w:rsidRPr="00D916AE">
        <w:rPr>
          <w:b/>
        </w:rPr>
        <w:t>Cost-benefit analysis</w:t>
      </w:r>
      <w:r>
        <w:rPr>
          <w:b/>
        </w:rPr>
        <w:t xml:space="preserve">   </w:t>
      </w:r>
      <w:r w:rsidRPr="00D916AE">
        <w:t>A technique designed to determine the feasibility of a project or plan by quantifying its costs and benefits</w:t>
      </w:r>
      <w:r w:rsidR="00D95E48">
        <w:t>.</w:t>
      </w:r>
    </w:p>
    <w:p w14:paraId="5F969E35" w14:textId="77777777" w:rsidR="00EB5609" w:rsidRPr="00D916AE" w:rsidRDefault="00EB5609" w:rsidP="00AF6ED6">
      <w:pPr>
        <w:tabs>
          <w:tab w:val="left" w:pos="2376"/>
        </w:tabs>
        <w:ind w:left="108"/>
      </w:pPr>
      <w:r w:rsidRPr="00D916AE">
        <w:rPr>
          <w:b/>
        </w:rPr>
        <w:t>Cropland</w:t>
      </w:r>
      <w:r>
        <w:rPr>
          <w:b/>
        </w:rPr>
        <w:t xml:space="preserve">   </w:t>
      </w:r>
      <w:r w:rsidRPr="00D916AE">
        <w:t>A land cover/use category that includes areas used for the production of crops for harvest.</w:t>
      </w:r>
    </w:p>
    <w:p w14:paraId="30404B78" w14:textId="77777777" w:rsidR="00EB5609" w:rsidRPr="00D916AE" w:rsidRDefault="00EB5609" w:rsidP="00AF6ED6">
      <w:pPr>
        <w:tabs>
          <w:tab w:val="left" w:pos="2376"/>
        </w:tabs>
        <w:ind w:left="108"/>
      </w:pPr>
      <w:r w:rsidRPr="00D916AE">
        <w:rPr>
          <w:b/>
        </w:rPr>
        <w:t>Cross-scale analysis</w:t>
      </w:r>
      <w:r>
        <w:rPr>
          <w:b/>
        </w:rPr>
        <w:t xml:space="preserve">   </w:t>
      </w:r>
      <w:r w:rsidRPr="00D916AE">
        <w:t>Cross-scale effects are the result of spatial and/or temporal processes interacting with other processes at another scale. These interactions create emergent effects that can be difficult to predict.</w:t>
      </w:r>
    </w:p>
    <w:p w14:paraId="2D9C09DF" w14:textId="77777777" w:rsidR="00EB5609" w:rsidRPr="00D916AE" w:rsidRDefault="00EB5609" w:rsidP="00AF6ED6">
      <w:pPr>
        <w:tabs>
          <w:tab w:val="left" w:pos="2376"/>
        </w:tabs>
        <w:ind w:left="108"/>
      </w:pPr>
      <w:r w:rsidRPr="00D916AE">
        <w:rPr>
          <w:b/>
        </w:rPr>
        <w:t>Cross-sectoral</w:t>
      </w:r>
      <w:r>
        <w:rPr>
          <w:b/>
        </w:rPr>
        <w:t xml:space="preserve">   </w:t>
      </w:r>
      <w:r w:rsidRPr="00D916AE">
        <w:t>Relating to interactions between sectors (that is, the distinct parts of society, or of a nation's economy), such as how one sector affects another sector, or how a factor affects two or more sectors.</w:t>
      </w:r>
    </w:p>
    <w:p w14:paraId="56336A3B" w14:textId="1A92B7A1" w:rsidR="00EB5609" w:rsidRPr="00D916AE" w:rsidRDefault="00EB5609" w:rsidP="00AF6ED6">
      <w:pPr>
        <w:tabs>
          <w:tab w:val="left" w:pos="2376"/>
        </w:tabs>
        <w:ind w:left="108"/>
      </w:pPr>
      <w:r w:rsidRPr="00D916AE">
        <w:rPr>
          <w:b/>
        </w:rPr>
        <w:t>Customary law</w:t>
      </w:r>
      <w:r>
        <w:rPr>
          <w:b/>
        </w:rPr>
        <w:t xml:space="preserve">   </w:t>
      </w:r>
      <w:r w:rsidR="00D95E48" w:rsidRPr="00D95E48">
        <w:t>Law consisting of commonly repeated customs, practices and beliefs that are accepted as legal requirements or obligatory rules of conduct</w:t>
      </w:r>
      <w:r w:rsidRPr="00D916AE">
        <w:t>.</w:t>
      </w:r>
    </w:p>
    <w:p w14:paraId="0D7F3872" w14:textId="5F59730F" w:rsidR="00EB5609" w:rsidRPr="00D916AE" w:rsidRDefault="00EB5609" w:rsidP="00AF6ED6">
      <w:pPr>
        <w:tabs>
          <w:tab w:val="left" w:pos="2376"/>
        </w:tabs>
        <w:ind w:left="108"/>
      </w:pPr>
      <w:r w:rsidRPr="00D916AE">
        <w:rPr>
          <w:b/>
        </w:rPr>
        <w:t>Decomposition</w:t>
      </w:r>
      <w:r>
        <w:rPr>
          <w:b/>
        </w:rPr>
        <w:t xml:space="preserve">   </w:t>
      </w:r>
      <w:r w:rsidRPr="00D916AE">
        <w:t>Breakdown of complex organic substances into simpler molecules or ions by physical, chemical and/or biological processes</w:t>
      </w:r>
      <w:r w:rsidR="00D95E48">
        <w:t>.</w:t>
      </w:r>
    </w:p>
    <w:p w14:paraId="64A52D2D" w14:textId="77777777" w:rsidR="00EB5609" w:rsidRPr="00D916AE" w:rsidRDefault="00EB5609" w:rsidP="00AF6ED6">
      <w:pPr>
        <w:tabs>
          <w:tab w:val="left" w:pos="2376"/>
        </w:tabs>
        <w:ind w:left="108"/>
      </w:pPr>
      <w:r w:rsidRPr="00D916AE">
        <w:rPr>
          <w:b/>
        </w:rPr>
        <w:t>Deforestation</w:t>
      </w:r>
      <w:r>
        <w:rPr>
          <w:b/>
        </w:rPr>
        <w:t xml:space="preserve">   </w:t>
      </w:r>
      <w:r w:rsidRPr="00D916AE">
        <w:t>Human-induced conversion of forested land to non</w:t>
      </w:r>
      <w:r>
        <w:t>-</w:t>
      </w:r>
      <w:r w:rsidRPr="00D916AE">
        <w:t>forested land. Deforestation can be permanent, when this change is definitive, or temporary when this change is part of a cycle that includes natural or assisted regeneration.</w:t>
      </w:r>
    </w:p>
    <w:p w14:paraId="2FC3074B" w14:textId="77777777" w:rsidR="00EB5609" w:rsidRPr="00D916AE" w:rsidRDefault="00EB5609" w:rsidP="00AF6ED6">
      <w:pPr>
        <w:tabs>
          <w:tab w:val="left" w:pos="2376"/>
        </w:tabs>
        <w:ind w:left="108"/>
      </w:pPr>
      <w:r w:rsidRPr="00D916AE">
        <w:rPr>
          <w:b/>
        </w:rPr>
        <w:lastRenderedPageBreak/>
        <w:t>Degraded land</w:t>
      </w:r>
      <w:r>
        <w:rPr>
          <w:b/>
        </w:rPr>
        <w:t xml:space="preserve">   </w:t>
      </w:r>
      <w:r w:rsidRPr="00D916AE">
        <w:t>Land in a state that results from persistent decline or loss of biodiversity and ecosystem functions and services that cannot fully recover unaided.</w:t>
      </w:r>
    </w:p>
    <w:p w14:paraId="67FB89F5" w14:textId="219B2CBC" w:rsidR="00EB5609" w:rsidRPr="00D916AE" w:rsidRDefault="00EB5609" w:rsidP="00AF6ED6">
      <w:pPr>
        <w:tabs>
          <w:tab w:val="left" w:pos="2376"/>
        </w:tabs>
        <w:ind w:left="108"/>
      </w:pPr>
      <w:r w:rsidRPr="00D916AE">
        <w:rPr>
          <w:b/>
        </w:rPr>
        <w:t>Denitrification</w:t>
      </w:r>
      <w:r>
        <w:rPr>
          <w:b/>
        </w:rPr>
        <w:t xml:space="preserve">   </w:t>
      </w:r>
      <w:r w:rsidR="00D95E48" w:rsidRPr="00D95E48">
        <w:t>Reduction of nitrates and nitrites to nitrogen by microorganisms</w:t>
      </w:r>
      <w:r w:rsidRPr="00D916AE">
        <w:t>.</w:t>
      </w:r>
    </w:p>
    <w:p w14:paraId="37E8614F" w14:textId="77777777" w:rsidR="00EB5609" w:rsidRPr="00D916AE" w:rsidRDefault="00EB5609" w:rsidP="00AF6ED6">
      <w:pPr>
        <w:tabs>
          <w:tab w:val="left" w:pos="2376"/>
        </w:tabs>
        <w:ind w:left="108"/>
      </w:pPr>
      <w:r w:rsidRPr="00D916AE">
        <w:rPr>
          <w:b/>
        </w:rPr>
        <w:t>Desertification</w:t>
      </w:r>
      <w:r>
        <w:rPr>
          <w:b/>
        </w:rPr>
        <w:t xml:space="preserve">   </w:t>
      </w:r>
      <w:r>
        <w:t>L</w:t>
      </w:r>
      <w:r w:rsidRPr="00D916AE">
        <w:t>and degradation in arid, semi-arid and dry sub-humid areas resulting from various factors, including climatic variations and human activities. Desertification does not refer to the natural expansion of existing deserts.</w:t>
      </w:r>
    </w:p>
    <w:p w14:paraId="68E9DD5A" w14:textId="77777777" w:rsidR="00EB5609" w:rsidRPr="00D916AE" w:rsidRDefault="00EB5609" w:rsidP="00AF6ED6">
      <w:pPr>
        <w:tabs>
          <w:tab w:val="left" w:pos="2376"/>
        </w:tabs>
        <w:ind w:left="108"/>
      </w:pPr>
      <w:r w:rsidRPr="00D916AE">
        <w:rPr>
          <w:b/>
        </w:rPr>
        <w:t>Direct driver</w:t>
      </w:r>
      <w:r>
        <w:rPr>
          <w:b/>
        </w:rPr>
        <w:t xml:space="preserve">   </w:t>
      </w:r>
      <w:r w:rsidRPr="00D916AE">
        <w:t>See "driver".</w:t>
      </w:r>
    </w:p>
    <w:p w14:paraId="4A6B97D8" w14:textId="5746EE10" w:rsidR="00EB5609" w:rsidRPr="00D916AE" w:rsidRDefault="00EB5609" w:rsidP="00AF6ED6">
      <w:pPr>
        <w:tabs>
          <w:tab w:val="left" w:pos="2376"/>
        </w:tabs>
        <w:ind w:left="108"/>
      </w:pPr>
      <w:r w:rsidRPr="00D916AE">
        <w:rPr>
          <w:b/>
        </w:rPr>
        <w:t>Distributional equity/justice</w:t>
      </w:r>
      <w:r>
        <w:rPr>
          <w:b/>
        </w:rPr>
        <w:t xml:space="preserve">   </w:t>
      </w:r>
      <w:r w:rsidRPr="00D916AE">
        <w:t>Allocation of costs, benefits, risks and responsibilities as well as of the products of nature requiring the disaggregation of values to highlight who benefits and who loses, and to demonstrate the consequences for those affected</w:t>
      </w:r>
      <w:r w:rsidR="00D95E48">
        <w:t>.</w:t>
      </w:r>
    </w:p>
    <w:p w14:paraId="1CAD0393" w14:textId="2433C5F6" w:rsidR="00EB5609" w:rsidRPr="00D916AE" w:rsidRDefault="00EB5609" w:rsidP="00AF6ED6">
      <w:pPr>
        <w:tabs>
          <w:tab w:val="left" w:pos="2376"/>
        </w:tabs>
        <w:ind w:left="108"/>
      </w:pPr>
      <w:r w:rsidRPr="00D916AE">
        <w:rPr>
          <w:b/>
        </w:rPr>
        <w:t>Double counting of services</w:t>
      </w:r>
      <w:r>
        <w:rPr>
          <w:b/>
        </w:rPr>
        <w:t xml:space="preserve">   </w:t>
      </w:r>
      <w:r w:rsidRPr="00D916AE">
        <w:t>Erroneously including the same ecosystem service more than once in an economic analysis</w:t>
      </w:r>
      <w:r w:rsidR="00D95E48">
        <w:t>.</w:t>
      </w:r>
    </w:p>
    <w:p w14:paraId="346EEA88" w14:textId="77777777" w:rsidR="00EB5609" w:rsidRPr="00D916AE" w:rsidRDefault="00EB5609" w:rsidP="00AF6ED6">
      <w:pPr>
        <w:tabs>
          <w:tab w:val="left" w:pos="2376"/>
        </w:tabs>
        <w:ind w:left="108"/>
      </w:pPr>
      <w:r w:rsidRPr="00D916AE">
        <w:rPr>
          <w:b/>
        </w:rPr>
        <w:t>Downscaling</w:t>
      </w:r>
      <w:r>
        <w:rPr>
          <w:b/>
        </w:rPr>
        <w:t xml:space="preserve">   </w:t>
      </w:r>
      <w:r w:rsidRPr="00D916AE">
        <w:t>The transformation of information from coarser to finer spatial scales through statistical modelling or spatially nested linkage of structural models.</w:t>
      </w:r>
    </w:p>
    <w:p w14:paraId="1E282BDD" w14:textId="62AF587F" w:rsidR="00EB5609" w:rsidRPr="00D916AE" w:rsidRDefault="00EB5609" w:rsidP="00AF6ED6">
      <w:pPr>
        <w:tabs>
          <w:tab w:val="left" w:pos="2376"/>
        </w:tabs>
        <w:ind w:left="108"/>
      </w:pPr>
      <w:r w:rsidRPr="00D916AE">
        <w:rPr>
          <w:b/>
        </w:rPr>
        <w:t>Driver</w:t>
      </w:r>
      <w:r>
        <w:rPr>
          <w:b/>
        </w:rPr>
        <w:t xml:space="preserve">   </w:t>
      </w:r>
      <w:r w:rsidRPr="00D916AE">
        <w:t xml:space="preserve">In the context of IPBES, drivers of change are all the factors that, directly or indirectly, cause changes in nature, anthropogenic assets, nature’s contributions to people and a good quality of life. </w:t>
      </w:r>
    </w:p>
    <w:p w14:paraId="06278991" w14:textId="4F03ED7B" w:rsidR="00EB5609" w:rsidRPr="00D916AE" w:rsidRDefault="00EB5609" w:rsidP="00AF6ED6">
      <w:pPr>
        <w:tabs>
          <w:tab w:val="left" w:pos="2376"/>
        </w:tabs>
        <w:ind w:left="108"/>
      </w:pPr>
      <w:r w:rsidRPr="00D916AE">
        <w:rPr>
          <w:b/>
        </w:rPr>
        <w:t>Drylands</w:t>
      </w:r>
      <w:r>
        <w:rPr>
          <w:b/>
        </w:rPr>
        <w:t xml:space="preserve">   </w:t>
      </w:r>
      <w:r>
        <w:t>A</w:t>
      </w:r>
      <w:r w:rsidRPr="00D916AE">
        <w:t>rid, semi-arid and dry sub-humid areas. The term excludes hyper-arid areas, also known as d</w:t>
      </w:r>
      <w:r w:rsidR="00D95E48">
        <w:t>eserts. Drylands are characteriz</w:t>
      </w:r>
      <w:r w:rsidRPr="00D916AE">
        <w:t>ed by water scarcity and cover approximately 40 % of the world's terrestrial surface.</w:t>
      </w:r>
    </w:p>
    <w:p w14:paraId="35D52FB5" w14:textId="541F5C07" w:rsidR="00EB5609" w:rsidRPr="00D916AE" w:rsidRDefault="00C559A6" w:rsidP="00AF6ED6">
      <w:pPr>
        <w:tabs>
          <w:tab w:val="left" w:pos="2376"/>
        </w:tabs>
        <w:ind w:left="108"/>
      </w:pPr>
      <w:r>
        <w:rPr>
          <w:b/>
        </w:rPr>
        <w:t>Eco</w:t>
      </w:r>
      <w:r w:rsidR="00EB5609" w:rsidRPr="00D916AE">
        <w:rPr>
          <w:b/>
        </w:rPr>
        <w:t>region</w:t>
      </w:r>
      <w:r w:rsidR="00EB5609">
        <w:rPr>
          <w:b/>
        </w:rPr>
        <w:t xml:space="preserve">   </w:t>
      </w:r>
      <w:r w:rsidR="00EB5609" w:rsidRPr="00D916AE">
        <w:t>A large area of land or water that contains a geographically distinct assembla</w:t>
      </w:r>
      <w:r w:rsidR="00EB5609">
        <w:t xml:space="preserve">ge of natural communities that: </w:t>
      </w:r>
      <w:r w:rsidR="00EB5609" w:rsidRPr="00D916AE">
        <w:t>(a) Share a large majority of their s</w:t>
      </w:r>
      <w:r w:rsidR="00EB5609">
        <w:t xml:space="preserve">pecies and ecological dynamics; </w:t>
      </w:r>
      <w:r w:rsidR="00EB5609" w:rsidRPr="00D916AE">
        <w:t>(b) Share similar</w:t>
      </w:r>
      <w:r w:rsidR="00EB5609">
        <w:t xml:space="preserve"> environmental conditions, and; </w:t>
      </w:r>
      <w:r w:rsidR="00EB5609" w:rsidRPr="00D916AE">
        <w:t>(c) Interact ecologically in ways that are critical for their long-term persistence (source: WWF). In contrast to biomes, an ecoregion is generally geographically specific, at a much finer scale. For example, the “E</w:t>
      </w:r>
      <w:r>
        <w:t>ast African Montane Forest” eco</w:t>
      </w:r>
      <w:r w:rsidR="00EB5609" w:rsidRPr="00D916AE">
        <w:t>region of Kenya (WWF ecoregion classification) is a geographically specific and coherent example of the globally occurring “tropical and subtropical forest” biome.</w:t>
      </w:r>
    </w:p>
    <w:p w14:paraId="4E93F6CA" w14:textId="77777777" w:rsidR="00EB5609" w:rsidRPr="00D916AE" w:rsidRDefault="00EB5609" w:rsidP="00AF6ED6">
      <w:pPr>
        <w:tabs>
          <w:tab w:val="left" w:pos="2376"/>
        </w:tabs>
        <w:ind w:left="108"/>
      </w:pPr>
      <w:r w:rsidRPr="00D916AE">
        <w:rPr>
          <w:b/>
        </w:rPr>
        <w:t>Ecological community</w:t>
      </w:r>
      <w:r>
        <w:rPr>
          <w:b/>
        </w:rPr>
        <w:t xml:space="preserve">   </w:t>
      </w:r>
      <w:r w:rsidRPr="00D916AE">
        <w:t>An assemblage or association of populations of two or more different species occupying the same geographical area and in a particular time.</w:t>
      </w:r>
    </w:p>
    <w:p w14:paraId="1D6F7A87" w14:textId="77777777" w:rsidR="00EB5609" w:rsidRPr="00D916AE" w:rsidRDefault="00EB5609" w:rsidP="00AF6ED6">
      <w:pPr>
        <w:tabs>
          <w:tab w:val="left" w:pos="2376"/>
        </w:tabs>
        <w:ind w:left="108"/>
      </w:pPr>
      <w:r w:rsidRPr="00D916AE">
        <w:rPr>
          <w:b/>
        </w:rPr>
        <w:t>Ecological footprint</w:t>
      </w:r>
      <w:r>
        <w:rPr>
          <w:b/>
        </w:rPr>
        <w:t xml:space="preserve">   </w:t>
      </w:r>
      <w:r w:rsidRPr="00D916AE">
        <w:t>A measure of the amount of biologically productive land and water required to support the demands of a population or productive activity. Ecological footprints can be calculated at any scale: for an activity, a person, a community, a city, a region, a nation or humanity as a whole.</w:t>
      </w:r>
    </w:p>
    <w:p w14:paraId="58BC4A09" w14:textId="0A696247" w:rsidR="00EB5609" w:rsidRPr="00D916AE" w:rsidRDefault="00EB5609" w:rsidP="00AF6ED6">
      <w:pPr>
        <w:tabs>
          <w:tab w:val="left" w:pos="2376"/>
        </w:tabs>
        <w:ind w:left="108"/>
      </w:pPr>
      <w:r w:rsidRPr="00D916AE">
        <w:rPr>
          <w:b/>
        </w:rPr>
        <w:t>Ecological infrastructure</w:t>
      </w:r>
      <w:r>
        <w:rPr>
          <w:b/>
        </w:rPr>
        <w:t xml:space="preserve">   </w:t>
      </w:r>
      <w:r w:rsidRPr="00D916AE">
        <w:t xml:space="preserve">Ecological infrastructure refers to the natural or semi-natural structural elements of ecosystems and landscapes that are important in delivering ecosystem services. It is similar to </w:t>
      </w:r>
      <w:r w:rsidR="00DB7BD1">
        <w:t>“</w:t>
      </w:r>
      <w:r w:rsidRPr="00D916AE">
        <w:t>green infrastructure</w:t>
      </w:r>
      <w:r w:rsidR="00DB7BD1">
        <w:t>”</w:t>
      </w:r>
      <w:r w:rsidRPr="00D916AE">
        <w:t>, a term sometimes applied in a more urban context. The ecological infrastructure needed to support pollinators and improve pollination services includes patches of semi-natural habitats, including hedgerows, grassland and forest, distributed throughout productive agricultural landscapes, providing nesting and floral resources. Larger areas of natural habitat are also ecological infrastructure, although these do not directly support agricultural pollination i</w:t>
      </w:r>
      <w:r w:rsidR="00D95E48">
        <w:t>n areas more than a few kilomet</w:t>
      </w:r>
      <w:r w:rsidRPr="00D916AE">
        <w:t>r</w:t>
      </w:r>
      <w:r w:rsidR="00D95E48">
        <w:t>e</w:t>
      </w:r>
      <w:r w:rsidRPr="00D916AE">
        <w:t>s away from pollinator-dependent crops.</w:t>
      </w:r>
    </w:p>
    <w:p w14:paraId="4A710F90" w14:textId="7F42BF28" w:rsidR="00EB5609" w:rsidRPr="00D916AE" w:rsidRDefault="00EB5609" w:rsidP="00AF6ED6">
      <w:pPr>
        <w:tabs>
          <w:tab w:val="left" w:pos="2376"/>
        </w:tabs>
        <w:ind w:left="108"/>
      </w:pPr>
      <w:r w:rsidRPr="00D916AE">
        <w:rPr>
          <w:b/>
        </w:rPr>
        <w:t>Economic and financial instruments</w:t>
      </w:r>
      <w:r>
        <w:rPr>
          <w:b/>
        </w:rPr>
        <w:t xml:space="preserve">   </w:t>
      </w:r>
      <w:r w:rsidRPr="00D916AE">
        <w:t>Economic and financial instruments can be used to change people’s behavio</w:t>
      </w:r>
      <w:r w:rsidR="004857E6">
        <w:t>u</w:t>
      </w:r>
      <w:r w:rsidRPr="00D916AE">
        <w:t xml:space="preserve">r towards desired policy objectives. Instruments typically encompass a wide range of designs and implementation approaches. They include traditional fiscal instruments, including for example subsidies, taxes, charges and fiscal transfers. Additionally, instruments such as tradable </w:t>
      </w:r>
      <w:r w:rsidRPr="00D916AE">
        <w:lastRenderedPageBreak/>
        <w:t>pollution permits or tradable land development rights rely on the creation of new markets. Further instruments represent conditional and voluntary incentive schemes such as payments for ecosystem services. All these can in principle be used to correct for policy or/and market failures and reinstate full-cost pricing. They aim at reflecting social costs or benefits of the conservation and use of biodiversity and ecosystem services of a public good nature (“getting the price right”). Financial instruments, in contrast, are often extra-budgetary and can be financed from domestic sources or foreign aid, external borrowing, debt for nature swaps, etc. Economic instruments do not necessarily imply that commodification of environmental functions is promoted. Generally, they are meant to change behavio</w:t>
      </w:r>
      <w:r w:rsidR="004857E6">
        <w:t>u</w:t>
      </w:r>
      <w:r w:rsidRPr="00D916AE">
        <w:t>r of individuals (e.g., consumers and producers) and public actors (e.g., local and regional governments).</w:t>
      </w:r>
    </w:p>
    <w:p w14:paraId="6E6EEE69" w14:textId="1CDFC741" w:rsidR="00EB5609" w:rsidRPr="00D916AE" w:rsidRDefault="00EB5609" w:rsidP="00AF6ED6">
      <w:pPr>
        <w:tabs>
          <w:tab w:val="left" w:pos="2376"/>
        </w:tabs>
        <w:ind w:left="108"/>
      </w:pPr>
      <w:r w:rsidRPr="00D916AE">
        <w:rPr>
          <w:b/>
        </w:rPr>
        <w:t>Economic valuation</w:t>
      </w:r>
      <w:r>
        <w:rPr>
          <w:b/>
        </w:rPr>
        <w:t xml:space="preserve">   </w:t>
      </w:r>
      <w:r w:rsidRPr="00D916AE">
        <w:t xml:space="preserve">See </w:t>
      </w:r>
      <w:r>
        <w:t>“</w:t>
      </w:r>
      <w:r w:rsidRPr="00D916AE">
        <w:t>values</w:t>
      </w:r>
      <w:r>
        <w:t>”</w:t>
      </w:r>
      <w:r w:rsidR="00D95E48">
        <w:t>.</w:t>
      </w:r>
    </w:p>
    <w:p w14:paraId="30BD2FF3" w14:textId="77777777" w:rsidR="00EB5609" w:rsidRPr="00D916AE" w:rsidRDefault="00EB5609" w:rsidP="00AF6ED6">
      <w:pPr>
        <w:tabs>
          <w:tab w:val="left" w:pos="2376"/>
        </w:tabs>
        <w:ind w:left="108"/>
      </w:pPr>
      <w:r w:rsidRPr="00D916AE">
        <w:rPr>
          <w:b/>
        </w:rPr>
        <w:t>Ecosystem</w:t>
      </w:r>
      <w:r>
        <w:rPr>
          <w:b/>
        </w:rPr>
        <w:t xml:space="preserve">   </w:t>
      </w:r>
      <w:r w:rsidRPr="00D916AE">
        <w:t>A dynamic complex of plant, animal and micro-organism communities and their non-living environment interacting as a functional unit.</w:t>
      </w:r>
    </w:p>
    <w:p w14:paraId="64E55637" w14:textId="455118A0" w:rsidR="00EB5609" w:rsidRPr="00D916AE" w:rsidRDefault="00EB5609" w:rsidP="00AF6ED6">
      <w:pPr>
        <w:tabs>
          <w:tab w:val="left" w:pos="2376"/>
        </w:tabs>
        <w:ind w:left="108"/>
      </w:pPr>
      <w:r w:rsidRPr="00D916AE">
        <w:rPr>
          <w:b/>
        </w:rPr>
        <w:t>Ecosystem accounting</w:t>
      </w:r>
      <w:r>
        <w:rPr>
          <w:b/>
        </w:rPr>
        <w:t xml:space="preserve">   </w:t>
      </w:r>
      <w:r w:rsidRPr="00D916AE">
        <w:t>The process of constructing formal accounts for ecosystems</w:t>
      </w:r>
      <w:r w:rsidR="00D95E48">
        <w:t>.</w:t>
      </w:r>
    </w:p>
    <w:p w14:paraId="4D296D1F" w14:textId="77777777" w:rsidR="00EB5609" w:rsidRPr="00D916AE" w:rsidRDefault="00EB5609" w:rsidP="00AF6ED6">
      <w:pPr>
        <w:tabs>
          <w:tab w:val="left" w:pos="2376"/>
        </w:tabs>
        <w:ind w:left="108"/>
      </w:pPr>
      <w:r w:rsidRPr="00D916AE">
        <w:rPr>
          <w:b/>
        </w:rPr>
        <w:t>Ecosystem degradation</w:t>
      </w:r>
      <w:r w:rsidRPr="00D916AE">
        <w:rPr>
          <w:b/>
        </w:rPr>
        <w:tab/>
      </w:r>
      <w:r w:rsidRPr="00D916AE">
        <w:t>A persistent (long-time) reduction in the capacity to provide ecosystem services.</w:t>
      </w:r>
    </w:p>
    <w:p w14:paraId="494C22BE" w14:textId="77777777" w:rsidR="00EB5609" w:rsidRPr="00D916AE" w:rsidRDefault="00EB5609" w:rsidP="00AF6ED6">
      <w:pPr>
        <w:tabs>
          <w:tab w:val="left" w:pos="2376"/>
        </w:tabs>
        <w:ind w:left="108"/>
      </w:pPr>
      <w:r w:rsidRPr="00D916AE">
        <w:rPr>
          <w:b/>
        </w:rPr>
        <w:t>Ecosystem function</w:t>
      </w:r>
      <w:r>
        <w:rPr>
          <w:b/>
        </w:rPr>
        <w:t xml:space="preserve">   </w:t>
      </w:r>
      <w:r w:rsidRPr="00D916AE">
        <w:t>The flow of energy and materials through the biotic and abiotic components of an ecosystem. It includes many processes such as biomass production, trophic transfer through plants and animals, nutrient cycling, water dynamics and heat transfer.</w:t>
      </w:r>
    </w:p>
    <w:p w14:paraId="08DD9CC2" w14:textId="77777777" w:rsidR="00EB5609" w:rsidRPr="00D916AE" w:rsidRDefault="00EB5609" w:rsidP="00AF6ED6">
      <w:pPr>
        <w:tabs>
          <w:tab w:val="left" w:pos="2376"/>
        </w:tabs>
        <w:ind w:left="108"/>
      </w:pPr>
      <w:r w:rsidRPr="00D916AE">
        <w:rPr>
          <w:b/>
        </w:rPr>
        <w:t>Ecosystem health</w:t>
      </w:r>
      <w:r>
        <w:rPr>
          <w:b/>
        </w:rPr>
        <w:t xml:space="preserve">   </w:t>
      </w:r>
      <w:r w:rsidRPr="00D916AE">
        <w:t>Ecosystem health is a metaphor used to describe the condition of an ecosystem, by analogy with human health. Note that there is no universally accepted benchmark for a healthy ecosystem. Rather, the apparent health status of an ecosystem can vary, depending upon which metrics are employed in judging it, and which societal aspirations are driving the assessment.</w:t>
      </w:r>
    </w:p>
    <w:p w14:paraId="38D367C3" w14:textId="77777777" w:rsidR="00EB5609" w:rsidRPr="00D916AE" w:rsidRDefault="00EB5609" w:rsidP="00AF6ED6">
      <w:pPr>
        <w:tabs>
          <w:tab w:val="left" w:pos="2376"/>
        </w:tabs>
        <w:ind w:left="108"/>
      </w:pPr>
      <w:r w:rsidRPr="00D916AE">
        <w:rPr>
          <w:b/>
        </w:rPr>
        <w:t>Ecosystem management</w:t>
      </w:r>
      <w:r>
        <w:rPr>
          <w:b/>
        </w:rPr>
        <w:t xml:space="preserve">   </w:t>
      </w:r>
      <w:r w:rsidRPr="00D916AE">
        <w:t>An approach to maintaining or restoring the composition, structure, function, and delivery of services of natural and modified ecosystems for the goal of achieving sustainability. It is based on an adaptive, collaboratively developed vision of desired future conditions that integrates ecological, socioeconomic, and institutional perspectives, applied within a geographic framework, and defined primarily by natural ecological boundaries.</w:t>
      </w:r>
    </w:p>
    <w:p w14:paraId="214080E7" w14:textId="77777777" w:rsidR="00EB5609" w:rsidRPr="00D916AE" w:rsidRDefault="00EB5609" w:rsidP="00AF6ED6">
      <w:pPr>
        <w:tabs>
          <w:tab w:val="left" w:pos="2376"/>
        </w:tabs>
        <w:ind w:left="108"/>
      </w:pPr>
      <w:r w:rsidRPr="00D916AE">
        <w:rPr>
          <w:b/>
        </w:rPr>
        <w:t>Ecosystem services</w:t>
      </w:r>
      <w:r>
        <w:rPr>
          <w:b/>
        </w:rPr>
        <w:t xml:space="preserve">   </w:t>
      </w:r>
      <w:r w:rsidRPr="00D916AE">
        <w:t>The benefits people obtain from ecosystems. In the Millennium Ecosystem Assessment, ecosystem services can be divided into supporting, regulating, provisioning and cultural. This classification, however, is superseded in IPBES assessments by the system used under “nature’s contributions to people.” This is because IPBES recognises that many services fit into more than one of the four categories. For example, food is both a provisioning service and also, emphatically, a cultural service, in many cultures.</w:t>
      </w:r>
    </w:p>
    <w:p w14:paraId="429DE852" w14:textId="77777777" w:rsidR="00EB5609" w:rsidRPr="00D916AE" w:rsidRDefault="00EB5609" w:rsidP="00AF6ED6">
      <w:pPr>
        <w:tabs>
          <w:tab w:val="left" w:pos="2376"/>
        </w:tabs>
        <w:ind w:left="108"/>
      </w:pPr>
      <w:r w:rsidRPr="00D916AE">
        <w:rPr>
          <w:b/>
        </w:rPr>
        <w:t>Ecotourism</w:t>
      </w:r>
      <w:r>
        <w:rPr>
          <w:b/>
        </w:rPr>
        <w:t xml:space="preserve">   </w:t>
      </w:r>
      <w:r w:rsidRPr="00D916AE">
        <w:t>Sustainable travel undertaken to access sites or regions of unique natural or ecological quality, promoting their conservation, low visitor impact, and socio-economic involvement of local populations.</w:t>
      </w:r>
    </w:p>
    <w:p w14:paraId="3EE679CA" w14:textId="77777777" w:rsidR="00EB5609" w:rsidRPr="00D916AE" w:rsidRDefault="00EB5609" w:rsidP="00AF6ED6">
      <w:pPr>
        <w:tabs>
          <w:tab w:val="left" w:pos="2376"/>
        </w:tabs>
        <w:ind w:left="108"/>
      </w:pPr>
      <w:r w:rsidRPr="00D916AE">
        <w:rPr>
          <w:b/>
        </w:rPr>
        <w:t>Endangered species</w:t>
      </w:r>
      <w:r>
        <w:rPr>
          <w:b/>
        </w:rPr>
        <w:t xml:space="preserve">   </w:t>
      </w:r>
      <w:r w:rsidRPr="00D916AE">
        <w:t>A species at risk of extinction in the wild.</w:t>
      </w:r>
    </w:p>
    <w:p w14:paraId="2ADB18B8" w14:textId="643678FF" w:rsidR="00EB5609" w:rsidRPr="00D916AE" w:rsidRDefault="00EB5609" w:rsidP="00AF6ED6">
      <w:pPr>
        <w:tabs>
          <w:tab w:val="left" w:pos="2376"/>
        </w:tabs>
        <w:ind w:left="108"/>
      </w:pPr>
      <w:r>
        <w:rPr>
          <w:b/>
        </w:rPr>
        <w:t>Endemic specie</w:t>
      </w:r>
      <w:r w:rsidR="00C559A6">
        <w:rPr>
          <w:b/>
        </w:rPr>
        <w:t>s</w:t>
      </w:r>
      <w:r>
        <w:rPr>
          <w:b/>
        </w:rPr>
        <w:t xml:space="preserve">   </w:t>
      </w:r>
      <w:r w:rsidRPr="00D916AE">
        <w:t>Plants and animals that exist only in one geographic region.</w:t>
      </w:r>
    </w:p>
    <w:p w14:paraId="3250189F" w14:textId="77777777" w:rsidR="00EB5609" w:rsidRPr="00D916AE" w:rsidRDefault="00EB5609" w:rsidP="00AF6ED6">
      <w:pPr>
        <w:tabs>
          <w:tab w:val="left" w:pos="2376"/>
        </w:tabs>
        <w:ind w:left="108"/>
      </w:pPr>
      <w:r w:rsidRPr="00D916AE">
        <w:rPr>
          <w:b/>
        </w:rPr>
        <w:t>Endemism</w:t>
      </w:r>
      <w:r>
        <w:rPr>
          <w:b/>
        </w:rPr>
        <w:t xml:space="preserve">   </w:t>
      </w:r>
      <w:r w:rsidRPr="00D916AE">
        <w:t>The ecological state of a species being unique to a defined geographic location, such as an island, nation, country or other defined zone, or habitat type; organisms that are indigenous to a place are not endemic to it if they are also found elsewhere.</w:t>
      </w:r>
    </w:p>
    <w:p w14:paraId="45CD5411" w14:textId="3CFF839E" w:rsidR="00EB5609" w:rsidRPr="00D916AE" w:rsidRDefault="00C559A6" w:rsidP="00AF6ED6">
      <w:pPr>
        <w:tabs>
          <w:tab w:val="left" w:pos="2376"/>
        </w:tabs>
        <w:ind w:left="108"/>
      </w:pPr>
      <w:r>
        <w:rPr>
          <w:b/>
        </w:rPr>
        <w:lastRenderedPageBreak/>
        <w:t>Energy s</w:t>
      </w:r>
      <w:r w:rsidR="00EB5609" w:rsidRPr="00D916AE">
        <w:rPr>
          <w:b/>
        </w:rPr>
        <w:t>ecurity</w:t>
      </w:r>
      <w:r w:rsidR="00EB5609">
        <w:rPr>
          <w:b/>
        </w:rPr>
        <w:t xml:space="preserve">   </w:t>
      </w:r>
      <w:r w:rsidR="00EB5609" w:rsidRPr="00D916AE">
        <w:t>Access to clean, reliable and affordable energy services for cooking and heating, lighting, communications and productive uses</w:t>
      </w:r>
      <w:r w:rsidR="00005DA3">
        <w:t>.</w:t>
      </w:r>
    </w:p>
    <w:p w14:paraId="711EF4E0" w14:textId="30208CD8" w:rsidR="00EB5609" w:rsidRPr="00D916AE" w:rsidRDefault="00EB5609" w:rsidP="00AF6ED6">
      <w:pPr>
        <w:tabs>
          <w:tab w:val="left" w:pos="2376"/>
        </w:tabs>
        <w:ind w:left="108"/>
      </w:pPr>
      <w:r w:rsidRPr="00D916AE">
        <w:rPr>
          <w:b/>
        </w:rPr>
        <w:t>Equity</w:t>
      </w:r>
      <w:r>
        <w:rPr>
          <w:b/>
        </w:rPr>
        <w:t xml:space="preserve">   </w:t>
      </w:r>
      <w:r w:rsidRPr="00D916AE">
        <w:t>Fairness of rights, distribution, and access. Depending on context, this can refer to resources, services, or power</w:t>
      </w:r>
      <w:r w:rsidR="00D95E48">
        <w:t>.</w:t>
      </w:r>
    </w:p>
    <w:p w14:paraId="4BA53A5F" w14:textId="77777777" w:rsidR="00EB5609" w:rsidRPr="00D916AE" w:rsidRDefault="00EB5609" w:rsidP="00AF6ED6">
      <w:pPr>
        <w:tabs>
          <w:tab w:val="left" w:pos="2376"/>
        </w:tabs>
        <w:ind w:left="108"/>
      </w:pPr>
      <w:r w:rsidRPr="00D916AE">
        <w:rPr>
          <w:b/>
        </w:rPr>
        <w:t>Eutrophic</w:t>
      </w:r>
      <w:r>
        <w:rPr>
          <w:b/>
        </w:rPr>
        <w:t xml:space="preserve">   </w:t>
      </w:r>
      <w:r w:rsidRPr="00D916AE">
        <w:t>A condition of an aquatic system in which increased nutrient loading leads to progressively increasing amounts of algal growth and biomass accumulation. When the algae die off and decompose, the amount of dissolved oxygen in the water becomes reduced. The term is sometimes applied more broadly than just to aquatic systems.</w:t>
      </w:r>
    </w:p>
    <w:p w14:paraId="1CBD383D" w14:textId="3B9E2427" w:rsidR="00EB5609" w:rsidRPr="00D916AE" w:rsidRDefault="00EB5609" w:rsidP="00AF6ED6">
      <w:pPr>
        <w:tabs>
          <w:tab w:val="left" w:pos="2376"/>
        </w:tabs>
        <w:ind w:left="108"/>
      </w:pPr>
      <w:r w:rsidRPr="00D916AE">
        <w:rPr>
          <w:b/>
        </w:rPr>
        <w:t>Eutrophication</w:t>
      </w:r>
      <w:r>
        <w:rPr>
          <w:b/>
        </w:rPr>
        <w:t xml:space="preserve">   </w:t>
      </w:r>
      <w:r w:rsidR="00D95E48" w:rsidRPr="00D95E48">
        <w:t>Nutrient enrichment of an ecosystem, generally resulting in increased primary production and reduced biodiversity. In lakes, eutrophication leads to seasonal algal blooms, reduced water clarity, and, often, periodic fish mortality as a consequence of oxygen depletion. The term is most closely associated with aquatic ecosystems but is sometimes applied more broadly</w:t>
      </w:r>
      <w:r>
        <w:t>.</w:t>
      </w:r>
    </w:p>
    <w:p w14:paraId="22233AF4" w14:textId="5BB55E40" w:rsidR="00EB5609" w:rsidRPr="00D916AE" w:rsidRDefault="00EB5609" w:rsidP="00AF6ED6">
      <w:pPr>
        <w:tabs>
          <w:tab w:val="left" w:pos="2376"/>
        </w:tabs>
        <w:ind w:left="108"/>
      </w:pPr>
      <w:r>
        <w:rPr>
          <w:b/>
        </w:rPr>
        <w:t>Exclusive economic z</w:t>
      </w:r>
      <w:r w:rsidRPr="00D916AE">
        <w:rPr>
          <w:b/>
        </w:rPr>
        <w:t>one</w:t>
      </w:r>
      <w:r>
        <w:rPr>
          <w:b/>
        </w:rPr>
        <w:t xml:space="preserve">   </w:t>
      </w:r>
      <w:r w:rsidRPr="00D916AE">
        <w:t xml:space="preserve">An </w:t>
      </w:r>
      <w:r w:rsidR="00C559A6">
        <w:t>exclusive economic z</w:t>
      </w:r>
      <w:r w:rsidRPr="00D916AE">
        <w:t>one (EEZ) is a concept adopted at the Third United Nations Conference on the Law of the Sea (1982), whereby a coastal State assumes jurisdiction over the exploration and exploitation of marine resources in its adjacent section of the continental shelf, taken to be a band extending</w:t>
      </w:r>
      <w:r w:rsidR="00C559A6">
        <w:t xml:space="preserve"> 200 miles from the shore. The exclusive economic z</w:t>
      </w:r>
      <w:r w:rsidRPr="00D916AE">
        <w:t>one comprises an area which extends either from the coast, or in federal systems from the seaward boundaries of the constituent states (3 to 12 nautical miles, in most cases) to 200 nautical miles (370 kilometres) off the coast. Within this area, nations claim and exercise sovereign rights and exclusive fishery management a</w:t>
      </w:r>
      <w:r w:rsidR="00C559A6">
        <w:t>uthority over all fish and all c</w:t>
      </w:r>
      <w:r w:rsidRPr="00D916AE">
        <w:t xml:space="preserve">ontinental </w:t>
      </w:r>
      <w:r w:rsidR="00C559A6">
        <w:t>s</w:t>
      </w:r>
      <w:r w:rsidRPr="00D916AE">
        <w:t>helf fishery resources.</w:t>
      </w:r>
    </w:p>
    <w:p w14:paraId="62C5C058" w14:textId="7EF9E472" w:rsidR="00EB5609" w:rsidRPr="00D916AE" w:rsidRDefault="00EB5609" w:rsidP="00AF6ED6">
      <w:pPr>
        <w:tabs>
          <w:tab w:val="left" w:pos="2376"/>
        </w:tabs>
        <w:ind w:left="108"/>
      </w:pPr>
      <w:r w:rsidRPr="00D916AE">
        <w:rPr>
          <w:b/>
        </w:rPr>
        <w:t>Externality</w:t>
      </w:r>
      <w:r>
        <w:rPr>
          <w:b/>
        </w:rPr>
        <w:t xml:space="preserve">   </w:t>
      </w:r>
      <w:r w:rsidRPr="00D916AE">
        <w:t>A positive o</w:t>
      </w:r>
      <w:r w:rsidR="00C559A6">
        <w:t>r negative consequence (benefit or cost</w:t>
      </w:r>
      <w:r w:rsidRPr="00D916AE">
        <w:t>) of an action that affects someone other than the agent undertaking that action and for which the agent is neither compensated nor penalized through the markets.</w:t>
      </w:r>
    </w:p>
    <w:p w14:paraId="5770D066" w14:textId="77777777" w:rsidR="00EB5609" w:rsidRPr="00D916AE" w:rsidRDefault="00EB5609" w:rsidP="00AF6ED6">
      <w:pPr>
        <w:tabs>
          <w:tab w:val="left" w:pos="2376"/>
        </w:tabs>
        <w:ind w:left="108"/>
      </w:pPr>
      <w:r w:rsidRPr="00D916AE">
        <w:rPr>
          <w:b/>
        </w:rPr>
        <w:t>Extinction debt</w:t>
      </w:r>
      <w:r>
        <w:rPr>
          <w:b/>
        </w:rPr>
        <w:t xml:space="preserve">   </w:t>
      </w:r>
      <w:r w:rsidRPr="00D916AE">
        <w:t>The future extinction of species due to events in the past, owing to a time lag between an effect such as habitat destruction or climate change, and the subsequent disappearance of species.</w:t>
      </w:r>
    </w:p>
    <w:p w14:paraId="1DF7D07E" w14:textId="77777777" w:rsidR="00EB5609" w:rsidRPr="00D916AE" w:rsidRDefault="00EB5609" w:rsidP="00AF6ED6">
      <w:pPr>
        <w:tabs>
          <w:tab w:val="left" w:pos="2376"/>
        </w:tabs>
        <w:ind w:left="108"/>
      </w:pPr>
      <w:r w:rsidRPr="00D916AE">
        <w:rPr>
          <w:b/>
        </w:rPr>
        <w:t>Feedback</w:t>
      </w:r>
      <w:r>
        <w:rPr>
          <w:b/>
        </w:rPr>
        <w:t xml:space="preserve">   </w:t>
      </w:r>
      <w:r w:rsidRPr="00D916AE">
        <w:t>The modification or control of a process or system by its results or effects.</w:t>
      </w:r>
    </w:p>
    <w:p w14:paraId="470639C8" w14:textId="77777777" w:rsidR="00EB5609" w:rsidRPr="00D916AE" w:rsidRDefault="00EB5609" w:rsidP="00AF6ED6">
      <w:pPr>
        <w:tabs>
          <w:tab w:val="left" w:pos="2376"/>
        </w:tabs>
        <w:ind w:left="108"/>
      </w:pPr>
      <w:r w:rsidRPr="00D916AE">
        <w:rPr>
          <w:b/>
        </w:rPr>
        <w:t>Food security</w:t>
      </w:r>
      <w:r>
        <w:rPr>
          <w:b/>
        </w:rPr>
        <w:t xml:space="preserve">   </w:t>
      </w:r>
      <w:r w:rsidRPr="00D916AE">
        <w:t>The World Food Summit of 1996 defined food security as existing “when all people at all times have access to sufficient, safe, nutritious food to maintain a healthy and active life”.</w:t>
      </w:r>
    </w:p>
    <w:p w14:paraId="54E3767C" w14:textId="4A0A1AAA" w:rsidR="00EB5609" w:rsidRPr="00D916AE" w:rsidRDefault="00EB5609" w:rsidP="00AF6ED6">
      <w:pPr>
        <w:tabs>
          <w:tab w:val="left" w:pos="2376"/>
        </w:tabs>
        <w:ind w:left="108"/>
      </w:pPr>
      <w:r w:rsidRPr="00D916AE">
        <w:rPr>
          <w:b/>
        </w:rPr>
        <w:t>Formal institutions</w:t>
      </w:r>
      <w:r>
        <w:rPr>
          <w:b/>
        </w:rPr>
        <w:t xml:space="preserve">   </w:t>
      </w:r>
      <w:r w:rsidRPr="00D916AE">
        <w:t>Include law and policies e.g., regulations and directives, and fiscal, agricultural or planning policies, to name just a few examples. These are typically based on legal instruments, treaties and customary laws. Informal institutions in turn include social norms and rules, such as those related to collective action</w:t>
      </w:r>
      <w:r w:rsidR="00D95E48">
        <w:t>.</w:t>
      </w:r>
    </w:p>
    <w:p w14:paraId="3545622B" w14:textId="5FB40326" w:rsidR="00EB5609" w:rsidRPr="00D916AE" w:rsidRDefault="00EB5609" w:rsidP="00AF6ED6">
      <w:pPr>
        <w:tabs>
          <w:tab w:val="left" w:pos="2376"/>
        </w:tabs>
        <w:ind w:left="108"/>
      </w:pPr>
      <w:r w:rsidRPr="00D916AE">
        <w:rPr>
          <w:b/>
        </w:rPr>
        <w:t>Functional diversity</w:t>
      </w:r>
      <w:r>
        <w:rPr>
          <w:b/>
        </w:rPr>
        <w:t xml:space="preserve">   </w:t>
      </w:r>
      <w:r w:rsidRPr="00D916AE">
        <w:t>The range, actual values, relative abundance and distribution of functional trait attribut</w:t>
      </w:r>
      <w:r>
        <w:t>es in a given community</w:t>
      </w:r>
      <w:r w:rsidRPr="00D916AE">
        <w:t>.</w:t>
      </w:r>
    </w:p>
    <w:p w14:paraId="41D3CD69" w14:textId="7242B9A9" w:rsidR="00EB5609" w:rsidRPr="00D916AE" w:rsidRDefault="00EB5609" w:rsidP="00AF6ED6">
      <w:pPr>
        <w:tabs>
          <w:tab w:val="left" w:pos="2376"/>
        </w:tabs>
        <w:ind w:left="108"/>
      </w:pPr>
      <w:r w:rsidRPr="00D916AE">
        <w:rPr>
          <w:b/>
        </w:rPr>
        <w:t>Functional traits</w:t>
      </w:r>
      <w:r>
        <w:rPr>
          <w:b/>
        </w:rPr>
        <w:t xml:space="preserve">   </w:t>
      </w:r>
      <w:r w:rsidRPr="00D916AE">
        <w:t>Any feature of an organism, expressed in the phenotype and measurable at the individual level, which has demonstrable lin</w:t>
      </w:r>
      <w:r>
        <w:t>ks to the organism’s function</w:t>
      </w:r>
      <w:r w:rsidRPr="00D916AE">
        <w:t>. As such, a functional trait determines the organism’s response to exter</w:t>
      </w:r>
      <w:r w:rsidR="00C559A6">
        <w:t>nal abiotic or biotic factors (r</w:t>
      </w:r>
      <w:r w:rsidRPr="00D916AE">
        <w:t>esponse trait), and/or its effects on ecosystem properties or benefits or detriments derived from such propertie</w:t>
      </w:r>
      <w:r>
        <w:t>s (e</w:t>
      </w:r>
      <w:r w:rsidRPr="00D916AE">
        <w:t>ffect trait). In plants, functional traits include morphological, ecophysiological, biochemical and regeneration traits. In animals, these traits include e.g. body size, litter size, age of sexual maturity, nesting habitat, time of activity.</w:t>
      </w:r>
    </w:p>
    <w:p w14:paraId="757BFB0D" w14:textId="77777777" w:rsidR="00EB5609" w:rsidRPr="00D916AE" w:rsidRDefault="00EB5609" w:rsidP="00AF6ED6">
      <w:pPr>
        <w:tabs>
          <w:tab w:val="left" w:pos="2376"/>
        </w:tabs>
        <w:ind w:left="108"/>
      </w:pPr>
      <w:r w:rsidRPr="00D916AE">
        <w:rPr>
          <w:b/>
        </w:rPr>
        <w:lastRenderedPageBreak/>
        <w:t>Generalist species</w:t>
      </w:r>
      <w:r>
        <w:rPr>
          <w:b/>
        </w:rPr>
        <w:t xml:space="preserve">   </w:t>
      </w:r>
      <w:r w:rsidRPr="00D916AE">
        <w:t>A species able to thrive in a wide variety of environmental conditions and that can make use of a variety of different resources (for example, a flower-visiting insect that lives on the floral resources provided by several to many different plants).</w:t>
      </w:r>
    </w:p>
    <w:p w14:paraId="305B0D9F" w14:textId="11AD5AB2" w:rsidR="00EB5609" w:rsidRPr="00D916AE" w:rsidRDefault="00EB5609" w:rsidP="00AF6ED6">
      <w:pPr>
        <w:tabs>
          <w:tab w:val="left" w:pos="2376"/>
        </w:tabs>
        <w:ind w:left="108"/>
      </w:pPr>
      <w:r w:rsidRPr="00D916AE">
        <w:rPr>
          <w:b/>
        </w:rPr>
        <w:t>Good quality of life</w:t>
      </w:r>
      <w:r>
        <w:rPr>
          <w:b/>
        </w:rPr>
        <w:t xml:space="preserve">   </w:t>
      </w:r>
      <w:r w:rsidRPr="00D916AE">
        <w:t>W</w:t>
      </w:r>
      <w:r w:rsidR="00C559A6">
        <w:t>ithin the context of the IPBES conceptual f</w:t>
      </w:r>
      <w:r w:rsidRPr="00D916AE">
        <w:t>ramework – the achievement of a fulfilled human life, a notion which may var</w:t>
      </w:r>
      <w:r w:rsidR="00C559A6">
        <w:t>y</w:t>
      </w:r>
      <w:r w:rsidRPr="00D916AE">
        <w:t xml:space="preserve"> strongly across different societies and groups within societies. It is a context-dependent state of individuals and human groups, comprising aspects such as access to food, water, energy and livelihood security, and also health, good social relationships and equity, security, cultural identity, and freedom of choice and action. “Living in harmony with nature”, “living-well in balance and harmony with Mother Earth” and “human well-being” are examples o</w:t>
      </w:r>
      <w:r w:rsidR="00C559A6">
        <w:t>f different perspectives on a “g</w:t>
      </w:r>
      <w:r w:rsidRPr="00D916AE">
        <w:t>ood quality of life”.</w:t>
      </w:r>
    </w:p>
    <w:p w14:paraId="302655D1" w14:textId="77777777" w:rsidR="00EB5609" w:rsidRPr="00D916AE" w:rsidRDefault="00EB5609" w:rsidP="00AF6ED6">
      <w:pPr>
        <w:tabs>
          <w:tab w:val="left" w:pos="2376"/>
        </w:tabs>
        <w:ind w:left="108"/>
      </w:pPr>
      <w:r w:rsidRPr="00D916AE">
        <w:rPr>
          <w:b/>
        </w:rPr>
        <w:t>Governance</w:t>
      </w:r>
      <w:r>
        <w:rPr>
          <w:b/>
        </w:rPr>
        <w:t xml:space="preserve">   </w:t>
      </w:r>
      <w:r w:rsidRPr="00D916AE">
        <w:t>The way the rules, norms and actions in a given organization are structured, sustained, and regulated.</w:t>
      </w:r>
    </w:p>
    <w:p w14:paraId="49B71096" w14:textId="77777777" w:rsidR="00EB5609" w:rsidRPr="00D916AE" w:rsidRDefault="00EB5609" w:rsidP="00AF6ED6">
      <w:pPr>
        <w:tabs>
          <w:tab w:val="left" w:pos="2376"/>
        </w:tabs>
        <w:ind w:left="108"/>
      </w:pPr>
      <w:r w:rsidRPr="00D916AE">
        <w:rPr>
          <w:b/>
        </w:rPr>
        <w:t>Grassland</w:t>
      </w:r>
      <w:r>
        <w:rPr>
          <w:b/>
        </w:rPr>
        <w:t xml:space="preserve">   </w:t>
      </w:r>
      <w:r w:rsidRPr="00D916AE">
        <w:t>Type of ecosystem characterized by a more or less closed herbaceous (non-woody) vegetation layer, sometimes with a shrub layer, but – in contrast to savannas – without, or with very few, trees. Different types of grasslands are found under a broad range of climatic conditions.</w:t>
      </w:r>
    </w:p>
    <w:p w14:paraId="0F042648" w14:textId="77777777" w:rsidR="00EB5609" w:rsidRPr="00D916AE" w:rsidRDefault="00EB5609" w:rsidP="00AF6ED6">
      <w:pPr>
        <w:tabs>
          <w:tab w:val="left" w:pos="2376"/>
        </w:tabs>
        <w:ind w:left="108"/>
      </w:pPr>
      <w:r w:rsidRPr="00D916AE">
        <w:rPr>
          <w:b/>
        </w:rPr>
        <w:t>Habitat</w:t>
      </w:r>
      <w:r>
        <w:rPr>
          <w:b/>
        </w:rPr>
        <w:t xml:space="preserve">   </w:t>
      </w:r>
      <w:r w:rsidRPr="00D916AE">
        <w:t>The place or type of site where an organism or population naturally occurs. Also used to mean the environmental attributes required by a particular species or its ecological niche.</w:t>
      </w:r>
    </w:p>
    <w:p w14:paraId="2D3D5F31" w14:textId="26C800BD" w:rsidR="00EB5609" w:rsidRPr="00D916AE" w:rsidRDefault="00EB5609" w:rsidP="00AF6ED6">
      <w:pPr>
        <w:tabs>
          <w:tab w:val="left" w:pos="2376"/>
        </w:tabs>
        <w:ind w:left="108"/>
      </w:pPr>
      <w:r w:rsidRPr="00D916AE">
        <w:rPr>
          <w:b/>
        </w:rPr>
        <w:t>Habitat connectivity</w:t>
      </w:r>
      <w:r>
        <w:rPr>
          <w:b/>
        </w:rPr>
        <w:t xml:space="preserve">   </w:t>
      </w:r>
      <w:r w:rsidRPr="00D916AE">
        <w:t>The degree to which the landscape facilitates the movement of organisms (animals, plant reproductive structures, pollen, pollinators, spores, etc.) and other environmentally important resources (e.g., nutrients and moisture) between similar habitats. Connectivity is hampered by fragmentation.</w:t>
      </w:r>
    </w:p>
    <w:p w14:paraId="267995C5" w14:textId="77777777" w:rsidR="00EB5609" w:rsidRPr="00D916AE" w:rsidRDefault="00EB5609" w:rsidP="00AF6ED6">
      <w:pPr>
        <w:tabs>
          <w:tab w:val="left" w:pos="2376"/>
        </w:tabs>
        <w:ind w:left="108"/>
      </w:pPr>
      <w:r w:rsidRPr="00D916AE">
        <w:rPr>
          <w:b/>
        </w:rPr>
        <w:t>Habitat degradation</w:t>
      </w:r>
      <w:r>
        <w:rPr>
          <w:b/>
        </w:rPr>
        <w:t xml:space="preserve">   </w:t>
      </w:r>
      <w:r w:rsidRPr="00D916AE">
        <w:t>A general term describing the set of processes by which habitat quality is reduced. Habitat degradation may occur through natural processes (e.g. drought, heat, cold) and through human activities (forestry, agriculture, urbanization).</w:t>
      </w:r>
    </w:p>
    <w:p w14:paraId="21737E89" w14:textId="77777777" w:rsidR="00EB5609" w:rsidRPr="00D916AE" w:rsidRDefault="00EB5609" w:rsidP="00AF6ED6">
      <w:pPr>
        <w:tabs>
          <w:tab w:val="left" w:pos="2376"/>
        </w:tabs>
        <w:ind w:left="108"/>
      </w:pPr>
      <w:r w:rsidRPr="00D916AE">
        <w:rPr>
          <w:b/>
        </w:rPr>
        <w:t>Habitat fragmentation</w:t>
      </w:r>
      <w:r>
        <w:rPr>
          <w:b/>
        </w:rPr>
        <w:t xml:space="preserve">   </w:t>
      </w:r>
      <w:r w:rsidRPr="00D916AE">
        <w:t>A general term describing the set of processes by which habitat loss results in the division of continuous habitats into a greater number of smaller patches of lesser total and isolated from each other by a matrix of dissimilar habitats. Habitat fragmentation may occur through natural processes (e.g., forest and grassland fires, flooding) and through human activities (forestry, agriculture, urbanization).</w:t>
      </w:r>
    </w:p>
    <w:p w14:paraId="66CA0AAF" w14:textId="75828976" w:rsidR="00EB5609" w:rsidRPr="00D916AE" w:rsidRDefault="00EB5609" w:rsidP="00AF6ED6">
      <w:pPr>
        <w:tabs>
          <w:tab w:val="left" w:pos="2376"/>
        </w:tabs>
        <w:ind w:left="108"/>
      </w:pPr>
      <w:r w:rsidRPr="00D916AE">
        <w:rPr>
          <w:b/>
        </w:rPr>
        <w:t>Habitat service</w:t>
      </w:r>
      <w:r>
        <w:rPr>
          <w:b/>
        </w:rPr>
        <w:t xml:space="preserve">   </w:t>
      </w:r>
      <w:r w:rsidRPr="00D916AE">
        <w:t>The importance of ecosystems to provide living space for resident and migratory species (thus maintaining the gene pool and nursery service)</w:t>
      </w:r>
      <w:r w:rsidR="002968AD">
        <w:t>.</w:t>
      </w:r>
    </w:p>
    <w:p w14:paraId="7008CF43" w14:textId="7D490432" w:rsidR="00EB5609" w:rsidRPr="00D916AE" w:rsidRDefault="00EB5609" w:rsidP="00AF6ED6">
      <w:pPr>
        <w:tabs>
          <w:tab w:val="left" w:pos="2376"/>
        </w:tabs>
        <w:ind w:left="108"/>
      </w:pPr>
      <w:r w:rsidRPr="00D916AE">
        <w:rPr>
          <w:b/>
        </w:rPr>
        <w:t>Harmonization</w:t>
      </w:r>
      <w:r>
        <w:rPr>
          <w:b/>
        </w:rPr>
        <w:t xml:space="preserve">   </w:t>
      </w:r>
      <w:r w:rsidRPr="00D916AE">
        <w:t xml:space="preserve">The process of bringing </w:t>
      </w:r>
      <w:r w:rsidR="00C559A6">
        <w:t xml:space="preserve">something </w:t>
      </w:r>
      <w:r w:rsidRPr="00D916AE">
        <w:t>together, and com</w:t>
      </w:r>
      <w:r w:rsidR="00C559A6">
        <w:t>paring</w:t>
      </w:r>
      <w:r w:rsidRPr="00D916AE">
        <w:t xml:space="preserve"> </w:t>
      </w:r>
      <w:r w:rsidR="00C559A6">
        <w:t xml:space="preserve">(e.g., </w:t>
      </w:r>
      <w:r w:rsidRPr="00D916AE">
        <w:t>models or scenarios</w:t>
      </w:r>
      <w:r w:rsidR="00C559A6">
        <w:t>)</w:t>
      </w:r>
      <w:r w:rsidRPr="00D916AE">
        <w:t xml:space="preserve"> to </w:t>
      </w:r>
      <w:r w:rsidR="00B77671">
        <w:t>facilitate compatibility or consistency</w:t>
      </w:r>
      <w:r w:rsidRPr="00D916AE">
        <w:t>.</w:t>
      </w:r>
    </w:p>
    <w:p w14:paraId="1D042891" w14:textId="77777777" w:rsidR="00EB5609" w:rsidRPr="00D916AE" w:rsidRDefault="00EB5609" w:rsidP="00AF6ED6">
      <w:pPr>
        <w:tabs>
          <w:tab w:val="left" w:pos="2376"/>
        </w:tabs>
        <w:ind w:left="108"/>
      </w:pPr>
      <w:r w:rsidRPr="00D916AE">
        <w:rPr>
          <w:b/>
        </w:rPr>
        <w:t>Hedgerow</w:t>
      </w:r>
      <w:r>
        <w:rPr>
          <w:b/>
        </w:rPr>
        <w:t xml:space="preserve">   </w:t>
      </w:r>
      <w:r w:rsidRPr="00D916AE">
        <w:t>A row of shrubs or trees that forms the boundary of an area such as a garden, field, farm, road or right-of-way.</w:t>
      </w:r>
    </w:p>
    <w:p w14:paraId="4394F374" w14:textId="77777777" w:rsidR="00EB5609" w:rsidRPr="00D916AE" w:rsidRDefault="00EB5609" w:rsidP="00AF6ED6">
      <w:pPr>
        <w:tabs>
          <w:tab w:val="left" w:pos="2376"/>
        </w:tabs>
        <w:ind w:left="108"/>
      </w:pPr>
      <w:r w:rsidRPr="00D916AE">
        <w:rPr>
          <w:b/>
        </w:rPr>
        <w:t>Hedonic pricing</w:t>
      </w:r>
      <w:r>
        <w:rPr>
          <w:b/>
        </w:rPr>
        <w:t xml:space="preserve">   </w:t>
      </w:r>
      <w:r w:rsidRPr="00D916AE">
        <w:t>An economic valuation approach that utilizes information about the implicit demand for an environmental attribute of marketed commodities.</w:t>
      </w:r>
    </w:p>
    <w:p w14:paraId="444C8C7F" w14:textId="186D6A65" w:rsidR="00EB5609" w:rsidRPr="00D916AE" w:rsidRDefault="00B77671" w:rsidP="00AF6ED6">
      <w:pPr>
        <w:tabs>
          <w:tab w:val="left" w:pos="2376"/>
        </w:tabs>
        <w:ind w:left="108"/>
      </w:pPr>
      <w:r>
        <w:rPr>
          <w:b/>
        </w:rPr>
        <w:t>Homogeniz</w:t>
      </w:r>
      <w:r w:rsidR="00EB5609" w:rsidRPr="00D916AE">
        <w:rPr>
          <w:b/>
        </w:rPr>
        <w:t>ation</w:t>
      </w:r>
      <w:r w:rsidR="00EB5609">
        <w:rPr>
          <w:b/>
        </w:rPr>
        <w:t xml:space="preserve">   </w:t>
      </w:r>
      <w:r w:rsidR="00EB5609" w:rsidRPr="00D916AE">
        <w:t>When used in</w:t>
      </w:r>
      <w:r>
        <w:t xml:space="preserve"> the ecological sense “homogeniz</w:t>
      </w:r>
      <w:r w:rsidR="00EB5609" w:rsidRPr="00D916AE">
        <w:t>ation” means a decrease in the extent to which communities differ in species composition.</w:t>
      </w:r>
    </w:p>
    <w:p w14:paraId="47B6B86E" w14:textId="2C0519DD" w:rsidR="00EB5609" w:rsidRPr="00D916AE" w:rsidRDefault="00EB5609" w:rsidP="00AF6ED6">
      <w:pPr>
        <w:tabs>
          <w:tab w:val="left" w:pos="2376"/>
        </w:tabs>
        <w:ind w:left="108"/>
      </w:pPr>
      <w:r w:rsidRPr="00D916AE">
        <w:rPr>
          <w:b/>
        </w:rPr>
        <w:t>Human appropriation of net primary production (HANPP)</w:t>
      </w:r>
      <w:r w:rsidRPr="00D916AE">
        <w:rPr>
          <w:b/>
        </w:rPr>
        <w:tab/>
      </w:r>
      <w:r w:rsidRPr="00D916AE">
        <w:t>The aggregate impact of land use on biomass available each year in ecosystems</w:t>
      </w:r>
      <w:r w:rsidR="002968AD">
        <w:t>.</w:t>
      </w:r>
    </w:p>
    <w:p w14:paraId="47CE3B10" w14:textId="77777777" w:rsidR="00EB5609" w:rsidRPr="00D916AE" w:rsidRDefault="00EB5609" w:rsidP="00AF6ED6">
      <w:pPr>
        <w:tabs>
          <w:tab w:val="left" w:pos="2376"/>
        </w:tabs>
        <w:ind w:left="108"/>
      </w:pPr>
      <w:r w:rsidRPr="00D916AE">
        <w:rPr>
          <w:b/>
        </w:rPr>
        <w:lastRenderedPageBreak/>
        <w:t>Impact assessment</w:t>
      </w:r>
      <w:r>
        <w:rPr>
          <w:b/>
        </w:rPr>
        <w:t xml:space="preserve">   </w:t>
      </w:r>
      <w:r w:rsidRPr="00D916AE">
        <w:t>A formal, evidence-based procedure that assesses the economic, social, and environmental effects of public policy or of any human activity.</w:t>
      </w:r>
    </w:p>
    <w:p w14:paraId="4DBCAC41" w14:textId="77777777" w:rsidR="00EB5609" w:rsidRPr="00D916AE" w:rsidRDefault="00EB5609" w:rsidP="00AF6ED6">
      <w:pPr>
        <w:tabs>
          <w:tab w:val="left" w:pos="2376"/>
        </w:tabs>
        <w:ind w:left="108"/>
      </w:pPr>
      <w:r w:rsidRPr="00D916AE">
        <w:rPr>
          <w:b/>
        </w:rPr>
        <w:t>Important Bird &amp; Biodiversity Areas</w:t>
      </w:r>
      <w:r>
        <w:rPr>
          <w:b/>
        </w:rPr>
        <w:t xml:space="preserve">   </w:t>
      </w:r>
      <w:r w:rsidRPr="00D916AE">
        <w:t>A Key Biodiversity Area identified using an internationally agreed set of criteria as being globally important for bird populations.</w:t>
      </w:r>
    </w:p>
    <w:p w14:paraId="5A29127A" w14:textId="77777777" w:rsidR="00EB5609" w:rsidRPr="00D916AE" w:rsidRDefault="00EB5609" w:rsidP="00AF6ED6">
      <w:pPr>
        <w:tabs>
          <w:tab w:val="left" w:pos="2376"/>
        </w:tabs>
        <w:ind w:left="108"/>
      </w:pPr>
      <w:r w:rsidRPr="00D916AE">
        <w:rPr>
          <w:b/>
        </w:rPr>
        <w:t>Indicators</w:t>
      </w:r>
      <w:r>
        <w:rPr>
          <w:b/>
        </w:rPr>
        <w:t xml:space="preserve">   </w:t>
      </w:r>
      <w:r w:rsidRPr="00D916AE">
        <w:t>A quantitative or qualitative factor or variable that provides a simple, measurable and quantifiable characteristic or attribute responding in a known and communicable way to a changing environmental condition, to a changing ecological process or function, or to a changing element of biodiversity.</w:t>
      </w:r>
    </w:p>
    <w:p w14:paraId="74B6BC7E" w14:textId="3CC73FD4" w:rsidR="00EB5609" w:rsidRPr="00D916AE" w:rsidRDefault="00B77671" w:rsidP="00AF6ED6">
      <w:pPr>
        <w:tabs>
          <w:tab w:val="left" w:pos="2376"/>
        </w:tabs>
        <w:ind w:left="108"/>
      </w:pPr>
      <w:r>
        <w:rPr>
          <w:b/>
        </w:rPr>
        <w:t>Indigenous and community conserved a</w:t>
      </w:r>
      <w:r w:rsidR="00EB5609" w:rsidRPr="00D916AE">
        <w:rPr>
          <w:b/>
        </w:rPr>
        <w:t>reas</w:t>
      </w:r>
      <w:r w:rsidR="00EB5609">
        <w:rPr>
          <w:b/>
        </w:rPr>
        <w:t xml:space="preserve">   </w:t>
      </w:r>
      <w:r w:rsidR="00EB5609" w:rsidRPr="00D916AE">
        <w:t>Natural and modified ecosystems including significant biodiversity, ecological services and cultural values voluntarily conserved by indigenous and local communities through customary laws or other effective means</w:t>
      </w:r>
      <w:r w:rsidR="002968AD">
        <w:t>.</w:t>
      </w:r>
    </w:p>
    <w:p w14:paraId="216A1660" w14:textId="77777777" w:rsidR="00EB5609" w:rsidRPr="00D916AE" w:rsidRDefault="00EB5609" w:rsidP="00AF6ED6">
      <w:pPr>
        <w:tabs>
          <w:tab w:val="left" w:pos="2376"/>
        </w:tabs>
        <w:ind w:left="108"/>
      </w:pPr>
      <w:r w:rsidRPr="00D916AE">
        <w:rPr>
          <w:b/>
        </w:rPr>
        <w:t>Indigenous and local knowledge systems</w:t>
      </w:r>
      <w:r>
        <w:rPr>
          <w:b/>
        </w:rPr>
        <w:t xml:space="preserve">   </w:t>
      </w:r>
      <w:r w:rsidRPr="00D916AE">
        <w:t>Indigenous and local knowledge systems are social and ecological knowledge practices and beliefs pertaining to the relationship of living beings, including people, with one another and with their environments. Such knowledge can provide information, methods, theory and practice for sustainable ecosystem management.</w:t>
      </w:r>
    </w:p>
    <w:p w14:paraId="7DE92A3A" w14:textId="1B2E02A9" w:rsidR="00EB5609" w:rsidRPr="00D916AE" w:rsidRDefault="00EB5609" w:rsidP="00AF6ED6">
      <w:pPr>
        <w:tabs>
          <w:tab w:val="left" w:pos="2376"/>
        </w:tabs>
        <w:ind w:left="108"/>
      </w:pPr>
      <w:r w:rsidRPr="00D916AE">
        <w:rPr>
          <w:b/>
        </w:rPr>
        <w:t>Indigenous peoples and local communities</w:t>
      </w:r>
      <w:r>
        <w:rPr>
          <w:b/>
        </w:rPr>
        <w:t xml:space="preserve">   </w:t>
      </w:r>
      <w:r w:rsidRPr="00D916AE">
        <w:t>Indigenous peoples and local communities (IPLCs) are, typically, ethnic groups who are descended from and identify with the original inhabitants of a given region, in contrast to groups that have settled, occupied or colonized the area more recently. IPBES does not intend to create or develop new definitions of what constitutes “indigenous peoples and local communities</w:t>
      </w:r>
      <w:r w:rsidR="002968AD">
        <w:t>.</w:t>
      </w:r>
    </w:p>
    <w:p w14:paraId="7505EC9A" w14:textId="77777777" w:rsidR="00EB5609" w:rsidRPr="00D916AE" w:rsidRDefault="00EB5609" w:rsidP="00AF6ED6">
      <w:pPr>
        <w:tabs>
          <w:tab w:val="left" w:pos="2376"/>
        </w:tabs>
        <w:ind w:left="108"/>
      </w:pPr>
      <w:r w:rsidRPr="00D916AE">
        <w:rPr>
          <w:b/>
        </w:rPr>
        <w:t>Indirect driver</w:t>
      </w:r>
      <w:r>
        <w:rPr>
          <w:b/>
        </w:rPr>
        <w:t xml:space="preserve">   </w:t>
      </w:r>
      <w:r>
        <w:t>See “driver”</w:t>
      </w:r>
      <w:r w:rsidRPr="00D916AE">
        <w:t>.</w:t>
      </w:r>
    </w:p>
    <w:p w14:paraId="7F52C1C2" w14:textId="77777777" w:rsidR="00EB5609" w:rsidRPr="00D916AE" w:rsidRDefault="00EB5609" w:rsidP="00AF6ED6">
      <w:pPr>
        <w:tabs>
          <w:tab w:val="left" w:pos="2376"/>
        </w:tabs>
        <w:ind w:left="108"/>
      </w:pPr>
      <w:r w:rsidRPr="00D916AE">
        <w:rPr>
          <w:b/>
        </w:rPr>
        <w:t>Indirect use value</w:t>
      </w:r>
      <w:r>
        <w:rPr>
          <w:b/>
        </w:rPr>
        <w:t xml:space="preserve">   </w:t>
      </w:r>
      <w:r w:rsidRPr="00D916AE">
        <w:t xml:space="preserve">See </w:t>
      </w:r>
      <w:r>
        <w:t>“</w:t>
      </w:r>
      <w:r w:rsidRPr="00D916AE">
        <w:t>values</w:t>
      </w:r>
      <w:r>
        <w:t>”.</w:t>
      </w:r>
    </w:p>
    <w:p w14:paraId="24E02C62" w14:textId="352833B9" w:rsidR="00EB5609" w:rsidRPr="00D916AE" w:rsidRDefault="00EB5609" w:rsidP="00AF6ED6">
      <w:pPr>
        <w:tabs>
          <w:tab w:val="left" w:pos="2376"/>
        </w:tabs>
        <w:ind w:left="108"/>
      </w:pPr>
      <w:r w:rsidRPr="00D916AE">
        <w:rPr>
          <w:b/>
        </w:rPr>
        <w:t>Institutional failure</w:t>
      </w:r>
      <w:r>
        <w:rPr>
          <w:b/>
        </w:rPr>
        <w:t xml:space="preserve">   </w:t>
      </w:r>
      <w:r w:rsidRPr="00D916AE">
        <w:t>These are often catalogued as (i) law and policy failures (e.g., perverse subsidies), (ii) market failures (externalities in the use of public goods and services), (iii) organizational failure (e.g., lack of transparency and p</w:t>
      </w:r>
      <w:r w:rsidR="00B77671">
        <w:t>olitical legitimacy in decision-</w:t>
      </w:r>
      <w:r w:rsidRPr="00D916AE">
        <w:t>making) and (iv) informal institutional failures (e.g., break of collective action norms due to erosion of trust.</w:t>
      </w:r>
    </w:p>
    <w:p w14:paraId="47137DA6" w14:textId="77777777" w:rsidR="00EB5609" w:rsidRPr="00D916AE" w:rsidRDefault="00EB5609" w:rsidP="00AF6ED6">
      <w:pPr>
        <w:tabs>
          <w:tab w:val="left" w:pos="2376"/>
        </w:tabs>
        <w:ind w:left="108"/>
      </w:pPr>
      <w:r w:rsidRPr="00D916AE">
        <w:rPr>
          <w:b/>
        </w:rPr>
        <w:t>Institutions</w:t>
      </w:r>
      <w:r>
        <w:rPr>
          <w:b/>
        </w:rPr>
        <w:t xml:space="preserve">   </w:t>
      </w:r>
      <w:r w:rsidRPr="00D916AE">
        <w:t>Encompasses all formal and informal interactions among stakeholders and social structures that determine how decisions are taken and implemented, how power is exercised, and how responsibilities are distributed.</w:t>
      </w:r>
    </w:p>
    <w:p w14:paraId="51C81F2C" w14:textId="77777777" w:rsidR="00EB5609" w:rsidRPr="00D916AE" w:rsidRDefault="00EB5609" w:rsidP="00AF6ED6">
      <w:pPr>
        <w:tabs>
          <w:tab w:val="left" w:pos="2376"/>
        </w:tabs>
        <w:ind w:left="108"/>
      </w:pPr>
      <w:r w:rsidRPr="00D916AE">
        <w:rPr>
          <w:b/>
        </w:rPr>
        <w:t>Instrumental value</w:t>
      </w:r>
      <w:r>
        <w:rPr>
          <w:b/>
        </w:rPr>
        <w:t xml:space="preserve">   </w:t>
      </w:r>
      <w:r w:rsidRPr="00D916AE">
        <w:t>See "values".</w:t>
      </w:r>
    </w:p>
    <w:p w14:paraId="0560BAF9" w14:textId="77777777" w:rsidR="00EB5609" w:rsidRPr="00D916AE" w:rsidRDefault="00EB5609" w:rsidP="00AF6ED6">
      <w:pPr>
        <w:tabs>
          <w:tab w:val="left" w:pos="2376"/>
        </w:tabs>
        <w:ind w:left="108"/>
      </w:pPr>
      <w:r w:rsidRPr="00D916AE">
        <w:rPr>
          <w:b/>
        </w:rPr>
        <w:t>Integrated assessment models</w:t>
      </w:r>
      <w:r>
        <w:rPr>
          <w:b/>
        </w:rPr>
        <w:t xml:space="preserve">   </w:t>
      </w:r>
      <w:r w:rsidRPr="00D916AE">
        <w:t>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p w14:paraId="6AF189B8" w14:textId="3DC9523B" w:rsidR="00EB5609" w:rsidRPr="00D916AE" w:rsidRDefault="00EB5609" w:rsidP="00AF6ED6">
      <w:pPr>
        <w:tabs>
          <w:tab w:val="left" w:pos="2376"/>
        </w:tabs>
        <w:ind w:left="108"/>
      </w:pPr>
      <w:r w:rsidRPr="00D916AE">
        <w:rPr>
          <w:b/>
        </w:rPr>
        <w:t>Integrated pest management</w:t>
      </w:r>
      <w:r>
        <w:rPr>
          <w:b/>
        </w:rPr>
        <w:t xml:space="preserve">   </w:t>
      </w:r>
      <w:r w:rsidR="00B77671" w:rsidRPr="00B77671">
        <w:t>A</w:t>
      </w:r>
      <w:r w:rsidR="00B77671">
        <w:t>lso known as integrated pest c</w:t>
      </w:r>
      <w:r w:rsidRPr="00D916AE">
        <w:t xml:space="preserve">ontrol. It is a broadly-based approach that integrates various practices for economic control of pests. </w:t>
      </w:r>
      <w:r w:rsidR="00B77671">
        <w:t xml:space="preserve">Integrated pest management (or </w:t>
      </w:r>
      <w:r w:rsidRPr="00D916AE">
        <w:t>IPM</w:t>
      </w:r>
      <w:r w:rsidR="00B77671">
        <w:t>)</w:t>
      </w:r>
      <w:r w:rsidRPr="00D916AE">
        <w:t xml:space="preserve"> aims to suppress pest populations below the economic injury level (i.e., to below the level that the costs of further control outweigh the benefits derived). It involves careful consideration of all available pest control techniques and then integration of appropriate measures to discourage development of pest populations while keeping pesticides and other interventions to economically justifiable levels with minimal risks to human health and the environment. IPM emphasizes the </w:t>
      </w:r>
      <w:r w:rsidRPr="00D916AE">
        <w:lastRenderedPageBreak/>
        <w:t>growth of a healthy crop with the least possible disruption to agro-ecosystems and encourages natural pest control mechanisms.</w:t>
      </w:r>
    </w:p>
    <w:p w14:paraId="4F3D3893" w14:textId="77777777" w:rsidR="00EB5609" w:rsidRPr="00D916AE" w:rsidRDefault="00EB5609" w:rsidP="00AF6ED6">
      <w:pPr>
        <w:tabs>
          <w:tab w:val="left" w:pos="2376"/>
        </w:tabs>
        <w:ind w:left="108"/>
      </w:pPr>
      <w:r w:rsidRPr="00D916AE">
        <w:rPr>
          <w:b/>
        </w:rPr>
        <w:t>Integrated valuation</w:t>
      </w:r>
      <w:r>
        <w:rPr>
          <w:b/>
        </w:rPr>
        <w:t xml:space="preserve">   </w:t>
      </w:r>
      <w:r w:rsidRPr="00D916AE">
        <w:t>See "values".</w:t>
      </w:r>
    </w:p>
    <w:p w14:paraId="7AB04C6B" w14:textId="77777777" w:rsidR="00EB5609" w:rsidRPr="00D916AE" w:rsidRDefault="00EB5609" w:rsidP="00AF6ED6">
      <w:pPr>
        <w:tabs>
          <w:tab w:val="left" w:pos="2376"/>
        </w:tabs>
        <w:ind w:left="108"/>
      </w:pPr>
      <w:r w:rsidRPr="00D916AE">
        <w:rPr>
          <w:b/>
        </w:rPr>
        <w:t>Intrinsic value</w:t>
      </w:r>
      <w:r>
        <w:rPr>
          <w:b/>
        </w:rPr>
        <w:t xml:space="preserve">   </w:t>
      </w:r>
      <w:r w:rsidRPr="00D916AE">
        <w:t>See "values".</w:t>
      </w:r>
    </w:p>
    <w:p w14:paraId="5870B016" w14:textId="043B3853" w:rsidR="00EB5609" w:rsidRPr="00D916AE" w:rsidRDefault="00EB5609" w:rsidP="00AF6ED6">
      <w:pPr>
        <w:tabs>
          <w:tab w:val="left" w:pos="2376"/>
        </w:tabs>
        <w:ind w:left="108"/>
      </w:pPr>
      <w:r w:rsidRPr="00D916AE">
        <w:rPr>
          <w:b/>
        </w:rPr>
        <w:t>Invasive alien species</w:t>
      </w:r>
      <w:r>
        <w:rPr>
          <w:b/>
        </w:rPr>
        <w:t xml:space="preserve">   </w:t>
      </w:r>
      <w:r w:rsidRPr="00D916AE">
        <w:t>Species whose introduction and/or spread by human action outside their natural distribution threatens biological diversity, food security, and human health and well-being</w:t>
      </w:r>
      <w:r w:rsidR="00B77671">
        <w:t>. “Alien” refers to the species</w:t>
      </w:r>
      <w:r w:rsidRPr="00D916AE">
        <w:t xml:space="preserve"> having been introduced outside its natural distribution (“exotic”, “non-native” and “non-indigenous” are synonyms for “alien”). “Invasive” means “tending to expand into and modify ecosystems to which it has been introduced”. Thus, a species may be alien without being invasive, or, in the case of a species native to a region, it may increase and become invasive, without actually being an alien species.</w:t>
      </w:r>
    </w:p>
    <w:p w14:paraId="762028B6" w14:textId="77777777" w:rsidR="00EB5609" w:rsidRPr="00D916AE" w:rsidRDefault="00EB5609" w:rsidP="00AF6ED6">
      <w:pPr>
        <w:tabs>
          <w:tab w:val="left" w:pos="2376"/>
        </w:tabs>
        <w:ind w:left="108"/>
      </w:pPr>
      <w:r w:rsidRPr="00D916AE">
        <w:rPr>
          <w:b/>
        </w:rPr>
        <w:t>Invasive species</w:t>
      </w:r>
      <w:r>
        <w:rPr>
          <w:b/>
        </w:rPr>
        <w:t xml:space="preserve">   </w:t>
      </w:r>
      <w:r>
        <w:t>See "i</w:t>
      </w:r>
      <w:r w:rsidRPr="00D916AE">
        <w:t>nvasive alien species".</w:t>
      </w:r>
    </w:p>
    <w:p w14:paraId="4AC6BD76" w14:textId="79CF0E24" w:rsidR="00EB5609" w:rsidRPr="00D916AE" w:rsidRDefault="00EB5609" w:rsidP="00AF6ED6">
      <w:pPr>
        <w:tabs>
          <w:tab w:val="left" w:pos="2376"/>
        </w:tabs>
        <w:ind w:left="108"/>
      </w:pPr>
      <w:r>
        <w:rPr>
          <w:b/>
        </w:rPr>
        <w:t>IPBES conceptual f</w:t>
      </w:r>
      <w:r w:rsidRPr="00D916AE">
        <w:rPr>
          <w:b/>
        </w:rPr>
        <w:t>ramework</w:t>
      </w:r>
      <w:r>
        <w:rPr>
          <w:b/>
        </w:rPr>
        <w:t xml:space="preserve">   </w:t>
      </w:r>
      <w:r w:rsidRPr="00D916AE">
        <w:t xml:space="preserve">The </w:t>
      </w:r>
      <w:r w:rsidR="00B77671">
        <w:t>IPBES</w:t>
      </w:r>
      <w:r w:rsidRPr="00D916AE">
        <w:t xml:space="preserve"> conceptual framework has been designed to build shared understanding across disciplines, knowledge systems and stakeholders of the interplay between biodiversity and ecosystem drivers, and of the role they play in building a good qual</w:t>
      </w:r>
      <w:r>
        <w:t>ity of life</w:t>
      </w:r>
      <w:r w:rsidRPr="00D916AE">
        <w:t>.</w:t>
      </w:r>
    </w:p>
    <w:p w14:paraId="455F2EB6" w14:textId="77777777" w:rsidR="00EB5609" w:rsidRPr="00D916AE" w:rsidRDefault="00EB5609" w:rsidP="00AF6ED6">
      <w:pPr>
        <w:tabs>
          <w:tab w:val="left" w:pos="2376"/>
        </w:tabs>
        <w:ind w:left="108"/>
      </w:pPr>
      <w:r w:rsidRPr="00D916AE">
        <w:rPr>
          <w:b/>
        </w:rPr>
        <w:t>IUCN protected area category</w:t>
      </w:r>
      <w:r>
        <w:rPr>
          <w:b/>
        </w:rPr>
        <w:t xml:space="preserve">   </w:t>
      </w:r>
      <w:r w:rsidRPr="00D916AE">
        <w:t>IUCN protected area management categories classify protected areas according to their management objectives.</w:t>
      </w:r>
    </w:p>
    <w:p w14:paraId="6F8FC399" w14:textId="18F08785" w:rsidR="00EB5609" w:rsidRPr="00D916AE" w:rsidRDefault="00EB5609" w:rsidP="00AF6ED6">
      <w:pPr>
        <w:tabs>
          <w:tab w:val="left" w:pos="2376"/>
        </w:tabs>
        <w:ind w:left="108"/>
      </w:pPr>
      <w:r w:rsidRPr="00D916AE">
        <w:rPr>
          <w:b/>
        </w:rPr>
        <w:t>Ke</w:t>
      </w:r>
      <w:r>
        <w:rPr>
          <w:b/>
        </w:rPr>
        <w:t>y biodiversity a</w:t>
      </w:r>
      <w:r w:rsidRPr="00D916AE">
        <w:rPr>
          <w:b/>
        </w:rPr>
        <w:t>reas</w:t>
      </w:r>
      <w:r>
        <w:rPr>
          <w:b/>
        </w:rPr>
        <w:t xml:space="preserve">   </w:t>
      </w:r>
      <w:r w:rsidRPr="00D916AE">
        <w:t>Sites contributing significantly to the global persistence of biodiversity. They represent the most important sites for biodiversity worldwide, and are identified nati</w:t>
      </w:r>
      <w:r w:rsidR="00071713">
        <w:t>onally using globally standardiz</w:t>
      </w:r>
      <w:r w:rsidRPr="00D916AE">
        <w:t>ed criteria and thresholds.</w:t>
      </w:r>
    </w:p>
    <w:p w14:paraId="794FA95B" w14:textId="77777777" w:rsidR="00EB5609" w:rsidRPr="00D916AE" w:rsidRDefault="00EB5609" w:rsidP="00AF6ED6">
      <w:pPr>
        <w:tabs>
          <w:tab w:val="left" w:pos="2376"/>
        </w:tabs>
        <w:ind w:left="108"/>
      </w:pPr>
      <w:r w:rsidRPr="00D916AE">
        <w:rPr>
          <w:b/>
        </w:rPr>
        <w:t>Knowledge systems</w:t>
      </w:r>
      <w:r>
        <w:rPr>
          <w:b/>
        </w:rPr>
        <w:t xml:space="preserve">   </w:t>
      </w:r>
      <w:r w:rsidRPr="00D916AE">
        <w:t>A body of propositions that are adhered to, whether formally or informally, and are routinely used to claim truth. They are organized structures and dynamic processes (a) generating and representing content, components, classes, or types of knowledge, that are (b) domain-specific or characterized by domain-relevant features as defined by the user or consumer, (c) reinforced by a set of logical relationships that connect the content of knowledge to its value (utility), (d) enhanced by a set of iterative processes that enable the evolution, revision, adaptation, and advances, and (e) subject to criteria of relevance, reliability, and quality.</w:t>
      </w:r>
    </w:p>
    <w:p w14:paraId="0021141B" w14:textId="77777777" w:rsidR="00EB5609" w:rsidRPr="00D916AE" w:rsidRDefault="00EB5609" w:rsidP="00AF6ED6">
      <w:pPr>
        <w:tabs>
          <w:tab w:val="left" w:pos="2376"/>
        </w:tabs>
        <w:ind w:left="108"/>
      </w:pPr>
      <w:r w:rsidRPr="00D916AE">
        <w:rPr>
          <w:b/>
        </w:rPr>
        <w:t>Land degradation</w:t>
      </w:r>
      <w:r>
        <w:rPr>
          <w:b/>
        </w:rPr>
        <w:t xml:space="preserve">   </w:t>
      </w:r>
      <w:r w:rsidRPr="00D916AE">
        <w:t>Refers to the many processes that drive the decline or loss in biodiversity, ecosystem functions or services and includes the degradation of all terrestrial ecosystems.</w:t>
      </w:r>
    </w:p>
    <w:p w14:paraId="100CEFA8" w14:textId="77777777" w:rsidR="00EB5609" w:rsidRPr="00D916AE" w:rsidRDefault="00EB5609" w:rsidP="00AF6ED6">
      <w:pPr>
        <w:tabs>
          <w:tab w:val="left" w:pos="2376"/>
        </w:tabs>
        <w:ind w:left="108"/>
      </w:pPr>
      <w:r w:rsidRPr="00D916AE">
        <w:rPr>
          <w:b/>
        </w:rPr>
        <w:t>Land sharing</w:t>
      </w:r>
      <w:r>
        <w:rPr>
          <w:b/>
        </w:rPr>
        <w:t xml:space="preserve">   </w:t>
      </w:r>
      <w:r w:rsidRPr="00D916AE">
        <w:t>A situation where low-yield farming enables biodiversity to be maintained within agricultural landscapes.</w:t>
      </w:r>
    </w:p>
    <w:p w14:paraId="5B52BB13" w14:textId="278E6BA4" w:rsidR="00EB5609" w:rsidRPr="00D916AE" w:rsidRDefault="00EB5609" w:rsidP="00AF6ED6">
      <w:pPr>
        <w:tabs>
          <w:tab w:val="left" w:pos="2376"/>
        </w:tabs>
        <w:ind w:left="108"/>
      </w:pPr>
      <w:r w:rsidRPr="00D916AE">
        <w:rPr>
          <w:b/>
        </w:rPr>
        <w:t>Land sparing</w:t>
      </w:r>
      <w:r>
        <w:rPr>
          <w:b/>
        </w:rPr>
        <w:t xml:space="preserve">   </w:t>
      </w:r>
      <w:r w:rsidR="00B77671">
        <w:t>Land sparing, also called "l</w:t>
      </w:r>
      <w:r w:rsidRPr="00D916AE">
        <w:t xml:space="preserve">and separation" involves restoring or creating non-farmland habitat in agricultural landscapes at the expense of field-level agricultural production - for example, woodland, natural grassland, wetland, and meadow on arable land. This approach does not necessarily imply high-yield farming of the non-restored, </w:t>
      </w:r>
      <w:r>
        <w:t>remaining agricultural land.</w:t>
      </w:r>
    </w:p>
    <w:p w14:paraId="0FDFB535" w14:textId="22070AA1" w:rsidR="00EB5609" w:rsidRPr="00D916AE" w:rsidRDefault="00EB5609" w:rsidP="00AF6ED6">
      <w:pPr>
        <w:tabs>
          <w:tab w:val="left" w:pos="2376"/>
        </w:tabs>
        <w:ind w:left="108"/>
      </w:pPr>
      <w:r w:rsidRPr="00D916AE">
        <w:rPr>
          <w:b/>
        </w:rPr>
        <w:t>Land use</w:t>
      </w:r>
      <w:r>
        <w:rPr>
          <w:b/>
        </w:rPr>
        <w:t xml:space="preserve">   </w:t>
      </w:r>
      <w:r w:rsidRPr="00D916AE">
        <w:t>The human use of a specific area for a certa</w:t>
      </w:r>
      <w:r w:rsidR="00B77671">
        <w:t>in purpose (such as residential, agriculture,</w:t>
      </w:r>
      <w:r w:rsidRPr="00D916AE">
        <w:t xml:space="preserve"> </w:t>
      </w:r>
      <w:r w:rsidR="00B77671">
        <w:t>recreation,</w:t>
      </w:r>
      <w:r w:rsidRPr="00D916AE">
        <w:t xml:space="preserve"> industrial, etc.). Influenced by, but not sy</w:t>
      </w:r>
      <w:r w:rsidR="00B77671">
        <w:t>nonymous with, land cover. Land-</w:t>
      </w:r>
      <w:r w:rsidRPr="00D916AE">
        <w:t>use change refers to a change in the use or management of land by humans, which may lead to a change in land cover.</w:t>
      </w:r>
    </w:p>
    <w:p w14:paraId="14376E20" w14:textId="5B5D1863" w:rsidR="00EB5609" w:rsidRPr="00D916AE" w:rsidRDefault="00B77671" w:rsidP="00AF6ED6">
      <w:pPr>
        <w:tabs>
          <w:tab w:val="left" w:pos="2376"/>
        </w:tabs>
        <w:ind w:left="108"/>
      </w:pPr>
      <w:r>
        <w:rPr>
          <w:b/>
        </w:rPr>
        <w:t>Land-</w:t>
      </w:r>
      <w:r w:rsidR="00EB5609" w:rsidRPr="00D916AE">
        <w:rPr>
          <w:b/>
        </w:rPr>
        <w:t>use change</w:t>
      </w:r>
      <w:r w:rsidR="00EB5609">
        <w:rPr>
          <w:b/>
        </w:rPr>
        <w:t xml:space="preserve">   </w:t>
      </w:r>
      <w:r w:rsidR="00EB5609">
        <w:t>See "l</w:t>
      </w:r>
      <w:r w:rsidR="00EB5609" w:rsidRPr="00D916AE">
        <w:t>and use".</w:t>
      </w:r>
    </w:p>
    <w:p w14:paraId="2D887A1F" w14:textId="3D79DA4D" w:rsidR="00EB5609" w:rsidRPr="00D916AE" w:rsidRDefault="00EB5609" w:rsidP="00AF6ED6">
      <w:pPr>
        <w:tabs>
          <w:tab w:val="left" w:pos="2376"/>
        </w:tabs>
        <w:ind w:left="108"/>
      </w:pPr>
      <w:r w:rsidRPr="00D916AE">
        <w:rPr>
          <w:b/>
        </w:rPr>
        <w:t>Landscape</w:t>
      </w:r>
      <w:r>
        <w:rPr>
          <w:b/>
        </w:rPr>
        <w:t xml:space="preserve">   </w:t>
      </w:r>
      <w:r w:rsidR="00071713" w:rsidRPr="009F3FFB">
        <w:t>An area of land that contains a mosaic of ecosystems, including human-dominated ecosystems</w:t>
      </w:r>
      <w:r w:rsidRPr="00D916AE">
        <w:t>.</w:t>
      </w:r>
    </w:p>
    <w:p w14:paraId="67C1CF73" w14:textId="77777777" w:rsidR="00EB5609" w:rsidRPr="00D916AE" w:rsidRDefault="00EB5609" w:rsidP="00AF6ED6">
      <w:pPr>
        <w:tabs>
          <w:tab w:val="left" w:pos="2376"/>
        </w:tabs>
        <w:ind w:left="108"/>
      </w:pPr>
      <w:r w:rsidRPr="00D916AE">
        <w:rPr>
          <w:b/>
        </w:rPr>
        <w:lastRenderedPageBreak/>
        <w:t>Landscape configuration</w:t>
      </w:r>
      <w:r>
        <w:rPr>
          <w:b/>
        </w:rPr>
        <w:t xml:space="preserve">   </w:t>
      </w:r>
      <w:r w:rsidRPr="00D916AE">
        <w:t>The distribution, size and abundances of patch types represented within a landscape. Configuration is spatially explicit because it refers not only to the variety and abundance of patch types, but also to their placement or location (dispersion) in the landscape.</w:t>
      </w:r>
    </w:p>
    <w:p w14:paraId="114066F7" w14:textId="01475467" w:rsidR="00EB5609" w:rsidRPr="00D916AE" w:rsidRDefault="00EB5609" w:rsidP="00AF6ED6">
      <w:pPr>
        <w:tabs>
          <w:tab w:val="left" w:pos="2376"/>
        </w:tabs>
        <w:ind w:left="108"/>
      </w:pPr>
      <w:r w:rsidRPr="00D916AE">
        <w:rPr>
          <w:b/>
        </w:rPr>
        <w:t>Leaching</w:t>
      </w:r>
      <w:r>
        <w:rPr>
          <w:b/>
        </w:rPr>
        <w:t xml:space="preserve">   </w:t>
      </w:r>
      <w:r w:rsidRPr="00D916AE">
        <w:t>The dissolution and movement of dissolved substances by water</w:t>
      </w:r>
      <w:r w:rsidR="00071713">
        <w:t>.</w:t>
      </w:r>
    </w:p>
    <w:p w14:paraId="6EBAD2B1" w14:textId="43DA81E5" w:rsidR="00EB5609" w:rsidRPr="00D916AE" w:rsidRDefault="00EB5609" w:rsidP="00AF6ED6">
      <w:pPr>
        <w:tabs>
          <w:tab w:val="left" w:pos="2376"/>
        </w:tabs>
        <w:ind w:left="108"/>
      </w:pPr>
      <w:r w:rsidRPr="00D916AE">
        <w:rPr>
          <w:b/>
        </w:rPr>
        <w:t>Living in harmony with nature</w:t>
      </w:r>
      <w:r>
        <w:rPr>
          <w:b/>
        </w:rPr>
        <w:t xml:space="preserve">   </w:t>
      </w:r>
      <w:r w:rsidRPr="00D916AE">
        <w:t>Within the context of the IPBE</w:t>
      </w:r>
      <w:r w:rsidR="00B77671">
        <w:t>S conceptual f</w:t>
      </w:r>
      <w:r w:rsidRPr="00D916AE">
        <w:t>ramework – a perspective on good quality of life based on the interdependence that exists among human beings, other living species and elements of nature. It implies that we should live peacefully alongside all other organisms even though we may need to exploit other organisms to some degree.</w:t>
      </w:r>
    </w:p>
    <w:p w14:paraId="1031BCA6" w14:textId="77777777" w:rsidR="00EB5609" w:rsidRPr="00D916AE" w:rsidRDefault="00EB5609" w:rsidP="00AF6ED6">
      <w:pPr>
        <w:tabs>
          <w:tab w:val="left" w:pos="2376"/>
        </w:tabs>
        <w:ind w:left="108"/>
      </w:pPr>
      <w:r w:rsidRPr="00D916AE">
        <w:rPr>
          <w:b/>
        </w:rPr>
        <w:t>Mainstreaming biodiversity</w:t>
      </w:r>
      <w:r>
        <w:rPr>
          <w:b/>
        </w:rPr>
        <w:t xml:space="preserve">   </w:t>
      </w:r>
      <w:r w:rsidRPr="00D916AE">
        <w:t>Mainstreaming, in the context of biodiversity, means integrating actions or policies related to biodiversity into broader development processes or policies such as those aimed at poverty reduction, or tackling climate change.</w:t>
      </w:r>
    </w:p>
    <w:p w14:paraId="5F1EF8F4" w14:textId="77777777" w:rsidR="00EB5609" w:rsidRPr="00D916AE" w:rsidRDefault="00EB5609" w:rsidP="00AF6ED6">
      <w:pPr>
        <w:tabs>
          <w:tab w:val="left" w:pos="2376"/>
        </w:tabs>
        <w:ind w:left="108"/>
      </w:pPr>
      <w:r w:rsidRPr="00D916AE">
        <w:rPr>
          <w:b/>
        </w:rPr>
        <w:t>Mangrove</w:t>
      </w:r>
      <w:r>
        <w:rPr>
          <w:b/>
        </w:rPr>
        <w:t xml:space="preserve">   </w:t>
      </w:r>
      <w:r w:rsidRPr="00D916AE">
        <w:t>Group of trees and shrubs that live in the coastal intertidal zone. Mangrove forests only grow at tropical and subtropical latitudes near the equator because they cannot withstand freezing temperatures.</w:t>
      </w:r>
    </w:p>
    <w:p w14:paraId="4241A1E0" w14:textId="77777777" w:rsidR="00EB5609" w:rsidRPr="00D916AE" w:rsidRDefault="00EB5609" w:rsidP="00AF6ED6">
      <w:pPr>
        <w:tabs>
          <w:tab w:val="left" w:pos="2376"/>
        </w:tabs>
        <w:ind w:left="108"/>
      </w:pPr>
      <w:r w:rsidRPr="00D916AE">
        <w:rPr>
          <w:b/>
        </w:rPr>
        <w:t>Meta-analysis</w:t>
      </w:r>
      <w:r>
        <w:rPr>
          <w:b/>
        </w:rPr>
        <w:t xml:space="preserve">   </w:t>
      </w:r>
      <w:r w:rsidRPr="00D916AE">
        <w:t>A quantitative statistical analysis of several separate but similar experiments or studies in order to test the pooled data for statistical significance.</w:t>
      </w:r>
    </w:p>
    <w:p w14:paraId="6AEBE42A" w14:textId="77777777" w:rsidR="00EB5609" w:rsidRPr="00D916AE" w:rsidRDefault="00EB5609" w:rsidP="00AF6ED6">
      <w:pPr>
        <w:tabs>
          <w:tab w:val="left" w:pos="2376"/>
        </w:tabs>
        <w:ind w:left="108"/>
      </w:pPr>
      <w:r w:rsidRPr="00D916AE">
        <w:rPr>
          <w:b/>
        </w:rPr>
        <w:t>Millennium Ecosystem Assessment</w:t>
      </w:r>
      <w:r>
        <w:rPr>
          <w:b/>
        </w:rPr>
        <w:t xml:space="preserve">   </w:t>
      </w:r>
      <w:r w:rsidRPr="00D916AE">
        <w:t>The Millennium Ecosystem Assessment is a major assessment of the human impact on the environment published in 2005.</w:t>
      </w:r>
    </w:p>
    <w:p w14:paraId="769D1EA2" w14:textId="77777777" w:rsidR="00EB5609" w:rsidRPr="00D916AE" w:rsidRDefault="00EB5609" w:rsidP="00AF6ED6">
      <w:pPr>
        <w:tabs>
          <w:tab w:val="left" w:pos="2376"/>
        </w:tabs>
        <w:ind w:left="108"/>
      </w:pPr>
      <w:r w:rsidRPr="00D916AE">
        <w:rPr>
          <w:b/>
        </w:rPr>
        <w:t>Mitigation</w:t>
      </w:r>
      <w:r>
        <w:rPr>
          <w:b/>
        </w:rPr>
        <w:t xml:space="preserve">   </w:t>
      </w:r>
      <w:r w:rsidRPr="00D916AE">
        <w:t>In the context of IPBES, an intervention to reduce negative or unsustainable uses of biodiversity and ecosystems.</w:t>
      </w:r>
    </w:p>
    <w:p w14:paraId="04AD24F7" w14:textId="474543CC" w:rsidR="00EB5609" w:rsidRPr="00D916AE" w:rsidRDefault="00EB5609" w:rsidP="00AF6ED6">
      <w:pPr>
        <w:tabs>
          <w:tab w:val="left" w:pos="2376"/>
        </w:tabs>
        <w:ind w:left="108"/>
      </w:pPr>
      <w:r w:rsidRPr="00D916AE">
        <w:rPr>
          <w:b/>
        </w:rPr>
        <w:t>Models</w:t>
      </w:r>
      <w:r>
        <w:rPr>
          <w:b/>
        </w:rPr>
        <w:t xml:space="preserve">   </w:t>
      </w:r>
      <w:r w:rsidRPr="00D916AE">
        <w:t>Qualitative or quantitative representations of key components of a system and of relationships between these components. Benchmarking (of models) is the process of systematically comparing sets of model predictions against measured data in order to evaluate model performance. Validation (of models) typically refers to checking model outputs for consistency with observations. However, since models cannot be validated in the formal sense of the term (i.e. proven to be true), some scientists prefer to use the words "</w:t>
      </w:r>
      <w:r>
        <w:t xml:space="preserve">benchmarking" or “evaluation". </w:t>
      </w:r>
      <w:r w:rsidRPr="00D916AE">
        <w:t>A dynamic model is a model that describes changes through time of a specific proces</w:t>
      </w:r>
      <w:r>
        <w:t xml:space="preserve">s. </w:t>
      </w:r>
      <w:r w:rsidRPr="00D916AE">
        <w:t>A process-based model (also known as “mechanistic model”) is a model in which relationships are described in terms of explicitly stated processes or mechanisms based on established scientific understanding, and model parameters therefore have clear ecological inte</w:t>
      </w:r>
      <w:r>
        <w:t xml:space="preserve">rpretation, defined beforehand. </w:t>
      </w:r>
      <w:r w:rsidRPr="00D916AE">
        <w:t>Hybrid models are models that combine correlative and proc</w:t>
      </w:r>
      <w:r>
        <w:t xml:space="preserve">ess-based modelling approaches. </w:t>
      </w:r>
      <w:r w:rsidRPr="00D916AE">
        <w:t>A correlative model (also known as “statistical model”) is a model in which available empirical data are used to estimate values for parameters that do not have predefined ecological meaning, and for which processes are</w:t>
      </w:r>
      <w:r>
        <w:t xml:space="preserve"> implicit rather than explicit. </w:t>
      </w:r>
      <w:r w:rsidRPr="00D916AE">
        <w:t>Integrated assessment models are interdisciplinary models that aim to describe the complex relationships between environmental, social, and economic drivers that determine current and future state of the ecosystem and the effects of global change, in order to derive policy-relevant insights. One of the essential characteristics of integrated assessments is the simultaneous consideration of the multiple dimensions of environmental problems.</w:t>
      </w:r>
    </w:p>
    <w:p w14:paraId="016FD1CE" w14:textId="642B815E" w:rsidR="00EB5609" w:rsidRPr="00D916AE" w:rsidRDefault="00EB5609" w:rsidP="00AF6ED6">
      <w:pPr>
        <w:tabs>
          <w:tab w:val="left" w:pos="2376"/>
        </w:tabs>
        <w:ind w:left="108"/>
      </w:pPr>
      <w:r w:rsidRPr="00D916AE">
        <w:rPr>
          <w:b/>
        </w:rPr>
        <w:t>Monitoring</w:t>
      </w:r>
      <w:r>
        <w:rPr>
          <w:b/>
        </w:rPr>
        <w:t xml:space="preserve">   </w:t>
      </w:r>
      <w:r>
        <w:t>T</w:t>
      </w:r>
      <w:r w:rsidRPr="00D916AE">
        <w:t>he repeated observation of a system in order to detect signs of change</w:t>
      </w:r>
      <w:r w:rsidR="00071713">
        <w:t>.</w:t>
      </w:r>
    </w:p>
    <w:p w14:paraId="39D0768C" w14:textId="77777777" w:rsidR="00EB5609" w:rsidRPr="00D916AE" w:rsidRDefault="00EB5609" w:rsidP="00AF6ED6">
      <w:pPr>
        <w:tabs>
          <w:tab w:val="left" w:pos="2376"/>
        </w:tabs>
        <w:ind w:left="108"/>
      </w:pPr>
      <w:r w:rsidRPr="00D916AE">
        <w:rPr>
          <w:b/>
        </w:rPr>
        <w:t>Monoculture</w:t>
      </w:r>
      <w:r>
        <w:rPr>
          <w:b/>
        </w:rPr>
        <w:t xml:space="preserve">   </w:t>
      </w:r>
      <w:r w:rsidRPr="00D916AE">
        <w:t>The agricultural practice of producing or growing a single crop, plant, or livestock species, variety, or breed in a field or farming system at a time.</w:t>
      </w:r>
    </w:p>
    <w:p w14:paraId="0D60A0DF" w14:textId="77777777" w:rsidR="00EB5609" w:rsidRPr="00D916AE" w:rsidRDefault="00EB5609" w:rsidP="00AF6ED6">
      <w:pPr>
        <w:tabs>
          <w:tab w:val="left" w:pos="2376"/>
        </w:tabs>
        <w:ind w:left="108"/>
      </w:pPr>
      <w:r>
        <w:rPr>
          <w:b/>
        </w:rPr>
        <w:t xml:space="preserve">Mosaic landscape   </w:t>
      </w:r>
      <w:r w:rsidRPr="00D916AE">
        <w:t>A pattern of landscapes with multiple patches and corridors.</w:t>
      </w:r>
    </w:p>
    <w:p w14:paraId="4F0838F1" w14:textId="77777777" w:rsidR="00EB5609" w:rsidRPr="00D916AE" w:rsidRDefault="00EB5609" w:rsidP="00AF6ED6">
      <w:pPr>
        <w:tabs>
          <w:tab w:val="left" w:pos="2376"/>
        </w:tabs>
        <w:ind w:left="108"/>
      </w:pPr>
      <w:r w:rsidRPr="00D916AE">
        <w:rPr>
          <w:b/>
        </w:rPr>
        <w:lastRenderedPageBreak/>
        <w:t>Mother Earth</w:t>
      </w:r>
      <w:r>
        <w:rPr>
          <w:b/>
        </w:rPr>
        <w:t xml:space="preserve">   </w:t>
      </w:r>
      <w:r w:rsidRPr="00D916AE">
        <w:t>An expression used in a number of countries and regions to refer to the planet Earth and the entity that sustains all living things found in nature with which humans have an indivisible, interdependent physical and spiritual relationship (see "nature").</w:t>
      </w:r>
    </w:p>
    <w:p w14:paraId="097D5CA8" w14:textId="77777777" w:rsidR="00EB5609" w:rsidRPr="00D916AE" w:rsidRDefault="00EB5609" w:rsidP="00AF6ED6">
      <w:pPr>
        <w:tabs>
          <w:tab w:val="left" w:pos="2376"/>
        </w:tabs>
        <w:ind w:left="108"/>
      </w:pPr>
      <w:r>
        <w:rPr>
          <w:b/>
        </w:rPr>
        <w:t>Multidisciplinary expert p</w:t>
      </w:r>
      <w:r w:rsidRPr="00D916AE">
        <w:rPr>
          <w:b/>
        </w:rPr>
        <w:t>anel</w:t>
      </w:r>
      <w:r>
        <w:rPr>
          <w:b/>
        </w:rPr>
        <w:t xml:space="preserve">   </w:t>
      </w:r>
      <w:r>
        <w:t>The IPBES multidisciplinary expert p</w:t>
      </w:r>
      <w:r w:rsidRPr="00D916AE">
        <w:t>anel is a subsidiary body established by the IPBES Plenary which oversees the scientific and technical functions of</w:t>
      </w:r>
      <w:r>
        <w:t xml:space="preserve"> </w:t>
      </w:r>
      <w:r w:rsidRPr="00D916AE">
        <w:t>the Platform, a key role being to select experts to carry out assessments.</w:t>
      </w:r>
    </w:p>
    <w:p w14:paraId="29584A1C" w14:textId="77777777" w:rsidR="00EB5609" w:rsidRPr="00D916AE" w:rsidRDefault="00EB5609" w:rsidP="00AF6ED6">
      <w:pPr>
        <w:tabs>
          <w:tab w:val="left" w:pos="2376"/>
        </w:tabs>
        <w:ind w:left="108"/>
      </w:pPr>
      <w:r w:rsidRPr="00D916AE">
        <w:rPr>
          <w:b/>
        </w:rPr>
        <w:t>Native species</w:t>
      </w:r>
      <w:r>
        <w:rPr>
          <w:b/>
        </w:rPr>
        <w:t xml:space="preserve">   </w:t>
      </w:r>
      <w:r w:rsidRPr="00D916AE">
        <w:t>Indigenous species of animals or plants that naturally occur in a given region or ecosystem.</w:t>
      </w:r>
    </w:p>
    <w:p w14:paraId="3B1FED0A" w14:textId="0DF36CF3" w:rsidR="00EB5609" w:rsidRPr="00D916AE" w:rsidRDefault="00EB5609" w:rsidP="00AF6ED6">
      <w:pPr>
        <w:tabs>
          <w:tab w:val="left" w:pos="2376"/>
        </w:tabs>
        <w:ind w:left="108"/>
      </w:pPr>
      <w:r w:rsidRPr="00D916AE">
        <w:rPr>
          <w:b/>
        </w:rPr>
        <w:t>Natural capital</w:t>
      </w:r>
      <w:r>
        <w:rPr>
          <w:b/>
        </w:rPr>
        <w:t xml:space="preserve">   </w:t>
      </w:r>
      <w:r w:rsidRPr="00D916AE">
        <w:t>An economic metaphor for the limited stocks of physical and</w:t>
      </w:r>
      <w:r w:rsidR="00071713">
        <w:t xml:space="preserve"> biological resources found on E</w:t>
      </w:r>
      <w:r w:rsidRPr="00D916AE">
        <w:t>arth</w:t>
      </w:r>
      <w:r w:rsidR="00071713">
        <w:t>.</w:t>
      </w:r>
    </w:p>
    <w:p w14:paraId="52D55C71" w14:textId="469B77E7" w:rsidR="00EB5609" w:rsidRDefault="00EB5609" w:rsidP="00AF6ED6">
      <w:pPr>
        <w:tabs>
          <w:tab w:val="left" w:pos="2376"/>
        </w:tabs>
        <w:ind w:left="108"/>
      </w:pPr>
      <w:r w:rsidRPr="00D916AE">
        <w:rPr>
          <w:b/>
        </w:rPr>
        <w:t>Nature</w:t>
      </w:r>
      <w:r>
        <w:rPr>
          <w:b/>
        </w:rPr>
        <w:t xml:space="preserve">   </w:t>
      </w:r>
      <w:r w:rsidRPr="00D916AE">
        <w:t xml:space="preserve">In the context of IPBES, </w:t>
      </w:r>
      <w:r w:rsidR="00B77671">
        <w:t xml:space="preserve">nature </w:t>
      </w:r>
      <w:r w:rsidRPr="00D916AE">
        <w:t>refers to the natural world with an emphasis on its living com</w:t>
      </w:r>
      <w:r w:rsidR="00B77671">
        <w:t>ponents. Within the context of W</w:t>
      </w:r>
      <w:r w:rsidRPr="00D916AE">
        <w:t>estern science, it includes categories such as biodiversity, ecosystems (both structure and functioning), evolution, the biosphere, humankind’s shared evolutionary heritage, and biocultural diversity. Within the context of other knowledge systems, it includes categories such as Mother Earth and systems of life, and it is often viewed as inextricably linked to humans, not as a separate entity (see "Mother Earth").</w:t>
      </w:r>
    </w:p>
    <w:p w14:paraId="1B0CD78A" w14:textId="4E7B75FB" w:rsidR="00071713" w:rsidRPr="00D916AE" w:rsidRDefault="00071713" w:rsidP="00AF6ED6">
      <w:pPr>
        <w:tabs>
          <w:tab w:val="left" w:pos="2376"/>
        </w:tabs>
        <w:ind w:left="108"/>
      </w:pPr>
      <w:r w:rsidRPr="00071713">
        <w:rPr>
          <w:b/>
        </w:rPr>
        <w:t>Nature’s contributions to people (NCP)</w:t>
      </w:r>
      <w:r w:rsidRPr="00071713">
        <w:t xml:space="preserve">   Nature's contributions to people (NCP) are all the contributions, both positive and negative, of living nature (i.e. diversity of organisms, ecosystems, and their associated ecological and evolutionary proce</w:t>
      </w:r>
      <w:r w:rsidR="00B77671">
        <w:t>sses) to the quality of life of</w:t>
      </w:r>
      <w:r w:rsidRPr="00071713">
        <w:t xml:space="preserve"> people. Beneficial contributions from nature include such things as food provision, water purification, flood control, and artistic inspiration, whereas detrimental contributions include disease transmission and predation that damages people or their assets. Many NCP may be perceived as benefits or detriments depending on the cultural, temporal or spatial context.</w:t>
      </w:r>
    </w:p>
    <w:p w14:paraId="5E4843A6" w14:textId="67FCCED1" w:rsidR="00EB5609" w:rsidRPr="00D916AE" w:rsidRDefault="00EB5609" w:rsidP="00AF6ED6">
      <w:pPr>
        <w:tabs>
          <w:tab w:val="left" w:pos="2376"/>
        </w:tabs>
        <w:ind w:left="108"/>
      </w:pPr>
      <w:r w:rsidRPr="00D916AE">
        <w:rPr>
          <w:b/>
        </w:rPr>
        <w:t>Non-anthropocentric</w:t>
      </w:r>
      <w:r>
        <w:rPr>
          <w:b/>
        </w:rPr>
        <w:t xml:space="preserve">   </w:t>
      </w:r>
      <w:r w:rsidRPr="00D916AE">
        <w:t>A non-anthropocentric value is a value cent</w:t>
      </w:r>
      <w:r w:rsidR="00B77671">
        <w:t>r</w:t>
      </w:r>
      <w:r w:rsidRPr="00D916AE">
        <w:t>ed on something other than human beings. These values can be non-instrumental (e.g. a value ascribed to the existence of specific species for their own sake) or instrumental to non-human ends (e.g. the instrumental value a habitat has for the existence of a specific species).</w:t>
      </w:r>
    </w:p>
    <w:p w14:paraId="15582707" w14:textId="77777777" w:rsidR="00EB5609" w:rsidRPr="00D916AE" w:rsidRDefault="00EB5609" w:rsidP="00AF6ED6">
      <w:pPr>
        <w:tabs>
          <w:tab w:val="left" w:pos="2376"/>
        </w:tabs>
        <w:ind w:left="108"/>
      </w:pPr>
      <w:r>
        <w:rPr>
          <w:b/>
        </w:rPr>
        <w:t>Non-i</w:t>
      </w:r>
      <w:r w:rsidRPr="00D916AE">
        <w:rPr>
          <w:b/>
        </w:rPr>
        <w:t xml:space="preserve">ndigenous </w:t>
      </w:r>
      <w:r>
        <w:rPr>
          <w:b/>
        </w:rPr>
        <w:t>or n</w:t>
      </w:r>
      <w:r w:rsidRPr="00D916AE">
        <w:rPr>
          <w:b/>
        </w:rPr>
        <w:t xml:space="preserve">on-native </w:t>
      </w:r>
      <w:r>
        <w:rPr>
          <w:b/>
        </w:rPr>
        <w:t>or a</w:t>
      </w:r>
      <w:r w:rsidRPr="00D916AE">
        <w:rPr>
          <w:b/>
        </w:rPr>
        <w:t>lien species</w:t>
      </w:r>
      <w:r>
        <w:rPr>
          <w:b/>
        </w:rPr>
        <w:t xml:space="preserve">   </w:t>
      </w:r>
      <w:r w:rsidRPr="00D916AE">
        <w:t>See “invasive alien species”.</w:t>
      </w:r>
    </w:p>
    <w:p w14:paraId="71DDE459" w14:textId="77777777" w:rsidR="00EB5609" w:rsidRPr="00D916AE" w:rsidRDefault="00EB5609" w:rsidP="00AF6ED6">
      <w:pPr>
        <w:tabs>
          <w:tab w:val="left" w:pos="2376"/>
        </w:tabs>
        <w:ind w:left="108"/>
      </w:pPr>
      <w:r w:rsidRPr="00D916AE">
        <w:rPr>
          <w:b/>
        </w:rPr>
        <w:t>Ocean acidification</w:t>
      </w:r>
      <w:r>
        <w:rPr>
          <w:b/>
        </w:rPr>
        <w:t xml:space="preserve">   </w:t>
      </w:r>
      <w:r w:rsidRPr="00D916AE">
        <w:t>See "acidification".</w:t>
      </w:r>
    </w:p>
    <w:p w14:paraId="688E1BFF" w14:textId="77777777" w:rsidR="00EB5609" w:rsidRPr="00D916AE" w:rsidRDefault="00EB5609" w:rsidP="00AF6ED6">
      <w:pPr>
        <w:tabs>
          <w:tab w:val="left" w:pos="2376"/>
        </w:tabs>
        <w:ind w:left="108"/>
      </w:pPr>
      <w:r w:rsidRPr="00D916AE">
        <w:rPr>
          <w:b/>
        </w:rPr>
        <w:t>Organic agriculture</w:t>
      </w:r>
      <w:r>
        <w:rPr>
          <w:b/>
        </w:rPr>
        <w:t xml:space="preserve">   </w:t>
      </w:r>
      <w:r w:rsidRPr="00D916AE">
        <w:t>Any system that emphasises the use of techniques such as crop rotation, compost or manure application, and biological pest control in preference to synthetic inputs. Most certified organic farming schemes prohibit all genetically modified organisms and almost all synthetic inputs. Its origins are in a holistic management system that avoids off-farm inputs, but some organic agriculture now uses relatively high levels of off-farm inputs.</w:t>
      </w:r>
    </w:p>
    <w:p w14:paraId="2ED4F49B" w14:textId="77777777" w:rsidR="00EB5609" w:rsidRPr="00D916AE" w:rsidRDefault="00EB5609" w:rsidP="00AF6ED6">
      <w:pPr>
        <w:tabs>
          <w:tab w:val="left" w:pos="2376"/>
        </w:tabs>
        <w:ind w:left="108"/>
      </w:pPr>
      <w:r w:rsidRPr="00D916AE">
        <w:rPr>
          <w:b/>
        </w:rPr>
        <w:t>Overexploitation</w:t>
      </w:r>
      <w:r>
        <w:rPr>
          <w:b/>
        </w:rPr>
        <w:t xml:space="preserve">   </w:t>
      </w:r>
      <w:r>
        <w:t>H</w:t>
      </w:r>
      <w:r w:rsidRPr="00D916AE">
        <w:t>arvesting species from the wild at rates faster than natural populations can recover. Includes overfishing, and overgrazing.</w:t>
      </w:r>
    </w:p>
    <w:p w14:paraId="3AB8B886" w14:textId="03F192B7" w:rsidR="00EB5609" w:rsidRPr="00D916AE" w:rsidRDefault="00EB5609" w:rsidP="00AF6ED6">
      <w:pPr>
        <w:tabs>
          <w:tab w:val="left" w:pos="2376"/>
        </w:tabs>
        <w:ind w:left="108"/>
      </w:pPr>
      <w:r w:rsidRPr="00D916AE">
        <w:rPr>
          <w:b/>
        </w:rPr>
        <w:t>Participatory mapping</w:t>
      </w:r>
      <w:r>
        <w:rPr>
          <w:b/>
        </w:rPr>
        <w:t xml:space="preserve">   </w:t>
      </w:r>
      <w:r w:rsidRPr="00D916AE">
        <w:t>A key method that many indigenous communities apply in order to collect data, information and monitoring and to use it in science- policy- society interface processes</w:t>
      </w:r>
      <w:r w:rsidR="00071713">
        <w:t>.</w:t>
      </w:r>
    </w:p>
    <w:p w14:paraId="5B8BBAD4" w14:textId="3E7D8A1D" w:rsidR="00EB5609" w:rsidRPr="00D916AE" w:rsidRDefault="00EB5609" w:rsidP="00AF6ED6">
      <w:pPr>
        <w:tabs>
          <w:tab w:val="left" w:pos="2376"/>
        </w:tabs>
        <w:ind w:left="108"/>
      </w:pPr>
      <w:r w:rsidRPr="00D916AE">
        <w:rPr>
          <w:b/>
        </w:rPr>
        <w:t>Participatory scenario development (and planning)</w:t>
      </w:r>
      <w:r>
        <w:rPr>
          <w:b/>
        </w:rPr>
        <w:t xml:space="preserve">   </w:t>
      </w:r>
      <w:r w:rsidR="00071713">
        <w:t>Approaches characteriz</w:t>
      </w:r>
      <w:r w:rsidRPr="00D916AE">
        <w:t>ed by more interactive, and inclusive, involvement of stakeholders in the formulation and evaluation of scenarios. Aimed at improving the transpa</w:t>
      </w:r>
      <w:r w:rsidR="00C8204E">
        <w:t>rency and relevance of decision</w:t>
      </w:r>
      <w:r w:rsidR="00E83FE5">
        <w:t>-</w:t>
      </w:r>
      <w:r w:rsidRPr="00D916AE">
        <w:t>making, by incorporating demands and information of each stakeholder, and negotiating outcomes between stakeholders.</w:t>
      </w:r>
    </w:p>
    <w:p w14:paraId="1A8B422A" w14:textId="6B483E5E" w:rsidR="00EB5609" w:rsidRPr="00D916AE" w:rsidRDefault="00EB5609" w:rsidP="00AF6ED6">
      <w:pPr>
        <w:tabs>
          <w:tab w:val="left" w:pos="2376"/>
        </w:tabs>
        <w:ind w:left="108"/>
      </w:pPr>
      <w:r w:rsidRPr="00D916AE">
        <w:rPr>
          <w:b/>
        </w:rPr>
        <w:t>Particulate and gaseous pollutants</w:t>
      </w:r>
      <w:r>
        <w:rPr>
          <w:b/>
        </w:rPr>
        <w:t xml:space="preserve">   </w:t>
      </w:r>
      <w:r w:rsidRPr="00D916AE">
        <w:t>Air pollutants such as ozone, nitrogen oxides and ammonia</w:t>
      </w:r>
      <w:r w:rsidR="00071713">
        <w:t>.</w:t>
      </w:r>
    </w:p>
    <w:p w14:paraId="6B76155B" w14:textId="1D112DCE" w:rsidR="00EB5609" w:rsidRDefault="00EB5609" w:rsidP="00AF6ED6">
      <w:pPr>
        <w:tabs>
          <w:tab w:val="left" w:pos="2376"/>
        </w:tabs>
        <w:ind w:left="108"/>
      </w:pPr>
      <w:r w:rsidRPr="00D916AE">
        <w:rPr>
          <w:b/>
        </w:rPr>
        <w:lastRenderedPageBreak/>
        <w:t>Particulate matter</w:t>
      </w:r>
      <w:r>
        <w:rPr>
          <w:b/>
        </w:rPr>
        <w:t xml:space="preserve">   </w:t>
      </w:r>
      <w:r w:rsidRPr="00D916AE">
        <w:t xml:space="preserve">A mixture of solid particles </w:t>
      </w:r>
      <w:r w:rsidR="00E83FE5" w:rsidRPr="00D916AE">
        <w:t>(dust, dirt, soot, or smoke)</w:t>
      </w:r>
      <w:r w:rsidR="00E83FE5">
        <w:t xml:space="preserve"> and liquid droplets</w:t>
      </w:r>
      <w:r w:rsidR="00071713">
        <w:t>.</w:t>
      </w:r>
    </w:p>
    <w:p w14:paraId="0C2BBAFF" w14:textId="60F4D207" w:rsidR="00071713" w:rsidRPr="00D916AE" w:rsidRDefault="00071713" w:rsidP="00AF6ED6">
      <w:pPr>
        <w:tabs>
          <w:tab w:val="left" w:pos="2376"/>
        </w:tabs>
        <w:ind w:left="108"/>
      </w:pPr>
      <w:r>
        <w:rPr>
          <w:b/>
        </w:rPr>
        <w:t>Pastoralism</w:t>
      </w:r>
      <w:r w:rsidRPr="00820F62">
        <w:rPr>
          <w:b/>
        </w:rPr>
        <w:t xml:space="preserve">   </w:t>
      </w:r>
      <w:r>
        <w:t xml:space="preserve">Extensive </w:t>
      </w:r>
      <w:r w:rsidRPr="00820F62">
        <w:t xml:space="preserve">livestock production in </w:t>
      </w:r>
      <w:r>
        <w:t>rangelands.</w:t>
      </w:r>
    </w:p>
    <w:p w14:paraId="2C1E2491" w14:textId="77777777" w:rsidR="00EB5609" w:rsidRPr="00D916AE" w:rsidRDefault="00EB5609" w:rsidP="00AF6ED6">
      <w:pPr>
        <w:tabs>
          <w:tab w:val="left" w:pos="2376"/>
        </w:tabs>
        <w:ind w:left="108"/>
      </w:pPr>
      <w:r w:rsidRPr="00D916AE">
        <w:rPr>
          <w:b/>
        </w:rPr>
        <w:t>Peatlands</w:t>
      </w:r>
      <w:r>
        <w:rPr>
          <w:b/>
        </w:rPr>
        <w:t xml:space="preserve">   </w:t>
      </w:r>
      <w:r w:rsidRPr="00D916AE">
        <w:t>Wetlands which accumulate organic plant matter in situ because waterlogging prevents aerobic decomposition and the much slower rate of the resulting anaerobic decay is exceeded by the rate of accumulation.</w:t>
      </w:r>
    </w:p>
    <w:p w14:paraId="1B6DA6B8" w14:textId="77777777" w:rsidR="00EB5609" w:rsidRPr="00D916AE" w:rsidRDefault="00EB5609" w:rsidP="00AF6ED6">
      <w:pPr>
        <w:tabs>
          <w:tab w:val="left" w:pos="2376"/>
        </w:tabs>
        <w:ind w:left="108"/>
      </w:pPr>
      <w:r w:rsidRPr="00D916AE">
        <w:rPr>
          <w:b/>
        </w:rPr>
        <w:t>Pelagic</w:t>
      </w:r>
      <w:r>
        <w:rPr>
          <w:b/>
        </w:rPr>
        <w:t xml:space="preserve">   </w:t>
      </w:r>
      <w:r w:rsidRPr="00D916AE">
        <w:t>Organisms that live in the water column.</w:t>
      </w:r>
    </w:p>
    <w:p w14:paraId="58A1A4BA" w14:textId="77777777" w:rsidR="00EB5609" w:rsidRPr="00D916AE" w:rsidRDefault="00EB5609" w:rsidP="00AF6ED6">
      <w:pPr>
        <w:tabs>
          <w:tab w:val="left" w:pos="2376"/>
        </w:tabs>
        <w:ind w:left="108"/>
      </w:pPr>
      <w:r w:rsidRPr="00D916AE">
        <w:rPr>
          <w:b/>
        </w:rPr>
        <w:t>Perennial</w:t>
      </w:r>
      <w:r>
        <w:rPr>
          <w:b/>
        </w:rPr>
        <w:t xml:space="preserve">   </w:t>
      </w:r>
      <w:r w:rsidRPr="00D916AE">
        <w:t>See "annual".</w:t>
      </w:r>
    </w:p>
    <w:p w14:paraId="4C396323" w14:textId="77777777" w:rsidR="00EB5609" w:rsidRPr="00D916AE" w:rsidRDefault="00EB5609" w:rsidP="00AF6ED6">
      <w:pPr>
        <w:tabs>
          <w:tab w:val="left" w:pos="2376"/>
        </w:tabs>
        <w:ind w:left="108"/>
      </w:pPr>
      <w:r w:rsidRPr="00D916AE">
        <w:rPr>
          <w:b/>
        </w:rPr>
        <w:t>Permafrost</w:t>
      </w:r>
      <w:r>
        <w:rPr>
          <w:b/>
        </w:rPr>
        <w:t xml:space="preserve">   </w:t>
      </w:r>
      <w:r w:rsidRPr="00D916AE">
        <w:t>Perennially frozen ground that occurs wherever the temperature remains below 0°C for several years.</w:t>
      </w:r>
    </w:p>
    <w:p w14:paraId="509D2150" w14:textId="129E81A2" w:rsidR="00EB5609" w:rsidRPr="00D916AE" w:rsidRDefault="00EB5609" w:rsidP="00AF6ED6">
      <w:pPr>
        <w:tabs>
          <w:tab w:val="left" w:pos="2376"/>
        </w:tabs>
        <w:ind w:left="108"/>
      </w:pPr>
      <w:r w:rsidRPr="00D916AE">
        <w:rPr>
          <w:b/>
        </w:rPr>
        <w:t>Phytophilia</w:t>
      </w:r>
      <w:r>
        <w:rPr>
          <w:b/>
        </w:rPr>
        <w:t xml:space="preserve">   </w:t>
      </w:r>
      <w:r w:rsidRPr="00D916AE">
        <w:t>The positive effect of green vegetation in landscapes on human beings</w:t>
      </w:r>
      <w:r w:rsidR="00071713">
        <w:t>.</w:t>
      </w:r>
    </w:p>
    <w:p w14:paraId="3713CD9C" w14:textId="1601289D" w:rsidR="00EB5609" w:rsidRPr="00D916AE" w:rsidRDefault="00EB5609" w:rsidP="00AF6ED6">
      <w:pPr>
        <w:tabs>
          <w:tab w:val="left" w:pos="2376"/>
        </w:tabs>
        <w:ind w:left="108"/>
      </w:pPr>
      <w:r>
        <w:rPr>
          <w:b/>
        </w:rPr>
        <w:t xml:space="preserve">Plankton   </w:t>
      </w:r>
      <w:r w:rsidR="00E83FE5" w:rsidRPr="00E83FE5">
        <w:t>Typically microscopic</w:t>
      </w:r>
      <w:r w:rsidR="00E83FE5">
        <w:rPr>
          <w:b/>
        </w:rPr>
        <w:t xml:space="preserve"> </w:t>
      </w:r>
      <w:r w:rsidR="00E83FE5" w:rsidRPr="00E83FE5">
        <w:t>a</w:t>
      </w:r>
      <w:r w:rsidRPr="00D916AE">
        <w:t>quatic organisms that drift or swim weakly. Phytoplankton are the plant forms of plankton (e.g., diatoms), and are the dominant plants in the sea. Zooplankton are the animal forms of plankton.</w:t>
      </w:r>
    </w:p>
    <w:p w14:paraId="0DC3A175" w14:textId="77777777" w:rsidR="00EB5609" w:rsidRPr="00D916AE" w:rsidRDefault="00EB5609" w:rsidP="00AF6ED6">
      <w:pPr>
        <w:tabs>
          <w:tab w:val="left" w:pos="2376"/>
        </w:tabs>
        <w:ind w:left="108"/>
      </w:pPr>
      <w:r w:rsidRPr="00D916AE">
        <w:rPr>
          <w:b/>
        </w:rPr>
        <w:t>Plenary</w:t>
      </w:r>
      <w:r>
        <w:rPr>
          <w:b/>
        </w:rPr>
        <w:t xml:space="preserve">   </w:t>
      </w:r>
      <w:r w:rsidRPr="00D916AE">
        <w:t>Within the context of IPBES – the decision-making body comprising all of the members of IPBES.</w:t>
      </w:r>
    </w:p>
    <w:p w14:paraId="2515B96E" w14:textId="6510C9FF" w:rsidR="00EB5609" w:rsidRPr="00D916AE" w:rsidRDefault="00EB5609" w:rsidP="00AF6ED6">
      <w:pPr>
        <w:tabs>
          <w:tab w:val="left" w:pos="2376"/>
        </w:tabs>
        <w:ind w:left="108"/>
      </w:pPr>
      <w:r w:rsidRPr="00D916AE">
        <w:rPr>
          <w:b/>
        </w:rPr>
        <w:t>Policy instrument</w:t>
      </w:r>
      <w:r>
        <w:rPr>
          <w:b/>
        </w:rPr>
        <w:t xml:space="preserve">   </w:t>
      </w:r>
      <w:r w:rsidRPr="00D916AE">
        <w:t>Set of means or mechanisms to achieve a policy goal</w:t>
      </w:r>
      <w:r w:rsidR="00071713">
        <w:t>.</w:t>
      </w:r>
    </w:p>
    <w:p w14:paraId="4D778614" w14:textId="1FE97FD8" w:rsidR="00EB5609" w:rsidRPr="00D916AE" w:rsidRDefault="00EB5609" w:rsidP="00AF6ED6">
      <w:pPr>
        <w:tabs>
          <w:tab w:val="left" w:pos="2376"/>
        </w:tabs>
        <w:ind w:left="108"/>
      </w:pPr>
      <w:r w:rsidRPr="00D916AE">
        <w:rPr>
          <w:b/>
        </w:rPr>
        <w:t>Policy mix</w:t>
      </w:r>
      <w:r>
        <w:rPr>
          <w:b/>
        </w:rPr>
        <w:t xml:space="preserve">   </w:t>
      </w:r>
      <w:r w:rsidRPr="00D916AE">
        <w:t>A combination of policy instruments which has evolved to influence the quantity and quality of biodiversity conservation and ecosystem service provision in public and private sectors</w:t>
      </w:r>
      <w:r w:rsidR="00071713">
        <w:t>.</w:t>
      </w:r>
    </w:p>
    <w:p w14:paraId="7D5F944A" w14:textId="549ECBED" w:rsidR="00EB5609" w:rsidRPr="00D916AE" w:rsidRDefault="00EB5609" w:rsidP="00AF6ED6">
      <w:pPr>
        <w:tabs>
          <w:tab w:val="left" w:pos="2376"/>
        </w:tabs>
        <w:ind w:left="108"/>
      </w:pPr>
      <w:r w:rsidRPr="00D916AE">
        <w:rPr>
          <w:b/>
        </w:rPr>
        <w:t>Policy support tools</w:t>
      </w:r>
      <w:r>
        <w:rPr>
          <w:b/>
        </w:rPr>
        <w:t xml:space="preserve">   </w:t>
      </w:r>
      <w:r w:rsidRPr="00D916AE">
        <w:t>Approaches and techniques based on science and other knowledge systems that can inform, assist and enh</w:t>
      </w:r>
      <w:r w:rsidR="00D81CD9">
        <w:t>ance relevant decisions, policy</w:t>
      </w:r>
      <w:r w:rsidRPr="00D916AE">
        <w:t>making and implementation at local, national, regional and global levels to protect nature, thereby promoting nature’s benefits to people and a good quality of life.</w:t>
      </w:r>
    </w:p>
    <w:p w14:paraId="56C8D1B8" w14:textId="5961CC93" w:rsidR="00EB5609" w:rsidRPr="00D916AE" w:rsidRDefault="00EB5609" w:rsidP="00AF6ED6">
      <w:pPr>
        <w:tabs>
          <w:tab w:val="left" w:pos="2376"/>
        </w:tabs>
        <w:ind w:left="108"/>
      </w:pPr>
      <w:r w:rsidRPr="00D916AE">
        <w:rPr>
          <w:b/>
        </w:rPr>
        <w:t>Policy/policy tools</w:t>
      </w:r>
      <w:r>
        <w:rPr>
          <w:b/>
        </w:rPr>
        <w:t xml:space="preserve">   </w:t>
      </w:r>
      <w:r w:rsidRPr="00D916AE">
        <w:t>Instruments used by governance bodies at all scales to implement their policies. Environmental policies, for example, could be implemented through tools such as legislation, economic incentives or dis-incentives, including taxes and tax exemptions, or tradable permits and fees.</w:t>
      </w:r>
    </w:p>
    <w:p w14:paraId="71225CFA" w14:textId="46307A67" w:rsidR="00EB5609" w:rsidRPr="00D916AE" w:rsidRDefault="00EB5609" w:rsidP="00AF6ED6">
      <w:pPr>
        <w:tabs>
          <w:tab w:val="left" w:pos="2376"/>
        </w:tabs>
        <w:ind w:left="108"/>
      </w:pPr>
      <w:r w:rsidRPr="00D916AE">
        <w:rPr>
          <w:b/>
        </w:rPr>
        <w:t>Polycentric governance</w:t>
      </w:r>
      <w:r>
        <w:rPr>
          <w:b/>
        </w:rPr>
        <w:t xml:space="preserve">   </w:t>
      </w:r>
      <w:r w:rsidRPr="00D916AE">
        <w:t>An organizational structure where multiple independent actors mutually order their relationships with one another under a general system of rules</w:t>
      </w:r>
      <w:r w:rsidR="00071713">
        <w:t>.</w:t>
      </w:r>
      <w:r w:rsidRPr="00D916AE">
        <w:t xml:space="preserve"> </w:t>
      </w:r>
    </w:p>
    <w:p w14:paraId="4E55DA8E" w14:textId="33863388" w:rsidR="00EB5609" w:rsidRPr="00D916AE" w:rsidRDefault="00EB5609" w:rsidP="00AF6ED6">
      <w:pPr>
        <w:tabs>
          <w:tab w:val="left" w:pos="2376"/>
        </w:tabs>
        <w:ind w:left="108"/>
      </w:pPr>
      <w:r w:rsidRPr="00D916AE">
        <w:rPr>
          <w:b/>
        </w:rPr>
        <w:t>Poverty</w:t>
      </w:r>
      <w:r>
        <w:rPr>
          <w:b/>
        </w:rPr>
        <w:t xml:space="preserve">   </w:t>
      </w:r>
      <w:r w:rsidR="00071713" w:rsidRPr="00071713">
        <w:t>A state of economic deprivation. Its manifestations include hunger and malnutrition, limited access to education and other basic services. Other corollaries of poverty are social discrimination and exclusion as well as the lack of participation in decision-making</w:t>
      </w:r>
      <w:r w:rsidR="00071713">
        <w:t>.</w:t>
      </w:r>
    </w:p>
    <w:p w14:paraId="4EAE5D9D" w14:textId="77777777" w:rsidR="00EB5609" w:rsidRPr="00D916AE" w:rsidRDefault="00EB5609" w:rsidP="00AF6ED6">
      <w:pPr>
        <w:tabs>
          <w:tab w:val="left" w:pos="2376"/>
        </w:tabs>
        <w:ind w:left="108"/>
      </w:pPr>
      <w:r w:rsidRPr="00D916AE">
        <w:rPr>
          <w:b/>
        </w:rPr>
        <w:t>Precautionary principle</w:t>
      </w:r>
      <w:r>
        <w:rPr>
          <w:b/>
        </w:rPr>
        <w:t xml:space="preserve">   </w:t>
      </w:r>
      <w:r w:rsidRPr="00D916AE">
        <w:t>Pertains to risk management and states that if an action or policy has a suspected risk of causing harm to the public or to the environment, in the absence of scientific consensus that the action or policy is not harmful, the burden of proof that it is not harmful falls on those taking an action. The principle is used to justify discretionary decisions when the possibility of harm from making a certain decision (e.g., taking a particular course of action) is not, or has not been, established through extensive scientific knowledge. The principle implies that there is a social responsibility to protect the public from exposure to harm, when scientific investigation has found a plausible risk or if a potential plausible risk has been identified.</w:t>
      </w:r>
    </w:p>
    <w:p w14:paraId="124A3CAF" w14:textId="77777777" w:rsidR="00EB5609" w:rsidRPr="00D916AE" w:rsidRDefault="00EB5609" w:rsidP="00AF6ED6">
      <w:pPr>
        <w:tabs>
          <w:tab w:val="left" w:pos="2376"/>
        </w:tabs>
        <w:ind w:left="108"/>
      </w:pPr>
      <w:r w:rsidRPr="00D916AE">
        <w:rPr>
          <w:b/>
        </w:rPr>
        <w:t>Process-based model</w:t>
      </w:r>
      <w:r>
        <w:rPr>
          <w:b/>
        </w:rPr>
        <w:t xml:space="preserve">   </w:t>
      </w:r>
      <w:r w:rsidRPr="00D916AE">
        <w:t>See "models".</w:t>
      </w:r>
    </w:p>
    <w:p w14:paraId="4506C796" w14:textId="77777777" w:rsidR="00EB5609" w:rsidRPr="00D916AE" w:rsidRDefault="00EB5609" w:rsidP="00AF6ED6">
      <w:pPr>
        <w:tabs>
          <w:tab w:val="left" w:pos="2376"/>
        </w:tabs>
        <w:ind w:left="108"/>
      </w:pPr>
      <w:r w:rsidRPr="00D916AE">
        <w:rPr>
          <w:b/>
        </w:rPr>
        <w:lastRenderedPageBreak/>
        <w:t>Protected area</w:t>
      </w:r>
      <w:r>
        <w:rPr>
          <w:b/>
        </w:rPr>
        <w:t xml:space="preserve">   </w:t>
      </w:r>
      <w:r w:rsidRPr="00D916AE">
        <w:t>A protected area is a clearly defined geographical space, recognized, dedicated and managed, through legal or other effective means, to achieve the long-term conservation of nature with associated ecosystem services and cultural values.</w:t>
      </w:r>
    </w:p>
    <w:p w14:paraId="3023A04E" w14:textId="0055117A" w:rsidR="00EB5609" w:rsidRPr="00D916AE" w:rsidRDefault="00EB5609" w:rsidP="00AF6ED6">
      <w:pPr>
        <w:tabs>
          <w:tab w:val="left" w:pos="2376"/>
        </w:tabs>
        <w:ind w:left="108"/>
      </w:pPr>
      <w:r w:rsidRPr="00D916AE">
        <w:rPr>
          <w:b/>
        </w:rPr>
        <w:t>Ramsar site(s)</w:t>
      </w:r>
      <w:r>
        <w:rPr>
          <w:b/>
        </w:rPr>
        <w:t xml:space="preserve">   </w:t>
      </w:r>
      <w:r w:rsidRPr="00D916AE">
        <w:t>A Ramsar site is a wetland site designated of international importance especially as Waterfowl Habitat under the Ramsar Convention, an intergovernmental environment treaty established in 1975 by UNES</w:t>
      </w:r>
      <w:r>
        <w:t xml:space="preserve">CO, coming into force in 1975. </w:t>
      </w:r>
      <w:r w:rsidRPr="00D916AE">
        <w:t>Ramsar site refers to wetland of international significance in terms of ecology, botany, zoology, limnology or hydrology. Such</w:t>
      </w:r>
      <w:r w:rsidR="00E83FE5">
        <w:t xml:space="preserve"> a</w:t>
      </w:r>
      <w:r w:rsidRPr="00D916AE">
        <w:t xml:space="preserve"> site meets at least one of the criter</w:t>
      </w:r>
      <w:r w:rsidR="00E83FE5">
        <w:t>ia of identifying wetlands of international i</w:t>
      </w:r>
      <w:r w:rsidRPr="00D916AE">
        <w:t>mportance set by Ramsar Convention and is designated by appropriate national authority to be added to Ramsar list.</w:t>
      </w:r>
    </w:p>
    <w:p w14:paraId="61C9AFDE" w14:textId="77777777" w:rsidR="00EB5609" w:rsidRPr="00D916AE" w:rsidRDefault="00EB5609" w:rsidP="00AF6ED6">
      <w:pPr>
        <w:tabs>
          <w:tab w:val="left" w:pos="2376"/>
        </w:tabs>
        <w:ind w:left="108"/>
      </w:pPr>
      <w:r w:rsidRPr="00D916AE">
        <w:rPr>
          <w:b/>
        </w:rPr>
        <w:t>Rangeland</w:t>
      </w:r>
      <w:r>
        <w:rPr>
          <w:b/>
        </w:rPr>
        <w:t xml:space="preserve">   </w:t>
      </w:r>
      <w:r w:rsidRPr="00D916AE">
        <w:t>Natural grasslands used for livestock grazing.</w:t>
      </w:r>
    </w:p>
    <w:p w14:paraId="116CC832" w14:textId="77777777" w:rsidR="00EB5609" w:rsidRPr="00D916AE" w:rsidRDefault="00EB5609" w:rsidP="00AF6ED6">
      <w:pPr>
        <w:tabs>
          <w:tab w:val="left" w:pos="2376"/>
        </w:tabs>
        <w:ind w:left="108"/>
      </w:pPr>
      <w:r w:rsidRPr="00D916AE">
        <w:rPr>
          <w:b/>
        </w:rPr>
        <w:t>REDD+</w:t>
      </w:r>
      <w:r>
        <w:rPr>
          <w:b/>
        </w:rPr>
        <w:t xml:space="preserve">   </w:t>
      </w:r>
      <w:r w:rsidRPr="00D916AE">
        <w:t>Reducing emissions from deforestation and forest degradation (REDD+) is a mechanism developed by Parties to the United Nations Framework Convention on Climate Change (UNFCCC). It creates a financial value for the carbon stored in forests by offering incentives for developing countries to reduce emissions from forested lands and invest in low-carbon paths to sustainable development. Developing countries would receive results-based payments for results-based actions. REDD+ goes beyond simply deforestation and forest degradation, and includes the role of conservation, sustainable management of forests and enhancement of forest carbon stocks.</w:t>
      </w:r>
    </w:p>
    <w:p w14:paraId="1548D2E6" w14:textId="77777777" w:rsidR="00EB5609" w:rsidRPr="00D916AE" w:rsidRDefault="00EB5609" w:rsidP="00AF6ED6">
      <w:pPr>
        <w:tabs>
          <w:tab w:val="left" w:pos="2376"/>
        </w:tabs>
        <w:ind w:left="108"/>
      </w:pPr>
      <w:r>
        <w:rPr>
          <w:b/>
        </w:rPr>
        <w:t xml:space="preserve">Regime shift(s)   </w:t>
      </w:r>
      <w:r w:rsidRPr="00D916AE">
        <w:t>Substantial reorganization in system structure, functions and feedbacks that often occurs abruptly and persists over time.</w:t>
      </w:r>
    </w:p>
    <w:p w14:paraId="25CF85E4" w14:textId="77777777" w:rsidR="00EB5609" w:rsidRPr="00D916AE" w:rsidRDefault="00EB5609" w:rsidP="00AF6ED6">
      <w:pPr>
        <w:tabs>
          <w:tab w:val="left" w:pos="2376"/>
        </w:tabs>
        <w:ind w:left="108"/>
      </w:pPr>
      <w:r w:rsidRPr="00D916AE">
        <w:rPr>
          <w:b/>
        </w:rPr>
        <w:t>Rehabilitation</w:t>
      </w:r>
      <w:r>
        <w:rPr>
          <w:b/>
        </w:rPr>
        <w:t xml:space="preserve">   </w:t>
      </w:r>
      <w:r>
        <w:t>R</w:t>
      </w:r>
      <w:r w:rsidRPr="00D916AE">
        <w:t>estoration activities that move a site towards a natural state baseline in a limited number of components (i.e. soil, water, and/or biodiversity), including natural regeneration, conservation agriculture, and emergent ecosystems.</w:t>
      </w:r>
    </w:p>
    <w:p w14:paraId="2550487B" w14:textId="77777777" w:rsidR="00EB5609" w:rsidRPr="00D916AE" w:rsidRDefault="00EB5609" w:rsidP="00AF6ED6">
      <w:pPr>
        <w:tabs>
          <w:tab w:val="left" w:pos="2376"/>
        </w:tabs>
        <w:ind w:left="108"/>
      </w:pPr>
      <w:r w:rsidRPr="00D916AE">
        <w:rPr>
          <w:b/>
        </w:rPr>
        <w:t>Relational value</w:t>
      </w:r>
      <w:r>
        <w:rPr>
          <w:b/>
        </w:rPr>
        <w:t xml:space="preserve">   </w:t>
      </w:r>
      <w:r w:rsidRPr="00D916AE">
        <w:t>See "values".</w:t>
      </w:r>
    </w:p>
    <w:p w14:paraId="13F9698F" w14:textId="0680A91A" w:rsidR="00EB5609" w:rsidRPr="00D916AE" w:rsidRDefault="00EB5609" w:rsidP="00AF6ED6">
      <w:pPr>
        <w:tabs>
          <w:tab w:val="left" w:pos="2376"/>
        </w:tabs>
        <w:ind w:left="108"/>
      </w:pPr>
      <w:r w:rsidRPr="00D916AE">
        <w:rPr>
          <w:b/>
        </w:rPr>
        <w:t>Remediation</w:t>
      </w:r>
      <w:r>
        <w:rPr>
          <w:b/>
        </w:rPr>
        <w:t xml:space="preserve">   </w:t>
      </w:r>
      <w:r w:rsidRPr="00D916AE">
        <w:t>Any action taken to rehabilitate ecosystems</w:t>
      </w:r>
      <w:r w:rsidR="00071713">
        <w:t>.</w:t>
      </w:r>
    </w:p>
    <w:p w14:paraId="62534261" w14:textId="77777777" w:rsidR="00EB5609" w:rsidRPr="00D916AE" w:rsidRDefault="00EB5609" w:rsidP="00AF6ED6">
      <w:pPr>
        <w:tabs>
          <w:tab w:val="left" w:pos="2376"/>
        </w:tabs>
        <w:ind w:left="108"/>
      </w:pPr>
      <w:r w:rsidRPr="00D916AE">
        <w:rPr>
          <w:b/>
        </w:rPr>
        <w:t>Resilience</w:t>
      </w:r>
      <w:r>
        <w:rPr>
          <w:b/>
        </w:rPr>
        <w:t xml:space="preserve">   </w:t>
      </w:r>
      <w:r w:rsidRPr="00D916AE">
        <w:t>The level of disturbance that an ecosystem or society can undergo without crossing a threshold to a situation with different structure or outputs. Resilience depends on factors such as ecological dynamics as well as the organizational and institutional capacity to understand, manage, and respond to these dynamics.</w:t>
      </w:r>
    </w:p>
    <w:p w14:paraId="2F265C41" w14:textId="77777777" w:rsidR="00EB5609" w:rsidRPr="00D916AE" w:rsidRDefault="00EB5609" w:rsidP="00AF6ED6">
      <w:pPr>
        <w:tabs>
          <w:tab w:val="left" w:pos="2376"/>
        </w:tabs>
        <w:ind w:left="108"/>
      </w:pPr>
      <w:r w:rsidRPr="00D916AE">
        <w:rPr>
          <w:b/>
        </w:rPr>
        <w:t>Resolution (spatial or temporal)</w:t>
      </w:r>
      <w:r>
        <w:rPr>
          <w:b/>
        </w:rPr>
        <w:t xml:space="preserve">   </w:t>
      </w:r>
      <w:r w:rsidRPr="00D916AE">
        <w:t>See “scale”.</w:t>
      </w:r>
    </w:p>
    <w:p w14:paraId="6DADFB5C" w14:textId="77777777" w:rsidR="00EB5609" w:rsidRPr="00D916AE" w:rsidRDefault="00EB5609" w:rsidP="00AF6ED6">
      <w:pPr>
        <w:tabs>
          <w:tab w:val="left" w:pos="2376"/>
        </w:tabs>
        <w:ind w:left="108"/>
      </w:pPr>
      <w:r w:rsidRPr="00D916AE">
        <w:rPr>
          <w:b/>
        </w:rPr>
        <w:t>Restoration</w:t>
      </w:r>
      <w:r>
        <w:rPr>
          <w:b/>
        </w:rPr>
        <w:t xml:space="preserve">   </w:t>
      </w:r>
      <w:r w:rsidRPr="00D916AE">
        <w:t>Any intentional activities that initiates or accelerates the recovery of an ecosystem from a degraded state.</w:t>
      </w:r>
    </w:p>
    <w:p w14:paraId="4690D8C8" w14:textId="77777777" w:rsidR="00EB5609" w:rsidRPr="00D916AE" w:rsidRDefault="00EB5609" w:rsidP="00AF6ED6">
      <w:pPr>
        <w:tabs>
          <w:tab w:val="left" w:pos="2376"/>
        </w:tabs>
        <w:ind w:left="108"/>
      </w:pPr>
      <w:r w:rsidRPr="00D916AE">
        <w:rPr>
          <w:b/>
        </w:rPr>
        <w:t>Richness</w:t>
      </w:r>
      <w:r>
        <w:rPr>
          <w:b/>
        </w:rPr>
        <w:t xml:space="preserve">   </w:t>
      </w:r>
      <w:r w:rsidRPr="00D916AE">
        <w:t>The number of biological entities (species, genotypes, etc.) within a given sample. Sometimes used as synonym of species diversity.</w:t>
      </w:r>
    </w:p>
    <w:p w14:paraId="3DD93AE9" w14:textId="75882BC0" w:rsidR="00EB5609" w:rsidRPr="00D916AE" w:rsidRDefault="00EB5609" w:rsidP="00AF6ED6">
      <w:pPr>
        <w:tabs>
          <w:tab w:val="left" w:pos="2376"/>
        </w:tabs>
        <w:ind w:left="108"/>
      </w:pPr>
      <w:r w:rsidRPr="00D916AE">
        <w:rPr>
          <w:b/>
        </w:rPr>
        <w:t>Rights-based instruments and customary norms</w:t>
      </w:r>
      <w:r>
        <w:rPr>
          <w:b/>
        </w:rPr>
        <w:t xml:space="preserve">   </w:t>
      </w:r>
      <w:r w:rsidRPr="00D916AE">
        <w:t>Synergizing rights and norms for the conservation and protection of systems of Mother Earth can foster complementarity with human well</w:t>
      </w:r>
      <w:r w:rsidR="005F5A69">
        <w:t>-</w:t>
      </w:r>
      <w:r w:rsidRPr="00D916AE">
        <w:t>being. International and national human rights instruments whether binding or non-binding can be creatively interpreted to fit socio-ecological systems and foster resilience. Strengthening of collective rights, customary norms and institutions of indigenous peoples and local communities, can promote adaptive governance including the equitable and fair management of natural resources.</w:t>
      </w:r>
    </w:p>
    <w:p w14:paraId="51B5D6B5" w14:textId="77777777" w:rsidR="00EB5609" w:rsidRPr="00D916AE" w:rsidRDefault="00EB5609" w:rsidP="00AF6ED6">
      <w:pPr>
        <w:tabs>
          <w:tab w:val="left" w:pos="2376"/>
        </w:tabs>
        <w:ind w:left="108"/>
      </w:pPr>
      <w:r w:rsidRPr="00D916AE">
        <w:rPr>
          <w:b/>
        </w:rPr>
        <w:t>Salinization</w:t>
      </w:r>
      <w:r>
        <w:rPr>
          <w:b/>
        </w:rPr>
        <w:t xml:space="preserve">   </w:t>
      </w:r>
      <w:r w:rsidRPr="00D916AE">
        <w:t>The process of increasing the salt content in soil is known as salinization. Salin</w:t>
      </w:r>
      <w:r>
        <w:t>iz</w:t>
      </w:r>
      <w:r w:rsidRPr="00D916AE">
        <w:t>ation can be caused by natural processes such as mineral weathering or by the gradual withdrawal of an ocean. It can also come about through artificial processes such as irrigation.</w:t>
      </w:r>
    </w:p>
    <w:p w14:paraId="47FAC455" w14:textId="77777777" w:rsidR="00EB5609" w:rsidRPr="00D916AE" w:rsidRDefault="00EB5609" w:rsidP="00AF6ED6">
      <w:pPr>
        <w:tabs>
          <w:tab w:val="left" w:pos="2376"/>
        </w:tabs>
        <w:ind w:left="108"/>
      </w:pPr>
      <w:r w:rsidRPr="00D916AE">
        <w:rPr>
          <w:b/>
        </w:rPr>
        <w:lastRenderedPageBreak/>
        <w:t>Savanna</w:t>
      </w:r>
      <w:r>
        <w:rPr>
          <w:b/>
        </w:rPr>
        <w:t xml:space="preserve">   </w:t>
      </w:r>
      <w:r w:rsidRPr="00D916AE">
        <w:t>Ecosystem characterized by a continuous layer of herbaceous plants, mostly grasses, and a discontinuous upper layer of trees that may vary in density.</w:t>
      </w:r>
    </w:p>
    <w:p w14:paraId="7A4ABDE7" w14:textId="77777777" w:rsidR="00EB5609" w:rsidRPr="00D916AE" w:rsidRDefault="00EB5609" w:rsidP="00AF6ED6">
      <w:pPr>
        <w:tabs>
          <w:tab w:val="left" w:pos="2376"/>
        </w:tabs>
        <w:ind w:left="108"/>
      </w:pPr>
      <w:r w:rsidRPr="00D916AE">
        <w:rPr>
          <w:b/>
        </w:rPr>
        <w:t>Scale</w:t>
      </w:r>
      <w:r>
        <w:rPr>
          <w:b/>
        </w:rPr>
        <w:t xml:space="preserve">   </w:t>
      </w:r>
      <w:r w:rsidRPr="00D916AE">
        <w:t>The spatial, temporal, quantitative and analytical dimensions used to measure and study any phenomenon. The temporal scale is comprised of two properties: 1) temporal extent – the total length of the time period of interest for a particular study (e.g. 10 years, 50 years, or 100 years); and 2) temporal grain (or resolution) – the temporal frequency with which data are observed or projected within this total period (e.g. at 1-year, 5-year or 10-year intervals). The spatial scale is comprised of two properties: 1) spatial extent – the size of the total area of interest for a particular study (e.g. a watershed, a country, the entire planet); and 2) spatial grain (or resolution) – the size of the spatial units within this total area for which data are observed or predicted (e.g. fine-grained or coarse-grained grid cells).</w:t>
      </w:r>
    </w:p>
    <w:p w14:paraId="20643CA2" w14:textId="14D1EF0C" w:rsidR="00EB5609" w:rsidRPr="00D916AE" w:rsidRDefault="00EB5609" w:rsidP="00AF6ED6">
      <w:pPr>
        <w:tabs>
          <w:tab w:val="left" w:pos="2376"/>
        </w:tabs>
        <w:ind w:left="108"/>
      </w:pPr>
      <w:r w:rsidRPr="00D916AE">
        <w:rPr>
          <w:b/>
        </w:rPr>
        <w:t>Scenario</w:t>
      </w:r>
      <w:r w:rsidR="00E83FE5">
        <w:rPr>
          <w:b/>
        </w:rPr>
        <w:t>s</w:t>
      </w:r>
      <w:r>
        <w:rPr>
          <w:b/>
        </w:rPr>
        <w:t xml:space="preserve">   </w:t>
      </w:r>
      <w:r w:rsidRPr="00D916AE">
        <w:t xml:space="preserve">Representations of possible futures for one or more components of a system, particularly for drivers of change in nature and nature’s </w:t>
      </w:r>
      <w:r w:rsidR="00071713">
        <w:t>contributions</w:t>
      </w:r>
      <w:r w:rsidRPr="00D916AE">
        <w:t xml:space="preserve">, including alternative policy or </w:t>
      </w:r>
      <w:r>
        <w:t xml:space="preserve">management options.  </w:t>
      </w:r>
    </w:p>
    <w:p w14:paraId="4076D41D" w14:textId="77777777" w:rsidR="00EB5609" w:rsidRPr="00D916AE" w:rsidRDefault="00EB5609" w:rsidP="00AF6ED6">
      <w:pPr>
        <w:tabs>
          <w:tab w:val="left" w:pos="2376"/>
        </w:tabs>
        <w:ind w:left="108"/>
      </w:pPr>
      <w:r w:rsidRPr="00D916AE">
        <w:rPr>
          <w:b/>
        </w:rPr>
        <w:t>Seascape(s)</w:t>
      </w:r>
      <w:r>
        <w:rPr>
          <w:b/>
        </w:rPr>
        <w:t xml:space="preserve">    </w:t>
      </w:r>
      <w:r w:rsidRPr="00D916AE">
        <w:t xml:space="preserve">Seascape can be defined as a spatially heterogeneous area of coastal environment (i.e. intertidal, brackish) that can be perceived as a mosaic of patches, a spatial gradient, or some other geometric </w:t>
      </w:r>
      <w:r>
        <w:t>patterning</w:t>
      </w:r>
      <w:r w:rsidRPr="00D916AE">
        <w:t>. The tropical coastal “seascape” often includes a patchwork of mangroves, seagrass beds, and coral reefs that produces a variety of natural resources and ecosystem services.</w:t>
      </w:r>
    </w:p>
    <w:p w14:paraId="29B43E65" w14:textId="77777777" w:rsidR="00EB5609" w:rsidRPr="00D916AE" w:rsidRDefault="00EB5609" w:rsidP="00AF6ED6">
      <w:pPr>
        <w:tabs>
          <w:tab w:val="left" w:pos="2376"/>
        </w:tabs>
        <w:ind w:left="108"/>
      </w:pPr>
      <w:r w:rsidRPr="00D916AE">
        <w:rPr>
          <w:b/>
        </w:rPr>
        <w:t>Sector</w:t>
      </w:r>
      <w:r>
        <w:rPr>
          <w:b/>
        </w:rPr>
        <w:t xml:space="preserve">   </w:t>
      </w:r>
      <w:r w:rsidRPr="00D916AE">
        <w:t>A distinct part of society, or of a nation's economy.</w:t>
      </w:r>
    </w:p>
    <w:p w14:paraId="02CA64B7" w14:textId="5F95657F" w:rsidR="00EB5609" w:rsidRPr="00D916AE" w:rsidRDefault="00EB5609" w:rsidP="00AF6ED6">
      <w:pPr>
        <w:tabs>
          <w:tab w:val="left" w:pos="2376"/>
        </w:tabs>
        <w:ind w:left="108"/>
      </w:pPr>
      <w:r w:rsidRPr="00D916AE">
        <w:rPr>
          <w:b/>
        </w:rPr>
        <w:t>Semi-natural habitat(s)</w:t>
      </w:r>
      <w:r>
        <w:rPr>
          <w:b/>
        </w:rPr>
        <w:t xml:space="preserve">   </w:t>
      </w:r>
      <w:r w:rsidR="00071713" w:rsidRPr="00071713">
        <w:t>An ecosystem with most of its processes and biodiversity intact, though altered by human activity in strength or abundance relative to the natural state.</w:t>
      </w:r>
    </w:p>
    <w:p w14:paraId="2986608D" w14:textId="77777777" w:rsidR="00EB5609" w:rsidRPr="00D916AE" w:rsidRDefault="00EB5609" w:rsidP="00AF6ED6">
      <w:pPr>
        <w:tabs>
          <w:tab w:val="left" w:pos="2376"/>
        </w:tabs>
        <w:ind w:left="108"/>
      </w:pPr>
      <w:r w:rsidRPr="00D916AE">
        <w:rPr>
          <w:b/>
        </w:rPr>
        <w:t>Socioecological system</w:t>
      </w:r>
      <w:r>
        <w:rPr>
          <w:b/>
        </w:rPr>
        <w:t xml:space="preserve">   </w:t>
      </w:r>
      <w:r w:rsidRPr="00D916AE">
        <w:t>An ecosystem, the management of this ecosystem by actors and organizations, and the rules, social norms, and conventions underlying this management.</w:t>
      </w:r>
    </w:p>
    <w:p w14:paraId="2332D12D" w14:textId="77777777" w:rsidR="00EB5609" w:rsidRPr="00D916AE" w:rsidRDefault="00EB5609" w:rsidP="00AF6ED6">
      <w:pPr>
        <w:tabs>
          <w:tab w:val="left" w:pos="2376"/>
        </w:tabs>
        <w:ind w:left="108"/>
      </w:pPr>
      <w:r w:rsidRPr="00D916AE">
        <w:rPr>
          <w:b/>
        </w:rPr>
        <w:t>Soil compaction</w:t>
      </w:r>
      <w:r>
        <w:rPr>
          <w:b/>
        </w:rPr>
        <w:t xml:space="preserve">   </w:t>
      </w:r>
      <w:r w:rsidRPr="00D916AE">
        <w:t>Defined as an increase in density and a decline of porosity in a soil that impedes root penetration and movements of water and gases.</w:t>
      </w:r>
    </w:p>
    <w:p w14:paraId="6F8F6E8E" w14:textId="68077236" w:rsidR="00EB5609" w:rsidRPr="00D916AE" w:rsidRDefault="00EB5609" w:rsidP="00AF6ED6">
      <w:pPr>
        <w:tabs>
          <w:tab w:val="left" w:pos="2376"/>
        </w:tabs>
        <w:ind w:left="108"/>
      </w:pPr>
      <w:r w:rsidRPr="00D916AE">
        <w:rPr>
          <w:b/>
        </w:rPr>
        <w:t>Soil degradation</w:t>
      </w:r>
      <w:r>
        <w:rPr>
          <w:b/>
        </w:rPr>
        <w:t xml:space="preserve">   </w:t>
      </w:r>
      <w:r w:rsidRPr="00D916AE">
        <w:t>The diminishing capacity of the soil to provide ecosystem goods and services as desired by its stakeholders</w:t>
      </w:r>
      <w:r w:rsidR="005D13B4">
        <w:t>.</w:t>
      </w:r>
    </w:p>
    <w:p w14:paraId="6C913B2A" w14:textId="77777777" w:rsidR="00EB5609" w:rsidRPr="00D916AE" w:rsidRDefault="00EB5609" w:rsidP="00AF6ED6">
      <w:pPr>
        <w:tabs>
          <w:tab w:val="left" w:pos="2376"/>
        </w:tabs>
        <w:ind w:left="108"/>
      </w:pPr>
      <w:r w:rsidRPr="00D916AE">
        <w:rPr>
          <w:b/>
        </w:rPr>
        <w:t>Soil</w:t>
      </w:r>
      <w:r>
        <w:rPr>
          <w:b/>
        </w:rPr>
        <w:t xml:space="preserve"> organic matter   </w:t>
      </w:r>
      <w:r w:rsidRPr="00D916AE">
        <w:t>Matter consisting of plant and/or animal organic materials, and the conversion products of thos</w:t>
      </w:r>
      <w:r>
        <w:t>e materials in soils</w:t>
      </w:r>
      <w:r w:rsidRPr="00D916AE">
        <w:t>.</w:t>
      </w:r>
    </w:p>
    <w:p w14:paraId="1A97A495" w14:textId="7C40C67A" w:rsidR="00EB5609" w:rsidRPr="00D916AE" w:rsidRDefault="00EB5609" w:rsidP="00AF6ED6">
      <w:pPr>
        <w:tabs>
          <w:tab w:val="left" w:pos="2376"/>
        </w:tabs>
        <w:ind w:left="108"/>
      </w:pPr>
      <w:r w:rsidRPr="00D916AE">
        <w:rPr>
          <w:b/>
        </w:rPr>
        <w:t>Soil quality</w:t>
      </w:r>
      <w:r>
        <w:rPr>
          <w:b/>
        </w:rPr>
        <w:t xml:space="preserve">   </w:t>
      </w:r>
      <w:r w:rsidRPr="00D916AE">
        <w:t>Soil quality is a measure of the soil's ability to provide ecosystem and social services through its capacities to perform its functions under changing conditions. Soil quality reflects how well a soil performs the functions of maintaining biodiversity and productivity, partitioning water and solute flow, filtering and buffering, nutrient cycling, and providing support for plants and other structures</w:t>
      </w:r>
      <w:r w:rsidR="005D13B4">
        <w:t>.</w:t>
      </w:r>
    </w:p>
    <w:p w14:paraId="4691B861" w14:textId="77777777" w:rsidR="00EB5609" w:rsidRPr="00D916AE" w:rsidRDefault="00EB5609" w:rsidP="00AF6ED6">
      <w:pPr>
        <w:tabs>
          <w:tab w:val="left" w:pos="2376"/>
        </w:tabs>
        <w:ind w:left="108"/>
      </w:pPr>
      <w:r w:rsidRPr="00D916AE">
        <w:rPr>
          <w:b/>
        </w:rPr>
        <w:t>Species</w:t>
      </w:r>
      <w:r>
        <w:rPr>
          <w:b/>
        </w:rPr>
        <w:t xml:space="preserve">   </w:t>
      </w:r>
      <w:r w:rsidRPr="00D916AE">
        <w:t>An interbreeding group of organisms that is reproductively isolated from all other organisms, although there are many partial exceptions to this rule in particular taxa. Operationally, the term species is a generally agreed fundamental taxonomic unit, based on morphological or genetic similarity, that once described and accepted is associated with a unique scientific name.</w:t>
      </w:r>
    </w:p>
    <w:p w14:paraId="5F5B2951" w14:textId="77777777" w:rsidR="00EB5609" w:rsidRPr="00D916AE" w:rsidRDefault="00EB5609" w:rsidP="00AF6ED6">
      <w:pPr>
        <w:tabs>
          <w:tab w:val="left" w:pos="2376"/>
        </w:tabs>
        <w:ind w:left="108"/>
      </w:pPr>
      <w:r w:rsidRPr="00D916AE">
        <w:rPr>
          <w:b/>
        </w:rPr>
        <w:t>Species composition</w:t>
      </w:r>
      <w:r>
        <w:rPr>
          <w:b/>
        </w:rPr>
        <w:t xml:space="preserve">   </w:t>
      </w:r>
      <w:r w:rsidRPr="00D916AE">
        <w:t>The array of species in a specific sample, community, or area.</w:t>
      </w:r>
    </w:p>
    <w:p w14:paraId="474CFE96" w14:textId="77777777" w:rsidR="00EB5609" w:rsidRPr="00D916AE" w:rsidRDefault="00EB5609" w:rsidP="00AF6ED6">
      <w:pPr>
        <w:tabs>
          <w:tab w:val="left" w:pos="2376"/>
        </w:tabs>
        <w:ind w:left="108"/>
      </w:pPr>
      <w:r w:rsidRPr="00D916AE">
        <w:rPr>
          <w:b/>
        </w:rPr>
        <w:t>Species distribution mode</w:t>
      </w:r>
      <w:r>
        <w:rPr>
          <w:b/>
        </w:rPr>
        <w:t xml:space="preserve">   </w:t>
      </w:r>
      <w:r w:rsidRPr="00D916AE">
        <w:t>Species distribution models relate field observations of the presence/absence of a species to environmental predictor variables, based on statistically or theoretically derived response surfaces, for prediction and inference. The predictor variables are often climatic but can include other environmental variables.</w:t>
      </w:r>
    </w:p>
    <w:p w14:paraId="6FCFAB7D" w14:textId="77777777" w:rsidR="00EB5609" w:rsidRPr="00D916AE" w:rsidRDefault="00EB5609" w:rsidP="00AF6ED6">
      <w:pPr>
        <w:tabs>
          <w:tab w:val="left" w:pos="2376"/>
        </w:tabs>
        <w:ind w:left="108"/>
      </w:pPr>
      <w:r w:rsidRPr="00D916AE">
        <w:rPr>
          <w:b/>
        </w:rPr>
        <w:lastRenderedPageBreak/>
        <w:t>Species richness</w:t>
      </w:r>
      <w:r>
        <w:rPr>
          <w:b/>
        </w:rPr>
        <w:t xml:space="preserve">   </w:t>
      </w:r>
      <w:r w:rsidRPr="00D916AE">
        <w:t>The number of species within a given sample, community, or area.</w:t>
      </w:r>
    </w:p>
    <w:p w14:paraId="0CF2C2F0" w14:textId="77777777" w:rsidR="00EB5609" w:rsidRPr="00D916AE" w:rsidRDefault="00EB5609" w:rsidP="00AF6ED6">
      <w:pPr>
        <w:tabs>
          <w:tab w:val="left" w:pos="2376"/>
        </w:tabs>
        <w:ind w:left="108"/>
      </w:pPr>
      <w:r w:rsidRPr="00D916AE">
        <w:rPr>
          <w:b/>
        </w:rPr>
        <w:t>Stakeholders</w:t>
      </w:r>
      <w:r>
        <w:rPr>
          <w:b/>
        </w:rPr>
        <w:t xml:space="preserve">   </w:t>
      </w:r>
      <w:r w:rsidRPr="00D916AE">
        <w:t>Any individuals, groups or organizations who affect, or could be affected (whether positively or negatively) by a particular issue and its associated policies, decisions and action.</w:t>
      </w:r>
    </w:p>
    <w:p w14:paraId="582D33A6" w14:textId="77777777" w:rsidR="00EB5609" w:rsidRPr="00D916AE" w:rsidRDefault="00EB5609" w:rsidP="00AF6ED6">
      <w:pPr>
        <w:tabs>
          <w:tab w:val="left" w:pos="2376"/>
        </w:tabs>
        <w:ind w:left="108"/>
      </w:pPr>
      <w:r w:rsidRPr="00D916AE">
        <w:rPr>
          <w:b/>
        </w:rPr>
        <w:t>Storylines (or scenario storylines)</w:t>
      </w:r>
      <w:r>
        <w:rPr>
          <w:b/>
        </w:rPr>
        <w:t xml:space="preserve">   </w:t>
      </w:r>
      <w:r w:rsidRPr="00D916AE">
        <w:t>Qualitative narratives which provide the descriptive framework from which quantitative exploratory scenarios can be formulated.</w:t>
      </w:r>
    </w:p>
    <w:p w14:paraId="59234590" w14:textId="77777777" w:rsidR="00EB5609" w:rsidRPr="00D916AE" w:rsidRDefault="00EB5609" w:rsidP="00AF6ED6">
      <w:pPr>
        <w:tabs>
          <w:tab w:val="left" w:pos="2376"/>
        </w:tabs>
        <w:ind w:left="108"/>
      </w:pPr>
      <w:r w:rsidRPr="00D916AE">
        <w:rPr>
          <w:b/>
        </w:rPr>
        <w:t>Summary for policymakers</w:t>
      </w:r>
      <w:r>
        <w:rPr>
          <w:b/>
        </w:rPr>
        <w:t xml:space="preserve">   </w:t>
      </w:r>
      <w:r w:rsidRPr="00D916AE">
        <w:t>Is a component of any report, providing a policy-relevant but not policy prescriptive summary of that report.</w:t>
      </w:r>
    </w:p>
    <w:p w14:paraId="3930927C" w14:textId="77777777" w:rsidR="00EB5609" w:rsidRPr="00D916AE" w:rsidRDefault="00EB5609" w:rsidP="00AF6ED6">
      <w:pPr>
        <w:tabs>
          <w:tab w:val="left" w:pos="2376"/>
        </w:tabs>
        <w:ind w:left="108"/>
      </w:pPr>
      <w:r w:rsidRPr="00D916AE">
        <w:rPr>
          <w:b/>
        </w:rPr>
        <w:t>Sustainability</w:t>
      </w:r>
      <w:r>
        <w:rPr>
          <w:b/>
        </w:rPr>
        <w:t xml:space="preserve">   </w:t>
      </w:r>
      <w:r w:rsidRPr="00D916AE">
        <w:t>A characteristic or state whereby the needs of the present and local population can be met without compromising the ability of future generations or populations in other locations to meet their needs.</w:t>
      </w:r>
    </w:p>
    <w:p w14:paraId="17706B7A" w14:textId="77777777" w:rsidR="00EB5609" w:rsidRPr="00D916AE" w:rsidRDefault="00EB5609" w:rsidP="00AF6ED6">
      <w:pPr>
        <w:tabs>
          <w:tab w:val="left" w:pos="2376"/>
        </w:tabs>
        <w:ind w:left="108"/>
      </w:pPr>
      <w:r w:rsidRPr="00D916AE">
        <w:rPr>
          <w:b/>
        </w:rPr>
        <w:t>Sustainable Development Goals (SDGs)</w:t>
      </w:r>
      <w:r>
        <w:rPr>
          <w:b/>
        </w:rPr>
        <w:t xml:space="preserve">   </w:t>
      </w:r>
      <w:r w:rsidRPr="00D916AE">
        <w:t>A set of goals adopted by the United Nations in 2015 to end poverty, protect the planet, and ensure prosperity for all, as part of the 2030 Agenda for Sustainable Development.</w:t>
      </w:r>
    </w:p>
    <w:p w14:paraId="4ED7E549" w14:textId="77777777" w:rsidR="00EB5609" w:rsidRPr="00D916AE" w:rsidRDefault="00EB5609" w:rsidP="00AF6ED6">
      <w:pPr>
        <w:tabs>
          <w:tab w:val="left" w:pos="2376"/>
        </w:tabs>
        <w:ind w:left="108"/>
      </w:pPr>
      <w:r w:rsidRPr="00D916AE">
        <w:rPr>
          <w:b/>
        </w:rPr>
        <w:t>Sustainable use (of biodiversity and its components)</w:t>
      </w:r>
      <w:r>
        <w:rPr>
          <w:b/>
        </w:rPr>
        <w:t xml:space="preserve">   </w:t>
      </w:r>
      <w:r w:rsidRPr="00D916AE">
        <w:t>The use of components of biological diversity in a way and at a rate that does not lead to the long-term decline of biological diversity, thereby maintaining its potential to meet the needs and aspirations of present and future generations.</w:t>
      </w:r>
    </w:p>
    <w:p w14:paraId="4B8403AD" w14:textId="77777777" w:rsidR="00EB5609" w:rsidRPr="00D916AE" w:rsidRDefault="00EB5609" w:rsidP="00AF6ED6">
      <w:pPr>
        <w:tabs>
          <w:tab w:val="left" w:pos="2376"/>
        </w:tabs>
        <w:ind w:left="108"/>
      </w:pPr>
      <w:r w:rsidRPr="00D916AE">
        <w:rPr>
          <w:b/>
        </w:rPr>
        <w:t>Synergies</w:t>
      </w:r>
      <w:r>
        <w:rPr>
          <w:b/>
        </w:rPr>
        <w:t xml:space="preserve">   </w:t>
      </w:r>
      <w:r w:rsidRPr="00D916AE">
        <w:t>See "trade-off".</w:t>
      </w:r>
    </w:p>
    <w:p w14:paraId="3733BDF9" w14:textId="77777777" w:rsidR="00EB5609" w:rsidRPr="00D916AE" w:rsidRDefault="00EB5609" w:rsidP="00AF6ED6">
      <w:pPr>
        <w:tabs>
          <w:tab w:val="left" w:pos="2376"/>
        </w:tabs>
        <w:ind w:left="108"/>
      </w:pPr>
      <w:r w:rsidRPr="00D916AE">
        <w:rPr>
          <w:b/>
        </w:rPr>
        <w:t>Taxon</w:t>
      </w:r>
      <w:r>
        <w:rPr>
          <w:b/>
        </w:rPr>
        <w:t xml:space="preserve">   </w:t>
      </w:r>
      <w:r w:rsidRPr="00D916AE">
        <w:t>A category applied to a group in a formal system of nomenclature, e.g., species, genus, family etc. (plural: taxa).</w:t>
      </w:r>
    </w:p>
    <w:p w14:paraId="570BCAE7" w14:textId="77777777" w:rsidR="00EB5609" w:rsidRPr="00D916AE" w:rsidRDefault="00EB5609" w:rsidP="00AF6ED6">
      <w:pPr>
        <w:tabs>
          <w:tab w:val="left" w:pos="2376"/>
        </w:tabs>
        <w:ind w:left="108"/>
      </w:pPr>
      <w:r w:rsidRPr="00D916AE">
        <w:rPr>
          <w:b/>
        </w:rPr>
        <w:t>Telecoupling</w:t>
      </w:r>
      <w:r>
        <w:rPr>
          <w:b/>
        </w:rPr>
        <w:t xml:space="preserve">   </w:t>
      </w:r>
      <w:r>
        <w:t>R</w:t>
      </w:r>
      <w:r w:rsidRPr="00D916AE">
        <w:t>efers to socioeconomic and environmental interactions over distances. It involves distant exchanges of information, energy and matter (e.g., people, goods, products, capital) at multiple spatial, temporal and organizational scales.</w:t>
      </w:r>
    </w:p>
    <w:p w14:paraId="7A73EAC3" w14:textId="7460D6AC" w:rsidR="00EB5609" w:rsidRPr="00D916AE" w:rsidRDefault="00EB5609" w:rsidP="00AF6ED6">
      <w:pPr>
        <w:tabs>
          <w:tab w:val="left" w:pos="2376"/>
        </w:tabs>
        <w:ind w:left="108"/>
      </w:pPr>
      <w:r w:rsidRPr="00D916AE">
        <w:rPr>
          <w:b/>
        </w:rPr>
        <w:t>Threatened species</w:t>
      </w:r>
      <w:r>
        <w:rPr>
          <w:b/>
        </w:rPr>
        <w:t xml:space="preserve">   </w:t>
      </w:r>
      <w:r w:rsidRPr="00D916AE">
        <w:t>In the IUCN Red List terminology, a threatened species is any species listed in the Red List categories</w:t>
      </w:r>
      <w:r>
        <w:t>,</w:t>
      </w:r>
      <w:r w:rsidR="00E91659">
        <w:t xml:space="preserve"> critically endangered, endangered, or v</w:t>
      </w:r>
      <w:r w:rsidRPr="00D916AE">
        <w:t>ulnerable.</w:t>
      </w:r>
    </w:p>
    <w:p w14:paraId="4C023BCB" w14:textId="77777777" w:rsidR="00EB5609" w:rsidRPr="00D916AE" w:rsidRDefault="00EB5609" w:rsidP="00AF6ED6">
      <w:pPr>
        <w:tabs>
          <w:tab w:val="left" w:pos="2376"/>
        </w:tabs>
        <w:ind w:left="108"/>
      </w:pPr>
      <w:r w:rsidRPr="00D916AE">
        <w:rPr>
          <w:b/>
        </w:rPr>
        <w:t>Tipping point</w:t>
      </w:r>
      <w:r>
        <w:rPr>
          <w:b/>
        </w:rPr>
        <w:t xml:space="preserve">   </w:t>
      </w:r>
      <w:r w:rsidRPr="00D916AE">
        <w:t>A set of conditions of an ecological or social system where further perturbation will cause rapid change and prevent the system from returning to its former state.</w:t>
      </w:r>
    </w:p>
    <w:p w14:paraId="0CBCA574" w14:textId="77777777" w:rsidR="00EB5609" w:rsidRPr="00D916AE" w:rsidRDefault="00EB5609" w:rsidP="00AF6ED6">
      <w:pPr>
        <w:tabs>
          <w:tab w:val="left" w:pos="2376"/>
        </w:tabs>
        <w:ind w:left="108"/>
      </w:pPr>
      <w:r w:rsidRPr="00D916AE">
        <w:rPr>
          <w:b/>
        </w:rPr>
        <w:t>Trade-off</w:t>
      </w:r>
      <w:r>
        <w:rPr>
          <w:b/>
        </w:rPr>
        <w:t xml:space="preserve">   </w:t>
      </w:r>
      <w:r w:rsidRPr="00D916AE">
        <w:t>A trade-off is a situation where an improvement in the status of one aspect of the environment or of human well-being is necessarily associated with a decline in or loss of a different aspect. Trade-offs characterize most complex systems, and are important to consider when making decisions that aim to improve environmental and/or socio-economic outcomes. Trade-offs are distinct from synergies (the latter are also referred to as “win-win” scenarios): synergies arise when the enhancement of one desirable outcome leads to enhancement of another.</w:t>
      </w:r>
    </w:p>
    <w:p w14:paraId="3C240A4A" w14:textId="132122BF" w:rsidR="00EB5609" w:rsidRPr="00D916AE" w:rsidRDefault="00EB5609" w:rsidP="00AF6ED6">
      <w:pPr>
        <w:tabs>
          <w:tab w:val="left" w:pos="2376"/>
        </w:tabs>
        <w:ind w:left="108"/>
      </w:pPr>
      <w:r w:rsidRPr="00D916AE">
        <w:rPr>
          <w:b/>
        </w:rPr>
        <w:t>Transformation</w:t>
      </w:r>
      <w:r>
        <w:rPr>
          <w:b/>
        </w:rPr>
        <w:t xml:space="preserve">   </w:t>
      </w:r>
      <w:r w:rsidRPr="00D916AE">
        <w:t>A change in the fundamental attributes of natural and human systems that reflect strengthened, altered, or aligned paradigms, goals, or values towards promoting adaptation that supports sustainable development, including poverty reduction</w:t>
      </w:r>
      <w:r w:rsidR="00684B48">
        <w:t>.</w:t>
      </w:r>
      <w:r w:rsidRPr="00D916AE">
        <w:t xml:space="preserve"> </w:t>
      </w:r>
    </w:p>
    <w:p w14:paraId="4DAB86BC" w14:textId="7C61D73C" w:rsidR="00EB5609" w:rsidRPr="00D916AE" w:rsidRDefault="00EB5609" w:rsidP="00AF6ED6">
      <w:pPr>
        <w:tabs>
          <w:tab w:val="left" w:pos="2376"/>
        </w:tabs>
        <w:ind w:left="108"/>
      </w:pPr>
      <w:r w:rsidRPr="00D916AE">
        <w:rPr>
          <w:b/>
        </w:rPr>
        <w:t>Transhumance</w:t>
      </w:r>
      <w:r>
        <w:rPr>
          <w:b/>
        </w:rPr>
        <w:t xml:space="preserve">   </w:t>
      </w:r>
      <w:r w:rsidR="006C503A" w:rsidRPr="006C503A">
        <w:t>Form of pastoralism or nomadism organized around the migration of livestock between mountain pastures in warm seasons and lower altitudes the rest of the year. The seasonal migration may also occur between lower and upper latitudes. A traditional farming practice based on indigenous and local knowledge.</w:t>
      </w:r>
    </w:p>
    <w:p w14:paraId="485CA992" w14:textId="77777777" w:rsidR="00EB5609" w:rsidRPr="00D916AE" w:rsidRDefault="00EB5609" w:rsidP="00AF6ED6">
      <w:pPr>
        <w:tabs>
          <w:tab w:val="left" w:pos="2376"/>
        </w:tabs>
        <w:ind w:left="108"/>
      </w:pPr>
      <w:r>
        <w:rPr>
          <w:b/>
        </w:rPr>
        <w:t>Transitional p</w:t>
      </w:r>
      <w:r w:rsidRPr="00D916AE">
        <w:rPr>
          <w:b/>
        </w:rPr>
        <w:t>athways</w:t>
      </w:r>
      <w:r>
        <w:rPr>
          <w:b/>
        </w:rPr>
        <w:t xml:space="preserve">   </w:t>
      </w:r>
      <w:r w:rsidRPr="00D916AE">
        <w:t>A course of actions and strategies that aim to achieve the vision. They are closely related to “policy or target-seeking scenarios".</w:t>
      </w:r>
    </w:p>
    <w:p w14:paraId="25E226A0" w14:textId="77777777" w:rsidR="00EB5609" w:rsidRPr="00D916AE" w:rsidRDefault="00EB5609" w:rsidP="00AF6ED6">
      <w:pPr>
        <w:tabs>
          <w:tab w:val="left" w:pos="2376"/>
        </w:tabs>
        <w:ind w:left="108"/>
      </w:pPr>
      <w:r w:rsidRPr="00D916AE">
        <w:rPr>
          <w:b/>
        </w:rPr>
        <w:lastRenderedPageBreak/>
        <w:t>Trophic cascades</w:t>
      </w:r>
      <w:r>
        <w:rPr>
          <w:b/>
        </w:rPr>
        <w:t xml:space="preserve">   </w:t>
      </w:r>
      <w:r w:rsidRPr="00D916AE">
        <w:t>The chain of knock - on extinctions observed or predicted to occur following the loss of one or a few species that play a critical role (e.g. as a polli</w:t>
      </w:r>
      <w:r>
        <w:t>nator) in ecosystem functioning</w:t>
      </w:r>
      <w:r w:rsidRPr="00D916AE">
        <w:t>.</w:t>
      </w:r>
    </w:p>
    <w:p w14:paraId="6FF080C5" w14:textId="6CB6716E" w:rsidR="00EB5609" w:rsidRDefault="00EB5609" w:rsidP="00AF6ED6">
      <w:pPr>
        <w:tabs>
          <w:tab w:val="left" w:pos="2376"/>
        </w:tabs>
        <w:ind w:left="108"/>
      </w:pPr>
      <w:r w:rsidRPr="00D916AE">
        <w:rPr>
          <w:b/>
        </w:rPr>
        <w:t>Trophic level</w:t>
      </w:r>
      <w:r>
        <w:rPr>
          <w:b/>
        </w:rPr>
        <w:t xml:space="preserve">   </w:t>
      </w:r>
      <w:r w:rsidRPr="00D916AE">
        <w:t>The level in the food chain in which one group of organisms serves as a source of nutrition for another group of organisms (e.g. primary producers, primary or secondary consumers, decomposers).</w:t>
      </w:r>
    </w:p>
    <w:p w14:paraId="2E2A6E6B" w14:textId="5E545087" w:rsidR="006C503A" w:rsidRPr="00D916AE" w:rsidRDefault="006C503A" w:rsidP="00AF6ED6">
      <w:pPr>
        <w:tabs>
          <w:tab w:val="left" w:pos="2376"/>
        </w:tabs>
        <w:ind w:left="108"/>
      </w:pPr>
      <w:r w:rsidRPr="006C503A">
        <w:rPr>
          <w:b/>
        </w:rPr>
        <w:t>Units of analysis</w:t>
      </w:r>
      <w:r w:rsidRPr="006C503A">
        <w:t xml:space="preserve">   Units of analysis result from subdividing the Earth’s surface into units solely for the purposes of analysis. The terrestrial and aquatic units of analysis serve as a framework for comparison within and across IPBES assessments and represent a pragmatic solution. The terrestrial and aquatic units of analysis used by IPBES are not inten</w:t>
      </w:r>
      <w:r w:rsidR="00E83FE5">
        <w:t>ded to be prescriptive for</w:t>
      </w:r>
      <w:r w:rsidRPr="006C503A">
        <w:t xml:space="preserve"> purposes</w:t>
      </w:r>
      <w:r w:rsidR="00E83FE5">
        <w:t xml:space="preserve"> other</w:t>
      </w:r>
      <w:r w:rsidRPr="006C503A">
        <w:t xml:space="preserve"> than those of IPBES assessments. They are likely to evolve as the work of IPBES develops.</w:t>
      </w:r>
    </w:p>
    <w:p w14:paraId="7888EBB1" w14:textId="77777777" w:rsidR="00EB5609" w:rsidRDefault="00EB5609" w:rsidP="00AF6ED6">
      <w:pPr>
        <w:tabs>
          <w:tab w:val="left" w:pos="2376"/>
        </w:tabs>
        <w:ind w:left="108"/>
        <w:rPr>
          <w:b/>
        </w:rPr>
      </w:pPr>
      <w:r w:rsidRPr="00D916AE">
        <w:rPr>
          <w:b/>
        </w:rPr>
        <w:t>Values</w:t>
      </w:r>
      <w:r w:rsidRPr="00D916AE">
        <w:rPr>
          <w:b/>
        </w:rPr>
        <w:tab/>
      </w:r>
    </w:p>
    <w:p w14:paraId="37C6D552"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Value systems: Set of values according to which people, societies and organizations regulate their behaviour. Value systems can be identified in both individuals and social groups</w:t>
      </w:r>
      <w:r>
        <w:rPr>
          <w:szCs w:val="22"/>
          <w:lang w:val="en-GB"/>
        </w:rPr>
        <w:t>.</w:t>
      </w:r>
    </w:p>
    <w:p w14:paraId="61F2738B"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Value (as principle): A value can be a principle or core belief underpinning rules and moral judgments. Values as principles vary from one culture to another and also between individuals and groups</w:t>
      </w:r>
      <w:r>
        <w:rPr>
          <w:szCs w:val="22"/>
          <w:lang w:val="en-GB"/>
        </w:rPr>
        <w:t>.</w:t>
      </w:r>
    </w:p>
    <w:p w14:paraId="2D4783A6"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Value (as preference): A value can be the preference someone has for something or for a particular state of the world. Preference involves the act of making comparisons, either explicitly or implicitly. Preference refers to the importance attributed to one entity relative to another one</w:t>
      </w:r>
      <w:r>
        <w:rPr>
          <w:szCs w:val="22"/>
          <w:lang w:val="en-GB"/>
        </w:rPr>
        <w:t xml:space="preserve">. </w:t>
      </w:r>
    </w:p>
    <w:p w14:paraId="2B923D37"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Value (as importance): A value can be the importance of something for itself or for others, now or in the future, close by or at a distance. This importance can be considered in three broad classes. 1. The importance that something has subjectively, and may be based on experience. 2. The importance that something has in meeting objective needs. 3. The intrinsic value of something</w:t>
      </w:r>
      <w:r>
        <w:rPr>
          <w:szCs w:val="22"/>
          <w:lang w:val="en-GB"/>
        </w:rPr>
        <w:t>.</w:t>
      </w:r>
    </w:p>
    <w:p w14:paraId="24432C84"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Value (as measure): A value can be a measure. In the biophysical sciences, any quantified measure can be seen as a value</w:t>
      </w:r>
      <w:r>
        <w:rPr>
          <w:szCs w:val="22"/>
          <w:lang w:val="en-GB"/>
        </w:rPr>
        <w:t>.</w:t>
      </w:r>
    </w:p>
    <w:p w14:paraId="400F8D02"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Non-anthropocentric value: A non-anthropocentric value is a value centred on something other than human beings. These values can be non-instrumental or instrumental to non-human ends</w:t>
      </w:r>
      <w:r>
        <w:rPr>
          <w:szCs w:val="22"/>
          <w:lang w:val="en-GB"/>
        </w:rPr>
        <w:t>.</w:t>
      </w:r>
    </w:p>
    <w:p w14:paraId="2FA16363"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Intrinsic value: The value inherent to nature, independent of human experience and evaluation, and therefore beyond the scope of anthropocentric valuation approaches</w:t>
      </w:r>
      <w:r>
        <w:rPr>
          <w:szCs w:val="22"/>
          <w:lang w:val="en-GB"/>
        </w:rPr>
        <w:t>.</w:t>
      </w:r>
    </w:p>
    <w:p w14:paraId="5D6EA8C0"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Anthropocentric value: Human-centred, the value that something has for human beings and human purposes</w:t>
      </w:r>
      <w:r>
        <w:rPr>
          <w:szCs w:val="22"/>
          <w:lang w:val="en-GB"/>
        </w:rPr>
        <w:t>.</w:t>
      </w:r>
    </w:p>
    <w:p w14:paraId="794CBB24" w14:textId="713A5424"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Instrumental value: The direct and indirect contribution of nature’s benefits to the achievement of a good quality of life. Within</w:t>
      </w:r>
      <w:r w:rsidR="00E83FE5">
        <w:rPr>
          <w:szCs w:val="22"/>
          <w:lang w:val="en-GB"/>
        </w:rPr>
        <w:t xml:space="preserve"> the specific framework of the total economic v</w:t>
      </w:r>
      <w:r w:rsidRPr="00A5020B">
        <w:rPr>
          <w:szCs w:val="22"/>
          <w:lang w:val="en-GB"/>
        </w:rPr>
        <w:t>alue, instrumental values can be classified into use (direct and indirect use values) on the one hand, and non-use values (option, bequest and existence values) on the other. Sometimes option values are considered as use values as well</w:t>
      </w:r>
      <w:r>
        <w:rPr>
          <w:szCs w:val="22"/>
          <w:lang w:val="en-GB"/>
        </w:rPr>
        <w:t>.</w:t>
      </w:r>
    </w:p>
    <w:p w14:paraId="0FB45BC7" w14:textId="777777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Non-instrumental value: The value attributed to something as an end in itself, regardless o</w:t>
      </w:r>
      <w:r>
        <w:rPr>
          <w:szCs w:val="22"/>
          <w:lang w:val="en-GB"/>
        </w:rPr>
        <w:t>f its utility for other ends.</w:t>
      </w:r>
    </w:p>
    <w:p w14:paraId="153192F9" w14:textId="22A8EF77" w:rsidR="00EB5609" w:rsidRDefault="00EB5609" w:rsidP="00E236B3">
      <w:pPr>
        <w:pStyle w:val="ListParagraph"/>
        <w:numPr>
          <w:ilvl w:val="0"/>
          <w:numId w:val="48"/>
        </w:numPr>
        <w:tabs>
          <w:tab w:val="left" w:pos="2376"/>
        </w:tabs>
        <w:spacing w:after="120"/>
        <w:rPr>
          <w:szCs w:val="22"/>
          <w:lang w:val="en-GB"/>
        </w:rPr>
      </w:pPr>
      <w:r w:rsidRPr="00A5020B">
        <w:rPr>
          <w:szCs w:val="22"/>
          <w:lang w:val="en-GB"/>
        </w:rPr>
        <w:t>Relational value: The values that contribute to desirable relationships, such as those among people and bet</w:t>
      </w:r>
      <w:r w:rsidR="00E83FE5">
        <w:rPr>
          <w:szCs w:val="22"/>
          <w:lang w:val="en-GB"/>
        </w:rPr>
        <w:t>ween people and nature, as in “l</w:t>
      </w:r>
      <w:r w:rsidRPr="00A5020B">
        <w:rPr>
          <w:szCs w:val="22"/>
          <w:lang w:val="en-GB"/>
        </w:rPr>
        <w:t>iving in harmony with nature”</w:t>
      </w:r>
      <w:r>
        <w:rPr>
          <w:szCs w:val="22"/>
          <w:lang w:val="en-GB"/>
        </w:rPr>
        <w:t>.</w:t>
      </w:r>
    </w:p>
    <w:p w14:paraId="29E01E58" w14:textId="0C455266" w:rsidR="00EB5609" w:rsidRPr="00A5020B" w:rsidRDefault="00EB5609" w:rsidP="00E236B3">
      <w:pPr>
        <w:pStyle w:val="ListParagraph"/>
        <w:numPr>
          <w:ilvl w:val="0"/>
          <w:numId w:val="48"/>
        </w:numPr>
        <w:tabs>
          <w:tab w:val="left" w:pos="2376"/>
        </w:tabs>
        <w:spacing w:after="120"/>
        <w:rPr>
          <w:szCs w:val="22"/>
          <w:lang w:val="en-GB"/>
        </w:rPr>
      </w:pPr>
      <w:r w:rsidRPr="00A5020B">
        <w:rPr>
          <w:szCs w:val="22"/>
          <w:lang w:val="en-GB"/>
        </w:rPr>
        <w:t xml:space="preserve">Integrated valuation: The process of collecting, synthesizing, and communicating knowledge about the ways in which people ascribe importance and meaning of </w:t>
      </w:r>
      <w:r w:rsidR="00E83FE5">
        <w:rPr>
          <w:szCs w:val="22"/>
          <w:lang w:val="en-GB"/>
        </w:rPr>
        <w:t>nature’s contributions</w:t>
      </w:r>
      <w:r w:rsidRPr="00A5020B">
        <w:rPr>
          <w:szCs w:val="22"/>
          <w:lang w:val="en-GB"/>
        </w:rPr>
        <w:t>, to facilitate delibera</w:t>
      </w:r>
      <w:r w:rsidR="00E83FE5">
        <w:rPr>
          <w:szCs w:val="22"/>
          <w:lang w:val="en-GB"/>
        </w:rPr>
        <w:t>tion and agreement for decision-</w:t>
      </w:r>
      <w:r w:rsidRPr="00A5020B">
        <w:rPr>
          <w:szCs w:val="22"/>
          <w:lang w:val="en-GB"/>
        </w:rPr>
        <w:t>making and planning.</w:t>
      </w:r>
    </w:p>
    <w:p w14:paraId="15F8DF2D" w14:textId="42429889" w:rsidR="00EB5609" w:rsidRPr="00D916AE" w:rsidRDefault="00EB5609" w:rsidP="00AF6ED6">
      <w:pPr>
        <w:tabs>
          <w:tab w:val="left" w:pos="2376"/>
        </w:tabs>
        <w:ind w:left="108"/>
      </w:pPr>
      <w:r w:rsidRPr="00D916AE">
        <w:rPr>
          <w:b/>
        </w:rPr>
        <w:lastRenderedPageBreak/>
        <w:t>Vision</w:t>
      </w:r>
      <w:r>
        <w:rPr>
          <w:b/>
        </w:rPr>
        <w:t xml:space="preserve">   </w:t>
      </w:r>
      <w:r w:rsidRPr="00D916AE">
        <w:t xml:space="preserve">A desirable future (an endpoint in time) which we want to achieve. </w:t>
      </w:r>
      <w:r w:rsidR="00E83FE5">
        <w:t>Visions</w:t>
      </w:r>
      <w:r w:rsidRPr="00D916AE">
        <w:t xml:space="preserve"> usually consist of statements depicting the explicit desires, assumptions, beliefs and paradigms that underlie the desired future.</w:t>
      </w:r>
    </w:p>
    <w:p w14:paraId="07968696" w14:textId="7CD074E0" w:rsidR="00EB5609" w:rsidRPr="00D916AE" w:rsidRDefault="00EB5609" w:rsidP="00AF6ED6">
      <w:pPr>
        <w:tabs>
          <w:tab w:val="left" w:pos="2376"/>
        </w:tabs>
        <w:ind w:left="108"/>
      </w:pPr>
      <w:r w:rsidRPr="00D916AE">
        <w:rPr>
          <w:b/>
        </w:rPr>
        <w:t>Water security</w:t>
      </w:r>
      <w:r>
        <w:rPr>
          <w:b/>
        </w:rPr>
        <w:t xml:space="preserve">   </w:t>
      </w:r>
      <w:r w:rsidR="006C503A" w:rsidRPr="006C503A">
        <w:t>The capacity of a population to safeguard sustainable access to adequate quantities of and acceptable quality water for sustaining livelihoods, human well-being, and socio-economic development, for ensuring protection against water-borne pollution and water-related disasters, and for preserving ecosystems in a climate of peace and political stability</w:t>
      </w:r>
      <w:r w:rsidRPr="00D916AE">
        <w:t>.</w:t>
      </w:r>
    </w:p>
    <w:p w14:paraId="34B5D5AD" w14:textId="77777777" w:rsidR="00EB5609" w:rsidRPr="00D916AE" w:rsidRDefault="00EB5609" w:rsidP="00AF6ED6">
      <w:pPr>
        <w:tabs>
          <w:tab w:val="left" w:pos="2376"/>
        </w:tabs>
        <w:ind w:left="108"/>
      </w:pPr>
      <w:r w:rsidRPr="00D916AE">
        <w:rPr>
          <w:b/>
        </w:rPr>
        <w:t>Water stress</w:t>
      </w:r>
      <w:r>
        <w:rPr>
          <w:b/>
        </w:rPr>
        <w:t xml:space="preserve">   </w:t>
      </w:r>
      <w:r w:rsidRPr="00D916AE">
        <w:t>Water stress occurs in an organism when the demand for water exceeds the available amount during a certain period or when poor quality restricts its use.</w:t>
      </w:r>
    </w:p>
    <w:p w14:paraId="3ED315A1" w14:textId="78CD25F3" w:rsidR="00EB5609" w:rsidRPr="00D916AE" w:rsidRDefault="00EB5609" w:rsidP="00AF6ED6">
      <w:pPr>
        <w:tabs>
          <w:tab w:val="left" w:pos="2376"/>
        </w:tabs>
        <w:ind w:left="108"/>
      </w:pPr>
      <w:r w:rsidRPr="00D916AE">
        <w:rPr>
          <w:b/>
        </w:rPr>
        <w:t>Well-being</w:t>
      </w:r>
      <w:r>
        <w:rPr>
          <w:b/>
        </w:rPr>
        <w:t xml:space="preserve">   </w:t>
      </w:r>
      <w:r w:rsidRPr="00D916AE">
        <w:t>A perspective on a good life that comprises access to basic resources, freedom and choice, health and physical well-being, good social relationships, security, peace of mind and spiritual experience. Well-being is achieved when individuals and communities can act meaningfully to pursue their goals and can enjoy a good quality of life. The concept of hu</w:t>
      </w:r>
      <w:r w:rsidR="00E83FE5">
        <w:t>man well-being is used in many W</w:t>
      </w:r>
      <w:r w:rsidRPr="00D916AE">
        <w:t>estern societies and its variants, together with living in harmony with nature, and living well in balance and harmony with Mother Earth. All these are different perspectives on a good quality of life.</w:t>
      </w:r>
    </w:p>
    <w:p w14:paraId="42F19BC7" w14:textId="40033C5F" w:rsidR="00EB5609" w:rsidRPr="00D916AE" w:rsidRDefault="00EB5609" w:rsidP="00AF6ED6">
      <w:pPr>
        <w:tabs>
          <w:tab w:val="left" w:pos="2376"/>
        </w:tabs>
        <w:ind w:left="108"/>
      </w:pPr>
      <w:r w:rsidRPr="00D916AE">
        <w:rPr>
          <w:b/>
        </w:rPr>
        <w:t>Western science</w:t>
      </w:r>
      <w:r>
        <w:rPr>
          <w:b/>
        </w:rPr>
        <w:t xml:space="preserve">   </w:t>
      </w:r>
      <w:r w:rsidRPr="00D916AE">
        <w:t>Also called modern science, Western scientific knowledge or international science</w:t>
      </w:r>
      <w:r>
        <w:t>, and</w:t>
      </w:r>
      <w:r w:rsidRPr="00D916AE">
        <w:t xml:space="preserve"> used in the context of the IPBES conceptual framework as a broad term to refer to knowledge typically generated in universities, research institutions and private firms following paradigms and methods typically associated with the </w:t>
      </w:r>
      <w:r w:rsidR="00684B48">
        <w:t>“</w:t>
      </w:r>
      <w:r w:rsidRPr="00D916AE">
        <w:t>scientific method</w:t>
      </w:r>
      <w:r w:rsidR="00684B48">
        <w:t>”</w:t>
      </w:r>
      <w:r w:rsidRPr="00D916AE">
        <w:t xml:space="preserve"> consolidated in Post-Renaissance Europe on the basis of wider and more ancient roots. It is typically transmitted through scientific journals and scholarly books. Some of its central tenets are observer independence, replicable findings, systematic scepticism, and transparent research methodologies with standard units and categories.</w:t>
      </w:r>
    </w:p>
    <w:p w14:paraId="49F1F669" w14:textId="77777777" w:rsidR="00EB5609" w:rsidRPr="00D916AE" w:rsidRDefault="00EB5609" w:rsidP="00AF6ED6">
      <w:pPr>
        <w:tabs>
          <w:tab w:val="left" w:pos="2376"/>
        </w:tabs>
        <w:ind w:left="108"/>
      </w:pPr>
      <w:r w:rsidRPr="00D916AE">
        <w:rPr>
          <w:b/>
        </w:rPr>
        <w:t>Wetlands</w:t>
      </w:r>
      <w:r>
        <w:rPr>
          <w:b/>
        </w:rPr>
        <w:t xml:space="preserve">   </w:t>
      </w:r>
      <w:r w:rsidRPr="00D916AE">
        <w:t>Areas that are subject to inundation or soil saturation at a frequency and duration, such that the plant communities present are dominated by species adapted to growing in saturated soil conditions, and/or that the soils of the area are chemically and physically modified due to saturation and indicate a lack of oxygen; such areas are frequently termed peatlands, marshes, swamps, sloughs, fens, bogs, wet meadows, etc.</w:t>
      </w:r>
    </w:p>
    <w:p w14:paraId="6287012B" w14:textId="77777777" w:rsidR="00EB5609" w:rsidRPr="00D916AE" w:rsidRDefault="00EB5609" w:rsidP="00AF6ED6">
      <w:pPr>
        <w:tabs>
          <w:tab w:val="left" w:pos="2376"/>
        </w:tabs>
        <w:ind w:left="108"/>
      </w:pPr>
      <w:r w:rsidRPr="00D916AE">
        <w:rPr>
          <w:b/>
        </w:rPr>
        <w:t>Worldviews</w:t>
      </w:r>
      <w:r>
        <w:rPr>
          <w:b/>
        </w:rPr>
        <w:t xml:space="preserve">   </w:t>
      </w:r>
      <w:r>
        <w:t>D</w:t>
      </w:r>
      <w:r w:rsidRPr="00D916AE">
        <w:t>efined by the connections between networks of concepts and systems of knowledge, values, norms and beliefs. Individual person’s worldviews are moulded by the community the person belongs to. Practices are embedded in worldviews and are intrinsically part of them (e.g. through rituals, institutional regimes, social organization, but also in environmental policies, in development choices, etc.).</w:t>
      </w:r>
    </w:p>
    <w:p w14:paraId="7044C574" w14:textId="77777777" w:rsidR="00EB5609" w:rsidRDefault="00EB5609" w:rsidP="00AF6ED6"/>
    <w:bookmarkEnd w:id="1917"/>
    <w:p w14:paraId="452FAA81" w14:textId="77777777" w:rsidR="00F37A91" w:rsidRDefault="00F37A91" w:rsidP="00AE389F">
      <w:pPr>
        <w:widowControl w:val="0"/>
        <w:autoSpaceDE w:val="0"/>
        <w:autoSpaceDN w:val="0"/>
        <w:adjustRightInd w:val="0"/>
        <w:spacing w:line="240" w:lineRule="auto"/>
        <w:ind w:left="480" w:hanging="480"/>
        <w:rPr>
          <w:lang w:val="en-US"/>
        </w:rPr>
        <w:sectPr w:rsidR="00F37A91" w:rsidSect="001F79DE">
          <w:pgSz w:w="11906" w:h="16838"/>
          <w:pgMar w:top="1418" w:right="1418" w:bottom="1418" w:left="1418" w:header="709" w:footer="709" w:gutter="0"/>
          <w:cols w:space="708"/>
          <w:docGrid w:linePitch="360"/>
        </w:sectPr>
      </w:pPr>
    </w:p>
    <w:p w14:paraId="07489F0C" w14:textId="058FE572" w:rsidR="00AE389F" w:rsidRDefault="00F37A91" w:rsidP="00503C3C">
      <w:pPr>
        <w:pStyle w:val="Heading1"/>
        <w:numPr>
          <w:ilvl w:val="0"/>
          <w:numId w:val="0"/>
        </w:numPr>
        <w:ind w:left="432" w:hanging="432"/>
        <w:rPr>
          <w:lang w:val="en-US"/>
        </w:rPr>
      </w:pPr>
      <w:bookmarkStart w:id="1918" w:name="_Toc519514601"/>
      <w:r>
        <w:rPr>
          <w:lang w:val="en-US"/>
        </w:rPr>
        <w:lastRenderedPageBreak/>
        <w:t>Annex II: Acronyms</w:t>
      </w:r>
      <w:bookmarkEnd w:id="1918"/>
    </w:p>
    <w:p w14:paraId="7C61F4B7" w14:textId="67DB154A" w:rsidR="003B4060" w:rsidRDefault="003B4060" w:rsidP="003B4060">
      <w:pPr>
        <w:rPr>
          <w:lang w:val="en-US"/>
        </w:rPr>
      </w:pPr>
    </w:p>
    <w:tbl>
      <w:tblPr>
        <w:tblW w:w="9270" w:type="dxa"/>
        <w:tblLook w:val="04A0" w:firstRow="1" w:lastRow="0" w:firstColumn="1" w:lastColumn="0" w:noHBand="0" w:noVBand="1"/>
      </w:tblPr>
      <w:tblGrid>
        <w:gridCol w:w="1701"/>
        <w:gridCol w:w="7569"/>
      </w:tblGrid>
      <w:tr w:rsidR="003B4060" w:rsidRPr="003B4060" w14:paraId="7986FA10" w14:textId="77777777" w:rsidTr="001C406F">
        <w:trPr>
          <w:trHeight w:val="320"/>
        </w:trPr>
        <w:tc>
          <w:tcPr>
            <w:tcW w:w="1701" w:type="dxa"/>
            <w:tcBorders>
              <w:top w:val="nil"/>
              <w:left w:val="nil"/>
              <w:bottom w:val="nil"/>
              <w:right w:val="nil"/>
            </w:tcBorders>
            <w:shd w:val="clear" w:color="auto" w:fill="auto"/>
            <w:noWrap/>
            <w:vAlign w:val="bottom"/>
            <w:hideMark/>
          </w:tcPr>
          <w:p w14:paraId="4222F55E" w14:textId="77777777" w:rsidR="003B4060" w:rsidRPr="003B4060" w:rsidRDefault="003B4060" w:rsidP="001C406F">
            <w:pPr>
              <w:spacing w:before="60" w:after="60"/>
              <w:rPr>
                <w:rFonts w:eastAsia="Times New Roman" w:cstheme="minorHAnsi"/>
                <w:b/>
                <w:bCs/>
              </w:rPr>
            </w:pPr>
            <w:r w:rsidRPr="003B4060">
              <w:rPr>
                <w:rFonts w:eastAsia="Times New Roman" w:cstheme="minorHAnsi"/>
                <w:b/>
                <w:bCs/>
              </w:rPr>
              <w:t>Acronym</w:t>
            </w:r>
          </w:p>
        </w:tc>
        <w:tc>
          <w:tcPr>
            <w:tcW w:w="7569" w:type="dxa"/>
            <w:tcBorders>
              <w:top w:val="nil"/>
              <w:left w:val="nil"/>
              <w:bottom w:val="nil"/>
              <w:right w:val="nil"/>
            </w:tcBorders>
            <w:shd w:val="clear" w:color="auto" w:fill="auto"/>
            <w:vAlign w:val="bottom"/>
            <w:hideMark/>
          </w:tcPr>
          <w:p w14:paraId="522BE898" w14:textId="77777777" w:rsidR="003B4060" w:rsidRPr="003B4060" w:rsidRDefault="003B4060" w:rsidP="001C406F">
            <w:pPr>
              <w:spacing w:before="60" w:after="60"/>
              <w:rPr>
                <w:rFonts w:eastAsia="Times New Roman" w:cstheme="minorHAnsi"/>
                <w:b/>
                <w:bCs/>
              </w:rPr>
            </w:pPr>
            <w:r w:rsidRPr="003B4060">
              <w:rPr>
                <w:rFonts w:eastAsia="Times New Roman" w:cstheme="minorHAnsi"/>
                <w:b/>
                <w:bCs/>
              </w:rPr>
              <w:t>Term</w:t>
            </w:r>
          </w:p>
        </w:tc>
      </w:tr>
      <w:tr w:rsidR="003B4060" w:rsidRPr="003B4060" w14:paraId="53EE7ECA" w14:textId="77777777" w:rsidTr="001C406F">
        <w:trPr>
          <w:trHeight w:val="320"/>
        </w:trPr>
        <w:tc>
          <w:tcPr>
            <w:tcW w:w="1701" w:type="dxa"/>
            <w:tcBorders>
              <w:top w:val="nil"/>
              <w:left w:val="nil"/>
              <w:bottom w:val="nil"/>
              <w:right w:val="nil"/>
            </w:tcBorders>
            <w:shd w:val="clear" w:color="auto" w:fill="auto"/>
            <w:noWrap/>
            <w:vAlign w:val="center"/>
            <w:hideMark/>
          </w:tcPr>
          <w:p w14:paraId="4A3438C4" w14:textId="77777777" w:rsidR="003B4060" w:rsidRPr="003B4060" w:rsidRDefault="003B4060" w:rsidP="001C406F">
            <w:pPr>
              <w:spacing w:before="60" w:after="60"/>
              <w:rPr>
                <w:rFonts w:eastAsia="Times New Roman" w:cstheme="minorHAnsi"/>
              </w:rPr>
            </w:pPr>
            <w:r w:rsidRPr="003B4060">
              <w:rPr>
                <w:rFonts w:eastAsia="Times New Roman" w:cstheme="minorHAnsi"/>
              </w:rPr>
              <w:t>ABTs</w:t>
            </w:r>
          </w:p>
        </w:tc>
        <w:tc>
          <w:tcPr>
            <w:tcW w:w="7569" w:type="dxa"/>
            <w:tcBorders>
              <w:top w:val="nil"/>
              <w:left w:val="nil"/>
              <w:bottom w:val="nil"/>
              <w:right w:val="nil"/>
            </w:tcBorders>
            <w:shd w:val="clear" w:color="auto" w:fill="auto"/>
            <w:vAlign w:val="bottom"/>
            <w:hideMark/>
          </w:tcPr>
          <w:p w14:paraId="507281E8" w14:textId="77777777" w:rsidR="003B4060" w:rsidRPr="003B4060" w:rsidRDefault="003B4060" w:rsidP="001C406F">
            <w:pPr>
              <w:spacing w:before="60" w:after="60"/>
              <w:rPr>
                <w:rFonts w:eastAsia="Times New Roman" w:cstheme="minorHAnsi"/>
              </w:rPr>
            </w:pPr>
            <w:r w:rsidRPr="003B4060">
              <w:rPr>
                <w:rFonts w:eastAsia="Times New Roman" w:cstheme="minorHAnsi"/>
              </w:rPr>
              <w:t>Aichi Biodiversity Targets</w:t>
            </w:r>
          </w:p>
        </w:tc>
      </w:tr>
      <w:tr w:rsidR="003B4060" w:rsidRPr="003B4060" w14:paraId="5A2E354A" w14:textId="77777777" w:rsidTr="001C406F">
        <w:trPr>
          <w:trHeight w:val="360"/>
        </w:trPr>
        <w:tc>
          <w:tcPr>
            <w:tcW w:w="1701" w:type="dxa"/>
            <w:tcBorders>
              <w:top w:val="nil"/>
              <w:left w:val="nil"/>
              <w:bottom w:val="nil"/>
              <w:right w:val="nil"/>
            </w:tcBorders>
            <w:shd w:val="clear" w:color="auto" w:fill="auto"/>
            <w:noWrap/>
            <w:vAlign w:val="center"/>
            <w:hideMark/>
          </w:tcPr>
          <w:p w14:paraId="7F82FF98" w14:textId="77777777" w:rsidR="003B4060" w:rsidRPr="003B4060" w:rsidRDefault="003B4060" w:rsidP="001C406F">
            <w:pPr>
              <w:spacing w:before="60" w:after="60"/>
              <w:rPr>
                <w:rFonts w:eastAsia="Times New Roman" w:cstheme="minorHAnsi"/>
              </w:rPr>
            </w:pPr>
            <w:r w:rsidRPr="003B4060">
              <w:rPr>
                <w:rFonts w:eastAsia="Times New Roman" w:cstheme="minorHAnsi"/>
              </w:rPr>
              <w:t xml:space="preserve">AR </w:t>
            </w:r>
          </w:p>
        </w:tc>
        <w:tc>
          <w:tcPr>
            <w:tcW w:w="7569" w:type="dxa"/>
            <w:tcBorders>
              <w:top w:val="nil"/>
              <w:left w:val="nil"/>
              <w:bottom w:val="nil"/>
              <w:right w:val="nil"/>
            </w:tcBorders>
            <w:shd w:val="clear" w:color="auto" w:fill="auto"/>
            <w:vAlign w:val="bottom"/>
            <w:hideMark/>
          </w:tcPr>
          <w:p w14:paraId="5F945FDB" w14:textId="77777777" w:rsidR="003B4060" w:rsidRPr="003B4060" w:rsidRDefault="003B4060" w:rsidP="001C406F">
            <w:pPr>
              <w:spacing w:before="60" w:after="60"/>
              <w:rPr>
                <w:rFonts w:eastAsia="Times New Roman" w:cstheme="minorHAnsi"/>
              </w:rPr>
            </w:pPr>
            <w:r w:rsidRPr="003B4060">
              <w:rPr>
                <w:rFonts w:eastAsia="Times New Roman" w:cstheme="minorHAnsi"/>
              </w:rPr>
              <w:t>Assessment Report (specifically in the context of the Intergovernmental Panel on Climate Change)</w:t>
            </w:r>
          </w:p>
        </w:tc>
      </w:tr>
      <w:tr w:rsidR="003B4060" w:rsidRPr="003B4060" w14:paraId="62D2A63F" w14:textId="77777777" w:rsidTr="001C406F">
        <w:trPr>
          <w:trHeight w:val="320"/>
        </w:trPr>
        <w:tc>
          <w:tcPr>
            <w:tcW w:w="1701" w:type="dxa"/>
            <w:tcBorders>
              <w:top w:val="nil"/>
              <w:left w:val="nil"/>
              <w:bottom w:val="nil"/>
              <w:right w:val="nil"/>
            </w:tcBorders>
            <w:shd w:val="clear" w:color="auto" w:fill="auto"/>
            <w:noWrap/>
            <w:vAlign w:val="center"/>
            <w:hideMark/>
          </w:tcPr>
          <w:p w14:paraId="39BF44D4" w14:textId="77777777" w:rsidR="003B4060" w:rsidRPr="003B4060" w:rsidRDefault="003B4060" w:rsidP="001C406F">
            <w:pPr>
              <w:spacing w:before="60" w:after="60"/>
              <w:rPr>
                <w:rFonts w:eastAsia="Times New Roman" w:cstheme="minorHAnsi"/>
              </w:rPr>
            </w:pPr>
            <w:r w:rsidRPr="003B4060">
              <w:rPr>
                <w:rFonts w:eastAsia="Times New Roman" w:cstheme="minorHAnsi"/>
              </w:rPr>
              <w:t>BPA</w:t>
            </w:r>
          </w:p>
        </w:tc>
        <w:tc>
          <w:tcPr>
            <w:tcW w:w="7569" w:type="dxa"/>
            <w:tcBorders>
              <w:top w:val="nil"/>
              <w:left w:val="nil"/>
              <w:bottom w:val="nil"/>
              <w:right w:val="nil"/>
            </w:tcBorders>
            <w:shd w:val="clear" w:color="auto" w:fill="auto"/>
            <w:vAlign w:val="bottom"/>
            <w:hideMark/>
          </w:tcPr>
          <w:p w14:paraId="79C056E6" w14:textId="77777777" w:rsidR="003B4060" w:rsidRPr="003B4060" w:rsidRDefault="003B4060" w:rsidP="001C406F">
            <w:pPr>
              <w:spacing w:before="60" w:after="60"/>
              <w:rPr>
                <w:rFonts w:eastAsia="Times New Roman" w:cstheme="minorHAnsi"/>
              </w:rPr>
            </w:pPr>
            <w:r w:rsidRPr="003B4060">
              <w:rPr>
                <w:rFonts w:eastAsia="Times New Roman" w:cstheme="minorHAnsi"/>
              </w:rPr>
              <w:t>Bisphenol A; Biodiversity Promotion Areas</w:t>
            </w:r>
          </w:p>
        </w:tc>
      </w:tr>
      <w:tr w:rsidR="003B4060" w:rsidRPr="003B4060" w14:paraId="1E7B7E6B" w14:textId="77777777" w:rsidTr="001C406F">
        <w:trPr>
          <w:trHeight w:val="320"/>
        </w:trPr>
        <w:tc>
          <w:tcPr>
            <w:tcW w:w="1701" w:type="dxa"/>
            <w:tcBorders>
              <w:top w:val="nil"/>
              <w:left w:val="nil"/>
              <w:bottom w:val="nil"/>
              <w:right w:val="nil"/>
            </w:tcBorders>
            <w:shd w:val="clear" w:color="auto" w:fill="auto"/>
            <w:noWrap/>
            <w:vAlign w:val="center"/>
            <w:hideMark/>
          </w:tcPr>
          <w:p w14:paraId="46409FEB" w14:textId="77777777" w:rsidR="003B4060" w:rsidRPr="003B4060" w:rsidRDefault="003B4060" w:rsidP="001C406F">
            <w:pPr>
              <w:spacing w:before="60" w:after="60"/>
              <w:rPr>
                <w:rFonts w:eastAsia="Times New Roman" w:cstheme="minorHAnsi"/>
              </w:rPr>
            </w:pPr>
            <w:r w:rsidRPr="003B4060">
              <w:rPr>
                <w:rFonts w:eastAsia="Times New Roman" w:cstheme="minorHAnsi"/>
              </w:rPr>
              <w:t>CAP</w:t>
            </w:r>
          </w:p>
        </w:tc>
        <w:tc>
          <w:tcPr>
            <w:tcW w:w="7569" w:type="dxa"/>
            <w:tcBorders>
              <w:top w:val="nil"/>
              <w:left w:val="nil"/>
              <w:bottom w:val="nil"/>
              <w:right w:val="nil"/>
            </w:tcBorders>
            <w:shd w:val="clear" w:color="auto" w:fill="auto"/>
            <w:vAlign w:val="bottom"/>
            <w:hideMark/>
          </w:tcPr>
          <w:p w14:paraId="3843DCD4" w14:textId="77777777" w:rsidR="003B4060" w:rsidRPr="003B4060" w:rsidRDefault="003B4060" w:rsidP="001C406F">
            <w:pPr>
              <w:spacing w:before="60" w:after="60"/>
              <w:rPr>
                <w:rFonts w:eastAsia="Times New Roman" w:cstheme="minorHAnsi"/>
              </w:rPr>
            </w:pPr>
            <w:r w:rsidRPr="003B4060">
              <w:rPr>
                <w:rFonts w:eastAsia="Times New Roman" w:cstheme="minorHAnsi"/>
              </w:rPr>
              <w:t>Common Agricultural Policy</w:t>
            </w:r>
          </w:p>
        </w:tc>
      </w:tr>
      <w:tr w:rsidR="003B4060" w:rsidRPr="003B4060" w14:paraId="06170839" w14:textId="77777777" w:rsidTr="001C406F">
        <w:trPr>
          <w:trHeight w:val="320"/>
        </w:trPr>
        <w:tc>
          <w:tcPr>
            <w:tcW w:w="1701" w:type="dxa"/>
            <w:tcBorders>
              <w:top w:val="nil"/>
              <w:left w:val="nil"/>
              <w:bottom w:val="nil"/>
              <w:right w:val="nil"/>
            </w:tcBorders>
            <w:shd w:val="clear" w:color="auto" w:fill="auto"/>
            <w:noWrap/>
            <w:vAlign w:val="center"/>
            <w:hideMark/>
          </w:tcPr>
          <w:p w14:paraId="02AD9AB4" w14:textId="77777777" w:rsidR="003B4060" w:rsidRPr="003B4060" w:rsidRDefault="003B4060" w:rsidP="001C406F">
            <w:pPr>
              <w:spacing w:before="60" w:after="60"/>
              <w:rPr>
                <w:rFonts w:eastAsia="Times New Roman" w:cstheme="minorHAnsi"/>
              </w:rPr>
            </w:pPr>
            <w:r w:rsidRPr="003B4060">
              <w:rPr>
                <w:rFonts w:eastAsia="Times New Roman" w:cstheme="minorHAnsi"/>
              </w:rPr>
              <w:t>CBD</w:t>
            </w:r>
          </w:p>
        </w:tc>
        <w:tc>
          <w:tcPr>
            <w:tcW w:w="7569" w:type="dxa"/>
            <w:tcBorders>
              <w:top w:val="nil"/>
              <w:left w:val="nil"/>
              <w:bottom w:val="nil"/>
              <w:right w:val="nil"/>
            </w:tcBorders>
            <w:shd w:val="clear" w:color="auto" w:fill="auto"/>
            <w:vAlign w:val="bottom"/>
            <w:hideMark/>
          </w:tcPr>
          <w:p w14:paraId="591497F9" w14:textId="77777777" w:rsidR="003B4060" w:rsidRPr="003B4060" w:rsidRDefault="003B4060" w:rsidP="001C406F">
            <w:pPr>
              <w:spacing w:before="60" w:after="60"/>
              <w:rPr>
                <w:rFonts w:eastAsia="Times New Roman" w:cstheme="minorHAnsi"/>
              </w:rPr>
            </w:pPr>
            <w:r w:rsidRPr="003B4060">
              <w:rPr>
                <w:rFonts w:eastAsia="Times New Roman" w:cstheme="minorHAnsi"/>
              </w:rPr>
              <w:t>Convention on Biological Diversity</w:t>
            </w:r>
          </w:p>
        </w:tc>
      </w:tr>
      <w:tr w:rsidR="003B4060" w:rsidRPr="003B4060" w14:paraId="1D78EA6E" w14:textId="77777777" w:rsidTr="001C406F">
        <w:trPr>
          <w:trHeight w:val="320"/>
        </w:trPr>
        <w:tc>
          <w:tcPr>
            <w:tcW w:w="1701" w:type="dxa"/>
            <w:tcBorders>
              <w:top w:val="nil"/>
              <w:left w:val="nil"/>
              <w:bottom w:val="nil"/>
              <w:right w:val="nil"/>
            </w:tcBorders>
            <w:shd w:val="clear" w:color="auto" w:fill="auto"/>
            <w:noWrap/>
            <w:vAlign w:val="center"/>
            <w:hideMark/>
          </w:tcPr>
          <w:p w14:paraId="3CA3383E" w14:textId="77777777" w:rsidR="003B4060" w:rsidRPr="003B4060" w:rsidRDefault="003B4060" w:rsidP="001C406F">
            <w:pPr>
              <w:spacing w:before="60" w:after="60"/>
              <w:rPr>
                <w:rFonts w:eastAsia="Times New Roman" w:cstheme="minorHAnsi"/>
              </w:rPr>
            </w:pPr>
            <w:r w:rsidRPr="003B4060">
              <w:rPr>
                <w:rFonts w:eastAsia="Times New Roman" w:cstheme="minorHAnsi"/>
              </w:rPr>
              <w:t>CITES</w:t>
            </w:r>
          </w:p>
        </w:tc>
        <w:tc>
          <w:tcPr>
            <w:tcW w:w="7569" w:type="dxa"/>
            <w:tcBorders>
              <w:top w:val="nil"/>
              <w:left w:val="nil"/>
              <w:bottom w:val="nil"/>
              <w:right w:val="nil"/>
            </w:tcBorders>
            <w:shd w:val="clear" w:color="auto" w:fill="auto"/>
            <w:vAlign w:val="bottom"/>
            <w:hideMark/>
          </w:tcPr>
          <w:p w14:paraId="5CB16B94" w14:textId="77777777" w:rsidR="003B4060" w:rsidRPr="003B4060" w:rsidRDefault="003B4060" w:rsidP="001C406F">
            <w:pPr>
              <w:spacing w:before="60" w:after="60"/>
              <w:rPr>
                <w:rFonts w:eastAsia="Times New Roman" w:cstheme="minorHAnsi"/>
              </w:rPr>
            </w:pPr>
            <w:r w:rsidRPr="003B4060">
              <w:rPr>
                <w:rFonts w:eastAsia="Times New Roman" w:cstheme="minorHAnsi"/>
              </w:rPr>
              <w:t>Convention on International Trade in Endangered Species of Wild Fauna and Flora</w:t>
            </w:r>
          </w:p>
        </w:tc>
      </w:tr>
      <w:tr w:rsidR="003B4060" w:rsidRPr="003B4060" w14:paraId="5BA7CEF8" w14:textId="77777777" w:rsidTr="001C406F">
        <w:trPr>
          <w:trHeight w:val="320"/>
        </w:trPr>
        <w:tc>
          <w:tcPr>
            <w:tcW w:w="1701" w:type="dxa"/>
            <w:tcBorders>
              <w:top w:val="nil"/>
              <w:left w:val="nil"/>
              <w:bottom w:val="nil"/>
              <w:right w:val="nil"/>
            </w:tcBorders>
            <w:shd w:val="clear" w:color="auto" w:fill="auto"/>
            <w:noWrap/>
            <w:vAlign w:val="center"/>
            <w:hideMark/>
          </w:tcPr>
          <w:p w14:paraId="42C63363" w14:textId="77777777" w:rsidR="003B4060" w:rsidRPr="003B4060" w:rsidRDefault="003B4060" w:rsidP="001C406F">
            <w:pPr>
              <w:spacing w:before="60" w:after="60"/>
              <w:rPr>
                <w:rFonts w:eastAsia="Times New Roman" w:cstheme="minorHAnsi"/>
              </w:rPr>
            </w:pPr>
            <w:r w:rsidRPr="003B4060">
              <w:rPr>
                <w:rFonts w:eastAsia="Times New Roman" w:cstheme="minorHAnsi"/>
              </w:rPr>
              <w:t>CMIP</w:t>
            </w:r>
          </w:p>
        </w:tc>
        <w:tc>
          <w:tcPr>
            <w:tcW w:w="7569" w:type="dxa"/>
            <w:tcBorders>
              <w:top w:val="nil"/>
              <w:left w:val="nil"/>
              <w:bottom w:val="nil"/>
              <w:right w:val="nil"/>
            </w:tcBorders>
            <w:shd w:val="clear" w:color="auto" w:fill="auto"/>
            <w:vAlign w:val="bottom"/>
            <w:hideMark/>
          </w:tcPr>
          <w:p w14:paraId="48AE23FF" w14:textId="77777777" w:rsidR="003B4060" w:rsidRPr="003B4060" w:rsidRDefault="003B4060" w:rsidP="001C406F">
            <w:pPr>
              <w:spacing w:before="60" w:after="60"/>
              <w:rPr>
                <w:rFonts w:eastAsia="Times New Roman" w:cstheme="minorHAnsi"/>
              </w:rPr>
            </w:pPr>
            <w:r w:rsidRPr="003B4060">
              <w:rPr>
                <w:rFonts w:eastAsia="Times New Roman" w:cstheme="minorHAnsi"/>
              </w:rPr>
              <w:t>Coupled Model Intercomparison Project Phase</w:t>
            </w:r>
          </w:p>
        </w:tc>
      </w:tr>
      <w:tr w:rsidR="003B4060" w:rsidRPr="003B4060" w14:paraId="1FA8C543" w14:textId="77777777" w:rsidTr="001C406F">
        <w:trPr>
          <w:trHeight w:val="320"/>
        </w:trPr>
        <w:tc>
          <w:tcPr>
            <w:tcW w:w="1701" w:type="dxa"/>
            <w:tcBorders>
              <w:top w:val="nil"/>
              <w:left w:val="nil"/>
              <w:bottom w:val="nil"/>
              <w:right w:val="nil"/>
            </w:tcBorders>
            <w:shd w:val="clear" w:color="auto" w:fill="auto"/>
            <w:noWrap/>
            <w:vAlign w:val="center"/>
            <w:hideMark/>
          </w:tcPr>
          <w:p w14:paraId="4FBBD80F" w14:textId="77777777" w:rsidR="003B4060" w:rsidRPr="003B4060" w:rsidRDefault="003B4060" w:rsidP="001C406F">
            <w:pPr>
              <w:spacing w:before="60" w:after="60"/>
              <w:rPr>
                <w:rFonts w:eastAsia="Times New Roman" w:cstheme="minorHAnsi"/>
              </w:rPr>
            </w:pPr>
            <w:r w:rsidRPr="003B4060">
              <w:rPr>
                <w:rFonts w:eastAsia="Times New Roman" w:cstheme="minorHAnsi"/>
              </w:rPr>
              <w:t>CMS</w:t>
            </w:r>
          </w:p>
        </w:tc>
        <w:tc>
          <w:tcPr>
            <w:tcW w:w="7569" w:type="dxa"/>
            <w:tcBorders>
              <w:top w:val="nil"/>
              <w:left w:val="nil"/>
              <w:bottom w:val="nil"/>
              <w:right w:val="nil"/>
            </w:tcBorders>
            <w:shd w:val="clear" w:color="auto" w:fill="auto"/>
            <w:vAlign w:val="bottom"/>
            <w:hideMark/>
          </w:tcPr>
          <w:p w14:paraId="745C9ABA" w14:textId="77777777" w:rsidR="003B4060" w:rsidRPr="003B4060" w:rsidRDefault="003B4060" w:rsidP="001C406F">
            <w:pPr>
              <w:spacing w:before="60" w:after="60"/>
              <w:rPr>
                <w:rFonts w:eastAsia="Times New Roman" w:cstheme="minorHAnsi"/>
              </w:rPr>
            </w:pPr>
            <w:r w:rsidRPr="003B4060">
              <w:rPr>
                <w:rFonts w:eastAsia="Times New Roman" w:cstheme="minorHAnsi"/>
              </w:rPr>
              <w:t>Convention on the Conservation of Migratory Species of Wild Animals</w:t>
            </w:r>
          </w:p>
        </w:tc>
      </w:tr>
      <w:tr w:rsidR="003B4060" w:rsidRPr="003B4060" w14:paraId="5FC5B29B" w14:textId="77777777" w:rsidTr="001C406F">
        <w:trPr>
          <w:trHeight w:val="320"/>
        </w:trPr>
        <w:tc>
          <w:tcPr>
            <w:tcW w:w="1701" w:type="dxa"/>
            <w:tcBorders>
              <w:top w:val="nil"/>
              <w:left w:val="nil"/>
              <w:bottom w:val="nil"/>
              <w:right w:val="nil"/>
            </w:tcBorders>
            <w:shd w:val="clear" w:color="auto" w:fill="auto"/>
            <w:noWrap/>
            <w:vAlign w:val="center"/>
            <w:hideMark/>
          </w:tcPr>
          <w:p w14:paraId="28A46033" w14:textId="77777777" w:rsidR="003B4060" w:rsidRPr="003B4060" w:rsidRDefault="003B4060" w:rsidP="001C406F">
            <w:pPr>
              <w:spacing w:before="60" w:after="60"/>
              <w:rPr>
                <w:rFonts w:eastAsia="Times New Roman" w:cstheme="minorHAnsi"/>
              </w:rPr>
            </w:pPr>
            <w:r w:rsidRPr="003B4060">
              <w:rPr>
                <w:rFonts w:eastAsia="Times New Roman" w:cstheme="minorHAnsi"/>
              </w:rPr>
              <w:t>COP</w:t>
            </w:r>
          </w:p>
        </w:tc>
        <w:tc>
          <w:tcPr>
            <w:tcW w:w="7569" w:type="dxa"/>
            <w:tcBorders>
              <w:top w:val="nil"/>
              <w:left w:val="nil"/>
              <w:bottom w:val="nil"/>
              <w:right w:val="nil"/>
            </w:tcBorders>
            <w:shd w:val="clear" w:color="auto" w:fill="auto"/>
            <w:vAlign w:val="bottom"/>
            <w:hideMark/>
          </w:tcPr>
          <w:p w14:paraId="450B5B98" w14:textId="77777777" w:rsidR="003B4060" w:rsidRPr="003B4060" w:rsidRDefault="003B4060" w:rsidP="001C406F">
            <w:pPr>
              <w:spacing w:before="60" w:after="60"/>
              <w:rPr>
                <w:rFonts w:eastAsia="Times New Roman" w:cstheme="minorHAnsi"/>
              </w:rPr>
            </w:pPr>
            <w:r w:rsidRPr="003B4060">
              <w:rPr>
                <w:rFonts w:eastAsia="Times New Roman" w:cstheme="minorHAnsi"/>
              </w:rPr>
              <w:t>Conference of the Parties / Conference of the Contracting Parties</w:t>
            </w:r>
          </w:p>
        </w:tc>
      </w:tr>
      <w:tr w:rsidR="003B4060" w:rsidRPr="003B4060" w14:paraId="67150AC9" w14:textId="77777777" w:rsidTr="001C406F">
        <w:trPr>
          <w:trHeight w:val="320"/>
        </w:trPr>
        <w:tc>
          <w:tcPr>
            <w:tcW w:w="1701" w:type="dxa"/>
            <w:tcBorders>
              <w:top w:val="nil"/>
              <w:left w:val="nil"/>
              <w:bottom w:val="nil"/>
              <w:right w:val="nil"/>
            </w:tcBorders>
            <w:shd w:val="clear" w:color="auto" w:fill="auto"/>
            <w:noWrap/>
            <w:vAlign w:val="center"/>
            <w:hideMark/>
          </w:tcPr>
          <w:p w14:paraId="3E61BCB9" w14:textId="77777777" w:rsidR="003B4060" w:rsidRPr="003B4060" w:rsidRDefault="003B4060" w:rsidP="001C406F">
            <w:pPr>
              <w:spacing w:before="60" w:after="60"/>
              <w:rPr>
                <w:rFonts w:eastAsia="Times New Roman" w:cstheme="minorHAnsi"/>
              </w:rPr>
            </w:pPr>
            <w:r w:rsidRPr="003B4060">
              <w:rPr>
                <w:rFonts w:eastAsia="Times New Roman" w:cstheme="minorHAnsi"/>
              </w:rPr>
              <w:t>DDD</w:t>
            </w:r>
          </w:p>
        </w:tc>
        <w:tc>
          <w:tcPr>
            <w:tcW w:w="7569" w:type="dxa"/>
            <w:tcBorders>
              <w:top w:val="nil"/>
              <w:left w:val="nil"/>
              <w:bottom w:val="nil"/>
              <w:right w:val="nil"/>
            </w:tcBorders>
            <w:shd w:val="clear" w:color="auto" w:fill="auto"/>
            <w:vAlign w:val="bottom"/>
            <w:hideMark/>
          </w:tcPr>
          <w:p w14:paraId="4691EBEF" w14:textId="77777777" w:rsidR="003B4060" w:rsidRPr="003B4060" w:rsidRDefault="003B4060" w:rsidP="001C406F">
            <w:pPr>
              <w:spacing w:before="60" w:after="60"/>
              <w:rPr>
                <w:rFonts w:eastAsia="Times New Roman" w:cstheme="minorHAnsi"/>
              </w:rPr>
            </w:pPr>
            <w:r w:rsidRPr="003B4060">
              <w:rPr>
                <w:rFonts w:eastAsia="Times New Roman" w:cstheme="minorHAnsi"/>
              </w:rPr>
              <w:t>Dichlorodiphenyldichloroethane</w:t>
            </w:r>
          </w:p>
        </w:tc>
      </w:tr>
      <w:tr w:rsidR="003B4060" w:rsidRPr="003B4060" w14:paraId="69B9EEF6" w14:textId="77777777" w:rsidTr="001C406F">
        <w:trPr>
          <w:trHeight w:val="320"/>
        </w:trPr>
        <w:tc>
          <w:tcPr>
            <w:tcW w:w="1701" w:type="dxa"/>
            <w:tcBorders>
              <w:top w:val="nil"/>
              <w:left w:val="nil"/>
              <w:bottom w:val="nil"/>
              <w:right w:val="nil"/>
            </w:tcBorders>
            <w:shd w:val="clear" w:color="auto" w:fill="auto"/>
            <w:noWrap/>
            <w:vAlign w:val="center"/>
            <w:hideMark/>
          </w:tcPr>
          <w:p w14:paraId="2D4BAE7E" w14:textId="77777777" w:rsidR="003B4060" w:rsidRPr="003B4060" w:rsidRDefault="003B4060" w:rsidP="001C406F">
            <w:pPr>
              <w:spacing w:before="60" w:after="60"/>
              <w:rPr>
                <w:rFonts w:eastAsia="Times New Roman" w:cstheme="minorHAnsi"/>
              </w:rPr>
            </w:pPr>
            <w:r w:rsidRPr="003B4060">
              <w:rPr>
                <w:rFonts w:eastAsia="Times New Roman" w:cstheme="minorHAnsi"/>
              </w:rPr>
              <w:t>DDE</w:t>
            </w:r>
          </w:p>
        </w:tc>
        <w:tc>
          <w:tcPr>
            <w:tcW w:w="7569" w:type="dxa"/>
            <w:tcBorders>
              <w:top w:val="nil"/>
              <w:left w:val="nil"/>
              <w:bottom w:val="nil"/>
              <w:right w:val="nil"/>
            </w:tcBorders>
            <w:shd w:val="clear" w:color="auto" w:fill="auto"/>
            <w:vAlign w:val="bottom"/>
            <w:hideMark/>
          </w:tcPr>
          <w:p w14:paraId="4B71D9B6" w14:textId="77777777" w:rsidR="003B4060" w:rsidRPr="003B4060" w:rsidRDefault="003B4060" w:rsidP="001C406F">
            <w:pPr>
              <w:spacing w:before="60" w:after="60"/>
              <w:rPr>
                <w:rFonts w:eastAsia="Times New Roman" w:cstheme="minorHAnsi"/>
              </w:rPr>
            </w:pPr>
            <w:r w:rsidRPr="003B4060">
              <w:rPr>
                <w:rFonts w:eastAsia="Times New Roman" w:cstheme="minorHAnsi"/>
              </w:rPr>
              <w:t>Dichlorodiphenyldichloroethylene</w:t>
            </w:r>
          </w:p>
        </w:tc>
      </w:tr>
      <w:tr w:rsidR="003B4060" w:rsidRPr="003B4060" w14:paraId="08445C2B" w14:textId="77777777" w:rsidTr="001C406F">
        <w:trPr>
          <w:trHeight w:val="320"/>
        </w:trPr>
        <w:tc>
          <w:tcPr>
            <w:tcW w:w="1701" w:type="dxa"/>
            <w:tcBorders>
              <w:top w:val="nil"/>
              <w:left w:val="nil"/>
              <w:bottom w:val="nil"/>
              <w:right w:val="nil"/>
            </w:tcBorders>
            <w:shd w:val="clear" w:color="auto" w:fill="auto"/>
            <w:noWrap/>
            <w:vAlign w:val="center"/>
            <w:hideMark/>
          </w:tcPr>
          <w:p w14:paraId="1D113706" w14:textId="77777777" w:rsidR="003B4060" w:rsidRPr="003B4060" w:rsidRDefault="003B4060" w:rsidP="001C406F">
            <w:pPr>
              <w:spacing w:before="60" w:after="60"/>
              <w:rPr>
                <w:rFonts w:eastAsia="Times New Roman" w:cstheme="minorHAnsi"/>
              </w:rPr>
            </w:pPr>
            <w:r w:rsidRPr="003B4060">
              <w:rPr>
                <w:rFonts w:eastAsia="Times New Roman" w:cstheme="minorHAnsi"/>
              </w:rPr>
              <w:t>DDT</w:t>
            </w:r>
          </w:p>
        </w:tc>
        <w:tc>
          <w:tcPr>
            <w:tcW w:w="7569" w:type="dxa"/>
            <w:tcBorders>
              <w:top w:val="nil"/>
              <w:left w:val="nil"/>
              <w:bottom w:val="nil"/>
              <w:right w:val="nil"/>
            </w:tcBorders>
            <w:shd w:val="clear" w:color="auto" w:fill="auto"/>
            <w:vAlign w:val="bottom"/>
            <w:hideMark/>
          </w:tcPr>
          <w:p w14:paraId="3878AAFC" w14:textId="77777777" w:rsidR="003B4060" w:rsidRPr="003B4060" w:rsidRDefault="003B4060" w:rsidP="001C406F">
            <w:pPr>
              <w:spacing w:before="60" w:after="60"/>
              <w:rPr>
                <w:rFonts w:eastAsia="Times New Roman" w:cstheme="minorHAnsi"/>
              </w:rPr>
            </w:pPr>
            <w:r w:rsidRPr="003B4060">
              <w:rPr>
                <w:rFonts w:eastAsia="Times New Roman" w:cstheme="minorHAnsi"/>
              </w:rPr>
              <w:t>Dichlorodiphenyltrichloroethane</w:t>
            </w:r>
          </w:p>
        </w:tc>
      </w:tr>
      <w:tr w:rsidR="003B4060" w:rsidRPr="003B4060" w14:paraId="1ECFF7D1" w14:textId="77777777" w:rsidTr="001C406F">
        <w:trPr>
          <w:trHeight w:val="320"/>
        </w:trPr>
        <w:tc>
          <w:tcPr>
            <w:tcW w:w="1701" w:type="dxa"/>
            <w:tcBorders>
              <w:top w:val="nil"/>
              <w:left w:val="nil"/>
              <w:bottom w:val="nil"/>
              <w:right w:val="nil"/>
            </w:tcBorders>
            <w:shd w:val="clear" w:color="auto" w:fill="auto"/>
            <w:noWrap/>
            <w:vAlign w:val="center"/>
            <w:hideMark/>
          </w:tcPr>
          <w:p w14:paraId="41909033" w14:textId="77777777" w:rsidR="003B4060" w:rsidRPr="003B4060" w:rsidRDefault="003B4060" w:rsidP="001C406F">
            <w:pPr>
              <w:spacing w:before="60" w:after="60"/>
              <w:rPr>
                <w:rFonts w:eastAsia="Times New Roman" w:cstheme="minorHAnsi"/>
              </w:rPr>
            </w:pPr>
            <w:r w:rsidRPr="003B4060">
              <w:rPr>
                <w:rFonts w:eastAsia="Times New Roman" w:cstheme="minorHAnsi"/>
              </w:rPr>
              <w:t>ECA</w:t>
            </w:r>
          </w:p>
        </w:tc>
        <w:tc>
          <w:tcPr>
            <w:tcW w:w="7569" w:type="dxa"/>
            <w:tcBorders>
              <w:top w:val="nil"/>
              <w:left w:val="nil"/>
              <w:bottom w:val="nil"/>
              <w:right w:val="nil"/>
            </w:tcBorders>
            <w:shd w:val="clear" w:color="auto" w:fill="auto"/>
            <w:vAlign w:val="bottom"/>
            <w:hideMark/>
          </w:tcPr>
          <w:p w14:paraId="61F8BF4E" w14:textId="77777777" w:rsidR="003B4060" w:rsidRPr="003B4060" w:rsidRDefault="003B4060" w:rsidP="001C406F">
            <w:pPr>
              <w:spacing w:before="60" w:after="60"/>
              <w:rPr>
                <w:rFonts w:eastAsia="Times New Roman" w:cstheme="minorHAnsi"/>
              </w:rPr>
            </w:pPr>
            <w:r w:rsidRPr="003B4060">
              <w:rPr>
                <w:rFonts w:eastAsia="Times New Roman" w:cstheme="minorHAnsi"/>
              </w:rPr>
              <w:t>Europe and Central Asia</w:t>
            </w:r>
          </w:p>
        </w:tc>
      </w:tr>
      <w:tr w:rsidR="003B4060" w:rsidRPr="003B4060" w14:paraId="4DF38245" w14:textId="77777777" w:rsidTr="001C406F">
        <w:trPr>
          <w:trHeight w:val="340"/>
        </w:trPr>
        <w:tc>
          <w:tcPr>
            <w:tcW w:w="1701" w:type="dxa"/>
            <w:tcBorders>
              <w:top w:val="nil"/>
              <w:left w:val="nil"/>
              <w:bottom w:val="nil"/>
              <w:right w:val="nil"/>
            </w:tcBorders>
            <w:shd w:val="clear" w:color="auto" w:fill="auto"/>
            <w:noWrap/>
            <w:vAlign w:val="center"/>
            <w:hideMark/>
          </w:tcPr>
          <w:p w14:paraId="2B62D6A8" w14:textId="77777777" w:rsidR="003B4060" w:rsidRPr="003B4060" w:rsidRDefault="003B4060" w:rsidP="001C406F">
            <w:pPr>
              <w:spacing w:before="60" w:after="60"/>
              <w:rPr>
                <w:rFonts w:eastAsia="Times New Roman" w:cstheme="minorHAnsi"/>
              </w:rPr>
            </w:pPr>
            <w:r w:rsidRPr="003B4060">
              <w:rPr>
                <w:rFonts w:eastAsia="Times New Roman" w:cstheme="minorHAnsi"/>
              </w:rPr>
              <w:t>ECOLEX</w:t>
            </w:r>
          </w:p>
        </w:tc>
        <w:tc>
          <w:tcPr>
            <w:tcW w:w="7569" w:type="dxa"/>
            <w:tcBorders>
              <w:top w:val="nil"/>
              <w:left w:val="nil"/>
              <w:bottom w:val="nil"/>
              <w:right w:val="nil"/>
            </w:tcBorders>
            <w:shd w:val="clear" w:color="auto" w:fill="auto"/>
            <w:vAlign w:val="bottom"/>
            <w:hideMark/>
          </w:tcPr>
          <w:p w14:paraId="09D1BAAF" w14:textId="77777777" w:rsidR="003B4060" w:rsidRPr="003B4060" w:rsidRDefault="003B4060" w:rsidP="001C406F">
            <w:pPr>
              <w:spacing w:before="60" w:after="60"/>
              <w:rPr>
                <w:rFonts w:eastAsia="Times New Roman" w:cstheme="minorHAnsi"/>
              </w:rPr>
            </w:pPr>
            <w:r w:rsidRPr="003B4060">
              <w:rPr>
                <w:rFonts w:eastAsia="Times New Roman" w:cstheme="minorHAnsi"/>
              </w:rPr>
              <w:t>A partnership of three organizations compiling environmental, (ECO), law (LEX) related information</w:t>
            </w:r>
          </w:p>
        </w:tc>
      </w:tr>
      <w:tr w:rsidR="003B4060" w:rsidRPr="003B4060" w14:paraId="78B95792" w14:textId="77777777" w:rsidTr="001C406F">
        <w:trPr>
          <w:trHeight w:val="320"/>
        </w:trPr>
        <w:tc>
          <w:tcPr>
            <w:tcW w:w="1701" w:type="dxa"/>
            <w:tcBorders>
              <w:top w:val="nil"/>
              <w:left w:val="nil"/>
              <w:bottom w:val="nil"/>
              <w:right w:val="nil"/>
            </w:tcBorders>
            <w:shd w:val="clear" w:color="auto" w:fill="auto"/>
            <w:noWrap/>
            <w:vAlign w:val="center"/>
            <w:hideMark/>
          </w:tcPr>
          <w:p w14:paraId="11D981D6" w14:textId="77777777" w:rsidR="003B4060" w:rsidRPr="003B4060" w:rsidRDefault="003B4060" w:rsidP="001C406F">
            <w:pPr>
              <w:spacing w:before="60" w:after="60"/>
              <w:rPr>
                <w:rFonts w:eastAsia="Times New Roman" w:cstheme="minorHAnsi"/>
              </w:rPr>
            </w:pPr>
            <w:r w:rsidRPr="003B4060">
              <w:rPr>
                <w:rFonts w:eastAsia="Times New Roman" w:cstheme="minorHAnsi"/>
              </w:rPr>
              <w:t>EEA</w:t>
            </w:r>
          </w:p>
        </w:tc>
        <w:tc>
          <w:tcPr>
            <w:tcW w:w="7569" w:type="dxa"/>
            <w:tcBorders>
              <w:top w:val="nil"/>
              <w:left w:val="nil"/>
              <w:bottom w:val="nil"/>
              <w:right w:val="nil"/>
            </w:tcBorders>
            <w:shd w:val="clear" w:color="auto" w:fill="auto"/>
            <w:vAlign w:val="bottom"/>
            <w:hideMark/>
          </w:tcPr>
          <w:p w14:paraId="6056B061" w14:textId="77777777" w:rsidR="003B4060" w:rsidRPr="003B4060" w:rsidRDefault="003B4060" w:rsidP="001C406F">
            <w:pPr>
              <w:spacing w:before="60" w:after="60"/>
              <w:rPr>
                <w:rFonts w:eastAsia="Times New Roman" w:cstheme="minorHAnsi"/>
              </w:rPr>
            </w:pPr>
            <w:r w:rsidRPr="003B4060">
              <w:rPr>
                <w:rFonts w:eastAsia="Times New Roman" w:cstheme="minorHAnsi"/>
              </w:rPr>
              <w:t>European Environment Agency</w:t>
            </w:r>
          </w:p>
        </w:tc>
      </w:tr>
      <w:tr w:rsidR="003B4060" w:rsidRPr="003B4060" w14:paraId="2A1806FA" w14:textId="77777777" w:rsidTr="001C406F">
        <w:trPr>
          <w:trHeight w:val="320"/>
        </w:trPr>
        <w:tc>
          <w:tcPr>
            <w:tcW w:w="1701" w:type="dxa"/>
            <w:tcBorders>
              <w:top w:val="nil"/>
              <w:left w:val="nil"/>
              <w:bottom w:val="nil"/>
              <w:right w:val="nil"/>
            </w:tcBorders>
            <w:shd w:val="clear" w:color="auto" w:fill="auto"/>
            <w:noWrap/>
            <w:vAlign w:val="center"/>
            <w:hideMark/>
          </w:tcPr>
          <w:p w14:paraId="7961702D" w14:textId="77777777" w:rsidR="003B4060" w:rsidRPr="003B4060" w:rsidRDefault="003B4060" w:rsidP="001C406F">
            <w:pPr>
              <w:spacing w:before="60" w:after="60"/>
              <w:rPr>
                <w:rFonts w:eastAsia="Times New Roman" w:cstheme="minorHAnsi"/>
              </w:rPr>
            </w:pPr>
            <w:r w:rsidRPr="003B4060">
              <w:rPr>
                <w:rFonts w:eastAsia="Times New Roman" w:cstheme="minorHAnsi"/>
              </w:rPr>
              <w:t>EU</w:t>
            </w:r>
          </w:p>
        </w:tc>
        <w:tc>
          <w:tcPr>
            <w:tcW w:w="7569" w:type="dxa"/>
            <w:tcBorders>
              <w:top w:val="nil"/>
              <w:left w:val="nil"/>
              <w:bottom w:val="nil"/>
              <w:right w:val="nil"/>
            </w:tcBorders>
            <w:shd w:val="clear" w:color="auto" w:fill="auto"/>
            <w:vAlign w:val="bottom"/>
            <w:hideMark/>
          </w:tcPr>
          <w:p w14:paraId="2A195D2B" w14:textId="77777777" w:rsidR="003B4060" w:rsidRPr="003B4060" w:rsidRDefault="003B4060" w:rsidP="001C406F">
            <w:pPr>
              <w:spacing w:before="60" w:after="60"/>
              <w:rPr>
                <w:rFonts w:eastAsia="Times New Roman" w:cstheme="minorHAnsi"/>
              </w:rPr>
            </w:pPr>
            <w:r w:rsidRPr="003B4060">
              <w:rPr>
                <w:rFonts w:eastAsia="Times New Roman" w:cstheme="minorHAnsi"/>
              </w:rPr>
              <w:t>European Union</w:t>
            </w:r>
          </w:p>
        </w:tc>
      </w:tr>
      <w:tr w:rsidR="003B4060" w:rsidRPr="003B4060" w14:paraId="0C3B6D7C" w14:textId="77777777" w:rsidTr="001C406F">
        <w:trPr>
          <w:trHeight w:val="320"/>
        </w:trPr>
        <w:tc>
          <w:tcPr>
            <w:tcW w:w="1701" w:type="dxa"/>
            <w:tcBorders>
              <w:top w:val="nil"/>
              <w:left w:val="nil"/>
              <w:bottom w:val="nil"/>
              <w:right w:val="nil"/>
            </w:tcBorders>
            <w:shd w:val="clear" w:color="auto" w:fill="auto"/>
            <w:noWrap/>
            <w:vAlign w:val="center"/>
            <w:hideMark/>
          </w:tcPr>
          <w:p w14:paraId="76D05BD1" w14:textId="77777777" w:rsidR="003B4060" w:rsidRPr="003B4060" w:rsidRDefault="003B4060" w:rsidP="001C406F">
            <w:pPr>
              <w:spacing w:before="60" w:after="60"/>
              <w:rPr>
                <w:rFonts w:eastAsia="Times New Roman" w:cstheme="minorHAnsi"/>
              </w:rPr>
            </w:pPr>
            <w:r w:rsidRPr="003B4060">
              <w:rPr>
                <w:rFonts w:eastAsia="Times New Roman" w:cstheme="minorHAnsi"/>
              </w:rPr>
              <w:t>FAO</w:t>
            </w:r>
          </w:p>
        </w:tc>
        <w:tc>
          <w:tcPr>
            <w:tcW w:w="7569" w:type="dxa"/>
            <w:tcBorders>
              <w:top w:val="nil"/>
              <w:left w:val="nil"/>
              <w:bottom w:val="nil"/>
              <w:right w:val="nil"/>
            </w:tcBorders>
            <w:shd w:val="clear" w:color="auto" w:fill="auto"/>
            <w:vAlign w:val="bottom"/>
            <w:hideMark/>
          </w:tcPr>
          <w:p w14:paraId="325F4734" w14:textId="77777777" w:rsidR="003B4060" w:rsidRPr="003B4060" w:rsidRDefault="003B4060" w:rsidP="001C406F">
            <w:pPr>
              <w:spacing w:before="60" w:after="60"/>
              <w:rPr>
                <w:rFonts w:eastAsia="Times New Roman" w:cstheme="minorHAnsi"/>
              </w:rPr>
            </w:pPr>
            <w:r w:rsidRPr="003B4060">
              <w:rPr>
                <w:rFonts w:eastAsia="Times New Roman" w:cstheme="minorHAnsi"/>
              </w:rPr>
              <w:t>Food and Agriculture Organization (of the United Nations)</w:t>
            </w:r>
          </w:p>
        </w:tc>
      </w:tr>
      <w:tr w:rsidR="003B4060" w:rsidRPr="003B4060" w14:paraId="7AD01C2B" w14:textId="77777777" w:rsidTr="001C406F">
        <w:trPr>
          <w:trHeight w:val="320"/>
        </w:trPr>
        <w:tc>
          <w:tcPr>
            <w:tcW w:w="1701" w:type="dxa"/>
            <w:tcBorders>
              <w:top w:val="nil"/>
              <w:left w:val="nil"/>
              <w:bottom w:val="nil"/>
              <w:right w:val="nil"/>
            </w:tcBorders>
            <w:shd w:val="clear" w:color="auto" w:fill="auto"/>
            <w:noWrap/>
            <w:vAlign w:val="center"/>
            <w:hideMark/>
          </w:tcPr>
          <w:p w14:paraId="5EE3EE7C" w14:textId="77777777" w:rsidR="003B4060" w:rsidRPr="003B4060" w:rsidRDefault="003B4060" w:rsidP="001C406F">
            <w:pPr>
              <w:spacing w:before="60" w:after="60"/>
              <w:rPr>
                <w:rFonts w:eastAsia="Times New Roman" w:cstheme="minorHAnsi"/>
              </w:rPr>
            </w:pPr>
            <w:r w:rsidRPr="003B4060">
              <w:rPr>
                <w:rFonts w:eastAsia="Times New Roman" w:cstheme="minorHAnsi"/>
              </w:rPr>
              <w:t xml:space="preserve">FSC </w:t>
            </w:r>
          </w:p>
        </w:tc>
        <w:tc>
          <w:tcPr>
            <w:tcW w:w="7569" w:type="dxa"/>
            <w:tcBorders>
              <w:top w:val="nil"/>
              <w:left w:val="nil"/>
              <w:bottom w:val="nil"/>
              <w:right w:val="nil"/>
            </w:tcBorders>
            <w:shd w:val="clear" w:color="auto" w:fill="auto"/>
            <w:vAlign w:val="bottom"/>
            <w:hideMark/>
          </w:tcPr>
          <w:p w14:paraId="6940ECFA" w14:textId="77777777" w:rsidR="003B4060" w:rsidRPr="003B4060" w:rsidRDefault="003B4060" w:rsidP="001C406F">
            <w:pPr>
              <w:spacing w:before="60" w:after="60"/>
              <w:rPr>
                <w:rFonts w:eastAsia="Times New Roman" w:cstheme="minorHAnsi"/>
              </w:rPr>
            </w:pPr>
            <w:r w:rsidRPr="003B4060">
              <w:rPr>
                <w:rFonts w:eastAsia="Times New Roman" w:cstheme="minorHAnsi"/>
              </w:rPr>
              <w:t>Forest Stewardship Council</w:t>
            </w:r>
          </w:p>
        </w:tc>
      </w:tr>
      <w:tr w:rsidR="003B4060" w:rsidRPr="003B4060" w14:paraId="4C243CBE" w14:textId="77777777" w:rsidTr="001C406F">
        <w:trPr>
          <w:trHeight w:val="320"/>
        </w:trPr>
        <w:tc>
          <w:tcPr>
            <w:tcW w:w="1701" w:type="dxa"/>
            <w:tcBorders>
              <w:top w:val="nil"/>
              <w:left w:val="nil"/>
              <w:bottom w:val="nil"/>
              <w:right w:val="nil"/>
            </w:tcBorders>
            <w:shd w:val="clear" w:color="auto" w:fill="auto"/>
            <w:noWrap/>
            <w:vAlign w:val="center"/>
            <w:hideMark/>
          </w:tcPr>
          <w:p w14:paraId="1CD5864C" w14:textId="77777777" w:rsidR="003B4060" w:rsidRPr="003B4060" w:rsidRDefault="003B4060" w:rsidP="001C406F">
            <w:pPr>
              <w:spacing w:before="60" w:after="60"/>
              <w:rPr>
                <w:rFonts w:eastAsia="Times New Roman" w:cstheme="minorHAnsi"/>
              </w:rPr>
            </w:pPr>
            <w:r w:rsidRPr="003B4060">
              <w:rPr>
                <w:rFonts w:eastAsia="Times New Roman" w:cstheme="minorHAnsi"/>
              </w:rPr>
              <w:t>GDP</w:t>
            </w:r>
          </w:p>
        </w:tc>
        <w:tc>
          <w:tcPr>
            <w:tcW w:w="7569" w:type="dxa"/>
            <w:tcBorders>
              <w:top w:val="nil"/>
              <w:left w:val="nil"/>
              <w:bottom w:val="nil"/>
              <w:right w:val="nil"/>
            </w:tcBorders>
            <w:shd w:val="clear" w:color="auto" w:fill="auto"/>
            <w:vAlign w:val="bottom"/>
            <w:hideMark/>
          </w:tcPr>
          <w:p w14:paraId="468DE202" w14:textId="77777777" w:rsidR="003B4060" w:rsidRPr="003B4060" w:rsidRDefault="003B4060" w:rsidP="001C406F">
            <w:pPr>
              <w:spacing w:before="60" w:after="60"/>
              <w:rPr>
                <w:rFonts w:eastAsia="Times New Roman" w:cstheme="minorHAnsi"/>
              </w:rPr>
            </w:pPr>
            <w:r w:rsidRPr="003B4060">
              <w:rPr>
                <w:rFonts w:eastAsia="Times New Roman" w:cstheme="minorHAnsi"/>
              </w:rPr>
              <w:t>Gross Domestic Product</w:t>
            </w:r>
          </w:p>
        </w:tc>
      </w:tr>
      <w:tr w:rsidR="003B4060" w:rsidRPr="003B4060" w14:paraId="00A2CC18" w14:textId="77777777" w:rsidTr="001C406F">
        <w:trPr>
          <w:trHeight w:val="320"/>
        </w:trPr>
        <w:tc>
          <w:tcPr>
            <w:tcW w:w="1701" w:type="dxa"/>
            <w:tcBorders>
              <w:top w:val="nil"/>
              <w:left w:val="nil"/>
              <w:bottom w:val="nil"/>
              <w:right w:val="nil"/>
            </w:tcBorders>
            <w:shd w:val="clear" w:color="auto" w:fill="auto"/>
            <w:noWrap/>
            <w:vAlign w:val="center"/>
            <w:hideMark/>
          </w:tcPr>
          <w:p w14:paraId="253B32F2" w14:textId="77777777" w:rsidR="003B4060" w:rsidRPr="003B4060" w:rsidRDefault="003B4060" w:rsidP="001C406F">
            <w:pPr>
              <w:spacing w:before="60" w:after="60"/>
              <w:rPr>
                <w:rFonts w:eastAsia="Times New Roman" w:cstheme="minorHAnsi"/>
              </w:rPr>
            </w:pPr>
            <w:r w:rsidRPr="003B4060">
              <w:rPr>
                <w:rFonts w:eastAsia="Times New Roman" w:cstheme="minorHAnsi"/>
              </w:rPr>
              <w:t>GHG</w:t>
            </w:r>
          </w:p>
        </w:tc>
        <w:tc>
          <w:tcPr>
            <w:tcW w:w="7569" w:type="dxa"/>
            <w:tcBorders>
              <w:top w:val="nil"/>
              <w:left w:val="nil"/>
              <w:bottom w:val="nil"/>
              <w:right w:val="nil"/>
            </w:tcBorders>
            <w:shd w:val="clear" w:color="auto" w:fill="auto"/>
            <w:vAlign w:val="bottom"/>
            <w:hideMark/>
          </w:tcPr>
          <w:p w14:paraId="6B1E334C" w14:textId="77777777" w:rsidR="003B4060" w:rsidRPr="003B4060" w:rsidRDefault="003B4060" w:rsidP="001C406F">
            <w:pPr>
              <w:spacing w:before="60" w:after="60"/>
              <w:rPr>
                <w:rFonts w:eastAsia="Times New Roman" w:cstheme="minorHAnsi"/>
              </w:rPr>
            </w:pPr>
            <w:r w:rsidRPr="003B4060">
              <w:rPr>
                <w:rFonts w:eastAsia="Times New Roman" w:cstheme="minorHAnsi"/>
              </w:rPr>
              <w:t>Greenhouse Gas</w:t>
            </w:r>
          </w:p>
        </w:tc>
      </w:tr>
      <w:tr w:rsidR="003B4060" w:rsidRPr="003B4060" w14:paraId="104C53EC" w14:textId="77777777" w:rsidTr="001C406F">
        <w:trPr>
          <w:trHeight w:val="320"/>
        </w:trPr>
        <w:tc>
          <w:tcPr>
            <w:tcW w:w="1701" w:type="dxa"/>
            <w:tcBorders>
              <w:top w:val="nil"/>
              <w:left w:val="nil"/>
              <w:bottom w:val="nil"/>
              <w:right w:val="nil"/>
            </w:tcBorders>
            <w:shd w:val="clear" w:color="auto" w:fill="auto"/>
            <w:noWrap/>
            <w:vAlign w:val="center"/>
            <w:hideMark/>
          </w:tcPr>
          <w:p w14:paraId="007C7456" w14:textId="77777777" w:rsidR="003B4060" w:rsidRPr="003B4060" w:rsidRDefault="003B4060" w:rsidP="001C406F">
            <w:pPr>
              <w:spacing w:before="60" w:after="60"/>
              <w:rPr>
                <w:rFonts w:eastAsia="Times New Roman" w:cstheme="minorHAnsi"/>
              </w:rPr>
            </w:pPr>
            <w:r w:rsidRPr="003B4060">
              <w:rPr>
                <w:rFonts w:eastAsia="Times New Roman" w:cstheme="minorHAnsi"/>
              </w:rPr>
              <w:t>Ha</w:t>
            </w:r>
          </w:p>
        </w:tc>
        <w:tc>
          <w:tcPr>
            <w:tcW w:w="7569" w:type="dxa"/>
            <w:tcBorders>
              <w:top w:val="nil"/>
              <w:left w:val="nil"/>
              <w:bottom w:val="nil"/>
              <w:right w:val="nil"/>
            </w:tcBorders>
            <w:shd w:val="clear" w:color="auto" w:fill="auto"/>
            <w:vAlign w:val="bottom"/>
            <w:hideMark/>
          </w:tcPr>
          <w:p w14:paraId="4187C2E3" w14:textId="77777777" w:rsidR="003B4060" w:rsidRPr="003B4060" w:rsidRDefault="003B4060" w:rsidP="001C406F">
            <w:pPr>
              <w:spacing w:before="60" w:after="60"/>
              <w:rPr>
                <w:rFonts w:eastAsia="Times New Roman" w:cstheme="minorHAnsi"/>
              </w:rPr>
            </w:pPr>
            <w:r w:rsidRPr="003B4060">
              <w:rPr>
                <w:rFonts w:eastAsia="Times New Roman" w:cstheme="minorHAnsi"/>
              </w:rPr>
              <w:t>Hectare(s)</w:t>
            </w:r>
          </w:p>
        </w:tc>
      </w:tr>
      <w:tr w:rsidR="003B4060" w:rsidRPr="003B4060" w14:paraId="34B3C9C6" w14:textId="77777777" w:rsidTr="001C406F">
        <w:trPr>
          <w:trHeight w:val="320"/>
        </w:trPr>
        <w:tc>
          <w:tcPr>
            <w:tcW w:w="1701" w:type="dxa"/>
            <w:tcBorders>
              <w:top w:val="nil"/>
              <w:left w:val="nil"/>
              <w:bottom w:val="nil"/>
              <w:right w:val="nil"/>
            </w:tcBorders>
            <w:shd w:val="clear" w:color="auto" w:fill="auto"/>
            <w:noWrap/>
            <w:vAlign w:val="center"/>
            <w:hideMark/>
          </w:tcPr>
          <w:p w14:paraId="5B3C3A9B" w14:textId="77777777" w:rsidR="003B4060" w:rsidRPr="003B4060" w:rsidRDefault="003B4060" w:rsidP="001C406F">
            <w:pPr>
              <w:spacing w:before="60" w:after="60"/>
              <w:rPr>
                <w:rFonts w:eastAsia="Times New Roman" w:cstheme="minorHAnsi"/>
              </w:rPr>
            </w:pPr>
            <w:r w:rsidRPr="003B4060">
              <w:rPr>
                <w:rFonts w:eastAsia="Times New Roman" w:cstheme="minorHAnsi"/>
              </w:rPr>
              <w:t>HELCOM</w:t>
            </w:r>
          </w:p>
        </w:tc>
        <w:tc>
          <w:tcPr>
            <w:tcW w:w="7569" w:type="dxa"/>
            <w:tcBorders>
              <w:top w:val="nil"/>
              <w:left w:val="nil"/>
              <w:bottom w:val="nil"/>
              <w:right w:val="nil"/>
            </w:tcBorders>
            <w:shd w:val="clear" w:color="auto" w:fill="auto"/>
            <w:vAlign w:val="bottom"/>
            <w:hideMark/>
          </w:tcPr>
          <w:p w14:paraId="30A13D27" w14:textId="77777777" w:rsidR="003B4060" w:rsidRPr="003B4060" w:rsidRDefault="003B4060" w:rsidP="001C406F">
            <w:pPr>
              <w:spacing w:before="60" w:after="60"/>
              <w:rPr>
                <w:rFonts w:eastAsia="Times New Roman" w:cstheme="minorHAnsi"/>
              </w:rPr>
            </w:pPr>
            <w:r w:rsidRPr="003B4060">
              <w:rPr>
                <w:rFonts w:eastAsia="Times New Roman" w:cstheme="minorHAnsi"/>
              </w:rPr>
              <w:t>Helsinki Commission</w:t>
            </w:r>
          </w:p>
        </w:tc>
      </w:tr>
      <w:tr w:rsidR="003B4060" w:rsidRPr="003B4060" w14:paraId="04E00415" w14:textId="77777777" w:rsidTr="001C406F">
        <w:trPr>
          <w:trHeight w:val="320"/>
        </w:trPr>
        <w:tc>
          <w:tcPr>
            <w:tcW w:w="1701" w:type="dxa"/>
            <w:tcBorders>
              <w:top w:val="nil"/>
              <w:left w:val="nil"/>
              <w:bottom w:val="nil"/>
              <w:right w:val="nil"/>
            </w:tcBorders>
            <w:shd w:val="clear" w:color="auto" w:fill="auto"/>
            <w:noWrap/>
            <w:vAlign w:val="center"/>
            <w:hideMark/>
          </w:tcPr>
          <w:p w14:paraId="70508B24" w14:textId="77777777" w:rsidR="003B4060" w:rsidRPr="003B4060" w:rsidRDefault="003B4060" w:rsidP="001C406F">
            <w:pPr>
              <w:spacing w:before="60" w:after="60"/>
              <w:rPr>
                <w:rFonts w:eastAsia="Times New Roman" w:cstheme="minorHAnsi"/>
              </w:rPr>
            </w:pPr>
            <w:r w:rsidRPr="003B4060">
              <w:rPr>
                <w:rFonts w:eastAsia="Times New Roman" w:cstheme="minorHAnsi"/>
              </w:rPr>
              <w:t>HWSD</w:t>
            </w:r>
          </w:p>
        </w:tc>
        <w:tc>
          <w:tcPr>
            <w:tcW w:w="7569" w:type="dxa"/>
            <w:tcBorders>
              <w:top w:val="nil"/>
              <w:left w:val="nil"/>
              <w:bottom w:val="nil"/>
              <w:right w:val="nil"/>
            </w:tcBorders>
            <w:shd w:val="clear" w:color="auto" w:fill="auto"/>
            <w:vAlign w:val="bottom"/>
            <w:hideMark/>
          </w:tcPr>
          <w:p w14:paraId="5CF6D897" w14:textId="77777777" w:rsidR="003B4060" w:rsidRPr="003B4060" w:rsidRDefault="003B4060" w:rsidP="001C406F">
            <w:pPr>
              <w:spacing w:before="60" w:after="60"/>
              <w:rPr>
                <w:rFonts w:eastAsia="Times New Roman" w:cstheme="minorHAnsi"/>
              </w:rPr>
            </w:pPr>
            <w:r w:rsidRPr="003B4060">
              <w:rPr>
                <w:rFonts w:eastAsia="Times New Roman" w:cstheme="minorHAnsi"/>
              </w:rPr>
              <w:t>Harmonized World Soil Database</w:t>
            </w:r>
          </w:p>
        </w:tc>
      </w:tr>
      <w:tr w:rsidR="003B4060" w:rsidRPr="003B4060" w14:paraId="4206B81E" w14:textId="77777777" w:rsidTr="001C406F">
        <w:trPr>
          <w:trHeight w:val="320"/>
        </w:trPr>
        <w:tc>
          <w:tcPr>
            <w:tcW w:w="1701" w:type="dxa"/>
            <w:tcBorders>
              <w:top w:val="nil"/>
              <w:left w:val="nil"/>
              <w:bottom w:val="nil"/>
              <w:right w:val="nil"/>
            </w:tcBorders>
            <w:shd w:val="clear" w:color="auto" w:fill="auto"/>
            <w:noWrap/>
            <w:vAlign w:val="center"/>
            <w:hideMark/>
          </w:tcPr>
          <w:p w14:paraId="21094A56" w14:textId="77777777" w:rsidR="003B4060" w:rsidRPr="003B4060" w:rsidRDefault="003B4060" w:rsidP="001C406F">
            <w:pPr>
              <w:spacing w:before="60" w:after="60"/>
              <w:rPr>
                <w:rFonts w:eastAsia="Times New Roman" w:cstheme="minorHAnsi"/>
              </w:rPr>
            </w:pPr>
            <w:r w:rsidRPr="003B4060">
              <w:rPr>
                <w:rFonts w:eastAsia="Times New Roman" w:cstheme="minorHAnsi"/>
              </w:rPr>
              <w:t>IGBP</w:t>
            </w:r>
          </w:p>
        </w:tc>
        <w:tc>
          <w:tcPr>
            <w:tcW w:w="7569" w:type="dxa"/>
            <w:tcBorders>
              <w:top w:val="nil"/>
              <w:left w:val="nil"/>
              <w:bottom w:val="nil"/>
              <w:right w:val="nil"/>
            </w:tcBorders>
            <w:shd w:val="clear" w:color="auto" w:fill="auto"/>
            <w:vAlign w:val="bottom"/>
            <w:hideMark/>
          </w:tcPr>
          <w:p w14:paraId="7C757B43" w14:textId="53560DCD" w:rsidR="003B4060" w:rsidRPr="003B4060" w:rsidRDefault="003B4060" w:rsidP="001C406F">
            <w:pPr>
              <w:spacing w:before="60" w:after="60"/>
              <w:rPr>
                <w:rFonts w:eastAsia="Times New Roman" w:cstheme="minorHAnsi"/>
              </w:rPr>
            </w:pPr>
            <w:r w:rsidRPr="003B4060">
              <w:rPr>
                <w:rFonts w:eastAsia="Times New Roman" w:cstheme="minorHAnsi"/>
              </w:rPr>
              <w:t>International Geosphere-Biosphere Program</w:t>
            </w:r>
            <w:r w:rsidR="00A33037">
              <w:rPr>
                <w:rFonts w:eastAsia="Times New Roman" w:cstheme="minorHAnsi"/>
              </w:rPr>
              <w:t>me</w:t>
            </w:r>
          </w:p>
        </w:tc>
      </w:tr>
      <w:tr w:rsidR="003B4060" w:rsidRPr="003B4060" w14:paraId="142A7F77" w14:textId="77777777" w:rsidTr="001C406F">
        <w:trPr>
          <w:trHeight w:val="320"/>
        </w:trPr>
        <w:tc>
          <w:tcPr>
            <w:tcW w:w="1701" w:type="dxa"/>
            <w:tcBorders>
              <w:top w:val="nil"/>
              <w:left w:val="nil"/>
              <w:bottom w:val="nil"/>
              <w:right w:val="nil"/>
            </w:tcBorders>
            <w:shd w:val="clear" w:color="auto" w:fill="auto"/>
            <w:noWrap/>
            <w:vAlign w:val="center"/>
            <w:hideMark/>
          </w:tcPr>
          <w:p w14:paraId="16D23DA1" w14:textId="77777777" w:rsidR="003B4060" w:rsidRPr="003B4060" w:rsidRDefault="003B4060" w:rsidP="001C406F">
            <w:pPr>
              <w:spacing w:before="60" w:after="60"/>
              <w:rPr>
                <w:rFonts w:eastAsia="Times New Roman" w:cstheme="minorHAnsi"/>
              </w:rPr>
            </w:pPr>
            <w:r w:rsidRPr="003B4060">
              <w:rPr>
                <w:rFonts w:eastAsia="Times New Roman" w:cstheme="minorHAnsi"/>
              </w:rPr>
              <w:t>IHDP</w:t>
            </w:r>
          </w:p>
        </w:tc>
        <w:tc>
          <w:tcPr>
            <w:tcW w:w="7569" w:type="dxa"/>
            <w:tcBorders>
              <w:top w:val="nil"/>
              <w:left w:val="nil"/>
              <w:bottom w:val="nil"/>
              <w:right w:val="nil"/>
            </w:tcBorders>
            <w:shd w:val="clear" w:color="auto" w:fill="auto"/>
            <w:vAlign w:val="bottom"/>
            <w:hideMark/>
          </w:tcPr>
          <w:p w14:paraId="1A92FE17" w14:textId="7D2B8E0B" w:rsidR="003B4060" w:rsidRPr="003B4060" w:rsidRDefault="003B4060" w:rsidP="001C406F">
            <w:pPr>
              <w:spacing w:before="60" w:after="60"/>
              <w:rPr>
                <w:rFonts w:eastAsia="Times New Roman" w:cstheme="minorHAnsi"/>
              </w:rPr>
            </w:pPr>
            <w:r w:rsidRPr="003B4060">
              <w:rPr>
                <w:rFonts w:eastAsia="Times New Roman" w:cstheme="minorHAnsi"/>
              </w:rPr>
              <w:t>International Human Dimensions Program</w:t>
            </w:r>
            <w:r w:rsidR="00A33037">
              <w:rPr>
                <w:rFonts w:eastAsia="Times New Roman" w:cstheme="minorHAnsi"/>
              </w:rPr>
              <w:t>me</w:t>
            </w:r>
          </w:p>
        </w:tc>
      </w:tr>
      <w:tr w:rsidR="003B4060" w:rsidRPr="003B4060" w14:paraId="1BE8D3E3" w14:textId="77777777" w:rsidTr="001C406F">
        <w:trPr>
          <w:trHeight w:val="320"/>
        </w:trPr>
        <w:tc>
          <w:tcPr>
            <w:tcW w:w="1701" w:type="dxa"/>
            <w:tcBorders>
              <w:top w:val="nil"/>
              <w:left w:val="nil"/>
              <w:bottom w:val="nil"/>
              <w:right w:val="nil"/>
            </w:tcBorders>
            <w:shd w:val="clear" w:color="auto" w:fill="auto"/>
            <w:noWrap/>
            <w:vAlign w:val="center"/>
            <w:hideMark/>
          </w:tcPr>
          <w:p w14:paraId="3D68BA2B" w14:textId="77777777" w:rsidR="003B4060" w:rsidRPr="003B4060" w:rsidRDefault="003B4060" w:rsidP="001C406F">
            <w:pPr>
              <w:spacing w:before="60" w:after="60"/>
              <w:rPr>
                <w:rFonts w:eastAsia="Times New Roman" w:cstheme="minorHAnsi"/>
              </w:rPr>
            </w:pPr>
            <w:r w:rsidRPr="003B4060">
              <w:rPr>
                <w:rFonts w:eastAsia="Times New Roman" w:cstheme="minorHAnsi"/>
              </w:rPr>
              <w:t>ILK</w:t>
            </w:r>
          </w:p>
        </w:tc>
        <w:tc>
          <w:tcPr>
            <w:tcW w:w="7569" w:type="dxa"/>
            <w:tcBorders>
              <w:top w:val="nil"/>
              <w:left w:val="nil"/>
              <w:bottom w:val="nil"/>
              <w:right w:val="nil"/>
            </w:tcBorders>
            <w:shd w:val="clear" w:color="auto" w:fill="auto"/>
            <w:vAlign w:val="bottom"/>
            <w:hideMark/>
          </w:tcPr>
          <w:p w14:paraId="75BAD777" w14:textId="77777777" w:rsidR="003B4060" w:rsidRPr="003B4060" w:rsidRDefault="003B4060" w:rsidP="001C406F">
            <w:pPr>
              <w:spacing w:before="60" w:after="60"/>
              <w:rPr>
                <w:rFonts w:eastAsia="Times New Roman" w:cstheme="minorHAnsi"/>
              </w:rPr>
            </w:pPr>
            <w:r w:rsidRPr="003B4060">
              <w:rPr>
                <w:rFonts w:eastAsia="Times New Roman" w:cstheme="minorHAnsi"/>
              </w:rPr>
              <w:t>Indigenous and Local Knowledge</w:t>
            </w:r>
          </w:p>
        </w:tc>
      </w:tr>
      <w:tr w:rsidR="003B4060" w:rsidRPr="003B4060" w14:paraId="31071C4C" w14:textId="77777777" w:rsidTr="001C406F">
        <w:trPr>
          <w:trHeight w:val="320"/>
        </w:trPr>
        <w:tc>
          <w:tcPr>
            <w:tcW w:w="1701" w:type="dxa"/>
            <w:tcBorders>
              <w:top w:val="nil"/>
              <w:left w:val="nil"/>
              <w:bottom w:val="nil"/>
              <w:right w:val="nil"/>
            </w:tcBorders>
            <w:shd w:val="clear" w:color="auto" w:fill="auto"/>
            <w:noWrap/>
            <w:vAlign w:val="center"/>
            <w:hideMark/>
          </w:tcPr>
          <w:p w14:paraId="4E15756B" w14:textId="77777777" w:rsidR="003B4060" w:rsidRPr="003B4060" w:rsidRDefault="003B4060" w:rsidP="001C406F">
            <w:pPr>
              <w:spacing w:before="60" w:after="60"/>
              <w:rPr>
                <w:rFonts w:eastAsia="Times New Roman" w:cstheme="minorHAnsi"/>
              </w:rPr>
            </w:pPr>
            <w:r w:rsidRPr="003B4060">
              <w:rPr>
                <w:rFonts w:eastAsia="Times New Roman" w:cstheme="minorHAnsi"/>
              </w:rPr>
              <w:t>IPBES</w:t>
            </w:r>
          </w:p>
        </w:tc>
        <w:tc>
          <w:tcPr>
            <w:tcW w:w="7569" w:type="dxa"/>
            <w:tcBorders>
              <w:top w:val="nil"/>
              <w:left w:val="nil"/>
              <w:bottom w:val="nil"/>
              <w:right w:val="nil"/>
            </w:tcBorders>
            <w:shd w:val="clear" w:color="auto" w:fill="auto"/>
            <w:vAlign w:val="bottom"/>
            <w:hideMark/>
          </w:tcPr>
          <w:p w14:paraId="28466E6D" w14:textId="77777777" w:rsidR="003B4060" w:rsidRPr="003B4060" w:rsidRDefault="003B4060" w:rsidP="001C406F">
            <w:pPr>
              <w:spacing w:before="60" w:after="60"/>
              <w:rPr>
                <w:rFonts w:eastAsia="Times New Roman" w:cstheme="minorHAnsi"/>
              </w:rPr>
            </w:pPr>
            <w:r w:rsidRPr="003B4060">
              <w:rPr>
                <w:rFonts w:eastAsia="Times New Roman" w:cstheme="minorHAnsi"/>
              </w:rPr>
              <w:t>Intergovernmental Science-Policy Platform on Biodiversity and Ecosystem Services</w:t>
            </w:r>
          </w:p>
        </w:tc>
      </w:tr>
      <w:tr w:rsidR="003B4060" w:rsidRPr="003B4060" w14:paraId="69823E1F" w14:textId="77777777" w:rsidTr="001C406F">
        <w:trPr>
          <w:trHeight w:val="320"/>
        </w:trPr>
        <w:tc>
          <w:tcPr>
            <w:tcW w:w="1701" w:type="dxa"/>
            <w:tcBorders>
              <w:top w:val="nil"/>
              <w:left w:val="nil"/>
              <w:bottom w:val="nil"/>
              <w:right w:val="nil"/>
            </w:tcBorders>
            <w:shd w:val="clear" w:color="auto" w:fill="auto"/>
            <w:noWrap/>
            <w:vAlign w:val="center"/>
            <w:hideMark/>
          </w:tcPr>
          <w:p w14:paraId="78D55B22" w14:textId="77777777" w:rsidR="003B4060" w:rsidRPr="003B4060" w:rsidRDefault="003B4060" w:rsidP="001C406F">
            <w:pPr>
              <w:spacing w:before="60" w:after="60"/>
              <w:rPr>
                <w:rFonts w:eastAsia="Times New Roman" w:cstheme="minorHAnsi"/>
              </w:rPr>
            </w:pPr>
            <w:r w:rsidRPr="003B4060">
              <w:rPr>
                <w:rFonts w:eastAsia="Times New Roman" w:cstheme="minorHAnsi"/>
              </w:rPr>
              <w:t>IPCC</w:t>
            </w:r>
          </w:p>
        </w:tc>
        <w:tc>
          <w:tcPr>
            <w:tcW w:w="7569" w:type="dxa"/>
            <w:tcBorders>
              <w:top w:val="nil"/>
              <w:left w:val="nil"/>
              <w:bottom w:val="nil"/>
              <w:right w:val="nil"/>
            </w:tcBorders>
            <w:shd w:val="clear" w:color="auto" w:fill="auto"/>
            <w:vAlign w:val="bottom"/>
            <w:hideMark/>
          </w:tcPr>
          <w:p w14:paraId="2C162B27" w14:textId="77777777" w:rsidR="003B4060" w:rsidRPr="003B4060" w:rsidRDefault="003B4060" w:rsidP="001C406F">
            <w:pPr>
              <w:spacing w:before="60" w:after="60"/>
              <w:rPr>
                <w:rFonts w:eastAsia="Times New Roman" w:cstheme="minorHAnsi"/>
              </w:rPr>
            </w:pPr>
            <w:r w:rsidRPr="003B4060">
              <w:rPr>
                <w:rFonts w:eastAsia="Times New Roman" w:cstheme="minorHAnsi"/>
              </w:rPr>
              <w:t>Intergovernmental Panel on Climate Change</w:t>
            </w:r>
          </w:p>
        </w:tc>
      </w:tr>
      <w:tr w:rsidR="003B4060" w:rsidRPr="003B4060" w14:paraId="52896D8B" w14:textId="77777777" w:rsidTr="001C406F">
        <w:trPr>
          <w:trHeight w:val="320"/>
        </w:trPr>
        <w:tc>
          <w:tcPr>
            <w:tcW w:w="1701" w:type="dxa"/>
            <w:tcBorders>
              <w:top w:val="nil"/>
              <w:left w:val="nil"/>
              <w:bottom w:val="nil"/>
              <w:right w:val="nil"/>
            </w:tcBorders>
            <w:shd w:val="clear" w:color="auto" w:fill="auto"/>
            <w:noWrap/>
            <w:vAlign w:val="center"/>
            <w:hideMark/>
          </w:tcPr>
          <w:p w14:paraId="44962BFD" w14:textId="77777777" w:rsidR="003B4060" w:rsidRPr="003B4060" w:rsidRDefault="003B4060" w:rsidP="001C406F">
            <w:pPr>
              <w:spacing w:before="60" w:after="60"/>
              <w:rPr>
                <w:rFonts w:eastAsia="Times New Roman" w:cstheme="minorHAnsi"/>
              </w:rPr>
            </w:pPr>
            <w:r w:rsidRPr="003B4060">
              <w:rPr>
                <w:rFonts w:eastAsia="Times New Roman" w:cstheme="minorHAnsi"/>
              </w:rPr>
              <w:t>IUCN</w:t>
            </w:r>
          </w:p>
        </w:tc>
        <w:tc>
          <w:tcPr>
            <w:tcW w:w="7569" w:type="dxa"/>
            <w:tcBorders>
              <w:top w:val="nil"/>
              <w:left w:val="nil"/>
              <w:bottom w:val="nil"/>
              <w:right w:val="nil"/>
            </w:tcBorders>
            <w:shd w:val="clear" w:color="auto" w:fill="auto"/>
            <w:vAlign w:val="bottom"/>
            <w:hideMark/>
          </w:tcPr>
          <w:p w14:paraId="502264FF" w14:textId="77777777" w:rsidR="003B4060" w:rsidRPr="003B4060" w:rsidRDefault="003B4060" w:rsidP="001C406F">
            <w:pPr>
              <w:spacing w:before="60" w:after="60"/>
              <w:rPr>
                <w:rFonts w:eastAsia="Times New Roman" w:cstheme="minorHAnsi"/>
              </w:rPr>
            </w:pPr>
            <w:r w:rsidRPr="003B4060">
              <w:rPr>
                <w:rFonts w:eastAsia="Times New Roman" w:cstheme="minorHAnsi"/>
              </w:rPr>
              <w:t>International Union for Conservation of Nature</w:t>
            </w:r>
          </w:p>
        </w:tc>
      </w:tr>
      <w:tr w:rsidR="003B4060" w:rsidRPr="003B4060" w14:paraId="60FB6AAA" w14:textId="77777777" w:rsidTr="001C406F">
        <w:trPr>
          <w:trHeight w:val="320"/>
        </w:trPr>
        <w:tc>
          <w:tcPr>
            <w:tcW w:w="1701" w:type="dxa"/>
            <w:tcBorders>
              <w:top w:val="nil"/>
              <w:left w:val="nil"/>
              <w:bottom w:val="nil"/>
              <w:right w:val="nil"/>
            </w:tcBorders>
            <w:shd w:val="clear" w:color="auto" w:fill="auto"/>
            <w:noWrap/>
            <w:vAlign w:val="center"/>
            <w:hideMark/>
          </w:tcPr>
          <w:p w14:paraId="7D3C3E57" w14:textId="77777777" w:rsidR="003B4060" w:rsidRPr="003B4060" w:rsidRDefault="003B4060" w:rsidP="001C406F">
            <w:pPr>
              <w:spacing w:before="60" w:after="60"/>
              <w:rPr>
                <w:rFonts w:eastAsia="Times New Roman" w:cstheme="minorHAnsi"/>
              </w:rPr>
            </w:pPr>
            <w:r w:rsidRPr="003B4060">
              <w:rPr>
                <w:rFonts w:eastAsia="Times New Roman" w:cstheme="minorHAnsi"/>
              </w:rPr>
              <w:lastRenderedPageBreak/>
              <w:t>LRTAP</w:t>
            </w:r>
          </w:p>
        </w:tc>
        <w:tc>
          <w:tcPr>
            <w:tcW w:w="7569" w:type="dxa"/>
            <w:tcBorders>
              <w:top w:val="nil"/>
              <w:left w:val="nil"/>
              <w:bottom w:val="nil"/>
              <w:right w:val="nil"/>
            </w:tcBorders>
            <w:shd w:val="clear" w:color="auto" w:fill="auto"/>
            <w:vAlign w:val="bottom"/>
            <w:hideMark/>
          </w:tcPr>
          <w:p w14:paraId="0B308F70" w14:textId="77777777" w:rsidR="003B4060" w:rsidRPr="003B4060" w:rsidRDefault="003B4060" w:rsidP="001C406F">
            <w:pPr>
              <w:spacing w:before="60" w:after="60"/>
              <w:rPr>
                <w:rFonts w:eastAsia="Times New Roman" w:cstheme="minorHAnsi"/>
              </w:rPr>
            </w:pPr>
            <w:r w:rsidRPr="003B4060">
              <w:rPr>
                <w:rFonts w:eastAsia="Times New Roman" w:cstheme="minorHAnsi"/>
              </w:rPr>
              <w:t>Long-range Transboundary Air Pollution (Convention)</w:t>
            </w:r>
          </w:p>
        </w:tc>
      </w:tr>
      <w:tr w:rsidR="003B4060" w:rsidRPr="003B4060" w14:paraId="7BAA6B40" w14:textId="77777777" w:rsidTr="001C406F">
        <w:trPr>
          <w:trHeight w:val="320"/>
        </w:trPr>
        <w:tc>
          <w:tcPr>
            <w:tcW w:w="1701" w:type="dxa"/>
            <w:tcBorders>
              <w:top w:val="nil"/>
              <w:left w:val="nil"/>
              <w:bottom w:val="nil"/>
              <w:right w:val="nil"/>
            </w:tcBorders>
            <w:shd w:val="clear" w:color="auto" w:fill="auto"/>
            <w:noWrap/>
            <w:vAlign w:val="center"/>
            <w:hideMark/>
          </w:tcPr>
          <w:p w14:paraId="2837F7B1" w14:textId="77777777" w:rsidR="003B4060" w:rsidRPr="003B4060" w:rsidRDefault="003B4060" w:rsidP="001C406F">
            <w:pPr>
              <w:spacing w:before="60" w:after="60"/>
              <w:rPr>
                <w:rFonts w:eastAsia="Times New Roman" w:cstheme="minorHAnsi"/>
              </w:rPr>
            </w:pPr>
            <w:r w:rsidRPr="003B4060">
              <w:rPr>
                <w:rFonts w:eastAsia="Times New Roman" w:cstheme="minorHAnsi"/>
              </w:rPr>
              <w:t>MEA</w:t>
            </w:r>
          </w:p>
        </w:tc>
        <w:tc>
          <w:tcPr>
            <w:tcW w:w="7569" w:type="dxa"/>
            <w:tcBorders>
              <w:top w:val="nil"/>
              <w:left w:val="nil"/>
              <w:bottom w:val="nil"/>
              <w:right w:val="nil"/>
            </w:tcBorders>
            <w:shd w:val="clear" w:color="auto" w:fill="auto"/>
            <w:vAlign w:val="bottom"/>
            <w:hideMark/>
          </w:tcPr>
          <w:p w14:paraId="0626056A" w14:textId="77777777" w:rsidR="003B4060" w:rsidRPr="003B4060" w:rsidRDefault="003B4060" w:rsidP="001C406F">
            <w:pPr>
              <w:spacing w:before="60" w:after="60"/>
              <w:rPr>
                <w:rFonts w:eastAsia="Times New Roman" w:cstheme="minorHAnsi"/>
              </w:rPr>
            </w:pPr>
            <w:r w:rsidRPr="003B4060">
              <w:rPr>
                <w:rFonts w:eastAsia="Times New Roman" w:cstheme="minorHAnsi"/>
              </w:rPr>
              <w:t>Millennium Ecosystem Assessment</w:t>
            </w:r>
          </w:p>
        </w:tc>
      </w:tr>
      <w:tr w:rsidR="003B4060" w:rsidRPr="003B4060" w14:paraId="4EAAD9F3" w14:textId="77777777" w:rsidTr="001C406F">
        <w:trPr>
          <w:trHeight w:val="320"/>
        </w:trPr>
        <w:tc>
          <w:tcPr>
            <w:tcW w:w="1701" w:type="dxa"/>
            <w:tcBorders>
              <w:top w:val="nil"/>
              <w:left w:val="nil"/>
              <w:bottom w:val="nil"/>
              <w:right w:val="nil"/>
            </w:tcBorders>
            <w:shd w:val="clear" w:color="auto" w:fill="auto"/>
            <w:noWrap/>
            <w:vAlign w:val="center"/>
            <w:hideMark/>
          </w:tcPr>
          <w:p w14:paraId="53E17BD9" w14:textId="77777777" w:rsidR="003B4060" w:rsidRPr="003B4060" w:rsidRDefault="003B4060" w:rsidP="001C406F">
            <w:pPr>
              <w:spacing w:before="60" w:after="60"/>
              <w:rPr>
                <w:rFonts w:eastAsia="Times New Roman" w:cstheme="minorHAnsi"/>
              </w:rPr>
            </w:pPr>
            <w:r w:rsidRPr="003B4060">
              <w:rPr>
                <w:rFonts w:eastAsia="Times New Roman" w:cstheme="minorHAnsi"/>
              </w:rPr>
              <w:t>MPA</w:t>
            </w:r>
          </w:p>
        </w:tc>
        <w:tc>
          <w:tcPr>
            <w:tcW w:w="7569" w:type="dxa"/>
            <w:tcBorders>
              <w:top w:val="nil"/>
              <w:left w:val="nil"/>
              <w:bottom w:val="nil"/>
              <w:right w:val="nil"/>
            </w:tcBorders>
            <w:shd w:val="clear" w:color="auto" w:fill="auto"/>
            <w:vAlign w:val="bottom"/>
            <w:hideMark/>
          </w:tcPr>
          <w:p w14:paraId="0C590894" w14:textId="77777777" w:rsidR="003B4060" w:rsidRPr="003B4060" w:rsidRDefault="003B4060" w:rsidP="001C406F">
            <w:pPr>
              <w:spacing w:before="60" w:after="60"/>
              <w:rPr>
                <w:rFonts w:eastAsia="Times New Roman" w:cstheme="minorHAnsi"/>
              </w:rPr>
            </w:pPr>
            <w:r w:rsidRPr="003B4060">
              <w:rPr>
                <w:rFonts w:eastAsia="Times New Roman" w:cstheme="minorHAnsi"/>
              </w:rPr>
              <w:t>Marine Protected Area</w:t>
            </w:r>
          </w:p>
        </w:tc>
      </w:tr>
      <w:tr w:rsidR="003B4060" w:rsidRPr="003B4060" w14:paraId="724F7706" w14:textId="77777777" w:rsidTr="001C406F">
        <w:trPr>
          <w:trHeight w:val="320"/>
        </w:trPr>
        <w:tc>
          <w:tcPr>
            <w:tcW w:w="1701" w:type="dxa"/>
            <w:tcBorders>
              <w:top w:val="nil"/>
              <w:left w:val="nil"/>
              <w:bottom w:val="nil"/>
              <w:right w:val="nil"/>
            </w:tcBorders>
            <w:shd w:val="clear" w:color="auto" w:fill="auto"/>
            <w:noWrap/>
            <w:vAlign w:val="center"/>
            <w:hideMark/>
          </w:tcPr>
          <w:p w14:paraId="0B78245C" w14:textId="77777777" w:rsidR="003B4060" w:rsidRPr="003B4060" w:rsidRDefault="003B4060" w:rsidP="001C406F">
            <w:pPr>
              <w:spacing w:before="60" w:after="60"/>
              <w:rPr>
                <w:rFonts w:eastAsia="Times New Roman" w:cstheme="minorHAnsi"/>
              </w:rPr>
            </w:pPr>
            <w:r w:rsidRPr="003B4060">
              <w:rPr>
                <w:rFonts w:eastAsia="Times New Roman" w:cstheme="minorHAnsi"/>
              </w:rPr>
              <w:t>NASA</w:t>
            </w:r>
          </w:p>
        </w:tc>
        <w:tc>
          <w:tcPr>
            <w:tcW w:w="7569" w:type="dxa"/>
            <w:tcBorders>
              <w:top w:val="nil"/>
              <w:left w:val="nil"/>
              <w:bottom w:val="nil"/>
              <w:right w:val="nil"/>
            </w:tcBorders>
            <w:shd w:val="clear" w:color="auto" w:fill="auto"/>
            <w:vAlign w:val="bottom"/>
            <w:hideMark/>
          </w:tcPr>
          <w:p w14:paraId="1B17922D" w14:textId="77777777" w:rsidR="003B4060" w:rsidRPr="003B4060" w:rsidRDefault="003B4060" w:rsidP="001C406F">
            <w:pPr>
              <w:spacing w:before="60" w:after="60"/>
              <w:rPr>
                <w:rFonts w:eastAsia="Times New Roman" w:cstheme="minorHAnsi"/>
              </w:rPr>
            </w:pPr>
            <w:r w:rsidRPr="003B4060">
              <w:rPr>
                <w:rFonts w:eastAsia="Times New Roman" w:cstheme="minorHAnsi"/>
              </w:rPr>
              <w:t>National Aeronautics and Space Administration</w:t>
            </w:r>
          </w:p>
        </w:tc>
      </w:tr>
      <w:tr w:rsidR="003B4060" w:rsidRPr="003B4060" w14:paraId="4A52318F" w14:textId="77777777" w:rsidTr="001C406F">
        <w:trPr>
          <w:trHeight w:val="320"/>
        </w:trPr>
        <w:tc>
          <w:tcPr>
            <w:tcW w:w="1701" w:type="dxa"/>
            <w:tcBorders>
              <w:top w:val="nil"/>
              <w:left w:val="nil"/>
              <w:bottom w:val="nil"/>
              <w:right w:val="nil"/>
            </w:tcBorders>
            <w:shd w:val="clear" w:color="auto" w:fill="auto"/>
            <w:noWrap/>
            <w:vAlign w:val="center"/>
            <w:hideMark/>
          </w:tcPr>
          <w:p w14:paraId="6D962799" w14:textId="77777777" w:rsidR="003B4060" w:rsidRPr="003B4060" w:rsidRDefault="003B4060" w:rsidP="001C406F">
            <w:pPr>
              <w:spacing w:before="60" w:after="60"/>
              <w:rPr>
                <w:rFonts w:eastAsia="Times New Roman" w:cstheme="minorHAnsi"/>
              </w:rPr>
            </w:pPr>
            <w:r w:rsidRPr="003B4060">
              <w:rPr>
                <w:rFonts w:eastAsia="Times New Roman" w:cstheme="minorHAnsi"/>
              </w:rPr>
              <w:t>NBSAP</w:t>
            </w:r>
          </w:p>
        </w:tc>
        <w:tc>
          <w:tcPr>
            <w:tcW w:w="7569" w:type="dxa"/>
            <w:tcBorders>
              <w:top w:val="nil"/>
              <w:left w:val="nil"/>
              <w:bottom w:val="nil"/>
              <w:right w:val="nil"/>
            </w:tcBorders>
            <w:shd w:val="clear" w:color="auto" w:fill="auto"/>
            <w:vAlign w:val="bottom"/>
            <w:hideMark/>
          </w:tcPr>
          <w:p w14:paraId="347A13B1" w14:textId="77777777" w:rsidR="003B4060" w:rsidRPr="003B4060" w:rsidRDefault="003B4060" w:rsidP="001C406F">
            <w:pPr>
              <w:spacing w:before="60" w:after="60"/>
              <w:rPr>
                <w:rFonts w:eastAsia="Times New Roman" w:cstheme="minorHAnsi"/>
              </w:rPr>
            </w:pPr>
            <w:r w:rsidRPr="003B4060">
              <w:rPr>
                <w:rFonts w:eastAsia="Times New Roman" w:cstheme="minorHAnsi"/>
              </w:rPr>
              <w:t>National Biodiversity Strategy and Action Plan</w:t>
            </w:r>
          </w:p>
        </w:tc>
      </w:tr>
      <w:tr w:rsidR="003B4060" w:rsidRPr="003B4060" w14:paraId="2E2E84E8" w14:textId="77777777" w:rsidTr="001C406F">
        <w:trPr>
          <w:trHeight w:val="320"/>
        </w:trPr>
        <w:tc>
          <w:tcPr>
            <w:tcW w:w="1701" w:type="dxa"/>
            <w:tcBorders>
              <w:top w:val="nil"/>
              <w:left w:val="nil"/>
              <w:bottom w:val="nil"/>
              <w:right w:val="nil"/>
            </w:tcBorders>
            <w:shd w:val="clear" w:color="auto" w:fill="auto"/>
            <w:noWrap/>
            <w:vAlign w:val="center"/>
            <w:hideMark/>
          </w:tcPr>
          <w:p w14:paraId="4E4426FF" w14:textId="77777777" w:rsidR="003B4060" w:rsidRPr="003B4060" w:rsidRDefault="003B4060" w:rsidP="001C406F">
            <w:pPr>
              <w:spacing w:before="60" w:after="60"/>
              <w:rPr>
                <w:rFonts w:eastAsia="Times New Roman" w:cstheme="minorHAnsi"/>
              </w:rPr>
            </w:pPr>
            <w:r w:rsidRPr="003B4060">
              <w:rPr>
                <w:rFonts w:eastAsia="Times New Roman" w:cstheme="minorHAnsi"/>
              </w:rPr>
              <w:t>NCP</w:t>
            </w:r>
          </w:p>
        </w:tc>
        <w:tc>
          <w:tcPr>
            <w:tcW w:w="7569" w:type="dxa"/>
            <w:tcBorders>
              <w:top w:val="nil"/>
              <w:left w:val="nil"/>
              <w:bottom w:val="nil"/>
              <w:right w:val="nil"/>
            </w:tcBorders>
            <w:shd w:val="clear" w:color="auto" w:fill="auto"/>
            <w:vAlign w:val="bottom"/>
            <w:hideMark/>
          </w:tcPr>
          <w:p w14:paraId="2798DBA1" w14:textId="77777777" w:rsidR="003B4060" w:rsidRPr="003B4060" w:rsidRDefault="003B4060" w:rsidP="001C406F">
            <w:pPr>
              <w:spacing w:before="60" w:after="60"/>
              <w:rPr>
                <w:rFonts w:eastAsia="Times New Roman" w:cstheme="minorHAnsi"/>
              </w:rPr>
            </w:pPr>
            <w:r w:rsidRPr="003B4060">
              <w:rPr>
                <w:rFonts w:eastAsia="Times New Roman" w:cstheme="minorHAnsi"/>
              </w:rPr>
              <w:t>Nature's Contributions to People</w:t>
            </w:r>
          </w:p>
        </w:tc>
      </w:tr>
      <w:tr w:rsidR="003B4060" w:rsidRPr="003B4060" w14:paraId="76050E46" w14:textId="77777777" w:rsidTr="001C406F">
        <w:trPr>
          <w:trHeight w:val="320"/>
        </w:trPr>
        <w:tc>
          <w:tcPr>
            <w:tcW w:w="1701" w:type="dxa"/>
            <w:tcBorders>
              <w:top w:val="nil"/>
              <w:left w:val="nil"/>
              <w:bottom w:val="nil"/>
              <w:right w:val="nil"/>
            </w:tcBorders>
            <w:shd w:val="clear" w:color="auto" w:fill="auto"/>
            <w:noWrap/>
            <w:vAlign w:val="center"/>
            <w:hideMark/>
          </w:tcPr>
          <w:p w14:paraId="49AD94D1" w14:textId="77777777" w:rsidR="003B4060" w:rsidRPr="003B4060" w:rsidRDefault="003B4060" w:rsidP="001C406F">
            <w:pPr>
              <w:spacing w:before="60" w:after="60"/>
              <w:rPr>
                <w:rFonts w:eastAsia="Times New Roman" w:cstheme="minorHAnsi"/>
              </w:rPr>
            </w:pPr>
            <w:r w:rsidRPr="003B4060">
              <w:rPr>
                <w:rFonts w:eastAsia="Times New Roman" w:cstheme="minorHAnsi"/>
              </w:rPr>
              <w:t>NEC Directive</w:t>
            </w:r>
          </w:p>
        </w:tc>
        <w:tc>
          <w:tcPr>
            <w:tcW w:w="7569" w:type="dxa"/>
            <w:tcBorders>
              <w:top w:val="nil"/>
              <w:left w:val="nil"/>
              <w:bottom w:val="nil"/>
              <w:right w:val="nil"/>
            </w:tcBorders>
            <w:shd w:val="clear" w:color="auto" w:fill="auto"/>
            <w:vAlign w:val="bottom"/>
            <w:hideMark/>
          </w:tcPr>
          <w:p w14:paraId="2332FC48" w14:textId="77777777" w:rsidR="003B4060" w:rsidRPr="003B4060" w:rsidRDefault="003B4060" w:rsidP="001C406F">
            <w:pPr>
              <w:spacing w:before="60" w:after="60"/>
              <w:rPr>
                <w:rFonts w:eastAsia="Times New Roman" w:cstheme="minorHAnsi"/>
              </w:rPr>
            </w:pPr>
            <w:r w:rsidRPr="003B4060">
              <w:rPr>
                <w:rFonts w:eastAsia="Times New Roman" w:cstheme="minorHAnsi"/>
              </w:rPr>
              <w:t>National Emissions Ceiling Directive</w:t>
            </w:r>
          </w:p>
        </w:tc>
      </w:tr>
      <w:tr w:rsidR="003B4060" w:rsidRPr="003B4060" w14:paraId="68CE6855" w14:textId="77777777" w:rsidTr="001C406F">
        <w:trPr>
          <w:trHeight w:val="320"/>
        </w:trPr>
        <w:tc>
          <w:tcPr>
            <w:tcW w:w="1701" w:type="dxa"/>
            <w:tcBorders>
              <w:top w:val="nil"/>
              <w:left w:val="nil"/>
              <w:bottom w:val="nil"/>
              <w:right w:val="nil"/>
            </w:tcBorders>
            <w:shd w:val="clear" w:color="auto" w:fill="auto"/>
            <w:noWrap/>
            <w:vAlign w:val="center"/>
            <w:hideMark/>
          </w:tcPr>
          <w:p w14:paraId="3B019581" w14:textId="77777777" w:rsidR="003B4060" w:rsidRPr="003B4060" w:rsidRDefault="003B4060" w:rsidP="001C406F">
            <w:pPr>
              <w:spacing w:before="60" w:after="60"/>
              <w:rPr>
                <w:rFonts w:eastAsia="Times New Roman" w:cstheme="minorHAnsi"/>
              </w:rPr>
            </w:pPr>
            <w:r w:rsidRPr="003B4060">
              <w:rPr>
                <w:rFonts w:eastAsia="Times New Roman" w:cstheme="minorHAnsi"/>
              </w:rPr>
              <w:t>NGO</w:t>
            </w:r>
          </w:p>
        </w:tc>
        <w:tc>
          <w:tcPr>
            <w:tcW w:w="7569" w:type="dxa"/>
            <w:tcBorders>
              <w:top w:val="nil"/>
              <w:left w:val="nil"/>
              <w:bottom w:val="nil"/>
              <w:right w:val="nil"/>
            </w:tcBorders>
            <w:shd w:val="clear" w:color="auto" w:fill="auto"/>
            <w:vAlign w:val="bottom"/>
            <w:hideMark/>
          </w:tcPr>
          <w:p w14:paraId="46D15C4A" w14:textId="77777777" w:rsidR="003B4060" w:rsidRPr="003B4060" w:rsidRDefault="003B4060" w:rsidP="001C406F">
            <w:pPr>
              <w:spacing w:before="60" w:after="60"/>
              <w:rPr>
                <w:rFonts w:eastAsia="Times New Roman" w:cstheme="minorHAnsi"/>
              </w:rPr>
            </w:pPr>
            <w:r w:rsidRPr="003B4060">
              <w:rPr>
                <w:rFonts w:eastAsia="Times New Roman" w:cstheme="minorHAnsi"/>
              </w:rPr>
              <w:t>Non-Governmental Organization</w:t>
            </w:r>
          </w:p>
        </w:tc>
      </w:tr>
      <w:tr w:rsidR="003B4060" w:rsidRPr="003B4060" w14:paraId="325522A5" w14:textId="77777777" w:rsidTr="001C406F">
        <w:trPr>
          <w:trHeight w:val="320"/>
        </w:trPr>
        <w:tc>
          <w:tcPr>
            <w:tcW w:w="1701" w:type="dxa"/>
            <w:tcBorders>
              <w:top w:val="nil"/>
              <w:left w:val="nil"/>
              <w:bottom w:val="nil"/>
              <w:right w:val="nil"/>
            </w:tcBorders>
            <w:shd w:val="clear" w:color="auto" w:fill="auto"/>
            <w:noWrap/>
            <w:vAlign w:val="center"/>
            <w:hideMark/>
          </w:tcPr>
          <w:p w14:paraId="518582D5" w14:textId="77777777" w:rsidR="003B4060" w:rsidRPr="003B4060" w:rsidRDefault="003B4060" w:rsidP="001C406F">
            <w:pPr>
              <w:spacing w:before="60" w:after="60"/>
              <w:rPr>
                <w:rFonts w:eastAsia="Times New Roman" w:cstheme="minorHAnsi"/>
              </w:rPr>
            </w:pPr>
            <w:r w:rsidRPr="003B4060">
              <w:rPr>
                <w:rFonts w:eastAsia="Times New Roman" w:cstheme="minorHAnsi"/>
              </w:rPr>
              <w:t>OECD</w:t>
            </w:r>
          </w:p>
        </w:tc>
        <w:tc>
          <w:tcPr>
            <w:tcW w:w="7569" w:type="dxa"/>
            <w:tcBorders>
              <w:top w:val="nil"/>
              <w:left w:val="nil"/>
              <w:bottom w:val="nil"/>
              <w:right w:val="nil"/>
            </w:tcBorders>
            <w:shd w:val="clear" w:color="auto" w:fill="auto"/>
            <w:vAlign w:val="bottom"/>
            <w:hideMark/>
          </w:tcPr>
          <w:p w14:paraId="09F90C2F" w14:textId="77777777" w:rsidR="003B4060" w:rsidRPr="003B4060" w:rsidRDefault="003B4060" w:rsidP="001C406F">
            <w:pPr>
              <w:spacing w:before="60" w:after="60"/>
              <w:rPr>
                <w:rFonts w:eastAsia="Times New Roman" w:cstheme="minorHAnsi"/>
              </w:rPr>
            </w:pPr>
            <w:r w:rsidRPr="003B4060">
              <w:rPr>
                <w:rFonts w:eastAsia="Times New Roman" w:cstheme="minorHAnsi"/>
              </w:rPr>
              <w:t>Organisation for Economic Co-operation and Development</w:t>
            </w:r>
          </w:p>
        </w:tc>
      </w:tr>
      <w:tr w:rsidR="003B4060" w:rsidRPr="003B4060" w14:paraId="30FDBE41" w14:textId="77777777" w:rsidTr="001C406F">
        <w:trPr>
          <w:trHeight w:val="320"/>
        </w:trPr>
        <w:tc>
          <w:tcPr>
            <w:tcW w:w="1701" w:type="dxa"/>
            <w:tcBorders>
              <w:top w:val="nil"/>
              <w:left w:val="nil"/>
              <w:bottom w:val="nil"/>
              <w:right w:val="nil"/>
            </w:tcBorders>
            <w:shd w:val="clear" w:color="auto" w:fill="auto"/>
            <w:noWrap/>
            <w:vAlign w:val="center"/>
            <w:hideMark/>
          </w:tcPr>
          <w:p w14:paraId="071ED6EE" w14:textId="77777777" w:rsidR="003B4060" w:rsidRPr="003B4060" w:rsidRDefault="003B4060" w:rsidP="001C406F">
            <w:pPr>
              <w:spacing w:before="60" w:after="60"/>
              <w:rPr>
                <w:rFonts w:eastAsia="Times New Roman" w:cstheme="minorHAnsi"/>
              </w:rPr>
            </w:pPr>
            <w:r w:rsidRPr="003B4060">
              <w:rPr>
                <w:rFonts w:eastAsia="Times New Roman" w:cstheme="minorHAnsi"/>
              </w:rPr>
              <w:t>OPERAs</w:t>
            </w:r>
          </w:p>
        </w:tc>
        <w:tc>
          <w:tcPr>
            <w:tcW w:w="7569" w:type="dxa"/>
            <w:tcBorders>
              <w:top w:val="nil"/>
              <w:left w:val="nil"/>
              <w:bottom w:val="nil"/>
              <w:right w:val="nil"/>
            </w:tcBorders>
            <w:shd w:val="clear" w:color="auto" w:fill="auto"/>
            <w:vAlign w:val="bottom"/>
            <w:hideMark/>
          </w:tcPr>
          <w:p w14:paraId="45282AC6" w14:textId="77777777" w:rsidR="003B4060" w:rsidRPr="003B4060" w:rsidRDefault="003B4060" w:rsidP="001C406F">
            <w:pPr>
              <w:spacing w:before="60" w:after="60"/>
              <w:rPr>
                <w:rFonts w:eastAsia="Times New Roman" w:cstheme="minorHAnsi"/>
              </w:rPr>
            </w:pPr>
            <w:r w:rsidRPr="003B4060">
              <w:rPr>
                <w:rFonts w:eastAsia="Times New Roman" w:cstheme="minorHAnsi"/>
              </w:rPr>
              <w:t>OPerationalising Ecosystem Research Applications</w:t>
            </w:r>
          </w:p>
        </w:tc>
      </w:tr>
      <w:tr w:rsidR="003B4060" w:rsidRPr="003B4060" w14:paraId="4FB740B2" w14:textId="77777777" w:rsidTr="001C406F">
        <w:trPr>
          <w:trHeight w:val="320"/>
        </w:trPr>
        <w:tc>
          <w:tcPr>
            <w:tcW w:w="1701" w:type="dxa"/>
            <w:tcBorders>
              <w:top w:val="nil"/>
              <w:left w:val="nil"/>
              <w:bottom w:val="nil"/>
              <w:right w:val="nil"/>
            </w:tcBorders>
            <w:shd w:val="clear" w:color="auto" w:fill="auto"/>
            <w:noWrap/>
            <w:vAlign w:val="center"/>
            <w:hideMark/>
          </w:tcPr>
          <w:p w14:paraId="117892AA" w14:textId="77777777" w:rsidR="003B4060" w:rsidRPr="003B4060" w:rsidRDefault="003B4060" w:rsidP="001C406F">
            <w:pPr>
              <w:spacing w:before="60" w:after="60"/>
              <w:rPr>
                <w:rFonts w:eastAsia="Times New Roman" w:cstheme="minorHAnsi"/>
              </w:rPr>
            </w:pPr>
            <w:r w:rsidRPr="003B4060">
              <w:rPr>
                <w:rFonts w:eastAsia="Times New Roman" w:cstheme="minorHAnsi"/>
              </w:rPr>
              <w:t>OSPAR</w:t>
            </w:r>
          </w:p>
        </w:tc>
        <w:tc>
          <w:tcPr>
            <w:tcW w:w="7569" w:type="dxa"/>
            <w:tcBorders>
              <w:top w:val="nil"/>
              <w:left w:val="nil"/>
              <w:bottom w:val="nil"/>
              <w:right w:val="nil"/>
            </w:tcBorders>
            <w:shd w:val="clear" w:color="auto" w:fill="auto"/>
            <w:vAlign w:val="bottom"/>
            <w:hideMark/>
          </w:tcPr>
          <w:p w14:paraId="599F4F6F" w14:textId="77777777" w:rsidR="003B4060" w:rsidRPr="003B4060" w:rsidRDefault="003B4060" w:rsidP="001C406F">
            <w:pPr>
              <w:spacing w:before="60" w:after="60"/>
              <w:rPr>
                <w:rFonts w:eastAsia="Times New Roman" w:cstheme="minorHAnsi"/>
              </w:rPr>
            </w:pPr>
            <w:r w:rsidRPr="003B4060">
              <w:rPr>
                <w:rFonts w:eastAsia="Times New Roman" w:cstheme="minorHAnsi"/>
              </w:rPr>
              <w:t>Oslo/Paris convention (for the Protection of the Marine Environment of the North-East Atlantic)</w:t>
            </w:r>
          </w:p>
        </w:tc>
      </w:tr>
      <w:tr w:rsidR="003B4060" w:rsidRPr="003B4060" w14:paraId="5CF946DE" w14:textId="77777777" w:rsidTr="001C406F">
        <w:trPr>
          <w:trHeight w:val="320"/>
        </w:trPr>
        <w:tc>
          <w:tcPr>
            <w:tcW w:w="1701" w:type="dxa"/>
            <w:tcBorders>
              <w:top w:val="nil"/>
              <w:left w:val="nil"/>
              <w:bottom w:val="nil"/>
              <w:right w:val="nil"/>
            </w:tcBorders>
            <w:shd w:val="clear" w:color="auto" w:fill="auto"/>
            <w:noWrap/>
            <w:vAlign w:val="center"/>
            <w:hideMark/>
          </w:tcPr>
          <w:p w14:paraId="4439D1AB" w14:textId="77777777" w:rsidR="003B4060" w:rsidRPr="003B4060" w:rsidRDefault="003B4060" w:rsidP="001C406F">
            <w:pPr>
              <w:spacing w:before="60" w:after="60"/>
              <w:rPr>
                <w:rFonts w:eastAsia="Times New Roman" w:cstheme="minorHAnsi"/>
              </w:rPr>
            </w:pPr>
            <w:r w:rsidRPr="003B4060">
              <w:rPr>
                <w:rFonts w:eastAsia="Times New Roman" w:cstheme="minorHAnsi"/>
              </w:rPr>
              <w:t>PAHs</w:t>
            </w:r>
          </w:p>
        </w:tc>
        <w:tc>
          <w:tcPr>
            <w:tcW w:w="7569" w:type="dxa"/>
            <w:tcBorders>
              <w:top w:val="nil"/>
              <w:left w:val="nil"/>
              <w:bottom w:val="nil"/>
              <w:right w:val="nil"/>
            </w:tcBorders>
            <w:shd w:val="clear" w:color="auto" w:fill="auto"/>
            <w:vAlign w:val="bottom"/>
            <w:hideMark/>
          </w:tcPr>
          <w:p w14:paraId="792D6143" w14:textId="77777777" w:rsidR="003B4060" w:rsidRPr="003B4060" w:rsidRDefault="003B4060" w:rsidP="001C406F">
            <w:pPr>
              <w:spacing w:before="60" w:after="60"/>
              <w:rPr>
                <w:rFonts w:eastAsia="Times New Roman" w:cstheme="minorHAnsi"/>
              </w:rPr>
            </w:pPr>
            <w:r w:rsidRPr="003B4060">
              <w:rPr>
                <w:rFonts w:eastAsia="Times New Roman" w:cstheme="minorHAnsi"/>
              </w:rPr>
              <w:t>Polycyclic Aromatic Hydrocarbons</w:t>
            </w:r>
          </w:p>
        </w:tc>
      </w:tr>
      <w:tr w:rsidR="003B4060" w:rsidRPr="003B4060" w14:paraId="215F3B46" w14:textId="77777777" w:rsidTr="001C406F">
        <w:trPr>
          <w:trHeight w:val="320"/>
        </w:trPr>
        <w:tc>
          <w:tcPr>
            <w:tcW w:w="1701" w:type="dxa"/>
            <w:tcBorders>
              <w:top w:val="nil"/>
              <w:left w:val="nil"/>
              <w:bottom w:val="nil"/>
              <w:right w:val="nil"/>
            </w:tcBorders>
            <w:shd w:val="clear" w:color="auto" w:fill="auto"/>
            <w:noWrap/>
            <w:vAlign w:val="center"/>
            <w:hideMark/>
          </w:tcPr>
          <w:p w14:paraId="6220927B" w14:textId="77777777" w:rsidR="003B4060" w:rsidRPr="003B4060" w:rsidRDefault="003B4060" w:rsidP="001C406F">
            <w:pPr>
              <w:spacing w:before="60" w:after="60"/>
              <w:rPr>
                <w:rFonts w:eastAsia="Times New Roman" w:cstheme="minorHAnsi"/>
              </w:rPr>
            </w:pPr>
            <w:r w:rsidRPr="003B4060">
              <w:rPr>
                <w:rFonts w:eastAsia="Times New Roman" w:cstheme="minorHAnsi"/>
              </w:rPr>
              <w:t>PBT</w:t>
            </w:r>
          </w:p>
        </w:tc>
        <w:tc>
          <w:tcPr>
            <w:tcW w:w="7569" w:type="dxa"/>
            <w:tcBorders>
              <w:top w:val="nil"/>
              <w:left w:val="nil"/>
              <w:bottom w:val="nil"/>
              <w:right w:val="nil"/>
            </w:tcBorders>
            <w:shd w:val="clear" w:color="auto" w:fill="auto"/>
            <w:vAlign w:val="bottom"/>
            <w:hideMark/>
          </w:tcPr>
          <w:p w14:paraId="16A05EBD" w14:textId="77777777" w:rsidR="003B4060" w:rsidRPr="003B4060" w:rsidRDefault="003B4060" w:rsidP="001C406F">
            <w:pPr>
              <w:spacing w:before="60" w:after="60"/>
              <w:rPr>
                <w:rFonts w:eastAsia="Times New Roman" w:cstheme="minorHAnsi"/>
              </w:rPr>
            </w:pPr>
            <w:r w:rsidRPr="003B4060">
              <w:rPr>
                <w:rFonts w:eastAsia="Times New Roman" w:cstheme="minorHAnsi"/>
              </w:rPr>
              <w:t>Polybutylene Terephthalate</w:t>
            </w:r>
          </w:p>
        </w:tc>
      </w:tr>
      <w:tr w:rsidR="003B4060" w:rsidRPr="003B4060" w14:paraId="7694B93D" w14:textId="77777777" w:rsidTr="001C406F">
        <w:trPr>
          <w:trHeight w:val="320"/>
        </w:trPr>
        <w:tc>
          <w:tcPr>
            <w:tcW w:w="1701" w:type="dxa"/>
            <w:tcBorders>
              <w:top w:val="nil"/>
              <w:left w:val="nil"/>
              <w:bottom w:val="nil"/>
              <w:right w:val="nil"/>
            </w:tcBorders>
            <w:shd w:val="clear" w:color="auto" w:fill="auto"/>
            <w:noWrap/>
            <w:vAlign w:val="center"/>
            <w:hideMark/>
          </w:tcPr>
          <w:p w14:paraId="5D71B243" w14:textId="77777777" w:rsidR="003B4060" w:rsidRPr="003B4060" w:rsidRDefault="003B4060" w:rsidP="001C406F">
            <w:pPr>
              <w:spacing w:before="60" w:after="60"/>
              <w:rPr>
                <w:rFonts w:eastAsia="Times New Roman" w:cstheme="minorHAnsi"/>
              </w:rPr>
            </w:pPr>
            <w:r w:rsidRPr="003B4060">
              <w:rPr>
                <w:rFonts w:eastAsia="Times New Roman" w:cstheme="minorHAnsi"/>
              </w:rPr>
              <w:t>PCB</w:t>
            </w:r>
          </w:p>
        </w:tc>
        <w:tc>
          <w:tcPr>
            <w:tcW w:w="7569" w:type="dxa"/>
            <w:tcBorders>
              <w:top w:val="nil"/>
              <w:left w:val="nil"/>
              <w:bottom w:val="nil"/>
              <w:right w:val="nil"/>
            </w:tcBorders>
            <w:shd w:val="clear" w:color="auto" w:fill="auto"/>
            <w:vAlign w:val="bottom"/>
            <w:hideMark/>
          </w:tcPr>
          <w:p w14:paraId="6DD09944" w14:textId="77777777" w:rsidR="003B4060" w:rsidRPr="003B4060" w:rsidRDefault="003B4060" w:rsidP="001C406F">
            <w:pPr>
              <w:spacing w:before="60" w:after="60"/>
              <w:rPr>
                <w:rFonts w:eastAsia="Times New Roman" w:cstheme="minorHAnsi"/>
              </w:rPr>
            </w:pPr>
            <w:r w:rsidRPr="003B4060">
              <w:rPr>
                <w:rFonts w:eastAsia="Times New Roman" w:cstheme="minorHAnsi"/>
              </w:rPr>
              <w:t>Polychrorinated Byphenil</w:t>
            </w:r>
          </w:p>
        </w:tc>
      </w:tr>
      <w:tr w:rsidR="003B4060" w:rsidRPr="003B4060" w14:paraId="0F191A85" w14:textId="77777777" w:rsidTr="001C406F">
        <w:trPr>
          <w:trHeight w:val="320"/>
        </w:trPr>
        <w:tc>
          <w:tcPr>
            <w:tcW w:w="1701" w:type="dxa"/>
            <w:tcBorders>
              <w:top w:val="nil"/>
              <w:left w:val="nil"/>
              <w:bottom w:val="nil"/>
              <w:right w:val="nil"/>
            </w:tcBorders>
            <w:shd w:val="clear" w:color="auto" w:fill="auto"/>
            <w:noWrap/>
            <w:vAlign w:val="center"/>
            <w:hideMark/>
          </w:tcPr>
          <w:p w14:paraId="42935CF6" w14:textId="77777777" w:rsidR="003B4060" w:rsidRPr="003B4060" w:rsidRDefault="003B4060" w:rsidP="001C406F">
            <w:pPr>
              <w:spacing w:before="60" w:after="60"/>
              <w:rPr>
                <w:rFonts w:eastAsia="Times New Roman" w:cstheme="minorHAnsi"/>
              </w:rPr>
            </w:pPr>
            <w:r w:rsidRPr="003B4060">
              <w:rPr>
                <w:rFonts w:eastAsia="Times New Roman" w:cstheme="minorHAnsi"/>
              </w:rPr>
              <w:t>POP</w:t>
            </w:r>
          </w:p>
        </w:tc>
        <w:tc>
          <w:tcPr>
            <w:tcW w:w="7569" w:type="dxa"/>
            <w:tcBorders>
              <w:top w:val="nil"/>
              <w:left w:val="nil"/>
              <w:bottom w:val="nil"/>
              <w:right w:val="nil"/>
            </w:tcBorders>
            <w:shd w:val="clear" w:color="auto" w:fill="auto"/>
            <w:vAlign w:val="bottom"/>
            <w:hideMark/>
          </w:tcPr>
          <w:p w14:paraId="2A621053" w14:textId="77777777" w:rsidR="003B4060" w:rsidRPr="003B4060" w:rsidRDefault="003B4060" w:rsidP="001C406F">
            <w:pPr>
              <w:spacing w:before="60" w:after="60"/>
              <w:rPr>
                <w:rFonts w:eastAsia="Times New Roman" w:cstheme="minorHAnsi"/>
              </w:rPr>
            </w:pPr>
            <w:r w:rsidRPr="003B4060">
              <w:rPr>
                <w:rFonts w:eastAsia="Times New Roman" w:cstheme="minorHAnsi"/>
              </w:rPr>
              <w:t>Persistent Organic Pollutant</w:t>
            </w:r>
          </w:p>
        </w:tc>
      </w:tr>
      <w:tr w:rsidR="003B4060" w:rsidRPr="003B4060" w14:paraId="29695EFB" w14:textId="77777777" w:rsidTr="001C406F">
        <w:trPr>
          <w:trHeight w:val="320"/>
        </w:trPr>
        <w:tc>
          <w:tcPr>
            <w:tcW w:w="1701" w:type="dxa"/>
            <w:tcBorders>
              <w:top w:val="nil"/>
              <w:left w:val="nil"/>
              <w:bottom w:val="nil"/>
              <w:right w:val="nil"/>
            </w:tcBorders>
            <w:shd w:val="clear" w:color="auto" w:fill="auto"/>
            <w:noWrap/>
            <w:vAlign w:val="center"/>
            <w:hideMark/>
          </w:tcPr>
          <w:p w14:paraId="511B160A" w14:textId="77777777" w:rsidR="003B4060" w:rsidRPr="003B4060" w:rsidRDefault="003B4060" w:rsidP="001C406F">
            <w:pPr>
              <w:spacing w:before="60" w:after="60"/>
              <w:rPr>
                <w:rFonts w:eastAsia="Times New Roman" w:cstheme="minorHAnsi"/>
              </w:rPr>
            </w:pPr>
            <w:r w:rsidRPr="003B4060">
              <w:rPr>
                <w:rFonts w:eastAsia="Times New Roman" w:cstheme="minorHAnsi"/>
              </w:rPr>
              <w:t>RCP</w:t>
            </w:r>
          </w:p>
        </w:tc>
        <w:tc>
          <w:tcPr>
            <w:tcW w:w="7569" w:type="dxa"/>
            <w:tcBorders>
              <w:top w:val="nil"/>
              <w:left w:val="nil"/>
              <w:bottom w:val="nil"/>
              <w:right w:val="nil"/>
            </w:tcBorders>
            <w:shd w:val="clear" w:color="auto" w:fill="auto"/>
            <w:vAlign w:val="bottom"/>
            <w:hideMark/>
          </w:tcPr>
          <w:p w14:paraId="1729608A" w14:textId="77777777" w:rsidR="003B4060" w:rsidRPr="003B4060" w:rsidRDefault="003B4060" w:rsidP="001C406F">
            <w:pPr>
              <w:spacing w:before="60" w:after="60"/>
              <w:rPr>
                <w:rFonts w:eastAsia="Times New Roman" w:cstheme="minorHAnsi"/>
              </w:rPr>
            </w:pPr>
            <w:r w:rsidRPr="003B4060">
              <w:rPr>
                <w:rFonts w:eastAsia="Times New Roman" w:cstheme="minorHAnsi"/>
              </w:rPr>
              <w:t>Representative Concentration Pathway</w:t>
            </w:r>
          </w:p>
        </w:tc>
      </w:tr>
      <w:tr w:rsidR="003B4060" w:rsidRPr="003B4060" w14:paraId="50EC3321" w14:textId="77777777" w:rsidTr="001C406F">
        <w:trPr>
          <w:trHeight w:val="320"/>
        </w:trPr>
        <w:tc>
          <w:tcPr>
            <w:tcW w:w="1701" w:type="dxa"/>
            <w:tcBorders>
              <w:top w:val="nil"/>
              <w:left w:val="nil"/>
              <w:bottom w:val="nil"/>
              <w:right w:val="nil"/>
            </w:tcBorders>
            <w:shd w:val="clear" w:color="auto" w:fill="auto"/>
            <w:noWrap/>
            <w:vAlign w:val="center"/>
            <w:hideMark/>
          </w:tcPr>
          <w:p w14:paraId="4A6D9CA6" w14:textId="77777777" w:rsidR="003B4060" w:rsidRPr="003B4060" w:rsidRDefault="003B4060" w:rsidP="001C406F">
            <w:pPr>
              <w:spacing w:before="60" w:after="60"/>
              <w:rPr>
                <w:rFonts w:eastAsia="Times New Roman" w:cstheme="minorHAnsi"/>
              </w:rPr>
            </w:pPr>
            <w:r w:rsidRPr="003B4060">
              <w:rPr>
                <w:rFonts w:eastAsia="Times New Roman" w:cstheme="minorHAnsi"/>
              </w:rPr>
              <w:t xml:space="preserve">RED </w:t>
            </w:r>
          </w:p>
        </w:tc>
        <w:tc>
          <w:tcPr>
            <w:tcW w:w="7569" w:type="dxa"/>
            <w:tcBorders>
              <w:top w:val="nil"/>
              <w:left w:val="nil"/>
              <w:bottom w:val="nil"/>
              <w:right w:val="nil"/>
            </w:tcBorders>
            <w:shd w:val="clear" w:color="auto" w:fill="auto"/>
            <w:vAlign w:val="bottom"/>
            <w:hideMark/>
          </w:tcPr>
          <w:p w14:paraId="6A1F617F" w14:textId="77777777" w:rsidR="003B4060" w:rsidRPr="003B4060" w:rsidRDefault="003B4060" w:rsidP="001C406F">
            <w:pPr>
              <w:spacing w:before="60" w:after="60"/>
              <w:rPr>
                <w:rFonts w:eastAsia="Times New Roman" w:cstheme="minorHAnsi"/>
              </w:rPr>
            </w:pPr>
            <w:r w:rsidRPr="003B4060">
              <w:rPr>
                <w:rFonts w:eastAsia="Times New Roman" w:cstheme="minorHAnsi"/>
              </w:rPr>
              <w:t>Renewable Energy Directive</w:t>
            </w:r>
          </w:p>
        </w:tc>
      </w:tr>
      <w:tr w:rsidR="003B4060" w:rsidRPr="003B4060" w14:paraId="1A3B6D08" w14:textId="77777777" w:rsidTr="001C406F">
        <w:trPr>
          <w:trHeight w:val="320"/>
        </w:trPr>
        <w:tc>
          <w:tcPr>
            <w:tcW w:w="1701" w:type="dxa"/>
            <w:tcBorders>
              <w:top w:val="nil"/>
              <w:left w:val="nil"/>
              <w:bottom w:val="nil"/>
              <w:right w:val="nil"/>
            </w:tcBorders>
            <w:shd w:val="clear" w:color="auto" w:fill="auto"/>
            <w:noWrap/>
            <w:vAlign w:val="center"/>
            <w:hideMark/>
          </w:tcPr>
          <w:p w14:paraId="10726BB5" w14:textId="77777777" w:rsidR="003B4060" w:rsidRPr="003B4060" w:rsidRDefault="003B4060" w:rsidP="001C406F">
            <w:pPr>
              <w:spacing w:before="60" w:after="60"/>
              <w:rPr>
                <w:rFonts w:eastAsia="Times New Roman" w:cstheme="minorHAnsi"/>
              </w:rPr>
            </w:pPr>
            <w:r w:rsidRPr="003B4060">
              <w:rPr>
                <w:rFonts w:eastAsia="Times New Roman" w:cstheme="minorHAnsi"/>
              </w:rPr>
              <w:t>REDD+</w:t>
            </w:r>
          </w:p>
        </w:tc>
        <w:tc>
          <w:tcPr>
            <w:tcW w:w="7569" w:type="dxa"/>
            <w:tcBorders>
              <w:top w:val="nil"/>
              <w:left w:val="nil"/>
              <w:bottom w:val="nil"/>
              <w:right w:val="nil"/>
            </w:tcBorders>
            <w:shd w:val="clear" w:color="auto" w:fill="auto"/>
            <w:vAlign w:val="bottom"/>
            <w:hideMark/>
          </w:tcPr>
          <w:p w14:paraId="109AB5C1" w14:textId="77777777" w:rsidR="003B4060" w:rsidRPr="003B4060" w:rsidRDefault="003B4060" w:rsidP="001C406F">
            <w:pPr>
              <w:spacing w:before="60" w:after="60"/>
              <w:rPr>
                <w:rFonts w:eastAsia="Times New Roman" w:cstheme="minorHAnsi"/>
              </w:rPr>
            </w:pPr>
            <w:r w:rsidRPr="003B4060">
              <w:rPr>
                <w:rFonts w:eastAsia="Times New Roman" w:cstheme="minorHAnsi"/>
              </w:rPr>
              <w:t>Reducing Emissions from Deforestation and Degradation</w:t>
            </w:r>
          </w:p>
        </w:tc>
      </w:tr>
      <w:tr w:rsidR="003B4060" w:rsidRPr="003B4060" w14:paraId="10BD1849" w14:textId="77777777" w:rsidTr="001C406F">
        <w:trPr>
          <w:trHeight w:val="320"/>
        </w:trPr>
        <w:tc>
          <w:tcPr>
            <w:tcW w:w="1701" w:type="dxa"/>
            <w:tcBorders>
              <w:top w:val="nil"/>
              <w:left w:val="nil"/>
              <w:bottom w:val="nil"/>
              <w:right w:val="nil"/>
            </w:tcBorders>
            <w:shd w:val="clear" w:color="auto" w:fill="auto"/>
            <w:noWrap/>
            <w:vAlign w:val="center"/>
            <w:hideMark/>
          </w:tcPr>
          <w:p w14:paraId="74D27D0E" w14:textId="77777777" w:rsidR="003B4060" w:rsidRPr="003B4060" w:rsidRDefault="003B4060" w:rsidP="001C406F">
            <w:pPr>
              <w:spacing w:before="60" w:after="60"/>
              <w:rPr>
                <w:rFonts w:eastAsia="Times New Roman" w:cstheme="minorHAnsi"/>
              </w:rPr>
            </w:pPr>
            <w:r w:rsidRPr="003B4060">
              <w:rPr>
                <w:rFonts w:eastAsia="Times New Roman" w:cstheme="minorHAnsi"/>
              </w:rPr>
              <w:t>SDG</w:t>
            </w:r>
          </w:p>
        </w:tc>
        <w:tc>
          <w:tcPr>
            <w:tcW w:w="7569" w:type="dxa"/>
            <w:tcBorders>
              <w:top w:val="nil"/>
              <w:left w:val="nil"/>
              <w:bottom w:val="nil"/>
              <w:right w:val="nil"/>
            </w:tcBorders>
            <w:shd w:val="clear" w:color="auto" w:fill="auto"/>
            <w:vAlign w:val="bottom"/>
            <w:hideMark/>
          </w:tcPr>
          <w:p w14:paraId="4A148848" w14:textId="77777777" w:rsidR="003B4060" w:rsidRPr="003B4060" w:rsidRDefault="003B4060" w:rsidP="001C406F">
            <w:pPr>
              <w:spacing w:before="60" w:after="60"/>
              <w:rPr>
                <w:rFonts w:eastAsia="Times New Roman" w:cstheme="minorHAnsi"/>
              </w:rPr>
            </w:pPr>
            <w:r w:rsidRPr="003B4060">
              <w:rPr>
                <w:rFonts w:eastAsia="Times New Roman" w:cstheme="minorHAnsi"/>
              </w:rPr>
              <w:t>Sustainable Development Goal</w:t>
            </w:r>
          </w:p>
        </w:tc>
      </w:tr>
      <w:tr w:rsidR="003B4060" w:rsidRPr="003B4060" w14:paraId="4F4E10D5" w14:textId="77777777" w:rsidTr="001C406F">
        <w:trPr>
          <w:trHeight w:val="320"/>
        </w:trPr>
        <w:tc>
          <w:tcPr>
            <w:tcW w:w="1701" w:type="dxa"/>
            <w:tcBorders>
              <w:top w:val="nil"/>
              <w:left w:val="nil"/>
              <w:bottom w:val="nil"/>
              <w:right w:val="nil"/>
            </w:tcBorders>
            <w:shd w:val="clear" w:color="auto" w:fill="auto"/>
            <w:noWrap/>
            <w:vAlign w:val="center"/>
            <w:hideMark/>
          </w:tcPr>
          <w:p w14:paraId="41597219" w14:textId="77777777" w:rsidR="003B4060" w:rsidRPr="003B4060" w:rsidRDefault="003B4060" w:rsidP="001C406F">
            <w:pPr>
              <w:spacing w:before="60" w:after="60"/>
              <w:rPr>
                <w:rFonts w:eastAsia="Times New Roman" w:cstheme="minorHAnsi"/>
              </w:rPr>
            </w:pPr>
            <w:r w:rsidRPr="003B4060">
              <w:rPr>
                <w:rFonts w:eastAsia="Times New Roman" w:cstheme="minorHAnsi"/>
              </w:rPr>
              <w:t>SRES</w:t>
            </w:r>
          </w:p>
        </w:tc>
        <w:tc>
          <w:tcPr>
            <w:tcW w:w="7569" w:type="dxa"/>
            <w:tcBorders>
              <w:top w:val="nil"/>
              <w:left w:val="nil"/>
              <w:bottom w:val="nil"/>
              <w:right w:val="nil"/>
            </w:tcBorders>
            <w:shd w:val="clear" w:color="auto" w:fill="auto"/>
            <w:vAlign w:val="bottom"/>
            <w:hideMark/>
          </w:tcPr>
          <w:p w14:paraId="1F7B1129" w14:textId="77777777" w:rsidR="003B4060" w:rsidRPr="003B4060" w:rsidRDefault="003B4060" w:rsidP="001C406F">
            <w:pPr>
              <w:spacing w:before="60" w:after="60"/>
              <w:rPr>
                <w:rFonts w:eastAsia="Times New Roman" w:cstheme="minorHAnsi"/>
              </w:rPr>
            </w:pPr>
            <w:r w:rsidRPr="003B4060">
              <w:rPr>
                <w:rFonts w:eastAsia="Times New Roman" w:cstheme="minorHAnsi"/>
              </w:rPr>
              <w:t>Special Report on Emissions Scenarios</w:t>
            </w:r>
          </w:p>
        </w:tc>
      </w:tr>
      <w:tr w:rsidR="003B4060" w:rsidRPr="003B4060" w14:paraId="30CE7D7B" w14:textId="77777777" w:rsidTr="001C406F">
        <w:trPr>
          <w:trHeight w:val="320"/>
        </w:trPr>
        <w:tc>
          <w:tcPr>
            <w:tcW w:w="1701" w:type="dxa"/>
            <w:tcBorders>
              <w:top w:val="nil"/>
              <w:left w:val="nil"/>
              <w:bottom w:val="nil"/>
              <w:right w:val="nil"/>
            </w:tcBorders>
            <w:shd w:val="clear" w:color="auto" w:fill="auto"/>
            <w:noWrap/>
            <w:vAlign w:val="center"/>
            <w:hideMark/>
          </w:tcPr>
          <w:p w14:paraId="00E8AB67" w14:textId="77777777" w:rsidR="003B4060" w:rsidRPr="003B4060" w:rsidRDefault="003B4060" w:rsidP="001C406F">
            <w:pPr>
              <w:spacing w:before="60" w:after="60"/>
              <w:rPr>
                <w:rFonts w:eastAsia="Times New Roman" w:cstheme="minorHAnsi"/>
              </w:rPr>
            </w:pPr>
            <w:r w:rsidRPr="003B4060">
              <w:rPr>
                <w:rFonts w:eastAsia="Times New Roman" w:cstheme="minorHAnsi"/>
              </w:rPr>
              <w:t>SSP</w:t>
            </w:r>
          </w:p>
        </w:tc>
        <w:tc>
          <w:tcPr>
            <w:tcW w:w="7569" w:type="dxa"/>
            <w:tcBorders>
              <w:top w:val="nil"/>
              <w:left w:val="nil"/>
              <w:bottom w:val="nil"/>
              <w:right w:val="nil"/>
            </w:tcBorders>
            <w:shd w:val="clear" w:color="auto" w:fill="auto"/>
            <w:vAlign w:val="bottom"/>
            <w:hideMark/>
          </w:tcPr>
          <w:p w14:paraId="790430BB" w14:textId="77777777" w:rsidR="003B4060" w:rsidRPr="003B4060" w:rsidRDefault="003B4060" w:rsidP="001C406F">
            <w:pPr>
              <w:spacing w:before="60" w:after="60"/>
              <w:rPr>
                <w:rFonts w:eastAsia="Times New Roman" w:cstheme="minorHAnsi"/>
              </w:rPr>
            </w:pPr>
            <w:r w:rsidRPr="003B4060">
              <w:rPr>
                <w:rFonts w:eastAsia="Times New Roman" w:cstheme="minorHAnsi"/>
              </w:rPr>
              <w:t>Shared Socioeconomic Pathways</w:t>
            </w:r>
          </w:p>
        </w:tc>
      </w:tr>
      <w:tr w:rsidR="003B4060" w:rsidRPr="003B4060" w14:paraId="2132B35C" w14:textId="77777777" w:rsidTr="001C406F">
        <w:trPr>
          <w:trHeight w:val="320"/>
        </w:trPr>
        <w:tc>
          <w:tcPr>
            <w:tcW w:w="1701" w:type="dxa"/>
            <w:tcBorders>
              <w:top w:val="nil"/>
              <w:left w:val="nil"/>
              <w:bottom w:val="nil"/>
              <w:right w:val="nil"/>
            </w:tcBorders>
            <w:shd w:val="clear" w:color="auto" w:fill="auto"/>
            <w:noWrap/>
            <w:vAlign w:val="center"/>
            <w:hideMark/>
          </w:tcPr>
          <w:p w14:paraId="7CB0AD53" w14:textId="77777777" w:rsidR="003B4060" w:rsidRPr="003B4060" w:rsidRDefault="003B4060" w:rsidP="001C406F">
            <w:pPr>
              <w:spacing w:before="60" w:after="60"/>
              <w:rPr>
                <w:rFonts w:eastAsia="Times New Roman" w:cstheme="minorHAnsi"/>
              </w:rPr>
            </w:pPr>
            <w:r w:rsidRPr="003B4060">
              <w:rPr>
                <w:rFonts w:eastAsia="Times New Roman" w:cstheme="minorHAnsi"/>
              </w:rPr>
              <w:t>TEEB</w:t>
            </w:r>
          </w:p>
        </w:tc>
        <w:tc>
          <w:tcPr>
            <w:tcW w:w="7569" w:type="dxa"/>
            <w:tcBorders>
              <w:top w:val="nil"/>
              <w:left w:val="nil"/>
              <w:bottom w:val="nil"/>
              <w:right w:val="nil"/>
            </w:tcBorders>
            <w:shd w:val="clear" w:color="auto" w:fill="auto"/>
            <w:vAlign w:val="bottom"/>
            <w:hideMark/>
          </w:tcPr>
          <w:p w14:paraId="20F63A99" w14:textId="77777777" w:rsidR="003B4060" w:rsidRPr="003B4060" w:rsidRDefault="003B4060" w:rsidP="001C406F">
            <w:pPr>
              <w:spacing w:before="60" w:after="60"/>
              <w:rPr>
                <w:rFonts w:eastAsia="Times New Roman" w:cstheme="minorHAnsi"/>
              </w:rPr>
            </w:pPr>
            <w:r w:rsidRPr="003B4060">
              <w:rPr>
                <w:rFonts w:eastAsia="Times New Roman" w:cstheme="minorHAnsi"/>
              </w:rPr>
              <w:t>The Economics of Ecosystems and Biodiversity</w:t>
            </w:r>
          </w:p>
        </w:tc>
      </w:tr>
      <w:tr w:rsidR="003B4060" w:rsidRPr="003B4060" w14:paraId="6E9CB3B4" w14:textId="77777777" w:rsidTr="001C406F">
        <w:trPr>
          <w:trHeight w:val="320"/>
        </w:trPr>
        <w:tc>
          <w:tcPr>
            <w:tcW w:w="1701" w:type="dxa"/>
            <w:tcBorders>
              <w:top w:val="nil"/>
              <w:left w:val="nil"/>
              <w:bottom w:val="nil"/>
              <w:right w:val="nil"/>
            </w:tcBorders>
            <w:shd w:val="clear" w:color="auto" w:fill="auto"/>
            <w:noWrap/>
            <w:vAlign w:val="center"/>
            <w:hideMark/>
          </w:tcPr>
          <w:p w14:paraId="3117979B" w14:textId="77777777" w:rsidR="003B4060" w:rsidRPr="003B4060" w:rsidRDefault="003B4060" w:rsidP="001C406F">
            <w:pPr>
              <w:spacing w:before="60" w:after="60"/>
              <w:rPr>
                <w:rFonts w:eastAsia="Times New Roman" w:cstheme="minorHAnsi"/>
              </w:rPr>
            </w:pPr>
            <w:r w:rsidRPr="003B4060">
              <w:rPr>
                <w:rFonts w:eastAsia="Times New Roman" w:cstheme="minorHAnsi"/>
              </w:rPr>
              <w:t>TgC</w:t>
            </w:r>
          </w:p>
        </w:tc>
        <w:tc>
          <w:tcPr>
            <w:tcW w:w="7569" w:type="dxa"/>
            <w:tcBorders>
              <w:top w:val="nil"/>
              <w:left w:val="nil"/>
              <w:bottom w:val="nil"/>
              <w:right w:val="nil"/>
            </w:tcBorders>
            <w:shd w:val="clear" w:color="auto" w:fill="auto"/>
            <w:vAlign w:val="bottom"/>
            <w:hideMark/>
          </w:tcPr>
          <w:p w14:paraId="711FDE36" w14:textId="77777777" w:rsidR="003B4060" w:rsidRPr="003B4060" w:rsidRDefault="003B4060" w:rsidP="001C406F">
            <w:pPr>
              <w:spacing w:before="60" w:after="60"/>
              <w:rPr>
                <w:rFonts w:eastAsia="Times New Roman" w:cstheme="minorHAnsi"/>
              </w:rPr>
            </w:pPr>
            <w:r w:rsidRPr="003B4060">
              <w:rPr>
                <w:rFonts w:eastAsia="Times New Roman" w:cstheme="minorHAnsi"/>
              </w:rPr>
              <w:t>Teragrams of Carbon</w:t>
            </w:r>
          </w:p>
        </w:tc>
      </w:tr>
      <w:tr w:rsidR="003B4060" w:rsidRPr="003B4060" w14:paraId="02639534" w14:textId="77777777" w:rsidTr="001C406F">
        <w:trPr>
          <w:trHeight w:val="320"/>
        </w:trPr>
        <w:tc>
          <w:tcPr>
            <w:tcW w:w="1701" w:type="dxa"/>
            <w:tcBorders>
              <w:top w:val="nil"/>
              <w:left w:val="nil"/>
              <w:bottom w:val="nil"/>
              <w:right w:val="nil"/>
            </w:tcBorders>
            <w:shd w:val="clear" w:color="auto" w:fill="auto"/>
            <w:noWrap/>
            <w:vAlign w:val="center"/>
            <w:hideMark/>
          </w:tcPr>
          <w:p w14:paraId="0CA6E46C" w14:textId="77777777" w:rsidR="003B4060" w:rsidRPr="003B4060" w:rsidRDefault="003B4060" w:rsidP="001C406F">
            <w:pPr>
              <w:spacing w:before="60" w:after="60"/>
              <w:rPr>
                <w:rFonts w:eastAsia="Times New Roman" w:cstheme="minorHAnsi"/>
              </w:rPr>
            </w:pPr>
            <w:r w:rsidRPr="003B4060">
              <w:rPr>
                <w:rFonts w:eastAsia="Times New Roman" w:cstheme="minorHAnsi"/>
              </w:rPr>
              <w:t>UNDP</w:t>
            </w:r>
          </w:p>
        </w:tc>
        <w:tc>
          <w:tcPr>
            <w:tcW w:w="7569" w:type="dxa"/>
            <w:tcBorders>
              <w:top w:val="nil"/>
              <w:left w:val="nil"/>
              <w:bottom w:val="nil"/>
              <w:right w:val="nil"/>
            </w:tcBorders>
            <w:shd w:val="clear" w:color="auto" w:fill="auto"/>
            <w:vAlign w:val="bottom"/>
            <w:hideMark/>
          </w:tcPr>
          <w:p w14:paraId="7995C997" w14:textId="77777777" w:rsidR="003B4060" w:rsidRPr="003B4060" w:rsidRDefault="003B4060" w:rsidP="001C406F">
            <w:pPr>
              <w:spacing w:before="60" w:after="60"/>
              <w:rPr>
                <w:rFonts w:eastAsia="Times New Roman" w:cstheme="minorHAnsi"/>
              </w:rPr>
            </w:pPr>
            <w:r w:rsidRPr="003B4060">
              <w:rPr>
                <w:rFonts w:eastAsia="Times New Roman" w:cstheme="minorHAnsi"/>
              </w:rPr>
              <w:t>United Nations Development Programme</w:t>
            </w:r>
          </w:p>
        </w:tc>
      </w:tr>
      <w:tr w:rsidR="003B4060" w:rsidRPr="003B4060" w14:paraId="44B29F0E" w14:textId="77777777" w:rsidTr="001C406F">
        <w:trPr>
          <w:trHeight w:val="320"/>
        </w:trPr>
        <w:tc>
          <w:tcPr>
            <w:tcW w:w="1701" w:type="dxa"/>
            <w:tcBorders>
              <w:top w:val="nil"/>
              <w:left w:val="nil"/>
              <w:bottom w:val="nil"/>
              <w:right w:val="nil"/>
            </w:tcBorders>
            <w:shd w:val="clear" w:color="auto" w:fill="auto"/>
            <w:noWrap/>
            <w:vAlign w:val="bottom"/>
            <w:hideMark/>
          </w:tcPr>
          <w:p w14:paraId="415F9C5F" w14:textId="77777777" w:rsidR="003B4060" w:rsidRPr="003B4060" w:rsidRDefault="003B4060" w:rsidP="001C406F">
            <w:pPr>
              <w:spacing w:before="60" w:after="60"/>
              <w:rPr>
                <w:rFonts w:eastAsia="Times New Roman" w:cstheme="minorHAnsi"/>
              </w:rPr>
            </w:pPr>
            <w:r w:rsidRPr="003B4060">
              <w:rPr>
                <w:rFonts w:eastAsia="Times New Roman" w:cstheme="minorHAnsi"/>
              </w:rPr>
              <w:t>UNECE</w:t>
            </w:r>
          </w:p>
        </w:tc>
        <w:tc>
          <w:tcPr>
            <w:tcW w:w="7569" w:type="dxa"/>
            <w:tcBorders>
              <w:top w:val="nil"/>
              <w:left w:val="nil"/>
              <w:bottom w:val="nil"/>
              <w:right w:val="nil"/>
            </w:tcBorders>
            <w:shd w:val="clear" w:color="auto" w:fill="auto"/>
            <w:vAlign w:val="bottom"/>
            <w:hideMark/>
          </w:tcPr>
          <w:p w14:paraId="0BFEB000" w14:textId="77777777" w:rsidR="003B4060" w:rsidRPr="003B4060" w:rsidRDefault="003B4060" w:rsidP="001C406F">
            <w:pPr>
              <w:spacing w:before="60" w:after="60"/>
              <w:rPr>
                <w:rFonts w:eastAsia="Times New Roman" w:cstheme="minorHAnsi"/>
              </w:rPr>
            </w:pPr>
            <w:r w:rsidRPr="003B4060">
              <w:rPr>
                <w:rFonts w:eastAsia="Times New Roman" w:cstheme="minorHAnsi"/>
              </w:rPr>
              <w:t xml:space="preserve">United Nations Economic Commission for Europe </w:t>
            </w:r>
          </w:p>
        </w:tc>
      </w:tr>
      <w:tr w:rsidR="003B4060" w:rsidRPr="003B4060" w14:paraId="70594104" w14:textId="77777777" w:rsidTr="001C406F">
        <w:trPr>
          <w:trHeight w:val="320"/>
        </w:trPr>
        <w:tc>
          <w:tcPr>
            <w:tcW w:w="1701" w:type="dxa"/>
            <w:tcBorders>
              <w:top w:val="nil"/>
              <w:left w:val="nil"/>
              <w:bottom w:val="nil"/>
              <w:right w:val="nil"/>
            </w:tcBorders>
            <w:shd w:val="clear" w:color="auto" w:fill="auto"/>
            <w:noWrap/>
            <w:vAlign w:val="center"/>
            <w:hideMark/>
          </w:tcPr>
          <w:p w14:paraId="138CB8A0" w14:textId="77777777" w:rsidR="003B4060" w:rsidRPr="003B4060" w:rsidRDefault="003B4060" w:rsidP="001C406F">
            <w:pPr>
              <w:spacing w:before="60" w:after="60"/>
              <w:rPr>
                <w:rFonts w:eastAsia="Times New Roman" w:cstheme="minorHAnsi"/>
              </w:rPr>
            </w:pPr>
            <w:r w:rsidRPr="003B4060">
              <w:rPr>
                <w:rFonts w:eastAsia="Times New Roman" w:cstheme="minorHAnsi"/>
              </w:rPr>
              <w:t>UNEP</w:t>
            </w:r>
          </w:p>
        </w:tc>
        <w:tc>
          <w:tcPr>
            <w:tcW w:w="7569" w:type="dxa"/>
            <w:tcBorders>
              <w:top w:val="nil"/>
              <w:left w:val="nil"/>
              <w:bottom w:val="nil"/>
              <w:right w:val="nil"/>
            </w:tcBorders>
            <w:shd w:val="clear" w:color="auto" w:fill="auto"/>
            <w:vAlign w:val="bottom"/>
            <w:hideMark/>
          </w:tcPr>
          <w:p w14:paraId="1893921E" w14:textId="77777777" w:rsidR="003B4060" w:rsidRPr="003B4060" w:rsidRDefault="003B4060" w:rsidP="001C406F">
            <w:pPr>
              <w:spacing w:before="60" w:after="60"/>
              <w:rPr>
                <w:rFonts w:eastAsia="Times New Roman" w:cstheme="minorHAnsi"/>
              </w:rPr>
            </w:pPr>
            <w:r w:rsidRPr="003B4060">
              <w:rPr>
                <w:rFonts w:eastAsia="Times New Roman" w:cstheme="minorHAnsi"/>
              </w:rPr>
              <w:t>United Nations Environment Programme (now also known as UN Environment)</w:t>
            </w:r>
          </w:p>
        </w:tc>
      </w:tr>
      <w:tr w:rsidR="003B4060" w:rsidRPr="003B4060" w14:paraId="4EB1D60C" w14:textId="77777777" w:rsidTr="001C406F">
        <w:trPr>
          <w:trHeight w:val="320"/>
        </w:trPr>
        <w:tc>
          <w:tcPr>
            <w:tcW w:w="1701" w:type="dxa"/>
            <w:tcBorders>
              <w:top w:val="nil"/>
              <w:left w:val="nil"/>
              <w:bottom w:val="nil"/>
              <w:right w:val="nil"/>
            </w:tcBorders>
            <w:shd w:val="clear" w:color="auto" w:fill="auto"/>
            <w:noWrap/>
            <w:vAlign w:val="center"/>
            <w:hideMark/>
          </w:tcPr>
          <w:p w14:paraId="2B203888" w14:textId="77777777" w:rsidR="003B4060" w:rsidRPr="003B4060" w:rsidRDefault="003B4060" w:rsidP="001C406F">
            <w:pPr>
              <w:spacing w:before="60" w:after="60"/>
              <w:rPr>
                <w:rFonts w:eastAsia="Times New Roman" w:cstheme="minorHAnsi"/>
              </w:rPr>
            </w:pPr>
            <w:r w:rsidRPr="003B4060">
              <w:rPr>
                <w:rFonts w:eastAsia="Times New Roman" w:cstheme="minorHAnsi"/>
              </w:rPr>
              <w:t>UNESCO</w:t>
            </w:r>
          </w:p>
        </w:tc>
        <w:tc>
          <w:tcPr>
            <w:tcW w:w="7569" w:type="dxa"/>
            <w:tcBorders>
              <w:top w:val="nil"/>
              <w:left w:val="nil"/>
              <w:bottom w:val="nil"/>
              <w:right w:val="nil"/>
            </w:tcBorders>
            <w:shd w:val="clear" w:color="auto" w:fill="auto"/>
            <w:vAlign w:val="bottom"/>
            <w:hideMark/>
          </w:tcPr>
          <w:p w14:paraId="0E257979" w14:textId="77777777" w:rsidR="003B4060" w:rsidRPr="003B4060" w:rsidRDefault="003B4060" w:rsidP="001C406F">
            <w:pPr>
              <w:spacing w:before="60" w:after="60"/>
              <w:rPr>
                <w:rFonts w:eastAsia="Times New Roman" w:cstheme="minorHAnsi"/>
              </w:rPr>
            </w:pPr>
            <w:r w:rsidRPr="003B4060">
              <w:rPr>
                <w:rFonts w:eastAsia="Times New Roman" w:cstheme="minorHAnsi"/>
              </w:rPr>
              <w:t xml:space="preserve">United Nations Educational, Scientific, and Cultural Organization </w:t>
            </w:r>
          </w:p>
        </w:tc>
      </w:tr>
      <w:tr w:rsidR="003B4060" w:rsidRPr="003B4060" w14:paraId="527E7732" w14:textId="77777777" w:rsidTr="001C406F">
        <w:trPr>
          <w:trHeight w:val="320"/>
        </w:trPr>
        <w:tc>
          <w:tcPr>
            <w:tcW w:w="1701" w:type="dxa"/>
            <w:tcBorders>
              <w:top w:val="nil"/>
              <w:left w:val="nil"/>
              <w:bottom w:val="nil"/>
              <w:right w:val="nil"/>
            </w:tcBorders>
            <w:shd w:val="clear" w:color="auto" w:fill="auto"/>
            <w:noWrap/>
            <w:vAlign w:val="center"/>
            <w:hideMark/>
          </w:tcPr>
          <w:p w14:paraId="176D61F4" w14:textId="77777777" w:rsidR="003B4060" w:rsidRPr="003B4060" w:rsidRDefault="003B4060" w:rsidP="001C406F">
            <w:pPr>
              <w:spacing w:before="60" w:after="60"/>
              <w:rPr>
                <w:rFonts w:eastAsia="Times New Roman" w:cstheme="minorHAnsi"/>
              </w:rPr>
            </w:pPr>
            <w:r w:rsidRPr="003B4060">
              <w:rPr>
                <w:rFonts w:eastAsia="Times New Roman" w:cstheme="minorHAnsi"/>
              </w:rPr>
              <w:t>UNFCCC</w:t>
            </w:r>
          </w:p>
        </w:tc>
        <w:tc>
          <w:tcPr>
            <w:tcW w:w="7569" w:type="dxa"/>
            <w:tcBorders>
              <w:top w:val="nil"/>
              <w:left w:val="nil"/>
              <w:bottom w:val="nil"/>
              <w:right w:val="nil"/>
            </w:tcBorders>
            <w:shd w:val="clear" w:color="auto" w:fill="auto"/>
            <w:vAlign w:val="bottom"/>
            <w:hideMark/>
          </w:tcPr>
          <w:p w14:paraId="5A538E14" w14:textId="77777777" w:rsidR="003B4060" w:rsidRPr="003B4060" w:rsidRDefault="003B4060" w:rsidP="001C406F">
            <w:pPr>
              <w:spacing w:before="60" w:after="60"/>
              <w:rPr>
                <w:rFonts w:eastAsia="Times New Roman" w:cstheme="minorHAnsi"/>
              </w:rPr>
            </w:pPr>
            <w:r w:rsidRPr="003B4060">
              <w:rPr>
                <w:rFonts w:eastAsia="Times New Roman" w:cstheme="minorHAnsi"/>
              </w:rPr>
              <w:t>United Nations Framework Convention on Climate Change</w:t>
            </w:r>
          </w:p>
        </w:tc>
      </w:tr>
      <w:tr w:rsidR="003B4060" w:rsidRPr="003B4060" w14:paraId="74E55506" w14:textId="77777777" w:rsidTr="001C406F">
        <w:trPr>
          <w:trHeight w:val="320"/>
        </w:trPr>
        <w:tc>
          <w:tcPr>
            <w:tcW w:w="1701" w:type="dxa"/>
            <w:tcBorders>
              <w:top w:val="nil"/>
              <w:left w:val="nil"/>
              <w:bottom w:val="nil"/>
              <w:right w:val="nil"/>
            </w:tcBorders>
            <w:shd w:val="clear" w:color="auto" w:fill="auto"/>
            <w:noWrap/>
            <w:vAlign w:val="center"/>
            <w:hideMark/>
          </w:tcPr>
          <w:p w14:paraId="58AFA283" w14:textId="77777777" w:rsidR="003B4060" w:rsidRPr="003B4060" w:rsidRDefault="003B4060" w:rsidP="001C406F">
            <w:pPr>
              <w:spacing w:before="60" w:after="60"/>
              <w:rPr>
                <w:rFonts w:eastAsia="Times New Roman" w:cstheme="minorHAnsi"/>
              </w:rPr>
            </w:pPr>
            <w:r w:rsidRPr="003B4060">
              <w:rPr>
                <w:rFonts w:eastAsia="Times New Roman" w:cstheme="minorHAnsi"/>
              </w:rPr>
              <w:t>USLE</w:t>
            </w:r>
          </w:p>
        </w:tc>
        <w:tc>
          <w:tcPr>
            <w:tcW w:w="7569" w:type="dxa"/>
            <w:tcBorders>
              <w:top w:val="nil"/>
              <w:left w:val="nil"/>
              <w:bottom w:val="nil"/>
              <w:right w:val="nil"/>
            </w:tcBorders>
            <w:shd w:val="clear" w:color="auto" w:fill="auto"/>
            <w:vAlign w:val="bottom"/>
            <w:hideMark/>
          </w:tcPr>
          <w:p w14:paraId="64FA6443" w14:textId="77777777" w:rsidR="003B4060" w:rsidRPr="003B4060" w:rsidRDefault="003B4060" w:rsidP="001C406F">
            <w:pPr>
              <w:spacing w:before="60" w:after="60"/>
              <w:rPr>
                <w:rFonts w:eastAsia="Times New Roman" w:cstheme="minorHAnsi"/>
              </w:rPr>
            </w:pPr>
            <w:r w:rsidRPr="003B4060">
              <w:rPr>
                <w:rFonts w:eastAsia="Times New Roman" w:cstheme="minorHAnsi"/>
              </w:rPr>
              <w:t>Universal Soil Loss Equation</w:t>
            </w:r>
          </w:p>
        </w:tc>
      </w:tr>
      <w:tr w:rsidR="003B4060" w:rsidRPr="003B4060" w14:paraId="1E3CC270" w14:textId="77777777" w:rsidTr="001C406F">
        <w:trPr>
          <w:trHeight w:val="320"/>
        </w:trPr>
        <w:tc>
          <w:tcPr>
            <w:tcW w:w="1701" w:type="dxa"/>
            <w:tcBorders>
              <w:top w:val="nil"/>
              <w:left w:val="nil"/>
              <w:bottom w:val="nil"/>
              <w:right w:val="nil"/>
            </w:tcBorders>
            <w:shd w:val="clear" w:color="auto" w:fill="auto"/>
            <w:noWrap/>
            <w:vAlign w:val="center"/>
            <w:hideMark/>
          </w:tcPr>
          <w:p w14:paraId="1CFBBC98" w14:textId="77777777" w:rsidR="003B4060" w:rsidRPr="003B4060" w:rsidRDefault="003B4060" w:rsidP="001C406F">
            <w:pPr>
              <w:spacing w:before="60" w:after="60"/>
              <w:rPr>
                <w:rFonts w:eastAsia="Times New Roman" w:cstheme="minorHAnsi"/>
              </w:rPr>
            </w:pPr>
            <w:r w:rsidRPr="003B4060">
              <w:rPr>
                <w:rFonts w:eastAsia="Times New Roman" w:cstheme="minorHAnsi"/>
              </w:rPr>
              <w:t>USSR</w:t>
            </w:r>
          </w:p>
        </w:tc>
        <w:tc>
          <w:tcPr>
            <w:tcW w:w="7569" w:type="dxa"/>
            <w:tcBorders>
              <w:top w:val="nil"/>
              <w:left w:val="nil"/>
              <w:bottom w:val="nil"/>
              <w:right w:val="nil"/>
            </w:tcBorders>
            <w:shd w:val="clear" w:color="auto" w:fill="auto"/>
            <w:vAlign w:val="bottom"/>
            <w:hideMark/>
          </w:tcPr>
          <w:p w14:paraId="007EDEFA" w14:textId="77777777" w:rsidR="003B4060" w:rsidRPr="003B4060" w:rsidRDefault="003B4060" w:rsidP="001C406F">
            <w:pPr>
              <w:spacing w:before="60" w:after="60"/>
              <w:rPr>
                <w:rFonts w:eastAsia="Times New Roman" w:cstheme="minorHAnsi"/>
              </w:rPr>
            </w:pPr>
            <w:r w:rsidRPr="003B4060">
              <w:rPr>
                <w:rFonts w:eastAsia="Times New Roman" w:cstheme="minorHAnsi"/>
              </w:rPr>
              <w:t>Union of Soviet Socialist Republics</w:t>
            </w:r>
          </w:p>
        </w:tc>
      </w:tr>
      <w:tr w:rsidR="003B4060" w:rsidRPr="003B4060" w14:paraId="4E4FF3B8" w14:textId="77777777" w:rsidTr="001C406F">
        <w:trPr>
          <w:trHeight w:val="320"/>
        </w:trPr>
        <w:tc>
          <w:tcPr>
            <w:tcW w:w="1701" w:type="dxa"/>
            <w:tcBorders>
              <w:top w:val="nil"/>
              <w:left w:val="nil"/>
              <w:bottom w:val="nil"/>
              <w:right w:val="nil"/>
            </w:tcBorders>
            <w:shd w:val="clear" w:color="auto" w:fill="auto"/>
            <w:noWrap/>
            <w:vAlign w:val="center"/>
            <w:hideMark/>
          </w:tcPr>
          <w:p w14:paraId="1BFBFD36" w14:textId="77777777" w:rsidR="003B4060" w:rsidRPr="003B4060" w:rsidRDefault="003B4060" w:rsidP="001C406F">
            <w:pPr>
              <w:spacing w:before="60" w:after="60"/>
              <w:rPr>
                <w:rFonts w:eastAsia="Times New Roman" w:cstheme="minorHAnsi"/>
              </w:rPr>
            </w:pPr>
            <w:r w:rsidRPr="003B4060">
              <w:rPr>
                <w:rFonts w:eastAsia="Times New Roman" w:cstheme="minorHAnsi"/>
              </w:rPr>
              <w:t>WFD</w:t>
            </w:r>
          </w:p>
        </w:tc>
        <w:tc>
          <w:tcPr>
            <w:tcW w:w="7569" w:type="dxa"/>
            <w:tcBorders>
              <w:top w:val="nil"/>
              <w:left w:val="nil"/>
              <w:bottom w:val="nil"/>
              <w:right w:val="nil"/>
            </w:tcBorders>
            <w:shd w:val="clear" w:color="auto" w:fill="auto"/>
            <w:vAlign w:val="bottom"/>
            <w:hideMark/>
          </w:tcPr>
          <w:p w14:paraId="2D2DBA47" w14:textId="77777777" w:rsidR="003B4060" w:rsidRPr="003B4060" w:rsidRDefault="003B4060" w:rsidP="001C406F">
            <w:pPr>
              <w:spacing w:before="60" w:after="60"/>
              <w:rPr>
                <w:rFonts w:eastAsia="Times New Roman" w:cstheme="minorHAnsi"/>
              </w:rPr>
            </w:pPr>
            <w:r w:rsidRPr="003B4060">
              <w:rPr>
                <w:rFonts w:eastAsia="Times New Roman" w:cstheme="minorHAnsi"/>
              </w:rPr>
              <w:t>Water Framework Directive</w:t>
            </w:r>
          </w:p>
        </w:tc>
      </w:tr>
      <w:tr w:rsidR="003B4060" w:rsidRPr="003B4060" w14:paraId="57EDF64C" w14:textId="77777777" w:rsidTr="001C406F">
        <w:trPr>
          <w:trHeight w:val="320"/>
        </w:trPr>
        <w:tc>
          <w:tcPr>
            <w:tcW w:w="1701" w:type="dxa"/>
            <w:tcBorders>
              <w:top w:val="nil"/>
              <w:left w:val="nil"/>
              <w:bottom w:val="nil"/>
              <w:right w:val="nil"/>
            </w:tcBorders>
            <w:shd w:val="clear" w:color="auto" w:fill="auto"/>
            <w:noWrap/>
            <w:vAlign w:val="center"/>
            <w:hideMark/>
          </w:tcPr>
          <w:p w14:paraId="6C45CBB2" w14:textId="77777777" w:rsidR="003B4060" w:rsidRPr="003B4060" w:rsidRDefault="003B4060" w:rsidP="001C406F">
            <w:pPr>
              <w:spacing w:before="60" w:after="60"/>
              <w:rPr>
                <w:rFonts w:eastAsia="Times New Roman" w:cstheme="minorHAnsi"/>
              </w:rPr>
            </w:pPr>
            <w:r w:rsidRPr="003B4060">
              <w:rPr>
                <w:rFonts w:eastAsia="Times New Roman" w:cstheme="minorHAnsi"/>
              </w:rPr>
              <w:t>WG</w:t>
            </w:r>
          </w:p>
        </w:tc>
        <w:tc>
          <w:tcPr>
            <w:tcW w:w="7569" w:type="dxa"/>
            <w:tcBorders>
              <w:top w:val="nil"/>
              <w:left w:val="nil"/>
              <w:bottom w:val="nil"/>
              <w:right w:val="nil"/>
            </w:tcBorders>
            <w:shd w:val="clear" w:color="auto" w:fill="auto"/>
            <w:vAlign w:val="bottom"/>
            <w:hideMark/>
          </w:tcPr>
          <w:p w14:paraId="4CA458C2" w14:textId="77777777" w:rsidR="003B4060" w:rsidRPr="003B4060" w:rsidRDefault="003B4060" w:rsidP="001C406F">
            <w:pPr>
              <w:spacing w:before="60" w:after="60"/>
              <w:rPr>
                <w:rFonts w:eastAsia="Times New Roman" w:cstheme="minorHAnsi"/>
              </w:rPr>
            </w:pPr>
            <w:r w:rsidRPr="003B4060">
              <w:rPr>
                <w:rFonts w:eastAsia="Times New Roman" w:cstheme="minorHAnsi"/>
              </w:rPr>
              <w:t>Working Group</w:t>
            </w:r>
          </w:p>
        </w:tc>
      </w:tr>
      <w:tr w:rsidR="003B4060" w:rsidRPr="003B4060" w14:paraId="7A8029D8" w14:textId="77777777" w:rsidTr="001C406F">
        <w:trPr>
          <w:trHeight w:val="320"/>
        </w:trPr>
        <w:tc>
          <w:tcPr>
            <w:tcW w:w="1701" w:type="dxa"/>
            <w:tcBorders>
              <w:top w:val="nil"/>
              <w:left w:val="nil"/>
              <w:bottom w:val="nil"/>
              <w:right w:val="nil"/>
            </w:tcBorders>
            <w:shd w:val="clear" w:color="auto" w:fill="auto"/>
            <w:noWrap/>
            <w:vAlign w:val="center"/>
            <w:hideMark/>
          </w:tcPr>
          <w:p w14:paraId="5F0EAA0F" w14:textId="77777777" w:rsidR="003B4060" w:rsidRPr="003B4060" w:rsidRDefault="003B4060" w:rsidP="001C406F">
            <w:pPr>
              <w:spacing w:before="60" w:after="60"/>
              <w:rPr>
                <w:rFonts w:eastAsia="Times New Roman" w:cstheme="minorHAnsi"/>
              </w:rPr>
            </w:pPr>
            <w:r w:rsidRPr="003B4060">
              <w:rPr>
                <w:rFonts w:eastAsia="Times New Roman" w:cstheme="minorHAnsi"/>
              </w:rPr>
              <w:t>WHO</w:t>
            </w:r>
          </w:p>
        </w:tc>
        <w:tc>
          <w:tcPr>
            <w:tcW w:w="7569" w:type="dxa"/>
            <w:tcBorders>
              <w:top w:val="nil"/>
              <w:left w:val="nil"/>
              <w:bottom w:val="nil"/>
              <w:right w:val="nil"/>
            </w:tcBorders>
            <w:shd w:val="clear" w:color="auto" w:fill="auto"/>
            <w:vAlign w:val="bottom"/>
            <w:hideMark/>
          </w:tcPr>
          <w:p w14:paraId="509EE33B" w14:textId="77777777" w:rsidR="003B4060" w:rsidRPr="003B4060" w:rsidRDefault="003B4060" w:rsidP="001C406F">
            <w:pPr>
              <w:spacing w:before="60" w:after="60"/>
              <w:rPr>
                <w:rFonts w:eastAsia="Times New Roman" w:cstheme="minorHAnsi"/>
              </w:rPr>
            </w:pPr>
            <w:r w:rsidRPr="003B4060">
              <w:rPr>
                <w:rFonts w:eastAsia="Times New Roman" w:cstheme="minorHAnsi"/>
              </w:rPr>
              <w:t>World Health Organization</w:t>
            </w:r>
          </w:p>
        </w:tc>
      </w:tr>
      <w:tr w:rsidR="003B4060" w:rsidRPr="003B4060" w14:paraId="191C2919" w14:textId="77777777" w:rsidTr="001C406F">
        <w:trPr>
          <w:trHeight w:val="320"/>
        </w:trPr>
        <w:tc>
          <w:tcPr>
            <w:tcW w:w="1701" w:type="dxa"/>
            <w:tcBorders>
              <w:top w:val="nil"/>
              <w:left w:val="nil"/>
              <w:bottom w:val="nil"/>
              <w:right w:val="nil"/>
            </w:tcBorders>
            <w:shd w:val="clear" w:color="auto" w:fill="auto"/>
            <w:noWrap/>
            <w:vAlign w:val="center"/>
            <w:hideMark/>
          </w:tcPr>
          <w:p w14:paraId="21D23463" w14:textId="77777777" w:rsidR="003B4060" w:rsidRPr="003B4060" w:rsidRDefault="003B4060" w:rsidP="001C406F">
            <w:pPr>
              <w:spacing w:before="60" w:after="60"/>
              <w:rPr>
                <w:rFonts w:eastAsia="Times New Roman" w:cstheme="minorHAnsi"/>
              </w:rPr>
            </w:pPr>
            <w:r w:rsidRPr="003B4060">
              <w:rPr>
                <w:rFonts w:eastAsia="Times New Roman" w:cstheme="minorHAnsi"/>
              </w:rPr>
              <w:lastRenderedPageBreak/>
              <w:t>WTO</w:t>
            </w:r>
          </w:p>
        </w:tc>
        <w:tc>
          <w:tcPr>
            <w:tcW w:w="7569" w:type="dxa"/>
            <w:tcBorders>
              <w:top w:val="nil"/>
              <w:left w:val="nil"/>
              <w:bottom w:val="nil"/>
              <w:right w:val="nil"/>
            </w:tcBorders>
            <w:shd w:val="clear" w:color="auto" w:fill="auto"/>
            <w:vAlign w:val="bottom"/>
            <w:hideMark/>
          </w:tcPr>
          <w:p w14:paraId="1830899E" w14:textId="77777777" w:rsidR="003B4060" w:rsidRPr="003B4060" w:rsidRDefault="003B4060" w:rsidP="001C406F">
            <w:pPr>
              <w:spacing w:before="60" w:after="60"/>
              <w:rPr>
                <w:rFonts w:eastAsia="Times New Roman" w:cstheme="minorHAnsi"/>
              </w:rPr>
            </w:pPr>
            <w:r w:rsidRPr="003B4060">
              <w:rPr>
                <w:rFonts w:eastAsia="Times New Roman" w:cstheme="minorHAnsi"/>
              </w:rPr>
              <w:t>World Trade Organization</w:t>
            </w:r>
          </w:p>
        </w:tc>
      </w:tr>
      <w:tr w:rsidR="003B4060" w:rsidRPr="003B4060" w14:paraId="16C271B2" w14:textId="77777777" w:rsidTr="001C406F">
        <w:trPr>
          <w:trHeight w:val="320"/>
        </w:trPr>
        <w:tc>
          <w:tcPr>
            <w:tcW w:w="1701" w:type="dxa"/>
            <w:tcBorders>
              <w:top w:val="nil"/>
              <w:left w:val="nil"/>
              <w:bottom w:val="nil"/>
              <w:right w:val="nil"/>
            </w:tcBorders>
            <w:shd w:val="clear" w:color="auto" w:fill="auto"/>
            <w:noWrap/>
            <w:vAlign w:val="center"/>
            <w:hideMark/>
          </w:tcPr>
          <w:p w14:paraId="68616E7C" w14:textId="77777777" w:rsidR="003B4060" w:rsidRPr="003B4060" w:rsidRDefault="003B4060" w:rsidP="001C406F">
            <w:pPr>
              <w:spacing w:before="60" w:after="60"/>
              <w:rPr>
                <w:rFonts w:eastAsia="Times New Roman" w:cstheme="minorHAnsi"/>
              </w:rPr>
            </w:pPr>
            <w:r w:rsidRPr="003B4060">
              <w:rPr>
                <w:rFonts w:eastAsia="Times New Roman" w:cstheme="minorHAnsi"/>
              </w:rPr>
              <w:t>WWF</w:t>
            </w:r>
          </w:p>
        </w:tc>
        <w:tc>
          <w:tcPr>
            <w:tcW w:w="7569" w:type="dxa"/>
            <w:tcBorders>
              <w:top w:val="nil"/>
              <w:left w:val="nil"/>
              <w:bottom w:val="nil"/>
              <w:right w:val="nil"/>
            </w:tcBorders>
            <w:shd w:val="clear" w:color="auto" w:fill="auto"/>
            <w:vAlign w:val="bottom"/>
            <w:hideMark/>
          </w:tcPr>
          <w:p w14:paraId="7CD8730B" w14:textId="77777777" w:rsidR="003B4060" w:rsidRPr="003B4060" w:rsidRDefault="003B4060" w:rsidP="001C406F">
            <w:pPr>
              <w:spacing w:before="60" w:after="60"/>
              <w:rPr>
                <w:rFonts w:eastAsia="Times New Roman" w:cstheme="minorHAnsi"/>
              </w:rPr>
            </w:pPr>
            <w:r w:rsidRPr="003B4060">
              <w:rPr>
                <w:rFonts w:eastAsia="Times New Roman" w:cstheme="minorHAnsi"/>
              </w:rPr>
              <w:t>World Wide Fund for Nature</w:t>
            </w:r>
          </w:p>
        </w:tc>
      </w:tr>
    </w:tbl>
    <w:p w14:paraId="5ACCA44E" w14:textId="77777777" w:rsidR="003B4060" w:rsidRPr="003B4060" w:rsidRDefault="003B4060" w:rsidP="003B4060"/>
    <w:sectPr w:rsidR="003B4060" w:rsidRPr="003B4060" w:rsidSect="001F79DE">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A8221" w16cid:durableId="1EC0ECE8"/>
  <w16cid:commentId w16cid:paraId="57E9A475" w16cid:durableId="1EA0178A"/>
  <w16cid:commentId w16cid:paraId="3AB33CDE" w16cid:durableId="1EA01792"/>
  <w16cid:commentId w16cid:paraId="39F71F21" w16cid:durableId="1ECA14EC"/>
  <w16cid:commentId w16cid:paraId="1C5352D1" w16cid:durableId="1EA017A2"/>
  <w16cid:commentId w16cid:paraId="3198AE8E" w16cid:durableId="1ECA15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F17224" w14:textId="77777777" w:rsidR="001A3F26" w:rsidRDefault="001A3F26" w:rsidP="00F5309A">
      <w:pPr>
        <w:spacing w:after="0" w:line="240" w:lineRule="auto"/>
      </w:pPr>
      <w:r>
        <w:separator/>
      </w:r>
    </w:p>
  </w:endnote>
  <w:endnote w:type="continuationSeparator" w:id="0">
    <w:p w14:paraId="1A265A8F" w14:textId="77777777" w:rsidR="001A3F26" w:rsidRDefault="001A3F26" w:rsidP="00F53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Lucida Grande">
    <w:altName w:val="Arial"/>
    <w:charset w:val="00"/>
    <w:family w:val="swiss"/>
    <w:pitch w:val="variable"/>
    <w:sig w:usb0="00000000" w:usb1="5000A1FF" w:usb2="00000000" w:usb3="00000000" w:csb0="000001B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NewtonC">
    <w:panose1 w:val="00000000000000000000"/>
    <w:charset w:val="00"/>
    <w:family w:val="decorative"/>
    <w:notTrueType/>
    <w:pitch w:val="variable"/>
    <w:sig w:usb0="00000203" w:usb1="00000000" w:usb2="00000000" w:usb3="00000000" w:csb0="00000005" w:csb1="00000000"/>
  </w:font>
  <w:font w:name="JournalSansC">
    <w:panose1 w:val="00000000000000000000"/>
    <w:charset w:val="00"/>
    <w:family w:val="decorative"/>
    <w:notTrueType/>
    <w:pitch w:val="variable"/>
    <w:sig w:usb0="00000203" w:usb1="00000000" w:usb2="00000000" w:usb3="00000000" w:csb0="00000005" w:csb1="00000000"/>
  </w:font>
  <w:font w:name="Univers LT Std 45 Light">
    <w:altName w:val="Arial"/>
    <w:panose1 w:val="00000000000000000000"/>
    <w:charset w:val="00"/>
    <w:family w:val="swiss"/>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ndale Mono">
    <w:charset w:val="00"/>
    <w:family w:val="modern"/>
    <w:pitch w:val="fixed"/>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Droid Sans Fallback">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StoneSerif">
    <w:altName w:val="MS Mincho"/>
    <w:panose1 w:val="00000000000000000000"/>
    <w:charset w:val="80"/>
    <w:family w:val="roman"/>
    <w:notTrueType/>
    <w:pitch w:val="default"/>
    <w:sig w:usb0="00000000" w:usb1="08070000" w:usb2="00000010" w:usb3="00000000" w:csb0="00020000" w:csb1="00000000"/>
  </w:font>
  <w:font w:name="Calibri;sans-serif">
    <w:altName w:val="Times New Roman"/>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AdvOT1ef757c0">
    <w:altName w:val="Calibri"/>
    <w:panose1 w:val="00000000000000000000"/>
    <w:charset w:val="00"/>
    <w:family w:val="auto"/>
    <w:notTrueType/>
    <w:pitch w:val="default"/>
    <w:sig w:usb0="00000003" w:usb1="00000000" w:usb2="00000000" w:usb3="00000000" w:csb0="00000001" w:csb1="00000000"/>
  </w:font>
  <w:font w:name="PerpetuaMTPro">
    <w:panose1 w:val="00000000000000000000"/>
    <w:charset w:val="CC"/>
    <w:family w:val="roman"/>
    <w:notTrueType/>
    <w:pitch w:val="default"/>
    <w:sig w:usb0="00000201" w:usb1="00000000" w:usb2="00000000" w:usb3="00000000" w:csb0="00000004" w:csb1="00000000"/>
  </w:font>
  <w:font w:name="êÔˇø17†T†q~Ç6(ˇø¿™M7¥[">
    <w:altName w:val="Cambria"/>
    <w:panose1 w:val="00000000000000000000"/>
    <w:charset w:val="4D"/>
    <w:family w:val="auto"/>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TimesNewRomanPSMT">
    <w:altName w:val="Times New Roman"/>
    <w:panose1 w:val="00000000000000000000"/>
    <w:charset w:val="CC"/>
    <w:family w:val="auto"/>
    <w:notTrueType/>
    <w:pitch w:val="default"/>
    <w:sig w:usb0="00000201" w:usb1="00000000" w:usb2="00000000" w:usb3="00000000" w:csb0="00000004" w:csb1="00000000"/>
  </w:font>
  <w:font w:name="Garamond">
    <w:panose1 w:val="02020404030301010803"/>
    <w:charset w:val="00"/>
    <w:family w:val="roman"/>
    <w:pitch w:val="variable"/>
    <w:sig w:usb0="00000287" w:usb1="00000000" w:usb2="00000000" w:usb3="00000000" w:csb0="0000009F" w:csb1="00000000"/>
  </w:font>
  <w:font w:name="AGaramondPro-Regular">
    <w:altName w:val="MS Gothic"/>
    <w:panose1 w:val="00000000000000000000"/>
    <w:charset w:val="80"/>
    <w:family w:val="roman"/>
    <w:notTrueType/>
    <w:pitch w:val="default"/>
    <w:sig w:usb0="00000000" w:usb1="08070000" w:usb2="00000010" w:usb3="00000000" w:csb0="00020001" w:csb1="00000000"/>
  </w:font>
  <w:font w:name="MSTT319c623cc2O057020cc">
    <w:panose1 w:val="00000000000000000000"/>
    <w:charset w:val="CC"/>
    <w:family w:val="auto"/>
    <w:notTrueType/>
    <w:pitch w:val="default"/>
    <w:sig w:usb0="00000201" w:usb1="00000000" w:usb2="00000000" w:usb3="00000000" w:csb0="00000004" w:csb1="00000000"/>
  </w:font>
  <w:font w:name="FrutigerLTPro-Condensed">
    <w:panose1 w:val="00000000000000000000"/>
    <w:charset w:val="00"/>
    <w:family w:val="auto"/>
    <w:notTrueType/>
    <w:pitch w:val="default"/>
    <w:sig w:usb0="00000003" w:usb1="00000000" w:usb2="00000000" w:usb3="00000000" w:csb0="00000001" w:csb1="00000000"/>
  </w:font>
  <w:font w:name="Calibri (Body)">
    <w:panose1 w:val="00000000000000000000"/>
    <w:charset w:val="00"/>
    <w:family w:val="roman"/>
    <w:notTrueType/>
    <w:pitch w:val="default"/>
  </w:font>
  <w:font w:name="Gill Sans">
    <w:charset w:val="00"/>
    <w:family w:val="swiss"/>
    <w:pitch w:val="variable"/>
    <w:sig w:usb0="80000267" w:usb1="00000000" w:usb2="00000000" w:usb3="00000000" w:csb0="000001F7"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dvPTimes">
    <w:panose1 w:val="00000000000000000000"/>
    <w:charset w:val="00"/>
    <w:family w:val="roman"/>
    <w:notTrueType/>
    <w:pitch w:val="default"/>
    <w:sig w:usb0="00000003" w:usb1="00000000" w:usb2="00000000" w:usb3="00000000" w:csb0="00000001" w:csb1="00000000"/>
  </w:font>
  <w:font w:name="Leawood-Book">
    <w:altName w:val="Calibri"/>
    <w:panose1 w:val="00000000000000000000"/>
    <w:charset w:val="00"/>
    <w:family w:val="roman"/>
    <w:notTrueType/>
    <w:pitch w:val="default"/>
    <w:sig w:usb0="00000003" w:usb1="08070000" w:usb2="00000010" w:usb3="00000000" w:csb0="00020001" w:csb1="00000000"/>
  </w:font>
  <w:font w:name="HelveticaNeueLTStd-Lt">
    <w:panose1 w:val="00000000000000000000"/>
    <w:charset w:val="00"/>
    <w:family w:val="swiss"/>
    <w:notTrueType/>
    <w:pitch w:val="default"/>
    <w:sig w:usb0="00000003" w:usb1="00000000" w:usb2="00000000" w:usb3="00000000" w:csb0="00000001" w:csb1="00000000"/>
  </w:font>
  <w:font w:name="AdvP4DF60E">
    <w:panose1 w:val="00000000000000000000"/>
    <w:charset w:val="00"/>
    <w:family w:val="auto"/>
    <w:notTrueType/>
    <w:pitch w:val="default"/>
    <w:sig w:usb0="00000003" w:usb1="00000000" w:usb2="00000000" w:usb3="00000000" w:csb0="00000001" w:csb1="00000000"/>
  </w:font>
  <w:font w:name="QhhtqmAdvTT3713a231">
    <w:panose1 w:val="00000000000000000000"/>
    <w:charset w:val="00"/>
    <w:family w:val="roman"/>
    <w:notTrueType/>
    <w:pitch w:val="default"/>
    <w:sig w:usb0="00000003" w:usb1="00000000" w:usb2="00000000" w:usb3="00000000" w:csb0="00000001" w:csb1="00000000"/>
  </w:font>
  <w:font w:name="DejaVuSans">
    <w:altName w:val="Calibri"/>
    <w:panose1 w:val="00000000000000000000"/>
    <w:charset w:val="00"/>
    <w:family w:val="swiss"/>
    <w:notTrueType/>
    <w:pitch w:val="default"/>
    <w:sig w:usb0="00000003" w:usb1="00000000" w:usb2="00000000" w:usb3="00000000" w:csb0="00000001" w:csb1="00000000"/>
  </w:font>
  <w:font w:name="MyriadPro-Light">
    <w:panose1 w:val="00000000000000000000"/>
    <w:charset w:val="00"/>
    <w:family w:val="swiss"/>
    <w:notTrueType/>
    <w:pitch w:val="default"/>
    <w:sig w:usb0="00000003" w:usb1="00000000" w:usb2="00000000" w:usb3="00000000" w:csb0="00000001" w:csb1="00000000"/>
  </w:font>
  <w:font w:name="MillerDaily-Roman">
    <w:panose1 w:val="00000000000000000000"/>
    <w:charset w:val="00"/>
    <w:family w:val="swiss"/>
    <w:notTrueType/>
    <w:pitch w:val="default"/>
    <w:sig w:usb0="00000003" w:usb1="00000000" w:usb2="00000000" w:usb3="00000000" w:csb0="00000001" w:csb1="00000000"/>
  </w:font>
  <w:font w:name="MinionPro-Regular">
    <w:altName w:val="Times New Roman"/>
    <w:panose1 w:val="00000000000000000000"/>
    <w:charset w:val="4D"/>
    <w:family w:val="auto"/>
    <w:notTrueType/>
    <w:pitch w:val="default"/>
    <w:sig w:usb0="00000003" w:usb1="00000000" w:usb2="00000000" w:usb3="00000000" w:csb0="00000001" w:csb1="00000000"/>
  </w:font>
  <w:font w:name="TimesNewRomanPSMT-Identity-H">
    <w:panose1 w:val="00000000000000000000"/>
    <w:charset w:val="00"/>
    <w:family w:val="auto"/>
    <w:notTrueType/>
    <w:pitch w:val="default"/>
    <w:sig w:usb0="00000003" w:usb1="00000000" w:usb2="00000000" w:usb3="00000000" w:csb0="00000001" w:csb1="00000000"/>
  </w:font>
  <w:font w:name="Times New Roman PSMT">
    <w:altName w:val="Times New Roman PSMT"/>
    <w:panose1 w:val="00000000000000000000"/>
    <w:charset w:val="00"/>
    <w:family w:val="modern"/>
    <w:notTrueType/>
    <w:pitch w:val="default"/>
    <w:sig w:usb0="00000003" w:usb1="00000000" w:usb2="00000000" w:usb3="00000000" w:csb0="00000001" w:csb1="00000000"/>
  </w:font>
  <w:font w:name="AdvPTimesB">
    <w:panose1 w:val="00000000000000000000"/>
    <w:charset w:val="00"/>
    <w:family w:val="roman"/>
    <w:notTrueType/>
    <w:pitch w:val="default"/>
    <w:sig w:usb0="00000003" w:usb1="00000000" w:usb2="00000000" w:usb3="00000000" w:csb0="00000001" w:csb1="00000000"/>
  </w:font>
  <w:font w:name="PalatinoLinotype-Bold">
    <w:panose1 w:val="00000000000000000000"/>
    <w:charset w:val="00"/>
    <w:family w:val="roman"/>
    <w:notTrueType/>
    <w:pitch w:val="default"/>
    <w:sig w:usb0="00000003" w:usb1="00000000" w:usb2="00000000" w:usb3="00000000" w:csb0="00000001" w:csb1="00000000"/>
  </w:font>
  <w:font w:name="AdvOT863180fb">
    <w:altName w:val="Arial Unicode MS"/>
    <w:panose1 w:val="00000000000000000000"/>
    <w:charset w:val="88"/>
    <w:family w:val="auto"/>
    <w:notTrueType/>
    <w:pitch w:val="default"/>
    <w:sig w:usb0="00000001" w:usb1="08080000" w:usb2="00000010" w:usb3="00000000" w:csb0="00100000" w:csb1="00000000"/>
  </w:font>
  <w:font w:name="Garamond-Book">
    <w:panose1 w:val="00000000000000000000"/>
    <w:charset w:val="00"/>
    <w:family w:val="roman"/>
    <w:notTrueType/>
    <w:pitch w:val="default"/>
    <w:sig w:usb0="00000003" w:usb1="00000000" w:usb2="00000000" w:usb3="00000000" w:csb0="00000001" w:csb1="00000000"/>
  </w:font>
  <w:font w:name="AdvTTb8864ccf.B">
    <w:panose1 w:val="00000000000000000000"/>
    <w:charset w:val="00"/>
    <w:family w:val="roman"/>
    <w:notTrueType/>
    <w:pitch w:val="default"/>
    <w:sig w:usb0="00000003" w:usb1="00000000" w:usb2="00000000" w:usb3="00000000" w:csb0="00000001" w:csb1="00000000"/>
  </w:font>
  <w:font w:name="AdvMc_Times-i">
    <w:panose1 w:val="00000000000000000000"/>
    <w:charset w:val="00"/>
    <w:family w:val="roman"/>
    <w:notTrueType/>
    <w:pitch w:val="default"/>
    <w:sig w:usb0="00000003" w:usb1="00000000" w:usb2="00000000" w:usb3="00000000" w:csb0="00000001" w:csb1="00000000"/>
  </w:font>
  <w:font w:name="AdvTimes">
    <w:altName w:val="Verdana"/>
    <w:panose1 w:val="00000000000000000000"/>
    <w:charset w:val="00"/>
    <w:family w:val="auto"/>
    <w:notTrueType/>
    <w:pitch w:val="default"/>
    <w:sig w:usb0="00000003" w:usb1="00000000" w:usb2="00000000" w:usb3="00000000" w:csb0="00000001" w:csb1="00000000"/>
  </w:font>
  <w:font w:name="AdvTT50a2f13e.I">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TT185t00">
    <w:panose1 w:val="00000000000000000000"/>
    <w:charset w:val="00"/>
    <w:family w:val="auto"/>
    <w:notTrueType/>
    <w:pitch w:val="default"/>
    <w:sig w:usb0="00000003" w:usb1="00000000" w:usb2="00000000" w:usb3="00000000" w:csb0="00000001" w:csb1="00000000"/>
  </w:font>
  <w:font w:name="PalatinoLinotype-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217402643"/>
      <w:docPartObj>
        <w:docPartGallery w:val="Page Numbers (Bottom of Page)"/>
        <w:docPartUnique/>
      </w:docPartObj>
    </w:sdtPr>
    <w:sdtEndPr>
      <w:rPr>
        <w:noProof/>
      </w:rPr>
    </w:sdtEndPr>
    <w:sdtContent>
      <w:p w14:paraId="274C7BE9" w14:textId="30BA9F33" w:rsidR="001A3F26" w:rsidRDefault="001A3F26">
        <w:pPr>
          <w:pStyle w:val="Footer"/>
          <w:jc w:val="center"/>
        </w:pPr>
        <w:r>
          <w:rPr>
            <w:noProof w:val="0"/>
          </w:rPr>
          <w:fldChar w:fldCharType="begin"/>
        </w:r>
        <w:r>
          <w:instrText xml:space="preserve"> PAGE   \* MERGEFORMAT </w:instrText>
        </w:r>
        <w:r>
          <w:rPr>
            <w:noProof w:val="0"/>
          </w:rPr>
          <w:fldChar w:fldCharType="separate"/>
        </w:r>
        <w:r w:rsidR="007546E8">
          <w:t>5</w:t>
        </w:r>
        <w:r>
          <w:fldChar w:fldCharType="end"/>
        </w:r>
      </w:p>
    </w:sdtContent>
  </w:sdt>
  <w:p w14:paraId="352C8B0A" w14:textId="77777777" w:rsidR="001A3F26" w:rsidRDefault="001A3F2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8490"/>
      <w:docPartObj>
        <w:docPartGallery w:val="Page Numbers (Bottom of Page)"/>
        <w:docPartUnique/>
      </w:docPartObj>
    </w:sdtPr>
    <w:sdtContent>
      <w:p w14:paraId="4E0545FA" w14:textId="3C620DE9" w:rsidR="001A3F26" w:rsidRDefault="001A3F26">
        <w:pPr>
          <w:pStyle w:val="Footer"/>
          <w:jc w:val="center"/>
        </w:pPr>
        <w:r>
          <w:rPr>
            <w:noProof w:val="0"/>
          </w:rPr>
          <w:fldChar w:fldCharType="begin"/>
        </w:r>
        <w:r>
          <w:instrText xml:space="preserve"> PAGE   \* MERGEFORMAT </w:instrText>
        </w:r>
        <w:r>
          <w:rPr>
            <w:noProof w:val="0"/>
          </w:rPr>
          <w:fldChar w:fldCharType="separate"/>
        </w:r>
        <w:r w:rsidR="007546E8">
          <w:t>810</w:t>
        </w:r>
        <w:r>
          <w:fldChar w:fldCharType="end"/>
        </w:r>
      </w:p>
    </w:sdtContent>
  </w:sdt>
  <w:p w14:paraId="3B5A5FC9" w14:textId="77777777" w:rsidR="001A3F26" w:rsidRDefault="001A3F2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462623"/>
      <w:docPartObj>
        <w:docPartGallery w:val="Page Numbers (Bottom of Page)"/>
        <w:docPartUnique/>
      </w:docPartObj>
    </w:sdtPr>
    <w:sdtContent>
      <w:p w14:paraId="07D1439A" w14:textId="03856FB1" w:rsidR="001A3F26" w:rsidRDefault="001A3F26">
        <w:pPr>
          <w:pStyle w:val="Footer"/>
          <w:jc w:val="center"/>
        </w:pPr>
        <w:r>
          <w:rPr>
            <w:noProof w:val="0"/>
          </w:rPr>
          <w:fldChar w:fldCharType="begin"/>
        </w:r>
        <w:r>
          <w:instrText xml:space="preserve"> PAGE   \* MERGEFORMAT </w:instrText>
        </w:r>
        <w:r>
          <w:rPr>
            <w:noProof w:val="0"/>
          </w:rPr>
          <w:fldChar w:fldCharType="separate"/>
        </w:r>
        <w:r w:rsidR="007546E8">
          <w:t>1063</w:t>
        </w:r>
        <w:r>
          <w:fldChar w:fldCharType="end"/>
        </w:r>
      </w:p>
    </w:sdtContent>
  </w:sdt>
  <w:p w14:paraId="021B276B" w14:textId="77777777" w:rsidR="001A3F26" w:rsidRDefault="001A3F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15D77" w14:textId="68F00FFF" w:rsidR="001A3F26" w:rsidRPr="00AE7DE6" w:rsidRDefault="001A3F26" w:rsidP="00157332">
    <w:pPr>
      <w:pStyle w:val="Footer"/>
      <w:spacing w:before="120"/>
      <w:rPr>
        <w:sz w:val="18"/>
        <w:szCs w:val="18"/>
      </w:rPr>
    </w:pPr>
    <w:r w:rsidRPr="00AE7DE6">
      <w:rPr>
        <w:rFonts w:ascii="Times New Roman" w:hAnsi="Times New Roman" w:cs="Times New Roman"/>
        <w:sz w:val="18"/>
        <w:szCs w:val="18"/>
      </w:rPr>
      <w:t>K1801493</w:t>
    </w:r>
    <w:r w:rsidRPr="00AE7DE6">
      <w:rPr>
        <w:sz w:val="18"/>
        <w:szCs w:val="18"/>
      </w:rPr>
      <w:t xml:space="preserve">          </w:t>
    </w:r>
    <w:r w:rsidRPr="00AE7DE6">
      <w:rPr>
        <w:rFonts w:ascii="Times New Roman" w:hAnsi="Times New Roman" w:cs="Times New Roman"/>
        <w:sz w:val="18"/>
        <w:szCs w:val="18"/>
      </w:rPr>
      <w:t>060718</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A1EA6" w14:textId="77777777" w:rsidR="001A3F26" w:rsidRDefault="001A3F2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948924323"/>
      <w:docPartObj>
        <w:docPartGallery w:val="Page Numbers (Bottom of Page)"/>
        <w:docPartUnique/>
      </w:docPartObj>
    </w:sdtPr>
    <w:sdtEndPr>
      <w:rPr>
        <w:noProof/>
      </w:rPr>
    </w:sdtEndPr>
    <w:sdtContent>
      <w:p w14:paraId="7E53A72A" w14:textId="29CC07FE" w:rsidR="001A3F26" w:rsidRDefault="001A3F26">
        <w:pPr>
          <w:pStyle w:val="Footer"/>
          <w:jc w:val="center"/>
        </w:pPr>
        <w:r>
          <w:rPr>
            <w:noProof w:val="0"/>
          </w:rPr>
          <w:fldChar w:fldCharType="begin"/>
        </w:r>
        <w:r>
          <w:instrText xml:space="preserve"> PAGE   \* MERGEFORMAT </w:instrText>
        </w:r>
        <w:r>
          <w:rPr>
            <w:noProof w:val="0"/>
          </w:rPr>
          <w:fldChar w:fldCharType="separate"/>
        </w:r>
        <w:r w:rsidR="007546E8">
          <w:t>85</w:t>
        </w:r>
        <w:r>
          <w:fldChar w:fldCharType="end"/>
        </w:r>
      </w:p>
    </w:sdtContent>
  </w:sdt>
  <w:p w14:paraId="6A40F02A" w14:textId="77777777" w:rsidR="001A3F26" w:rsidRDefault="001A3F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060934090"/>
      <w:docPartObj>
        <w:docPartGallery w:val="Page Numbers (Bottom of Page)"/>
        <w:docPartUnique/>
      </w:docPartObj>
    </w:sdtPr>
    <w:sdtContent>
      <w:p w14:paraId="11BCDA5A" w14:textId="7B78DAE2" w:rsidR="001A3F26" w:rsidRPr="00C908DD" w:rsidRDefault="001A3F26" w:rsidP="001E43D4">
        <w:pPr>
          <w:pStyle w:val="Footer"/>
          <w:jc w:val="center"/>
          <w:rPr>
            <w:sz w:val="18"/>
            <w:szCs w:val="18"/>
          </w:rPr>
        </w:pPr>
        <w:r w:rsidRPr="00C908DD">
          <w:rPr>
            <w:noProof w:val="0"/>
            <w:sz w:val="18"/>
            <w:szCs w:val="18"/>
          </w:rPr>
          <w:fldChar w:fldCharType="begin"/>
        </w:r>
        <w:r w:rsidRPr="00C908DD">
          <w:rPr>
            <w:sz w:val="18"/>
            <w:szCs w:val="18"/>
          </w:rPr>
          <w:instrText xml:space="preserve"> PAGE   \* MERGEFORMAT </w:instrText>
        </w:r>
        <w:r w:rsidRPr="00C908DD">
          <w:rPr>
            <w:noProof w:val="0"/>
            <w:sz w:val="18"/>
            <w:szCs w:val="18"/>
          </w:rPr>
          <w:fldChar w:fldCharType="separate"/>
        </w:r>
        <w:r w:rsidR="007546E8">
          <w:rPr>
            <w:sz w:val="18"/>
            <w:szCs w:val="18"/>
          </w:rPr>
          <w:t>95</w:t>
        </w:r>
        <w:r w:rsidRPr="00C908DD">
          <w:rPr>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027171594"/>
      <w:docPartObj>
        <w:docPartGallery w:val="Page Numbers (Bottom of Page)"/>
        <w:docPartUnique/>
      </w:docPartObj>
    </w:sdtPr>
    <w:sdtContent>
      <w:p w14:paraId="5AD576C7" w14:textId="3AF7609F" w:rsidR="001A3F26" w:rsidRPr="00C908DD" w:rsidRDefault="001A3F26" w:rsidP="001E43D4">
        <w:pPr>
          <w:pStyle w:val="Footer"/>
          <w:jc w:val="center"/>
          <w:rPr>
            <w:sz w:val="18"/>
            <w:szCs w:val="18"/>
          </w:rPr>
        </w:pPr>
        <w:r w:rsidRPr="00C908DD">
          <w:rPr>
            <w:noProof w:val="0"/>
            <w:sz w:val="18"/>
            <w:szCs w:val="18"/>
          </w:rPr>
          <w:fldChar w:fldCharType="begin"/>
        </w:r>
        <w:r w:rsidRPr="00C908DD">
          <w:rPr>
            <w:sz w:val="18"/>
            <w:szCs w:val="18"/>
          </w:rPr>
          <w:instrText xml:space="preserve"> PAGE   \* MERGEFORMAT </w:instrText>
        </w:r>
        <w:r w:rsidRPr="00C908DD">
          <w:rPr>
            <w:noProof w:val="0"/>
            <w:sz w:val="18"/>
            <w:szCs w:val="18"/>
          </w:rPr>
          <w:fldChar w:fldCharType="separate"/>
        </w:r>
        <w:r w:rsidR="007546E8">
          <w:rPr>
            <w:sz w:val="18"/>
            <w:szCs w:val="18"/>
          </w:rPr>
          <w:t>266</w:t>
        </w:r>
        <w:r w:rsidRPr="00C908DD">
          <w:rPr>
            <w:sz w:val="18"/>
            <w:szCs w:val="18"/>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7794"/>
      <w:docPartObj>
        <w:docPartGallery w:val="Page Numbers (Bottom of Page)"/>
        <w:docPartUnique/>
      </w:docPartObj>
    </w:sdtPr>
    <w:sdtEndPr>
      <w:rPr>
        <w:sz w:val="20"/>
        <w:szCs w:val="20"/>
      </w:rPr>
    </w:sdtEndPr>
    <w:sdtContent>
      <w:p w14:paraId="5EBF2E58" w14:textId="450FC7A9" w:rsidR="001A3F26" w:rsidRPr="00C40D73" w:rsidRDefault="001A3F26">
        <w:pPr>
          <w:pStyle w:val="Footer"/>
          <w:jc w:val="center"/>
          <w:rPr>
            <w:sz w:val="20"/>
            <w:szCs w:val="20"/>
          </w:rPr>
        </w:pPr>
        <w:r w:rsidRPr="00C40D73">
          <w:rPr>
            <w:noProof w:val="0"/>
            <w:sz w:val="20"/>
            <w:szCs w:val="20"/>
          </w:rPr>
          <w:fldChar w:fldCharType="begin"/>
        </w:r>
        <w:r w:rsidRPr="00C40D73">
          <w:rPr>
            <w:sz w:val="20"/>
            <w:szCs w:val="20"/>
          </w:rPr>
          <w:instrText xml:space="preserve"> PAGE   \* MERGEFORMAT </w:instrText>
        </w:r>
        <w:r w:rsidRPr="00C40D73">
          <w:rPr>
            <w:noProof w:val="0"/>
            <w:sz w:val="20"/>
            <w:szCs w:val="20"/>
          </w:rPr>
          <w:fldChar w:fldCharType="separate"/>
        </w:r>
        <w:r w:rsidR="007546E8">
          <w:rPr>
            <w:sz w:val="20"/>
            <w:szCs w:val="20"/>
          </w:rPr>
          <w:t>548</w:t>
        </w:r>
        <w:r w:rsidRPr="00C40D73">
          <w:rPr>
            <w:sz w:val="20"/>
            <w:szCs w:val="20"/>
          </w:rPr>
          <w:fldChar w:fldCharType="end"/>
        </w:r>
      </w:p>
    </w:sdtContent>
  </w:sdt>
  <w:p w14:paraId="6761D5AF" w14:textId="77777777" w:rsidR="001A3F26" w:rsidRDefault="001A3F2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04737" w14:textId="77777777" w:rsidR="001A3F26" w:rsidRDefault="001A3F26" w:rsidP="00AE389F">
    <w:pPr>
      <w:pStyle w:val="Footer"/>
    </w:pPr>
  </w:p>
  <w:p w14:paraId="2368D064" w14:textId="77777777" w:rsidR="001A3F26" w:rsidRDefault="001A3F26" w:rsidP="00AE389F"/>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955005"/>
      <w:docPartObj>
        <w:docPartGallery w:val="Page Numbers (Bottom of Page)"/>
        <w:docPartUnique/>
      </w:docPartObj>
    </w:sdtPr>
    <w:sdtContent>
      <w:p w14:paraId="6FA7ECA7" w14:textId="6829E4D0" w:rsidR="001A3F26" w:rsidRDefault="001A3F26" w:rsidP="00AE389F">
        <w:pPr>
          <w:pStyle w:val="Footer"/>
          <w:jc w:val="center"/>
        </w:pPr>
        <w:r>
          <w:fldChar w:fldCharType="begin"/>
        </w:r>
        <w:r>
          <w:instrText>PAGE   \* MERGEFORMAT</w:instrText>
        </w:r>
        <w:r>
          <w:fldChar w:fldCharType="separate"/>
        </w:r>
        <w:r w:rsidR="007546E8" w:rsidRPr="007546E8">
          <w:rPr>
            <w:lang w:val="sv-SE"/>
          </w:rPr>
          <w:t>809</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8A811" w14:textId="77777777" w:rsidR="001A3F26" w:rsidRDefault="001A3F26" w:rsidP="00F5309A">
      <w:pPr>
        <w:spacing w:after="0" w:line="240" w:lineRule="auto"/>
      </w:pPr>
      <w:r>
        <w:separator/>
      </w:r>
    </w:p>
  </w:footnote>
  <w:footnote w:type="continuationSeparator" w:id="0">
    <w:p w14:paraId="535D5278" w14:textId="77777777" w:rsidR="001A3F26" w:rsidRDefault="001A3F26" w:rsidP="00F5309A">
      <w:pPr>
        <w:spacing w:after="0" w:line="240" w:lineRule="auto"/>
      </w:pPr>
      <w:r>
        <w:continuationSeparator/>
      </w:r>
    </w:p>
  </w:footnote>
  <w:footnote w:id="1">
    <w:p w14:paraId="7F65FE36" w14:textId="3F2F6DF5" w:rsidR="001A3F26" w:rsidRPr="00E96875" w:rsidRDefault="001A3F26" w:rsidP="00F5309A">
      <w:pPr>
        <w:pStyle w:val="FootnoteText"/>
        <w:rPr>
          <w:sz w:val="18"/>
          <w:szCs w:val="18"/>
        </w:rPr>
      </w:pPr>
      <w:r w:rsidRPr="00E96875">
        <w:rPr>
          <w:rStyle w:val="FootnoteReference"/>
          <w:sz w:val="18"/>
          <w:szCs w:val="18"/>
        </w:rPr>
        <w:footnoteRef/>
      </w:r>
      <w:r w:rsidRPr="00E96875">
        <w:rPr>
          <w:sz w:val="18"/>
          <w:szCs w:val="18"/>
        </w:rPr>
        <w:t xml:space="preserve"> Nature’s contributions to people encompass the positive contributions, or benefits, and occasionally negative contributions, losses or detriments, that people obtain from nature. The term resonates with the original use of the term ecosystem services in the Millenium Ecosystem Assessment </w:t>
      </w:r>
      <w:r w:rsidRPr="00E96875">
        <w:rPr>
          <w:sz w:val="18"/>
          <w:szCs w:val="18"/>
        </w:rPr>
        <w:fldChar w:fldCharType="begin" w:fldLock="1"/>
      </w:r>
      <w:r w:rsidRPr="00E96875">
        <w:rPr>
          <w:sz w:val="18"/>
          <w:szCs w:val="18"/>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plainTextFormattedCitation" : "(Millennium Ecosystem Assessment 2005)", "previouslyFormattedCitation" : "(Millennium Ecosystem Assessment, 2005)" }, "properties" : {  }, "schema" : "https://github.com/citation-style-language/schema/raw/master/csl-citation.json" }</w:instrText>
      </w:r>
      <w:r w:rsidRPr="00E96875">
        <w:rPr>
          <w:sz w:val="18"/>
          <w:szCs w:val="18"/>
        </w:rPr>
        <w:fldChar w:fldCharType="separate"/>
      </w:r>
      <w:r w:rsidRPr="00E96875">
        <w:rPr>
          <w:sz w:val="18"/>
          <w:szCs w:val="18"/>
        </w:rPr>
        <w:t>(Millennium Ecosystem Assessment, 2005)</w:t>
      </w:r>
      <w:r w:rsidRPr="00E96875">
        <w:rPr>
          <w:sz w:val="18"/>
          <w:szCs w:val="18"/>
        </w:rPr>
        <w:fldChar w:fldCharType="end"/>
      </w:r>
      <w:r w:rsidRPr="00E96875">
        <w:rPr>
          <w:sz w:val="18"/>
          <w:szCs w:val="18"/>
        </w:rPr>
        <w:t>, and goes further by explicitly embracing concepts associated with other worldviews on human–nature relations and knowledge systems.</w:t>
      </w:r>
    </w:p>
  </w:footnote>
  <w:footnote w:id="2">
    <w:p w14:paraId="7D63454B" w14:textId="77777777" w:rsidR="001A3F26" w:rsidRPr="001530BB" w:rsidRDefault="001A3F26" w:rsidP="001E43D4">
      <w:pPr>
        <w:pStyle w:val="FootnoteText"/>
        <w:rPr>
          <w:sz w:val="18"/>
          <w:szCs w:val="18"/>
        </w:rPr>
      </w:pPr>
      <w:r w:rsidRPr="001530BB">
        <w:rPr>
          <w:rStyle w:val="FootnoteReference"/>
          <w:sz w:val="18"/>
          <w:szCs w:val="18"/>
        </w:rPr>
        <w:footnoteRef/>
      </w:r>
      <w:r w:rsidRPr="001530BB">
        <w:rPr>
          <w:sz w:val="18"/>
          <w:szCs w:val="18"/>
        </w:rPr>
        <w:t xml:space="preserve"> Nature’s contributions to people encompass the positive contributions, or benefits, and occasionally negative contributions, losses or detriments, that people obtain from nature. The term resonates with the original use of the term ecosystem services in the Millenium Ecosystem Assessment </w:t>
      </w:r>
      <w:r w:rsidRPr="001530BB">
        <w:rPr>
          <w:sz w:val="18"/>
          <w:szCs w:val="18"/>
        </w:rPr>
        <w:fldChar w:fldCharType="begin" w:fldLock="1"/>
      </w:r>
      <w:r w:rsidRPr="001530BB">
        <w:rPr>
          <w:sz w:val="18"/>
          <w:szCs w:val="18"/>
        </w:rPr>
        <w:instrText>ADDIN CSL_CITATION { "citationItems" : [ { "id" : "ITEM-1", "itemData" : { "ISBN" : "1597260401", "author" : [ { "dropping-particle" : "", "family" : "Millennium Ecosystem Assessment", "given" : "", "non-dropping-particle" : "", "parse-names" : false, "suffix" : "" } ], "id" : "ITEM-1", "issued" : { "date-parts" : [ [ "2005" ] ] }, "page" : "155", "publisher" : "Island Press", "publisher-place" : "Washington DC, USA", "title" : "Current states and trends", "type" : "article" }, "uris" : [ "http://www.mendeley.com/documents/?uuid=84e4d81b-fc2c-425b-ab26-2d26c8160c4f" ] } ], "mendeley" : { "formattedCitation" : "(Millennium Ecosystem Assessment, 2005)", "plainTextFormattedCitation" : "(Millennium Ecosystem Assessment, 2005)", "previouslyFormattedCitation" : "(Millennium Ecosystem Assessment, 2005)" }, "properties" : {  }, "schema" : "https://github.com/citation-style-language/schema/raw/master/csl-citation.json" }</w:instrText>
      </w:r>
      <w:r w:rsidRPr="001530BB">
        <w:rPr>
          <w:sz w:val="18"/>
          <w:szCs w:val="18"/>
        </w:rPr>
        <w:fldChar w:fldCharType="separate"/>
      </w:r>
      <w:r w:rsidRPr="001530BB">
        <w:rPr>
          <w:sz w:val="18"/>
          <w:szCs w:val="18"/>
        </w:rPr>
        <w:t>(Millennium Ecosystem Assessment, 2005)</w:t>
      </w:r>
      <w:r w:rsidRPr="001530BB">
        <w:rPr>
          <w:sz w:val="18"/>
          <w:szCs w:val="18"/>
        </w:rPr>
        <w:fldChar w:fldCharType="end"/>
      </w:r>
      <w:r w:rsidRPr="001530BB">
        <w:rPr>
          <w:sz w:val="18"/>
          <w:szCs w:val="18"/>
        </w:rPr>
        <w:t>, and goes further by explicitly embracing concepts associated with other worldviews on human–nature relations and knowledge systems.</w:t>
      </w:r>
    </w:p>
  </w:footnote>
  <w:footnote w:id="3">
    <w:p w14:paraId="6466575D" w14:textId="77777777" w:rsidR="001A3F26" w:rsidRPr="001530BB" w:rsidRDefault="001A3F26" w:rsidP="001E43D4">
      <w:pPr>
        <w:pStyle w:val="FootnoteText"/>
        <w:rPr>
          <w:sz w:val="18"/>
          <w:szCs w:val="18"/>
          <w:lang w:val="en-US"/>
        </w:rPr>
      </w:pPr>
      <w:r w:rsidRPr="001530BB">
        <w:rPr>
          <w:rStyle w:val="FootnoteReference"/>
          <w:sz w:val="18"/>
          <w:szCs w:val="18"/>
        </w:rPr>
        <w:footnoteRef/>
      </w:r>
      <w:r w:rsidRPr="001530BB">
        <w:rPr>
          <w:sz w:val="18"/>
          <w:szCs w:val="18"/>
          <w:lang w:val="en-US"/>
        </w:rPr>
        <w:t xml:space="preserve"> The fifth national reports provide, among other aspects, an update on the national status and trends of, and threats to, biodiversity, using national biodiversity indicators and also an assessment of the progress towards the Aichi Biodiverity Targets and the implementation of the Strategic Plan for Biodiversity 2011-2020.</w:t>
      </w:r>
    </w:p>
  </w:footnote>
  <w:footnote w:id="4">
    <w:p w14:paraId="3BA104E6" w14:textId="773F0CCB" w:rsidR="001A3F26" w:rsidRPr="008658C1" w:rsidRDefault="001A3F26" w:rsidP="001E43D4">
      <w:pPr>
        <w:pStyle w:val="FootnoteText"/>
        <w:rPr>
          <w:sz w:val="18"/>
          <w:szCs w:val="18"/>
          <w:lang w:val="en-US"/>
        </w:rPr>
      </w:pPr>
      <w:r w:rsidRPr="008658C1">
        <w:rPr>
          <w:rStyle w:val="FootnoteReference"/>
          <w:sz w:val="18"/>
          <w:szCs w:val="18"/>
        </w:rPr>
        <w:footnoteRef/>
      </w:r>
      <w:r w:rsidRPr="008658C1">
        <w:rPr>
          <w:sz w:val="18"/>
          <w:szCs w:val="18"/>
        </w:rPr>
        <w:t xml:space="preserve"> In the Regional Assessment for Europe and Central Asia, the term “biodiversity” is used in different senses, from its scientific sense of biological diversity to its more encompassing sense of the natural environment in general and the concept of intrinsic value (see also </w:t>
      </w:r>
      <w:r w:rsidRPr="008658C1">
        <w:rPr>
          <w:sz w:val="18"/>
          <w:szCs w:val="18"/>
        </w:rPr>
        <w:fldChar w:fldCharType="begin" w:fldLock="1"/>
      </w:r>
      <w:r w:rsidRPr="008658C1">
        <w:rPr>
          <w:sz w:val="18"/>
          <w:szCs w:val="18"/>
        </w:rPr>
        <w:instrText>ADDIN CSL_CITATION { "citationItems" : [ { "id" : "ITEM-1", "itemData" : { "DOI" : "https://doi.org/10.1016/j.tree.2011.08.006", "author" : [ { "dropping-particle" : "", "family" : "Mace", "given" : "G. M.", "non-dropping-particle" : "", "parse-names" : false, "suffix" : "" }, { "dropping-particle" : "", "family" : "Norris", "given" : "K.", "non-dropping-particle" : "", "parse-names" : false, "suffix" : "" }, { "dropping-particle" : "", "family" : "Fitter", "given" : "A. H.", "non-dropping-particle" : "", "parse-names" : false, "suffix" : "" } ], "container-title" : "Trends in Ecology &amp; Evolution", "id" : "ITEM-1", "issue" : "1", "issued" : { "date-parts" : [ [ "2012" ] ] }, "page" : "19-26", "title" : "Biodiversity and ecosystem services: a multilayered relationship", "type" : "article-journal", "volume" : "27" }, "uris" : [ "http://www.mendeley.com/documents/?uuid=8556ede0-2f05-41de-b1d1-23e6e76fd89a" ] } ], "mendeley" : { "formattedCitation" : "(Mace, Norris, &amp; Fitter, 2012)", "manualFormatting" : "Mace, Norris, &amp; Fitter (2012)", "plainTextFormattedCitation" : "(Mace, Norris, &amp; Fitter, 2012)", "previouslyFormattedCitation" : "(Mace, Norris, &amp; Fitter, 2012)" }, "properties" : {  }, "schema" : "https://github.com/citation-style-language/schema/raw/master/csl-citation.json" }</w:instrText>
      </w:r>
      <w:r w:rsidRPr="008658C1">
        <w:rPr>
          <w:sz w:val="18"/>
          <w:szCs w:val="18"/>
        </w:rPr>
        <w:fldChar w:fldCharType="separate"/>
      </w:r>
      <w:r w:rsidRPr="008658C1">
        <w:rPr>
          <w:sz w:val="18"/>
          <w:szCs w:val="18"/>
        </w:rPr>
        <w:t xml:space="preserve">Mace </w:t>
      </w:r>
      <w:r w:rsidRPr="009E3418">
        <w:rPr>
          <w:i/>
          <w:sz w:val="18"/>
          <w:szCs w:val="18"/>
        </w:rPr>
        <w:t>et al.</w:t>
      </w:r>
      <w:r>
        <w:rPr>
          <w:sz w:val="18"/>
          <w:szCs w:val="18"/>
        </w:rPr>
        <w:t xml:space="preserve">, </w:t>
      </w:r>
      <w:r w:rsidRPr="008658C1">
        <w:rPr>
          <w:sz w:val="18"/>
          <w:szCs w:val="18"/>
        </w:rPr>
        <w:t>2012</w:t>
      </w:r>
      <w:r w:rsidRPr="008658C1">
        <w:rPr>
          <w:sz w:val="18"/>
          <w:szCs w:val="18"/>
        </w:rPr>
        <w:fldChar w:fldCharType="end"/>
      </w:r>
      <w:r w:rsidRPr="008658C1">
        <w:rPr>
          <w:sz w:val="18"/>
          <w:szCs w:val="18"/>
        </w:rPr>
        <w:t>).</w:t>
      </w:r>
    </w:p>
  </w:footnote>
  <w:footnote w:id="5">
    <w:p w14:paraId="2B45B7C2" w14:textId="77777777" w:rsidR="001A3F26" w:rsidRPr="008658C1" w:rsidRDefault="001A3F26" w:rsidP="001E43D4">
      <w:pPr>
        <w:pStyle w:val="FootnoteText"/>
        <w:rPr>
          <w:sz w:val="18"/>
          <w:szCs w:val="18"/>
          <w:lang w:val="en-US"/>
        </w:rPr>
      </w:pPr>
      <w:r w:rsidRPr="008658C1">
        <w:rPr>
          <w:rStyle w:val="FootnoteReference"/>
          <w:sz w:val="18"/>
          <w:szCs w:val="18"/>
        </w:rPr>
        <w:footnoteRef/>
      </w:r>
      <w:r w:rsidRPr="008658C1">
        <w:rPr>
          <w:sz w:val="18"/>
          <w:szCs w:val="18"/>
        </w:rPr>
        <w:t xml:space="preserve"> The Regional Assessment for Europe and Central Asia uses both the terms "nature’s contributions to people" and "ecosystem services". The latter is used when refering to literature dealing with specific ecosystem services, while "nature’s contributions to people" is applied to convey statements refering to the broader category of anthropocentric values (which include ecosystem services).</w:t>
      </w:r>
    </w:p>
  </w:footnote>
  <w:footnote w:id="6">
    <w:p w14:paraId="2CA75CE7" w14:textId="4F613B9F" w:rsidR="001A3F26" w:rsidRPr="008658C1" w:rsidRDefault="001A3F26" w:rsidP="001E43D4">
      <w:pPr>
        <w:pStyle w:val="FootnoteText"/>
        <w:rPr>
          <w:sz w:val="18"/>
          <w:szCs w:val="18"/>
          <w:lang w:val="en-US"/>
        </w:rPr>
      </w:pPr>
      <w:r w:rsidRPr="008658C1">
        <w:rPr>
          <w:rStyle w:val="FootnoteReference"/>
          <w:sz w:val="18"/>
          <w:szCs w:val="18"/>
        </w:rPr>
        <w:footnoteRef/>
      </w:r>
      <w:r w:rsidRPr="008658C1">
        <w:rPr>
          <w:sz w:val="18"/>
          <w:szCs w:val="18"/>
          <w:lang w:val="en-US"/>
        </w:rPr>
        <w:t xml:space="preserve"> </w:t>
      </w:r>
      <w:hyperlink r:id="rId1" w:history="1">
        <w:r w:rsidRPr="0072023D">
          <w:rPr>
            <w:rStyle w:val="Hyperlink"/>
            <w:sz w:val="18"/>
            <w:szCs w:val="18"/>
            <w:lang w:val="en-US"/>
          </w:rPr>
          <w:t>http://www.iucnredlist.org/</w:t>
        </w:r>
      </w:hyperlink>
      <w:r>
        <w:rPr>
          <w:sz w:val="18"/>
          <w:szCs w:val="18"/>
          <w:lang w:val="en-US"/>
        </w:rPr>
        <w:t xml:space="preserve"> </w:t>
      </w:r>
    </w:p>
  </w:footnote>
  <w:footnote w:id="7">
    <w:p w14:paraId="2BA3D213" w14:textId="6383CA72" w:rsidR="001A3F26" w:rsidRPr="008658C1" w:rsidRDefault="001A3F26" w:rsidP="001E43D4">
      <w:pPr>
        <w:pStyle w:val="FootnoteText"/>
        <w:rPr>
          <w:sz w:val="18"/>
          <w:szCs w:val="18"/>
          <w:lang w:val="en-US"/>
        </w:rPr>
      </w:pPr>
      <w:r w:rsidRPr="008658C1">
        <w:rPr>
          <w:rStyle w:val="FootnoteReference"/>
          <w:sz w:val="18"/>
          <w:szCs w:val="18"/>
        </w:rPr>
        <w:footnoteRef/>
      </w:r>
      <w:r w:rsidRPr="008658C1">
        <w:rPr>
          <w:sz w:val="18"/>
          <w:szCs w:val="18"/>
          <w:lang w:val="en-US"/>
        </w:rPr>
        <w:t xml:space="preserve"> </w:t>
      </w:r>
      <w:hyperlink r:id="rId2" w:history="1">
        <w:r w:rsidRPr="0072023D">
          <w:rPr>
            <w:rStyle w:val="Hyperlink"/>
            <w:sz w:val="18"/>
            <w:szCs w:val="18"/>
            <w:lang w:val="en-US"/>
          </w:rPr>
          <w:t>https://unstats.un.org/unsd/default.htm</w:t>
        </w:r>
      </w:hyperlink>
      <w:r>
        <w:rPr>
          <w:sz w:val="18"/>
          <w:szCs w:val="18"/>
          <w:lang w:val="en-US"/>
        </w:rPr>
        <w:t xml:space="preserve"> </w:t>
      </w:r>
    </w:p>
  </w:footnote>
  <w:footnote w:id="8">
    <w:p w14:paraId="46BEF9AB" w14:textId="2E348FF7" w:rsidR="001A3F26" w:rsidRPr="008658C1" w:rsidRDefault="001A3F26" w:rsidP="001E43D4">
      <w:pPr>
        <w:pStyle w:val="FootnoteText"/>
        <w:rPr>
          <w:sz w:val="18"/>
          <w:szCs w:val="18"/>
          <w:lang w:val="en-US"/>
        </w:rPr>
      </w:pPr>
      <w:r w:rsidRPr="008658C1">
        <w:rPr>
          <w:rStyle w:val="FootnoteReference"/>
          <w:sz w:val="18"/>
          <w:szCs w:val="18"/>
        </w:rPr>
        <w:footnoteRef/>
      </w:r>
      <w:r w:rsidRPr="008658C1">
        <w:rPr>
          <w:sz w:val="18"/>
          <w:szCs w:val="18"/>
          <w:lang w:val="en-US"/>
        </w:rPr>
        <w:t xml:space="preserve"> </w:t>
      </w:r>
      <w:hyperlink r:id="rId3" w:history="1">
        <w:r w:rsidRPr="0072023D">
          <w:rPr>
            <w:rStyle w:val="Hyperlink"/>
            <w:sz w:val="18"/>
            <w:szCs w:val="18"/>
            <w:lang w:val="en-US"/>
          </w:rPr>
          <w:t>https://unstats.un.org/sdgs/indicators/indicators-list/</w:t>
        </w:r>
      </w:hyperlink>
      <w:r>
        <w:rPr>
          <w:sz w:val="18"/>
          <w:szCs w:val="18"/>
          <w:lang w:val="en-US"/>
        </w:rPr>
        <w:t xml:space="preserve">  </w:t>
      </w:r>
    </w:p>
  </w:footnote>
  <w:footnote w:id="9">
    <w:p w14:paraId="277CFC00" w14:textId="7C2DA468" w:rsidR="001A3F26" w:rsidRPr="00834EA8" w:rsidRDefault="001A3F26" w:rsidP="001E43D4">
      <w:pPr>
        <w:pStyle w:val="FootnoteText"/>
        <w:rPr>
          <w:lang w:val="en-US"/>
        </w:rPr>
      </w:pPr>
      <w:r w:rsidRPr="008658C1">
        <w:rPr>
          <w:rStyle w:val="FootnoteReference"/>
          <w:sz w:val="18"/>
          <w:szCs w:val="18"/>
        </w:rPr>
        <w:footnoteRef/>
      </w:r>
      <w:r w:rsidRPr="008658C1">
        <w:rPr>
          <w:sz w:val="18"/>
          <w:szCs w:val="18"/>
          <w:lang w:val="en-US"/>
        </w:rPr>
        <w:t xml:space="preserve"> </w:t>
      </w:r>
      <w:hyperlink r:id="rId4" w:anchor="c5=&amp;c0=10&amp;b_start=0" w:history="1">
        <w:r w:rsidRPr="0072023D">
          <w:rPr>
            <w:rStyle w:val="Hyperlink"/>
            <w:sz w:val="18"/>
            <w:szCs w:val="18"/>
            <w:lang w:val="en-US"/>
          </w:rPr>
          <w:t>http://www.eea.europa.eu/data-and-maps/indicators#c5=&amp;c0=10&amp;b_start=0</w:t>
        </w:r>
      </w:hyperlink>
      <w:r>
        <w:rPr>
          <w:sz w:val="18"/>
          <w:szCs w:val="18"/>
          <w:lang w:val="en-US"/>
        </w:rPr>
        <w:t xml:space="preserve"> </w:t>
      </w:r>
    </w:p>
  </w:footnote>
  <w:footnote w:id="10">
    <w:p w14:paraId="142973AB" w14:textId="77777777" w:rsidR="001A3F26" w:rsidRPr="005A3AD7" w:rsidRDefault="001A3F26" w:rsidP="001E43D4">
      <w:pPr>
        <w:autoSpaceDE w:val="0"/>
        <w:autoSpaceDN w:val="0"/>
        <w:adjustRightInd w:val="0"/>
        <w:spacing w:after="0" w:line="240" w:lineRule="auto"/>
        <w:rPr>
          <w:rFonts w:cstheme="minorHAnsi"/>
          <w:sz w:val="18"/>
          <w:szCs w:val="18"/>
        </w:rPr>
      </w:pPr>
      <w:r w:rsidRPr="005A3AD7">
        <w:rPr>
          <w:rStyle w:val="FootnoteReference"/>
          <w:rFonts w:cstheme="minorHAnsi"/>
          <w:sz w:val="18"/>
          <w:szCs w:val="18"/>
        </w:rPr>
        <w:footnoteRef/>
      </w:r>
      <w:r w:rsidRPr="005A3AD7">
        <w:rPr>
          <w:rFonts w:cstheme="minorHAnsi"/>
          <w:sz w:val="18"/>
          <w:szCs w:val="18"/>
        </w:rPr>
        <w:t xml:space="preserve"> </w:t>
      </w:r>
      <w:r w:rsidRPr="005A3AD7">
        <w:rPr>
          <w:rFonts w:cstheme="minorHAnsi"/>
          <w:i/>
          <w:sz w:val="18"/>
          <w:szCs w:val="18"/>
        </w:rPr>
        <w:t>S. polyschides</w:t>
      </w:r>
      <w:r w:rsidRPr="005A3AD7">
        <w:rPr>
          <w:rFonts w:cstheme="minorHAnsi"/>
          <w:sz w:val="18"/>
          <w:szCs w:val="18"/>
        </w:rPr>
        <w:t xml:space="preserve"> is not a true kelp of the order Laminariales (being of the order Tilopteridales), but is included as this “pseudokelp” can perform a similar ecological role as the dominant canopy former.</w:t>
      </w:r>
    </w:p>
  </w:footnote>
  <w:footnote w:id="11">
    <w:p w14:paraId="154718BA" w14:textId="662C6F2A" w:rsidR="001A3F26" w:rsidRPr="004C0AC1" w:rsidRDefault="001A3F26" w:rsidP="001E43D4">
      <w:pPr>
        <w:pStyle w:val="FootnoteText"/>
        <w:rPr>
          <w:sz w:val="18"/>
          <w:szCs w:val="18"/>
        </w:rPr>
      </w:pPr>
      <w:r w:rsidRPr="004C0AC1">
        <w:rPr>
          <w:rStyle w:val="FootnoteReference"/>
          <w:sz w:val="18"/>
          <w:szCs w:val="18"/>
        </w:rPr>
        <w:footnoteRef/>
      </w:r>
      <w:r w:rsidRPr="004C0AC1">
        <w:rPr>
          <w:sz w:val="18"/>
          <w:szCs w:val="18"/>
        </w:rPr>
        <w:t xml:space="preserve"> </w:t>
      </w:r>
      <w:hyperlink r:id="rId5" w:history="1">
        <w:r w:rsidRPr="0072023D">
          <w:rPr>
            <w:rStyle w:val="Hyperlink"/>
            <w:sz w:val="18"/>
            <w:szCs w:val="18"/>
          </w:rPr>
          <w:t>http://eur-lex.europa.eu/legal-content/EN/TXT/?uri=CELEX:32008L0050</w:t>
        </w:r>
      </w:hyperlink>
      <w:r>
        <w:rPr>
          <w:sz w:val="18"/>
          <w:szCs w:val="18"/>
        </w:rPr>
        <w:t xml:space="preserve"> </w:t>
      </w:r>
    </w:p>
  </w:footnote>
  <w:footnote w:id="12">
    <w:p w14:paraId="638C547C" w14:textId="1CFE4DF3" w:rsidR="001A3F26" w:rsidRPr="00530196" w:rsidRDefault="001A3F26">
      <w:pPr>
        <w:pStyle w:val="FootnoteText"/>
        <w:rPr>
          <w:lang w:val="en-US"/>
        </w:rPr>
      </w:pPr>
      <w:r w:rsidRPr="004C0AC1">
        <w:rPr>
          <w:rStyle w:val="FootnoteReference"/>
          <w:sz w:val="18"/>
          <w:szCs w:val="18"/>
        </w:rPr>
        <w:footnoteRef/>
      </w:r>
      <w:r>
        <w:rPr>
          <w:sz w:val="18"/>
          <w:szCs w:val="18"/>
          <w:lang w:val="en-US"/>
        </w:rPr>
        <w:t xml:space="preserve"> R</w:t>
      </w:r>
      <w:r w:rsidRPr="004C0AC1">
        <w:rPr>
          <w:sz w:val="18"/>
          <w:szCs w:val="18"/>
          <w:lang w:val="en-US"/>
        </w:rPr>
        <w:t>ate of deposition of particles and gases (in this case) on vegetation</w:t>
      </w:r>
    </w:p>
  </w:footnote>
  <w:footnote w:id="13">
    <w:p w14:paraId="19920CBD" w14:textId="3091E35F" w:rsidR="001A3F26" w:rsidRPr="004C0AC1" w:rsidRDefault="001A3F26">
      <w:pPr>
        <w:pStyle w:val="FootnoteText"/>
        <w:rPr>
          <w:sz w:val="18"/>
          <w:szCs w:val="18"/>
          <w:lang w:val="en-US"/>
        </w:rPr>
      </w:pPr>
      <w:r w:rsidRPr="004C0AC1">
        <w:rPr>
          <w:rStyle w:val="FootnoteReference"/>
          <w:sz w:val="18"/>
          <w:szCs w:val="18"/>
        </w:rPr>
        <w:footnoteRef/>
      </w:r>
      <w:r w:rsidRPr="004C0AC1">
        <w:rPr>
          <w:sz w:val="18"/>
          <w:szCs w:val="18"/>
          <w:lang w:val="en-US"/>
        </w:rPr>
        <w:t xml:space="preserve"> PM</w:t>
      </w:r>
      <w:r w:rsidRPr="00631238">
        <w:rPr>
          <w:sz w:val="18"/>
          <w:szCs w:val="18"/>
          <w:vertAlign w:val="subscript"/>
          <w:lang w:val="en-US"/>
        </w:rPr>
        <w:t>10</w:t>
      </w:r>
      <w:r w:rsidRPr="004C0AC1">
        <w:rPr>
          <w:sz w:val="18"/>
          <w:szCs w:val="18"/>
          <w:lang w:val="en-US"/>
        </w:rPr>
        <w:t xml:space="preserve"> is particulate matter 2.5 to 10 micrometers in diameter</w:t>
      </w:r>
    </w:p>
  </w:footnote>
  <w:footnote w:id="14">
    <w:p w14:paraId="12FF7386" w14:textId="77777777" w:rsidR="001A3F26" w:rsidRPr="004C0AC1" w:rsidRDefault="001A3F26">
      <w:pPr>
        <w:pStyle w:val="FootnoteText"/>
        <w:rPr>
          <w:sz w:val="18"/>
          <w:szCs w:val="18"/>
          <w:lang w:val="en-US"/>
        </w:rPr>
      </w:pPr>
      <w:r w:rsidRPr="004C0AC1">
        <w:rPr>
          <w:rStyle w:val="FootnoteReference"/>
          <w:sz w:val="18"/>
          <w:szCs w:val="18"/>
        </w:rPr>
        <w:footnoteRef/>
      </w:r>
      <w:r w:rsidRPr="004C0AC1">
        <w:rPr>
          <w:sz w:val="18"/>
          <w:szCs w:val="18"/>
          <w:lang w:val="en-US"/>
        </w:rPr>
        <w:t xml:space="preserve"> PM2.5 is particulate matter 2.5 micrometers or less in diameter</w:t>
      </w:r>
    </w:p>
  </w:footnote>
  <w:footnote w:id="15">
    <w:p w14:paraId="6CFF8C61" w14:textId="77777777" w:rsidR="001A3F26" w:rsidRPr="003854F0" w:rsidRDefault="001A3F26">
      <w:pPr>
        <w:pStyle w:val="FootnoteText"/>
        <w:rPr>
          <w:rFonts w:cstheme="minorHAnsi"/>
          <w:sz w:val="18"/>
          <w:szCs w:val="18"/>
          <w:lang w:val="en-US"/>
        </w:rPr>
      </w:pPr>
      <w:r w:rsidRPr="003854F0">
        <w:rPr>
          <w:rStyle w:val="FootnoteReference"/>
          <w:rFonts w:cstheme="minorHAnsi"/>
          <w:sz w:val="18"/>
          <w:szCs w:val="18"/>
        </w:rPr>
        <w:footnoteRef/>
      </w:r>
      <w:r w:rsidRPr="003854F0">
        <w:rPr>
          <w:rFonts w:cstheme="minorHAnsi"/>
          <w:sz w:val="18"/>
          <w:szCs w:val="18"/>
        </w:rPr>
        <w:t xml:space="preserve"> </w:t>
      </w:r>
      <w:r w:rsidRPr="003854F0">
        <w:rPr>
          <w:rFonts w:cstheme="minorHAnsi"/>
          <w:color w:val="4D4D4D"/>
          <w:sz w:val="18"/>
          <w:szCs w:val="18"/>
        </w:rPr>
        <w:t>Austria, Belgium, Denmark, Finland, France, Germany, Greece, Ireland, Italy, Luxembourg, the Netherlands, Portugal, Spain, Sweden and the United Kingdom</w:t>
      </w:r>
    </w:p>
  </w:footnote>
  <w:footnote w:id="16">
    <w:p w14:paraId="22B967FE" w14:textId="73565E95" w:rsidR="001A3F26" w:rsidRPr="004C0AC1" w:rsidRDefault="001A3F26">
      <w:pPr>
        <w:pStyle w:val="FootnoteText"/>
        <w:rPr>
          <w:sz w:val="18"/>
          <w:szCs w:val="18"/>
          <w:lang w:val="en-US"/>
        </w:rPr>
      </w:pPr>
      <w:r w:rsidRPr="004C0AC1">
        <w:rPr>
          <w:rStyle w:val="FootnoteReference"/>
          <w:sz w:val="18"/>
          <w:szCs w:val="18"/>
        </w:rPr>
        <w:footnoteRef/>
      </w:r>
      <w:r w:rsidRPr="004C0AC1">
        <w:rPr>
          <w:sz w:val="18"/>
          <w:szCs w:val="18"/>
          <w:lang w:val="en-US"/>
        </w:rPr>
        <w:t xml:space="preserve"> </w:t>
      </w:r>
      <w:hyperlink r:id="rId6" w:history="1">
        <w:r w:rsidRPr="0072023D">
          <w:rPr>
            <w:rStyle w:val="Hyperlink"/>
            <w:sz w:val="18"/>
            <w:szCs w:val="18"/>
            <w:lang w:val="en-US"/>
          </w:rPr>
          <w:t>https://www.eea.europa.eu/soer-2015/europe/freshwater</w:t>
        </w:r>
      </w:hyperlink>
      <w:r>
        <w:rPr>
          <w:sz w:val="18"/>
          <w:szCs w:val="18"/>
          <w:lang w:val="en-US"/>
        </w:rPr>
        <w:t xml:space="preserve"> </w:t>
      </w:r>
    </w:p>
  </w:footnote>
  <w:footnote w:id="17">
    <w:p w14:paraId="3DD72D67" w14:textId="2CC904CB" w:rsidR="001A3F26" w:rsidRPr="000766CC" w:rsidRDefault="001A3F26">
      <w:pPr>
        <w:pStyle w:val="FootnoteText"/>
        <w:rPr>
          <w:sz w:val="18"/>
          <w:szCs w:val="18"/>
          <w:lang w:val="en-US"/>
        </w:rPr>
      </w:pPr>
      <w:r w:rsidRPr="000766CC">
        <w:rPr>
          <w:rStyle w:val="FootnoteReference"/>
          <w:sz w:val="18"/>
          <w:szCs w:val="18"/>
        </w:rPr>
        <w:footnoteRef/>
      </w:r>
      <w:r w:rsidRPr="000766CC">
        <w:rPr>
          <w:sz w:val="18"/>
          <w:szCs w:val="18"/>
          <w:lang w:val="en-US"/>
        </w:rPr>
        <w:t xml:space="preserve"> </w:t>
      </w:r>
      <w:hyperlink r:id="rId7" w:history="1">
        <w:r w:rsidRPr="00A25278">
          <w:rPr>
            <w:rStyle w:val="Hyperlink"/>
            <w:rFonts w:cstheme="minorHAnsi"/>
            <w:sz w:val="18"/>
            <w:szCs w:val="18"/>
            <w:lang w:val="en-US"/>
          </w:rPr>
          <w:t>http://forum.eionet.europa.eu/european-red-list-habitats/</w:t>
        </w:r>
      </w:hyperlink>
      <w:r>
        <w:rPr>
          <w:rFonts w:cstheme="minorHAnsi"/>
          <w:sz w:val="18"/>
          <w:szCs w:val="18"/>
          <w:lang w:val="en-US"/>
        </w:rPr>
        <w:t xml:space="preserve"> </w:t>
      </w:r>
    </w:p>
  </w:footnote>
  <w:footnote w:id="18">
    <w:p w14:paraId="02F58FC1" w14:textId="77777777" w:rsidR="001A3F26" w:rsidRPr="00AD2391" w:rsidRDefault="001A3F26" w:rsidP="001E43D4">
      <w:pPr>
        <w:autoSpaceDE w:val="0"/>
        <w:autoSpaceDN w:val="0"/>
        <w:adjustRightInd w:val="0"/>
        <w:rPr>
          <w:sz w:val="18"/>
          <w:szCs w:val="18"/>
        </w:rPr>
      </w:pPr>
      <w:r w:rsidRPr="00AD2391">
        <w:rPr>
          <w:rStyle w:val="FootnoteReference"/>
          <w:sz w:val="18"/>
          <w:szCs w:val="18"/>
        </w:rPr>
        <w:footnoteRef/>
      </w:r>
      <w:r w:rsidRPr="00AD2391">
        <w:rPr>
          <w:sz w:val="18"/>
          <w:szCs w:val="18"/>
        </w:rPr>
        <w:t xml:space="preserve"> </w:t>
      </w:r>
      <w:r w:rsidRPr="00AD2391">
        <w:rPr>
          <w:rFonts w:eastAsia="Cambria" w:cstheme="minorHAnsi"/>
          <w:sz w:val="18"/>
          <w:szCs w:val="18"/>
          <w:lang w:val="en-US"/>
        </w:rPr>
        <w:t>Eighteen experts from the different</w:t>
      </w:r>
      <w:r w:rsidRPr="00AD2391">
        <w:rPr>
          <w:sz w:val="18"/>
          <w:szCs w:val="18"/>
        </w:rPr>
        <w:t xml:space="preserve"> biodiversity and health networks (such as the Belgian Community of Practice Biodiversity &amp; Health (COPBH) and its international connections, Co-operation on Health and </w:t>
      </w:r>
      <w:r w:rsidRPr="00AD2391">
        <w:rPr>
          <w:bCs/>
          <w:sz w:val="18"/>
          <w:szCs w:val="18"/>
        </w:rPr>
        <w:t>Biodiversity</w:t>
      </w:r>
      <w:r w:rsidRPr="00AD2391">
        <w:rPr>
          <w:sz w:val="18"/>
          <w:szCs w:val="18"/>
        </w:rPr>
        <w:t xml:space="preserve"> (COHAB), ESP thematic working group on health, Network for Evaluation of One Health (NEOH) and contact authors of publications found in the literature review conducted for this </w:t>
      </w:r>
      <w:r>
        <w:rPr>
          <w:sz w:val="18"/>
          <w:szCs w:val="18"/>
        </w:rPr>
        <w:t>contribution from nature to people</w:t>
      </w:r>
      <w:r w:rsidRPr="00AD2391">
        <w:rPr>
          <w:sz w:val="18"/>
          <w:szCs w:val="18"/>
        </w:rPr>
        <w:t>.</w:t>
      </w:r>
    </w:p>
  </w:footnote>
  <w:footnote w:id="19">
    <w:p w14:paraId="21988F98" w14:textId="77777777" w:rsidR="001A3F26" w:rsidRPr="00D5543F" w:rsidRDefault="001A3F26" w:rsidP="001E43D4">
      <w:pPr>
        <w:spacing w:after="0" w:line="240" w:lineRule="auto"/>
        <w:rPr>
          <w:sz w:val="18"/>
          <w:szCs w:val="18"/>
          <w:lang w:val="en-US"/>
        </w:rPr>
      </w:pPr>
      <w:r w:rsidRPr="00D5543F">
        <w:rPr>
          <w:rStyle w:val="FootnoteReference"/>
          <w:sz w:val="18"/>
          <w:szCs w:val="18"/>
        </w:rPr>
        <w:footnoteRef/>
      </w:r>
      <w:r w:rsidRPr="00D5543F">
        <w:rPr>
          <w:sz w:val="18"/>
          <w:szCs w:val="18"/>
          <w:lang w:val="en-US"/>
        </w:rPr>
        <w:t xml:space="preserve"> Extinct: There are not speakers</w:t>
      </w:r>
    </w:p>
  </w:footnote>
  <w:footnote w:id="20">
    <w:p w14:paraId="74C981B3" w14:textId="77777777" w:rsidR="001A3F26" w:rsidRPr="00E277C3" w:rsidRDefault="001A3F26" w:rsidP="001E43D4">
      <w:pPr>
        <w:spacing w:after="0" w:line="240" w:lineRule="auto"/>
        <w:rPr>
          <w:sz w:val="18"/>
          <w:szCs w:val="18"/>
          <w:lang w:val="en-US"/>
        </w:rPr>
      </w:pPr>
      <w:r w:rsidRPr="00D5543F">
        <w:rPr>
          <w:rStyle w:val="FootnoteReference"/>
          <w:sz w:val="18"/>
          <w:szCs w:val="18"/>
        </w:rPr>
        <w:footnoteRef/>
      </w:r>
      <w:r w:rsidRPr="00D5543F">
        <w:rPr>
          <w:sz w:val="18"/>
          <w:szCs w:val="18"/>
          <w:lang w:val="en-US"/>
        </w:rPr>
        <w:t xml:space="preserve"> Critically endangered: The youngest speakers are grandparents and older, and they speak the language partially and infrequently</w:t>
      </w:r>
    </w:p>
  </w:footnote>
  <w:footnote w:id="21">
    <w:p w14:paraId="7181ABCE" w14:textId="1DB5978B" w:rsidR="001A3F26" w:rsidRPr="0084413E" w:rsidRDefault="001A3F26" w:rsidP="001E43D4">
      <w:pPr>
        <w:pStyle w:val="FootnoteText"/>
        <w:rPr>
          <w:sz w:val="18"/>
          <w:szCs w:val="18"/>
          <w:lang w:val="en-US"/>
        </w:rPr>
      </w:pPr>
      <w:r w:rsidRPr="0084413E">
        <w:rPr>
          <w:rStyle w:val="FootnoteReference"/>
          <w:sz w:val="18"/>
          <w:szCs w:val="18"/>
        </w:rPr>
        <w:footnoteRef/>
      </w:r>
      <w:r w:rsidRPr="0084413E">
        <w:rPr>
          <w:sz w:val="18"/>
          <w:szCs w:val="18"/>
          <w:lang w:val="en-US"/>
        </w:rPr>
        <w:t xml:space="preserve"> </w:t>
      </w:r>
      <w:hyperlink r:id="rId8" w:history="1">
        <w:r w:rsidRPr="0084413E">
          <w:rPr>
            <w:rStyle w:val="Hyperlink"/>
            <w:sz w:val="18"/>
            <w:szCs w:val="18"/>
            <w:lang w:val="en-US"/>
          </w:rPr>
          <w:t>https://www.newscientist.com/article/2090451-invasive-trash-eating-jackals-save-europe-e2-million-a-year/</w:t>
        </w:r>
      </w:hyperlink>
    </w:p>
  </w:footnote>
  <w:footnote w:id="22">
    <w:p w14:paraId="16A900BD" w14:textId="05D80C20" w:rsidR="001A3F26" w:rsidRPr="00CB0A5C" w:rsidRDefault="001A3F26" w:rsidP="001E43D4">
      <w:pPr>
        <w:rPr>
          <w:rFonts w:eastAsia="Times New Roman" w:cstheme="minorHAnsi"/>
          <w:sz w:val="18"/>
          <w:szCs w:val="18"/>
          <w:lang w:val="en-US"/>
        </w:rPr>
      </w:pPr>
      <w:r w:rsidRPr="00CB0A5C">
        <w:rPr>
          <w:rStyle w:val="FootnoteReference"/>
          <w:rFonts w:cstheme="minorHAnsi"/>
          <w:sz w:val="18"/>
          <w:szCs w:val="18"/>
        </w:rPr>
        <w:footnoteRef/>
      </w:r>
      <w:r w:rsidRPr="00CB0A5C">
        <w:rPr>
          <w:rFonts w:cstheme="minorHAnsi"/>
          <w:sz w:val="18"/>
          <w:szCs w:val="18"/>
          <w:lang w:val="en-US"/>
        </w:rPr>
        <w:t xml:space="preserve"> </w:t>
      </w:r>
      <w:r w:rsidRPr="00CB0A5C">
        <w:rPr>
          <w:rFonts w:eastAsia="Times New Roman" w:cstheme="minorHAnsi"/>
          <w:color w:val="000000"/>
          <w:sz w:val="18"/>
          <w:szCs w:val="18"/>
          <w:lang w:val="en-US"/>
        </w:rPr>
        <w:t xml:space="preserve">Following the approach adopted by </w:t>
      </w:r>
      <w:r>
        <w:rPr>
          <w:rFonts w:eastAsia="Times New Roman" w:cstheme="minorHAnsi"/>
          <w:color w:val="000000"/>
          <w:sz w:val="18"/>
          <w:szCs w:val="18"/>
          <w:lang w:val="en-US"/>
        </w:rPr>
        <w:t>T</w:t>
      </w:r>
      <w:r w:rsidRPr="00CB0A5C">
        <w:rPr>
          <w:rFonts w:eastAsia="Times New Roman" w:cstheme="minorHAnsi"/>
          <w:color w:val="000000"/>
          <w:sz w:val="18"/>
          <w:szCs w:val="18"/>
          <w:lang w:val="en-US"/>
        </w:rPr>
        <w:t xml:space="preserve">he </w:t>
      </w:r>
      <w:r>
        <w:rPr>
          <w:rFonts w:eastAsia="Times New Roman" w:cstheme="minorHAnsi"/>
          <w:color w:val="000000"/>
          <w:sz w:val="18"/>
          <w:szCs w:val="18"/>
          <w:lang w:val="en-US"/>
        </w:rPr>
        <w:t xml:space="preserve">Economics of Ecosystems and Biodiversity study </w:t>
      </w:r>
      <w:r>
        <w:rPr>
          <w:rFonts w:eastAsia="Times New Roman" w:cstheme="minorHAnsi"/>
          <w:color w:val="000000"/>
          <w:sz w:val="18"/>
          <w:szCs w:val="18"/>
          <w:lang w:val="en-US"/>
        </w:rPr>
        <w:fldChar w:fldCharType="begin" w:fldLock="1"/>
      </w:r>
      <w:r>
        <w:rPr>
          <w:rFonts w:eastAsia="Times New Roman" w:cstheme="minorHAnsi"/>
          <w:color w:val="000000"/>
          <w:sz w:val="18"/>
          <w:szCs w:val="18"/>
          <w:lang w:val="en-US"/>
        </w:rPr>
        <w:instrText>ADDIN CSL_CITATION { "citationItems" : [ { "id" : "ITEM-1", "itemData" : { "author" : [ { "dropping-particle" : "", "family" : "TEEB", "given" : "", "non-dropping-particle" : "", "parse-names" : false, "suffix" : "" } ], "id" : "ITEM-1", "issued" : { "date-parts" : [ [ "2010" ] ] }, "publisher" : "Earthscan", "publisher-place" : "London", "title" : "The Economics of Ecosystems and Biodiversity: Ecological and Economic Foundations.", "type" : "article" }, "uris" : [ "http://www.mendeley.com/documents/?uuid=106c1456-ecf6-4358-8640-08695c16003d" ] } ], "mendeley" : { "formattedCitation" : "(TEEB, 2010)", "plainTextFormattedCitation" : "(TEEB, 2010)", "previouslyFormattedCitation" : "(TEEB, 2010)" }, "properties" : {  }, "schema" : "https://github.com/citation-style-language/schema/raw/master/csl-citation.json" }</w:instrText>
      </w:r>
      <w:r>
        <w:rPr>
          <w:rFonts w:eastAsia="Times New Roman" w:cstheme="minorHAnsi"/>
          <w:color w:val="000000"/>
          <w:sz w:val="18"/>
          <w:szCs w:val="18"/>
          <w:lang w:val="en-US"/>
        </w:rPr>
        <w:fldChar w:fldCharType="separate"/>
      </w:r>
      <w:r w:rsidRPr="00316D27">
        <w:rPr>
          <w:rFonts w:eastAsia="Times New Roman" w:cstheme="minorHAnsi"/>
          <w:color w:val="000000"/>
          <w:sz w:val="18"/>
          <w:szCs w:val="18"/>
          <w:lang w:val="en-US"/>
        </w:rPr>
        <w:t>(TEEB, 2010)</w:t>
      </w:r>
      <w:r>
        <w:rPr>
          <w:rFonts w:eastAsia="Times New Roman" w:cstheme="minorHAnsi"/>
          <w:color w:val="000000"/>
          <w:sz w:val="18"/>
          <w:szCs w:val="18"/>
          <w:lang w:val="en-US"/>
        </w:rPr>
        <w:fldChar w:fldCharType="end"/>
      </w:r>
      <w:r w:rsidRPr="00CB0A5C">
        <w:rPr>
          <w:rFonts w:eastAsia="Times New Roman" w:cstheme="minorHAnsi"/>
          <w:color w:val="000000"/>
          <w:sz w:val="18"/>
          <w:szCs w:val="18"/>
          <w:lang w:val="en-US"/>
        </w:rPr>
        <w:t>, we standardi</w:t>
      </w:r>
      <w:r>
        <w:rPr>
          <w:rFonts w:eastAsia="Times New Roman" w:cstheme="minorHAnsi"/>
          <w:color w:val="000000"/>
          <w:sz w:val="18"/>
          <w:szCs w:val="18"/>
          <w:lang w:val="en-US"/>
        </w:rPr>
        <w:t>z</w:t>
      </w:r>
      <w:r w:rsidRPr="00CB0A5C">
        <w:rPr>
          <w:rFonts w:eastAsia="Times New Roman" w:cstheme="minorHAnsi"/>
          <w:color w:val="000000"/>
          <w:sz w:val="18"/>
          <w:szCs w:val="18"/>
          <w:lang w:val="en-US"/>
        </w:rPr>
        <w:t>ed NCP monetary values to a common currency and base year (International $ 2017). The standardi</w:t>
      </w:r>
      <w:r>
        <w:rPr>
          <w:rFonts w:eastAsia="Times New Roman" w:cstheme="minorHAnsi"/>
          <w:color w:val="000000"/>
          <w:sz w:val="18"/>
          <w:szCs w:val="18"/>
          <w:lang w:val="en-US"/>
        </w:rPr>
        <w:t>z</w:t>
      </w:r>
      <w:r w:rsidRPr="00CB0A5C">
        <w:rPr>
          <w:rFonts w:eastAsia="Times New Roman" w:cstheme="minorHAnsi"/>
          <w:color w:val="000000"/>
          <w:sz w:val="18"/>
          <w:szCs w:val="18"/>
          <w:lang w:val="en-US"/>
        </w:rPr>
        <w:t xml:space="preserve">ation procedure adjusts values elicited in a particular currency and year to a standard currency and year using appropriate GDP deflators and purchasing power parity (PPP) exchange rates. </w:t>
      </w:r>
    </w:p>
    <w:p w14:paraId="6C8E12B9" w14:textId="77777777" w:rsidR="001A3F26" w:rsidRPr="009940D5" w:rsidRDefault="001A3F26" w:rsidP="001E43D4">
      <w:pPr>
        <w:pStyle w:val="FootnoteText"/>
        <w:rPr>
          <w:lang w:val="en-US"/>
        </w:rPr>
      </w:pPr>
    </w:p>
  </w:footnote>
  <w:footnote w:id="23">
    <w:p w14:paraId="71BD0C61" w14:textId="77777777" w:rsidR="001A3F26" w:rsidRDefault="001A3F26" w:rsidP="00AE389F">
      <w:pPr>
        <w:widowControl w:val="0"/>
        <w:autoSpaceDE w:val="0"/>
        <w:autoSpaceDN w:val="0"/>
        <w:adjustRightInd w:val="0"/>
        <w:spacing w:beforeLines="40" w:before="96" w:afterLines="40" w:after="96"/>
        <w:rPr>
          <w:lang w:val="en-CA" w:eastAsia="fr-FR"/>
        </w:rPr>
      </w:pPr>
    </w:p>
    <w:p w14:paraId="7C90D5A1" w14:textId="28A53B12" w:rsidR="001A3F26" w:rsidRPr="00A04525" w:rsidRDefault="001A3F26" w:rsidP="00AE389F">
      <w:pPr>
        <w:rPr>
          <w:sz w:val="18"/>
          <w:szCs w:val="18"/>
          <w:lang w:val="en-US"/>
        </w:rPr>
      </w:pPr>
      <w:r w:rsidRPr="00A04525">
        <w:rPr>
          <w:rStyle w:val="FootnoteReference"/>
          <w:sz w:val="18"/>
          <w:szCs w:val="18"/>
        </w:rPr>
        <w:footnoteRef/>
      </w:r>
      <w:r w:rsidRPr="00A04525">
        <w:rPr>
          <w:sz w:val="18"/>
          <w:szCs w:val="18"/>
          <w:lang w:val="en-US"/>
        </w:rPr>
        <w:t xml:space="preserve">Inger </w:t>
      </w:r>
      <w:r w:rsidRPr="009E3418">
        <w:rPr>
          <w:i/>
          <w:sz w:val="18"/>
          <w:szCs w:val="18"/>
          <w:lang w:val="en-US"/>
        </w:rPr>
        <w:t>et al.</w:t>
      </w:r>
      <w:r w:rsidRPr="00A04525">
        <w:rPr>
          <w:sz w:val="18"/>
          <w:szCs w:val="18"/>
          <w:lang w:val="en-US"/>
        </w:rPr>
        <w:t xml:space="preserve"> kindly reanalysed their published data and computed trends for farmland birds for the present assessment</w:t>
      </w:r>
    </w:p>
  </w:footnote>
  <w:footnote w:id="24">
    <w:p w14:paraId="5B606D02" w14:textId="77777777" w:rsidR="001A3F26" w:rsidRPr="00A21E90" w:rsidRDefault="001A3F26" w:rsidP="00AE389F">
      <w:pPr>
        <w:pStyle w:val="FootnoteText"/>
        <w:rPr>
          <w:sz w:val="18"/>
          <w:szCs w:val="18"/>
          <w:lang w:val="en-US"/>
        </w:rPr>
      </w:pPr>
      <w:r w:rsidRPr="00A21E90">
        <w:rPr>
          <w:rStyle w:val="FootnoteReference"/>
          <w:sz w:val="18"/>
          <w:szCs w:val="18"/>
        </w:rPr>
        <w:footnoteRef/>
      </w:r>
      <w:r w:rsidRPr="00A21E90">
        <w:rPr>
          <w:sz w:val="18"/>
          <w:szCs w:val="18"/>
        </w:rPr>
        <w:t xml:space="preserve"> </w:t>
      </w:r>
      <w:r w:rsidRPr="00A21E90">
        <w:rPr>
          <w:sz w:val="18"/>
          <w:szCs w:val="18"/>
          <w:lang w:val="en-CA"/>
        </w:rPr>
        <w:t>Continental, Boreal and Atlantic parts</w:t>
      </w:r>
      <w:r w:rsidRPr="00A21E90">
        <w:rPr>
          <w:sz w:val="18"/>
          <w:szCs w:val="18"/>
        </w:rPr>
        <w:t xml:space="preserve"> of Western Europe as per EU Habitats directive</w:t>
      </w:r>
    </w:p>
  </w:footnote>
  <w:footnote w:id="25">
    <w:p w14:paraId="1D42D8BE" w14:textId="77777777" w:rsidR="001A3F26" w:rsidRPr="00495906" w:rsidRDefault="001A3F26" w:rsidP="00AE389F">
      <w:pPr>
        <w:pStyle w:val="FootnoteText"/>
        <w:rPr>
          <w:sz w:val="18"/>
          <w:szCs w:val="18"/>
        </w:rPr>
      </w:pPr>
      <w:r w:rsidRPr="00495906">
        <w:rPr>
          <w:rStyle w:val="FootnoteReference"/>
          <w:sz w:val="18"/>
          <w:szCs w:val="18"/>
        </w:rPr>
        <w:footnoteRef/>
      </w:r>
      <w:r w:rsidRPr="00495906">
        <w:rPr>
          <w:sz w:val="18"/>
          <w:szCs w:val="18"/>
        </w:rPr>
        <w:t xml:space="preserve"> </w:t>
      </w:r>
      <w:r w:rsidRPr="00495906">
        <w:rPr>
          <w:color w:val="000000"/>
          <w:sz w:val="18"/>
          <w:szCs w:val="18"/>
        </w:rPr>
        <w:t xml:space="preserve">The lower value are the documented number of extinctions, the upper value is obtained by including also all species classified by IUCN as possibly extinct. </w:t>
      </w:r>
    </w:p>
  </w:footnote>
  <w:footnote w:id="26">
    <w:p w14:paraId="2881C3E5" w14:textId="77777777" w:rsidR="001A3F26" w:rsidRDefault="001A3F26" w:rsidP="00AE389F">
      <w:pPr>
        <w:pStyle w:val="FootnoteText"/>
      </w:pPr>
      <w:r w:rsidRPr="00495906">
        <w:rPr>
          <w:rStyle w:val="FootnoteReference"/>
          <w:sz w:val="18"/>
          <w:szCs w:val="18"/>
        </w:rPr>
        <w:footnoteRef/>
      </w:r>
      <w:r w:rsidRPr="00495906">
        <w:rPr>
          <w:sz w:val="18"/>
          <w:szCs w:val="18"/>
        </w:rPr>
        <w:t xml:space="preserve"> Mammals, birds, chameleons, amphibians, sharks and rays, selected bony fish groups (angelfishes and butterflyfishes, tarpons and ladyfishes, parrotfishes and surgeonfishes, groupers, wrasses, tunas and billfishes, hagfishes, sturgeon, blennies, pufferfishes, seabreams, porgies, picarels), freshwater caridean shrimps, cone snails, freshwater crabs, freshwater crayfish, lobsters, reef-building corals, conifers, seagrasses, and plant species occurring in mangrove ecosystems. Species assessed by IUCN in other taxonomic groups may not be a random sample, but likely a subset of species deemed at higher risk of extinction, therefore extrapolating their extinction risk to all species may bias the percentage of species endangered.</w:t>
      </w:r>
    </w:p>
  </w:footnote>
  <w:footnote w:id="27">
    <w:p w14:paraId="1544FDFD" w14:textId="1E278F7D" w:rsidR="001A3F26" w:rsidRPr="001276F2" w:rsidRDefault="001A3F26" w:rsidP="00AE389F">
      <w:pPr>
        <w:pStyle w:val="FootnoteText"/>
        <w:rPr>
          <w:sz w:val="18"/>
          <w:szCs w:val="18"/>
        </w:rPr>
      </w:pPr>
      <w:r w:rsidRPr="001276F2">
        <w:rPr>
          <w:rStyle w:val="FootnoteReference"/>
          <w:sz w:val="18"/>
          <w:szCs w:val="18"/>
        </w:rPr>
        <w:footnoteRef/>
      </w:r>
      <w:r w:rsidRPr="001276F2">
        <w:rPr>
          <w:sz w:val="18"/>
          <w:szCs w:val="18"/>
        </w:rPr>
        <w:t xml:space="preserve"> The countries included in this checklist are listed here </w:t>
      </w:r>
      <w:hyperlink r:id="rId9" w:history="1">
        <w:r w:rsidRPr="001276F2">
          <w:rPr>
            <w:rStyle w:val="Hyperlink"/>
            <w:sz w:val="18"/>
            <w:szCs w:val="18"/>
          </w:rPr>
          <w:t>http://insectoid.info/checklist/insecta/europe/</w:t>
        </w:r>
      </w:hyperlink>
      <w:r w:rsidRPr="001276F2">
        <w:rPr>
          <w:sz w:val="18"/>
          <w:szCs w:val="18"/>
        </w:rPr>
        <w:t xml:space="preserve"> </w:t>
      </w:r>
    </w:p>
  </w:footnote>
  <w:footnote w:id="28">
    <w:p w14:paraId="12D08591" w14:textId="5EDEC092" w:rsidR="001A3F26" w:rsidRDefault="001A3F26" w:rsidP="00AE389F">
      <w:pPr>
        <w:pStyle w:val="FootnoteText"/>
      </w:pPr>
      <w:r w:rsidRPr="001276F2">
        <w:rPr>
          <w:rStyle w:val="FootnoteReference"/>
          <w:sz w:val="18"/>
          <w:szCs w:val="18"/>
        </w:rPr>
        <w:footnoteRef/>
      </w:r>
      <w:r w:rsidRPr="001276F2">
        <w:rPr>
          <w:sz w:val="18"/>
          <w:szCs w:val="18"/>
        </w:rPr>
        <w:t xml:space="preserve"> Delivering Alien Invasive Species Inventories for Europe </w:t>
      </w:r>
      <w:hyperlink r:id="rId10" w:history="1">
        <w:r w:rsidRPr="0072023D">
          <w:rPr>
            <w:rStyle w:val="Hyperlink"/>
            <w:sz w:val="18"/>
            <w:szCs w:val="18"/>
          </w:rPr>
          <w:t>http://www.europe-aliens.org/</w:t>
        </w:r>
      </w:hyperlink>
      <w:r>
        <w:rPr>
          <w:sz w:val="18"/>
          <w:szCs w:val="18"/>
        </w:rPr>
        <w:t xml:space="preserve"> </w:t>
      </w:r>
    </w:p>
  </w:footnote>
  <w:footnote w:id="29">
    <w:p w14:paraId="64A0B70F" w14:textId="58DA6F53" w:rsidR="001A3F26" w:rsidRPr="00BA61C8" w:rsidRDefault="001A3F26" w:rsidP="00AE389F">
      <w:pPr>
        <w:pStyle w:val="FootnoteText"/>
        <w:rPr>
          <w:sz w:val="18"/>
          <w:szCs w:val="18"/>
        </w:rPr>
      </w:pPr>
      <w:r w:rsidRPr="00BA61C8">
        <w:rPr>
          <w:rStyle w:val="FootnoteReference"/>
          <w:sz w:val="18"/>
          <w:szCs w:val="18"/>
        </w:rPr>
        <w:footnoteRef/>
      </w:r>
      <w:r w:rsidRPr="00BA61C8">
        <w:rPr>
          <w:sz w:val="18"/>
          <w:szCs w:val="18"/>
        </w:rPr>
        <w:t xml:space="preserve"> </w:t>
      </w:r>
      <w:hyperlink r:id="rId11" w:history="1">
        <w:r w:rsidRPr="0072023D">
          <w:rPr>
            <w:rStyle w:val="Hyperlink"/>
            <w:sz w:val="18"/>
            <w:szCs w:val="18"/>
          </w:rPr>
          <w:t>http://iucn.ekoo.se/en/iucn/welcome</w:t>
        </w:r>
      </w:hyperlink>
      <w:r>
        <w:rPr>
          <w:sz w:val="18"/>
          <w:szCs w:val="18"/>
        </w:rPr>
        <w:t xml:space="preserve"> </w:t>
      </w:r>
    </w:p>
  </w:footnote>
  <w:footnote w:id="30">
    <w:p w14:paraId="049B9AD0" w14:textId="77777777" w:rsidR="001A3F26" w:rsidRPr="00BA61C8" w:rsidRDefault="001A3F26" w:rsidP="00AE389F">
      <w:pPr>
        <w:pStyle w:val="FootnoteText"/>
        <w:rPr>
          <w:sz w:val="18"/>
          <w:szCs w:val="18"/>
        </w:rPr>
      </w:pPr>
      <w:r w:rsidRPr="00BA61C8">
        <w:rPr>
          <w:rStyle w:val="FootnoteReference"/>
          <w:sz w:val="18"/>
          <w:szCs w:val="18"/>
        </w:rPr>
        <w:footnoteRef/>
      </w:r>
      <w:r w:rsidRPr="00BA61C8">
        <w:rPr>
          <w:sz w:val="18"/>
          <w:szCs w:val="18"/>
        </w:rPr>
        <w:t xml:space="preserve"> </w:t>
      </w:r>
      <w:r w:rsidRPr="00BA61C8">
        <w:rPr>
          <w:rFonts w:ascii="Calibri" w:eastAsia="MS Gothic" w:hAnsi="Calibri" w:cs="Times New Roman"/>
          <w:iCs/>
          <w:sz w:val="18"/>
          <w:szCs w:val="18"/>
          <w:lang w:val="en-CA"/>
        </w:rPr>
        <w:t>Those in Annex I are particularly threatened and their commercial trade is banned; those in Annex II are those for which permits are needed for their international trade; those in Annex III are species included at the request of a Party that already regulates trade in the species and that needs the cooperation of other countries to prevent unsustainable or illegal exploitation; these species also require permits. Some species, including the gray wolf, are in Annex I in some cou</w:t>
      </w:r>
      <w:r>
        <w:rPr>
          <w:rFonts w:ascii="Calibri" w:eastAsia="MS Gothic" w:hAnsi="Calibri" w:cs="Times New Roman"/>
          <w:iCs/>
          <w:sz w:val="18"/>
          <w:szCs w:val="18"/>
          <w:lang w:val="en-CA"/>
        </w:rPr>
        <w:t xml:space="preserve">ntries and in Annex II in </w:t>
      </w:r>
      <w:r w:rsidRPr="001C15C9">
        <w:rPr>
          <w:rFonts w:ascii="Calibri" w:eastAsia="MS Gothic" w:hAnsi="Calibri" w:cs="Times New Roman"/>
          <w:iCs/>
          <w:sz w:val="18"/>
          <w:szCs w:val="18"/>
          <w:lang w:val="en-CA"/>
        </w:rPr>
        <w:t>other.</w:t>
      </w:r>
    </w:p>
  </w:footnote>
  <w:footnote w:id="31">
    <w:p w14:paraId="608EC14D" w14:textId="77777777" w:rsidR="001A3F26" w:rsidRPr="00BA61C8" w:rsidRDefault="001A3F26" w:rsidP="00AE389F">
      <w:pPr>
        <w:pStyle w:val="FootnoteText"/>
        <w:rPr>
          <w:sz w:val="18"/>
          <w:szCs w:val="18"/>
          <w:lang w:val="en-CA"/>
        </w:rPr>
      </w:pPr>
      <w:r w:rsidRPr="00BA61C8">
        <w:rPr>
          <w:rStyle w:val="FootnoteReference"/>
          <w:sz w:val="18"/>
          <w:szCs w:val="18"/>
          <w:lang w:val="en-CA"/>
        </w:rPr>
        <w:footnoteRef/>
      </w:r>
      <w:r w:rsidRPr="00BA61C8">
        <w:rPr>
          <w:sz w:val="18"/>
          <w:szCs w:val="18"/>
          <w:lang w:val="en-CA"/>
        </w:rPr>
        <w:t xml:space="preserve"> Number obtained by intersecting IUCN data on direct threats to species with population trends from the IUCN Red List Database version 2017.1 </w:t>
      </w:r>
      <w:r w:rsidRPr="00BA61C8">
        <w:rPr>
          <w:sz w:val="18"/>
          <w:szCs w:val="18"/>
          <w:lang w:val="en-CA"/>
        </w:rPr>
        <w:fldChar w:fldCharType="begin" w:fldLock="1"/>
      </w:r>
      <w:r w:rsidRPr="00BA61C8">
        <w:rPr>
          <w:sz w:val="18"/>
          <w:szCs w:val="18"/>
          <w:lang w:val="en-CA"/>
        </w:rPr>
        <w:instrText>ADDIN CSL_CITATION { "citationItems" : [ { "id" : "ITEM-1", "itemData" : { "author" : [ { "dropping-particle" : "", "family" : "IUCN", "given" : "", "non-dropping-particle" : "", "parse-names" : false, "suffix" : "" } ], "id" : "ITEM-1", "issued" : { "date-parts" : [ [ "2017" ] ] }, "title" : "The IUCN Red List of Threatended Species 2017.1", "type" : "webpage" }, "uris" : [ "http://www.mendeley.com/documents/?uuid=545c604b-803e-4fee-b19d-185a7a760e54", "http://www.mendeley.com/documents/?uuid=fc2eaf2e-6e3e-44cc-99d1-dc54a591fb14" ] } ], "mendeley" : { "formattedCitation" : "(IUCN, 2017c)", "plainTextFormattedCitation" : "(IUCN, 2017c)", "previouslyFormattedCitation" : "(IUCN, 2017c)" }, "properties" : {  }, "schema" : "https://github.com/citation-style-language/schema/raw/master/csl-citation.json" }</w:instrText>
      </w:r>
      <w:r w:rsidRPr="00BA61C8">
        <w:rPr>
          <w:sz w:val="18"/>
          <w:szCs w:val="18"/>
          <w:lang w:val="en-CA"/>
        </w:rPr>
        <w:fldChar w:fldCharType="separate"/>
      </w:r>
      <w:r w:rsidRPr="00BA61C8">
        <w:rPr>
          <w:sz w:val="18"/>
          <w:szCs w:val="18"/>
          <w:lang w:val="en-CA"/>
        </w:rPr>
        <w:t>(IUCN, 2017c)</w:t>
      </w:r>
      <w:r w:rsidRPr="00BA61C8">
        <w:rPr>
          <w:sz w:val="18"/>
          <w:szCs w:val="18"/>
          <w:lang w:val="en-CA"/>
        </w:rPr>
        <w:fldChar w:fldCharType="end"/>
      </w:r>
      <w:r w:rsidRPr="00BA61C8">
        <w:rPr>
          <w:sz w:val="18"/>
          <w:szCs w:val="18"/>
          <w:lang w:val="en-CA"/>
        </w:rPr>
        <w:t xml:space="preserve"> on the subset of species listed in the CITES Annexes and whose range overlap with the </w:t>
      </w:r>
      <w:r w:rsidRPr="00BA61C8">
        <w:rPr>
          <w:rFonts w:ascii="Calibri" w:eastAsia="MS Gothic" w:hAnsi="Calibri" w:cs="Times New Roman"/>
          <w:iCs/>
          <w:sz w:val="18"/>
          <w:szCs w:val="18"/>
          <w:lang w:val="en-CA"/>
        </w:rPr>
        <w:t>Europe and Central Asia</w:t>
      </w:r>
      <w:r w:rsidRPr="00BA61C8">
        <w:rPr>
          <w:sz w:val="18"/>
          <w:szCs w:val="18"/>
          <w:lang w:val="en-CA"/>
        </w:rPr>
        <w:t xml:space="preserve"> region. The list of threats considered where: Hunting &amp; collecting terrestrial animals (threat code 5.1.1: target species, threat code 5.1.4: motivation unknown or unrecorded ), Gathering terrestrial plants (threat code 5.2.1: target species, threat code 5.2.4: motivation unknown or unrecorded), Logging and wood harvesting (threat code 5.3.2: target species, large scale harvest, threat code 5.3.5: motivation unknown or unrecorded), Fishing &amp; harvesting aquatic resources (threat code 5.4.2: target species, large scale harvest; threat code 5.46: motivation unknown or unrecorded).</w:t>
      </w:r>
    </w:p>
    <w:p w14:paraId="5F9A9976" w14:textId="77777777" w:rsidR="001A3F26" w:rsidRDefault="001A3F26" w:rsidP="00AE389F">
      <w:pPr>
        <w:pStyle w:val="FootnoteText"/>
        <w:rPr>
          <w:lang w:val="en-CA"/>
        </w:rPr>
      </w:pPr>
    </w:p>
  </w:footnote>
  <w:footnote w:id="32">
    <w:p w14:paraId="48FE32B0" w14:textId="6C0A05BE" w:rsidR="001A3F26" w:rsidRPr="00BA61C8" w:rsidRDefault="001A3F26" w:rsidP="00AE389F">
      <w:pPr>
        <w:pStyle w:val="FootnoteText"/>
        <w:rPr>
          <w:sz w:val="18"/>
          <w:szCs w:val="18"/>
          <w:lang w:val="en-US"/>
        </w:rPr>
      </w:pPr>
      <w:r w:rsidRPr="00BA61C8">
        <w:rPr>
          <w:rStyle w:val="FootnoteReference"/>
          <w:sz w:val="18"/>
          <w:szCs w:val="18"/>
        </w:rPr>
        <w:footnoteRef/>
      </w:r>
      <w:r w:rsidRPr="00BA61C8">
        <w:rPr>
          <w:sz w:val="18"/>
          <w:szCs w:val="18"/>
        </w:rPr>
        <w:t xml:space="preserve"> Data obtained by analyzing population trends and geographic range from IUCN</w:t>
      </w:r>
      <w:r>
        <w:rPr>
          <w:sz w:val="18"/>
          <w:szCs w:val="18"/>
        </w:rPr>
        <w:t xml:space="preserve"> (</w:t>
      </w:r>
      <w:r w:rsidRPr="0044194F">
        <w:rPr>
          <w:sz w:val="18"/>
          <w:szCs w:val="18"/>
        </w:rPr>
        <w:t>2017</w:t>
      </w:r>
      <w:r>
        <w:rPr>
          <w:sz w:val="18"/>
          <w:szCs w:val="18"/>
        </w:rPr>
        <w:t>b)</w:t>
      </w:r>
    </w:p>
  </w:footnote>
  <w:footnote w:id="33">
    <w:p w14:paraId="5AEB5637" w14:textId="003C934C" w:rsidR="001A3F26" w:rsidRPr="008A5713" w:rsidRDefault="001A3F26" w:rsidP="00AE389F">
      <w:pPr>
        <w:pStyle w:val="FootnoteText"/>
        <w:rPr>
          <w:sz w:val="18"/>
          <w:szCs w:val="18"/>
          <w:lang w:val="fr-CH"/>
        </w:rPr>
      </w:pPr>
      <w:r w:rsidRPr="008A5713">
        <w:rPr>
          <w:rStyle w:val="FootnoteReference"/>
          <w:sz w:val="18"/>
          <w:szCs w:val="18"/>
          <w:lang w:val="en-CA"/>
        </w:rPr>
        <w:footnoteRef/>
      </w:r>
      <w:r w:rsidRPr="008A5713">
        <w:rPr>
          <w:sz w:val="18"/>
          <w:szCs w:val="18"/>
          <w:lang w:val="en-CA"/>
        </w:rPr>
        <w:t xml:space="preserve"> Appendix I comprises migratory species that have been assessed as being in danger of extinction throughout all or a significant portion of their ra</w:t>
      </w:r>
      <w:r>
        <w:rPr>
          <w:sz w:val="18"/>
          <w:szCs w:val="18"/>
          <w:lang w:val="en-CA"/>
        </w:rPr>
        <w:t>nge.</w:t>
      </w:r>
      <w:r w:rsidRPr="008A5713">
        <w:rPr>
          <w:sz w:val="18"/>
          <w:szCs w:val="18"/>
          <w:lang w:val="en-CA"/>
        </w:rPr>
        <w:t xml:space="preserve"> </w:t>
      </w:r>
      <w:r>
        <w:rPr>
          <w:sz w:val="18"/>
          <w:szCs w:val="18"/>
          <w:lang w:val="en-CA"/>
        </w:rPr>
        <w:t>S</w:t>
      </w:r>
      <w:r w:rsidRPr="008A5713">
        <w:rPr>
          <w:sz w:val="18"/>
          <w:szCs w:val="18"/>
          <w:lang w:val="fr-CH"/>
        </w:rPr>
        <w:t xml:space="preserve">ource: </w:t>
      </w:r>
      <w:hyperlink r:id="rId12" w:history="1">
        <w:r w:rsidRPr="00A72E86">
          <w:rPr>
            <w:rStyle w:val="Hyperlink"/>
            <w:sz w:val="18"/>
            <w:szCs w:val="18"/>
            <w:lang w:val="fr-CH"/>
          </w:rPr>
          <w:t>http://www.cms.int/en/page/appendix-i-ii-cms</w:t>
        </w:r>
      </w:hyperlink>
      <w:r>
        <w:rPr>
          <w:sz w:val="18"/>
          <w:szCs w:val="18"/>
          <w:lang w:val="fr-CH"/>
        </w:rPr>
        <w:t xml:space="preserve"> </w:t>
      </w:r>
    </w:p>
    <w:p w14:paraId="11575260" w14:textId="77777777" w:rsidR="001A3F26" w:rsidRPr="008A5713" w:rsidRDefault="001A3F26" w:rsidP="00AE389F">
      <w:pPr>
        <w:pStyle w:val="FootnoteText"/>
        <w:rPr>
          <w:sz w:val="18"/>
          <w:szCs w:val="18"/>
          <w:lang w:val="en-CA"/>
        </w:rPr>
      </w:pPr>
      <w:r w:rsidRPr="008A5713">
        <w:rPr>
          <w:sz w:val="18"/>
          <w:szCs w:val="18"/>
          <w:lang w:val="en-CA"/>
        </w:rPr>
        <w:t>Parties that are a Range State to a migratory species listed in Appendix I shall endeavour to strictly protect them by: prohibiting the taking of such species, with very restricted scope for exceptions; conserving and where appropriate restoring their habitats; preventing, removing or mitigating obstacles to their migration and controlling other factors that might endanger them.</w:t>
      </w:r>
    </w:p>
  </w:footnote>
  <w:footnote w:id="34">
    <w:p w14:paraId="644D8F5F" w14:textId="16B6673D" w:rsidR="001A3F26" w:rsidRPr="00F773D2" w:rsidRDefault="001A3F26" w:rsidP="00AE389F">
      <w:pPr>
        <w:pStyle w:val="FootnoteText"/>
        <w:rPr>
          <w:lang w:val="fr-CH"/>
        </w:rPr>
      </w:pPr>
      <w:r w:rsidRPr="008A5713">
        <w:rPr>
          <w:rStyle w:val="FootnoteReference"/>
          <w:sz w:val="18"/>
          <w:szCs w:val="18"/>
          <w:lang w:val="en-CA"/>
        </w:rPr>
        <w:footnoteRef/>
      </w:r>
      <w:r w:rsidRPr="008A5713">
        <w:rPr>
          <w:sz w:val="18"/>
          <w:szCs w:val="18"/>
          <w:lang w:val="en-CA"/>
        </w:rPr>
        <w:t xml:space="preserve"> Appendix II covers migratory species that have an unfavourable conservation status and that require international agreements for their conservation and management, as well as those that have a conservation status which would significantly benefit from the international cooperation that could be achieved by an international agreement. The Convention encourages the Range States to species listed on Appendix II to conclude global or regional Agreements for the conservation and management of individual species or groups of related species. </w:t>
      </w:r>
      <w:r>
        <w:rPr>
          <w:sz w:val="18"/>
          <w:szCs w:val="18"/>
          <w:lang w:val="en-CA"/>
        </w:rPr>
        <w:t>S</w:t>
      </w:r>
      <w:r w:rsidRPr="008A5713">
        <w:rPr>
          <w:sz w:val="18"/>
          <w:szCs w:val="18"/>
          <w:lang w:val="fr-CH"/>
        </w:rPr>
        <w:t xml:space="preserve">ource: </w:t>
      </w:r>
      <w:hyperlink r:id="rId13" w:history="1">
        <w:r w:rsidRPr="008A5713">
          <w:rPr>
            <w:rStyle w:val="Hyperlink"/>
            <w:sz w:val="18"/>
            <w:szCs w:val="18"/>
            <w:lang w:val="fr-CH"/>
          </w:rPr>
          <w:t>http://www.cms.int/en/page/appendix-i-ii-cms</w:t>
        </w:r>
      </w:hyperlink>
    </w:p>
  </w:footnote>
  <w:footnote w:id="35">
    <w:p w14:paraId="0B8681A2" w14:textId="77777777" w:rsidR="001A3F26" w:rsidRPr="00E71743" w:rsidRDefault="001A3F26" w:rsidP="00AE389F">
      <w:pPr>
        <w:pStyle w:val="FootnoteText"/>
        <w:rPr>
          <w:sz w:val="18"/>
          <w:szCs w:val="18"/>
        </w:rPr>
      </w:pPr>
      <w:r w:rsidRPr="00D8327E">
        <w:rPr>
          <w:rStyle w:val="FootnoteReference"/>
          <w:sz w:val="18"/>
          <w:szCs w:val="18"/>
        </w:rPr>
        <w:footnoteRef/>
      </w:r>
      <w:r>
        <w:rPr>
          <w:rStyle w:val="FootnoteReference"/>
          <w:sz w:val="18"/>
          <w:szCs w:val="18"/>
        </w:rPr>
        <w:t xml:space="preserve"> </w:t>
      </w:r>
      <w:r w:rsidRPr="00D8327E">
        <w:rPr>
          <w:sz w:val="18"/>
          <w:szCs w:val="18"/>
        </w:rPr>
        <w:t>See table 3-3 therein</w:t>
      </w:r>
    </w:p>
  </w:footnote>
  <w:footnote w:id="36">
    <w:p w14:paraId="4EAD7090" w14:textId="77777777" w:rsidR="001A3F26" w:rsidRPr="009F5398" w:rsidRDefault="001A3F26" w:rsidP="00AE389F">
      <w:pPr>
        <w:pStyle w:val="FootnoteText"/>
        <w:rPr>
          <w:sz w:val="18"/>
          <w:szCs w:val="18"/>
        </w:rPr>
      </w:pPr>
      <w:r w:rsidRPr="009F5398">
        <w:rPr>
          <w:rStyle w:val="FootnoteReference"/>
          <w:sz w:val="18"/>
          <w:szCs w:val="18"/>
        </w:rPr>
        <w:footnoteRef/>
      </w:r>
      <w:r w:rsidRPr="009F5398">
        <w:rPr>
          <w:sz w:val="18"/>
          <w:szCs w:val="18"/>
        </w:rPr>
        <w:t xml:space="preserve"> </w:t>
      </w:r>
      <w:r w:rsidRPr="009F5398">
        <w:rPr>
          <w:rStyle w:val="Strong"/>
          <w:rFonts w:cs="Arial"/>
          <w:b w:val="0"/>
          <w:sz w:val="18"/>
          <w:szCs w:val="18"/>
          <w:lang w:val="en"/>
        </w:rPr>
        <w:t>Environmental</w:t>
      </w:r>
      <w:r w:rsidRPr="009F5398">
        <w:rPr>
          <w:rFonts w:cs="Arial"/>
          <w:b/>
          <w:sz w:val="18"/>
          <w:szCs w:val="18"/>
          <w:lang w:val="en"/>
        </w:rPr>
        <w:t xml:space="preserve"> </w:t>
      </w:r>
      <w:r w:rsidRPr="009F5398">
        <w:rPr>
          <w:rStyle w:val="Strong"/>
          <w:rFonts w:cs="Arial"/>
          <w:b w:val="0"/>
          <w:sz w:val="18"/>
          <w:szCs w:val="18"/>
          <w:lang w:val="en"/>
        </w:rPr>
        <w:t>flows</w:t>
      </w:r>
      <w:r w:rsidRPr="009F5398">
        <w:rPr>
          <w:rFonts w:cs="Arial"/>
          <w:sz w:val="18"/>
          <w:szCs w:val="18"/>
          <w:lang w:val="en"/>
        </w:rPr>
        <w:t xml:space="preserve"> describe the quantity, quality and timing of water </w:t>
      </w:r>
      <w:r w:rsidRPr="009F5398">
        <w:rPr>
          <w:rStyle w:val="Strong"/>
          <w:rFonts w:cs="Arial"/>
          <w:b w:val="0"/>
          <w:sz w:val="18"/>
          <w:szCs w:val="18"/>
          <w:lang w:val="en"/>
        </w:rPr>
        <w:t>flows</w:t>
      </w:r>
      <w:r w:rsidRPr="009F5398">
        <w:rPr>
          <w:rFonts w:cs="Arial"/>
          <w:sz w:val="18"/>
          <w:szCs w:val="18"/>
          <w:lang w:val="en"/>
        </w:rPr>
        <w:t xml:space="preserve"> that are required to maintain the components, functions, processes, and resilience of aquatic ecosystems.</w:t>
      </w:r>
    </w:p>
  </w:footnote>
  <w:footnote w:id="37">
    <w:p w14:paraId="2F392D9A" w14:textId="77777777" w:rsidR="001A3F26" w:rsidRPr="001A6007" w:rsidRDefault="001A3F26" w:rsidP="00E97DE0">
      <w:pPr>
        <w:pStyle w:val="FootnoteText"/>
        <w:rPr>
          <w:sz w:val="18"/>
          <w:szCs w:val="18"/>
        </w:rPr>
      </w:pPr>
      <w:r w:rsidRPr="001A6007">
        <w:rPr>
          <w:rStyle w:val="FootnoteReference"/>
          <w:sz w:val="18"/>
          <w:szCs w:val="18"/>
        </w:rPr>
        <w:footnoteRef/>
      </w:r>
      <w:r w:rsidRPr="001A6007">
        <w:rPr>
          <w:sz w:val="18"/>
          <w:szCs w:val="18"/>
        </w:rPr>
        <w:t xml:space="preserve"> Although the United Nations Environment Programme pan-European region comes close to the area covered by the IPBES Regional Assessment for Europe and Central Asia, it is not quite identical </w:t>
      </w:r>
      <w:r w:rsidRPr="001A6007">
        <w:rPr>
          <w:sz w:val="18"/>
          <w:szCs w:val="18"/>
        </w:rPr>
        <w:fldChar w:fldCharType="begin" w:fldLock="1"/>
      </w:r>
      <w:r w:rsidRPr="001A6007">
        <w:rPr>
          <w:sz w:val="18"/>
          <w:szCs w:val="18"/>
        </w:rPr>
        <w:instrText>ADDIN CSL_CITATION { "citationItems" : [ { "id" : "ITEM-1", "itemData" : { "ISBN" : "9789280735451", "abstract" : "The sixth Global Environment Outlook (GEO-6) Assessment for the pan-European region highlights the state and trends of the environment and enhances the science-policy dialogue underpinning the policy and decision-making processes in the region. The GEO-6 Assessment for the pan-European region is built on existing national, sub-regional and thematic assessments, including The European environment - state and outlook 2015 report (EEA 2015a) produced by the European Environment Agency (EEA) in 2015. The regional assessment is structured in four main chapters: Chapter 1 provides the regional context and priorities, and analyses the two over-arching themes in the context of the pan-European region. Chapter 2 establishes the state of the environment in the region following the five regional priorities and, in addition, the two thematic areas of coastal, marine and oceans, and of land. This chapter also analyses the key trends for each environmental theme and assesses policy responses in the region. Chapter 3 presents opportunities and options to strengthen environmental governance in the pan- European region, taking into account its potential role as an enabler to support the transition towards an inclusive green economy. Chapter 4 reviews the main trends that will affect the region\u2019s environment in the future and suggests outlooks for the region to achieve a more sustainable future.", "author" : [ { "dropping-particle" : "", "family" : "UNEP &amp; UNECE", "given" : "", "non-dropping-particle" : "", "parse-names" : false, "suffix" : "" } ], "id" : "ITEM-1", "issued" : { "date-parts" : [ [ "2016" ] ] }, "note" : "NULL", "publisher" : "United Nations Environment Programme", "publisher-place" : "Nairobi, Kenya", "title" : "GEO-6 Assessment for the pan-European region", "type" : "book" }, "prefix" : "see", "suffix" : "for an overview of countries belonging to the pan-European region", "uris" : [ "http://www.mendeley.com/documents/?uuid=da764a29-e9f5-4064-90ee-d7b011c5be3f" ] } ], "mendeley" : { "formattedCitation" : "(see UNEP &amp; UNECE, 2016 for an overview of countries belonging to the pan-European region)", "plainTextFormattedCitation" : "(see UNEP &amp; UNECE, 2016 for an overview of countries belonging to the pan-European region)", "previouslyFormattedCitation" : "(see UNEP &amp; UNECE, 2016 for an overview of countries belonging to the pan-European region)" }, "properties" : {  }, "schema" : "https://github.com/citation-style-language/schema/raw/master/csl-citation.json" }</w:instrText>
      </w:r>
      <w:r w:rsidRPr="001A6007">
        <w:rPr>
          <w:sz w:val="18"/>
          <w:szCs w:val="18"/>
        </w:rPr>
        <w:fldChar w:fldCharType="separate"/>
      </w:r>
      <w:r w:rsidRPr="001A6007">
        <w:rPr>
          <w:sz w:val="18"/>
          <w:szCs w:val="18"/>
        </w:rPr>
        <w:t>(see UNEP &amp; UNECE, 2016 for an overview of countries belonging to the pan-European region)</w:t>
      </w:r>
      <w:r w:rsidRPr="001A6007">
        <w:rPr>
          <w:sz w:val="18"/>
          <w:szCs w:val="18"/>
        </w:rPr>
        <w:fldChar w:fldCharType="end"/>
      </w:r>
      <w:r w:rsidRPr="001A6007">
        <w:rPr>
          <w:sz w:val="18"/>
          <w:szCs w:val="18"/>
        </w:rPr>
        <w:t xml:space="preserve">. </w:t>
      </w:r>
    </w:p>
  </w:footnote>
  <w:footnote w:id="38">
    <w:p w14:paraId="3F9732B4" w14:textId="77777777" w:rsidR="001A3F26" w:rsidRPr="00B956A6" w:rsidRDefault="001A3F26" w:rsidP="00E97DE0">
      <w:pPr>
        <w:pStyle w:val="FootnoteText"/>
      </w:pPr>
      <w:r w:rsidRPr="00632AB0">
        <w:rPr>
          <w:rStyle w:val="FootnoteReference"/>
        </w:rPr>
        <w:footnoteRef/>
      </w:r>
      <w:r w:rsidRPr="007D433C">
        <w:rPr>
          <w:rStyle w:val="FootnoteTextChar"/>
          <w:sz w:val="18"/>
          <w:szCs w:val="18"/>
        </w:rPr>
        <w:t xml:space="preserve"> Cross-Compliance </w:t>
      </w:r>
      <w:r>
        <w:rPr>
          <w:rStyle w:val="FootnoteTextChar"/>
          <w:sz w:val="18"/>
          <w:szCs w:val="18"/>
        </w:rPr>
        <w:t>comprises</w:t>
      </w:r>
      <w:r w:rsidRPr="007D433C">
        <w:rPr>
          <w:rStyle w:val="FootnoteTextChar"/>
          <w:sz w:val="18"/>
          <w:szCs w:val="18"/>
        </w:rPr>
        <w:t xml:space="preserve"> Statutory Management Requirements (SMR), referring to standards in environment, food security and animal welfare, and Good Agricultural and Environmental Conditions (GAEC) referring to soil protection, maintenance of soil organic matter and structure, avoiding the deterioration of habitats and water management (Commission Regulation (EC) No 1122/2009).</w:t>
      </w:r>
    </w:p>
  </w:footnote>
  <w:footnote w:id="39">
    <w:p w14:paraId="2681015A" w14:textId="79E566DD" w:rsidR="001A3F26" w:rsidRPr="00B956A6" w:rsidRDefault="001A3F26" w:rsidP="00E97DE0">
      <w:pPr>
        <w:pStyle w:val="FootnoteText"/>
      </w:pPr>
      <w:r w:rsidRPr="00632AB0">
        <w:rPr>
          <w:rStyle w:val="FootnoteReference"/>
        </w:rPr>
        <w:footnoteRef/>
      </w:r>
      <w:r w:rsidRPr="00B956A6">
        <w:t xml:space="preserve"> </w:t>
      </w:r>
      <w:r w:rsidRPr="00B956A6">
        <w:rPr>
          <w:sz w:val="18"/>
          <w:szCs w:val="18"/>
        </w:rPr>
        <w:t>T</w:t>
      </w:r>
      <w:r w:rsidRPr="00065680">
        <w:rPr>
          <w:sz w:val="18"/>
          <w:szCs w:val="18"/>
        </w:rPr>
        <w:t>he</w:t>
      </w:r>
      <w:r>
        <w:rPr>
          <w:sz w:val="18"/>
          <w:szCs w:val="18"/>
        </w:rPr>
        <w:t xml:space="preserve"> three greening requirements </w:t>
      </w:r>
      <w:r w:rsidRPr="00065680">
        <w:rPr>
          <w:sz w:val="18"/>
          <w:szCs w:val="18"/>
        </w:rPr>
        <w:t xml:space="preserve">are: 1) to cultivate at least </w:t>
      </w:r>
      <w:r>
        <w:rPr>
          <w:sz w:val="18"/>
          <w:szCs w:val="18"/>
        </w:rPr>
        <w:t>two</w:t>
      </w:r>
      <w:r w:rsidRPr="00065680">
        <w:rPr>
          <w:sz w:val="18"/>
          <w:szCs w:val="18"/>
        </w:rPr>
        <w:t xml:space="preserve"> or </w:t>
      </w:r>
      <w:r>
        <w:rPr>
          <w:sz w:val="18"/>
          <w:szCs w:val="18"/>
        </w:rPr>
        <w:t>three</w:t>
      </w:r>
      <w:r w:rsidRPr="00065680">
        <w:rPr>
          <w:sz w:val="18"/>
          <w:szCs w:val="18"/>
        </w:rPr>
        <w:t xml:space="preserve"> different crops in case of arable land exceeding 10 ha or 30 ha</w:t>
      </w:r>
      <w:r>
        <w:rPr>
          <w:sz w:val="18"/>
          <w:szCs w:val="18"/>
        </w:rPr>
        <w:t xml:space="preserve">, </w:t>
      </w:r>
      <w:r w:rsidRPr="00065680">
        <w:rPr>
          <w:sz w:val="18"/>
          <w:szCs w:val="18"/>
        </w:rPr>
        <w:t>respectively ; 2) to maintain permanent pasture; and 3) to establish ecological focus area</w:t>
      </w:r>
      <w:r>
        <w:rPr>
          <w:sz w:val="18"/>
          <w:szCs w:val="18"/>
        </w:rPr>
        <w:t>s</w:t>
      </w:r>
      <w:r w:rsidRPr="00065680">
        <w:rPr>
          <w:sz w:val="18"/>
          <w:szCs w:val="18"/>
        </w:rPr>
        <w:t xml:space="preserve"> on at least 5% of arable land exceeding 15 ha </w:t>
      </w:r>
      <w:r>
        <w:rPr>
          <w:sz w:val="18"/>
          <w:szCs w:val="18"/>
        </w:rPr>
        <w:fldChar w:fldCharType="begin" w:fldLock="1"/>
      </w:r>
      <w:r>
        <w:rPr>
          <w:sz w:val="18"/>
          <w:szCs w:val="18"/>
        </w:rPr>
        <w:instrText>ADDIN CSL_CITATION { "citationItems" : [ { "id" : "ITEM-1", "itemData" : { "DOI" : "DOI: 10.1111/cobi.12531", "abstract" : "Europe is a region of relatively high population density and productive agriculture subject to substantial government intervention under the Common Agricultural Policy (CAP). Many habitats and species of high conservation interest have been created by the maintenance of agricultural practices over long periods. These practices are often no longer profitable, and nature conservation initiatives require government support to cover the cost for them to be continued. The CAP has been reformed both to reduce production of agricultural commodities at costs in excess of world prices and to establish incentives for landholders to adopt voluntary conservation measures. A separate nature conservation policy has established an extensive series of protected sites (Natura 2000) that has, as yet, failed to halt the loss of biodiversity. Additional broader scale approaches have been advocated for conservation in the wider landscape matrix, including the alignment of agricultural and nature conservation policies, which remains a challenge. Possibilities for alignment include further shifting of funds from general support for farmers toward targeted payments for biodiversity goals at larger scales and adoption of an ecosystem approach. The European response to the competing demands for land resources may offer lessons globally as demands on rural land increase.", "author" : [ { "dropping-particle" : "", "family" : "Hodge", "given" : "Ian", "non-dropping-particle" : "", "parse-names" : false, "suffix" : "" }, { "dropping-particle" : "", "family" : "Hauck", "given" : "Jennifer", "non-dropping-particle" : "", "parse-names" : false, "suffix" : "" }, { "dropping-particle" : "", "family" : "Bonn", "given" : "Aletta", "non-dropping-particle" : "", "parse-names" : false, "suffix" : "" } ], "container-title" : "Conservation Biology", "id" : "ITEM-1", "issue" : "4", "issued" : { "date-parts" : [ [ "2015" ] ] }, "page" : "996-1005", "title" : "The alignment of agricultural and nature conservation policies in the European Union", "type" : "article-journal", "volume" : "29" }, "uris" : [ "http://www.mendeley.com/documents/?uuid=6746b4c2-2fb0-4936-ae62-e348182e6660", "http://www.mendeley.com/documents/?uuid=ead789b9-b3f6-3830-9446-5a8987d26407" ] } ], "mendeley" : { "formattedCitation" : "(Hodge et al., 2015)", "plainTextFormattedCitation" : "(Hodge et al., 2015)", "previouslyFormattedCitation" : "(Hodge et al., 2015)" }, "properties" : {  }, "schema" : "https://github.com/citation-style-language/schema/raw/master/csl-citation.json" }</w:instrText>
      </w:r>
      <w:r>
        <w:rPr>
          <w:sz w:val="18"/>
          <w:szCs w:val="18"/>
        </w:rPr>
        <w:fldChar w:fldCharType="separate"/>
      </w:r>
      <w:r w:rsidRPr="00065680">
        <w:rPr>
          <w:sz w:val="18"/>
          <w:szCs w:val="18"/>
        </w:rPr>
        <w:t xml:space="preserve">(Hodge </w:t>
      </w:r>
      <w:r w:rsidRPr="009E3418">
        <w:rPr>
          <w:i/>
          <w:sz w:val="18"/>
          <w:szCs w:val="18"/>
        </w:rPr>
        <w:t>et al.</w:t>
      </w:r>
      <w:r w:rsidRPr="00065680">
        <w:rPr>
          <w:sz w:val="18"/>
          <w:szCs w:val="18"/>
        </w:rPr>
        <w:t>, 2015)</w:t>
      </w:r>
      <w:r>
        <w:rPr>
          <w:sz w:val="18"/>
          <w:szCs w:val="18"/>
        </w:rPr>
        <w:fldChar w:fldCharType="end"/>
      </w:r>
      <w:r w:rsidRPr="00065680">
        <w:rPr>
          <w:sz w:val="18"/>
          <w:szCs w:val="18"/>
        </w:rPr>
        <w:t>.</w:t>
      </w:r>
    </w:p>
  </w:footnote>
  <w:footnote w:id="40">
    <w:p w14:paraId="3E1DAAFE" w14:textId="5A480A0F" w:rsidR="001A3F26" w:rsidRPr="00030A3B" w:rsidRDefault="001A3F26" w:rsidP="00E97DE0">
      <w:pPr>
        <w:autoSpaceDE w:val="0"/>
        <w:autoSpaceDN w:val="0"/>
        <w:adjustRightInd w:val="0"/>
        <w:spacing w:after="0" w:line="240" w:lineRule="auto"/>
        <w:rPr>
          <w:sz w:val="18"/>
          <w:szCs w:val="18"/>
          <w:lang w:val="en-US"/>
        </w:rPr>
      </w:pPr>
      <w:r w:rsidRPr="00030A3B">
        <w:rPr>
          <w:rStyle w:val="FootnoteReference"/>
          <w:sz w:val="18"/>
          <w:szCs w:val="18"/>
        </w:rPr>
        <w:footnoteRef/>
      </w:r>
      <w:r w:rsidRPr="00030A3B">
        <w:rPr>
          <w:sz w:val="18"/>
          <w:szCs w:val="18"/>
        </w:rPr>
        <w:t xml:space="preserve"> “Three types of </w:t>
      </w:r>
      <w:r>
        <w:rPr>
          <w:sz w:val="18"/>
          <w:szCs w:val="18"/>
        </w:rPr>
        <w:t>high nature value farmland</w:t>
      </w:r>
      <w:r w:rsidRPr="00030A3B">
        <w:rPr>
          <w:sz w:val="18"/>
          <w:szCs w:val="18"/>
        </w:rPr>
        <w:t xml:space="preserve"> are identified: </w:t>
      </w:r>
      <w:r w:rsidRPr="00030A3B">
        <w:rPr>
          <w:rFonts w:cs="Calibri"/>
          <w:sz w:val="18"/>
          <w:szCs w:val="18"/>
          <w:lang w:eastAsia="it-IT"/>
        </w:rPr>
        <w:t xml:space="preserve">Type 1: Farmland with a high proportion of semi-natural vegetation; Type 2: Farmland with a mosaic of low intensity agriculture and natural and structural elements, </w:t>
      </w:r>
      <w:r w:rsidRPr="00030A3B">
        <w:rPr>
          <w:sz w:val="18"/>
          <w:szCs w:val="18"/>
          <w:lang w:eastAsia="it-IT"/>
        </w:rPr>
        <w:t xml:space="preserve">such as field margins, hedgerows, stone walls, patches of woodland or scrub, small rivers etc.; Type 3: Farmland supporting rare species or a high proportion of European or world populations” </w:t>
      </w:r>
      <w:r w:rsidRPr="00030A3B">
        <w:rPr>
          <w:sz w:val="18"/>
          <w:szCs w:val="18"/>
          <w:lang w:eastAsia="it-IT"/>
        </w:rPr>
        <w:fldChar w:fldCharType="begin" w:fldLock="1"/>
      </w:r>
      <w:r w:rsidRPr="00030A3B">
        <w:rPr>
          <w:sz w:val="18"/>
          <w:szCs w:val="18"/>
          <w:lang w:eastAsia="it-IT"/>
        </w:rPr>
        <w:instrText>ADDIN CSL_CITATION { "citationItems" : [ { "id" : "ITEM-1", "itemData" : { "author" : [ { "dropping-particle" : "", "family" : "European Commission", "given" : "", "non-dropping-particle" : "", "parse-names" : false, "suffix" : "" } ], "id" : "ITEM-1", "issued" : { "date-parts" : [ [ "2014" ] ] }, "number-of-pages" : "126", "publisher" : "European Commission, Directorate-General for Environment", "publisher-place" : "Brussels", "title" : "Farming for Natura 2000. Guidance on how to support Natura 2000 farming systems to achieve conservation objectives, based on Member States good practice experiences", "type" : "report" }, "uris" : [ "http://www.mendeley.com/documents/?uuid=eae69c24-dba4-4063-abae-cdaae2e8a632", "http://www.mendeley.com/documents/?uuid=bfa5cd73-6e81-36c0-9ba8-0f170de263d0" ] } ], "mendeley" : { "formattedCitation" : "(European Commission, 2014a)", "plainTextFormattedCitation" : "(European Commission, 2014a)", "previouslyFormattedCitation" : "(European Commission, 2014a)" }, "properties" : {  }, "schema" : "https://github.com/citation-style-language/schema/raw/master/csl-citation.json" }</w:instrText>
      </w:r>
      <w:r w:rsidRPr="00030A3B">
        <w:rPr>
          <w:sz w:val="18"/>
          <w:szCs w:val="18"/>
          <w:lang w:eastAsia="it-IT"/>
        </w:rPr>
        <w:fldChar w:fldCharType="separate"/>
      </w:r>
      <w:r w:rsidRPr="00030A3B">
        <w:rPr>
          <w:sz w:val="18"/>
          <w:szCs w:val="18"/>
          <w:lang w:eastAsia="it-IT"/>
        </w:rPr>
        <w:t>(European Commission, 2014a)</w:t>
      </w:r>
      <w:r w:rsidRPr="00030A3B">
        <w:rPr>
          <w:sz w:val="18"/>
          <w:szCs w:val="18"/>
          <w:lang w:eastAsia="it-IT"/>
        </w:rPr>
        <w:fldChar w:fldCharType="end"/>
      </w:r>
      <w:r w:rsidRPr="00030A3B">
        <w:rPr>
          <w:sz w:val="18"/>
          <w:szCs w:val="18"/>
          <w:lang w:eastAsia="it-IT"/>
        </w:rPr>
        <w:t>.</w:t>
      </w:r>
    </w:p>
  </w:footnote>
  <w:footnote w:id="41">
    <w:p w14:paraId="1335AF30" w14:textId="207F0280" w:rsidR="001A3F26" w:rsidRPr="009A7195" w:rsidRDefault="001A3F26" w:rsidP="00E97DE0">
      <w:pPr>
        <w:pStyle w:val="FootnoteText"/>
        <w:rPr>
          <w:sz w:val="18"/>
          <w:szCs w:val="18"/>
          <w:lang w:val="en-US"/>
        </w:rPr>
      </w:pPr>
      <w:r w:rsidRPr="009A7195">
        <w:rPr>
          <w:rStyle w:val="FootnoteReference"/>
          <w:sz w:val="18"/>
          <w:szCs w:val="18"/>
        </w:rPr>
        <w:footnoteRef/>
      </w:r>
      <w:r w:rsidRPr="009A7195">
        <w:rPr>
          <w:sz w:val="18"/>
          <w:szCs w:val="18"/>
          <w:lang w:val="tr-TR"/>
        </w:rPr>
        <w:t xml:space="preserve"> </w:t>
      </w:r>
      <w:hyperlink r:id="rId14" w:history="1">
        <w:r w:rsidRPr="00A25278">
          <w:rPr>
            <w:rStyle w:val="Hyperlink"/>
            <w:sz w:val="18"/>
            <w:szCs w:val="18"/>
            <w:lang w:val="tr-TR"/>
          </w:rPr>
          <w:t>https://enrd.ec.europa.eu/policy-in-action/policy-framework_en</w:t>
        </w:r>
      </w:hyperlink>
      <w:r>
        <w:rPr>
          <w:rStyle w:val="Hyperlink"/>
          <w:sz w:val="18"/>
          <w:szCs w:val="18"/>
          <w:lang w:val="tr-TR"/>
        </w:rPr>
        <w:t xml:space="preserve">  </w:t>
      </w:r>
      <w:r>
        <w:rPr>
          <w:sz w:val="18"/>
          <w:szCs w:val="18"/>
          <w:lang w:val="tr-TR"/>
        </w:rPr>
        <w:t xml:space="preserve"> </w:t>
      </w:r>
    </w:p>
  </w:footnote>
  <w:footnote w:id="42">
    <w:p w14:paraId="0D8E80E8" w14:textId="622D7D05" w:rsidR="001A3F26" w:rsidRPr="00B956A6" w:rsidRDefault="001A3F26" w:rsidP="00E97DE0">
      <w:pPr>
        <w:pStyle w:val="FootnoteText"/>
        <w:rPr>
          <w:lang w:val="en-US"/>
        </w:rPr>
      </w:pPr>
      <w:r w:rsidRPr="009A7195">
        <w:rPr>
          <w:rStyle w:val="FootnoteReference"/>
          <w:sz w:val="18"/>
          <w:szCs w:val="18"/>
        </w:rPr>
        <w:footnoteRef/>
      </w:r>
      <w:r w:rsidRPr="009A7195">
        <w:rPr>
          <w:sz w:val="18"/>
          <w:szCs w:val="18"/>
          <w:lang w:val="tr-TR"/>
        </w:rPr>
        <w:t xml:space="preserve"> </w:t>
      </w:r>
      <w:hyperlink r:id="rId15" w:history="1">
        <w:r w:rsidRPr="00A25278">
          <w:rPr>
            <w:rStyle w:val="Hyperlink"/>
            <w:sz w:val="18"/>
            <w:szCs w:val="18"/>
            <w:lang w:val="tr-TR"/>
          </w:rPr>
          <w:t>https://enrd.ec.europa.eu/leader-clld_en</w:t>
        </w:r>
      </w:hyperlink>
      <w:r>
        <w:rPr>
          <w:rStyle w:val="Hyperlink"/>
          <w:sz w:val="18"/>
          <w:szCs w:val="18"/>
          <w:lang w:val="tr-TR"/>
        </w:rPr>
        <w:t xml:space="preserve"> </w:t>
      </w:r>
      <w:r>
        <w:rPr>
          <w:sz w:val="18"/>
          <w:szCs w:val="18"/>
          <w:lang w:val="tr-T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0D761" w14:textId="2849A917" w:rsidR="001A3F26" w:rsidRPr="00BC5F1B" w:rsidRDefault="001A3F26" w:rsidP="00157332">
    <w:pPr>
      <w:pStyle w:val="Header"/>
      <w:pBdr>
        <w:bottom w:val="single" w:sz="2" w:space="1" w:color="auto"/>
      </w:pBdr>
      <w:rPr>
        <w:rFonts w:ascii="Times New Roman" w:hAnsi="Times New Roman" w:cs="Times New Roman"/>
        <w:b/>
        <w:sz w:val="18"/>
        <w:szCs w:val="18"/>
      </w:rPr>
    </w:pPr>
    <w:r w:rsidRPr="00BC5F1B">
      <w:rPr>
        <w:rFonts w:ascii="Times New Roman" w:hAnsi="Times New Roman" w:cs="Times New Roman"/>
        <w:b/>
        <w:sz w:val="18"/>
        <w:szCs w:val="18"/>
      </w:rPr>
      <w:t>IPBES/6/INF/6</w:t>
    </w:r>
    <w:r>
      <w:rPr>
        <w:rFonts w:ascii="Times New Roman" w:hAnsi="Times New Roman" w:cs="Times New Roman"/>
        <w:b/>
        <w:sz w:val="18"/>
        <w:szCs w:val="18"/>
      </w:rPr>
      <w:t>/Rev.1</w:t>
    </w:r>
    <w:r w:rsidRPr="00BC5F1B">
      <w:rPr>
        <w:rFonts w:ascii="Times New Roman" w:hAnsi="Times New Roman" w:cs="Times New Roman"/>
        <w:b/>
        <w:sz w:val="18"/>
        <w:szCs w:val="18"/>
      </w:rPr>
      <w:tab/>
    </w:r>
    <w:r w:rsidRPr="00BC5F1B">
      <w:rPr>
        <w:rFonts w:ascii="Times New Roman" w:hAnsi="Times New Roman" w:cs="Times New Roman"/>
        <w:b/>
        <w:sz w:val="18"/>
        <w:szCs w:val="18"/>
      </w:rPr>
      <w:tab/>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093"/>
    </w:tblGrid>
    <w:tr w:rsidR="001A3F26" w:rsidRPr="00B134BF" w14:paraId="5C74D117" w14:textId="77777777" w:rsidTr="001E43D4">
      <w:tc>
        <w:tcPr>
          <w:tcW w:w="5954" w:type="dxa"/>
        </w:tcPr>
        <w:p w14:paraId="73C6086C" w14:textId="31667CB6" w:rsidR="001A3F26" w:rsidRPr="00F27AAA" w:rsidRDefault="001A3F26" w:rsidP="001E43D4">
          <w:pPr>
            <w:pStyle w:val="Header"/>
            <w:rPr>
              <w:i/>
              <w:sz w:val="20"/>
              <w:szCs w:val="20"/>
              <w:lang w:val="en-US"/>
            </w:rPr>
          </w:pPr>
          <w:r w:rsidRPr="00157332">
            <w:rPr>
              <w:b/>
              <w:sz w:val="18"/>
              <w:szCs w:val="18"/>
            </w:rPr>
            <w:t>IPBES/6/INF/6</w:t>
          </w:r>
          <w:r>
            <w:rPr>
              <w:b/>
              <w:sz w:val="18"/>
              <w:szCs w:val="18"/>
            </w:rPr>
            <w:t>/Rev.1</w:t>
          </w:r>
          <w:r>
            <w:rPr>
              <w:i/>
              <w:sz w:val="20"/>
              <w:szCs w:val="20"/>
              <w:lang w:val="en-US"/>
            </w:rPr>
            <w:t xml:space="preserve"> </w:t>
          </w:r>
        </w:p>
      </w:tc>
      <w:tc>
        <w:tcPr>
          <w:tcW w:w="3108" w:type="dxa"/>
        </w:tcPr>
        <w:p w14:paraId="0F3E19EA" w14:textId="5348B729" w:rsidR="001A3F26" w:rsidRPr="00F27AAA" w:rsidRDefault="001A3F26" w:rsidP="001E43D4">
          <w:pPr>
            <w:pStyle w:val="Header"/>
            <w:jc w:val="right"/>
            <w:rPr>
              <w:sz w:val="20"/>
              <w:szCs w:val="20"/>
              <w:lang w:val="en-US"/>
            </w:rPr>
          </w:pPr>
        </w:p>
      </w:tc>
    </w:tr>
  </w:tbl>
  <w:p w14:paraId="08864A35" w14:textId="77777777" w:rsidR="001A3F26" w:rsidRDefault="001A3F2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093"/>
    </w:tblGrid>
    <w:tr w:rsidR="001A3F26" w:rsidRPr="00A06466" w14:paraId="46B21417" w14:textId="77777777" w:rsidTr="001E43D4">
      <w:tc>
        <w:tcPr>
          <w:tcW w:w="5954" w:type="dxa"/>
        </w:tcPr>
        <w:p w14:paraId="217128AA" w14:textId="79C8968A" w:rsidR="001A3F26" w:rsidRPr="00F27AAA" w:rsidRDefault="001A3F26" w:rsidP="001E43D4">
          <w:pPr>
            <w:pStyle w:val="Header"/>
            <w:rPr>
              <w:i/>
              <w:sz w:val="20"/>
              <w:szCs w:val="20"/>
              <w:lang w:val="en-US"/>
            </w:rPr>
          </w:pPr>
          <w:r w:rsidRPr="00157332">
            <w:rPr>
              <w:b/>
              <w:sz w:val="18"/>
              <w:szCs w:val="18"/>
            </w:rPr>
            <w:t>IPBES/6/INF/6</w:t>
          </w:r>
          <w:r>
            <w:rPr>
              <w:b/>
              <w:sz w:val="18"/>
              <w:szCs w:val="18"/>
            </w:rPr>
            <w:t>/Rev.1</w:t>
          </w:r>
        </w:p>
      </w:tc>
      <w:tc>
        <w:tcPr>
          <w:tcW w:w="3108" w:type="dxa"/>
        </w:tcPr>
        <w:p w14:paraId="0D31B324" w14:textId="7179D023" w:rsidR="001A3F26" w:rsidRPr="00F27AAA" w:rsidRDefault="001A3F26" w:rsidP="001E43D4">
          <w:pPr>
            <w:pStyle w:val="Header"/>
            <w:jc w:val="right"/>
            <w:rPr>
              <w:sz w:val="20"/>
              <w:szCs w:val="20"/>
              <w:lang w:val="en-US"/>
            </w:rPr>
          </w:pPr>
        </w:p>
      </w:tc>
    </w:tr>
  </w:tbl>
  <w:p w14:paraId="38B9900C" w14:textId="77777777" w:rsidR="001A3F26" w:rsidRDefault="001A3F2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108"/>
    </w:tblGrid>
    <w:tr w:rsidR="001A3F26" w:rsidRPr="00982C9A" w14:paraId="237482A7" w14:textId="77777777" w:rsidTr="00AE389F">
      <w:tc>
        <w:tcPr>
          <w:tcW w:w="5954" w:type="dxa"/>
        </w:tcPr>
        <w:p w14:paraId="0E822A2C" w14:textId="6E5F051B" w:rsidR="001A3F26" w:rsidRPr="00F27AAA" w:rsidRDefault="001A3F26" w:rsidP="00AE389F">
          <w:pPr>
            <w:pStyle w:val="Header"/>
            <w:rPr>
              <w:i/>
              <w:sz w:val="20"/>
              <w:szCs w:val="20"/>
              <w:lang w:val="en-US"/>
            </w:rPr>
          </w:pPr>
          <w:r w:rsidRPr="00157332">
            <w:rPr>
              <w:b/>
              <w:sz w:val="18"/>
              <w:szCs w:val="18"/>
            </w:rPr>
            <w:t>IPBES/6/INF/6</w:t>
          </w:r>
          <w:r>
            <w:rPr>
              <w:b/>
              <w:sz w:val="18"/>
              <w:szCs w:val="18"/>
            </w:rPr>
            <w:t>/Rev.1</w:t>
          </w:r>
        </w:p>
      </w:tc>
      <w:tc>
        <w:tcPr>
          <w:tcW w:w="3108" w:type="dxa"/>
        </w:tcPr>
        <w:p w14:paraId="32989AB9" w14:textId="1F114B35" w:rsidR="001A3F26" w:rsidRPr="00F27AAA" w:rsidRDefault="001A3F26" w:rsidP="00AE389F">
          <w:pPr>
            <w:pStyle w:val="Header"/>
            <w:jc w:val="right"/>
            <w:rPr>
              <w:sz w:val="20"/>
              <w:szCs w:val="20"/>
              <w:lang w:val="en-US"/>
            </w:rPr>
          </w:pPr>
        </w:p>
      </w:tc>
    </w:tr>
  </w:tbl>
  <w:p w14:paraId="47C4F32B" w14:textId="77777777" w:rsidR="001A3F26" w:rsidRPr="00EC0E5F" w:rsidRDefault="001A3F2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8221"/>
    </w:tblGrid>
    <w:tr w:rsidR="001A3F26" w:rsidRPr="00982C9A" w14:paraId="2459D63C" w14:textId="77777777" w:rsidTr="00437C2C">
      <w:tc>
        <w:tcPr>
          <w:tcW w:w="5954" w:type="dxa"/>
        </w:tcPr>
        <w:p w14:paraId="54DC4789" w14:textId="4B85061A" w:rsidR="001A3F26" w:rsidRPr="00F27AAA" w:rsidRDefault="001A3F26" w:rsidP="00AE389F">
          <w:pPr>
            <w:pStyle w:val="Header"/>
            <w:rPr>
              <w:i/>
              <w:sz w:val="20"/>
              <w:szCs w:val="20"/>
              <w:lang w:val="en-US"/>
            </w:rPr>
          </w:pPr>
          <w:r w:rsidRPr="00157332">
            <w:rPr>
              <w:b/>
              <w:sz w:val="18"/>
              <w:szCs w:val="18"/>
            </w:rPr>
            <w:t>IPBES/6/INF/6</w:t>
          </w:r>
          <w:r>
            <w:rPr>
              <w:b/>
              <w:sz w:val="18"/>
              <w:szCs w:val="18"/>
            </w:rPr>
            <w:t>/Rev.1</w:t>
          </w:r>
        </w:p>
      </w:tc>
      <w:tc>
        <w:tcPr>
          <w:tcW w:w="8221" w:type="dxa"/>
        </w:tcPr>
        <w:p w14:paraId="21B1280A" w14:textId="0200B3F4" w:rsidR="001A3F26" w:rsidRPr="00F27AAA" w:rsidRDefault="001A3F26" w:rsidP="00AE389F">
          <w:pPr>
            <w:pStyle w:val="Header"/>
            <w:jc w:val="right"/>
            <w:rPr>
              <w:sz w:val="20"/>
              <w:szCs w:val="20"/>
              <w:lang w:val="en-US"/>
            </w:rPr>
          </w:pPr>
        </w:p>
      </w:tc>
    </w:tr>
  </w:tbl>
  <w:p w14:paraId="257C8408" w14:textId="77777777" w:rsidR="001A3F26" w:rsidRPr="00EC0E5F" w:rsidRDefault="001A3F2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108"/>
    </w:tblGrid>
    <w:tr w:rsidR="001A3F26" w:rsidRPr="00982C9A" w14:paraId="09C0A5C3" w14:textId="77777777" w:rsidTr="00AE389F">
      <w:tc>
        <w:tcPr>
          <w:tcW w:w="5954" w:type="dxa"/>
        </w:tcPr>
        <w:p w14:paraId="0697EFF7" w14:textId="2E71641C" w:rsidR="001A3F26" w:rsidRPr="00F27AAA" w:rsidRDefault="001A3F26" w:rsidP="00AE389F">
          <w:pPr>
            <w:pStyle w:val="Header"/>
            <w:rPr>
              <w:i/>
              <w:sz w:val="20"/>
              <w:szCs w:val="20"/>
              <w:lang w:val="en-US"/>
            </w:rPr>
          </w:pPr>
          <w:r w:rsidRPr="00157332">
            <w:rPr>
              <w:b/>
              <w:sz w:val="18"/>
              <w:szCs w:val="18"/>
            </w:rPr>
            <w:t>IPBES/6/INF/6</w:t>
          </w:r>
          <w:r>
            <w:rPr>
              <w:b/>
              <w:sz w:val="18"/>
              <w:szCs w:val="18"/>
            </w:rPr>
            <w:t>/Rev.1</w:t>
          </w:r>
        </w:p>
      </w:tc>
      <w:tc>
        <w:tcPr>
          <w:tcW w:w="3108" w:type="dxa"/>
        </w:tcPr>
        <w:p w14:paraId="0DDD9C44" w14:textId="4856BB3F" w:rsidR="001A3F26" w:rsidRPr="00F27AAA" w:rsidRDefault="001A3F26" w:rsidP="00AE389F">
          <w:pPr>
            <w:pStyle w:val="Header"/>
            <w:jc w:val="right"/>
            <w:rPr>
              <w:sz w:val="20"/>
              <w:szCs w:val="20"/>
              <w:lang w:val="en-US"/>
            </w:rPr>
          </w:pPr>
        </w:p>
      </w:tc>
    </w:tr>
  </w:tbl>
  <w:p w14:paraId="3EA3E123" w14:textId="77777777" w:rsidR="001A3F26" w:rsidRPr="00EC0E5F" w:rsidRDefault="001A3F2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8221"/>
    </w:tblGrid>
    <w:tr w:rsidR="001A3F26" w:rsidRPr="00982C9A" w14:paraId="11369AAB" w14:textId="77777777" w:rsidTr="00437C2C">
      <w:tc>
        <w:tcPr>
          <w:tcW w:w="5954" w:type="dxa"/>
        </w:tcPr>
        <w:p w14:paraId="44CB5D1F" w14:textId="700AEA9F" w:rsidR="001A3F26" w:rsidRPr="00F27AAA" w:rsidRDefault="001A3F26" w:rsidP="00AE389F">
          <w:pPr>
            <w:pStyle w:val="Header"/>
            <w:rPr>
              <w:i/>
              <w:sz w:val="20"/>
              <w:szCs w:val="20"/>
              <w:lang w:val="en-US"/>
            </w:rPr>
          </w:pPr>
          <w:r w:rsidRPr="00157332">
            <w:rPr>
              <w:b/>
              <w:sz w:val="18"/>
              <w:szCs w:val="18"/>
            </w:rPr>
            <w:t>IPBES/6/INF/6</w:t>
          </w:r>
          <w:r>
            <w:rPr>
              <w:b/>
              <w:sz w:val="18"/>
              <w:szCs w:val="18"/>
            </w:rPr>
            <w:t>/Rev.1</w:t>
          </w:r>
        </w:p>
      </w:tc>
      <w:tc>
        <w:tcPr>
          <w:tcW w:w="8221" w:type="dxa"/>
        </w:tcPr>
        <w:p w14:paraId="48C03824" w14:textId="08D0CBC8" w:rsidR="001A3F26" w:rsidRPr="00F27AAA" w:rsidRDefault="001A3F26" w:rsidP="00AE389F">
          <w:pPr>
            <w:pStyle w:val="Header"/>
            <w:jc w:val="right"/>
            <w:rPr>
              <w:sz w:val="20"/>
              <w:szCs w:val="20"/>
              <w:lang w:val="en-US"/>
            </w:rPr>
          </w:pPr>
        </w:p>
      </w:tc>
    </w:tr>
  </w:tbl>
  <w:p w14:paraId="76D84093" w14:textId="77777777" w:rsidR="001A3F26" w:rsidRPr="00EC0E5F" w:rsidRDefault="001A3F2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108"/>
    </w:tblGrid>
    <w:tr w:rsidR="001A3F26" w:rsidRPr="00982C9A" w14:paraId="7824CB6F" w14:textId="77777777" w:rsidTr="00AE389F">
      <w:tc>
        <w:tcPr>
          <w:tcW w:w="5954" w:type="dxa"/>
        </w:tcPr>
        <w:p w14:paraId="44BA8FA7" w14:textId="5F2C4D7E" w:rsidR="001A3F26" w:rsidRPr="00F27AAA" w:rsidRDefault="001A3F26" w:rsidP="00AE389F">
          <w:pPr>
            <w:pStyle w:val="Header"/>
            <w:rPr>
              <w:i/>
              <w:sz w:val="20"/>
              <w:szCs w:val="20"/>
              <w:lang w:val="en-US"/>
            </w:rPr>
          </w:pPr>
          <w:r w:rsidRPr="00157332">
            <w:rPr>
              <w:b/>
              <w:sz w:val="18"/>
              <w:szCs w:val="18"/>
            </w:rPr>
            <w:t>IPBES/6/INF/6</w:t>
          </w:r>
          <w:r>
            <w:rPr>
              <w:b/>
              <w:sz w:val="18"/>
              <w:szCs w:val="18"/>
            </w:rPr>
            <w:t>/Rev.1</w:t>
          </w:r>
        </w:p>
      </w:tc>
      <w:tc>
        <w:tcPr>
          <w:tcW w:w="3108" w:type="dxa"/>
        </w:tcPr>
        <w:p w14:paraId="4425C5DF" w14:textId="64CA27D1" w:rsidR="001A3F26" w:rsidRPr="00F27AAA" w:rsidRDefault="001A3F26" w:rsidP="00AE389F">
          <w:pPr>
            <w:pStyle w:val="Header"/>
            <w:jc w:val="right"/>
            <w:rPr>
              <w:sz w:val="20"/>
              <w:szCs w:val="20"/>
              <w:lang w:val="en-US"/>
            </w:rPr>
          </w:pPr>
        </w:p>
      </w:tc>
    </w:tr>
  </w:tbl>
  <w:p w14:paraId="369D4FD8" w14:textId="77777777" w:rsidR="001A3F26" w:rsidRPr="00EC0E5F" w:rsidRDefault="001A3F2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6AAFC" w14:textId="1154507D" w:rsidR="001A3F26" w:rsidRDefault="001A3F26" w:rsidP="00AE389F">
    <w:pPr>
      <w:pStyle w:val="Header"/>
    </w:pPr>
  </w:p>
  <w:p w14:paraId="7E4A7CD4" w14:textId="77777777" w:rsidR="001A3F26" w:rsidRDefault="001A3F26" w:rsidP="00AE389F"/>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108"/>
    </w:tblGrid>
    <w:tr w:rsidR="001A3F26" w:rsidRPr="00EA7F40" w14:paraId="287E0D6E" w14:textId="77777777" w:rsidTr="00AE389F">
      <w:trPr>
        <w:trHeight w:val="278"/>
      </w:trPr>
      <w:tc>
        <w:tcPr>
          <w:tcW w:w="5954" w:type="dxa"/>
        </w:tcPr>
        <w:p w14:paraId="4A9B17B6" w14:textId="08C6449B" w:rsidR="001A3F26" w:rsidRPr="00EA7F40" w:rsidRDefault="001A3F26" w:rsidP="00AE389F">
          <w:pPr>
            <w:pStyle w:val="Header"/>
            <w:rPr>
              <w:i/>
              <w:sz w:val="20"/>
              <w:szCs w:val="20"/>
            </w:rPr>
          </w:pPr>
          <w:r w:rsidRPr="00157332">
            <w:rPr>
              <w:b/>
              <w:sz w:val="18"/>
              <w:szCs w:val="18"/>
            </w:rPr>
            <w:t>IPBES/6/INF/6</w:t>
          </w:r>
          <w:r>
            <w:rPr>
              <w:b/>
              <w:sz w:val="18"/>
              <w:szCs w:val="18"/>
            </w:rPr>
            <w:t>/Rev.1</w:t>
          </w:r>
        </w:p>
      </w:tc>
      <w:tc>
        <w:tcPr>
          <w:tcW w:w="3108" w:type="dxa"/>
        </w:tcPr>
        <w:p w14:paraId="3AE97018" w14:textId="2080A31C" w:rsidR="001A3F26" w:rsidRPr="00EA7F40" w:rsidRDefault="001A3F26" w:rsidP="00437C2C">
          <w:pPr>
            <w:pStyle w:val="Header"/>
            <w:jc w:val="right"/>
            <w:rPr>
              <w:sz w:val="20"/>
              <w:szCs w:val="20"/>
            </w:rPr>
          </w:pPr>
        </w:p>
      </w:tc>
    </w:tr>
  </w:tbl>
  <w:p w14:paraId="06D5FE18" w14:textId="6AA08D1F" w:rsidR="001A3F26" w:rsidRDefault="001A3F26" w:rsidP="00AE389F">
    <w:pPr>
      <w:spacing w:after="0"/>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90585" w14:textId="3BD26408" w:rsidR="001A3F26" w:rsidRDefault="001A3F26" w:rsidP="00AE38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A0DB1" w14:textId="47B29128" w:rsidR="001A3F26" w:rsidRDefault="001A3F26">
    <w:pPr>
      <w:pStyle w:val="Header"/>
    </w:pPr>
    <w:r>
      <w:rPr>
        <w:b/>
        <w:sz w:val="18"/>
        <w:szCs w:val="18"/>
      </w:rPr>
      <w:tab/>
    </w:r>
    <w:r>
      <w:rPr>
        <w:b/>
        <w:sz w:val="18"/>
        <w:szCs w:val="18"/>
      </w:rPr>
      <w:tab/>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3F7744" w14:textId="7E255B54" w:rsidR="001A3F26" w:rsidRDefault="001A3F2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108"/>
    </w:tblGrid>
    <w:tr w:rsidR="001A3F26" w:rsidRPr="00A06466" w14:paraId="30F0BF07" w14:textId="77777777" w:rsidTr="00AE389F">
      <w:tc>
        <w:tcPr>
          <w:tcW w:w="5954" w:type="dxa"/>
        </w:tcPr>
        <w:p w14:paraId="0827519C" w14:textId="2FC53951" w:rsidR="001A3F26" w:rsidRPr="00F27AAA" w:rsidRDefault="001A3F26" w:rsidP="0047744F">
          <w:pPr>
            <w:pStyle w:val="Header"/>
            <w:rPr>
              <w:i/>
              <w:sz w:val="20"/>
              <w:szCs w:val="20"/>
              <w:lang w:val="en-US"/>
            </w:rPr>
          </w:pPr>
          <w:r w:rsidRPr="00157332">
            <w:rPr>
              <w:b/>
              <w:sz w:val="18"/>
              <w:szCs w:val="18"/>
            </w:rPr>
            <w:t>IPBES/6/INF/6</w:t>
          </w:r>
          <w:r>
            <w:rPr>
              <w:b/>
              <w:sz w:val="18"/>
              <w:szCs w:val="18"/>
            </w:rPr>
            <w:t>/Rev.1</w:t>
          </w:r>
        </w:p>
      </w:tc>
      <w:tc>
        <w:tcPr>
          <w:tcW w:w="3108" w:type="dxa"/>
        </w:tcPr>
        <w:p w14:paraId="67728F4F" w14:textId="29EEF29C" w:rsidR="001A3F26" w:rsidRPr="00F27AAA" w:rsidRDefault="001A3F26" w:rsidP="00AE389F">
          <w:pPr>
            <w:pStyle w:val="Header"/>
            <w:jc w:val="right"/>
            <w:rPr>
              <w:sz w:val="20"/>
              <w:szCs w:val="20"/>
              <w:lang w:val="en-US"/>
            </w:rPr>
          </w:pPr>
        </w:p>
      </w:tc>
    </w:tr>
  </w:tbl>
  <w:p w14:paraId="1EDD4B55" w14:textId="7A2D948E" w:rsidR="001A3F26" w:rsidRDefault="001A3F26">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BA84D" w14:textId="2C52C391" w:rsidR="001A3F26" w:rsidRDefault="001A3F26">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33F92" w14:textId="0E558933" w:rsidR="001A3F26" w:rsidRDefault="001A3F26">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5954"/>
      <w:gridCol w:w="3108"/>
    </w:tblGrid>
    <w:tr w:rsidR="001A3F26" w:rsidRPr="00555B76" w14:paraId="04B83397" w14:textId="77777777" w:rsidTr="00E97DE0">
      <w:tc>
        <w:tcPr>
          <w:tcW w:w="5954" w:type="dxa"/>
        </w:tcPr>
        <w:p w14:paraId="716F9F03" w14:textId="458ED7DF" w:rsidR="001A3F26" w:rsidRPr="00F27AAA" w:rsidRDefault="001A3F26" w:rsidP="00E97DE0">
          <w:pPr>
            <w:pStyle w:val="Header"/>
            <w:rPr>
              <w:i/>
              <w:sz w:val="20"/>
              <w:szCs w:val="20"/>
              <w:lang w:val="en-US"/>
            </w:rPr>
          </w:pPr>
          <w:r w:rsidRPr="00157332">
            <w:rPr>
              <w:b/>
              <w:sz w:val="18"/>
              <w:szCs w:val="18"/>
            </w:rPr>
            <w:t>IPBES/6/INF/6</w:t>
          </w:r>
          <w:r>
            <w:rPr>
              <w:b/>
              <w:sz w:val="18"/>
              <w:szCs w:val="18"/>
            </w:rPr>
            <w:t>/Rev.1</w:t>
          </w:r>
        </w:p>
      </w:tc>
      <w:tc>
        <w:tcPr>
          <w:tcW w:w="3108" w:type="dxa"/>
        </w:tcPr>
        <w:p w14:paraId="62341FE3" w14:textId="42522731" w:rsidR="001A3F26" w:rsidRPr="00F27AAA" w:rsidRDefault="001A3F26" w:rsidP="00E97DE0">
          <w:pPr>
            <w:pStyle w:val="Header"/>
            <w:jc w:val="right"/>
            <w:rPr>
              <w:sz w:val="20"/>
              <w:szCs w:val="20"/>
              <w:lang w:val="en-US"/>
            </w:rPr>
          </w:pPr>
        </w:p>
      </w:tc>
    </w:tr>
  </w:tbl>
  <w:p w14:paraId="299FDF74" w14:textId="027D2D6B" w:rsidR="001A3F26" w:rsidRDefault="001A3F26">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2ACE8F" w14:textId="41A91348" w:rsidR="001A3F26" w:rsidRDefault="001A3F26">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5954"/>
      <w:gridCol w:w="8221"/>
    </w:tblGrid>
    <w:tr w:rsidR="001A3F26" w:rsidRPr="00555B76" w14:paraId="3205AAFB" w14:textId="77777777" w:rsidTr="00437C2C">
      <w:tc>
        <w:tcPr>
          <w:tcW w:w="5954" w:type="dxa"/>
        </w:tcPr>
        <w:p w14:paraId="02D37321" w14:textId="07115E9C" w:rsidR="001A3F26" w:rsidRPr="00F27AAA" w:rsidRDefault="001A3F26" w:rsidP="00E97DE0">
          <w:pPr>
            <w:pStyle w:val="Header"/>
            <w:rPr>
              <w:i/>
              <w:sz w:val="20"/>
              <w:szCs w:val="20"/>
              <w:lang w:val="en-US"/>
            </w:rPr>
          </w:pPr>
          <w:r w:rsidRPr="00157332">
            <w:rPr>
              <w:b/>
              <w:sz w:val="18"/>
              <w:szCs w:val="18"/>
            </w:rPr>
            <w:t>IPBES/6/INF/6</w:t>
          </w:r>
          <w:r>
            <w:rPr>
              <w:b/>
              <w:sz w:val="18"/>
              <w:szCs w:val="18"/>
            </w:rPr>
            <w:t>/Rev.1</w:t>
          </w:r>
        </w:p>
      </w:tc>
      <w:tc>
        <w:tcPr>
          <w:tcW w:w="8221" w:type="dxa"/>
        </w:tcPr>
        <w:p w14:paraId="04F47A54" w14:textId="53D8F87F" w:rsidR="001A3F26" w:rsidRPr="00F27AAA" w:rsidRDefault="001A3F26" w:rsidP="00E97DE0">
          <w:pPr>
            <w:pStyle w:val="Header"/>
            <w:jc w:val="right"/>
            <w:rPr>
              <w:sz w:val="20"/>
              <w:szCs w:val="20"/>
              <w:lang w:val="en-US"/>
            </w:rPr>
          </w:pPr>
        </w:p>
      </w:tc>
    </w:tr>
  </w:tbl>
  <w:p w14:paraId="1E7D2E13" w14:textId="77777777" w:rsidR="001A3F26" w:rsidRDefault="001A3F26">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5954"/>
      <w:gridCol w:w="3108"/>
    </w:tblGrid>
    <w:tr w:rsidR="001A3F26" w:rsidRPr="00555B76" w14:paraId="70FD79DF" w14:textId="77777777" w:rsidTr="00E97DE0">
      <w:tc>
        <w:tcPr>
          <w:tcW w:w="5954" w:type="dxa"/>
        </w:tcPr>
        <w:p w14:paraId="040D0574" w14:textId="0587D6A5" w:rsidR="001A3F26" w:rsidRPr="00F27AAA" w:rsidRDefault="001A3F26" w:rsidP="009A1689">
          <w:pPr>
            <w:pStyle w:val="Header"/>
            <w:rPr>
              <w:i/>
              <w:sz w:val="20"/>
              <w:szCs w:val="20"/>
              <w:lang w:val="en-US"/>
            </w:rPr>
          </w:pPr>
          <w:r w:rsidRPr="00157332">
            <w:rPr>
              <w:b/>
              <w:sz w:val="18"/>
              <w:szCs w:val="18"/>
            </w:rPr>
            <w:t>IPBES/6/INF/6</w:t>
          </w:r>
          <w:r>
            <w:rPr>
              <w:b/>
              <w:sz w:val="18"/>
              <w:szCs w:val="18"/>
            </w:rPr>
            <w:t>/Rev.1</w:t>
          </w:r>
        </w:p>
      </w:tc>
      <w:tc>
        <w:tcPr>
          <w:tcW w:w="3108" w:type="dxa"/>
        </w:tcPr>
        <w:p w14:paraId="0296DF34" w14:textId="44456859" w:rsidR="001A3F26" w:rsidRPr="00F27AAA" w:rsidRDefault="001A3F26" w:rsidP="00E97DE0">
          <w:pPr>
            <w:pStyle w:val="Header"/>
            <w:jc w:val="right"/>
            <w:rPr>
              <w:sz w:val="20"/>
              <w:szCs w:val="20"/>
              <w:lang w:val="en-US"/>
            </w:rPr>
          </w:pPr>
        </w:p>
      </w:tc>
    </w:tr>
  </w:tbl>
  <w:p w14:paraId="473951C1" w14:textId="1C560F01" w:rsidR="001A3F26" w:rsidRDefault="001A3F26">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4317" w:type="dxa"/>
      <w:tblLook w:val="04A0" w:firstRow="1" w:lastRow="0" w:firstColumn="1" w:lastColumn="0" w:noHBand="0" w:noVBand="1"/>
    </w:tblPr>
    <w:tblGrid>
      <w:gridCol w:w="5954"/>
      <w:gridCol w:w="8363"/>
    </w:tblGrid>
    <w:tr w:rsidR="001A3F26" w:rsidRPr="00555B76" w14:paraId="1ED01CD7" w14:textId="77777777" w:rsidTr="004E1B92">
      <w:tc>
        <w:tcPr>
          <w:tcW w:w="5954" w:type="dxa"/>
        </w:tcPr>
        <w:p w14:paraId="5A523653" w14:textId="4753E01F" w:rsidR="001A3F26" w:rsidRPr="00F27AAA" w:rsidRDefault="001A3F26" w:rsidP="00405A87">
          <w:pPr>
            <w:pStyle w:val="Header"/>
            <w:rPr>
              <w:i/>
              <w:sz w:val="20"/>
              <w:szCs w:val="20"/>
              <w:lang w:val="en-US"/>
            </w:rPr>
          </w:pPr>
          <w:r w:rsidRPr="00157332">
            <w:rPr>
              <w:b/>
              <w:sz w:val="18"/>
              <w:szCs w:val="18"/>
            </w:rPr>
            <w:t>IPBES/6/INF/6</w:t>
          </w:r>
          <w:r>
            <w:rPr>
              <w:b/>
              <w:sz w:val="18"/>
              <w:szCs w:val="18"/>
            </w:rPr>
            <w:t>/Rev.1</w:t>
          </w:r>
        </w:p>
      </w:tc>
      <w:tc>
        <w:tcPr>
          <w:tcW w:w="8363" w:type="dxa"/>
        </w:tcPr>
        <w:p w14:paraId="1EFB03DE" w14:textId="74C02529" w:rsidR="001A3F26" w:rsidRPr="00F27AAA" w:rsidRDefault="001A3F26" w:rsidP="00E97DE0">
          <w:pPr>
            <w:pStyle w:val="Header"/>
            <w:jc w:val="right"/>
            <w:rPr>
              <w:sz w:val="20"/>
              <w:szCs w:val="20"/>
              <w:lang w:val="en-US"/>
            </w:rPr>
          </w:pPr>
        </w:p>
      </w:tc>
    </w:tr>
  </w:tbl>
  <w:p w14:paraId="30EF18A2" w14:textId="2965DDA0" w:rsidR="001A3F26" w:rsidRDefault="001A3F26">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5954"/>
      <w:gridCol w:w="3108"/>
    </w:tblGrid>
    <w:tr w:rsidR="001A3F26" w:rsidRPr="00555B76" w14:paraId="57EF4982" w14:textId="77777777" w:rsidTr="00E97DE0">
      <w:tc>
        <w:tcPr>
          <w:tcW w:w="5954" w:type="dxa"/>
        </w:tcPr>
        <w:p w14:paraId="4EFBDC55" w14:textId="05D7FE94" w:rsidR="001A3F26" w:rsidRPr="00F27AAA" w:rsidRDefault="001A3F26" w:rsidP="00343205">
          <w:pPr>
            <w:pStyle w:val="Header"/>
            <w:rPr>
              <w:i/>
              <w:sz w:val="20"/>
              <w:szCs w:val="20"/>
              <w:lang w:val="en-US"/>
            </w:rPr>
          </w:pPr>
          <w:r w:rsidRPr="00157332">
            <w:rPr>
              <w:b/>
              <w:sz w:val="18"/>
              <w:szCs w:val="18"/>
            </w:rPr>
            <w:t>IPBES/6/INF/6</w:t>
          </w:r>
          <w:r>
            <w:rPr>
              <w:b/>
              <w:sz w:val="18"/>
              <w:szCs w:val="18"/>
            </w:rPr>
            <w:t>/Rev.1</w:t>
          </w:r>
        </w:p>
      </w:tc>
      <w:tc>
        <w:tcPr>
          <w:tcW w:w="3108" w:type="dxa"/>
        </w:tcPr>
        <w:p w14:paraId="2F407C5A" w14:textId="22B5FF26" w:rsidR="001A3F26" w:rsidRPr="00F27AAA" w:rsidRDefault="001A3F26" w:rsidP="00E97DE0">
          <w:pPr>
            <w:pStyle w:val="Header"/>
            <w:jc w:val="right"/>
            <w:rPr>
              <w:sz w:val="20"/>
              <w:szCs w:val="20"/>
              <w:lang w:val="en-US"/>
            </w:rPr>
          </w:pPr>
        </w:p>
      </w:tc>
    </w:tr>
  </w:tbl>
  <w:p w14:paraId="11E3DEA4" w14:textId="2B23A3A5" w:rsidR="001A3F26" w:rsidRDefault="001A3F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DDA66" w14:textId="01AC9238" w:rsidR="001A3F26" w:rsidRPr="00157332" w:rsidRDefault="001A3F26" w:rsidP="00157332">
    <w:pPr>
      <w:pStyle w:val="Header"/>
      <w:pBdr>
        <w:bottom w:val="single" w:sz="2" w:space="1" w:color="auto"/>
      </w:pBdr>
      <w:rPr>
        <w:b/>
        <w:sz w:val="18"/>
        <w:szCs w:val="18"/>
      </w:rPr>
    </w:pPr>
    <w:r w:rsidRPr="00157332">
      <w:rPr>
        <w:b/>
        <w:sz w:val="18"/>
        <w:szCs w:val="18"/>
      </w:rPr>
      <w:t>IPBES/6/INF/6</w:t>
    </w:r>
    <w:r>
      <w:rPr>
        <w:b/>
        <w:sz w:val="18"/>
        <w:szCs w:val="18"/>
      </w:rPr>
      <w:t>/Rev.1</w:t>
    </w:r>
    <w:r>
      <w:rPr>
        <w:b/>
        <w:sz w:val="18"/>
        <w:szCs w:val="18"/>
      </w:rPr>
      <w:tab/>
    </w:r>
    <w:r>
      <w:rPr>
        <w:b/>
        <w:sz w:val="18"/>
        <w:szCs w:val="18"/>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DE424E" w14:textId="6A561D33" w:rsidR="001A3F26" w:rsidRPr="00C5776F" w:rsidRDefault="001A3F26" w:rsidP="00C5776F">
    <w:pPr>
      <w:pStyle w:val="Header"/>
      <w:pBdr>
        <w:bottom w:val="single" w:sz="2" w:space="1" w:color="auto"/>
      </w:pBdr>
      <w:rPr>
        <w:b/>
        <w:sz w:val="18"/>
        <w:szCs w:val="18"/>
      </w:rPr>
    </w:pPr>
    <w:r w:rsidRPr="00157332">
      <w:rPr>
        <w:b/>
        <w:sz w:val="18"/>
        <w:szCs w:val="18"/>
      </w:rPr>
      <w:t>IPBES/6/INF/6</w:t>
    </w:r>
    <w:r>
      <w:rPr>
        <w:b/>
        <w:sz w:val="18"/>
        <w:szCs w:val="18"/>
      </w:rPr>
      <w:tab/>
    </w:r>
    <w:r>
      <w:rPr>
        <w:b/>
        <w:sz w:val="18"/>
        <w:szCs w:val="18"/>
      </w:rPr>
      <w:tab/>
    </w:r>
    <w:r w:rsidRPr="000A40E9">
      <w:rPr>
        <w:i/>
        <w:sz w:val="20"/>
        <w:szCs w:val="20"/>
        <w:lang w:val="en-US"/>
      </w:rPr>
      <w:t>Do not cite</w:t>
    </w:r>
    <w:r>
      <w:rPr>
        <w:i/>
        <w:sz w:val="20"/>
        <w:szCs w:val="20"/>
        <w:lang w:val="en-US"/>
      </w:rPr>
      <w:t>,</w:t>
    </w:r>
    <w:r w:rsidRPr="000A40E9">
      <w:rPr>
        <w:i/>
        <w:sz w:val="20"/>
        <w:szCs w:val="20"/>
        <w:lang w:val="en-US"/>
      </w:rPr>
      <w:t xml:space="preserve"> </w:t>
    </w:r>
    <w:r>
      <w:rPr>
        <w:i/>
        <w:sz w:val="20"/>
        <w:szCs w:val="20"/>
        <w:lang w:val="en-US"/>
      </w:rPr>
      <w:t>quote</w:t>
    </w:r>
    <w:r w:rsidRPr="000A40E9">
      <w:rPr>
        <w:i/>
        <w:sz w:val="20"/>
        <w:szCs w:val="20"/>
        <w:lang w:val="en-US"/>
      </w:rPr>
      <w:t xml:space="preserve"> or distribute</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093"/>
    </w:tblGrid>
    <w:tr w:rsidR="001A3F26" w:rsidRPr="00B134BF" w14:paraId="05373D20" w14:textId="77777777" w:rsidTr="001E43D4">
      <w:tc>
        <w:tcPr>
          <w:tcW w:w="5954" w:type="dxa"/>
        </w:tcPr>
        <w:p w14:paraId="483D49A7" w14:textId="249B168B" w:rsidR="001A3F26" w:rsidRPr="00F27AAA" w:rsidRDefault="001A3F26" w:rsidP="00E96875">
          <w:pPr>
            <w:pStyle w:val="Header"/>
            <w:rPr>
              <w:i/>
              <w:sz w:val="20"/>
              <w:szCs w:val="20"/>
              <w:lang w:val="en-US"/>
            </w:rPr>
          </w:pPr>
          <w:r w:rsidRPr="00157332">
            <w:rPr>
              <w:b/>
              <w:sz w:val="18"/>
              <w:szCs w:val="18"/>
            </w:rPr>
            <w:t>IPBES/6/INF/6</w:t>
          </w:r>
          <w:r>
            <w:rPr>
              <w:b/>
              <w:sz w:val="18"/>
              <w:szCs w:val="18"/>
            </w:rPr>
            <w:t>/Rev.1</w:t>
          </w:r>
        </w:p>
      </w:tc>
      <w:tc>
        <w:tcPr>
          <w:tcW w:w="3108" w:type="dxa"/>
        </w:tcPr>
        <w:p w14:paraId="723F65F4" w14:textId="25C14BB8" w:rsidR="001A3F26" w:rsidRPr="00F27AAA" w:rsidRDefault="001A3F26" w:rsidP="00F5309A">
          <w:pPr>
            <w:pStyle w:val="Header"/>
            <w:jc w:val="right"/>
            <w:rPr>
              <w:sz w:val="20"/>
              <w:szCs w:val="20"/>
              <w:lang w:val="en-US"/>
            </w:rPr>
          </w:pPr>
        </w:p>
      </w:tc>
    </w:tr>
  </w:tbl>
  <w:p w14:paraId="3330B54A" w14:textId="77777777" w:rsidR="001A3F26" w:rsidRDefault="001A3F2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093"/>
    </w:tblGrid>
    <w:tr w:rsidR="001A3F26" w:rsidRPr="00B134BF" w14:paraId="326807B7" w14:textId="77777777" w:rsidTr="001E43D4">
      <w:tc>
        <w:tcPr>
          <w:tcW w:w="5954" w:type="dxa"/>
        </w:tcPr>
        <w:p w14:paraId="53C88402" w14:textId="4F67ACC7" w:rsidR="001A3F26" w:rsidRPr="00F27AAA" w:rsidRDefault="001A3F26" w:rsidP="00E96875">
          <w:pPr>
            <w:pStyle w:val="Header"/>
            <w:rPr>
              <w:i/>
              <w:sz w:val="20"/>
              <w:szCs w:val="20"/>
              <w:lang w:val="en-US"/>
            </w:rPr>
          </w:pPr>
          <w:r w:rsidRPr="00157332">
            <w:rPr>
              <w:b/>
              <w:sz w:val="18"/>
              <w:szCs w:val="18"/>
            </w:rPr>
            <w:t>IPBES/6/INF/6</w:t>
          </w:r>
          <w:r>
            <w:rPr>
              <w:b/>
              <w:sz w:val="18"/>
              <w:szCs w:val="18"/>
            </w:rPr>
            <w:t>/Rev.1</w:t>
          </w:r>
        </w:p>
      </w:tc>
      <w:tc>
        <w:tcPr>
          <w:tcW w:w="3108" w:type="dxa"/>
        </w:tcPr>
        <w:p w14:paraId="4E7D27AD" w14:textId="58C65002" w:rsidR="001A3F26" w:rsidRPr="00F27AAA" w:rsidRDefault="001A3F26" w:rsidP="00F5309A">
          <w:pPr>
            <w:pStyle w:val="Header"/>
            <w:jc w:val="right"/>
            <w:rPr>
              <w:sz w:val="20"/>
              <w:szCs w:val="20"/>
              <w:lang w:val="en-US"/>
            </w:rPr>
          </w:pPr>
        </w:p>
      </w:tc>
    </w:tr>
  </w:tbl>
  <w:p w14:paraId="5BFCD896" w14:textId="77777777" w:rsidR="001A3F26" w:rsidRDefault="001A3F2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093"/>
    </w:tblGrid>
    <w:tr w:rsidR="001A3F26" w:rsidRPr="00B134BF" w14:paraId="70EE99AF" w14:textId="77777777" w:rsidTr="001E43D4">
      <w:tc>
        <w:tcPr>
          <w:tcW w:w="5954" w:type="dxa"/>
        </w:tcPr>
        <w:p w14:paraId="00DC4E8A" w14:textId="004E33A0" w:rsidR="001A3F26" w:rsidRPr="00F27AAA" w:rsidRDefault="001A3F26" w:rsidP="001E43D4">
          <w:pPr>
            <w:pStyle w:val="Header"/>
            <w:rPr>
              <w:i/>
              <w:sz w:val="20"/>
              <w:szCs w:val="20"/>
              <w:lang w:val="en-US"/>
            </w:rPr>
          </w:pPr>
          <w:r w:rsidRPr="00157332">
            <w:rPr>
              <w:b/>
              <w:sz w:val="18"/>
              <w:szCs w:val="18"/>
            </w:rPr>
            <w:t>IPBES/6/INF/6</w:t>
          </w:r>
          <w:r>
            <w:rPr>
              <w:b/>
              <w:sz w:val="18"/>
              <w:szCs w:val="18"/>
            </w:rPr>
            <w:t>/Rev.1</w:t>
          </w:r>
          <w:r>
            <w:rPr>
              <w:i/>
              <w:sz w:val="20"/>
              <w:szCs w:val="20"/>
              <w:lang w:val="en-US"/>
            </w:rPr>
            <w:t xml:space="preserve"> </w:t>
          </w:r>
        </w:p>
      </w:tc>
      <w:tc>
        <w:tcPr>
          <w:tcW w:w="3108" w:type="dxa"/>
        </w:tcPr>
        <w:p w14:paraId="1EBDC300" w14:textId="2A9E877F" w:rsidR="001A3F26" w:rsidRPr="00F27AAA" w:rsidRDefault="001A3F26" w:rsidP="001E43D4">
          <w:pPr>
            <w:pStyle w:val="Header"/>
            <w:jc w:val="right"/>
            <w:rPr>
              <w:sz w:val="20"/>
              <w:szCs w:val="20"/>
              <w:lang w:val="en-US"/>
            </w:rPr>
          </w:pPr>
        </w:p>
      </w:tc>
    </w:tr>
  </w:tbl>
  <w:p w14:paraId="0C8ACD3E" w14:textId="77777777" w:rsidR="001A3F26" w:rsidRDefault="001A3F2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093"/>
    </w:tblGrid>
    <w:tr w:rsidR="001A3F26" w:rsidRPr="00B134BF" w14:paraId="709FC2E9" w14:textId="77777777" w:rsidTr="001E43D4">
      <w:tc>
        <w:tcPr>
          <w:tcW w:w="5954" w:type="dxa"/>
        </w:tcPr>
        <w:p w14:paraId="246FF893" w14:textId="41A32B1C" w:rsidR="001A3F26" w:rsidRPr="00F27AAA" w:rsidRDefault="001A3F26" w:rsidP="001E43D4">
          <w:pPr>
            <w:pStyle w:val="Header"/>
            <w:rPr>
              <w:i/>
              <w:sz w:val="20"/>
              <w:szCs w:val="20"/>
              <w:lang w:val="en-US"/>
            </w:rPr>
          </w:pPr>
          <w:r w:rsidRPr="00157332">
            <w:rPr>
              <w:b/>
              <w:sz w:val="18"/>
              <w:szCs w:val="18"/>
            </w:rPr>
            <w:t>IPBES/6/INF/6</w:t>
          </w:r>
          <w:r>
            <w:rPr>
              <w:b/>
              <w:sz w:val="18"/>
              <w:szCs w:val="18"/>
            </w:rPr>
            <w:t>/Rev.1</w:t>
          </w:r>
          <w:r>
            <w:rPr>
              <w:i/>
              <w:sz w:val="20"/>
              <w:szCs w:val="20"/>
              <w:lang w:val="en-US"/>
            </w:rPr>
            <w:t xml:space="preserve"> </w:t>
          </w:r>
        </w:p>
      </w:tc>
      <w:tc>
        <w:tcPr>
          <w:tcW w:w="3108" w:type="dxa"/>
        </w:tcPr>
        <w:p w14:paraId="769FEEF9" w14:textId="6D198019" w:rsidR="001A3F26" w:rsidRPr="00F27AAA" w:rsidRDefault="001A3F26" w:rsidP="001E43D4">
          <w:pPr>
            <w:pStyle w:val="Header"/>
            <w:jc w:val="right"/>
            <w:rPr>
              <w:sz w:val="20"/>
              <w:szCs w:val="20"/>
              <w:lang w:val="en-US"/>
            </w:rPr>
          </w:pPr>
        </w:p>
      </w:tc>
    </w:tr>
  </w:tbl>
  <w:p w14:paraId="3C05599C" w14:textId="77777777" w:rsidR="001A3F26" w:rsidRDefault="001A3F2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8363"/>
    </w:tblGrid>
    <w:tr w:rsidR="001A3F26" w:rsidRPr="00B134BF" w14:paraId="50B11D17" w14:textId="77777777" w:rsidTr="004E1B92">
      <w:tc>
        <w:tcPr>
          <w:tcW w:w="5954" w:type="dxa"/>
        </w:tcPr>
        <w:p w14:paraId="6347AA0C" w14:textId="351CB066" w:rsidR="001A3F26" w:rsidRPr="00F27AAA" w:rsidRDefault="001A3F26" w:rsidP="001E43D4">
          <w:pPr>
            <w:pStyle w:val="Header"/>
            <w:rPr>
              <w:i/>
              <w:sz w:val="20"/>
              <w:szCs w:val="20"/>
              <w:lang w:val="en-US"/>
            </w:rPr>
          </w:pPr>
          <w:r w:rsidRPr="00157332">
            <w:rPr>
              <w:b/>
              <w:sz w:val="18"/>
              <w:szCs w:val="18"/>
            </w:rPr>
            <w:t>IPBES/6/INF/6</w:t>
          </w:r>
          <w:r>
            <w:rPr>
              <w:b/>
              <w:sz w:val="18"/>
              <w:szCs w:val="18"/>
            </w:rPr>
            <w:t>/Rev.1</w:t>
          </w:r>
          <w:r>
            <w:rPr>
              <w:i/>
              <w:sz w:val="20"/>
              <w:szCs w:val="20"/>
              <w:lang w:val="en-US"/>
            </w:rPr>
            <w:t xml:space="preserve"> </w:t>
          </w:r>
        </w:p>
      </w:tc>
      <w:tc>
        <w:tcPr>
          <w:tcW w:w="8363" w:type="dxa"/>
        </w:tcPr>
        <w:p w14:paraId="4F537B61" w14:textId="39DD2B68" w:rsidR="001A3F26" w:rsidRPr="00F27AAA" w:rsidRDefault="001A3F26" w:rsidP="001E43D4">
          <w:pPr>
            <w:pStyle w:val="Header"/>
            <w:jc w:val="right"/>
            <w:rPr>
              <w:sz w:val="20"/>
              <w:szCs w:val="20"/>
              <w:lang w:val="en-US"/>
            </w:rPr>
          </w:pPr>
        </w:p>
      </w:tc>
    </w:tr>
  </w:tbl>
  <w:p w14:paraId="35B5E7ED" w14:textId="77777777" w:rsidR="001A3F26" w:rsidRDefault="001A3F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10CDB7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D56C3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C768AC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094F3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5AA47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A6E1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AD659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14A32A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65C1C4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29A06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F705CA"/>
    <w:multiLevelType w:val="hybridMultilevel"/>
    <w:tmpl w:val="87121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F3572E"/>
    <w:multiLevelType w:val="hybridMultilevel"/>
    <w:tmpl w:val="83BEAC0C"/>
    <w:lvl w:ilvl="0" w:tplc="3584980E">
      <w:numFmt w:val="bullet"/>
      <w:lvlText w:val="•"/>
      <w:lvlJc w:val="left"/>
      <w:pPr>
        <w:ind w:left="408" w:hanging="360"/>
      </w:pPr>
      <w:rPr>
        <w:rFonts w:ascii="Calibri" w:eastAsiaTheme="minorHAnsi" w:hAnsi="Calibri" w:cs="Aria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15464536"/>
    <w:multiLevelType w:val="hybridMultilevel"/>
    <w:tmpl w:val="F10CEC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1113A7"/>
    <w:multiLevelType w:val="multilevel"/>
    <w:tmpl w:val="48241D10"/>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14" w15:restartNumberingAfterBreak="0">
    <w:nsid w:val="17A24DBA"/>
    <w:multiLevelType w:val="hybridMultilevel"/>
    <w:tmpl w:val="22242FF0"/>
    <w:lvl w:ilvl="0" w:tplc="679899A2">
      <w:start w:val="1"/>
      <w:numFmt w:val="decimal"/>
      <w:lvlText w:val="%1."/>
      <w:lvlJc w:val="left"/>
      <w:pPr>
        <w:ind w:left="720" w:hanging="360"/>
      </w:pPr>
    </w:lvl>
    <w:lvl w:ilvl="1" w:tplc="7376EA40">
      <w:start w:val="1"/>
      <w:numFmt w:val="lowerLetter"/>
      <w:lvlText w:val="%2."/>
      <w:lvlJc w:val="left"/>
      <w:pPr>
        <w:ind w:left="1440" w:hanging="360"/>
      </w:pPr>
    </w:lvl>
    <w:lvl w:ilvl="2" w:tplc="20FE2130">
      <w:start w:val="1"/>
      <w:numFmt w:val="lowerRoman"/>
      <w:lvlText w:val="%3."/>
      <w:lvlJc w:val="right"/>
      <w:pPr>
        <w:ind w:left="2160" w:hanging="180"/>
      </w:pPr>
    </w:lvl>
    <w:lvl w:ilvl="3" w:tplc="826264A6">
      <w:start w:val="1"/>
      <w:numFmt w:val="decimal"/>
      <w:lvlText w:val="%4."/>
      <w:lvlJc w:val="left"/>
      <w:pPr>
        <w:ind w:left="2880" w:hanging="360"/>
      </w:pPr>
    </w:lvl>
    <w:lvl w:ilvl="4" w:tplc="9B1A993E">
      <w:start w:val="1"/>
      <w:numFmt w:val="lowerLetter"/>
      <w:lvlText w:val="%5."/>
      <w:lvlJc w:val="left"/>
      <w:pPr>
        <w:ind w:left="3600" w:hanging="360"/>
      </w:pPr>
    </w:lvl>
    <w:lvl w:ilvl="5" w:tplc="66D469F0">
      <w:start w:val="1"/>
      <w:numFmt w:val="lowerRoman"/>
      <w:lvlText w:val="%6."/>
      <w:lvlJc w:val="right"/>
      <w:pPr>
        <w:ind w:left="4320" w:hanging="180"/>
      </w:pPr>
    </w:lvl>
    <w:lvl w:ilvl="6" w:tplc="90C45458">
      <w:start w:val="1"/>
      <w:numFmt w:val="decimal"/>
      <w:lvlText w:val="%7."/>
      <w:lvlJc w:val="left"/>
      <w:pPr>
        <w:ind w:left="5040" w:hanging="360"/>
      </w:pPr>
    </w:lvl>
    <w:lvl w:ilvl="7" w:tplc="0D02629A">
      <w:start w:val="1"/>
      <w:numFmt w:val="lowerLetter"/>
      <w:lvlText w:val="%8."/>
      <w:lvlJc w:val="left"/>
      <w:pPr>
        <w:ind w:left="5760" w:hanging="360"/>
      </w:pPr>
    </w:lvl>
    <w:lvl w:ilvl="8" w:tplc="2E0AABAE">
      <w:start w:val="1"/>
      <w:numFmt w:val="lowerRoman"/>
      <w:lvlText w:val="%9."/>
      <w:lvlJc w:val="right"/>
      <w:pPr>
        <w:ind w:left="6480" w:hanging="180"/>
      </w:pPr>
    </w:lvl>
  </w:abstractNum>
  <w:abstractNum w:abstractNumId="15" w15:restartNumberingAfterBreak="0">
    <w:nsid w:val="1D2253CB"/>
    <w:multiLevelType w:val="multilevel"/>
    <w:tmpl w:val="0809001D"/>
    <w:styleLink w:val="Headings3"/>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FAF272E"/>
    <w:multiLevelType w:val="hybridMultilevel"/>
    <w:tmpl w:val="8E56E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0F6496"/>
    <w:multiLevelType w:val="hybridMultilevel"/>
    <w:tmpl w:val="55DA0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77779A"/>
    <w:multiLevelType w:val="hybridMultilevel"/>
    <w:tmpl w:val="A6964A14"/>
    <w:lvl w:ilvl="0" w:tplc="08090001">
      <w:start w:val="1"/>
      <w:numFmt w:val="bullet"/>
      <w:lvlText w:val=""/>
      <w:lvlJc w:val="left"/>
      <w:pPr>
        <w:ind w:left="828" w:hanging="360"/>
      </w:pPr>
      <w:rPr>
        <w:rFonts w:ascii="Symbol" w:hAnsi="Symbol" w:hint="default"/>
      </w:rPr>
    </w:lvl>
    <w:lvl w:ilvl="1" w:tplc="08090003" w:tentative="1">
      <w:start w:val="1"/>
      <w:numFmt w:val="bullet"/>
      <w:lvlText w:val="o"/>
      <w:lvlJc w:val="left"/>
      <w:pPr>
        <w:ind w:left="1548" w:hanging="360"/>
      </w:pPr>
      <w:rPr>
        <w:rFonts w:ascii="Courier New" w:hAnsi="Courier New" w:cs="Courier New" w:hint="default"/>
      </w:rPr>
    </w:lvl>
    <w:lvl w:ilvl="2" w:tplc="08090005" w:tentative="1">
      <w:start w:val="1"/>
      <w:numFmt w:val="bullet"/>
      <w:lvlText w:val=""/>
      <w:lvlJc w:val="left"/>
      <w:pPr>
        <w:ind w:left="2268" w:hanging="360"/>
      </w:pPr>
      <w:rPr>
        <w:rFonts w:ascii="Wingdings" w:hAnsi="Wingdings" w:hint="default"/>
      </w:rPr>
    </w:lvl>
    <w:lvl w:ilvl="3" w:tplc="08090001" w:tentative="1">
      <w:start w:val="1"/>
      <w:numFmt w:val="bullet"/>
      <w:lvlText w:val=""/>
      <w:lvlJc w:val="left"/>
      <w:pPr>
        <w:ind w:left="2988" w:hanging="360"/>
      </w:pPr>
      <w:rPr>
        <w:rFonts w:ascii="Symbol" w:hAnsi="Symbol" w:hint="default"/>
      </w:rPr>
    </w:lvl>
    <w:lvl w:ilvl="4" w:tplc="08090003" w:tentative="1">
      <w:start w:val="1"/>
      <w:numFmt w:val="bullet"/>
      <w:lvlText w:val="o"/>
      <w:lvlJc w:val="left"/>
      <w:pPr>
        <w:ind w:left="3708" w:hanging="360"/>
      </w:pPr>
      <w:rPr>
        <w:rFonts w:ascii="Courier New" w:hAnsi="Courier New" w:cs="Courier New" w:hint="default"/>
      </w:rPr>
    </w:lvl>
    <w:lvl w:ilvl="5" w:tplc="08090005" w:tentative="1">
      <w:start w:val="1"/>
      <w:numFmt w:val="bullet"/>
      <w:lvlText w:val=""/>
      <w:lvlJc w:val="left"/>
      <w:pPr>
        <w:ind w:left="4428" w:hanging="360"/>
      </w:pPr>
      <w:rPr>
        <w:rFonts w:ascii="Wingdings" w:hAnsi="Wingdings" w:hint="default"/>
      </w:rPr>
    </w:lvl>
    <w:lvl w:ilvl="6" w:tplc="08090001" w:tentative="1">
      <w:start w:val="1"/>
      <w:numFmt w:val="bullet"/>
      <w:lvlText w:val=""/>
      <w:lvlJc w:val="left"/>
      <w:pPr>
        <w:ind w:left="5148" w:hanging="360"/>
      </w:pPr>
      <w:rPr>
        <w:rFonts w:ascii="Symbol" w:hAnsi="Symbol" w:hint="default"/>
      </w:rPr>
    </w:lvl>
    <w:lvl w:ilvl="7" w:tplc="08090003" w:tentative="1">
      <w:start w:val="1"/>
      <w:numFmt w:val="bullet"/>
      <w:lvlText w:val="o"/>
      <w:lvlJc w:val="left"/>
      <w:pPr>
        <w:ind w:left="5868" w:hanging="360"/>
      </w:pPr>
      <w:rPr>
        <w:rFonts w:ascii="Courier New" w:hAnsi="Courier New" w:cs="Courier New" w:hint="default"/>
      </w:rPr>
    </w:lvl>
    <w:lvl w:ilvl="8" w:tplc="08090005" w:tentative="1">
      <w:start w:val="1"/>
      <w:numFmt w:val="bullet"/>
      <w:lvlText w:val=""/>
      <w:lvlJc w:val="left"/>
      <w:pPr>
        <w:ind w:left="6588" w:hanging="360"/>
      </w:pPr>
      <w:rPr>
        <w:rFonts w:ascii="Wingdings" w:hAnsi="Wingdings" w:hint="default"/>
      </w:rPr>
    </w:lvl>
  </w:abstractNum>
  <w:abstractNum w:abstractNumId="19" w15:restartNumberingAfterBreak="0">
    <w:nsid w:val="25BD711E"/>
    <w:multiLevelType w:val="hybridMultilevel"/>
    <w:tmpl w:val="D3D87B9A"/>
    <w:lvl w:ilvl="0" w:tplc="FD1A972E">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90841F9"/>
    <w:multiLevelType w:val="hybridMultilevel"/>
    <w:tmpl w:val="E0EC5692"/>
    <w:lvl w:ilvl="0" w:tplc="88B07222">
      <w:numFmt w:val="bullet"/>
      <w:lvlText w:val="•"/>
      <w:lvlJc w:val="left"/>
      <w:pPr>
        <w:ind w:left="828" w:hanging="360"/>
      </w:pPr>
      <w:rPr>
        <w:rFonts w:ascii="Calibri" w:eastAsiaTheme="minorHAnsi" w:hAnsi="Calibri" w:cstheme="minorBidi" w:hint="default"/>
      </w:rPr>
    </w:lvl>
    <w:lvl w:ilvl="1" w:tplc="08090003" w:tentative="1">
      <w:start w:val="1"/>
      <w:numFmt w:val="bullet"/>
      <w:lvlText w:val="o"/>
      <w:lvlJc w:val="left"/>
      <w:pPr>
        <w:ind w:left="1548" w:hanging="360"/>
      </w:pPr>
      <w:rPr>
        <w:rFonts w:ascii="Courier New" w:hAnsi="Courier New" w:cs="Courier New" w:hint="default"/>
      </w:rPr>
    </w:lvl>
    <w:lvl w:ilvl="2" w:tplc="08090005" w:tentative="1">
      <w:start w:val="1"/>
      <w:numFmt w:val="bullet"/>
      <w:lvlText w:val=""/>
      <w:lvlJc w:val="left"/>
      <w:pPr>
        <w:ind w:left="2268" w:hanging="360"/>
      </w:pPr>
      <w:rPr>
        <w:rFonts w:ascii="Wingdings" w:hAnsi="Wingdings" w:hint="default"/>
      </w:rPr>
    </w:lvl>
    <w:lvl w:ilvl="3" w:tplc="08090001" w:tentative="1">
      <w:start w:val="1"/>
      <w:numFmt w:val="bullet"/>
      <w:lvlText w:val=""/>
      <w:lvlJc w:val="left"/>
      <w:pPr>
        <w:ind w:left="2988" w:hanging="360"/>
      </w:pPr>
      <w:rPr>
        <w:rFonts w:ascii="Symbol" w:hAnsi="Symbol" w:hint="default"/>
      </w:rPr>
    </w:lvl>
    <w:lvl w:ilvl="4" w:tplc="08090003" w:tentative="1">
      <w:start w:val="1"/>
      <w:numFmt w:val="bullet"/>
      <w:lvlText w:val="o"/>
      <w:lvlJc w:val="left"/>
      <w:pPr>
        <w:ind w:left="3708" w:hanging="360"/>
      </w:pPr>
      <w:rPr>
        <w:rFonts w:ascii="Courier New" w:hAnsi="Courier New" w:cs="Courier New" w:hint="default"/>
      </w:rPr>
    </w:lvl>
    <w:lvl w:ilvl="5" w:tplc="08090005" w:tentative="1">
      <w:start w:val="1"/>
      <w:numFmt w:val="bullet"/>
      <w:lvlText w:val=""/>
      <w:lvlJc w:val="left"/>
      <w:pPr>
        <w:ind w:left="4428" w:hanging="360"/>
      </w:pPr>
      <w:rPr>
        <w:rFonts w:ascii="Wingdings" w:hAnsi="Wingdings" w:hint="default"/>
      </w:rPr>
    </w:lvl>
    <w:lvl w:ilvl="6" w:tplc="08090001" w:tentative="1">
      <w:start w:val="1"/>
      <w:numFmt w:val="bullet"/>
      <w:lvlText w:val=""/>
      <w:lvlJc w:val="left"/>
      <w:pPr>
        <w:ind w:left="5148" w:hanging="360"/>
      </w:pPr>
      <w:rPr>
        <w:rFonts w:ascii="Symbol" w:hAnsi="Symbol" w:hint="default"/>
      </w:rPr>
    </w:lvl>
    <w:lvl w:ilvl="7" w:tplc="08090003" w:tentative="1">
      <w:start w:val="1"/>
      <w:numFmt w:val="bullet"/>
      <w:lvlText w:val="o"/>
      <w:lvlJc w:val="left"/>
      <w:pPr>
        <w:ind w:left="5868" w:hanging="360"/>
      </w:pPr>
      <w:rPr>
        <w:rFonts w:ascii="Courier New" w:hAnsi="Courier New" w:cs="Courier New" w:hint="default"/>
      </w:rPr>
    </w:lvl>
    <w:lvl w:ilvl="8" w:tplc="08090005" w:tentative="1">
      <w:start w:val="1"/>
      <w:numFmt w:val="bullet"/>
      <w:lvlText w:val=""/>
      <w:lvlJc w:val="left"/>
      <w:pPr>
        <w:ind w:left="6588" w:hanging="360"/>
      </w:pPr>
      <w:rPr>
        <w:rFonts w:ascii="Wingdings" w:hAnsi="Wingdings" w:hint="default"/>
      </w:rPr>
    </w:lvl>
  </w:abstractNum>
  <w:abstractNum w:abstractNumId="21" w15:restartNumberingAfterBreak="0">
    <w:nsid w:val="2CB42464"/>
    <w:multiLevelType w:val="hybridMultilevel"/>
    <w:tmpl w:val="B74ECD70"/>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4E0C2E"/>
    <w:multiLevelType w:val="hybridMultilevel"/>
    <w:tmpl w:val="511E680A"/>
    <w:lvl w:ilvl="0" w:tplc="AE9AF078">
      <w:start w:val="1"/>
      <w:numFmt w:val="decimal"/>
      <w:pStyle w:val="TOCHead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268066E"/>
    <w:multiLevelType w:val="multilevel"/>
    <w:tmpl w:val="6F1616DE"/>
    <w:lvl w:ilvl="0">
      <w:start w:val="4"/>
      <w:numFmt w:val="decimal"/>
      <w:isLgl/>
      <w:suff w:val="space"/>
      <w:lvlText w:val="%1"/>
      <w:lvlJc w:val="left"/>
      <w:pPr>
        <w:ind w:left="0" w:firstLine="0"/>
      </w:pPr>
      <w:rPr>
        <w:rFonts w:hint="default"/>
      </w:rPr>
    </w:lvl>
    <w:lvl w:ilvl="1">
      <w:start w:val="2"/>
      <w:numFmt w:val="decimal"/>
      <w:lvlRestart w:val="0"/>
      <w:lvlText w:val="%1.%2"/>
      <w:lvlJc w:val="left"/>
      <w:pPr>
        <w:ind w:left="0" w:firstLine="0"/>
      </w:pPr>
      <w:rPr>
        <w:rFonts w:hint="default"/>
      </w:rPr>
    </w:lvl>
    <w:lvl w:ilvl="2">
      <w:start w:val="1"/>
      <w:numFmt w:val="decimal"/>
      <w:lvlRestart w:val="0"/>
      <w:isLgl/>
      <w:lvlText w:val="%1.%2.%3"/>
      <w:lvlJc w:val="left"/>
      <w:pPr>
        <w:ind w:left="0" w:firstLine="0"/>
      </w:pPr>
      <w:rPr>
        <w:rFonts w:hint="default"/>
      </w:rPr>
    </w:lvl>
    <w:lvl w:ilvl="3">
      <w:start w:val="3"/>
      <w:numFmt w:val="decimal"/>
      <w:lvlText w:val="%1.%2.%3.%4"/>
      <w:lvlJc w:val="left"/>
      <w:pPr>
        <w:ind w:left="142"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39441478"/>
    <w:multiLevelType w:val="hybridMultilevel"/>
    <w:tmpl w:val="F76223CC"/>
    <w:lvl w:ilvl="0" w:tplc="04070001">
      <w:start w:val="1"/>
      <w:numFmt w:val="bullet"/>
      <w:lvlText w:val=""/>
      <w:lvlJc w:val="left"/>
      <w:pPr>
        <w:ind w:left="1068" w:hanging="708"/>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A935E93"/>
    <w:multiLevelType w:val="hybridMultilevel"/>
    <w:tmpl w:val="FEB06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B5912F7"/>
    <w:multiLevelType w:val="hybridMultilevel"/>
    <w:tmpl w:val="74F2C68E"/>
    <w:lvl w:ilvl="0" w:tplc="679899A2">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3BD50D7F"/>
    <w:multiLevelType w:val="hybridMultilevel"/>
    <w:tmpl w:val="F0C6841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F3C10AB"/>
    <w:multiLevelType w:val="hybridMultilevel"/>
    <w:tmpl w:val="6B448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CC3259"/>
    <w:multiLevelType w:val="hybridMultilevel"/>
    <w:tmpl w:val="961E99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0E13CE4"/>
    <w:multiLevelType w:val="multilevel"/>
    <w:tmpl w:val="A3EC098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8D007DE"/>
    <w:multiLevelType w:val="multilevel"/>
    <w:tmpl w:val="39A0397A"/>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heme="majorHAnsi" w:hAnsiTheme="majorHAnsi"/>
        <w:color w:val="44546A" w:themeColor="text2"/>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B9D05DF"/>
    <w:multiLevelType w:val="hybridMultilevel"/>
    <w:tmpl w:val="B5B0B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1C5B8B"/>
    <w:multiLevelType w:val="hybridMultilevel"/>
    <w:tmpl w:val="4610685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7E7C31"/>
    <w:multiLevelType w:val="hybridMultilevel"/>
    <w:tmpl w:val="3244B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2A66A9D"/>
    <w:multiLevelType w:val="multilevel"/>
    <w:tmpl w:val="D07A6E4C"/>
    <w:styleLink w:val="Normallist"/>
    <w:lvl w:ilvl="0">
      <w:start w:val="1"/>
      <w:numFmt w:val="decimal"/>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36" w15:restartNumberingAfterBreak="0">
    <w:nsid w:val="542B4AE1"/>
    <w:multiLevelType w:val="hybridMultilevel"/>
    <w:tmpl w:val="D4205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5BD042F"/>
    <w:multiLevelType w:val="hybridMultilevel"/>
    <w:tmpl w:val="39029310"/>
    <w:lvl w:ilvl="0" w:tplc="08090001">
      <w:start w:val="1"/>
      <w:numFmt w:val="bullet"/>
      <w:lvlText w:val=""/>
      <w:lvlJc w:val="left"/>
      <w:pPr>
        <w:ind w:left="722" w:hanging="360"/>
      </w:pPr>
      <w:rPr>
        <w:rFonts w:ascii="Symbol" w:hAnsi="Symbol" w:hint="default"/>
      </w:rPr>
    </w:lvl>
    <w:lvl w:ilvl="1" w:tplc="08090003" w:tentative="1">
      <w:start w:val="1"/>
      <w:numFmt w:val="bullet"/>
      <w:lvlText w:val="o"/>
      <w:lvlJc w:val="left"/>
      <w:pPr>
        <w:ind w:left="1442" w:hanging="360"/>
      </w:pPr>
      <w:rPr>
        <w:rFonts w:ascii="Courier New" w:hAnsi="Courier New" w:cs="Courier New" w:hint="default"/>
      </w:rPr>
    </w:lvl>
    <w:lvl w:ilvl="2" w:tplc="08090005" w:tentative="1">
      <w:start w:val="1"/>
      <w:numFmt w:val="bullet"/>
      <w:lvlText w:val=""/>
      <w:lvlJc w:val="left"/>
      <w:pPr>
        <w:ind w:left="2162" w:hanging="360"/>
      </w:pPr>
      <w:rPr>
        <w:rFonts w:ascii="Wingdings" w:hAnsi="Wingdings" w:hint="default"/>
      </w:rPr>
    </w:lvl>
    <w:lvl w:ilvl="3" w:tplc="08090001" w:tentative="1">
      <w:start w:val="1"/>
      <w:numFmt w:val="bullet"/>
      <w:lvlText w:val=""/>
      <w:lvlJc w:val="left"/>
      <w:pPr>
        <w:ind w:left="2882" w:hanging="360"/>
      </w:pPr>
      <w:rPr>
        <w:rFonts w:ascii="Symbol" w:hAnsi="Symbol" w:hint="default"/>
      </w:rPr>
    </w:lvl>
    <w:lvl w:ilvl="4" w:tplc="08090003" w:tentative="1">
      <w:start w:val="1"/>
      <w:numFmt w:val="bullet"/>
      <w:lvlText w:val="o"/>
      <w:lvlJc w:val="left"/>
      <w:pPr>
        <w:ind w:left="3602" w:hanging="360"/>
      </w:pPr>
      <w:rPr>
        <w:rFonts w:ascii="Courier New" w:hAnsi="Courier New" w:cs="Courier New" w:hint="default"/>
      </w:rPr>
    </w:lvl>
    <w:lvl w:ilvl="5" w:tplc="08090005" w:tentative="1">
      <w:start w:val="1"/>
      <w:numFmt w:val="bullet"/>
      <w:lvlText w:val=""/>
      <w:lvlJc w:val="left"/>
      <w:pPr>
        <w:ind w:left="4322" w:hanging="360"/>
      </w:pPr>
      <w:rPr>
        <w:rFonts w:ascii="Wingdings" w:hAnsi="Wingdings" w:hint="default"/>
      </w:rPr>
    </w:lvl>
    <w:lvl w:ilvl="6" w:tplc="08090001" w:tentative="1">
      <w:start w:val="1"/>
      <w:numFmt w:val="bullet"/>
      <w:lvlText w:val=""/>
      <w:lvlJc w:val="left"/>
      <w:pPr>
        <w:ind w:left="5042" w:hanging="360"/>
      </w:pPr>
      <w:rPr>
        <w:rFonts w:ascii="Symbol" w:hAnsi="Symbol" w:hint="default"/>
      </w:rPr>
    </w:lvl>
    <w:lvl w:ilvl="7" w:tplc="08090003" w:tentative="1">
      <w:start w:val="1"/>
      <w:numFmt w:val="bullet"/>
      <w:lvlText w:val="o"/>
      <w:lvlJc w:val="left"/>
      <w:pPr>
        <w:ind w:left="5762" w:hanging="360"/>
      </w:pPr>
      <w:rPr>
        <w:rFonts w:ascii="Courier New" w:hAnsi="Courier New" w:cs="Courier New" w:hint="default"/>
      </w:rPr>
    </w:lvl>
    <w:lvl w:ilvl="8" w:tplc="08090005" w:tentative="1">
      <w:start w:val="1"/>
      <w:numFmt w:val="bullet"/>
      <w:lvlText w:val=""/>
      <w:lvlJc w:val="left"/>
      <w:pPr>
        <w:ind w:left="6482" w:hanging="360"/>
      </w:pPr>
      <w:rPr>
        <w:rFonts w:ascii="Wingdings" w:hAnsi="Wingdings" w:hint="default"/>
      </w:rPr>
    </w:lvl>
  </w:abstractNum>
  <w:abstractNum w:abstractNumId="38" w15:restartNumberingAfterBreak="0">
    <w:nsid w:val="5705320F"/>
    <w:multiLevelType w:val="hybridMultilevel"/>
    <w:tmpl w:val="70840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772BAB"/>
    <w:multiLevelType w:val="hybridMultilevel"/>
    <w:tmpl w:val="F7226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3D10F35"/>
    <w:multiLevelType w:val="hybridMultilevel"/>
    <w:tmpl w:val="2C3A26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6FC0CFA"/>
    <w:multiLevelType w:val="multilevel"/>
    <w:tmpl w:val="F648E3C8"/>
    <w:lvl w:ilvl="0">
      <w:start w:val="2"/>
      <w:numFmt w:val="decimal"/>
      <w:lvlText w:val="%1"/>
      <w:lvlJc w:val="left"/>
      <w:pPr>
        <w:ind w:left="620" w:hanging="620"/>
      </w:pPr>
      <w:rPr>
        <w:rFonts w:hint="default"/>
      </w:rPr>
    </w:lvl>
    <w:lvl w:ilvl="1">
      <w:start w:val="3"/>
      <w:numFmt w:val="decimal"/>
      <w:lvlText w:val="%1.%2"/>
      <w:lvlJc w:val="left"/>
      <w:pPr>
        <w:ind w:left="667" w:hanging="620"/>
      </w:pPr>
      <w:rPr>
        <w:rFonts w:hint="default"/>
      </w:rPr>
    </w:lvl>
    <w:lvl w:ilvl="2">
      <w:start w:val="1"/>
      <w:numFmt w:val="decimal"/>
      <w:lvlText w:val="%1.%2.%3"/>
      <w:lvlJc w:val="left"/>
      <w:pPr>
        <w:ind w:left="814" w:hanging="720"/>
      </w:pPr>
      <w:rPr>
        <w:rFonts w:hint="default"/>
      </w:rPr>
    </w:lvl>
    <w:lvl w:ilvl="3">
      <w:start w:val="4"/>
      <w:numFmt w:val="decimal"/>
      <w:lvlText w:val="%1.%2.%3.%4"/>
      <w:lvlJc w:val="left"/>
      <w:pPr>
        <w:ind w:left="861" w:hanging="720"/>
      </w:pPr>
      <w:rPr>
        <w:rFonts w:hint="default"/>
      </w:rPr>
    </w:lvl>
    <w:lvl w:ilvl="4">
      <w:start w:val="1"/>
      <w:numFmt w:val="decimal"/>
      <w:lvlText w:val="%1.%2.%3.%4.%5"/>
      <w:lvlJc w:val="left"/>
      <w:pPr>
        <w:ind w:left="1268" w:hanging="1080"/>
      </w:pPr>
      <w:rPr>
        <w:rFonts w:hint="default"/>
      </w:rPr>
    </w:lvl>
    <w:lvl w:ilvl="5">
      <w:start w:val="1"/>
      <w:numFmt w:val="decimal"/>
      <w:lvlText w:val="%1.%2.%3.%4.%5.%6"/>
      <w:lvlJc w:val="left"/>
      <w:pPr>
        <w:ind w:left="1315" w:hanging="1080"/>
      </w:pPr>
      <w:rPr>
        <w:rFonts w:hint="default"/>
      </w:rPr>
    </w:lvl>
    <w:lvl w:ilvl="6">
      <w:start w:val="1"/>
      <w:numFmt w:val="decimal"/>
      <w:lvlText w:val="%1.%2.%3.%4.%5.%6.%7"/>
      <w:lvlJc w:val="left"/>
      <w:pPr>
        <w:ind w:left="1722" w:hanging="1440"/>
      </w:pPr>
      <w:rPr>
        <w:rFonts w:hint="default"/>
      </w:rPr>
    </w:lvl>
    <w:lvl w:ilvl="7">
      <w:start w:val="1"/>
      <w:numFmt w:val="decimal"/>
      <w:lvlText w:val="%1.%2.%3.%4.%5.%6.%7.%8"/>
      <w:lvlJc w:val="left"/>
      <w:pPr>
        <w:ind w:left="1769" w:hanging="1440"/>
      </w:pPr>
      <w:rPr>
        <w:rFonts w:hint="default"/>
      </w:rPr>
    </w:lvl>
    <w:lvl w:ilvl="8">
      <w:start w:val="1"/>
      <w:numFmt w:val="decimal"/>
      <w:lvlText w:val="%1.%2.%3.%4.%5.%6.%7.%8.%9"/>
      <w:lvlJc w:val="left"/>
      <w:pPr>
        <w:ind w:left="1816" w:hanging="1440"/>
      </w:pPr>
      <w:rPr>
        <w:rFonts w:hint="default"/>
      </w:rPr>
    </w:lvl>
  </w:abstractNum>
  <w:abstractNum w:abstractNumId="42" w15:restartNumberingAfterBreak="0">
    <w:nsid w:val="6B8F1E3A"/>
    <w:multiLevelType w:val="hybridMultilevel"/>
    <w:tmpl w:val="87928F8A"/>
    <w:lvl w:ilvl="0" w:tplc="769CCD0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D56403D"/>
    <w:multiLevelType w:val="hybridMultilevel"/>
    <w:tmpl w:val="58705C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FC119BA"/>
    <w:multiLevelType w:val="hybridMultilevel"/>
    <w:tmpl w:val="3110A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0E43C4C"/>
    <w:multiLevelType w:val="hybridMultilevel"/>
    <w:tmpl w:val="BC5A5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1C72C80"/>
    <w:multiLevelType w:val="multilevel"/>
    <w:tmpl w:val="6E4860EE"/>
    <w:lvl w:ilvl="0">
      <w:start w:val="4"/>
      <w:numFmt w:val="decimal"/>
      <w:isLgl/>
      <w:suff w:val="space"/>
      <w:lvlText w:val="%1"/>
      <w:lvlJc w:val="left"/>
      <w:pPr>
        <w:ind w:left="0" w:firstLine="0"/>
      </w:pPr>
      <w:rPr>
        <w:rFonts w:hint="default"/>
      </w:rPr>
    </w:lvl>
    <w:lvl w:ilvl="1">
      <w:start w:val="4"/>
      <w:numFmt w:val="decimal"/>
      <w:isLgl/>
      <w:lvlText w:val="%1.%2"/>
      <w:lvlJc w:val="left"/>
      <w:pPr>
        <w:ind w:left="0" w:firstLine="0"/>
      </w:pPr>
      <w:rPr>
        <w:rFonts w:hint="default"/>
      </w:rPr>
    </w:lvl>
    <w:lvl w:ilvl="2">
      <w:start w:val="1"/>
      <w:numFmt w:val="decimal"/>
      <w:lvlRestart w:val="0"/>
      <w:isLgl/>
      <w:lvlText w:val="%1.%2.%3"/>
      <w:lvlJc w:val="left"/>
      <w:pPr>
        <w:ind w:left="0" w:firstLine="0"/>
      </w:pPr>
      <w:rPr>
        <w:rFonts w:hint="default"/>
      </w:rPr>
    </w:lvl>
    <w:lvl w:ilvl="3">
      <w:start w:val="3"/>
      <w:numFmt w:val="decimal"/>
      <w:lvlText w:val="%1.%2.%3.%4"/>
      <w:lvlJc w:val="left"/>
      <w:pPr>
        <w:ind w:left="142"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4">
      <w:start w:val="1"/>
      <w:numFmt w:val="decimal"/>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7" w15:restartNumberingAfterBreak="0">
    <w:nsid w:val="74F537D5"/>
    <w:multiLevelType w:val="hybridMultilevel"/>
    <w:tmpl w:val="5672D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6B71CE7"/>
    <w:multiLevelType w:val="hybridMultilevel"/>
    <w:tmpl w:val="E02EBE4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BEB3883"/>
    <w:multiLevelType w:val="hybridMultilevel"/>
    <w:tmpl w:val="74F4338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4"/>
  </w:num>
  <w:num w:numId="2">
    <w:abstractNumId w:val="13"/>
    <w:lvlOverride w:ilvl="0">
      <w:lvl w:ilvl="0">
        <w:start w:val="1"/>
        <w:numFmt w:val="decimal"/>
        <w:lvlText w:val="%1."/>
        <w:lvlJc w:val="left"/>
        <w:pPr>
          <w:tabs>
            <w:tab w:val="num" w:pos="567"/>
          </w:tabs>
          <w:ind w:left="1247" w:firstLine="0"/>
        </w:pPr>
        <w:rPr>
          <w:rFonts w:hint="default"/>
        </w:rPr>
      </w:lvl>
    </w:lvlOverride>
    <w:lvlOverride w:ilvl="1">
      <w:lvl w:ilvl="1">
        <w:start w:val="1"/>
        <w:numFmt w:val="lowerLetter"/>
        <w:lvlText w:val="(%2)"/>
        <w:lvlJc w:val="left"/>
        <w:pPr>
          <w:tabs>
            <w:tab w:val="num" w:pos="567"/>
          </w:tabs>
          <w:ind w:left="1247" w:firstLine="567"/>
        </w:pPr>
        <w:rPr>
          <w:rFonts w:hint="default"/>
        </w:rPr>
      </w:lvl>
    </w:lvlOverride>
    <w:lvlOverride w:ilvl="2">
      <w:lvl w:ilvl="2">
        <w:start w:val="1"/>
        <w:numFmt w:val="lowerRoman"/>
        <w:lvlText w:val="(%3)"/>
        <w:lvlJc w:val="left"/>
        <w:pPr>
          <w:tabs>
            <w:tab w:val="num" w:pos="567"/>
          </w:tabs>
          <w:ind w:left="2948" w:hanging="567"/>
        </w:pPr>
        <w:rPr>
          <w:rFonts w:hint="default"/>
        </w:rPr>
      </w:lvl>
    </w:lvlOverride>
    <w:lvlOverride w:ilvl="3">
      <w:lvl w:ilvl="3">
        <w:start w:val="1"/>
        <w:numFmt w:val="lowerLetter"/>
        <w:lvlText w:val="%4."/>
        <w:lvlJc w:val="left"/>
        <w:pPr>
          <w:tabs>
            <w:tab w:val="num" w:pos="567"/>
          </w:tabs>
          <w:ind w:left="3515" w:hanging="567"/>
        </w:pPr>
        <w:rPr>
          <w:rFonts w:hint="default"/>
        </w:rPr>
      </w:lvl>
    </w:lvlOverride>
    <w:lvlOverride w:ilvl="4">
      <w:lvl w:ilvl="4">
        <w:start w:val="1"/>
        <w:numFmt w:val="lowerLetter"/>
        <w:lvlText w:val="%5."/>
        <w:lvlJc w:val="left"/>
        <w:pPr>
          <w:tabs>
            <w:tab w:val="num" w:pos="6548"/>
          </w:tabs>
          <w:ind w:left="6548" w:hanging="360"/>
        </w:pPr>
        <w:rPr>
          <w:rFonts w:hint="default"/>
        </w:rPr>
      </w:lvl>
    </w:lvlOverride>
    <w:lvlOverride w:ilvl="5">
      <w:lvl w:ilvl="5">
        <w:start w:val="1"/>
        <w:numFmt w:val="lowerRoman"/>
        <w:lvlText w:val="%6."/>
        <w:lvlJc w:val="right"/>
        <w:pPr>
          <w:tabs>
            <w:tab w:val="num" w:pos="7268"/>
          </w:tabs>
          <w:ind w:left="7268" w:hanging="180"/>
        </w:pPr>
        <w:rPr>
          <w:rFonts w:hint="default"/>
        </w:rPr>
      </w:lvl>
    </w:lvlOverride>
    <w:lvlOverride w:ilvl="6">
      <w:lvl w:ilvl="6">
        <w:start w:val="1"/>
        <w:numFmt w:val="decimal"/>
        <w:lvlText w:val="%7."/>
        <w:lvlJc w:val="left"/>
        <w:pPr>
          <w:tabs>
            <w:tab w:val="num" w:pos="7988"/>
          </w:tabs>
          <w:ind w:left="7988" w:hanging="360"/>
        </w:pPr>
        <w:rPr>
          <w:rFonts w:hint="default"/>
        </w:rPr>
      </w:lvl>
    </w:lvlOverride>
    <w:lvlOverride w:ilvl="7">
      <w:lvl w:ilvl="7">
        <w:start w:val="1"/>
        <w:numFmt w:val="lowerLetter"/>
        <w:lvlText w:val="%8."/>
        <w:lvlJc w:val="left"/>
        <w:pPr>
          <w:tabs>
            <w:tab w:val="num" w:pos="8708"/>
          </w:tabs>
          <w:ind w:left="8708" w:hanging="360"/>
        </w:pPr>
        <w:rPr>
          <w:rFonts w:hint="default"/>
        </w:rPr>
      </w:lvl>
    </w:lvlOverride>
    <w:lvlOverride w:ilvl="8">
      <w:lvl w:ilvl="8">
        <w:start w:val="1"/>
        <w:numFmt w:val="lowerRoman"/>
        <w:lvlText w:val="%9."/>
        <w:lvlJc w:val="right"/>
        <w:pPr>
          <w:tabs>
            <w:tab w:val="num" w:pos="9428"/>
          </w:tabs>
          <w:ind w:left="9428" w:hanging="180"/>
        </w:pPr>
        <w:rPr>
          <w:rFonts w:hint="default"/>
        </w:rPr>
      </w:lvl>
    </w:lvlOverride>
  </w:num>
  <w:num w:numId="3">
    <w:abstractNumId w:val="11"/>
  </w:num>
  <w:num w:numId="4">
    <w:abstractNumId w:val="44"/>
  </w:num>
  <w:num w:numId="5">
    <w:abstractNumId w:val="33"/>
  </w:num>
  <w:num w:numId="6">
    <w:abstractNumId w:val="36"/>
  </w:num>
  <w:num w:numId="7">
    <w:abstractNumId w:val="22"/>
  </w:num>
  <w:num w:numId="8">
    <w:abstractNumId w:val="37"/>
  </w:num>
  <w:num w:numId="9">
    <w:abstractNumId w:val="45"/>
  </w:num>
  <w:num w:numId="10">
    <w:abstractNumId w:val="47"/>
  </w:num>
  <w:num w:numId="11">
    <w:abstractNumId w:val="10"/>
  </w:num>
  <w:num w:numId="12">
    <w:abstractNumId w:val="41"/>
  </w:num>
  <w:num w:numId="13">
    <w:abstractNumId w:val="38"/>
  </w:num>
  <w:num w:numId="14">
    <w:abstractNumId w:val="15"/>
  </w:num>
  <w:num w:numId="15">
    <w:abstractNumId w:val="31"/>
  </w:num>
  <w:num w:numId="16">
    <w:abstractNumId w:val="23"/>
    <w:lvlOverride w:ilvl="0">
      <w:startOverride w:val="4"/>
    </w:lvlOverride>
    <w:lvlOverride w:ilvl="1">
      <w:startOverride w:val="2"/>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6"/>
    <w:lvlOverride w:ilvl="0">
      <w:startOverride w:val="4"/>
    </w:lvlOverride>
    <w:lvlOverride w:ilvl="1">
      <w:startOverride w:val="4"/>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0"/>
  </w:num>
  <w:num w:numId="19">
    <w:abstractNumId w:val="39"/>
  </w:num>
  <w:num w:numId="20">
    <w:abstractNumId w:val="27"/>
  </w:num>
  <w:num w:numId="21">
    <w:abstractNumId w:val="48"/>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21"/>
  </w:num>
  <w:num w:numId="33">
    <w:abstractNumId w:val="29"/>
  </w:num>
  <w:num w:numId="34">
    <w:abstractNumId w:val="43"/>
  </w:num>
  <w:num w:numId="35">
    <w:abstractNumId w:val="17"/>
  </w:num>
  <w:num w:numId="36">
    <w:abstractNumId w:val="25"/>
  </w:num>
  <w:num w:numId="37">
    <w:abstractNumId w:val="28"/>
  </w:num>
  <w:num w:numId="38">
    <w:abstractNumId w:val="34"/>
  </w:num>
  <w:num w:numId="39">
    <w:abstractNumId w:val="12"/>
  </w:num>
  <w:num w:numId="40">
    <w:abstractNumId w:val="16"/>
  </w:num>
  <w:num w:numId="41">
    <w:abstractNumId w:val="32"/>
  </w:num>
  <w:num w:numId="42">
    <w:abstractNumId w:val="19"/>
  </w:num>
  <w:num w:numId="43">
    <w:abstractNumId w:val="49"/>
  </w:num>
  <w:num w:numId="44">
    <w:abstractNumId w:val="42"/>
  </w:num>
  <w:num w:numId="45">
    <w:abstractNumId w:val="24"/>
  </w:num>
  <w:num w:numId="46">
    <w:abstractNumId w:val="30"/>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0"/>
  </w:num>
  <w:num w:numId="49">
    <w:abstractNumId w:val="18"/>
  </w:num>
  <w:num w:numId="50">
    <w:abstractNumId w:val="26"/>
  </w:num>
  <w:num w:numId="51">
    <w:abstractNumId w:val="35"/>
    <w:lvlOverride w:ilvl="0">
      <w:lvl w:ilvl="0">
        <w:start w:val="1"/>
        <w:numFmt w:val="decimal"/>
        <w:lvlText w:val="%1."/>
        <w:lvlJc w:val="left"/>
        <w:pPr>
          <w:tabs>
            <w:tab w:val="num" w:pos="1134"/>
          </w:tabs>
          <w:ind w:left="1247" w:firstLine="0"/>
        </w:pPr>
        <w:rPr>
          <w:rFonts w:hint="default"/>
        </w:rPr>
      </w:lvl>
    </w:lvlOverride>
  </w:num>
  <w:num w:numId="52">
    <w:abstractNumId w:val="35"/>
  </w:num>
  <w:num w:numId="53">
    <w:abstractNumId w:val="30"/>
  </w:num>
  <w:num w:numId="54">
    <w:abstractNumId w:val="30"/>
  </w:num>
  <w:num w:numId="55">
    <w:abstractNumId w:val="30"/>
  </w:num>
  <w:num w:numId="56">
    <w:abstractNumId w:val="30"/>
  </w:num>
  <w:num w:numId="57">
    <w:abstractNumId w:val="30"/>
  </w:num>
  <w:num w:numId="58">
    <w:abstractNumId w:val="3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fr-CH" w:vendorID="64" w:dllVersion="6" w:nlCheck="1" w:checkStyle="0"/>
  <w:activeWritingStyle w:appName="MSWord" w:lang="es-ES" w:vendorID="64" w:dllVersion="6" w:nlCheck="1" w:checkStyle="0"/>
  <w:activeWritingStyle w:appName="MSWord" w:lang="en-AU" w:vendorID="64" w:dllVersion="6" w:nlCheck="1" w:checkStyle="1"/>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fr-CH" w:vendorID="64" w:dllVersion="4096" w:nlCheck="1" w:checkStyle="0"/>
  <w:activeWritingStyle w:appName="MSWord" w:lang="tr-TR" w:vendorID="64" w:dllVersion="0"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fr-CH" w:vendorID="64" w:dllVersion="131078" w:nlCheck="1" w:checkStyle="0"/>
  <w:activeWritingStyle w:appName="MSWord" w:lang="es-ES" w:vendorID="64" w:dllVersion="131078" w:nlCheck="1" w:checkStyle="0"/>
  <w:activeWritingStyle w:appName="MSWord" w:lang="fr-FR" w:vendorID="64" w:dllVersion="131078" w:nlCheck="1" w:checkStyle="0"/>
  <w:activeWritingStyle w:appName="MSWord" w:lang="nl-BE" w:vendorID="64" w:dllVersion="131078" w:nlCheck="1" w:checkStyle="0"/>
  <w:activeWritingStyle w:appName="MSWord" w:lang="en-AU" w:vendorID="64" w:dllVersion="131078" w:nlCheck="1" w:checkStyle="1"/>
  <w:activeWritingStyle w:appName="MSWord" w:lang="de-CH" w:vendorID="64" w:dllVersion="131078" w:nlCheck="1" w:checkStyle="0"/>
  <w:activeWritingStyle w:appName="MSWord" w:lang="nb-NO" w:vendorID="64" w:dllVersion="131078" w:nlCheck="1" w:checkStyle="0"/>
  <w:activeWritingStyle w:appName="MSWord" w:lang="ru-RU" w:vendorID="64" w:dllVersion="131078" w:nlCheck="1" w:checkStyle="0"/>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09A"/>
    <w:rsid w:val="000028D2"/>
    <w:rsid w:val="00002E9F"/>
    <w:rsid w:val="000032AB"/>
    <w:rsid w:val="00004DFB"/>
    <w:rsid w:val="00005302"/>
    <w:rsid w:val="00005DA3"/>
    <w:rsid w:val="000061FE"/>
    <w:rsid w:val="000064C9"/>
    <w:rsid w:val="0000732F"/>
    <w:rsid w:val="00010517"/>
    <w:rsid w:val="00010963"/>
    <w:rsid w:val="0001114F"/>
    <w:rsid w:val="00011B7A"/>
    <w:rsid w:val="00013351"/>
    <w:rsid w:val="00014D8A"/>
    <w:rsid w:val="00015157"/>
    <w:rsid w:val="000169AE"/>
    <w:rsid w:val="00017D62"/>
    <w:rsid w:val="000216F6"/>
    <w:rsid w:val="0002208B"/>
    <w:rsid w:val="000223F5"/>
    <w:rsid w:val="000226B2"/>
    <w:rsid w:val="00025006"/>
    <w:rsid w:val="00025B9B"/>
    <w:rsid w:val="00025E0C"/>
    <w:rsid w:val="00026957"/>
    <w:rsid w:val="00026E22"/>
    <w:rsid w:val="00026EC0"/>
    <w:rsid w:val="000270A1"/>
    <w:rsid w:val="00027FF8"/>
    <w:rsid w:val="00031875"/>
    <w:rsid w:val="00031C63"/>
    <w:rsid w:val="00032664"/>
    <w:rsid w:val="00032751"/>
    <w:rsid w:val="000327BC"/>
    <w:rsid w:val="00032C21"/>
    <w:rsid w:val="00033C35"/>
    <w:rsid w:val="00033E8B"/>
    <w:rsid w:val="00033FD0"/>
    <w:rsid w:val="00034A8E"/>
    <w:rsid w:val="000352F0"/>
    <w:rsid w:val="00035D87"/>
    <w:rsid w:val="00036809"/>
    <w:rsid w:val="0004049D"/>
    <w:rsid w:val="000405A6"/>
    <w:rsid w:val="00041421"/>
    <w:rsid w:val="00041CA6"/>
    <w:rsid w:val="00042093"/>
    <w:rsid w:val="000429F5"/>
    <w:rsid w:val="00042F8B"/>
    <w:rsid w:val="00043796"/>
    <w:rsid w:val="00044FC5"/>
    <w:rsid w:val="0004560D"/>
    <w:rsid w:val="0004651D"/>
    <w:rsid w:val="00046DF3"/>
    <w:rsid w:val="0004763F"/>
    <w:rsid w:val="00050E45"/>
    <w:rsid w:val="000511D0"/>
    <w:rsid w:val="00053AEA"/>
    <w:rsid w:val="000543EF"/>
    <w:rsid w:val="00054734"/>
    <w:rsid w:val="00055289"/>
    <w:rsid w:val="00060339"/>
    <w:rsid w:val="00060EE0"/>
    <w:rsid w:val="00061E9F"/>
    <w:rsid w:val="00062220"/>
    <w:rsid w:val="000627D2"/>
    <w:rsid w:val="00062B75"/>
    <w:rsid w:val="000631C1"/>
    <w:rsid w:val="0006590F"/>
    <w:rsid w:val="00065C86"/>
    <w:rsid w:val="00066125"/>
    <w:rsid w:val="000667E0"/>
    <w:rsid w:val="00066BDD"/>
    <w:rsid w:val="0006779E"/>
    <w:rsid w:val="00067F0C"/>
    <w:rsid w:val="00071713"/>
    <w:rsid w:val="00073DBA"/>
    <w:rsid w:val="00074A15"/>
    <w:rsid w:val="000758CD"/>
    <w:rsid w:val="000766CC"/>
    <w:rsid w:val="000801E6"/>
    <w:rsid w:val="0008080C"/>
    <w:rsid w:val="00081381"/>
    <w:rsid w:val="00082808"/>
    <w:rsid w:val="00082BEC"/>
    <w:rsid w:val="00084B4F"/>
    <w:rsid w:val="00084FFC"/>
    <w:rsid w:val="00086460"/>
    <w:rsid w:val="000873C6"/>
    <w:rsid w:val="00087C6A"/>
    <w:rsid w:val="00090BF9"/>
    <w:rsid w:val="00091624"/>
    <w:rsid w:val="00091EE7"/>
    <w:rsid w:val="00093478"/>
    <w:rsid w:val="00093619"/>
    <w:rsid w:val="00093FC2"/>
    <w:rsid w:val="00095298"/>
    <w:rsid w:val="00095D2C"/>
    <w:rsid w:val="000967F8"/>
    <w:rsid w:val="000A1914"/>
    <w:rsid w:val="000A6D5B"/>
    <w:rsid w:val="000A748E"/>
    <w:rsid w:val="000A79E7"/>
    <w:rsid w:val="000A7A7E"/>
    <w:rsid w:val="000A7B9E"/>
    <w:rsid w:val="000B0982"/>
    <w:rsid w:val="000B463F"/>
    <w:rsid w:val="000B4A2C"/>
    <w:rsid w:val="000B5667"/>
    <w:rsid w:val="000B5B7B"/>
    <w:rsid w:val="000B5D88"/>
    <w:rsid w:val="000B7C50"/>
    <w:rsid w:val="000B7F48"/>
    <w:rsid w:val="000B7F81"/>
    <w:rsid w:val="000C027F"/>
    <w:rsid w:val="000C0545"/>
    <w:rsid w:val="000C071E"/>
    <w:rsid w:val="000C199C"/>
    <w:rsid w:val="000C33D4"/>
    <w:rsid w:val="000C3C98"/>
    <w:rsid w:val="000C4599"/>
    <w:rsid w:val="000C46DE"/>
    <w:rsid w:val="000C51A4"/>
    <w:rsid w:val="000C5DFE"/>
    <w:rsid w:val="000C659A"/>
    <w:rsid w:val="000D00A0"/>
    <w:rsid w:val="000D39E9"/>
    <w:rsid w:val="000D58D4"/>
    <w:rsid w:val="000D6ECB"/>
    <w:rsid w:val="000D7D89"/>
    <w:rsid w:val="000D7F33"/>
    <w:rsid w:val="000E15A9"/>
    <w:rsid w:val="000E1B06"/>
    <w:rsid w:val="000E3D17"/>
    <w:rsid w:val="000E3DC8"/>
    <w:rsid w:val="000E3DD5"/>
    <w:rsid w:val="000E4639"/>
    <w:rsid w:val="000E4786"/>
    <w:rsid w:val="000E4C88"/>
    <w:rsid w:val="000E54C5"/>
    <w:rsid w:val="000E66E9"/>
    <w:rsid w:val="000E6DB3"/>
    <w:rsid w:val="000E74EE"/>
    <w:rsid w:val="000E7A80"/>
    <w:rsid w:val="000F27A4"/>
    <w:rsid w:val="000F2AC1"/>
    <w:rsid w:val="000F2C23"/>
    <w:rsid w:val="000F463D"/>
    <w:rsid w:val="000F4C34"/>
    <w:rsid w:val="000F5AEC"/>
    <w:rsid w:val="000F65CB"/>
    <w:rsid w:val="000F6978"/>
    <w:rsid w:val="00100CD5"/>
    <w:rsid w:val="00100E2B"/>
    <w:rsid w:val="00100F98"/>
    <w:rsid w:val="00101819"/>
    <w:rsid w:val="00102385"/>
    <w:rsid w:val="001024B1"/>
    <w:rsid w:val="001040E8"/>
    <w:rsid w:val="001043EC"/>
    <w:rsid w:val="001104CA"/>
    <w:rsid w:val="001118EB"/>
    <w:rsid w:val="00111F12"/>
    <w:rsid w:val="00112199"/>
    <w:rsid w:val="001122C0"/>
    <w:rsid w:val="00112C35"/>
    <w:rsid w:val="00112CF3"/>
    <w:rsid w:val="00112F33"/>
    <w:rsid w:val="001147BF"/>
    <w:rsid w:val="00115C5A"/>
    <w:rsid w:val="00117758"/>
    <w:rsid w:val="0012286F"/>
    <w:rsid w:val="00125540"/>
    <w:rsid w:val="00126C25"/>
    <w:rsid w:val="001303AD"/>
    <w:rsid w:val="00130FF5"/>
    <w:rsid w:val="00131663"/>
    <w:rsid w:val="00132D32"/>
    <w:rsid w:val="00134013"/>
    <w:rsid w:val="00135CD8"/>
    <w:rsid w:val="00135D88"/>
    <w:rsid w:val="0013695E"/>
    <w:rsid w:val="001408C1"/>
    <w:rsid w:val="00140F20"/>
    <w:rsid w:val="00141896"/>
    <w:rsid w:val="00142062"/>
    <w:rsid w:val="001441C3"/>
    <w:rsid w:val="001448FF"/>
    <w:rsid w:val="00146739"/>
    <w:rsid w:val="00147531"/>
    <w:rsid w:val="00147745"/>
    <w:rsid w:val="00151152"/>
    <w:rsid w:val="00152049"/>
    <w:rsid w:val="00152266"/>
    <w:rsid w:val="001538B3"/>
    <w:rsid w:val="0015445D"/>
    <w:rsid w:val="0015446D"/>
    <w:rsid w:val="001544AD"/>
    <w:rsid w:val="00156087"/>
    <w:rsid w:val="00156433"/>
    <w:rsid w:val="00157332"/>
    <w:rsid w:val="00157D3A"/>
    <w:rsid w:val="00160EE2"/>
    <w:rsid w:val="001618D9"/>
    <w:rsid w:val="001630F6"/>
    <w:rsid w:val="00163B13"/>
    <w:rsid w:val="0016503A"/>
    <w:rsid w:val="00167C0B"/>
    <w:rsid w:val="00170897"/>
    <w:rsid w:val="001730E6"/>
    <w:rsid w:val="00177567"/>
    <w:rsid w:val="00180BC1"/>
    <w:rsid w:val="00180D85"/>
    <w:rsid w:val="00182F96"/>
    <w:rsid w:val="0018386C"/>
    <w:rsid w:val="0018426E"/>
    <w:rsid w:val="00184708"/>
    <w:rsid w:val="00184C26"/>
    <w:rsid w:val="00186F8F"/>
    <w:rsid w:val="00190EFD"/>
    <w:rsid w:val="001942ED"/>
    <w:rsid w:val="0019490F"/>
    <w:rsid w:val="0019685D"/>
    <w:rsid w:val="00197370"/>
    <w:rsid w:val="00197452"/>
    <w:rsid w:val="001A07ED"/>
    <w:rsid w:val="001A26B3"/>
    <w:rsid w:val="001A37D0"/>
    <w:rsid w:val="001A3F26"/>
    <w:rsid w:val="001A4AA8"/>
    <w:rsid w:val="001A4C91"/>
    <w:rsid w:val="001A4F8F"/>
    <w:rsid w:val="001A5D57"/>
    <w:rsid w:val="001A7BEE"/>
    <w:rsid w:val="001A7E49"/>
    <w:rsid w:val="001B008D"/>
    <w:rsid w:val="001B01D0"/>
    <w:rsid w:val="001B343C"/>
    <w:rsid w:val="001B6C1F"/>
    <w:rsid w:val="001B7152"/>
    <w:rsid w:val="001B7D35"/>
    <w:rsid w:val="001C04FD"/>
    <w:rsid w:val="001C1D02"/>
    <w:rsid w:val="001C1F1E"/>
    <w:rsid w:val="001C331D"/>
    <w:rsid w:val="001C354A"/>
    <w:rsid w:val="001C406F"/>
    <w:rsid w:val="001C4BB0"/>
    <w:rsid w:val="001C767E"/>
    <w:rsid w:val="001C77E5"/>
    <w:rsid w:val="001D028A"/>
    <w:rsid w:val="001D1E50"/>
    <w:rsid w:val="001D2C1F"/>
    <w:rsid w:val="001D2ED2"/>
    <w:rsid w:val="001D3680"/>
    <w:rsid w:val="001D62C3"/>
    <w:rsid w:val="001D7A10"/>
    <w:rsid w:val="001E0A38"/>
    <w:rsid w:val="001E11DD"/>
    <w:rsid w:val="001E149D"/>
    <w:rsid w:val="001E2659"/>
    <w:rsid w:val="001E43D4"/>
    <w:rsid w:val="001E46C2"/>
    <w:rsid w:val="001E4EEC"/>
    <w:rsid w:val="001E4FB6"/>
    <w:rsid w:val="001E5B2E"/>
    <w:rsid w:val="001E6AC5"/>
    <w:rsid w:val="001E76E4"/>
    <w:rsid w:val="001E76EF"/>
    <w:rsid w:val="001F0516"/>
    <w:rsid w:val="001F0D97"/>
    <w:rsid w:val="001F13D3"/>
    <w:rsid w:val="001F2C89"/>
    <w:rsid w:val="001F2F8B"/>
    <w:rsid w:val="001F417D"/>
    <w:rsid w:val="001F42ED"/>
    <w:rsid w:val="001F50BE"/>
    <w:rsid w:val="001F5650"/>
    <w:rsid w:val="001F5D43"/>
    <w:rsid w:val="001F7861"/>
    <w:rsid w:val="001F79DE"/>
    <w:rsid w:val="00201CD7"/>
    <w:rsid w:val="00202184"/>
    <w:rsid w:val="00203AB7"/>
    <w:rsid w:val="00205CCD"/>
    <w:rsid w:val="0020661E"/>
    <w:rsid w:val="00210605"/>
    <w:rsid w:val="002116EA"/>
    <w:rsid w:val="00212973"/>
    <w:rsid w:val="00212D65"/>
    <w:rsid w:val="00213EE5"/>
    <w:rsid w:val="00213F99"/>
    <w:rsid w:val="00214589"/>
    <w:rsid w:val="00214CFF"/>
    <w:rsid w:val="00214D55"/>
    <w:rsid w:val="0021534E"/>
    <w:rsid w:val="00215A41"/>
    <w:rsid w:val="002169B6"/>
    <w:rsid w:val="00217C53"/>
    <w:rsid w:val="00221888"/>
    <w:rsid w:val="00222B35"/>
    <w:rsid w:val="00222EB3"/>
    <w:rsid w:val="00223F92"/>
    <w:rsid w:val="002249FE"/>
    <w:rsid w:val="00224D64"/>
    <w:rsid w:val="002251F1"/>
    <w:rsid w:val="00225B37"/>
    <w:rsid w:val="00225B87"/>
    <w:rsid w:val="00226909"/>
    <w:rsid w:val="00226A95"/>
    <w:rsid w:val="00227BDB"/>
    <w:rsid w:val="002311BB"/>
    <w:rsid w:val="0023193F"/>
    <w:rsid w:val="00231D79"/>
    <w:rsid w:val="002357DF"/>
    <w:rsid w:val="0023582F"/>
    <w:rsid w:val="00236BF9"/>
    <w:rsid w:val="00236C54"/>
    <w:rsid w:val="00240A98"/>
    <w:rsid w:val="00243116"/>
    <w:rsid w:val="00243A34"/>
    <w:rsid w:val="00244567"/>
    <w:rsid w:val="00247AF2"/>
    <w:rsid w:val="0025062E"/>
    <w:rsid w:val="002508A3"/>
    <w:rsid w:val="0025206D"/>
    <w:rsid w:val="00252C2D"/>
    <w:rsid w:val="0025492D"/>
    <w:rsid w:val="002566D7"/>
    <w:rsid w:val="00257994"/>
    <w:rsid w:val="002601E5"/>
    <w:rsid w:val="002609C7"/>
    <w:rsid w:val="00262483"/>
    <w:rsid w:val="0026279F"/>
    <w:rsid w:val="002641A3"/>
    <w:rsid w:val="00264C80"/>
    <w:rsid w:val="002656C8"/>
    <w:rsid w:val="002679FF"/>
    <w:rsid w:val="00270675"/>
    <w:rsid w:val="0027075B"/>
    <w:rsid w:val="00271A20"/>
    <w:rsid w:val="00272AF7"/>
    <w:rsid w:val="002733CB"/>
    <w:rsid w:val="0027349B"/>
    <w:rsid w:val="0027505E"/>
    <w:rsid w:val="00275218"/>
    <w:rsid w:val="0028071A"/>
    <w:rsid w:val="00281B21"/>
    <w:rsid w:val="0028435A"/>
    <w:rsid w:val="00286E7C"/>
    <w:rsid w:val="0029062E"/>
    <w:rsid w:val="00290B6A"/>
    <w:rsid w:val="0029269A"/>
    <w:rsid w:val="002968AD"/>
    <w:rsid w:val="00297168"/>
    <w:rsid w:val="002A271C"/>
    <w:rsid w:val="002A2ACD"/>
    <w:rsid w:val="002A39CB"/>
    <w:rsid w:val="002A49C9"/>
    <w:rsid w:val="002A5EDA"/>
    <w:rsid w:val="002A6159"/>
    <w:rsid w:val="002A6BB3"/>
    <w:rsid w:val="002B1041"/>
    <w:rsid w:val="002B1454"/>
    <w:rsid w:val="002B2BC0"/>
    <w:rsid w:val="002B312D"/>
    <w:rsid w:val="002B3583"/>
    <w:rsid w:val="002B4A2C"/>
    <w:rsid w:val="002B4AD8"/>
    <w:rsid w:val="002B4B5C"/>
    <w:rsid w:val="002B4C0E"/>
    <w:rsid w:val="002B587B"/>
    <w:rsid w:val="002B6EE4"/>
    <w:rsid w:val="002B7A47"/>
    <w:rsid w:val="002B7B54"/>
    <w:rsid w:val="002C0F32"/>
    <w:rsid w:val="002C34EF"/>
    <w:rsid w:val="002C4EDF"/>
    <w:rsid w:val="002C59B1"/>
    <w:rsid w:val="002C6101"/>
    <w:rsid w:val="002C636E"/>
    <w:rsid w:val="002C6DDB"/>
    <w:rsid w:val="002C6E65"/>
    <w:rsid w:val="002D2CB0"/>
    <w:rsid w:val="002D41F7"/>
    <w:rsid w:val="002D479F"/>
    <w:rsid w:val="002D5E6D"/>
    <w:rsid w:val="002D78B6"/>
    <w:rsid w:val="002D7EAE"/>
    <w:rsid w:val="002E098F"/>
    <w:rsid w:val="002E0AF7"/>
    <w:rsid w:val="002E1FC1"/>
    <w:rsid w:val="002E2049"/>
    <w:rsid w:val="002E47C0"/>
    <w:rsid w:val="002E5F6F"/>
    <w:rsid w:val="002F006C"/>
    <w:rsid w:val="002F0898"/>
    <w:rsid w:val="002F0F80"/>
    <w:rsid w:val="002F17B2"/>
    <w:rsid w:val="002F4821"/>
    <w:rsid w:val="002F4BE7"/>
    <w:rsid w:val="002F50B6"/>
    <w:rsid w:val="002F6DF1"/>
    <w:rsid w:val="00301BD0"/>
    <w:rsid w:val="0030275B"/>
    <w:rsid w:val="003045A1"/>
    <w:rsid w:val="0030481A"/>
    <w:rsid w:val="00304940"/>
    <w:rsid w:val="003051C7"/>
    <w:rsid w:val="00307067"/>
    <w:rsid w:val="00307785"/>
    <w:rsid w:val="00310E5B"/>
    <w:rsid w:val="00311DE6"/>
    <w:rsid w:val="00313DD2"/>
    <w:rsid w:val="00314311"/>
    <w:rsid w:val="00314529"/>
    <w:rsid w:val="003147E9"/>
    <w:rsid w:val="0031664A"/>
    <w:rsid w:val="00317AF5"/>
    <w:rsid w:val="00320B42"/>
    <w:rsid w:val="003221E6"/>
    <w:rsid w:val="003226D1"/>
    <w:rsid w:val="0033055A"/>
    <w:rsid w:val="00331F48"/>
    <w:rsid w:val="003325F6"/>
    <w:rsid w:val="003341E5"/>
    <w:rsid w:val="00336088"/>
    <w:rsid w:val="00336299"/>
    <w:rsid w:val="003372FC"/>
    <w:rsid w:val="00343205"/>
    <w:rsid w:val="00343234"/>
    <w:rsid w:val="0034349F"/>
    <w:rsid w:val="0034655F"/>
    <w:rsid w:val="00347DE6"/>
    <w:rsid w:val="003501D8"/>
    <w:rsid w:val="00350E7D"/>
    <w:rsid w:val="00351B2C"/>
    <w:rsid w:val="00351C5A"/>
    <w:rsid w:val="00352398"/>
    <w:rsid w:val="003531D1"/>
    <w:rsid w:val="00354BA7"/>
    <w:rsid w:val="00354E0A"/>
    <w:rsid w:val="00354F54"/>
    <w:rsid w:val="00360727"/>
    <w:rsid w:val="00360961"/>
    <w:rsid w:val="00361B39"/>
    <w:rsid w:val="00366FE4"/>
    <w:rsid w:val="0036718C"/>
    <w:rsid w:val="00367843"/>
    <w:rsid w:val="00367881"/>
    <w:rsid w:val="00371B17"/>
    <w:rsid w:val="0037214B"/>
    <w:rsid w:val="00374016"/>
    <w:rsid w:val="003758D9"/>
    <w:rsid w:val="00377CAC"/>
    <w:rsid w:val="00380F5C"/>
    <w:rsid w:val="00380F7E"/>
    <w:rsid w:val="003811CE"/>
    <w:rsid w:val="00381E00"/>
    <w:rsid w:val="003836B4"/>
    <w:rsid w:val="003844B5"/>
    <w:rsid w:val="00384C3E"/>
    <w:rsid w:val="00390805"/>
    <w:rsid w:val="00391B4A"/>
    <w:rsid w:val="003920F8"/>
    <w:rsid w:val="00393A8B"/>
    <w:rsid w:val="0039413B"/>
    <w:rsid w:val="0039556F"/>
    <w:rsid w:val="00395C29"/>
    <w:rsid w:val="003A047E"/>
    <w:rsid w:val="003A3E67"/>
    <w:rsid w:val="003A4434"/>
    <w:rsid w:val="003A4E07"/>
    <w:rsid w:val="003A56E7"/>
    <w:rsid w:val="003A60EF"/>
    <w:rsid w:val="003A6D36"/>
    <w:rsid w:val="003A7A15"/>
    <w:rsid w:val="003B05D4"/>
    <w:rsid w:val="003B196C"/>
    <w:rsid w:val="003B31BD"/>
    <w:rsid w:val="003B4060"/>
    <w:rsid w:val="003B58DE"/>
    <w:rsid w:val="003C0B61"/>
    <w:rsid w:val="003C0E21"/>
    <w:rsid w:val="003C1AD4"/>
    <w:rsid w:val="003C452F"/>
    <w:rsid w:val="003C52B0"/>
    <w:rsid w:val="003C56AA"/>
    <w:rsid w:val="003C5BAE"/>
    <w:rsid w:val="003C668D"/>
    <w:rsid w:val="003C66AA"/>
    <w:rsid w:val="003C6EE7"/>
    <w:rsid w:val="003D0105"/>
    <w:rsid w:val="003D0ABC"/>
    <w:rsid w:val="003D1289"/>
    <w:rsid w:val="003D1BD8"/>
    <w:rsid w:val="003D5AF2"/>
    <w:rsid w:val="003D705A"/>
    <w:rsid w:val="003D7170"/>
    <w:rsid w:val="003E027B"/>
    <w:rsid w:val="003E083F"/>
    <w:rsid w:val="003E4145"/>
    <w:rsid w:val="003E5144"/>
    <w:rsid w:val="003E6666"/>
    <w:rsid w:val="003E79DF"/>
    <w:rsid w:val="003F05A6"/>
    <w:rsid w:val="003F07B8"/>
    <w:rsid w:val="003F23DB"/>
    <w:rsid w:val="003F3E0F"/>
    <w:rsid w:val="003F5A8B"/>
    <w:rsid w:val="003F641A"/>
    <w:rsid w:val="003F6812"/>
    <w:rsid w:val="003F6AC8"/>
    <w:rsid w:val="003F75E5"/>
    <w:rsid w:val="004008AF"/>
    <w:rsid w:val="004016D4"/>
    <w:rsid w:val="004021EE"/>
    <w:rsid w:val="00404572"/>
    <w:rsid w:val="00404A8F"/>
    <w:rsid w:val="00404C57"/>
    <w:rsid w:val="00404D51"/>
    <w:rsid w:val="00405A87"/>
    <w:rsid w:val="004070AA"/>
    <w:rsid w:val="00410FBC"/>
    <w:rsid w:val="004122DA"/>
    <w:rsid w:val="00412FD4"/>
    <w:rsid w:val="004144BB"/>
    <w:rsid w:val="00415D36"/>
    <w:rsid w:val="00415F22"/>
    <w:rsid w:val="00416438"/>
    <w:rsid w:val="00416939"/>
    <w:rsid w:val="00417272"/>
    <w:rsid w:val="00417796"/>
    <w:rsid w:val="004217C4"/>
    <w:rsid w:val="00421A33"/>
    <w:rsid w:val="004258B3"/>
    <w:rsid w:val="00426108"/>
    <w:rsid w:val="00427014"/>
    <w:rsid w:val="0042710A"/>
    <w:rsid w:val="004310BF"/>
    <w:rsid w:val="00431351"/>
    <w:rsid w:val="00433421"/>
    <w:rsid w:val="004344F8"/>
    <w:rsid w:val="00435D7A"/>
    <w:rsid w:val="00436042"/>
    <w:rsid w:val="004367F9"/>
    <w:rsid w:val="00436823"/>
    <w:rsid w:val="00436E43"/>
    <w:rsid w:val="00437C2C"/>
    <w:rsid w:val="00440B54"/>
    <w:rsid w:val="004417BA"/>
    <w:rsid w:val="0044194F"/>
    <w:rsid w:val="00442CBD"/>
    <w:rsid w:val="00443D0B"/>
    <w:rsid w:val="00444013"/>
    <w:rsid w:val="00444B56"/>
    <w:rsid w:val="0044511B"/>
    <w:rsid w:val="00445166"/>
    <w:rsid w:val="00446A46"/>
    <w:rsid w:val="004519D3"/>
    <w:rsid w:val="00451B5E"/>
    <w:rsid w:val="00451D4F"/>
    <w:rsid w:val="00452678"/>
    <w:rsid w:val="00453BBC"/>
    <w:rsid w:val="00453C40"/>
    <w:rsid w:val="004541AA"/>
    <w:rsid w:val="00454345"/>
    <w:rsid w:val="004564D3"/>
    <w:rsid w:val="004575A6"/>
    <w:rsid w:val="0045765A"/>
    <w:rsid w:val="00460939"/>
    <w:rsid w:val="004609DC"/>
    <w:rsid w:val="00460E00"/>
    <w:rsid w:val="0046136C"/>
    <w:rsid w:val="004618CC"/>
    <w:rsid w:val="00464381"/>
    <w:rsid w:val="00464D01"/>
    <w:rsid w:val="004652BF"/>
    <w:rsid w:val="00465B04"/>
    <w:rsid w:val="00466B9D"/>
    <w:rsid w:val="00466CFF"/>
    <w:rsid w:val="00470897"/>
    <w:rsid w:val="00470A1D"/>
    <w:rsid w:val="00471B7A"/>
    <w:rsid w:val="004721E6"/>
    <w:rsid w:val="00473599"/>
    <w:rsid w:val="00473E6F"/>
    <w:rsid w:val="00475552"/>
    <w:rsid w:val="00475812"/>
    <w:rsid w:val="00477254"/>
    <w:rsid w:val="0047744F"/>
    <w:rsid w:val="004801E4"/>
    <w:rsid w:val="0048184E"/>
    <w:rsid w:val="004819EF"/>
    <w:rsid w:val="0048205B"/>
    <w:rsid w:val="004843D7"/>
    <w:rsid w:val="004853A4"/>
    <w:rsid w:val="004857E6"/>
    <w:rsid w:val="00485AAC"/>
    <w:rsid w:val="004865EB"/>
    <w:rsid w:val="00486600"/>
    <w:rsid w:val="00487B20"/>
    <w:rsid w:val="00487D26"/>
    <w:rsid w:val="00491D6D"/>
    <w:rsid w:val="004935B4"/>
    <w:rsid w:val="004945D6"/>
    <w:rsid w:val="0049556F"/>
    <w:rsid w:val="00495BF0"/>
    <w:rsid w:val="004A1EDC"/>
    <w:rsid w:val="004A4443"/>
    <w:rsid w:val="004A46C7"/>
    <w:rsid w:val="004A545A"/>
    <w:rsid w:val="004A5AD5"/>
    <w:rsid w:val="004A6BDC"/>
    <w:rsid w:val="004A6F09"/>
    <w:rsid w:val="004A7A78"/>
    <w:rsid w:val="004B007D"/>
    <w:rsid w:val="004B092C"/>
    <w:rsid w:val="004B0934"/>
    <w:rsid w:val="004B0EFD"/>
    <w:rsid w:val="004B37AB"/>
    <w:rsid w:val="004B3F46"/>
    <w:rsid w:val="004B59D2"/>
    <w:rsid w:val="004B60B7"/>
    <w:rsid w:val="004B74FA"/>
    <w:rsid w:val="004C0262"/>
    <w:rsid w:val="004C3C3F"/>
    <w:rsid w:val="004C4C84"/>
    <w:rsid w:val="004C4CCA"/>
    <w:rsid w:val="004C5D72"/>
    <w:rsid w:val="004C644D"/>
    <w:rsid w:val="004C6656"/>
    <w:rsid w:val="004D0CEE"/>
    <w:rsid w:val="004D0E7E"/>
    <w:rsid w:val="004D1174"/>
    <w:rsid w:val="004D1AE5"/>
    <w:rsid w:val="004D2012"/>
    <w:rsid w:val="004D2554"/>
    <w:rsid w:val="004D52CD"/>
    <w:rsid w:val="004D5767"/>
    <w:rsid w:val="004D5EDC"/>
    <w:rsid w:val="004E0DA1"/>
    <w:rsid w:val="004E1336"/>
    <w:rsid w:val="004E1B92"/>
    <w:rsid w:val="004E2797"/>
    <w:rsid w:val="004E2E27"/>
    <w:rsid w:val="004E3594"/>
    <w:rsid w:val="004E443E"/>
    <w:rsid w:val="004E5A76"/>
    <w:rsid w:val="004E6657"/>
    <w:rsid w:val="004F0676"/>
    <w:rsid w:val="004F1020"/>
    <w:rsid w:val="004F6555"/>
    <w:rsid w:val="004F664A"/>
    <w:rsid w:val="0050002A"/>
    <w:rsid w:val="00503425"/>
    <w:rsid w:val="00503B22"/>
    <w:rsid w:val="00503C3C"/>
    <w:rsid w:val="00503ECC"/>
    <w:rsid w:val="00504E28"/>
    <w:rsid w:val="00505158"/>
    <w:rsid w:val="005057DC"/>
    <w:rsid w:val="00507574"/>
    <w:rsid w:val="0051166D"/>
    <w:rsid w:val="00511B12"/>
    <w:rsid w:val="00511F18"/>
    <w:rsid w:val="00513B19"/>
    <w:rsid w:val="00514950"/>
    <w:rsid w:val="0051591A"/>
    <w:rsid w:val="00520D54"/>
    <w:rsid w:val="00523279"/>
    <w:rsid w:val="00526C47"/>
    <w:rsid w:val="00526E34"/>
    <w:rsid w:val="00526EC1"/>
    <w:rsid w:val="00526F0F"/>
    <w:rsid w:val="00531EA7"/>
    <w:rsid w:val="005322C7"/>
    <w:rsid w:val="005326E8"/>
    <w:rsid w:val="00532F7A"/>
    <w:rsid w:val="00535228"/>
    <w:rsid w:val="00535520"/>
    <w:rsid w:val="00535ABA"/>
    <w:rsid w:val="00536BAE"/>
    <w:rsid w:val="005408A3"/>
    <w:rsid w:val="00540BF7"/>
    <w:rsid w:val="005415E6"/>
    <w:rsid w:val="0054279D"/>
    <w:rsid w:val="00542A7B"/>
    <w:rsid w:val="00544319"/>
    <w:rsid w:val="00544504"/>
    <w:rsid w:val="00546254"/>
    <w:rsid w:val="00546D88"/>
    <w:rsid w:val="00547CA8"/>
    <w:rsid w:val="00550840"/>
    <w:rsid w:val="00550A00"/>
    <w:rsid w:val="00552038"/>
    <w:rsid w:val="0055217E"/>
    <w:rsid w:val="005523DE"/>
    <w:rsid w:val="00553DC1"/>
    <w:rsid w:val="005542BD"/>
    <w:rsid w:val="005600B9"/>
    <w:rsid w:val="0056069C"/>
    <w:rsid w:val="0056097E"/>
    <w:rsid w:val="00563F6C"/>
    <w:rsid w:val="00564FAD"/>
    <w:rsid w:val="00565CA6"/>
    <w:rsid w:val="00570663"/>
    <w:rsid w:val="00572DE6"/>
    <w:rsid w:val="005745F0"/>
    <w:rsid w:val="0057461B"/>
    <w:rsid w:val="00574DCE"/>
    <w:rsid w:val="00574DFB"/>
    <w:rsid w:val="0057516B"/>
    <w:rsid w:val="00575574"/>
    <w:rsid w:val="005760CC"/>
    <w:rsid w:val="00576CB2"/>
    <w:rsid w:val="00577D1B"/>
    <w:rsid w:val="00581ACD"/>
    <w:rsid w:val="005826B6"/>
    <w:rsid w:val="00582DA3"/>
    <w:rsid w:val="00584842"/>
    <w:rsid w:val="00584F75"/>
    <w:rsid w:val="00585843"/>
    <w:rsid w:val="0058646C"/>
    <w:rsid w:val="00587003"/>
    <w:rsid w:val="00587462"/>
    <w:rsid w:val="00590172"/>
    <w:rsid w:val="005903C8"/>
    <w:rsid w:val="00590EB8"/>
    <w:rsid w:val="005955E0"/>
    <w:rsid w:val="00596B39"/>
    <w:rsid w:val="005A00D7"/>
    <w:rsid w:val="005A0AB1"/>
    <w:rsid w:val="005A21F4"/>
    <w:rsid w:val="005A2E22"/>
    <w:rsid w:val="005A39B1"/>
    <w:rsid w:val="005A3E13"/>
    <w:rsid w:val="005A691F"/>
    <w:rsid w:val="005B22D5"/>
    <w:rsid w:val="005B2618"/>
    <w:rsid w:val="005B4D4E"/>
    <w:rsid w:val="005B6287"/>
    <w:rsid w:val="005B6676"/>
    <w:rsid w:val="005B697E"/>
    <w:rsid w:val="005B7455"/>
    <w:rsid w:val="005C1327"/>
    <w:rsid w:val="005C47FF"/>
    <w:rsid w:val="005C4EAD"/>
    <w:rsid w:val="005C5507"/>
    <w:rsid w:val="005C574C"/>
    <w:rsid w:val="005C61CB"/>
    <w:rsid w:val="005C75B5"/>
    <w:rsid w:val="005C7CF9"/>
    <w:rsid w:val="005C7F1E"/>
    <w:rsid w:val="005D06DA"/>
    <w:rsid w:val="005D08FE"/>
    <w:rsid w:val="005D11F7"/>
    <w:rsid w:val="005D12DB"/>
    <w:rsid w:val="005D13B4"/>
    <w:rsid w:val="005D2E7E"/>
    <w:rsid w:val="005D324C"/>
    <w:rsid w:val="005D3344"/>
    <w:rsid w:val="005D373E"/>
    <w:rsid w:val="005D4097"/>
    <w:rsid w:val="005D5DEA"/>
    <w:rsid w:val="005D769B"/>
    <w:rsid w:val="005D7889"/>
    <w:rsid w:val="005E05B9"/>
    <w:rsid w:val="005E226C"/>
    <w:rsid w:val="005E25B9"/>
    <w:rsid w:val="005E2C9A"/>
    <w:rsid w:val="005E373F"/>
    <w:rsid w:val="005E3A4C"/>
    <w:rsid w:val="005E3B3A"/>
    <w:rsid w:val="005E62D0"/>
    <w:rsid w:val="005E6804"/>
    <w:rsid w:val="005E6DB9"/>
    <w:rsid w:val="005F1E94"/>
    <w:rsid w:val="005F28B4"/>
    <w:rsid w:val="005F2E25"/>
    <w:rsid w:val="005F2F55"/>
    <w:rsid w:val="005F4B30"/>
    <w:rsid w:val="005F4CBB"/>
    <w:rsid w:val="005F5709"/>
    <w:rsid w:val="005F5A69"/>
    <w:rsid w:val="005F67D8"/>
    <w:rsid w:val="0060051E"/>
    <w:rsid w:val="00600AC0"/>
    <w:rsid w:val="00604934"/>
    <w:rsid w:val="006056C1"/>
    <w:rsid w:val="00611717"/>
    <w:rsid w:val="00612024"/>
    <w:rsid w:val="006122A1"/>
    <w:rsid w:val="00614869"/>
    <w:rsid w:val="00615286"/>
    <w:rsid w:val="00617CE9"/>
    <w:rsid w:val="006204E0"/>
    <w:rsid w:val="00621226"/>
    <w:rsid w:val="006219DF"/>
    <w:rsid w:val="00623537"/>
    <w:rsid w:val="00623684"/>
    <w:rsid w:val="00623B6B"/>
    <w:rsid w:val="006255F3"/>
    <w:rsid w:val="00626016"/>
    <w:rsid w:val="006264A9"/>
    <w:rsid w:val="0062765D"/>
    <w:rsid w:val="00627EA7"/>
    <w:rsid w:val="00631238"/>
    <w:rsid w:val="0063309F"/>
    <w:rsid w:val="00634666"/>
    <w:rsid w:val="00634982"/>
    <w:rsid w:val="00635200"/>
    <w:rsid w:val="006352A1"/>
    <w:rsid w:val="0063615A"/>
    <w:rsid w:val="00636D5F"/>
    <w:rsid w:val="00636DAD"/>
    <w:rsid w:val="0063790D"/>
    <w:rsid w:val="00640BFF"/>
    <w:rsid w:val="006425F4"/>
    <w:rsid w:val="00642FB8"/>
    <w:rsid w:val="006463BF"/>
    <w:rsid w:val="00646F46"/>
    <w:rsid w:val="00647B96"/>
    <w:rsid w:val="00650613"/>
    <w:rsid w:val="00651166"/>
    <w:rsid w:val="00653AD3"/>
    <w:rsid w:val="00656251"/>
    <w:rsid w:val="00656B83"/>
    <w:rsid w:val="00656EB8"/>
    <w:rsid w:val="00657DB4"/>
    <w:rsid w:val="0066107A"/>
    <w:rsid w:val="006624A0"/>
    <w:rsid w:val="006625EE"/>
    <w:rsid w:val="00663188"/>
    <w:rsid w:val="00667312"/>
    <w:rsid w:val="006674DB"/>
    <w:rsid w:val="00667D19"/>
    <w:rsid w:val="00670289"/>
    <w:rsid w:val="00673D6B"/>
    <w:rsid w:val="00674242"/>
    <w:rsid w:val="00677A4F"/>
    <w:rsid w:val="00680CE6"/>
    <w:rsid w:val="00681350"/>
    <w:rsid w:val="006826C3"/>
    <w:rsid w:val="00683391"/>
    <w:rsid w:val="00684B48"/>
    <w:rsid w:val="00685AF2"/>
    <w:rsid w:val="00686370"/>
    <w:rsid w:val="00687F1F"/>
    <w:rsid w:val="006901F5"/>
    <w:rsid w:val="00690663"/>
    <w:rsid w:val="00690E84"/>
    <w:rsid w:val="0069132E"/>
    <w:rsid w:val="006919F6"/>
    <w:rsid w:val="00691A50"/>
    <w:rsid w:val="00692108"/>
    <w:rsid w:val="006935C5"/>
    <w:rsid w:val="00693887"/>
    <w:rsid w:val="006956B8"/>
    <w:rsid w:val="006A1288"/>
    <w:rsid w:val="006A19A1"/>
    <w:rsid w:val="006A2B5B"/>
    <w:rsid w:val="006A2CAE"/>
    <w:rsid w:val="006A37B4"/>
    <w:rsid w:val="006A68F8"/>
    <w:rsid w:val="006B3ABC"/>
    <w:rsid w:val="006B4D2D"/>
    <w:rsid w:val="006B5DD8"/>
    <w:rsid w:val="006B5DE5"/>
    <w:rsid w:val="006B62EA"/>
    <w:rsid w:val="006C0119"/>
    <w:rsid w:val="006C127A"/>
    <w:rsid w:val="006C2169"/>
    <w:rsid w:val="006C22FB"/>
    <w:rsid w:val="006C503A"/>
    <w:rsid w:val="006C7D42"/>
    <w:rsid w:val="006D29A7"/>
    <w:rsid w:val="006D2B76"/>
    <w:rsid w:val="006D2F1F"/>
    <w:rsid w:val="006D644D"/>
    <w:rsid w:val="006E0091"/>
    <w:rsid w:val="006E1646"/>
    <w:rsid w:val="006E20CF"/>
    <w:rsid w:val="006E51E2"/>
    <w:rsid w:val="006E5FC4"/>
    <w:rsid w:val="006E605B"/>
    <w:rsid w:val="006E6431"/>
    <w:rsid w:val="006E73F1"/>
    <w:rsid w:val="006E7E4E"/>
    <w:rsid w:val="006F2D87"/>
    <w:rsid w:val="006F342D"/>
    <w:rsid w:val="006F410C"/>
    <w:rsid w:val="006F56AB"/>
    <w:rsid w:val="006F5B77"/>
    <w:rsid w:val="006F5E1B"/>
    <w:rsid w:val="006F6C21"/>
    <w:rsid w:val="006F7661"/>
    <w:rsid w:val="00703389"/>
    <w:rsid w:val="00703862"/>
    <w:rsid w:val="00706D0C"/>
    <w:rsid w:val="0071049C"/>
    <w:rsid w:val="0071192A"/>
    <w:rsid w:val="00711A82"/>
    <w:rsid w:val="00711AF0"/>
    <w:rsid w:val="0071235C"/>
    <w:rsid w:val="007133B1"/>
    <w:rsid w:val="00713C7F"/>
    <w:rsid w:val="00715924"/>
    <w:rsid w:val="007166AC"/>
    <w:rsid w:val="00717686"/>
    <w:rsid w:val="007206C2"/>
    <w:rsid w:val="007218C7"/>
    <w:rsid w:val="00722C72"/>
    <w:rsid w:val="00723126"/>
    <w:rsid w:val="007240C9"/>
    <w:rsid w:val="007259CC"/>
    <w:rsid w:val="0072612B"/>
    <w:rsid w:val="00727BAD"/>
    <w:rsid w:val="00727DD5"/>
    <w:rsid w:val="00731730"/>
    <w:rsid w:val="00733B54"/>
    <w:rsid w:val="0073565A"/>
    <w:rsid w:val="00736120"/>
    <w:rsid w:val="007367FA"/>
    <w:rsid w:val="00736D54"/>
    <w:rsid w:val="0074068D"/>
    <w:rsid w:val="00740849"/>
    <w:rsid w:val="00742AF3"/>
    <w:rsid w:val="00742E00"/>
    <w:rsid w:val="0074301A"/>
    <w:rsid w:val="007472F5"/>
    <w:rsid w:val="00747308"/>
    <w:rsid w:val="0074763A"/>
    <w:rsid w:val="00750616"/>
    <w:rsid w:val="00751064"/>
    <w:rsid w:val="00751172"/>
    <w:rsid w:val="00751402"/>
    <w:rsid w:val="00751A7B"/>
    <w:rsid w:val="0075362E"/>
    <w:rsid w:val="007546E8"/>
    <w:rsid w:val="00754F56"/>
    <w:rsid w:val="007558DB"/>
    <w:rsid w:val="007571C3"/>
    <w:rsid w:val="00760DA0"/>
    <w:rsid w:val="00762159"/>
    <w:rsid w:val="00763C47"/>
    <w:rsid w:val="00763E8C"/>
    <w:rsid w:val="007658A3"/>
    <w:rsid w:val="00765E13"/>
    <w:rsid w:val="007706A8"/>
    <w:rsid w:val="00770A82"/>
    <w:rsid w:val="00770B29"/>
    <w:rsid w:val="007719AD"/>
    <w:rsid w:val="0077336E"/>
    <w:rsid w:val="007733FF"/>
    <w:rsid w:val="00774BA5"/>
    <w:rsid w:val="00775535"/>
    <w:rsid w:val="00777C64"/>
    <w:rsid w:val="00777DD6"/>
    <w:rsid w:val="007800EA"/>
    <w:rsid w:val="007805D3"/>
    <w:rsid w:val="00781DC7"/>
    <w:rsid w:val="00783146"/>
    <w:rsid w:val="00783FBE"/>
    <w:rsid w:val="00784185"/>
    <w:rsid w:val="0078425C"/>
    <w:rsid w:val="0078458A"/>
    <w:rsid w:val="00785E2B"/>
    <w:rsid w:val="00787C49"/>
    <w:rsid w:val="00790990"/>
    <w:rsid w:val="007931ED"/>
    <w:rsid w:val="007939C1"/>
    <w:rsid w:val="007950B4"/>
    <w:rsid w:val="00795852"/>
    <w:rsid w:val="007979C0"/>
    <w:rsid w:val="007A084D"/>
    <w:rsid w:val="007A10E7"/>
    <w:rsid w:val="007A3472"/>
    <w:rsid w:val="007A38A0"/>
    <w:rsid w:val="007A4AF4"/>
    <w:rsid w:val="007A55FB"/>
    <w:rsid w:val="007A6626"/>
    <w:rsid w:val="007A69B2"/>
    <w:rsid w:val="007A6C58"/>
    <w:rsid w:val="007B0C37"/>
    <w:rsid w:val="007B1DBB"/>
    <w:rsid w:val="007B4AEE"/>
    <w:rsid w:val="007B4B7A"/>
    <w:rsid w:val="007B52C0"/>
    <w:rsid w:val="007B6DA4"/>
    <w:rsid w:val="007C2144"/>
    <w:rsid w:val="007C33D0"/>
    <w:rsid w:val="007C36E7"/>
    <w:rsid w:val="007C3938"/>
    <w:rsid w:val="007C4954"/>
    <w:rsid w:val="007C4BE9"/>
    <w:rsid w:val="007C55E5"/>
    <w:rsid w:val="007C570D"/>
    <w:rsid w:val="007C7741"/>
    <w:rsid w:val="007D096C"/>
    <w:rsid w:val="007D1603"/>
    <w:rsid w:val="007D17C9"/>
    <w:rsid w:val="007D448B"/>
    <w:rsid w:val="007D49E0"/>
    <w:rsid w:val="007D7DF6"/>
    <w:rsid w:val="007E0234"/>
    <w:rsid w:val="007E0C38"/>
    <w:rsid w:val="007E0C83"/>
    <w:rsid w:val="007E105E"/>
    <w:rsid w:val="007E2085"/>
    <w:rsid w:val="007E3B77"/>
    <w:rsid w:val="007E4A21"/>
    <w:rsid w:val="007E6786"/>
    <w:rsid w:val="007E6B35"/>
    <w:rsid w:val="007F00B7"/>
    <w:rsid w:val="007F029F"/>
    <w:rsid w:val="007F0D8A"/>
    <w:rsid w:val="007F0F0B"/>
    <w:rsid w:val="007F2198"/>
    <w:rsid w:val="007F31A5"/>
    <w:rsid w:val="007F3883"/>
    <w:rsid w:val="007F407E"/>
    <w:rsid w:val="007F4239"/>
    <w:rsid w:val="007F5024"/>
    <w:rsid w:val="007F74B9"/>
    <w:rsid w:val="0080068E"/>
    <w:rsid w:val="00800A72"/>
    <w:rsid w:val="00800E5C"/>
    <w:rsid w:val="00802697"/>
    <w:rsid w:val="00804119"/>
    <w:rsid w:val="008051EC"/>
    <w:rsid w:val="008062A9"/>
    <w:rsid w:val="008064AF"/>
    <w:rsid w:val="0080771B"/>
    <w:rsid w:val="00810310"/>
    <w:rsid w:val="00814B5D"/>
    <w:rsid w:val="0081720E"/>
    <w:rsid w:val="008227EF"/>
    <w:rsid w:val="00824851"/>
    <w:rsid w:val="0082650E"/>
    <w:rsid w:val="00827C8D"/>
    <w:rsid w:val="00827DB5"/>
    <w:rsid w:val="00831F03"/>
    <w:rsid w:val="00836941"/>
    <w:rsid w:val="008377E7"/>
    <w:rsid w:val="00840EA6"/>
    <w:rsid w:val="00842508"/>
    <w:rsid w:val="008425F4"/>
    <w:rsid w:val="0084460A"/>
    <w:rsid w:val="00844A0C"/>
    <w:rsid w:val="00844E9C"/>
    <w:rsid w:val="00847CB7"/>
    <w:rsid w:val="0085113B"/>
    <w:rsid w:val="0085139E"/>
    <w:rsid w:val="00853640"/>
    <w:rsid w:val="00853887"/>
    <w:rsid w:val="00855696"/>
    <w:rsid w:val="00855E87"/>
    <w:rsid w:val="008576E8"/>
    <w:rsid w:val="00857F0E"/>
    <w:rsid w:val="00860E0A"/>
    <w:rsid w:val="0086289A"/>
    <w:rsid w:val="00862B50"/>
    <w:rsid w:val="00863FF7"/>
    <w:rsid w:val="008641BE"/>
    <w:rsid w:val="008642C0"/>
    <w:rsid w:val="00866102"/>
    <w:rsid w:val="008700E9"/>
    <w:rsid w:val="0087105B"/>
    <w:rsid w:val="00871B74"/>
    <w:rsid w:val="008720AE"/>
    <w:rsid w:val="00872AD0"/>
    <w:rsid w:val="00873AB8"/>
    <w:rsid w:val="00873B5A"/>
    <w:rsid w:val="00873C76"/>
    <w:rsid w:val="008771EE"/>
    <w:rsid w:val="00880519"/>
    <w:rsid w:val="00880DEA"/>
    <w:rsid w:val="008820CE"/>
    <w:rsid w:val="00882257"/>
    <w:rsid w:val="008830AC"/>
    <w:rsid w:val="00883435"/>
    <w:rsid w:val="00883ACD"/>
    <w:rsid w:val="00883B49"/>
    <w:rsid w:val="00884331"/>
    <w:rsid w:val="00885271"/>
    <w:rsid w:val="008855D7"/>
    <w:rsid w:val="008874D7"/>
    <w:rsid w:val="00890D82"/>
    <w:rsid w:val="0089114F"/>
    <w:rsid w:val="0089437D"/>
    <w:rsid w:val="00894F66"/>
    <w:rsid w:val="008954FD"/>
    <w:rsid w:val="00895B3A"/>
    <w:rsid w:val="0089626E"/>
    <w:rsid w:val="008971C0"/>
    <w:rsid w:val="00897D40"/>
    <w:rsid w:val="008A0568"/>
    <w:rsid w:val="008A115E"/>
    <w:rsid w:val="008A140E"/>
    <w:rsid w:val="008A1C07"/>
    <w:rsid w:val="008A1D5E"/>
    <w:rsid w:val="008A20C1"/>
    <w:rsid w:val="008A270B"/>
    <w:rsid w:val="008A5415"/>
    <w:rsid w:val="008A755E"/>
    <w:rsid w:val="008B1498"/>
    <w:rsid w:val="008B4C6C"/>
    <w:rsid w:val="008B5060"/>
    <w:rsid w:val="008B6CB1"/>
    <w:rsid w:val="008B6EAE"/>
    <w:rsid w:val="008C021D"/>
    <w:rsid w:val="008C182B"/>
    <w:rsid w:val="008C20F5"/>
    <w:rsid w:val="008C2924"/>
    <w:rsid w:val="008C3BF6"/>
    <w:rsid w:val="008C420F"/>
    <w:rsid w:val="008C5F41"/>
    <w:rsid w:val="008C692A"/>
    <w:rsid w:val="008C7413"/>
    <w:rsid w:val="008D1147"/>
    <w:rsid w:val="008D13A8"/>
    <w:rsid w:val="008D33B0"/>
    <w:rsid w:val="008D3771"/>
    <w:rsid w:val="008D437F"/>
    <w:rsid w:val="008D4AF6"/>
    <w:rsid w:val="008D65A1"/>
    <w:rsid w:val="008D69AE"/>
    <w:rsid w:val="008D7FCE"/>
    <w:rsid w:val="008E0436"/>
    <w:rsid w:val="008E04AB"/>
    <w:rsid w:val="008E1DEB"/>
    <w:rsid w:val="008E34F0"/>
    <w:rsid w:val="008E3BC1"/>
    <w:rsid w:val="008E4DA6"/>
    <w:rsid w:val="008E5BA4"/>
    <w:rsid w:val="008E6AE8"/>
    <w:rsid w:val="008F01CE"/>
    <w:rsid w:val="008F062F"/>
    <w:rsid w:val="008F20C0"/>
    <w:rsid w:val="008F295C"/>
    <w:rsid w:val="008F3C0F"/>
    <w:rsid w:val="008F6276"/>
    <w:rsid w:val="008F6633"/>
    <w:rsid w:val="008F77BB"/>
    <w:rsid w:val="00900AF4"/>
    <w:rsid w:val="00900CB4"/>
    <w:rsid w:val="0090203A"/>
    <w:rsid w:val="00902DDD"/>
    <w:rsid w:val="009030CD"/>
    <w:rsid w:val="009036CC"/>
    <w:rsid w:val="00905651"/>
    <w:rsid w:val="0090584F"/>
    <w:rsid w:val="0090706B"/>
    <w:rsid w:val="00907914"/>
    <w:rsid w:val="00907E2E"/>
    <w:rsid w:val="00910405"/>
    <w:rsid w:val="0091043E"/>
    <w:rsid w:val="00911C04"/>
    <w:rsid w:val="00913CA4"/>
    <w:rsid w:val="00916347"/>
    <w:rsid w:val="00917CC9"/>
    <w:rsid w:val="009203DE"/>
    <w:rsid w:val="0092152A"/>
    <w:rsid w:val="00922107"/>
    <w:rsid w:val="00923AA6"/>
    <w:rsid w:val="00924674"/>
    <w:rsid w:val="00926683"/>
    <w:rsid w:val="00926787"/>
    <w:rsid w:val="0092678F"/>
    <w:rsid w:val="009305B9"/>
    <w:rsid w:val="00931E7C"/>
    <w:rsid w:val="009326BE"/>
    <w:rsid w:val="00934989"/>
    <w:rsid w:val="00936442"/>
    <w:rsid w:val="009409A3"/>
    <w:rsid w:val="009415A5"/>
    <w:rsid w:val="00941836"/>
    <w:rsid w:val="00941FFC"/>
    <w:rsid w:val="00942567"/>
    <w:rsid w:val="0094632B"/>
    <w:rsid w:val="00946AD5"/>
    <w:rsid w:val="00946B86"/>
    <w:rsid w:val="009504C8"/>
    <w:rsid w:val="009519D7"/>
    <w:rsid w:val="009524E8"/>
    <w:rsid w:val="00952DDE"/>
    <w:rsid w:val="009542CC"/>
    <w:rsid w:val="009545E0"/>
    <w:rsid w:val="00954A38"/>
    <w:rsid w:val="00954D37"/>
    <w:rsid w:val="009556CB"/>
    <w:rsid w:val="0095571A"/>
    <w:rsid w:val="00955B06"/>
    <w:rsid w:val="009560A4"/>
    <w:rsid w:val="0095612C"/>
    <w:rsid w:val="00956DE6"/>
    <w:rsid w:val="00956DF3"/>
    <w:rsid w:val="00957093"/>
    <w:rsid w:val="009622A1"/>
    <w:rsid w:val="00962908"/>
    <w:rsid w:val="00962F9D"/>
    <w:rsid w:val="00963B79"/>
    <w:rsid w:val="0096472A"/>
    <w:rsid w:val="00964C50"/>
    <w:rsid w:val="00964D56"/>
    <w:rsid w:val="00970134"/>
    <w:rsid w:val="009715E7"/>
    <w:rsid w:val="00973A45"/>
    <w:rsid w:val="009750CC"/>
    <w:rsid w:val="00977B4A"/>
    <w:rsid w:val="00980F5E"/>
    <w:rsid w:val="00981236"/>
    <w:rsid w:val="00981AAA"/>
    <w:rsid w:val="00982719"/>
    <w:rsid w:val="00982A3D"/>
    <w:rsid w:val="00982B6A"/>
    <w:rsid w:val="00985FFB"/>
    <w:rsid w:val="009868B8"/>
    <w:rsid w:val="00986C00"/>
    <w:rsid w:val="009905A3"/>
    <w:rsid w:val="0099387C"/>
    <w:rsid w:val="00993BE6"/>
    <w:rsid w:val="009947F6"/>
    <w:rsid w:val="009951AD"/>
    <w:rsid w:val="0099621C"/>
    <w:rsid w:val="00997B0C"/>
    <w:rsid w:val="009A0241"/>
    <w:rsid w:val="009A1689"/>
    <w:rsid w:val="009A21AA"/>
    <w:rsid w:val="009A2525"/>
    <w:rsid w:val="009A2E72"/>
    <w:rsid w:val="009A31C7"/>
    <w:rsid w:val="009A34B0"/>
    <w:rsid w:val="009A34E8"/>
    <w:rsid w:val="009A3B9E"/>
    <w:rsid w:val="009A48FE"/>
    <w:rsid w:val="009A5CB0"/>
    <w:rsid w:val="009A6E4E"/>
    <w:rsid w:val="009B2559"/>
    <w:rsid w:val="009B2DDD"/>
    <w:rsid w:val="009B33ED"/>
    <w:rsid w:val="009B6EC1"/>
    <w:rsid w:val="009C0025"/>
    <w:rsid w:val="009C1E62"/>
    <w:rsid w:val="009C3089"/>
    <w:rsid w:val="009C58A4"/>
    <w:rsid w:val="009C59D3"/>
    <w:rsid w:val="009C61DE"/>
    <w:rsid w:val="009D3025"/>
    <w:rsid w:val="009D3635"/>
    <w:rsid w:val="009D3FB8"/>
    <w:rsid w:val="009D4807"/>
    <w:rsid w:val="009D4BE1"/>
    <w:rsid w:val="009D51B9"/>
    <w:rsid w:val="009D52F1"/>
    <w:rsid w:val="009D5860"/>
    <w:rsid w:val="009D7B0F"/>
    <w:rsid w:val="009E035F"/>
    <w:rsid w:val="009E29D6"/>
    <w:rsid w:val="009E3418"/>
    <w:rsid w:val="009E391D"/>
    <w:rsid w:val="009E69EA"/>
    <w:rsid w:val="009E7DA2"/>
    <w:rsid w:val="009E7FAD"/>
    <w:rsid w:val="009F1E9F"/>
    <w:rsid w:val="009F20BB"/>
    <w:rsid w:val="009F2BBB"/>
    <w:rsid w:val="009F3B65"/>
    <w:rsid w:val="009F3D87"/>
    <w:rsid w:val="009F4341"/>
    <w:rsid w:val="009F4AEE"/>
    <w:rsid w:val="009F53B9"/>
    <w:rsid w:val="009F57E3"/>
    <w:rsid w:val="009F5978"/>
    <w:rsid w:val="009F781B"/>
    <w:rsid w:val="00A02307"/>
    <w:rsid w:val="00A03C2F"/>
    <w:rsid w:val="00A05870"/>
    <w:rsid w:val="00A0627E"/>
    <w:rsid w:val="00A063DE"/>
    <w:rsid w:val="00A06909"/>
    <w:rsid w:val="00A07CF5"/>
    <w:rsid w:val="00A07DE9"/>
    <w:rsid w:val="00A07E98"/>
    <w:rsid w:val="00A1082D"/>
    <w:rsid w:val="00A1098A"/>
    <w:rsid w:val="00A12B85"/>
    <w:rsid w:val="00A132FA"/>
    <w:rsid w:val="00A14A66"/>
    <w:rsid w:val="00A155EE"/>
    <w:rsid w:val="00A16034"/>
    <w:rsid w:val="00A16FAD"/>
    <w:rsid w:val="00A17713"/>
    <w:rsid w:val="00A17C8E"/>
    <w:rsid w:val="00A2066F"/>
    <w:rsid w:val="00A2442E"/>
    <w:rsid w:val="00A24AE8"/>
    <w:rsid w:val="00A26495"/>
    <w:rsid w:val="00A26917"/>
    <w:rsid w:val="00A27408"/>
    <w:rsid w:val="00A278D1"/>
    <w:rsid w:val="00A30712"/>
    <w:rsid w:val="00A33037"/>
    <w:rsid w:val="00A34398"/>
    <w:rsid w:val="00A343C5"/>
    <w:rsid w:val="00A34C81"/>
    <w:rsid w:val="00A351B7"/>
    <w:rsid w:val="00A3570E"/>
    <w:rsid w:val="00A37B0D"/>
    <w:rsid w:val="00A4101A"/>
    <w:rsid w:val="00A41C22"/>
    <w:rsid w:val="00A439F7"/>
    <w:rsid w:val="00A44014"/>
    <w:rsid w:val="00A448F2"/>
    <w:rsid w:val="00A50AC4"/>
    <w:rsid w:val="00A53485"/>
    <w:rsid w:val="00A53EEF"/>
    <w:rsid w:val="00A53F70"/>
    <w:rsid w:val="00A54096"/>
    <w:rsid w:val="00A552EF"/>
    <w:rsid w:val="00A56458"/>
    <w:rsid w:val="00A578A2"/>
    <w:rsid w:val="00A601CD"/>
    <w:rsid w:val="00A60964"/>
    <w:rsid w:val="00A61A67"/>
    <w:rsid w:val="00A64E97"/>
    <w:rsid w:val="00A650A5"/>
    <w:rsid w:val="00A65122"/>
    <w:rsid w:val="00A655BB"/>
    <w:rsid w:val="00A65B6F"/>
    <w:rsid w:val="00A66E51"/>
    <w:rsid w:val="00A67AB8"/>
    <w:rsid w:val="00A7077A"/>
    <w:rsid w:val="00A72A09"/>
    <w:rsid w:val="00A743D6"/>
    <w:rsid w:val="00A74FE2"/>
    <w:rsid w:val="00A75168"/>
    <w:rsid w:val="00A75AF2"/>
    <w:rsid w:val="00A75B63"/>
    <w:rsid w:val="00A77410"/>
    <w:rsid w:val="00A804AC"/>
    <w:rsid w:val="00A818AA"/>
    <w:rsid w:val="00A81CA2"/>
    <w:rsid w:val="00A8270A"/>
    <w:rsid w:val="00A83DA4"/>
    <w:rsid w:val="00A8608B"/>
    <w:rsid w:val="00A860F5"/>
    <w:rsid w:val="00A866FE"/>
    <w:rsid w:val="00A869E6"/>
    <w:rsid w:val="00A87092"/>
    <w:rsid w:val="00A904B4"/>
    <w:rsid w:val="00A914F7"/>
    <w:rsid w:val="00A9474E"/>
    <w:rsid w:val="00A96F14"/>
    <w:rsid w:val="00AA0743"/>
    <w:rsid w:val="00AA0F46"/>
    <w:rsid w:val="00AA152F"/>
    <w:rsid w:val="00AA1ED2"/>
    <w:rsid w:val="00AA28FA"/>
    <w:rsid w:val="00AA3867"/>
    <w:rsid w:val="00AA412C"/>
    <w:rsid w:val="00AA41E2"/>
    <w:rsid w:val="00AA450D"/>
    <w:rsid w:val="00AA54BD"/>
    <w:rsid w:val="00AA7AC7"/>
    <w:rsid w:val="00AB0168"/>
    <w:rsid w:val="00AB0941"/>
    <w:rsid w:val="00AB2E5B"/>
    <w:rsid w:val="00AB3028"/>
    <w:rsid w:val="00AB34F7"/>
    <w:rsid w:val="00AB3E30"/>
    <w:rsid w:val="00AB581E"/>
    <w:rsid w:val="00AB5F8D"/>
    <w:rsid w:val="00AB6890"/>
    <w:rsid w:val="00AB6AFE"/>
    <w:rsid w:val="00AB7046"/>
    <w:rsid w:val="00AB715A"/>
    <w:rsid w:val="00AC1EC6"/>
    <w:rsid w:val="00AC3A96"/>
    <w:rsid w:val="00AC3C40"/>
    <w:rsid w:val="00AC4252"/>
    <w:rsid w:val="00AC44F9"/>
    <w:rsid w:val="00AC549D"/>
    <w:rsid w:val="00AC6E57"/>
    <w:rsid w:val="00AD096E"/>
    <w:rsid w:val="00AD1382"/>
    <w:rsid w:val="00AD2D70"/>
    <w:rsid w:val="00AD46BC"/>
    <w:rsid w:val="00AD4D21"/>
    <w:rsid w:val="00AD5327"/>
    <w:rsid w:val="00AD5E38"/>
    <w:rsid w:val="00AD6ED4"/>
    <w:rsid w:val="00AE048B"/>
    <w:rsid w:val="00AE0DA7"/>
    <w:rsid w:val="00AE0E18"/>
    <w:rsid w:val="00AE21E3"/>
    <w:rsid w:val="00AE270E"/>
    <w:rsid w:val="00AE2C8A"/>
    <w:rsid w:val="00AE30C6"/>
    <w:rsid w:val="00AE389F"/>
    <w:rsid w:val="00AE73EC"/>
    <w:rsid w:val="00AE7DE6"/>
    <w:rsid w:val="00AE7DF7"/>
    <w:rsid w:val="00AE7EEF"/>
    <w:rsid w:val="00AF064A"/>
    <w:rsid w:val="00AF2E1C"/>
    <w:rsid w:val="00AF6ED6"/>
    <w:rsid w:val="00AF6ED9"/>
    <w:rsid w:val="00B01F08"/>
    <w:rsid w:val="00B02317"/>
    <w:rsid w:val="00B02621"/>
    <w:rsid w:val="00B02842"/>
    <w:rsid w:val="00B02846"/>
    <w:rsid w:val="00B02CE3"/>
    <w:rsid w:val="00B05608"/>
    <w:rsid w:val="00B06A47"/>
    <w:rsid w:val="00B06B59"/>
    <w:rsid w:val="00B124D9"/>
    <w:rsid w:val="00B142F4"/>
    <w:rsid w:val="00B15719"/>
    <w:rsid w:val="00B170F7"/>
    <w:rsid w:val="00B21B15"/>
    <w:rsid w:val="00B23C0D"/>
    <w:rsid w:val="00B24287"/>
    <w:rsid w:val="00B243B4"/>
    <w:rsid w:val="00B24438"/>
    <w:rsid w:val="00B25A64"/>
    <w:rsid w:val="00B2735C"/>
    <w:rsid w:val="00B336B4"/>
    <w:rsid w:val="00B37103"/>
    <w:rsid w:val="00B40E12"/>
    <w:rsid w:val="00B4285D"/>
    <w:rsid w:val="00B4304C"/>
    <w:rsid w:val="00B476B4"/>
    <w:rsid w:val="00B5028B"/>
    <w:rsid w:val="00B51E72"/>
    <w:rsid w:val="00B55ABF"/>
    <w:rsid w:val="00B57445"/>
    <w:rsid w:val="00B577C4"/>
    <w:rsid w:val="00B60EF3"/>
    <w:rsid w:val="00B61855"/>
    <w:rsid w:val="00B61A52"/>
    <w:rsid w:val="00B62BD5"/>
    <w:rsid w:val="00B65BC2"/>
    <w:rsid w:val="00B66056"/>
    <w:rsid w:val="00B6630D"/>
    <w:rsid w:val="00B664EC"/>
    <w:rsid w:val="00B673C4"/>
    <w:rsid w:val="00B70C5A"/>
    <w:rsid w:val="00B71742"/>
    <w:rsid w:val="00B7246A"/>
    <w:rsid w:val="00B726BB"/>
    <w:rsid w:val="00B7369C"/>
    <w:rsid w:val="00B74079"/>
    <w:rsid w:val="00B75AC0"/>
    <w:rsid w:val="00B765D6"/>
    <w:rsid w:val="00B77671"/>
    <w:rsid w:val="00B77811"/>
    <w:rsid w:val="00B805D3"/>
    <w:rsid w:val="00B80644"/>
    <w:rsid w:val="00B81C18"/>
    <w:rsid w:val="00B82965"/>
    <w:rsid w:val="00B82DF1"/>
    <w:rsid w:val="00B84A10"/>
    <w:rsid w:val="00B90E40"/>
    <w:rsid w:val="00B91060"/>
    <w:rsid w:val="00B9117C"/>
    <w:rsid w:val="00B92F90"/>
    <w:rsid w:val="00B944DD"/>
    <w:rsid w:val="00B94B52"/>
    <w:rsid w:val="00B9605E"/>
    <w:rsid w:val="00B97858"/>
    <w:rsid w:val="00BA0B4D"/>
    <w:rsid w:val="00BA1D3B"/>
    <w:rsid w:val="00BA1F61"/>
    <w:rsid w:val="00BA2672"/>
    <w:rsid w:val="00BA5327"/>
    <w:rsid w:val="00BA58E3"/>
    <w:rsid w:val="00BB0862"/>
    <w:rsid w:val="00BB2109"/>
    <w:rsid w:val="00BB485D"/>
    <w:rsid w:val="00BB7E55"/>
    <w:rsid w:val="00BC17EB"/>
    <w:rsid w:val="00BC1D00"/>
    <w:rsid w:val="00BC1DF9"/>
    <w:rsid w:val="00BC1F98"/>
    <w:rsid w:val="00BC2C84"/>
    <w:rsid w:val="00BC2FCC"/>
    <w:rsid w:val="00BC364F"/>
    <w:rsid w:val="00BC3A10"/>
    <w:rsid w:val="00BC421C"/>
    <w:rsid w:val="00BC5F1B"/>
    <w:rsid w:val="00BC7D69"/>
    <w:rsid w:val="00BD05BE"/>
    <w:rsid w:val="00BD0C94"/>
    <w:rsid w:val="00BD1261"/>
    <w:rsid w:val="00BD2BA1"/>
    <w:rsid w:val="00BD2E24"/>
    <w:rsid w:val="00BD30E2"/>
    <w:rsid w:val="00BD42D0"/>
    <w:rsid w:val="00BD504A"/>
    <w:rsid w:val="00BD5126"/>
    <w:rsid w:val="00BD52A8"/>
    <w:rsid w:val="00BD52B1"/>
    <w:rsid w:val="00BD5D8E"/>
    <w:rsid w:val="00BE08AB"/>
    <w:rsid w:val="00BE2C34"/>
    <w:rsid w:val="00BE3DCE"/>
    <w:rsid w:val="00BE7614"/>
    <w:rsid w:val="00BE7AEF"/>
    <w:rsid w:val="00BE7FF0"/>
    <w:rsid w:val="00BF1B7E"/>
    <w:rsid w:val="00BF21BD"/>
    <w:rsid w:val="00BF37FA"/>
    <w:rsid w:val="00BF42B9"/>
    <w:rsid w:val="00BF6D27"/>
    <w:rsid w:val="00BF7025"/>
    <w:rsid w:val="00C00808"/>
    <w:rsid w:val="00C01EE8"/>
    <w:rsid w:val="00C020DB"/>
    <w:rsid w:val="00C04907"/>
    <w:rsid w:val="00C061D3"/>
    <w:rsid w:val="00C112BC"/>
    <w:rsid w:val="00C11EAE"/>
    <w:rsid w:val="00C1219D"/>
    <w:rsid w:val="00C12BA1"/>
    <w:rsid w:val="00C12D55"/>
    <w:rsid w:val="00C13422"/>
    <w:rsid w:val="00C140C5"/>
    <w:rsid w:val="00C14E37"/>
    <w:rsid w:val="00C177FF"/>
    <w:rsid w:val="00C17E2C"/>
    <w:rsid w:val="00C21430"/>
    <w:rsid w:val="00C214B9"/>
    <w:rsid w:val="00C2250A"/>
    <w:rsid w:val="00C235DC"/>
    <w:rsid w:val="00C24C8E"/>
    <w:rsid w:val="00C30EAF"/>
    <w:rsid w:val="00C3120D"/>
    <w:rsid w:val="00C33A70"/>
    <w:rsid w:val="00C34FAF"/>
    <w:rsid w:val="00C35A7A"/>
    <w:rsid w:val="00C36056"/>
    <w:rsid w:val="00C379CC"/>
    <w:rsid w:val="00C4058B"/>
    <w:rsid w:val="00C40CC9"/>
    <w:rsid w:val="00C41249"/>
    <w:rsid w:val="00C424D0"/>
    <w:rsid w:val="00C4438A"/>
    <w:rsid w:val="00C4464D"/>
    <w:rsid w:val="00C46743"/>
    <w:rsid w:val="00C51740"/>
    <w:rsid w:val="00C52B54"/>
    <w:rsid w:val="00C53CDC"/>
    <w:rsid w:val="00C559A6"/>
    <w:rsid w:val="00C56B4E"/>
    <w:rsid w:val="00C56ED0"/>
    <w:rsid w:val="00C5776F"/>
    <w:rsid w:val="00C60265"/>
    <w:rsid w:val="00C60F08"/>
    <w:rsid w:val="00C61687"/>
    <w:rsid w:val="00C620FB"/>
    <w:rsid w:val="00C641E0"/>
    <w:rsid w:val="00C645F1"/>
    <w:rsid w:val="00C66B87"/>
    <w:rsid w:val="00C66ED0"/>
    <w:rsid w:val="00C70F3A"/>
    <w:rsid w:val="00C711CC"/>
    <w:rsid w:val="00C714C6"/>
    <w:rsid w:val="00C720ED"/>
    <w:rsid w:val="00C73C9F"/>
    <w:rsid w:val="00C75B55"/>
    <w:rsid w:val="00C776E4"/>
    <w:rsid w:val="00C779B7"/>
    <w:rsid w:val="00C8055C"/>
    <w:rsid w:val="00C80653"/>
    <w:rsid w:val="00C815C9"/>
    <w:rsid w:val="00C8204E"/>
    <w:rsid w:val="00C82494"/>
    <w:rsid w:val="00C8381D"/>
    <w:rsid w:val="00C83A4F"/>
    <w:rsid w:val="00C84903"/>
    <w:rsid w:val="00C84B04"/>
    <w:rsid w:val="00C85125"/>
    <w:rsid w:val="00C85C34"/>
    <w:rsid w:val="00C870DC"/>
    <w:rsid w:val="00C90800"/>
    <w:rsid w:val="00C90C36"/>
    <w:rsid w:val="00C9153A"/>
    <w:rsid w:val="00C91FE1"/>
    <w:rsid w:val="00C94A2F"/>
    <w:rsid w:val="00C94C94"/>
    <w:rsid w:val="00C95068"/>
    <w:rsid w:val="00C95731"/>
    <w:rsid w:val="00C958C6"/>
    <w:rsid w:val="00C95CFA"/>
    <w:rsid w:val="00C972DF"/>
    <w:rsid w:val="00C97443"/>
    <w:rsid w:val="00CA06A6"/>
    <w:rsid w:val="00CA151B"/>
    <w:rsid w:val="00CA15A9"/>
    <w:rsid w:val="00CA2008"/>
    <w:rsid w:val="00CA48AF"/>
    <w:rsid w:val="00CA4FB9"/>
    <w:rsid w:val="00CA5753"/>
    <w:rsid w:val="00CA5849"/>
    <w:rsid w:val="00CA6A5B"/>
    <w:rsid w:val="00CA72EA"/>
    <w:rsid w:val="00CB078A"/>
    <w:rsid w:val="00CB0EA4"/>
    <w:rsid w:val="00CB1446"/>
    <w:rsid w:val="00CB4396"/>
    <w:rsid w:val="00CB5013"/>
    <w:rsid w:val="00CC0A9D"/>
    <w:rsid w:val="00CC1816"/>
    <w:rsid w:val="00CC3880"/>
    <w:rsid w:val="00CC3F10"/>
    <w:rsid w:val="00CC5A46"/>
    <w:rsid w:val="00CC7956"/>
    <w:rsid w:val="00CD1734"/>
    <w:rsid w:val="00CD1D6F"/>
    <w:rsid w:val="00CD2A5D"/>
    <w:rsid w:val="00CD65EF"/>
    <w:rsid w:val="00CD6C35"/>
    <w:rsid w:val="00CD6EEF"/>
    <w:rsid w:val="00CD7461"/>
    <w:rsid w:val="00CD7F56"/>
    <w:rsid w:val="00CE049E"/>
    <w:rsid w:val="00CE18EF"/>
    <w:rsid w:val="00CE1AC8"/>
    <w:rsid w:val="00CE31B4"/>
    <w:rsid w:val="00CE37D0"/>
    <w:rsid w:val="00CE453F"/>
    <w:rsid w:val="00CE5B77"/>
    <w:rsid w:val="00CF06AB"/>
    <w:rsid w:val="00CF18DC"/>
    <w:rsid w:val="00CF20FA"/>
    <w:rsid w:val="00CF22C8"/>
    <w:rsid w:val="00CF2A64"/>
    <w:rsid w:val="00CF2C92"/>
    <w:rsid w:val="00CF429F"/>
    <w:rsid w:val="00CF5678"/>
    <w:rsid w:val="00CF59FD"/>
    <w:rsid w:val="00CF5F41"/>
    <w:rsid w:val="00CF65C0"/>
    <w:rsid w:val="00CF7F78"/>
    <w:rsid w:val="00D002A6"/>
    <w:rsid w:val="00D01BB8"/>
    <w:rsid w:val="00D02270"/>
    <w:rsid w:val="00D039C8"/>
    <w:rsid w:val="00D03A0E"/>
    <w:rsid w:val="00D04548"/>
    <w:rsid w:val="00D04CA6"/>
    <w:rsid w:val="00D06339"/>
    <w:rsid w:val="00D063D3"/>
    <w:rsid w:val="00D06E3C"/>
    <w:rsid w:val="00D10283"/>
    <w:rsid w:val="00D1438A"/>
    <w:rsid w:val="00D15D08"/>
    <w:rsid w:val="00D15DFD"/>
    <w:rsid w:val="00D16C72"/>
    <w:rsid w:val="00D16DF9"/>
    <w:rsid w:val="00D204D6"/>
    <w:rsid w:val="00D21147"/>
    <w:rsid w:val="00D23535"/>
    <w:rsid w:val="00D2384F"/>
    <w:rsid w:val="00D34158"/>
    <w:rsid w:val="00D344D4"/>
    <w:rsid w:val="00D35437"/>
    <w:rsid w:val="00D36777"/>
    <w:rsid w:val="00D370C2"/>
    <w:rsid w:val="00D408B2"/>
    <w:rsid w:val="00D40B22"/>
    <w:rsid w:val="00D42279"/>
    <w:rsid w:val="00D4434B"/>
    <w:rsid w:val="00D52912"/>
    <w:rsid w:val="00D53E10"/>
    <w:rsid w:val="00D5428E"/>
    <w:rsid w:val="00D54C8B"/>
    <w:rsid w:val="00D54DF5"/>
    <w:rsid w:val="00D56786"/>
    <w:rsid w:val="00D61DB2"/>
    <w:rsid w:val="00D636C4"/>
    <w:rsid w:val="00D647EE"/>
    <w:rsid w:val="00D66655"/>
    <w:rsid w:val="00D670F1"/>
    <w:rsid w:val="00D67194"/>
    <w:rsid w:val="00D671EE"/>
    <w:rsid w:val="00D675B4"/>
    <w:rsid w:val="00D711C2"/>
    <w:rsid w:val="00D716CA"/>
    <w:rsid w:val="00D7172E"/>
    <w:rsid w:val="00D71A8F"/>
    <w:rsid w:val="00D71EAB"/>
    <w:rsid w:val="00D75E8F"/>
    <w:rsid w:val="00D76E01"/>
    <w:rsid w:val="00D802E6"/>
    <w:rsid w:val="00D80706"/>
    <w:rsid w:val="00D818F5"/>
    <w:rsid w:val="00D81CD9"/>
    <w:rsid w:val="00D82D6D"/>
    <w:rsid w:val="00D841A9"/>
    <w:rsid w:val="00D84921"/>
    <w:rsid w:val="00D84A67"/>
    <w:rsid w:val="00D85B09"/>
    <w:rsid w:val="00D8634F"/>
    <w:rsid w:val="00D86D91"/>
    <w:rsid w:val="00D873D2"/>
    <w:rsid w:val="00D879E9"/>
    <w:rsid w:val="00D90EB0"/>
    <w:rsid w:val="00D9286E"/>
    <w:rsid w:val="00D94A7D"/>
    <w:rsid w:val="00D95E48"/>
    <w:rsid w:val="00D96D1B"/>
    <w:rsid w:val="00D9753B"/>
    <w:rsid w:val="00DA0414"/>
    <w:rsid w:val="00DA09C3"/>
    <w:rsid w:val="00DA4210"/>
    <w:rsid w:val="00DA615D"/>
    <w:rsid w:val="00DA6CB4"/>
    <w:rsid w:val="00DA6FB9"/>
    <w:rsid w:val="00DA6FC0"/>
    <w:rsid w:val="00DB0193"/>
    <w:rsid w:val="00DB0F90"/>
    <w:rsid w:val="00DB1329"/>
    <w:rsid w:val="00DB2155"/>
    <w:rsid w:val="00DB2E10"/>
    <w:rsid w:val="00DB4B13"/>
    <w:rsid w:val="00DB5D91"/>
    <w:rsid w:val="00DB6C5F"/>
    <w:rsid w:val="00DB7BD1"/>
    <w:rsid w:val="00DB7D05"/>
    <w:rsid w:val="00DC0544"/>
    <w:rsid w:val="00DC38B6"/>
    <w:rsid w:val="00DC3C5E"/>
    <w:rsid w:val="00DC3CD2"/>
    <w:rsid w:val="00DC5A37"/>
    <w:rsid w:val="00DC5E57"/>
    <w:rsid w:val="00DC65D8"/>
    <w:rsid w:val="00DC6930"/>
    <w:rsid w:val="00DC7789"/>
    <w:rsid w:val="00DD0885"/>
    <w:rsid w:val="00DD1D0F"/>
    <w:rsid w:val="00DD3BA3"/>
    <w:rsid w:val="00DE0FBD"/>
    <w:rsid w:val="00DE2443"/>
    <w:rsid w:val="00DE2A4C"/>
    <w:rsid w:val="00DE3A55"/>
    <w:rsid w:val="00DE5D92"/>
    <w:rsid w:val="00DE5FCB"/>
    <w:rsid w:val="00DE7542"/>
    <w:rsid w:val="00DE7EA2"/>
    <w:rsid w:val="00DF2442"/>
    <w:rsid w:val="00DF2B2E"/>
    <w:rsid w:val="00DF3176"/>
    <w:rsid w:val="00DF32AF"/>
    <w:rsid w:val="00DF34C0"/>
    <w:rsid w:val="00DF417E"/>
    <w:rsid w:val="00DF5350"/>
    <w:rsid w:val="00DF622A"/>
    <w:rsid w:val="00DF6C82"/>
    <w:rsid w:val="00E00D39"/>
    <w:rsid w:val="00E01A0E"/>
    <w:rsid w:val="00E02102"/>
    <w:rsid w:val="00E02367"/>
    <w:rsid w:val="00E0236B"/>
    <w:rsid w:val="00E0356B"/>
    <w:rsid w:val="00E04372"/>
    <w:rsid w:val="00E04449"/>
    <w:rsid w:val="00E04B6A"/>
    <w:rsid w:val="00E0649C"/>
    <w:rsid w:val="00E078B7"/>
    <w:rsid w:val="00E07D8E"/>
    <w:rsid w:val="00E10B09"/>
    <w:rsid w:val="00E13E2E"/>
    <w:rsid w:val="00E14291"/>
    <w:rsid w:val="00E1492F"/>
    <w:rsid w:val="00E14E4F"/>
    <w:rsid w:val="00E155BC"/>
    <w:rsid w:val="00E1742E"/>
    <w:rsid w:val="00E2014E"/>
    <w:rsid w:val="00E21A24"/>
    <w:rsid w:val="00E236B3"/>
    <w:rsid w:val="00E23F85"/>
    <w:rsid w:val="00E27E47"/>
    <w:rsid w:val="00E307E6"/>
    <w:rsid w:val="00E31AB0"/>
    <w:rsid w:val="00E3374E"/>
    <w:rsid w:val="00E34DEF"/>
    <w:rsid w:val="00E35769"/>
    <w:rsid w:val="00E3774D"/>
    <w:rsid w:val="00E41BAB"/>
    <w:rsid w:val="00E42632"/>
    <w:rsid w:val="00E43541"/>
    <w:rsid w:val="00E4539A"/>
    <w:rsid w:val="00E51159"/>
    <w:rsid w:val="00E531B0"/>
    <w:rsid w:val="00E53B64"/>
    <w:rsid w:val="00E540C6"/>
    <w:rsid w:val="00E550FD"/>
    <w:rsid w:val="00E553D2"/>
    <w:rsid w:val="00E55A50"/>
    <w:rsid w:val="00E610EA"/>
    <w:rsid w:val="00E620E2"/>
    <w:rsid w:val="00E62494"/>
    <w:rsid w:val="00E6359E"/>
    <w:rsid w:val="00E63CFF"/>
    <w:rsid w:val="00E66E6A"/>
    <w:rsid w:val="00E67963"/>
    <w:rsid w:val="00E67A9F"/>
    <w:rsid w:val="00E70398"/>
    <w:rsid w:val="00E70E1A"/>
    <w:rsid w:val="00E717D6"/>
    <w:rsid w:val="00E73199"/>
    <w:rsid w:val="00E73C21"/>
    <w:rsid w:val="00E73D06"/>
    <w:rsid w:val="00E744D3"/>
    <w:rsid w:val="00E7545F"/>
    <w:rsid w:val="00E7630D"/>
    <w:rsid w:val="00E76EE9"/>
    <w:rsid w:val="00E77ADF"/>
    <w:rsid w:val="00E77BC6"/>
    <w:rsid w:val="00E80BE7"/>
    <w:rsid w:val="00E817D3"/>
    <w:rsid w:val="00E81C7A"/>
    <w:rsid w:val="00E82045"/>
    <w:rsid w:val="00E821B4"/>
    <w:rsid w:val="00E82DD9"/>
    <w:rsid w:val="00E83104"/>
    <w:rsid w:val="00E83FE5"/>
    <w:rsid w:val="00E8427D"/>
    <w:rsid w:val="00E84F70"/>
    <w:rsid w:val="00E85E0F"/>
    <w:rsid w:val="00E867B0"/>
    <w:rsid w:val="00E86941"/>
    <w:rsid w:val="00E86AB3"/>
    <w:rsid w:val="00E879E8"/>
    <w:rsid w:val="00E908E1"/>
    <w:rsid w:val="00E90ACA"/>
    <w:rsid w:val="00E90F6E"/>
    <w:rsid w:val="00E911D3"/>
    <w:rsid w:val="00E91357"/>
    <w:rsid w:val="00E91659"/>
    <w:rsid w:val="00E91BEC"/>
    <w:rsid w:val="00E920C4"/>
    <w:rsid w:val="00E929ED"/>
    <w:rsid w:val="00E94FFF"/>
    <w:rsid w:val="00E967D4"/>
    <w:rsid w:val="00E96875"/>
    <w:rsid w:val="00E97412"/>
    <w:rsid w:val="00E97DE0"/>
    <w:rsid w:val="00EA054E"/>
    <w:rsid w:val="00EA0987"/>
    <w:rsid w:val="00EA12BF"/>
    <w:rsid w:val="00EA2C53"/>
    <w:rsid w:val="00EA2C72"/>
    <w:rsid w:val="00EA3833"/>
    <w:rsid w:val="00EA3AC2"/>
    <w:rsid w:val="00EA4602"/>
    <w:rsid w:val="00EA477F"/>
    <w:rsid w:val="00EA485B"/>
    <w:rsid w:val="00EA4D23"/>
    <w:rsid w:val="00EA5872"/>
    <w:rsid w:val="00EA6CE6"/>
    <w:rsid w:val="00EA73A3"/>
    <w:rsid w:val="00EA7586"/>
    <w:rsid w:val="00EA7D29"/>
    <w:rsid w:val="00EB0AA9"/>
    <w:rsid w:val="00EB0D0D"/>
    <w:rsid w:val="00EB19EA"/>
    <w:rsid w:val="00EB38B2"/>
    <w:rsid w:val="00EB454D"/>
    <w:rsid w:val="00EB4A41"/>
    <w:rsid w:val="00EB4F2F"/>
    <w:rsid w:val="00EB4FF6"/>
    <w:rsid w:val="00EB5609"/>
    <w:rsid w:val="00EB597E"/>
    <w:rsid w:val="00EB611F"/>
    <w:rsid w:val="00EB6A9B"/>
    <w:rsid w:val="00EC00D7"/>
    <w:rsid w:val="00EC1B12"/>
    <w:rsid w:val="00EC2921"/>
    <w:rsid w:val="00EC37D9"/>
    <w:rsid w:val="00EC497D"/>
    <w:rsid w:val="00EC6D4B"/>
    <w:rsid w:val="00EC6EB1"/>
    <w:rsid w:val="00EC76BF"/>
    <w:rsid w:val="00ED0357"/>
    <w:rsid w:val="00ED0788"/>
    <w:rsid w:val="00ED1DCE"/>
    <w:rsid w:val="00ED2290"/>
    <w:rsid w:val="00ED2404"/>
    <w:rsid w:val="00ED3664"/>
    <w:rsid w:val="00ED36B9"/>
    <w:rsid w:val="00ED52C3"/>
    <w:rsid w:val="00ED5945"/>
    <w:rsid w:val="00ED5EF2"/>
    <w:rsid w:val="00ED6AF7"/>
    <w:rsid w:val="00ED742A"/>
    <w:rsid w:val="00ED7AAA"/>
    <w:rsid w:val="00ED7B7A"/>
    <w:rsid w:val="00EE000F"/>
    <w:rsid w:val="00EE03EF"/>
    <w:rsid w:val="00EE0FCF"/>
    <w:rsid w:val="00EE3B8D"/>
    <w:rsid w:val="00EE4279"/>
    <w:rsid w:val="00EE5528"/>
    <w:rsid w:val="00EE65A2"/>
    <w:rsid w:val="00EE7552"/>
    <w:rsid w:val="00EF17C9"/>
    <w:rsid w:val="00EF40C5"/>
    <w:rsid w:val="00EF421C"/>
    <w:rsid w:val="00EF4375"/>
    <w:rsid w:val="00EF66EF"/>
    <w:rsid w:val="00EF6E15"/>
    <w:rsid w:val="00F002A0"/>
    <w:rsid w:val="00F009C4"/>
    <w:rsid w:val="00F011E0"/>
    <w:rsid w:val="00F024DE"/>
    <w:rsid w:val="00F02736"/>
    <w:rsid w:val="00F0496E"/>
    <w:rsid w:val="00F05D57"/>
    <w:rsid w:val="00F05FA9"/>
    <w:rsid w:val="00F0778E"/>
    <w:rsid w:val="00F114C6"/>
    <w:rsid w:val="00F11FDB"/>
    <w:rsid w:val="00F120D2"/>
    <w:rsid w:val="00F12663"/>
    <w:rsid w:val="00F13BB4"/>
    <w:rsid w:val="00F14182"/>
    <w:rsid w:val="00F14761"/>
    <w:rsid w:val="00F14A60"/>
    <w:rsid w:val="00F16AA4"/>
    <w:rsid w:val="00F20DD0"/>
    <w:rsid w:val="00F22A39"/>
    <w:rsid w:val="00F260A2"/>
    <w:rsid w:val="00F26C09"/>
    <w:rsid w:val="00F26D8C"/>
    <w:rsid w:val="00F26FD2"/>
    <w:rsid w:val="00F27A42"/>
    <w:rsid w:val="00F3004B"/>
    <w:rsid w:val="00F30EAD"/>
    <w:rsid w:val="00F3128C"/>
    <w:rsid w:val="00F3179C"/>
    <w:rsid w:val="00F3202B"/>
    <w:rsid w:val="00F327FD"/>
    <w:rsid w:val="00F32F5B"/>
    <w:rsid w:val="00F34BBA"/>
    <w:rsid w:val="00F34C73"/>
    <w:rsid w:val="00F3559C"/>
    <w:rsid w:val="00F372C2"/>
    <w:rsid w:val="00F37A91"/>
    <w:rsid w:val="00F37BF5"/>
    <w:rsid w:val="00F41221"/>
    <w:rsid w:val="00F4347B"/>
    <w:rsid w:val="00F43FF1"/>
    <w:rsid w:val="00F447BE"/>
    <w:rsid w:val="00F46092"/>
    <w:rsid w:val="00F47950"/>
    <w:rsid w:val="00F47BE1"/>
    <w:rsid w:val="00F500A6"/>
    <w:rsid w:val="00F50DC8"/>
    <w:rsid w:val="00F51DDA"/>
    <w:rsid w:val="00F52E9D"/>
    <w:rsid w:val="00F5309A"/>
    <w:rsid w:val="00F53B70"/>
    <w:rsid w:val="00F5452A"/>
    <w:rsid w:val="00F56081"/>
    <w:rsid w:val="00F567B1"/>
    <w:rsid w:val="00F579C3"/>
    <w:rsid w:val="00F60233"/>
    <w:rsid w:val="00F606DD"/>
    <w:rsid w:val="00F6112E"/>
    <w:rsid w:val="00F614CA"/>
    <w:rsid w:val="00F61D12"/>
    <w:rsid w:val="00F62943"/>
    <w:rsid w:val="00F630C8"/>
    <w:rsid w:val="00F6319E"/>
    <w:rsid w:val="00F63AFF"/>
    <w:rsid w:val="00F64F35"/>
    <w:rsid w:val="00F65D98"/>
    <w:rsid w:val="00F6681D"/>
    <w:rsid w:val="00F7120A"/>
    <w:rsid w:val="00F71497"/>
    <w:rsid w:val="00F737FE"/>
    <w:rsid w:val="00F73B6B"/>
    <w:rsid w:val="00F74A08"/>
    <w:rsid w:val="00F7583F"/>
    <w:rsid w:val="00F75F60"/>
    <w:rsid w:val="00F7601E"/>
    <w:rsid w:val="00F767EB"/>
    <w:rsid w:val="00F76F72"/>
    <w:rsid w:val="00F80C7F"/>
    <w:rsid w:val="00F8130E"/>
    <w:rsid w:val="00F81A47"/>
    <w:rsid w:val="00F82877"/>
    <w:rsid w:val="00F83B33"/>
    <w:rsid w:val="00F84058"/>
    <w:rsid w:val="00F85060"/>
    <w:rsid w:val="00F86DC9"/>
    <w:rsid w:val="00F87B91"/>
    <w:rsid w:val="00F87CB8"/>
    <w:rsid w:val="00F911C9"/>
    <w:rsid w:val="00F91327"/>
    <w:rsid w:val="00F927B7"/>
    <w:rsid w:val="00F93210"/>
    <w:rsid w:val="00F951D6"/>
    <w:rsid w:val="00F95C0E"/>
    <w:rsid w:val="00F9604F"/>
    <w:rsid w:val="00F964F1"/>
    <w:rsid w:val="00F96670"/>
    <w:rsid w:val="00F970A8"/>
    <w:rsid w:val="00FA07A3"/>
    <w:rsid w:val="00FA151D"/>
    <w:rsid w:val="00FA7236"/>
    <w:rsid w:val="00FA7268"/>
    <w:rsid w:val="00FB0105"/>
    <w:rsid w:val="00FB40FF"/>
    <w:rsid w:val="00FB51E0"/>
    <w:rsid w:val="00FB5C0A"/>
    <w:rsid w:val="00FC2D86"/>
    <w:rsid w:val="00FC31B1"/>
    <w:rsid w:val="00FC4200"/>
    <w:rsid w:val="00FC7261"/>
    <w:rsid w:val="00FD0DD7"/>
    <w:rsid w:val="00FD1310"/>
    <w:rsid w:val="00FD20E3"/>
    <w:rsid w:val="00FD2349"/>
    <w:rsid w:val="00FD377E"/>
    <w:rsid w:val="00FD3867"/>
    <w:rsid w:val="00FD545C"/>
    <w:rsid w:val="00FD57C2"/>
    <w:rsid w:val="00FD583C"/>
    <w:rsid w:val="00FD584D"/>
    <w:rsid w:val="00FD5C23"/>
    <w:rsid w:val="00FD6A70"/>
    <w:rsid w:val="00FD73F3"/>
    <w:rsid w:val="00FD7515"/>
    <w:rsid w:val="00FE0570"/>
    <w:rsid w:val="00FE40BC"/>
    <w:rsid w:val="00FE48E0"/>
    <w:rsid w:val="00FE5E12"/>
    <w:rsid w:val="00FE6B67"/>
    <w:rsid w:val="00FE70AD"/>
    <w:rsid w:val="00FF03F9"/>
    <w:rsid w:val="00FF172E"/>
    <w:rsid w:val="00FF1B47"/>
    <w:rsid w:val="00FF24B1"/>
    <w:rsid w:val="00FF2967"/>
    <w:rsid w:val="00FF40C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509B7580"/>
  <w15:chartTrackingRefBased/>
  <w15:docId w15:val="{C07BCF60-6C5E-3E41-8899-C85246D78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qFormat="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43D4"/>
    <w:pPr>
      <w:spacing w:after="120"/>
      <w:jc w:val="both"/>
    </w:pPr>
    <w:rPr>
      <w:rFonts w:eastAsia="MS Mincho"/>
      <w:noProof/>
    </w:rPr>
  </w:style>
  <w:style w:type="paragraph" w:styleId="Heading1">
    <w:name w:val="heading 1"/>
    <w:basedOn w:val="Normal"/>
    <w:next w:val="Normal"/>
    <w:link w:val="Heading1Char"/>
    <w:autoRedefine/>
    <w:uiPriority w:val="9"/>
    <w:qFormat/>
    <w:rsid w:val="0054279D"/>
    <w:pPr>
      <w:keepNext/>
      <w:keepLines/>
      <w:numPr>
        <w:numId w:val="46"/>
      </w:numPr>
      <w:spacing w:before="240" w:after="0"/>
      <w:outlineLvl w:val="0"/>
    </w:pPr>
    <w:rPr>
      <w:rFonts w:ascii="Cambria" w:eastAsiaTheme="majorEastAsia" w:hAnsi="Cambria" w:cstheme="majorBidi"/>
      <w:b/>
      <w:color w:val="2E74B5" w:themeColor="accent1" w:themeShade="BF"/>
      <w:sz w:val="28"/>
      <w:szCs w:val="32"/>
    </w:rPr>
  </w:style>
  <w:style w:type="paragraph" w:styleId="Heading2">
    <w:name w:val="heading 2"/>
    <w:basedOn w:val="Normal"/>
    <w:next w:val="Normal"/>
    <w:link w:val="Heading2Char"/>
    <w:autoRedefine/>
    <w:uiPriority w:val="9"/>
    <w:unhideWhenUsed/>
    <w:qFormat/>
    <w:rsid w:val="007A3472"/>
    <w:pPr>
      <w:keepNext/>
      <w:keepLines/>
      <w:numPr>
        <w:ilvl w:val="1"/>
        <w:numId w:val="46"/>
      </w:numPr>
      <w:spacing w:before="240" w:after="240" w:line="276" w:lineRule="auto"/>
      <w:outlineLvl w:val="1"/>
    </w:pPr>
    <w:rPr>
      <w:rFonts w:ascii="Cambria" w:eastAsiaTheme="majorEastAsia" w:hAnsi="Cambria" w:cstheme="majorBidi"/>
      <w:b/>
      <w:color w:val="2E74B5" w:themeColor="accent1" w:themeShade="BF"/>
      <w:sz w:val="26"/>
      <w:szCs w:val="26"/>
      <w:lang w:val="en-US" w:bidi="en-US"/>
    </w:rPr>
  </w:style>
  <w:style w:type="paragraph" w:styleId="Heading3">
    <w:name w:val="heading 3"/>
    <w:basedOn w:val="Normal"/>
    <w:next w:val="Normal"/>
    <w:link w:val="Heading3Char"/>
    <w:autoRedefine/>
    <w:uiPriority w:val="9"/>
    <w:unhideWhenUsed/>
    <w:qFormat/>
    <w:rsid w:val="00147745"/>
    <w:pPr>
      <w:keepNext/>
      <w:keepLines/>
      <w:numPr>
        <w:ilvl w:val="2"/>
        <w:numId w:val="46"/>
      </w:numPr>
      <w:spacing w:before="120" w:line="276" w:lineRule="auto"/>
      <w:outlineLvl w:val="2"/>
    </w:pPr>
    <w:rPr>
      <w:rFonts w:ascii="Cambria" w:eastAsia="Times New Roman" w:hAnsi="Cambria" w:cstheme="majorBidi"/>
      <w:color w:val="1F4D78" w:themeColor="accent1" w:themeShade="7F"/>
      <w:sz w:val="24"/>
      <w:szCs w:val="24"/>
      <w:lang w:eastAsia="de-DE"/>
    </w:rPr>
  </w:style>
  <w:style w:type="paragraph" w:styleId="Heading4">
    <w:name w:val="heading 4"/>
    <w:basedOn w:val="Normal"/>
    <w:next w:val="Normal"/>
    <w:link w:val="Heading4Char"/>
    <w:autoRedefine/>
    <w:uiPriority w:val="9"/>
    <w:unhideWhenUsed/>
    <w:qFormat/>
    <w:rsid w:val="001F0516"/>
    <w:pPr>
      <w:keepNext/>
      <w:keepLines/>
      <w:numPr>
        <w:ilvl w:val="3"/>
        <w:numId w:val="46"/>
      </w:numPr>
      <w:spacing w:before="120" w:line="276" w:lineRule="auto"/>
      <w:jc w:val="left"/>
      <w:outlineLvl w:val="3"/>
    </w:pPr>
    <w:rPr>
      <w:rFonts w:eastAsia="Times New Roman" w:cs="Times New Roman"/>
      <w:i/>
      <w:iCs/>
      <w:noProof w:val="0"/>
      <w:color w:val="2E74B5"/>
      <w:lang w:val="de-DE"/>
    </w:rPr>
  </w:style>
  <w:style w:type="paragraph" w:styleId="Heading5">
    <w:name w:val="heading 5"/>
    <w:basedOn w:val="Normal"/>
    <w:next w:val="Normal"/>
    <w:link w:val="Heading5Char"/>
    <w:uiPriority w:val="9"/>
    <w:unhideWhenUsed/>
    <w:qFormat/>
    <w:rsid w:val="004417BA"/>
    <w:pPr>
      <w:keepNext/>
      <w:keepLines/>
      <w:numPr>
        <w:ilvl w:val="4"/>
        <w:numId w:val="46"/>
      </w:numPr>
      <w:spacing w:before="120" w:line="276" w:lineRule="auto"/>
      <w:outlineLvl w:val="4"/>
    </w:pPr>
    <w:rPr>
      <w:rFonts w:ascii="Calibri Light" w:eastAsia="Cambria" w:hAnsi="Calibri Light" w:cs="Times New Roman"/>
      <w:noProof w:val="0"/>
      <w:color w:val="2E74B5"/>
      <w:lang w:val="en-US" w:eastAsia="ja-JP" w:bidi="en-US"/>
    </w:rPr>
  </w:style>
  <w:style w:type="paragraph" w:styleId="Heading6">
    <w:name w:val="heading 6"/>
    <w:basedOn w:val="Normal"/>
    <w:next w:val="Normal"/>
    <w:link w:val="Heading6Char"/>
    <w:uiPriority w:val="9"/>
    <w:unhideWhenUsed/>
    <w:qFormat/>
    <w:rsid w:val="00F5309A"/>
    <w:pPr>
      <w:keepNext/>
      <w:keepLines/>
      <w:numPr>
        <w:ilvl w:val="5"/>
        <w:numId w:val="46"/>
      </w:numPr>
      <w:spacing w:before="40" w:after="0"/>
      <w:outlineLvl w:val="5"/>
    </w:pPr>
    <w:rPr>
      <w:rFonts w:ascii="Calibri Light" w:eastAsia="Times New Roman" w:hAnsi="Calibri Light" w:cs="Times New Roman"/>
      <w:noProof w:val="0"/>
      <w:color w:val="1F4D78"/>
      <w:lang w:val="de-DE"/>
    </w:rPr>
  </w:style>
  <w:style w:type="paragraph" w:styleId="Heading7">
    <w:name w:val="heading 7"/>
    <w:basedOn w:val="Normal"/>
    <w:next w:val="Normal"/>
    <w:link w:val="Heading7Char"/>
    <w:uiPriority w:val="9"/>
    <w:unhideWhenUsed/>
    <w:qFormat/>
    <w:rsid w:val="00F5309A"/>
    <w:pPr>
      <w:keepNext/>
      <w:keepLines/>
      <w:numPr>
        <w:ilvl w:val="6"/>
        <w:numId w:val="46"/>
      </w:numPr>
      <w:spacing w:before="40" w:after="0"/>
      <w:outlineLvl w:val="6"/>
    </w:pPr>
    <w:rPr>
      <w:rFonts w:ascii="Calibri Light" w:eastAsia="Times New Roman" w:hAnsi="Calibri Light" w:cs="Times New Roman"/>
      <w:i/>
      <w:iCs/>
      <w:noProof w:val="0"/>
      <w:color w:val="1F4D78"/>
      <w:lang w:val="de-DE"/>
    </w:rPr>
  </w:style>
  <w:style w:type="paragraph" w:styleId="Heading8">
    <w:name w:val="heading 8"/>
    <w:basedOn w:val="Normal"/>
    <w:next w:val="Normal"/>
    <w:link w:val="Heading8Char"/>
    <w:uiPriority w:val="9"/>
    <w:unhideWhenUsed/>
    <w:qFormat/>
    <w:rsid w:val="00F5309A"/>
    <w:pPr>
      <w:keepNext/>
      <w:keepLines/>
      <w:numPr>
        <w:ilvl w:val="7"/>
        <w:numId w:val="46"/>
      </w:numPr>
      <w:spacing w:before="40" w:after="0"/>
      <w:outlineLvl w:val="7"/>
    </w:pPr>
    <w:rPr>
      <w:rFonts w:ascii="Calibri Light" w:eastAsia="Times New Roman" w:hAnsi="Calibri Light" w:cs="Times New Roman"/>
      <w:noProof w:val="0"/>
      <w:color w:val="272727"/>
      <w:sz w:val="21"/>
      <w:szCs w:val="21"/>
      <w:lang w:val="de-DE"/>
    </w:rPr>
  </w:style>
  <w:style w:type="paragraph" w:styleId="Heading9">
    <w:name w:val="heading 9"/>
    <w:basedOn w:val="Normal"/>
    <w:next w:val="Normal"/>
    <w:link w:val="Heading9Char"/>
    <w:uiPriority w:val="9"/>
    <w:unhideWhenUsed/>
    <w:qFormat/>
    <w:rsid w:val="00F5309A"/>
    <w:pPr>
      <w:keepNext/>
      <w:keepLines/>
      <w:numPr>
        <w:ilvl w:val="8"/>
        <w:numId w:val="46"/>
      </w:numPr>
      <w:spacing w:before="40" w:after="0"/>
      <w:outlineLvl w:val="8"/>
    </w:pPr>
    <w:rPr>
      <w:rFonts w:ascii="Calibri Light" w:eastAsia="Times New Roman" w:hAnsi="Calibri Light" w:cs="Times New Roman"/>
      <w:i/>
      <w:iCs/>
      <w:noProof w:val="0"/>
      <w:color w:val="272727"/>
      <w:sz w:val="21"/>
      <w:szCs w:val="21"/>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79D"/>
    <w:rPr>
      <w:rFonts w:ascii="Cambria" w:eastAsiaTheme="majorEastAsia" w:hAnsi="Cambria" w:cstheme="majorBidi"/>
      <w:b/>
      <w:noProof/>
      <w:color w:val="2E74B5" w:themeColor="accent1" w:themeShade="BF"/>
      <w:sz w:val="28"/>
      <w:szCs w:val="32"/>
    </w:rPr>
  </w:style>
  <w:style w:type="character" w:customStyle="1" w:styleId="Heading2Char">
    <w:name w:val="Heading 2 Char"/>
    <w:basedOn w:val="DefaultParagraphFont"/>
    <w:link w:val="Heading2"/>
    <w:uiPriority w:val="9"/>
    <w:rsid w:val="007A3472"/>
    <w:rPr>
      <w:rFonts w:ascii="Cambria" w:eastAsiaTheme="majorEastAsia" w:hAnsi="Cambria" w:cstheme="majorBidi"/>
      <w:b/>
      <w:noProof/>
      <w:color w:val="2E74B5" w:themeColor="accent1" w:themeShade="BF"/>
      <w:sz w:val="26"/>
      <w:szCs w:val="26"/>
      <w:lang w:val="en-US" w:bidi="en-US"/>
    </w:rPr>
  </w:style>
  <w:style w:type="character" w:customStyle="1" w:styleId="Heading3Char">
    <w:name w:val="Heading 3 Char"/>
    <w:basedOn w:val="DefaultParagraphFont"/>
    <w:link w:val="Heading3"/>
    <w:uiPriority w:val="9"/>
    <w:rsid w:val="00147745"/>
    <w:rPr>
      <w:rFonts w:ascii="Cambria" w:eastAsia="Times New Roman" w:hAnsi="Cambria" w:cstheme="majorBidi"/>
      <w:noProof/>
      <w:color w:val="1F4D78" w:themeColor="accent1" w:themeShade="7F"/>
      <w:sz w:val="24"/>
      <w:szCs w:val="24"/>
      <w:lang w:eastAsia="de-DE"/>
    </w:rPr>
  </w:style>
  <w:style w:type="character" w:customStyle="1" w:styleId="Heading4Char">
    <w:name w:val="Heading 4 Char"/>
    <w:basedOn w:val="DefaultParagraphFont"/>
    <w:link w:val="Heading4"/>
    <w:uiPriority w:val="9"/>
    <w:rsid w:val="001F0516"/>
    <w:rPr>
      <w:rFonts w:eastAsia="Times New Roman" w:cs="Times New Roman"/>
      <w:i/>
      <w:iCs/>
      <w:color w:val="2E74B5"/>
      <w:lang w:val="de-DE"/>
    </w:rPr>
  </w:style>
  <w:style w:type="character" w:customStyle="1" w:styleId="Heading5Char">
    <w:name w:val="Heading 5 Char"/>
    <w:basedOn w:val="DefaultParagraphFont"/>
    <w:link w:val="Heading5"/>
    <w:uiPriority w:val="9"/>
    <w:rsid w:val="004417BA"/>
    <w:rPr>
      <w:rFonts w:ascii="Calibri Light" w:eastAsia="Cambria" w:hAnsi="Calibri Light" w:cs="Times New Roman"/>
      <w:color w:val="2E74B5"/>
      <w:lang w:val="en-US" w:eastAsia="ja-JP" w:bidi="en-US"/>
    </w:rPr>
  </w:style>
  <w:style w:type="character" w:customStyle="1" w:styleId="Heading6Char">
    <w:name w:val="Heading 6 Char"/>
    <w:basedOn w:val="DefaultParagraphFont"/>
    <w:link w:val="Heading6"/>
    <w:uiPriority w:val="9"/>
    <w:rsid w:val="00F5309A"/>
    <w:rPr>
      <w:rFonts w:ascii="Calibri Light" w:eastAsia="Times New Roman" w:hAnsi="Calibri Light" w:cs="Times New Roman"/>
      <w:color w:val="1F4D78"/>
      <w:lang w:val="de-DE"/>
    </w:rPr>
  </w:style>
  <w:style w:type="character" w:customStyle="1" w:styleId="Heading7Char">
    <w:name w:val="Heading 7 Char"/>
    <w:basedOn w:val="DefaultParagraphFont"/>
    <w:link w:val="Heading7"/>
    <w:uiPriority w:val="9"/>
    <w:rsid w:val="00F5309A"/>
    <w:rPr>
      <w:rFonts w:ascii="Calibri Light" w:eastAsia="Times New Roman" w:hAnsi="Calibri Light" w:cs="Times New Roman"/>
      <w:i/>
      <w:iCs/>
      <w:color w:val="1F4D78"/>
      <w:lang w:val="de-DE"/>
    </w:rPr>
  </w:style>
  <w:style w:type="character" w:customStyle="1" w:styleId="Heading8Char">
    <w:name w:val="Heading 8 Char"/>
    <w:basedOn w:val="DefaultParagraphFont"/>
    <w:link w:val="Heading8"/>
    <w:uiPriority w:val="9"/>
    <w:rsid w:val="00F5309A"/>
    <w:rPr>
      <w:rFonts w:ascii="Calibri Light" w:eastAsia="Times New Roman" w:hAnsi="Calibri Light" w:cs="Times New Roman"/>
      <w:color w:val="272727"/>
      <w:sz w:val="21"/>
      <w:szCs w:val="21"/>
      <w:lang w:val="de-DE"/>
    </w:rPr>
  </w:style>
  <w:style w:type="character" w:customStyle="1" w:styleId="Heading9Char">
    <w:name w:val="Heading 9 Char"/>
    <w:basedOn w:val="DefaultParagraphFont"/>
    <w:link w:val="Heading9"/>
    <w:uiPriority w:val="9"/>
    <w:rsid w:val="00F5309A"/>
    <w:rPr>
      <w:rFonts w:ascii="Calibri Light" w:eastAsia="Times New Roman" w:hAnsi="Calibri Light" w:cs="Times New Roman"/>
      <w:i/>
      <w:iCs/>
      <w:color w:val="272727"/>
      <w:sz w:val="21"/>
      <w:szCs w:val="21"/>
      <w:lang w:val="de-DE"/>
    </w:rPr>
  </w:style>
  <w:style w:type="paragraph" w:styleId="FootnoteText">
    <w:name w:val="footnote text"/>
    <w:aliases w:val="Текст сноски Знак1,Текст сноски Знак Знак,Текст сноски Знак1 Знак Знак,Текст сноски Знак Знак Знак Знак,Знак Знак Знак Знак Знак,Знак Знак Знак1 Знак Знак,Знак Знак1 Знак Знак,Знак Знак Знак1,Знак Знак Знак"/>
    <w:basedOn w:val="Normal"/>
    <w:link w:val="FootnoteTextChar"/>
    <w:uiPriority w:val="99"/>
    <w:unhideWhenUsed/>
    <w:qFormat/>
    <w:rsid w:val="00F5309A"/>
    <w:pPr>
      <w:spacing w:after="0" w:line="240" w:lineRule="auto"/>
    </w:pPr>
    <w:rPr>
      <w:sz w:val="20"/>
      <w:szCs w:val="20"/>
    </w:rPr>
  </w:style>
  <w:style w:type="character" w:customStyle="1" w:styleId="FootnoteTextChar">
    <w:name w:val="Footnote Text Char"/>
    <w:aliases w:val="Текст сноски Знак1 Char,Текст сноски Знак Знак Char,Текст сноски Знак1 Знак Знак Char,Текст сноски Знак Знак Знак Знак Char,Знак Знак Знак Знак Знак Char,Знак Знак Знак1 Знак Знак Char,Знак Знак1 Знак Знак Char,Знак Знак Знак1 Char"/>
    <w:basedOn w:val="DefaultParagraphFont"/>
    <w:link w:val="FootnoteText"/>
    <w:uiPriority w:val="99"/>
    <w:qFormat/>
    <w:rsid w:val="00F5309A"/>
    <w:rPr>
      <w:rFonts w:eastAsia="MS Mincho"/>
      <w:noProof/>
      <w:sz w:val="20"/>
      <w:szCs w:val="20"/>
    </w:rPr>
  </w:style>
  <w:style w:type="paragraph" w:styleId="CommentText">
    <w:name w:val="annotation text"/>
    <w:basedOn w:val="Normal"/>
    <w:link w:val="CommentTextChar"/>
    <w:uiPriority w:val="99"/>
    <w:unhideWhenUsed/>
    <w:qFormat/>
    <w:rsid w:val="00F5309A"/>
    <w:pPr>
      <w:spacing w:line="240" w:lineRule="auto"/>
    </w:pPr>
    <w:rPr>
      <w:sz w:val="20"/>
      <w:szCs w:val="20"/>
    </w:rPr>
  </w:style>
  <w:style w:type="character" w:customStyle="1" w:styleId="CommentTextChar">
    <w:name w:val="Comment Text Char"/>
    <w:basedOn w:val="DefaultParagraphFont"/>
    <w:link w:val="CommentText"/>
    <w:uiPriority w:val="99"/>
    <w:qFormat/>
    <w:rsid w:val="00F5309A"/>
    <w:rPr>
      <w:rFonts w:eastAsia="MS Mincho"/>
      <w:noProof/>
      <w:sz w:val="20"/>
      <w:szCs w:val="20"/>
    </w:rPr>
  </w:style>
  <w:style w:type="character" w:styleId="FootnoteReference">
    <w:name w:val="footnote reference"/>
    <w:aliases w:val="ftref"/>
    <w:basedOn w:val="DefaultParagraphFont"/>
    <w:uiPriority w:val="99"/>
    <w:unhideWhenUsed/>
    <w:qFormat/>
    <w:rsid w:val="00F5309A"/>
    <w:rPr>
      <w:vertAlign w:val="superscript"/>
    </w:rPr>
  </w:style>
  <w:style w:type="character" w:styleId="CommentReference">
    <w:name w:val="annotation reference"/>
    <w:basedOn w:val="DefaultParagraphFont"/>
    <w:uiPriority w:val="99"/>
    <w:unhideWhenUsed/>
    <w:qFormat/>
    <w:rsid w:val="00F5309A"/>
    <w:rPr>
      <w:sz w:val="16"/>
      <w:szCs w:val="16"/>
    </w:rPr>
  </w:style>
  <w:style w:type="paragraph" w:styleId="Caption">
    <w:name w:val="caption"/>
    <w:basedOn w:val="Normal"/>
    <w:next w:val="Normal"/>
    <w:autoRedefine/>
    <w:uiPriority w:val="35"/>
    <w:unhideWhenUsed/>
    <w:qFormat/>
    <w:rsid w:val="000226B2"/>
    <w:pPr>
      <w:spacing w:after="200" w:line="240" w:lineRule="auto"/>
    </w:pPr>
    <w:rPr>
      <w:b/>
      <w:iCs/>
      <w:lang w:val="en-US"/>
    </w:rPr>
  </w:style>
  <w:style w:type="paragraph" w:styleId="ListParagraph">
    <w:name w:val="List Paragraph"/>
    <w:aliases w:val="Paragraphe de liste 2,Reference list,Lettre d'introduction,Paragrafo elenco,1st level - Bullet List Paragraph,Yellow Bullet,Normal bullet 2,F5 List Paragraph,List Paragraph11,FooterText,Paragraphe de liste1"/>
    <w:basedOn w:val="Normal"/>
    <w:link w:val="ListParagraphChar"/>
    <w:uiPriority w:val="34"/>
    <w:qFormat/>
    <w:rsid w:val="00F5309A"/>
    <w:pPr>
      <w:spacing w:after="0" w:line="240" w:lineRule="auto"/>
      <w:ind w:left="720"/>
      <w:contextualSpacing/>
    </w:pPr>
    <w:rPr>
      <w:rFonts w:eastAsia="Times New Roman" w:cs="Times New Roman"/>
      <w:noProof w:val="0"/>
      <w:szCs w:val="20"/>
      <w:lang w:val="nl-BE"/>
    </w:rPr>
  </w:style>
  <w:style w:type="character" w:customStyle="1" w:styleId="ListParagraphChar">
    <w:name w:val="List Paragraph Char"/>
    <w:aliases w:val="Paragraphe de liste 2 Char,Reference list Char,Lettre d'introduction Char,Paragrafo elenco Char,1st level - Bullet List Paragraph Char,Yellow Bullet Char,Normal bullet 2 Char,F5 List Paragraph Char,List Paragraph11 Char"/>
    <w:link w:val="ListParagraph"/>
    <w:uiPriority w:val="34"/>
    <w:locked/>
    <w:rsid w:val="00F5309A"/>
    <w:rPr>
      <w:rFonts w:eastAsia="Times New Roman" w:cs="Times New Roman"/>
      <w:szCs w:val="20"/>
      <w:lang w:val="nl-BE"/>
    </w:rPr>
  </w:style>
  <w:style w:type="paragraph" w:styleId="BalloonText">
    <w:name w:val="Balloon Text"/>
    <w:basedOn w:val="Normal"/>
    <w:link w:val="BalloonTextChar"/>
    <w:uiPriority w:val="99"/>
    <w:semiHidden/>
    <w:unhideWhenUsed/>
    <w:rsid w:val="00F530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09A"/>
    <w:rPr>
      <w:rFonts w:ascii="Segoe UI" w:eastAsia="MS Mincho" w:hAnsi="Segoe UI" w:cs="Segoe UI"/>
      <w:noProof/>
      <w:sz w:val="18"/>
      <w:szCs w:val="18"/>
    </w:rPr>
  </w:style>
  <w:style w:type="paragraph" w:styleId="Header">
    <w:name w:val="header"/>
    <w:basedOn w:val="Normal"/>
    <w:link w:val="HeaderChar"/>
    <w:uiPriority w:val="99"/>
    <w:unhideWhenUsed/>
    <w:rsid w:val="00F5309A"/>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F5309A"/>
    <w:rPr>
      <w:rFonts w:eastAsia="MS Mincho"/>
      <w:noProof/>
    </w:rPr>
  </w:style>
  <w:style w:type="paragraph" w:styleId="Footer">
    <w:name w:val="footer"/>
    <w:basedOn w:val="Normal"/>
    <w:link w:val="FooterChar"/>
    <w:uiPriority w:val="99"/>
    <w:unhideWhenUsed/>
    <w:rsid w:val="00F5309A"/>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F5309A"/>
    <w:rPr>
      <w:rFonts w:eastAsia="MS Mincho"/>
      <w:noProof/>
    </w:rPr>
  </w:style>
  <w:style w:type="table" w:styleId="TableGrid">
    <w:name w:val="Table Grid"/>
    <w:basedOn w:val="TableNormal"/>
    <w:uiPriority w:val="39"/>
    <w:rsid w:val="00F5309A"/>
    <w:pPr>
      <w:spacing w:after="0" w:line="240" w:lineRule="auto"/>
      <w:ind w:left="709" w:hanging="709"/>
    </w:pPr>
    <w:rPr>
      <w:rFonts w:eastAsia="MS Mincho"/>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qFormat/>
    <w:rsid w:val="00FF24B1"/>
  </w:style>
  <w:style w:type="paragraph" w:styleId="DocumentMap">
    <w:name w:val="Document Map"/>
    <w:basedOn w:val="Normal"/>
    <w:link w:val="DocumentMapChar"/>
    <w:uiPriority w:val="99"/>
    <w:semiHidden/>
    <w:unhideWhenUsed/>
    <w:rsid w:val="000E66E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0E66E9"/>
    <w:rPr>
      <w:rFonts w:ascii="Times New Roman" w:eastAsia="MS Mincho" w:hAnsi="Times New Roman" w:cs="Times New Roman"/>
      <w:noProof/>
      <w:sz w:val="24"/>
      <w:szCs w:val="24"/>
    </w:rPr>
  </w:style>
  <w:style w:type="paragraph" w:customStyle="1" w:styleId="CH2">
    <w:name w:val="CH2"/>
    <w:basedOn w:val="Normal"/>
    <w:next w:val="Normal"/>
    <w:link w:val="CH2Char"/>
    <w:rsid w:val="00774BA5"/>
    <w:pPr>
      <w:keepNext/>
      <w:keepLines/>
      <w:tabs>
        <w:tab w:val="right" w:pos="851"/>
        <w:tab w:val="left" w:pos="1247"/>
        <w:tab w:val="left" w:pos="1814"/>
        <w:tab w:val="left" w:pos="2381"/>
        <w:tab w:val="left" w:pos="2948"/>
        <w:tab w:val="left" w:pos="3515"/>
        <w:tab w:val="left" w:pos="4082"/>
      </w:tabs>
      <w:suppressAutoHyphens/>
      <w:spacing w:before="80" w:line="240" w:lineRule="auto"/>
      <w:ind w:left="1247" w:right="284" w:hanging="1247"/>
    </w:pPr>
    <w:rPr>
      <w:rFonts w:ascii="Times New Roman" w:eastAsia="Times New Roman" w:hAnsi="Times New Roman" w:cs="Times New Roman"/>
      <w:b/>
      <w:noProof w:val="0"/>
      <w:sz w:val="24"/>
      <w:szCs w:val="24"/>
    </w:rPr>
  </w:style>
  <w:style w:type="paragraph" w:customStyle="1" w:styleId="Normal-pool">
    <w:name w:val="Normal-pool"/>
    <w:link w:val="Normal-poolChar"/>
    <w:qFormat/>
    <w:rsid w:val="00774BA5"/>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0"/>
      <w:szCs w:val="20"/>
    </w:rPr>
  </w:style>
  <w:style w:type="character" w:customStyle="1" w:styleId="Normal-poolChar">
    <w:name w:val="Normal-pool Char"/>
    <w:link w:val="Normal-pool"/>
    <w:rsid w:val="00774BA5"/>
    <w:rPr>
      <w:rFonts w:ascii="Times New Roman" w:eastAsia="Times New Roman" w:hAnsi="Times New Roman" w:cs="Times New Roman"/>
      <w:sz w:val="20"/>
      <w:szCs w:val="20"/>
    </w:rPr>
  </w:style>
  <w:style w:type="character" w:customStyle="1" w:styleId="CH2Char">
    <w:name w:val="CH2 Char"/>
    <w:link w:val="CH2"/>
    <w:rsid w:val="00774BA5"/>
    <w:rPr>
      <w:rFonts w:ascii="Times New Roman" w:eastAsia="Times New Roman" w:hAnsi="Times New Roman" w:cs="Times New Roman"/>
      <w:b/>
      <w:sz w:val="24"/>
      <w:szCs w:val="24"/>
    </w:rPr>
  </w:style>
  <w:style w:type="paragraph" w:customStyle="1" w:styleId="ZZAnxheader">
    <w:name w:val="ZZ_Anx_header"/>
    <w:basedOn w:val="Normal"/>
    <w:rsid w:val="00774BA5"/>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b/>
      <w:bCs/>
      <w:noProof w:val="0"/>
      <w:sz w:val="28"/>
    </w:rPr>
  </w:style>
  <w:style w:type="paragraph" w:customStyle="1" w:styleId="Normalnumber">
    <w:name w:val="Normal_number"/>
    <w:basedOn w:val="Normal"/>
    <w:link w:val="NormalnumberChar"/>
    <w:qFormat/>
    <w:rsid w:val="00774BA5"/>
    <w:pPr>
      <w:tabs>
        <w:tab w:val="left" w:pos="624"/>
      </w:tabs>
      <w:spacing w:line="240" w:lineRule="auto"/>
    </w:pPr>
    <w:rPr>
      <w:rFonts w:ascii="Times New Roman" w:eastAsia="Times New Roman" w:hAnsi="Times New Roman" w:cs="Times New Roman"/>
      <w:noProof w:val="0"/>
      <w:sz w:val="20"/>
      <w:szCs w:val="20"/>
    </w:rPr>
  </w:style>
  <w:style w:type="character" w:customStyle="1" w:styleId="NormalnumberChar">
    <w:name w:val="Normal_number Char"/>
    <w:link w:val="Normalnumber"/>
    <w:rsid w:val="00774BA5"/>
    <w:rPr>
      <w:rFonts w:ascii="Times New Roman" w:eastAsia="Times New Roman" w:hAnsi="Times New Roman" w:cs="Times New Roman"/>
      <w:sz w:val="20"/>
      <w:szCs w:val="20"/>
    </w:rPr>
  </w:style>
  <w:style w:type="paragraph" w:customStyle="1" w:styleId="AATitle">
    <w:name w:val="AA_Title"/>
    <w:basedOn w:val="Normal"/>
    <w:rsid w:val="00774BA5"/>
    <w:pPr>
      <w:keepNext/>
      <w:keepLines/>
      <w:tabs>
        <w:tab w:val="left" w:pos="1247"/>
        <w:tab w:val="left" w:pos="1814"/>
        <w:tab w:val="left" w:pos="2381"/>
        <w:tab w:val="left" w:pos="2948"/>
        <w:tab w:val="left" w:pos="3515"/>
        <w:tab w:val="left" w:pos="4082"/>
      </w:tabs>
      <w:suppressAutoHyphens/>
      <w:spacing w:after="0" w:line="240" w:lineRule="auto"/>
      <w:ind w:right="5103"/>
    </w:pPr>
    <w:rPr>
      <w:rFonts w:ascii="Times New Roman" w:eastAsia="Times New Roman" w:hAnsi="Times New Roman" w:cs="Times New Roman"/>
      <w:b/>
      <w:noProof w:val="0"/>
      <w:sz w:val="20"/>
      <w:szCs w:val="20"/>
    </w:rPr>
  </w:style>
  <w:style w:type="paragraph" w:customStyle="1" w:styleId="AATitle2">
    <w:name w:val="AA_Title2"/>
    <w:basedOn w:val="AATitle"/>
    <w:rsid w:val="00774BA5"/>
    <w:pPr>
      <w:tabs>
        <w:tab w:val="clear" w:pos="4082"/>
      </w:tabs>
      <w:spacing w:before="60" w:after="60"/>
      <w:ind w:right="4536"/>
    </w:pPr>
  </w:style>
  <w:style w:type="paragraph" w:customStyle="1" w:styleId="BBTitle">
    <w:name w:val="BB_Title"/>
    <w:basedOn w:val="Normal"/>
    <w:rsid w:val="00774BA5"/>
    <w:pPr>
      <w:keepNext/>
      <w:keepLines/>
      <w:tabs>
        <w:tab w:val="left" w:pos="1247"/>
        <w:tab w:val="left" w:pos="1814"/>
        <w:tab w:val="left" w:pos="2381"/>
        <w:tab w:val="left" w:pos="2948"/>
        <w:tab w:val="left" w:pos="3515"/>
        <w:tab w:val="left" w:pos="4082"/>
      </w:tabs>
      <w:suppressAutoHyphens/>
      <w:spacing w:before="320" w:after="240" w:line="240" w:lineRule="auto"/>
      <w:ind w:left="1247" w:right="567"/>
    </w:pPr>
    <w:rPr>
      <w:rFonts w:ascii="Times New Roman" w:eastAsia="Times New Roman" w:hAnsi="Times New Roman" w:cs="Times New Roman"/>
      <w:b/>
      <w:noProof w:val="0"/>
      <w:sz w:val="28"/>
      <w:szCs w:val="28"/>
    </w:rPr>
  </w:style>
  <w:style w:type="paragraph" w:styleId="CommentSubject">
    <w:name w:val="annotation subject"/>
    <w:basedOn w:val="CommentText"/>
    <w:next w:val="CommentText"/>
    <w:link w:val="CommentSubjectChar"/>
    <w:uiPriority w:val="99"/>
    <w:semiHidden/>
    <w:unhideWhenUsed/>
    <w:qFormat/>
    <w:rsid w:val="00681350"/>
    <w:rPr>
      <w:b/>
      <w:bCs/>
    </w:rPr>
  </w:style>
  <w:style w:type="character" w:customStyle="1" w:styleId="CommentSubjectChar">
    <w:name w:val="Comment Subject Char"/>
    <w:basedOn w:val="CommentTextChar"/>
    <w:link w:val="CommentSubject"/>
    <w:uiPriority w:val="99"/>
    <w:semiHidden/>
    <w:qFormat/>
    <w:rsid w:val="00681350"/>
    <w:rPr>
      <w:rFonts w:eastAsia="MS Mincho"/>
      <w:b/>
      <w:bCs/>
      <w:noProof/>
      <w:sz w:val="20"/>
      <w:szCs w:val="20"/>
    </w:rPr>
  </w:style>
  <w:style w:type="paragraph" w:customStyle="1" w:styleId="Default">
    <w:name w:val="Default"/>
    <w:uiPriority w:val="99"/>
    <w:rsid w:val="00681350"/>
    <w:pPr>
      <w:autoSpaceDE w:val="0"/>
      <w:autoSpaceDN w:val="0"/>
      <w:adjustRightInd w:val="0"/>
      <w:spacing w:after="0" w:line="240" w:lineRule="auto"/>
    </w:pPr>
    <w:rPr>
      <w:rFonts w:ascii="Cambria" w:eastAsia="MS Mincho" w:hAnsi="Cambria" w:cs="Cambria"/>
      <w:color w:val="000000"/>
      <w:sz w:val="24"/>
      <w:szCs w:val="24"/>
      <w:lang w:val="nl-BE"/>
    </w:rPr>
  </w:style>
  <w:style w:type="paragraph" w:styleId="NormalWeb">
    <w:name w:val="Normal (Web)"/>
    <w:basedOn w:val="Normal"/>
    <w:uiPriority w:val="99"/>
    <w:unhideWhenUsed/>
    <w:rsid w:val="00681350"/>
    <w:pPr>
      <w:spacing w:after="0" w:line="240" w:lineRule="auto"/>
      <w:ind w:left="709" w:hanging="709"/>
    </w:pPr>
    <w:rPr>
      <w:rFonts w:ascii="Times New Roman" w:hAnsi="Times New Roman" w:cs="Times New Roman"/>
      <w:noProof w:val="0"/>
      <w:sz w:val="24"/>
      <w:szCs w:val="24"/>
      <w:lang w:val="pt-PT"/>
    </w:rPr>
  </w:style>
  <w:style w:type="character" w:styleId="Hyperlink">
    <w:name w:val="Hyperlink"/>
    <w:basedOn w:val="DefaultParagraphFont"/>
    <w:uiPriority w:val="99"/>
    <w:unhideWhenUsed/>
    <w:rsid w:val="00681350"/>
    <w:rPr>
      <w:color w:val="0563C1" w:themeColor="hyperlink"/>
      <w:u w:val="single"/>
    </w:rPr>
  </w:style>
  <w:style w:type="paragraph" w:customStyle="1" w:styleId="Cmsor41">
    <w:name w:val="Címsor 41"/>
    <w:basedOn w:val="Normal"/>
    <w:next w:val="Normal"/>
    <w:uiPriority w:val="9"/>
    <w:unhideWhenUsed/>
    <w:qFormat/>
    <w:rsid w:val="00681350"/>
    <w:pPr>
      <w:keepNext/>
      <w:keepLines/>
      <w:spacing w:before="40" w:after="0" w:line="276" w:lineRule="auto"/>
      <w:ind w:left="2880" w:hanging="360"/>
      <w:outlineLvl w:val="3"/>
    </w:pPr>
    <w:rPr>
      <w:rFonts w:ascii="Calibri Light" w:eastAsia="Times New Roman" w:hAnsi="Calibri Light" w:cs="Times New Roman"/>
      <w:i/>
      <w:iCs/>
      <w:noProof w:val="0"/>
      <w:color w:val="2E74B5"/>
      <w:lang w:val="de-DE"/>
    </w:rPr>
  </w:style>
  <w:style w:type="paragraph" w:customStyle="1" w:styleId="Cmsor51">
    <w:name w:val="Címsor 51"/>
    <w:basedOn w:val="Normal"/>
    <w:next w:val="Normal"/>
    <w:uiPriority w:val="9"/>
    <w:unhideWhenUsed/>
    <w:qFormat/>
    <w:rsid w:val="00681350"/>
    <w:pPr>
      <w:keepNext/>
      <w:keepLines/>
      <w:spacing w:before="40" w:after="0" w:line="276" w:lineRule="auto"/>
      <w:ind w:left="3600" w:hanging="360"/>
      <w:outlineLvl w:val="4"/>
    </w:pPr>
    <w:rPr>
      <w:rFonts w:ascii="Calibri Light" w:eastAsia="Times New Roman" w:hAnsi="Calibri Light" w:cs="Times New Roman"/>
      <w:noProof w:val="0"/>
      <w:color w:val="2E74B5"/>
      <w:lang w:val="de-DE"/>
    </w:rPr>
  </w:style>
  <w:style w:type="paragraph" w:customStyle="1" w:styleId="Cmsor61">
    <w:name w:val="Címsor 61"/>
    <w:basedOn w:val="Normal"/>
    <w:next w:val="Normal"/>
    <w:uiPriority w:val="9"/>
    <w:unhideWhenUsed/>
    <w:qFormat/>
    <w:rsid w:val="00681350"/>
    <w:pPr>
      <w:keepNext/>
      <w:keepLines/>
      <w:spacing w:before="40" w:after="0" w:line="276" w:lineRule="auto"/>
      <w:ind w:left="4320" w:hanging="180"/>
      <w:outlineLvl w:val="5"/>
    </w:pPr>
    <w:rPr>
      <w:rFonts w:ascii="Calibri Light" w:eastAsia="Times New Roman" w:hAnsi="Calibri Light" w:cs="Times New Roman"/>
      <w:noProof w:val="0"/>
      <w:color w:val="1F4D78"/>
      <w:lang w:val="de-DE"/>
    </w:rPr>
  </w:style>
  <w:style w:type="paragraph" w:customStyle="1" w:styleId="Cmsor71">
    <w:name w:val="Címsor 71"/>
    <w:basedOn w:val="Normal"/>
    <w:next w:val="Normal"/>
    <w:uiPriority w:val="9"/>
    <w:unhideWhenUsed/>
    <w:qFormat/>
    <w:rsid w:val="00681350"/>
    <w:pPr>
      <w:keepNext/>
      <w:keepLines/>
      <w:spacing w:before="40" w:after="0" w:line="276" w:lineRule="auto"/>
      <w:ind w:left="5040" w:hanging="360"/>
      <w:outlineLvl w:val="6"/>
    </w:pPr>
    <w:rPr>
      <w:rFonts w:ascii="Calibri Light" w:eastAsia="Times New Roman" w:hAnsi="Calibri Light" w:cs="Times New Roman"/>
      <w:i/>
      <w:iCs/>
      <w:noProof w:val="0"/>
      <w:color w:val="1F4D78"/>
      <w:lang w:val="de-DE"/>
    </w:rPr>
  </w:style>
  <w:style w:type="paragraph" w:customStyle="1" w:styleId="Cmsor81">
    <w:name w:val="Címsor 81"/>
    <w:basedOn w:val="Normal"/>
    <w:next w:val="Normal"/>
    <w:uiPriority w:val="9"/>
    <w:unhideWhenUsed/>
    <w:qFormat/>
    <w:rsid w:val="00681350"/>
    <w:pPr>
      <w:keepNext/>
      <w:keepLines/>
      <w:spacing w:before="40" w:after="0" w:line="276" w:lineRule="auto"/>
      <w:ind w:left="5760" w:hanging="360"/>
      <w:outlineLvl w:val="7"/>
    </w:pPr>
    <w:rPr>
      <w:rFonts w:ascii="Calibri Light" w:eastAsia="Times New Roman" w:hAnsi="Calibri Light" w:cs="Times New Roman"/>
      <w:noProof w:val="0"/>
      <w:color w:val="272727"/>
      <w:sz w:val="21"/>
      <w:szCs w:val="21"/>
      <w:lang w:val="de-DE"/>
    </w:rPr>
  </w:style>
  <w:style w:type="paragraph" w:customStyle="1" w:styleId="Cmsor91">
    <w:name w:val="Címsor 91"/>
    <w:basedOn w:val="Normal"/>
    <w:next w:val="Normal"/>
    <w:uiPriority w:val="9"/>
    <w:unhideWhenUsed/>
    <w:qFormat/>
    <w:rsid w:val="00681350"/>
    <w:pPr>
      <w:keepNext/>
      <w:keepLines/>
      <w:spacing w:before="40" w:after="0" w:line="276" w:lineRule="auto"/>
      <w:ind w:left="6480" w:hanging="180"/>
      <w:outlineLvl w:val="8"/>
    </w:pPr>
    <w:rPr>
      <w:rFonts w:ascii="Calibri Light" w:eastAsia="Times New Roman" w:hAnsi="Calibri Light" w:cs="Times New Roman"/>
      <w:i/>
      <w:iCs/>
      <w:noProof w:val="0"/>
      <w:color w:val="272727"/>
      <w:sz w:val="21"/>
      <w:szCs w:val="21"/>
      <w:lang w:val="de-DE"/>
    </w:rPr>
  </w:style>
  <w:style w:type="numbering" w:customStyle="1" w:styleId="Nemlista1">
    <w:name w:val="Nem lista1"/>
    <w:next w:val="NoList"/>
    <w:uiPriority w:val="99"/>
    <w:semiHidden/>
    <w:unhideWhenUsed/>
    <w:rsid w:val="00681350"/>
  </w:style>
  <w:style w:type="table" w:customStyle="1" w:styleId="Rcsostblzat1">
    <w:name w:val="Rácsos táblázat1"/>
    <w:basedOn w:val="TableNormal"/>
    <w:next w:val="TableGrid"/>
    <w:uiPriority w:val="39"/>
    <w:rsid w:val="00681350"/>
    <w:pPr>
      <w:spacing w:after="0" w:line="240" w:lineRule="auto"/>
      <w:ind w:left="709" w:hanging="709"/>
    </w:pPr>
    <w:rPr>
      <w:rFonts w:eastAsia="MS Mincho"/>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81350"/>
    <w:rPr>
      <w:b/>
      <w:bCs/>
    </w:rPr>
  </w:style>
  <w:style w:type="paragraph" w:styleId="TOCHeading">
    <w:name w:val="TOC Heading"/>
    <w:basedOn w:val="Heading1"/>
    <w:next w:val="Normal"/>
    <w:uiPriority w:val="39"/>
    <w:unhideWhenUsed/>
    <w:qFormat/>
    <w:rsid w:val="00681350"/>
    <w:pPr>
      <w:numPr>
        <w:numId w:val="7"/>
      </w:numPr>
      <w:outlineLvl w:val="9"/>
    </w:pPr>
    <w:rPr>
      <w:noProof w:val="0"/>
      <w:lang w:val="en-US"/>
    </w:rPr>
  </w:style>
  <w:style w:type="paragraph" w:styleId="TOC2">
    <w:name w:val="toc 2"/>
    <w:basedOn w:val="Normal"/>
    <w:next w:val="Normal"/>
    <w:autoRedefine/>
    <w:uiPriority w:val="39"/>
    <w:unhideWhenUsed/>
    <w:rsid w:val="00681350"/>
    <w:pPr>
      <w:spacing w:after="100"/>
      <w:ind w:left="220"/>
    </w:pPr>
  </w:style>
  <w:style w:type="paragraph" w:styleId="TOC3">
    <w:name w:val="toc 3"/>
    <w:basedOn w:val="Normal"/>
    <w:next w:val="Normal"/>
    <w:autoRedefine/>
    <w:uiPriority w:val="39"/>
    <w:unhideWhenUsed/>
    <w:rsid w:val="00681350"/>
    <w:pPr>
      <w:spacing w:after="100"/>
      <w:ind w:left="440"/>
    </w:pPr>
  </w:style>
  <w:style w:type="paragraph" w:customStyle="1" w:styleId="paragraph">
    <w:name w:val="paragraph"/>
    <w:basedOn w:val="Normal"/>
    <w:link w:val="paragraphZchn"/>
    <w:qFormat/>
    <w:rsid w:val="00681350"/>
    <w:pPr>
      <w:spacing w:before="100" w:beforeAutospacing="1" w:after="100" w:afterAutospacing="1" w:line="240" w:lineRule="auto"/>
    </w:pPr>
    <w:rPr>
      <w:rFonts w:ascii="Times New Roman" w:eastAsia="Times New Roman" w:hAnsi="Times New Roman" w:cs="Times New Roman"/>
      <w:noProof w:val="0"/>
      <w:sz w:val="24"/>
      <w:szCs w:val="24"/>
      <w:lang w:eastAsia="en-GB"/>
    </w:rPr>
  </w:style>
  <w:style w:type="character" w:customStyle="1" w:styleId="normaltextrun">
    <w:name w:val="normaltextrun"/>
    <w:basedOn w:val="DefaultParagraphFont"/>
    <w:rsid w:val="00681350"/>
  </w:style>
  <w:style w:type="character" w:customStyle="1" w:styleId="eop">
    <w:name w:val="eop"/>
    <w:basedOn w:val="DefaultParagraphFont"/>
    <w:rsid w:val="00681350"/>
  </w:style>
  <w:style w:type="character" w:customStyle="1" w:styleId="spellingerror">
    <w:name w:val="spellingerror"/>
    <w:basedOn w:val="DefaultParagraphFont"/>
    <w:rsid w:val="00681350"/>
  </w:style>
  <w:style w:type="paragraph" w:styleId="EndnoteText">
    <w:name w:val="endnote text"/>
    <w:basedOn w:val="Normal"/>
    <w:link w:val="EndnoteTextChar"/>
    <w:uiPriority w:val="99"/>
    <w:semiHidden/>
    <w:unhideWhenUsed/>
    <w:rsid w:val="0068135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81350"/>
    <w:rPr>
      <w:rFonts w:eastAsia="MS Mincho"/>
      <w:noProof/>
      <w:sz w:val="20"/>
      <w:szCs w:val="20"/>
    </w:rPr>
  </w:style>
  <w:style w:type="character" w:styleId="EndnoteReference">
    <w:name w:val="endnote reference"/>
    <w:basedOn w:val="DefaultParagraphFont"/>
    <w:uiPriority w:val="99"/>
    <w:unhideWhenUsed/>
    <w:qFormat/>
    <w:rsid w:val="00681350"/>
    <w:rPr>
      <w:vertAlign w:val="superscript"/>
    </w:rPr>
  </w:style>
  <w:style w:type="character" w:customStyle="1" w:styleId="Cmsor4Char1">
    <w:name w:val="Címsor 4 Char1"/>
    <w:basedOn w:val="DefaultParagraphFont"/>
    <w:uiPriority w:val="9"/>
    <w:semiHidden/>
    <w:rsid w:val="00681350"/>
    <w:rPr>
      <w:rFonts w:asciiTheme="majorHAnsi" w:eastAsiaTheme="majorEastAsia" w:hAnsiTheme="majorHAnsi" w:cstheme="majorBidi"/>
      <w:i/>
      <w:iCs/>
      <w:noProof/>
      <w:color w:val="2E74B5" w:themeColor="accent1" w:themeShade="BF"/>
    </w:rPr>
  </w:style>
  <w:style w:type="character" w:customStyle="1" w:styleId="Cmsor5Char1">
    <w:name w:val="Címsor 5 Char1"/>
    <w:basedOn w:val="DefaultParagraphFont"/>
    <w:uiPriority w:val="9"/>
    <w:semiHidden/>
    <w:rsid w:val="00681350"/>
    <w:rPr>
      <w:rFonts w:asciiTheme="majorHAnsi" w:eastAsiaTheme="majorEastAsia" w:hAnsiTheme="majorHAnsi" w:cstheme="majorBidi"/>
      <w:noProof/>
      <w:color w:val="2E74B5" w:themeColor="accent1" w:themeShade="BF"/>
    </w:rPr>
  </w:style>
  <w:style w:type="character" w:customStyle="1" w:styleId="Cmsor6Char1">
    <w:name w:val="Címsor 6 Char1"/>
    <w:basedOn w:val="DefaultParagraphFont"/>
    <w:uiPriority w:val="9"/>
    <w:semiHidden/>
    <w:rsid w:val="00681350"/>
    <w:rPr>
      <w:rFonts w:asciiTheme="majorHAnsi" w:eastAsiaTheme="majorEastAsia" w:hAnsiTheme="majorHAnsi" w:cstheme="majorBidi"/>
      <w:noProof/>
      <w:color w:val="1F4D78" w:themeColor="accent1" w:themeShade="7F"/>
    </w:rPr>
  </w:style>
  <w:style w:type="character" w:customStyle="1" w:styleId="Cmsor7Char1">
    <w:name w:val="Címsor 7 Char1"/>
    <w:basedOn w:val="DefaultParagraphFont"/>
    <w:uiPriority w:val="9"/>
    <w:semiHidden/>
    <w:rsid w:val="00681350"/>
    <w:rPr>
      <w:rFonts w:asciiTheme="majorHAnsi" w:eastAsiaTheme="majorEastAsia" w:hAnsiTheme="majorHAnsi" w:cstheme="majorBidi"/>
      <w:i/>
      <w:iCs/>
      <w:noProof/>
      <w:color w:val="1F4D78" w:themeColor="accent1" w:themeShade="7F"/>
    </w:rPr>
  </w:style>
  <w:style w:type="character" w:customStyle="1" w:styleId="Cmsor8Char1">
    <w:name w:val="Címsor 8 Char1"/>
    <w:basedOn w:val="DefaultParagraphFont"/>
    <w:uiPriority w:val="9"/>
    <w:semiHidden/>
    <w:rsid w:val="00681350"/>
    <w:rPr>
      <w:rFonts w:asciiTheme="majorHAnsi" w:eastAsiaTheme="majorEastAsia" w:hAnsiTheme="majorHAnsi" w:cstheme="majorBidi"/>
      <w:noProof/>
      <w:color w:val="272727" w:themeColor="text1" w:themeTint="D8"/>
      <w:sz w:val="21"/>
      <w:szCs w:val="21"/>
    </w:rPr>
  </w:style>
  <w:style w:type="character" w:customStyle="1" w:styleId="Cmsor9Char1">
    <w:name w:val="Címsor 9 Char1"/>
    <w:basedOn w:val="DefaultParagraphFont"/>
    <w:uiPriority w:val="9"/>
    <w:semiHidden/>
    <w:rsid w:val="00681350"/>
    <w:rPr>
      <w:rFonts w:asciiTheme="majorHAnsi" w:eastAsiaTheme="majorEastAsia" w:hAnsiTheme="majorHAnsi" w:cstheme="majorBidi"/>
      <w:i/>
      <w:iCs/>
      <w:noProof/>
      <w:color w:val="272727" w:themeColor="text1" w:themeTint="D8"/>
      <w:sz w:val="21"/>
      <w:szCs w:val="21"/>
    </w:rPr>
  </w:style>
  <w:style w:type="paragraph" w:styleId="NoSpacing">
    <w:name w:val="No Spacing"/>
    <w:link w:val="NoSpacingChar"/>
    <w:uiPriority w:val="1"/>
    <w:qFormat/>
    <w:rsid w:val="00681350"/>
    <w:pPr>
      <w:spacing w:after="0" w:line="240" w:lineRule="auto"/>
    </w:pPr>
    <w:rPr>
      <w:rFonts w:eastAsia="MS Mincho"/>
      <w:noProof/>
    </w:rPr>
  </w:style>
  <w:style w:type="paragraph" w:styleId="TOC1">
    <w:name w:val="toc 1"/>
    <w:basedOn w:val="Normal"/>
    <w:next w:val="Normal"/>
    <w:autoRedefine/>
    <w:uiPriority w:val="39"/>
    <w:unhideWhenUsed/>
    <w:rsid w:val="00681350"/>
    <w:pPr>
      <w:spacing w:after="100"/>
    </w:pPr>
  </w:style>
  <w:style w:type="character" w:styleId="FollowedHyperlink">
    <w:name w:val="FollowedHyperlink"/>
    <w:basedOn w:val="DefaultParagraphFont"/>
    <w:uiPriority w:val="99"/>
    <w:unhideWhenUsed/>
    <w:rsid w:val="00681350"/>
    <w:rPr>
      <w:color w:val="954F72" w:themeColor="followedHyperlink"/>
      <w:u w:val="single"/>
    </w:rPr>
  </w:style>
  <w:style w:type="paragraph" w:styleId="Revision">
    <w:name w:val="Revision"/>
    <w:hidden/>
    <w:uiPriority w:val="99"/>
    <w:semiHidden/>
    <w:rsid w:val="00681350"/>
    <w:pPr>
      <w:spacing w:after="0" w:line="240" w:lineRule="auto"/>
    </w:pPr>
    <w:rPr>
      <w:rFonts w:eastAsia="MS Mincho"/>
      <w:noProof/>
    </w:rPr>
  </w:style>
  <w:style w:type="paragraph" w:customStyle="1" w:styleId="Tablehead">
    <w:name w:val="Table head"/>
    <w:basedOn w:val="Normal"/>
    <w:qFormat/>
    <w:rsid w:val="00681350"/>
    <w:pPr>
      <w:framePr w:hSpace="141" w:wrap="around" w:vAnchor="text" w:hAnchor="text" w:xAlign="center" w:y="1"/>
      <w:tabs>
        <w:tab w:val="left" w:pos="3686"/>
      </w:tabs>
      <w:spacing w:before="120" w:after="0" w:line="276" w:lineRule="auto"/>
      <w:suppressOverlap/>
    </w:pPr>
    <w:rPr>
      <w:rFonts w:eastAsiaTheme="minorHAnsi"/>
      <w:b/>
      <w:noProof w:val="0"/>
    </w:rPr>
  </w:style>
  <w:style w:type="paragraph" w:customStyle="1" w:styleId="Tabletext">
    <w:name w:val="Table text"/>
    <w:basedOn w:val="Normal"/>
    <w:qFormat/>
    <w:rsid w:val="00681350"/>
    <w:pPr>
      <w:framePr w:hSpace="141" w:wrap="around" w:vAnchor="text" w:hAnchor="text" w:xAlign="center" w:y="1"/>
      <w:tabs>
        <w:tab w:val="left" w:pos="3686"/>
      </w:tabs>
      <w:spacing w:after="0" w:line="276" w:lineRule="auto"/>
      <w:suppressOverlap/>
    </w:pPr>
    <w:rPr>
      <w:rFonts w:eastAsiaTheme="minorHAnsi" w:cs="Lucida Grande"/>
      <w:noProof w:val="0"/>
    </w:rPr>
  </w:style>
  <w:style w:type="paragraph" w:styleId="Title">
    <w:name w:val="Title"/>
    <w:basedOn w:val="Normal"/>
    <w:next w:val="Normal"/>
    <w:link w:val="TitleChar"/>
    <w:uiPriority w:val="10"/>
    <w:qFormat/>
    <w:rsid w:val="001E43D4"/>
    <w:pPr>
      <w:spacing w:after="0" w:line="240" w:lineRule="auto"/>
      <w:contextualSpacing/>
    </w:pPr>
    <w:rPr>
      <w:rFonts w:asciiTheme="majorHAnsi" w:eastAsiaTheme="majorEastAsia" w:hAnsiTheme="majorHAnsi" w:cstheme="majorBidi"/>
      <w:noProof w:val="0"/>
      <w:spacing w:val="-10"/>
      <w:kern w:val="28"/>
      <w:sz w:val="56"/>
      <w:szCs w:val="56"/>
    </w:rPr>
  </w:style>
  <w:style w:type="character" w:customStyle="1" w:styleId="TitleChar">
    <w:name w:val="Title Char"/>
    <w:basedOn w:val="DefaultParagraphFont"/>
    <w:link w:val="Title"/>
    <w:uiPriority w:val="10"/>
    <w:qFormat/>
    <w:rsid w:val="001E43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43D4"/>
    <w:pPr>
      <w:numPr>
        <w:ilvl w:val="1"/>
      </w:numPr>
      <w:spacing w:line="276" w:lineRule="auto"/>
    </w:pPr>
    <w:rPr>
      <w:rFonts w:eastAsiaTheme="minorEastAsia"/>
      <w:noProof w:val="0"/>
      <w:color w:val="5A5A5A" w:themeColor="text1" w:themeTint="A5"/>
      <w:spacing w:val="15"/>
    </w:rPr>
  </w:style>
  <w:style w:type="character" w:customStyle="1" w:styleId="SubtitleChar">
    <w:name w:val="Subtitle Char"/>
    <w:basedOn w:val="DefaultParagraphFont"/>
    <w:link w:val="Subtitle"/>
    <w:uiPriority w:val="11"/>
    <w:qFormat/>
    <w:rsid w:val="001E43D4"/>
    <w:rPr>
      <w:rFonts w:eastAsiaTheme="minorEastAsia"/>
      <w:color w:val="5A5A5A" w:themeColor="text1" w:themeTint="A5"/>
      <w:spacing w:val="15"/>
    </w:rPr>
  </w:style>
  <w:style w:type="character" w:customStyle="1" w:styleId="NoSpacingChar">
    <w:name w:val="No Spacing Char"/>
    <w:basedOn w:val="DefaultParagraphFont"/>
    <w:link w:val="NoSpacing"/>
    <w:uiPriority w:val="1"/>
    <w:qFormat/>
    <w:rsid w:val="001E43D4"/>
    <w:rPr>
      <w:rFonts w:eastAsia="MS Mincho"/>
      <w:noProof/>
    </w:rPr>
  </w:style>
  <w:style w:type="character" w:customStyle="1" w:styleId="apple-converted-space">
    <w:name w:val="apple-converted-space"/>
    <w:basedOn w:val="DefaultParagraphFont"/>
    <w:qFormat/>
    <w:rsid w:val="001E43D4"/>
  </w:style>
  <w:style w:type="paragraph" w:customStyle="1" w:styleId="ColorfulList-Accent11">
    <w:name w:val="Colorful List - Accent 11"/>
    <w:basedOn w:val="Normal"/>
    <w:uiPriority w:val="34"/>
    <w:qFormat/>
    <w:rsid w:val="001E43D4"/>
    <w:pPr>
      <w:ind w:left="720"/>
      <w:contextualSpacing/>
    </w:pPr>
    <w:rPr>
      <w:rFonts w:ascii="Cambria" w:hAnsi="Cambria" w:cs="Times New Roman"/>
      <w:noProof w:val="0"/>
      <w:lang w:val="es-ES"/>
    </w:rPr>
  </w:style>
  <w:style w:type="character" w:customStyle="1" w:styleId="paragraphZchn">
    <w:name w:val="paragraph Zchn"/>
    <w:basedOn w:val="DefaultParagraphFont"/>
    <w:link w:val="paragraph"/>
    <w:rsid w:val="001E43D4"/>
    <w:rPr>
      <w:rFonts w:ascii="Times New Roman" w:eastAsia="Times New Roman" w:hAnsi="Times New Roman" w:cs="Times New Roman"/>
      <w:sz w:val="24"/>
      <w:szCs w:val="24"/>
      <w:lang w:eastAsia="en-GB"/>
    </w:rPr>
  </w:style>
  <w:style w:type="character" w:customStyle="1" w:styleId="postbodyorig">
    <w:name w:val="post_body_orig"/>
    <w:rsid w:val="001E43D4"/>
  </w:style>
  <w:style w:type="table" w:styleId="MediumList2-Accent1">
    <w:name w:val="Medium List 2 Accent 1"/>
    <w:basedOn w:val="TableNormal"/>
    <w:uiPriority w:val="61"/>
    <w:rsid w:val="001E43D4"/>
    <w:pPr>
      <w:spacing w:after="0" w:line="240" w:lineRule="auto"/>
    </w:pPr>
    <w:rPr>
      <w:rFonts w:ascii="Cambria" w:eastAsia="MS Mincho" w:hAnsi="Cambria" w:cs="Times New Roman"/>
      <w:sz w:val="20"/>
      <w:szCs w:val="20"/>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t">
    <w:name w:val="st"/>
    <w:basedOn w:val="DefaultParagraphFont"/>
    <w:rsid w:val="001E43D4"/>
  </w:style>
  <w:style w:type="paragraph" w:customStyle="1" w:styleId="EndNoteBibliography">
    <w:name w:val="EndNote Bibliography"/>
    <w:basedOn w:val="Normal"/>
    <w:link w:val="EndNoteBibliographyZchn"/>
    <w:qFormat/>
    <w:rsid w:val="001E43D4"/>
    <w:pPr>
      <w:spacing w:after="200" w:line="240" w:lineRule="auto"/>
    </w:pPr>
    <w:rPr>
      <w:rFonts w:ascii="Calibri" w:eastAsiaTheme="minorEastAsia" w:hAnsi="Calibri" w:cs="Times New Roman"/>
      <w:szCs w:val="20"/>
      <w:lang w:val="nl-BE" w:eastAsia="en-GB"/>
    </w:rPr>
  </w:style>
  <w:style w:type="character" w:customStyle="1" w:styleId="EndNoteBibliographyZchn">
    <w:name w:val="EndNote Bibliography Zchn"/>
    <w:basedOn w:val="ListParagraphChar"/>
    <w:link w:val="EndNoteBibliography"/>
    <w:qFormat/>
    <w:rsid w:val="001E43D4"/>
    <w:rPr>
      <w:rFonts w:ascii="Calibri" w:eastAsiaTheme="minorEastAsia" w:hAnsi="Calibri" w:cs="Times New Roman"/>
      <w:noProof/>
      <w:szCs w:val="20"/>
      <w:lang w:val="nl-BE" w:eastAsia="en-GB"/>
    </w:rPr>
  </w:style>
  <w:style w:type="table" w:customStyle="1" w:styleId="TableGrid1">
    <w:name w:val="Table Grid1"/>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E43D4"/>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stycke1">
    <w:name w:val="Liststycke1"/>
    <w:basedOn w:val="Normal"/>
    <w:rsid w:val="001E43D4"/>
    <w:pPr>
      <w:spacing w:line="276" w:lineRule="auto"/>
      <w:ind w:left="720" w:hanging="360"/>
      <w:contextualSpacing/>
    </w:pPr>
    <w:rPr>
      <w:rFonts w:ascii="Calibri" w:eastAsia="Times New Roman" w:hAnsi="Calibri" w:cs="Times New Roman"/>
      <w:noProof w:val="0"/>
    </w:rPr>
  </w:style>
  <w:style w:type="table" w:customStyle="1" w:styleId="GridTable1Light-Accent11">
    <w:name w:val="Grid Table 1 Light - Accent 11"/>
    <w:basedOn w:val="TableNormal"/>
    <w:uiPriority w:val="46"/>
    <w:rsid w:val="001E43D4"/>
    <w:pPr>
      <w:spacing w:after="0" w:line="240" w:lineRule="auto"/>
    </w:pPr>
    <w:rPr>
      <w:rFonts w:ascii="Calibri" w:eastAsia="Calibri" w:hAnsi="Calibri" w:cs="Calibri"/>
      <w:color w:val="000000"/>
      <w:lang w:val="es-ES" w:eastAsia="es-E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tgc">
    <w:name w:val="_tgc"/>
    <w:basedOn w:val="DefaultParagraphFont"/>
    <w:rsid w:val="001E43D4"/>
  </w:style>
  <w:style w:type="paragraph" w:styleId="Index8">
    <w:name w:val="index 8"/>
    <w:basedOn w:val="Normal"/>
    <w:next w:val="Normal"/>
    <w:autoRedefine/>
    <w:uiPriority w:val="99"/>
    <w:unhideWhenUsed/>
    <w:rsid w:val="001E43D4"/>
    <w:pPr>
      <w:spacing w:before="120" w:after="0" w:line="240" w:lineRule="auto"/>
      <w:ind w:left="1920" w:hanging="240"/>
    </w:pPr>
    <w:rPr>
      <w:rFonts w:eastAsiaTheme="minorEastAsia"/>
      <w:noProof w:val="0"/>
      <w:sz w:val="18"/>
      <w:szCs w:val="18"/>
      <w:lang w:val="en-US" w:eastAsia="de-DE"/>
    </w:rPr>
  </w:style>
  <w:style w:type="character" w:styleId="SubtleEmphasis">
    <w:name w:val="Subtle Emphasis"/>
    <w:basedOn w:val="DefaultParagraphFont"/>
    <w:uiPriority w:val="19"/>
    <w:qFormat/>
    <w:rsid w:val="001E43D4"/>
    <w:rPr>
      <w:i/>
      <w:iCs/>
      <w:color w:val="808080" w:themeColor="text1" w:themeTint="7F"/>
    </w:rPr>
  </w:style>
  <w:style w:type="character" w:customStyle="1" w:styleId="r3">
    <w:name w:val="_r3"/>
    <w:basedOn w:val="DefaultParagraphFont"/>
    <w:rsid w:val="001E43D4"/>
  </w:style>
  <w:style w:type="character" w:customStyle="1" w:styleId="ircho">
    <w:name w:val="irc_ho"/>
    <w:basedOn w:val="DefaultParagraphFont"/>
    <w:rsid w:val="001E43D4"/>
  </w:style>
  <w:style w:type="paragraph" w:styleId="PlainText">
    <w:name w:val="Plain Text"/>
    <w:basedOn w:val="Normal"/>
    <w:link w:val="PlainTextChar"/>
    <w:rsid w:val="001E43D4"/>
    <w:pPr>
      <w:spacing w:before="120" w:after="0" w:line="240" w:lineRule="auto"/>
    </w:pPr>
    <w:rPr>
      <w:rFonts w:ascii="Courier New" w:eastAsia="Times New Roman" w:hAnsi="Courier New" w:cs="Courier New"/>
      <w:noProof w:val="0"/>
      <w:sz w:val="20"/>
      <w:szCs w:val="20"/>
      <w:lang w:val="en-US" w:eastAsia="cs-CZ"/>
    </w:rPr>
  </w:style>
  <w:style w:type="character" w:customStyle="1" w:styleId="PlainTextChar">
    <w:name w:val="Plain Text Char"/>
    <w:basedOn w:val="DefaultParagraphFont"/>
    <w:link w:val="PlainText"/>
    <w:rsid w:val="001E43D4"/>
    <w:rPr>
      <w:rFonts w:ascii="Courier New" w:eastAsia="Times New Roman" w:hAnsi="Courier New" w:cs="Courier New"/>
      <w:sz w:val="20"/>
      <w:szCs w:val="20"/>
      <w:lang w:val="en-US" w:eastAsia="cs-CZ"/>
    </w:rPr>
  </w:style>
  <w:style w:type="paragraph" w:customStyle="1" w:styleId="first">
    <w:name w:val="first"/>
    <w:basedOn w:val="Normal"/>
    <w:rsid w:val="001E43D4"/>
    <w:pPr>
      <w:spacing w:before="100" w:beforeAutospacing="1" w:after="100" w:afterAutospacing="1" w:line="240" w:lineRule="auto"/>
    </w:pPr>
    <w:rPr>
      <w:rFonts w:ascii="Times New Roman" w:eastAsia="Times New Roman" w:hAnsi="Times New Roman" w:cs="Times New Roman"/>
      <w:noProof w:val="0"/>
      <w:lang w:val="cs-CZ" w:eastAsia="cs-CZ"/>
    </w:rPr>
  </w:style>
  <w:style w:type="character" w:customStyle="1" w:styleId="author">
    <w:name w:val="author"/>
    <w:qFormat/>
    <w:rsid w:val="001E43D4"/>
  </w:style>
  <w:style w:type="paragraph" w:styleId="Index1">
    <w:name w:val="index 1"/>
    <w:basedOn w:val="Normal"/>
    <w:next w:val="Normal"/>
    <w:autoRedefine/>
    <w:uiPriority w:val="99"/>
    <w:unhideWhenUsed/>
    <w:rsid w:val="001E43D4"/>
    <w:pPr>
      <w:spacing w:before="120" w:after="0" w:line="240" w:lineRule="auto"/>
      <w:ind w:left="240" w:hanging="240"/>
    </w:pPr>
    <w:rPr>
      <w:rFonts w:eastAsiaTheme="minorEastAsia"/>
      <w:noProof w:val="0"/>
      <w:sz w:val="18"/>
      <w:szCs w:val="18"/>
      <w:lang w:val="en-US" w:eastAsia="de-DE"/>
    </w:rPr>
  </w:style>
  <w:style w:type="paragraph" w:styleId="Index2">
    <w:name w:val="index 2"/>
    <w:basedOn w:val="Normal"/>
    <w:next w:val="Normal"/>
    <w:autoRedefine/>
    <w:uiPriority w:val="99"/>
    <w:unhideWhenUsed/>
    <w:rsid w:val="001E43D4"/>
    <w:pPr>
      <w:spacing w:before="120" w:after="0" w:line="240" w:lineRule="auto"/>
      <w:ind w:left="480" w:hanging="240"/>
    </w:pPr>
    <w:rPr>
      <w:rFonts w:eastAsiaTheme="minorEastAsia"/>
      <w:noProof w:val="0"/>
      <w:sz w:val="18"/>
      <w:szCs w:val="18"/>
      <w:lang w:val="en-US" w:eastAsia="de-DE"/>
    </w:rPr>
  </w:style>
  <w:style w:type="paragraph" w:styleId="Index3">
    <w:name w:val="index 3"/>
    <w:basedOn w:val="Normal"/>
    <w:next w:val="Normal"/>
    <w:autoRedefine/>
    <w:uiPriority w:val="99"/>
    <w:unhideWhenUsed/>
    <w:rsid w:val="001E43D4"/>
    <w:pPr>
      <w:spacing w:before="120" w:after="0" w:line="240" w:lineRule="auto"/>
      <w:ind w:left="720" w:hanging="240"/>
    </w:pPr>
    <w:rPr>
      <w:rFonts w:eastAsiaTheme="minorEastAsia"/>
      <w:noProof w:val="0"/>
      <w:sz w:val="18"/>
      <w:szCs w:val="18"/>
      <w:lang w:val="en-US" w:eastAsia="de-DE"/>
    </w:rPr>
  </w:style>
  <w:style w:type="paragraph" w:styleId="Index4">
    <w:name w:val="index 4"/>
    <w:basedOn w:val="Normal"/>
    <w:next w:val="Normal"/>
    <w:autoRedefine/>
    <w:uiPriority w:val="99"/>
    <w:unhideWhenUsed/>
    <w:rsid w:val="001E43D4"/>
    <w:pPr>
      <w:spacing w:before="120" w:after="0" w:line="240" w:lineRule="auto"/>
      <w:ind w:left="960" w:hanging="240"/>
    </w:pPr>
    <w:rPr>
      <w:rFonts w:eastAsiaTheme="minorEastAsia"/>
      <w:noProof w:val="0"/>
      <w:sz w:val="18"/>
      <w:szCs w:val="18"/>
      <w:lang w:val="en-US" w:eastAsia="de-DE"/>
    </w:rPr>
  </w:style>
  <w:style w:type="paragraph" w:styleId="Index5">
    <w:name w:val="index 5"/>
    <w:basedOn w:val="Normal"/>
    <w:next w:val="Normal"/>
    <w:autoRedefine/>
    <w:uiPriority w:val="99"/>
    <w:unhideWhenUsed/>
    <w:rsid w:val="001E43D4"/>
    <w:pPr>
      <w:spacing w:before="120" w:after="0" w:line="240" w:lineRule="auto"/>
      <w:ind w:left="1200" w:hanging="240"/>
    </w:pPr>
    <w:rPr>
      <w:rFonts w:eastAsiaTheme="minorEastAsia"/>
      <w:noProof w:val="0"/>
      <w:sz w:val="18"/>
      <w:szCs w:val="18"/>
      <w:lang w:val="en-US" w:eastAsia="de-DE"/>
    </w:rPr>
  </w:style>
  <w:style w:type="paragraph" w:styleId="Index6">
    <w:name w:val="index 6"/>
    <w:basedOn w:val="Normal"/>
    <w:next w:val="Normal"/>
    <w:autoRedefine/>
    <w:uiPriority w:val="99"/>
    <w:unhideWhenUsed/>
    <w:rsid w:val="001E43D4"/>
    <w:pPr>
      <w:spacing w:before="120" w:after="0" w:line="240" w:lineRule="auto"/>
      <w:ind w:left="1440" w:hanging="240"/>
    </w:pPr>
    <w:rPr>
      <w:rFonts w:eastAsiaTheme="minorEastAsia"/>
      <w:noProof w:val="0"/>
      <w:sz w:val="18"/>
      <w:szCs w:val="18"/>
      <w:lang w:val="en-US" w:eastAsia="de-DE"/>
    </w:rPr>
  </w:style>
  <w:style w:type="paragraph" w:styleId="Index7">
    <w:name w:val="index 7"/>
    <w:basedOn w:val="Normal"/>
    <w:next w:val="Normal"/>
    <w:autoRedefine/>
    <w:uiPriority w:val="99"/>
    <w:unhideWhenUsed/>
    <w:rsid w:val="001E43D4"/>
    <w:pPr>
      <w:spacing w:before="120" w:after="0" w:line="240" w:lineRule="auto"/>
      <w:ind w:left="1680" w:hanging="240"/>
    </w:pPr>
    <w:rPr>
      <w:rFonts w:eastAsiaTheme="minorEastAsia"/>
      <w:noProof w:val="0"/>
      <w:sz w:val="18"/>
      <w:szCs w:val="18"/>
      <w:lang w:val="en-US" w:eastAsia="de-DE"/>
    </w:rPr>
  </w:style>
  <w:style w:type="paragraph" w:styleId="Index9">
    <w:name w:val="index 9"/>
    <w:basedOn w:val="Normal"/>
    <w:next w:val="Normal"/>
    <w:autoRedefine/>
    <w:uiPriority w:val="99"/>
    <w:unhideWhenUsed/>
    <w:rsid w:val="001E43D4"/>
    <w:pPr>
      <w:spacing w:before="120" w:after="0" w:line="240" w:lineRule="auto"/>
      <w:ind w:left="2160" w:hanging="240"/>
    </w:pPr>
    <w:rPr>
      <w:rFonts w:eastAsiaTheme="minorEastAsia"/>
      <w:noProof w:val="0"/>
      <w:sz w:val="18"/>
      <w:szCs w:val="18"/>
      <w:lang w:val="en-US" w:eastAsia="de-DE"/>
    </w:rPr>
  </w:style>
  <w:style w:type="paragraph" w:styleId="IndexHeading">
    <w:name w:val="index heading"/>
    <w:basedOn w:val="Normal"/>
    <w:next w:val="Index1"/>
    <w:uiPriority w:val="99"/>
    <w:unhideWhenUsed/>
    <w:qFormat/>
    <w:rsid w:val="001E43D4"/>
    <w:pPr>
      <w:pBdr>
        <w:top w:val="single" w:sz="12" w:space="0" w:color="auto"/>
      </w:pBdr>
      <w:spacing w:before="360" w:after="240" w:line="240" w:lineRule="auto"/>
    </w:pPr>
    <w:rPr>
      <w:rFonts w:eastAsiaTheme="minorEastAsia"/>
      <w:i/>
      <w:noProof w:val="0"/>
      <w:sz w:val="26"/>
      <w:szCs w:val="26"/>
      <w:lang w:val="en-US" w:eastAsia="de-DE"/>
    </w:rPr>
  </w:style>
  <w:style w:type="paragraph" w:styleId="TOC4">
    <w:name w:val="toc 4"/>
    <w:basedOn w:val="Normal"/>
    <w:next w:val="Normal"/>
    <w:autoRedefine/>
    <w:uiPriority w:val="39"/>
    <w:unhideWhenUsed/>
    <w:rsid w:val="001E43D4"/>
    <w:pPr>
      <w:spacing w:before="120" w:after="0" w:line="240" w:lineRule="auto"/>
      <w:ind w:left="720"/>
    </w:pPr>
    <w:rPr>
      <w:rFonts w:eastAsiaTheme="minorEastAsia"/>
      <w:noProof w:val="0"/>
      <w:sz w:val="20"/>
      <w:szCs w:val="20"/>
      <w:lang w:val="en-US" w:eastAsia="de-DE"/>
    </w:rPr>
  </w:style>
  <w:style w:type="paragraph" w:styleId="TOC5">
    <w:name w:val="toc 5"/>
    <w:basedOn w:val="Normal"/>
    <w:next w:val="Normal"/>
    <w:autoRedefine/>
    <w:uiPriority w:val="39"/>
    <w:unhideWhenUsed/>
    <w:rsid w:val="001E43D4"/>
    <w:pPr>
      <w:spacing w:before="120" w:after="0" w:line="240" w:lineRule="auto"/>
      <w:ind w:left="960"/>
    </w:pPr>
    <w:rPr>
      <w:rFonts w:eastAsiaTheme="minorEastAsia"/>
      <w:noProof w:val="0"/>
      <w:sz w:val="20"/>
      <w:szCs w:val="20"/>
      <w:lang w:val="en-US" w:eastAsia="de-DE"/>
    </w:rPr>
  </w:style>
  <w:style w:type="paragraph" w:styleId="TOC6">
    <w:name w:val="toc 6"/>
    <w:basedOn w:val="Normal"/>
    <w:next w:val="Normal"/>
    <w:autoRedefine/>
    <w:uiPriority w:val="39"/>
    <w:unhideWhenUsed/>
    <w:rsid w:val="001E43D4"/>
    <w:pPr>
      <w:spacing w:before="120" w:after="0" w:line="240" w:lineRule="auto"/>
      <w:ind w:left="1200"/>
    </w:pPr>
    <w:rPr>
      <w:rFonts w:eastAsiaTheme="minorEastAsia"/>
      <w:noProof w:val="0"/>
      <w:sz w:val="20"/>
      <w:szCs w:val="20"/>
      <w:lang w:val="en-US" w:eastAsia="de-DE"/>
    </w:rPr>
  </w:style>
  <w:style w:type="paragraph" w:styleId="TOC7">
    <w:name w:val="toc 7"/>
    <w:basedOn w:val="Normal"/>
    <w:next w:val="Normal"/>
    <w:autoRedefine/>
    <w:uiPriority w:val="39"/>
    <w:unhideWhenUsed/>
    <w:rsid w:val="001E43D4"/>
    <w:pPr>
      <w:spacing w:before="120" w:after="0" w:line="240" w:lineRule="auto"/>
      <w:ind w:left="1440"/>
    </w:pPr>
    <w:rPr>
      <w:rFonts w:eastAsiaTheme="minorEastAsia"/>
      <w:noProof w:val="0"/>
      <w:sz w:val="20"/>
      <w:szCs w:val="20"/>
      <w:lang w:val="en-US" w:eastAsia="de-DE"/>
    </w:rPr>
  </w:style>
  <w:style w:type="paragraph" w:styleId="TOC8">
    <w:name w:val="toc 8"/>
    <w:basedOn w:val="Normal"/>
    <w:next w:val="Normal"/>
    <w:autoRedefine/>
    <w:uiPriority w:val="39"/>
    <w:unhideWhenUsed/>
    <w:rsid w:val="001E43D4"/>
    <w:pPr>
      <w:spacing w:before="120" w:after="0" w:line="240" w:lineRule="auto"/>
      <w:ind w:left="1680"/>
    </w:pPr>
    <w:rPr>
      <w:rFonts w:eastAsiaTheme="minorEastAsia"/>
      <w:noProof w:val="0"/>
      <w:sz w:val="20"/>
      <w:szCs w:val="20"/>
      <w:lang w:val="en-US" w:eastAsia="de-DE"/>
    </w:rPr>
  </w:style>
  <w:style w:type="paragraph" w:styleId="TOC9">
    <w:name w:val="toc 9"/>
    <w:basedOn w:val="Normal"/>
    <w:next w:val="Normal"/>
    <w:autoRedefine/>
    <w:uiPriority w:val="39"/>
    <w:unhideWhenUsed/>
    <w:rsid w:val="001E43D4"/>
    <w:pPr>
      <w:spacing w:before="120" w:after="0" w:line="240" w:lineRule="auto"/>
      <w:ind w:left="1920"/>
    </w:pPr>
    <w:rPr>
      <w:rFonts w:eastAsiaTheme="minorEastAsia"/>
      <w:noProof w:val="0"/>
      <w:sz w:val="20"/>
      <w:szCs w:val="20"/>
      <w:lang w:val="en-US" w:eastAsia="de-DE"/>
    </w:rPr>
  </w:style>
  <w:style w:type="paragraph" w:customStyle="1" w:styleId="Pa8">
    <w:name w:val="Pa8"/>
    <w:basedOn w:val="Normal"/>
    <w:next w:val="Normal"/>
    <w:uiPriority w:val="99"/>
    <w:rsid w:val="001E43D4"/>
    <w:pPr>
      <w:autoSpaceDE w:val="0"/>
      <w:autoSpaceDN w:val="0"/>
      <w:adjustRightInd w:val="0"/>
      <w:spacing w:before="120" w:after="0" w:line="171" w:lineRule="atLeast"/>
    </w:pPr>
    <w:rPr>
      <w:rFonts w:ascii="Verdana" w:hAnsi="Verdana"/>
      <w:noProof w:val="0"/>
      <w:lang w:val="nb-NO"/>
    </w:rPr>
  </w:style>
  <w:style w:type="character" w:customStyle="1" w:styleId="A9">
    <w:name w:val="A9"/>
    <w:uiPriority w:val="99"/>
    <w:rsid w:val="001E43D4"/>
    <w:rPr>
      <w:rFonts w:cs="Palatino Linotype"/>
      <w:color w:val="000000"/>
      <w:sz w:val="11"/>
      <w:szCs w:val="11"/>
    </w:rPr>
  </w:style>
  <w:style w:type="paragraph" w:customStyle="1" w:styleId="Pa4">
    <w:name w:val="Pa4"/>
    <w:basedOn w:val="Normal"/>
    <w:next w:val="Normal"/>
    <w:uiPriority w:val="99"/>
    <w:rsid w:val="001E43D4"/>
    <w:pPr>
      <w:autoSpaceDE w:val="0"/>
      <w:autoSpaceDN w:val="0"/>
      <w:adjustRightInd w:val="0"/>
      <w:spacing w:before="120" w:after="0" w:line="201" w:lineRule="atLeast"/>
    </w:pPr>
    <w:rPr>
      <w:rFonts w:ascii="Palatino Linotype" w:hAnsi="Palatino Linotype"/>
      <w:noProof w:val="0"/>
      <w:lang w:val="nb-NO"/>
    </w:rPr>
  </w:style>
  <w:style w:type="paragraph" w:customStyle="1" w:styleId="endnotebibliography0">
    <w:name w:val="endnotebibliography"/>
    <w:basedOn w:val="Normal"/>
    <w:qFormat/>
    <w:rsid w:val="001E43D4"/>
    <w:pPr>
      <w:spacing w:before="100" w:beforeAutospacing="1" w:after="100" w:afterAutospacing="1" w:line="240" w:lineRule="auto"/>
    </w:pPr>
    <w:rPr>
      <w:rFonts w:ascii="Times" w:eastAsiaTheme="minorEastAsia" w:hAnsi="Times"/>
      <w:noProof w:val="0"/>
      <w:sz w:val="20"/>
      <w:szCs w:val="20"/>
      <w:lang w:val="en-US" w:eastAsia="de-DE"/>
    </w:rPr>
  </w:style>
  <w:style w:type="character" w:customStyle="1" w:styleId="proofcitation">
    <w:name w:val="proof_citation"/>
    <w:basedOn w:val="DefaultParagraphFont"/>
    <w:qFormat/>
    <w:rsid w:val="001E43D4"/>
  </w:style>
  <w:style w:type="paragraph" w:customStyle="1" w:styleId="EndNoteBibliographyTitle">
    <w:name w:val="EndNote Bibliography Title"/>
    <w:basedOn w:val="Normal"/>
    <w:link w:val="EndNoteBibliographyTitleZchn"/>
    <w:qFormat/>
    <w:rsid w:val="001E43D4"/>
    <w:pPr>
      <w:spacing w:after="0" w:line="276" w:lineRule="auto"/>
      <w:jc w:val="center"/>
    </w:pPr>
    <w:rPr>
      <w:rFonts w:ascii="Calibri" w:eastAsiaTheme="minorEastAsia" w:hAnsi="Calibri" w:cs="Times New Roman"/>
      <w:szCs w:val="20"/>
      <w:lang w:val="nl-BE" w:eastAsia="en-GB"/>
    </w:rPr>
  </w:style>
  <w:style w:type="character" w:customStyle="1" w:styleId="EndNoteBibliographyTitleZchn">
    <w:name w:val="EndNote Bibliography Title Zchn"/>
    <w:basedOn w:val="ListParagraphChar"/>
    <w:link w:val="EndNoteBibliographyTitle"/>
    <w:qFormat/>
    <w:rsid w:val="001E43D4"/>
    <w:rPr>
      <w:rFonts w:ascii="Calibri" w:eastAsiaTheme="minorEastAsia" w:hAnsi="Calibri" w:cs="Times New Roman"/>
      <w:noProof/>
      <w:szCs w:val="20"/>
      <w:lang w:val="nl-BE" w:eastAsia="en-GB"/>
    </w:rPr>
  </w:style>
  <w:style w:type="character" w:styleId="Emphasis">
    <w:name w:val="Emphasis"/>
    <w:basedOn w:val="DefaultParagraphFont"/>
    <w:uiPriority w:val="20"/>
    <w:qFormat/>
    <w:rsid w:val="001E43D4"/>
    <w:rPr>
      <w:i/>
      <w:iCs/>
    </w:rPr>
  </w:style>
  <w:style w:type="character" w:styleId="HTMLCite">
    <w:name w:val="HTML Cite"/>
    <w:basedOn w:val="DefaultParagraphFont"/>
    <w:uiPriority w:val="99"/>
    <w:semiHidden/>
    <w:unhideWhenUsed/>
    <w:rsid w:val="001E43D4"/>
    <w:rPr>
      <w:i/>
      <w:iCs/>
    </w:rPr>
  </w:style>
  <w:style w:type="character" w:customStyle="1" w:styleId="ListParagraphChar1">
    <w:name w:val="List Paragraph Char1"/>
    <w:uiPriority w:val="34"/>
    <w:locked/>
    <w:rsid w:val="001E43D4"/>
  </w:style>
  <w:style w:type="table" w:customStyle="1" w:styleId="Rutntstabell4dekorfrg61">
    <w:name w:val="Rutnätstabell 4 – dekorfärg 61"/>
    <w:basedOn w:val="TableNormal"/>
    <w:uiPriority w:val="49"/>
    <w:rsid w:val="001E43D4"/>
    <w:pPr>
      <w:spacing w:after="0" w:line="240" w:lineRule="auto"/>
    </w:pPr>
    <w:rPr>
      <w:rFonts w:eastAsia="Calibri" w:cs="Times New Roman"/>
      <w:lang w:val="sv-SE"/>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Rutntstabell4dekorfrg611">
    <w:name w:val="Rutnätstabell 4 – dekorfärg 611"/>
    <w:basedOn w:val="TableNormal"/>
    <w:uiPriority w:val="49"/>
    <w:rsid w:val="001E43D4"/>
    <w:pPr>
      <w:spacing w:after="0" w:line="240" w:lineRule="auto"/>
    </w:pPr>
    <w:rPr>
      <w:rFonts w:eastAsia="Calibri" w:cs="Times New Roman"/>
      <w:lang w:val="sv-SE"/>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ListParagraph1">
    <w:name w:val="List Paragraph1"/>
    <w:basedOn w:val="Normal"/>
    <w:uiPriority w:val="99"/>
    <w:rsid w:val="001E43D4"/>
    <w:pPr>
      <w:spacing w:line="276" w:lineRule="auto"/>
      <w:ind w:left="720"/>
      <w:contextualSpacing/>
    </w:pPr>
    <w:rPr>
      <w:rFonts w:eastAsia="Times New Roman" w:cstheme="minorHAnsi"/>
      <w:noProof w:val="0"/>
    </w:rPr>
  </w:style>
  <w:style w:type="numbering" w:customStyle="1" w:styleId="KeineListe1">
    <w:name w:val="Keine Liste1"/>
    <w:next w:val="NoList"/>
    <w:uiPriority w:val="99"/>
    <w:semiHidden/>
    <w:unhideWhenUsed/>
    <w:qFormat/>
    <w:rsid w:val="001E43D4"/>
  </w:style>
  <w:style w:type="table" w:customStyle="1" w:styleId="20">
    <w:name w:val="20"/>
    <w:basedOn w:val="TableNormal"/>
    <w:rsid w:val="001E43D4"/>
    <w:rPr>
      <w:rFonts w:ascii="Calibri" w:eastAsia="Calibri" w:hAnsi="Calibri" w:cs="Calibri"/>
      <w:color w:val="000000"/>
      <w:lang w:val="es-ES" w:eastAsia="es-ES"/>
    </w:rPr>
    <w:tblPr>
      <w:tblStyleRowBandSize w:val="1"/>
      <w:tblStyleColBandSize w:val="1"/>
    </w:tblPr>
  </w:style>
  <w:style w:type="paragraph" w:customStyle="1" w:styleId="Normal1">
    <w:name w:val="Normal1"/>
    <w:uiPriority w:val="99"/>
    <w:qFormat/>
    <w:rsid w:val="001E43D4"/>
    <w:pPr>
      <w:spacing w:after="0" w:line="276" w:lineRule="auto"/>
    </w:pPr>
    <w:rPr>
      <w:rFonts w:ascii="Arial" w:eastAsia="Arial" w:hAnsi="Arial" w:cs="Arial"/>
      <w:color w:val="000000"/>
      <w:lang w:val="fr-FR" w:eastAsia="fr-FR"/>
    </w:rPr>
  </w:style>
  <w:style w:type="paragraph" w:customStyle="1" w:styleId="Figurecaption">
    <w:name w:val="Figure caption"/>
    <w:basedOn w:val="Heading4"/>
    <w:link w:val="FigurecaptionChar"/>
    <w:qFormat/>
    <w:rsid w:val="001E43D4"/>
    <w:pPr>
      <w:numPr>
        <w:ilvl w:val="0"/>
        <w:numId w:val="0"/>
      </w:numPr>
      <w:tabs>
        <w:tab w:val="left" w:pos="1560"/>
      </w:tabs>
      <w:spacing w:before="100" w:after="100"/>
    </w:pPr>
    <w:rPr>
      <w:rFonts w:ascii="Cambria" w:eastAsia="Cambria" w:hAnsi="Cambria" w:cs="Cambria"/>
      <w:b/>
      <w:bCs/>
      <w:i w:val="0"/>
      <w:iCs w:val="0"/>
      <w:color w:val="000000"/>
      <w:sz w:val="20"/>
      <w:szCs w:val="20"/>
      <w:lang w:val="en-US" w:eastAsia="es-ES"/>
    </w:rPr>
  </w:style>
  <w:style w:type="character" w:customStyle="1" w:styleId="FigurecaptionChar">
    <w:name w:val="Figure caption Char"/>
    <w:basedOn w:val="Heading4Char"/>
    <w:link w:val="Figurecaption"/>
    <w:rsid w:val="001E43D4"/>
    <w:rPr>
      <w:rFonts w:ascii="Cambria" w:eastAsia="Cambria" w:hAnsi="Cambria" w:cs="Cambria"/>
      <w:b/>
      <w:bCs/>
      <w:i w:val="0"/>
      <w:iCs w:val="0"/>
      <w:color w:val="000000"/>
      <w:sz w:val="20"/>
      <w:szCs w:val="20"/>
      <w:lang w:val="en-US" w:eastAsia="es-ES"/>
    </w:rPr>
  </w:style>
  <w:style w:type="table" w:customStyle="1" w:styleId="19">
    <w:name w:val="19"/>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18">
    <w:name w:val="18"/>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17">
    <w:name w:val="17"/>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16">
    <w:name w:val="16"/>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15">
    <w:name w:val="15"/>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14">
    <w:name w:val="14"/>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13">
    <w:name w:val="13"/>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12">
    <w:name w:val="12"/>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11">
    <w:name w:val="11"/>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10">
    <w:name w:val="10"/>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9">
    <w:name w:val="9"/>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8">
    <w:name w:val="8"/>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7">
    <w:name w:val="7"/>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6">
    <w:name w:val="6"/>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5">
    <w:name w:val="5"/>
    <w:basedOn w:val="TableNormal"/>
    <w:rsid w:val="001E43D4"/>
    <w:pPr>
      <w:spacing w:after="0" w:line="240" w:lineRule="auto"/>
    </w:pPr>
    <w:rPr>
      <w:rFonts w:ascii="Calibri" w:eastAsia="Calibri" w:hAnsi="Calibri" w:cs="Calibri"/>
      <w:color w:val="000000"/>
      <w:lang w:val="es-ES" w:eastAsia="es-ES"/>
    </w:rPr>
    <w:tblPr>
      <w:tblStyleRowBandSize w:val="1"/>
      <w:tblStyleColBandSize w:val="1"/>
      <w:tblCellMar>
        <w:left w:w="115" w:type="dxa"/>
        <w:right w:w="115" w:type="dxa"/>
      </w:tblCellMar>
    </w:tblPr>
  </w:style>
  <w:style w:type="table" w:customStyle="1" w:styleId="4">
    <w:name w:val="4"/>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3">
    <w:name w:val="3"/>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2">
    <w:name w:val="2"/>
    <w:basedOn w:val="TableNormal"/>
    <w:rsid w:val="001E43D4"/>
    <w:rPr>
      <w:rFonts w:ascii="Calibri" w:eastAsia="Calibri" w:hAnsi="Calibri" w:cs="Calibri"/>
      <w:color w:val="000000"/>
      <w:lang w:val="es-ES" w:eastAsia="es-ES"/>
    </w:rPr>
    <w:tblPr>
      <w:tblStyleRowBandSize w:val="1"/>
      <w:tblStyleColBandSize w:val="1"/>
    </w:tblPr>
  </w:style>
  <w:style w:type="table" w:customStyle="1" w:styleId="1">
    <w:name w:val="1"/>
    <w:basedOn w:val="TableNormal"/>
    <w:rsid w:val="001E43D4"/>
    <w:rPr>
      <w:rFonts w:ascii="Calibri" w:eastAsia="Calibri" w:hAnsi="Calibri" w:cs="Calibri"/>
      <w:color w:val="000000"/>
      <w:lang w:val="es-ES" w:eastAsia="es-ES"/>
    </w:rPr>
    <w:tblPr>
      <w:tblStyleRowBandSize w:val="1"/>
      <w:tblStyleColBandSize w:val="1"/>
    </w:tblPr>
  </w:style>
  <w:style w:type="character" w:customStyle="1" w:styleId="pbauthors">
    <w:name w:val="pb_authors"/>
    <w:basedOn w:val="DefaultParagraphFont"/>
    <w:rsid w:val="001E43D4"/>
  </w:style>
  <w:style w:type="character" w:customStyle="1" w:styleId="apple-tab-span">
    <w:name w:val="apple-tab-span"/>
    <w:basedOn w:val="DefaultParagraphFont"/>
    <w:rsid w:val="001E43D4"/>
  </w:style>
  <w:style w:type="character" w:customStyle="1" w:styleId="cit">
    <w:name w:val="cit"/>
    <w:basedOn w:val="DefaultParagraphFont"/>
    <w:rsid w:val="001E43D4"/>
  </w:style>
  <w:style w:type="character" w:customStyle="1" w:styleId="doi1">
    <w:name w:val="doi1"/>
    <w:basedOn w:val="DefaultParagraphFont"/>
    <w:rsid w:val="001E43D4"/>
  </w:style>
  <w:style w:type="character" w:customStyle="1" w:styleId="fm-citation-ids-label">
    <w:name w:val="fm-citation-ids-label"/>
    <w:basedOn w:val="DefaultParagraphFont"/>
    <w:rsid w:val="001E43D4"/>
  </w:style>
  <w:style w:type="character" w:customStyle="1" w:styleId="contribution">
    <w:name w:val="contribution"/>
    <w:basedOn w:val="DefaultParagraphFont"/>
    <w:rsid w:val="001E43D4"/>
  </w:style>
  <w:style w:type="character" w:customStyle="1" w:styleId="st1">
    <w:name w:val="st1"/>
    <w:basedOn w:val="DefaultParagraphFont"/>
    <w:rsid w:val="001E43D4"/>
  </w:style>
  <w:style w:type="character" w:customStyle="1" w:styleId="a-size-extra-large">
    <w:name w:val="a-size-extra-large"/>
    <w:basedOn w:val="DefaultParagraphFont"/>
    <w:rsid w:val="001E43D4"/>
  </w:style>
  <w:style w:type="character" w:styleId="PageNumber">
    <w:name w:val="page number"/>
    <w:basedOn w:val="DefaultParagraphFont"/>
    <w:uiPriority w:val="99"/>
    <w:rsid w:val="001E43D4"/>
  </w:style>
  <w:style w:type="character" w:customStyle="1" w:styleId="al-author-name">
    <w:name w:val="al-author-name"/>
    <w:basedOn w:val="DefaultParagraphFont"/>
    <w:rsid w:val="001E43D4"/>
  </w:style>
  <w:style w:type="character" w:customStyle="1" w:styleId="doilink">
    <w:name w:val="doi_link"/>
    <w:basedOn w:val="DefaultParagraphFont"/>
    <w:rsid w:val="001E43D4"/>
  </w:style>
  <w:style w:type="paragraph" w:customStyle="1" w:styleId="xmsonormal">
    <w:name w:val="x_msonormal"/>
    <w:basedOn w:val="Normal"/>
    <w:rsid w:val="001E43D4"/>
    <w:pPr>
      <w:spacing w:before="100" w:beforeAutospacing="1" w:after="100" w:afterAutospacing="1" w:line="240" w:lineRule="auto"/>
    </w:pPr>
    <w:rPr>
      <w:rFonts w:ascii="Times New Roman" w:eastAsia="Times New Roman" w:hAnsi="Times New Roman" w:cs="Times New Roman"/>
      <w:noProof w:val="0"/>
      <w:sz w:val="24"/>
      <w:szCs w:val="24"/>
      <w:lang w:val="en-AU" w:eastAsia="en-AU"/>
    </w:rPr>
  </w:style>
  <w:style w:type="paragraph" w:styleId="BodyText">
    <w:name w:val="Body Text"/>
    <w:basedOn w:val="Normal"/>
    <w:link w:val="BodyTextChar"/>
    <w:uiPriority w:val="99"/>
    <w:unhideWhenUsed/>
    <w:qFormat/>
    <w:rsid w:val="001E43D4"/>
    <w:pPr>
      <w:spacing w:line="240" w:lineRule="auto"/>
    </w:pPr>
    <w:rPr>
      <w:rFonts w:eastAsiaTheme="minorEastAsia"/>
      <w:noProof w:val="0"/>
      <w:sz w:val="24"/>
      <w:szCs w:val="24"/>
      <w:lang w:eastAsia="fr-FR"/>
    </w:rPr>
  </w:style>
  <w:style w:type="character" w:customStyle="1" w:styleId="BodyTextChar">
    <w:name w:val="Body Text Char"/>
    <w:basedOn w:val="DefaultParagraphFont"/>
    <w:link w:val="BodyText"/>
    <w:uiPriority w:val="99"/>
    <w:rsid w:val="001E43D4"/>
    <w:rPr>
      <w:rFonts w:eastAsiaTheme="minorEastAsia"/>
      <w:sz w:val="24"/>
      <w:szCs w:val="24"/>
      <w:lang w:eastAsia="fr-FR"/>
    </w:rPr>
  </w:style>
  <w:style w:type="paragraph" w:customStyle="1" w:styleId="msonormal0">
    <w:name w:val="msonormal"/>
    <w:basedOn w:val="Normal"/>
    <w:uiPriority w:val="99"/>
    <w:rsid w:val="0048205B"/>
    <w:pPr>
      <w:spacing w:after="0" w:line="240" w:lineRule="auto"/>
      <w:jc w:val="left"/>
    </w:pPr>
    <w:rPr>
      <w:rFonts w:ascii="Times New Roman" w:hAnsi="Times New Roman" w:cs="Times New Roman"/>
      <w:noProof w:val="0"/>
      <w:sz w:val="24"/>
      <w:szCs w:val="24"/>
      <w:lang w:val="pt-PT"/>
    </w:rPr>
  </w:style>
  <w:style w:type="paragraph" w:customStyle="1" w:styleId="booktitle">
    <w:name w:val="booktitle"/>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es-ES" w:eastAsia="es-ES"/>
    </w:rPr>
  </w:style>
  <w:style w:type="character" w:customStyle="1" w:styleId="hiddennatural">
    <w:name w:val="hiddennatural"/>
    <w:basedOn w:val="DefaultParagraphFont"/>
    <w:rsid w:val="0048205B"/>
  </w:style>
  <w:style w:type="character" w:customStyle="1" w:styleId="is-accessible">
    <w:name w:val="is-accessible"/>
    <w:basedOn w:val="DefaultParagraphFont"/>
    <w:rsid w:val="0048205B"/>
  </w:style>
  <w:style w:type="character" w:customStyle="1" w:styleId="name">
    <w:name w:val="name"/>
    <w:basedOn w:val="DefaultParagraphFont"/>
    <w:rsid w:val="0048205B"/>
  </w:style>
  <w:style w:type="character" w:customStyle="1" w:styleId="translation-chunk">
    <w:name w:val="translation-chunk"/>
    <w:rsid w:val="0048205B"/>
  </w:style>
  <w:style w:type="character" w:customStyle="1" w:styleId="comma">
    <w:name w:val="comma"/>
    <w:basedOn w:val="DefaultParagraphFont"/>
    <w:rsid w:val="0048205B"/>
  </w:style>
  <w:style w:type="character" w:customStyle="1" w:styleId="mb">
    <w:name w:val="mb"/>
    <w:basedOn w:val="DefaultParagraphFont"/>
    <w:rsid w:val="0048205B"/>
  </w:style>
  <w:style w:type="character" w:customStyle="1" w:styleId="page-numbers-info">
    <w:name w:val="page-numbers-info"/>
    <w:basedOn w:val="DefaultParagraphFont"/>
    <w:rsid w:val="0048205B"/>
  </w:style>
  <w:style w:type="table" w:customStyle="1" w:styleId="PlainTable21">
    <w:name w:val="Plain Table 21"/>
    <w:basedOn w:val="TableNormal"/>
    <w:uiPriority w:val="42"/>
    <w:rsid w:val="0048205B"/>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48205B"/>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rctic6Tablzagol-2">
    <w:name w:val="Arctic_6_Tabl_zagol-2"/>
    <w:basedOn w:val="Normal"/>
    <w:uiPriority w:val="99"/>
    <w:qFormat/>
    <w:rsid w:val="0048205B"/>
    <w:pPr>
      <w:widowControl w:val="0"/>
      <w:suppressAutoHyphens/>
      <w:spacing w:after="0" w:line="276" w:lineRule="auto"/>
      <w:jc w:val="left"/>
    </w:pPr>
    <w:rPr>
      <w:rFonts w:ascii="Times New Roman" w:eastAsia="Lucida Sans Unicode" w:hAnsi="Times New Roman" w:cs="Times New Roman"/>
      <w:noProof w:val="0"/>
      <w:lang w:val="ru-RU" w:eastAsia="ru-RU"/>
    </w:rPr>
  </w:style>
  <w:style w:type="paragraph" w:customStyle="1" w:styleId="Arctic6Tablall">
    <w:name w:val="Arctic_6_Tabl_all"/>
    <w:basedOn w:val="Normal"/>
    <w:uiPriority w:val="99"/>
    <w:qFormat/>
    <w:rsid w:val="0048205B"/>
    <w:pPr>
      <w:autoSpaceDE w:val="0"/>
      <w:autoSpaceDN w:val="0"/>
      <w:adjustRightInd w:val="0"/>
      <w:spacing w:after="0" w:line="240" w:lineRule="auto"/>
      <w:jc w:val="center"/>
    </w:pPr>
    <w:rPr>
      <w:rFonts w:ascii="Times New Roman" w:eastAsia="Times New Roman" w:hAnsi="Times New Roman" w:cs="Times New Roman"/>
      <w:bCs/>
      <w:iCs/>
      <w:noProof w:val="0"/>
      <w:lang w:val="ru-RU" w:eastAsia="ru-RU"/>
    </w:rPr>
  </w:style>
  <w:style w:type="table" w:customStyle="1" w:styleId="GridTable21">
    <w:name w:val="Grid Table 21"/>
    <w:basedOn w:val="TableNormal"/>
    <w:uiPriority w:val="47"/>
    <w:rsid w:val="0048205B"/>
    <w:pPr>
      <w:spacing w:after="0" w:line="240" w:lineRule="auto"/>
    </w:pPr>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EndNoteBibliographyCar">
    <w:name w:val="EndNote Bibliography Car"/>
    <w:basedOn w:val="DefaultParagraphFont"/>
    <w:rsid w:val="0048205B"/>
    <w:rPr>
      <w:rFonts w:ascii="Calibri" w:eastAsiaTheme="minorHAnsi" w:hAnsi="Calibri"/>
      <w:noProof/>
      <w:sz w:val="22"/>
      <w:szCs w:val="22"/>
    </w:rPr>
  </w:style>
  <w:style w:type="paragraph" w:styleId="HTMLAddress">
    <w:name w:val="HTML Address"/>
    <w:basedOn w:val="Normal"/>
    <w:link w:val="HTMLAddressChar"/>
    <w:uiPriority w:val="99"/>
    <w:semiHidden/>
    <w:unhideWhenUsed/>
    <w:rsid w:val="0048205B"/>
    <w:pPr>
      <w:spacing w:after="0" w:line="336" w:lineRule="atLeast"/>
      <w:jc w:val="left"/>
    </w:pPr>
    <w:rPr>
      <w:rFonts w:ascii="Times New Roman" w:eastAsia="Times New Roman" w:hAnsi="Times New Roman" w:cs="Times New Roman"/>
      <w:noProof w:val="0"/>
      <w:sz w:val="26"/>
      <w:szCs w:val="26"/>
      <w:lang w:val="de-DE" w:eastAsia="ru-RU"/>
    </w:rPr>
  </w:style>
  <w:style w:type="character" w:customStyle="1" w:styleId="HTMLAddressChar">
    <w:name w:val="HTML Address Char"/>
    <w:basedOn w:val="DefaultParagraphFont"/>
    <w:link w:val="HTMLAddress"/>
    <w:uiPriority w:val="99"/>
    <w:semiHidden/>
    <w:rsid w:val="0048205B"/>
    <w:rPr>
      <w:rFonts w:ascii="Times New Roman" w:eastAsia="Times New Roman" w:hAnsi="Times New Roman" w:cs="Times New Roman"/>
      <w:sz w:val="26"/>
      <w:szCs w:val="26"/>
      <w:lang w:val="de-DE" w:eastAsia="ru-RU"/>
    </w:rPr>
  </w:style>
  <w:style w:type="paragraph" w:styleId="HTMLPreformatted">
    <w:name w:val="HTML Preformatted"/>
    <w:basedOn w:val="Normal"/>
    <w:link w:val="HTMLPreformattedChar"/>
    <w:uiPriority w:val="99"/>
    <w:unhideWhenUsed/>
    <w:rsid w:val="004820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noProof w:val="0"/>
      <w:sz w:val="20"/>
      <w:szCs w:val="20"/>
      <w:lang w:val="de-DE" w:eastAsia="de-DE"/>
    </w:rPr>
  </w:style>
  <w:style w:type="character" w:customStyle="1" w:styleId="HTMLPreformattedChar">
    <w:name w:val="HTML Preformatted Char"/>
    <w:basedOn w:val="DefaultParagraphFont"/>
    <w:link w:val="HTMLPreformatted"/>
    <w:uiPriority w:val="99"/>
    <w:rsid w:val="0048205B"/>
    <w:rPr>
      <w:rFonts w:ascii="Courier New" w:eastAsia="Times New Roman" w:hAnsi="Courier New" w:cs="Courier New"/>
      <w:sz w:val="20"/>
      <w:szCs w:val="20"/>
      <w:lang w:val="de-DE" w:eastAsia="de-DE"/>
    </w:rPr>
  </w:style>
  <w:style w:type="character" w:customStyle="1" w:styleId="FootnoteTextChar1">
    <w:name w:val="Footnote Text Char1"/>
    <w:aliases w:val="Текст сноски Знак1 Char1,Текст сноски Знак Знак Char1,Текст сноски Знак1 Знак Знак Char1,Текст сноски Знак Знак Знак Знак Char1,Знак Знак Знак Знак Знак Char1,Знак Знак Знак1 Знак Знак Char1,Знак Знак1 Знак Знак Char1"/>
    <w:basedOn w:val="DefaultParagraphFont"/>
    <w:uiPriority w:val="99"/>
    <w:semiHidden/>
    <w:rsid w:val="0048205B"/>
  </w:style>
  <w:style w:type="paragraph" w:styleId="TableofFigures">
    <w:name w:val="table of figures"/>
    <w:basedOn w:val="Normal"/>
    <w:next w:val="Normal"/>
    <w:uiPriority w:val="99"/>
    <w:semiHidden/>
    <w:unhideWhenUsed/>
    <w:rsid w:val="0048205B"/>
    <w:pPr>
      <w:spacing w:after="0" w:line="276" w:lineRule="auto"/>
      <w:jc w:val="left"/>
    </w:pPr>
    <w:rPr>
      <w:rFonts w:eastAsiaTheme="minorEastAsia"/>
      <w:noProof w:val="0"/>
      <w:lang w:val="de-DE"/>
    </w:rPr>
  </w:style>
  <w:style w:type="paragraph" w:styleId="List">
    <w:name w:val="List"/>
    <w:basedOn w:val="BodyText"/>
    <w:uiPriority w:val="99"/>
    <w:unhideWhenUsed/>
    <w:rsid w:val="0048205B"/>
    <w:pPr>
      <w:suppressAutoHyphens/>
      <w:spacing w:after="0"/>
      <w:jc w:val="center"/>
    </w:pPr>
    <w:rPr>
      <w:rFonts w:ascii="Times New Roman" w:eastAsia="Times New Roman" w:hAnsi="Times New Roman" w:cs="Mangal"/>
      <w:b/>
      <w:bCs/>
      <w:lang w:val="ru-RU" w:eastAsia="ar-SA"/>
    </w:rPr>
  </w:style>
  <w:style w:type="paragraph" w:styleId="BodyTextIndent">
    <w:name w:val="Body Text Indent"/>
    <w:basedOn w:val="Normal"/>
    <w:link w:val="BodyTextIndentChar"/>
    <w:uiPriority w:val="99"/>
    <w:unhideWhenUsed/>
    <w:rsid w:val="0048205B"/>
    <w:pPr>
      <w:spacing w:line="240" w:lineRule="auto"/>
      <w:ind w:left="283"/>
      <w:jc w:val="left"/>
    </w:pPr>
    <w:rPr>
      <w:rFonts w:ascii="Times New Roman" w:eastAsia="Times New Roman" w:hAnsi="Times New Roman" w:cs="Times New Roman"/>
      <w:noProof w:val="0"/>
      <w:sz w:val="24"/>
      <w:szCs w:val="24"/>
      <w:lang w:val="ru-RU" w:eastAsia="ru-RU"/>
    </w:rPr>
  </w:style>
  <w:style w:type="character" w:customStyle="1" w:styleId="BodyTextIndentChar">
    <w:name w:val="Body Text Indent Char"/>
    <w:basedOn w:val="DefaultParagraphFont"/>
    <w:link w:val="BodyTextIndent"/>
    <w:uiPriority w:val="99"/>
    <w:rsid w:val="0048205B"/>
    <w:rPr>
      <w:rFonts w:ascii="Times New Roman" w:eastAsia="Times New Roman" w:hAnsi="Times New Roman" w:cs="Times New Roman"/>
      <w:sz w:val="24"/>
      <w:szCs w:val="24"/>
      <w:lang w:val="ru-RU" w:eastAsia="ru-RU"/>
    </w:rPr>
  </w:style>
  <w:style w:type="paragraph" w:styleId="BodyText2">
    <w:name w:val="Body Text 2"/>
    <w:basedOn w:val="Normal"/>
    <w:link w:val="BodyText2Char"/>
    <w:uiPriority w:val="99"/>
    <w:unhideWhenUsed/>
    <w:rsid w:val="0048205B"/>
    <w:pPr>
      <w:spacing w:after="0" w:line="240" w:lineRule="auto"/>
      <w:jc w:val="left"/>
    </w:pPr>
    <w:rPr>
      <w:rFonts w:ascii="Times New Roman" w:eastAsia="Times New Roman" w:hAnsi="Times New Roman" w:cs="Times New Roman"/>
      <w:b/>
      <w:bCs/>
      <w:noProof w:val="0"/>
      <w:sz w:val="28"/>
      <w:szCs w:val="20"/>
      <w:lang w:val="ru-RU" w:eastAsia="ru-RU"/>
    </w:rPr>
  </w:style>
  <w:style w:type="character" w:customStyle="1" w:styleId="BodyText2Char">
    <w:name w:val="Body Text 2 Char"/>
    <w:basedOn w:val="DefaultParagraphFont"/>
    <w:link w:val="BodyText2"/>
    <w:uiPriority w:val="99"/>
    <w:rsid w:val="0048205B"/>
    <w:rPr>
      <w:rFonts w:ascii="Times New Roman" w:eastAsia="Times New Roman" w:hAnsi="Times New Roman" w:cs="Times New Roman"/>
      <w:b/>
      <w:bCs/>
      <w:sz w:val="28"/>
      <w:szCs w:val="20"/>
      <w:lang w:val="ru-RU" w:eastAsia="ru-RU"/>
    </w:rPr>
  </w:style>
  <w:style w:type="paragraph" w:styleId="BodyText3">
    <w:name w:val="Body Text 3"/>
    <w:basedOn w:val="Normal"/>
    <w:link w:val="BodyText3Char"/>
    <w:uiPriority w:val="99"/>
    <w:unhideWhenUsed/>
    <w:rsid w:val="0048205B"/>
    <w:pPr>
      <w:spacing w:after="0" w:line="240" w:lineRule="auto"/>
      <w:jc w:val="left"/>
    </w:pPr>
    <w:rPr>
      <w:rFonts w:ascii="Times New Roman" w:eastAsia="Times New Roman" w:hAnsi="Times New Roman" w:cs="Times New Roman"/>
      <w:noProof w:val="0"/>
      <w:sz w:val="28"/>
      <w:szCs w:val="20"/>
      <w:lang w:val="ru-RU" w:eastAsia="ru-RU"/>
    </w:rPr>
  </w:style>
  <w:style w:type="character" w:customStyle="1" w:styleId="BodyText3Char">
    <w:name w:val="Body Text 3 Char"/>
    <w:basedOn w:val="DefaultParagraphFont"/>
    <w:link w:val="BodyText3"/>
    <w:uiPriority w:val="99"/>
    <w:rsid w:val="0048205B"/>
    <w:rPr>
      <w:rFonts w:ascii="Times New Roman" w:eastAsia="Times New Roman" w:hAnsi="Times New Roman" w:cs="Times New Roman"/>
      <w:sz w:val="28"/>
      <w:szCs w:val="20"/>
      <w:lang w:val="ru-RU" w:eastAsia="ru-RU"/>
    </w:rPr>
  </w:style>
  <w:style w:type="paragraph" w:styleId="BodyTextIndent2">
    <w:name w:val="Body Text Indent 2"/>
    <w:basedOn w:val="Normal"/>
    <w:link w:val="BodyTextIndent2Char"/>
    <w:uiPriority w:val="99"/>
    <w:semiHidden/>
    <w:unhideWhenUsed/>
    <w:rsid w:val="0048205B"/>
    <w:pPr>
      <w:spacing w:line="480" w:lineRule="auto"/>
      <w:ind w:left="283"/>
      <w:jc w:val="left"/>
    </w:pPr>
    <w:rPr>
      <w:rFonts w:ascii="Times New Roman" w:eastAsia="Times New Roman" w:hAnsi="Times New Roman" w:cs="Times New Roman"/>
      <w:noProof w:val="0"/>
      <w:sz w:val="20"/>
      <w:szCs w:val="20"/>
      <w:lang w:val="ru-RU" w:eastAsia="ru-RU"/>
    </w:rPr>
  </w:style>
  <w:style w:type="character" w:customStyle="1" w:styleId="BodyTextIndent2Char">
    <w:name w:val="Body Text Indent 2 Char"/>
    <w:basedOn w:val="DefaultParagraphFont"/>
    <w:link w:val="BodyTextIndent2"/>
    <w:uiPriority w:val="99"/>
    <w:semiHidden/>
    <w:rsid w:val="0048205B"/>
    <w:rPr>
      <w:rFonts w:ascii="Times New Roman" w:eastAsia="Times New Roman" w:hAnsi="Times New Roman" w:cs="Times New Roman"/>
      <w:sz w:val="20"/>
      <w:szCs w:val="20"/>
      <w:lang w:val="ru-RU" w:eastAsia="ru-RU"/>
    </w:rPr>
  </w:style>
  <w:style w:type="paragraph" w:styleId="BodyTextIndent3">
    <w:name w:val="Body Text Indent 3"/>
    <w:basedOn w:val="Normal"/>
    <w:link w:val="BodyTextIndent3Char"/>
    <w:uiPriority w:val="99"/>
    <w:semiHidden/>
    <w:unhideWhenUsed/>
    <w:rsid w:val="0048205B"/>
    <w:pPr>
      <w:spacing w:after="0" w:line="360" w:lineRule="auto"/>
      <w:ind w:left="357" w:firstLine="539"/>
    </w:pPr>
    <w:rPr>
      <w:rFonts w:ascii="Times New Roman" w:eastAsia="Times New Roman" w:hAnsi="Times New Roman" w:cs="Times New Roman"/>
      <w:noProof w:val="0"/>
      <w:color w:val="000000"/>
      <w:sz w:val="28"/>
      <w:szCs w:val="20"/>
      <w:lang w:val="de-DE" w:eastAsia="ru-RU"/>
    </w:rPr>
  </w:style>
  <w:style w:type="character" w:customStyle="1" w:styleId="BodyTextIndent3Char">
    <w:name w:val="Body Text Indent 3 Char"/>
    <w:basedOn w:val="DefaultParagraphFont"/>
    <w:link w:val="BodyTextIndent3"/>
    <w:uiPriority w:val="99"/>
    <w:semiHidden/>
    <w:rsid w:val="0048205B"/>
    <w:rPr>
      <w:rFonts w:ascii="Times New Roman" w:eastAsia="Times New Roman" w:hAnsi="Times New Roman" w:cs="Times New Roman"/>
      <w:color w:val="000000"/>
      <w:sz w:val="28"/>
      <w:szCs w:val="20"/>
      <w:lang w:val="de-DE" w:eastAsia="ru-RU"/>
    </w:rPr>
  </w:style>
  <w:style w:type="paragraph" w:customStyle="1" w:styleId="p1">
    <w:name w:val="p1"/>
    <w:basedOn w:val="Normal"/>
    <w:rsid w:val="0048205B"/>
    <w:pPr>
      <w:spacing w:after="0" w:line="240" w:lineRule="auto"/>
      <w:jc w:val="left"/>
    </w:pPr>
    <w:rPr>
      <w:rFonts w:ascii="Times" w:eastAsiaTheme="minorEastAsia" w:hAnsi="Times" w:cs="Times New Roman"/>
      <w:noProof w:val="0"/>
      <w:color w:val="181A18"/>
      <w:sz w:val="20"/>
      <w:szCs w:val="20"/>
      <w:lang w:val="es-ES_tradnl" w:eastAsia="es-ES_tradnl"/>
    </w:rPr>
  </w:style>
  <w:style w:type="paragraph" w:customStyle="1" w:styleId="Referencesandnotes">
    <w:name w:val="References and notes"/>
    <w:basedOn w:val="Normal"/>
    <w:rsid w:val="0048205B"/>
    <w:pPr>
      <w:spacing w:before="120" w:after="0" w:line="240" w:lineRule="auto"/>
      <w:ind w:left="720" w:hanging="720"/>
      <w:jc w:val="left"/>
    </w:pPr>
    <w:rPr>
      <w:rFonts w:ascii="Times New Roman" w:eastAsia="Times New Roman" w:hAnsi="Times New Roman" w:cs="Times New Roman"/>
      <w:noProof w:val="0"/>
      <w:sz w:val="24"/>
      <w:szCs w:val="24"/>
      <w:lang w:val="en-US"/>
    </w:rPr>
  </w:style>
  <w:style w:type="paragraph" w:customStyle="1" w:styleId="default0">
    <w:name w:val="default"/>
    <w:basedOn w:val="Normal"/>
    <w:rsid w:val="0048205B"/>
    <w:pPr>
      <w:spacing w:before="100" w:beforeAutospacing="1" w:after="100" w:afterAutospacing="1" w:line="240" w:lineRule="auto"/>
      <w:jc w:val="left"/>
    </w:pPr>
    <w:rPr>
      <w:rFonts w:ascii="Times New Roman" w:eastAsiaTheme="minorEastAsia" w:hAnsi="Times New Roman" w:cs="Times New Roman"/>
      <w:noProof w:val="0"/>
      <w:color w:val="000000"/>
      <w:sz w:val="24"/>
      <w:szCs w:val="24"/>
      <w:lang w:eastAsia="en-GB"/>
    </w:rPr>
  </w:style>
  <w:style w:type="character" w:customStyle="1" w:styleId="a">
    <w:name w:val="Основной текст_"/>
    <w:basedOn w:val="DefaultParagraphFont"/>
    <w:link w:val="30"/>
    <w:locked/>
    <w:rsid w:val="0048205B"/>
    <w:rPr>
      <w:rFonts w:ascii="Times New Roman" w:eastAsia="Times New Roman" w:hAnsi="Times New Roman" w:cs="Times New Roman"/>
      <w:spacing w:val="1"/>
      <w:shd w:val="clear" w:color="auto" w:fill="FFFFFF"/>
    </w:rPr>
  </w:style>
  <w:style w:type="paragraph" w:customStyle="1" w:styleId="30">
    <w:name w:val="Основной текст3"/>
    <w:basedOn w:val="Normal"/>
    <w:link w:val="a"/>
    <w:rsid w:val="0048205B"/>
    <w:pPr>
      <w:widowControl w:val="0"/>
      <w:shd w:val="clear" w:color="auto" w:fill="FFFFFF"/>
      <w:spacing w:after="0" w:line="221" w:lineRule="exact"/>
    </w:pPr>
    <w:rPr>
      <w:rFonts w:ascii="Times New Roman" w:eastAsia="Times New Roman" w:hAnsi="Times New Roman" w:cs="Times New Roman"/>
      <w:noProof w:val="0"/>
      <w:spacing w:val="1"/>
    </w:rPr>
  </w:style>
  <w:style w:type="character" w:customStyle="1" w:styleId="ContentsChar">
    <w:name w:val="Contents Char"/>
    <w:basedOn w:val="Heading2Char"/>
    <w:link w:val="Contents"/>
    <w:locked/>
    <w:rsid w:val="0048205B"/>
    <w:rPr>
      <w:rFonts w:asciiTheme="majorHAnsi" w:eastAsiaTheme="majorEastAsia" w:hAnsiTheme="majorHAnsi" w:cstheme="majorBidi"/>
      <w:b w:val="0"/>
      <w:noProof/>
      <w:color w:val="5B9BD5" w:themeColor="accent1"/>
      <w:sz w:val="26"/>
      <w:szCs w:val="26"/>
      <w:lang w:val="en-US" w:eastAsia="ru-RU" w:bidi="en-US"/>
    </w:rPr>
  </w:style>
  <w:style w:type="paragraph" w:customStyle="1" w:styleId="Contents">
    <w:name w:val="Contents"/>
    <w:basedOn w:val="Heading2"/>
    <w:link w:val="ContentsChar"/>
    <w:qFormat/>
    <w:rsid w:val="0048205B"/>
    <w:pPr>
      <w:numPr>
        <w:ilvl w:val="0"/>
        <w:numId w:val="0"/>
      </w:numPr>
      <w:ind w:left="709" w:hanging="709"/>
      <w:jc w:val="left"/>
    </w:pPr>
    <w:rPr>
      <w:rFonts w:asciiTheme="majorHAnsi" w:hAnsiTheme="majorHAnsi"/>
      <w:b w:val="0"/>
      <w:noProof w:val="0"/>
      <w:color w:val="5B9BD5" w:themeColor="accent1"/>
      <w:lang w:val="en-GB" w:eastAsia="ru-RU" w:bidi="ar-SA"/>
    </w:rPr>
  </w:style>
  <w:style w:type="paragraph" w:customStyle="1" w:styleId="110">
    <w:name w:val="Заголовок 11"/>
    <w:basedOn w:val="Normal"/>
    <w:next w:val="Normal"/>
    <w:uiPriority w:val="9"/>
    <w:qFormat/>
    <w:rsid w:val="0048205B"/>
    <w:pPr>
      <w:keepNext/>
      <w:keepLines/>
      <w:spacing w:before="480" w:after="240" w:line="276" w:lineRule="auto"/>
      <w:ind w:left="432" w:hanging="432"/>
      <w:jc w:val="left"/>
      <w:outlineLvl w:val="0"/>
    </w:pPr>
    <w:rPr>
      <w:rFonts w:ascii="Cambria" w:eastAsia="MS Gothic" w:hAnsi="Cambria" w:cs="Times New Roman"/>
      <w:b/>
      <w:bCs/>
      <w:noProof w:val="0"/>
      <w:color w:val="365F91"/>
      <w:sz w:val="28"/>
      <w:szCs w:val="28"/>
      <w:lang w:val="de-DE"/>
    </w:rPr>
  </w:style>
  <w:style w:type="paragraph" w:customStyle="1" w:styleId="21">
    <w:name w:val="Заголовок 21"/>
    <w:basedOn w:val="Normal"/>
    <w:next w:val="Normal"/>
    <w:uiPriority w:val="9"/>
    <w:qFormat/>
    <w:rsid w:val="0048205B"/>
    <w:pPr>
      <w:keepNext/>
      <w:keepLines/>
      <w:spacing w:before="240" w:after="240" w:line="276" w:lineRule="auto"/>
      <w:ind w:left="576" w:hanging="576"/>
      <w:jc w:val="left"/>
      <w:outlineLvl w:val="1"/>
    </w:pPr>
    <w:rPr>
      <w:rFonts w:ascii="Cambria" w:eastAsia="MS Gothic" w:hAnsi="Cambria" w:cs="Times New Roman"/>
      <w:b/>
      <w:bCs/>
      <w:noProof w:val="0"/>
      <w:color w:val="4F81BD"/>
      <w:sz w:val="26"/>
      <w:szCs w:val="26"/>
      <w:lang w:val="de-DE"/>
    </w:rPr>
  </w:style>
  <w:style w:type="paragraph" w:customStyle="1" w:styleId="31">
    <w:name w:val="Заголовок 31"/>
    <w:basedOn w:val="Normal"/>
    <w:next w:val="Normal"/>
    <w:uiPriority w:val="9"/>
    <w:qFormat/>
    <w:rsid w:val="0048205B"/>
    <w:pPr>
      <w:keepNext/>
      <w:keepLines/>
      <w:spacing w:before="40" w:after="0" w:line="276" w:lineRule="auto"/>
      <w:ind w:left="720" w:hanging="720"/>
      <w:jc w:val="left"/>
      <w:outlineLvl w:val="2"/>
    </w:pPr>
    <w:rPr>
      <w:rFonts w:ascii="Cambria" w:eastAsia="MS Gothic" w:hAnsi="Cambria" w:cs="Times New Roman"/>
      <w:noProof w:val="0"/>
      <w:color w:val="243F60"/>
      <w:sz w:val="24"/>
      <w:szCs w:val="24"/>
      <w:lang w:val="de-DE"/>
    </w:rPr>
  </w:style>
  <w:style w:type="paragraph" w:customStyle="1" w:styleId="41">
    <w:name w:val="Заголовок 41"/>
    <w:basedOn w:val="Normal"/>
    <w:next w:val="Normal"/>
    <w:uiPriority w:val="9"/>
    <w:qFormat/>
    <w:rsid w:val="0048205B"/>
    <w:pPr>
      <w:keepNext/>
      <w:keepLines/>
      <w:spacing w:before="40" w:after="0" w:line="276" w:lineRule="auto"/>
      <w:ind w:left="864" w:hanging="864"/>
      <w:jc w:val="left"/>
      <w:outlineLvl w:val="3"/>
    </w:pPr>
    <w:rPr>
      <w:rFonts w:ascii="Cambria" w:eastAsia="MS Gothic" w:hAnsi="Cambria" w:cs="Times New Roman"/>
      <w:i/>
      <w:iCs/>
      <w:noProof w:val="0"/>
      <w:color w:val="365F91"/>
      <w:lang w:val="de-DE"/>
    </w:rPr>
  </w:style>
  <w:style w:type="paragraph" w:customStyle="1" w:styleId="51">
    <w:name w:val="Заголовок 51"/>
    <w:basedOn w:val="Normal"/>
    <w:next w:val="Normal"/>
    <w:uiPriority w:val="9"/>
    <w:qFormat/>
    <w:rsid w:val="0048205B"/>
    <w:pPr>
      <w:keepNext/>
      <w:keepLines/>
      <w:spacing w:before="40" w:after="0" w:line="276" w:lineRule="auto"/>
      <w:ind w:left="1008" w:hanging="1008"/>
      <w:jc w:val="left"/>
      <w:outlineLvl w:val="4"/>
    </w:pPr>
    <w:rPr>
      <w:rFonts w:ascii="Cambria" w:eastAsia="MS Gothic" w:hAnsi="Cambria" w:cs="Times New Roman"/>
      <w:noProof w:val="0"/>
      <w:color w:val="365F91"/>
      <w:lang w:val="de-DE"/>
    </w:rPr>
  </w:style>
  <w:style w:type="paragraph" w:customStyle="1" w:styleId="61">
    <w:name w:val="Заголовок 61"/>
    <w:basedOn w:val="Normal"/>
    <w:next w:val="Normal"/>
    <w:uiPriority w:val="9"/>
    <w:qFormat/>
    <w:rsid w:val="0048205B"/>
    <w:pPr>
      <w:keepNext/>
      <w:keepLines/>
      <w:spacing w:before="40" w:after="0" w:line="276" w:lineRule="auto"/>
      <w:ind w:left="1152" w:hanging="1152"/>
      <w:jc w:val="left"/>
      <w:outlineLvl w:val="5"/>
    </w:pPr>
    <w:rPr>
      <w:rFonts w:ascii="Cambria" w:eastAsia="MS Gothic" w:hAnsi="Cambria" w:cs="Times New Roman"/>
      <w:noProof w:val="0"/>
      <w:color w:val="243F60"/>
      <w:lang w:val="de-DE"/>
    </w:rPr>
  </w:style>
  <w:style w:type="paragraph" w:customStyle="1" w:styleId="71">
    <w:name w:val="Заголовок 71"/>
    <w:basedOn w:val="Normal"/>
    <w:next w:val="Normal"/>
    <w:uiPriority w:val="9"/>
    <w:qFormat/>
    <w:rsid w:val="0048205B"/>
    <w:pPr>
      <w:keepNext/>
      <w:keepLines/>
      <w:spacing w:before="40" w:after="0" w:line="276" w:lineRule="auto"/>
      <w:ind w:left="1296" w:hanging="1296"/>
      <w:jc w:val="left"/>
      <w:outlineLvl w:val="6"/>
    </w:pPr>
    <w:rPr>
      <w:rFonts w:ascii="Cambria" w:eastAsia="MS Gothic" w:hAnsi="Cambria" w:cs="Times New Roman"/>
      <w:i/>
      <w:iCs/>
      <w:noProof w:val="0"/>
      <w:color w:val="243F60"/>
      <w:lang w:val="de-DE"/>
    </w:rPr>
  </w:style>
  <w:style w:type="paragraph" w:customStyle="1" w:styleId="81">
    <w:name w:val="Заголовок 81"/>
    <w:basedOn w:val="Normal"/>
    <w:next w:val="Normal"/>
    <w:uiPriority w:val="9"/>
    <w:qFormat/>
    <w:rsid w:val="0048205B"/>
    <w:pPr>
      <w:keepNext/>
      <w:keepLines/>
      <w:spacing w:before="40" w:after="0" w:line="276" w:lineRule="auto"/>
      <w:ind w:left="1440" w:hanging="1440"/>
      <w:jc w:val="left"/>
      <w:outlineLvl w:val="7"/>
    </w:pPr>
    <w:rPr>
      <w:rFonts w:ascii="Cambria" w:eastAsia="MS Gothic" w:hAnsi="Cambria" w:cs="Times New Roman"/>
      <w:noProof w:val="0"/>
      <w:color w:val="272727"/>
      <w:sz w:val="21"/>
      <w:szCs w:val="21"/>
      <w:lang w:val="de-DE"/>
    </w:rPr>
  </w:style>
  <w:style w:type="paragraph" w:customStyle="1" w:styleId="91">
    <w:name w:val="Заголовок 91"/>
    <w:basedOn w:val="Normal"/>
    <w:next w:val="Normal"/>
    <w:uiPriority w:val="9"/>
    <w:qFormat/>
    <w:rsid w:val="0048205B"/>
    <w:pPr>
      <w:keepNext/>
      <w:keepLines/>
      <w:spacing w:before="40" w:after="0" w:line="276" w:lineRule="auto"/>
      <w:ind w:left="1584" w:hanging="1584"/>
      <w:jc w:val="left"/>
      <w:outlineLvl w:val="8"/>
    </w:pPr>
    <w:rPr>
      <w:rFonts w:ascii="Cambria" w:eastAsia="MS Gothic" w:hAnsi="Cambria" w:cs="Times New Roman"/>
      <w:i/>
      <w:iCs/>
      <w:noProof w:val="0"/>
      <w:color w:val="272727"/>
      <w:sz w:val="21"/>
      <w:szCs w:val="21"/>
      <w:lang w:val="de-DE"/>
    </w:rPr>
  </w:style>
  <w:style w:type="paragraph" w:customStyle="1" w:styleId="a0">
    <w:name w:val="a"/>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1a">
    <w:name w:val="Название объекта1"/>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comment">
    <w:name w:val="comment"/>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Standard">
    <w:name w:val="Standard"/>
    <w:uiPriority w:val="99"/>
    <w:rsid w:val="0048205B"/>
    <w:pPr>
      <w:widowControl w:val="0"/>
      <w:suppressAutoHyphens/>
      <w:autoSpaceDN w:val="0"/>
      <w:spacing w:after="0" w:line="240" w:lineRule="auto"/>
    </w:pPr>
    <w:rPr>
      <w:rFonts w:ascii="Times New Roman" w:eastAsia="Arial Unicode MS" w:hAnsi="Times New Roman" w:cs="Mangal"/>
      <w:kern w:val="3"/>
      <w:sz w:val="24"/>
      <w:szCs w:val="24"/>
      <w:lang w:val="ru-RU" w:eastAsia="zh-CN" w:bidi="hi-IN"/>
    </w:rPr>
  </w:style>
  <w:style w:type="paragraph" w:customStyle="1" w:styleId="CharCharCharCharCharChar">
    <w:name w:val="Знак Знак Знак Знак Знак Знак Знак Знак Знак Знак Знак Знак Знак Знак Знак Знак Знак Char Char Знак Char Char Знак Char Char Знак Знак Знак Знак Знак Знак Знак"/>
    <w:basedOn w:val="Normal"/>
    <w:uiPriority w:val="99"/>
    <w:rsid w:val="0048205B"/>
    <w:pPr>
      <w:spacing w:after="0" w:line="240" w:lineRule="auto"/>
      <w:jc w:val="left"/>
    </w:pPr>
    <w:rPr>
      <w:rFonts w:ascii="Verdana" w:eastAsia="Times New Roman" w:hAnsi="Verdana" w:cs="Verdana"/>
      <w:noProof w:val="0"/>
      <w:sz w:val="20"/>
      <w:szCs w:val="20"/>
      <w:lang w:val="en-US"/>
    </w:rPr>
  </w:style>
  <w:style w:type="paragraph" w:customStyle="1" w:styleId="Heading">
    <w:name w:val="Heading"/>
    <w:uiPriority w:val="99"/>
    <w:rsid w:val="0048205B"/>
    <w:pPr>
      <w:snapToGrid w:val="0"/>
      <w:spacing w:after="0" w:line="240" w:lineRule="auto"/>
    </w:pPr>
    <w:rPr>
      <w:rFonts w:ascii="Arial" w:eastAsia="Times New Roman" w:hAnsi="Arial" w:cs="Times New Roman"/>
      <w:b/>
      <w:szCs w:val="20"/>
      <w:lang w:val="ru-RU" w:eastAsia="ru-RU"/>
    </w:rPr>
  </w:style>
  <w:style w:type="paragraph" w:customStyle="1" w:styleId="Iauiue">
    <w:name w:val="Iau?iue"/>
    <w:uiPriority w:val="99"/>
    <w:rsid w:val="0048205B"/>
    <w:pPr>
      <w:spacing w:after="0" w:line="240" w:lineRule="auto"/>
    </w:pPr>
    <w:rPr>
      <w:rFonts w:ascii="Tahoma" w:eastAsia="Tahoma" w:hAnsi="Tahoma" w:cs="Times New Roman"/>
      <w:sz w:val="24"/>
      <w:szCs w:val="20"/>
      <w:lang w:val="ro-RO" w:eastAsia="ru-RU"/>
    </w:rPr>
  </w:style>
  <w:style w:type="paragraph" w:customStyle="1" w:styleId="a1">
    <w:name w:val="Заголовок"/>
    <w:basedOn w:val="Normal"/>
    <w:next w:val="BodyText"/>
    <w:uiPriority w:val="99"/>
    <w:rsid w:val="0048205B"/>
    <w:pPr>
      <w:keepNext/>
      <w:suppressAutoHyphens/>
      <w:spacing w:before="240" w:line="240" w:lineRule="auto"/>
      <w:jc w:val="left"/>
    </w:pPr>
    <w:rPr>
      <w:rFonts w:ascii="Arial" w:eastAsia="Arial Unicode MS" w:hAnsi="Arial" w:cs="Mangal"/>
      <w:noProof w:val="0"/>
      <w:sz w:val="28"/>
      <w:szCs w:val="28"/>
      <w:lang w:val="ru-RU" w:eastAsia="ar-SA"/>
    </w:rPr>
  </w:style>
  <w:style w:type="paragraph" w:customStyle="1" w:styleId="1b">
    <w:name w:val="Название1"/>
    <w:basedOn w:val="Normal"/>
    <w:next w:val="Subtitle"/>
    <w:uiPriority w:val="99"/>
    <w:rsid w:val="0048205B"/>
    <w:pPr>
      <w:suppressLineNumbers/>
      <w:suppressAutoHyphens/>
      <w:spacing w:before="120" w:line="240" w:lineRule="auto"/>
      <w:jc w:val="left"/>
    </w:pPr>
    <w:rPr>
      <w:rFonts w:ascii="Times New Roman" w:eastAsia="Times New Roman" w:hAnsi="Times New Roman" w:cs="Mangal"/>
      <w:i/>
      <w:iCs/>
      <w:noProof w:val="0"/>
      <w:sz w:val="24"/>
      <w:szCs w:val="24"/>
      <w:lang w:val="ru-RU" w:eastAsia="ar-SA"/>
    </w:rPr>
  </w:style>
  <w:style w:type="paragraph" w:customStyle="1" w:styleId="1c">
    <w:name w:val="Указатель1"/>
    <w:basedOn w:val="Normal"/>
    <w:uiPriority w:val="99"/>
    <w:rsid w:val="0048205B"/>
    <w:pPr>
      <w:suppressLineNumbers/>
      <w:suppressAutoHyphens/>
      <w:spacing w:after="0" w:line="240" w:lineRule="auto"/>
      <w:jc w:val="left"/>
    </w:pPr>
    <w:rPr>
      <w:rFonts w:ascii="Times New Roman" w:eastAsia="Times New Roman" w:hAnsi="Times New Roman" w:cs="Mangal"/>
      <w:noProof w:val="0"/>
      <w:sz w:val="24"/>
      <w:szCs w:val="24"/>
      <w:lang w:val="ru-RU" w:eastAsia="ar-SA"/>
    </w:rPr>
  </w:style>
  <w:style w:type="paragraph" w:customStyle="1" w:styleId="Web">
    <w:name w:val="Обычный (Web)"/>
    <w:basedOn w:val="Normal"/>
    <w:uiPriority w:val="99"/>
    <w:rsid w:val="0048205B"/>
    <w:pPr>
      <w:suppressAutoHyphens/>
      <w:spacing w:before="280" w:after="280" w:line="240" w:lineRule="auto"/>
      <w:jc w:val="left"/>
    </w:pPr>
    <w:rPr>
      <w:rFonts w:ascii="Times New Roman" w:eastAsia="Times New Roman" w:hAnsi="Times New Roman" w:cs="Times New Roman"/>
      <w:noProof w:val="0"/>
      <w:sz w:val="24"/>
      <w:szCs w:val="24"/>
      <w:lang w:val="ru-RU" w:eastAsia="ar-SA"/>
    </w:rPr>
  </w:style>
  <w:style w:type="paragraph" w:customStyle="1" w:styleId="210">
    <w:name w:val="Основной текст с отступом 21"/>
    <w:basedOn w:val="Normal"/>
    <w:uiPriority w:val="99"/>
    <w:rsid w:val="0048205B"/>
    <w:pPr>
      <w:suppressAutoHyphens/>
      <w:spacing w:after="0" w:line="480" w:lineRule="auto"/>
      <w:ind w:firstLine="540"/>
      <w:jc w:val="left"/>
    </w:pPr>
    <w:rPr>
      <w:rFonts w:ascii="Times New Roman" w:eastAsia="Times New Roman" w:hAnsi="Times New Roman" w:cs="Times New Roman"/>
      <w:noProof w:val="0"/>
      <w:sz w:val="24"/>
      <w:szCs w:val="24"/>
      <w:lang w:val="ru-RU" w:eastAsia="ar-SA"/>
    </w:rPr>
  </w:style>
  <w:style w:type="paragraph" w:customStyle="1" w:styleId="1d">
    <w:name w:val="Текст1"/>
    <w:basedOn w:val="Normal"/>
    <w:uiPriority w:val="99"/>
    <w:rsid w:val="0048205B"/>
    <w:pPr>
      <w:suppressAutoHyphens/>
      <w:spacing w:after="0" w:line="240" w:lineRule="auto"/>
      <w:jc w:val="left"/>
    </w:pPr>
    <w:rPr>
      <w:rFonts w:ascii="Courier New" w:eastAsia="Times New Roman" w:hAnsi="Courier New" w:cs="Times New Roman"/>
      <w:noProof w:val="0"/>
      <w:sz w:val="20"/>
      <w:szCs w:val="20"/>
      <w:lang w:val="ru-RU" w:eastAsia="ar-SA"/>
    </w:rPr>
  </w:style>
  <w:style w:type="paragraph" w:customStyle="1" w:styleId="211">
    <w:name w:val="Основной текст 21"/>
    <w:basedOn w:val="Normal"/>
    <w:uiPriority w:val="99"/>
    <w:rsid w:val="0048205B"/>
    <w:pPr>
      <w:suppressAutoHyphens/>
      <w:spacing w:after="0" w:line="240" w:lineRule="auto"/>
      <w:jc w:val="right"/>
    </w:pPr>
    <w:rPr>
      <w:rFonts w:ascii="Times New Roman" w:eastAsia="Times New Roman" w:hAnsi="Times New Roman" w:cs="Times New Roman"/>
      <w:i/>
      <w:noProof w:val="0"/>
      <w:sz w:val="24"/>
      <w:szCs w:val="24"/>
      <w:lang w:val="en-US" w:eastAsia="ar-SA"/>
    </w:rPr>
  </w:style>
  <w:style w:type="paragraph" w:customStyle="1" w:styleId="310">
    <w:name w:val="Основной текст 31"/>
    <w:basedOn w:val="Normal"/>
    <w:uiPriority w:val="99"/>
    <w:rsid w:val="0048205B"/>
    <w:pPr>
      <w:suppressAutoHyphens/>
      <w:spacing w:after="0" w:line="240" w:lineRule="auto"/>
      <w:jc w:val="center"/>
    </w:pPr>
    <w:rPr>
      <w:rFonts w:ascii="Times New Roman" w:eastAsia="Times New Roman" w:hAnsi="Times New Roman" w:cs="Times New Roman"/>
      <w:i/>
      <w:noProof w:val="0"/>
      <w:sz w:val="24"/>
      <w:szCs w:val="24"/>
      <w:lang w:val="ru-RU" w:eastAsia="ar-SA"/>
    </w:rPr>
  </w:style>
  <w:style w:type="paragraph" w:customStyle="1" w:styleId="311">
    <w:name w:val="Основной текст с отступом 31"/>
    <w:basedOn w:val="Normal"/>
    <w:uiPriority w:val="99"/>
    <w:rsid w:val="0048205B"/>
    <w:pPr>
      <w:suppressAutoHyphens/>
      <w:spacing w:after="0" w:line="240" w:lineRule="auto"/>
      <w:ind w:firstLine="540"/>
      <w:jc w:val="left"/>
    </w:pPr>
    <w:rPr>
      <w:rFonts w:ascii="Times New Roman" w:eastAsia="Times New Roman" w:hAnsi="Times New Roman" w:cs="Times New Roman"/>
      <w:noProof w:val="0"/>
      <w:color w:val="0000FF"/>
      <w:sz w:val="24"/>
      <w:szCs w:val="24"/>
      <w:lang w:val="ru-RU" w:eastAsia="ar-SA"/>
    </w:rPr>
  </w:style>
  <w:style w:type="paragraph" w:customStyle="1" w:styleId="1e">
    <w:name w:val="Цитата1"/>
    <w:basedOn w:val="Normal"/>
    <w:uiPriority w:val="99"/>
    <w:rsid w:val="0048205B"/>
    <w:pPr>
      <w:suppressAutoHyphens/>
      <w:spacing w:after="0" w:line="240" w:lineRule="auto"/>
      <w:ind w:left="708" w:right="-285"/>
    </w:pPr>
    <w:rPr>
      <w:rFonts w:ascii="Times New Roman" w:eastAsia="Times New Roman" w:hAnsi="Times New Roman" w:cs="Times New Roman"/>
      <w:b/>
      <w:i/>
      <w:noProof w:val="0"/>
      <w:sz w:val="24"/>
      <w:szCs w:val="20"/>
      <w:lang w:val="ru-RU" w:eastAsia="ar-SA"/>
    </w:rPr>
  </w:style>
  <w:style w:type="paragraph" w:customStyle="1" w:styleId="a2">
    <w:name w:val="Содержимое врезки"/>
    <w:basedOn w:val="BodyText"/>
    <w:uiPriority w:val="99"/>
    <w:rsid w:val="0048205B"/>
    <w:pPr>
      <w:widowControl w:val="0"/>
      <w:autoSpaceDE w:val="0"/>
      <w:autoSpaceDN w:val="0"/>
      <w:adjustRightInd w:val="0"/>
      <w:spacing w:after="0"/>
      <w:ind w:left="110"/>
    </w:pPr>
    <w:rPr>
      <w:rFonts w:ascii="Times New Roman" w:hAnsi="Times New Roman" w:cs="Times New Roman"/>
      <w:sz w:val="18"/>
      <w:szCs w:val="18"/>
      <w:lang w:eastAsia="en-GB"/>
    </w:rPr>
  </w:style>
  <w:style w:type="paragraph" w:customStyle="1" w:styleId="a3">
    <w:name w:val="Содержимое таблицы"/>
    <w:basedOn w:val="Normal"/>
    <w:uiPriority w:val="99"/>
    <w:rsid w:val="0048205B"/>
    <w:pPr>
      <w:suppressLineNumbers/>
      <w:suppressAutoHyphens/>
      <w:spacing w:after="0" w:line="240" w:lineRule="auto"/>
      <w:jc w:val="left"/>
    </w:pPr>
    <w:rPr>
      <w:rFonts w:ascii="Times New Roman" w:eastAsia="Times New Roman" w:hAnsi="Times New Roman" w:cs="Times New Roman"/>
      <w:noProof w:val="0"/>
      <w:sz w:val="24"/>
      <w:szCs w:val="24"/>
      <w:lang w:val="ru-RU" w:eastAsia="ar-SA"/>
    </w:rPr>
  </w:style>
  <w:style w:type="paragraph" w:customStyle="1" w:styleId="a4">
    <w:name w:val="Заголовок таблицы"/>
    <w:basedOn w:val="a3"/>
    <w:uiPriority w:val="99"/>
    <w:rsid w:val="0048205B"/>
    <w:pPr>
      <w:jc w:val="center"/>
    </w:pPr>
    <w:rPr>
      <w:b/>
      <w:bCs/>
    </w:rPr>
  </w:style>
  <w:style w:type="paragraph" w:customStyle="1" w:styleId="1f">
    <w:name w:val="Обычный1"/>
    <w:uiPriority w:val="99"/>
    <w:rsid w:val="0048205B"/>
    <w:pPr>
      <w:snapToGrid w:val="0"/>
      <w:spacing w:after="0" w:line="240" w:lineRule="auto"/>
    </w:pPr>
    <w:rPr>
      <w:rFonts w:ascii="Arial" w:eastAsia="Times New Roman" w:hAnsi="Arial" w:cs="Times New Roman"/>
      <w:i/>
      <w:sz w:val="16"/>
      <w:szCs w:val="20"/>
      <w:lang w:val="ru-RU" w:eastAsia="ru-RU"/>
    </w:rPr>
  </w:style>
  <w:style w:type="paragraph" w:customStyle="1" w:styleId="mp0">
    <w:name w:val="mp0"/>
    <w:basedOn w:val="Normal"/>
    <w:uiPriority w:val="99"/>
    <w:rsid w:val="0048205B"/>
    <w:pPr>
      <w:spacing w:after="0" w:line="240" w:lineRule="auto"/>
      <w:jc w:val="left"/>
    </w:pPr>
    <w:rPr>
      <w:rFonts w:ascii="Times New Roman" w:eastAsia="Times New Roman" w:hAnsi="Times New Roman" w:cs="Times New Roman"/>
      <w:noProof w:val="0"/>
      <w:sz w:val="24"/>
      <w:szCs w:val="24"/>
      <w:lang w:val="ru-RU" w:eastAsia="ru-RU"/>
    </w:rPr>
  </w:style>
  <w:style w:type="paragraph" w:customStyle="1" w:styleId="a5">
    <w:name w:val="Основной текст материалов"/>
    <w:basedOn w:val="Normal"/>
    <w:uiPriority w:val="99"/>
    <w:rsid w:val="0048205B"/>
    <w:pPr>
      <w:spacing w:after="0" w:line="240" w:lineRule="auto"/>
      <w:ind w:firstLine="709"/>
    </w:pPr>
    <w:rPr>
      <w:rFonts w:ascii="Times New Roman" w:eastAsia="Times New Roman" w:hAnsi="Times New Roman" w:cs="Times New Roman"/>
      <w:noProof w:val="0"/>
      <w:sz w:val="24"/>
      <w:szCs w:val="24"/>
      <w:lang w:val="ru-RU" w:eastAsia="ru-RU"/>
    </w:rPr>
  </w:style>
  <w:style w:type="paragraph" w:customStyle="1" w:styleId="CharCharCharCharCharChar1">
    <w:name w:val="Знак Знак Знак Знак Знак Знак Знак Знак Знак Знак Знак Знак Знак Знак Знак Знак Знак Char Char Знак Char Char Знак Char Char Знак Знак Знак Знак Знак Знак Знак1"/>
    <w:basedOn w:val="Normal"/>
    <w:uiPriority w:val="99"/>
    <w:rsid w:val="0048205B"/>
    <w:pPr>
      <w:spacing w:after="0" w:line="240" w:lineRule="auto"/>
      <w:jc w:val="left"/>
    </w:pPr>
    <w:rPr>
      <w:rFonts w:ascii="Verdana" w:eastAsia="Times New Roman" w:hAnsi="Verdana" w:cs="Verdana"/>
      <w:noProof w:val="0"/>
      <w:sz w:val="20"/>
      <w:szCs w:val="20"/>
      <w:lang w:val="en-US"/>
    </w:rPr>
  </w:style>
  <w:style w:type="paragraph" w:customStyle="1" w:styleId="40">
    <w:name w:val="Основной текст4"/>
    <w:basedOn w:val="Normal"/>
    <w:uiPriority w:val="99"/>
    <w:rsid w:val="0048205B"/>
    <w:pPr>
      <w:spacing w:after="0" w:line="220" w:lineRule="exact"/>
      <w:ind w:firstLine="425"/>
    </w:pPr>
    <w:rPr>
      <w:rFonts w:ascii="NewtonC" w:eastAsia="Times New Roman" w:hAnsi="NewtonC" w:cs="Times New Roman"/>
      <w:noProof w:val="0"/>
      <w:sz w:val="20"/>
      <w:szCs w:val="20"/>
      <w:lang w:val="ru-RU" w:eastAsia="ru-RU"/>
    </w:rPr>
  </w:style>
  <w:style w:type="paragraph" w:customStyle="1" w:styleId="50">
    <w:name w:val="Основной текст5"/>
    <w:uiPriority w:val="99"/>
    <w:rsid w:val="0048205B"/>
    <w:pPr>
      <w:snapToGrid w:val="0"/>
      <w:spacing w:after="0" w:line="240" w:lineRule="atLeast"/>
      <w:ind w:firstLine="227"/>
      <w:jc w:val="both"/>
    </w:pPr>
    <w:rPr>
      <w:rFonts w:ascii="JournalSansC" w:eastAsia="Times New Roman" w:hAnsi="JournalSansC" w:cs="Times New Roman"/>
      <w:color w:val="000000"/>
      <w:szCs w:val="20"/>
      <w:lang w:val="ru-RU" w:eastAsia="ru-RU"/>
    </w:rPr>
  </w:style>
  <w:style w:type="paragraph" w:customStyle="1" w:styleId="22">
    <w:name w:val="Обычный2"/>
    <w:uiPriority w:val="99"/>
    <w:rsid w:val="0048205B"/>
    <w:pPr>
      <w:snapToGrid w:val="0"/>
      <w:spacing w:after="0" w:line="240" w:lineRule="auto"/>
    </w:pPr>
    <w:rPr>
      <w:rFonts w:ascii="Arial" w:eastAsia="Times New Roman" w:hAnsi="Arial" w:cs="Times New Roman"/>
      <w:i/>
      <w:sz w:val="16"/>
      <w:szCs w:val="20"/>
      <w:lang w:val="ru-RU" w:eastAsia="ru-RU"/>
    </w:rPr>
  </w:style>
  <w:style w:type="paragraph" w:customStyle="1" w:styleId="authorgroup">
    <w:name w:val="authorgroup"/>
    <w:basedOn w:val="Normal"/>
    <w:uiPriority w:val="99"/>
    <w:rsid w:val="0048205B"/>
    <w:pPr>
      <w:suppressAutoHyphens/>
      <w:spacing w:before="280" w:after="280" w:line="240" w:lineRule="auto"/>
      <w:jc w:val="left"/>
    </w:pPr>
    <w:rPr>
      <w:rFonts w:ascii="Arial Unicode MS" w:eastAsia="Arial Unicode MS" w:hAnsi="Arial Unicode MS" w:cs="Times New Roman"/>
      <w:b/>
      <w:bCs/>
      <w:noProof w:val="0"/>
      <w:sz w:val="24"/>
      <w:szCs w:val="24"/>
      <w:lang w:val="ru-RU" w:eastAsia="ar-SA"/>
    </w:rPr>
  </w:style>
  <w:style w:type="paragraph" w:customStyle="1" w:styleId="info">
    <w:name w:val="info"/>
    <w:basedOn w:val="Normal"/>
    <w:uiPriority w:val="99"/>
    <w:rsid w:val="0048205B"/>
    <w:pPr>
      <w:suppressAutoHyphens/>
      <w:spacing w:before="280" w:after="280" w:line="240" w:lineRule="auto"/>
      <w:jc w:val="left"/>
    </w:pPr>
    <w:rPr>
      <w:rFonts w:ascii="Times New Roman" w:eastAsia="Times New Roman" w:hAnsi="Times New Roman" w:cs="Times New Roman"/>
      <w:noProof w:val="0"/>
      <w:color w:val="333333"/>
      <w:sz w:val="18"/>
      <w:szCs w:val="18"/>
      <w:lang w:val="ru-RU" w:eastAsia="ar-SA"/>
    </w:rPr>
  </w:style>
  <w:style w:type="paragraph" w:customStyle="1" w:styleId="authors">
    <w:name w:val="authors"/>
    <w:basedOn w:val="Normal"/>
    <w:uiPriority w:val="99"/>
    <w:rsid w:val="0048205B"/>
    <w:pPr>
      <w:suppressAutoHyphens/>
      <w:spacing w:before="280" w:after="280" w:line="240" w:lineRule="auto"/>
      <w:jc w:val="left"/>
    </w:pPr>
    <w:rPr>
      <w:rFonts w:ascii="Times New Roman" w:eastAsia="Times New Roman" w:hAnsi="Times New Roman" w:cs="Times New Roman"/>
      <w:noProof w:val="0"/>
      <w:sz w:val="21"/>
      <w:szCs w:val="21"/>
      <w:lang w:val="ru-RU" w:eastAsia="ar-SA"/>
    </w:rPr>
  </w:style>
  <w:style w:type="paragraph" w:customStyle="1" w:styleId="firstlast">
    <w:name w:val="first last"/>
    <w:basedOn w:val="Normal"/>
    <w:uiPriority w:val="99"/>
    <w:rsid w:val="0048205B"/>
    <w:pPr>
      <w:spacing w:before="150" w:after="0" w:line="336" w:lineRule="atLeast"/>
      <w:jc w:val="left"/>
    </w:pPr>
    <w:rPr>
      <w:rFonts w:ascii="Times New Roman" w:eastAsia="Times New Roman" w:hAnsi="Times New Roman" w:cs="Times New Roman"/>
      <w:noProof w:val="0"/>
      <w:sz w:val="26"/>
      <w:szCs w:val="26"/>
      <w:lang w:val="ru-RU" w:eastAsia="ru-RU"/>
    </w:rPr>
  </w:style>
  <w:style w:type="paragraph" w:customStyle="1" w:styleId="articledetails">
    <w:name w:val="articledetails"/>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atl">
    <w:name w:val="atl"/>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aug">
    <w:name w:val="aug"/>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journal">
    <w:name w:val="journal"/>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paragraph" w:customStyle="1" w:styleId="Textbody">
    <w:name w:val="Text body"/>
    <w:basedOn w:val="Standard"/>
    <w:uiPriority w:val="99"/>
    <w:rsid w:val="0048205B"/>
    <w:pPr>
      <w:spacing w:after="120"/>
    </w:pPr>
  </w:style>
  <w:style w:type="paragraph" w:customStyle="1" w:styleId="volissue">
    <w:name w:val="volissue"/>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ru-RU" w:eastAsia="ru-RU"/>
    </w:rPr>
  </w:style>
  <w:style w:type="character" w:customStyle="1" w:styleId="Heading3pvChar">
    <w:name w:val="Heading 3pv Char"/>
    <w:basedOn w:val="DefaultParagraphFont"/>
    <w:link w:val="Heading3pv"/>
    <w:locked/>
    <w:rsid w:val="0048205B"/>
    <w:rPr>
      <w:lang w:val="en-US"/>
    </w:rPr>
  </w:style>
  <w:style w:type="paragraph" w:customStyle="1" w:styleId="Heading3pv">
    <w:name w:val="Heading 3pv"/>
    <w:basedOn w:val="Normal"/>
    <w:link w:val="Heading3pvChar"/>
    <w:qFormat/>
    <w:rsid w:val="0048205B"/>
    <w:pPr>
      <w:spacing w:line="276" w:lineRule="auto"/>
      <w:jc w:val="left"/>
    </w:pPr>
    <w:rPr>
      <w:rFonts w:eastAsiaTheme="minorHAnsi"/>
      <w:noProof w:val="0"/>
      <w:lang w:val="en-US"/>
    </w:rPr>
  </w:style>
  <w:style w:type="character" w:customStyle="1" w:styleId="s1">
    <w:name w:val="s1"/>
    <w:basedOn w:val="DefaultParagraphFont"/>
    <w:rsid w:val="0048205B"/>
  </w:style>
  <w:style w:type="character" w:customStyle="1" w:styleId="bigtext">
    <w:name w:val="bigtext"/>
    <w:basedOn w:val="DefaultParagraphFont"/>
    <w:rsid w:val="0048205B"/>
  </w:style>
  <w:style w:type="character" w:customStyle="1" w:styleId="a-size-large">
    <w:name w:val="a-size-large"/>
    <w:basedOn w:val="DefaultParagraphFont"/>
    <w:rsid w:val="0048205B"/>
  </w:style>
  <w:style w:type="character" w:customStyle="1" w:styleId="a-size-medium">
    <w:name w:val="a-size-medium"/>
    <w:basedOn w:val="DefaultParagraphFont"/>
    <w:rsid w:val="0048205B"/>
  </w:style>
  <w:style w:type="character" w:customStyle="1" w:styleId="a-color-secondary">
    <w:name w:val="a-color-secondary"/>
    <w:basedOn w:val="DefaultParagraphFont"/>
    <w:rsid w:val="0048205B"/>
  </w:style>
  <w:style w:type="character" w:customStyle="1" w:styleId="authorname">
    <w:name w:val="authorname"/>
    <w:basedOn w:val="DefaultParagraphFont"/>
    <w:rsid w:val="0048205B"/>
  </w:style>
  <w:style w:type="character" w:customStyle="1" w:styleId="nlmcontrib">
    <w:name w:val="nlm_contrib"/>
    <w:basedOn w:val="DefaultParagraphFont"/>
    <w:rsid w:val="0048205B"/>
  </w:style>
  <w:style w:type="character" w:customStyle="1" w:styleId="nlmyear">
    <w:name w:val="nlm_year"/>
    <w:basedOn w:val="DefaultParagraphFont"/>
    <w:rsid w:val="0048205B"/>
  </w:style>
  <w:style w:type="character" w:customStyle="1" w:styleId="nlmpublisher-name">
    <w:name w:val="nlm_publisher-name"/>
    <w:basedOn w:val="DefaultParagraphFont"/>
    <w:rsid w:val="0048205B"/>
  </w:style>
  <w:style w:type="character" w:customStyle="1" w:styleId="1f0">
    <w:name w:val="Основной текст1"/>
    <w:basedOn w:val="a"/>
    <w:rsid w:val="0048205B"/>
    <w:rPr>
      <w:rFonts w:ascii="Times New Roman" w:eastAsia="Times New Roman" w:hAnsi="Times New Roman" w:cs="Times New Roman"/>
      <w:color w:val="000000"/>
      <w:spacing w:val="1"/>
      <w:w w:val="100"/>
      <w:position w:val="0"/>
      <w:shd w:val="clear" w:color="auto" w:fill="FFFFFF"/>
      <w:lang w:val="en-US"/>
    </w:rPr>
  </w:style>
  <w:style w:type="character" w:customStyle="1" w:styleId="23">
    <w:name w:val="Основной текст2"/>
    <w:basedOn w:val="a"/>
    <w:rsid w:val="0048205B"/>
    <w:rPr>
      <w:rFonts w:ascii="Times New Roman" w:eastAsia="Times New Roman" w:hAnsi="Times New Roman" w:cs="Times New Roman"/>
      <w:color w:val="000000"/>
      <w:spacing w:val="1"/>
      <w:w w:val="100"/>
      <w:position w:val="0"/>
      <w:u w:val="single"/>
      <w:shd w:val="clear" w:color="auto" w:fill="FFFFFF"/>
      <w:lang w:val="en-US"/>
    </w:rPr>
  </w:style>
  <w:style w:type="character" w:customStyle="1" w:styleId="1f1">
    <w:name w:val="Основной текст Знак1"/>
    <w:basedOn w:val="DefaultParagraphFont"/>
    <w:uiPriority w:val="99"/>
    <w:rsid w:val="0048205B"/>
    <w:rPr>
      <w:rFonts w:ascii="Times New Roman" w:hAnsi="Times New Roman" w:cs="Times New Roman" w:hint="default"/>
      <w:strike w:val="0"/>
      <w:dstrike w:val="0"/>
      <w:sz w:val="20"/>
      <w:szCs w:val="20"/>
      <w:u w:val="none"/>
      <w:effect w:val="none"/>
    </w:rPr>
  </w:style>
  <w:style w:type="character" w:customStyle="1" w:styleId="EndNoteBibliographyTitleCar">
    <w:name w:val="EndNote Bibliography Title Car"/>
    <w:basedOn w:val="DefaultParagraphFont"/>
    <w:rsid w:val="0048205B"/>
    <w:rPr>
      <w:rFonts w:ascii="Calibri" w:hAnsi="Calibri" w:hint="default"/>
      <w:noProof/>
      <w:lang w:val="en-US"/>
    </w:rPr>
  </w:style>
  <w:style w:type="character" w:customStyle="1" w:styleId="hvr">
    <w:name w:val="hvr"/>
    <w:basedOn w:val="DefaultParagraphFont"/>
    <w:rsid w:val="0048205B"/>
  </w:style>
  <w:style w:type="character" w:customStyle="1" w:styleId="dictionary-meaning1">
    <w:name w:val="dictionary-meaning1"/>
    <w:basedOn w:val="DefaultParagraphFont"/>
    <w:rsid w:val="0048205B"/>
  </w:style>
  <w:style w:type="character" w:customStyle="1" w:styleId="authorsname">
    <w:name w:val="authors__name"/>
    <w:basedOn w:val="DefaultParagraphFont"/>
    <w:rsid w:val="0048205B"/>
  </w:style>
  <w:style w:type="character" w:customStyle="1" w:styleId="citation">
    <w:name w:val="citation"/>
    <w:basedOn w:val="DefaultParagraphFont"/>
    <w:rsid w:val="0048205B"/>
  </w:style>
  <w:style w:type="character" w:customStyle="1" w:styleId="selectable">
    <w:name w:val="selectable"/>
    <w:basedOn w:val="DefaultParagraphFont"/>
    <w:rsid w:val="0048205B"/>
  </w:style>
  <w:style w:type="character" w:customStyle="1" w:styleId="foldable-text">
    <w:name w:val="foldable-text"/>
    <w:basedOn w:val="DefaultParagraphFont"/>
    <w:rsid w:val="0048205B"/>
  </w:style>
  <w:style w:type="character" w:customStyle="1" w:styleId="a6">
    <w:name w:val="Символ сноски"/>
    <w:rsid w:val="0048205B"/>
    <w:rPr>
      <w:vertAlign w:val="superscript"/>
    </w:rPr>
  </w:style>
  <w:style w:type="character" w:customStyle="1" w:styleId="h2">
    <w:name w:val="h2"/>
    <w:basedOn w:val="DefaultParagraphFont"/>
    <w:rsid w:val="0048205B"/>
  </w:style>
  <w:style w:type="character" w:customStyle="1" w:styleId="BodyTextIndent3Char1">
    <w:name w:val="Body Text Indent 3 Char1"/>
    <w:basedOn w:val="DefaultParagraphFont"/>
    <w:uiPriority w:val="99"/>
    <w:semiHidden/>
    <w:rsid w:val="0048205B"/>
    <w:rPr>
      <w:sz w:val="16"/>
      <w:szCs w:val="16"/>
    </w:rPr>
  </w:style>
  <w:style w:type="character" w:customStyle="1" w:styleId="3Char1">
    <w:name w:val="Σώμα κείμενου με εσοχή 3 Char1"/>
    <w:basedOn w:val="DefaultParagraphFont"/>
    <w:uiPriority w:val="99"/>
    <w:semiHidden/>
    <w:rsid w:val="0048205B"/>
    <w:rPr>
      <w:sz w:val="16"/>
      <w:szCs w:val="16"/>
    </w:rPr>
  </w:style>
  <w:style w:type="character" w:customStyle="1" w:styleId="BodyTextIndent2Char1">
    <w:name w:val="Body Text Indent 2 Char1"/>
    <w:basedOn w:val="DefaultParagraphFont"/>
    <w:uiPriority w:val="99"/>
    <w:semiHidden/>
    <w:rsid w:val="0048205B"/>
  </w:style>
  <w:style w:type="character" w:customStyle="1" w:styleId="apple-style-span">
    <w:name w:val="apple-style-span"/>
    <w:basedOn w:val="DefaultParagraphFont"/>
    <w:rsid w:val="0048205B"/>
  </w:style>
  <w:style w:type="character" w:customStyle="1" w:styleId="A7">
    <w:name w:val="A7"/>
    <w:rsid w:val="0048205B"/>
    <w:rPr>
      <w:rFonts w:ascii="Univers LT Std 45 Light" w:hAnsi="Univers LT Std 45 Light" w:cs="Univers LT Std 45 Light" w:hint="default"/>
      <w:color w:val="002A5F"/>
      <w:sz w:val="18"/>
      <w:szCs w:val="18"/>
    </w:rPr>
  </w:style>
  <w:style w:type="character" w:customStyle="1" w:styleId="postbody">
    <w:name w:val="postbody"/>
    <w:basedOn w:val="DefaultParagraphFont"/>
    <w:rsid w:val="0048205B"/>
  </w:style>
  <w:style w:type="character" w:customStyle="1" w:styleId="WW8Num2z0">
    <w:name w:val="WW8Num2z0"/>
    <w:rsid w:val="0048205B"/>
    <w:rPr>
      <w:rFonts w:ascii="Times New Roman" w:hAnsi="Times New Roman" w:cs="Times New Roman" w:hint="default"/>
    </w:rPr>
  </w:style>
  <w:style w:type="character" w:customStyle="1" w:styleId="Absatz-Standardschriftart">
    <w:name w:val="Absatz-Standardschriftart"/>
    <w:rsid w:val="0048205B"/>
  </w:style>
  <w:style w:type="character" w:customStyle="1" w:styleId="WW8Num3z0">
    <w:name w:val="WW8Num3z0"/>
    <w:rsid w:val="0048205B"/>
    <w:rPr>
      <w:rFonts w:ascii="Times New Roman" w:eastAsia="Times New Roman" w:hAnsi="Times New Roman" w:cs="Times New Roman" w:hint="default"/>
    </w:rPr>
  </w:style>
  <w:style w:type="character" w:customStyle="1" w:styleId="WW8Num3z1">
    <w:name w:val="WW8Num3z1"/>
    <w:rsid w:val="0048205B"/>
    <w:rPr>
      <w:rFonts w:ascii="Courier New" w:hAnsi="Courier New" w:cs="Courier New" w:hint="default"/>
    </w:rPr>
  </w:style>
  <w:style w:type="character" w:customStyle="1" w:styleId="WW8Num3z2">
    <w:name w:val="WW8Num3z2"/>
    <w:rsid w:val="0048205B"/>
    <w:rPr>
      <w:rFonts w:ascii="Wingdings" w:hAnsi="Wingdings" w:hint="default"/>
    </w:rPr>
  </w:style>
  <w:style w:type="character" w:customStyle="1" w:styleId="WW8Num3z3">
    <w:name w:val="WW8Num3z3"/>
    <w:rsid w:val="0048205B"/>
    <w:rPr>
      <w:rFonts w:ascii="Symbol" w:hAnsi="Symbol" w:hint="default"/>
    </w:rPr>
  </w:style>
  <w:style w:type="character" w:customStyle="1" w:styleId="WW8Num4z0">
    <w:name w:val="WW8Num4z0"/>
    <w:rsid w:val="0048205B"/>
    <w:rPr>
      <w:rFonts w:ascii="Times New Roman" w:eastAsia="Times New Roman" w:hAnsi="Times New Roman" w:cs="Times New Roman" w:hint="default"/>
    </w:rPr>
  </w:style>
  <w:style w:type="character" w:customStyle="1" w:styleId="WW8Num4z1">
    <w:name w:val="WW8Num4z1"/>
    <w:rsid w:val="0048205B"/>
    <w:rPr>
      <w:rFonts w:ascii="Courier New" w:hAnsi="Courier New" w:cs="Courier New" w:hint="default"/>
    </w:rPr>
  </w:style>
  <w:style w:type="character" w:customStyle="1" w:styleId="WW8Num4z2">
    <w:name w:val="WW8Num4z2"/>
    <w:rsid w:val="0048205B"/>
    <w:rPr>
      <w:rFonts w:ascii="Wingdings" w:hAnsi="Wingdings" w:hint="default"/>
    </w:rPr>
  </w:style>
  <w:style w:type="character" w:customStyle="1" w:styleId="WW8Num4z3">
    <w:name w:val="WW8Num4z3"/>
    <w:rsid w:val="0048205B"/>
    <w:rPr>
      <w:rFonts w:ascii="Symbol" w:hAnsi="Symbol" w:hint="default"/>
    </w:rPr>
  </w:style>
  <w:style w:type="character" w:customStyle="1" w:styleId="WW8Num5z0">
    <w:name w:val="WW8Num5z0"/>
    <w:rsid w:val="0048205B"/>
    <w:rPr>
      <w:b/>
      <w:bCs w:val="0"/>
    </w:rPr>
  </w:style>
  <w:style w:type="character" w:customStyle="1" w:styleId="1f2">
    <w:name w:val="Основной шрифт абзаца1"/>
    <w:rsid w:val="0048205B"/>
  </w:style>
  <w:style w:type="character" w:customStyle="1" w:styleId="WW8Num6z0">
    <w:name w:val="WW8Num6z0"/>
    <w:rsid w:val="0048205B"/>
    <w:rPr>
      <w:i w:val="0"/>
      <w:iCs w:val="0"/>
    </w:rPr>
  </w:style>
  <w:style w:type="character" w:customStyle="1" w:styleId="WW-">
    <w:name w:val="WW-Основной шрифт абзаца"/>
    <w:rsid w:val="0048205B"/>
  </w:style>
  <w:style w:type="character" w:customStyle="1" w:styleId="WW8Num7z0">
    <w:name w:val="WW8Num7z0"/>
    <w:rsid w:val="0048205B"/>
    <w:rPr>
      <w:rFonts w:ascii="Times New Roman" w:hAnsi="Times New Roman" w:cs="Times New Roman" w:hint="default"/>
    </w:rPr>
  </w:style>
  <w:style w:type="character" w:customStyle="1" w:styleId="WW-Absatz-Standardschriftart">
    <w:name w:val="WW-Absatz-Standardschriftart"/>
    <w:rsid w:val="0048205B"/>
  </w:style>
  <w:style w:type="character" w:customStyle="1" w:styleId="WW-Absatz-Standardschriftart1">
    <w:name w:val="WW-Absatz-Standardschriftart1"/>
    <w:rsid w:val="0048205B"/>
  </w:style>
  <w:style w:type="character" w:customStyle="1" w:styleId="WW8Num1z0">
    <w:name w:val="WW8Num1z0"/>
    <w:rsid w:val="0048205B"/>
    <w:rPr>
      <w:rFonts w:ascii="Times New Roman" w:eastAsia="Times New Roman" w:hAnsi="Times New Roman" w:cs="Times New Roman" w:hint="default"/>
    </w:rPr>
  </w:style>
  <w:style w:type="character" w:customStyle="1" w:styleId="WW8Num1z1">
    <w:name w:val="WW8Num1z1"/>
    <w:rsid w:val="0048205B"/>
    <w:rPr>
      <w:rFonts w:ascii="Courier New" w:hAnsi="Courier New" w:cs="Courier New" w:hint="default"/>
    </w:rPr>
  </w:style>
  <w:style w:type="character" w:customStyle="1" w:styleId="WW8Num1z2">
    <w:name w:val="WW8Num1z2"/>
    <w:rsid w:val="0048205B"/>
    <w:rPr>
      <w:rFonts w:ascii="Wingdings" w:hAnsi="Wingdings" w:hint="default"/>
    </w:rPr>
  </w:style>
  <w:style w:type="character" w:customStyle="1" w:styleId="WW8Num1z3">
    <w:name w:val="WW8Num1z3"/>
    <w:rsid w:val="0048205B"/>
    <w:rPr>
      <w:rFonts w:ascii="Symbol" w:hAnsi="Symbol" w:hint="default"/>
    </w:rPr>
  </w:style>
  <w:style w:type="character" w:customStyle="1" w:styleId="WW8Num8z0">
    <w:name w:val="WW8Num8z0"/>
    <w:rsid w:val="0048205B"/>
    <w:rPr>
      <w:color w:val="auto"/>
    </w:rPr>
  </w:style>
  <w:style w:type="character" w:customStyle="1" w:styleId="WW8Num9z0">
    <w:name w:val="WW8Num9z0"/>
    <w:rsid w:val="0048205B"/>
    <w:rPr>
      <w:rFonts w:ascii="Times New Roman" w:eastAsia="Times New Roman" w:hAnsi="Times New Roman" w:cs="Times New Roman" w:hint="default"/>
    </w:rPr>
  </w:style>
  <w:style w:type="character" w:customStyle="1" w:styleId="WW8Num9z1">
    <w:name w:val="WW8Num9z1"/>
    <w:rsid w:val="0048205B"/>
    <w:rPr>
      <w:rFonts w:ascii="Courier New" w:hAnsi="Courier New" w:cs="Courier New" w:hint="default"/>
    </w:rPr>
  </w:style>
  <w:style w:type="character" w:customStyle="1" w:styleId="WW8Num9z2">
    <w:name w:val="WW8Num9z2"/>
    <w:rsid w:val="0048205B"/>
    <w:rPr>
      <w:rFonts w:ascii="Wingdings" w:hAnsi="Wingdings" w:hint="default"/>
    </w:rPr>
  </w:style>
  <w:style w:type="character" w:customStyle="1" w:styleId="WW8Num9z3">
    <w:name w:val="WW8Num9z3"/>
    <w:rsid w:val="0048205B"/>
    <w:rPr>
      <w:rFonts w:ascii="Symbol" w:hAnsi="Symbol" w:hint="default"/>
    </w:rPr>
  </w:style>
  <w:style w:type="character" w:customStyle="1" w:styleId="WW8Num10z0">
    <w:name w:val="WW8Num10z0"/>
    <w:rsid w:val="0048205B"/>
    <w:rPr>
      <w:rFonts w:ascii="Times New Roman" w:eastAsia="Times New Roman" w:hAnsi="Times New Roman" w:cs="Times New Roman" w:hint="default"/>
    </w:rPr>
  </w:style>
  <w:style w:type="character" w:customStyle="1" w:styleId="WW8Num10z1">
    <w:name w:val="WW8Num10z1"/>
    <w:rsid w:val="0048205B"/>
    <w:rPr>
      <w:rFonts w:ascii="Courier New" w:hAnsi="Courier New" w:cs="Courier New" w:hint="default"/>
    </w:rPr>
  </w:style>
  <w:style w:type="character" w:customStyle="1" w:styleId="WW8Num10z2">
    <w:name w:val="WW8Num10z2"/>
    <w:rsid w:val="0048205B"/>
    <w:rPr>
      <w:rFonts w:ascii="Wingdings" w:hAnsi="Wingdings" w:hint="default"/>
    </w:rPr>
  </w:style>
  <w:style w:type="character" w:customStyle="1" w:styleId="WW8Num10z3">
    <w:name w:val="WW8Num10z3"/>
    <w:rsid w:val="0048205B"/>
    <w:rPr>
      <w:rFonts w:ascii="Symbol" w:hAnsi="Symbol" w:hint="default"/>
    </w:rPr>
  </w:style>
  <w:style w:type="character" w:customStyle="1" w:styleId="WW8Num11z0">
    <w:name w:val="WW8Num11z0"/>
    <w:rsid w:val="0048205B"/>
    <w:rPr>
      <w:rFonts w:ascii="Times New Roman" w:eastAsia="Times New Roman" w:hAnsi="Times New Roman" w:cs="Times New Roman" w:hint="default"/>
    </w:rPr>
  </w:style>
  <w:style w:type="character" w:customStyle="1" w:styleId="WW8Num11z1">
    <w:name w:val="WW8Num11z1"/>
    <w:rsid w:val="0048205B"/>
    <w:rPr>
      <w:rFonts w:ascii="Courier New" w:hAnsi="Courier New" w:cs="Courier New" w:hint="default"/>
    </w:rPr>
  </w:style>
  <w:style w:type="character" w:customStyle="1" w:styleId="WW8Num11z2">
    <w:name w:val="WW8Num11z2"/>
    <w:rsid w:val="0048205B"/>
    <w:rPr>
      <w:rFonts w:ascii="Wingdings" w:hAnsi="Wingdings" w:hint="default"/>
    </w:rPr>
  </w:style>
  <w:style w:type="character" w:customStyle="1" w:styleId="WW8Num11z3">
    <w:name w:val="WW8Num11z3"/>
    <w:rsid w:val="0048205B"/>
    <w:rPr>
      <w:rFonts w:ascii="Symbol" w:hAnsi="Symbol" w:hint="default"/>
    </w:rPr>
  </w:style>
  <w:style w:type="character" w:customStyle="1" w:styleId="WW8Num12z0">
    <w:name w:val="WW8Num12z0"/>
    <w:rsid w:val="0048205B"/>
    <w:rPr>
      <w:rFonts w:ascii="Times New Roman" w:eastAsia="Times New Roman" w:hAnsi="Times New Roman" w:cs="Times New Roman" w:hint="default"/>
      <w:color w:val="auto"/>
    </w:rPr>
  </w:style>
  <w:style w:type="character" w:customStyle="1" w:styleId="WW8Num12z1">
    <w:name w:val="WW8Num12z1"/>
    <w:rsid w:val="0048205B"/>
    <w:rPr>
      <w:rFonts w:ascii="Courier New" w:hAnsi="Courier New" w:cs="Courier New" w:hint="default"/>
    </w:rPr>
  </w:style>
  <w:style w:type="character" w:customStyle="1" w:styleId="WW8Num12z2">
    <w:name w:val="WW8Num12z2"/>
    <w:rsid w:val="0048205B"/>
    <w:rPr>
      <w:rFonts w:ascii="Wingdings" w:hAnsi="Wingdings" w:hint="default"/>
    </w:rPr>
  </w:style>
  <w:style w:type="character" w:customStyle="1" w:styleId="WW8Num12z3">
    <w:name w:val="WW8Num12z3"/>
    <w:rsid w:val="0048205B"/>
    <w:rPr>
      <w:rFonts w:ascii="Symbol" w:hAnsi="Symbol" w:hint="default"/>
    </w:rPr>
  </w:style>
  <w:style w:type="character" w:customStyle="1" w:styleId="WW8Num16z0">
    <w:name w:val="WW8Num16z0"/>
    <w:rsid w:val="0048205B"/>
    <w:rPr>
      <w:rFonts w:ascii="Times New Roman" w:eastAsia="Times New Roman" w:hAnsi="Times New Roman" w:cs="Times New Roman" w:hint="default"/>
    </w:rPr>
  </w:style>
  <w:style w:type="character" w:customStyle="1" w:styleId="WW8Num16z1">
    <w:name w:val="WW8Num16z1"/>
    <w:rsid w:val="0048205B"/>
    <w:rPr>
      <w:rFonts w:ascii="Courier New" w:hAnsi="Courier New" w:cs="Courier New" w:hint="default"/>
    </w:rPr>
  </w:style>
  <w:style w:type="character" w:customStyle="1" w:styleId="WW8Num16z2">
    <w:name w:val="WW8Num16z2"/>
    <w:rsid w:val="0048205B"/>
    <w:rPr>
      <w:rFonts w:ascii="Wingdings" w:hAnsi="Wingdings" w:hint="default"/>
    </w:rPr>
  </w:style>
  <w:style w:type="character" w:customStyle="1" w:styleId="WW8Num16z3">
    <w:name w:val="WW8Num16z3"/>
    <w:rsid w:val="0048205B"/>
    <w:rPr>
      <w:rFonts w:ascii="Symbol" w:hAnsi="Symbol" w:hint="default"/>
    </w:rPr>
  </w:style>
  <w:style w:type="character" w:customStyle="1" w:styleId="WW8Num17z0">
    <w:name w:val="WW8Num17z0"/>
    <w:rsid w:val="0048205B"/>
    <w:rPr>
      <w:rFonts w:ascii="Times New Roman" w:eastAsia="Times New Roman" w:hAnsi="Times New Roman" w:cs="Times New Roman" w:hint="default"/>
    </w:rPr>
  </w:style>
  <w:style w:type="character" w:customStyle="1" w:styleId="WW8Num17z1">
    <w:name w:val="WW8Num17z1"/>
    <w:rsid w:val="0048205B"/>
    <w:rPr>
      <w:rFonts w:ascii="Courier New" w:hAnsi="Courier New" w:cs="Courier New" w:hint="default"/>
    </w:rPr>
  </w:style>
  <w:style w:type="character" w:customStyle="1" w:styleId="WW8Num17z2">
    <w:name w:val="WW8Num17z2"/>
    <w:rsid w:val="0048205B"/>
    <w:rPr>
      <w:rFonts w:ascii="Wingdings" w:hAnsi="Wingdings" w:hint="default"/>
    </w:rPr>
  </w:style>
  <w:style w:type="character" w:customStyle="1" w:styleId="WW8Num17z3">
    <w:name w:val="WW8Num17z3"/>
    <w:rsid w:val="0048205B"/>
    <w:rPr>
      <w:rFonts w:ascii="Symbol" w:hAnsi="Symbol" w:hint="default"/>
    </w:rPr>
  </w:style>
  <w:style w:type="character" w:customStyle="1" w:styleId="WW-1">
    <w:name w:val="WW-Основной шрифт абзаца1"/>
    <w:rsid w:val="0048205B"/>
  </w:style>
  <w:style w:type="character" w:customStyle="1" w:styleId="c1">
    <w:name w:val="c1"/>
    <w:rsid w:val="0048205B"/>
    <w:rPr>
      <w:color w:val="0000FF"/>
    </w:rPr>
  </w:style>
  <w:style w:type="character" w:customStyle="1" w:styleId="1f3">
    <w:name w:val="Знак сноски1"/>
    <w:rsid w:val="0048205B"/>
    <w:rPr>
      <w:vertAlign w:val="superscript"/>
    </w:rPr>
  </w:style>
  <w:style w:type="character" w:customStyle="1" w:styleId="a8">
    <w:name w:val="Символы концевой сноски"/>
    <w:rsid w:val="0048205B"/>
    <w:rPr>
      <w:vertAlign w:val="superscript"/>
    </w:rPr>
  </w:style>
  <w:style w:type="character" w:customStyle="1" w:styleId="WW-0">
    <w:name w:val="WW-Символы концевой сноски"/>
    <w:rsid w:val="0048205B"/>
  </w:style>
  <w:style w:type="character" w:customStyle="1" w:styleId="1f4">
    <w:name w:val="Знак концевой сноски1"/>
    <w:rsid w:val="0048205B"/>
    <w:rPr>
      <w:vertAlign w:val="superscript"/>
    </w:rPr>
  </w:style>
  <w:style w:type="character" w:customStyle="1" w:styleId="WW-2">
    <w:name w:val="WW-Знак сноски"/>
    <w:rsid w:val="0048205B"/>
    <w:rPr>
      <w:vertAlign w:val="superscript"/>
    </w:rPr>
  </w:style>
  <w:style w:type="character" w:customStyle="1" w:styleId="WW-3">
    <w:name w:val="WW-Знак концевой сноски"/>
    <w:rsid w:val="0048205B"/>
    <w:rPr>
      <w:vertAlign w:val="superscript"/>
    </w:rPr>
  </w:style>
  <w:style w:type="paragraph" w:styleId="z-BottomofForm">
    <w:name w:val="HTML Bottom of Form"/>
    <w:basedOn w:val="Normal"/>
    <w:next w:val="Normal"/>
    <w:link w:val="z-BottomofFormChar"/>
    <w:hidden/>
    <w:unhideWhenUsed/>
    <w:rsid w:val="0048205B"/>
    <w:pPr>
      <w:pBdr>
        <w:top w:val="single" w:sz="6" w:space="1" w:color="auto"/>
      </w:pBdr>
      <w:spacing w:after="0" w:line="276" w:lineRule="auto"/>
      <w:jc w:val="center"/>
    </w:pPr>
    <w:rPr>
      <w:rFonts w:ascii="Arial" w:eastAsiaTheme="minorEastAsia" w:hAnsi="Arial" w:cs="Arial"/>
      <w:noProof w:val="0"/>
      <w:vanish/>
      <w:sz w:val="16"/>
      <w:szCs w:val="16"/>
      <w:lang w:val="de-DE"/>
    </w:rPr>
  </w:style>
  <w:style w:type="character" w:customStyle="1" w:styleId="z-BottomofFormChar">
    <w:name w:val="z-Bottom of Form Char"/>
    <w:basedOn w:val="DefaultParagraphFont"/>
    <w:link w:val="z-BottomofForm"/>
    <w:rsid w:val="0048205B"/>
    <w:rPr>
      <w:rFonts w:ascii="Arial" w:eastAsiaTheme="minorEastAsia" w:hAnsi="Arial" w:cs="Arial"/>
      <w:vanish/>
      <w:sz w:val="16"/>
      <w:szCs w:val="16"/>
      <w:lang w:val="de-DE"/>
    </w:rPr>
  </w:style>
  <w:style w:type="character" w:customStyle="1" w:styleId="HTMLAddressChar1">
    <w:name w:val="HTML Address Char1"/>
    <w:basedOn w:val="DefaultParagraphFont"/>
    <w:uiPriority w:val="99"/>
    <w:semiHidden/>
    <w:rsid w:val="0048205B"/>
    <w:rPr>
      <w:i/>
      <w:iCs/>
    </w:rPr>
  </w:style>
  <w:style w:type="character" w:customStyle="1" w:styleId="HTMLChar1">
    <w:name w:val="Διεύθυνση HTML Char1"/>
    <w:basedOn w:val="DefaultParagraphFont"/>
    <w:uiPriority w:val="99"/>
    <w:semiHidden/>
    <w:rsid w:val="0048205B"/>
    <w:rPr>
      <w:i/>
      <w:iCs/>
    </w:rPr>
  </w:style>
  <w:style w:type="character" w:customStyle="1" w:styleId="textgreend1">
    <w:name w:val="text_green_d1"/>
    <w:rsid w:val="0048205B"/>
    <w:rPr>
      <w:rFonts w:ascii="Arial" w:hAnsi="Arial" w:cs="Arial" w:hint="default"/>
      <w:color w:val="003300"/>
      <w:sz w:val="18"/>
      <w:szCs w:val="18"/>
    </w:rPr>
  </w:style>
  <w:style w:type="character" w:customStyle="1" w:styleId="WW-123">
    <w:name w:val="WW-Знак сноски123"/>
    <w:rsid w:val="0048205B"/>
    <w:rPr>
      <w:vertAlign w:val="superscript"/>
    </w:rPr>
  </w:style>
  <w:style w:type="character" w:customStyle="1" w:styleId="WW-Absatz-Standardschriftart11">
    <w:name w:val="WW-Absatz-Standardschriftart11"/>
    <w:rsid w:val="0048205B"/>
  </w:style>
  <w:style w:type="character" w:customStyle="1" w:styleId="WW-Absatz-Standardschriftart111">
    <w:name w:val="WW-Absatz-Standardschriftart111"/>
    <w:rsid w:val="0048205B"/>
  </w:style>
  <w:style w:type="character" w:customStyle="1" w:styleId="WW-Absatz-Standardschriftart1111">
    <w:name w:val="WW-Absatz-Standardschriftart1111"/>
    <w:rsid w:val="0048205B"/>
  </w:style>
  <w:style w:type="character" w:customStyle="1" w:styleId="WW-Absatz-Standardschriftart11111">
    <w:name w:val="WW-Absatz-Standardschriftart11111"/>
    <w:rsid w:val="0048205B"/>
  </w:style>
  <w:style w:type="character" w:customStyle="1" w:styleId="WW-Absatz-Standardschriftart111111">
    <w:name w:val="WW-Absatz-Standardschriftart111111"/>
    <w:rsid w:val="0048205B"/>
  </w:style>
  <w:style w:type="character" w:customStyle="1" w:styleId="WW-Absatz-Standardschriftart1111111">
    <w:name w:val="WW-Absatz-Standardschriftart1111111"/>
    <w:rsid w:val="0048205B"/>
  </w:style>
  <w:style w:type="character" w:customStyle="1" w:styleId="WW-Absatz-Standardschriftart11111111">
    <w:name w:val="WW-Absatz-Standardschriftart11111111"/>
    <w:rsid w:val="0048205B"/>
  </w:style>
  <w:style w:type="character" w:customStyle="1" w:styleId="WW-Absatz-Standardschriftart111111111">
    <w:name w:val="WW-Absatz-Standardschriftart111111111"/>
    <w:rsid w:val="0048205B"/>
  </w:style>
  <w:style w:type="character" w:customStyle="1" w:styleId="WW-Absatz-Standardschriftart1111111111">
    <w:name w:val="WW-Absatz-Standardschriftart1111111111"/>
    <w:rsid w:val="0048205B"/>
  </w:style>
  <w:style w:type="character" w:customStyle="1" w:styleId="WW-Absatz-Standardschriftart11111111111">
    <w:name w:val="WW-Absatz-Standardschriftart11111111111"/>
    <w:rsid w:val="0048205B"/>
  </w:style>
  <w:style w:type="character" w:customStyle="1" w:styleId="24">
    <w:name w:val="Название2"/>
    <w:basedOn w:val="1f2"/>
    <w:rsid w:val="0048205B"/>
  </w:style>
  <w:style w:type="character" w:customStyle="1" w:styleId="ital">
    <w:name w:val="ital"/>
    <w:basedOn w:val="1f2"/>
    <w:rsid w:val="0048205B"/>
  </w:style>
  <w:style w:type="character" w:customStyle="1" w:styleId="slug-pub-date">
    <w:name w:val="slug-pub-date"/>
    <w:basedOn w:val="1f2"/>
    <w:rsid w:val="0048205B"/>
  </w:style>
  <w:style w:type="character" w:customStyle="1" w:styleId="slug-vol">
    <w:name w:val="slug-vol"/>
    <w:basedOn w:val="1f2"/>
    <w:rsid w:val="0048205B"/>
  </w:style>
  <w:style w:type="character" w:customStyle="1" w:styleId="slug-issue">
    <w:name w:val="slug-issue"/>
    <w:basedOn w:val="1f2"/>
    <w:rsid w:val="0048205B"/>
  </w:style>
  <w:style w:type="character" w:customStyle="1" w:styleId="slug-pages">
    <w:name w:val="slug-pages"/>
    <w:basedOn w:val="1f2"/>
    <w:rsid w:val="0048205B"/>
  </w:style>
  <w:style w:type="character" w:customStyle="1" w:styleId="aa">
    <w:name w:val="Символ нумерации"/>
    <w:rsid w:val="0048205B"/>
  </w:style>
  <w:style w:type="character" w:customStyle="1" w:styleId="maintitle">
    <w:name w:val="maintitle"/>
    <w:rsid w:val="0048205B"/>
  </w:style>
  <w:style w:type="character" w:customStyle="1" w:styleId="nlmx">
    <w:name w:val="nlm_x"/>
    <w:rsid w:val="0048205B"/>
  </w:style>
  <w:style w:type="character" w:customStyle="1" w:styleId="abstractheading1">
    <w:name w:val="abstractheading1"/>
    <w:rsid w:val="0048205B"/>
    <w:rPr>
      <w:b/>
      <w:bCs/>
      <w:sz w:val="24"/>
      <w:szCs w:val="24"/>
    </w:rPr>
  </w:style>
  <w:style w:type="character" w:customStyle="1" w:styleId="journalname">
    <w:name w:val="journalname"/>
    <w:rsid w:val="0048205B"/>
  </w:style>
  <w:style w:type="character" w:customStyle="1" w:styleId="pubdate">
    <w:name w:val="pubdate"/>
    <w:rsid w:val="0048205B"/>
  </w:style>
  <w:style w:type="character" w:customStyle="1" w:styleId="volume">
    <w:name w:val="volume"/>
    <w:rsid w:val="0048205B"/>
  </w:style>
  <w:style w:type="character" w:customStyle="1" w:styleId="issue">
    <w:name w:val="issue"/>
    <w:rsid w:val="0048205B"/>
  </w:style>
  <w:style w:type="character" w:customStyle="1" w:styleId="fpage">
    <w:name w:val="fpage"/>
    <w:rsid w:val="0048205B"/>
  </w:style>
  <w:style w:type="character" w:customStyle="1" w:styleId="xref-sep">
    <w:name w:val="xref-sep"/>
    <w:rsid w:val="0048205B"/>
  </w:style>
  <w:style w:type="character" w:customStyle="1" w:styleId="journalnumber">
    <w:name w:val="journalnumber"/>
    <w:rsid w:val="0048205B"/>
  </w:style>
  <w:style w:type="character" w:customStyle="1" w:styleId="cite-pages">
    <w:name w:val="cite-pages"/>
    <w:rsid w:val="0048205B"/>
  </w:style>
  <w:style w:type="character" w:customStyle="1" w:styleId="cite-month-year">
    <w:name w:val="cite-month-year"/>
    <w:rsid w:val="0048205B"/>
  </w:style>
  <w:style w:type="character" w:customStyle="1" w:styleId="person">
    <w:name w:val="person"/>
    <w:rsid w:val="0048205B"/>
  </w:style>
  <w:style w:type="character" w:customStyle="1" w:styleId="maintextbldleft1">
    <w:name w:val="maintextbldleft1"/>
    <w:rsid w:val="0048205B"/>
    <w:rPr>
      <w:rFonts w:ascii="Arial" w:hAnsi="Arial" w:cs="Arial" w:hint="default"/>
      <w:b/>
      <w:bCs/>
      <w:i w:val="0"/>
      <w:iCs w:val="0"/>
      <w:smallCaps w:val="0"/>
      <w:strike w:val="0"/>
      <w:dstrike w:val="0"/>
      <w:color w:val="000000"/>
      <w:sz w:val="18"/>
      <w:szCs w:val="18"/>
      <w:u w:val="none"/>
      <w:effect w:val="none"/>
    </w:rPr>
  </w:style>
  <w:style w:type="character" w:customStyle="1" w:styleId="maintextleft1">
    <w:name w:val="maintextleft1"/>
    <w:rsid w:val="0048205B"/>
    <w:rPr>
      <w:rFonts w:ascii="Arial" w:hAnsi="Arial" w:cs="Arial" w:hint="default"/>
      <w:b w:val="0"/>
      <w:bCs w:val="0"/>
      <w:i w:val="0"/>
      <w:iCs w:val="0"/>
      <w:smallCaps w:val="0"/>
      <w:strike w:val="0"/>
      <w:dstrike w:val="0"/>
      <w:color w:val="000000"/>
      <w:sz w:val="18"/>
      <w:szCs w:val="18"/>
      <w:u w:val="none"/>
      <w:effect w:val="none"/>
    </w:rPr>
  </w:style>
  <w:style w:type="character" w:customStyle="1" w:styleId="reference-text">
    <w:name w:val="reference-text"/>
    <w:basedOn w:val="DefaultParagraphFont"/>
    <w:rsid w:val="0048205B"/>
  </w:style>
  <w:style w:type="character" w:customStyle="1" w:styleId="gt-baf-word-clickable">
    <w:name w:val="gt-baf-word-clickable"/>
    <w:basedOn w:val="DefaultParagraphFont"/>
    <w:rsid w:val="0048205B"/>
  </w:style>
  <w:style w:type="character" w:customStyle="1" w:styleId="btext">
    <w:name w:val="btext"/>
    <w:basedOn w:val="DefaultParagraphFont"/>
    <w:rsid w:val="0048205B"/>
  </w:style>
  <w:style w:type="character" w:customStyle="1" w:styleId="doi">
    <w:name w:val="doi"/>
    <w:basedOn w:val="DefaultParagraphFont"/>
    <w:rsid w:val="0048205B"/>
  </w:style>
  <w:style w:type="character" w:customStyle="1" w:styleId="fn">
    <w:name w:val="fn"/>
    <w:basedOn w:val="DefaultParagraphFont"/>
    <w:rsid w:val="0048205B"/>
  </w:style>
  <w:style w:type="character" w:customStyle="1" w:styleId="fm-vol-iss-date">
    <w:name w:val="fm-vol-iss-date"/>
    <w:basedOn w:val="DefaultParagraphFont"/>
    <w:rsid w:val="0048205B"/>
  </w:style>
  <w:style w:type="character" w:customStyle="1" w:styleId="highwire-citation-authors">
    <w:name w:val="highwire-citation-authors"/>
    <w:basedOn w:val="DefaultParagraphFont"/>
    <w:rsid w:val="0048205B"/>
  </w:style>
  <w:style w:type="character" w:customStyle="1" w:styleId="nlm-given-names">
    <w:name w:val="nlm-given-names"/>
    <w:basedOn w:val="DefaultParagraphFont"/>
    <w:rsid w:val="0048205B"/>
  </w:style>
  <w:style w:type="character" w:customStyle="1" w:styleId="nlm-surname">
    <w:name w:val="nlm-surname"/>
    <w:basedOn w:val="DefaultParagraphFont"/>
    <w:rsid w:val="0048205B"/>
  </w:style>
  <w:style w:type="character" w:customStyle="1" w:styleId="highwire-cite-metadata-date">
    <w:name w:val="highwire-cite-metadata-date"/>
    <w:basedOn w:val="DefaultParagraphFont"/>
    <w:rsid w:val="0048205B"/>
  </w:style>
  <w:style w:type="character" w:customStyle="1" w:styleId="highwire-cite-metadata-doi">
    <w:name w:val="highwire-cite-metadata-doi"/>
    <w:basedOn w:val="DefaultParagraphFont"/>
    <w:rsid w:val="0048205B"/>
  </w:style>
  <w:style w:type="character" w:customStyle="1" w:styleId="label">
    <w:name w:val="label"/>
    <w:basedOn w:val="DefaultParagraphFont"/>
    <w:rsid w:val="0048205B"/>
  </w:style>
  <w:style w:type="table" w:customStyle="1" w:styleId="Tabladecuadrcula1clara-nfasis11">
    <w:name w:val="Tabla de cuadrícula 1 clara - Énfasis 11"/>
    <w:basedOn w:val="TableNormal"/>
    <w:uiPriority w:val="46"/>
    <w:rsid w:val="0048205B"/>
    <w:pPr>
      <w:spacing w:after="0" w:line="240" w:lineRule="auto"/>
    </w:pPr>
    <w:rPr>
      <w:rFonts w:ascii="Calibri" w:eastAsia="Calibri" w:hAnsi="Calibri" w:cs="Calibri"/>
      <w:color w:val="000000"/>
      <w:lang w:val="es-ES" w:eastAsia="es-E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TableGrid14">
    <w:name w:val="Table Grid14"/>
    <w:basedOn w:val="TableNormal"/>
    <w:uiPriority w:val="39"/>
    <w:rsid w:val="0048205B"/>
    <w:pPr>
      <w:spacing w:after="0" w:line="240" w:lineRule="auto"/>
    </w:pPr>
    <w:rPr>
      <w:rFonts w:eastAsiaTheme="minorEastAsia"/>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utntstabell1ljusdekorfrg11">
    <w:name w:val="Rutnätstabell 1 ljus – dekorfärg 11"/>
    <w:basedOn w:val="TableNormal"/>
    <w:uiPriority w:val="46"/>
    <w:rsid w:val="0048205B"/>
    <w:pPr>
      <w:spacing w:after="0" w:line="240" w:lineRule="auto"/>
    </w:pPr>
    <w:rPr>
      <w:rFonts w:ascii="Calibri" w:eastAsia="Calibri" w:hAnsi="Calibri" w:cs="Calibri"/>
      <w:color w:val="000000"/>
      <w:lang w:val="es-ES" w:eastAsia="es-E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212">
    <w:name w:val="Grid Table 212"/>
    <w:basedOn w:val="TableNormal"/>
    <w:uiPriority w:val="47"/>
    <w:rsid w:val="0048205B"/>
    <w:pPr>
      <w:spacing w:after="0" w:line="240" w:lineRule="auto"/>
    </w:pPr>
    <w:rPr>
      <w:rFonts w:eastAsiaTheme="minorEastAsia"/>
      <w:lang w:val="de-D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Headings3">
    <w:name w:val="Headings 3"/>
    <w:uiPriority w:val="99"/>
    <w:rsid w:val="0048205B"/>
    <w:pPr>
      <w:numPr>
        <w:numId w:val="14"/>
      </w:numPr>
    </w:pPr>
  </w:style>
  <w:style w:type="numbering" w:customStyle="1" w:styleId="Style1">
    <w:name w:val="Style1"/>
    <w:uiPriority w:val="99"/>
    <w:rsid w:val="0048205B"/>
    <w:pPr>
      <w:numPr>
        <w:numId w:val="15"/>
      </w:numPr>
    </w:pPr>
  </w:style>
  <w:style w:type="character" w:customStyle="1" w:styleId="Mention1">
    <w:name w:val="Mention1"/>
    <w:basedOn w:val="DefaultParagraphFont"/>
    <w:uiPriority w:val="99"/>
    <w:semiHidden/>
    <w:unhideWhenUsed/>
    <w:rsid w:val="0048205B"/>
    <w:rPr>
      <w:color w:val="2B579A"/>
      <w:shd w:val="clear" w:color="auto" w:fill="E6E6E6"/>
    </w:rPr>
  </w:style>
  <w:style w:type="character" w:customStyle="1" w:styleId="UnresolvedMention1">
    <w:name w:val="Unresolved Mention1"/>
    <w:basedOn w:val="DefaultParagraphFont"/>
    <w:uiPriority w:val="99"/>
    <w:semiHidden/>
    <w:unhideWhenUsed/>
    <w:rsid w:val="0048205B"/>
    <w:rPr>
      <w:color w:val="808080"/>
      <w:shd w:val="clear" w:color="auto" w:fill="E6E6E6"/>
    </w:rPr>
  </w:style>
  <w:style w:type="character" w:customStyle="1" w:styleId="Mention12">
    <w:name w:val="Mention12"/>
    <w:basedOn w:val="DefaultParagraphFont"/>
    <w:uiPriority w:val="99"/>
    <w:semiHidden/>
    <w:unhideWhenUsed/>
    <w:rsid w:val="0048205B"/>
    <w:rPr>
      <w:color w:val="2B579A"/>
      <w:shd w:val="clear" w:color="auto" w:fill="E6E6E6"/>
    </w:rPr>
  </w:style>
  <w:style w:type="table" w:customStyle="1" w:styleId="PlainTable51">
    <w:name w:val="Plain Table 51"/>
    <w:basedOn w:val="TableNormal"/>
    <w:uiPriority w:val="45"/>
    <w:rsid w:val="0048205B"/>
    <w:pPr>
      <w:spacing w:after="0" w:line="240" w:lineRule="auto"/>
    </w:pPr>
    <w:rPr>
      <w:rFonts w:eastAsiaTheme="minorEastAsia"/>
      <w:sz w:val="20"/>
      <w:szCs w:val="20"/>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00">
    <w:name w:val="A0"/>
    <w:uiPriority w:val="99"/>
    <w:rsid w:val="0048205B"/>
    <w:rPr>
      <w:color w:val="000000"/>
    </w:rPr>
  </w:style>
  <w:style w:type="character" w:customStyle="1" w:styleId="EndNoteBibliographyTitleChar">
    <w:name w:val="EndNote Bibliography Title Char"/>
    <w:basedOn w:val="DefaultParagraphFont"/>
    <w:rsid w:val="0048205B"/>
    <w:rPr>
      <w:rFonts w:ascii="Calibri" w:hAnsi="Calibri" w:cs="Calibri"/>
      <w:noProof/>
      <w:lang w:val="en-US"/>
    </w:rPr>
  </w:style>
  <w:style w:type="character" w:customStyle="1" w:styleId="EndNoteBibliographyChar">
    <w:name w:val="EndNote Bibliography Char"/>
    <w:basedOn w:val="DefaultParagraphFont"/>
    <w:rsid w:val="0048205B"/>
    <w:rPr>
      <w:rFonts w:ascii="Calibri" w:hAnsi="Calibri" w:cs="Calibri"/>
      <w:noProof/>
      <w:lang w:val="en-US"/>
    </w:rPr>
  </w:style>
  <w:style w:type="table" w:customStyle="1" w:styleId="PlainTable512">
    <w:name w:val="Plain Table 512"/>
    <w:basedOn w:val="TableNormal"/>
    <w:next w:val="PlainTable51"/>
    <w:uiPriority w:val="45"/>
    <w:rsid w:val="0048205B"/>
    <w:pPr>
      <w:spacing w:after="0" w:line="240" w:lineRule="auto"/>
    </w:pPr>
    <w:rPr>
      <w:rFonts w:eastAsiaTheme="minorEastAsia"/>
      <w:sz w:val="20"/>
      <w:szCs w:val="20"/>
      <w:lang w:val="de-DE"/>
    </w:rPr>
    <w:tblPr>
      <w:tblStyleRowBandSize w:val="1"/>
      <w:tblStyleColBandSize w:val="1"/>
    </w:tblPr>
    <w:tblStylePr w:type="firstRow">
      <w:rPr>
        <w:rFonts w:ascii="Cambria" w:eastAsia="MS Gothic" w:hAnsi="Cambria" w:cs="Times New Roman"/>
        <w:i/>
        <w:iCs/>
        <w:sz w:val="26"/>
      </w:rPr>
      <w:tblPr/>
      <w:tcPr>
        <w:tcBorders>
          <w:bottom w:val="single" w:sz="4" w:space="0" w:color="7F7F7F"/>
        </w:tcBorders>
        <w:shd w:val="clear" w:color="auto" w:fill="FFFFFF"/>
      </w:tcPr>
    </w:tblStylePr>
    <w:tblStylePr w:type="lastRow">
      <w:rPr>
        <w:rFonts w:ascii="Cambria" w:eastAsia="MS Gothic" w:hAnsi="Cambria" w:cs="Times New Roman"/>
        <w:i/>
        <w:iCs/>
        <w:sz w:val="26"/>
      </w:rPr>
      <w:tblPr/>
      <w:tcPr>
        <w:tcBorders>
          <w:top w:val="single" w:sz="4" w:space="0" w:color="7F7F7F"/>
        </w:tcBorders>
        <w:shd w:val="clear" w:color="auto" w:fill="FFFFFF"/>
      </w:tcPr>
    </w:tblStylePr>
    <w:tblStylePr w:type="firstCol">
      <w:pPr>
        <w:jc w:val="right"/>
      </w:pPr>
      <w:rPr>
        <w:rFonts w:ascii="Cambria" w:eastAsia="MS Gothic" w:hAnsi="Cambria" w:cs="Times New Roman"/>
        <w:i/>
        <w:iCs/>
        <w:sz w:val="26"/>
      </w:rPr>
      <w:tblPr/>
      <w:tcPr>
        <w:tcBorders>
          <w:right w:val="single" w:sz="4" w:space="0" w:color="7F7F7F"/>
        </w:tcBorders>
        <w:shd w:val="clear" w:color="auto" w:fill="FFFFFF"/>
      </w:tcPr>
    </w:tblStylePr>
    <w:tblStylePr w:type="lastCol">
      <w:rPr>
        <w:rFonts w:ascii="Cambria" w:eastAsia="MS Gothic"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2">
    <w:name w:val="Grid Table 22"/>
    <w:basedOn w:val="TableNormal"/>
    <w:uiPriority w:val="47"/>
    <w:rsid w:val="0048205B"/>
    <w:pPr>
      <w:spacing w:after="0" w:line="240" w:lineRule="auto"/>
    </w:pPr>
    <w:rPr>
      <w:rFonts w:eastAsiaTheme="minorEastAsi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2">
    <w:name w:val="Mention2"/>
    <w:basedOn w:val="DefaultParagraphFont"/>
    <w:uiPriority w:val="99"/>
    <w:semiHidden/>
    <w:unhideWhenUsed/>
    <w:rsid w:val="0048205B"/>
    <w:rPr>
      <w:color w:val="2B579A"/>
      <w:shd w:val="clear" w:color="auto" w:fill="E6E6E6"/>
    </w:rPr>
  </w:style>
  <w:style w:type="character" w:customStyle="1" w:styleId="UnresolvedMention2">
    <w:name w:val="Unresolved Mention2"/>
    <w:basedOn w:val="DefaultParagraphFont"/>
    <w:uiPriority w:val="99"/>
    <w:semiHidden/>
    <w:unhideWhenUsed/>
    <w:rsid w:val="0048205B"/>
    <w:rPr>
      <w:color w:val="808080"/>
      <w:shd w:val="clear" w:color="auto" w:fill="E6E6E6"/>
    </w:rPr>
  </w:style>
  <w:style w:type="table" w:customStyle="1" w:styleId="PlainTable52">
    <w:name w:val="Plain Table 52"/>
    <w:basedOn w:val="TableNormal"/>
    <w:uiPriority w:val="45"/>
    <w:rsid w:val="0048205B"/>
    <w:pPr>
      <w:spacing w:after="0" w:line="240" w:lineRule="auto"/>
    </w:pPr>
    <w:rPr>
      <w:rFonts w:eastAsiaTheme="minorEastAsia"/>
      <w:sz w:val="20"/>
      <w:szCs w:val="20"/>
      <w:lang w:val="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40">
    <w:name w:val="A4"/>
    <w:uiPriority w:val="99"/>
    <w:rsid w:val="0048205B"/>
    <w:rPr>
      <w:rFonts w:cs="Adobe Garamond Pro"/>
      <w:color w:val="211D1E"/>
      <w:sz w:val="18"/>
      <w:szCs w:val="18"/>
    </w:rPr>
  </w:style>
  <w:style w:type="character" w:customStyle="1" w:styleId="A50">
    <w:name w:val="A5"/>
    <w:uiPriority w:val="99"/>
    <w:rsid w:val="0048205B"/>
    <w:rPr>
      <w:rFonts w:cs="Adobe Garamond Pro"/>
      <w:color w:val="211D1E"/>
      <w:sz w:val="16"/>
      <w:szCs w:val="16"/>
    </w:rPr>
  </w:style>
  <w:style w:type="character" w:customStyle="1" w:styleId="article-headermeta-info-label">
    <w:name w:val="article-header__meta-info-label"/>
    <w:basedOn w:val="DefaultParagraphFont"/>
    <w:rsid w:val="0048205B"/>
  </w:style>
  <w:style w:type="character" w:customStyle="1" w:styleId="article-headermeta-info-data">
    <w:name w:val="article-header__meta-info-data"/>
    <w:basedOn w:val="DefaultParagraphFont"/>
    <w:rsid w:val="0048205B"/>
  </w:style>
  <w:style w:type="character" w:customStyle="1" w:styleId="contributor">
    <w:name w:val="contributor"/>
    <w:basedOn w:val="DefaultParagraphFont"/>
    <w:rsid w:val="0048205B"/>
  </w:style>
  <w:style w:type="character" w:customStyle="1" w:styleId="year">
    <w:name w:val="year"/>
    <w:basedOn w:val="DefaultParagraphFont"/>
    <w:rsid w:val="0048205B"/>
  </w:style>
  <w:style w:type="character" w:customStyle="1" w:styleId="parent">
    <w:name w:val="parent"/>
    <w:basedOn w:val="DefaultParagraphFont"/>
    <w:rsid w:val="0048205B"/>
  </w:style>
  <w:style w:type="character" w:customStyle="1" w:styleId="pages">
    <w:name w:val="pages"/>
    <w:basedOn w:val="DefaultParagraphFont"/>
    <w:rsid w:val="0048205B"/>
  </w:style>
  <w:style w:type="character" w:customStyle="1" w:styleId="journaltitle">
    <w:name w:val="journaltitle"/>
    <w:basedOn w:val="DefaultParagraphFont"/>
    <w:rsid w:val="0048205B"/>
  </w:style>
  <w:style w:type="paragraph" w:customStyle="1" w:styleId="icon--meta-keyline-before">
    <w:name w:val="icon--meta-keyline-before"/>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en-US"/>
    </w:rPr>
  </w:style>
  <w:style w:type="character" w:customStyle="1" w:styleId="articlecitationyear">
    <w:name w:val="articlecitation_year"/>
    <w:basedOn w:val="DefaultParagraphFont"/>
    <w:rsid w:val="0048205B"/>
  </w:style>
  <w:style w:type="character" w:customStyle="1" w:styleId="articlecitationvolume">
    <w:name w:val="articlecitation_volume"/>
    <w:basedOn w:val="DefaultParagraphFont"/>
    <w:rsid w:val="0048205B"/>
  </w:style>
  <w:style w:type="character" w:customStyle="1" w:styleId="articlecitationpages">
    <w:name w:val="articlecitation_pages"/>
    <w:basedOn w:val="DefaultParagraphFont"/>
    <w:rsid w:val="0048205B"/>
  </w:style>
  <w:style w:type="paragraph" w:customStyle="1" w:styleId="publication">
    <w:name w:val="publication"/>
    <w:basedOn w:val="Normal"/>
    <w:uiPriority w:val="99"/>
    <w:rsid w:val="0048205B"/>
    <w:pPr>
      <w:spacing w:before="100" w:beforeAutospacing="1" w:after="100" w:afterAutospacing="1" w:line="240" w:lineRule="auto"/>
      <w:jc w:val="left"/>
    </w:pPr>
    <w:rPr>
      <w:rFonts w:ascii="Times New Roman" w:eastAsia="Times New Roman" w:hAnsi="Times New Roman" w:cs="Times New Roman"/>
      <w:noProof w:val="0"/>
      <w:sz w:val="24"/>
      <w:szCs w:val="24"/>
      <w:lang w:val="en-US"/>
    </w:rPr>
  </w:style>
  <w:style w:type="character" w:customStyle="1" w:styleId="bold">
    <w:name w:val="bold"/>
    <w:basedOn w:val="DefaultParagraphFont"/>
    <w:rsid w:val="0048205B"/>
  </w:style>
  <w:style w:type="character" w:customStyle="1" w:styleId="topiccitationitalics">
    <w:name w:val="topiccitationitalics"/>
    <w:basedOn w:val="DefaultParagraphFont"/>
    <w:rsid w:val="0048205B"/>
  </w:style>
  <w:style w:type="character" w:customStyle="1" w:styleId="text">
    <w:name w:val="text"/>
    <w:basedOn w:val="DefaultParagraphFont"/>
    <w:rsid w:val="0048205B"/>
  </w:style>
  <w:style w:type="character" w:customStyle="1" w:styleId="25">
    <w:name w:val="Средняя сетка 2 Знак"/>
    <w:link w:val="MediumGrid2"/>
    <w:uiPriority w:val="1"/>
    <w:locked/>
    <w:rsid w:val="0048205B"/>
    <w:rPr>
      <w:rFonts w:ascii="MS Mincho" w:eastAsia="MS Mincho" w:hAnsi="MS Mincho" w:hint="eastAsia"/>
      <w:sz w:val="24"/>
      <w:szCs w:val="24"/>
      <w:lang w:eastAsia="de-DE"/>
    </w:rPr>
  </w:style>
  <w:style w:type="character" w:customStyle="1" w:styleId="-1">
    <w:name w:val="Цветной список - Акцент 1 Знак"/>
    <w:link w:val="ColorfulList-Accent1"/>
    <w:uiPriority w:val="34"/>
    <w:locked/>
    <w:rsid w:val="0048205B"/>
  </w:style>
  <w:style w:type="paragraph" w:customStyle="1" w:styleId="1f5">
    <w:name w:val="Заголовок оглавления1"/>
    <w:basedOn w:val="Heading1"/>
    <w:next w:val="Normal"/>
    <w:uiPriority w:val="39"/>
    <w:unhideWhenUsed/>
    <w:qFormat/>
    <w:rsid w:val="0048205B"/>
    <w:pPr>
      <w:numPr>
        <w:numId w:val="0"/>
      </w:numPr>
      <w:spacing w:line="256" w:lineRule="auto"/>
      <w:jc w:val="left"/>
      <w:outlineLvl w:val="9"/>
    </w:pPr>
    <w:rPr>
      <w:rFonts w:eastAsia="MS Gothic" w:cs="Times New Roman"/>
      <w:b w:val="0"/>
      <w:noProof w:val="0"/>
      <w:color w:val="365F91"/>
      <w:sz w:val="32"/>
      <w:lang w:val="en-US"/>
    </w:rPr>
  </w:style>
  <w:style w:type="character" w:customStyle="1" w:styleId="1f6">
    <w:name w:val="Слабое выделение1"/>
    <w:uiPriority w:val="19"/>
    <w:qFormat/>
    <w:rsid w:val="0048205B"/>
    <w:rPr>
      <w:i/>
      <w:iCs/>
      <w:color w:val="808080"/>
    </w:rPr>
  </w:style>
  <w:style w:type="table" w:styleId="LightList-Accent2">
    <w:name w:val="Light List Accent 2"/>
    <w:basedOn w:val="TableNormal"/>
    <w:uiPriority w:val="61"/>
    <w:unhideWhenUsed/>
    <w:rsid w:val="0048205B"/>
    <w:pPr>
      <w:spacing w:after="0" w:line="240" w:lineRule="auto"/>
    </w:pPr>
    <w:rPr>
      <w:rFonts w:ascii="Cambria" w:eastAsia="MS Mincho" w:hAnsi="Cambria" w:cs="Times New Roman"/>
      <w:sz w:val="20"/>
      <w:szCs w:val="20"/>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Grid2">
    <w:name w:val="Medium Grid 2"/>
    <w:basedOn w:val="TableNormal"/>
    <w:link w:val="25"/>
    <w:uiPriority w:val="68"/>
    <w:rsid w:val="0048205B"/>
    <w:pPr>
      <w:spacing w:after="0" w:line="240" w:lineRule="auto"/>
    </w:pPr>
    <w:rPr>
      <w:rFonts w:ascii="MS Mincho" w:eastAsia="MS Mincho" w:hAnsi="MS Mincho" w:hint="eastAsia"/>
      <w:sz w:val="24"/>
      <w:szCs w:val="24"/>
      <w:lang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olorfulList-Accent1">
    <w:name w:val="Colorful List Accent 1"/>
    <w:basedOn w:val="TableNormal"/>
    <w:link w:val="-1"/>
    <w:uiPriority w:val="72"/>
    <w:rsid w:val="0048205B"/>
    <w:pPr>
      <w:spacing w:after="0" w:line="240" w:lineRule="auto"/>
    </w:p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character" w:customStyle="1" w:styleId="m-3157278210811972893apple-converted-space">
    <w:name w:val="m_-3157278210811972893apple-converted-space"/>
    <w:basedOn w:val="DefaultParagraphFont"/>
    <w:rsid w:val="0048205B"/>
  </w:style>
  <w:style w:type="character" w:customStyle="1" w:styleId="hi">
    <w:name w:val="hi"/>
    <w:basedOn w:val="DefaultParagraphFont"/>
    <w:rsid w:val="0048205B"/>
  </w:style>
  <w:style w:type="character" w:customStyle="1" w:styleId="Mention11">
    <w:name w:val="Mention11"/>
    <w:basedOn w:val="DefaultParagraphFont"/>
    <w:uiPriority w:val="99"/>
    <w:semiHidden/>
    <w:rsid w:val="0048205B"/>
    <w:rPr>
      <w:color w:val="2B579A"/>
      <w:shd w:val="clear" w:color="auto" w:fill="E6E6E6"/>
    </w:rPr>
  </w:style>
  <w:style w:type="character" w:customStyle="1" w:styleId="UnresolvedMention3">
    <w:name w:val="Unresolved Mention3"/>
    <w:basedOn w:val="DefaultParagraphFont"/>
    <w:uiPriority w:val="99"/>
    <w:rsid w:val="0048205B"/>
    <w:rPr>
      <w:color w:val="808080"/>
      <w:shd w:val="clear" w:color="auto" w:fill="E6E6E6"/>
    </w:rPr>
  </w:style>
  <w:style w:type="table" w:customStyle="1" w:styleId="GridTable211">
    <w:name w:val="Grid Table 211"/>
    <w:basedOn w:val="TableNormal"/>
    <w:uiPriority w:val="47"/>
    <w:rsid w:val="0048205B"/>
    <w:pPr>
      <w:spacing w:after="0" w:line="240" w:lineRule="auto"/>
    </w:pPr>
    <w:rPr>
      <w:rFonts w:eastAsiaTheme="minorEastAsia"/>
      <w:lang w:val="de-D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1">
    <w:name w:val="Plain Table 511"/>
    <w:basedOn w:val="TableNormal"/>
    <w:uiPriority w:val="45"/>
    <w:rsid w:val="0048205B"/>
    <w:pPr>
      <w:spacing w:after="0" w:line="240" w:lineRule="auto"/>
    </w:pPr>
    <w:rPr>
      <w:rFonts w:eastAsiaTheme="minorEastAsia"/>
      <w:sz w:val="20"/>
      <w:szCs w:val="20"/>
      <w:lang w:val="de-DE"/>
    </w:rPr>
    <w:tblPr>
      <w:tblStyleRowBandSize w:val="1"/>
      <w:tblStyleColBandSize w:val="1"/>
    </w:tblPr>
    <w:tblStylePr w:type="firstRow">
      <w:rPr>
        <w:rFonts w:ascii="Andale Mono" w:eastAsia="MS Gothic" w:hAnsi="Andale Mono" w:cs="Times New Roman" w:hint="default"/>
        <w:i/>
        <w:iCs/>
        <w:sz w:val="26"/>
        <w:szCs w:val="26"/>
      </w:rPr>
      <w:tblPr/>
      <w:tcPr>
        <w:tcBorders>
          <w:bottom w:val="single" w:sz="4" w:space="0" w:color="7F7F7F"/>
        </w:tcBorders>
        <w:shd w:val="clear" w:color="auto" w:fill="FFFFFF"/>
      </w:tcPr>
    </w:tblStylePr>
    <w:tblStylePr w:type="lastRow">
      <w:rPr>
        <w:rFonts w:ascii="Andale Mono" w:eastAsia="MS Gothic" w:hAnsi="Andale Mono" w:cs="Times New Roman" w:hint="default"/>
        <w:i/>
        <w:iCs/>
        <w:sz w:val="26"/>
        <w:szCs w:val="26"/>
      </w:rPr>
      <w:tblPr/>
      <w:tcPr>
        <w:tcBorders>
          <w:top w:val="single" w:sz="4" w:space="0" w:color="7F7F7F"/>
        </w:tcBorders>
        <w:shd w:val="clear" w:color="auto" w:fill="FFFFFF"/>
      </w:tcPr>
    </w:tblStylePr>
    <w:tblStylePr w:type="firstCol">
      <w:pPr>
        <w:jc w:val="right"/>
      </w:pPr>
      <w:rPr>
        <w:rFonts w:ascii="Andale Mono" w:eastAsia="MS Gothic" w:hAnsi="Andale Mono" w:cs="Times New Roman" w:hint="default"/>
        <w:i/>
        <w:iCs/>
        <w:sz w:val="26"/>
        <w:szCs w:val="26"/>
      </w:rPr>
      <w:tblPr/>
      <w:tcPr>
        <w:tcBorders>
          <w:right w:val="single" w:sz="4" w:space="0" w:color="7F7F7F"/>
        </w:tcBorders>
        <w:shd w:val="clear" w:color="auto" w:fill="FFFFFF"/>
      </w:tcPr>
    </w:tblStylePr>
    <w:tblStylePr w:type="lastCol">
      <w:rPr>
        <w:rFonts w:ascii="Andale Mono" w:eastAsia="MS Gothic" w:hAnsi="Andale Mono"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otnoteAnchor">
    <w:name w:val="Footnote Anchor"/>
    <w:rsid w:val="0048205B"/>
    <w:rPr>
      <w:vertAlign w:val="superscript"/>
    </w:rPr>
  </w:style>
  <w:style w:type="character" w:customStyle="1" w:styleId="msoins0">
    <w:name w:val="msoins"/>
    <w:basedOn w:val="DefaultParagraphFont"/>
    <w:rsid w:val="0048205B"/>
  </w:style>
  <w:style w:type="character" w:customStyle="1" w:styleId="InternetLink">
    <w:name w:val="Internet Link"/>
    <w:basedOn w:val="DefaultParagraphFont"/>
    <w:unhideWhenUsed/>
    <w:rsid w:val="0048205B"/>
    <w:rPr>
      <w:color w:val="0563C1" w:themeColor="hyperlink"/>
      <w:u w:val="single"/>
    </w:rPr>
  </w:style>
  <w:style w:type="character" w:customStyle="1" w:styleId="HeaderChar1">
    <w:name w:val="Header Char1"/>
    <w:basedOn w:val="DefaultParagraphFont"/>
    <w:uiPriority w:val="99"/>
    <w:rsid w:val="0048205B"/>
    <w:rPr>
      <w:lang w:val="en-US"/>
    </w:rPr>
  </w:style>
  <w:style w:type="character" w:customStyle="1" w:styleId="FooterChar1">
    <w:name w:val="Footer Char1"/>
    <w:basedOn w:val="DefaultParagraphFont"/>
    <w:uiPriority w:val="99"/>
    <w:rsid w:val="0048205B"/>
    <w:rPr>
      <w:lang w:val="en-US"/>
    </w:rPr>
  </w:style>
  <w:style w:type="table" w:customStyle="1" w:styleId="GridTable1Light1">
    <w:name w:val="Grid Table 1 Light1"/>
    <w:basedOn w:val="TableNormal"/>
    <w:uiPriority w:val="46"/>
    <w:rsid w:val="0048205B"/>
    <w:pPr>
      <w:spacing w:after="0" w:line="240" w:lineRule="auto"/>
    </w:pPr>
    <w:rPr>
      <w:rFonts w:eastAsiaTheme="minorEastAsia"/>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IndexLink">
    <w:name w:val="Index Link"/>
    <w:qFormat/>
    <w:rsid w:val="0048205B"/>
  </w:style>
  <w:style w:type="character" w:customStyle="1" w:styleId="LineNumbering">
    <w:name w:val="Line Numbering"/>
    <w:rsid w:val="0048205B"/>
  </w:style>
  <w:style w:type="character" w:customStyle="1" w:styleId="FootnoteCharacters">
    <w:name w:val="Footnote Characters"/>
    <w:qFormat/>
    <w:rsid w:val="0048205B"/>
  </w:style>
  <w:style w:type="character" w:customStyle="1" w:styleId="EndnoteAnchor">
    <w:name w:val="Endnote Anchor"/>
    <w:rsid w:val="0048205B"/>
    <w:rPr>
      <w:vertAlign w:val="superscript"/>
    </w:rPr>
  </w:style>
  <w:style w:type="character" w:customStyle="1" w:styleId="EndnoteCharacters">
    <w:name w:val="Endnote Characters"/>
    <w:qFormat/>
    <w:rsid w:val="0048205B"/>
  </w:style>
  <w:style w:type="paragraph" w:customStyle="1" w:styleId="Caption1">
    <w:name w:val="Caption1"/>
    <w:basedOn w:val="Normal"/>
    <w:qFormat/>
    <w:rsid w:val="0048205B"/>
    <w:pPr>
      <w:suppressLineNumbers/>
      <w:spacing w:before="120" w:line="240" w:lineRule="auto"/>
    </w:pPr>
    <w:rPr>
      <w:rFonts w:eastAsiaTheme="minorEastAsia" w:cs="Lucida Sans"/>
      <w:i/>
      <w:iCs/>
      <w:noProof w:val="0"/>
      <w:szCs w:val="24"/>
      <w:lang w:val="en-US" w:eastAsia="en-GB"/>
    </w:rPr>
  </w:style>
  <w:style w:type="paragraph" w:customStyle="1" w:styleId="Header1">
    <w:name w:val="Header1"/>
    <w:basedOn w:val="Normal"/>
    <w:uiPriority w:val="99"/>
    <w:unhideWhenUsed/>
    <w:rsid w:val="0048205B"/>
    <w:pPr>
      <w:suppressLineNumbers/>
      <w:tabs>
        <w:tab w:val="center" w:pos="4536"/>
        <w:tab w:val="right" w:pos="9072"/>
      </w:tabs>
      <w:spacing w:before="120" w:after="200" w:line="240" w:lineRule="auto"/>
    </w:pPr>
    <w:rPr>
      <w:rFonts w:eastAsiaTheme="minorEastAsia" w:cs="Times New Roman"/>
      <w:noProof w:val="0"/>
      <w:lang w:eastAsia="en-GB"/>
    </w:rPr>
  </w:style>
  <w:style w:type="paragraph" w:customStyle="1" w:styleId="Footer1">
    <w:name w:val="Footer1"/>
    <w:basedOn w:val="Normal"/>
    <w:uiPriority w:val="99"/>
    <w:unhideWhenUsed/>
    <w:rsid w:val="0048205B"/>
    <w:pPr>
      <w:suppressLineNumbers/>
      <w:tabs>
        <w:tab w:val="center" w:pos="4536"/>
        <w:tab w:val="right" w:pos="9072"/>
      </w:tabs>
      <w:spacing w:before="120" w:after="200" w:line="240" w:lineRule="auto"/>
    </w:pPr>
    <w:rPr>
      <w:rFonts w:eastAsiaTheme="minorEastAsia" w:cs="Times New Roman"/>
      <w:noProof w:val="0"/>
      <w:lang w:eastAsia="en-GB"/>
    </w:rPr>
  </w:style>
  <w:style w:type="character" w:customStyle="1" w:styleId="TitleChar1">
    <w:name w:val="Title Char1"/>
    <w:basedOn w:val="DefaultParagraphFont"/>
    <w:uiPriority w:val="10"/>
    <w:rsid w:val="0048205B"/>
    <w:rPr>
      <w:rFonts w:asciiTheme="majorHAnsi" w:eastAsiaTheme="majorEastAsia" w:hAnsiTheme="majorHAnsi" w:cstheme="majorBidi"/>
      <w:spacing w:val="-10"/>
      <w:kern w:val="28"/>
      <w:sz w:val="56"/>
      <w:szCs w:val="56"/>
    </w:rPr>
  </w:style>
  <w:style w:type="paragraph" w:customStyle="1" w:styleId="TOC11">
    <w:name w:val="TOC 11"/>
    <w:basedOn w:val="Normal"/>
    <w:next w:val="Normal"/>
    <w:autoRedefine/>
    <w:uiPriority w:val="39"/>
    <w:unhideWhenUsed/>
    <w:rsid w:val="0048205B"/>
    <w:pPr>
      <w:spacing w:before="120" w:after="100" w:line="240" w:lineRule="auto"/>
    </w:pPr>
    <w:rPr>
      <w:rFonts w:eastAsiaTheme="minorEastAsia" w:cs="Times New Roman"/>
      <w:noProof w:val="0"/>
      <w:lang w:val="en-US" w:eastAsia="en-GB"/>
    </w:rPr>
  </w:style>
  <w:style w:type="paragraph" w:customStyle="1" w:styleId="TOC21">
    <w:name w:val="TOC 21"/>
    <w:basedOn w:val="Normal"/>
    <w:next w:val="Normal"/>
    <w:autoRedefine/>
    <w:uiPriority w:val="39"/>
    <w:unhideWhenUsed/>
    <w:rsid w:val="0048205B"/>
    <w:pPr>
      <w:spacing w:before="120" w:after="100" w:line="240" w:lineRule="auto"/>
      <w:ind w:left="220"/>
    </w:pPr>
    <w:rPr>
      <w:rFonts w:eastAsiaTheme="minorEastAsia" w:cs="Times New Roman"/>
      <w:noProof w:val="0"/>
      <w:lang w:val="en-US" w:eastAsia="en-GB"/>
    </w:rPr>
  </w:style>
  <w:style w:type="paragraph" w:customStyle="1" w:styleId="TOC31">
    <w:name w:val="TOC 31"/>
    <w:basedOn w:val="Normal"/>
    <w:next w:val="Normal"/>
    <w:autoRedefine/>
    <w:uiPriority w:val="39"/>
    <w:unhideWhenUsed/>
    <w:rsid w:val="0048205B"/>
    <w:pPr>
      <w:spacing w:before="120" w:after="100" w:line="240" w:lineRule="auto"/>
      <w:ind w:left="440"/>
    </w:pPr>
    <w:rPr>
      <w:rFonts w:eastAsiaTheme="minorEastAsia" w:cs="Times New Roman"/>
      <w:noProof w:val="0"/>
      <w:lang w:val="en-US" w:eastAsia="en-GB"/>
    </w:rPr>
  </w:style>
  <w:style w:type="paragraph" w:customStyle="1" w:styleId="TOC41">
    <w:name w:val="TOC 41"/>
    <w:basedOn w:val="Normal"/>
    <w:next w:val="Normal"/>
    <w:autoRedefine/>
    <w:uiPriority w:val="39"/>
    <w:unhideWhenUsed/>
    <w:rsid w:val="0048205B"/>
    <w:pPr>
      <w:spacing w:before="120" w:after="200" w:line="240" w:lineRule="auto"/>
      <w:ind w:left="720"/>
    </w:pPr>
    <w:rPr>
      <w:rFonts w:eastAsiaTheme="minorEastAsia" w:cs="Times New Roman"/>
      <w:noProof w:val="0"/>
      <w:sz w:val="20"/>
      <w:szCs w:val="20"/>
      <w:lang w:val="en-US" w:eastAsia="de-DE"/>
    </w:rPr>
  </w:style>
  <w:style w:type="paragraph" w:customStyle="1" w:styleId="TOC51">
    <w:name w:val="TOC 51"/>
    <w:basedOn w:val="Normal"/>
    <w:next w:val="Normal"/>
    <w:autoRedefine/>
    <w:uiPriority w:val="39"/>
    <w:unhideWhenUsed/>
    <w:rsid w:val="0048205B"/>
    <w:pPr>
      <w:spacing w:before="120" w:after="200" w:line="240" w:lineRule="auto"/>
      <w:ind w:left="960"/>
    </w:pPr>
    <w:rPr>
      <w:rFonts w:eastAsiaTheme="minorEastAsia" w:cs="Times New Roman"/>
      <w:noProof w:val="0"/>
      <w:sz w:val="20"/>
      <w:szCs w:val="20"/>
      <w:lang w:val="en-US" w:eastAsia="de-DE"/>
    </w:rPr>
  </w:style>
  <w:style w:type="paragraph" w:customStyle="1" w:styleId="TOC61">
    <w:name w:val="TOC 61"/>
    <w:basedOn w:val="Normal"/>
    <w:next w:val="Normal"/>
    <w:autoRedefine/>
    <w:uiPriority w:val="39"/>
    <w:unhideWhenUsed/>
    <w:rsid w:val="0048205B"/>
    <w:pPr>
      <w:spacing w:before="120" w:after="200" w:line="240" w:lineRule="auto"/>
      <w:ind w:left="1200"/>
    </w:pPr>
    <w:rPr>
      <w:rFonts w:eastAsiaTheme="minorEastAsia" w:cs="Times New Roman"/>
      <w:noProof w:val="0"/>
      <w:sz w:val="20"/>
      <w:szCs w:val="20"/>
      <w:lang w:val="en-US" w:eastAsia="de-DE"/>
    </w:rPr>
  </w:style>
  <w:style w:type="paragraph" w:customStyle="1" w:styleId="TOC71">
    <w:name w:val="TOC 71"/>
    <w:basedOn w:val="Normal"/>
    <w:next w:val="Normal"/>
    <w:autoRedefine/>
    <w:uiPriority w:val="39"/>
    <w:unhideWhenUsed/>
    <w:rsid w:val="0048205B"/>
    <w:pPr>
      <w:spacing w:before="120" w:after="200" w:line="240" w:lineRule="auto"/>
      <w:ind w:left="1440"/>
    </w:pPr>
    <w:rPr>
      <w:rFonts w:eastAsiaTheme="minorEastAsia" w:cs="Times New Roman"/>
      <w:noProof w:val="0"/>
      <w:sz w:val="20"/>
      <w:szCs w:val="20"/>
      <w:lang w:val="en-US" w:eastAsia="de-DE"/>
    </w:rPr>
  </w:style>
  <w:style w:type="paragraph" w:customStyle="1" w:styleId="TOC81">
    <w:name w:val="TOC 81"/>
    <w:basedOn w:val="Normal"/>
    <w:next w:val="Normal"/>
    <w:autoRedefine/>
    <w:uiPriority w:val="39"/>
    <w:unhideWhenUsed/>
    <w:rsid w:val="0048205B"/>
    <w:pPr>
      <w:spacing w:before="120" w:after="200" w:line="240" w:lineRule="auto"/>
      <w:ind w:left="1680"/>
    </w:pPr>
    <w:rPr>
      <w:rFonts w:eastAsiaTheme="minorEastAsia" w:cs="Times New Roman"/>
      <w:noProof w:val="0"/>
      <w:sz w:val="20"/>
      <w:szCs w:val="20"/>
      <w:lang w:val="en-US" w:eastAsia="de-DE"/>
    </w:rPr>
  </w:style>
  <w:style w:type="paragraph" w:customStyle="1" w:styleId="TOC91">
    <w:name w:val="TOC 91"/>
    <w:basedOn w:val="Normal"/>
    <w:next w:val="Normal"/>
    <w:autoRedefine/>
    <w:uiPriority w:val="39"/>
    <w:unhideWhenUsed/>
    <w:rsid w:val="0048205B"/>
    <w:pPr>
      <w:spacing w:before="120" w:after="200" w:line="240" w:lineRule="auto"/>
      <w:ind w:left="1920"/>
    </w:pPr>
    <w:rPr>
      <w:rFonts w:eastAsiaTheme="minorEastAsia" w:cs="Times New Roman"/>
      <w:noProof w:val="0"/>
      <w:sz w:val="20"/>
      <w:szCs w:val="20"/>
      <w:lang w:val="en-US" w:eastAsia="de-DE"/>
    </w:rPr>
  </w:style>
  <w:style w:type="paragraph" w:customStyle="1" w:styleId="FootnoteText1">
    <w:name w:val="Footnote Text1"/>
    <w:basedOn w:val="Normal"/>
    <w:rsid w:val="0048205B"/>
    <w:pPr>
      <w:spacing w:before="120" w:line="240" w:lineRule="auto"/>
    </w:pPr>
    <w:rPr>
      <w:rFonts w:eastAsiaTheme="minorEastAsia" w:cs="Times New Roman"/>
      <w:noProof w:val="0"/>
      <w:lang w:val="en-US" w:eastAsia="en-GB"/>
    </w:rPr>
  </w:style>
  <w:style w:type="paragraph" w:customStyle="1" w:styleId="TextBody0">
    <w:name w:val="Text Body"/>
    <w:basedOn w:val="Normal"/>
    <w:rsid w:val="0048205B"/>
    <w:pPr>
      <w:suppressAutoHyphens/>
      <w:spacing w:before="120" w:after="140" w:line="288" w:lineRule="auto"/>
    </w:pPr>
    <w:rPr>
      <w:rFonts w:ascii="Cambria" w:eastAsia="Droid Sans Fallback" w:hAnsi="Cambria" w:cs="Times New Roman"/>
      <w:noProof w:val="0"/>
      <w:color w:val="00000A"/>
      <w:szCs w:val="24"/>
      <w:lang w:val="en-US" w:eastAsia="fr-FR"/>
    </w:rPr>
  </w:style>
  <w:style w:type="character" w:customStyle="1" w:styleId="pubyear">
    <w:name w:val="pubyear"/>
    <w:basedOn w:val="DefaultParagraphFont"/>
    <w:rsid w:val="0048205B"/>
  </w:style>
  <w:style w:type="character" w:customStyle="1" w:styleId="articletitle">
    <w:name w:val="articletitle"/>
    <w:basedOn w:val="DefaultParagraphFont"/>
    <w:rsid w:val="0048205B"/>
  </w:style>
  <w:style w:type="character" w:customStyle="1" w:styleId="vol">
    <w:name w:val="vol"/>
    <w:basedOn w:val="DefaultParagraphFont"/>
    <w:rsid w:val="0048205B"/>
  </w:style>
  <w:style w:type="character" w:customStyle="1" w:styleId="pagefirst">
    <w:name w:val="pagefirst"/>
    <w:basedOn w:val="DefaultParagraphFont"/>
    <w:rsid w:val="0048205B"/>
  </w:style>
  <w:style w:type="paragraph" w:customStyle="1" w:styleId="Formatvorlage1">
    <w:name w:val="Formatvorlage1"/>
    <w:basedOn w:val="Normal"/>
    <w:qFormat/>
    <w:rsid w:val="0048205B"/>
    <w:pPr>
      <w:spacing w:before="120" w:after="200" w:line="240" w:lineRule="auto"/>
    </w:pPr>
    <w:rPr>
      <w:rFonts w:eastAsiaTheme="minorEastAsia" w:cs="Times New Roman"/>
      <w:noProof w:val="0"/>
      <w:lang w:eastAsia="en-GB"/>
    </w:rPr>
  </w:style>
  <w:style w:type="character" w:customStyle="1" w:styleId="citationref">
    <w:name w:val="citationref"/>
    <w:basedOn w:val="DefaultParagraphFont"/>
    <w:rsid w:val="0048205B"/>
  </w:style>
  <w:style w:type="paragraph" w:customStyle="1" w:styleId="BodyText1">
    <w:name w:val="Body Text1"/>
    <w:basedOn w:val="Normal"/>
    <w:rsid w:val="0048205B"/>
    <w:pPr>
      <w:suppressAutoHyphens/>
      <w:spacing w:before="120" w:after="140" w:line="288" w:lineRule="auto"/>
    </w:pPr>
    <w:rPr>
      <w:rFonts w:ascii="Cambria" w:eastAsia="Droid Sans Fallback" w:hAnsi="Cambria" w:cs="Times New Roman"/>
      <w:noProof w:val="0"/>
      <w:color w:val="00000A"/>
      <w:szCs w:val="24"/>
      <w:lang w:val="en-US" w:eastAsia="fr-FR"/>
    </w:rPr>
  </w:style>
  <w:style w:type="character" w:customStyle="1" w:styleId="pagelast">
    <w:name w:val="pagelast"/>
    <w:basedOn w:val="DefaultParagraphFont"/>
    <w:rsid w:val="0048205B"/>
  </w:style>
  <w:style w:type="table" w:customStyle="1" w:styleId="Rutntstabell1ljus1">
    <w:name w:val="Rutnätstabell 1 ljus1"/>
    <w:basedOn w:val="TableNormal"/>
    <w:uiPriority w:val="46"/>
    <w:rsid w:val="0048205B"/>
    <w:pPr>
      <w:spacing w:after="0" w:line="240" w:lineRule="auto"/>
    </w:pPr>
    <w:rPr>
      <w:rFonts w:eastAsiaTheme="minorEastAsia"/>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b">
    <w:name w:val="Рабочий Знак"/>
    <w:basedOn w:val="Normal"/>
    <w:rsid w:val="0048205B"/>
    <w:pPr>
      <w:spacing w:before="120" w:after="200" w:line="240" w:lineRule="auto"/>
      <w:ind w:firstLine="100"/>
    </w:pPr>
    <w:rPr>
      <w:rFonts w:eastAsia="Times New Roman" w:cs="Times New Roman"/>
      <w:noProof w:val="0"/>
      <w:szCs w:val="24"/>
      <w:lang w:val="ru-RU" w:eastAsia="ru-RU"/>
    </w:rPr>
  </w:style>
  <w:style w:type="character" w:customStyle="1" w:styleId="highwire-citation-author">
    <w:name w:val="highwire-citation-author"/>
    <w:basedOn w:val="DefaultParagraphFont"/>
    <w:rsid w:val="0048205B"/>
  </w:style>
  <w:style w:type="character" w:customStyle="1" w:styleId="highwire-cite-metadata-journal">
    <w:name w:val="highwire-cite-metadata-journal"/>
    <w:basedOn w:val="DefaultParagraphFont"/>
    <w:rsid w:val="0048205B"/>
  </w:style>
  <w:style w:type="character" w:customStyle="1" w:styleId="highwire-cite-metadata-print-date">
    <w:name w:val="highwire-cite-metadata-print-date"/>
    <w:basedOn w:val="DefaultParagraphFont"/>
    <w:rsid w:val="0048205B"/>
  </w:style>
  <w:style w:type="character" w:customStyle="1" w:styleId="highwire-cite-metadata-volume">
    <w:name w:val="highwire-cite-metadata-volume"/>
    <w:basedOn w:val="DefaultParagraphFont"/>
    <w:rsid w:val="0048205B"/>
  </w:style>
  <w:style w:type="character" w:customStyle="1" w:styleId="publication-meta-separator">
    <w:name w:val="publication-meta-separator"/>
    <w:basedOn w:val="DefaultParagraphFont"/>
    <w:rsid w:val="0048205B"/>
  </w:style>
  <w:style w:type="character" w:customStyle="1" w:styleId="publication-meta-journal">
    <w:name w:val="publication-meta-journal"/>
    <w:basedOn w:val="DefaultParagraphFont"/>
    <w:rsid w:val="0048205B"/>
  </w:style>
  <w:style w:type="character" w:customStyle="1" w:styleId="author-ref">
    <w:name w:val="author-ref"/>
    <w:basedOn w:val="DefaultParagraphFont"/>
    <w:rsid w:val="0048205B"/>
  </w:style>
  <w:style w:type="character" w:customStyle="1" w:styleId="authorscontact">
    <w:name w:val="authors__contact"/>
    <w:basedOn w:val="DefaultParagraphFont"/>
    <w:rsid w:val="0048205B"/>
  </w:style>
  <w:style w:type="character" w:customStyle="1" w:styleId="size-m">
    <w:name w:val="size-m"/>
    <w:basedOn w:val="DefaultParagraphFont"/>
    <w:rsid w:val="0048205B"/>
  </w:style>
  <w:style w:type="paragraph" w:styleId="Quote">
    <w:name w:val="Quote"/>
    <w:basedOn w:val="Normal"/>
    <w:next w:val="Normal"/>
    <w:link w:val="QuoteChar"/>
    <w:uiPriority w:val="29"/>
    <w:rsid w:val="00AE389F"/>
    <w:pPr>
      <w:spacing w:before="200" w:after="0" w:line="280" w:lineRule="atLeast"/>
      <w:ind w:left="360" w:right="360"/>
      <w:jc w:val="left"/>
    </w:pPr>
    <w:rPr>
      <w:rFonts w:eastAsiaTheme="minorEastAsia"/>
      <w:i/>
      <w:iCs/>
      <w:noProof w:val="0"/>
      <w:lang w:val="de-DE"/>
    </w:rPr>
  </w:style>
  <w:style w:type="character" w:customStyle="1" w:styleId="QuoteChar">
    <w:name w:val="Quote Char"/>
    <w:basedOn w:val="DefaultParagraphFont"/>
    <w:link w:val="Quote"/>
    <w:uiPriority w:val="29"/>
    <w:rsid w:val="00AE389F"/>
    <w:rPr>
      <w:rFonts w:eastAsiaTheme="minorEastAsia"/>
      <w:i/>
      <w:iCs/>
      <w:lang w:val="de-DE"/>
    </w:rPr>
  </w:style>
  <w:style w:type="paragraph" w:styleId="IntenseQuote">
    <w:name w:val="Intense Quote"/>
    <w:basedOn w:val="Normal"/>
    <w:next w:val="Normal"/>
    <w:link w:val="IntenseQuoteChar"/>
    <w:uiPriority w:val="30"/>
    <w:rsid w:val="00AE389F"/>
    <w:pPr>
      <w:pBdr>
        <w:bottom w:val="single" w:sz="4" w:space="1" w:color="auto"/>
      </w:pBdr>
      <w:spacing w:before="200" w:after="280" w:line="280" w:lineRule="atLeast"/>
      <w:ind w:left="1008" w:right="1152"/>
    </w:pPr>
    <w:rPr>
      <w:rFonts w:eastAsiaTheme="minorEastAsia"/>
      <w:b/>
      <w:bCs/>
      <w:i/>
      <w:iCs/>
      <w:noProof w:val="0"/>
      <w:lang w:val="de-DE"/>
    </w:rPr>
  </w:style>
  <w:style w:type="character" w:customStyle="1" w:styleId="IntenseQuoteChar">
    <w:name w:val="Intense Quote Char"/>
    <w:basedOn w:val="DefaultParagraphFont"/>
    <w:link w:val="IntenseQuote"/>
    <w:uiPriority w:val="30"/>
    <w:rsid w:val="00AE389F"/>
    <w:rPr>
      <w:rFonts w:eastAsiaTheme="minorEastAsia"/>
      <w:b/>
      <w:bCs/>
      <w:i/>
      <w:iCs/>
      <w:lang w:val="de-DE"/>
    </w:rPr>
  </w:style>
  <w:style w:type="character" w:styleId="IntenseEmphasis">
    <w:name w:val="Intense Emphasis"/>
    <w:uiPriority w:val="21"/>
    <w:qFormat/>
    <w:rsid w:val="00AE389F"/>
    <w:rPr>
      <w:b/>
      <w:bCs/>
      <w:lang w:val="sv-SE"/>
    </w:rPr>
  </w:style>
  <w:style w:type="character" w:styleId="SubtleReference">
    <w:name w:val="Subtle Reference"/>
    <w:uiPriority w:val="31"/>
    <w:rsid w:val="00AE389F"/>
    <w:rPr>
      <w:smallCaps/>
      <w:lang w:val="sv-SE"/>
    </w:rPr>
  </w:style>
  <w:style w:type="character" w:styleId="IntenseReference">
    <w:name w:val="Intense Reference"/>
    <w:uiPriority w:val="32"/>
    <w:rsid w:val="00AE389F"/>
    <w:rPr>
      <w:smallCaps/>
      <w:spacing w:val="5"/>
      <w:u w:val="single"/>
      <w:lang w:val="sv-SE"/>
    </w:rPr>
  </w:style>
  <w:style w:type="character" w:styleId="BookTitle0">
    <w:name w:val="Book Title"/>
    <w:uiPriority w:val="33"/>
    <w:rsid w:val="00AE389F"/>
    <w:rPr>
      <w:i/>
      <w:iCs/>
      <w:smallCaps/>
      <w:spacing w:val="5"/>
      <w:lang w:val="sv-SE"/>
    </w:rPr>
  </w:style>
  <w:style w:type="character" w:styleId="PlaceholderText">
    <w:name w:val="Placeholder Text"/>
    <w:basedOn w:val="DefaultParagraphFont"/>
    <w:uiPriority w:val="99"/>
    <w:semiHidden/>
    <w:rsid w:val="00AE389F"/>
    <w:rPr>
      <w:color w:val="808080"/>
      <w:lang w:val="sv-SE"/>
    </w:rPr>
  </w:style>
  <w:style w:type="paragraph" w:customStyle="1" w:styleId="AdressFet">
    <w:name w:val="AdressFet"/>
    <w:basedOn w:val="NoSpacing"/>
    <w:next w:val="Normal"/>
    <w:uiPriority w:val="11"/>
    <w:semiHidden/>
    <w:qFormat/>
    <w:rsid w:val="00AE389F"/>
    <w:rPr>
      <w:rFonts w:ascii="Arial" w:eastAsiaTheme="minorHAnsi" w:hAnsi="Arial" w:cs="Arial"/>
      <w:b/>
      <w:noProof w:val="0"/>
      <w:sz w:val="20"/>
      <w:lang w:val="sv-SE"/>
    </w:rPr>
  </w:style>
  <w:style w:type="paragraph" w:styleId="EnvelopeAddress">
    <w:name w:val="envelope address"/>
    <w:basedOn w:val="Normal"/>
    <w:uiPriority w:val="99"/>
    <w:semiHidden/>
    <w:unhideWhenUsed/>
    <w:rsid w:val="00AE389F"/>
    <w:pPr>
      <w:framePr w:w="7938" w:h="1984" w:hRule="exact" w:hSpace="141" w:wrap="auto" w:hAnchor="page" w:xAlign="center" w:yAlign="bottom"/>
      <w:spacing w:after="0" w:line="276" w:lineRule="auto"/>
      <w:ind w:left="2880"/>
      <w:jc w:val="left"/>
    </w:pPr>
    <w:rPr>
      <w:rFonts w:asciiTheme="majorHAnsi" w:eastAsiaTheme="majorEastAsia" w:hAnsiTheme="majorHAnsi" w:cstheme="majorBidi"/>
      <w:noProof w:val="0"/>
      <w:sz w:val="24"/>
      <w:szCs w:val="24"/>
      <w:lang w:val="de-DE"/>
    </w:rPr>
  </w:style>
  <w:style w:type="paragraph" w:styleId="NoteHeading">
    <w:name w:val="Note Heading"/>
    <w:basedOn w:val="Normal"/>
    <w:next w:val="Normal"/>
    <w:link w:val="NoteHeadingChar"/>
    <w:uiPriority w:val="99"/>
    <w:semiHidden/>
    <w:unhideWhenUsed/>
    <w:rsid w:val="00AE389F"/>
    <w:pPr>
      <w:spacing w:after="0" w:line="276" w:lineRule="auto"/>
      <w:jc w:val="left"/>
    </w:pPr>
    <w:rPr>
      <w:noProof w:val="0"/>
      <w:lang w:val="de-DE"/>
    </w:rPr>
  </w:style>
  <w:style w:type="character" w:customStyle="1" w:styleId="NoteHeadingChar">
    <w:name w:val="Note Heading Char"/>
    <w:basedOn w:val="DefaultParagraphFont"/>
    <w:link w:val="NoteHeading"/>
    <w:uiPriority w:val="99"/>
    <w:semiHidden/>
    <w:rsid w:val="00AE389F"/>
    <w:rPr>
      <w:rFonts w:eastAsia="MS Mincho"/>
      <w:lang w:val="de-DE"/>
    </w:rPr>
  </w:style>
  <w:style w:type="paragraph" w:styleId="Closing">
    <w:name w:val="Closing"/>
    <w:basedOn w:val="Normal"/>
    <w:link w:val="ClosingChar"/>
    <w:uiPriority w:val="99"/>
    <w:semiHidden/>
    <w:unhideWhenUsed/>
    <w:rsid w:val="00AE389F"/>
    <w:pPr>
      <w:spacing w:after="0" w:line="276" w:lineRule="auto"/>
      <w:ind w:left="4252"/>
      <w:jc w:val="left"/>
    </w:pPr>
    <w:rPr>
      <w:noProof w:val="0"/>
      <w:lang w:val="de-DE"/>
    </w:rPr>
  </w:style>
  <w:style w:type="character" w:customStyle="1" w:styleId="ClosingChar">
    <w:name w:val="Closing Char"/>
    <w:basedOn w:val="DefaultParagraphFont"/>
    <w:link w:val="Closing"/>
    <w:uiPriority w:val="99"/>
    <w:semiHidden/>
    <w:rsid w:val="00AE389F"/>
    <w:rPr>
      <w:rFonts w:eastAsia="MS Mincho"/>
      <w:lang w:val="de-DE"/>
    </w:rPr>
  </w:style>
  <w:style w:type="paragraph" w:styleId="EnvelopeReturn">
    <w:name w:val="envelope return"/>
    <w:basedOn w:val="Normal"/>
    <w:uiPriority w:val="99"/>
    <w:semiHidden/>
    <w:unhideWhenUsed/>
    <w:rsid w:val="00AE389F"/>
    <w:pPr>
      <w:spacing w:after="0" w:line="276" w:lineRule="auto"/>
      <w:jc w:val="left"/>
    </w:pPr>
    <w:rPr>
      <w:rFonts w:asciiTheme="majorHAnsi" w:eastAsiaTheme="majorEastAsia" w:hAnsiTheme="majorHAnsi" w:cstheme="majorBidi"/>
      <w:noProof w:val="0"/>
      <w:sz w:val="20"/>
      <w:szCs w:val="20"/>
      <w:lang w:val="de-DE"/>
    </w:rPr>
  </w:style>
  <w:style w:type="paragraph" w:styleId="BodyTextFirstIndent">
    <w:name w:val="Body Text First Indent"/>
    <w:basedOn w:val="BodyText"/>
    <w:link w:val="BodyTextFirstIndentChar"/>
    <w:uiPriority w:val="99"/>
    <w:semiHidden/>
    <w:unhideWhenUsed/>
    <w:rsid w:val="00AE389F"/>
    <w:pPr>
      <w:spacing w:after="200" w:line="276" w:lineRule="auto"/>
      <w:ind w:firstLine="360"/>
      <w:jc w:val="left"/>
    </w:pPr>
    <w:rPr>
      <w:rFonts w:eastAsia="MS Mincho"/>
      <w:sz w:val="22"/>
      <w:szCs w:val="22"/>
      <w:lang w:val="de-DE" w:eastAsia="en-US"/>
    </w:rPr>
  </w:style>
  <w:style w:type="character" w:customStyle="1" w:styleId="BodyTextFirstIndentChar">
    <w:name w:val="Body Text First Indent Char"/>
    <w:basedOn w:val="BodyTextChar"/>
    <w:link w:val="BodyTextFirstIndent"/>
    <w:uiPriority w:val="99"/>
    <w:semiHidden/>
    <w:rsid w:val="00AE389F"/>
    <w:rPr>
      <w:rFonts w:eastAsia="MS Mincho"/>
      <w:sz w:val="24"/>
      <w:szCs w:val="24"/>
      <w:lang w:val="de-DE" w:eastAsia="fr-FR"/>
    </w:rPr>
  </w:style>
  <w:style w:type="paragraph" w:styleId="BodyTextFirstIndent2">
    <w:name w:val="Body Text First Indent 2"/>
    <w:basedOn w:val="BodyTextIndent"/>
    <w:link w:val="BodyTextFirstIndent2Char"/>
    <w:uiPriority w:val="99"/>
    <w:semiHidden/>
    <w:unhideWhenUsed/>
    <w:rsid w:val="00AE389F"/>
    <w:pPr>
      <w:spacing w:after="200" w:line="276" w:lineRule="auto"/>
      <w:ind w:left="360" w:firstLine="360"/>
    </w:pPr>
    <w:rPr>
      <w:rFonts w:asciiTheme="minorHAnsi" w:eastAsia="MS Mincho" w:hAnsiTheme="minorHAnsi" w:cstheme="minorBidi"/>
      <w:sz w:val="22"/>
      <w:szCs w:val="22"/>
      <w:lang w:val="de-DE" w:eastAsia="en-US"/>
    </w:rPr>
  </w:style>
  <w:style w:type="character" w:customStyle="1" w:styleId="BodyTextFirstIndent2Char">
    <w:name w:val="Body Text First Indent 2 Char"/>
    <w:basedOn w:val="BodyTextIndentChar"/>
    <w:link w:val="BodyTextFirstIndent2"/>
    <w:uiPriority w:val="99"/>
    <w:semiHidden/>
    <w:rsid w:val="00AE389F"/>
    <w:rPr>
      <w:rFonts w:ascii="Times New Roman" w:eastAsia="MS Mincho" w:hAnsi="Times New Roman" w:cs="Times New Roman"/>
      <w:sz w:val="24"/>
      <w:szCs w:val="24"/>
      <w:lang w:val="de-DE" w:eastAsia="ru-RU"/>
    </w:rPr>
  </w:style>
  <w:style w:type="paragraph" w:styleId="TableofAuthorities">
    <w:name w:val="table of authorities"/>
    <w:basedOn w:val="Normal"/>
    <w:next w:val="Normal"/>
    <w:uiPriority w:val="99"/>
    <w:semiHidden/>
    <w:unhideWhenUsed/>
    <w:rsid w:val="00AE389F"/>
    <w:pPr>
      <w:spacing w:after="0" w:line="276" w:lineRule="auto"/>
      <w:ind w:left="220" w:hanging="220"/>
      <w:jc w:val="left"/>
    </w:pPr>
    <w:rPr>
      <w:noProof w:val="0"/>
      <w:lang w:val="de-DE"/>
    </w:rPr>
  </w:style>
  <w:style w:type="paragraph" w:styleId="TOAHeading">
    <w:name w:val="toa heading"/>
    <w:basedOn w:val="Normal"/>
    <w:next w:val="Normal"/>
    <w:uiPriority w:val="99"/>
    <w:semiHidden/>
    <w:unhideWhenUsed/>
    <w:rsid w:val="00AE389F"/>
    <w:pPr>
      <w:spacing w:before="120" w:line="276" w:lineRule="auto"/>
      <w:jc w:val="left"/>
    </w:pPr>
    <w:rPr>
      <w:rFonts w:asciiTheme="majorHAnsi" w:eastAsiaTheme="majorEastAsia" w:hAnsiTheme="majorHAnsi" w:cstheme="majorBidi"/>
      <w:b/>
      <w:bCs/>
      <w:noProof w:val="0"/>
      <w:sz w:val="24"/>
      <w:szCs w:val="24"/>
      <w:lang w:val="de-DE"/>
    </w:rPr>
  </w:style>
  <w:style w:type="paragraph" w:styleId="Date">
    <w:name w:val="Date"/>
    <w:basedOn w:val="Normal"/>
    <w:next w:val="Normal"/>
    <w:link w:val="DateChar"/>
    <w:uiPriority w:val="99"/>
    <w:semiHidden/>
    <w:unhideWhenUsed/>
    <w:rsid w:val="00AE389F"/>
    <w:pPr>
      <w:spacing w:line="276" w:lineRule="auto"/>
      <w:jc w:val="left"/>
    </w:pPr>
    <w:rPr>
      <w:noProof w:val="0"/>
      <w:lang w:val="de-DE"/>
    </w:rPr>
  </w:style>
  <w:style w:type="character" w:customStyle="1" w:styleId="DateChar">
    <w:name w:val="Date Char"/>
    <w:basedOn w:val="DefaultParagraphFont"/>
    <w:link w:val="Date"/>
    <w:uiPriority w:val="99"/>
    <w:semiHidden/>
    <w:rsid w:val="00AE389F"/>
    <w:rPr>
      <w:rFonts w:eastAsia="MS Mincho"/>
      <w:lang w:val="de-DE"/>
    </w:rPr>
  </w:style>
  <w:style w:type="table" w:styleId="TableSubtle1">
    <w:name w:val="Table Subtle 1"/>
    <w:basedOn w:val="TableNormal"/>
    <w:uiPriority w:val="99"/>
    <w:semiHidden/>
    <w:unhideWhenUsed/>
    <w:rsid w:val="00AE389F"/>
    <w:pPr>
      <w:spacing w:after="200" w:line="240" w:lineRule="auto"/>
    </w:pPr>
    <w:rPr>
      <w:rFonts w:eastAsiaTheme="minorEastAsia"/>
      <w:lang w:val="sv-SE"/>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AE389F"/>
    <w:pPr>
      <w:spacing w:after="200" w:line="240" w:lineRule="auto"/>
    </w:pPr>
    <w:rPr>
      <w:rFonts w:eastAsiaTheme="minorEastAsia"/>
      <w:lang w:val="sv-SE"/>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AE389F"/>
    <w:pPr>
      <w:spacing w:after="200" w:line="240" w:lineRule="auto"/>
    </w:pPr>
    <w:rPr>
      <w:rFonts w:eastAsiaTheme="minorEastAsia"/>
      <w:lang w:val="sv-S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Simple1">
    <w:name w:val="Table Simple 1"/>
    <w:basedOn w:val="TableNormal"/>
    <w:uiPriority w:val="99"/>
    <w:semiHidden/>
    <w:unhideWhenUsed/>
    <w:rsid w:val="00AE389F"/>
    <w:pPr>
      <w:spacing w:after="200" w:line="240" w:lineRule="auto"/>
    </w:pPr>
    <w:rPr>
      <w:rFonts w:eastAsiaTheme="minorEastAsia"/>
      <w:lang w:val="sv-SE"/>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AE389F"/>
    <w:pPr>
      <w:spacing w:after="200" w:line="240" w:lineRule="auto"/>
    </w:pPr>
    <w:rPr>
      <w:rFonts w:eastAsiaTheme="minorEastAsia"/>
      <w:lang w:val="sv-SE"/>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AE389F"/>
    <w:pPr>
      <w:spacing w:after="200" w:line="240" w:lineRule="auto"/>
    </w:pPr>
    <w:rPr>
      <w:rFonts w:eastAsiaTheme="minorEastAsia"/>
      <w:lang w:val="sv-SE"/>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E-mailSignature">
    <w:name w:val="E-mail Signature"/>
    <w:basedOn w:val="Normal"/>
    <w:link w:val="E-mailSignatureChar"/>
    <w:uiPriority w:val="99"/>
    <w:semiHidden/>
    <w:unhideWhenUsed/>
    <w:rsid w:val="00AE389F"/>
    <w:pPr>
      <w:spacing w:after="0" w:line="276" w:lineRule="auto"/>
      <w:jc w:val="left"/>
    </w:pPr>
    <w:rPr>
      <w:noProof w:val="0"/>
      <w:lang w:val="de-DE"/>
    </w:rPr>
  </w:style>
  <w:style w:type="character" w:customStyle="1" w:styleId="E-mailSignatureChar">
    <w:name w:val="E-mail Signature Char"/>
    <w:basedOn w:val="DefaultParagraphFont"/>
    <w:link w:val="E-mailSignature"/>
    <w:uiPriority w:val="99"/>
    <w:semiHidden/>
    <w:rsid w:val="00AE389F"/>
    <w:rPr>
      <w:rFonts w:eastAsia="MS Mincho"/>
      <w:lang w:val="de-DE"/>
    </w:rPr>
  </w:style>
  <w:style w:type="table" w:styleId="ColorfulList">
    <w:name w:val="Colorful List"/>
    <w:basedOn w:val="TableNormal"/>
    <w:uiPriority w:val="72"/>
    <w:semiHidden/>
    <w:unhideWhenUsed/>
    <w:rsid w:val="00AE389F"/>
    <w:pPr>
      <w:spacing w:after="0" w:line="240" w:lineRule="auto"/>
    </w:pPr>
    <w:rPr>
      <w:rFonts w:eastAsiaTheme="minorEastAsia"/>
      <w:color w:val="000000" w:themeColor="text1"/>
      <w:lang w:val="sv-S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2">
    <w:name w:val="Colorful List Accent 2"/>
    <w:basedOn w:val="TableNormal"/>
    <w:uiPriority w:val="72"/>
    <w:semiHidden/>
    <w:unhideWhenUsed/>
    <w:rsid w:val="00AE389F"/>
    <w:pPr>
      <w:spacing w:after="0" w:line="240" w:lineRule="auto"/>
    </w:pPr>
    <w:rPr>
      <w:rFonts w:eastAsiaTheme="minorEastAsia"/>
      <w:color w:val="000000" w:themeColor="text1"/>
      <w:lang w:val="sv-SE"/>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AE389F"/>
    <w:pPr>
      <w:spacing w:after="0" w:line="240" w:lineRule="auto"/>
    </w:pPr>
    <w:rPr>
      <w:rFonts w:eastAsiaTheme="minorEastAsia"/>
      <w:color w:val="000000" w:themeColor="text1"/>
      <w:lang w:val="sv-SE"/>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AE389F"/>
    <w:pPr>
      <w:spacing w:after="0" w:line="240" w:lineRule="auto"/>
    </w:pPr>
    <w:rPr>
      <w:rFonts w:eastAsiaTheme="minorEastAsia"/>
      <w:color w:val="000000" w:themeColor="text1"/>
      <w:lang w:val="sv-SE"/>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AE389F"/>
    <w:pPr>
      <w:spacing w:after="0" w:line="240" w:lineRule="auto"/>
    </w:pPr>
    <w:rPr>
      <w:rFonts w:eastAsiaTheme="minorEastAsia"/>
      <w:color w:val="000000" w:themeColor="text1"/>
      <w:lang w:val="sv-SE"/>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ColorfulList-Accent6">
    <w:name w:val="Colorful List Accent 6"/>
    <w:basedOn w:val="TableNormal"/>
    <w:uiPriority w:val="72"/>
    <w:semiHidden/>
    <w:unhideWhenUsed/>
    <w:rsid w:val="00AE389F"/>
    <w:pPr>
      <w:spacing w:after="0" w:line="240" w:lineRule="auto"/>
    </w:pPr>
    <w:rPr>
      <w:rFonts w:eastAsiaTheme="minorEastAsia"/>
      <w:color w:val="000000" w:themeColor="text1"/>
      <w:lang w:val="sv-SE"/>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TableColorful1">
    <w:name w:val="Table Colorful 1"/>
    <w:basedOn w:val="TableNormal"/>
    <w:uiPriority w:val="99"/>
    <w:semiHidden/>
    <w:unhideWhenUsed/>
    <w:rsid w:val="00AE389F"/>
    <w:pPr>
      <w:spacing w:after="200" w:line="240" w:lineRule="auto"/>
    </w:pPr>
    <w:rPr>
      <w:rFonts w:eastAsiaTheme="minorEastAsia"/>
      <w:color w:val="FFFFFF"/>
      <w:lang w:val="sv-SE"/>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AE389F"/>
    <w:pPr>
      <w:spacing w:after="200" w:line="240" w:lineRule="auto"/>
    </w:pPr>
    <w:rPr>
      <w:rFonts w:eastAsiaTheme="minorEastAsia"/>
      <w:lang w:val="sv-SE"/>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AE389F"/>
    <w:pPr>
      <w:spacing w:after="200" w:line="240" w:lineRule="auto"/>
    </w:pPr>
    <w:rPr>
      <w:rFonts w:eastAsiaTheme="minorEastAsia"/>
      <w:lang w:val="sv-SE"/>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ColorfulGrid">
    <w:name w:val="Colorful Grid"/>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ColorfulGrid-Accent2">
    <w:name w:val="Colorful Grid Accent 2"/>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ColorfulGrid-Accent6">
    <w:name w:val="Colorful Grid Accent 6"/>
    <w:basedOn w:val="TableNormal"/>
    <w:uiPriority w:val="73"/>
    <w:semiHidden/>
    <w:unhideWhenUsed/>
    <w:rsid w:val="00AE389F"/>
    <w:pPr>
      <w:spacing w:after="0" w:line="240" w:lineRule="auto"/>
    </w:pPr>
    <w:rPr>
      <w:rFonts w:eastAsiaTheme="minorEastAsia"/>
      <w:color w:val="000000" w:themeColor="text1"/>
      <w:lang w:val="sv-SE"/>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HTMLAcronym">
    <w:name w:val="HTML Acronym"/>
    <w:basedOn w:val="DefaultParagraphFont"/>
    <w:uiPriority w:val="99"/>
    <w:semiHidden/>
    <w:unhideWhenUsed/>
    <w:rsid w:val="00AE389F"/>
    <w:rPr>
      <w:lang w:val="sv-SE"/>
    </w:rPr>
  </w:style>
  <w:style w:type="character" w:styleId="HTMLDefinition">
    <w:name w:val="HTML Definition"/>
    <w:basedOn w:val="DefaultParagraphFont"/>
    <w:uiPriority w:val="99"/>
    <w:semiHidden/>
    <w:unhideWhenUsed/>
    <w:rsid w:val="00AE389F"/>
    <w:rPr>
      <w:i/>
      <w:iCs/>
      <w:lang w:val="sv-SE"/>
    </w:rPr>
  </w:style>
  <w:style w:type="character" w:styleId="HTMLSample">
    <w:name w:val="HTML Sample"/>
    <w:basedOn w:val="DefaultParagraphFont"/>
    <w:uiPriority w:val="99"/>
    <w:semiHidden/>
    <w:unhideWhenUsed/>
    <w:rsid w:val="00AE389F"/>
    <w:rPr>
      <w:rFonts w:ascii="Consolas" w:hAnsi="Consolas"/>
      <w:sz w:val="24"/>
      <w:szCs w:val="24"/>
      <w:lang w:val="sv-SE"/>
    </w:rPr>
  </w:style>
  <w:style w:type="character" w:styleId="HTMLCode">
    <w:name w:val="HTML Code"/>
    <w:basedOn w:val="DefaultParagraphFont"/>
    <w:uiPriority w:val="99"/>
    <w:semiHidden/>
    <w:unhideWhenUsed/>
    <w:rsid w:val="00AE389F"/>
    <w:rPr>
      <w:rFonts w:ascii="Consolas" w:hAnsi="Consolas"/>
      <w:sz w:val="20"/>
      <w:szCs w:val="20"/>
      <w:lang w:val="sv-SE"/>
    </w:rPr>
  </w:style>
  <w:style w:type="character" w:styleId="HTMLTypewriter">
    <w:name w:val="HTML Typewriter"/>
    <w:basedOn w:val="DefaultParagraphFont"/>
    <w:uiPriority w:val="99"/>
    <w:semiHidden/>
    <w:unhideWhenUsed/>
    <w:rsid w:val="00AE389F"/>
    <w:rPr>
      <w:rFonts w:ascii="Consolas" w:hAnsi="Consolas"/>
      <w:sz w:val="20"/>
      <w:szCs w:val="20"/>
      <w:lang w:val="sv-SE"/>
    </w:rPr>
  </w:style>
  <w:style w:type="character" w:styleId="HTMLKeyboard">
    <w:name w:val="HTML Keyboard"/>
    <w:basedOn w:val="DefaultParagraphFont"/>
    <w:uiPriority w:val="99"/>
    <w:semiHidden/>
    <w:unhideWhenUsed/>
    <w:rsid w:val="00AE389F"/>
    <w:rPr>
      <w:rFonts w:ascii="Consolas" w:hAnsi="Consolas"/>
      <w:sz w:val="20"/>
      <w:szCs w:val="20"/>
      <w:lang w:val="sv-SE"/>
    </w:rPr>
  </w:style>
  <w:style w:type="character" w:styleId="HTMLVariable">
    <w:name w:val="HTML Variable"/>
    <w:basedOn w:val="DefaultParagraphFont"/>
    <w:uiPriority w:val="99"/>
    <w:semiHidden/>
    <w:unhideWhenUsed/>
    <w:rsid w:val="00AE389F"/>
    <w:rPr>
      <w:i/>
      <w:iCs/>
      <w:lang w:val="sv-SE"/>
    </w:rPr>
  </w:style>
  <w:style w:type="paragraph" w:styleId="BlockText">
    <w:name w:val="Block Text"/>
    <w:basedOn w:val="Normal"/>
    <w:uiPriority w:val="99"/>
    <w:semiHidden/>
    <w:unhideWhenUsed/>
    <w:rsid w:val="00AE389F"/>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spacing w:line="276" w:lineRule="auto"/>
      <w:ind w:left="1152" w:right="1152"/>
      <w:jc w:val="left"/>
    </w:pPr>
    <w:rPr>
      <w:rFonts w:eastAsiaTheme="minorEastAsia"/>
      <w:i/>
      <w:iCs/>
      <w:noProof w:val="0"/>
      <w:color w:val="5B9BD5" w:themeColor="accent1"/>
      <w:lang w:val="de-DE"/>
    </w:rPr>
  </w:style>
  <w:style w:type="paragraph" w:styleId="Salutation">
    <w:name w:val="Salutation"/>
    <w:basedOn w:val="Normal"/>
    <w:next w:val="Normal"/>
    <w:link w:val="SalutationChar"/>
    <w:uiPriority w:val="99"/>
    <w:semiHidden/>
    <w:unhideWhenUsed/>
    <w:rsid w:val="00AE389F"/>
    <w:pPr>
      <w:spacing w:line="276" w:lineRule="auto"/>
      <w:jc w:val="left"/>
    </w:pPr>
    <w:rPr>
      <w:noProof w:val="0"/>
      <w:lang w:val="de-DE"/>
    </w:rPr>
  </w:style>
  <w:style w:type="character" w:customStyle="1" w:styleId="SalutationChar">
    <w:name w:val="Salutation Char"/>
    <w:basedOn w:val="DefaultParagraphFont"/>
    <w:link w:val="Salutation"/>
    <w:uiPriority w:val="99"/>
    <w:semiHidden/>
    <w:rsid w:val="00AE389F"/>
    <w:rPr>
      <w:rFonts w:eastAsia="MS Mincho"/>
      <w:lang w:val="de-DE"/>
    </w:rPr>
  </w:style>
  <w:style w:type="paragraph" w:styleId="List2">
    <w:name w:val="List 2"/>
    <w:basedOn w:val="Normal"/>
    <w:uiPriority w:val="99"/>
    <w:semiHidden/>
    <w:unhideWhenUsed/>
    <w:rsid w:val="00AE389F"/>
    <w:pPr>
      <w:spacing w:line="276" w:lineRule="auto"/>
      <w:ind w:left="566" w:hanging="283"/>
      <w:contextualSpacing/>
      <w:jc w:val="left"/>
    </w:pPr>
    <w:rPr>
      <w:noProof w:val="0"/>
      <w:lang w:val="de-DE"/>
    </w:rPr>
  </w:style>
  <w:style w:type="paragraph" w:styleId="List3">
    <w:name w:val="List 3"/>
    <w:basedOn w:val="Normal"/>
    <w:uiPriority w:val="99"/>
    <w:semiHidden/>
    <w:unhideWhenUsed/>
    <w:rsid w:val="00AE389F"/>
    <w:pPr>
      <w:spacing w:line="276" w:lineRule="auto"/>
      <w:ind w:left="849" w:hanging="283"/>
      <w:contextualSpacing/>
      <w:jc w:val="left"/>
    </w:pPr>
    <w:rPr>
      <w:noProof w:val="0"/>
      <w:lang w:val="de-DE"/>
    </w:rPr>
  </w:style>
  <w:style w:type="paragraph" w:styleId="List4">
    <w:name w:val="List 4"/>
    <w:basedOn w:val="Normal"/>
    <w:uiPriority w:val="99"/>
    <w:semiHidden/>
    <w:unhideWhenUsed/>
    <w:rsid w:val="00AE389F"/>
    <w:pPr>
      <w:spacing w:line="276" w:lineRule="auto"/>
      <w:ind w:left="1132" w:hanging="283"/>
      <w:contextualSpacing/>
      <w:jc w:val="left"/>
    </w:pPr>
    <w:rPr>
      <w:noProof w:val="0"/>
      <w:lang w:val="de-DE"/>
    </w:rPr>
  </w:style>
  <w:style w:type="paragraph" w:styleId="List5">
    <w:name w:val="List 5"/>
    <w:basedOn w:val="Normal"/>
    <w:uiPriority w:val="99"/>
    <w:semiHidden/>
    <w:unhideWhenUsed/>
    <w:rsid w:val="00AE389F"/>
    <w:pPr>
      <w:spacing w:line="276" w:lineRule="auto"/>
      <w:ind w:left="1415" w:hanging="283"/>
      <w:contextualSpacing/>
      <w:jc w:val="left"/>
    </w:pPr>
    <w:rPr>
      <w:noProof w:val="0"/>
      <w:lang w:val="de-DE"/>
    </w:rPr>
  </w:style>
  <w:style w:type="paragraph" w:styleId="ListContinue">
    <w:name w:val="List Continue"/>
    <w:basedOn w:val="Normal"/>
    <w:uiPriority w:val="99"/>
    <w:semiHidden/>
    <w:unhideWhenUsed/>
    <w:rsid w:val="00AE389F"/>
    <w:pPr>
      <w:spacing w:line="276" w:lineRule="auto"/>
      <w:ind w:left="283"/>
      <w:contextualSpacing/>
      <w:jc w:val="left"/>
    </w:pPr>
    <w:rPr>
      <w:noProof w:val="0"/>
      <w:lang w:val="de-DE"/>
    </w:rPr>
  </w:style>
  <w:style w:type="paragraph" w:styleId="ListContinue2">
    <w:name w:val="List Continue 2"/>
    <w:basedOn w:val="Normal"/>
    <w:uiPriority w:val="99"/>
    <w:semiHidden/>
    <w:unhideWhenUsed/>
    <w:rsid w:val="00AE389F"/>
    <w:pPr>
      <w:spacing w:line="276" w:lineRule="auto"/>
      <w:ind w:left="566"/>
      <w:contextualSpacing/>
      <w:jc w:val="left"/>
    </w:pPr>
    <w:rPr>
      <w:noProof w:val="0"/>
      <w:lang w:val="de-DE"/>
    </w:rPr>
  </w:style>
  <w:style w:type="paragraph" w:styleId="ListContinue3">
    <w:name w:val="List Continue 3"/>
    <w:basedOn w:val="Normal"/>
    <w:uiPriority w:val="99"/>
    <w:semiHidden/>
    <w:unhideWhenUsed/>
    <w:rsid w:val="00AE389F"/>
    <w:pPr>
      <w:spacing w:line="276" w:lineRule="auto"/>
      <w:ind w:left="849"/>
      <w:contextualSpacing/>
      <w:jc w:val="left"/>
    </w:pPr>
    <w:rPr>
      <w:noProof w:val="0"/>
      <w:lang w:val="de-DE"/>
    </w:rPr>
  </w:style>
  <w:style w:type="paragraph" w:styleId="ListContinue4">
    <w:name w:val="List Continue 4"/>
    <w:basedOn w:val="Normal"/>
    <w:uiPriority w:val="99"/>
    <w:semiHidden/>
    <w:unhideWhenUsed/>
    <w:rsid w:val="00AE389F"/>
    <w:pPr>
      <w:spacing w:line="276" w:lineRule="auto"/>
      <w:ind w:left="1132"/>
      <w:contextualSpacing/>
      <w:jc w:val="left"/>
    </w:pPr>
    <w:rPr>
      <w:noProof w:val="0"/>
      <w:lang w:val="de-DE"/>
    </w:rPr>
  </w:style>
  <w:style w:type="paragraph" w:styleId="ListContinue5">
    <w:name w:val="List Continue 5"/>
    <w:basedOn w:val="Normal"/>
    <w:uiPriority w:val="99"/>
    <w:semiHidden/>
    <w:unhideWhenUsed/>
    <w:rsid w:val="00AE389F"/>
    <w:pPr>
      <w:spacing w:line="276" w:lineRule="auto"/>
      <w:ind w:left="1415"/>
      <w:contextualSpacing/>
      <w:jc w:val="left"/>
    </w:pPr>
    <w:rPr>
      <w:noProof w:val="0"/>
      <w:lang w:val="de-DE"/>
    </w:rPr>
  </w:style>
  <w:style w:type="table" w:customStyle="1" w:styleId="ListTable1Light1">
    <w:name w:val="List Table 1 Light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Accent21">
    <w:name w:val="List Table 1 Light - Accent 2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31">
    <w:name w:val="List Table 1 Light - Accent 3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41">
    <w:name w:val="List Table 1 Light - Accent 4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1Light-Accent51">
    <w:name w:val="List Table 1 Light - Accent 5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1Light-Accent61">
    <w:name w:val="List Table 1 Light - Accent 61"/>
    <w:basedOn w:val="TableNormal"/>
    <w:uiPriority w:val="46"/>
    <w:rsid w:val="00AE389F"/>
    <w:pPr>
      <w:spacing w:after="0" w:line="240" w:lineRule="auto"/>
    </w:pPr>
    <w:rPr>
      <w:rFonts w:eastAsiaTheme="minorEastAsia"/>
      <w:lang w:val="sv-SE"/>
    </w:r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21">
    <w:name w:val="List Table 2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2-Accent21">
    <w:name w:val="List Table 2 - Accent 2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2-Accent31">
    <w:name w:val="List Table 2 - Accent 3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Accent41">
    <w:name w:val="List Table 2 - Accent 4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2-Accent51">
    <w:name w:val="List Table 2 - Accent 5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2-Accent61">
    <w:name w:val="List Table 2 - Accent 61"/>
    <w:basedOn w:val="TableNormal"/>
    <w:uiPriority w:val="47"/>
    <w:rsid w:val="00AE389F"/>
    <w:pPr>
      <w:spacing w:after="0" w:line="240" w:lineRule="auto"/>
    </w:pPr>
    <w:rPr>
      <w:rFonts w:eastAsiaTheme="minorEastAsia"/>
      <w:lang w:val="sv-SE"/>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3-Accent21">
    <w:name w:val="List Table 3 - Accent 2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3-Accent31">
    <w:name w:val="List Table 3 - Accent 3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41">
    <w:name w:val="List Table 3 - Accent 4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ListTable3-Accent51">
    <w:name w:val="List Table 3 - Accent 5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customStyle="1" w:styleId="ListTable3-Accent61">
    <w:name w:val="List Table 3 - Accent 6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ListTable41">
    <w:name w:val="List Table 4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4-Accent21">
    <w:name w:val="List Table 4 - Accent 2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31">
    <w:name w:val="List Table 4 - Accent 3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41">
    <w:name w:val="List Table 4 - Accent 4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4-Accent51">
    <w:name w:val="List Table 4 - Accent 5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4-Accent61">
    <w:name w:val="List Table 4 - Accent 6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5Dark1">
    <w:name w:val="List Table 5 Dark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AE389F"/>
    <w:pPr>
      <w:spacing w:after="0" w:line="240" w:lineRule="auto"/>
    </w:pPr>
    <w:rPr>
      <w:rFonts w:eastAsiaTheme="minorEastAsia"/>
      <w:color w:val="FFFFFF" w:themeColor="background1"/>
      <w:lang w:val="sv-SE"/>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AE389F"/>
    <w:pPr>
      <w:spacing w:after="0" w:line="240" w:lineRule="auto"/>
    </w:pPr>
    <w:rPr>
      <w:rFonts w:eastAsiaTheme="minorEastAsia"/>
      <w:color w:val="000000" w:themeColor="text1"/>
      <w:lang w:val="sv-S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AE389F"/>
    <w:pPr>
      <w:spacing w:after="0" w:line="240" w:lineRule="auto"/>
    </w:pPr>
    <w:rPr>
      <w:rFonts w:eastAsiaTheme="minorEastAsia"/>
      <w:color w:val="2E74B5" w:themeColor="accent1" w:themeShade="BF"/>
      <w:lang w:val="sv-SE"/>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Accent21">
    <w:name w:val="List Table 6 Colorful - Accent 21"/>
    <w:basedOn w:val="TableNormal"/>
    <w:uiPriority w:val="51"/>
    <w:rsid w:val="00AE389F"/>
    <w:pPr>
      <w:spacing w:after="0" w:line="240" w:lineRule="auto"/>
    </w:pPr>
    <w:rPr>
      <w:rFonts w:eastAsiaTheme="minorEastAsia"/>
      <w:color w:val="C45911" w:themeColor="accent2" w:themeShade="BF"/>
      <w:lang w:val="sv-SE"/>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1">
    <w:name w:val="List Table 6 Colorful - Accent 31"/>
    <w:basedOn w:val="TableNormal"/>
    <w:uiPriority w:val="51"/>
    <w:rsid w:val="00AE389F"/>
    <w:pPr>
      <w:spacing w:after="0" w:line="240" w:lineRule="auto"/>
    </w:pPr>
    <w:rPr>
      <w:rFonts w:eastAsiaTheme="minorEastAsia"/>
      <w:color w:val="7B7B7B" w:themeColor="accent3" w:themeShade="BF"/>
      <w:lang w:val="sv-SE"/>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41">
    <w:name w:val="List Table 6 Colorful - Accent 41"/>
    <w:basedOn w:val="TableNormal"/>
    <w:uiPriority w:val="51"/>
    <w:rsid w:val="00AE389F"/>
    <w:pPr>
      <w:spacing w:after="0" w:line="240" w:lineRule="auto"/>
    </w:pPr>
    <w:rPr>
      <w:rFonts w:eastAsiaTheme="minorEastAsia"/>
      <w:color w:val="BF8F00" w:themeColor="accent4" w:themeShade="BF"/>
      <w:lang w:val="sv-SE"/>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ListTable6Colorful-Accent51">
    <w:name w:val="List Table 6 Colorful - Accent 51"/>
    <w:basedOn w:val="TableNormal"/>
    <w:uiPriority w:val="51"/>
    <w:rsid w:val="00AE389F"/>
    <w:pPr>
      <w:spacing w:after="0" w:line="240" w:lineRule="auto"/>
    </w:pPr>
    <w:rPr>
      <w:rFonts w:eastAsiaTheme="minorEastAsia"/>
      <w:color w:val="2F5496" w:themeColor="accent5" w:themeShade="BF"/>
      <w:lang w:val="sv-SE"/>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6Colorful-Accent61">
    <w:name w:val="List Table 6 Colorful - Accent 61"/>
    <w:basedOn w:val="TableNormal"/>
    <w:uiPriority w:val="51"/>
    <w:rsid w:val="00AE389F"/>
    <w:pPr>
      <w:spacing w:after="0" w:line="240" w:lineRule="auto"/>
    </w:pPr>
    <w:rPr>
      <w:rFonts w:eastAsiaTheme="minorEastAsia"/>
      <w:color w:val="538135" w:themeColor="accent6" w:themeShade="BF"/>
      <w:lang w:val="sv-SE"/>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7Colorful1">
    <w:name w:val="List Table 7 Colorful1"/>
    <w:basedOn w:val="TableNormal"/>
    <w:uiPriority w:val="52"/>
    <w:rsid w:val="00AE389F"/>
    <w:pPr>
      <w:spacing w:after="0" w:line="240" w:lineRule="auto"/>
    </w:pPr>
    <w:rPr>
      <w:rFonts w:eastAsiaTheme="minorEastAsia"/>
      <w:color w:val="000000" w:themeColor="text1"/>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AE389F"/>
    <w:pPr>
      <w:spacing w:after="0" w:line="240" w:lineRule="auto"/>
    </w:pPr>
    <w:rPr>
      <w:rFonts w:eastAsiaTheme="minorEastAsia"/>
      <w:color w:val="2E74B5" w:themeColor="accent1" w:themeShade="BF"/>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AE389F"/>
    <w:pPr>
      <w:spacing w:after="0" w:line="240" w:lineRule="auto"/>
    </w:pPr>
    <w:rPr>
      <w:rFonts w:eastAsiaTheme="minorEastAsia"/>
      <w:color w:val="C45911" w:themeColor="accent2" w:themeShade="BF"/>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AE389F"/>
    <w:pPr>
      <w:spacing w:after="0" w:line="240" w:lineRule="auto"/>
    </w:pPr>
    <w:rPr>
      <w:rFonts w:eastAsiaTheme="minorEastAsia"/>
      <w:color w:val="7B7B7B" w:themeColor="accent3" w:themeShade="BF"/>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AE389F"/>
    <w:pPr>
      <w:spacing w:after="0" w:line="240" w:lineRule="auto"/>
    </w:pPr>
    <w:rPr>
      <w:rFonts w:eastAsiaTheme="minorEastAsia"/>
      <w:color w:val="BF8F00" w:themeColor="accent4" w:themeShade="BF"/>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AE389F"/>
    <w:pPr>
      <w:spacing w:after="0" w:line="240" w:lineRule="auto"/>
    </w:pPr>
    <w:rPr>
      <w:rFonts w:eastAsiaTheme="minorEastAsia"/>
      <w:color w:val="2F5496" w:themeColor="accent5" w:themeShade="BF"/>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AE389F"/>
    <w:pPr>
      <w:spacing w:after="0" w:line="240" w:lineRule="auto"/>
    </w:pPr>
    <w:rPr>
      <w:rFonts w:eastAsiaTheme="minorEastAsia"/>
      <w:color w:val="538135" w:themeColor="accent6" w:themeShade="BF"/>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semiHidden/>
    <w:unhideWhenUsed/>
    <w:rsid w:val="00AE389F"/>
    <w:pPr>
      <w:spacing w:line="276" w:lineRule="auto"/>
      <w:jc w:val="left"/>
    </w:pPr>
    <w:rPr>
      <w:noProof w:val="0"/>
      <w:lang w:val="de-DE"/>
    </w:rPr>
  </w:style>
  <w:style w:type="table" w:styleId="LightList">
    <w:name w:val="Light List"/>
    <w:basedOn w:val="TableNormal"/>
    <w:uiPriority w:val="61"/>
    <w:semiHidden/>
    <w:unhideWhenUsed/>
    <w:rsid w:val="00AE389F"/>
    <w:pPr>
      <w:spacing w:after="0" w:line="240" w:lineRule="auto"/>
    </w:pPr>
    <w:rPr>
      <w:rFonts w:eastAsiaTheme="minorEastAsia"/>
      <w:lang w:val="sv-S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AE389F"/>
    <w:pPr>
      <w:spacing w:after="0" w:line="240" w:lineRule="auto"/>
    </w:pPr>
    <w:rPr>
      <w:rFonts w:eastAsiaTheme="minorEastAsia"/>
      <w:lang w:val="sv-SE"/>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3">
    <w:name w:val="Light List Accent 3"/>
    <w:basedOn w:val="TableNormal"/>
    <w:uiPriority w:val="61"/>
    <w:semiHidden/>
    <w:unhideWhenUsed/>
    <w:rsid w:val="00AE389F"/>
    <w:pPr>
      <w:spacing w:after="0" w:line="240" w:lineRule="auto"/>
    </w:pPr>
    <w:rPr>
      <w:rFonts w:eastAsiaTheme="minorEastAsia"/>
      <w:lang w:val="sv-S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AE389F"/>
    <w:pPr>
      <w:spacing w:after="0" w:line="240" w:lineRule="auto"/>
    </w:pPr>
    <w:rPr>
      <w:rFonts w:eastAsiaTheme="minorEastAsia"/>
      <w:lang w:val="sv-S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AE389F"/>
    <w:pPr>
      <w:spacing w:after="0" w:line="240" w:lineRule="auto"/>
    </w:pPr>
    <w:rPr>
      <w:rFonts w:eastAsiaTheme="minorEastAsia"/>
      <w:lang w:val="sv-S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List-Accent6">
    <w:name w:val="Light List Accent 6"/>
    <w:basedOn w:val="TableNormal"/>
    <w:uiPriority w:val="61"/>
    <w:semiHidden/>
    <w:unhideWhenUsed/>
    <w:rsid w:val="00AE389F"/>
    <w:pPr>
      <w:spacing w:after="0" w:line="240" w:lineRule="auto"/>
    </w:pPr>
    <w:rPr>
      <w:rFonts w:eastAsiaTheme="minorEastAsia"/>
      <w:lang w:val="sv-S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
    <w:name w:val="Light Shading"/>
    <w:basedOn w:val="TableNormal"/>
    <w:uiPriority w:val="60"/>
    <w:semiHidden/>
    <w:unhideWhenUsed/>
    <w:rsid w:val="00AE389F"/>
    <w:pPr>
      <w:spacing w:after="0" w:line="240" w:lineRule="auto"/>
    </w:pPr>
    <w:rPr>
      <w:rFonts w:eastAsiaTheme="minorEastAsia"/>
      <w:color w:val="000000" w:themeColor="text1" w:themeShade="BF"/>
      <w:lang w:val="sv-S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AE389F"/>
    <w:pPr>
      <w:spacing w:after="0" w:line="240" w:lineRule="auto"/>
    </w:pPr>
    <w:rPr>
      <w:rFonts w:eastAsiaTheme="minorEastAsia"/>
      <w:color w:val="2E74B5" w:themeColor="accent1" w:themeShade="BF"/>
      <w:lang w:val="sv-SE"/>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semiHidden/>
    <w:unhideWhenUsed/>
    <w:rsid w:val="00AE389F"/>
    <w:pPr>
      <w:spacing w:after="0" w:line="240" w:lineRule="auto"/>
    </w:pPr>
    <w:rPr>
      <w:rFonts w:eastAsiaTheme="minorEastAsia"/>
      <w:color w:val="C45911" w:themeColor="accent2" w:themeShade="BF"/>
      <w:lang w:val="sv-SE"/>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AE389F"/>
    <w:pPr>
      <w:spacing w:after="0" w:line="240" w:lineRule="auto"/>
    </w:pPr>
    <w:rPr>
      <w:rFonts w:eastAsiaTheme="minorEastAsia"/>
      <w:color w:val="7B7B7B" w:themeColor="accent3" w:themeShade="BF"/>
      <w:lang w:val="sv-SE"/>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semiHidden/>
    <w:unhideWhenUsed/>
    <w:rsid w:val="00AE389F"/>
    <w:pPr>
      <w:spacing w:after="0" w:line="240" w:lineRule="auto"/>
    </w:pPr>
    <w:rPr>
      <w:rFonts w:eastAsiaTheme="minorEastAsia"/>
      <w:color w:val="BF8F00" w:themeColor="accent4" w:themeShade="BF"/>
      <w:lang w:val="sv-SE"/>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semiHidden/>
    <w:unhideWhenUsed/>
    <w:rsid w:val="00AE389F"/>
    <w:pPr>
      <w:spacing w:after="0" w:line="240" w:lineRule="auto"/>
    </w:pPr>
    <w:rPr>
      <w:rFonts w:eastAsiaTheme="minorEastAsia"/>
      <w:color w:val="2F5496" w:themeColor="accent5" w:themeShade="BF"/>
      <w:lang w:val="sv-SE"/>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Shading-Accent6">
    <w:name w:val="Light Shading Accent 6"/>
    <w:basedOn w:val="TableNormal"/>
    <w:uiPriority w:val="60"/>
    <w:semiHidden/>
    <w:unhideWhenUsed/>
    <w:rsid w:val="00AE389F"/>
    <w:pPr>
      <w:spacing w:after="0" w:line="240" w:lineRule="auto"/>
    </w:pPr>
    <w:rPr>
      <w:rFonts w:eastAsiaTheme="minorEastAsia"/>
      <w:color w:val="538135" w:themeColor="accent6" w:themeShade="BF"/>
      <w:lang w:val="sv-SE"/>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Grid">
    <w:name w:val="Light Grid"/>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2">
    <w:name w:val="Light Grid Accent 2"/>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LightGrid-Accent6">
    <w:name w:val="Light Grid Accent 6"/>
    <w:basedOn w:val="TableNormal"/>
    <w:uiPriority w:val="62"/>
    <w:semiHidden/>
    <w:unhideWhenUsed/>
    <w:rsid w:val="00AE389F"/>
    <w:pPr>
      <w:spacing w:after="0" w:line="240" w:lineRule="auto"/>
    </w:pPr>
    <w:rPr>
      <w:rFonts w:eastAsiaTheme="minorEastAsia"/>
      <w:lang w:val="sv-S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paragraph" w:styleId="MacroText">
    <w:name w:val="macro"/>
    <w:link w:val="MacroTextChar"/>
    <w:uiPriority w:val="99"/>
    <w:semiHidden/>
    <w:unhideWhenUsed/>
    <w:rsid w:val="00AE389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MS Mincho" w:hAnsi="Consolas"/>
      <w:sz w:val="20"/>
      <w:szCs w:val="20"/>
      <w:lang w:val="sv-SE"/>
    </w:rPr>
  </w:style>
  <w:style w:type="character" w:customStyle="1" w:styleId="MacroTextChar">
    <w:name w:val="Macro Text Char"/>
    <w:basedOn w:val="DefaultParagraphFont"/>
    <w:link w:val="MacroText"/>
    <w:uiPriority w:val="99"/>
    <w:semiHidden/>
    <w:rsid w:val="00AE389F"/>
    <w:rPr>
      <w:rFonts w:ascii="Consolas" w:eastAsia="MS Mincho" w:hAnsi="Consolas"/>
      <w:sz w:val="20"/>
      <w:szCs w:val="20"/>
      <w:lang w:val="sv-SE"/>
    </w:rPr>
  </w:style>
  <w:style w:type="paragraph" w:styleId="MessageHeader">
    <w:name w:val="Message Header"/>
    <w:basedOn w:val="Normal"/>
    <w:link w:val="MessageHeaderChar"/>
    <w:uiPriority w:val="99"/>
    <w:semiHidden/>
    <w:unhideWhenUsed/>
    <w:rsid w:val="00AE389F"/>
    <w:pPr>
      <w:pBdr>
        <w:top w:val="single" w:sz="6" w:space="1" w:color="auto"/>
        <w:left w:val="single" w:sz="6" w:space="1" w:color="auto"/>
        <w:bottom w:val="single" w:sz="6" w:space="1" w:color="auto"/>
        <w:right w:val="single" w:sz="6" w:space="1" w:color="auto"/>
      </w:pBdr>
      <w:shd w:val="pct20" w:color="auto" w:fill="auto"/>
      <w:spacing w:after="0" w:line="276" w:lineRule="auto"/>
      <w:ind w:left="1134" w:hanging="1134"/>
      <w:jc w:val="left"/>
    </w:pPr>
    <w:rPr>
      <w:rFonts w:asciiTheme="majorHAnsi" w:eastAsiaTheme="majorEastAsia" w:hAnsiTheme="majorHAnsi" w:cstheme="majorBidi"/>
      <w:noProof w:val="0"/>
      <w:sz w:val="24"/>
      <w:szCs w:val="24"/>
      <w:lang w:val="de-DE"/>
    </w:rPr>
  </w:style>
  <w:style w:type="character" w:customStyle="1" w:styleId="MessageHeaderChar">
    <w:name w:val="Message Header Char"/>
    <w:basedOn w:val="DefaultParagraphFont"/>
    <w:link w:val="MessageHeader"/>
    <w:uiPriority w:val="99"/>
    <w:semiHidden/>
    <w:rsid w:val="00AE389F"/>
    <w:rPr>
      <w:rFonts w:asciiTheme="majorHAnsi" w:eastAsiaTheme="majorEastAsia" w:hAnsiTheme="majorHAnsi" w:cstheme="majorBidi"/>
      <w:sz w:val="24"/>
      <w:szCs w:val="24"/>
      <w:shd w:val="pct20" w:color="auto" w:fill="auto"/>
      <w:lang w:val="de-DE"/>
    </w:rPr>
  </w:style>
  <w:style w:type="table" w:styleId="MediumList1">
    <w:name w:val="Medium List 1"/>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List1-Accent2">
    <w:name w:val="Medium List 1 Accent 2"/>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List1-Accent6">
    <w:name w:val="Medium List 1 Accent 6"/>
    <w:basedOn w:val="TableNormal"/>
    <w:uiPriority w:val="65"/>
    <w:semiHidden/>
    <w:unhideWhenUsed/>
    <w:rsid w:val="00AE389F"/>
    <w:pPr>
      <w:spacing w:after="0" w:line="240" w:lineRule="auto"/>
    </w:pPr>
    <w:rPr>
      <w:rFonts w:eastAsiaTheme="minorEastAsia"/>
      <w:color w:val="000000" w:themeColor="text1"/>
      <w:lang w:val="sv-SE"/>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AE389F"/>
    <w:pPr>
      <w:spacing w:after="0" w:line="240" w:lineRule="auto"/>
    </w:pPr>
    <w:rPr>
      <w:rFonts w:eastAsiaTheme="minorEastAsia"/>
      <w:lang w:val="sv-SE"/>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AE389F"/>
    <w:pPr>
      <w:spacing w:after="0" w:line="240" w:lineRule="auto"/>
    </w:pPr>
    <w:rPr>
      <w:rFonts w:eastAsiaTheme="minorEastAsia"/>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
    <w:name w:val="Medium Grid 1"/>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MediumGrid1-Accent2">
    <w:name w:val="Medium Grid 1 Accent 2"/>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MediumGrid1-Accent6">
    <w:name w:val="Medium Grid 1 Accent 6"/>
    <w:basedOn w:val="TableNormal"/>
    <w:uiPriority w:val="67"/>
    <w:semiHidden/>
    <w:unhideWhenUsed/>
    <w:rsid w:val="00AE389F"/>
    <w:pPr>
      <w:spacing w:after="0" w:line="240" w:lineRule="auto"/>
    </w:pPr>
    <w:rPr>
      <w:rFonts w:eastAsiaTheme="minorEastAsia"/>
      <w:lang w:val="sv-SE"/>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Accent1">
    <w:name w:val="Medium Grid 2 Accent 1"/>
    <w:basedOn w:val="TableNormal"/>
    <w:uiPriority w:val="68"/>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AE389F"/>
    <w:pPr>
      <w:spacing w:after="0" w:line="240" w:lineRule="auto"/>
    </w:pPr>
    <w:rPr>
      <w:rFonts w:asciiTheme="majorHAnsi" w:eastAsiaTheme="majorEastAsia" w:hAnsiTheme="majorHAnsi" w:cstheme="majorBidi"/>
      <w:color w:val="000000" w:themeColor="text1"/>
      <w:lang w:val="sv-S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MediumGrid3-Accent2">
    <w:name w:val="Medium Grid 3 Accent 2"/>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MediumGrid3-Accent6">
    <w:name w:val="Medium Grid 3 Accent 6"/>
    <w:basedOn w:val="TableNormal"/>
    <w:uiPriority w:val="69"/>
    <w:semiHidden/>
    <w:unhideWhenUsed/>
    <w:rsid w:val="00AE389F"/>
    <w:pPr>
      <w:spacing w:after="0" w:line="240" w:lineRule="auto"/>
    </w:pPr>
    <w:rPr>
      <w:rFonts w:eastAsiaTheme="minorEastAsia"/>
      <w:lang w:val="sv-S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TableContemporary">
    <w:name w:val="Table Contemporary"/>
    <w:basedOn w:val="TableNormal"/>
    <w:uiPriority w:val="99"/>
    <w:semiHidden/>
    <w:unhideWhenUsed/>
    <w:rsid w:val="00AE389F"/>
    <w:pPr>
      <w:spacing w:after="200" w:line="240" w:lineRule="auto"/>
    </w:pPr>
    <w:rPr>
      <w:rFonts w:eastAsiaTheme="minorEastAsia"/>
      <w:lang w:val="sv-SE"/>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DarkList">
    <w:name w:val="Dark List"/>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DarkList-Accent2">
    <w:name w:val="Dark List Accent 2"/>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DarkList-Accent6">
    <w:name w:val="Dark List Accent 6"/>
    <w:basedOn w:val="TableNormal"/>
    <w:uiPriority w:val="70"/>
    <w:semiHidden/>
    <w:unhideWhenUsed/>
    <w:rsid w:val="00AE389F"/>
    <w:pPr>
      <w:spacing w:after="0" w:line="240" w:lineRule="auto"/>
    </w:pPr>
    <w:rPr>
      <w:rFonts w:eastAsiaTheme="minorEastAsia"/>
      <w:color w:val="FFFFFF" w:themeColor="background1"/>
      <w:lang w:val="sv-SE"/>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NormalIndent">
    <w:name w:val="Normal Indent"/>
    <w:basedOn w:val="Normal"/>
    <w:uiPriority w:val="99"/>
    <w:semiHidden/>
    <w:unhideWhenUsed/>
    <w:rsid w:val="00AE389F"/>
    <w:pPr>
      <w:spacing w:line="276" w:lineRule="auto"/>
      <w:ind w:left="1304"/>
      <w:jc w:val="left"/>
    </w:pPr>
    <w:rPr>
      <w:noProof w:val="0"/>
      <w:lang w:val="de-DE"/>
    </w:rPr>
  </w:style>
  <w:style w:type="paragraph" w:styleId="ListNumber">
    <w:name w:val="List Number"/>
    <w:basedOn w:val="Normal"/>
    <w:uiPriority w:val="99"/>
    <w:semiHidden/>
    <w:unhideWhenUsed/>
    <w:rsid w:val="00AE389F"/>
    <w:pPr>
      <w:numPr>
        <w:numId w:val="22"/>
      </w:numPr>
      <w:spacing w:line="276" w:lineRule="auto"/>
      <w:contextualSpacing/>
      <w:jc w:val="left"/>
    </w:pPr>
    <w:rPr>
      <w:noProof w:val="0"/>
      <w:lang w:val="de-DE"/>
    </w:rPr>
  </w:style>
  <w:style w:type="paragraph" w:styleId="ListNumber2">
    <w:name w:val="List Number 2"/>
    <w:basedOn w:val="Normal"/>
    <w:uiPriority w:val="99"/>
    <w:semiHidden/>
    <w:unhideWhenUsed/>
    <w:rsid w:val="00AE389F"/>
    <w:pPr>
      <w:numPr>
        <w:numId w:val="23"/>
      </w:numPr>
      <w:spacing w:line="276" w:lineRule="auto"/>
      <w:contextualSpacing/>
      <w:jc w:val="left"/>
    </w:pPr>
    <w:rPr>
      <w:noProof w:val="0"/>
      <w:lang w:val="de-DE"/>
    </w:rPr>
  </w:style>
  <w:style w:type="paragraph" w:styleId="ListNumber3">
    <w:name w:val="List Number 3"/>
    <w:basedOn w:val="Normal"/>
    <w:uiPriority w:val="99"/>
    <w:semiHidden/>
    <w:unhideWhenUsed/>
    <w:rsid w:val="00AE389F"/>
    <w:pPr>
      <w:numPr>
        <w:numId w:val="24"/>
      </w:numPr>
      <w:spacing w:line="276" w:lineRule="auto"/>
      <w:contextualSpacing/>
      <w:jc w:val="left"/>
    </w:pPr>
    <w:rPr>
      <w:noProof w:val="0"/>
      <w:lang w:val="de-DE"/>
    </w:rPr>
  </w:style>
  <w:style w:type="paragraph" w:styleId="ListNumber4">
    <w:name w:val="List Number 4"/>
    <w:basedOn w:val="Normal"/>
    <w:uiPriority w:val="99"/>
    <w:semiHidden/>
    <w:unhideWhenUsed/>
    <w:rsid w:val="00AE389F"/>
    <w:pPr>
      <w:numPr>
        <w:numId w:val="25"/>
      </w:numPr>
      <w:spacing w:line="276" w:lineRule="auto"/>
      <w:contextualSpacing/>
      <w:jc w:val="left"/>
    </w:pPr>
    <w:rPr>
      <w:noProof w:val="0"/>
      <w:lang w:val="de-DE"/>
    </w:rPr>
  </w:style>
  <w:style w:type="paragraph" w:styleId="ListNumber5">
    <w:name w:val="List Number 5"/>
    <w:basedOn w:val="Normal"/>
    <w:uiPriority w:val="99"/>
    <w:semiHidden/>
    <w:unhideWhenUsed/>
    <w:rsid w:val="00AE389F"/>
    <w:pPr>
      <w:numPr>
        <w:numId w:val="26"/>
      </w:numPr>
      <w:spacing w:line="276" w:lineRule="auto"/>
      <w:contextualSpacing/>
      <w:jc w:val="left"/>
    </w:pPr>
    <w:rPr>
      <w:noProof w:val="0"/>
      <w:lang w:val="de-DE"/>
    </w:rPr>
  </w:style>
  <w:style w:type="table" w:customStyle="1" w:styleId="PlainTable11">
    <w:name w:val="Plain Table 11"/>
    <w:basedOn w:val="TableNormal"/>
    <w:uiPriority w:val="41"/>
    <w:rsid w:val="00AE389F"/>
    <w:pPr>
      <w:spacing w:after="0" w:line="240" w:lineRule="auto"/>
    </w:pPr>
    <w:rPr>
      <w:rFonts w:eastAsiaTheme="minorEastAsia"/>
      <w:lang w:val="sv-S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AE389F"/>
    <w:pPr>
      <w:spacing w:after="0" w:line="240" w:lineRule="auto"/>
    </w:pPr>
    <w:rPr>
      <w:rFonts w:eastAsiaTheme="minorEastAsia"/>
      <w:lang w:val="sv-S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Professional">
    <w:name w:val="Table Professional"/>
    <w:basedOn w:val="TableNormal"/>
    <w:uiPriority w:val="99"/>
    <w:semiHidden/>
    <w:unhideWhenUsed/>
    <w:rsid w:val="00AE389F"/>
    <w:pPr>
      <w:spacing w:after="200" w:line="240" w:lineRule="auto"/>
    </w:pPr>
    <w:rPr>
      <w:rFonts w:eastAsiaTheme="minorEastAsia"/>
      <w:lang w:val="sv-S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ListBullet">
    <w:name w:val="List Bullet"/>
    <w:basedOn w:val="Normal"/>
    <w:uiPriority w:val="99"/>
    <w:semiHidden/>
    <w:unhideWhenUsed/>
    <w:rsid w:val="00AE389F"/>
    <w:pPr>
      <w:numPr>
        <w:numId w:val="27"/>
      </w:numPr>
      <w:spacing w:line="276" w:lineRule="auto"/>
      <w:contextualSpacing/>
      <w:jc w:val="left"/>
    </w:pPr>
    <w:rPr>
      <w:noProof w:val="0"/>
      <w:lang w:val="de-DE"/>
    </w:rPr>
  </w:style>
  <w:style w:type="paragraph" w:styleId="ListBullet2">
    <w:name w:val="List Bullet 2"/>
    <w:basedOn w:val="Normal"/>
    <w:uiPriority w:val="99"/>
    <w:semiHidden/>
    <w:unhideWhenUsed/>
    <w:rsid w:val="00AE389F"/>
    <w:pPr>
      <w:numPr>
        <w:numId w:val="28"/>
      </w:numPr>
      <w:spacing w:line="276" w:lineRule="auto"/>
      <w:contextualSpacing/>
      <w:jc w:val="left"/>
    </w:pPr>
    <w:rPr>
      <w:noProof w:val="0"/>
      <w:lang w:val="de-DE"/>
    </w:rPr>
  </w:style>
  <w:style w:type="paragraph" w:styleId="ListBullet3">
    <w:name w:val="List Bullet 3"/>
    <w:basedOn w:val="Normal"/>
    <w:uiPriority w:val="99"/>
    <w:semiHidden/>
    <w:unhideWhenUsed/>
    <w:rsid w:val="00AE389F"/>
    <w:pPr>
      <w:numPr>
        <w:numId w:val="29"/>
      </w:numPr>
      <w:spacing w:line="276" w:lineRule="auto"/>
      <w:contextualSpacing/>
      <w:jc w:val="left"/>
    </w:pPr>
    <w:rPr>
      <w:noProof w:val="0"/>
      <w:lang w:val="de-DE"/>
    </w:rPr>
  </w:style>
  <w:style w:type="paragraph" w:styleId="ListBullet4">
    <w:name w:val="List Bullet 4"/>
    <w:basedOn w:val="Normal"/>
    <w:uiPriority w:val="99"/>
    <w:semiHidden/>
    <w:unhideWhenUsed/>
    <w:rsid w:val="00AE389F"/>
    <w:pPr>
      <w:numPr>
        <w:numId w:val="30"/>
      </w:numPr>
      <w:spacing w:line="276" w:lineRule="auto"/>
      <w:contextualSpacing/>
      <w:jc w:val="left"/>
    </w:pPr>
    <w:rPr>
      <w:noProof w:val="0"/>
      <w:lang w:val="de-DE"/>
    </w:rPr>
  </w:style>
  <w:style w:type="paragraph" w:styleId="ListBullet5">
    <w:name w:val="List Bullet 5"/>
    <w:basedOn w:val="Normal"/>
    <w:uiPriority w:val="99"/>
    <w:semiHidden/>
    <w:unhideWhenUsed/>
    <w:rsid w:val="00AE389F"/>
    <w:pPr>
      <w:numPr>
        <w:numId w:val="31"/>
      </w:numPr>
      <w:spacing w:line="276" w:lineRule="auto"/>
      <w:contextualSpacing/>
      <w:jc w:val="left"/>
    </w:pPr>
    <w:rPr>
      <w:noProof w:val="0"/>
      <w:lang w:val="de-DE"/>
    </w:rPr>
  </w:style>
  <w:style w:type="table" w:customStyle="1" w:styleId="GridTable1Light-Accent21">
    <w:name w:val="Grid Table 1 Light - Accent 21"/>
    <w:basedOn w:val="TableNormal"/>
    <w:uiPriority w:val="46"/>
    <w:rsid w:val="00AE389F"/>
    <w:pPr>
      <w:spacing w:after="0" w:line="240" w:lineRule="auto"/>
    </w:pPr>
    <w:rPr>
      <w:rFonts w:eastAsiaTheme="minorEastAsia"/>
      <w:lang w:val="sv-SE"/>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AE389F"/>
    <w:pPr>
      <w:spacing w:after="0" w:line="240" w:lineRule="auto"/>
    </w:pPr>
    <w:rPr>
      <w:rFonts w:eastAsiaTheme="minorEastAsia"/>
      <w:lang w:val="sv-S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AE389F"/>
    <w:pPr>
      <w:spacing w:after="0" w:line="240" w:lineRule="auto"/>
    </w:pPr>
    <w:rPr>
      <w:rFonts w:eastAsiaTheme="minorEastAsia"/>
      <w:lang w:val="sv-SE"/>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AE389F"/>
    <w:pPr>
      <w:spacing w:after="0" w:line="240" w:lineRule="auto"/>
    </w:pPr>
    <w:rPr>
      <w:rFonts w:eastAsiaTheme="minorEastAsia"/>
      <w:lang w:val="sv-SE"/>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AE389F"/>
    <w:pPr>
      <w:spacing w:after="0" w:line="240" w:lineRule="auto"/>
    </w:pPr>
    <w:rPr>
      <w:rFonts w:eastAsiaTheme="minorEastAsia"/>
      <w:lang w:val="sv-SE"/>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AE389F"/>
    <w:pPr>
      <w:spacing w:after="0" w:line="240" w:lineRule="auto"/>
    </w:pPr>
    <w:rPr>
      <w:rFonts w:eastAsiaTheme="minorEastAsia"/>
      <w:lang w:val="sv-SE"/>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2-Accent21">
    <w:name w:val="Grid Table 2 - Accent 21"/>
    <w:basedOn w:val="TableNormal"/>
    <w:uiPriority w:val="47"/>
    <w:rsid w:val="00AE389F"/>
    <w:pPr>
      <w:spacing w:after="0" w:line="240" w:lineRule="auto"/>
    </w:pPr>
    <w:rPr>
      <w:rFonts w:eastAsiaTheme="minorEastAsia"/>
      <w:lang w:val="sv-SE"/>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31">
    <w:name w:val="Grid Table 2 - Accent 31"/>
    <w:basedOn w:val="TableNormal"/>
    <w:uiPriority w:val="47"/>
    <w:rsid w:val="00AE389F"/>
    <w:pPr>
      <w:spacing w:after="0" w:line="240" w:lineRule="auto"/>
    </w:pPr>
    <w:rPr>
      <w:rFonts w:eastAsiaTheme="minorEastAsia"/>
      <w:lang w:val="sv-S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leNormal"/>
    <w:uiPriority w:val="47"/>
    <w:rsid w:val="00AE389F"/>
    <w:pPr>
      <w:spacing w:after="0" w:line="240" w:lineRule="auto"/>
    </w:pPr>
    <w:rPr>
      <w:rFonts w:eastAsiaTheme="minorEastAsia"/>
      <w:lang w:val="sv-SE"/>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51">
    <w:name w:val="Grid Table 2 - Accent 51"/>
    <w:basedOn w:val="TableNormal"/>
    <w:uiPriority w:val="47"/>
    <w:rsid w:val="00AE389F"/>
    <w:pPr>
      <w:spacing w:after="0" w:line="240" w:lineRule="auto"/>
    </w:pPr>
    <w:rPr>
      <w:rFonts w:eastAsiaTheme="minorEastAsia"/>
      <w:lang w:val="sv-SE"/>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61">
    <w:name w:val="Grid Table 2 - Accent 61"/>
    <w:basedOn w:val="TableNormal"/>
    <w:uiPriority w:val="47"/>
    <w:rsid w:val="00AE389F"/>
    <w:pPr>
      <w:spacing w:after="0" w:line="240" w:lineRule="auto"/>
    </w:pPr>
    <w:rPr>
      <w:rFonts w:eastAsiaTheme="minorEastAsia"/>
      <w:lang w:val="sv-SE"/>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1">
    <w:name w:val="Grid Table 3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3-Accent21">
    <w:name w:val="Grid Table 3 - Accent 2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3-Accent31">
    <w:name w:val="Grid Table 3 - Accent 3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41">
    <w:name w:val="Grid Table 3 - Accent 4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51">
    <w:name w:val="Grid Table 3 - Accent 5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GridTable3-Accent61">
    <w:name w:val="Grid Table 3 - Accent 61"/>
    <w:basedOn w:val="TableNormal"/>
    <w:uiPriority w:val="48"/>
    <w:rsid w:val="00AE389F"/>
    <w:pPr>
      <w:spacing w:after="0" w:line="240" w:lineRule="auto"/>
    </w:pPr>
    <w:rPr>
      <w:rFonts w:eastAsiaTheme="minorEastAsia"/>
      <w:lang w:val="sv-S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41">
    <w:name w:val="Grid Table 4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21">
    <w:name w:val="Grid Table 4 - Accent 2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31">
    <w:name w:val="Grid Table 4 - Accent 3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41">
    <w:name w:val="Grid Table 4 - Accent 4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51">
    <w:name w:val="Grid Table 4 - Accent 5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61">
    <w:name w:val="Grid Table 4 - Accent 61"/>
    <w:basedOn w:val="TableNormal"/>
    <w:uiPriority w:val="49"/>
    <w:rsid w:val="00AE389F"/>
    <w:pPr>
      <w:spacing w:after="0" w:line="240" w:lineRule="auto"/>
    </w:pPr>
    <w:rPr>
      <w:rFonts w:eastAsiaTheme="minorEastAsia"/>
      <w:lang w:val="sv-S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1">
    <w:name w:val="Grid Table 5 Dark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5Dark-Accent21">
    <w:name w:val="Grid Table 5 Dark - Accent 2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41">
    <w:name w:val="Grid Table 5 Dark - Accent 4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5Dark-Accent51">
    <w:name w:val="Grid Table 5 Dark - Accent 5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5Dark-Accent61">
    <w:name w:val="Grid Table 5 Dark - Accent 61"/>
    <w:basedOn w:val="TableNormal"/>
    <w:uiPriority w:val="50"/>
    <w:rsid w:val="00AE389F"/>
    <w:pPr>
      <w:spacing w:after="0" w:line="240" w:lineRule="auto"/>
    </w:pPr>
    <w:rPr>
      <w:rFonts w:eastAsiaTheme="minorEastAsia"/>
      <w:lang w:val="sv-S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1">
    <w:name w:val="Grid Table 6 Colorful1"/>
    <w:basedOn w:val="TableNormal"/>
    <w:uiPriority w:val="51"/>
    <w:rsid w:val="00AE389F"/>
    <w:pPr>
      <w:spacing w:after="0" w:line="240" w:lineRule="auto"/>
    </w:pPr>
    <w:rPr>
      <w:rFonts w:eastAsiaTheme="minorEastAsia"/>
      <w:color w:val="000000" w:themeColor="text1"/>
      <w:lang w:val="sv-S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AE389F"/>
    <w:pPr>
      <w:spacing w:after="0" w:line="240" w:lineRule="auto"/>
    </w:pPr>
    <w:rPr>
      <w:rFonts w:eastAsiaTheme="minorEastAsia"/>
      <w:color w:val="2E74B5" w:themeColor="accent1" w:themeShade="BF"/>
      <w:lang w:val="sv-SE"/>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6Colorful-Accent21">
    <w:name w:val="Grid Table 6 Colorful - Accent 21"/>
    <w:basedOn w:val="TableNormal"/>
    <w:uiPriority w:val="51"/>
    <w:rsid w:val="00AE389F"/>
    <w:pPr>
      <w:spacing w:after="0" w:line="240" w:lineRule="auto"/>
    </w:pPr>
    <w:rPr>
      <w:rFonts w:eastAsiaTheme="minorEastAsia"/>
      <w:color w:val="C45911" w:themeColor="accent2" w:themeShade="BF"/>
      <w:lang w:val="sv-SE"/>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Accent31">
    <w:name w:val="Grid Table 6 Colorful - Accent 31"/>
    <w:basedOn w:val="TableNormal"/>
    <w:uiPriority w:val="51"/>
    <w:rsid w:val="00AE389F"/>
    <w:pPr>
      <w:spacing w:after="0" w:line="240" w:lineRule="auto"/>
    </w:pPr>
    <w:rPr>
      <w:rFonts w:eastAsiaTheme="minorEastAsia"/>
      <w:color w:val="7B7B7B" w:themeColor="accent3" w:themeShade="BF"/>
      <w:lang w:val="sv-S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41">
    <w:name w:val="Grid Table 6 Colorful - Accent 41"/>
    <w:basedOn w:val="TableNormal"/>
    <w:uiPriority w:val="51"/>
    <w:rsid w:val="00AE389F"/>
    <w:pPr>
      <w:spacing w:after="0" w:line="240" w:lineRule="auto"/>
    </w:pPr>
    <w:rPr>
      <w:rFonts w:eastAsiaTheme="minorEastAsia"/>
      <w:color w:val="BF8F00" w:themeColor="accent4" w:themeShade="BF"/>
      <w:lang w:val="sv-S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rful-Accent51">
    <w:name w:val="Grid Table 6 Colorful - Accent 51"/>
    <w:basedOn w:val="TableNormal"/>
    <w:uiPriority w:val="51"/>
    <w:rsid w:val="00AE389F"/>
    <w:pPr>
      <w:spacing w:after="0" w:line="240" w:lineRule="auto"/>
    </w:pPr>
    <w:rPr>
      <w:rFonts w:eastAsiaTheme="minorEastAsia"/>
      <w:color w:val="2F5496" w:themeColor="accent5" w:themeShade="BF"/>
      <w:lang w:val="sv-SE"/>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6Colorful-Accent61">
    <w:name w:val="Grid Table 6 Colorful - Accent 61"/>
    <w:basedOn w:val="TableNormal"/>
    <w:uiPriority w:val="51"/>
    <w:rsid w:val="00AE389F"/>
    <w:pPr>
      <w:spacing w:after="0" w:line="240" w:lineRule="auto"/>
    </w:pPr>
    <w:rPr>
      <w:rFonts w:eastAsiaTheme="minorEastAsia"/>
      <w:color w:val="538135" w:themeColor="accent6" w:themeShade="BF"/>
      <w:lang w:val="sv-S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7Colorful1">
    <w:name w:val="Grid Table 7 Colorful1"/>
    <w:basedOn w:val="TableNormal"/>
    <w:uiPriority w:val="52"/>
    <w:rsid w:val="00AE389F"/>
    <w:pPr>
      <w:spacing w:after="0" w:line="240" w:lineRule="auto"/>
    </w:pPr>
    <w:rPr>
      <w:rFonts w:eastAsiaTheme="minorEastAsia"/>
      <w:color w:val="000000" w:themeColor="text1"/>
      <w:lang w:val="sv-S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AE389F"/>
    <w:pPr>
      <w:spacing w:after="0" w:line="240" w:lineRule="auto"/>
    </w:pPr>
    <w:rPr>
      <w:rFonts w:eastAsiaTheme="minorEastAsia"/>
      <w:color w:val="2E74B5" w:themeColor="accent1" w:themeShade="BF"/>
      <w:lang w:val="sv-SE"/>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7Colorful-Accent21">
    <w:name w:val="Grid Table 7 Colorful - Accent 21"/>
    <w:basedOn w:val="TableNormal"/>
    <w:uiPriority w:val="52"/>
    <w:rsid w:val="00AE389F"/>
    <w:pPr>
      <w:spacing w:after="0" w:line="240" w:lineRule="auto"/>
    </w:pPr>
    <w:rPr>
      <w:rFonts w:eastAsiaTheme="minorEastAsia"/>
      <w:color w:val="C45911" w:themeColor="accent2" w:themeShade="BF"/>
      <w:lang w:val="sv-SE"/>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GridTable7Colorful-Accent31">
    <w:name w:val="Grid Table 7 Colorful - Accent 31"/>
    <w:basedOn w:val="TableNormal"/>
    <w:uiPriority w:val="52"/>
    <w:rsid w:val="00AE389F"/>
    <w:pPr>
      <w:spacing w:after="0" w:line="240" w:lineRule="auto"/>
    </w:pPr>
    <w:rPr>
      <w:rFonts w:eastAsiaTheme="minorEastAsia"/>
      <w:color w:val="7B7B7B" w:themeColor="accent3" w:themeShade="BF"/>
      <w:lang w:val="sv-S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41">
    <w:name w:val="Grid Table 7 Colorful - Accent 41"/>
    <w:basedOn w:val="TableNormal"/>
    <w:uiPriority w:val="52"/>
    <w:rsid w:val="00AE389F"/>
    <w:pPr>
      <w:spacing w:after="0" w:line="240" w:lineRule="auto"/>
    </w:pPr>
    <w:rPr>
      <w:rFonts w:eastAsiaTheme="minorEastAsia"/>
      <w:color w:val="BF8F00" w:themeColor="accent4" w:themeShade="BF"/>
      <w:lang w:val="sv-SE"/>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7Colorful-Accent51">
    <w:name w:val="Grid Table 7 Colorful - Accent 51"/>
    <w:basedOn w:val="TableNormal"/>
    <w:uiPriority w:val="52"/>
    <w:rsid w:val="00AE389F"/>
    <w:pPr>
      <w:spacing w:after="0" w:line="240" w:lineRule="auto"/>
    </w:pPr>
    <w:rPr>
      <w:rFonts w:eastAsiaTheme="minorEastAsia"/>
      <w:color w:val="2F5496" w:themeColor="accent5" w:themeShade="BF"/>
      <w:lang w:val="sv-SE"/>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GridTable7Colorful-Accent61">
    <w:name w:val="Grid Table 7 Colorful - Accent 61"/>
    <w:basedOn w:val="TableNormal"/>
    <w:uiPriority w:val="52"/>
    <w:rsid w:val="00AE389F"/>
    <w:pPr>
      <w:spacing w:after="0" w:line="240" w:lineRule="auto"/>
    </w:pPr>
    <w:rPr>
      <w:rFonts w:eastAsiaTheme="minorEastAsia"/>
      <w:color w:val="538135" w:themeColor="accent6" w:themeShade="BF"/>
      <w:lang w:val="sv-S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Signature">
    <w:name w:val="Signature"/>
    <w:basedOn w:val="Normal"/>
    <w:link w:val="SignatureChar"/>
    <w:uiPriority w:val="99"/>
    <w:semiHidden/>
    <w:unhideWhenUsed/>
    <w:rsid w:val="00AE389F"/>
    <w:pPr>
      <w:spacing w:after="0" w:line="276" w:lineRule="auto"/>
      <w:ind w:left="4252"/>
      <w:jc w:val="left"/>
    </w:pPr>
    <w:rPr>
      <w:noProof w:val="0"/>
      <w:lang w:val="de-DE"/>
    </w:rPr>
  </w:style>
  <w:style w:type="character" w:customStyle="1" w:styleId="SignatureChar">
    <w:name w:val="Signature Char"/>
    <w:basedOn w:val="DefaultParagraphFont"/>
    <w:link w:val="Signature"/>
    <w:uiPriority w:val="99"/>
    <w:semiHidden/>
    <w:rsid w:val="00AE389F"/>
    <w:rPr>
      <w:rFonts w:eastAsia="MS Mincho"/>
      <w:lang w:val="de-DE"/>
    </w:rPr>
  </w:style>
  <w:style w:type="table" w:styleId="TableClassic1">
    <w:name w:val="Table Classic 1"/>
    <w:basedOn w:val="TableNormal"/>
    <w:uiPriority w:val="99"/>
    <w:semiHidden/>
    <w:unhideWhenUsed/>
    <w:rsid w:val="00AE389F"/>
    <w:pPr>
      <w:spacing w:after="200" w:line="240" w:lineRule="auto"/>
    </w:pPr>
    <w:rPr>
      <w:rFonts w:eastAsiaTheme="minorEastAsia"/>
      <w:lang w:val="sv-SE"/>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AE389F"/>
    <w:pPr>
      <w:spacing w:after="200" w:line="240" w:lineRule="auto"/>
    </w:pPr>
    <w:rPr>
      <w:rFonts w:eastAsiaTheme="minorEastAsia"/>
      <w:lang w:val="sv-SE"/>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AE389F"/>
    <w:pPr>
      <w:spacing w:after="200" w:line="240" w:lineRule="auto"/>
    </w:pPr>
    <w:rPr>
      <w:rFonts w:eastAsiaTheme="minorEastAsia"/>
      <w:color w:val="000080"/>
      <w:lang w:val="sv-SE"/>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AE389F"/>
    <w:pPr>
      <w:spacing w:after="200" w:line="240" w:lineRule="auto"/>
    </w:pPr>
    <w:rPr>
      <w:rFonts w:eastAsiaTheme="minorEastAsia"/>
      <w:lang w:val="sv-SE"/>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3Deffects1">
    <w:name w:val="Table 3D effects 1"/>
    <w:basedOn w:val="TableNormal"/>
    <w:uiPriority w:val="99"/>
    <w:semiHidden/>
    <w:unhideWhenUsed/>
    <w:rsid w:val="00AE389F"/>
    <w:pPr>
      <w:spacing w:after="200" w:line="240" w:lineRule="auto"/>
    </w:pPr>
    <w:rPr>
      <w:rFonts w:eastAsiaTheme="minorEastAsia"/>
      <w:lang w:val="sv-SE"/>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AE389F"/>
    <w:pPr>
      <w:spacing w:after="200" w:line="240" w:lineRule="auto"/>
    </w:pPr>
    <w:rPr>
      <w:rFonts w:eastAsiaTheme="minorEastAsia"/>
      <w:lang w:val="sv-SE"/>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AE389F"/>
    <w:pPr>
      <w:spacing w:after="200" w:line="240" w:lineRule="auto"/>
    </w:pPr>
    <w:rPr>
      <w:rFonts w:eastAsiaTheme="minorEastAsia"/>
      <w:lang w:val="sv-SE"/>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uiPriority w:val="99"/>
    <w:semiHidden/>
    <w:unhideWhenUsed/>
    <w:rsid w:val="00AE389F"/>
    <w:pPr>
      <w:spacing w:after="200" w:line="240" w:lineRule="auto"/>
    </w:pPr>
    <w:rPr>
      <w:rFonts w:eastAsiaTheme="minorEastAsia"/>
      <w:b/>
      <w:bCs/>
      <w:lang w:val="sv-SE"/>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AE389F"/>
    <w:pPr>
      <w:spacing w:after="200" w:line="240" w:lineRule="auto"/>
    </w:pPr>
    <w:rPr>
      <w:rFonts w:eastAsiaTheme="minorEastAsia"/>
      <w:b/>
      <w:bCs/>
      <w:lang w:val="sv-SE"/>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AE389F"/>
    <w:pPr>
      <w:spacing w:after="200" w:line="240" w:lineRule="auto"/>
    </w:pPr>
    <w:rPr>
      <w:rFonts w:eastAsiaTheme="minorEastAsia"/>
      <w:b/>
      <w:bCs/>
      <w:lang w:val="sv-SE"/>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AE389F"/>
    <w:pPr>
      <w:spacing w:after="200" w:line="240" w:lineRule="auto"/>
    </w:pPr>
    <w:rPr>
      <w:rFonts w:eastAsiaTheme="minorEastAsia"/>
      <w:lang w:val="sv-SE"/>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AE389F"/>
    <w:pPr>
      <w:spacing w:after="200" w:line="240" w:lineRule="auto"/>
    </w:pPr>
    <w:rPr>
      <w:rFonts w:eastAsiaTheme="minorEastAsia"/>
      <w:lang w:val="sv-SE"/>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uiPriority w:val="99"/>
    <w:semiHidden/>
    <w:unhideWhenUsed/>
    <w:rsid w:val="00AE389F"/>
    <w:pPr>
      <w:spacing w:after="200" w:line="240" w:lineRule="auto"/>
    </w:pPr>
    <w:rPr>
      <w:rFonts w:eastAsiaTheme="minorEastAsia"/>
      <w:lang w:val="sv-SE"/>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AE389F"/>
    <w:pPr>
      <w:spacing w:after="200" w:line="240" w:lineRule="auto"/>
    </w:pPr>
    <w:rPr>
      <w:rFonts w:eastAsiaTheme="minorEastAsia"/>
      <w:lang w:val="sv-SE"/>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AE389F"/>
    <w:pPr>
      <w:spacing w:after="200" w:line="240" w:lineRule="auto"/>
    </w:pPr>
    <w:rPr>
      <w:rFonts w:eastAsiaTheme="minorEastAsia"/>
      <w:lang w:val="sv-SE"/>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AE389F"/>
    <w:pPr>
      <w:spacing w:after="200" w:line="240" w:lineRule="auto"/>
    </w:pPr>
    <w:rPr>
      <w:rFonts w:eastAsiaTheme="minorEastAsia"/>
      <w:lang w:val="sv-SE"/>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AE389F"/>
    <w:pPr>
      <w:spacing w:after="200" w:line="240" w:lineRule="auto"/>
    </w:pPr>
    <w:rPr>
      <w:rFonts w:eastAsiaTheme="minorEastAsia"/>
      <w:lang w:val="sv-SE"/>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AE389F"/>
    <w:pPr>
      <w:spacing w:after="200" w:line="240" w:lineRule="auto"/>
    </w:pPr>
    <w:rPr>
      <w:rFonts w:eastAsiaTheme="minorEastAsia"/>
      <w:lang w:val="sv-SE"/>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AE389F"/>
    <w:pPr>
      <w:spacing w:after="200" w:line="240" w:lineRule="auto"/>
    </w:pPr>
    <w:rPr>
      <w:rFonts w:eastAsiaTheme="minorEastAsia"/>
      <w:lang w:val="sv-SE"/>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AE389F"/>
    <w:pPr>
      <w:spacing w:after="200" w:line="240" w:lineRule="auto"/>
    </w:pPr>
    <w:rPr>
      <w:rFonts w:eastAsiaTheme="minorEastAsia"/>
      <w:lang w:val="sv-SE"/>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Grid13">
    <w:name w:val="Table Grid 1"/>
    <w:basedOn w:val="TableNormal"/>
    <w:uiPriority w:val="99"/>
    <w:semiHidden/>
    <w:unhideWhenUsed/>
    <w:rsid w:val="00AE389F"/>
    <w:pPr>
      <w:spacing w:after="200" w:line="240" w:lineRule="auto"/>
    </w:pPr>
    <w:rPr>
      <w:rFonts w:eastAsiaTheme="minorEastAsia"/>
      <w:lang w:val="sv-S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AE389F"/>
    <w:pPr>
      <w:spacing w:after="200" w:line="240" w:lineRule="auto"/>
    </w:pPr>
    <w:rPr>
      <w:rFonts w:eastAsiaTheme="minorEastAsia"/>
      <w:lang w:val="sv-SE"/>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0">
    <w:name w:val="Table Grid 3"/>
    <w:basedOn w:val="TableNormal"/>
    <w:uiPriority w:val="99"/>
    <w:semiHidden/>
    <w:unhideWhenUsed/>
    <w:rsid w:val="00AE389F"/>
    <w:pPr>
      <w:spacing w:after="200" w:line="240" w:lineRule="auto"/>
    </w:pPr>
    <w:rPr>
      <w:rFonts w:eastAsiaTheme="minorEastAsia"/>
      <w:lang w:val="sv-SE"/>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0">
    <w:name w:val="Table Grid 4"/>
    <w:basedOn w:val="TableNormal"/>
    <w:uiPriority w:val="99"/>
    <w:semiHidden/>
    <w:unhideWhenUsed/>
    <w:rsid w:val="00AE389F"/>
    <w:pPr>
      <w:spacing w:after="200" w:line="240" w:lineRule="auto"/>
    </w:pPr>
    <w:rPr>
      <w:rFonts w:eastAsiaTheme="minorEastAsia"/>
      <w:lang w:val="sv-S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0">
    <w:name w:val="Table Grid 5"/>
    <w:basedOn w:val="TableNormal"/>
    <w:uiPriority w:val="99"/>
    <w:semiHidden/>
    <w:unhideWhenUsed/>
    <w:rsid w:val="00AE389F"/>
    <w:pPr>
      <w:spacing w:after="200" w:line="240" w:lineRule="auto"/>
    </w:pPr>
    <w:rPr>
      <w:rFonts w:eastAsiaTheme="minorEastAsia"/>
      <w:lang w:val="sv-SE"/>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0">
    <w:name w:val="Table Grid 6"/>
    <w:basedOn w:val="TableNormal"/>
    <w:uiPriority w:val="99"/>
    <w:semiHidden/>
    <w:unhideWhenUsed/>
    <w:rsid w:val="00AE389F"/>
    <w:pPr>
      <w:spacing w:after="200" w:line="240" w:lineRule="auto"/>
    </w:pPr>
    <w:rPr>
      <w:rFonts w:eastAsiaTheme="minorEastAsia"/>
      <w:lang w:val="sv-SE"/>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0">
    <w:name w:val="Table Grid 7"/>
    <w:basedOn w:val="TableNormal"/>
    <w:uiPriority w:val="99"/>
    <w:semiHidden/>
    <w:unhideWhenUsed/>
    <w:rsid w:val="00AE389F"/>
    <w:pPr>
      <w:spacing w:after="200" w:line="240" w:lineRule="auto"/>
    </w:pPr>
    <w:rPr>
      <w:rFonts w:eastAsiaTheme="minorEastAsia"/>
      <w:b/>
      <w:bCs/>
      <w:lang w:val="sv-SE"/>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0">
    <w:name w:val="Table Grid 8"/>
    <w:basedOn w:val="TableNormal"/>
    <w:uiPriority w:val="99"/>
    <w:semiHidden/>
    <w:unhideWhenUsed/>
    <w:rsid w:val="00AE389F"/>
    <w:pPr>
      <w:spacing w:after="200" w:line="240" w:lineRule="auto"/>
    </w:pPr>
    <w:rPr>
      <w:rFonts w:eastAsiaTheme="minorEastAsia"/>
      <w:lang w:val="sv-S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TableNormal"/>
    <w:uiPriority w:val="40"/>
    <w:rsid w:val="00AE389F"/>
    <w:pPr>
      <w:spacing w:after="0" w:line="240" w:lineRule="auto"/>
    </w:pPr>
    <w:rPr>
      <w:rFonts w:eastAsiaTheme="minorEastAsia"/>
      <w:lang w:val="sv-S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Theme">
    <w:name w:val="Table Theme"/>
    <w:basedOn w:val="TableNormal"/>
    <w:uiPriority w:val="99"/>
    <w:semiHidden/>
    <w:unhideWhenUsed/>
    <w:rsid w:val="00AE389F"/>
    <w:pPr>
      <w:spacing w:after="200" w:line="240" w:lineRule="auto"/>
    </w:pPr>
    <w:rPr>
      <w:rFonts w:eastAsiaTheme="minorEastAsia"/>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AE389F"/>
    <w:pPr>
      <w:spacing w:after="200" w:line="240" w:lineRule="auto"/>
    </w:pPr>
    <w:rPr>
      <w:rFonts w:eastAsiaTheme="minorEastAsia"/>
      <w:lang w:val="sv-SE"/>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AE389F"/>
    <w:pPr>
      <w:spacing w:after="200" w:line="240" w:lineRule="auto"/>
    </w:pPr>
    <w:rPr>
      <w:rFonts w:eastAsiaTheme="minorEastAsia"/>
      <w:lang w:val="sv-S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AE389F"/>
    <w:pPr>
      <w:spacing w:after="200" w:line="240" w:lineRule="auto"/>
    </w:pPr>
    <w:rPr>
      <w:rFonts w:eastAsiaTheme="minorEastAsia"/>
      <w:lang w:val="sv-SE"/>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normal10">
    <w:name w:val="normal10"/>
    <w:basedOn w:val="DefaultParagraphFont"/>
    <w:rsid w:val="00E97DE0"/>
  </w:style>
  <w:style w:type="paragraph" w:customStyle="1" w:styleId="Paperbody">
    <w:name w:val="Paper body"/>
    <w:qFormat/>
    <w:rsid w:val="00E97DE0"/>
    <w:pPr>
      <w:autoSpaceDE w:val="0"/>
      <w:autoSpaceDN w:val="0"/>
      <w:adjustRightInd w:val="0"/>
      <w:spacing w:after="0" w:line="240" w:lineRule="auto"/>
      <w:ind w:firstLine="227"/>
      <w:jc w:val="both"/>
    </w:pPr>
    <w:rPr>
      <w:rFonts w:ascii="Times New Roman" w:eastAsia="Batang" w:hAnsi="Times New Roman" w:cs="Times New Roman"/>
      <w:sz w:val="20"/>
      <w:szCs w:val="20"/>
      <w:lang w:eastAsia="ru-RU"/>
    </w:rPr>
  </w:style>
  <w:style w:type="table" w:customStyle="1" w:styleId="Tabellenraster1">
    <w:name w:val="Tabellenraster1"/>
    <w:basedOn w:val="TableNormal"/>
    <w:next w:val="TableGrid"/>
    <w:uiPriority w:val="39"/>
    <w:rsid w:val="00E97DE0"/>
    <w:pPr>
      <w:spacing w:after="0" w:line="240" w:lineRule="auto"/>
      <w:jc w:val="both"/>
    </w:pPr>
    <w:rPr>
      <w:sz w:val="23"/>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egiustificato">
    <w:name w:val="Normale + giustificato"/>
    <w:basedOn w:val="Normal"/>
    <w:rsid w:val="00E97DE0"/>
    <w:pPr>
      <w:spacing w:line="276" w:lineRule="auto"/>
    </w:pPr>
    <w:rPr>
      <w:rFonts w:ascii="Calibri" w:eastAsia="Times New Roman" w:hAnsi="Calibri" w:cs="Times New Roman"/>
      <w:noProof w:val="0"/>
    </w:rPr>
  </w:style>
  <w:style w:type="paragraph" w:customStyle="1" w:styleId="Quellesource">
    <w:name w:val="Quelle / source"/>
    <w:basedOn w:val="Normal"/>
    <w:next w:val="Normal"/>
    <w:rsid w:val="00E97DE0"/>
    <w:pPr>
      <w:spacing w:before="120" w:after="0" w:line="240" w:lineRule="auto"/>
      <w:ind w:left="851" w:hanging="851"/>
    </w:pPr>
    <w:rPr>
      <w:rFonts w:ascii="Times New Roman" w:eastAsia="Times New Roman" w:hAnsi="Times New Roman" w:cs="Times New Roman"/>
      <w:noProof w:val="0"/>
      <w:sz w:val="24"/>
      <w:szCs w:val="24"/>
      <w:lang w:val="de-DE" w:eastAsia="de-DE"/>
    </w:rPr>
  </w:style>
  <w:style w:type="paragraph" w:customStyle="1" w:styleId="Newparagraph">
    <w:name w:val="New paragraph"/>
    <w:basedOn w:val="Normal"/>
    <w:qFormat/>
    <w:rsid w:val="00E97DE0"/>
    <w:pPr>
      <w:spacing w:after="0" w:line="480" w:lineRule="auto"/>
      <w:ind w:firstLine="720"/>
    </w:pPr>
    <w:rPr>
      <w:rFonts w:ascii="Times New Roman" w:eastAsiaTheme="minorEastAsia" w:hAnsi="Times New Roman" w:cs="Times New Roman"/>
      <w:noProof w:val="0"/>
      <w:sz w:val="24"/>
      <w:szCs w:val="24"/>
      <w:lang w:eastAsia="en-GB"/>
    </w:rPr>
  </w:style>
  <w:style w:type="paragraph" w:customStyle="1" w:styleId="norm">
    <w:name w:val="norm"/>
    <w:basedOn w:val="Normal"/>
    <w:rsid w:val="00E97DE0"/>
    <w:pPr>
      <w:spacing w:before="100" w:beforeAutospacing="1" w:after="100" w:afterAutospacing="1" w:line="240" w:lineRule="auto"/>
      <w:jc w:val="left"/>
    </w:pPr>
    <w:rPr>
      <w:rFonts w:ascii="Times New Roman" w:eastAsia="Times New Roman" w:hAnsi="Times New Roman" w:cs="Times New Roman"/>
      <w:noProof w:val="0"/>
      <w:sz w:val="24"/>
      <w:szCs w:val="24"/>
      <w:lang w:val="en-US"/>
    </w:rPr>
  </w:style>
  <w:style w:type="table" w:customStyle="1" w:styleId="TabloKlavuzu1">
    <w:name w:val="Tablo Kılavuzu1"/>
    <w:basedOn w:val="TableNormal"/>
    <w:next w:val="TableGrid"/>
    <w:uiPriority w:val="59"/>
    <w:rsid w:val="00E97DE0"/>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policymixChar">
    <w:name w:val="text policymix Char"/>
    <w:basedOn w:val="DefaultParagraphFont"/>
    <w:link w:val="textpolicymix"/>
    <w:locked/>
    <w:rsid w:val="00E97DE0"/>
    <w:rPr>
      <w:rFonts w:ascii="Calibri" w:eastAsia="Calibri" w:hAnsi="Calibri" w:cs="Times New Roman"/>
      <w:kern w:val="28"/>
      <w:sz w:val="21"/>
      <w:lang w:val="en-US"/>
    </w:rPr>
  </w:style>
  <w:style w:type="paragraph" w:customStyle="1" w:styleId="textpolicymix">
    <w:name w:val="text policymix"/>
    <w:link w:val="textpolicymixChar"/>
    <w:qFormat/>
    <w:locked/>
    <w:rsid w:val="00E97DE0"/>
    <w:pPr>
      <w:spacing w:after="0" w:line="280" w:lineRule="exact"/>
      <w:jc w:val="both"/>
    </w:pPr>
    <w:rPr>
      <w:rFonts w:ascii="Calibri" w:eastAsia="Calibri" w:hAnsi="Calibri" w:cs="Times New Roman"/>
      <w:kern w:val="28"/>
      <w:sz w:val="21"/>
      <w:lang w:val="en-US"/>
    </w:rPr>
  </w:style>
  <w:style w:type="table" w:customStyle="1" w:styleId="TableGrid130">
    <w:name w:val="Table Grid13"/>
    <w:basedOn w:val="TableNormal"/>
    <w:next w:val="TableGrid"/>
    <w:uiPriority w:val="59"/>
    <w:rsid w:val="00B06A47"/>
    <w:pPr>
      <w:spacing w:after="0" w:line="240" w:lineRule="auto"/>
    </w:pPr>
    <w:rPr>
      <w:rFonts w:eastAsia="MS Mincho"/>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F52E9D"/>
    <w:pPr>
      <w:spacing w:after="0" w:line="240" w:lineRule="auto"/>
    </w:pPr>
    <w:rPr>
      <w:rFonts w:eastAsia="MS Mincho"/>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rsid w:val="009A3B9E"/>
    <w:rPr>
      <w:color w:val="808080"/>
      <w:shd w:val="clear" w:color="auto" w:fill="E6E6E6"/>
    </w:rPr>
  </w:style>
  <w:style w:type="character" w:customStyle="1" w:styleId="msoins00">
    <w:name w:val="msoins0"/>
    <w:basedOn w:val="DefaultParagraphFont"/>
    <w:rsid w:val="009A3B9E"/>
  </w:style>
  <w:style w:type="paragraph" w:customStyle="1" w:styleId="Standard1">
    <w:name w:val="Standard1"/>
    <w:uiPriority w:val="99"/>
    <w:rsid w:val="009A3B9E"/>
    <w:pPr>
      <w:widowControl w:val="0"/>
      <w:suppressAutoHyphens/>
      <w:autoSpaceDN w:val="0"/>
      <w:spacing w:after="0" w:line="240" w:lineRule="auto"/>
    </w:pPr>
    <w:rPr>
      <w:rFonts w:ascii="Times New Roman" w:eastAsia="Arial Unicode MS" w:hAnsi="Times New Roman" w:cs="Mangal"/>
      <w:kern w:val="3"/>
      <w:sz w:val="24"/>
      <w:szCs w:val="24"/>
      <w:lang w:val="ru-RU" w:eastAsia="zh-CN" w:bidi="hi-IN"/>
    </w:rPr>
  </w:style>
  <w:style w:type="character" w:customStyle="1" w:styleId="Absatz-Standardschriftart1">
    <w:name w:val="Absatz-Standardschriftart1"/>
    <w:rsid w:val="009A3B9E"/>
  </w:style>
  <w:style w:type="character" w:customStyle="1" w:styleId="UnresolvedMention4">
    <w:name w:val="Unresolved Mention4"/>
    <w:basedOn w:val="DefaultParagraphFont"/>
    <w:uiPriority w:val="99"/>
    <w:rsid w:val="009A3B9E"/>
    <w:rPr>
      <w:color w:val="808080"/>
      <w:shd w:val="clear" w:color="auto" w:fill="E6E6E6"/>
    </w:rPr>
  </w:style>
  <w:style w:type="numbering" w:customStyle="1" w:styleId="Normallist">
    <w:name w:val="Normal_list"/>
    <w:basedOn w:val="NoList"/>
    <w:rsid w:val="008874D7"/>
    <w:pPr>
      <w:numPr>
        <w:numId w:val="5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32079">
      <w:bodyDiv w:val="1"/>
      <w:marLeft w:val="0"/>
      <w:marRight w:val="0"/>
      <w:marTop w:val="0"/>
      <w:marBottom w:val="0"/>
      <w:divBdr>
        <w:top w:val="none" w:sz="0" w:space="0" w:color="auto"/>
        <w:left w:val="none" w:sz="0" w:space="0" w:color="auto"/>
        <w:bottom w:val="none" w:sz="0" w:space="0" w:color="auto"/>
        <w:right w:val="none" w:sz="0" w:space="0" w:color="auto"/>
      </w:divBdr>
    </w:div>
    <w:div w:id="452988544">
      <w:bodyDiv w:val="1"/>
      <w:marLeft w:val="0"/>
      <w:marRight w:val="0"/>
      <w:marTop w:val="0"/>
      <w:marBottom w:val="0"/>
      <w:divBdr>
        <w:top w:val="none" w:sz="0" w:space="0" w:color="auto"/>
        <w:left w:val="none" w:sz="0" w:space="0" w:color="auto"/>
        <w:bottom w:val="none" w:sz="0" w:space="0" w:color="auto"/>
        <w:right w:val="none" w:sz="0" w:space="0" w:color="auto"/>
      </w:divBdr>
    </w:div>
    <w:div w:id="1277830736">
      <w:bodyDiv w:val="1"/>
      <w:marLeft w:val="0"/>
      <w:marRight w:val="0"/>
      <w:marTop w:val="0"/>
      <w:marBottom w:val="0"/>
      <w:divBdr>
        <w:top w:val="none" w:sz="0" w:space="0" w:color="auto"/>
        <w:left w:val="none" w:sz="0" w:space="0" w:color="auto"/>
        <w:bottom w:val="none" w:sz="0" w:space="0" w:color="auto"/>
        <w:right w:val="none" w:sz="0" w:space="0" w:color="auto"/>
      </w:divBdr>
      <w:divsChild>
        <w:div w:id="1881167887">
          <w:marLeft w:val="0"/>
          <w:marRight w:val="0"/>
          <w:marTop w:val="0"/>
          <w:marBottom w:val="0"/>
          <w:divBdr>
            <w:top w:val="none" w:sz="0" w:space="0" w:color="auto"/>
            <w:left w:val="none" w:sz="0" w:space="0" w:color="auto"/>
            <w:bottom w:val="none" w:sz="0" w:space="0" w:color="auto"/>
            <w:right w:val="none" w:sz="0" w:space="0" w:color="auto"/>
          </w:divBdr>
        </w:div>
      </w:divsChild>
    </w:div>
    <w:div w:id="1632057071">
      <w:bodyDiv w:val="1"/>
      <w:marLeft w:val="0"/>
      <w:marRight w:val="0"/>
      <w:marTop w:val="0"/>
      <w:marBottom w:val="0"/>
      <w:divBdr>
        <w:top w:val="none" w:sz="0" w:space="0" w:color="auto"/>
        <w:left w:val="none" w:sz="0" w:space="0" w:color="auto"/>
        <w:bottom w:val="none" w:sz="0" w:space="0" w:color="auto"/>
        <w:right w:val="none" w:sz="0" w:space="0" w:color="auto"/>
      </w:divBdr>
      <w:divsChild>
        <w:div w:id="12353108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hyperlink" Target="https://doi.org/10.1017/s037689291200032x" TargetMode="External"/><Relationship Id="rId3182" Type="http://schemas.openxmlformats.org/officeDocument/2006/relationships/hyperlink" Target="http://doi.org/10.1038/535221a" TargetMode="External"/><Relationship Id="rId3999" Type="http://schemas.openxmlformats.org/officeDocument/2006/relationships/hyperlink" Target="http://doi.org/10.1038/461472a" TargetMode="External"/><Relationship Id="rId170" Type="http://schemas.openxmlformats.org/officeDocument/2006/relationships/hyperlink" Target="http://doi.org/10.1007/s10668-005-1262-8" TargetMode="External"/><Relationship Id="rId987" Type="http://schemas.openxmlformats.org/officeDocument/2006/relationships/header" Target="header12.xml"/><Relationship Id="rId2668" Type="http://schemas.openxmlformats.org/officeDocument/2006/relationships/hyperlink" Target="http://doi.org/10.1111/j.1523-1739.2007.00831.x" TargetMode="External"/><Relationship Id="rId3719" Type="http://schemas.openxmlformats.org/officeDocument/2006/relationships/hyperlink" Target="http://doi.org/10.1016/j.envsci.2008.06.003" TargetMode="External"/><Relationship Id="rId4090" Type="http://schemas.openxmlformats.org/officeDocument/2006/relationships/hyperlink" Target="http://www.teebweb.org" TargetMode="External"/><Relationship Id="rId1684" Type="http://schemas.openxmlformats.org/officeDocument/2006/relationships/hyperlink" Target="https://www.regjeringen.no/no/dokumenter/fagsystem-for-fastsetting-av-god-okologisk-tilstand/id2558481/" TargetMode="External"/><Relationship Id="rId2735" Type="http://schemas.openxmlformats.org/officeDocument/2006/relationships/hyperlink" Target="http://doi.org/10.1016/j.ecolind.2012.07.009" TargetMode="External"/><Relationship Id="rId707" Type="http://schemas.openxmlformats.org/officeDocument/2006/relationships/hyperlink" Target="http://doi.org/10.2779/77003" TargetMode="External"/><Relationship Id="rId1337" Type="http://schemas.openxmlformats.org/officeDocument/2006/relationships/hyperlink" Target="http://doi.org/10.1007/s13398-014-0173-7.2" TargetMode="External"/><Relationship Id="rId1751" Type="http://schemas.openxmlformats.org/officeDocument/2006/relationships/hyperlink" Target="https://doi.org/10.1080/14772001003782088" TargetMode="External"/><Relationship Id="rId2802" Type="http://schemas.openxmlformats.org/officeDocument/2006/relationships/hyperlink" Target="http://doi.org/10.1175/1520-0477(1997)078%3c2837:AOOTGH%3e2.0.CO;2" TargetMode="External"/><Relationship Id="rId43" Type="http://schemas.openxmlformats.org/officeDocument/2006/relationships/image" Target="media/image21.png"/><Relationship Id="rId1404" Type="http://schemas.openxmlformats.org/officeDocument/2006/relationships/hyperlink" Target="https://doi.org/10.1016/j.ecoser.2014.05.006" TargetMode="External"/><Relationship Id="rId3576" Type="http://schemas.openxmlformats.org/officeDocument/2006/relationships/hyperlink" Target="https://eur-lex.europa.eu/legal-content/EN/TXT/?uri=CELEX%3A52013DC0249" TargetMode="External"/><Relationship Id="rId497" Type="http://schemas.openxmlformats.org/officeDocument/2006/relationships/hyperlink" Target="http://doi.org/10.1098/rsbl.2007.0149" TargetMode="External"/><Relationship Id="rId2178" Type="http://schemas.openxmlformats.org/officeDocument/2006/relationships/hyperlink" Target="http://doi.org/10.1029/98GL00724" TargetMode="External"/><Relationship Id="rId3229" Type="http://schemas.openxmlformats.org/officeDocument/2006/relationships/hyperlink" Target="http://doi.org/10.1007/s10584-013-0944-8" TargetMode="External"/><Relationship Id="rId3990" Type="http://schemas.openxmlformats.org/officeDocument/2006/relationships/hyperlink" Target="http://ec.europa.eu/environment/nature/natura2000/financing/docs/Kettunen_2017_financing_biodiversity_case_studies.pdf" TargetMode="External"/><Relationship Id="rId1194" Type="http://schemas.openxmlformats.org/officeDocument/2006/relationships/hyperlink" Target="https://doi.org/10.1016/j.tree.2015.06.011" TargetMode="External"/><Relationship Id="rId2592" Type="http://schemas.openxmlformats.org/officeDocument/2006/relationships/hyperlink" Target="http://doi.org/10.1007/s12520-016-0446-5" TargetMode="External"/><Relationship Id="rId3643" Type="http://schemas.openxmlformats.org/officeDocument/2006/relationships/hyperlink" Target="http://doi.org/10.1016/S0169-2046(96)00378-7" TargetMode="External"/><Relationship Id="rId217" Type="http://schemas.openxmlformats.org/officeDocument/2006/relationships/image" Target="media/image37.png"/><Relationship Id="rId564" Type="http://schemas.openxmlformats.org/officeDocument/2006/relationships/hyperlink" Target="https://www.iucn.org/theme/protected-areas/about/protected-area-categories" TargetMode="External"/><Relationship Id="rId2245" Type="http://schemas.openxmlformats.org/officeDocument/2006/relationships/hyperlink" Target="http://doi.org/10.1111/cobi.12533" TargetMode="External"/><Relationship Id="rId3710" Type="http://schemas.openxmlformats.org/officeDocument/2006/relationships/hyperlink" Target="http://doi.org/10.1080/14486563.2016.1251857" TargetMode="External"/><Relationship Id="rId631" Type="http://schemas.openxmlformats.org/officeDocument/2006/relationships/hyperlink" Target="http://doi.org/10.1051/agro/2008068" TargetMode="External"/><Relationship Id="rId1261" Type="http://schemas.openxmlformats.org/officeDocument/2006/relationships/hyperlink" Target="https://doi.org/10.2800/603862" TargetMode="External"/><Relationship Id="rId2312" Type="http://schemas.openxmlformats.org/officeDocument/2006/relationships/hyperlink" Target="http://doi.org/10.1111/j.1466-8238.2007.00344.x" TargetMode="External"/><Relationship Id="rId3086" Type="http://schemas.openxmlformats.org/officeDocument/2006/relationships/hyperlink" Target="http://doi.org/10.1016/S0167-8809(01)00249-3" TargetMode="External"/><Relationship Id="rId4137" Type="http://schemas.openxmlformats.org/officeDocument/2006/relationships/hyperlink" Target="https://www.cbd.int/financial/monterreytradetech/unep-valuation-sids.pdf" TargetMode="External"/><Relationship Id="rId3153" Type="http://schemas.openxmlformats.org/officeDocument/2006/relationships/hyperlink" Target="http://doi.org/10.1007/s10530-010-9905-6" TargetMode="External"/><Relationship Id="rId4204" Type="http://schemas.openxmlformats.org/officeDocument/2006/relationships/hyperlink" Target="http://doi.org/10.1016/j.biocon.2012.08.018" TargetMode="External"/><Relationship Id="rId141" Type="http://schemas.openxmlformats.org/officeDocument/2006/relationships/hyperlink" Target="http://doi.org/10.1111/jiec.12238" TargetMode="External"/><Relationship Id="rId3220" Type="http://schemas.openxmlformats.org/officeDocument/2006/relationships/hyperlink" Target="http://doi.org/10.1007/s10584-008-9452-7" TargetMode="External"/><Relationship Id="rId7" Type="http://schemas.openxmlformats.org/officeDocument/2006/relationships/endnotes" Target="endnotes.xml"/><Relationship Id="rId2986" Type="http://schemas.openxmlformats.org/officeDocument/2006/relationships/hyperlink" Target="http://doi.org/10.1111/gcb.12752" TargetMode="External"/><Relationship Id="rId958" Type="http://schemas.openxmlformats.org/officeDocument/2006/relationships/image" Target="media/image115.png"/><Relationship Id="rId1588" Type="http://schemas.openxmlformats.org/officeDocument/2006/relationships/hyperlink" Target="https://doi.org/10.1016/j.tree.2011.08.006" TargetMode="External"/><Relationship Id="rId2639" Type="http://schemas.openxmlformats.org/officeDocument/2006/relationships/hyperlink" Target="http://www.stst.gov.lt/en" TargetMode="External"/><Relationship Id="rId1655" Type="http://schemas.openxmlformats.org/officeDocument/2006/relationships/hyperlink" Target="http://doi.org/10.1111/j.1365-294X.2004.02316.x" TargetMode="External"/><Relationship Id="rId2706" Type="http://schemas.openxmlformats.org/officeDocument/2006/relationships/hyperlink" Target="http://doi.org/10.1111/j.1365-2486.2006.01193.x" TargetMode="External"/><Relationship Id="rId4061" Type="http://schemas.openxmlformats.org/officeDocument/2006/relationships/hyperlink" Target="https://new.wwf.ru/resources/publications/booklets/my-i-amurskie-navodneniya-nevyuchennyy-urok/" TargetMode="External"/><Relationship Id="rId1308" Type="http://schemas.openxmlformats.org/officeDocument/2006/relationships/hyperlink" Target="https://doi.org/10.1111/j.1529-8817.2003.00794.x" TargetMode="External"/><Relationship Id="rId1722" Type="http://schemas.openxmlformats.org/officeDocument/2006/relationships/hyperlink" Target="https://doi.org/10.1111/j.1654-109X.2012.01215.x" TargetMode="External"/><Relationship Id="rId14" Type="http://schemas.openxmlformats.org/officeDocument/2006/relationships/header" Target="header1.xml"/><Relationship Id="rId3894" Type="http://schemas.openxmlformats.org/officeDocument/2006/relationships/hyperlink" Target="http://doi.org/10.1111/j.1540-6210.2012.02544.x" TargetMode="External"/><Relationship Id="rId2496" Type="http://schemas.openxmlformats.org/officeDocument/2006/relationships/hyperlink" Target="http://doi.org/10.1111/j.1472-4642.2011.00776.x" TargetMode="External"/><Relationship Id="rId3547" Type="http://schemas.openxmlformats.org/officeDocument/2006/relationships/hyperlink" Target="https://www.eea.europa.eu/publications/late-lessons-2" TargetMode="External"/><Relationship Id="rId3961" Type="http://schemas.openxmlformats.org/officeDocument/2006/relationships/hyperlink" Target="https://www.iisd.org/pdf/2014/ssi_2014.pdf" TargetMode="External"/><Relationship Id="rId468" Type="http://schemas.openxmlformats.org/officeDocument/2006/relationships/hyperlink" Target="http://doi.org/10.2788/341839" TargetMode="External"/><Relationship Id="rId882" Type="http://schemas.openxmlformats.org/officeDocument/2006/relationships/hyperlink" Target="http://doi.org/10.1016/j.ufug.2015.07.008" TargetMode="External"/><Relationship Id="rId1098" Type="http://schemas.openxmlformats.org/officeDocument/2006/relationships/hyperlink" Target="https://www.novapublishers.com/catalog/product_info.php?products_id=21851" TargetMode="External"/><Relationship Id="rId2149" Type="http://schemas.openxmlformats.org/officeDocument/2006/relationships/hyperlink" Target="http://doi.org/10.1046/j.1523-1739.1998.96480.x" TargetMode="External"/><Relationship Id="rId2563" Type="http://schemas.openxmlformats.org/officeDocument/2006/relationships/hyperlink" Target="http://www.kap.kz/upload/files/37117_707572_09.pdf" TargetMode="External"/><Relationship Id="rId3614" Type="http://schemas.openxmlformats.org/officeDocument/2006/relationships/hyperlink" Target="http://www.fao.org/3/a-i5316e.pdf" TargetMode="External"/><Relationship Id="rId535" Type="http://schemas.openxmlformats.org/officeDocument/2006/relationships/hyperlink" Target="http://doi.org/10.1016/j.scitotenv.2015.09.073" TargetMode="External"/><Relationship Id="rId1165" Type="http://schemas.openxmlformats.org/officeDocument/2006/relationships/hyperlink" Target="https://doi.org/10.1111/ele.12121" TargetMode="External"/><Relationship Id="rId2216" Type="http://schemas.openxmlformats.org/officeDocument/2006/relationships/hyperlink" Target="http://doi.org/10.1111/j.1365-2486.2007.01434.x" TargetMode="External"/><Relationship Id="rId2630" Type="http://schemas.openxmlformats.org/officeDocument/2006/relationships/hyperlink" Target="http://doi.org/10.1093/aepp/ppr046" TargetMode="External"/><Relationship Id="rId602" Type="http://schemas.openxmlformats.org/officeDocument/2006/relationships/hyperlink" Target="http://doi.org/10.1126/science.aaa7031" TargetMode="External"/><Relationship Id="rId1232" Type="http://schemas.openxmlformats.org/officeDocument/2006/relationships/hyperlink" Target="https://doi.org/10.1111/j.1365-2486.2010.02266.x" TargetMode="External"/><Relationship Id="rId3057" Type="http://schemas.openxmlformats.org/officeDocument/2006/relationships/hyperlink" Target="http://doi.org/10.1177/0309133314542957" TargetMode="External"/><Relationship Id="rId4108" Type="http://schemas.openxmlformats.org/officeDocument/2006/relationships/hyperlink" Target="http://doi.org/10.1016/j.forpol.2015.07.002" TargetMode="External"/><Relationship Id="rId3471" Type="http://schemas.openxmlformats.org/officeDocument/2006/relationships/hyperlink" Target="http://doi.org/10.1016/j.marpolbul.2016.06.079" TargetMode="External"/><Relationship Id="rId392" Type="http://schemas.openxmlformats.org/officeDocument/2006/relationships/hyperlink" Target="http://doi.org/10.1016/j.marpol.2015.11.001" TargetMode="External"/><Relationship Id="rId2073" Type="http://schemas.openxmlformats.org/officeDocument/2006/relationships/image" Target="media/image237.png"/><Relationship Id="rId2280" Type="http://schemas.openxmlformats.org/officeDocument/2006/relationships/hyperlink" Target="http://doi.org/10.1016/S0301-4215(00)00137-3" TargetMode="External"/><Relationship Id="rId3124" Type="http://schemas.openxmlformats.org/officeDocument/2006/relationships/image" Target="media/image271.png"/><Relationship Id="rId3331" Type="http://schemas.openxmlformats.org/officeDocument/2006/relationships/hyperlink" Target="http://doi.org/10.1175/JCLI3471.1" TargetMode="External"/><Relationship Id="rId252" Type="http://schemas.openxmlformats.org/officeDocument/2006/relationships/hyperlink" Target="https://www.ipbes.net/sites/default/files/eca_ch_2_appendix_2.2_ilk_content_of_ncp.pdf" TargetMode="External"/><Relationship Id="rId2140" Type="http://schemas.openxmlformats.org/officeDocument/2006/relationships/hyperlink" Target="http://doi.org/10.1038/nature11018" TargetMode="External"/><Relationship Id="rId112" Type="http://schemas.openxmlformats.org/officeDocument/2006/relationships/hyperlink" Target="http://doi.org/10.1080/1747423X.2013.786150" TargetMode="External"/><Relationship Id="rId1699" Type="http://schemas.openxmlformats.org/officeDocument/2006/relationships/hyperlink" Target="https://doi.org/10.1029/2007JC004578" TargetMode="External"/><Relationship Id="rId2000" Type="http://schemas.openxmlformats.org/officeDocument/2006/relationships/image" Target="media/image171.png"/><Relationship Id="rId2957" Type="http://schemas.openxmlformats.org/officeDocument/2006/relationships/hyperlink" Target="http://doi.org/10.1111/ddi.12288" TargetMode="External"/><Relationship Id="rId4172" Type="http://schemas.openxmlformats.org/officeDocument/2006/relationships/hyperlink" Target="http://doi.org/10.1007/s00267-010-9566-3" TargetMode="External"/><Relationship Id="rId929" Type="http://schemas.openxmlformats.org/officeDocument/2006/relationships/hyperlink" Target="https://www.ipbes.net/sites/default/files/eca_ch_3_appendix_3.1_additional_references.pdf" TargetMode="External"/><Relationship Id="rId1559" Type="http://schemas.openxmlformats.org/officeDocument/2006/relationships/hyperlink" Target="https://www.cabdirect.org/cabdirect/abstract/19951800186" TargetMode="External"/><Relationship Id="rId1766" Type="http://schemas.openxmlformats.org/officeDocument/2006/relationships/hyperlink" Target="http://doi.org/10.1098/rsbl.2010.0373" TargetMode="External"/><Relationship Id="rId1973" Type="http://schemas.openxmlformats.org/officeDocument/2006/relationships/hyperlink" Target="http://www.feow.org" TargetMode="External"/><Relationship Id="rId2817" Type="http://schemas.openxmlformats.org/officeDocument/2006/relationships/hyperlink" Target="http://doi.org/10.1057/ces.2010.24" TargetMode="External"/><Relationship Id="rId4032" Type="http://schemas.openxmlformats.org/officeDocument/2006/relationships/hyperlink" Target="http://www.unece.org/fileadmin/DAM/timber/publications/SP-26.pdf" TargetMode="External"/><Relationship Id="rId58" Type="http://schemas.openxmlformats.org/officeDocument/2006/relationships/hyperlink" Target="http://doi.org/10.1111/gcb.13447" TargetMode="External"/><Relationship Id="rId1419" Type="http://schemas.openxmlformats.org/officeDocument/2006/relationships/hyperlink" Target="https://doi.org/10.1023/A:1014075901605" TargetMode="External"/><Relationship Id="rId1626" Type="http://schemas.openxmlformats.org/officeDocument/2006/relationships/hyperlink" Target="https://doi.org/10.1146/annurev.earth.35.031306.140120" TargetMode="External"/><Relationship Id="rId1833" Type="http://schemas.openxmlformats.org/officeDocument/2006/relationships/hyperlink" Target="https://doi.org/10.1002/ece3.774" TargetMode="External"/><Relationship Id="rId1900" Type="http://schemas.openxmlformats.org/officeDocument/2006/relationships/hyperlink" Target="http://www.citeulike.org/user/LNCScatalogo/article/10352567?updated=1336273165&amp;rejected" TargetMode="External"/><Relationship Id="rId3798" Type="http://schemas.openxmlformats.org/officeDocument/2006/relationships/hyperlink" Target="http://ec.europa.eu/environment/nature/natura2000/financing/index_en.htm" TargetMode="External"/><Relationship Id="rId3658" Type="http://schemas.openxmlformats.org/officeDocument/2006/relationships/hyperlink" Target="http://doi.org/10.1007/s10530-014-0817-8" TargetMode="External"/><Relationship Id="rId3865" Type="http://schemas.openxmlformats.org/officeDocument/2006/relationships/hyperlink" Target="http://ec.europa.eu/environment/nature/ecosystems/docs/implementation_efficiency.pdf" TargetMode="External"/><Relationship Id="rId579" Type="http://schemas.openxmlformats.org/officeDocument/2006/relationships/hyperlink" Target="http://doi.org/10.1139/cjfr-2012-0139" TargetMode="External"/><Relationship Id="rId786" Type="http://schemas.openxmlformats.org/officeDocument/2006/relationships/hyperlink" Target="http://doi.org/10.1016/j.rser.2014.01.056" TargetMode="External"/><Relationship Id="rId993" Type="http://schemas.openxmlformats.org/officeDocument/2006/relationships/header" Target="header13.xml"/><Relationship Id="rId2467" Type="http://schemas.openxmlformats.org/officeDocument/2006/relationships/hyperlink" Target="http://doi.org/10.1088/1748-9326/8/1/014025" TargetMode="External"/><Relationship Id="rId2674" Type="http://schemas.openxmlformats.org/officeDocument/2006/relationships/hyperlink" Target="http://medpan.org/marine-protected-areas/mediterranean-mpas/" TargetMode="External"/><Relationship Id="rId3518" Type="http://schemas.openxmlformats.org/officeDocument/2006/relationships/hyperlink" Target="http://doi.org/10.1007/s10640-008-9223-y" TargetMode="External"/><Relationship Id="rId439" Type="http://schemas.openxmlformats.org/officeDocument/2006/relationships/hyperlink" Target="http://doi.org/10.1111/j.1365-2664.2012.02111.x" TargetMode="External"/><Relationship Id="rId646" Type="http://schemas.openxmlformats.org/officeDocument/2006/relationships/hyperlink" Target="http://doi.org/10.1186/1746-4269-9-21" TargetMode="External"/><Relationship Id="rId1069" Type="http://schemas.openxmlformats.org/officeDocument/2006/relationships/hyperlink" Target="https://doi.org/10.1093/biosci/bit003" TargetMode="External"/><Relationship Id="rId1276" Type="http://schemas.openxmlformats.org/officeDocument/2006/relationships/hyperlink" Target="https://doi.org/10.1111/j.1365-2486.2010.02393.x" TargetMode="External"/><Relationship Id="rId1483" Type="http://schemas.openxmlformats.org/officeDocument/2006/relationships/hyperlink" Target="https://doi.org/10.1111/gcb.13097" TargetMode="External"/><Relationship Id="rId2327" Type="http://schemas.openxmlformats.org/officeDocument/2006/relationships/hyperlink" Target="http://doi.org/10.1038/nature02808" TargetMode="External"/><Relationship Id="rId2881" Type="http://schemas.openxmlformats.org/officeDocument/2006/relationships/hyperlink" Target="http://doi.org/10.1111/j.1365-2664.2006.01233.x" TargetMode="External"/><Relationship Id="rId3725" Type="http://schemas.openxmlformats.org/officeDocument/2006/relationships/hyperlink" Target="http://doi.org/10.1111/cobi.12531" TargetMode="External"/><Relationship Id="rId3932" Type="http://schemas.openxmlformats.org/officeDocument/2006/relationships/hyperlink" Target="http://arcticreview.no/index.php/arctic/article/download/47/47" TargetMode="External"/><Relationship Id="rId506" Type="http://schemas.openxmlformats.org/officeDocument/2006/relationships/hyperlink" Target="http://doi.org/10.1016/j.geoderma.2007.06.013" TargetMode="External"/><Relationship Id="rId853" Type="http://schemas.openxmlformats.org/officeDocument/2006/relationships/hyperlink" Target="http://doi.org/10.1126/science.1259855" TargetMode="External"/><Relationship Id="rId1136" Type="http://schemas.openxmlformats.org/officeDocument/2006/relationships/hyperlink" Target="https://doi.org/10.1371/journal.pone.0030877" TargetMode="External"/><Relationship Id="rId1690" Type="http://schemas.openxmlformats.org/officeDocument/2006/relationships/hyperlink" Target="https://doi.org/doi:10.2788/799182" TargetMode="External"/><Relationship Id="rId2534" Type="http://schemas.openxmlformats.org/officeDocument/2006/relationships/hyperlink" Target="http://doi.org/10.1016/j.tree.2009.10.001" TargetMode="External"/><Relationship Id="rId2741" Type="http://schemas.openxmlformats.org/officeDocument/2006/relationships/hyperlink" Target="http://doi.org/10.1038/35016500" TargetMode="External"/><Relationship Id="rId713" Type="http://schemas.openxmlformats.org/officeDocument/2006/relationships/hyperlink" Target="http://doi.org/10.1088/1748-9326/4/4/045007" TargetMode="External"/><Relationship Id="rId920" Type="http://schemas.openxmlformats.org/officeDocument/2006/relationships/hyperlink" Target="https://www.ipbes.net/sites/default/files/eca_ch_3_appendix_3.1_additional_references.pdf" TargetMode="External"/><Relationship Id="rId1343" Type="http://schemas.openxmlformats.org/officeDocument/2006/relationships/hyperlink" Target="http://geochemland.ru/uchebnye-materialy/fgam" TargetMode="External"/><Relationship Id="rId1550" Type="http://schemas.openxmlformats.org/officeDocument/2006/relationships/hyperlink" Target="https://doi.org/10.1111/cobi.12474" TargetMode="External"/><Relationship Id="rId2601" Type="http://schemas.openxmlformats.org/officeDocument/2006/relationships/hyperlink" Target="http://doi.org/10.1371/journal.pone.0019502" TargetMode="External"/><Relationship Id="rId1203" Type="http://schemas.openxmlformats.org/officeDocument/2006/relationships/hyperlink" Target="https://doi.org/10.1016/j.icesjms.2004.08.020" TargetMode="External"/><Relationship Id="rId1410" Type="http://schemas.openxmlformats.org/officeDocument/2006/relationships/hyperlink" Target="https://doi.org/10.1016/j.envpol.2012.01.026" TargetMode="External"/><Relationship Id="rId3168" Type="http://schemas.openxmlformats.org/officeDocument/2006/relationships/hyperlink" Target="http://doi.org/10.1016/j.envpol.2010.11.023" TargetMode="External"/><Relationship Id="rId3375" Type="http://schemas.openxmlformats.org/officeDocument/2006/relationships/image" Target="media/image289.png"/><Relationship Id="rId3582" Type="http://schemas.openxmlformats.org/officeDocument/2006/relationships/hyperlink" Target="http://ec.europa.eu/environment/circular-economy/pdf/circular-economy-communication.pdf" TargetMode="External"/><Relationship Id="rId4219" Type="http://schemas.openxmlformats.org/officeDocument/2006/relationships/customXml" Target="../customXml/item3.xml"/><Relationship Id="rId296" Type="http://schemas.openxmlformats.org/officeDocument/2006/relationships/image" Target="media/image91.png"/><Relationship Id="rId2184" Type="http://schemas.openxmlformats.org/officeDocument/2006/relationships/hyperlink" Target="http://doi.org/10.1007/s10980-012-9818-0" TargetMode="External"/><Relationship Id="rId2391" Type="http://schemas.openxmlformats.org/officeDocument/2006/relationships/hyperlink" Target="http://doi.org/10.1068/b37072" TargetMode="External"/><Relationship Id="rId3028" Type="http://schemas.openxmlformats.org/officeDocument/2006/relationships/hyperlink" Target="http://doi.org/10.1016/j.biocon.2015.07.018" TargetMode="External"/><Relationship Id="rId3235" Type="http://schemas.openxmlformats.org/officeDocument/2006/relationships/hyperlink" Target="http://doi.org/10.1007/3-540-31392-3_8" TargetMode="External"/><Relationship Id="rId3442" Type="http://schemas.openxmlformats.org/officeDocument/2006/relationships/hyperlink" Target="http://www.informaworld.com/10.1080/08039410.2010.516406" TargetMode="External"/><Relationship Id="rId156" Type="http://schemas.openxmlformats.org/officeDocument/2006/relationships/hyperlink" Target="http://www.mnr.gov.ru/upload/iblock/62f/dokl2015.pdf" TargetMode="External"/><Relationship Id="rId363" Type="http://schemas.openxmlformats.org/officeDocument/2006/relationships/hyperlink" Target="http://doi.org/10.1016/S0921-8009(99)00013-0" TargetMode="External"/><Relationship Id="rId570" Type="http://schemas.openxmlformats.org/officeDocument/2006/relationships/hyperlink" Target="http://doi.org/10.1126/science.1083592" TargetMode="External"/><Relationship Id="rId2044" Type="http://schemas.openxmlformats.org/officeDocument/2006/relationships/image" Target="media/image209.png"/><Relationship Id="rId2251" Type="http://schemas.openxmlformats.org/officeDocument/2006/relationships/hyperlink" Target="http://doi.org/10.1111/geb.12599" TargetMode="External"/><Relationship Id="rId3302" Type="http://schemas.openxmlformats.org/officeDocument/2006/relationships/hyperlink" Target="http://doi.org/10.1098/rstb.2008.0207" TargetMode="External"/><Relationship Id="rId223" Type="http://schemas.openxmlformats.org/officeDocument/2006/relationships/image" Target="media/image43.png"/><Relationship Id="rId430" Type="http://schemas.openxmlformats.org/officeDocument/2006/relationships/hyperlink" Target="http://doi.org/10.1016/j.biombioe.2010.01.001" TargetMode="External"/><Relationship Id="rId1060" Type="http://schemas.openxmlformats.org/officeDocument/2006/relationships/hyperlink" Target="https://doi.org/https://doi.org/10.1016/j.agee.2013.08.018" TargetMode="External"/><Relationship Id="rId2111" Type="http://schemas.openxmlformats.org/officeDocument/2006/relationships/hyperlink" Target="http://doi.org/10.1641/0006-3568(2005)055%5b1041:OOIW%5d2.0.CO;2" TargetMode="External"/><Relationship Id="rId4076" Type="http://schemas.openxmlformats.org/officeDocument/2006/relationships/hyperlink" Target="http://doi.org/10.1016/j.landusepol.2016.03.022" TargetMode="External"/><Relationship Id="rId1877" Type="http://schemas.openxmlformats.org/officeDocument/2006/relationships/hyperlink" Target="https://doi.org/10.1038/nature09705" TargetMode="External"/><Relationship Id="rId2928" Type="http://schemas.openxmlformats.org/officeDocument/2006/relationships/hyperlink" Target="http://marisidenko.livejournal.com/?skip=70" TargetMode="External"/><Relationship Id="rId1737" Type="http://schemas.openxmlformats.org/officeDocument/2006/relationships/hyperlink" Target="https://doi.org/10.1371/journal.pone.0095839" TargetMode="External"/><Relationship Id="rId1944" Type="http://schemas.openxmlformats.org/officeDocument/2006/relationships/hyperlink" Target="https://doi.org/10.1111/j.1654-1103.2005.tb02365.x" TargetMode="External"/><Relationship Id="rId3092" Type="http://schemas.openxmlformats.org/officeDocument/2006/relationships/hyperlink" Target="http://europepmc.org/abstract/cba/354923" TargetMode="External"/><Relationship Id="rId4143" Type="http://schemas.openxmlformats.org/officeDocument/2006/relationships/hyperlink" Target="http://whc.unesco.org/en/decisions/6817/" TargetMode="External"/><Relationship Id="rId29" Type="http://schemas.openxmlformats.org/officeDocument/2006/relationships/image" Target="media/image9.png"/><Relationship Id="rId4003" Type="http://schemas.openxmlformats.org/officeDocument/2006/relationships/hyperlink" Target="http://www.fao.org/uploads/media/1203_BEFSCI-FAO_Policy_instruments_to_promote_good_practices_in_bioenergy_feedstock_production.pdf" TargetMode="External"/><Relationship Id="rId4210" Type="http://schemas.openxmlformats.org/officeDocument/2006/relationships/hyperlink" Target="http://doi.org/10.3390/rs70302449" TargetMode="External"/><Relationship Id="rId1804" Type="http://schemas.openxmlformats.org/officeDocument/2006/relationships/hyperlink" Target="https://search.proquest.com/openview/00559c262e577f36a9987e28a286449e/1?pq-origsite=gscholar&amp;cbl=54813" TargetMode="External"/><Relationship Id="rId3769" Type="http://schemas.openxmlformats.org/officeDocument/2006/relationships/hyperlink" Target="http://www.openness-project.eu/library/reference-book" TargetMode="External"/><Relationship Id="rId3976" Type="http://schemas.openxmlformats.org/officeDocument/2006/relationships/hyperlink" Target="http://doi.org/10.18352/ijc.276" TargetMode="External"/><Relationship Id="rId897" Type="http://schemas.openxmlformats.org/officeDocument/2006/relationships/hyperlink" Target="http://www.who.int/diabetes/country-profiles/en/" TargetMode="External"/><Relationship Id="rId2578" Type="http://schemas.openxmlformats.org/officeDocument/2006/relationships/hyperlink" Target="http://doi.org/10.1016/j.watres.2015.08.018" TargetMode="External"/><Relationship Id="rId2785" Type="http://schemas.openxmlformats.org/officeDocument/2006/relationships/hyperlink" Target="http://doi.org/10.1023/B:CLIM.0000018508.94901.9c" TargetMode="External"/><Relationship Id="rId2992" Type="http://schemas.openxmlformats.org/officeDocument/2006/relationships/hyperlink" Target="http://doi.org/10.1038/488454a" TargetMode="External"/><Relationship Id="rId3629" Type="http://schemas.openxmlformats.org/officeDocument/2006/relationships/hyperlink" Target="http://doi.org/10.1257/jel.47.4.1029" TargetMode="External"/><Relationship Id="rId3836" Type="http://schemas.openxmlformats.org/officeDocument/2006/relationships/hyperlink" Target="http://doi.org/10.1111/ips.12023" TargetMode="External"/><Relationship Id="rId757" Type="http://schemas.openxmlformats.org/officeDocument/2006/relationships/hyperlink" Target="https://www.sciencedirect.com/science/article/pii/S1877343517300040?via%3Dihub" TargetMode="External"/><Relationship Id="rId964" Type="http://schemas.openxmlformats.org/officeDocument/2006/relationships/image" Target="media/image120.png"/><Relationship Id="rId1387" Type="http://schemas.openxmlformats.org/officeDocument/2006/relationships/hyperlink" Target="https://doi.org/10.1007/s10531-011-9989-z" TargetMode="External"/><Relationship Id="rId1594" Type="http://schemas.openxmlformats.org/officeDocument/2006/relationships/hyperlink" Target="https://doi.org/10.1038/ncomms9405" TargetMode="External"/><Relationship Id="rId2438" Type="http://schemas.openxmlformats.org/officeDocument/2006/relationships/hyperlink" Target="https://data.giss.nasa.gov/gistemp/" TargetMode="External"/><Relationship Id="rId2645" Type="http://schemas.openxmlformats.org/officeDocument/2006/relationships/hyperlink" Target="http://doi.org/10.1016/j.jrurstud.2004.07.001" TargetMode="External"/><Relationship Id="rId2852" Type="http://schemas.openxmlformats.org/officeDocument/2006/relationships/hyperlink" Target="http://doi.org/10.1111/j.1469-8137.1983.tb03422.x" TargetMode="External"/><Relationship Id="rId3903" Type="http://schemas.openxmlformats.org/officeDocument/2006/relationships/hyperlink" Target="http://doi.org/10.1080/09640568.2015.1100982" TargetMode="External"/><Relationship Id="rId93" Type="http://schemas.openxmlformats.org/officeDocument/2006/relationships/hyperlink" Target="http://www.eea.europa.eu/publications/report_2002_0524_154909" TargetMode="External"/><Relationship Id="rId617" Type="http://schemas.openxmlformats.org/officeDocument/2006/relationships/hyperlink" Target="http://doi.org/10.1126/sciadv.1501938" TargetMode="External"/><Relationship Id="rId824" Type="http://schemas.openxmlformats.org/officeDocument/2006/relationships/hyperlink" Target="http://doi.org/10.1007/s10344-008-0183-x" TargetMode="External"/><Relationship Id="rId1247" Type="http://schemas.openxmlformats.org/officeDocument/2006/relationships/hyperlink" Target="https://doi.org/10.1111/j.1365-2427.2008.02112.x" TargetMode="External"/><Relationship Id="rId1454" Type="http://schemas.openxmlformats.org/officeDocument/2006/relationships/hyperlink" Target="https://doi.org/10.1080/17451000.2016.1240873" TargetMode="External"/><Relationship Id="rId1661" Type="http://schemas.openxmlformats.org/officeDocument/2006/relationships/hyperlink" Target="http://doi.org/10.7320/FlMedit25SI.185" TargetMode="External"/><Relationship Id="rId2505" Type="http://schemas.openxmlformats.org/officeDocument/2006/relationships/hyperlink" Target="http://doi.org/10.1111/j.1365-2486.2006.01116.x" TargetMode="External"/><Relationship Id="rId2712" Type="http://schemas.openxmlformats.org/officeDocument/2006/relationships/hyperlink" Target="http://doi.org/10.1007/s10342-016-0972-9" TargetMode="External"/><Relationship Id="rId1107" Type="http://schemas.openxmlformats.org/officeDocument/2006/relationships/hyperlink" Target="https://doi.org/10.1126/science.1237184" TargetMode="External"/><Relationship Id="rId1314" Type="http://schemas.openxmlformats.org/officeDocument/2006/relationships/hyperlink" Target="https://doi.org/10.1371/journal.pone.0011836" TargetMode="External"/><Relationship Id="rId1521" Type="http://schemas.openxmlformats.org/officeDocument/2006/relationships/hyperlink" Target="https://doi.org/10.1126/science.1101101" TargetMode="External"/><Relationship Id="rId3279" Type="http://schemas.openxmlformats.org/officeDocument/2006/relationships/hyperlink" Target="http://doi.org/10.1016/j.cosust.2016.12.006" TargetMode="External"/><Relationship Id="rId3486" Type="http://schemas.openxmlformats.org/officeDocument/2006/relationships/hyperlink" Target="http://doi.org/10.1016/j.biocon.2016.08.005" TargetMode="External"/><Relationship Id="rId3693" Type="http://schemas.openxmlformats.org/officeDocument/2006/relationships/hyperlink" Target="http://doi.org/10.1016/j.marpol.2014.09.025" TargetMode="External"/><Relationship Id="rId20" Type="http://schemas.openxmlformats.org/officeDocument/2006/relationships/footer" Target="footer3.xml"/><Relationship Id="rId2088" Type="http://schemas.openxmlformats.org/officeDocument/2006/relationships/image" Target="media/image251.png"/><Relationship Id="rId2295" Type="http://schemas.openxmlformats.org/officeDocument/2006/relationships/hyperlink" Target="http://doi.org/10.1016/j.landurbplan.2010.11.005" TargetMode="External"/><Relationship Id="rId3139" Type="http://schemas.openxmlformats.org/officeDocument/2006/relationships/hyperlink" Target="http://doi.org/10.4236/iim.2014.62008" TargetMode="External"/><Relationship Id="rId3346" Type="http://schemas.openxmlformats.org/officeDocument/2006/relationships/hyperlink" Target="http://doi.org/10.3390/su8060528" TargetMode="External"/><Relationship Id="rId267" Type="http://schemas.openxmlformats.org/officeDocument/2006/relationships/image" Target="media/image70.png"/><Relationship Id="rId474" Type="http://schemas.openxmlformats.org/officeDocument/2006/relationships/hyperlink" Target="http://ec.europa.eu/eurostat/data/database" TargetMode="External"/><Relationship Id="rId2155" Type="http://schemas.openxmlformats.org/officeDocument/2006/relationships/hyperlink" Target="http://doi.org/10.1126/science.1071329" TargetMode="External"/><Relationship Id="rId3553" Type="http://schemas.openxmlformats.org/officeDocument/2006/relationships/hyperlink" Target="https://www.eea.europa.eu/soer" TargetMode="External"/><Relationship Id="rId3760" Type="http://schemas.openxmlformats.org/officeDocument/2006/relationships/hyperlink" Target="https://www.isa.org.jm/node/246" TargetMode="External"/><Relationship Id="rId127" Type="http://schemas.openxmlformats.org/officeDocument/2006/relationships/hyperlink" Target="http://hbc.bas-net.by/plantae/" TargetMode="External"/><Relationship Id="rId681" Type="http://schemas.openxmlformats.org/officeDocument/2006/relationships/hyperlink" Target="https://www.unece.org/fileadmin/DAM/timber/publications/State_of_europes_forests_2007.pdf" TargetMode="External"/><Relationship Id="rId2362" Type="http://schemas.openxmlformats.org/officeDocument/2006/relationships/hyperlink" Target="https://www.stat.ee/database" TargetMode="External"/><Relationship Id="rId3206" Type="http://schemas.openxmlformats.org/officeDocument/2006/relationships/hyperlink" Target="http://doi.org/10.1007/978-90-481-9625-8" TargetMode="External"/><Relationship Id="rId3413" Type="http://schemas.openxmlformats.org/officeDocument/2006/relationships/hyperlink" Target="http://doi.org/10.1007/s10531-013-0598-x" TargetMode="External"/><Relationship Id="rId3620" Type="http://schemas.openxmlformats.org/officeDocument/2006/relationships/hyperlink" Target="http://doi.org/10.1016/j.landusepol.2015.12.004" TargetMode="External"/><Relationship Id="rId334" Type="http://schemas.openxmlformats.org/officeDocument/2006/relationships/hyperlink" Target="http://doi.org/10.1111/avsc.12003" TargetMode="External"/><Relationship Id="rId541" Type="http://schemas.openxmlformats.org/officeDocument/2006/relationships/hyperlink" Target="http://doi.org/10.1080/00139157.2014.861673" TargetMode="External"/><Relationship Id="rId1171" Type="http://schemas.openxmlformats.org/officeDocument/2006/relationships/hyperlink" Target="http://www.ais.unwater.org/ais/aiscm/getprojectdoc.php?docid=1058" TargetMode="External"/><Relationship Id="rId2015" Type="http://schemas.openxmlformats.org/officeDocument/2006/relationships/image" Target="media/image183.png"/><Relationship Id="rId2222" Type="http://schemas.openxmlformats.org/officeDocument/2006/relationships/hyperlink" Target="http://doi.org/10.3732/ajb.1000285" TargetMode="External"/><Relationship Id="rId401" Type="http://schemas.openxmlformats.org/officeDocument/2006/relationships/hyperlink" Target="http://doi.org/10.1098/rspb.2014.1799" TargetMode="External"/><Relationship Id="rId1031" Type="http://schemas.openxmlformats.org/officeDocument/2006/relationships/hyperlink" Target="https://doi.org/10.1126/science.aac8721" TargetMode="External"/><Relationship Id="rId1988" Type="http://schemas.openxmlformats.org/officeDocument/2006/relationships/hyperlink" Target="https://issuu.com/zoienvironment/docs/climate_change" TargetMode="External"/><Relationship Id="rId4187" Type="http://schemas.openxmlformats.org/officeDocument/2006/relationships/hyperlink" Target="http://doi.org/10.15171/ijhpm.2016.29" TargetMode="External"/><Relationship Id="rId4047" Type="http://schemas.openxmlformats.org/officeDocument/2006/relationships/hyperlink" Target="http://www.resolv.org/site-assessment/files/2012/06/Report-Only.pdf" TargetMode="External"/><Relationship Id="rId1848" Type="http://schemas.openxmlformats.org/officeDocument/2006/relationships/hyperlink" Target="https://doi.org/10.1007/s10750-012-1183-0" TargetMode="External"/><Relationship Id="rId3063" Type="http://schemas.openxmlformats.org/officeDocument/2006/relationships/hyperlink" Target="http://dx.doi.org/10.1111/j.1365-2664.2008.01580.x" TargetMode="External"/><Relationship Id="rId3270" Type="http://schemas.openxmlformats.org/officeDocument/2006/relationships/hyperlink" Target="http://doi.org/10.1016/j.jenvman.2016.05.058" TargetMode="External"/><Relationship Id="rId4114" Type="http://schemas.openxmlformats.org/officeDocument/2006/relationships/hyperlink" Target="http://csonet.org/index.php?menu=14" TargetMode="External"/><Relationship Id="rId191" Type="http://schemas.openxmlformats.org/officeDocument/2006/relationships/hyperlink" Target="http://data.worldbank.org/indicator/ER.LND.PTLD.ZS/countries/1W?display=default" TargetMode="External"/><Relationship Id="rId1708" Type="http://schemas.openxmlformats.org/officeDocument/2006/relationships/hyperlink" Target="https://doi.org/10.2478/v10067-011-0018-0" TargetMode="External"/><Relationship Id="rId1915" Type="http://schemas.openxmlformats.org/officeDocument/2006/relationships/hyperlink" Target="https://doi.org/10.1371/journal.pone.0113836" TargetMode="External"/><Relationship Id="rId3130" Type="http://schemas.openxmlformats.org/officeDocument/2006/relationships/image" Target="media/image275.png"/><Relationship Id="rId2689" Type="http://schemas.openxmlformats.org/officeDocument/2006/relationships/hyperlink" Target="http://doi.org/10.1016/j.envsci.2005.12.002" TargetMode="External"/><Relationship Id="rId2896" Type="http://schemas.openxmlformats.org/officeDocument/2006/relationships/hyperlink" Target="http://doi.org/10.1016/j.ecolecon.2015.12.007" TargetMode="External"/><Relationship Id="rId3947" Type="http://schemas.openxmlformats.org/officeDocument/2006/relationships/hyperlink" Target="http://doi.org/10.1126/science.1253425" TargetMode="External"/><Relationship Id="rId868" Type="http://schemas.openxmlformats.org/officeDocument/2006/relationships/hyperlink" Target="http://doi.org/10.1126/science.1177970" TargetMode="External"/><Relationship Id="rId1498" Type="http://schemas.openxmlformats.org/officeDocument/2006/relationships/hyperlink" Target="http://www.stat.gov.kz" TargetMode="External"/><Relationship Id="rId2549" Type="http://schemas.openxmlformats.org/officeDocument/2006/relationships/hyperlink" Target="http://doi.org/10.1111/j.1095-8649.2009.02380.x" TargetMode="External"/><Relationship Id="rId2756" Type="http://schemas.openxmlformats.org/officeDocument/2006/relationships/hyperlink" Target="http://doi.org/10.1016/j.hal.2011.10.027" TargetMode="External"/><Relationship Id="rId2963" Type="http://schemas.openxmlformats.org/officeDocument/2006/relationships/hyperlink" Target="http://doi.org/10.1016/S1093-0191(01)00052-1" TargetMode="External"/><Relationship Id="rId3807" Type="http://schemas.openxmlformats.org/officeDocument/2006/relationships/hyperlink" Target="http://doi.org/10.1007/s10784-011-9152-z" TargetMode="External"/><Relationship Id="rId728" Type="http://schemas.openxmlformats.org/officeDocument/2006/relationships/hyperlink" Target="http://doi.org/10.1002/ldr.2538" TargetMode="External"/><Relationship Id="rId935" Type="http://schemas.openxmlformats.org/officeDocument/2006/relationships/hyperlink" Target="https://www.ipbes.net/sites/default/files/eca_ch_3_appendix_3.1_additional_references.pdf" TargetMode="External"/><Relationship Id="rId1358" Type="http://schemas.openxmlformats.org/officeDocument/2006/relationships/hyperlink" Target="https://doi.org/10.1146/annurev.ento.53.103106.093454" TargetMode="External"/><Relationship Id="rId1565" Type="http://schemas.openxmlformats.org/officeDocument/2006/relationships/hyperlink" Target="https://doi.org/10.1007/s10531-012-0430-z" TargetMode="External"/><Relationship Id="rId1772" Type="http://schemas.openxmlformats.org/officeDocument/2006/relationships/hyperlink" Target="https://doi.org/10.1191/0309133306pp490pr" TargetMode="External"/><Relationship Id="rId2409" Type="http://schemas.openxmlformats.org/officeDocument/2006/relationships/hyperlink" Target="http://doi.org/10.1111/j.1461-0248.2010.01481.x" TargetMode="External"/><Relationship Id="rId2616" Type="http://schemas.openxmlformats.org/officeDocument/2006/relationships/hyperlink" Target="http://doi.org/10.3189/172756407782871341" TargetMode="External"/><Relationship Id="rId64" Type="http://schemas.openxmlformats.org/officeDocument/2006/relationships/hyperlink" Target="http://dx.doi.org/10.2305/IUCN.UK.2016-3.RLTS.T4007A22188115.en" TargetMode="External"/><Relationship Id="rId1218" Type="http://schemas.openxmlformats.org/officeDocument/2006/relationships/hyperlink" Target="https://doi.org/10.1073/pnas.1311190110" TargetMode="External"/><Relationship Id="rId1425" Type="http://schemas.openxmlformats.org/officeDocument/2006/relationships/hyperlink" Target="http://www.helcom.fi/baltic-sea-trends/indicators/abundance-of-key-coastal-fish-species" TargetMode="External"/><Relationship Id="rId2823" Type="http://schemas.openxmlformats.org/officeDocument/2006/relationships/hyperlink" Target="http://doi.org/10.1038/nature20588" TargetMode="External"/><Relationship Id="rId1632" Type="http://schemas.openxmlformats.org/officeDocument/2006/relationships/hyperlink" Target="https://doi.org/10.1002/9781118409572.ch15" TargetMode="External"/><Relationship Id="rId2199" Type="http://schemas.openxmlformats.org/officeDocument/2006/relationships/hyperlink" Target="http://doi.org/10.1016/S0167-4870(02)00121-6" TargetMode="External"/><Relationship Id="rId3597" Type="http://schemas.openxmlformats.org/officeDocument/2006/relationships/hyperlink" Target="http://www.europarl.europa.eu/RegData/etudes/etudes/join/2013/495840/IPOL-TRAN_ET%282013%29495840_EN.pdf" TargetMode="External"/><Relationship Id="rId3457" Type="http://schemas.openxmlformats.org/officeDocument/2006/relationships/hyperlink" Target="http://doi.org/10.1016/j.ecolecon.2012.02.015" TargetMode="External"/><Relationship Id="rId3664" Type="http://schemas.openxmlformats.org/officeDocument/2006/relationships/hyperlink" Target="https://www.giz.de/expertise/downloads/giz2016-en-orf-biodiversity-bionet.pdf" TargetMode="External"/><Relationship Id="rId3871" Type="http://schemas.openxmlformats.org/officeDocument/2006/relationships/hyperlink" Target="http://www.millenniumassessment.org/en/index.aspx" TargetMode="External"/><Relationship Id="rId378" Type="http://schemas.openxmlformats.org/officeDocument/2006/relationships/hyperlink" Target="http://doi.org/10.1038/sdata.2016.7" TargetMode="External"/><Relationship Id="rId585" Type="http://schemas.openxmlformats.org/officeDocument/2006/relationships/hyperlink" Target="http://doi.org/10.1016/j.ecolind.2016.02.029" TargetMode="External"/><Relationship Id="rId792" Type="http://schemas.openxmlformats.org/officeDocument/2006/relationships/hyperlink" Target="http://doi.org/10.3390/w2020307" TargetMode="External"/><Relationship Id="rId2059" Type="http://schemas.openxmlformats.org/officeDocument/2006/relationships/image" Target="media/image224.png"/><Relationship Id="rId2266" Type="http://schemas.openxmlformats.org/officeDocument/2006/relationships/hyperlink" Target="http://doi.org/10.1002/aqc.2710" TargetMode="External"/><Relationship Id="rId2473" Type="http://schemas.openxmlformats.org/officeDocument/2006/relationships/hyperlink" Target="http://doi.org/10.13140/RG.2.2.14661.65764" TargetMode="External"/><Relationship Id="rId2680" Type="http://schemas.openxmlformats.org/officeDocument/2006/relationships/hyperlink" Target="http://doi.org/10.1126/science.1139208" TargetMode="External"/><Relationship Id="rId3317" Type="http://schemas.openxmlformats.org/officeDocument/2006/relationships/hyperlink" Target="http://doi.org/10.3390/w7116351" TargetMode="External"/><Relationship Id="rId3524" Type="http://schemas.openxmlformats.org/officeDocument/2006/relationships/hyperlink" Target="http://doi.org/10.1596/978-0-8213-8591-3" TargetMode="External"/><Relationship Id="rId3731" Type="http://schemas.openxmlformats.org/officeDocument/2006/relationships/hyperlink" Target="http://doi.org/10.1016/j.gloenvcha.2014.07.005" TargetMode="External"/><Relationship Id="rId238" Type="http://schemas.openxmlformats.org/officeDocument/2006/relationships/image" Target="media/image52.png"/><Relationship Id="rId445" Type="http://schemas.openxmlformats.org/officeDocument/2006/relationships/hyperlink" Target="https://www.eea.europa.eu/publications/global-megatrends-assessment-extended-background-analysis" TargetMode="External"/><Relationship Id="rId652" Type="http://schemas.openxmlformats.org/officeDocument/2006/relationships/hyperlink" Target="http://doi.org/10.2788/49218" TargetMode="External"/><Relationship Id="rId1075" Type="http://schemas.openxmlformats.org/officeDocument/2006/relationships/hyperlink" Target="https://doi.org/10.1016/j.biocon.2007.06.004" TargetMode="External"/><Relationship Id="rId1282" Type="http://schemas.openxmlformats.org/officeDocument/2006/relationships/hyperlink" Target="https://doi.org/10.1016/j.tree.2015.12.014" TargetMode="External"/><Relationship Id="rId2126" Type="http://schemas.openxmlformats.org/officeDocument/2006/relationships/hyperlink" Target="http://doi.org/10.1016/j.quaint.2007.03.008" TargetMode="External"/><Relationship Id="rId2333" Type="http://schemas.openxmlformats.org/officeDocument/2006/relationships/hyperlink" Target="https://www.eea.europa.eu/data-and-maps/data/wise_wfd" TargetMode="External"/><Relationship Id="rId2540" Type="http://schemas.openxmlformats.org/officeDocument/2006/relationships/hyperlink" Target="http://doi.org/10.1016/j.landusepol.2015.07.003" TargetMode="External"/><Relationship Id="rId305" Type="http://schemas.openxmlformats.org/officeDocument/2006/relationships/hyperlink" Target="https://www.ipbes.net/sites/default/files/eca_ch_2_appendix_2.9_economic_values.pdf" TargetMode="External"/><Relationship Id="rId512" Type="http://schemas.openxmlformats.org/officeDocument/2006/relationships/hyperlink" Target="http://doi.org/10.1111/j.1365-2486.2011.02576.x" TargetMode="External"/><Relationship Id="rId1142" Type="http://schemas.openxmlformats.org/officeDocument/2006/relationships/hyperlink" Target="https://doi.org/10.1659/0276-4741(2007)27%5b66:MTBIOG%5d2.0.CO;2" TargetMode="External"/><Relationship Id="rId2400" Type="http://schemas.openxmlformats.org/officeDocument/2006/relationships/hyperlink" Target="http://doi.org/10.1016/j.biocon.2013.12.036" TargetMode="External"/><Relationship Id="rId1002" Type="http://schemas.openxmlformats.org/officeDocument/2006/relationships/image" Target="media/image154.png"/><Relationship Id="rId4158" Type="http://schemas.openxmlformats.org/officeDocument/2006/relationships/hyperlink" Target="http://doi.org/10.1016/j.ecolecon.2014.07.017" TargetMode="External"/><Relationship Id="rId1959" Type="http://schemas.openxmlformats.org/officeDocument/2006/relationships/hyperlink" Target="https://doi.org/10.1007/s10531-016-1214-7" TargetMode="External"/><Relationship Id="rId3174" Type="http://schemas.openxmlformats.org/officeDocument/2006/relationships/hyperlink" Target="http://doi.org/10.1007/s10584-014-1211-3" TargetMode="External"/><Relationship Id="rId4018" Type="http://schemas.openxmlformats.org/officeDocument/2006/relationships/hyperlink" Target="http://doi.org/10.1016/j.forpol.2007.02.001" TargetMode="External"/><Relationship Id="rId1819" Type="http://schemas.openxmlformats.org/officeDocument/2006/relationships/hyperlink" Target="https://s3.eu-central-1.amazonaws.com/biom/work/pub/zoogeo.pdf" TargetMode="External"/><Relationship Id="rId3381" Type="http://schemas.openxmlformats.org/officeDocument/2006/relationships/image" Target="media/image292.png"/><Relationship Id="rId2190" Type="http://schemas.openxmlformats.org/officeDocument/2006/relationships/hyperlink" Target="http://doi.org/10.1111/ecog.01041" TargetMode="External"/><Relationship Id="rId3034" Type="http://schemas.openxmlformats.org/officeDocument/2006/relationships/hyperlink" Target="http://doi.org/10.1890/080083" TargetMode="External"/><Relationship Id="rId3241" Type="http://schemas.openxmlformats.org/officeDocument/2006/relationships/hyperlink" Target="http://doi.org/10.1016/j.landurbplan.2013.07.012" TargetMode="External"/><Relationship Id="rId162" Type="http://schemas.openxmlformats.org/officeDocument/2006/relationships/hyperlink" Target="http://www.openness-project.eu" TargetMode="External"/><Relationship Id="rId2050" Type="http://schemas.openxmlformats.org/officeDocument/2006/relationships/image" Target="media/image215.png"/><Relationship Id="rId3101" Type="http://schemas.openxmlformats.org/officeDocument/2006/relationships/footer" Target="footer9.xml"/><Relationship Id="rId979" Type="http://schemas.openxmlformats.org/officeDocument/2006/relationships/hyperlink" Target="http://www.medpan.org/en/mapamed" TargetMode="External"/><Relationship Id="rId839" Type="http://schemas.openxmlformats.org/officeDocument/2006/relationships/hyperlink" Target="http://doi.org/10.1016/j.jenvman.2007.10.016" TargetMode="External"/><Relationship Id="rId1469" Type="http://schemas.openxmlformats.org/officeDocument/2006/relationships/hyperlink" Target="https://doi.org/10.1007/s10750-012-1182-1" TargetMode="External"/><Relationship Id="rId2867" Type="http://schemas.openxmlformats.org/officeDocument/2006/relationships/hyperlink" Target="http://doi.org/10.1016/j.ecolecon.2015.03.018" TargetMode="External"/><Relationship Id="rId3918" Type="http://schemas.openxmlformats.org/officeDocument/2006/relationships/hyperlink" Target="http://doi.org/10.1787/9789264040519-en" TargetMode="External"/><Relationship Id="rId4082" Type="http://schemas.openxmlformats.org/officeDocument/2006/relationships/hyperlink" Target="http://hdl.handle.net/10986/6551" TargetMode="External"/><Relationship Id="rId1676" Type="http://schemas.openxmlformats.org/officeDocument/2006/relationships/hyperlink" Target="http://doi.org/10.2779/77003" TargetMode="External"/><Relationship Id="rId1883" Type="http://schemas.openxmlformats.org/officeDocument/2006/relationships/hyperlink" Target="https://doi.org/10.1016/j.gecco.2017.07.005" TargetMode="External"/><Relationship Id="rId2727" Type="http://schemas.openxmlformats.org/officeDocument/2006/relationships/hyperlink" Target="http://doi.org/10.1890/03-5271" TargetMode="External"/><Relationship Id="rId2934" Type="http://schemas.openxmlformats.org/officeDocument/2006/relationships/hyperlink" Target="http://doi.org/10.1016/j.biocon.2014.11.047" TargetMode="External"/><Relationship Id="rId906" Type="http://schemas.openxmlformats.org/officeDocument/2006/relationships/hyperlink" Target="https://data.worldbank.org/indicator/SH.H2O.SAFE.ZS" TargetMode="External"/><Relationship Id="rId1329" Type="http://schemas.openxmlformats.org/officeDocument/2006/relationships/hyperlink" Target="https://doi.org/10.1111/oik.01549" TargetMode="External"/><Relationship Id="rId1536" Type="http://schemas.openxmlformats.org/officeDocument/2006/relationships/hyperlink" Target="http://doi.org/10.1371/journal.pone.0139031" TargetMode="External"/><Relationship Id="rId1743" Type="http://schemas.openxmlformats.org/officeDocument/2006/relationships/hyperlink" Target="http://doi.org/10.1016/S1002-0160(15)30033-3" TargetMode="External"/><Relationship Id="rId1950" Type="http://schemas.openxmlformats.org/officeDocument/2006/relationships/hyperlink" Target="https://doi.org/10.1111/j.1474-919X.2006.00555.x" TargetMode="External"/><Relationship Id="rId35" Type="http://schemas.openxmlformats.org/officeDocument/2006/relationships/image" Target="media/image15.png"/><Relationship Id="rId1603" Type="http://schemas.openxmlformats.org/officeDocument/2006/relationships/hyperlink" Target="https://doi.org/10.1007/978-1-4939-1698-6" TargetMode="External"/><Relationship Id="rId1810" Type="http://schemas.openxmlformats.org/officeDocument/2006/relationships/hyperlink" Target="https://doi.org/10.1016/j.foreco.2011.06.024" TargetMode="External"/><Relationship Id="rId3568" Type="http://schemas.openxmlformats.org/officeDocument/2006/relationships/hyperlink" Target="http://ec.europa.eu/environment/nature/invasivealien/docs/1_EN_ACT_part1_v6.pd" TargetMode="External"/><Relationship Id="rId3775" Type="http://schemas.openxmlformats.org/officeDocument/2006/relationships/hyperlink" Target="http://doi.org/10.1068/c170069" TargetMode="External"/><Relationship Id="rId3982" Type="http://schemas.openxmlformats.org/officeDocument/2006/relationships/hyperlink" Target="http://doi.org/10.1080/09644016.2012.737255" TargetMode="External"/><Relationship Id="rId489" Type="http://schemas.openxmlformats.org/officeDocument/2006/relationships/hyperlink" Target="http://doi.org/10.1007/s10745-012-9463-x" TargetMode="External"/><Relationship Id="rId696" Type="http://schemas.openxmlformats.org/officeDocument/2006/relationships/hyperlink" Target="http://doi.org/10.1111/conl.12392" TargetMode="External"/><Relationship Id="rId2377" Type="http://schemas.openxmlformats.org/officeDocument/2006/relationships/hyperlink" Target="http://www.fao.org/docrep/012/aj281e/aj281e00.htm" TargetMode="External"/><Relationship Id="rId2584" Type="http://schemas.openxmlformats.org/officeDocument/2006/relationships/hyperlink" Target="http://doi.org/10.1016/j.marenvres.2015.01.003" TargetMode="External"/><Relationship Id="rId2791" Type="http://schemas.openxmlformats.org/officeDocument/2006/relationships/hyperlink" Target="http://doi.org/10.1111/j.1365-2486.2007.01464.x" TargetMode="External"/><Relationship Id="rId3428" Type="http://schemas.openxmlformats.org/officeDocument/2006/relationships/hyperlink" Target="http://doi.org/10.1146/annurev.environ.33.013007.103754" TargetMode="External"/><Relationship Id="rId3635" Type="http://schemas.openxmlformats.org/officeDocument/2006/relationships/hyperlink" Target="http://doi.org/10.1016/j.enpol.2009.07.039" TargetMode="External"/><Relationship Id="rId349" Type="http://schemas.openxmlformats.org/officeDocument/2006/relationships/hyperlink" Target="http://doi.org/10.1186/1754-6834-5-25" TargetMode="External"/><Relationship Id="rId556" Type="http://schemas.openxmlformats.org/officeDocument/2006/relationships/hyperlink" Target="https://www.iea.org/publications" TargetMode="External"/><Relationship Id="rId763" Type="http://schemas.openxmlformats.org/officeDocument/2006/relationships/hyperlink" Target="https://www.sciencedirect.com/science/article/pii/S1877343517300040?via%3Dihub" TargetMode="External"/><Relationship Id="rId1186" Type="http://schemas.openxmlformats.org/officeDocument/2006/relationships/hyperlink" Target="https://doi.org/10.1111/j.1467-2979.2011.00453.x" TargetMode="External"/><Relationship Id="rId1393" Type="http://schemas.openxmlformats.org/officeDocument/2006/relationships/hyperlink" Target="https://doi.org/10.1371/journal.pone.0185809" TargetMode="External"/><Relationship Id="rId2237" Type="http://schemas.openxmlformats.org/officeDocument/2006/relationships/hyperlink" Target="http://doi.org/10.1073/pnas.1603152113" TargetMode="External"/><Relationship Id="rId2444" Type="http://schemas.openxmlformats.org/officeDocument/2006/relationships/hyperlink" Target="http://doi.org/10.1098/rspb.2014.1358" TargetMode="External"/><Relationship Id="rId3842" Type="http://schemas.openxmlformats.org/officeDocument/2006/relationships/hyperlink" Target="http://doi.org/10.1111/rego.12028" TargetMode="External"/><Relationship Id="rId209" Type="http://schemas.openxmlformats.org/officeDocument/2006/relationships/image" Target="media/image30.png"/><Relationship Id="rId416" Type="http://schemas.openxmlformats.org/officeDocument/2006/relationships/hyperlink" Target="http://doi.org/10.1098/rspb.2013.2201" TargetMode="External"/><Relationship Id="rId970" Type="http://schemas.openxmlformats.org/officeDocument/2006/relationships/image" Target="media/image126.png"/><Relationship Id="rId1046" Type="http://schemas.openxmlformats.org/officeDocument/2006/relationships/hyperlink" Target="https://doi.org/10.1111/j.1365-2699.2006.01482.x" TargetMode="External"/><Relationship Id="rId1253" Type="http://schemas.openxmlformats.org/officeDocument/2006/relationships/hyperlink" Target="http://www.eea.europa.eu/publications/report_2002_0524_154909" TargetMode="External"/><Relationship Id="rId2651" Type="http://schemas.openxmlformats.org/officeDocument/2006/relationships/hyperlink" Target="http://doi.org/10.1126/science.aad5443" TargetMode="External"/><Relationship Id="rId3702" Type="http://schemas.openxmlformats.org/officeDocument/2006/relationships/hyperlink" Target="http://www.teebweb.org" TargetMode="External"/><Relationship Id="rId623" Type="http://schemas.openxmlformats.org/officeDocument/2006/relationships/hyperlink" Target="http://doi.org/10.1038/srep38495" TargetMode="External"/><Relationship Id="rId830" Type="http://schemas.openxmlformats.org/officeDocument/2006/relationships/hyperlink" Target="http://doi.org/10.1016/j.ecolecon.2014.06.018" TargetMode="External"/><Relationship Id="rId1460" Type="http://schemas.openxmlformats.org/officeDocument/2006/relationships/hyperlink" Target="https://doi.org/10.1134/S0032945215040037" TargetMode="External"/><Relationship Id="rId2304" Type="http://schemas.openxmlformats.org/officeDocument/2006/relationships/hyperlink" Target="http://doi.org/10.1111/gcb.12440" TargetMode="External"/><Relationship Id="rId2511" Type="http://schemas.openxmlformats.org/officeDocument/2006/relationships/hyperlink" Target="http://doi.org/10.1111/j.1461-0248.2004.00686.x" TargetMode="External"/><Relationship Id="rId1113" Type="http://schemas.openxmlformats.org/officeDocument/2006/relationships/hyperlink" Target="https://doi.org/10.1007/978-3-319-24978-0" TargetMode="External"/><Relationship Id="rId1320" Type="http://schemas.openxmlformats.org/officeDocument/2006/relationships/hyperlink" Target="http://dx.doi.org/10.1098/rspb.2014.2620" TargetMode="External"/><Relationship Id="rId3078" Type="http://schemas.openxmlformats.org/officeDocument/2006/relationships/hyperlink" Target="http://doi.org/10.1016/j.pocean.2014.11.009" TargetMode="External"/><Relationship Id="rId3285" Type="http://schemas.openxmlformats.org/officeDocument/2006/relationships/hyperlink" Target="http://doi.org/10.1016/j.gloenvcha.2010.02.001" TargetMode="External"/><Relationship Id="rId3492" Type="http://schemas.openxmlformats.org/officeDocument/2006/relationships/hyperlink" Target="http://doi.org/10.1016/j.eiar.2010.01.004" TargetMode="External"/><Relationship Id="rId4129" Type="http://schemas.openxmlformats.org/officeDocument/2006/relationships/hyperlink" Target="https://www.unece.org/fileadmin/DAM/env/documents/2017/ece/cep/ece.cep.2017.L.2.e.pdf" TargetMode="External"/><Relationship Id="rId2094" Type="http://schemas.openxmlformats.org/officeDocument/2006/relationships/hyperlink" Target="http://doi.org/10.1016/0169-5347(94)90297-6" TargetMode="External"/><Relationship Id="rId3145" Type="http://schemas.openxmlformats.org/officeDocument/2006/relationships/hyperlink" Target="http://doi.org/10.1126/science.1234379" TargetMode="External"/><Relationship Id="rId3352" Type="http://schemas.openxmlformats.org/officeDocument/2006/relationships/hyperlink" Target="https://www.ecofys.com/files/files/ecofys-wwf-2011-the-energy-report.pdf" TargetMode="External"/><Relationship Id="rId273" Type="http://schemas.openxmlformats.org/officeDocument/2006/relationships/image" Target="media/image74.png"/><Relationship Id="rId480" Type="http://schemas.openxmlformats.org/officeDocument/2006/relationships/hyperlink" Target="http://www.fao.org/fishery/sofia/en" TargetMode="External"/><Relationship Id="rId2161" Type="http://schemas.openxmlformats.org/officeDocument/2006/relationships/hyperlink" Target="http://doi.org/10.1111/1467-985X.t01-1-00247" TargetMode="External"/><Relationship Id="rId3005" Type="http://schemas.openxmlformats.org/officeDocument/2006/relationships/hyperlink" Target="http://doi.org/10.1016/S0378-1127(01)00496-0" TargetMode="External"/><Relationship Id="rId3212" Type="http://schemas.openxmlformats.org/officeDocument/2006/relationships/hyperlink" Target="http://doi.org/10.1016/j.ecolecon.2015.10.011" TargetMode="External"/><Relationship Id="rId133" Type="http://schemas.openxmlformats.org/officeDocument/2006/relationships/hyperlink" Target="https://www.ipbes.net/event/ipbes-4-plenary" TargetMode="External"/><Relationship Id="rId340" Type="http://schemas.openxmlformats.org/officeDocument/2006/relationships/hyperlink" Target="http://doi.org/10.1016/j.landusepol.2016.06.006" TargetMode="External"/><Relationship Id="rId2021" Type="http://schemas.openxmlformats.org/officeDocument/2006/relationships/image" Target="media/image189.png"/><Relationship Id="rId200" Type="http://schemas.openxmlformats.org/officeDocument/2006/relationships/hyperlink" Target="http://doi.org/10.1111/j.1654-1103.2012.01400.x" TargetMode="External"/><Relationship Id="rId2978" Type="http://schemas.openxmlformats.org/officeDocument/2006/relationships/hyperlink" Target="http://doi.org/10.1016/j.cosust.2014.08.006" TargetMode="External"/><Relationship Id="rId4193" Type="http://schemas.openxmlformats.org/officeDocument/2006/relationships/hyperlink" Target="http://sidaenvironmenthelpdesk.se/wordpress3/wp-content/uploads/2013/09/Mozambique_Env-and-CC-Policy-Brief_March-2013.pdf" TargetMode="External"/><Relationship Id="rId1787" Type="http://schemas.openxmlformats.org/officeDocument/2006/relationships/hyperlink" Target="http://doi.org/10.1111/j.1365-2664.2006.01233.x" TargetMode="External"/><Relationship Id="rId1994" Type="http://schemas.openxmlformats.org/officeDocument/2006/relationships/header" Target="header16.xml"/><Relationship Id="rId2838" Type="http://schemas.openxmlformats.org/officeDocument/2006/relationships/hyperlink" Target="http://doi.org/10.1111/j.1523-1739.2008.00950.x" TargetMode="External"/><Relationship Id="rId79" Type="http://schemas.openxmlformats.org/officeDocument/2006/relationships/hyperlink" Target="http://doi.org/10.1073/pnas.1231332100" TargetMode="External"/><Relationship Id="rId1647" Type="http://schemas.openxmlformats.org/officeDocument/2006/relationships/hyperlink" Target="https://doi.org/10.1038/srep05427" TargetMode="External"/><Relationship Id="rId1854" Type="http://schemas.openxmlformats.org/officeDocument/2006/relationships/hyperlink" Target="https://doi.org/10.1017/CBO9781139025843" TargetMode="External"/><Relationship Id="rId2905" Type="http://schemas.openxmlformats.org/officeDocument/2006/relationships/hyperlink" Target="http://doi.org/10.1126/science.239.4836.149" TargetMode="External"/><Relationship Id="rId4053" Type="http://schemas.openxmlformats.org/officeDocument/2006/relationships/hyperlink" Target="http://doi.org/10.1659/MRD-JOURNAL-D-16-00035.1" TargetMode="External"/><Relationship Id="rId1507" Type="http://schemas.openxmlformats.org/officeDocument/2006/relationships/hyperlink" Target="http://doi.org/10.1007/978-94-010-0425-1" TargetMode="External"/><Relationship Id="rId1714" Type="http://schemas.openxmlformats.org/officeDocument/2006/relationships/hyperlink" Target="https://brage.bibsys.no/xmlui/handle/11250/109444" TargetMode="External"/><Relationship Id="rId4120" Type="http://schemas.openxmlformats.org/officeDocument/2006/relationships/hyperlink" Target="http://www.unece.org/?id=28204" TargetMode="External"/><Relationship Id="rId1921" Type="http://schemas.openxmlformats.org/officeDocument/2006/relationships/hyperlink" Target="https://doi.org/10.1016/j.ecolecon.2006.04.009" TargetMode="External"/><Relationship Id="rId3679" Type="http://schemas.openxmlformats.org/officeDocument/2006/relationships/hyperlink" Target="https://www.regjeringen.no/contentassets/a0140460a8d04e4ba9c4af449b5fa06d/en-gb/pdfs/stm201120120007000en_pdfs.pdf" TargetMode="External"/><Relationship Id="rId2488" Type="http://schemas.openxmlformats.org/officeDocument/2006/relationships/hyperlink" Target="http://doi.org/10.1126/science.1114777" TargetMode="External"/><Relationship Id="rId3886" Type="http://schemas.openxmlformats.org/officeDocument/2006/relationships/hyperlink" Target="http://doi.org/10.1002/ehs2.1215" TargetMode="External"/><Relationship Id="rId1297" Type="http://schemas.openxmlformats.org/officeDocument/2006/relationships/hyperlink" Target="https://doi.org/10.1642/AUK-15-38.1" TargetMode="External"/><Relationship Id="rId2695" Type="http://schemas.openxmlformats.org/officeDocument/2006/relationships/hyperlink" Target="http://doi.org/10.1002/asl.341" TargetMode="External"/><Relationship Id="rId3539" Type="http://schemas.openxmlformats.org/officeDocument/2006/relationships/hyperlink" Target="http://doi.org/10.1016/j.forpol.2012.06.002" TargetMode="External"/><Relationship Id="rId3746" Type="http://schemas.openxmlformats.org/officeDocument/2006/relationships/hyperlink" Target="http://iifbmedia.blogspot.de/2008/05/iifb-opening-statement-in-cop9.html" TargetMode="External"/><Relationship Id="rId3953" Type="http://schemas.openxmlformats.org/officeDocument/2006/relationships/hyperlink" Target="http://doi.org/10.1016/j.envsci.2012.02.001" TargetMode="External"/><Relationship Id="rId667" Type="http://schemas.openxmlformats.org/officeDocument/2006/relationships/hyperlink" Target="http://doi.org/10.1007/s10841-011-9429-0" TargetMode="External"/><Relationship Id="rId874" Type="http://schemas.openxmlformats.org/officeDocument/2006/relationships/hyperlink" Target="http://doi.org/10.1038/srep34229" TargetMode="External"/><Relationship Id="rId2348" Type="http://schemas.openxmlformats.org/officeDocument/2006/relationships/hyperlink" Target="http://doi.org/10.1016/S0011-9164(03)00328-X" TargetMode="External"/><Relationship Id="rId2555" Type="http://schemas.openxmlformats.org/officeDocument/2006/relationships/hyperlink" Target="https://articlekz.com/article/13791" TargetMode="External"/><Relationship Id="rId2762" Type="http://schemas.openxmlformats.org/officeDocument/2006/relationships/hyperlink" Target="http://doi.org/10.1038/nclimate3127" TargetMode="External"/><Relationship Id="rId3606" Type="http://schemas.openxmlformats.org/officeDocument/2006/relationships/hyperlink" Target="http://eur-lex.europa.eu/resource.html?uri=cellar:5c835afb-2ec6-4577-bdf8-756d3d694eeb.0004.02/DOC_1&amp;format=PDF" TargetMode="External"/><Relationship Id="rId3813" Type="http://schemas.openxmlformats.org/officeDocument/2006/relationships/hyperlink" Target="http://dx.doi.org/10.3188/szf.2005.0385" TargetMode="External"/><Relationship Id="rId527" Type="http://schemas.openxmlformats.org/officeDocument/2006/relationships/hyperlink" Target="http://doi.org/10.1073/pnas.1205624109" TargetMode="External"/><Relationship Id="rId734" Type="http://schemas.openxmlformats.org/officeDocument/2006/relationships/hyperlink" Target="https://www.sciencedirect.com/science/article/pii/S1877343517300040?via%3Dihub" TargetMode="External"/><Relationship Id="rId941" Type="http://schemas.openxmlformats.org/officeDocument/2006/relationships/hyperlink" Target="https://www.ipbes.net/sites/default/files/eca_ch_3_appendix_3.1_additional_references.pdf" TargetMode="External"/><Relationship Id="rId1157" Type="http://schemas.openxmlformats.org/officeDocument/2006/relationships/hyperlink" Target="https://doi.org/10.1371/journal.pone.0092790" TargetMode="External"/><Relationship Id="rId1364" Type="http://schemas.openxmlformats.org/officeDocument/2006/relationships/hyperlink" Target="https://www.cbd.int/reports/search" TargetMode="External"/><Relationship Id="rId1571" Type="http://schemas.openxmlformats.org/officeDocument/2006/relationships/hyperlink" Target="http://earthobservatory.nasa.gov/Features/WorldOfChange/aral_sea.php" TargetMode="External"/><Relationship Id="rId2208" Type="http://schemas.openxmlformats.org/officeDocument/2006/relationships/hyperlink" Target="http://fp7hunt.net/Portals/HUNT/Hunting_Charter.pdf" TargetMode="External"/><Relationship Id="rId2415" Type="http://schemas.openxmlformats.org/officeDocument/2006/relationships/hyperlink" Target="http://doi.org/10.4081/jlimnol.2011.186" TargetMode="External"/><Relationship Id="rId2622" Type="http://schemas.openxmlformats.org/officeDocument/2006/relationships/hyperlink" Target="http://doi.org/10.1016/j.agee.2010.01.015" TargetMode="External"/><Relationship Id="rId70" Type="http://schemas.openxmlformats.org/officeDocument/2006/relationships/hyperlink" Target="http://doi.org/10.1007/s10531-014-0796-1" TargetMode="External"/><Relationship Id="rId801" Type="http://schemas.openxmlformats.org/officeDocument/2006/relationships/hyperlink" Target="http://doi.org/10.1007/s12231-010-9124-1" TargetMode="External"/><Relationship Id="rId1017" Type="http://schemas.openxmlformats.org/officeDocument/2006/relationships/hyperlink" Target="https://www.embl.de/tara-oceans/start/" TargetMode="External"/><Relationship Id="rId1224" Type="http://schemas.openxmlformats.org/officeDocument/2006/relationships/hyperlink" Target="https://doi.org/10.1016/j.agee.2013.12.015" TargetMode="External"/><Relationship Id="rId1431" Type="http://schemas.openxmlformats.org/officeDocument/2006/relationships/hyperlink" Target="http://www.helcom.fi/baltic-sea-trends/indicators/trends-in-arrival-of-new-non-indigenous-species/" TargetMode="External"/><Relationship Id="rId3189" Type="http://schemas.openxmlformats.org/officeDocument/2006/relationships/hyperlink" Target="http://doi.org/10.1080/17565529.2014.989192" TargetMode="External"/><Relationship Id="rId3396" Type="http://schemas.openxmlformats.org/officeDocument/2006/relationships/hyperlink" Target="http://doi.org/10.1080/17938120.2017.1288475" TargetMode="External"/><Relationship Id="rId3049" Type="http://schemas.openxmlformats.org/officeDocument/2006/relationships/hyperlink" Target="http://doi.org/10.1016/j.ecolind.2010.03.006" TargetMode="External"/><Relationship Id="rId3256" Type="http://schemas.openxmlformats.org/officeDocument/2006/relationships/hyperlink" Target="http://doi.org/10.1016/j.gloenvcha.2012.03.003" TargetMode="External"/><Relationship Id="rId3463" Type="http://schemas.openxmlformats.org/officeDocument/2006/relationships/hyperlink" Target="http://doi.org/10.5751/ES-08411-210219" TargetMode="External"/><Relationship Id="rId177" Type="http://schemas.openxmlformats.org/officeDocument/2006/relationships/hyperlink" Target="http://doi.org/10.1002/wcc.63" TargetMode="External"/><Relationship Id="rId384" Type="http://schemas.openxmlformats.org/officeDocument/2006/relationships/hyperlink" Target="http://doi.org/10.1073/pnas.0703993104" TargetMode="External"/><Relationship Id="rId591" Type="http://schemas.openxmlformats.org/officeDocument/2006/relationships/hyperlink" Target="http://doi.org/10.13140/RG.2.1.3679.6565" TargetMode="External"/><Relationship Id="rId2065" Type="http://schemas.openxmlformats.org/officeDocument/2006/relationships/image" Target="media/image230.png"/><Relationship Id="rId2272" Type="http://schemas.openxmlformats.org/officeDocument/2006/relationships/hyperlink" Target="http://doi.org/10.1038/387253a0" TargetMode="External"/><Relationship Id="rId3116" Type="http://schemas.openxmlformats.org/officeDocument/2006/relationships/image" Target="media/image265.png"/><Relationship Id="rId3670" Type="http://schemas.openxmlformats.org/officeDocument/2006/relationships/hyperlink" Target="http://doi.org/10.1016/j.ecolecon.2012.08.019" TargetMode="External"/><Relationship Id="rId244" Type="http://schemas.openxmlformats.org/officeDocument/2006/relationships/image" Target="media/image55.png"/><Relationship Id="rId1081" Type="http://schemas.openxmlformats.org/officeDocument/2006/relationships/hyperlink" Target="https://doi.org/10.1016/j.pocean.2004.02.018" TargetMode="External"/><Relationship Id="rId3323" Type="http://schemas.openxmlformats.org/officeDocument/2006/relationships/hyperlink" Target="http://doi.org/10.1016/j.agsy.2015.01.006" TargetMode="External"/><Relationship Id="rId3530" Type="http://schemas.openxmlformats.org/officeDocument/2006/relationships/hyperlink" Target="http://doi.org/10.1016/S1054-3139(03)00010-9" TargetMode="External"/><Relationship Id="rId451" Type="http://schemas.openxmlformats.org/officeDocument/2006/relationships/hyperlink" Target="http://doi.org/10.2779/12398" TargetMode="External"/><Relationship Id="rId2132" Type="http://schemas.openxmlformats.org/officeDocument/2006/relationships/hyperlink" Target="http://doi.org/10.1016/S0959-6526(03)00075-1" TargetMode="External"/><Relationship Id="rId104" Type="http://schemas.openxmlformats.org/officeDocument/2006/relationships/hyperlink" Target="http://ec.europa.eu/environment/nature/natura2000/index_en" TargetMode="External"/><Relationship Id="rId311" Type="http://schemas.openxmlformats.org/officeDocument/2006/relationships/hyperlink" Target="https://www.ipbes.net/sites/default/files/eca_ch_2_appendix_2.7_assessment_references_synthetic_table.pdf" TargetMode="External"/><Relationship Id="rId1898" Type="http://schemas.openxmlformats.org/officeDocument/2006/relationships/hyperlink" Target="http://www.undp.org" TargetMode="External"/><Relationship Id="rId2949" Type="http://schemas.openxmlformats.org/officeDocument/2006/relationships/hyperlink" Target="https://ideas.repec.org/p/ags/eaa116/95343.html" TargetMode="External"/><Relationship Id="rId4097" Type="http://schemas.openxmlformats.org/officeDocument/2006/relationships/hyperlink" Target="http://doi.org//10.1126/science.1257484" TargetMode="External"/><Relationship Id="rId1758" Type="http://schemas.openxmlformats.org/officeDocument/2006/relationships/hyperlink" Target="https://doi.org/10.1016/j.foreco.2016.11.013" TargetMode="External"/><Relationship Id="rId2809" Type="http://schemas.openxmlformats.org/officeDocument/2006/relationships/hyperlink" Target="http://doi.org/10.1016/S0169-2046(03)00100-2" TargetMode="External"/><Relationship Id="rId4164" Type="http://schemas.openxmlformats.org/officeDocument/2006/relationships/hyperlink" Target="http://doi.org/10.1080/03066150.2011.559010" TargetMode="External"/><Relationship Id="rId1965" Type="http://schemas.openxmlformats.org/officeDocument/2006/relationships/hyperlink" Target="https://doi.org/10.1111/j.1654-1103.2012.01400.x" TargetMode="External"/><Relationship Id="rId3180" Type="http://schemas.openxmlformats.org/officeDocument/2006/relationships/hyperlink" Target="http://doi.org/10.1016/j.landusepol.2006.01.004" TargetMode="External"/><Relationship Id="rId4024" Type="http://schemas.openxmlformats.org/officeDocument/2006/relationships/hyperlink" Target="https://doi.org/10.1016/j.landusepol.2011.06.001" TargetMode="External"/><Relationship Id="rId1618" Type="http://schemas.openxmlformats.org/officeDocument/2006/relationships/hyperlink" Target="http://www.oceanactionhub.org/2016-status-marine-protected-areas-mediterranean-main-findings" TargetMode="External"/><Relationship Id="rId1825" Type="http://schemas.openxmlformats.org/officeDocument/2006/relationships/hyperlink" Target="http://doi.org/10.1016/j.landurbplan.2010.03.007" TargetMode="External"/><Relationship Id="rId3040" Type="http://schemas.openxmlformats.org/officeDocument/2006/relationships/hyperlink" Target="http://doi.org/10.1080/03066150.2012.675574" TargetMode="External"/><Relationship Id="rId3997" Type="http://schemas.openxmlformats.org/officeDocument/2006/relationships/hyperlink" Target="http://doi.org/10.1007/978-94-007-5367-9_11" TargetMode="External"/><Relationship Id="rId2599" Type="http://schemas.openxmlformats.org/officeDocument/2006/relationships/hyperlink" Target="http://doi.org/10.1016/j.agee.2011.03.004" TargetMode="External"/><Relationship Id="rId3857" Type="http://schemas.openxmlformats.org/officeDocument/2006/relationships/hyperlink" Target="https://www.routledge.com/Forest-Governance-and-Management-Across-Time-Developing-a-New-Forest-Social/Marald-Sandstrom-Nordin-Others/p/book/9781138904309" TargetMode="External"/><Relationship Id="rId778" Type="http://schemas.openxmlformats.org/officeDocument/2006/relationships/hyperlink" Target="http://doi.org/10.1186/1746-4269-9-22" TargetMode="External"/><Relationship Id="rId985" Type="http://schemas.openxmlformats.org/officeDocument/2006/relationships/image" Target="media/image140.png"/><Relationship Id="rId2459" Type="http://schemas.openxmlformats.org/officeDocument/2006/relationships/hyperlink" Target="http://doi.org/10.1007/s00267-010-9583-2" TargetMode="External"/><Relationship Id="rId2666" Type="http://schemas.openxmlformats.org/officeDocument/2006/relationships/hyperlink" Target="http://doi.org/10.1111/gcb.13371" TargetMode="External"/><Relationship Id="rId2873" Type="http://schemas.openxmlformats.org/officeDocument/2006/relationships/hyperlink" Target="http://doi.org/10.1007/s10531-015-1006-5" TargetMode="External"/><Relationship Id="rId3717" Type="http://schemas.openxmlformats.org/officeDocument/2006/relationships/hyperlink" Target="http://doi.org/10.1016/j.agee.2007.09.005" TargetMode="External"/><Relationship Id="rId3924" Type="http://schemas.openxmlformats.org/officeDocument/2006/relationships/hyperlink" Target="http://doi.org/10.15351/2373-8456.1038" TargetMode="External"/><Relationship Id="rId638" Type="http://schemas.openxmlformats.org/officeDocument/2006/relationships/hyperlink" Target="http://doi.org/10.3354/meps07224" TargetMode="External"/><Relationship Id="rId845" Type="http://schemas.openxmlformats.org/officeDocument/2006/relationships/hyperlink" Target="http://doi.org/10.1007/978-3-319-26315-1_28" TargetMode="External"/><Relationship Id="rId1268" Type="http://schemas.openxmlformats.org/officeDocument/2006/relationships/hyperlink" Target="https://doi.org/10.1051/kmae/2012022" TargetMode="External"/><Relationship Id="rId1475" Type="http://schemas.openxmlformats.org/officeDocument/2006/relationships/hyperlink" Target="http://doi.org/10.1111/jvs.12198" TargetMode="External"/><Relationship Id="rId1682" Type="http://schemas.openxmlformats.org/officeDocument/2006/relationships/hyperlink" Target="https://doi.org/10.1016/j.jnc.2011.05.003" TargetMode="External"/><Relationship Id="rId2319" Type="http://schemas.openxmlformats.org/officeDocument/2006/relationships/hyperlink" Target="http://doi.org/10.1017/S0030605314000519" TargetMode="External"/><Relationship Id="rId2526" Type="http://schemas.openxmlformats.org/officeDocument/2006/relationships/hyperlink" Target="http://doi.org/10.1046/j.1365-2486.1998.00119.x" TargetMode="External"/><Relationship Id="rId2733" Type="http://schemas.openxmlformats.org/officeDocument/2006/relationships/hyperlink" Target="http://doi.org/10.1016/j.landusepol.2014.01.012" TargetMode="External"/><Relationship Id="rId705" Type="http://schemas.openxmlformats.org/officeDocument/2006/relationships/hyperlink" Target="http://doi.org/10.2499/0896295354" TargetMode="External"/><Relationship Id="rId1128" Type="http://schemas.openxmlformats.org/officeDocument/2006/relationships/hyperlink" Target="https://doi.org/10.1016/j.envpol.2010.01.015" TargetMode="External"/><Relationship Id="rId1335" Type="http://schemas.openxmlformats.org/officeDocument/2006/relationships/hyperlink" Target="http://doi.org/10.1007/s10113-016-0994-3" TargetMode="External"/><Relationship Id="rId1542" Type="http://schemas.openxmlformats.org/officeDocument/2006/relationships/hyperlink" Target="https://doi.org/10.1088/1748-9326/11/6/064020" TargetMode="External"/><Relationship Id="rId2940" Type="http://schemas.openxmlformats.org/officeDocument/2006/relationships/hyperlink" Target="http://doi.org/10.1186/1746-4269-9-58" TargetMode="External"/><Relationship Id="rId912" Type="http://schemas.openxmlformats.org/officeDocument/2006/relationships/hyperlink" Target="http://doi.org/10.1016/j.biocon.2017.05.014" TargetMode="External"/><Relationship Id="rId2800" Type="http://schemas.openxmlformats.org/officeDocument/2006/relationships/hyperlink" Target="http://doi.org/10.1126/science.1111322" TargetMode="External"/><Relationship Id="rId41" Type="http://schemas.openxmlformats.org/officeDocument/2006/relationships/header" Target="header9.xml"/><Relationship Id="rId1402" Type="http://schemas.openxmlformats.org/officeDocument/2006/relationships/hyperlink" Target="https://doi.org/10.2305/IUCN.UK.2015-4.RLTS.T41673A66991604.en" TargetMode="External"/><Relationship Id="rId288" Type="http://schemas.openxmlformats.org/officeDocument/2006/relationships/image" Target="media/image87.png"/><Relationship Id="rId3367" Type="http://schemas.openxmlformats.org/officeDocument/2006/relationships/header" Target="header24.xml"/><Relationship Id="rId3574" Type="http://schemas.openxmlformats.org/officeDocument/2006/relationships/hyperlink" Target="http://ec.europa.eu/environment/nature/ecosystems/docs/Green_Infrastructure.pdf" TargetMode="External"/><Relationship Id="rId3781" Type="http://schemas.openxmlformats.org/officeDocument/2006/relationships/hyperlink" Target="http://doi.org/10.1016/j.ecolecon.2012.08.017" TargetMode="External"/><Relationship Id="rId495" Type="http://schemas.openxmlformats.org/officeDocument/2006/relationships/hyperlink" Target="http://doi.org/10.3986/AGS49205" TargetMode="External"/><Relationship Id="rId2176" Type="http://schemas.openxmlformats.org/officeDocument/2006/relationships/hyperlink" Target="http://doi.org/10.1186/s13750-015-0050-7" TargetMode="External"/><Relationship Id="rId2383" Type="http://schemas.openxmlformats.org/officeDocument/2006/relationships/hyperlink" Target="http://doi.org/10.1111/jbi.12060" TargetMode="External"/><Relationship Id="rId2590" Type="http://schemas.openxmlformats.org/officeDocument/2006/relationships/hyperlink" Target="http://doi.org/10.1016/j.ocecoaman.2010.04.008" TargetMode="External"/><Relationship Id="rId3227" Type="http://schemas.openxmlformats.org/officeDocument/2006/relationships/hyperlink" Target="http://doi.org/10.1016/S1364-8152(03)00024-0" TargetMode="External"/><Relationship Id="rId3434" Type="http://schemas.openxmlformats.org/officeDocument/2006/relationships/hyperlink" Target="http://doi.org/10.1146/annurev-environ-032310-112100" TargetMode="External"/><Relationship Id="rId3641" Type="http://schemas.openxmlformats.org/officeDocument/2006/relationships/hyperlink" Target="http://www.forestpeoples.org/sites/fpp/files/news/2011/01/fpp_barcelona_press_release_eng.pdf" TargetMode="External"/><Relationship Id="rId148" Type="http://schemas.openxmlformats.org/officeDocument/2006/relationships/hyperlink" Target="http://doi.org/10.1016/j.tree.2009.10.009" TargetMode="External"/><Relationship Id="rId355" Type="http://schemas.openxmlformats.org/officeDocument/2006/relationships/hyperlink" Target="http://doi.org/10.1007/s001140050514" TargetMode="External"/><Relationship Id="rId562" Type="http://schemas.openxmlformats.org/officeDocument/2006/relationships/hyperlink" Target="https://www.ipbes.net/event/ipbes-5-plenary" TargetMode="External"/><Relationship Id="rId1192" Type="http://schemas.openxmlformats.org/officeDocument/2006/relationships/hyperlink" Target="https://doi.org/10.1093/aob/mcm030" TargetMode="External"/><Relationship Id="rId2036" Type="http://schemas.openxmlformats.org/officeDocument/2006/relationships/image" Target="media/image201.png"/><Relationship Id="rId2243" Type="http://schemas.openxmlformats.org/officeDocument/2006/relationships/hyperlink" Target="https://www.cbd.int/cepa/toolkit/2008/doc/CBD-Toolkit-Glossaries.pdf" TargetMode="External"/><Relationship Id="rId2450" Type="http://schemas.openxmlformats.org/officeDocument/2006/relationships/hyperlink" Target="http://doi.org/10.1016/j.foreco.2013.06.014" TargetMode="External"/><Relationship Id="rId3501" Type="http://schemas.openxmlformats.org/officeDocument/2006/relationships/hyperlink" Target="https://www.cbd.int/abs/nagoya-protocol/signatories/default.shtml" TargetMode="External"/><Relationship Id="rId215" Type="http://schemas.openxmlformats.org/officeDocument/2006/relationships/image" Target="media/image36.png"/><Relationship Id="rId422" Type="http://schemas.openxmlformats.org/officeDocument/2006/relationships/hyperlink" Target="https://doi.org/10.1016/j.gloenvcha.2012.06.004" TargetMode="External"/><Relationship Id="rId1052" Type="http://schemas.openxmlformats.org/officeDocument/2006/relationships/hyperlink" Target="http://doi.org/10.1016/j.funeco.2009.05.005" TargetMode="External"/><Relationship Id="rId2103" Type="http://schemas.openxmlformats.org/officeDocument/2006/relationships/hyperlink" Target="http://doi.org/10.1111/j.1365-2664.2007.01306.x" TargetMode="External"/><Relationship Id="rId2310" Type="http://schemas.openxmlformats.org/officeDocument/2006/relationships/hyperlink" Target="http://doi.org/10.1126/science.1146002" TargetMode="External"/><Relationship Id="rId4068" Type="http://schemas.openxmlformats.org/officeDocument/2006/relationships/hyperlink" Target="http://www.integral-project.eu/images/Documents/EuPolicyPaper/Policy%20Paper_WEB.pdf" TargetMode="External"/><Relationship Id="rId1869" Type="http://schemas.openxmlformats.org/officeDocument/2006/relationships/hyperlink" Target="https://doi.org/10.3354/ab00330" TargetMode="External"/><Relationship Id="rId3084" Type="http://schemas.openxmlformats.org/officeDocument/2006/relationships/hyperlink" Target="http://doi.org/10.1080/17451590609618156" TargetMode="External"/><Relationship Id="rId3291" Type="http://schemas.openxmlformats.org/officeDocument/2006/relationships/hyperlink" Target="http://doi.org/10.1016/j.jenvman.2013.05.016" TargetMode="External"/><Relationship Id="rId4135" Type="http://schemas.openxmlformats.org/officeDocument/2006/relationships/hyperlink" Target="http://capacity4dev.ec.europa.eu/unep/document/pan-european-2020-strategy-biodiversity" TargetMode="External"/><Relationship Id="rId1729" Type="http://schemas.openxmlformats.org/officeDocument/2006/relationships/hyperlink" Target="https://doi.org/10.5751/ES-05600-180311" TargetMode="External"/><Relationship Id="rId1936" Type="http://schemas.openxmlformats.org/officeDocument/2006/relationships/hyperlink" Target="https://doi.org/10.1111/j.1365-2699.2012.02697.x" TargetMode="External"/><Relationship Id="rId3151" Type="http://schemas.openxmlformats.org/officeDocument/2006/relationships/hyperlink" Target="http://doi.org/10.1016/j.agee.2014.02.033" TargetMode="External"/><Relationship Id="rId4202" Type="http://schemas.openxmlformats.org/officeDocument/2006/relationships/hyperlink" Target="http://doi.org/10.1002/eet.1690" TargetMode="External"/><Relationship Id="rId3011" Type="http://schemas.openxmlformats.org/officeDocument/2006/relationships/hyperlink" Target="http://doi.org/10.1038/ncomms11109" TargetMode="External"/><Relationship Id="rId3968" Type="http://schemas.openxmlformats.org/officeDocument/2006/relationships/hyperlink" Target="http://www.unep.org/evaluation/evaluation-reports-search?search_api_views_fulltext_1_op=OR&amp;search_api_views_fulltext_1=PEBLdS" TargetMode="External"/><Relationship Id="rId5" Type="http://schemas.openxmlformats.org/officeDocument/2006/relationships/webSettings" Target="webSettings.xml"/><Relationship Id="rId889" Type="http://schemas.openxmlformats.org/officeDocument/2006/relationships/hyperlink" Target="http://doi.org/10.1016/j.jenvman.2009.12.005" TargetMode="External"/><Relationship Id="rId2777" Type="http://schemas.openxmlformats.org/officeDocument/2006/relationships/hyperlink" Target="http://doi.org/10.1111/j.1365-2486.2007.01404.x" TargetMode="External"/><Relationship Id="rId749" Type="http://schemas.openxmlformats.org/officeDocument/2006/relationships/hyperlink" Target="https://www.sciencedirect.com/science/article/pii/S1877343517300040?via%3Dihub" TargetMode="External"/><Relationship Id="rId1379" Type="http://schemas.openxmlformats.org/officeDocument/2006/relationships/hyperlink" Target="https://doi.org/10.1890/1051-0761(2006)016%5b0963:MRRLPI%5d2.0.CO;2" TargetMode="External"/><Relationship Id="rId1586" Type="http://schemas.openxmlformats.org/officeDocument/2006/relationships/hyperlink" Target="https://doi.org/10.1006/jema.1999.0335" TargetMode="External"/><Relationship Id="rId2984" Type="http://schemas.openxmlformats.org/officeDocument/2006/relationships/hyperlink" Target="http://doi.org/10.1111/j.1461-0248.2005.00782.x" TargetMode="External"/><Relationship Id="rId3828" Type="http://schemas.openxmlformats.org/officeDocument/2006/relationships/hyperlink" Target="https://steps-centre.org/publication/dynamic-sustainabilities-technology-environment-social-justice-2/" TargetMode="External"/><Relationship Id="rId609" Type="http://schemas.openxmlformats.org/officeDocument/2006/relationships/hyperlink" Target="http://doi.org/10.3986/AGS54409" TargetMode="External"/><Relationship Id="rId956" Type="http://schemas.openxmlformats.org/officeDocument/2006/relationships/image" Target="media/image113.png"/><Relationship Id="rId1239" Type="http://schemas.openxmlformats.org/officeDocument/2006/relationships/hyperlink" Target="https://doi.org/10.1016/j.agee.2006.02.007" TargetMode="External"/><Relationship Id="rId1793" Type="http://schemas.openxmlformats.org/officeDocument/2006/relationships/hyperlink" Target="https://doi.org/10.1371/journal.pone.0017356" TargetMode="External"/><Relationship Id="rId2637" Type="http://schemas.openxmlformats.org/officeDocument/2006/relationships/hyperlink" Target="http://doi.org/10.1111/cobi.12534" TargetMode="External"/><Relationship Id="rId2844" Type="http://schemas.openxmlformats.org/officeDocument/2006/relationships/hyperlink" Target="http://doi.org/10.1126/science.1176985" TargetMode="External"/><Relationship Id="rId85" Type="http://schemas.openxmlformats.org/officeDocument/2006/relationships/hyperlink" Target="http://doi.org/10.1016/j.ecoser.2013.02.001" TargetMode="External"/><Relationship Id="rId816" Type="http://schemas.openxmlformats.org/officeDocument/2006/relationships/hyperlink" Target="http://doi.org/10.1017/S0031182016000688" TargetMode="External"/><Relationship Id="rId1446" Type="http://schemas.openxmlformats.org/officeDocument/2006/relationships/hyperlink" Target="https://doi.org/10.1078/1617-1381-00009" TargetMode="External"/><Relationship Id="rId1653" Type="http://schemas.openxmlformats.org/officeDocument/2006/relationships/hyperlink" Target="https://doi.org/10.1016/j.cub.2011.05.005" TargetMode="External"/><Relationship Id="rId1860" Type="http://schemas.openxmlformats.org/officeDocument/2006/relationships/hyperlink" Target="https://doi.org/10.1007/s10098-006-0062-7" TargetMode="External"/><Relationship Id="rId2704" Type="http://schemas.openxmlformats.org/officeDocument/2006/relationships/hyperlink" Target="http://d2ouvy59p0dg6k.cloudfront.net/downloads/medpan_forum_mpa_2016___brochure_a4_en_web_1_.pdf" TargetMode="External"/><Relationship Id="rId2911" Type="http://schemas.openxmlformats.org/officeDocument/2006/relationships/hyperlink" Target="http://doi.org/10.1007/s10531-014-0787-2" TargetMode="External"/><Relationship Id="rId1306" Type="http://schemas.openxmlformats.org/officeDocument/2006/relationships/hyperlink" Target="http://doi.org/10.1038/NCLIMATE2647" TargetMode="External"/><Relationship Id="rId1513" Type="http://schemas.openxmlformats.org/officeDocument/2006/relationships/hyperlink" Target="http://doi.org10.1191/0959683603hl589ft" TargetMode="External"/><Relationship Id="rId1720" Type="http://schemas.openxmlformats.org/officeDocument/2006/relationships/hyperlink" Target="https://doi.org/10.1007/s10530-010-9890-9" TargetMode="External"/><Relationship Id="rId12" Type="http://schemas.openxmlformats.org/officeDocument/2006/relationships/image" Target="media/image5.jpeg"/><Relationship Id="rId3478" Type="http://schemas.openxmlformats.org/officeDocument/2006/relationships/hyperlink" Target="http://doi.org/10.1068/c11134" TargetMode="External"/><Relationship Id="rId3685" Type="http://schemas.openxmlformats.org/officeDocument/2006/relationships/hyperlink" Target="http://doi.org/10.1016/j.landurbplan.2012.10.011" TargetMode="External"/><Relationship Id="rId3892" Type="http://schemas.openxmlformats.org/officeDocument/2006/relationships/hyperlink" Target="http://doi.org/10.1007/s10551-015-2693-2" TargetMode="External"/><Relationship Id="rId399" Type="http://schemas.openxmlformats.org/officeDocument/2006/relationships/hyperlink" Target="http://doi.org/10.3390/su9071113" TargetMode="External"/><Relationship Id="rId2287" Type="http://schemas.openxmlformats.org/officeDocument/2006/relationships/hyperlink" Target="http://doi.org/10.1021/acs.estlett.6b00396" TargetMode="External"/><Relationship Id="rId2494" Type="http://schemas.openxmlformats.org/officeDocument/2006/relationships/hyperlink" Target="http://doi.org/10.1111/j.0030-1299.2008.16561.x" TargetMode="External"/><Relationship Id="rId3338" Type="http://schemas.openxmlformats.org/officeDocument/2006/relationships/hyperlink" Target="http://doi.org/10.1016/j.ecolind.2013.02.020" TargetMode="External"/><Relationship Id="rId3545" Type="http://schemas.openxmlformats.org/officeDocument/2006/relationships/hyperlink" Target="https://www.eea.europa.eu/data-and-maps/data/high-nature-value-farmland" TargetMode="External"/><Relationship Id="rId3752" Type="http://schemas.openxmlformats.org/officeDocument/2006/relationships/hyperlink" Target="http://www.inco-ca.net/" TargetMode="External"/><Relationship Id="rId259" Type="http://schemas.openxmlformats.org/officeDocument/2006/relationships/hyperlink" Target="https://www.ipbes.net/sites/default/files/eca_ch_2_appendix_2.5_medicinal_plants.pdf" TargetMode="External"/><Relationship Id="rId466" Type="http://schemas.openxmlformats.org/officeDocument/2006/relationships/hyperlink" Target="http://doi.org/10.2779/822269" TargetMode="External"/><Relationship Id="rId673" Type="http://schemas.openxmlformats.org/officeDocument/2006/relationships/hyperlink" Target="https://onlinelibrary.wiley.com/doi/abs/10.1111/cobi.12966" TargetMode="External"/><Relationship Id="rId880" Type="http://schemas.openxmlformats.org/officeDocument/2006/relationships/hyperlink" Target="http://unfccc.int/documentation/documents/advanced_search/items/6911.php?priref=600008730" TargetMode="External"/><Relationship Id="rId1096" Type="http://schemas.openxmlformats.org/officeDocument/2006/relationships/hyperlink" Target="https://doi.org/10.1111/1365-2664.12483" TargetMode="External"/><Relationship Id="rId2147" Type="http://schemas.openxmlformats.org/officeDocument/2006/relationships/hyperlink" Target="http://doi.org/10.1016/j.landusepol.2010.11.003" TargetMode="External"/><Relationship Id="rId2354" Type="http://schemas.openxmlformats.org/officeDocument/2006/relationships/hyperlink" Target="http://doi.org/10.1016/j.landurbplan.2017.09.031" TargetMode="External"/><Relationship Id="rId2561" Type="http://schemas.openxmlformats.org/officeDocument/2006/relationships/hyperlink" Target="http://doi.org/10.5194/nhess-14-143-201" TargetMode="External"/><Relationship Id="rId3405" Type="http://schemas.openxmlformats.org/officeDocument/2006/relationships/hyperlink" Target="http://doi.org/10.1016/j.landurbplan.2014.01.020" TargetMode="External"/><Relationship Id="rId119" Type="http://schemas.openxmlformats.org/officeDocument/2006/relationships/hyperlink" Target="https://www.cbd.int/reports/search" TargetMode="External"/><Relationship Id="rId326" Type="http://schemas.openxmlformats.org/officeDocument/2006/relationships/hyperlink" Target="http://doi.org/10.1007/s13280-012-0368-0" TargetMode="External"/><Relationship Id="rId533" Type="http://schemas.openxmlformats.org/officeDocument/2006/relationships/hyperlink" Target="http://doi.org/10.1016/j.enpol.2010.03.030" TargetMode="External"/><Relationship Id="rId1163" Type="http://schemas.openxmlformats.org/officeDocument/2006/relationships/hyperlink" Target="https://doi.org/10.1111/1365-2664.12842" TargetMode="External"/><Relationship Id="rId1370" Type="http://schemas.openxmlformats.org/officeDocument/2006/relationships/hyperlink" Target="http://doi.org/10.1007/978-3-642-78966-3_12" TargetMode="External"/><Relationship Id="rId2007" Type="http://schemas.openxmlformats.org/officeDocument/2006/relationships/image" Target="media/image177.png"/><Relationship Id="rId2214" Type="http://schemas.openxmlformats.org/officeDocument/2006/relationships/hyperlink" Target="http://doi.org/10.1080/09644010601073838" TargetMode="External"/><Relationship Id="rId3612" Type="http://schemas.openxmlformats.org/officeDocument/2006/relationships/hyperlink" Target="http://www.fao.org/docrep/012/k7544e/k7544e00.pdf" TargetMode="External"/><Relationship Id="rId740" Type="http://schemas.openxmlformats.org/officeDocument/2006/relationships/hyperlink" Target="https://www.sciencedirect.com/science/article/pii/S1877343517300040?via%3Dihub" TargetMode="External"/><Relationship Id="rId1023" Type="http://schemas.openxmlformats.org/officeDocument/2006/relationships/hyperlink" Target="https://doi.org/10.1016/j.ecolind.2015.05.050" TargetMode="External"/><Relationship Id="rId2421" Type="http://schemas.openxmlformats.org/officeDocument/2006/relationships/hyperlink" Target="http://doi.org/10.1007/s11270-014-1880-6" TargetMode="External"/><Relationship Id="rId4179" Type="http://schemas.openxmlformats.org/officeDocument/2006/relationships/hyperlink" Target="http://www.jstor.org/stable/10.7721/chilyoutenvi.16.1.0001" TargetMode="External"/><Relationship Id="rId600" Type="http://schemas.openxmlformats.org/officeDocument/2006/relationships/hyperlink" Target="http://doi.org/10.1016/j.ecoser.2016.10.006" TargetMode="External"/><Relationship Id="rId1230" Type="http://schemas.openxmlformats.org/officeDocument/2006/relationships/hyperlink" Target="https://doi.org/10.1007/s10531-016-1133-7" TargetMode="External"/><Relationship Id="rId3195" Type="http://schemas.openxmlformats.org/officeDocument/2006/relationships/hyperlink" Target="http://doi.org/10.1111/j.1466-8238.2011.00695.x" TargetMode="External"/><Relationship Id="rId4039" Type="http://schemas.openxmlformats.org/officeDocument/2006/relationships/hyperlink" Target="http://policymix.nina.no" TargetMode="External"/><Relationship Id="rId3055" Type="http://schemas.openxmlformats.org/officeDocument/2006/relationships/hyperlink" Target="http://doi.org/10.1029/2010JC006251" TargetMode="External"/><Relationship Id="rId3262" Type="http://schemas.openxmlformats.org/officeDocument/2006/relationships/hyperlink" Target="http://doi.org/10.1016/j.jclepro.2013.09.007" TargetMode="External"/><Relationship Id="rId4106" Type="http://schemas.openxmlformats.org/officeDocument/2006/relationships/hyperlink" Target="http://escholarship.org/uc/item/97p470sx" TargetMode="External"/><Relationship Id="rId183" Type="http://schemas.openxmlformats.org/officeDocument/2006/relationships/hyperlink" Target="https://s3.eu-central-1.amazonaws.com/biom/lib/book/atlas_biodiv_west_tian_shan.pdf" TargetMode="External"/><Relationship Id="rId390" Type="http://schemas.openxmlformats.org/officeDocument/2006/relationships/hyperlink" Target="http://doi.org/10.1016/j.biocon.2012.11.015" TargetMode="External"/><Relationship Id="rId1907" Type="http://schemas.openxmlformats.org/officeDocument/2006/relationships/hyperlink" Target="https://doi.org/10.1038/ncomms11109" TargetMode="External"/><Relationship Id="rId2071" Type="http://schemas.openxmlformats.org/officeDocument/2006/relationships/image" Target="media/image235.png"/><Relationship Id="rId3122" Type="http://schemas.openxmlformats.org/officeDocument/2006/relationships/image" Target="media/image269.png"/><Relationship Id="rId250" Type="http://schemas.openxmlformats.org/officeDocument/2006/relationships/image" Target="media/image61.png"/><Relationship Id="rId110" Type="http://schemas.openxmlformats.org/officeDocument/2006/relationships/hyperlink" Target="http://doi.org/10.1016/j.ecolind.2011.12.004" TargetMode="External"/><Relationship Id="rId2888" Type="http://schemas.openxmlformats.org/officeDocument/2006/relationships/hyperlink" Target="http://doi.org/10.1126/science.287.5459.1770" TargetMode="External"/><Relationship Id="rId3939" Type="http://schemas.openxmlformats.org/officeDocument/2006/relationships/hyperlink" Target="http://www.euromontana.org/wp-content/uploads/2014/08/ldtr_rapport_final_en.pdf" TargetMode="External"/><Relationship Id="rId1697" Type="http://schemas.openxmlformats.org/officeDocument/2006/relationships/hyperlink" Target="https://doi.org/10.1007/s12526-010-0068-6" TargetMode="External"/><Relationship Id="rId2748" Type="http://schemas.openxmlformats.org/officeDocument/2006/relationships/hyperlink" Target="http://doi.org/10.3109/07388551.2013.823595" TargetMode="External"/><Relationship Id="rId2955" Type="http://schemas.openxmlformats.org/officeDocument/2006/relationships/hyperlink" Target="http://doi.org/10.1016/j.marpol.2015.12.026" TargetMode="External"/><Relationship Id="rId927" Type="http://schemas.openxmlformats.org/officeDocument/2006/relationships/image" Target="media/image100.png"/><Relationship Id="rId1557" Type="http://schemas.openxmlformats.org/officeDocument/2006/relationships/hyperlink" Target="http://doi.org/10.1146/annurev-ecolsys-102209-144628" TargetMode="External"/><Relationship Id="rId1764" Type="http://schemas.openxmlformats.org/officeDocument/2006/relationships/hyperlink" Target="https://doi.org/10.1007/s10530-014-0764-4" TargetMode="External"/><Relationship Id="rId1971" Type="http://schemas.openxmlformats.org/officeDocument/2006/relationships/hyperlink" Target="https://doi.org/10.1126/science.1132294" TargetMode="External"/><Relationship Id="rId2608" Type="http://schemas.openxmlformats.org/officeDocument/2006/relationships/hyperlink" Target="http://doi.org/10.1890/06-1661.1" TargetMode="External"/><Relationship Id="rId2815" Type="http://schemas.openxmlformats.org/officeDocument/2006/relationships/hyperlink" Target="http://doi.org/10.1016/j.agee.2012.12.012" TargetMode="External"/><Relationship Id="rId4170" Type="http://schemas.openxmlformats.org/officeDocument/2006/relationships/hyperlink" Target="http://doi.org/10.1016/j.landurbplan.2004.09.041" TargetMode="External"/><Relationship Id="rId56" Type="http://schemas.openxmlformats.org/officeDocument/2006/relationships/hyperlink" Target="https://doi.org/10.1134/S2079970515020021" TargetMode="External"/><Relationship Id="rId1417" Type="http://schemas.openxmlformats.org/officeDocument/2006/relationships/hyperlink" Target="https://doi.org/10.1111/gcb.13329" TargetMode="External"/><Relationship Id="rId1624" Type="http://schemas.openxmlformats.org/officeDocument/2006/relationships/hyperlink" Target="https://doi.org/10.1111/ddi.12102" TargetMode="External"/><Relationship Id="rId1831" Type="http://schemas.openxmlformats.org/officeDocument/2006/relationships/hyperlink" Target="https://doi.org/doi:10.1023/A:1008916601121" TargetMode="External"/><Relationship Id="rId4030" Type="http://schemas.openxmlformats.org/officeDocument/2006/relationships/hyperlink" Target="http://doi.org/10.1016/j.tranpol.2010.10.011" TargetMode="External"/><Relationship Id="rId3589" Type="http://schemas.openxmlformats.org/officeDocument/2006/relationships/hyperlink" Target="http://ec.europa.eu/environment/integration/research/newsalert/pdf/natura_2000_social_science_research_enhance_conservation_outcomes_467na1_en.pdf" TargetMode="External"/><Relationship Id="rId3796" Type="http://schemas.openxmlformats.org/officeDocument/2006/relationships/hyperlink" Target="http://www.ecologyandsociety.org/vol14/iss2/art1/" TargetMode="External"/><Relationship Id="rId2398" Type="http://schemas.openxmlformats.org/officeDocument/2006/relationships/hyperlink" Target="http://doi.org/10.1016/j.marenvres.2014.02.002" TargetMode="External"/><Relationship Id="rId3449" Type="http://schemas.openxmlformats.org/officeDocument/2006/relationships/hyperlink" Target="http://doi.org/10.1016/j.marpol.2013.06.016" TargetMode="External"/><Relationship Id="rId577" Type="http://schemas.openxmlformats.org/officeDocument/2006/relationships/hyperlink" Target="http://doi.org/10.2788/77361" TargetMode="External"/><Relationship Id="rId2258" Type="http://schemas.openxmlformats.org/officeDocument/2006/relationships/hyperlink" Target="http://doi.org/10.1038/nature03972" TargetMode="External"/><Relationship Id="rId3656" Type="http://schemas.openxmlformats.org/officeDocument/2006/relationships/hyperlink" Target="http://doi.org/10.4337/jhre.2010.01.01" TargetMode="External"/><Relationship Id="rId3863" Type="http://schemas.openxmlformats.org/officeDocument/2006/relationships/hyperlink" Target="http://doi.org/10.1016/j.landusepol.2013.12.011" TargetMode="External"/><Relationship Id="rId784" Type="http://schemas.openxmlformats.org/officeDocument/2006/relationships/hyperlink" Target="http://doi.org/10.1111/j.1753-4887.2011.00456.x" TargetMode="External"/><Relationship Id="rId991" Type="http://schemas.openxmlformats.org/officeDocument/2006/relationships/image" Target="media/image144.png"/><Relationship Id="rId1067" Type="http://schemas.openxmlformats.org/officeDocument/2006/relationships/hyperlink" Target="https://doi.org/10.1007/s10750-007-9246-3" TargetMode="External"/><Relationship Id="rId2465" Type="http://schemas.openxmlformats.org/officeDocument/2006/relationships/hyperlink" Target="http://doi.org/10.1016/j.marpol.2016.06.015" TargetMode="External"/><Relationship Id="rId2672" Type="http://schemas.openxmlformats.org/officeDocument/2006/relationships/hyperlink" Target="http://doi.org/10.1134/S2075111710030070" TargetMode="External"/><Relationship Id="rId3309" Type="http://schemas.openxmlformats.org/officeDocument/2006/relationships/hyperlink" Target="http://doi.org/10.1126/science.1115233" TargetMode="External"/><Relationship Id="rId3516" Type="http://schemas.openxmlformats.org/officeDocument/2006/relationships/hyperlink" Target="http://doi.org/10.1016/S0169-2046(99)00048-1" TargetMode="External"/><Relationship Id="rId3723" Type="http://schemas.openxmlformats.org/officeDocument/2006/relationships/hyperlink" Target="http://doi.org/10.1080/08920750390232965" TargetMode="External"/><Relationship Id="rId3930" Type="http://schemas.openxmlformats.org/officeDocument/2006/relationships/hyperlink" Target="http://doi.org/10.1073/pnas.0701886104" TargetMode="External"/><Relationship Id="rId437" Type="http://schemas.openxmlformats.org/officeDocument/2006/relationships/hyperlink" Target="http://doi.org/10.1016/j.landurbplan.2005.12.006" TargetMode="External"/><Relationship Id="rId644" Type="http://schemas.openxmlformats.org/officeDocument/2006/relationships/hyperlink" Target="http://doi.org/10.1016/j.landusepol.2012.12.012" TargetMode="External"/><Relationship Id="rId851" Type="http://schemas.openxmlformats.org/officeDocument/2006/relationships/hyperlink" Target="http://doi.org/10.5194/hess-14-2367-2010" TargetMode="External"/><Relationship Id="rId1274" Type="http://schemas.openxmlformats.org/officeDocument/2006/relationships/hyperlink" Target="https://doi.org/10.1111/jbi.12366" TargetMode="External"/><Relationship Id="rId1481" Type="http://schemas.openxmlformats.org/officeDocument/2006/relationships/hyperlink" Target="https://doi.org/10.1371/journal.pone.0045701" TargetMode="External"/><Relationship Id="rId2118" Type="http://schemas.openxmlformats.org/officeDocument/2006/relationships/hyperlink" Target="http://doi.org/10.14214/sf.90" TargetMode="External"/><Relationship Id="rId2325" Type="http://schemas.openxmlformats.org/officeDocument/2006/relationships/hyperlink" Target="http://doi.org/10.1038/ncomms12485" TargetMode="External"/><Relationship Id="rId2532" Type="http://schemas.openxmlformats.org/officeDocument/2006/relationships/hyperlink" Target="http://web.b.ebscohost.com/abstract?direct=true&amp;profile=ehost&amp;scope=site&amp;authtype=crawler&amp;jrnl=12246271&amp;AN=120559373&amp;h=3LdtKsx7maxpn8m%2BcK%2Bn8gXdZBeFp3dqbzbHSLfyUNC4pzhu5fX3%2FOIwHAokFPeLNp%2FDsZ9lWQ9VYVy3v4XJZA%3D%3D&amp;crl=c&amp;resultNs=AdminWebAuth&amp;resultL" TargetMode="External"/><Relationship Id="rId504" Type="http://schemas.openxmlformats.org/officeDocument/2006/relationships/hyperlink" Target="http://doi.org/10.1111/ele.12569" TargetMode="External"/><Relationship Id="rId711" Type="http://schemas.openxmlformats.org/officeDocument/2006/relationships/hyperlink" Target="http://stats.oecd.org/" TargetMode="External"/><Relationship Id="rId1134" Type="http://schemas.openxmlformats.org/officeDocument/2006/relationships/hyperlink" Target="https://doi.org/10.1111/j.1365-2486.2007.01341.x" TargetMode="External"/><Relationship Id="rId1341" Type="http://schemas.openxmlformats.org/officeDocument/2006/relationships/hyperlink" Target="https://doi.org/10.5194/piahs-364-210-2014" TargetMode="External"/><Relationship Id="rId1201" Type="http://schemas.openxmlformats.org/officeDocument/2006/relationships/hyperlink" Target="https://doi.org/10.1111/j.1365-2664.2005.01029.x" TargetMode="External"/><Relationship Id="rId3099" Type="http://schemas.openxmlformats.org/officeDocument/2006/relationships/header" Target="header18.xml"/><Relationship Id="rId3166" Type="http://schemas.openxmlformats.org/officeDocument/2006/relationships/hyperlink" Target="https://www.cbd.int/doc/world/by/by-nbsap-v2-p2-en.pdf" TargetMode="External"/><Relationship Id="rId3373" Type="http://schemas.openxmlformats.org/officeDocument/2006/relationships/hyperlink" Target="http://www.naturalresources-centralasia.org/" TargetMode="External"/><Relationship Id="rId3580" Type="http://schemas.openxmlformats.org/officeDocument/2006/relationships/hyperlink" Target="http://ec.europa.eu/environment/nature/natura2000/management/docs/FARMING%20FOR%20NATURA%202000-final%20guidance.pdf" TargetMode="External"/><Relationship Id="rId4217" Type="http://schemas.microsoft.com/office/2016/09/relationships/commentsIds" Target="commentsIds.xml"/><Relationship Id="rId294" Type="http://schemas.openxmlformats.org/officeDocument/2006/relationships/hyperlink" Target="https://www.ipbes.net/sites/default/files/eca_ch_2_appendix_2.8_assessment_of_health.pdf" TargetMode="External"/><Relationship Id="rId2182" Type="http://schemas.openxmlformats.org/officeDocument/2006/relationships/hyperlink" Target="http://doi.org/10.1111/j.1365-2664.2007.01393.x" TargetMode="External"/><Relationship Id="rId3026" Type="http://schemas.openxmlformats.org/officeDocument/2006/relationships/hyperlink" Target="http://doi.org/10.1659/MRD-JOURNAL-D-12-00001.1" TargetMode="External"/><Relationship Id="rId3233" Type="http://schemas.openxmlformats.org/officeDocument/2006/relationships/hyperlink" Target="http://doi.org/10.1111/ddi.12194" TargetMode="External"/><Relationship Id="rId154" Type="http://schemas.openxmlformats.org/officeDocument/2006/relationships/hyperlink" Target="http://doi.org/10.1038/ncomms13603" TargetMode="External"/><Relationship Id="rId361" Type="http://schemas.openxmlformats.org/officeDocument/2006/relationships/hyperlink" Target="http://doi.org/10.1007/978-94-007-2144-9_7" TargetMode="External"/><Relationship Id="rId2042" Type="http://schemas.openxmlformats.org/officeDocument/2006/relationships/image" Target="media/image207.png"/><Relationship Id="rId3440" Type="http://schemas.openxmlformats.org/officeDocument/2006/relationships/hyperlink" Target="http://doi.org/10.1016/J.FORPOL.2016.10.008" TargetMode="External"/><Relationship Id="rId2999" Type="http://schemas.openxmlformats.org/officeDocument/2006/relationships/hyperlink" Target="http://www.protectedplanet.net" TargetMode="External"/><Relationship Id="rId3300" Type="http://schemas.openxmlformats.org/officeDocument/2006/relationships/hyperlink" Target="http://doi.org/10.1016/j.agee.2005.11.027" TargetMode="External"/><Relationship Id="rId221" Type="http://schemas.openxmlformats.org/officeDocument/2006/relationships/image" Target="media/image41.png"/><Relationship Id="rId2859" Type="http://schemas.openxmlformats.org/officeDocument/2006/relationships/hyperlink" Target="http://doi.org/10.1016/j.watres.2010.04.036" TargetMode="External"/><Relationship Id="rId1668" Type="http://schemas.openxmlformats.org/officeDocument/2006/relationships/hyperlink" Target="http://doi.org/10.1007/978-3-319-12039-3_1" TargetMode="External"/><Relationship Id="rId1875" Type="http://schemas.openxmlformats.org/officeDocument/2006/relationships/hyperlink" Target="https://doi.org/10.1111/ecog.00670" TargetMode="External"/><Relationship Id="rId2719" Type="http://schemas.openxmlformats.org/officeDocument/2006/relationships/hyperlink" Target="http://doi.org/10.1016/B978-0-12-398315-2.00004-1" TargetMode="External"/><Relationship Id="rId4074" Type="http://schemas.openxmlformats.org/officeDocument/2006/relationships/hyperlink" Target="http://doi.org/10.1016/j.jenvman.2009.07.005" TargetMode="External"/><Relationship Id="rId1528" Type="http://schemas.openxmlformats.org/officeDocument/2006/relationships/hyperlink" Target="https://doi.org/10.1007/978-94-007-3886-7_5" TargetMode="External"/><Relationship Id="rId2926" Type="http://schemas.openxmlformats.org/officeDocument/2006/relationships/hyperlink" Target="http://doi.org/10.1175/2007JCLI1822.1" TargetMode="External"/><Relationship Id="rId3090" Type="http://schemas.openxmlformats.org/officeDocument/2006/relationships/hyperlink" Target="http://doi.org/10.1073/pnas.1618765114" TargetMode="External"/><Relationship Id="rId4141" Type="http://schemas.openxmlformats.org/officeDocument/2006/relationships/hyperlink" Target="https://www.bipindicators.net/indicators/official-development-assistance-provided-in-support-of-the-convention" TargetMode="External"/><Relationship Id="rId1735" Type="http://schemas.openxmlformats.org/officeDocument/2006/relationships/hyperlink" Target="https://doi.org/10.1016/0006-3207(95)00015-V" TargetMode="External"/><Relationship Id="rId1942" Type="http://schemas.openxmlformats.org/officeDocument/2006/relationships/hyperlink" Target="https://doi.org/10.1111/j.1365-2427.2011.02623.x" TargetMode="External"/><Relationship Id="rId4001" Type="http://schemas.openxmlformats.org/officeDocument/2006/relationships/hyperlink" Target="https://www.researchgate.net/publication/283417716_Red_list_assessment_of_European_habitat_types_A_feasibility_study" TargetMode="External"/><Relationship Id="rId27" Type="http://schemas.openxmlformats.org/officeDocument/2006/relationships/image" Target="media/image8.png"/><Relationship Id="rId1802" Type="http://schemas.openxmlformats.org/officeDocument/2006/relationships/hyperlink" Target="http://doi.org/10.1016/S0169-5347(01)02422-3" TargetMode="External"/><Relationship Id="rId3767" Type="http://schemas.openxmlformats.org/officeDocument/2006/relationships/hyperlink" Target="http://doi.org/10.1093/oxrep/gru026" TargetMode="External"/><Relationship Id="rId3974" Type="http://schemas.openxmlformats.org/officeDocument/2006/relationships/hyperlink" Target="http://www.eld-initiative.org" TargetMode="External"/><Relationship Id="rId688" Type="http://schemas.openxmlformats.org/officeDocument/2006/relationships/hyperlink" Target="http://doi.org/10.1016/j.amepre.2015.01.017" TargetMode="External"/><Relationship Id="rId895" Type="http://schemas.openxmlformats.org/officeDocument/2006/relationships/hyperlink" Target="http://doi.org/10.1073/pnas.0905620106" TargetMode="External"/><Relationship Id="rId2369" Type="http://schemas.openxmlformats.org/officeDocument/2006/relationships/hyperlink" Target="http://www.efesme.org/europe-2020-a-strategy-for-smart-sustainable-and-inclusive-growth" TargetMode="External"/><Relationship Id="rId2576" Type="http://schemas.openxmlformats.org/officeDocument/2006/relationships/hyperlink" Target="http://doi.org/10.1016/j.jaridenv.2015.11.003" TargetMode="External"/><Relationship Id="rId2783" Type="http://schemas.openxmlformats.org/officeDocument/2006/relationships/hyperlink" Target="http://doi.org/10.1029/2004GL020816" TargetMode="External"/><Relationship Id="rId2990" Type="http://schemas.openxmlformats.org/officeDocument/2006/relationships/hyperlink" Target="http://doi.org/10.1111/j.1365-2486.2007.01381.x" TargetMode="External"/><Relationship Id="rId3627" Type="http://schemas.openxmlformats.org/officeDocument/2006/relationships/hyperlink" Target="http://doi.org/10.1016/j.enpol.2011.01.053" TargetMode="External"/><Relationship Id="rId3834" Type="http://schemas.openxmlformats.org/officeDocument/2006/relationships/hyperlink" Target="http://doi.org/10.1038/nature11145" TargetMode="External"/><Relationship Id="rId548" Type="http://schemas.openxmlformats.org/officeDocument/2006/relationships/hyperlink" Target="http://doi.org/10.1016/j.gloenvcha.2014.07.005" TargetMode="External"/><Relationship Id="rId755" Type="http://schemas.openxmlformats.org/officeDocument/2006/relationships/hyperlink" Target="https://www.sciencedirect.com/science/article/pii/S1877343517300040?via%3Dihub" TargetMode="External"/><Relationship Id="rId962" Type="http://schemas.openxmlformats.org/officeDocument/2006/relationships/hyperlink" Target="https://bd.eionet.europa.eu/" TargetMode="External"/><Relationship Id="rId1178" Type="http://schemas.openxmlformats.org/officeDocument/2006/relationships/hyperlink" Target="https://doi.org/10.1111/j.1467-2979.2008.00315.x" TargetMode="External"/><Relationship Id="rId1385" Type="http://schemas.openxmlformats.org/officeDocument/2006/relationships/hyperlink" Target="https://doi.org/10.1007/s10531-013-0537-x" TargetMode="External"/><Relationship Id="rId1592" Type="http://schemas.openxmlformats.org/officeDocument/2006/relationships/hyperlink" Target="https://doi.org/10.1146/annurev-ecolsys-121415-032311" TargetMode="External"/><Relationship Id="rId2229" Type="http://schemas.openxmlformats.org/officeDocument/2006/relationships/hyperlink" Target="http://doi.org/10.1016/j.enpol.2009.06.071" TargetMode="External"/><Relationship Id="rId2436" Type="http://schemas.openxmlformats.org/officeDocument/2006/relationships/hyperlink" Target="http://doi.org/10.1016/j.agee.2015.03.013" TargetMode="External"/><Relationship Id="rId2643" Type="http://schemas.openxmlformats.org/officeDocument/2006/relationships/hyperlink" Target="http://doi.org/10.1007/s12665-014-4004-0" TargetMode="External"/><Relationship Id="rId2850" Type="http://schemas.openxmlformats.org/officeDocument/2006/relationships/hyperlink" Target="http://doi.org/10.1016/B978-0-12-385026-3.00005-X" TargetMode="External"/><Relationship Id="rId91" Type="http://schemas.openxmlformats.org/officeDocument/2006/relationships/hyperlink" Target="http://doi.org/10.1007/s10584-014-1211-3" TargetMode="External"/><Relationship Id="rId408" Type="http://schemas.openxmlformats.org/officeDocument/2006/relationships/hyperlink" Target="http://doi.org/10.1038/ngeo233" TargetMode="External"/><Relationship Id="rId615" Type="http://schemas.openxmlformats.org/officeDocument/2006/relationships/hyperlink" Target="http://doi.org/10.3389/fmars.2014.00077" TargetMode="External"/><Relationship Id="rId822" Type="http://schemas.openxmlformats.org/officeDocument/2006/relationships/hyperlink" Target="http://doi.org/10.3390/su5031080" TargetMode="External"/><Relationship Id="rId1038" Type="http://schemas.openxmlformats.org/officeDocument/2006/relationships/hyperlink" Target="https://doi.org/10.3389/fmars.2014.00055" TargetMode="External"/><Relationship Id="rId1245" Type="http://schemas.openxmlformats.org/officeDocument/2006/relationships/hyperlink" Target="https://doi.org/10.1111/j.1365-2664.2008.01488.x" TargetMode="External"/><Relationship Id="rId1452" Type="http://schemas.openxmlformats.org/officeDocument/2006/relationships/hyperlink" Target="https://doi.org/10.1371/journal.pone.0154869" TargetMode="External"/><Relationship Id="rId2503" Type="http://schemas.openxmlformats.org/officeDocument/2006/relationships/hyperlink" Target="http://doi.org/10.1002/2014JC010016" TargetMode="External"/><Relationship Id="rId3901" Type="http://schemas.openxmlformats.org/officeDocument/2006/relationships/hyperlink" Target="http://doi.org/10.1002/eet.509" TargetMode="External"/><Relationship Id="rId1105" Type="http://schemas.openxmlformats.org/officeDocument/2006/relationships/hyperlink" Target="https://doi.org/10.2779/975810" TargetMode="External"/><Relationship Id="rId1312" Type="http://schemas.openxmlformats.org/officeDocument/2006/relationships/hyperlink" Target="https://doi.org/10.1073/pnas.1222477110" TargetMode="External"/><Relationship Id="rId2710" Type="http://schemas.openxmlformats.org/officeDocument/2006/relationships/hyperlink" Target="http://doi.org/10.1016/j.gloenvcha.2016.01.003" TargetMode="External"/><Relationship Id="rId3277" Type="http://schemas.openxmlformats.org/officeDocument/2006/relationships/hyperlink" Target="https://www.cbd.int/doc/world/ua/ua-nbsap-v3-en.pdf" TargetMode="External"/><Relationship Id="rId198" Type="http://schemas.openxmlformats.org/officeDocument/2006/relationships/hyperlink" Target="http://doi.org/10.5670/oceanog.2011.74" TargetMode="External"/><Relationship Id="rId2086" Type="http://schemas.openxmlformats.org/officeDocument/2006/relationships/image" Target="media/image249.png"/><Relationship Id="rId3484" Type="http://schemas.openxmlformats.org/officeDocument/2006/relationships/hyperlink" Target="http://doi.org/10.1017/S003060531200172X" TargetMode="External"/><Relationship Id="rId3691" Type="http://schemas.openxmlformats.org/officeDocument/2006/relationships/hyperlink" Target="http://doi.org/10.1016/j.marpol.2016.11.032" TargetMode="External"/><Relationship Id="rId2293" Type="http://schemas.openxmlformats.org/officeDocument/2006/relationships/hyperlink" Target="http://doi.org/10.1038/nclimate1347" TargetMode="External"/><Relationship Id="rId3137" Type="http://schemas.openxmlformats.org/officeDocument/2006/relationships/image" Target="media/image281.png"/><Relationship Id="rId3344" Type="http://schemas.openxmlformats.org/officeDocument/2006/relationships/hyperlink" Target="http://doi.org/10.1016/j.futures.2013.11.001" TargetMode="External"/><Relationship Id="rId3551" Type="http://schemas.openxmlformats.org/officeDocument/2006/relationships/hyperlink" Target="https://www.eea.europa.eu/publications/state-of-nature-in-the-eu" TargetMode="External"/><Relationship Id="rId265" Type="http://schemas.openxmlformats.org/officeDocument/2006/relationships/image" Target="media/image68.png"/><Relationship Id="rId472" Type="http://schemas.openxmlformats.org/officeDocument/2006/relationships/hyperlink" Target="http://ec.europa.eu/eurostat/statistics-explained/index.php/Forests,_forestry_and_logging" TargetMode="External"/><Relationship Id="rId2153" Type="http://schemas.openxmlformats.org/officeDocument/2006/relationships/hyperlink" Target="http://doi.org/10.1111/j.1365-2486.2009.01848.x" TargetMode="External"/><Relationship Id="rId2360" Type="http://schemas.openxmlformats.org/officeDocument/2006/relationships/hyperlink" Target="http://doi.org/10.1007/978-94-007-7939-6" TargetMode="External"/><Relationship Id="rId3204" Type="http://schemas.openxmlformats.org/officeDocument/2006/relationships/hyperlink" Target="http://doi.org/10.1016/j.agsy.2015.03.006" TargetMode="External"/><Relationship Id="rId3411" Type="http://schemas.openxmlformats.org/officeDocument/2006/relationships/hyperlink" Target="http://doi.org/10.1111/j.1365-2664.2007.01306.x" TargetMode="External"/><Relationship Id="rId125" Type="http://schemas.openxmlformats.org/officeDocument/2006/relationships/hyperlink" Target="http://doi.org/10.1016/j.scitotenv.2015.09.073" TargetMode="External"/><Relationship Id="rId332" Type="http://schemas.openxmlformats.org/officeDocument/2006/relationships/hyperlink" Target="http://doi.org/10.1029/2008GL035028" TargetMode="External"/><Relationship Id="rId2013" Type="http://schemas.openxmlformats.org/officeDocument/2006/relationships/image" Target="media/image181.png"/><Relationship Id="rId2220" Type="http://schemas.openxmlformats.org/officeDocument/2006/relationships/hyperlink" Target="http://doi.org/10.1126/science.1127609" TargetMode="External"/><Relationship Id="rId4185" Type="http://schemas.openxmlformats.org/officeDocument/2006/relationships/hyperlink" Target="http://doi.org/10.1111/1758-5899.12184" TargetMode="External"/><Relationship Id="rId1779" Type="http://schemas.openxmlformats.org/officeDocument/2006/relationships/hyperlink" Target="https://doi.org/10.1371/journal.pone.0113934" TargetMode="External"/><Relationship Id="rId1986" Type="http://schemas.openxmlformats.org/officeDocument/2006/relationships/hyperlink" Target="https://www.zin.ru/journals/trudyzin/doc/vol_317_s2/TZ_317_2_Supplement_Zhakova.pdf" TargetMode="External"/><Relationship Id="rId4045" Type="http://schemas.openxmlformats.org/officeDocument/2006/relationships/hyperlink" Target="http://doi.org/10.1080/09669582.2016.1187623" TargetMode="External"/><Relationship Id="rId1639" Type="http://schemas.openxmlformats.org/officeDocument/2006/relationships/hyperlink" Target="https://doi.org/10.1007/978-94-007-3886-7_7" TargetMode="External"/><Relationship Id="rId1846" Type="http://schemas.openxmlformats.org/officeDocument/2006/relationships/hyperlink" Target="https://doi.org/10.1007/978-1-4939-1698-6" TargetMode="External"/><Relationship Id="rId3061" Type="http://schemas.openxmlformats.org/officeDocument/2006/relationships/hyperlink" Target="http://doi.org/10.3368/le.91.1.149" TargetMode="External"/><Relationship Id="rId1706" Type="http://schemas.openxmlformats.org/officeDocument/2006/relationships/hyperlink" Target="http://www.imcg.net/media/download_gallery/books/assessment_peatland.pdf" TargetMode="External"/><Relationship Id="rId1913" Type="http://schemas.openxmlformats.org/officeDocument/2006/relationships/hyperlink" Target="http://doi.org/10.1098/rsbl.2013.1082" TargetMode="External"/><Relationship Id="rId4112" Type="http://schemas.openxmlformats.org/officeDocument/2006/relationships/hyperlink" Target="http://unhabitat.org/books/global-report-on-human-settlements-2009-planning-sustainable-cities/" TargetMode="External"/><Relationship Id="rId3878" Type="http://schemas.openxmlformats.org/officeDocument/2006/relationships/hyperlink" Target="http://www.sciencedirect.com/science/article/pii/S1617138115300236" TargetMode="External"/><Relationship Id="rId799" Type="http://schemas.openxmlformats.org/officeDocument/2006/relationships/hyperlink" Target="http://doi.org/10.1525/bio.2012.62.5.12" TargetMode="External"/><Relationship Id="rId2687" Type="http://schemas.openxmlformats.org/officeDocument/2006/relationships/hyperlink" Target="http://doi.org/10.1038/536143a" TargetMode="External"/><Relationship Id="rId2894" Type="http://schemas.openxmlformats.org/officeDocument/2006/relationships/hyperlink" Target="http://doi.org/10.1029/2003GB002134" TargetMode="External"/><Relationship Id="rId3738" Type="http://schemas.openxmlformats.org/officeDocument/2006/relationships/hyperlink" Target="https://www.dora.lib4ri.ch/wsl/islandora/object/wsl:10268" TargetMode="External"/><Relationship Id="rId659" Type="http://schemas.openxmlformats.org/officeDocument/2006/relationships/hyperlink" Target="http://doi.org/10.1111/j.1365-2664.2010.01835.x" TargetMode="External"/><Relationship Id="rId866" Type="http://schemas.openxmlformats.org/officeDocument/2006/relationships/hyperlink" Target="http://doi.org/10.1016/j.ecoser.2012.07.006" TargetMode="External"/><Relationship Id="rId1289" Type="http://schemas.openxmlformats.org/officeDocument/2006/relationships/hyperlink" Target="https://doi.org/10.5038/1827-806X.43.3.1" TargetMode="External"/><Relationship Id="rId1496" Type="http://schemas.openxmlformats.org/officeDocument/2006/relationships/hyperlink" Target="https://doi.org/10.1073/pnas.1200789109" TargetMode="External"/><Relationship Id="rId2547" Type="http://schemas.openxmlformats.org/officeDocument/2006/relationships/hyperlink" Target="http://doi.org/10.1016/J.ECOSER.2013.09.001" TargetMode="External"/><Relationship Id="rId3945" Type="http://schemas.openxmlformats.org/officeDocument/2006/relationships/hyperlink" Target="http://www.undp.org/content/undp/en/home/librarypage/poverty-reduction/silent-roar---undp-and-gef-in-the-snow-leopard-landscape.html" TargetMode="External"/><Relationship Id="rId519" Type="http://schemas.openxmlformats.org/officeDocument/2006/relationships/hyperlink" Target="http://doi.org/10.5751/ES-04853-170322" TargetMode="External"/><Relationship Id="rId1149" Type="http://schemas.openxmlformats.org/officeDocument/2006/relationships/hyperlink" Target="https://doi.org/10.1007/s10530-005-4733-9" TargetMode="External"/><Relationship Id="rId1356" Type="http://schemas.openxmlformats.org/officeDocument/2006/relationships/hyperlink" Target="https://doi.org/10.1111/jbi.12562" TargetMode="External"/><Relationship Id="rId2754" Type="http://schemas.openxmlformats.org/officeDocument/2006/relationships/hyperlink" Target="http://doi.org/10.1038/nature06812" TargetMode="External"/><Relationship Id="rId2961" Type="http://schemas.openxmlformats.org/officeDocument/2006/relationships/hyperlink" Target="http://doi.org/10.1016/j.gfs.2017.03.005" TargetMode="External"/><Relationship Id="rId3805" Type="http://schemas.openxmlformats.org/officeDocument/2006/relationships/hyperlink" Target="http://doi.org/10.1002/eet.508" TargetMode="External"/><Relationship Id="rId726" Type="http://schemas.openxmlformats.org/officeDocument/2006/relationships/hyperlink" Target="http://doi.org/10.1016/j.landusepol.2015.05.021" TargetMode="External"/><Relationship Id="rId933" Type="http://schemas.openxmlformats.org/officeDocument/2006/relationships/hyperlink" Target="https://www.ipbes.net/sites/default/files/eca_ch_3_appendix_3.1_additional_references.pdf" TargetMode="External"/><Relationship Id="rId1009" Type="http://schemas.openxmlformats.org/officeDocument/2006/relationships/header" Target="header15.xml"/><Relationship Id="rId1563" Type="http://schemas.openxmlformats.org/officeDocument/2006/relationships/hyperlink" Target="https://doi.org/10.1126/science.1156831" TargetMode="External"/><Relationship Id="rId1770" Type="http://schemas.openxmlformats.org/officeDocument/2006/relationships/hyperlink" Target="https://doi.org/10.1016/j.pocean.2015.07.007" TargetMode="External"/><Relationship Id="rId2407" Type="http://schemas.openxmlformats.org/officeDocument/2006/relationships/hyperlink" Target="http://doi.org/10.1016/0006-3207(87)90121-2" TargetMode="External"/><Relationship Id="rId2614" Type="http://schemas.openxmlformats.org/officeDocument/2006/relationships/hyperlink" Target="http://doi.org/10.1371/journal.pone.0098361" TargetMode="External"/><Relationship Id="rId2821" Type="http://schemas.openxmlformats.org/officeDocument/2006/relationships/hyperlink" Target="http://doi.org/10.1111/j.1095-8649.2010.02783.x" TargetMode="External"/><Relationship Id="rId62" Type="http://schemas.openxmlformats.org/officeDocument/2006/relationships/hyperlink" Target="http://doi.org/10.1111/cobi.12536" TargetMode="External"/><Relationship Id="rId1216" Type="http://schemas.openxmlformats.org/officeDocument/2006/relationships/hyperlink" Target="http://doi.org/10.3897/natureconservation.16.10739" TargetMode="External"/><Relationship Id="rId1423" Type="http://schemas.openxmlformats.org/officeDocument/2006/relationships/hyperlink" Target="https://doi.org/10.1007/s10661-009-1030-6" TargetMode="External"/><Relationship Id="rId1630" Type="http://schemas.openxmlformats.org/officeDocument/2006/relationships/hyperlink" Target="https://doi.org/10.1111/gcb.12546" TargetMode="External"/><Relationship Id="rId3388" Type="http://schemas.openxmlformats.org/officeDocument/2006/relationships/image" Target="media/image297.png"/><Relationship Id="rId3595" Type="http://schemas.openxmlformats.org/officeDocument/2006/relationships/hyperlink" Target="http://www.consilium.europa.eu/en/press/press-releases/2016/06/20-envi-conclusions-circular-economy/" TargetMode="External"/><Relationship Id="rId2197" Type="http://schemas.openxmlformats.org/officeDocument/2006/relationships/hyperlink" Target="http://doi.org/10.1016/j.gloplacha.2006.07.009" TargetMode="External"/><Relationship Id="rId3248" Type="http://schemas.openxmlformats.org/officeDocument/2006/relationships/hyperlink" Target="http://doi.org/10.1016/j.ecoinf.2015.05.008" TargetMode="External"/><Relationship Id="rId3455" Type="http://schemas.openxmlformats.org/officeDocument/2006/relationships/hyperlink" Target="http://doi.org/10.1007/s10336-007-0237-y" TargetMode="External"/><Relationship Id="rId3662" Type="http://schemas.openxmlformats.org/officeDocument/2006/relationships/hyperlink" Target="http://doi.org/10.1504/IJSD.2005.007373" TargetMode="External"/><Relationship Id="rId169" Type="http://schemas.openxmlformats.org/officeDocument/2006/relationships/hyperlink" Target="http://doi.org/10.1016/j.jembe.2011.02.023" TargetMode="External"/><Relationship Id="rId376" Type="http://schemas.openxmlformats.org/officeDocument/2006/relationships/hyperlink" Target="http://doi.org/10.1371/journal.pone.0082996" TargetMode="External"/><Relationship Id="rId583" Type="http://schemas.openxmlformats.org/officeDocument/2006/relationships/hyperlink" Target="http://doi.org/10.1016/j.landurbplan.2012.10.017" TargetMode="External"/><Relationship Id="rId790" Type="http://schemas.openxmlformats.org/officeDocument/2006/relationships/hyperlink" Target="http://doi.org/10.1079/PAVSNNR201712014" TargetMode="External"/><Relationship Id="rId2057" Type="http://schemas.openxmlformats.org/officeDocument/2006/relationships/image" Target="media/image222.png"/><Relationship Id="rId2264" Type="http://schemas.openxmlformats.org/officeDocument/2006/relationships/hyperlink" Target="http://doi.org/10.1029/2012RG000397" TargetMode="External"/><Relationship Id="rId2471" Type="http://schemas.openxmlformats.org/officeDocument/2006/relationships/hyperlink" Target="http://doi.org/10.1126/sciadv.1500052" TargetMode="External"/><Relationship Id="rId3108" Type="http://schemas.openxmlformats.org/officeDocument/2006/relationships/image" Target="media/image257.png"/><Relationship Id="rId3315" Type="http://schemas.openxmlformats.org/officeDocument/2006/relationships/hyperlink" Target="http://doi.org/10.1111/j.1466-8238.2010.00620.x" TargetMode="External"/><Relationship Id="rId3522" Type="http://schemas.openxmlformats.org/officeDocument/2006/relationships/hyperlink" Target="http://doi.org/10.1111/conl.12211" TargetMode="External"/><Relationship Id="rId236" Type="http://schemas.openxmlformats.org/officeDocument/2006/relationships/image" Target="media/image50.png"/><Relationship Id="rId443" Type="http://schemas.openxmlformats.org/officeDocument/2006/relationships/hyperlink" Target="https://www.eea.europa.eu/data-and-maps/figures/water-exploitation-index-wei-4" TargetMode="External"/><Relationship Id="rId650" Type="http://schemas.openxmlformats.org/officeDocument/2006/relationships/hyperlink" Target="http://doi.org/10.1016/j.scitotenv.2016.07.102" TargetMode="External"/><Relationship Id="rId1073" Type="http://schemas.openxmlformats.org/officeDocument/2006/relationships/hyperlink" Target="https://doi.org/10.1111/j.1365-2486.2011.02552.x" TargetMode="External"/><Relationship Id="rId1280" Type="http://schemas.openxmlformats.org/officeDocument/2006/relationships/hyperlink" Target="https://doi.org/10.1111/j.1472-4642.2010.00705.x" TargetMode="External"/><Relationship Id="rId2124" Type="http://schemas.openxmlformats.org/officeDocument/2006/relationships/hyperlink" Target="http://doi.org/10.1007/s10344-015-0940-6" TargetMode="External"/><Relationship Id="rId2331" Type="http://schemas.openxmlformats.org/officeDocument/2006/relationships/hyperlink" Target="http://doi.org/doi:10.2800/41462%20ISSN%201725-2237%20ISBN%20978-92-9213-307-8" TargetMode="External"/><Relationship Id="rId303" Type="http://schemas.openxmlformats.org/officeDocument/2006/relationships/hyperlink" Target="http://www.farmbusinesssurvey.co.uk/benchmarking/Default.aspx?module=FADN" TargetMode="External"/><Relationship Id="rId1140" Type="http://schemas.openxmlformats.org/officeDocument/2006/relationships/hyperlink" Target="https://doi.org/10.1111/njb.01010" TargetMode="External"/><Relationship Id="rId4089" Type="http://schemas.openxmlformats.org/officeDocument/2006/relationships/hyperlink" Target="http://www.teebweb.org" TargetMode="External"/><Relationship Id="rId510" Type="http://schemas.openxmlformats.org/officeDocument/2006/relationships/hyperlink" Target="http://doi.org/10.1002/aqc.568" TargetMode="External"/><Relationship Id="rId1000" Type="http://schemas.openxmlformats.org/officeDocument/2006/relationships/image" Target="media/image152.png"/><Relationship Id="rId1957" Type="http://schemas.openxmlformats.org/officeDocument/2006/relationships/hyperlink" Target="https://doi.org/10.1111/j.1469-185X.2012.00231.x" TargetMode="External"/><Relationship Id="rId4156" Type="http://schemas.openxmlformats.org/officeDocument/2006/relationships/hyperlink" Target="http://doi.org/10.1016/j.ecolind.2012.01.012" TargetMode="External"/><Relationship Id="rId1817" Type="http://schemas.openxmlformats.org/officeDocument/2006/relationships/hyperlink" Target="https://s3.eu-central-1.amazonaws.com/biom/lib/book/shukurov_compositions.pdf" TargetMode="External"/><Relationship Id="rId3172" Type="http://schemas.openxmlformats.org/officeDocument/2006/relationships/hyperlink" Target="http://doi.org/10.1111/ddi.12370" TargetMode="External"/><Relationship Id="rId4016" Type="http://schemas.openxmlformats.org/officeDocument/2006/relationships/hyperlink" Target="http://www.cambridge.org/catalogue/catalogue.asp?isbn=0521769590" TargetMode="External"/><Relationship Id="rId3032" Type="http://schemas.openxmlformats.org/officeDocument/2006/relationships/hyperlink" Target="http://doi.org/10.1111/ibi.12118" TargetMode="External"/><Relationship Id="rId160" Type="http://schemas.openxmlformats.org/officeDocument/2006/relationships/hyperlink" Target="http://dx.doi.org/10.2305/IUCN.UK.2008.RLTS.T2814A9484719.en" TargetMode="External"/><Relationship Id="rId3989" Type="http://schemas.openxmlformats.org/officeDocument/2006/relationships/hyperlink" Target="http://doi.org/10.1016/j.cosust.2010.02.004" TargetMode="External"/><Relationship Id="rId2798" Type="http://schemas.openxmlformats.org/officeDocument/2006/relationships/hyperlink" Target="http://doi.org/10.1016/j.ecss.2007.04.030" TargetMode="External"/><Relationship Id="rId3849" Type="http://schemas.openxmlformats.org/officeDocument/2006/relationships/hyperlink" Target="http://www.ecosystemmarketplace.com/reports/2011_update_sbdm" TargetMode="External"/><Relationship Id="rId977" Type="http://schemas.openxmlformats.org/officeDocument/2006/relationships/image" Target="media/image133.png"/><Relationship Id="rId2658" Type="http://schemas.openxmlformats.org/officeDocument/2006/relationships/hyperlink" Target="https://articlekz.com/article/12059" TargetMode="External"/><Relationship Id="rId2865" Type="http://schemas.openxmlformats.org/officeDocument/2006/relationships/hyperlink" Target="http://doi.org/10.1016/j.marpolbul.2015.04.048" TargetMode="External"/><Relationship Id="rId3709" Type="http://schemas.openxmlformats.org/officeDocument/2006/relationships/hyperlink" Target="http://doi.org/10.1177/00139160121973142" TargetMode="External"/><Relationship Id="rId3916" Type="http://schemas.openxmlformats.org/officeDocument/2006/relationships/hyperlink" Target="http://doi.org/10.1787/9789264113039-en" TargetMode="External"/><Relationship Id="rId4080" Type="http://schemas.openxmlformats.org/officeDocument/2006/relationships/hyperlink" Target="https://lawrencesusskind.mit.edu/environmental-diplomacy-negotiating-more-effective-global-agreements-0" TargetMode="External"/><Relationship Id="rId837" Type="http://schemas.openxmlformats.org/officeDocument/2006/relationships/hyperlink" Target="http://doi.org/10.1073/pnas.0408049101" TargetMode="External"/><Relationship Id="rId1467" Type="http://schemas.openxmlformats.org/officeDocument/2006/relationships/hyperlink" Target="https://doi.org/10.4081/jlimnol.2014.844" TargetMode="External"/><Relationship Id="rId1674" Type="http://schemas.openxmlformats.org/officeDocument/2006/relationships/hyperlink" Target="https://doi.org/10.2779/84561" TargetMode="External"/><Relationship Id="rId1881" Type="http://schemas.openxmlformats.org/officeDocument/2006/relationships/hyperlink" Target="https://doi:10.1073/pnas.1208240109" TargetMode="External"/><Relationship Id="rId2518" Type="http://schemas.openxmlformats.org/officeDocument/2006/relationships/hyperlink" Target="http://doi.org/10.1111/gcb.13267" TargetMode="External"/><Relationship Id="rId2725" Type="http://schemas.openxmlformats.org/officeDocument/2006/relationships/hyperlink" Target="http://doi.org/10.1038/nature06316" TargetMode="External"/><Relationship Id="rId2932" Type="http://schemas.openxmlformats.org/officeDocument/2006/relationships/hyperlink" Target="http://doi.org/10.1111/j.1365-2664.2007.01443.x" TargetMode="External"/><Relationship Id="rId904" Type="http://schemas.openxmlformats.org/officeDocument/2006/relationships/hyperlink" Target="http://doi.org/10.1016/j.tree.2012.10.011" TargetMode="External"/><Relationship Id="rId1327" Type="http://schemas.openxmlformats.org/officeDocument/2006/relationships/hyperlink" Target="https://doi.org/10.1111/conl.12292" TargetMode="External"/><Relationship Id="rId1534" Type="http://schemas.openxmlformats.org/officeDocument/2006/relationships/hyperlink" Target="http://doi.org/10.1127/0941-2948/2006/0130" TargetMode="External"/><Relationship Id="rId1741" Type="http://schemas.openxmlformats.org/officeDocument/2006/relationships/hyperlink" Target="https://doi.org/Doi%2010.1038/Nclimate1958" TargetMode="External"/><Relationship Id="rId33" Type="http://schemas.openxmlformats.org/officeDocument/2006/relationships/image" Target="media/image13.png"/><Relationship Id="rId1601" Type="http://schemas.openxmlformats.org/officeDocument/2006/relationships/hyperlink" Target="https://doi.org/10.4319/lo.2009.54.6_part_2.2506" TargetMode="External"/><Relationship Id="rId3499" Type="http://schemas.openxmlformats.org/officeDocument/2006/relationships/hyperlink" Target="https://www.cbd.int/doc/decisions/cop-13/cop-13-dec-01-en.pdf" TargetMode="External"/><Relationship Id="rId3359" Type="http://schemas.openxmlformats.org/officeDocument/2006/relationships/hyperlink" Target="https://www.ipbes.net/sites/default/files/eca_ch_6_appendix_6.1_responses_to_global_environmental_challenges.pdf" TargetMode="External"/><Relationship Id="rId3566" Type="http://schemas.openxmlformats.org/officeDocument/2006/relationships/hyperlink" Target="http://eur-lex.europa.eu/summary/glossary/open_method_coordination.html" TargetMode="External"/><Relationship Id="rId487" Type="http://schemas.openxmlformats.org/officeDocument/2006/relationships/hyperlink" Target="http://www.fefac.eu/publications.aspx?CategoryID=2061&amp;EntryID=10802" TargetMode="External"/><Relationship Id="rId694" Type="http://schemas.openxmlformats.org/officeDocument/2006/relationships/hyperlink" Target="http://doi.org/10.5194/soild-2-1263-2015" TargetMode="External"/><Relationship Id="rId2168" Type="http://schemas.openxmlformats.org/officeDocument/2006/relationships/hyperlink" Target="http://doi.org/10.1007/s10584-006-9226-z" TargetMode="External"/><Relationship Id="rId2375" Type="http://schemas.openxmlformats.org/officeDocument/2006/relationships/hyperlink" Target="http://doi.org/10.1080/17445647.2015.1071720" TargetMode="External"/><Relationship Id="rId3219" Type="http://schemas.openxmlformats.org/officeDocument/2006/relationships/hyperlink" Target="http://doi.org/10.2166/wst.2014.316" TargetMode="External"/><Relationship Id="rId3773" Type="http://schemas.openxmlformats.org/officeDocument/2006/relationships/hyperlink" Target="http://doi.org/10.1016/j.jnc.2011.09.001" TargetMode="External"/><Relationship Id="rId3980" Type="http://schemas.openxmlformats.org/officeDocument/2006/relationships/hyperlink" Target="http://doi.org/10.1016/j.biocon.2008.07.014" TargetMode="External"/><Relationship Id="rId347" Type="http://schemas.openxmlformats.org/officeDocument/2006/relationships/hyperlink" Target="http://doi.org/10.1016/j.cosust.2015.03.007" TargetMode="External"/><Relationship Id="rId1184" Type="http://schemas.openxmlformats.org/officeDocument/2006/relationships/hyperlink" Target="https://doi.org/10.1371/journal.pone.0011842" TargetMode="External"/><Relationship Id="rId2028" Type="http://schemas.openxmlformats.org/officeDocument/2006/relationships/hyperlink" Target="http://www.medpan.org/en/mapamed" TargetMode="External"/><Relationship Id="rId2582" Type="http://schemas.openxmlformats.org/officeDocument/2006/relationships/hyperlink" Target="http://doi.org/10.1175/1520-0442(2003)016%3c3560:COMAOT%3e2.0.CO;2" TargetMode="External"/><Relationship Id="rId3426" Type="http://schemas.openxmlformats.org/officeDocument/2006/relationships/hyperlink" Target="http://www.bieroundtable.com" TargetMode="External"/><Relationship Id="rId3633" Type="http://schemas.openxmlformats.org/officeDocument/2006/relationships/hyperlink" Target="http://doi.org/10.1111/j.1758-5899.2011.00120.x" TargetMode="External"/><Relationship Id="rId3840" Type="http://schemas.openxmlformats.org/officeDocument/2006/relationships/hyperlink" Target="http://doi.org/10.1111/j.1749-6632.2009.05167.x" TargetMode="External"/><Relationship Id="rId554" Type="http://schemas.openxmlformats.org/officeDocument/2006/relationships/hyperlink" Target="http://doi.org/10.5751/ES-04641-170131" TargetMode="External"/><Relationship Id="rId761" Type="http://schemas.openxmlformats.org/officeDocument/2006/relationships/hyperlink" Target="https://www.sciencedirect.com/science/article/pii/S1877343517300040?via%3Dihub" TargetMode="External"/><Relationship Id="rId1391" Type="http://schemas.openxmlformats.org/officeDocument/2006/relationships/hyperlink" Target="https://portals.iucn.org/library/efiles/documents/2000-074.pdf" TargetMode="External"/><Relationship Id="rId2235" Type="http://schemas.openxmlformats.org/officeDocument/2006/relationships/hyperlink" Target="http://doi.org/10.1890/0012-9658(2007)88%5b465:LFFNLT%5d2.0.CO;2" TargetMode="External"/><Relationship Id="rId2442" Type="http://schemas.openxmlformats.org/officeDocument/2006/relationships/hyperlink" Target="http://doi.org/10.3354/meps236045" TargetMode="External"/><Relationship Id="rId3700" Type="http://schemas.openxmlformats.org/officeDocument/2006/relationships/hyperlink" Target="http://doi.org/10.15351/2373-8456.1014" TargetMode="External"/><Relationship Id="rId207" Type="http://schemas.openxmlformats.org/officeDocument/2006/relationships/image" Target="media/image28.png"/><Relationship Id="rId414" Type="http://schemas.openxmlformats.org/officeDocument/2006/relationships/hyperlink" Target="http://doi.org/10.1007/s12665-016-5753-8" TargetMode="External"/><Relationship Id="rId621" Type="http://schemas.openxmlformats.org/officeDocument/2006/relationships/hyperlink" Target="http://doi.org/10.1111/j.1365-2486.2010.02333.x" TargetMode="External"/><Relationship Id="rId1044" Type="http://schemas.openxmlformats.org/officeDocument/2006/relationships/hyperlink" Target="https://doi.org/10.1016/j.cub.2012.09.036" TargetMode="External"/><Relationship Id="rId1251" Type="http://schemas.openxmlformats.org/officeDocument/2006/relationships/hyperlink" Target="https://doi.org/10.1038/nature02808" TargetMode="External"/><Relationship Id="rId2302" Type="http://schemas.openxmlformats.org/officeDocument/2006/relationships/hyperlink" Target="http://doi.org/10.1080/02634930600903213" TargetMode="External"/><Relationship Id="rId1111" Type="http://schemas.openxmlformats.org/officeDocument/2006/relationships/hyperlink" Target="https://doi.org/10.1051/kmae/2016021" TargetMode="External"/><Relationship Id="rId3076" Type="http://schemas.openxmlformats.org/officeDocument/2006/relationships/hyperlink" Target="http://doi.org/10.1111/j.1365-2486.2010.02302.x" TargetMode="External"/><Relationship Id="rId3283" Type="http://schemas.openxmlformats.org/officeDocument/2006/relationships/hyperlink" Target="http://doi.org/10.1007/s00027-014-0386-z" TargetMode="External"/><Relationship Id="rId3490" Type="http://schemas.openxmlformats.org/officeDocument/2006/relationships/hyperlink" Target="http://doi.org/10.3391/mbi.2014.5.1.01" TargetMode="External"/><Relationship Id="rId4127" Type="http://schemas.openxmlformats.org/officeDocument/2006/relationships/hyperlink" Target="https://www.unece.org/env/efe/welcome.html" TargetMode="External"/><Relationship Id="rId1928" Type="http://schemas.openxmlformats.org/officeDocument/2006/relationships/hyperlink" Target="https://doi.org/10.1134/S106741361301013X" TargetMode="External"/><Relationship Id="rId2092" Type="http://schemas.openxmlformats.org/officeDocument/2006/relationships/hyperlink" Target="http://doi.org/10.1890/070148" TargetMode="External"/><Relationship Id="rId3143" Type="http://schemas.openxmlformats.org/officeDocument/2006/relationships/hyperlink" Target="http://doi.org/10.1007/s10584-014-1202-4" TargetMode="External"/><Relationship Id="rId3350" Type="http://schemas.openxmlformats.org/officeDocument/2006/relationships/hyperlink" Target="http://doi.org/10.1016/j.agsy.2010.07.005" TargetMode="External"/><Relationship Id="rId271" Type="http://schemas.openxmlformats.org/officeDocument/2006/relationships/image" Target="media/image72.png"/><Relationship Id="rId3003" Type="http://schemas.openxmlformats.org/officeDocument/2006/relationships/hyperlink" Target="https://esa.un.org/unpd/wpp/publications/files/key_findings_wpp_2015.pdf" TargetMode="External"/><Relationship Id="rId131" Type="http://schemas.openxmlformats.org/officeDocument/2006/relationships/hyperlink" Target="http://doi.org/10.1111/j.1365-2664.2008.01600.x" TargetMode="External"/><Relationship Id="rId3210" Type="http://schemas.openxmlformats.org/officeDocument/2006/relationships/hyperlink" Target="http://doi.org/10.1007/s10584-015-1324-3" TargetMode="External"/><Relationship Id="rId2769" Type="http://schemas.openxmlformats.org/officeDocument/2006/relationships/hyperlink" Target="http://doi.org/10.1016/j.jembe.2010.02.017" TargetMode="External"/><Relationship Id="rId2976" Type="http://schemas.openxmlformats.org/officeDocument/2006/relationships/hyperlink" Target="http://doi.org/10.1126/science.1057544" TargetMode="External"/><Relationship Id="rId948" Type="http://schemas.openxmlformats.org/officeDocument/2006/relationships/hyperlink" Target="http://www.refdoc.fr/?traduire=en&amp;FormRechercher=submit&amp;FormRechercher_Txt_Recherche_name_attr=auteursNom:%20(TRESHKIN)" TargetMode="External"/><Relationship Id="rId1578" Type="http://schemas.openxmlformats.org/officeDocument/2006/relationships/hyperlink" Target="https://doi.org/10.1007/s10342-011-0549-6" TargetMode="External"/><Relationship Id="rId1785" Type="http://schemas.openxmlformats.org/officeDocument/2006/relationships/hyperlink" Target="http://downloads.igce.ru/publications/OD_2_2014/v2014/htm/1.htm" TargetMode="External"/><Relationship Id="rId1992" Type="http://schemas.openxmlformats.org/officeDocument/2006/relationships/hyperlink" Target="https://doi.org/10.1007/978-3-540-68421-3" TargetMode="External"/><Relationship Id="rId2629" Type="http://schemas.openxmlformats.org/officeDocument/2006/relationships/hyperlink" Target="http://doi.org/10.1016/j.quaint.2006.01.007" TargetMode="External"/><Relationship Id="rId2836" Type="http://schemas.openxmlformats.org/officeDocument/2006/relationships/hyperlink" Target="http://doi.org/10.1016/j.jnc.2015.12.001" TargetMode="External"/><Relationship Id="rId4191" Type="http://schemas.openxmlformats.org/officeDocument/2006/relationships/hyperlink" Target="http://www.sciencedirect.com/science/article/pii/S146290111500091X" TargetMode="External"/><Relationship Id="rId77" Type="http://schemas.openxmlformats.org/officeDocument/2006/relationships/hyperlink" Target="http://dx.doi.org/10.1038/nature11148" TargetMode="External"/><Relationship Id="rId808" Type="http://schemas.openxmlformats.org/officeDocument/2006/relationships/hyperlink" Target="http://doi.org/10.13140/RG.2.1.3679.6565" TargetMode="External"/><Relationship Id="rId1438" Type="http://schemas.openxmlformats.org/officeDocument/2006/relationships/hyperlink" Target="https://doi.org/10.1111/gcb.12726" TargetMode="External"/><Relationship Id="rId1645" Type="http://schemas.openxmlformats.org/officeDocument/2006/relationships/hyperlink" Target="https://doi.org/10.1890/06-0571.1" TargetMode="External"/><Relationship Id="rId4051" Type="http://schemas.openxmlformats.org/officeDocument/2006/relationships/hyperlink" Target="http://rsa.tandfonline.com/doi/abs/10.1080/09644010701419121" TargetMode="External"/><Relationship Id="rId1852" Type="http://schemas.openxmlformats.org/officeDocument/2006/relationships/hyperlink" Target="https://doi.org/10.1006/jema.2001.0473" TargetMode="External"/><Relationship Id="rId2903" Type="http://schemas.openxmlformats.org/officeDocument/2006/relationships/hyperlink" Target="http://doi.org/10.1016/j.gfs.2016.08.001" TargetMode="External"/><Relationship Id="rId1505" Type="http://schemas.openxmlformats.org/officeDocument/2006/relationships/hyperlink" Target="https://doi.org/10.1023/A:1003619631920" TargetMode="External"/><Relationship Id="rId1712" Type="http://schemas.openxmlformats.org/officeDocument/2006/relationships/hyperlink" Target="https://doi.org/10.1111/mec.12152" TargetMode="External"/><Relationship Id="rId3677" Type="http://schemas.openxmlformats.org/officeDocument/2006/relationships/hyperlink" Target="https://online.toktom.kg/Toktom/87873-15?documentFtsExpr=&#1079;&#1072;&#1082;&#1086;&#1085;%20&#1086;%20&#1087;&#1072;&#1089;&#1090;&#1073;&#1080;&#1097;&#1072;&#1093;%20" TargetMode="External"/><Relationship Id="rId3884" Type="http://schemas.openxmlformats.org/officeDocument/2006/relationships/hyperlink" Target="http://doi.org/10.4031/mtsj.48.2.1" TargetMode="External"/><Relationship Id="rId598" Type="http://schemas.openxmlformats.org/officeDocument/2006/relationships/hyperlink" Target="http://doi.org/10.1890/13-0678.1" TargetMode="External"/><Relationship Id="rId2279" Type="http://schemas.openxmlformats.org/officeDocument/2006/relationships/hyperlink" Target="http://doi.org/10.1016/j.biocon.2011.02.011" TargetMode="External"/><Relationship Id="rId2486" Type="http://schemas.openxmlformats.org/officeDocument/2006/relationships/hyperlink" Target="http://doi.org/10.1017/CBO9781107415324.008" TargetMode="External"/><Relationship Id="rId2693" Type="http://schemas.openxmlformats.org/officeDocument/2006/relationships/hyperlink" Target="http://doi.org/10.1111/j.1472-4642.2009.00633.x" TargetMode="External"/><Relationship Id="rId3537" Type="http://schemas.openxmlformats.org/officeDocument/2006/relationships/hyperlink" Target="http://doi.org/10.1111/j.1758-5899.2011.00119.x" TargetMode="External"/><Relationship Id="rId3744" Type="http://schemas.openxmlformats.org/officeDocument/2006/relationships/hyperlink" Target="http://www.ieep.eu/assets/1230/Final_Report_-_Influence_of_EU_Policies_on_the_Environment.pdf" TargetMode="External"/><Relationship Id="rId3951" Type="http://schemas.openxmlformats.org/officeDocument/2006/relationships/hyperlink" Target="https://www.amazon.co.uk/Debating-Governance-Authority-Steering-Democracy/dp/0198297726" TargetMode="External"/><Relationship Id="rId458" Type="http://schemas.openxmlformats.org/officeDocument/2006/relationships/hyperlink" Target="http://doi.org/10.1111/j.1757-1707.2009.01002.x" TargetMode="External"/><Relationship Id="rId665" Type="http://schemas.openxmlformats.org/officeDocument/2006/relationships/hyperlink" Target="http://doi.org/10.1016/j.biocon.2007.06.005" TargetMode="External"/><Relationship Id="rId872" Type="http://schemas.openxmlformats.org/officeDocument/2006/relationships/hyperlink" Target="http://doi.org/10.1016/j.agee.2016.06.002" TargetMode="External"/><Relationship Id="rId1088" Type="http://schemas.openxmlformats.org/officeDocument/2006/relationships/hyperlink" Target="https://doi.org/10.1139/cjfas-2015-0025" TargetMode="External"/><Relationship Id="rId1295" Type="http://schemas.openxmlformats.org/officeDocument/2006/relationships/hyperlink" Target="http://www.lichens.uni-hamburg.de/lichens/portalpages/portalpage_checklists_switch.htm" TargetMode="External"/><Relationship Id="rId2139" Type="http://schemas.openxmlformats.org/officeDocument/2006/relationships/hyperlink" Target="http://doi.org/10.3906/bot-1406-45" TargetMode="External"/><Relationship Id="rId2346" Type="http://schemas.openxmlformats.org/officeDocument/2006/relationships/hyperlink" Target="http://doi.org/10.1016/j.marpol.2008.03.014" TargetMode="External"/><Relationship Id="rId2553" Type="http://schemas.openxmlformats.org/officeDocument/2006/relationships/hyperlink" Target="http://doi.org/10.1111/j.1365-2486.2007.01521" TargetMode="External"/><Relationship Id="rId2760" Type="http://schemas.openxmlformats.org/officeDocument/2006/relationships/hyperlink" Target="https://data.oecd.org/air/air-and-ghg-emissions.htm" TargetMode="External"/><Relationship Id="rId3604" Type="http://schemas.openxmlformats.org/officeDocument/2006/relationships/hyperlink" Target="http://eur-lex.europa.eu/legal-content/EN/TXT/?uri=CELEX%3A32008L0056" TargetMode="External"/><Relationship Id="rId3811" Type="http://schemas.openxmlformats.org/officeDocument/2006/relationships/hyperlink" Target="https://www.bfn.de/fileadmin/MDB/documents/skript121.pdf" TargetMode="External"/><Relationship Id="rId318" Type="http://schemas.openxmlformats.org/officeDocument/2006/relationships/hyperlink" Target="http://doi.org/10.5194/hess-11-158-2007" TargetMode="External"/><Relationship Id="rId525" Type="http://schemas.openxmlformats.org/officeDocument/2006/relationships/hyperlink" Target="http://doi.org/10.7773/cm.v33i4.1166" TargetMode="External"/><Relationship Id="rId732" Type="http://schemas.openxmlformats.org/officeDocument/2006/relationships/hyperlink" Target="https://www.sciencedirect.com/science/article/pii/S1877343517300040?via%3Dihub" TargetMode="External"/><Relationship Id="rId1155" Type="http://schemas.openxmlformats.org/officeDocument/2006/relationships/hyperlink" Target="https://doi.org/10.1126/science.aad3488" TargetMode="External"/><Relationship Id="rId1362" Type="http://schemas.openxmlformats.org/officeDocument/2006/relationships/hyperlink" Target="https://www.cbd.int/reports/search" TargetMode="External"/><Relationship Id="rId2206" Type="http://schemas.openxmlformats.org/officeDocument/2006/relationships/hyperlink" Target="http://www.theses.fr/2006PA066009" TargetMode="External"/><Relationship Id="rId2413" Type="http://schemas.openxmlformats.org/officeDocument/2006/relationships/hyperlink" Target="http://doi.org/10.1111/1365-2664.12079" TargetMode="External"/><Relationship Id="rId2620" Type="http://schemas.openxmlformats.org/officeDocument/2006/relationships/hyperlink" Target="http://doi.org/10.1016/j.eist.2015.06.005" TargetMode="External"/><Relationship Id="rId1015" Type="http://schemas.openxmlformats.org/officeDocument/2006/relationships/image" Target="media/image163.png"/><Relationship Id="rId1222" Type="http://schemas.openxmlformats.org/officeDocument/2006/relationships/hyperlink" Target="https://doi.org/10.1016/j.biocon.2012.06.022" TargetMode="External"/><Relationship Id="rId3187" Type="http://schemas.openxmlformats.org/officeDocument/2006/relationships/hyperlink" Target="http://doi.org/10.3390/su8111080" TargetMode="External"/><Relationship Id="rId3394" Type="http://schemas.openxmlformats.org/officeDocument/2006/relationships/image" Target="media/image302.png"/><Relationship Id="rId3047" Type="http://schemas.openxmlformats.org/officeDocument/2006/relationships/hyperlink" Target="http://doi.org/10.1139/x10-144" TargetMode="External"/><Relationship Id="rId175" Type="http://schemas.openxmlformats.org/officeDocument/2006/relationships/hyperlink" Target="http://doi.org/10.1890/120144" TargetMode="External"/><Relationship Id="rId3254" Type="http://schemas.openxmlformats.org/officeDocument/2006/relationships/hyperlink" Target="http://doi.org/10.1088/1748-9326/7/3/034005" TargetMode="External"/><Relationship Id="rId3461" Type="http://schemas.openxmlformats.org/officeDocument/2006/relationships/hyperlink" Target="http://doi.org/10.1126/science.aan1114" TargetMode="External"/><Relationship Id="rId382" Type="http://schemas.openxmlformats.org/officeDocument/2006/relationships/hyperlink" Target="http://doi.org/10.1007/s13280-015-0674-4" TargetMode="External"/><Relationship Id="rId2063" Type="http://schemas.openxmlformats.org/officeDocument/2006/relationships/image" Target="media/image228.png"/><Relationship Id="rId2270" Type="http://schemas.openxmlformats.org/officeDocument/2006/relationships/hyperlink" Target="http://doi.org/10.1126/science.1228992" TargetMode="External"/><Relationship Id="rId3114" Type="http://schemas.openxmlformats.org/officeDocument/2006/relationships/image" Target="media/image263.png"/><Relationship Id="rId3321" Type="http://schemas.openxmlformats.org/officeDocument/2006/relationships/hyperlink" Target="http://www.wildlandresearch.org/media/uploads/WILD10-Vision-Wilder-Europe-2015-ver-2-FINAL.pdf" TargetMode="External"/><Relationship Id="rId242" Type="http://schemas.openxmlformats.org/officeDocument/2006/relationships/hyperlink" Target="http://ec.europa.eu/eurostat/statistics-explained/index.php/Glossary:Roundwood_production" TargetMode="External"/><Relationship Id="rId2130" Type="http://schemas.openxmlformats.org/officeDocument/2006/relationships/hyperlink" Target="http://doi.org/10.1016/j.eist.2013.09.002" TargetMode="External"/><Relationship Id="rId102" Type="http://schemas.openxmlformats.org/officeDocument/2006/relationships/hyperlink" Target="http://doi.org/10.5194/esd-7-893-2016" TargetMode="External"/><Relationship Id="rId1689" Type="http://schemas.openxmlformats.org/officeDocument/2006/relationships/hyperlink" Target="https://doi.org/10.1016/j.tree.2015.08.009" TargetMode="External"/><Relationship Id="rId4095" Type="http://schemas.openxmlformats.org/officeDocument/2006/relationships/hyperlink" Target="http://doi.org/10.1093/he/9780199654673.003.0004" TargetMode="External"/><Relationship Id="rId1896" Type="http://schemas.openxmlformats.org/officeDocument/2006/relationships/hyperlink" Target="http://www.reptile-database.org" TargetMode="External"/><Relationship Id="rId2947" Type="http://schemas.openxmlformats.org/officeDocument/2006/relationships/hyperlink" Target="http://dissers.ru/1/15346-1-stepanickiy-kreyndlin-gosudarstvennie-prirodnie-gosudarstvennie-prirodnie-zapovedniki-zapovedniki-naci.php" TargetMode="External"/><Relationship Id="rId4162" Type="http://schemas.openxmlformats.org/officeDocument/2006/relationships/hyperlink" Target="http://doi.org/10.1016/j.ecoser.2016.03.006" TargetMode="External"/><Relationship Id="rId919" Type="http://schemas.openxmlformats.org/officeDocument/2006/relationships/hyperlink" Target="https://www.ipbes.net/sites/default/files/eca_ch_3_appendix_3.1_additional_references.pdf" TargetMode="External"/><Relationship Id="rId1549" Type="http://schemas.openxmlformats.org/officeDocument/2006/relationships/hyperlink" Target="http://doi.org/10.1016/j.biocon.2013.10.002" TargetMode="External"/><Relationship Id="rId1756" Type="http://schemas.openxmlformats.org/officeDocument/2006/relationships/hyperlink" Target="https://doi.org/10.1007/978-94-007-3886-7_3" TargetMode="External"/><Relationship Id="rId1963" Type="http://schemas.openxmlformats.org/officeDocument/2006/relationships/hyperlink" Target="http://dx.doi.org/10.2305/IUCN.UK.2015-4.RLTS.T22823A14871490.en" TargetMode="External"/><Relationship Id="rId2807" Type="http://schemas.openxmlformats.org/officeDocument/2006/relationships/hyperlink" Target="http://doi.org/10.1016/j.biocon.2015.05.014" TargetMode="External"/><Relationship Id="rId4022" Type="http://schemas.openxmlformats.org/officeDocument/2006/relationships/hyperlink" Target="http://doi.org/10.1016/j.retrec.2010.03.002" TargetMode="External"/><Relationship Id="rId48" Type="http://schemas.openxmlformats.org/officeDocument/2006/relationships/hyperlink" Target="http://www.ipbes.net" TargetMode="External"/><Relationship Id="rId1409" Type="http://schemas.openxmlformats.org/officeDocument/2006/relationships/hyperlink" Target="https://doi.org/10.1016/j.biocon.2012.06.015" TargetMode="External"/><Relationship Id="rId1616" Type="http://schemas.openxmlformats.org/officeDocument/2006/relationships/hyperlink" Target="https://oaarchive.arctic-council.org/bitstream/handle/11374/219/ASTI_Tracking_Trends_Arctic_Marine_Populations_April_2012.pdf?sequence=1" TargetMode="External"/><Relationship Id="rId1823" Type="http://schemas.openxmlformats.org/officeDocument/2006/relationships/hyperlink" Target="https://doi.org/10.1068/a4580" TargetMode="External"/><Relationship Id="rId3788" Type="http://schemas.openxmlformats.org/officeDocument/2006/relationships/hyperlink" Target="http://ec.europa.eu/environment/agriculture/pdf/High%20Nature%20Value%20farming.pdf" TargetMode="External"/><Relationship Id="rId3995" Type="http://schemas.openxmlformats.org/officeDocument/2006/relationships/hyperlink" Target="http://www.transrivers.org/about/" TargetMode="External"/><Relationship Id="rId2597" Type="http://schemas.openxmlformats.org/officeDocument/2006/relationships/hyperlink" Target="http://doi.org/10.1111/ele.12762" TargetMode="External"/><Relationship Id="rId3648" Type="http://schemas.openxmlformats.org/officeDocument/2006/relationships/hyperlink" Target="http://doi.org/10.1080/02513625.2005.10556937" TargetMode="External"/><Relationship Id="rId3855" Type="http://schemas.openxmlformats.org/officeDocument/2006/relationships/hyperlink" Target="http://doi.org/10.1017/S1355770X10000318" TargetMode="External"/><Relationship Id="rId569" Type="http://schemas.openxmlformats.org/officeDocument/2006/relationships/hyperlink" Target="http://doi.org/10.1016/j.atmosenv.2015.01.052" TargetMode="External"/><Relationship Id="rId776" Type="http://schemas.openxmlformats.org/officeDocument/2006/relationships/hyperlink" Target="http://doi.org/10.13140/RG.2.1.3679.6565" TargetMode="External"/><Relationship Id="rId983" Type="http://schemas.openxmlformats.org/officeDocument/2006/relationships/image" Target="media/image138.png"/><Relationship Id="rId1199" Type="http://schemas.openxmlformats.org/officeDocument/2006/relationships/hyperlink" Target="https://doi.org/10.1111/j.2005.0906-7590.04435.x" TargetMode="External"/><Relationship Id="rId2457" Type="http://schemas.openxmlformats.org/officeDocument/2006/relationships/hyperlink" Target="http://doi.org/10.1098/rstb.2007.2205" TargetMode="External"/><Relationship Id="rId2664" Type="http://schemas.openxmlformats.org/officeDocument/2006/relationships/hyperlink" Target="http://doi.org/10.1007/s00484-011-0428-3" TargetMode="External"/><Relationship Id="rId3508" Type="http://schemas.openxmlformats.org/officeDocument/2006/relationships/hyperlink" Target="http://doi.org/10.3389/fmars.2017.00244" TargetMode="External"/><Relationship Id="rId429" Type="http://schemas.openxmlformats.org/officeDocument/2006/relationships/hyperlink" Target="http://doi.org/10.1016/j.marpol.2010.07.005" TargetMode="External"/><Relationship Id="rId636" Type="http://schemas.openxmlformats.org/officeDocument/2006/relationships/hyperlink" Target="http://doi.org/10.1016/j.jep.2017.01.052" TargetMode="External"/><Relationship Id="rId1059" Type="http://schemas.openxmlformats.org/officeDocument/2006/relationships/hyperlink" Target="https://doi.org/10.2307/3801981" TargetMode="External"/><Relationship Id="rId1266" Type="http://schemas.openxmlformats.org/officeDocument/2006/relationships/hyperlink" Target="https://doi.org/10.1007/s10584-007-9369-6" TargetMode="External"/><Relationship Id="rId1473" Type="http://schemas.openxmlformats.org/officeDocument/2006/relationships/hyperlink" Target="https://doi.org/10.1038/srep18573" TargetMode="External"/><Relationship Id="rId2317" Type="http://schemas.openxmlformats.org/officeDocument/2006/relationships/hyperlink" Target="http://doi.org/10.1017/S1464793105006950" TargetMode="External"/><Relationship Id="rId2871" Type="http://schemas.openxmlformats.org/officeDocument/2006/relationships/hyperlink" Target="http://www.fedstat.ru" TargetMode="External"/><Relationship Id="rId3715" Type="http://schemas.openxmlformats.org/officeDocument/2006/relationships/hyperlink" Target="https://rs.boell.org/en/2017/01/25/chapter-27-serbia-still-under-construction" TargetMode="External"/><Relationship Id="rId3922" Type="http://schemas.openxmlformats.org/officeDocument/2006/relationships/hyperlink" Target="http://www.oecd.org/environment/outreach/Azerbaijan_Financing%20Climate%20Action.Nov2016.pdf" TargetMode="External"/><Relationship Id="rId843" Type="http://schemas.openxmlformats.org/officeDocument/2006/relationships/hyperlink" Target="http://doi.org/10.1002/ece3.774" TargetMode="External"/><Relationship Id="rId1126" Type="http://schemas.openxmlformats.org/officeDocument/2006/relationships/hyperlink" Target="https://doi.org/10.1007/s10531-015-1020-7" TargetMode="External"/><Relationship Id="rId1680" Type="http://schemas.openxmlformats.org/officeDocument/2006/relationships/hyperlink" Target="https://doi.org/10.2980/21-1-3667" TargetMode="External"/><Relationship Id="rId2524" Type="http://schemas.openxmlformats.org/officeDocument/2006/relationships/hyperlink" Target="http://doi.org/10.1093/forestry/cpi004" TargetMode="External"/><Relationship Id="rId2731" Type="http://schemas.openxmlformats.org/officeDocument/2006/relationships/hyperlink" Target="http://doi.org/10.5268/IW-1.2.359" TargetMode="External"/><Relationship Id="rId703" Type="http://schemas.openxmlformats.org/officeDocument/2006/relationships/hyperlink" Target="http://doi.org/10.1146/annurev.environ.033108.102650" TargetMode="External"/><Relationship Id="rId910" Type="http://schemas.openxmlformats.org/officeDocument/2006/relationships/hyperlink" Target="https://doi.org/10.1371/journal.pone.0107522" TargetMode="External"/><Relationship Id="rId1333" Type="http://schemas.openxmlformats.org/officeDocument/2006/relationships/hyperlink" Target="https://doi.org/10.1038/nclimate2769" TargetMode="External"/><Relationship Id="rId1540" Type="http://schemas.openxmlformats.org/officeDocument/2006/relationships/hyperlink" Target="https://doi.org/10.1080/00207233.2014.889472" TargetMode="External"/><Relationship Id="rId1400" Type="http://schemas.openxmlformats.org/officeDocument/2006/relationships/hyperlink" Target="http://doi.org/10.1073/pnas.1205624109" TargetMode="External"/><Relationship Id="rId3298" Type="http://schemas.openxmlformats.org/officeDocument/2006/relationships/hyperlink" Target="http://doi.org/10.1007/s10531-010-9838-5" TargetMode="External"/><Relationship Id="rId3158" Type="http://schemas.openxmlformats.org/officeDocument/2006/relationships/hyperlink" Target="https://doi.org/10.1371/journal.pone.0114213" TargetMode="External"/><Relationship Id="rId3365" Type="http://schemas.openxmlformats.org/officeDocument/2006/relationships/hyperlink" Target="https://www.cbd.int/nbsap/" TargetMode="External"/><Relationship Id="rId3572" Type="http://schemas.openxmlformats.org/officeDocument/2006/relationships/hyperlink" Target="http://www.europarl.europa.eu/meetdocs/2009_2014/documents/com/com_com(2011)0416_/com_com(2011)0416_en.pdf" TargetMode="External"/><Relationship Id="rId4209" Type="http://schemas.openxmlformats.org/officeDocument/2006/relationships/hyperlink" Target="http://doi.org/10.7717/peerj.1545" TargetMode="External"/><Relationship Id="rId286" Type="http://schemas.openxmlformats.org/officeDocument/2006/relationships/image" Target="media/image85.png"/><Relationship Id="rId493" Type="http://schemas.openxmlformats.org/officeDocument/2006/relationships/hyperlink" Target="http://doi.org/10.1016/j.cosust.2013.01.001" TargetMode="External"/><Relationship Id="rId2174" Type="http://schemas.openxmlformats.org/officeDocument/2006/relationships/hyperlink" Target="http://doi.org/10.1007/s10531-010-9872-3" TargetMode="External"/><Relationship Id="rId2381" Type="http://schemas.openxmlformats.org/officeDocument/2006/relationships/hyperlink" Target="http://doi.org/10.1098/rspb.2016.0813" TargetMode="External"/><Relationship Id="rId3018" Type="http://schemas.openxmlformats.org/officeDocument/2006/relationships/hyperlink" Target="http://doi.org/10.1007/s10841-006-6293-4" TargetMode="External"/><Relationship Id="rId3225" Type="http://schemas.openxmlformats.org/officeDocument/2006/relationships/hyperlink" Target="https://www.ipbes.net/event/ipbes-4-plenary" TargetMode="External"/><Relationship Id="rId3432" Type="http://schemas.openxmlformats.org/officeDocument/2006/relationships/hyperlink" Target="http://link.springer.com/10.1007/s10531-015-0971-z" TargetMode="External"/><Relationship Id="rId146" Type="http://schemas.openxmlformats.org/officeDocument/2006/relationships/hyperlink" Target="http://doi.org/10.1016/j.ecolind.2011.04.025" TargetMode="External"/><Relationship Id="rId353" Type="http://schemas.openxmlformats.org/officeDocument/2006/relationships/hyperlink" Target="http://doi.org/10.1007/s100219900034" TargetMode="External"/><Relationship Id="rId560" Type="http://schemas.openxmlformats.org/officeDocument/2006/relationships/hyperlink" Target="https://www.ipbes.net/event/ipbes-4-plenary" TargetMode="External"/><Relationship Id="rId1190" Type="http://schemas.openxmlformats.org/officeDocument/2006/relationships/hyperlink" Target="https://doi.org/10.1007/s00227-012-1894-9" TargetMode="External"/><Relationship Id="rId2034" Type="http://schemas.openxmlformats.org/officeDocument/2006/relationships/hyperlink" Target="http://www.fsc.org" TargetMode="External"/><Relationship Id="rId2241" Type="http://schemas.openxmlformats.org/officeDocument/2006/relationships/hyperlink" Target="http://doi.org/10.1016/S1389-9341(02)00060-6" TargetMode="External"/><Relationship Id="rId213" Type="http://schemas.openxmlformats.org/officeDocument/2006/relationships/image" Target="media/image34.png"/><Relationship Id="rId420" Type="http://schemas.openxmlformats.org/officeDocument/2006/relationships/hyperlink" Target="http://doi.org/10.1079/9780851995007.0015" TargetMode="External"/><Relationship Id="rId1050" Type="http://schemas.openxmlformats.org/officeDocument/2006/relationships/hyperlink" Target="https://doi.org/10.1016/j.biocon.2014.01.039" TargetMode="External"/><Relationship Id="rId2101" Type="http://schemas.openxmlformats.org/officeDocument/2006/relationships/hyperlink" Target="http://doi.org/10.1016/j.marpolbul.2014.05.060" TargetMode="External"/><Relationship Id="rId4066" Type="http://schemas.openxmlformats.org/officeDocument/2006/relationships/hyperlink" Target="http://doi.org/10.1016/j.forpol.2012.09.015" TargetMode="External"/><Relationship Id="rId1867" Type="http://schemas.openxmlformats.org/officeDocument/2006/relationships/hyperlink" Target="https://doi.org/10.1111/j.1600-0706.2010.18554.x" TargetMode="External"/><Relationship Id="rId2918" Type="http://schemas.openxmlformats.org/officeDocument/2006/relationships/hyperlink" Target="http://doi.org/10.1038/ncomms14435" TargetMode="External"/><Relationship Id="rId1727" Type="http://schemas.openxmlformats.org/officeDocument/2006/relationships/hyperlink" Target="https://doi.org/10.1016/j.ecss.2012.05.025" TargetMode="External"/><Relationship Id="rId1934" Type="http://schemas.openxmlformats.org/officeDocument/2006/relationships/hyperlink" Target="https://doi.org/10.1016/S0269-7491(02)00186-0" TargetMode="External"/><Relationship Id="rId3082" Type="http://schemas.openxmlformats.org/officeDocument/2006/relationships/hyperlink" Target="http://doi.org/10.1007/s13280-010-0074-8" TargetMode="External"/><Relationship Id="rId4133" Type="http://schemas.openxmlformats.org/officeDocument/2006/relationships/hyperlink" Target="https://digitallibrary.un.org/record/83797?ln=en" TargetMode="External"/><Relationship Id="rId19" Type="http://schemas.openxmlformats.org/officeDocument/2006/relationships/header" Target="header4.xml"/><Relationship Id="rId3899" Type="http://schemas.openxmlformats.org/officeDocument/2006/relationships/hyperlink" Target="http://dsu.eia.nl/publications/advisory-reports/7199" TargetMode="External"/><Relationship Id="rId4200" Type="http://schemas.openxmlformats.org/officeDocument/2006/relationships/hyperlink" Target="http://sh.diva-portal.org/smash/get/diva2:1088692/FULLTEXT01.pdf" TargetMode="External"/><Relationship Id="rId3759" Type="http://schemas.openxmlformats.org/officeDocument/2006/relationships/hyperlink" Target="https://www.ipcc.ch/report/ar5/syr/" TargetMode="External"/><Relationship Id="rId3966" Type="http://schemas.openxmlformats.org/officeDocument/2006/relationships/hyperlink" Target="http://doi.org/10.1016/j.forpol.2005.01.002" TargetMode="External"/><Relationship Id="rId3" Type="http://schemas.openxmlformats.org/officeDocument/2006/relationships/styles" Target="styles.xml"/><Relationship Id="rId887" Type="http://schemas.openxmlformats.org/officeDocument/2006/relationships/hyperlink" Target="http://doi.org/10.1016/j.landurbplan.2014.08.012" TargetMode="External"/><Relationship Id="rId2568" Type="http://schemas.openxmlformats.org/officeDocument/2006/relationships/hyperlink" Target="http://doi.org/10.1016/j.landusepol.2013.06.005" TargetMode="External"/><Relationship Id="rId2775" Type="http://schemas.openxmlformats.org/officeDocument/2006/relationships/hyperlink" Target="http://doi.org/10.1016/j.jhg.2004.11.002" TargetMode="External"/><Relationship Id="rId2982" Type="http://schemas.openxmlformats.org/officeDocument/2006/relationships/hyperlink" Target="http://doi.org/10.1016/j.ecoser.2015.02.003" TargetMode="External"/><Relationship Id="rId3619" Type="http://schemas.openxmlformats.org/officeDocument/2006/relationships/hyperlink" Target="http://doi.org/10.1016/j.envsci.2013.09.005" TargetMode="External"/><Relationship Id="rId3826" Type="http://schemas.openxmlformats.org/officeDocument/2006/relationships/hyperlink" Target="https://doi.org/10.1017/S0032247413000284" TargetMode="External"/><Relationship Id="rId747" Type="http://schemas.openxmlformats.org/officeDocument/2006/relationships/hyperlink" Target="https://www.sciencedirect.com/science/article/pii/S1877343517300040?via%3Dihub" TargetMode="External"/><Relationship Id="rId954" Type="http://schemas.openxmlformats.org/officeDocument/2006/relationships/image" Target="media/image111.png"/><Relationship Id="rId1377" Type="http://schemas.openxmlformats.org/officeDocument/2006/relationships/hyperlink" Target="https://doi.org/10.2779/032638" TargetMode="External"/><Relationship Id="rId1584" Type="http://schemas.openxmlformats.org/officeDocument/2006/relationships/hyperlink" Target="http://www.mprkk.ru/media/main/attachment/attach/df4e573261d9d541c06e3036616b6f5c.pdf" TargetMode="External"/><Relationship Id="rId1791" Type="http://schemas.openxmlformats.org/officeDocument/2006/relationships/hyperlink" Target="https://doi.org/10.1016/S0006-3207(01)00043-X" TargetMode="External"/><Relationship Id="rId2428" Type="http://schemas.openxmlformats.org/officeDocument/2006/relationships/hyperlink" Target="http://doi.org/10.1007/s10584-010-0003-7" TargetMode="External"/><Relationship Id="rId2635" Type="http://schemas.openxmlformats.org/officeDocument/2006/relationships/hyperlink" Target="http://doi.org/10.1016/j.forpol.2015.10.012" TargetMode="External"/><Relationship Id="rId2842" Type="http://schemas.openxmlformats.org/officeDocument/2006/relationships/hyperlink" Target="http://doi.org/10.1111/gcb.12966" TargetMode="External"/><Relationship Id="rId83" Type="http://schemas.openxmlformats.org/officeDocument/2006/relationships/hyperlink" Target="http://doi.org/10.1007/s00027-011-0233-4" TargetMode="External"/><Relationship Id="rId607" Type="http://schemas.openxmlformats.org/officeDocument/2006/relationships/hyperlink" Target="http://doi.org/10.1080/01426397.2013.783905" TargetMode="External"/><Relationship Id="rId814" Type="http://schemas.openxmlformats.org/officeDocument/2006/relationships/hyperlink" Target="http://doi.org/10.1111/cea.12895" TargetMode="External"/><Relationship Id="rId1237" Type="http://schemas.openxmlformats.org/officeDocument/2006/relationships/hyperlink" Target="https://doi.org/10.1111/j.1365-2427.2011.02631.x" TargetMode="External"/><Relationship Id="rId1444" Type="http://schemas.openxmlformats.org/officeDocument/2006/relationships/hyperlink" Target="https://doi.org/10.1007/s10530-014-0813-z" TargetMode="External"/><Relationship Id="rId1651" Type="http://schemas.openxmlformats.org/officeDocument/2006/relationships/hyperlink" Target="https://doi.org/10.1111/ele.12357" TargetMode="External"/><Relationship Id="rId2702" Type="http://schemas.openxmlformats.org/officeDocument/2006/relationships/hyperlink" Target="http://www.fao.org/docrep/004/AC135E/ac135e09.htm" TargetMode="External"/><Relationship Id="rId1304" Type="http://schemas.openxmlformats.org/officeDocument/2006/relationships/hyperlink" Target="https://doi.org/10.1073/pnas.1317745111" TargetMode="External"/><Relationship Id="rId1511" Type="http://schemas.openxmlformats.org/officeDocument/2006/relationships/hyperlink" Target="https://doi.org/10.1007/s10750-006-0295-9" TargetMode="External"/><Relationship Id="rId3269" Type="http://schemas.openxmlformats.org/officeDocument/2006/relationships/hyperlink" Target="http://doi.org/10.1126/sciadv.1501499" TargetMode="External"/><Relationship Id="rId3476" Type="http://schemas.openxmlformats.org/officeDocument/2006/relationships/hyperlink" Target="http://doi.org/10.1073/pnas.1702761114" TargetMode="External"/><Relationship Id="rId3683" Type="http://schemas.openxmlformats.org/officeDocument/2006/relationships/hyperlink" Target="http://doi.org/10.1093/reep/req017" TargetMode="External"/><Relationship Id="rId10" Type="http://schemas.openxmlformats.org/officeDocument/2006/relationships/image" Target="media/image3.jpeg"/><Relationship Id="rId397" Type="http://schemas.openxmlformats.org/officeDocument/2006/relationships/hyperlink" Target="http://doi.org/10.1371/journal.pone.0068437" TargetMode="External"/><Relationship Id="rId2078" Type="http://schemas.openxmlformats.org/officeDocument/2006/relationships/image" Target="media/image241.png"/><Relationship Id="rId2285" Type="http://schemas.openxmlformats.org/officeDocument/2006/relationships/hyperlink" Target="http://doi.org/10.1016/j.jenvman.2017.03.019" TargetMode="External"/><Relationship Id="rId2492" Type="http://schemas.openxmlformats.org/officeDocument/2006/relationships/hyperlink" Target="http://doi.org/10.1897/04-117r.1" TargetMode="External"/><Relationship Id="rId3129" Type="http://schemas.openxmlformats.org/officeDocument/2006/relationships/hyperlink" Target="https://www.ipbes.net/sites/default/files/eca_ch_5_appendix_5.2_main_features_of_the_pathway_studies.pdf" TargetMode="External"/><Relationship Id="rId3336" Type="http://schemas.openxmlformats.org/officeDocument/2006/relationships/hyperlink" Target="http://doi.org/10.1016/j.gloenvcha.2012.06.001" TargetMode="External"/><Relationship Id="rId3890" Type="http://schemas.openxmlformats.org/officeDocument/2006/relationships/hyperlink" Target="http://doi.org/10.1016/j.ecolind.2016.09.026" TargetMode="External"/><Relationship Id="rId257" Type="http://schemas.openxmlformats.org/officeDocument/2006/relationships/image" Target="media/image64.png"/><Relationship Id="rId464" Type="http://schemas.openxmlformats.org/officeDocument/2006/relationships/hyperlink" Target="http://doi.org/10.1016/j.ecolecon.2009.06.025" TargetMode="External"/><Relationship Id="rId1094" Type="http://schemas.openxmlformats.org/officeDocument/2006/relationships/hyperlink" Target="https://doi.org/0367-2530/01/196/03-180" TargetMode="External"/><Relationship Id="rId2145" Type="http://schemas.openxmlformats.org/officeDocument/2006/relationships/hyperlink" Target="http://doi.org/10.1016/j.ocecoaman.2016.07.005" TargetMode="External"/><Relationship Id="rId3543" Type="http://schemas.openxmlformats.org/officeDocument/2006/relationships/hyperlink" Target="http://www.eea.europa.eu/publications/annual-report-2009" TargetMode="External"/><Relationship Id="rId3750" Type="http://schemas.openxmlformats.org/officeDocument/2006/relationships/hyperlink" Target="http://www.imo.org/en/MediaCentre/PressBriefings/Pages/42-mepc-ghg.aspx" TargetMode="External"/><Relationship Id="rId117" Type="http://schemas.openxmlformats.org/officeDocument/2006/relationships/hyperlink" Target="http://www.minpriroda.gov.by/ru/ecoza2015/" TargetMode="External"/><Relationship Id="rId671" Type="http://schemas.openxmlformats.org/officeDocument/2006/relationships/hyperlink" Target="http://doi.org/10.1111/j.1365-2664.2012.02119.x" TargetMode="External"/><Relationship Id="rId2352" Type="http://schemas.openxmlformats.org/officeDocument/2006/relationships/hyperlink" Target="http://doi.org/10.1016/j.foreco.2011.08.040" TargetMode="External"/><Relationship Id="rId3403" Type="http://schemas.openxmlformats.org/officeDocument/2006/relationships/hyperlink" Target="http://www.foresteurope.org/documentos/volume_1c.pdf" TargetMode="External"/><Relationship Id="rId3610" Type="http://schemas.openxmlformats.org/officeDocument/2006/relationships/hyperlink" Target="http://www.fairtrade.net/new/latest-news/single-view/article/bringing-fairtrade-to-central-asia.html" TargetMode="External"/><Relationship Id="rId324" Type="http://schemas.openxmlformats.org/officeDocument/2006/relationships/hyperlink" Target="http://doi.org/10.1007/s10021-015-9950-1" TargetMode="External"/><Relationship Id="rId531" Type="http://schemas.openxmlformats.org/officeDocument/2006/relationships/hyperlink" Target="http://doi.org/10.1080/17451590709618170" TargetMode="External"/><Relationship Id="rId1161" Type="http://schemas.openxmlformats.org/officeDocument/2006/relationships/hyperlink" Target="https://doi.org/10.3354/meps09098" TargetMode="External"/><Relationship Id="rId2005" Type="http://schemas.openxmlformats.org/officeDocument/2006/relationships/image" Target="media/image175.png"/><Relationship Id="rId2212" Type="http://schemas.openxmlformats.org/officeDocument/2006/relationships/hyperlink" Target="http://doi.org/10.1016/j.foodpol.2005.03.001" TargetMode="External"/><Relationship Id="rId1021" Type="http://schemas.openxmlformats.org/officeDocument/2006/relationships/hyperlink" Target="https://doi.org/10.1111/j.1365-2699.2010.02412.x" TargetMode="External"/><Relationship Id="rId1978" Type="http://schemas.openxmlformats.org/officeDocument/2006/relationships/hyperlink" Target="https://doi.org/10.3989/scimar.04028.25B" TargetMode="External"/><Relationship Id="rId4177" Type="http://schemas.openxmlformats.org/officeDocument/2006/relationships/hyperlink" Target="http://doi.org/10.5751/ES-07594-200221" TargetMode="External"/><Relationship Id="rId3193" Type="http://schemas.openxmlformats.org/officeDocument/2006/relationships/hyperlink" Target="http://doi.org/10.5751/ES-08748-210341" TargetMode="External"/><Relationship Id="rId4037" Type="http://schemas.openxmlformats.org/officeDocument/2006/relationships/hyperlink" Target="http://www.fao.org/3/b-i6102e.pdf" TargetMode="External"/><Relationship Id="rId1838" Type="http://schemas.openxmlformats.org/officeDocument/2006/relationships/hyperlink" Target="https://doi.org/10.1007/s00227-014-2579-3" TargetMode="External"/><Relationship Id="rId3053" Type="http://schemas.openxmlformats.org/officeDocument/2006/relationships/hyperlink" Target="http://doi.org/10.1016/j.forpol.2006.03.013" TargetMode="External"/><Relationship Id="rId3260" Type="http://schemas.openxmlformats.org/officeDocument/2006/relationships/hyperlink" Target="http://doi.org/10.1007/s11629-006-0276-5" TargetMode="External"/><Relationship Id="rId4104" Type="http://schemas.openxmlformats.org/officeDocument/2006/relationships/hyperlink" Target="http://doi.org/10.1080/1088937X.2014.953620" TargetMode="External"/><Relationship Id="rId181" Type="http://schemas.openxmlformats.org/officeDocument/2006/relationships/hyperlink" Target="http://doi.org/10.1016/j.ecolind.2011.09.003" TargetMode="External"/><Relationship Id="rId1905" Type="http://schemas.openxmlformats.org/officeDocument/2006/relationships/hyperlink" Target="https://doi.org/10.1007/s00122-009-1252-6" TargetMode="External"/><Relationship Id="rId3120" Type="http://schemas.openxmlformats.org/officeDocument/2006/relationships/hyperlink" Target="https://www.ipbes.net/sites/default/files/eca_ch_5_appendix_5.1_list_of_reviewed_vision_studies.pdf" TargetMode="External"/><Relationship Id="rId998" Type="http://schemas.openxmlformats.org/officeDocument/2006/relationships/image" Target="media/image150.png"/><Relationship Id="rId2679" Type="http://schemas.openxmlformats.org/officeDocument/2006/relationships/hyperlink" Target="http://doi.org/10.1016/j.ecolecon.2010.04.017" TargetMode="External"/><Relationship Id="rId2886" Type="http://schemas.openxmlformats.org/officeDocument/2006/relationships/hyperlink" Target="http://doi.org/10.1007/s00216-006-1051-8" TargetMode="External"/><Relationship Id="rId3937" Type="http://schemas.openxmlformats.org/officeDocument/2006/relationships/hyperlink" Target="http://doi.org/10.1002/eet.1672" TargetMode="External"/><Relationship Id="rId858" Type="http://schemas.openxmlformats.org/officeDocument/2006/relationships/hyperlink" Target="http://doi.org/10.1016/j.apsoil.2015.08.005" TargetMode="External"/><Relationship Id="rId1488" Type="http://schemas.openxmlformats.org/officeDocument/2006/relationships/hyperlink" Target="https://doi.org/10.3354/meps311001" TargetMode="External"/><Relationship Id="rId1695" Type="http://schemas.openxmlformats.org/officeDocument/2006/relationships/hyperlink" Target="https://oap.ospar.org/en/ospar-assessments/intermedate-assessment-2017" TargetMode="External"/><Relationship Id="rId2539" Type="http://schemas.openxmlformats.org/officeDocument/2006/relationships/hyperlink" Target="http://doi.org/10.1023/A:1008085902053" TargetMode="External"/><Relationship Id="rId2746" Type="http://schemas.openxmlformats.org/officeDocument/2006/relationships/hyperlink" Target="http://doi.org/10.1126/science.aaf2201" TargetMode="External"/><Relationship Id="rId2953" Type="http://schemas.openxmlformats.org/officeDocument/2006/relationships/hyperlink" Target="http://doi.org/10.1186/s13002-015-0036-0" TargetMode="External"/><Relationship Id="rId718" Type="http://schemas.openxmlformats.org/officeDocument/2006/relationships/hyperlink" Target="http://doi.org/10.1146/annurev-ecolsys-102710-145022" TargetMode="External"/><Relationship Id="rId925" Type="http://schemas.openxmlformats.org/officeDocument/2006/relationships/hyperlink" Target="https://www.ipbes.net/sites/default/files/eca_ch_3_appendix_3.1_additional_references.pdf" TargetMode="External"/><Relationship Id="rId1348" Type="http://schemas.openxmlformats.org/officeDocument/2006/relationships/hyperlink" Target="https://doi.org/10.1641/0006-3568(2002)052%5b0473:SEATFB%5d2.0.CO;2" TargetMode="External"/><Relationship Id="rId1555" Type="http://schemas.openxmlformats.org/officeDocument/2006/relationships/hyperlink" Target="http://www.citeulike.org/group/15400/article/13497155" TargetMode="External"/><Relationship Id="rId1762" Type="http://schemas.openxmlformats.org/officeDocument/2006/relationships/hyperlink" Target="https://doi.org/10.1111/j.1365-2486.2008.01766.x" TargetMode="External"/><Relationship Id="rId2606" Type="http://schemas.openxmlformats.org/officeDocument/2006/relationships/hyperlink" Target="http://doi.org/10.1134/S1995082913020065" TargetMode="External"/><Relationship Id="rId1208" Type="http://schemas.openxmlformats.org/officeDocument/2006/relationships/hyperlink" Target="https://doi.org/10.1017/S0376892903000" TargetMode="External"/><Relationship Id="rId1415" Type="http://schemas.openxmlformats.org/officeDocument/2006/relationships/hyperlink" Target="https://doi.org/10.1016/j.biocon.2012.01.039" TargetMode="External"/><Relationship Id="rId2813" Type="http://schemas.openxmlformats.org/officeDocument/2006/relationships/hyperlink" Target="http://doi.org/10.1890/1540-9295(2003)001%5b0298:RFAWWE%5d2.0.CO;2" TargetMode="External"/><Relationship Id="rId54" Type="http://schemas.openxmlformats.org/officeDocument/2006/relationships/image" Target="media/image26.png"/><Relationship Id="rId1622" Type="http://schemas.openxmlformats.org/officeDocument/2006/relationships/hyperlink" Target="https://doi.org/10.14471/2014.34.017" TargetMode="External"/><Relationship Id="rId2189" Type="http://schemas.openxmlformats.org/officeDocument/2006/relationships/hyperlink" Target="http://doi.org/10.1890/08-1140.1" TargetMode="External"/><Relationship Id="rId3587" Type="http://schemas.openxmlformats.org/officeDocument/2006/relationships/hyperlink" Target="http://ec.europa.eu/info/publications/fitness-check-eu-nature-legislation-birds-and-habitats-directives-directive-2009-147-ec-conservation-wild-birds-and-council-directive-92-43-eec-conservation-natural-habitats-and-wild-fauna-and-flora-and-rsb-opinion_en" TargetMode="External"/><Relationship Id="rId3794" Type="http://schemas.openxmlformats.org/officeDocument/2006/relationships/hyperlink" Target="http://www.ucentralasia.org/Content/Downloads/pastoralism_and_farming_in_central_asia_mountains.pdf" TargetMode="External"/><Relationship Id="rId2396" Type="http://schemas.openxmlformats.org/officeDocument/2006/relationships/hyperlink" Target="http://doi.org/10.1016/j.ecolind.2015.11.032" TargetMode="External"/><Relationship Id="rId3447" Type="http://schemas.openxmlformats.org/officeDocument/2006/relationships/hyperlink" Target="http://doi.org/10.1890/1051-0761(2000)010%5b1251:ROTEKA%5d2.0.CO;2" TargetMode="External"/><Relationship Id="rId3654" Type="http://schemas.openxmlformats.org/officeDocument/2006/relationships/hyperlink" Target="http://doi.org/10.5751/ES-05927-180237" TargetMode="External"/><Relationship Id="rId3861" Type="http://schemas.openxmlformats.org/officeDocument/2006/relationships/hyperlink" Target="http://doi.org/10.1371/journal.pone.0038970" TargetMode="External"/><Relationship Id="rId368" Type="http://schemas.openxmlformats.org/officeDocument/2006/relationships/hyperlink" Target="http://doi.org/10.1080/02827581.2015.1089930" TargetMode="External"/><Relationship Id="rId575" Type="http://schemas.openxmlformats.org/officeDocument/2006/relationships/hyperlink" Target="http://doi.org/10.1016/j.foreco.2007.04.049" TargetMode="External"/><Relationship Id="rId782" Type="http://schemas.openxmlformats.org/officeDocument/2006/relationships/hyperlink" Target="http://doi.org/10.1016/j.biocon.2015.05.014" TargetMode="External"/><Relationship Id="rId2049" Type="http://schemas.openxmlformats.org/officeDocument/2006/relationships/image" Target="media/image214.png"/><Relationship Id="rId2256" Type="http://schemas.openxmlformats.org/officeDocument/2006/relationships/hyperlink" Target="http://doi.org/10.1890/07-0682.1" TargetMode="External"/><Relationship Id="rId2463" Type="http://schemas.openxmlformats.org/officeDocument/2006/relationships/hyperlink" Target="http://doi.org/10.1007/s10980-015-0241-1" TargetMode="External"/><Relationship Id="rId2670" Type="http://schemas.openxmlformats.org/officeDocument/2006/relationships/hyperlink" Target="http://doi.org/10.1016/j.ecolind.2011.12.011" TargetMode="External"/><Relationship Id="rId3307" Type="http://schemas.openxmlformats.org/officeDocument/2006/relationships/hyperlink" Target="http://doi.org/10.1016/j.envsoft.2005.09.006" TargetMode="External"/><Relationship Id="rId3514" Type="http://schemas.openxmlformats.org/officeDocument/2006/relationships/hyperlink" Target="http://www.by.undp.org/content/belarus/en/home/library/environment_energy/strategy-for-conservation-and-wise--sustainable--use-of-peatland.html" TargetMode="External"/><Relationship Id="rId3721" Type="http://schemas.openxmlformats.org/officeDocument/2006/relationships/hyperlink" Target="http://doi.org/10.1016/j.eiar.2007.05.009" TargetMode="External"/><Relationship Id="rId228" Type="http://schemas.openxmlformats.org/officeDocument/2006/relationships/hyperlink" Target="https://www.ipbes.net/sites/default/files/eca_ch_2_appendix_2.4_avian_scavengers_trends.pdf" TargetMode="External"/><Relationship Id="rId435" Type="http://schemas.openxmlformats.org/officeDocument/2006/relationships/hyperlink" Target="http://doi.org/10.13157/arla.63.1.2016.rp8" TargetMode="External"/><Relationship Id="rId642" Type="http://schemas.openxmlformats.org/officeDocument/2006/relationships/hyperlink" Target="http://doi.org/10.1038/srep34162" TargetMode="External"/><Relationship Id="rId1065" Type="http://schemas.openxmlformats.org/officeDocument/2006/relationships/hyperlink" Target="https://doi.org/10.1016/j.jembe.2015.03.005" TargetMode="External"/><Relationship Id="rId1272" Type="http://schemas.openxmlformats.org/officeDocument/2006/relationships/hyperlink" Target="https://doi.org/10.1016/j.biocon.2014.09.046" TargetMode="External"/><Relationship Id="rId2116" Type="http://schemas.openxmlformats.org/officeDocument/2006/relationships/hyperlink" Target="http://doi.org/10.5194/tc-2-131-2008" TargetMode="External"/><Relationship Id="rId2323" Type="http://schemas.openxmlformats.org/officeDocument/2006/relationships/hyperlink" Target="http://doi.org/10.1016/j.pocean.2011.02.003" TargetMode="External"/><Relationship Id="rId2530" Type="http://schemas.openxmlformats.org/officeDocument/2006/relationships/hyperlink" Target="http://doi.org/10.1111/j.1467-8306.2004.00441.x" TargetMode="External"/><Relationship Id="rId502" Type="http://schemas.openxmlformats.org/officeDocument/2006/relationships/hyperlink" Target="http://doi.org/10.1016/j.envsci.2017.04.017" TargetMode="External"/><Relationship Id="rId1132" Type="http://schemas.openxmlformats.org/officeDocument/2006/relationships/hyperlink" Target="https://doi.org/10.1017/S0376892902000218" TargetMode="External"/><Relationship Id="rId3097" Type="http://schemas.openxmlformats.org/officeDocument/2006/relationships/hyperlink" Target="http://doi.org/10.1007/s11269-016-1287-9" TargetMode="External"/><Relationship Id="rId4148" Type="http://schemas.openxmlformats.org/officeDocument/2006/relationships/hyperlink" Target="http://www.un.org/Depts/los/global_reporting/WOA_RegProcess.htm" TargetMode="External"/><Relationship Id="rId1949" Type="http://schemas.openxmlformats.org/officeDocument/2006/relationships/hyperlink" Target="https://doi.org/10.1016/j.pocean.2015.06.011" TargetMode="External"/><Relationship Id="rId3164" Type="http://schemas.openxmlformats.org/officeDocument/2006/relationships/hyperlink" Target="https://doi.org/10.1016/j.ecolmodel.2015.12.018" TargetMode="External"/><Relationship Id="rId4008" Type="http://schemas.openxmlformats.org/officeDocument/2006/relationships/hyperlink" Target="http://doi.org/10.1016/j.ocecoaman.2014.11.012" TargetMode="External"/><Relationship Id="rId292" Type="http://schemas.openxmlformats.org/officeDocument/2006/relationships/header" Target="header11.xml"/><Relationship Id="rId1809" Type="http://schemas.openxmlformats.org/officeDocument/2006/relationships/hyperlink" Target="https://doi.org/10.1111/faf.12044" TargetMode="External"/><Relationship Id="rId3371" Type="http://schemas.openxmlformats.org/officeDocument/2006/relationships/image" Target="media/image286.png"/><Relationship Id="rId2180" Type="http://schemas.openxmlformats.org/officeDocument/2006/relationships/hyperlink" Target="http://doi.org/10.1046/j.1466-822X.2003.00048.x" TargetMode="External"/><Relationship Id="rId3024" Type="http://schemas.openxmlformats.org/officeDocument/2006/relationships/hyperlink" Target="http://doi.org/10.1890/120126" TargetMode="External"/><Relationship Id="rId3231" Type="http://schemas.openxmlformats.org/officeDocument/2006/relationships/hyperlink" Target="http://doi.org/10.1007/s10584-014-1313-y" TargetMode="External"/><Relationship Id="rId152" Type="http://schemas.openxmlformats.org/officeDocument/2006/relationships/hyperlink" Target="http://dx.doi.org/10.1080/1523908X.2014.947922" TargetMode="External"/><Relationship Id="rId2040" Type="http://schemas.openxmlformats.org/officeDocument/2006/relationships/image" Target="media/image205.png"/><Relationship Id="rId2997" Type="http://schemas.openxmlformats.org/officeDocument/2006/relationships/hyperlink" Target="http://web.unep.org/geo/" TargetMode="External"/><Relationship Id="rId969" Type="http://schemas.openxmlformats.org/officeDocument/2006/relationships/image" Target="media/image125.png"/><Relationship Id="rId1599" Type="http://schemas.openxmlformats.org/officeDocument/2006/relationships/hyperlink" Target="http://doi.org/10.2747/0272-3646.32.2.97" TargetMode="External"/><Relationship Id="rId1459" Type="http://schemas.openxmlformats.org/officeDocument/2006/relationships/hyperlink" Target="http://www.iucnredlist.org" TargetMode="External"/><Relationship Id="rId2857" Type="http://schemas.openxmlformats.org/officeDocument/2006/relationships/hyperlink" Target="http://doi.org/10.1111/j.1523-1739.2004.00450.x" TargetMode="External"/><Relationship Id="rId3908" Type="http://schemas.openxmlformats.org/officeDocument/2006/relationships/hyperlink" Target="http://doi.org/10.1002/rse2.4" TargetMode="External"/><Relationship Id="rId4072" Type="http://schemas.openxmlformats.org/officeDocument/2006/relationships/hyperlink" Target="http://www.communityindicators.net" TargetMode="External"/><Relationship Id="rId98" Type="http://schemas.openxmlformats.org/officeDocument/2006/relationships/hyperlink" Target="http://www.eaeunion.org/?lang=en" TargetMode="External"/><Relationship Id="rId829" Type="http://schemas.openxmlformats.org/officeDocument/2006/relationships/hyperlink" Target="http://doi.org/10.1016/j.ecolind.2013.07.014" TargetMode="External"/><Relationship Id="rId1666" Type="http://schemas.openxmlformats.org/officeDocument/2006/relationships/hyperlink" Target="https://doi.org/10.1016/j.foreco.2013.03.008" TargetMode="External"/><Relationship Id="rId1873" Type="http://schemas.openxmlformats.org/officeDocument/2006/relationships/hyperlink" Target="https://doi.org/10.1126/science.1175726" TargetMode="External"/><Relationship Id="rId2717" Type="http://schemas.openxmlformats.org/officeDocument/2006/relationships/hyperlink" Target="http://doi.org/10.1134/S1028334X06090340" TargetMode="External"/><Relationship Id="rId2924" Type="http://schemas.openxmlformats.org/officeDocument/2006/relationships/hyperlink" Target="http://doi.org/10.1111/rec.12012" TargetMode="External"/><Relationship Id="rId1319" Type="http://schemas.openxmlformats.org/officeDocument/2006/relationships/hyperlink" Target="http://doi.org/10.1890/1051-0761(2006)016%5b2011:BDADSS%5d2.0.CO;2" TargetMode="External"/><Relationship Id="rId1526" Type="http://schemas.openxmlformats.org/officeDocument/2006/relationships/hyperlink" Target="https://doi.org/10.1134/S1995425515020092" TargetMode="External"/><Relationship Id="rId1733" Type="http://schemas.openxmlformats.org/officeDocument/2006/relationships/hyperlink" Target="https://doi.org/10.1890/14-1871.1" TargetMode="External"/><Relationship Id="rId1940" Type="http://schemas.openxmlformats.org/officeDocument/2006/relationships/hyperlink" Target="https://doi.org/10.1038/embor.2011.195" TargetMode="External"/><Relationship Id="rId25" Type="http://schemas.openxmlformats.org/officeDocument/2006/relationships/footer" Target="footer4.xml"/><Relationship Id="rId1800" Type="http://schemas.openxmlformats.org/officeDocument/2006/relationships/hyperlink" Target="https://doi.org/10.1016/j.fbr.2009.10.003" TargetMode="External"/><Relationship Id="rId3698" Type="http://schemas.openxmlformats.org/officeDocument/2006/relationships/hyperlink" Target="http://doi.org/10.1111/epp.12111" TargetMode="External"/><Relationship Id="rId3558" Type="http://schemas.openxmlformats.org/officeDocument/2006/relationships/hyperlink" Target="http://www.eld-initiative.org" TargetMode="External"/><Relationship Id="rId3765" Type="http://schemas.openxmlformats.org/officeDocument/2006/relationships/hyperlink" Target="http://doi.org/10.1080/02634931003765571" TargetMode="External"/><Relationship Id="rId3972" Type="http://schemas.openxmlformats.org/officeDocument/2006/relationships/hyperlink" Target="http://doi.org/10.1016/j.gloenvcha.2015.08.002" TargetMode="External"/><Relationship Id="rId479" Type="http://schemas.openxmlformats.org/officeDocument/2006/relationships/hyperlink" Target="http://www.fao.org/3/a-i3289e.pdf" TargetMode="External"/><Relationship Id="rId686" Type="http://schemas.openxmlformats.org/officeDocument/2006/relationships/hyperlink" Target="http://doi.org/10.1080/17451000701320556" TargetMode="External"/><Relationship Id="rId893" Type="http://schemas.openxmlformats.org/officeDocument/2006/relationships/hyperlink" Target="http://doi.org/10.1111/faf.12129" TargetMode="External"/><Relationship Id="rId2367" Type="http://schemas.openxmlformats.org/officeDocument/2006/relationships/hyperlink" Target="http://ec.europa.eu/environment/nature/biodiversity/comm2006/pdf/mid_term_review_summary.pdf" TargetMode="External"/><Relationship Id="rId2574" Type="http://schemas.openxmlformats.org/officeDocument/2006/relationships/hyperlink" Target="http://doi.org/10.1080/14634988.2015.1027636" TargetMode="External"/><Relationship Id="rId2781" Type="http://schemas.openxmlformats.org/officeDocument/2006/relationships/hyperlink" Target="http://doi.org/10.3189/002214309789471003" TargetMode="External"/><Relationship Id="rId3418" Type="http://schemas.openxmlformats.org/officeDocument/2006/relationships/hyperlink" Target="http://doi.org/10.14214/sf.90" TargetMode="External"/><Relationship Id="rId3625" Type="http://schemas.openxmlformats.org/officeDocument/2006/relationships/hyperlink" Target="http://doi.org/10.1111/j.1755-263X.2012.00227.x" TargetMode="External"/><Relationship Id="rId339" Type="http://schemas.openxmlformats.org/officeDocument/2006/relationships/hyperlink" Target="http://doi.org/10.1007/s13280-014-0507-x" TargetMode="External"/><Relationship Id="rId546" Type="http://schemas.openxmlformats.org/officeDocument/2006/relationships/hyperlink" Target="http://doi.org/10.1371/journal.pone.0165043" TargetMode="External"/><Relationship Id="rId753" Type="http://schemas.openxmlformats.org/officeDocument/2006/relationships/hyperlink" Target="https://www.sciencedirect.com/science/article/pii/S1877343517300040?via%3Dihub" TargetMode="External"/><Relationship Id="rId1176" Type="http://schemas.openxmlformats.org/officeDocument/2006/relationships/hyperlink" Target="https://doi.org/10.1111/j.1461-0248.2012.01764.x" TargetMode="External"/><Relationship Id="rId1383" Type="http://schemas.openxmlformats.org/officeDocument/2006/relationships/hyperlink" Target="https://doi.org/10.1007/10.3103/S1068373909090088" TargetMode="External"/><Relationship Id="rId2227" Type="http://schemas.openxmlformats.org/officeDocument/2006/relationships/hyperlink" Target="https://www.biodiversity.ru/programs/management/doc/Razrabotka_planov_upravleniya_dlya_OOPT.pdf" TargetMode="External"/><Relationship Id="rId2434" Type="http://schemas.openxmlformats.org/officeDocument/2006/relationships/hyperlink" Target="http://doi.org/10.1186/1746-4269-3-22" TargetMode="External"/><Relationship Id="rId3832" Type="http://schemas.openxmlformats.org/officeDocument/2006/relationships/hyperlink" Target="http://doi.wiley.com/10.1111/j.1467-6419.2010.00628.x" TargetMode="External"/><Relationship Id="rId406" Type="http://schemas.openxmlformats.org/officeDocument/2006/relationships/hyperlink" Target="http://doi.org/10.1016/j.landurbplan.2003.08.003" TargetMode="External"/><Relationship Id="rId960" Type="http://schemas.openxmlformats.org/officeDocument/2006/relationships/image" Target="media/image117.png"/><Relationship Id="rId1036" Type="http://schemas.openxmlformats.org/officeDocument/2006/relationships/hyperlink" Target="https://doi.org/10.1029/180GM14" TargetMode="External"/><Relationship Id="rId1243" Type="http://schemas.openxmlformats.org/officeDocument/2006/relationships/hyperlink" Target="http://faculty.gordonstate.edu/aduffus/duffus%20and%20cunningham%202010.pdf" TargetMode="External"/><Relationship Id="rId1590" Type="http://schemas.openxmlformats.org/officeDocument/2006/relationships/hyperlink" Target="https://doi.org/10.2788/63557" TargetMode="External"/><Relationship Id="rId2641" Type="http://schemas.openxmlformats.org/officeDocument/2006/relationships/hyperlink" Target="http://doi.org/10.5751/ES-07868-200344" TargetMode="External"/><Relationship Id="rId613" Type="http://schemas.openxmlformats.org/officeDocument/2006/relationships/hyperlink" Target="http://doi.org/10.1016/j.jnc.2014.06.001" TargetMode="External"/><Relationship Id="rId820" Type="http://schemas.openxmlformats.org/officeDocument/2006/relationships/hyperlink" Target="http://doi.org/10.1371/journal.pone.0073249" TargetMode="External"/><Relationship Id="rId1450" Type="http://schemas.openxmlformats.org/officeDocument/2006/relationships/hyperlink" Target="https://doi.org/10.1016/j.pocean.2016.10.004" TargetMode="External"/><Relationship Id="rId2501" Type="http://schemas.openxmlformats.org/officeDocument/2006/relationships/hyperlink" Target="http://doi.org/10.1016/j.agee.2007.09.005" TargetMode="External"/><Relationship Id="rId1103" Type="http://schemas.openxmlformats.org/officeDocument/2006/relationships/hyperlink" Target="https://doi.org/10.1002/wcc.330" TargetMode="External"/><Relationship Id="rId1310" Type="http://schemas.openxmlformats.org/officeDocument/2006/relationships/hyperlink" Target="http://scholar.google.com/scholar?hl=en&amp;btnG=Search&amp;q=intitle:European+Red+List+of+Freshwater+Fishes" TargetMode="External"/><Relationship Id="rId3068" Type="http://schemas.openxmlformats.org/officeDocument/2006/relationships/hyperlink" Target="http://doi.org/10.1111/mec.13144" TargetMode="External"/><Relationship Id="rId3275" Type="http://schemas.openxmlformats.org/officeDocument/2006/relationships/hyperlink" Target="http://doi.org/10.5751/ES-05619-180307" TargetMode="External"/><Relationship Id="rId3482" Type="http://schemas.openxmlformats.org/officeDocument/2006/relationships/hyperlink" Target="https://doi.org/10.3843/Biodiv.4.2:1" TargetMode="External"/><Relationship Id="rId4119" Type="http://schemas.openxmlformats.org/officeDocument/2006/relationships/hyperlink" Target="http://www.unece.org/fileadmin/DAM/hlm/documents/Publications/spatial_planning.e.pdf" TargetMode="External"/><Relationship Id="rId196" Type="http://schemas.openxmlformats.org/officeDocument/2006/relationships/hyperlink" Target="http://doi.org/10.1016/j.gloenvcha.2012.06.001" TargetMode="External"/><Relationship Id="rId2084" Type="http://schemas.openxmlformats.org/officeDocument/2006/relationships/image" Target="media/image247.png"/><Relationship Id="rId2291" Type="http://schemas.openxmlformats.org/officeDocument/2006/relationships/hyperlink" Target="http://doi.org/10.1016/j.agee.2013.12.015" TargetMode="External"/><Relationship Id="rId3135" Type="http://schemas.openxmlformats.org/officeDocument/2006/relationships/image" Target="media/image279.png"/><Relationship Id="rId3342" Type="http://schemas.openxmlformats.org/officeDocument/2006/relationships/hyperlink" Target="http://doi.org/10.1007/s10113-016-1055-7" TargetMode="External"/><Relationship Id="rId263" Type="http://schemas.openxmlformats.org/officeDocument/2006/relationships/hyperlink" Target="https://www.ipbes.net/sites/default/files/eca_ch_2_appendix_2.2_ilk_content_of_ncp.pdf" TargetMode="External"/><Relationship Id="rId470" Type="http://schemas.openxmlformats.org/officeDocument/2006/relationships/hyperlink" Target="http://doi.org/10.2873/91884" TargetMode="External"/><Relationship Id="rId2151" Type="http://schemas.openxmlformats.org/officeDocument/2006/relationships/hyperlink" Target="http://doi.org/10.1038/nclimate2650" TargetMode="External"/><Relationship Id="rId3202" Type="http://schemas.openxmlformats.org/officeDocument/2006/relationships/hyperlink" Target="https://www.ecologique-solidaire.gouv.fr/sites/default/files/Strat%C3%A9gie%20nationale%20de%20cr%C3%A9ation%20et%20de%20gestion%20des%20aires%20marines%20prot%C3%A9g%C3%A9es.pdf" TargetMode="External"/><Relationship Id="rId123" Type="http://schemas.openxmlformats.org/officeDocument/2006/relationships/hyperlink" Target="http://dx.doi.org/10.1038/nature05947" TargetMode="External"/><Relationship Id="rId330" Type="http://schemas.openxmlformats.org/officeDocument/2006/relationships/hyperlink" Target="http://doi.org/10.1016/j.ufug.2012.05.002" TargetMode="External"/><Relationship Id="rId2011" Type="http://schemas.openxmlformats.org/officeDocument/2006/relationships/hyperlink" Target="http://land.gov.ua" TargetMode="External"/><Relationship Id="rId2968" Type="http://schemas.openxmlformats.org/officeDocument/2006/relationships/hyperlink" Target="http://doi.org/10.1016/j.agee.2010.11.010" TargetMode="External"/><Relationship Id="rId4183" Type="http://schemas.openxmlformats.org/officeDocument/2006/relationships/hyperlink" Target="http://doi.org/10.1111/cobi.12257" TargetMode="External"/><Relationship Id="rId1777" Type="http://schemas.openxmlformats.org/officeDocument/2006/relationships/hyperlink" Target="https://doi.org/10.1016/j.jenvman.2015.02.040" TargetMode="External"/><Relationship Id="rId1984" Type="http://schemas.openxmlformats.org/officeDocument/2006/relationships/hyperlink" Target="https://books.google.ru/books?hl=ru&amp;lr=&amp;id=V1g5SWyevXUC&amp;oi=fnd&amp;pg=PP1&amp;dq=Zektser+I.S.,+Everett+L.G.+Groundwater+and+the+Environment:+Applications+for+the+Global+Community&amp;ots=ZIsiUrsneX&amp;sig=SzFGIJ7AdJjO-NzpTZsPeTaumuM&amp;redir_esc=y" TargetMode="External"/><Relationship Id="rId2828" Type="http://schemas.openxmlformats.org/officeDocument/2006/relationships/hyperlink" Target="http://doi.org/10.1088/1748-9326/7/2/024021" TargetMode="External"/><Relationship Id="rId69" Type="http://schemas.openxmlformats.org/officeDocument/2006/relationships/hyperlink" Target="http://doi.org/10.1098/rspb.2014.2809" TargetMode="External"/><Relationship Id="rId1637" Type="http://schemas.openxmlformats.org/officeDocument/2006/relationships/hyperlink" Target="https://doi.org/10.1007/978-1-4939-1698-6" TargetMode="External"/><Relationship Id="rId1844" Type="http://schemas.openxmlformats.org/officeDocument/2006/relationships/hyperlink" Target="http://doi.org/10.1641/B570707" TargetMode="External"/><Relationship Id="rId4043" Type="http://schemas.openxmlformats.org/officeDocument/2006/relationships/hyperlink" Target="http://doi.org/10.1007/s10531-014-0817-0" TargetMode="External"/><Relationship Id="rId1704" Type="http://schemas.openxmlformats.org/officeDocument/2006/relationships/hyperlink" Target="http://doi.org/10.1111/j.1365-2664.2008.01603.x" TargetMode="External"/><Relationship Id="rId4110" Type="http://schemas.openxmlformats.org/officeDocument/2006/relationships/hyperlink" Target="https://dlc.dlib.indiana.edu/dlc/bitstream/handle/10535/4281/RR81.pdf?sequence=1" TargetMode="External"/><Relationship Id="rId1911" Type="http://schemas.openxmlformats.org/officeDocument/2006/relationships/hyperlink" Target="https://doi.org/doi:10.2779/83897" TargetMode="External"/><Relationship Id="rId3669" Type="http://schemas.openxmlformats.org/officeDocument/2006/relationships/hyperlink" Target="https://www.academia.edu/20586265/An_Overview_of_Ecolabels_and_Sustainability_Certifications_in_the_Global_Marketplace" TargetMode="External"/><Relationship Id="rId797" Type="http://schemas.openxmlformats.org/officeDocument/2006/relationships/hyperlink" Target="http://doi.org/10.1016/j.ecoser.2014.07.006" TargetMode="External"/><Relationship Id="rId2478" Type="http://schemas.openxmlformats.org/officeDocument/2006/relationships/hyperlink" Target="http://doi.org/10.1088/1748-9326/9/11/114021" TargetMode="External"/><Relationship Id="rId3876" Type="http://schemas.openxmlformats.org/officeDocument/2006/relationships/hyperlink" Target="http://www.naturalresources-centralasia.org/flermoneca/assets/files/2015-08-14_Summary%20on%20WM%20in%20CA.pdf" TargetMode="External"/><Relationship Id="rId1287" Type="http://schemas.openxmlformats.org/officeDocument/2006/relationships/hyperlink" Target="https://doi.org/10.2305/IUCN.UK.1996.RLTS.T22200A9364253.en" TargetMode="External"/><Relationship Id="rId2685" Type="http://schemas.openxmlformats.org/officeDocument/2006/relationships/hyperlink" Target="http://doi.org/10.1007/s00382-007-0333-y" TargetMode="External"/><Relationship Id="rId2892" Type="http://schemas.openxmlformats.org/officeDocument/2006/relationships/hyperlink" Target="http://doi.org/10.1007/s13280-015-0759-0" TargetMode="External"/><Relationship Id="rId3529" Type="http://schemas.openxmlformats.org/officeDocument/2006/relationships/hyperlink" Target="http://doi.org/10.1641/B580407" TargetMode="External"/><Relationship Id="rId3736" Type="http://schemas.openxmlformats.org/officeDocument/2006/relationships/hyperlink" Target="http://hrlibrary.umn.edu/undocs/1023-2001.html" TargetMode="External"/><Relationship Id="rId3943" Type="http://schemas.openxmlformats.org/officeDocument/2006/relationships/hyperlink" Target="http://doi.org/10.1016/j.ecolecon.2006.09.016" TargetMode="External"/><Relationship Id="rId657" Type="http://schemas.openxmlformats.org/officeDocument/2006/relationships/hyperlink" Target="http://doi.org/10.1126/science.1260260" TargetMode="External"/><Relationship Id="rId864" Type="http://schemas.openxmlformats.org/officeDocument/2006/relationships/hyperlink" Target="http://doi.org/10.1038/srep12505" TargetMode="External"/><Relationship Id="rId1494" Type="http://schemas.openxmlformats.org/officeDocument/2006/relationships/hyperlink" Target="https://doi.org/10.1007/s10531-016-1078-x" TargetMode="External"/><Relationship Id="rId2338" Type="http://schemas.openxmlformats.org/officeDocument/2006/relationships/hyperlink" Target="https://www.eea.europa.eu/downloads/56515c38f2d74767b945addd1df361bf/1479205831/agriculture.pdf" TargetMode="External"/><Relationship Id="rId2545" Type="http://schemas.openxmlformats.org/officeDocument/2006/relationships/hyperlink" Target="http://doi.org/10.1111/j.1365-2486.2007.01510.x" TargetMode="External"/><Relationship Id="rId2752" Type="http://schemas.openxmlformats.org/officeDocument/2006/relationships/hyperlink" Target="http://doi.org/10.5167/uzh-38423" TargetMode="External"/><Relationship Id="rId3803" Type="http://schemas.openxmlformats.org/officeDocument/2006/relationships/hyperlink" Target="http://doi.org/10.1007/978-3-540-34789-7" TargetMode="External"/><Relationship Id="rId517" Type="http://schemas.openxmlformats.org/officeDocument/2006/relationships/hyperlink" Target="http://doi.org/10.1016/j.ufug.2008.05.001" TargetMode="External"/><Relationship Id="rId724" Type="http://schemas.openxmlformats.org/officeDocument/2006/relationships/hyperlink" Target="http://doi.org/10.1080/17449620600991960" TargetMode="External"/><Relationship Id="rId931" Type="http://schemas.openxmlformats.org/officeDocument/2006/relationships/hyperlink" Target="https://www.ipbes.net/sites/default/files/eca_ch_3_appendix_3.1_additional_references.pdf" TargetMode="External"/><Relationship Id="rId1147" Type="http://schemas.openxmlformats.org/officeDocument/2006/relationships/hyperlink" Target="https://doi.org/10.1111/gcb.13375" TargetMode="External"/><Relationship Id="rId1354" Type="http://schemas.openxmlformats.org/officeDocument/2006/relationships/hyperlink" Target="https://earth.google.com/web/@49.20982722,155.46660111,-802.35379665a,11719842.44755626d,35y,-0h,0t,0r" TargetMode="External"/><Relationship Id="rId1561" Type="http://schemas.openxmlformats.org/officeDocument/2006/relationships/hyperlink" Target="https://doi.org/10.1111/geb.12291" TargetMode="External"/><Relationship Id="rId2405" Type="http://schemas.openxmlformats.org/officeDocument/2006/relationships/hyperlink" Target="http://doi.org/10.1016/j.cosust.2012.12.002" TargetMode="External"/><Relationship Id="rId2612" Type="http://schemas.openxmlformats.org/officeDocument/2006/relationships/hyperlink" Target="http://doi.org/10.1007/s13280-012-0289-y" TargetMode="External"/><Relationship Id="rId60" Type="http://schemas.openxmlformats.org/officeDocument/2006/relationships/hyperlink" Target="https://www.adb.org/sites/default/files/publication/27508/central-asia-atlas.pdf" TargetMode="External"/><Relationship Id="rId1007" Type="http://schemas.openxmlformats.org/officeDocument/2006/relationships/image" Target="media/image158.png"/><Relationship Id="rId1214" Type="http://schemas.openxmlformats.org/officeDocument/2006/relationships/hyperlink" Target="http://doi.org/10.1073/pnas.0902080106" TargetMode="External"/><Relationship Id="rId1421" Type="http://schemas.openxmlformats.org/officeDocument/2006/relationships/hyperlink" Target="https://doi.org/10.1016/j.biocon.2005.03.004" TargetMode="External"/><Relationship Id="rId3179" Type="http://schemas.openxmlformats.org/officeDocument/2006/relationships/hyperlink" Target="http://doi.org/10.1111/j.1365-2486.2008.01653.x" TargetMode="External"/><Relationship Id="rId3386" Type="http://schemas.openxmlformats.org/officeDocument/2006/relationships/image" Target="media/image295.png"/><Relationship Id="rId3593" Type="http://schemas.openxmlformats.org/officeDocument/2006/relationships/hyperlink" Target="http://eur-lex.europa.eu/LexUriServ/LexUriServ.do?uri=CONSLEG:1975L0442:20031120:EN:PDF" TargetMode="External"/><Relationship Id="rId2195" Type="http://schemas.openxmlformats.org/officeDocument/2006/relationships/hyperlink" Target="http://doi.org/10.1111/j.1365-2745.2009.01554.x" TargetMode="External"/><Relationship Id="rId3039" Type="http://schemas.openxmlformats.org/officeDocument/2006/relationships/hyperlink" Target="http://doi.org/10.1007/s00442-005-0299-6" TargetMode="External"/><Relationship Id="rId3246" Type="http://schemas.openxmlformats.org/officeDocument/2006/relationships/hyperlink" Target="http://doi.org/10.1080/09644016.2015.1074384" TargetMode="External"/><Relationship Id="rId3453" Type="http://schemas.openxmlformats.org/officeDocument/2006/relationships/hyperlink" Target="http://doi.org/10.1007/s10113-013-0421-y" TargetMode="External"/><Relationship Id="rId167" Type="http://schemas.openxmlformats.org/officeDocument/2006/relationships/hyperlink" Target="http://doi.org/10.1016/j.tree.2016.02.005" TargetMode="External"/><Relationship Id="rId374" Type="http://schemas.openxmlformats.org/officeDocument/2006/relationships/hyperlink" Target="http://doi.org/10.1186/147-2458-10-456" TargetMode="External"/><Relationship Id="rId581" Type="http://schemas.openxmlformats.org/officeDocument/2006/relationships/hyperlink" Target="http://doi.org/10.1038/NCLIMATE1533" TargetMode="External"/><Relationship Id="rId2055" Type="http://schemas.openxmlformats.org/officeDocument/2006/relationships/image" Target="media/image220.png"/><Relationship Id="rId2262" Type="http://schemas.openxmlformats.org/officeDocument/2006/relationships/hyperlink" Target="http://doi.org/10.1016/j.biocon.2009.03.034" TargetMode="External"/><Relationship Id="rId3106" Type="http://schemas.openxmlformats.org/officeDocument/2006/relationships/image" Target="media/image255.png"/><Relationship Id="rId3660" Type="http://schemas.openxmlformats.org/officeDocument/2006/relationships/hyperlink" Target="http://www.brill.com/indigenous-peoples-land-rights-under-international-law" TargetMode="External"/><Relationship Id="rId234" Type="http://schemas.openxmlformats.org/officeDocument/2006/relationships/image" Target="media/image48.png"/><Relationship Id="rId3313" Type="http://schemas.openxmlformats.org/officeDocument/2006/relationships/hyperlink" Target="http://doi.org/10.1016/j.ecolmodel.2010.11.009" TargetMode="External"/><Relationship Id="rId3520" Type="http://schemas.openxmlformats.org/officeDocument/2006/relationships/hyperlink" Target="http://doi.org/10.1016/j.marpol.2004.03.003" TargetMode="External"/><Relationship Id="rId441" Type="http://schemas.openxmlformats.org/officeDocument/2006/relationships/hyperlink" Target="http://doi.org/10.1080/01426397.2015.1117063" TargetMode="External"/><Relationship Id="rId1071" Type="http://schemas.openxmlformats.org/officeDocument/2006/relationships/hyperlink" Target="https://doi.org/10.1579/0044-7447-33.1.45" TargetMode="External"/><Relationship Id="rId2122" Type="http://schemas.openxmlformats.org/officeDocument/2006/relationships/hyperlink" Target="http://doi.org/10.1007/s10722-015-0299-2" TargetMode="External"/><Relationship Id="rId301" Type="http://schemas.openxmlformats.org/officeDocument/2006/relationships/hyperlink" Target="https://www.ipbes.net/sites/default/files/eca_ch_2_appendix_2.8_assessment_of_health.pdf" TargetMode="External"/><Relationship Id="rId1888" Type="http://schemas.openxmlformats.org/officeDocument/2006/relationships/hyperlink" Target="http://doi.org/10.1007/978-3-642-59560-8_9" TargetMode="External"/><Relationship Id="rId2939" Type="http://schemas.openxmlformats.org/officeDocument/2006/relationships/hyperlink" Target="http://doi.org/10.1073/pnas.1310700110" TargetMode="External"/><Relationship Id="rId4087" Type="http://schemas.openxmlformats.org/officeDocument/2006/relationships/hyperlink" Target="http://www.teebweb.org" TargetMode="External"/><Relationship Id="rId1748" Type="http://schemas.openxmlformats.org/officeDocument/2006/relationships/hyperlink" Target="https://doi.org/10.1016/j.landusepol.2012.06.011" TargetMode="External"/><Relationship Id="rId4154" Type="http://schemas.openxmlformats.org/officeDocument/2006/relationships/hyperlink" Target="http://doi.org/10.1016/J.MARPOLBUL.2012.09.004" TargetMode="External"/><Relationship Id="rId1955" Type="http://schemas.openxmlformats.org/officeDocument/2006/relationships/hyperlink" Target="https://doi.org/10.1007/s00035-014-0136-9" TargetMode="External"/><Relationship Id="rId3170" Type="http://schemas.openxmlformats.org/officeDocument/2006/relationships/hyperlink" Target="http://doi.org/10.1016/j.cosust.2014.11.002" TargetMode="External"/><Relationship Id="rId4014" Type="http://schemas.openxmlformats.org/officeDocument/2006/relationships/hyperlink" Target="http://doi.org/10.1080/08941920.2011.630061" TargetMode="External"/><Relationship Id="rId1608" Type="http://schemas.openxmlformats.org/officeDocument/2006/relationships/hyperlink" Target="https://doi.org/10.1111/jvs.12254" TargetMode="External"/><Relationship Id="rId1815" Type="http://schemas.openxmlformats.org/officeDocument/2006/relationships/hyperlink" Target="http://hdl.handle.net/2268/138066" TargetMode="External"/><Relationship Id="rId3030" Type="http://schemas.openxmlformats.org/officeDocument/2006/relationships/hyperlink" Target="http://docs.lib.purdue.edu/fnrpubs/12/" TargetMode="External"/><Relationship Id="rId3987" Type="http://schemas.openxmlformats.org/officeDocument/2006/relationships/hyperlink" Target="http://doi.org/10.1016/j.landusepol.2007.11.001" TargetMode="External"/><Relationship Id="rId2589" Type="http://schemas.openxmlformats.org/officeDocument/2006/relationships/hyperlink" Target="http://doi.org/10.1038/nature23288" TargetMode="External"/><Relationship Id="rId2796" Type="http://schemas.openxmlformats.org/officeDocument/2006/relationships/hyperlink" Target="http://doi.org/10.1016/j.marpolbul.2005.09.014" TargetMode="External"/><Relationship Id="rId3847" Type="http://schemas.openxmlformats.org/officeDocument/2006/relationships/hyperlink" Target="http://dx.doi.org/10.1016/j.gloenvcha.2014.07.009" TargetMode="External"/><Relationship Id="rId768" Type="http://schemas.openxmlformats.org/officeDocument/2006/relationships/hyperlink" Target="https://www.sciencedirect.com/science/article/pii/S1877343517300040?via%3Dihub" TargetMode="External"/><Relationship Id="rId975" Type="http://schemas.openxmlformats.org/officeDocument/2006/relationships/image" Target="media/image131.png"/><Relationship Id="rId1398" Type="http://schemas.openxmlformats.org/officeDocument/2006/relationships/hyperlink" Target="https://doi.org/10.1038/nature13247" TargetMode="External"/><Relationship Id="rId2449" Type="http://schemas.openxmlformats.org/officeDocument/2006/relationships/hyperlink" Target="http://doi.org/10.1016/j.jrurstud.2007.10.001" TargetMode="External"/><Relationship Id="rId2656" Type="http://schemas.openxmlformats.org/officeDocument/2006/relationships/hyperlink" Target="http://doi.org/10.1098/rsbl.2011.0225" TargetMode="External"/><Relationship Id="rId2863" Type="http://schemas.openxmlformats.org/officeDocument/2006/relationships/hyperlink" Target="http://doi.org/10.1016/j.scitotenv.2013.11.024" TargetMode="External"/><Relationship Id="rId3707" Type="http://schemas.openxmlformats.org/officeDocument/2006/relationships/hyperlink" Target="http://doi.org/10.5751/ES-06333-190242" TargetMode="External"/><Relationship Id="rId3914" Type="http://schemas.openxmlformats.org/officeDocument/2006/relationships/hyperlink" Target="http://doi.org/10.1177/0022146512469014" TargetMode="External"/><Relationship Id="rId628" Type="http://schemas.openxmlformats.org/officeDocument/2006/relationships/hyperlink" Target="http://doi.org/10.1007/s11355-010-0115-2" TargetMode="External"/><Relationship Id="rId835" Type="http://schemas.openxmlformats.org/officeDocument/2006/relationships/hyperlink" Target="http://doi.org/10.1007/s11842-007-9029-8" TargetMode="External"/><Relationship Id="rId1258" Type="http://schemas.openxmlformats.org/officeDocument/2006/relationships/hyperlink" Target="http://doi.org/10.2800/944899" TargetMode="External"/><Relationship Id="rId1465" Type="http://schemas.openxmlformats.org/officeDocument/2006/relationships/hyperlink" Target="https://doi.org/10.1007/s10750-014-2169-x" TargetMode="External"/><Relationship Id="rId1672" Type="http://schemas.openxmlformats.org/officeDocument/2006/relationships/hyperlink" Target="https://doi.org/10.1186/1741-7007-11-6" TargetMode="External"/><Relationship Id="rId2309" Type="http://schemas.openxmlformats.org/officeDocument/2006/relationships/hyperlink" Target="http://doi.org/10.1007/978-90-481-9625-8_1" TargetMode="External"/><Relationship Id="rId2516" Type="http://schemas.openxmlformats.org/officeDocument/2006/relationships/hyperlink" Target="http://doi.org/10.1080/02646811.2013.11435315" TargetMode="External"/><Relationship Id="rId2723" Type="http://schemas.openxmlformats.org/officeDocument/2006/relationships/hyperlink" Target="http://doi.org/10.1007/s10646-009-0406-2" TargetMode="External"/><Relationship Id="rId1118" Type="http://schemas.openxmlformats.org/officeDocument/2006/relationships/hyperlink" Target="https://doi.org/10.1046/j.1461-0248.2002.00350.x" TargetMode="External"/><Relationship Id="rId1325" Type="http://schemas.openxmlformats.org/officeDocument/2006/relationships/hyperlink" Target="https://doi.org/10.1016/j.ecss.2015.12.021" TargetMode="External"/><Relationship Id="rId1532" Type="http://schemas.openxmlformats.org/officeDocument/2006/relationships/hyperlink" Target="https://doi.org/10.1007/s12665-016-5999-1" TargetMode="External"/><Relationship Id="rId2930" Type="http://schemas.openxmlformats.org/officeDocument/2006/relationships/hyperlink" Target="http://doi.org/10.1007/s12231-008-9037-4" TargetMode="External"/><Relationship Id="rId902" Type="http://schemas.openxmlformats.org/officeDocument/2006/relationships/hyperlink" Target="https://doi.org/10.1002/marc.201200513" TargetMode="External"/><Relationship Id="rId3497" Type="http://schemas.openxmlformats.org/officeDocument/2006/relationships/hyperlink" Target="https://www.cbd.int/reports/nr5/" TargetMode="External"/><Relationship Id="rId31" Type="http://schemas.openxmlformats.org/officeDocument/2006/relationships/image" Target="media/image11.png"/><Relationship Id="rId2099" Type="http://schemas.openxmlformats.org/officeDocument/2006/relationships/hyperlink" Target="https://doi.org/10.1007/s13280-014-0564-1" TargetMode="External"/><Relationship Id="rId278" Type="http://schemas.openxmlformats.org/officeDocument/2006/relationships/hyperlink" Target="https://www.ipbes.net/sites/default/files/eca_ch_2_appendix_2.2_ilk_content_of_ncp.pdf" TargetMode="External"/><Relationship Id="rId3357" Type="http://schemas.openxmlformats.org/officeDocument/2006/relationships/image" Target="media/image283.png"/><Relationship Id="rId3564" Type="http://schemas.openxmlformats.org/officeDocument/2006/relationships/hyperlink" Target="http://www.epbrs.org/static/show/info" TargetMode="External"/><Relationship Id="rId3771" Type="http://schemas.openxmlformats.org/officeDocument/2006/relationships/hyperlink" Target="http://www.diva-portal.org/smash/record.jsf?pid=diva2%3A585033&amp;dswid=-5288" TargetMode="External"/><Relationship Id="rId485" Type="http://schemas.openxmlformats.org/officeDocument/2006/relationships/hyperlink" Target="http://www.fao.org/nr/water/aquastat/main/index.stm" TargetMode="External"/><Relationship Id="rId692" Type="http://schemas.openxmlformats.org/officeDocument/2006/relationships/hyperlink" Target="http://doi.org/10.1111/brv.12097" TargetMode="External"/><Relationship Id="rId2166" Type="http://schemas.openxmlformats.org/officeDocument/2006/relationships/hyperlink" Target="http://doi.org/10.1111/j.1365-2664.2005.01005.x" TargetMode="External"/><Relationship Id="rId2373" Type="http://schemas.openxmlformats.org/officeDocument/2006/relationships/hyperlink" Target="https://www.eea.europa.eu/data-and-maps/data/external/components-of-domestic-material-consumption" TargetMode="External"/><Relationship Id="rId2580" Type="http://schemas.openxmlformats.org/officeDocument/2006/relationships/hyperlink" Target="http://doi.org/10.1134/S2075111710040089" TargetMode="External"/><Relationship Id="rId3217" Type="http://schemas.openxmlformats.org/officeDocument/2006/relationships/hyperlink" Target="http://doi.org/10.1177/0734242X16683445" TargetMode="External"/><Relationship Id="rId3424" Type="http://schemas.openxmlformats.org/officeDocument/2006/relationships/hyperlink" Target="http://link.springer.com/10.1007/s11115-006-0001-4" TargetMode="External"/><Relationship Id="rId3631" Type="http://schemas.openxmlformats.org/officeDocument/2006/relationships/hyperlink" Target="http://doi.org/10.1016/j.landurbplan.2013.09.002" TargetMode="External"/><Relationship Id="rId138" Type="http://schemas.openxmlformats.org/officeDocument/2006/relationships/hyperlink" Target="http://doi.org/10.1016/j.ecolind.2015.10.023" TargetMode="External"/><Relationship Id="rId345" Type="http://schemas.openxmlformats.org/officeDocument/2006/relationships/hyperlink" Target="http://doi.org/10.12942/lrlr-2007-2" TargetMode="External"/><Relationship Id="rId552" Type="http://schemas.openxmlformats.org/officeDocument/2006/relationships/hyperlink" Target="http://doi.org/10.1659/mrd.0952" TargetMode="External"/><Relationship Id="rId1182" Type="http://schemas.openxmlformats.org/officeDocument/2006/relationships/hyperlink" Target="https://doi.org/10.1111/j.1461-0248.2008.01166.x" TargetMode="External"/><Relationship Id="rId2026" Type="http://schemas.openxmlformats.org/officeDocument/2006/relationships/image" Target="media/image194.png"/><Relationship Id="rId2233" Type="http://schemas.openxmlformats.org/officeDocument/2006/relationships/hyperlink" Target="http://doi.org/10.3390/resources5040036" TargetMode="External"/><Relationship Id="rId2440" Type="http://schemas.openxmlformats.org/officeDocument/2006/relationships/hyperlink" Target="http://www.footprintnetwork.org/content/documents/ecological_footprint_nations/ecological_per_capita.html" TargetMode="External"/><Relationship Id="rId205" Type="http://schemas.openxmlformats.org/officeDocument/2006/relationships/hyperlink" Target="https://www.ipbes.net/sites/default/files/eca_ch_2_appendix_2.2_ilk_content_of_ncp.pdf" TargetMode="External"/><Relationship Id="rId412" Type="http://schemas.openxmlformats.org/officeDocument/2006/relationships/hyperlink" Target="http://doi.org/10.1016/j.gloenvcha.2013.05.006" TargetMode="External"/><Relationship Id="rId1042" Type="http://schemas.openxmlformats.org/officeDocument/2006/relationships/hyperlink" Target="http://doi.org/10.1890/11-1474.1" TargetMode="External"/><Relationship Id="rId2300" Type="http://schemas.openxmlformats.org/officeDocument/2006/relationships/hyperlink" Target="http://doi.org/10.1890/110137" TargetMode="External"/><Relationship Id="rId4198" Type="http://schemas.openxmlformats.org/officeDocument/2006/relationships/hyperlink" Target="https://www.wto.org/english/res_e/booksp_e/world_trade_report13_e.pdf" TargetMode="External"/><Relationship Id="rId1999" Type="http://schemas.openxmlformats.org/officeDocument/2006/relationships/image" Target="media/image170.png"/><Relationship Id="rId4058" Type="http://schemas.openxmlformats.org/officeDocument/2006/relationships/hyperlink" Target="http://www.wwf.ru/data/news/10139/dauria.pdf" TargetMode="External"/><Relationship Id="rId1859" Type="http://schemas.openxmlformats.org/officeDocument/2006/relationships/hyperlink" Target="http://dx.doi.org/10.2305/IUCN.UK.2015-%0A4.RLTS.T75097245A75098379.en%0A%0A" TargetMode="External"/><Relationship Id="rId3074" Type="http://schemas.openxmlformats.org/officeDocument/2006/relationships/hyperlink" Target="http://doi.org/10.1016/j.envpol.2013.02.031" TargetMode="External"/><Relationship Id="rId4125" Type="http://schemas.openxmlformats.org/officeDocument/2006/relationships/hyperlink" Target="http://www.unece.org/index.php?id=41226" TargetMode="External"/><Relationship Id="rId1719" Type="http://schemas.openxmlformats.org/officeDocument/2006/relationships/hyperlink" Target="https://doi.org/10.1038/nrmicro.2016.59" TargetMode="External"/><Relationship Id="rId1926" Type="http://schemas.openxmlformats.org/officeDocument/2006/relationships/hyperlink" Target="https://doi.org/10.1111/ibi.12118" TargetMode="External"/><Relationship Id="rId3281" Type="http://schemas.openxmlformats.org/officeDocument/2006/relationships/hyperlink" Target="http://doi.org/10.1093/icesjms/fsv231" TargetMode="External"/><Relationship Id="rId2090" Type="http://schemas.openxmlformats.org/officeDocument/2006/relationships/hyperlink" Target="http://doi.org/10.1002/2014JG002678" TargetMode="External"/><Relationship Id="rId3141" Type="http://schemas.openxmlformats.org/officeDocument/2006/relationships/hyperlink" Target="https://sustainabledevelopment.un.org/content/documents/982044_Anand_Innovation%20and%20Sustainable%20Development_A%20Bioeconomic%20Perspective.pdf" TargetMode="External"/><Relationship Id="rId3001" Type="http://schemas.openxmlformats.org/officeDocument/2006/relationships/hyperlink" Target="http://www.unhcr.org/syria-emergency.html" TargetMode="External"/><Relationship Id="rId3958" Type="http://schemas.openxmlformats.org/officeDocument/2006/relationships/hyperlink" Target="http://doi.org/10.1073/pnas.1406490112" TargetMode="External"/><Relationship Id="rId879" Type="http://schemas.openxmlformats.org/officeDocument/2006/relationships/hyperlink" Target="https://ich.unesco.org/en/convention" TargetMode="External"/><Relationship Id="rId2767" Type="http://schemas.openxmlformats.org/officeDocument/2006/relationships/hyperlink" Target="http://doi.org/10.1016/j.jenvrad.2012.11.010" TargetMode="External"/><Relationship Id="rId739" Type="http://schemas.openxmlformats.org/officeDocument/2006/relationships/hyperlink" Target="https://www.sciencedirect.com/science/article/pii/S1877343517300040?via%3Dihub" TargetMode="External"/><Relationship Id="rId1369" Type="http://schemas.openxmlformats.org/officeDocument/2006/relationships/hyperlink" Target="https://doi.org/10.1038/4351046a" TargetMode="External"/><Relationship Id="rId1576" Type="http://schemas.openxmlformats.org/officeDocument/2006/relationships/hyperlink" Target="https://doi.org/10.1007/s00267-015-0638-2" TargetMode="External"/><Relationship Id="rId2974" Type="http://schemas.openxmlformats.org/officeDocument/2006/relationships/hyperlink" Target="http://doi.org/10.1007/s003820050333" TargetMode="External"/><Relationship Id="rId3818" Type="http://schemas.openxmlformats.org/officeDocument/2006/relationships/hyperlink" Target="http://doi.org/10.1016/j.eiar.2012.12.004" TargetMode="External"/><Relationship Id="rId946" Type="http://schemas.openxmlformats.org/officeDocument/2006/relationships/image" Target="media/image105.png"/><Relationship Id="rId1229" Type="http://schemas.openxmlformats.org/officeDocument/2006/relationships/hyperlink" Target="http://doi.org/10.1163/9789004277946" TargetMode="External"/><Relationship Id="rId1783" Type="http://schemas.openxmlformats.org/officeDocument/2006/relationships/hyperlink" Target="https://doi.org/10.1139/f03-167" TargetMode="External"/><Relationship Id="rId1990" Type="http://schemas.openxmlformats.org/officeDocument/2006/relationships/hyperlink" Target="http://www.grida.no/publications/vg/caspian2/" TargetMode="External"/><Relationship Id="rId2627" Type="http://schemas.openxmlformats.org/officeDocument/2006/relationships/hyperlink" Target="http://doi.org/10.1007/s13280-012-0250-0" TargetMode="External"/><Relationship Id="rId2834" Type="http://schemas.openxmlformats.org/officeDocument/2006/relationships/hyperlink" Target="http://doi.org/10.1155/2012/156846" TargetMode="External"/><Relationship Id="rId75" Type="http://schemas.openxmlformats.org/officeDocument/2006/relationships/hyperlink" Target="https://doi.org/10.1016/j.worlddev.2016.12.030" TargetMode="External"/><Relationship Id="rId806" Type="http://schemas.openxmlformats.org/officeDocument/2006/relationships/hyperlink" Target="http://doi.org/10.1038/461472a" TargetMode="External"/><Relationship Id="rId1436" Type="http://schemas.openxmlformats.org/officeDocument/2006/relationships/hyperlink" Target="https://doi.org/10.1007/978-1-4939-1698-6" TargetMode="External"/><Relationship Id="rId1643" Type="http://schemas.openxmlformats.org/officeDocument/2006/relationships/hyperlink" Target="https://doi.org/10.1007/s10750-007-0600-2" TargetMode="External"/><Relationship Id="rId1850" Type="http://schemas.openxmlformats.org/officeDocument/2006/relationships/hyperlink" Target="https://doi.org/10.2861/43440" TargetMode="External"/><Relationship Id="rId2901" Type="http://schemas.openxmlformats.org/officeDocument/2006/relationships/hyperlink" Target="http://doi.org/10.1579/0044-7447(2007)36%5b12:EOEMOT%5d2.0.CO;2" TargetMode="External"/><Relationship Id="rId1503" Type="http://schemas.openxmlformats.org/officeDocument/2006/relationships/hyperlink" Target="https://doi.org/10.1007/978-1-4939-1698-6" TargetMode="External"/><Relationship Id="rId1710" Type="http://schemas.openxmlformats.org/officeDocument/2006/relationships/hyperlink" Target="https://doi.org/10.1890/080072" TargetMode="External"/><Relationship Id="rId3468" Type="http://schemas.openxmlformats.org/officeDocument/2006/relationships/hyperlink" Target="http://doi.org/10.1080/09644016.2015.1027056" TargetMode="External"/><Relationship Id="rId3675" Type="http://schemas.openxmlformats.org/officeDocument/2006/relationships/hyperlink" Target="http://doi.org/10.1002/aic.15340" TargetMode="External"/><Relationship Id="rId3882" Type="http://schemas.openxmlformats.org/officeDocument/2006/relationships/hyperlink" Target="http://doi.org/10.1080/01441647.2010.518291" TargetMode="External"/><Relationship Id="rId389" Type="http://schemas.openxmlformats.org/officeDocument/2006/relationships/hyperlink" Target="http://doi.org/10.1016/j.forpol.2015.08.008" TargetMode="External"/><Relationship Id="rId596" Type="http://schemas.openxmlformats.org/officeDocument/2006/relationships/hyperlink" Target="http://doi.org/10.1016/j.gloenvcha.2011.05.003" TargetMode="External"/><Relationship Id="rId2277" Type="http://schemas.openxmlformats.org/officeDocument/2006/relationships/hyperlink" Target="http://doi.org/10.1038/415023a" TargetMode="External"/><Relationship Id="rId2484" Type="http://schemas.openxmlformats.org/officeDocument/2006/relationships/hyperlink" Target="http://doi.org/10.1002/joc.3711" TargetMode="External"/><Relationship Id="rId2691" Type="http://schemas.openxmlformats.org/officeDocument/2006/relationships/hyperlink" Target="http://doi.org/10.1659/MRD-JOURNAL-D-09-00080.1" TargetMode="External"/><Relationship Id="rId3328" Type="http://schemas.openxmlformats.org/officeDocument/2006/relationships/hyperlink" Target="http://doi.org/10.1111/gcb.13272" TargetMode="External"/><Relationship Id="rId3535" Type="http://schemas.openxmlformats.org/officeDocument/2006/relationships/hyperlink" Target="http://doi.org/10.1002/eet.1760" TargetMode="External"/><Relationship Id="rId3742" Type="http://schemas.openxmlformats.org/officeDocument/2006/relationships/hyperlink" Target="http://dx.doi.org/10.1787/9789264211513-en" TargetMode="External"/><Relationship Id="rId249" Type="http://schemas.openxmlformats.org/officeDocument/2006/relationships/image" Target="media/image60.png"/><Relationship Id="rId456" Type="http://schemas.openxmlformats.org/officeDocument/2006/relationships/hyperlink" Target="http://doi.org/10.1016/j.phymed.2015.12.006" TargetMode="External"/><Relationship Id="rId663" Type="http://schemas.openxmlformats.org/officeDocument/2006/relationships/hyperlink" Target="http://doi.org/10.1016/j.jenvman.2008.03.013" TargetMode="External"/><Relationship Id="rId870" Type="http://schemas.openxmlformats.org/officeDocument/2006/relationships/hyperlink" Target="https://www.tni.org/files/publication-downloads/landgrabbingeurope_a5-2.pdf" TargetMode="External"/><Relationship Id="rId1086" Type="http://schemas.openxmlformats.org/officeDocument/2006/relationships/hyperlink" Target="https://doi.org/10.1016/j.biocon.2005.04.009" TargetMode="External"/><Relationship Id="rId1293" Type="http://schemas.openxmlformats.org/officeDocument/2006/relationships/hyperlink" Target="https://doi.org/10.1038/s41559-017-0170" TargetMode="External"/><Relationship Id="rId2137" Type="http://schemas.openxmlformats.org/officeDocument/2006/relationships/hyperlink" Target="http://doi.org/10.1016/j.agee.2011.05.004" TargetMode="External"/><Relationship Id="rId2344" Type="http://schemas.openxmlformats.org/officeDocument/2006/relationships/hyperlink" Target="https://www.eea.europa.eu/publications/climate-change-impacts-and-vulnerability-2016" TargetMode="External"/><Relationship Id="rId2551" Type="http://schemas.openxmlformats.org/officeDocument/2006/relationships/hyperlink" Target="http://doi.org/10.1111/j.1365-294X.2006.03027.x" TargetMode="External"/><Relationship Id="rId109" Type="http://schemas.openxmlformats.org/officeDocument/2006/relationships/hyperlink" Target="https://ec.europa.eu/maritimeaffairs/policy/sea_basins/outermost_regions_en" TargetMode="External"/><Relationship Id="rId316" Type="http://schemas.openxmlformats.org/officeDocument/2006/relationships/hyperlink" Target="http://doi.org/10.1007/s12665-016-5409-8" TargetMode="External"/><Relationship Id="rId523" Type="http://schemas.openxmlformats.org/officeDocument/2006/relationships/hyperlink" Target="http://doi.org/10.1016/j.ecolmodel.2014.07.001" TargetMode="External"/><Relationship Id="rId1153" Type="http://schemas.openxmlformats.org/officeDocument/2006/relationships/hyperlink" Target="http://doi.org/10.1579/0044-7447-33.7.404" TargetMode="External"/><Relationship Id="rId2204" Type="http://schemas.openxmlformats.org/officeDocument/2006/relationships/hyperlink" Target="http://doi.org/10.1111/eva.12121" TargetMode="External"/><Relationship Id="rId3602" Type="http://schemas.openxmlformats.org/officeDocument/2006/relationships/hyperlink" Target="https://eur-lex.europa.eu/legal-content/EN/TXT/?uri=CELEX:32007L0060" TargetMode="External"/><Relationship Id="rId730" Type="http://schemas.openxmlformats.org/officeDocument/2006/relationships/hyperlink" Target="http://doi.org/10.1016/j.foreco.2007.05.022" TargetMode="External"/><Relationship Id="rId1013" Type="http://schemas.openxmlformats.org/officeDocument/2006/relationships/image" Target="media/image161.png"/><Relationship Id="rId1360" Type="http://schemas.openxmlformats.org/officeDocument/2006/relationships/hyperlink" Target="https://www.cbd.int/reports/search" TargetMode="External"/><Relationship Id="rId2411" Type="http://schemas.openxmlformats.org/officeDocument/2006/relationships/hyperlink" Target="http://doi.org/10.1073/pnas.1002098107" TargetMode="External"/><Relationship Id="rId4169" Type="http://schemas.openxmlformats.org/officeDocument/2006/relationships/hyperlink" Target="https://www.researchgate.net/publication/304023574_Spatial_and_Landscape_planning_A_place_for_ecosystem_services" TargetMode="External"/><Relationship Id="rId1220" Type="http://schemas.openxmlformats.org/officeDocument/2006/relationships/hyperlink" Target="https://doi.org/10.1111/j.1365-2427.2008.01972.x" TargetMode="External"/><Relationship Id="rId3185" Type="http://schemas.openxmlformats.org/officeDocument/2006/relationships/hyperlink" Target="http://doi.org/10.1089/ind.2012.1508" TargetMode="External"/><Relationship Id="rId3392" Type="http://schemas.openxmlformats.org/officeDocument/2006/relationships/image" Target="media/image300.png"/><Relationship Id="rId4029" Type="http://schemas.openxmlformats.org/officeDocument/2006/relationships/hyperlink" Target="http://doi.org/10.1007/s13280-014-0505-z" TargetMode="External"/><Relationship Id="rId3045" Type="http://schemas.openxmlformats.org/officeDocument/2006/relationships/hyperlink" Target="http://doi.org/10.1021/es302332w" TargetMode="External"/><Relationship Id="rId3252" Type="http://schemas.openxmlformats.org/officeDocument/2006/relationships/hyperlink" Target="http://doi.org/10.1007/s10980-014-0083-2" TargetMode="External"/><Relationship Id="rId173" Type="http://schemas.openxmlformats.org/officeDocument/2006/relationships/hyperlink" Target="http://doi.org/10.1111/gcb.13337" TargetMode="External"/><Relationship Id="rId380" Type="http://schemas.openxmlformats.org/officeDocument/2006/relationships/hyperlink" Target="http://doi.org/10.1890/100084" TargetMode="External"/><Relationship Id="rId2061" Type="http://schemas.openxmlformats.org/officeDocument/2006/relationships/image" Target="media/image226.png"/><Relationship Id="rId3112" Type="http://schemas.openxmlformats.org/officeDocument/2006/relationships/image" Target="media/image261.png"/><Relationship Id="rId240" Type="http://schemas.openxmlformats.org/officeDocument/2006/relationships/image" Target="media/image54.png"/><Relationship Id="rId100" Type="http://schemas.openxmlformats.org/officeDocument/2006/relationships/hyperlink" Target="http://doi.org/10.1016/j.foreco.2011.08.040" TargetMode="External"/><Relationship Id="rId2878" Type="http://schemas.openxmlformats.org/officeDocument/2006/relationships/hyperlink" Target="http://doi.org/10.1146/annurev-earth-050212-123944" TargetMode="External"/><Relationship Id="rId3929" Type="http://schemas.openxmlformats.org/officeDocument/2006/relationships/hyperlink" Target="http://science.sciencemag.org/content/325/5939/419.abstract" TargetMode="External"/><Relationship Id="rId4093" Type="http://schemas.openxmlformats.org/officeDocument/2006/relationships/hyperlink" Target="http://doi.org/10.1111/1365-2664.12683" TargetMode="External"/><Relationship Id="rId1687" Type="http://schemas.openxmlformats.org/officeDocument/2006/relationships/hyperlink" Target="https://doi.org/10.1007/s10530-016-1316-x" TargetMode="External"/><Relationship Id="rId1894" Type="http://schemas.openxmlformats.org/officeDocument/2006/relationships/hyperlink" Target="http://knigi.konflib.ru/8mehanika/146003-1-globalnie-ekologicheskie-processi-materiali-mezhdunarodnoy-nauchnoy-konferencii-moskva-2-4-oktyabrya-2012-g-mosk.php" TargetMode="External"/><Relationship Id="rId2738" Type="http://schemas.openxmlformats.org/officeDocument/2006/relationships/hyperlink" Target="http://doi.org/10.1016/j.forpol.2016.02.001" TargetMode="External"/><Relationship Id="rId2945" Type="http://schemas.openxmlformats.org/officeDocument/2006/relationships/hyperlink" Target="http://doi.org/10.1579/0044-7447(2007)36%5b614:TAAHNO%5d2.0.CO;2" TargetMode="External"/><Relationship Id="rId917" Type="http://schemas.openxmlformats.org/officeDocument/2006/relationships/hyperlink" Target="http://doi.org/10.1007/s10113-012-0307-4" TargetMode="External"/><Relationship Id="rId1547" Type="http://schemas.openxmlformats.org/officeDocument/2006/relationships/hyperlink" Target="https://doi.org/10.4236/ajps.2015.617273" TargetMode="External"/><Relationship Id="rId1754" Type="http://schemas.openxmlformats.org/officeDocument/2006/relationships/hyperlink" Target="https://doi.org/10.1111/gcb.13060" TargetMode="External"/><Relationship Id="rId1961" Type="http://schemas.openxmlformats.org/officeDocument/2006/relationships/hyperlink" Target="https://doi.org/10.3354/meps10558" TargetMode="External"/><Relationship Id="rId2805" Type="http://schemas.openxmlformats.org/officeDocument/2006/relationships/hyperlink" Target="http://doi.org/10.1016/S0169-2046(00)00082-7" TargetMode="External"/><Relationship Id="rId4160" Type="http://schemas.openxmlformats.org/officeDocument/2006/relationships/hyperlink" Target="http://doi.org/10.5751/ES-05022-170412" TargetMode="External"/><Relationship Id="rId46" Type="http://schemas.openxmlformats.org/officeDocument/2006/relationships/hyperlink" Target="http://water.europa.eu/" TargetMode="External"/><Relationship Id="rId1407" Type="http://schemas.openxmlformats.org/officeDocument/2006/relationships/hyperlink" Target="https://doi.org/10.1111/j.1365-2486.2009.01968.x" TargetMode="External"/><Relationship Id="rId1614" Type="http://schemas.openxmlformats.org/officeDocument/2006/relationships/hyperlink" Target="http://theses.gla.ac.uk/2184/" TargetMode="External"/><Relationship Id="rId1821" Type="http://schemas.openxmlformats.org/officeDocument/2006/relationships/hyperlink" Target="https://doi.org/10.1111/j.1461-0248.2009.01438.x" TargetMode="External"/><Relationship Id="rId4020" Type="http://schemas.openxmlformats.org/officeDocument/2006/relationships/hyperlink" Target="http://d-nb.info/104980886X/34" TargetMode="External"/><Relationship Id="rId3579" Type="http://schemas.openxmlformats.org/officeDocument/2006/relationships/hyperlink" Target="https://ec.europa.eu/fisheries/sites/fisheries/files/docs/body/com_2013_229_en.pdf" TargetMode="External"/><Relationship Id="rId3786" Type="http://schemas.openxmlformats.org/officeDocument/2006/relationships/hyperlink" Target="http://doi.org/10.20506/rst.35.1.2538" TargetMode="External"/><Relationship Id="rId2388" Type="http://schemas.openxmlformats.org/officeDocument/2006/relationships/hyperlink" Target="http://doi.org/10.1126/science.1111772" TargetMode="External"/><Relationship Id="rId2595" Type="http://schemas.openxmlformats.org/officeDocument/2006/relationships/hyperlink" Target="http://doi.org/10.4319/lo.2003.48.1.0106" TargetMode="External"/><Relationship Id="rId3439" Type="http://schemas.openxmlformats.org/officeDocument/2006/relationships/hyperlink" Target="https://islandpress.org/book/biophilic-cities" TargetMode="External"/><Relationship Id="rId3993" Type="http://schemas.openxmlformats.org/officeDocument/2006/relationships/hyperlink" Target="http://doi.org/10.1007/978-3-662-44143-5" TargetMode="External"/><Relationship Id="rId567" Type="http://schemas.openxmlformats.org/officeDocument/2006/relationships/hyperlink" Target="http://doi.org/10.1016/j.biocon.2016.08.041" TargetMode="External"/><Relationship Id="rId1197" Type="http://schemas.openxmlformats.org/officeDocument/2006/relationships/hyperlink" Target="https://doi.org/10.1016/j.watres.2006.04.004" TargetMode="External"/><Relationship Id="rId2248" Type="http://schemas.openxmlformats.org/officeDocument/2006/relationships/hyperlink" Target="http://doi.org/10.1111/gcb.12650" TargetMode="External"/><Relationship Id="rId3646" Type="http://schemas.openxmlformats.org/officeDocument/2006/relationships/hyperlink" Target="https://www.google.de/url?sa=t&amp;rct=j&amp;q=&amp;esrc=s&amp;source=web&amp;cd=3&amp;ved=0ahUKEwiJzPW1_tbXAhWEORoKHVF6C3IQFgg-MAI&amp;url=https%3A%2F%2Fic.fsc.org%2Ffile-download.facts-figures-july-2017.a-2020.pdf&amp;usg=AOvVaw1068IQ7hnmYX7pcW7s0X0b" TargetMode="External"/><Relationship Id="rId3853" Type="http://schemas.openxmlformats.org/officeDocument/2006/relationships/hyperlink" Target="http://doi.org/10.1016/j.landusepol.2014.02.018" TargetMode="External"/><Relationship Id="rId774" Type="http://schemas.openxmlformats.org/officeDocument/2006/relationships/hyperlink" Target="http://doi.org/10.1071/WF07151" TargetMode="External"/><Relationship Id="rId981" Type="http://schemas.openxmlformats.org/officeDocument/2006/relationships/image" Target="media/image136.png"/><Relationship Id="rId1057" Type="http://schemas.openxmlformats.org/officeDocument/2006/relationships/hyperlink" Target="https://doi.org/10.1016/j.marenvres.2015.11.005" TargetMode="External"/><Relationship Id="rId2455" Type="http://schemas.openxmlformats.org/officeDocument/2006/relationships/hyperlink" Target="https://brage.bibsys.no/xmlui/bitstream/handle/11250/2364999/NIBIO%20RAPPORT%201(32).pdf?sequence=1" TargetMode="External"/><Relationship Id="rId2662" Type="http://schemas.openxmlformats.org/officeDocument/2006/relationships/hyperlink" Target="http://doi.org/10.1038/nature06516" TargetMode="External"/><Relationship Id="rId3506" Type="http://schemas.openxmlformats.org/officeDocument/2006/relationships/hyperlink" Target="http://www.ciesm.org/online/monographs/Lisboa.html" TargetMode="External"/><Relationship Id="rId3713" Type="http://schemas.openxmlformats.org/officeDocument/2006/relationships/hyperlink" Target="https://doi.org/10.1186/2041-7136-2-11" TargetMode="External"/><Relationship Id="rId3920" Type="http://schemas.openxmlformats.org/officeDocument/2006/relationships/hyperlink" Target="https://www.oecd-ilibrary.org/environment/scaling-up-finance-mechanisms-for-biodiversity_9789264193833-en" TargetMode="External"/><Relationship Id="rId427" Type="http://schemas.openxmlformats.org/officeDocument/2006/relationships/hyperlink" Target="http://doi.org/10.1007/s10584-008-9532-8" TargetMode="External"/><Relationship Id="rId634" Type="http://schemas.openxmlformats.org/officeDocument/2006/relationships/hyperlink" Target="http://doi.org/10.1016/j.jembe.2017.01.019" TargetMode="External"/><Relationship Id="rId841" Type="http://schemas.openxmlformats.org/officeDocument/2006/relationships/hyperlink" Target="http://doi.org/10.1016/j.ecolmodel.2010.11.009" TargetMode="External"/><Relationship Id="rId1264" Type="http://schemas.openxmlformats.org/officeDocument/2006/relationships/hyperlink" Target="https://doi.org/10.1016/j.mrgentox.2006.04.021" TargetMode="External"/><Relationship Id="rId1471" Type="http://schemas.openxmlformats.org/officeDocument/2006/relationships/hyperlink" Target="https://doi.org/10.3390/w9020122" TargetMode="External"/><Relationship Id="rId2108" Type="http://schemas.openxmlformats.org/officeDocument/2006/relationships/hyperlink" Target="http://doi.org/10.1016/j.scitotenv.2012.01.050" TargetMode="External"/><Relationship Id="rId2315" Type="http://schemas.openxmlformats.org/officeDocument/2006/relationships/hyperlink" Target="http://doi.org/10.1002/jqs.2765" TargetMode="External"/><Relationship Id="rId2522" Type="http://schemas.openxmlformats.org/officeDocument/2006/relationships/hyperlink" Target="http://doi.org/10.1016/j.polymdegradstab.2013.06.016" TargetMode="External"/><Relationship Id="rId701" Type="http://schemas.openxmlformats.org/officeDocument/2006/relationships/hyperlink" Target="http://doi.org/10.1007/978-3-319-01017-5" TargetMode="External"/><Relationship Id="rId1124" Type="http://schemas.openxmlformats.org/officeDocument/2006/relationships/hyperlink" Target="https://doi.org/10.1007/978-3-642-21117-1_1" TargetMode="External"/><Relationship Id="rId1331" Type="http://schemas.openxmlformats.org/officeDocument/2006/relationships/hyperlink" Target="https://doi.org/10.1038/s41559-017-0168" TargetMode="External"/><Relationship Id="rId3089" Type="http://schemas.openxmlformats.org/officeDocument/2006/relationships/hyperlink" Target="http://doi.org/10.1016/j.ecolmodel.2009.01.020" TargetMode="External"/><Relationship Id="rId3296" Type="http://schemas.openxmlformats.org/officeDocument/2006/relationships/hyperlink" Target="http://doi.org/10.1038/s41559-017-0273-9" TargetMode="External"/><Relationship Id="rId3156" Type="http://schemas.openxmlformats.org/officeDocument/2006/relationships/hyperlink" Target="http://doi.org/10.1007/s10584-014-1133-0" TargetMode="External"/><Relationship Id="rId3363" Type="http://schemas.openxmlformats.org/officeDocument/2006/relationships/image" Target="media/image285.png"/><Relationship Id="rId4207" Type="http://schemas.openxmlformats.org/officeDocument/2006/relationships/hyperlink" Target="http://dx.doi.org/10.1051/metal/2014008" TargetMode="External"/><Relationship Id="rId284" Type="http://schemas.openxmlformats.org/officeDocument/2006/relationships/image" Target="media/image83.png"/><Relationship Id="rId491" Type="http://schemas.openxmlformats.org/officeDocument/2006/relationships/hyperlink" Target="http://doi.org/10.1111/j.1467-7717.2011.01270.x" TargetMode="External"/><Relationship Id="rId2172" Type="http://schemas.openxmlformats.org/officeDocument/2006/relationships/hyperlink" Target="http://www.fao.org/fileadmin/templates/olq/documents/documents/Biodiversityfrench.pdf" TargetMode="External"/><Relationship Id="rId3016" Type="http://schemas.openxmlformats.org/officeDocument/2006/relationships/hyperlink" Target="http://doi.org/10.1088/1748-9326/10/2/025002" TargetMode="External"/><Relationship Id="rId3223" Type="http://schemas.openxmlformats.org/officeDocument/2006/relationships/hyperlink" Target="https://www.ipbes.net/event/ipbes-4-plenary" TargetMode="External"/><Relationship Id="rId3570" Type="http://schemas.openxmlformats.org/officeDocument/2006/relationships/hyperlink" Target="https://eur-lex.europa.eu/legal-content/en/ALL/?uri=CELEX%3A52010DC2020" TargetMode="External"/><Relationship Id="rId144" Type="http://schemas.openxmlformats.org/officeDocument/2006/relationships/hyperlink" Target="http://doi.org/10.1007/s00035-011-0094-4" TargetMode="External"/><Relationship Id="rId3430" Type="http://schemas.openxmlformats.org/officeDocument/2006/relationships/hyperlink" Target="http://doi.org/10.1890/070197" TargetMode="External"/><Relationship Id="rId351" Type="http://schemas.openxmlformats.org/officeDocument/2006/relationships/hyperlink" Target="http://doi.org/10.1016/j.gheart.2016.10.024" TargetMode="External"/><Relationship Id="rId2032" Type="http://schemas.openxmlformats.org/officeDocument/2006/relationships/hyperlink" Target="https://www.cbd.int/nbsap/" TargetMode="External"/><Relationship Id="rId2989" Type="http://schemas.openxmlformats.org/officeDocument/2006/relationships/hyperlink" Target="http://doi.org/10.1111/geb.12517" TargetMode="External"/><Relationship Id="rId211" Type="http://schemas.openxmlformats.org/officeDocument/2006/relationships/image" Target="media/image32.png"/><Relationship Id="rId1798" Type="http://schemas.openxmlformats.org/officeDocument/2006/relationships/hyperlink" Target="https://doi.org/10.1007/s10531-011-0140-y" TargetMode="External"/><Relationship Id="rId2849" Type="http://schemas.openxmlformats.org/officeDocument/2006/relationships/hyperlink" Target="http://doi.org/10.1111/eva.12109" TargetMode="External"/><Relationship Id="rId1658" Type="http://schemas.openxmlformats.org/officeDocument/2006/relationships/hyperlink" Target="https://doi.org/10.1016/j.ecolmodel.2015.09.027" TargetMode="External"/><Relationship Id="rId1865" Type="http://schemas.openxmlformats.org/officeDocument/2006/relationships/hyperlink" Target="https://doi.org/10.1111/mec.14237" TargetMode="External"/><Relationship Id="rId2709" Type="http://schemas.openxmlformats.org/officeDocument/2006/relationships/hyperlink" Target="http://doi.org/10.1890/1540-9295(2007)5%5b199:IASIAE%5d2.0.CO;2" TargetMode="External"/><Relationship Id="rId4064" Type="http://schemas.openxmlformats.org/officeDocument/2006/relationships/hyperlink" Target="http://doi.org/10.2981/wlb.00065" TargetMode="External"/><Relationship Id="rId1518" Type="http://schemas.openxmlformats.org/officeDocument/2006/relationships/hyperlink" Target="https://doi.org/10.1038/nature23288" TargetMode="External"/><Relationship Id="rId2916" Type="http://schemas.openxmlformats.org/officeDocument/2006/relationships/hyperlink" Target="http://doi.org/10.1038/nature16986" TargetMode="External"/><Relationship Id="rId3080" Type="http://schemas.openxmlformats.org/officeDocument/2006/relationships/hyperlink" Target="http://doi.org/10.1111/j.1469-185X.2010.00168.x" TargetMode="External"/><Relationship Id="rId4131" Type="http://schemas.openxmlformats.org/officeDocument/2006/relationships/hyperlink" Target="https://www.unece.org/fileadmin/DAM/timber/publications/forests-in-the-ece-region.pdf" TargetMode="External"/><Relationship Id="rId1725" Type="http://schemas.openxmlformats.org/officeDocument/2006/relationships/hyperlink" Target="https://doi.org/10.3389/10.1023/A:1020343510060" TargetMode="External"/><Relationship Id="rId1932" Type="http://schemas.openxmlformats.org/officeDocument/2006/relationships/hyperlink" Target="https://doi.org/10.1111/j.1600-0587.2012.07903.x" TargetMode="External"/><Relationship Id="rId17" Type="http://schemas.openxmlformats.org/officeDocument/2006/relationships/footer" Target="footer2.xml"/><Relationship Id="rId3897" Type="http://schemas.openxmlformats.org/officeDocument/2006/relationships/hyperlink" Target="http://warming.apps01.yorku.ca/library/wp-content/uploads/2013/03/NRTEE-Toward-a-Canadian-Agenda-for-Ecological-Fiscal-Reform_First-Steps.pdf" TargetMode="External"/><Relationship Id="rId2499" Type="http://schemas.openxmlformats.org/officeDocument/2006/relationships/hyperlink" Target="http://doi.org/10.1111/j.1461-0248.2005.00841.x" TargetMode="External"/><Relationship Id="rId3757" Type="http://schemas.openxmlformats.org/officeDocument/2006/relationships/hyperlink" Target="https://www.ipbes.net/policy-support" TargetMode="External"/><Relationship Id="rId3964" Type="http://schemas.openxmlformats.org/officeDocument/2006/relationships/hyperlink" Target="http://doi.org/10.1016/j.jclepro.2011.04.001" TargetMode="External"/><Relationship Id="rId1" Type="http://schemas.openxmlformats.org/officeDocument/2006/relationships/customXml" Target="../customXml/item1.xml"/><Relationship Id="rId678" Type="http://schemas.openxmlformats.org/officeDocument/2006/relationships/hyperlink" Target="http://doi.org/10.1016/j.ecolind.2011.01.010" TargetMode="External"/><Relationship Id="rId885" Type="http://schemas.openxmlformats.org/officeDocument/2006/relationships/hyperlink" Target="http://doi.org/10.1016/j.scitotenv.2011.05.058" TargetMode="External"/><Relationship Id="rId2359" Type="http://schemas.openxmlformats.org/officeDocument/2006/relationships/hyperlink" Target="http://doi.org/10.1111/j.1461-0248.2007.01113.x" TargetMode="External"/><Relationship Id="rId2566" Type="http://schemas.openxmlformats.org/officeDocument/2006/relationships/hyperlink" Target="http://doi.org/10.1016/j.ocecoaman.2013.02.024" TargetMode="External"/><Relationship Id="rId2773" Type="http://schemas.openxmlformats.org/officeDocument/2006/relationships/hyperlink" Target="http://doi.org/10.1007/s10236-013-0661-x" TargetMode="External"/><Relationship Id="rId2980" Type="http://schemas.openxmlformats.org/officeDocument/2006/relationships/hyperlink" Target="http://doi.org/10.1016/j.biocon.2016.12.024" TargetMode="External"/><Relationship Id="rId3617" Type="http://schemas.openxmlformats.org/officeDocument/2006/relationships/hyperlink" Target="http://doi.org/10.1371/journal.%20pone.0132232" TargetMode="External"/><Relationship Id="rId3824" Type="http://schemas.openxmlformats.org/officeDocument/2006/relationships/hyperlink" Target="http://documents.worldbank.org/curated/en/225411468120876791/Agricultural-policies-and-trade-paths-in-Turkey" TargetMode="External"/><Relationship Id="rId538" Type="http://schemas.openxmlformats.org/officeDocument/2006/relationships/hyperlink" Target="http://doi.org/10.1016/j.biombioe.2008.09.003" TargetMode="External"/><Relationship Id="rId745" Type="http://schemas.openxmlformats.org/officeDocument/2006/relationships/hyperlink" Target="https://www.sciencedirect.com/science/article/pii/S1877343517300040?via%3Dihub" TargetMode="External"/><Relationship Id="rId952" Type="http://schemas.openxmlformats.org/officeDocument/2006/relationships/image" Target="media/image109.png"/><Relationship Id="rId1168" Type="http://schemas.openxmlformats.org/officeDocument/2006/relationships/hyperlink" Target="http://cmsdata.iucn.org/downloads/med_shark_rep_en_1.pdf" TargetMode="External"/><Relationship Id="rId1375" Type="http://schemas.openxmlformats.org/officeDocument/2006/relationships/hyperlink" Target="https://doi.org/10.2307/24873660" TargetMode="External"/><Relationship Id="rId1582" Type="http://schemas.openxmlformats.org/officeDocument/2006/relationships/hyperlink" Target="https://doi.org/10.1126/science.1064088" TargetMode="External"/><Relationship Id="rId2219" Type="http://schemas.openxmlformats.org/officeDocument/2006/relationships/hyperlink" Target="http://doi.org/10.1038/sdata.2016.7" TargetMode="External"/><Relationship Id="rId2426" Type="http://schemas.openxmlformats.org/officeDocument/2006/relationships/hyperlink" Target="http://doi.org/10.1111/cobi.12462" TargetMode="External"/><Relationship Id="rId2633" Type="http://schemas.openxmlformats.org/officeDocument/2006/relationships/hyperlink" Target="http://doi.org/10.2307/1296852" TargetMode="External"/><Relationship Id="rId81" Type="http://schemas.openxmlformats.org/officeDocument/2006/relationships/hyperlink" Target="https://www.cbd.int/nbsap/targets/" TargetMode="External"/><Relationship Id="rId605" Type="http://schemas.openxmlformats.org/officeDocument/2006/relationships/hyperlink" Target="http://doi.org/10.1080/09397140.2013.868129" TargetMode="External"/><Relationship Id="rId812" Type="http://schemas.openxmlformats.org/officeDocument/2006/relationships/hyperlink" Target="http://doi.org/10.1038/srep22521" TargetMode="External"/><Relationship Id="rId1028" Type="http://schemas.openxmlformats.org/officeDocument/2006/relationships/hyperlink" Target="https://doi.org/10.1073/pnas.1312213111" TargetMode="External"/><Relationship Id="rId1235" Type="http://schemas.openxmlformats.org/officeDocument/2006/relationships/hyperlink" Target="https://doi.org/10.1098/rstb.2014.0118" TargetMode="External"/><Relationship Id="rId1442" Type="http://schemas.openxmlformats.org/officeDocument/2006/relationships/hyperlink" Target="http://hdl.handle.net/2262/73373" TargetMode="External"/><Relationship Id="rId2840" Type="http://schemas.openxmlformats.org/officeDocument/2006/relationships/hyperlink" Target="http://doi.org/10.1016/j.aquatox.2008.09.003" TargetMode="External"/><Relationship Id="rId1302" Type="http://schemas.openxmlformats.org/officeDocument/2006/relationships/hyperlink" Target="https://doi.org/10.1134/S2079086412030036" TargetMode="External"/><Relationship Id="rId2700" Type="http://schemas.openxmlformats.org/officeDocument/2006/relationships/hyperlink" Target="http://www.foresteurope.org/docs/MC/MC_lisbon_resolutionL1.pdf" TargetMode="External"/><Relationship Id="rId3267" Type="http://schemas.openxmlformats.org/officeDocument/2006/relationships/hyperlink" Target="http://doi.org/10.1016/j.ecolind.2006.09.002" TargetMode="External"/><Relationship Id="rId188" Type="http://schemas.openxmlformats.org/officeDocument/2006/relationships/hyperlink" Target="http://doi.org/10.1111/1365-2664.12383" TargetMode="External"/><Relationship Id="rId395" Type="http://schemas.openxmlformats.org/officeDocument/2006/relationships/hyperlink" Target="http://doi.org/10.1016/j.jenvman.2013.05.059" TargetMode="External"/><Relationship Id="rId2076" Type="http://schemas.openxmlformats.org/officeDocument/2006/relationships/image" Target="media/image240.png"/><Relationship Id="rId3474" Type="http://schemas.openxmlformats.org/officeDocument/2006/relationships/hyperlink" Target="http://ec.europa.eu/environment/waste/studies/mining/0204finalreportbrgm.pdf" TargetMode="External"/><Relationship Id="rId3681" Type="http://schemas.openxmlformats.org/officeDocument/2006/relationships/hyperlink" Target="https://www.unece.org/fileadmin/DAM/env/greeneconomy/The_Batumi_Initiative_on_Green_Economy/Commitments/Uzbekistan.English_translation.BIG-E.e_ENG.pdf" TargetMode="External"/><Relationship Id="rId2283" Type="http://schemas.openxmlformats.org/officeDocument/2006/relationships/hyperlink" Target="http://doi.org/10.1111/gcb.12166" TargetMode="External"/><Relationship Id="rId2490" Type="http://schemas.openxmlformats.org/officeDocument/2006/relationships/hyperlink" Target="http://doi.org/10.1098/rstb.2003.1406" TargetMode="External"/><Relationship Id="rId3127" Type="http://schemas.openxmlformats.org/officeDocument/2006/relationships/hyperlink" Target="https://www.cbd.int/nbsap/targets/default.shtml" TargetMode="External"/><Relationship Id="rId3334" Type="http://schemas.openxmlformats.org/officeDocument/2006/relationships/hyperlink" Target="http://doi.org/10.1007/s10113-014-0683-z" TargetMode="External"/><Relationship Id="rId3541" Type="http://schemas.openxmlformats.org/officeDocument/2006/relationships/hyperlink" Target="http://www.eea.europa.eu/publications/technical_report_2005_2" TargetMode="External"/><Relationship Id="rId255" Type="http://schemas.openxmlformats.org/officeDocument/2006/relationships/hyperlink" Target="https://www.ipbes.net/sites/default/files/eca_ch_2_appendix_2.5_medicinal_plants.pdf" TargetMode="External"/><Relationship Id="rId462" Type="http://schemas.openxmlformats.org/officeDocument/2006/relationships/hyperlink" Target="http://www.emdat.be/" TargetMode="External"/><Relationship Id="rId1092" Type="http://schemas.openxmlformats.org/officeDocument/2006/relationships/hyperlink" Target="https://doi.org/10.1179/jbr.2001.23.4.331" TargetMode="External"/><Relationship Id="rId2143" Type="http://schemas.openxmlformats.org/officeDocument/2006/relationships/hyperlink" Target="http://doi.org/10.1111/cobi.12536" TargetMode="External"/><Relationship Id="rId2350" Type="http://schemas.openxmlformats.org/officeDocument/2006/relationships/hyperlink" Target="http://doi.org/10.3390/su8040373" TargetMode="External"/><Relationship Id="rId3401" Type="http://schemas.openxmlformats.org/officeDocument/2006/relationships/hyperlink" Target="http://doi.org/10.1016/j.landusepol.2008.08.011" TargetMode="External"/><Relationship Id="rId115" Type="http://schemas.openxmlformats.org/officeDocument/2006/relationships/hyperlink" Target="http://doi.org/10.1017/S0025315408002476" TargetMode="External"/><Relationship Id="rId322" Type="http://schemas.openxmlformats.org/officeDocument/2006/relationships/hyperlink" Target="http://doi.org/10.1016/j.cub.2009.03.071" TargetMode="External"/><Relationship Id="rId2003" Type="http://schemas.openxmlformats.org/officeDocument/2006/relationships/image" Target="media/image174.png"/><Relationship Id="rId2210" Type="http://schemas.openxmlformats.org/officeDocument/2006/relationships/hyperlink" Target="http://doi.org/10.1093/forestry/cpu018" TargetMode="External"/><Relationship Id="rId4175" Type="http://schemas.openxmlformats.org/officeDocument/2006/relationships/hyperlink" Target="http://www.wavespartnership.org/en/natural-capital-8337" TargetMode="External"/><Relationship Id="rId1769" Type="http://schemas.openxmlformats.org/officeDocument/2006/relationships/hyperlink" Target="https://doi.org/10.1111/jvs.12069" TargetMode="External"/><Relationship Id="rId1976" Type="http://schemas.openxmlformats.org/officeDocument/2006/relationships/hyperlink" Target="https://doi.org/10.1016/S0006-3207(02)00169-6" TargetMode="External"/><Relationship Id="rId3191" Type="http://schemas.openxmlformats.org/officeDocument/2006/relationships/hyperlink" Target="http://doi.org/10.1371/journal.pntd.0001407" TargetMode="External"/><Relationship Id="rId4035" Type="http://schemas.openxmlformats.org/officeDocument/2006/relationships/hyperlink" Target="http://www.scpclearinghouse.org/" TargetMode="External"/><Relationship Id="rId1629" Type="http://schemas.openxmlformats.org/officeDocument/2006/relationships/hyperlink" Target="http://www.ammk-rks.net/repository/docs/Libri_i_Kuq_i_Flores_vaskulare_Shqip_(permbledhje).pdf" TargetMode="External"/><Relationship Id="rId1836" Type="http://schemas.openxmlformats.org/officeDocument/2006/relationships/hyperlink" Target="http://savesteppe.org/steppe" TargetMode="External"/><Relationship Id="rId1903" Type="http://schemas.openxmlformats.org/officeDocument/2006/relationships/hyperlink" Target="https://doi.org/10.1016/j.envpol.2013.08.013" TargetMode="External"/><Relationship Id="rId3051" Type="http://schemas.openxmlformats.org/officeDocument/2006/relationships/hyperlink" Target="http://doi.org/10.1038/srep37658" TargetMode="External"/><Relationship Id="rId4102" Type="http://schemas.openxmlformats.org/officeDocument/2006/relationships/hyperlink" Target="http://cip.cornell.edu/dns.gfs/1489508722" TargetMode="External"/><Relationship Id="rId3868" Type="http://schemas.openxmlformats.org/officeDocument/2006/relationships/hyperlink" Target="http://doi.org/10.1111/1365-2664.12122" TargetMode="External"/><Relationship Id="rId789" Type="http://schemas.openxmlformats.org/officeDocument/2006/relationships/hyperlink" Target="http://doi.org/10.1155/2012/156846" TargetMode="External"/><Relationship Id="rId996" Type="http://schemas.openxmlformats.org/officeDocument/2006/relationships/image" Target="media/image148.png"/><Relationship Id="rId2677" Type="http://schemas.openxmlformats.org/officeDocument/2006/relationships/hyperlink" Target="http://doi.org/10.1126/science.1258268" TargetMode="External"/><Relationship Id="rId2884" Type="http://schemas.openxmlformats.org/officeDocument/2006/relationships/hyperlink" Target="http://doi.org/10.2307/3546196" TargetMode="External"/><Relationship Id="rId3728" Type="http://schemas.openxmlformats.org/officeDocument/2006/relationships/hyperlink" Target="http://doi.org/10.1016/j.jrurstud.2013.12.007" TargetMode="External"/><Relationship Id="rId649" Type="http://schemas.openxmlformats.org/officeDocument/2006/relationships/hyperlink" Target="http://doi.org/10.1111/gcb.12551" TargetMode="External"/><Relationship Id="rId856" Type="http://schemas.openxmlformats.org/officeDocument/2006/relationships/hyperlink" Target="http://doi.org/10.1177/0309133312441010" TargetMode="External"/><Relationship Id="rId1279" Type="http://schemas.openxmlformats.org/officeDocument/2006/relationships/hyperlink" Target="https://doi.org/10.1007/978-1-4020-8280-1_3" TargetMode="External"/><Relationship Id="rId1486" Type="http://schemas.openxmlformats.org/officeDocument/2006/relationships/hyperlink" Target="https://doi.org/10.1111/1365-2745.12522" TargetMode="External"/><Relationship Id="rId2537" Type="http://schemas.openxmlformats.org/officeDocument/2006/relationships/hyperlink" Target="http://doi.org/10.1002/2015JF003504" TargetMode="External"/><Relationship Id="rId3935" Type="http://schemas.openxmlformats.org/officeDocument/2006/relationships/hyperlink" Target="http://doi.wiley.com/10.1002/eet.505" TargetMode="External"/><Relationship Id="rId509" Type="http://schemas.openxmlformats.org/officeDocument/2006/relationships/hyperlink" Target="https://www.cbd.int/reports/search" TargetMode="External"/><Relationship Id="rId1139" Type="http://schemas.openxmlformats.org/officeDocument/2006/relationships/hyperlink" Target="https://doi.org/10.1038/srep01135" TargetMode="External"/><Relationship Id="rId1346" Type="http://schemas.openxmlformats.org/officeDocument/2006/relationships/hyperlink" Target="https://doi.org/10.1111/maec.12059" TargetMode="External"/><Relationship Id="rId1693" Type="http://schemas.openxmlformats.org/officeDocument/2006/relationships/hyperlink" Target="https://doi.org/10.1117/12.628558" TargetMode="External"/><Relationship Id="rId2744" Type="http://schemas.openxmlformats.org/officeDocument/2006/relationships/hyperlink" Target="http://academiccommons.columbia.edu/catalog/ac:180988" TargetMode="External"/><Relationship Id="rId2951" Type="http://schemas.openxmlformats.org/officeDocument/2006/relationships/hyperlink" Target="http://doi.org/10.1098/rspb.2011.1686" TargetMode="External"/><Relationship Id="rId716" Type="http://schemas.openxmlformats.org/officeDocument/2006/relationships/hyperlink" Target="http://doi.org/10.1016/j.ecolmodel.2015.08.009" TargetMode="External"/><Relationship Id="rId923" Type="http://schemas.openxmlformats.org/officeDocument/2006/relationships/image" Target="media/image99.png"/><Relationship Id="rId1553" Type="http://schemas.openxmlformats.org/officeDocument/2006/relationships/hyperlink" Target="https://earthexplorer.usgs.gov/" TargetMode="External"/><Relationship Id="rId1760" Type="http://schemas.openxmlformats.org/officeDocument/2006/relationships/hyperlink" Target="https://rsis.ramsar.org/" TargetMode="External"/><Relationship Id="rId2604" Type="http://schemas.openxmlformats.org/officeDocument/2006/relationships/hyperlink" Target="http://doi.org/10.1002/psp.653" TargetMode="External"/><Relationship Id="rId2811" Type="http://schemas.openxmlformats.org/officeDocument/2006/relationships/hyperlink" Target="http://doi.org/10.1371/journal.pone.0048157" TargetMode="External"/><Relationship Id="rId52" Type="http://schemas.openxmlformats.org/officeDocument/2006/relationships/image" Target="media/image24.png"/><Relationship Id="rId1206" Type="http://schemas.openxmlformats.org/officeDocument/2006/relationships/hyperlink" Target="https://doi.org/10.1023/B:hydr.0000018223.26997.b0" TargetMode="External"/><Relationship Id="rId1413" Type="http://schemas.openxmlformats.org/officeDocument/2006/relationships/hyperlink" Target="https://doi.org/10.1890/09-1162.1" TargetMode="External"/><Relationship Id="rId1620" Type="http://schemas.openxmlformats.org/officeDocument/2006/relationships/hyperlink" Target="https://doi.org/10.1016/S1146-609X(97)80031-8" TargetMode="External"/><Relationship Id="rId3378" Type="http://schemas.openxmlformats.org/officeDocument/2006/relationships/header" Target="header28.xml"/><Relationship Id="rId3585" Type="http://schemas.openxmlformats.org/officeDocument/2006/relationships/hyperlink" Target="http://eur-lex.europa.eu/legal-content/EN/TXT/?uri=CELEX%3A52015DC0478" TargetMode="External"/><Relationship Id="rId3792" Type="http://schemas.openxmlformats.org/officeDocument/2006/relationships/hyperlink" Target="http://doi.org/10.1073/pnas.1007933108" TargetMode="External"/><Relationship Id="rId299" Type="http://schemas.openxmlformats.org/officeDocument/2006/relationships/hyperlink" Target="https://www.ipbes.net/sites/default/files/eca_ch_2_appendix_2.2_ilk_content_of_ncp.pdf" TargetMode="External"/><Relationship Id="rId2187" Type="http://schemas.openxmlformats.org/officeDocument/2006/relationships/hyperlink" Target="http://doi.org/10.1007/s00442-011-1909-0" TargetMode="External"/><Relationship Id="rId2394" Type="http://schemas.openxmlformats.org/officeDocument/2006/relationships/hyperlink" Target="http://www.unece.org/forests/fr/outputs/soef2011.html" TargetMode="External"/><Relationship Id="rId3238" Type="http://schemas.openxmlformats.org/officeDocument/2006/relationships/hyperlink" Target="http://doi.org/10.1016/j.techfore.2011.01.004" TargetMode="External"/><Relationship Id="rId3445" Type="http://schemas.openxmlformats.org/officeDocument/2006/relationships/hyperlink" Target="http://doi.org/10.1579/0044-7447-33.8.499" TargetMode="External"/><Relationship Id="rId3652" Type="http://schemas.openxmlformats.org/officeDocument/2006/relationships/hyperlink" Target="http://doi.org/10.1007/s10530-015-0939-7" TargetMode="External"/><Relationship Id="rId159" Type="http://schemas.openxmlformats.org/officeDocument/2006/relationships/hyperlink" Target="http://dx.doi.org/10.1080/15387216.2014.926254" TargetMode="External"/><Relationship Id="rId366" Type="http://schemas.openxmlformats.org/officeDocument/2006/relationships/hyperlink" Target="http://doi.org/10.1016/j.geoderma.2014.06.008" TargetMode="External"/><Relationship Id="rId573" Type="http://schemas.openxmlformats.org/officeDocument/2006/relationships/hyperlink" Target="http://doi.org/10.1016/j.forpol.2011.12.008" TargetMode="External"/><Relationship Id="rId780" Type="http://schemas.openxmlformats.org/officeDocument/2006/relationships/hyperlink" Target="http://www.theconversation.com" TargetMode="External"/><Relationship Id="rId2047" Type="http://schemas.openxmlformats.org/officeDocument/2006/relationships/image" Target="media/image212.png"/><Relationship Id="rId2254" Type="http://schemas.openxmlformats.org/officeDocument/2006/relationships/hyperlink" Target="http://doi.org/10.1016/j.agee.2013.12.013" TargetMode="External"/><Relationship Id="rId2461" Type="http://schemas.openxmlformats.org/officeDocument/2006/relationships/hyperlink" Target="http://doi.org/10.1111/geb.12170" TargetMode="External"/><Relationship Id="rId3305" Type="http://schemas.openxmlformats.org/officeDocument/2006/relationships/hyperlink" Target="http://doi.org/10.1080/21513732.2012.751936" TargetMode="External"/><Relationship Id="rId3512" Type="http://schemas.openxmlformats.org/officeDocument/2006/relationships/hyperlink" Target="http://doi.org/10.1016/j.landusepol.2015.01.025" TargetMode="External"/><Relationship Id="rId226" Type="http://schemas.openxmlformats.org/officeDocument/2006/relationships/hyperlink" Target="https://www.ipbes.net/sites/default/files/eca_ch_2_appendix_2.4_avian_scavengers_trends.pdf" TargetMode="External"/><Relationship Id="rId433" Type="http://schemas.openxmlformats.org/officeDocument/2006/relationships/hyperlink" Target="http://doi.org/10.1016/j.biocon.2015.10.023" TargetMode="External"/><Relationship Id="rId1063" Type="http://schemas.openxmlformats.org/officeDocument/2006/relationships/hyperlink" Target="https://doi.org/10.2307/4003956" TargetMode="External"/><Relationship Id="rId1270" Type="http://schemas.openxmlformats.org/officeDocument/2006/relationships/hyperlink" Target="https://doi.org/10.1016/j.ecolind.2015.01.028" TargetMode="External"/><Relationship Id="rId2114" Type="http://schemas.openxmlformats.org/officeDocument/2006/relationships/hyperlink" Target="http://www.rubicode.net/rubicode/RUBICODE_Review_on_Drivers.pdf" TargetMode="External"/><Relationship Id="rId640" Type="http://schemas.openxmlformats.org/officeDocument/2006/relationships/hyperlink" Target="http://doi.org/10.1007/s12665-014-3104-1" TargetMode="External"/><Relationship Id="rId2321" Type="http://schemas.openxmlformats.org/officeDocument/2006/relationships/hyperlink" Target="http://doi.org/10.1016/S0169-5347(98)01554-7" TargetMode="External"/><Relationship Id="rId4079" Type="http://schemas.openxmlformats.org/officeDocument/2006/relationships/hyperlink" Target="http://search.proquest.com/openview/12636e5a0ccb00d54b4c6fd8f95d0d52/1?pq-origsite=gscholar&amp;cbl=32581" TargetMode="External"/><Relationship Id="rId500" Type="http://schemas.openxmlformats.org/officeDocument/2006/relationships/hyperlink" Target="http://doi.org/10.1126/science.aaa9092" TargetMode="External"/><Relationship Id="rId1130" Type="http://schemas.openxmlformats.org/officeDocument/2006/relationships/hyperlink" Target="https://doi.org/10.1017/S0959270915000416" TargetMode="External"/><Relationship Id="rId1947" Type="http://schemas.openxmlformats.org/officeDocument/2006/relationships/hyperlink" Target="https://doi.org/10.1016/j.jmarsys.2006.09.009" TargetMode="External"/><Relationship Id="rId3095" Type="http://schemas.openxmlformats.org/officeDocument/2006/relationships/hyperlink" Target="http://doi.org/10.1007/s10530-016-1278-z" TargetMode="External"/><Relationship Id="rId4146" Type="http://schemas.openxmlformats.org/officeDocument/2006/relationships/hyperlink" Target="http://unstats.un.org/unsd/envaccounting/seeaRev/SEEA_CF_Final_en.pdf" TargetMode="External"/><Relationship Id="rId1807" Type="http://schemas.openxmlformats.org/officeDocument/2006/relationships/hyperlink" Target="https://doi.org/10.1111/gcb.12456" TargetMode="External"/><Relationship Id="rId3162" Type="http://schemas.openxmlformats.org/officeDocument/2006/relationships/hyperlink" Target="http://doi.org/10.1007/s11625-015-0299-3" TargetMode="External"/><Relationship Id="rId4006" Type="http://schemas.openxmlformats.org/officeDocument/2006/relationships/hyperlink" Target="http://doi.org/10.1016/j.foreco.2009.07.045" TargetMode="External"/><Relationship Id="rId4213" Type="http://schemas.openxmlformats.org/officeDocument/2006/relationships/theme" Target="theme/theme1.xml"/><Relationship Id="rId290" Type="http://schemas.openxmlformats.org/officeDocument/2006/relationships/image" Target="media/image89.png"/><Relationship Id="rId3022" Type="http://schemas.openxmlformats.org/officeDocument/2006/relationships/hyperlink" Target="http://doi.org/10.1016/j.cois.2014.09.004" TargetMode="External"/><Relationship Id="rId150" Type="http://schemas.openxmlformats.org/officeDocument/2006/relationships/hyperlink" Target="http://doi.org/10.1016/j.ecoser.2012.06.004" TargetMode="External"/><Relationship Id="rId3979" Type="http://schemas.openxmlformats.org/officeDocument/2006/relationships/hyperlink" Target="http://doi.org/10.1111/brv.12326" TargetMode="External"/><Relationship Id="rId2788" Type="http://schemas.openxmlformats.org/officeDocument/2006/relationships/hyperlink" Target="https://pefcnederland.nl/wp-content/uploads/2013/11/PEFC_ST_1003_2010_SFM__Requirements_2010_11_26.pdf" TargetMode="External"/><Relationship Id="rId2995" Type="http://schemas.openxmlformats.org/officeDocument/2006/relationships/hyperlink" Target="http://web.unep.org/geo/" TargetMode="External"/><Relationship Id="rId3839" Type="http://schemas.openxmlformats.org/officeDocument/2006/relationships/hyperlink" Target="http://www.vtpi.org/elasticities.pdf" TargetMode="External"/><Relationship Id="rId967" Type="http://schemas.openxmlformats.org/officeDocument/2006/relationships/image" Target="media/image123.png"/><Relationship Id="rId1597" Type="http://schemas.openxmlformats.org/officeDocument/2006/relationships/hyperlink" Target="https://doi.org/10.1186/s40462-016-0071-z" TargetMode="External"/><Relationship Id="rId2648" Type="http://schemas.openxmlformats.org/officeDocument/2006/relationships/hyperlink" Target="http://doi.org/10.3197/096734015X14267043141462" TargetMode="External"/><Relationship Id="rId2855" Type="http://schemas.openxmlformats.org/officeDocument/2006/relationships/hyperlink" Target="http://doi.org/10.1890/14-1124.1.sm" TargetMode="External"/><Relationship Id="rId3906" Type="http://schemas.openxmlformats.org/officeDocument/2006/relationships/hyperlink" Target="http://www.cambridge.org/us/academic/subjects/politics-international-relations/political-economy/institutions-institutional-change-and-economic-performance?format=PB&amp;isbn=9780521397346" TargetMode="External"/><Relationship Id="rId96" Type="http://schemas.openxmlformats.org/officeDocument/2006/relationships/hyperlink" Target="http://www.eea.europa.eu/soer" TargetMode="External"/><Relationship Id="rId827" Type="http://schemas.openxmlformats.org/officeDocument/2006/relationships/hyperlink" Target="http://doi.org/10.1007/s00355-003-0257-3" TargetMode="External"/><Relationship Id="rId1457" Type="http://schemas.openxmlformats.org/officeDocument/2006/relationships/hyperlink" Target="http://www.iucnredlist.org/about/summary-statistics" TargetMode="External"/><Relationship Id="rId1664" Type="http://schemas.openxmlformats.org/officeDocument/2006/relationships/hyperlink" Target="https://doi.org/10.1016/j.funeco.2014.10.006" TargetMode="External"/><Relationship Id="rId1871" Type="http://schemas.openxmlformats.org/officeDocument/2006/relationships/hyperlink" Target="https://www.binran.ru/files/publications/Proceedings/Proceedings_Lichenology_in_Russia_2014/Lichenology_in_Russia_2014_Proceedings.pdf" TargetMode="External"/><Relationship Id="rId2508" Type="http://schemas.openxmlformats.org/officeDocument/2006/relationships/hyperlink" Target="http://doi.org/10.1016/j.agee.2013.05.013" TargetMode="External"/><Relationship Id="rId2715" Type="http://schemas.openxmlformats.org/officeDocument/2006/relationships/hyperlink" Target="http://doi.org/10.1111/j.1365-2664.2006.01183.x" TargetMode="External"/><Relationship Id="rId2922" Type="http://schemas.openxmlformats.org/officeDocument/2006/relationships/hyperlink" Target="http://doi.org/10.1007/s10457-015-9861-3" TargetMode="External"/><Relationship Id="rId4070" Type="http://schemas.openxmlformats.org/officeDocument/2006/relationships/hyperlink" Target="http://doi.org/10.1016/j.biocon.2017.02.008" TargetMode="External"/><Relationship Id="rId1317" Type="http://schemas.openxmlformats.org/officeDocument/2006/relationships/hyperlink" Target="http://doi.org/10.1111/j.1365-2664.2009.01624.x" TargetMode="External"/><Relationship Id="rId1524" Type="http://schemas.openxmlformats.org/officeDocument/2006/relationships/hyperlink" Target="https://doi.org/10.1111/j.1466-822X.2006.00188.x" TargetMode="External"/><Relationship Id="rId1731" Type="http://schemas.openxmlformats.org/officeDocument/2006/relationships/hyperlink" Target="https://doi.org/10.1086/303352" TargetMode="External"/><Relationship Id="rId23" Type="http://schemas.openxmlformats.org/officeDocument/2006/relationships/header" Target="header6.xml"/><Relationship Id="rId3489" Type="http://schemas.openxmlformats.org/officeDocument/2006/relationships/hyperlink" Target="http://doi.org/10.1111/conl.12416" TargetMode="External"/><Relationship Id="rId3696" Type="http://schemas.openxmlformats.org/officeDocument/2006/relationships/hyperlink" Target="https://www.gwp.org/globalassets/global/toolbox/publications/technical-focus-papers/05-integrated-water-resources-management-in-central-asia.pdf" TargetMode="External"/><Relationship Id="rId2298" Type="http://schemas.openxmlformats.org/officeDocument/2006/relationships/hyperlink" Target="http://doi.org/10.1016/j.tree.2007.07.001" TargetMode="External"/><Relationship Id="rId3349" Type="http://schemas.openxmlformats.org/officeDocument/2006/relationships/hyperlink" Target="http://doi.org/10.1007/s10584-014-1161-9" TargetMode="External"/><Relationship Id="rId3556" Type="http://schemas.openxmlformats.org/officeDocument/2006/relationships/hyperlink" Target="http://doi.org/10.1111/isqu.12132" TargetMode="External"/><Relationship Id="rId477" Type="http://schemas.openxmlformats.org/officeDocument/2006/relationships/hyperlink" Target="http://www.fao.org/forestry/nwfp/en/" TargetMode="External"/><Relationship Id="rId684" Type="http://schemas.openxmlformats.org/officeDocument/2006/relationships/hyperlink" Target="http://doi.org/10.1164/rccm.200802-217OC" TargetMode="External"/><Relationship Id="rId2158" Type="http://schemas.openxmlformats.org/officeDocument/2006/relationships/hyperlink" Target="http://www.befl.ru/upload/iblock/631/63151eb9df07b1abd893973567da769a.pdf" TargetMode="External"/><Relationship Id="rId2365" Type="http://schemas.openxmlformats.org/officeDocument/2006/relationships/hyperlink" Target="http://eur-lex.europa.eu/legal-content/EN/TXT/?uri=CELEX:52012DC0673" TargetMode="External"/><Relationship Id="rId3209" Type="http://schemas.openxmlformats.org/officeDocument/2006/relationships/hyperlink" Target="http://doi.org/10.1038/nclimate3039" TargetMode="External"/><Relationship Id="rId3763" Type="http://schemas.openxmlformats.org/officeDocument/2006/relationships/hyperlink" Target="http://doi.org/10.1073/pnas.0705503104" TargetMode="External"/><Relationship Id="rId3970" Type="http://schemas.openxmlformats.org/officeDocument/2006/relationships/hyperlink" Target="http://doi.org/10.1016/j.resourpol.2012.04.002" TargetMode="External"/><Relationship Id="rId337" Type="http://schemas.openxmlformats.org/officeDocument/2006/relationships/hyperlink" Target="http://doi.org/10.1007/978-3-319-27288-7_3" TargetMode="External"/><Relationship Id="rId891" Type="http://schemas.openxmlformats.org/officeDocument/2006/relationships/hyperlink" Target="http://doi.org/10.1029/2008GB003212" TargetMode="External"/><Relationship Id="rId2018" Type="http://schemas.openxmlformats.org/officeDocument/2006/relationships/image" Target="media/image186.png"/><Relationship Id="rId2572" Type="http://schemas.openxmlformats.org/officeDocument/2006/relationships/hyperlink" Target="http://doi.org/10.1016/S1389-9341(01)00034-X" TargetMode="External"/><Relationship Id="rId3416" Type="http://schemas.openxmlformats.org/officeDocument/2006/relationships/hyperlink" Target="http://doi.org/10.1016/S0921-8009(00)00272-X" TargetMode="External"/><Relationship Id="rId3623" Type="http://schemas.openxmlformats.org/officeDocument/2006/relationships/hyperlink" Target="http://doi.org/10.1016/j.worlddev.2014.05.026" TargetMode="External"/><Relationship Id="rId3830" Type="http://schemas.openxmlformats.org/officeDocument/2006/relationships/hyperlink" Target="http://www.millenniumassessment.org/documents/bridging/bridging.03.pdf" TargetMode="External"/><Relationship Id="rId544" Type="http://schemas.openxmlformats.org/officeDocument/2006/relationships/hyperlink" Target="http://doi.org/10.1016/j.agee.2003.12.018" TargetMode="External"/><Relationship Id="rId751" Type="http://schemas.openxmlformats.org/officeDocument/2006/relationships/hyperlink" Target="https://www.sciencedirect.com/science/article/pii/S1877343517300040?via%3Dihub" TargetMode="External"/><Relationship Id="rId1174" Type="http://schemas.openxmlformats.org/officeDocument/2006/relationships/hyperlink" Target="https://doi.org/10.1007/s10531-011-0141-x" TargetMode="External"/><Relationship Id="rId1381" Type="http://schemas.openxmlformats.org/officeDocument/2006/relationships/hyperlink" Target="https://doi.org/10.1371/journal.pone.0091841" TargetMode="External"/><Relationship Id="rId2225" Type="http://schemas.openxmlformats.org/officeDocument/2006/relationships/hyperlink" Target="http://doi.org/10.1007/s10841-015-9819-9" TargetMode="External"/><Relationship Id="rId2432" Type="http://schemas.openxmlformats.org/officeDocument/2006/relationships/hyperlink" Target="http://doi.org/10.1007/s10530-014-0817-8" TargetMode="External"/><Relationship Id="rId404" Type="http://schemas.openxmlformats.org/officeDocument/2006/relationships/hyperlink" Target="http://doi.org/10.1016/j.jembe.2013.02.003" TargetMode="External"/><Relationship Id="rId611" Type="http://schemas.openxmlformats.org/officeDocument/2006/relationships/hyperlink" Target="http://doi.org/10.1257/002205103771800013" TargetMode="External"/><Relationship Id="rId1034" Type="http://schemas.openxmlformats.org/officeDocument/2006/relationships/hyperlink" Target="https://doi.org/10.1371/journal.pone.0110328" TargetMode="External"/><Relationship Id="rId1241" Type="http://schemas.openxmlformats.org/officeDocument/2006/relationships/hyperlink" Target="https://doi.org/10.1016/j.agrformet.2011.11.002" TargetMode="External"/><Relationship Id="rId1101" Type="http://schemas.openxmlformats.org/officeDocument/2006/relationships/hyperlink" Target="https://doi.org/10.1111/j.1365-2664.2007.01393.x" TargetMode="External"/><Relationship Id="rId3066" Type="http://schemas.openxmlformats.org/officeDocument/2006/relationships/hyperlink" Target="http://doi.org/10.1038/nature11014" TargetMode="External"/><Relationship Id="rId3273" Type="http://schemas.openxmlformats.org/officeDocument/2006/relationships/hyperlink" Target="http://doi.org/10.1071/RJ12092" TargetMode="External"/><Relationship Id="rId3480" Type="http://schemas.openxmlformats.org/officeDocument/2006/relationships/hyperlink" Target="http://doi.org/10.1080/1523908X.2014.993023" TargetMode="External"/><Relationship Id="rId4117" Type="http://schemas.openxmlformats.org/officeDocument/2006/relationships/hyperlink" Target="http://www.undp.org/content/sdfinance/en/home/solutions/ecological-fiscal-transfer.html" TargetMode="External"/><Relationship Id="rId194" Type="http://schemas.openxmlformats.org/officeDocument/2006/relationships/hyperlink" Target="http://doi.org/10.1016/j.ecolind.2012.07.018" TargetMode="External"/><Relationship Id="rId1918" Type="http://schemas.openxmlformats.org/officeDocument/2006/relationships/hyperlink" Target="http://doi.org/10.1111/gcb.12448" TargetMode="External"/><Relationship Id="rId2082" Type="http://schemas.openxmlformats.org/officeDocument/2006/relationships/image" Target="media/image245.png"/><Relationship Id="rId3133" Type="http://schemas.openxmlformats.org/officeDocument/2006/relationships/hyperlink" Target="https://www.ipbes.net/sites/default/files/eca_ch_5_appendix_5.2_main_features_of_the_pathway_studies.pdf" TargetMode="External"/><Relationship Id="rId261" Type="http://schemas.openxmlformats.org/officeDocument/2006/relationships/image" Target="media/image65.png"/><Relationship Id="rId3340" Type="http://schemas.openxmlformats.org/officeDocument/2006/relationships/hyperlink" Target="http://doi.org/10.1016/10.1007/s00168-007-0136-4" TargetMode="External"/><Relationship Id="rId2899" Type="http://schemas.openxmlformats.org/officeDocument/2006/relationships/hyperlink" Target="http://doi.org/10.1111/1365-2664.12479" TargetMode="External"/><Relationship Id="rId3200" Type="http://schemas.openxmlformats.org/officeDocument/2006/relationships/hyperlink" Target="http://doi.org/10.1016/j.scitotenv.2015.04.106" TargetMode="External"/><Relationship Id="rId121" Type="http://schemas.openxmlformats.org/officeDocument/2006/relationships/hyperlink" Target="http://doi.org/10.1126/science.1244693" TargetMode="External"/><Relationship Id="rId2759" Type="http://schemas.openxmlformats.org/officeDocument/2006/relationships/hyperlink" Target="http://doi.org/10.1787/eco_outlook-v2012-1-en" TargetMode="External"/><Relationship Id="rId2966" Type="http://schemas.openxmlformats.org/officeDocument/2006/relationships/hyperlink" Target="http://doi.org/10.1016/J.SCITOTENV.2006.01.005" TargetMode="External"/><Relationship Id="rId938" Type="http://schemas.openxmlformats.org/officeDocument/2006/relationships/hyperlink" Target="https://www.ipbes.net/sites/default/files/eca_ch_3_appendix_3.1_additional_references.pdf" TargetMode="External"/><Relationship Id="rId1568" Type="http://schemas.openxmlformats.org/officeDocument/2006/relationships/hyperlink" Target="https://doi.org/10.1016/j.marpol.2016.09.032" TargetMode="External"/><Relationship Id="rId1775" Type="http://schemas.openxmlformats.org/officeDocument/2006/relationships/hyperlink" Target="http://www.wsl.ch/publikationen" TargetMode="External"/><Relationship Id="rId2619" Type="http://schemas.openxmlformats.org/officeDocument/2006/relationships/hyperlink" Target="http://www.csb.gov.lv/en/dati/statistics-database-30501.html" TargetMode="External"/><Relationship Id="rId2826" Type="http://schemas.openxmlformats.org/officeDocument/2006/relationships/hyperlink" Target="http://doi.org/10.1007/978-3-319-42638-9_5" TargetMode="External"/><Relationship Id="rId4181" Type="http://schemas.openxmlformats.org/officeDocument/2006/relationships/hyperlink" Target="http://doi.org/10.1111/tesg.12207" TargetMode="External"/><Relationship Id="rId67" Type="http://schemas.openxmlformats.org/officeDocument/2006/relationships/hyperlink" Target="http://biomon.org/" TargetMode="External"/><Relationship Id="rId1428" Type="http://schemas.openxmlformats.org/officeDocument/2006/relationships/hyperlink" Target="http://www.helcom.fi/baltic-sea-trends/indicators/distribution-of-baltic-seals/" TargetMode="External"/><Relationship Id="rId1635" Type="http://schemas.openxmlformats.org/officeDocument/2006/relationships/hyperlink" Target="https://doi.org/10.1007/978-94-007-6173-5_109-2" TargetMode="External"/><Relationship Id="rId1982" Type="http://schemas.openxmlformats.org/officeDocument/2006/relationships/hyperlink" Target="https://doi.org/10.1007/3-540-27234-8_1" TargetMode="External"/><Relationship Id="rId4041" Type="http://schemas.openxmlformats.org/officeDocument/2006/relationships/hyperlink" Target="http://doi.org/10.1093/biosci/biw101" TargetMode="External"/><Relationship Id="rId1842" Type="http://schemas.openxmlformats.org/officeDocument/2006/relationships/hyperlink" Target="https://doi.org/10.3103/S1068373913020106" TargetMode="External"/><Relationship Id="rId1702" Type="http://schemas.openxmlformats.org/officeDocument/2006/relationships/hyperlink" Target="http://doi.org/10.1007/978-3-319-24744-1" TargetMode="External"/><Relationship Id="rId3667" Type="http://schemas.openxmlformats.org/officeDocument/2006/relationships/hyperlink" Target="https://books.google.de/books?hl=en&amp;lr=&amp;id=NefZAAAAQBAJ&amp;oi=fnd&amp;pg=PP1&amp;dq=glasson+introduction+to+environmental&amp;ots=doEGRm8H_Y&amp;sig=YnbNAMyCiYDPo1njfpyx44DvBIA" TargetMode="External"/><Relationship Id="rId3874" Type="http://schemas.openxmlformats.org/officeDocument/2006/relationships/hyperlink" Target="http://doi.org/10.1016/j.enpol.2011.01.043" TargetMode="External"/><Relationship Id="rId588" Type="http://schemas.openxmlformats.org/officeDocument/2006/relationships/hyperlink" Target="http://doi.org/10.3354/meps274183" TargetMode="External"/><Relationship Id="rId795" Type="http://schemas.openxmlformats.org/officeDocument/2006/relationships/hyperlink" Target="http://doi.org/10.1016/S0044-8486(03)00474-5" TargetMode="External"/><Relationship Id="rId2269" Type="http://schemas.openxmlformats.org/officeDocument/2006/relationships/hyperlink" Target="http://doi.org/10.1073/pnas.1118364109" TargetMode="External"/><Relationship Id="rId2476" Type="http://schemas.openxmlformats.org/officeDocument/2006/relationships/hyperlink" Target="http://doi.org/10.1038/ncomms12283" TargetMode="External"/><Relationship Id="rId2683" Type="http://schemas.openxmlformats.org/officeDocument/2006/relationships/hyperlink" Target="http://pdf.wri.org/weight_of_nations.pdf" TargetMode="External"/><Relationship Id="rId2890" Type="http://schemas.openxmlformats.org/officeDocument/2006/relationships/hyperlink" Target="http://doi.org/10.1016/j.agee.2013.01.015" TargetMode="External"/><Relationship Id="rId3527" Type="http://schemas.openxmlformats.org/officeDocument/2006/relationships/hyperlink" Target="http://doi.org/10.1080/10641262.2011.585432" TargetMode="External"/><Relationship Id="rId3734" Type="http://schemas.openxmlformats.org/officeDocument/2006/relationships/hyperlink" Target="http://doi.org/10.1016/j.landusepol.2014.07.003" TargetMode="External"/><Relationship Id="rId3941" Type="http://schemas.openxmlformats.org/officeDocument/2006/relationships/hyperlink" Target="https://doi.org/10.1016/j.ecoser.2012.12.002" TargetMode="External"/><Relationship Id="rId448" Type="http://schemas.openxmlformats.org/officeDocument/2006/relationships/hyperlink" Target="http://doi.org/10.2800/944899" TargetMode="External"/><Relationship Id="rId655" Type="http://schemas.openxmlformats.org/officeDocument/2006/relationships/hyperlink" Target="http://doi.org/10.1016/10.1890/1540-9295(2006)004%5b0244:ELSDVS%5d2.0.CO;2" TargetMode="External"/><Relationship Id="rId862" Type="http://schemas.openxmlformats.org/officeDocument/2006/relationships/hyperlink" Target="http://doi.org/10.1007/978-3-319-24409-9_24" TargetMode="External"/><Relationship Id="rId1078" Type="http://schemas.openxmlformats.org/officeDocument/2006/relationships/hyperlink" Target="http://doi.org/10.1007/s10531-015-0945-1" TargetMode="External"/><Relationship Id="rId1285" Type="http://schemas.openxmlformats.org/officeDocument/2006/relationships/hyperlink" Target="http://ec.europa.eu/environment/nature/conservation/species/redlist/amphibians/status.htm" TargetMode="External"/><Relationship Id="rId1492" Type="http://schemas.openxmlformats.org/officeDocument/2006/relationships/hyperlink" Target="http://doi.org/10.1111/1365-2664.12527" TargetMode="External"/><Relationship Id="rId2129" Type="http://schemas.openxmlformats.org/officeDocument/2006/relationships/hyperlink" Target="http://doi.org/10.1080/02827580701806661" TargetMode="External"/><Relationship Id="rId2336" Type="http://schemas.openxmlformats.org/officeDocument/2006/relationships/hyperlink" Target="https://www.eea.europa.eu/data-and-maps/indicators/ocean-oxygen-content/assessment" TargetMode="External"/><Relationship Id="rId2543" Type="http://schemas.openxmlformats.org/officeDocument/2006/relationships/hyperlink" Target="http://doi.org/10.1016/j.resourpol.2014.04.001" TargetMode="External"/><Relationship Id="rId2750" Type="http://schemas.openxmlformats.org/officeDocument/2006/relationships/hyperlink" Target="http://doi.org/10.2779/84561" TargetMode="External"/><Relationship Id="rId3801" Type="http://schemas.openxmlformats.org/officeDocument/2006/relationships/hyperlink" Target="https://www.odi.org/sites/odi.org.uk/files/odi-assets/publications-opinion-files/9588.pdf" TargetMode="External"/><Relationship Id="rId308" Type="http://schemas.openxmlformats.org/officeDocument/2006/relationships/hyperlink" Target="https://www.ipbes.net/sites/default/files/eca_ch_2_appendix_2.9_economic_values.pdf" TargetMode="External"/><Relationship Id="rId515" Type="http://schemas.openxmlformats.org/officeDocument/2006/relationships/hyperlink" Target="http://doi.org/10.2779/032638" TargetMode="External"/><Relationship Id="rId722" Type="http://schemas.openxmlformats.org/officeDocument/2006/relationships/hyperlink" Target="http://doi.org/10.1071/RJ12092" TargetMode="External"/><Relationship Id="rId1145" Type="http://schemas.openxmlformats.org/officeDocument/2006/relationships/hyperlink" Target="https://doi.org/10.1007/s00442-006-0542-9" TargetMode="External"/><Relationship Id="rId1352" Type="http://schemas.openxmlformats.org/officeDocument/2006/relationships/hyperlink" Target="https://doi.org/10.5194/bg-10-529-2013" TargetMode="External"/><Relationship Id="rId2403" Type="http://schemas.openxmlformats.org/officeDocument/2006/relationships/hyperlink" Target="http://www.fao.org/docrep/018/i3289e/i3289e.pdf" TargetMode="External"/><Relationship Id="rId1005" Type="http://schemas.openxmlformats.org/officeDocument/2006/relationships/image" Target="media/image157.png"/><Relationship Id="rId1212" Type="http://schemas.openxmlformats.org/officeDocument/2006/relationships/hyperlink" Target="https://doi.org/10.1016/j.cub.2007.11.056" TargetMode="External"/><Relationship Id="rId2610" Type="http://schemas.openxmlformats.org/officeDocument/2006/relationships/hyperlink" Target="http://doi.org/10.1016/j.scitotenv.2015.11.129" TargetMode="External"/><Relationship Id="rId3177" Type="http://schemas.openxmlformats.org/officeDocument/2006/relationships/hyperlink" Target="http://www.eatip.eu/default.asp?SHORTCUT=92" TargetMode="External"/><Relationship Id="rId3037" Type="http://schemas.openxmlformats.org/officeDocument/2006/relationships/hyperlink" Target="http://doi.org/10.1016/j.biocon.2006.08.006" TargetMode="External"/><Relationship Id="rId3384" Type="http://schemas.openxmlformats.org/officeDocument/2006/relationships/hyperlink" Target="https://www.ipbes.net/sites/default/files/eca_ch_2_appendix_2.8_assessment_of_health.pdf" TargetMode="External"/><Relationship Id="rId3591" Type="http://schemas.openxmlformats.org/officeDocument/2006/relationships/hyperlink" Target="https://ec.europa.eu/fisheries/cfp/aquaculture/multiannual-national-plans_en" TargetMode="External"/><Relationship Id="rId2193" Type="http://schemas.openxmlformats.org/officeDocument/2006/relationships/hyperlink" Target="http://doi.org/10.1098/rspb.2004.3049" TargetMode="External"/><Relationship Id="rId3244" Type="http://schemas.openxmlformats.org/officeDocument/2006/relationships/hyperlink" Target="http://doi.org/10.1016/j.jmarsys.2013.06.005" TargetMode="External"/><Relationship Id="rId3451" Type="http://schemas.openxmlformats.org/officeDocument/2006/relationships/hyperlink" Target="http://doi.org/10.1002/eet.495" TargetMode="External"/><Relationship Id="rId165" Type="http://schemas.openxmlformats.org/officeDocument/2006/relationships/hyperlink" Target="http://doi.org/10.1068/c09196" TargetMode="External"/><Relationship Id="rId372" Type="http://schemas.openxmlformats.org/officeDocument/2006/relationships/hyperlink" Target="http://doi.org/10.1139/x2012-078" TargetMode="External"/><Relationship Id="rId2053" Type="http://schemas.openxmlformats.org/officeDocument/2006/relationships/image" Target="media/image218.png"/><Relationship Id="rId2260" Type="http://schemas.openxmlformats.org/officeDocument/2006/relationships/hyperlink" Target="http://doi.org/10.1111/gcb.13160" TargetMode="External"/><Relationship Id="rId3104" Type="http://schemas.openxmlformats.org/officeDocument/2006/relationships/image" Target="media/image253.png"/><Relationship Id="rId3311" Type="http://schemas.openxmlformats.org/officeDocument/2006/relationships/hyperlink" Target="http://doi.org/10.1016/j.foreco.2008.04.002" TargetMode="External"/><Relationship Id="rId232" Type="http://schemas.openxmlformats.org/officeDocument/2006/relationships/image" Target="media/image46.png"/><Relationship Id="rId2120" Type="http://schemas.openxmlformats.org/officeDocument/2006/relationships/hyperlink" Target="http://doi.org/10.2307/20113303" TargetMode="External"/><Relationship Id="rId1679" Type="http://schemas.openxmlformats.org/officeDocument/2006/relationships/hyperlink" Target="https://doi.org/10.1016/j.gloenvcha.2006.11.007" TargetMode="External"/><Relationship Id="rId4085" Type="http://schemas.openxmlformats.org/officeDocument/2006/relationships/hyperlink" Target="http://www.europarl.europa.eu/RegData/etudes/note/join/2011/438624/IPOL-AGRI_NT(2011)438624_EN.pdf" TargetMode="External"/><Relationship Id="rId1886" Type="http://schemas.openxmlformats.org/officeDocument/2006/relationships/hyperlink" Target="https://doi.org/10.1007/s10531-016-1187-6" TargetMode="External"/><Relationship Id="rId2937" Type="http://schemas.openxmlformats.org/officeDocument/2006/relationships/hyperlink" Target="http://doi.org/10.1002/2015GL067254" TargetMode="External"/><Relationship Id="rId4152" Type="http://schemas.openxmlformats.org/officeDocument/2006/relationships/hyperlink" Target="http://www.pbl.nl/en/publications/en/comparing-public-and-private-sustainability-monitoring-and-reporting" TargetMode="External"/><Relationship Id="rId909" Type="http://schemas.openxmlformats.org/officeDocument/2006/relationships/hyperlink" Target="http://doi.org/10.1016/j.gloenvcha.2013.04.006" TargetMode="External"/><Relationship Id="rId1539" Type="http://schemas.openxmlformats.org/officeDocument/2006/relationships/hyperlink" Target="http://doi.org/10.1016/j.apgeochem.2012.02.020" TargetMode="External"/><Relationship Id="rId1746" Type="http://schemas.openxmlformats.org/officeDocument/2006/relationships/hyperlink" Target="https://doi.org/10.1016/j.agrformet.2009.02.010" TargetMode="External"/><Relationship Id="rId1953" Type="http://schemas.openxmlformats.org/officeDocument/2006/relationships/hyperlink" Target="https://doi.org/10.1126/science.aac6647" TargetMode="External"/><Relationship Id="rId38" Type="http://schemas.openxmlformats.org/officeDocument/2006/relationships/image" Target="media/image17.png"/><Relationship Id="rId1606" Type="http://schemas.openxmlformats.org/officeDocument/2006/relationships/hyperlink" Target="https://doi.org/10.1017/S0030605308431071" TargetMode="External"/><Relationship Id="rId1813" Type="http://schemas.openxmlformats.org/officeDocument/2006/relationships/hyperlink" Target="http://doi.org/10.1016/j.foreco.2016.02.013" TargetMode="External"/><Relationship Id="rId4012" Type="http://schemas.openxmlformats.org/officeDocument/2006/relationships/hyperlink" Target="http://doi.org/10.1016/j.landusepol.2016.01.012" TargetMode="External"/><Relationship Id="rId3778" Type="http://schemas.openxmlformats.org/officeDocument/2006/relationships/hyperlink" Target="http://doi.org/10.1016/j.forpol.2014.07.015" TargetMode="External"/><Relationship Id="rId3985" Type="http://schemas.openxmlformats.org/officeDocument/2006/relationships/hyperlink" Target="https://www.die-gdi.de/uploads/media/BP_13.2016.neu.pdf" TargetMode="External"/><Relationship Id="rId699" Type="http://schemas.openxmlformats.org/officeDocument/2006/relationships/hyperlink" Target="http://doi.org/10.1016/j.actao.2016.12.012" TargetMode="External"/><Relationship Id="rId2587" Type="http://schemas.openxmlformats.org/officeDocument/2006/relationships/hyperlink" Target="http://doi.org/10.1017/CBO9781107415324.008" TargetMode="External"/><Relationship Id="rId2794" Type="http://schemas.openxmlformats.org/officeDocument/2006/relationships/hyperlink" Target="http://doi.org/10.1007/s10646-009-0300-y" TargetMode="External"/><Relationship Id="rId3638" Type="http://schemas.openxmlformats.org/officeDocument/2006/relationships/hyperlink" Target="http://doi.org/10.1016/j.gloenvcha.2006.04.002" TargetMode="External"/><Relationship Id="rId3845" Type="http://schemas.openxmlformats.org/officeDocument/2006/relationships/hyperlink" Target="http://www.foes.de/pdf/Nachhaltig_aus_der_Krise.pdf" TargetMode="External"/><Relationship Id="rId559" Type="http://schemas.openxmlformats.org/officeDocument/2006/relationships/hyperlink" Target="http://doi.org/10.1007/s13280-014-0556-1" TargetMode="External"/><Relationship Id="rId766" Type="http://schemas.openxmlformats.org/officeDocument/2006/relationships/hyperlink" Target="https://www.sciencedirect.com/science/article/pii/S1877343517300040?via%3Dihub" TargetMode="External"/><Relationship Id="rId1189" Type="http://schemas.openxmlformats.org/officeDocument/2006/relationships/hyperlink" Target="http://editors.eol.org/eoearth/wiki/Biological_diversity_in_the_Mediterranean_Basin" TargetMode="External"/><Relationship Id="rId1396" Type="http://schemas.openxmlformats.org/officeDocument/2006/relationships/hyperlink" Target="https://doi.org/10.1016/j.biocon.2008.07.020" TargetMode="External"/><Relationship Id="rId2447" Type="http://schemas.openxmlformats.org/officeDocument/2006/relationships/hyperlink" Target="http://doi.org/10.1556/ComEc.11.2010.1.3" TargetMode="External"/><Relationship Id="rId419" Type="http://schemas.openxmlformats.org/officeDocument/2006/relationships/hyperlink" Target="http://doi.org/10.1016/j.rser.2017.04.108" TargetMode="External"/><Relationship Id="rId626" Type="http://schemas.openxmlformats.org/officeDocument/2006/relationships/hyperlink" Target="http://doi.org/10.1023/A:1017529816140" TargetMode="External"/><Relationship Id="rId973" Type="http://schemas.openxmlformats.org/officeDocument/2006/relationships/image" Target="media/image129.png"/><Relationship Id="rId1049" Type="http://schemas.openxmlformats.org/officeDocument/2006/relationships/hyperlink" Target="https://doi.org/10.1007/s10344-015-0940-6" TargetMode="External"/><Relationship Id="rId1256" Type="http://schemas.openxmlformats.org/officeDocument/2006/relationships/hyperlink" Target="http://doi.org/10.2800/63931" TargetMode="External"/><Relationship Id="rId2307" Type="http://schemas.openxmlformats.org/officeDocument/2006/relationships/hyperlink" Target="http://doi.org/10.1071/NB08044" TargetMode="External"/><Relationship Id="rId2654" Type="http://schemas.openxmlformats.org/officeDocument/2006/relationships/hyperlink" Target="http://doi.org/10.1186/1746-4269-9-21" TargetMode="External"/><Relationship Id="rId2861" Type="http://schemas.openxmlformats.org/officeDocument/2006/relationships/hyperlink" Target="http://doi.org/10.1016/j.agsy.2015.12.018" TargetMode="External"/><Relationship Id="rId3705" Type="http://schemas.openxmlformats.org/officeDocument/2006/relationships/hyperlink" Target="http://doi.org/10.1093/jel/eqq032" TargetMode="External"/><Relationship Id="rId3912" Type="http://schemas.openxmlformats.org/officeDocument/2006/relationships/hyperlink" Target="http://www.oecd-ilibrary.org/environment/environmental-management-in-eastern-europe-caucasus-and-central-asia_9789264008991-en" TargetMode="External"/><Relationship Id="rId833" Type="http://schemas.openxmlformats.org/officeDocument/2006/relationships/hyperlink" Target="http://doi.org/10.1038/ngeo686" TargetMode="External"/><Relationship Id="rId1116" Type="http://schemas.openxmlformats.org/officeDocument/2006/relationships/hyperlink" Target="https://cyberleninka.ru/article/v/dinamika-fauny-i-naseleniya-ptits-na-zalezhah-v-lesostepnoy-i-stepnoy-zonah" TargetMode="External"/><Relationship Id="rId1463" Type="http://schemas.openxmlformats.org/officeDocument/2006/relationships/hyperlink" Target="https://www.researchgate.net/publication/264938275_Red_book_of_Amphibians_and_Reptiles_of_Croatia" TargetMode="External"/><Relationship Id="rId1670" Type="http://schemas.openxmlformats.org/officeDocument/2006/relationships/hyperlink" Target="https://doi.org/10.1016/j.jmarsys.2009.12.001" TargetMode="External"/><Relationship Id="rId2514" Type="http://schemas.openxmlformats.org/officeDocument/2006/relationships/hyperlink" Target="http://doi.org/10.1046/j.1523-1739.1996.10020328.x" TargetMode="External"/><Relationship Id="rId2721" Type="http://schemas.openxmlformats.org/officeDocument/2006/relationships/hyperlink" Target="https://publications.europa.eu/en/publication-detail/-/publication/6a0efd09-0d4d-11e8-966a-01aa75ed71a1/language-en" TargetMode="External"/><Relationship Id="rId900" Type="http://schemas.openxmlformats.org/officeDocument/2006/relationships/hyperlink" Target="http://doi.org/10.13140/RG.2.1.3679.6565" TargetMode="External"/><Relationship Id="rId1323" Type="http://schemas.openxmlformats.org/officeDocument/2006/relationships/hyperlink" Target="https://doi.org/10.1016/j.marpolbul.2006.11.008" TargetMode="External"/><Relationship Id="rId1530" Type="http://schemas.openxmlformats.org/officeDocument/2006/relationships/hyperlink" Target="http://rspb.royalsocietypublishing.org/content/282/1814/20151546" TargetMode="External"/><Relationship Id="rId3288" Type="http://schemas.openxmlformats.org/officeDocument/2006/relationships/hyperlink" Target="http://doi.org/10.1111/gcb.13337" TargetMode="External"/><Relationship Id="rId3495" Type="http://schemas.openxmlformats.org/officeDocument/2006/relationships/hyperlink" Target="https://www.cbd.int/gbo4/" TargetMode="External"/><Relationship Id="rId2097" Type="http://schemas.openxmlformats.org/officeDocument/2006/relationships/hyperlink" Target="http://doi.org/10.1007/s10533-010-9569-4" TargetMode="External"/><Relationship Id="rId3148" Type="http://schemas.openxmlformats.org/officeDocument/2006/relationships/hyperlink" Target="http://doi.org/10.1177/0734242x16657973" TargetMode="External"/><Relationship Id="rId3355" Type="http://schemas.openxmlformats.org/officeDocument/2006/relationships/footer" Target="footer10.xml"/><Relationship Id="rId3562" Type="http://schemas.openxmlformats.org/officeDocument/2006/relationships/hyperlink" Target="http://doi.org/10.1080/15309576.2015.1031016" TargetMode="External"/><Relationship Id="rId276" Type="http://schemas.openxmlformats.org/officeDocument/2006/relationships/image" Target="media/image77.png"/><Relationship Id="rId483" Type="http://schemas.openxmlformats.org/officeDocument/2006/relationships/hyperlink" Target="http://www.fao.org/global-soil-partnership/resources/highlights/detail/en/c/215220/" TargetMode="External"/><Relationship Id="rId690" Type="http://schemas.openxmlformats.org/officeDocument/2006/relationships/hyperlink" Target="http://doi.org/10.1016/j.ecolind.2015.06.031" TargetMode="External"/><Relationship Id="rId2164" Type="http://schemas.openxmlformats.org/officeDocument/2006/relationships/hyperlink" Target="http://doi.org/10.1111/gcb.12344" TargetMode="External"/><Relationship Id="rId2371" Type="http://schemas.openxmlformats.org/officeDocument/2006/relationships/hyperlink" Target="http://ec.europa.eu/eurostat/statistics-explained/index.php/Water_statistics" TargetMode="External"/><Relationship Id="rId3008" Type="http://schemas.openxmlformats.org/officeDocument/2006/relationships/hyperlink" Target="http://doi.org/10.1177/0013916502034001003" TargetMode="External"/><Relationship Id="rId3215" Type="http://schemas.openxmlformats.org/officeDocument/2006/relationships/hyperlink" Target="http://doi.org/10.1186/2041-7136-2-11" TargetMode="External"/><Relationship Id="rId3422" Type="http://schemas.openxmlformats.org/officeDocument/2006/relationships/hyperlink" Target="http://doi.org/10.1016/j.forpol.2011.04.001" TargetMode="External"/><Relationship Id="rId136" Type="http://schemas.openxmlformats.org/officeDocument/2006/relationships/hyperlink" Target="http://water-rf.ru/&#1042;&#1086;&#1076;&#1085;&#1099;&#1077;_&#1086;&#1073;&#1098;&#1077;&#1082;&#1090;&#1099;/193/&#1069;&#1083;&#1100;&#1090;&#1086;&#1085;" TargetMode="External"/><Relationship Id="rId343" Type="http://schemas.openxmlformats.org/officeDocument/2006/relationships/hyperlink" Target="http://doi.org/10.1016/j.marpolbul.2006.12.003" TargetMode="External"/><Relationship Id="rId550" Type="http://schemas.openxmlformats.org/officeDocument/2006/relationships/hyperlink" Target="http://doi.org/10.1016/j.landurbplan.2011.09.006" TargetMode="External"/><Relationship Id="rId1180" Type="http://schemas.openxmlformats.org/officeDocument/2006/relationships/hyperlink" Target="https://doi.org/10.1007/s00027-011-0233-4" TargetMode="External"/><Relationship Id="rId2024" Type="http://schemas.openxmlformats.org/officeDocument/2006/relationships/image" Target="media/image192.png"/><Relationship Id="rId2231" Type="http://schemas.openxmlformats.org/officeDocument/2006/relationships/hyperlink" Target="http://doi.org/10.1126/science.1187512" TargetMode="External"/><Relationship Id="rId203" Type="http://schemas.openxmlformats.org/officeDocument/2006/relationships/image" Target="media/image27.png"/><Relationship Id="rId1040" Type="http://schemas.openxmlformats.org/officeDocument/2006/relationships/hyperlink" Target="https://doi.org/10.1111/j.1365-2664.2009.01666.x" TargetMode="External"/><Relationship Id="rId4196" Type="http://schemas.openxmlformats.org/officeDocument/2006/relationships/hyperlink" Target="http://hdl.handle.net/10986/21634" TargetMode="External"/><Relationship Id="rId410" Type="http://schemas.openxmlformats.org/officeDocument/2006/relationships/hyperlink" Target="http://doi.org/10.1016/j.tree.2014.01.009" TargetMode="External"/><Relationship Id="rId1997" Type="http://schemas.openxmlformats.org/officeDocument/2006/relationships/image" Target="media/image168.png"/><Relationship Id="rId4056" Type="http://schemas.openxmlformats.org/officeDocument/2006/relationships/hyperlink" Target="http://doi.org/10.1016/j.landusepol.2014.08.010" TargetMode="External"/><Relationship Id="rId1857" Type="http://schemas.openxmlformats.org/officeDocument/2006/relationships/hyperlink" Target="https://doi.org/10.1016/j.marpol.2017.06.033" TargetMode="External"/><Relationship Id="rId2908" Type="http://schemas.openxmlformats.org/officeDocument/2006/relationships/hyperlink" Target="http://doi.org/10.1098/rspb.2012.1490" TargetMode="External"/><Relationship Id="rId1717" Type="http://schemas.openxmlformats.org/officeDocument/2006/relationships/hyperlink" Target="http://www.cbd.int/doc/publications/cbd-ts-79-en.pdf" TargetMode="External"/><Relationship Id="rId1924" Type="http://schemas.openxmlformats.org/officeDocument/2006/relationships/hyperlink" Target="https://doi.org/10.1038/sdata.2015.18" TargetMode="External"/><Relationship Id="rId3072" Type="http://schemas.openxmlformats.org/officeDocument/2006/relationships/hyperlink" Target="http://doi.org/10.1126/science.1132294" TargetMode="External"/><Relationship Id="rId4123" Type="http://schemas.openxmlformats.org/officeDocument/2006/relationships/hyperlink" Target="http://www.unece.org/environmental-policy/environmental-performance-reviews/enveprpublications/environmental-performance-reviews/2015/3rd-environmental-performance-review-of-serbia/docs.html" TargetMode="External"/><Relationship Id="rId3889" Type="http://schemas.openxmlformats.org/officeDocument/2006/relationships/hyperlink" Target="http://www.ecologyandsociety.org/vol17/iss3/art2/" TargetMode="External"/><Relationship Id="rId2698" Type="http://schemas.openxmlformats.org/officeDocument/2006/relationships/hyperlink" Target="http://doi.org/10.1007/s11252-007-0045-4" TargetMode="External"/><Relationship Id="rId3749" Type="http://schemas.openxmlformats.org/officeDocument/2006/relationships/hyperlink" Target="https://iifb-fiib.org/wp-content/uploads/2017/07/COP12-IIFB-Opening.pdf" TargetMode="External"/><Relationship Id="rId3956" Type="http://schemas.openxmlformats.org/officeDocument/2006/relationships/hyperlink" Target="http://doi.org/10.1016/j.landusepol.2012.12.013" TargetMode="External"/><Relationship Id="rId877" Type="http://schemas.openxmlformats.org/officeDocument/2006/relationships/hyperlink" Target="http://doi.org/10.1016/0022-1694(68)90080-2" TargetMode="External"/><Relationship Id="rId2558" Type="http://schemas.openxmlformats.org/officeDocument/2006/relationships/hyperlink" Target="http://doi.org/10.1016/j.agee.2012.03.023" TargetMode="External"/><Relationship Id="rId2765" Type="http://schemas.openxmlformats.org/officeDocument/2006/relationships/hyperlink" Target="http://doi.org/10.1016/j.marpol.2011.01.018" TargetMode="External"/><Relationship Id="rId2972" Type="http://schemas.openxmlformats.org/officeDocument/2006/relationships/hyperlink" Target="http://doi.org/10.1126/science.1095491" TargetMode="External"/><Relationship Id="rId3609" Type="http://schemas.openxmlformats.org/officeDocument/2006/relationships/hyperlink" Target="http://eur-lex.europa.eu/legal-content/EN/TXT/PDF/?uri=OJ:C:2016:202:FULL&amp;from=EN" TargetMode="External"/><Relationship Id="rId3816" Type="http://schemas.openxmlformats.org/officeDocument/2006/relationships/hyperlink" Target="http://doi.org/10.1016/j.geoforum.2015.03.004" TargetMode="External"/><Relationship Id="rId737" Type="http://schemas.openxmlformats.org/officeDocument/2006/relationships/hyperlink" Target="https://www.sciencedirect.com/science/article/pii/S1877343517300040?via%3Dihub" TargetMode="External"/><Relationship Id="rId944" Type="http://schemas.openxmlformats.org/officeDocument/2006/relationships/image" Target="media/image104.png"/><Relationship Id="rId1367" Type="http://schemas.openxmlformats.org/officeDocument/2006/relationships/hyperlink" Target="https://doi.org/10.1111/j.1467-2979.2007.00267.x" TargetMode="External"/><Relationship Id="rId1574" Type="http://schemas.openxmlformats.org/officeDocument/2006/relationships/hyperlink" Target="https://doi.org/10.1002/ece3.856" TargetMode="External"/><Relationship Id="rId1781" Type="http://schemas.openxmlformats.org/officeDocument/2006/relationships/hyperlink" Target="https://doi.org/10.1038/s41559-017-0332-2" TargetMode="External"/><Relationship Id="rId2418" Type="http://schemas.openxmlformats.org/officeDocument/2006/relationships/hyperlink" Target="http://doi.org/10.1080/01426390220149539" TargetMode="External"/><Relationship Id="rId2625" Type="http://schemas.openxmlformats.org/officeDocument/2006/relationships/hyperlink" Target="http://doi.org/10.1073/pnas.1608980113" TargetMode="External"/><Relationship Id="rId2832" Type="http://schemas.openxmlformats.org/officeDocument/2006/relationships/hyperlink" Target="http://doi.org/10.1098/rsbl.2012.0367" TargetMode="External"/><Relationship Id="rId73" Type="http://schemas.openxmlformats.org/officeDocument/2006/relationships/hyperlink" Target="http://doi.org/10.1007/s10584-014-1133-0" TargetMode="External"/><Relationship Id="rId804" Type="http://schemas.openxmlformats.org/officeDocument/2006/relationships/hyperlink" Target="http://doi.org/10.1007/s13280-015-0747-4" TargetMode="External"/><Relationship Id="rId1227" Type="http://schemas.openxmlformats.org/officeDocument/2006/relationships/hyperlink" Target="http://doi.org/10.1016/j.biocon.2013.08.018" TargetMode="External"/><Relationship Id="rId1434" Type="http://schemas.openxmlformats.org/officeDocument/2006/relationships/hyperlink" Target="https://doi.org/10.1007/s00027-009-9159-5" TargetMode="External"/><Relationship Id="rId1641" Type="http://schemas.openxmlformats.org/officeDocument/2006/relationships/hyperlink" Target="https://doi.org/10.1016/j.ecolind.2008.11.002" TargetMode="External"/><Relationship Id="rId1501" Type="http://schemas.openxmlformats.org/officeDocument/2006/relationships/hyperlink" Target="https://doi.org/10.3402/polar.v34.23775" TargetMode="External"/><Relationship Id="rId3399" Type="http://schemas.openxmlformats.org/officeDocument/2006/relationships/hyperlink" Target="http://doi.org/10.1080/07036337.2015.1004632" TargetMode="External"/><Relationship Id="rId3259" Type="http://schemas.openxmlformats.org/officeDocument/2006/relationships/hyperlink" Target="http://doi.org/10.1007/s10113-015-0902-2" TargetMode="External"/><Relationship Id="rId3466" Type="http://schemas.openxmlformats.org/officeDocument/2006/relationships/hyperlink" Target="http://doi.org/10.1016/j.envsci.2015.05.009" TargetMode="External"/><Relationship Id="rId387" Type="http://schemas.openxmlformats.org/officeDocument/2006/relationships/hyperlink" Target="http://doi.org/10.1111/ejss.12054" TargetMode="External"/><Relationship Id="rId594" Type="http://schemas.openxmlformats.org/officeDocument/2006/relationships/hyperlink" Target="http://doi.org/10.1088/1748-9326/9/3/034015" TargetMode="External"/><Relationship Id="rId2068" Type="http://schemas.openxmlformats.org/officeDocument/2006/relationships/image" Target="media/image233.png"/><Relationship Id="rId2275" Type="http://schemas.openxmlformats.org/officeDocument/2006/relationships/hyperlink" Target="http://doi.org/10.1111/faf.12109" TargetMode="External"/><Relationship Id="rId3119" Type="http://schemas.openxmlformats.org/officeDocument/2006/relationships/image" Target="media/image268.png"/><Relationship Id="rId3326" Type="http://schemas.openxmlformats.org/officeDocument/2006/relationships/hyperlink" Target="http://doi.org/10.1177/0734242X17719605" TargetMode="External"/><Relationship Id="rId3673" Type="http://schemas.openxmlformats.org/officeDocument/2006/relationships/hyperlink" Target="http://www.teebweb.org" TargetMode="External"/><Relationship Id="rId3880" Type="http://schemas.openxmlformats.org/officeDocument/2006/relationships/hyperlink" Target="http://doi.org/10.1111/cobi.12411" TargetMode="External"/><Relationship Id="rId247" Type="http://schemas.openxmlformats.org/officeDocument/2006/relationships/image" Target="media/image58.png"/><Relationship Id="rId1084" Type="http://schemas.openxmlformats.org/officeDocument/2006/relationships/hyperlink" Target="https://doi.org/10.1038/nclimate1753" TargetMode="External"/><Relationship Id="rId2482" Type="http://schemas.openxmlformats.org/officeDocument/2006/relationships/hyperlink" Target="http://doi.org/10.1046/j.1523-1739.2002.00342.x" TargetMode="External"/><Relationship Id="rId3533" Type="http://schemas.openxmlformats.org/officeDocument/2006/relationships/hyperlink" Target="http://doi.org/10.1186/s13570-015-0035-8" TargetMode="External"/><Relationship Id="rId3740" Type="http://schemas.openxmlformats.org/officeDocument/2006/relationships/hyperlink" Target="http://www.ices.dk/marine-data/Documents/Maps/ICES-Ecoregions-hybrid-Statistical-Areas.png" TargetMode="External"/><Relationship Id="rId107" Type="http://schemas.openxmlformats.org/officeDocument/2006/relationships/hyperlink" Target="https://publications.europa.eu/en/publication-detail/-/publication/eaa9f17e-68ea-11e5-9317-01aa75ed71a1" TargetMode="External"/><Relationship Id="rId454" Type="http://schemas.openxmlformats.org/officeDocument/2006/relationships/hyperlink" Target="https://www.eea.europa.eu/data-and-maps/indicators/use-of-freshwater-resources-2/assessment-2" TargetMode="External"/><Relationship Id="rId661" Type="http://schemas.openxmlformats.org/officeDocument/2006/relationships/hyperlink" Target="http://doi.org/10.1111/cobi.12271" TargetMode="External"/><Relationship Id="rId1291" Type="http://schemas.openxmlformats.org/officeDocument/2006/relationships/hyperlink" Target="http://doi.org/10.1016/j.ecolind.2013.12.008" TargetMode="External"/><Relationship Id="rId2135" Type="http://schemas.openxmlformats.org/officeDocument/2006/relationships/hyperlink" Target="http://doi.org/10.1007/s10531-015-0971-z" TargetMode="External"/><Relationship Id="rId2342" Type="http://schemas.openxmlformats.org/officeDocument/2006/relationships/hyperlink" Target="https://www.eea.europa.eu/airs/2016/environment-and-health/pesticides-sales" TargetMode="External"/><Relationship Id="rId3600" Type="http://schemas.openxmlformats.org/officeDocument/2006/relationships/hyperlink" Target="https://eur-lex.europa.eu/legal-content/EN/TXT/?uri=CELEX:32006L0118" TargetMode="External"/><Relationship Id="rId314" Type="http://schemas.openxmlformats.org/officeDocument/2006/relationships/hyperlink" Target="https://www.ipbes.net/sites/default/files/eca_ch_2_appendix_2.2_ilk_content_of_ncp.pdf" TargetMode="External"/><Relationship Id="rId521" Type="http://schemas.openxmlformats.org/officeDocument/2006/relationships/hyperlink" Target="http://doi.org/10.2166/nh.2006.001" TargetMode="External"/><Relationship Id="rId1151" Type="http://schemas.openxmlformats.org/officeDocument/2006/relationships/hyperlink" Target="https://doi.org/10.1371/journal.pone.0010880" TargetMode="External"/><Relationship Id="rId2202" Type="http://schemas.openxmlformats.org/officeDocument/2006/relationships/hyperlink" Target="http://doi.org/10.1029/2003GB002034" TargetMode="External"/><Relationship Id="rId1011" Type="http://schemas.openxmlformats.org/officeDocument/2006/relationships/image" Target="media/image160.png"/><Relationship Id="rId1968" Type="http://schemas.openxmlformats.org/officeDocument/2006/relationships/hyperlink" Target="http://doi.org/10.1007/s10584-007-9342-4" TargetMode="External"/><Relationship Id="rId4167" Type="http://schemas.openxmlformats.org/officeDocument/2006/relationships/hyperlink" Target="http://www.ingentaconnect.com/contentone/oekom/gaia/2013/00000022/00000001/art00008" TargetMode="External"/><Relationship Id="rId3183" Type="http://schemas.openxmlformats.org/officeDocument/2006/relationships/hyperlink" Target="http://doi.org/https://doi.org/10.1007/s00376-010-0054-8" TargetMode="External"/><Relationship Id="rId3390" Type="http://schemas.openxmlformats.org/officeDocument/2006/relationships/image" Target="media/image298.png"/><Relationship Id="rId4027" Type="http://schemas.openxmlformats.org/officeDocument/2006/relationships/hyperlink" Target="https://www.iucn.org/content/water-human-right" TargetMode="External"/><Relationship Id="rId1828" Type="http://schemas.openxmlformats.org/officeDocument/2006/relationships/hyperlink" Target="https://doi.org/10.1134/S1063074007060016" TargetMode="External"/><Relationship Id="rId3043" Type="http://schemas.openxmlformats.org/officeDocument/2006/relationships/hyperlink" Target="http://doi.org/10.1016/j.jep.2008.10.005" TargetMode="External"/><Relationship Id="rId3250" Type="http://schemas.openxmlformats.org/officeDocument/2006/relationships/hyperlink" Target="http://doi.org/10.1029/2009GB003594" TargetMode="External"/><Relationship Id="rId171" Type="http://schemas.openxmlformats.org/officeDocument/2006/relationships/hyperlink" Target="http://doi.org/10.5751/ES-06159-190259" TargetMode="External"/><Relationship Id="rId3110" Type="http://schemas.openxmlformats.org/officeDocument/2006/relationships/image" Target="media/image259.png"/><Relationship Id="rId988" Type="http://schemas.openxmlformats.org/officeDocument/2006/relationships/footer" Target="footer7.xml"/><Relationship Id="rId2669" Type="http://schemas.openxmlformats.org/officeDocument/2006/relationships/hyperlink" Target="http://doi.org/10.1073/pnas.1321082111" TargetMode="External"/><Relationship Id="rId2876" Type="http://schemas.openxmlformats.org/officeDocument/2006/relationships/hyperlink" Target="http://doi.org/10.1111/gcb.12603" TargetMode="External"/><Relationship Id="rId3927" Type="http://schemas.openxmlformats.org/officeDocument/2006/relationships/hyperlink" Target="http://doi.org/10.1023/A:1014475908949" TargetMode="External"/><Relationship Id="rId848" Type="http://schemas.openxmlformats.org/officeDocument/2006/relationships/hyperlink" Target="http://doi.org/10.1007/s11104-010-0479-y" TargetMode="External"/><Relationship Id="rId1478" Type="http://schemas.openxmlformats.org/officeDocument/2006/relationships/hyperlink" Target="https://doi.org/10.1093/icesjms/fsu172" TargetMode="External"/><Relationship Id="rId1685" Type="http://schemas.openxmlformats.org/officeDocument/2006/relationships/hyperlink" Target="https://doi.org/10.1111/j.1756-1051.1994.tb00625.x" TargetMode="External"/><Relationship Id="rId1892" Type="http://schemas.openxmlformats.org/officeDocument/2006/relationships/hyperlink" Target="https://doi.org/10.1371/journal.pone.0121188" TargetMode="External"/><Relationship Id="rId2529" Type="http://schemas.openxmlformats.org/officeDocument/2006/relationships/hyperlink" Target="http://doi.org/10.2747/1539-7216.53.4.527" TargetMode="External"/><Relationship Id="rId2736" Type="http://schemas.openxmlformats.org/officeDocument/2006/relationships/hyperlink" Target="http://doi.org/10.1007/s10750-004-4959-z" TargetMode="External"/><Relationship Id="rId4091" Type="http://schemas.openxmlformats.org/officeDocument/2006/relationships/hyperlink" Target="http://www.teebweb.org" TargetMode="External"/><Relationship Id="rId708" Type="http://schemas.openxmlformats.org/officeDocument/2006/relationships/hyperlink" Target="http://doi.org/10.3934/agrfood.2016.2.144" TargetMode="External"/><Relationship Id="rId915" Type="http://schemas.openxmlformats.org/officeDocument/2006/relationships/hyperlink" Target="http://doi.org/10.3354/meps12051" TargetMode="External"/><Relationship Id="rId1338" Type="http://schemas.openxmlformats.org/officeDocument/2006/relationships/hyperlink" Target="http://doi.org/10.1111/j.1654-1103.2007.tb02571.x" TargetMode="External"/><Relationship Id="rId1545" Type="http://schemas.openxmlformats.org/officeDocument/2006/relationships/hyperlink" Target="https://doi.org/10.3390/rs40401046" TargetMode="External"/><Relationship Id="rId2943" Type="http://schemas.openxmlformats.org/officeDocument/2006/relationships/hyperlink" Target="http://doi.org/10.1111/j.1365-2664.2007.01382.x" TargetMode="External"/><Relationship Id="rId1405" Type="http://schemas.openxmlformats.org/officeDocument/2006/relationships/hyperlink" Target="https://doi.org/10.1016/j.biocon.2010.02.006" TargetMode="External"/><Relationship Id="rId1752" Type="http://schemas.openxmlformats.org/officeDocument/2006/relationships/hyperlink" Target="https://doi.org/10.1023/A:1024558617080" TargetMode="External"/><Relationship Id="rId2803" Type="http://schemas.openxmlformats.org/officeDocument/2006/relationships/hyperlink" Target="http://doi.org/10.1093/icesjms/fsq082" TargetMode="External"/><Relationship Id="rId44" Type="http://schemas.openxmlformats.org/officeDocument/2006/relationships/image" Target="media/image22.png"/><Relationship Id="rId1612" Type="http://schemas.openxmlformats.org/officeDocument/2006/relationships/hyperlink" Target="https://doi.org/10.1126/science.1255641" TargetMode="External"/><Relationship Id="rId498" Type="http://schemas.openxmlformats.org/officeDocument/2006/relationships/hyperlink" Target="http://doi.org/10.1016/j.envsci.2012.01.006" TargetMode="External"/><Relationship Id="rId2179" Type="http://schemas.openxmlformats.org/officeDocument/2006/relationships/hyperlink" Target="http://doi.org/10.1007/s10113-013-0580-x" TargetMode="External"/><Relationship Id="rId3577" Type="http://schemas.openxmlformats.org/officeDocument/2006/relationships/hyperlink" Target="http://ec.europa.eu/agriculture/policy-perspectives/policy-briefs/05_en.pdf" TargetMode="External"/><Relationship Id="rId3784" Type="http://schemas.openxmlformats.org/officeDocument/2006/relationships/hyperlink" Target="http://doi.org/10.1163/187471611X600369" TargetMode="External"/><Relationship Id="rId3991" Type="http://schemas.openxmlformats.org/officeDocument/2006/relationships/hyperlink" Target="http://policymix.nina.no/" TargetMode="External"/><Relationship Id="rId2386" Type="http://schemas.openxmlformats.org/officeDocument/2006/relationships/hyperlink" Target="http://www.fao.org/docrep/007/j2603e/j2603e00.htm" TargetMode="External"/><Relationship Id="rId2593" Type="http://schemas.openxmlformats.org/officeDocument/2006/relationships/hyperlink" Target="http://doi.org/10.1051/metal/2012022" TargetMode="External"/><Relationship Id="rId3437" Type="http://schemas.openxmlformats.org/officeDocument/2006/relationships/hyperlink" Target="http://doi.org/10.1051/agro:2007027" TargetMode="External"/><Relationship Id="rId3644" Type="http://schemas.openxmlformats.org/officeDocument/2006/relationships/hyperlink" Target="http://doi.org/10.1080/10549810903463494" TargetMode="External"/><Relationship Id="rId3851" Type="http://schemas.openxmlformats.org/officeDocument/2006/relationships/hyperlink" Target="http://doi.org/10.1016/j.ecoser.2015.10.023" TargetMode="External"/><Relationship Id="rId358" Type="http://schemas.openxmlformats.org/officeDocument/2006/relationships/hyperlink" Target="http://doi.org/10.1007/s11842-011-9185-8" TargetMode="External"/><Relationship Id="rId565" Type="http://schemas.openxmlformats.org/officeDocument/2006/relationships/hyperlink" Target="http://doi.org/10.1007/s00038-013-0482-1" TargetMode="External"/><Relationship Id="rId772" Type="http://schemas.openxmlformats.org/officeDocument/2006/relationships/hyperlink" Target="http://doi.org/10.1016/j.ecolecon.2009.11.004" TargetMode="External"/><Relationship Id="rId1195" Type="http://schemas.openxmlformats.org/officeDocument/2006/relationships/hyperlink" Target="https://doi.org/10.1371/journal.pone.0012110" TargetMode="External"/><Relationship Id="rId2039" Type="http://schemas.openxmlformats.org/officeDocument/2006/relationships/image" Target="media/image204.png"/><Relationship Id="rId2246" Type="http://schemas.openxmlformats.org/officeDocument/2006/relationships/hyperlink" Target="http://doi.org/10.1016/j.envsoft.2013.10.014" TargetMode="External"/><Relationship Id="rId2453" Type="http://schemas.openxmlformats.org/officeDocument/2006/relationships/hyperlink" Target="https://www.climateinvestmentfunds.org/fund/scaling-renewable-energy-program" TargetMode="External"/><Relationship Id="rId2660" Type="http://schemas.openxmlformats.org/officeDocument/2006/relationships/hyperlink" Target="http://doi.org/10.1098/rstb.2012.0238" TargetMode="External"/><Relationship Id="rId3504" Type="http://schemas.openxmlformats.org/officeDocument/2006/relationships/hyperlink" Target="http://doi.org/10.1371/journal.pbio.0040379" TargetMode="External"/><Relationship Id="rId3711" Type="http://schemas.openxmlformats.org/officeDocument/2006/relationships/hyperlink" Target="http://doi.org/doi:10.1016/j.rser.2015.04.004" TargetMode="External"/><Relationship Id="rId218" Type="http://schemas.openxmlformats.org/officeDocument/2006/relationships/image" Target="media/image38.png"/><Relationship Id="rId425" Type="http://schemas.openxmlformats.org/officeDocument/2006/relationships/hyperlink" Target="http://doi.org/10.1017/S0376892911000506" TargetMode="External"/><Relationship Id="rId632" Type="http://schemas.openxmlformats.org/officeDocument/2006/relationships/hyperlink" Target="http://doi.org/10.1111/j.1365-2389.1997.tb00183.x" TargetMode="External"/><Relationship Id="rId1055" Type="http://schemas.openxmlformats.org/officeDocument/2006/relationships/hyperlink" Target="https://doi.org/10.1111/gcb.13818" TargetMode="External"/><Relationship Id="rId1262" Type="http://schemas.openxmlformats.org/officeDocument/2006/relationships/hyperlink" Target="https://doi.org/10.2800/964893" TargetMode="External"/><Relationship Id="rId2106" Type="http://schemas.openxmlformats.org/officeDocument/2006/relationships/hyperlink" Target="http://doi.org/10.1016/j.gloenvcha.2016.09.005" TargetMode="External"/><Relationship Id="rId2313" Type="http://schemas.openxmlformats.org/officeDocument/2006/relationships/hyperlink" Target="http://doi.org/10.1016/j.jenvman.2008.07.004" TargetMode="External"/><Relationship Id="rId2520" Type="http://schemas.openxmlformats.org/officeDocument/2006/relationships/hyperlink" Target="https://www.berlin-institut.org/fileadmin/user_upload/Europa/Kurz_Europa_e_Map.pdf" TargetMode="External"/><Relationship Id="rId1122" Type="http://schemas.openxmlformats.org/officeDocument/2006/relationships/hyperlink" Target="https://doi.org/10.1515/BOT.2009.057" TargetMode="External"/><Relationship Id="rId3087" Type="http://schemas.openxmlformats.org/officeDocument/2006/relationships/hyperlink" Target="http://doi.org/10.1016/j.jnc.2014.07.003" TargetMode="External"/><Relationship Id="rId3294" Type="http://schemas.openxmlformats.org/officeDocument/2006/relationships/hyperlink" Target="http://doi.org/10.1016/j.jclepro.2015.04.074" TargetMode="External"/><Relationship Id="rId4138" Type="http://schemas.openxmlformats.org/officeDocument/2006/relationships/hyperlink" Target="https://www.cbd.int/doc/meetings/fin/rmws-2014-04/other/rmws-2014-04-presentation-day2-02-en.pdf" TargetMode="External"/><Relationship Id="rId1939" Type="http://schemas.openxmlformats.org/officeDocument/2006/relationships/hyperlink" Target="https://doi.org/10.11648/j.ijema.20140206.12" TargetMode="External"/><Relationship Id="rId3154" Type="http://schemas.openxmlformats.org/officeDocument/2006/relationships/hyperlink" Target="http://doi.org/10.1016/j.ecoser.2017.02.011" TargetMode="External"/><Relationship Id="rId3361" Type="http://schemas.openxmlformats.org/officeDocument/2006/relationships/hyperlink" Target="https://www.ipbes.net/sites/default/files/eca_ch_6_appendix_6.2_responses_to_transboundary_environmental_challenges_.pdf" TargetMode="External"/><Relationship Id="rId4205" Type="http://schemas.openxmlformats.org/officeDocument/2006/relationships/hyperlink" Target="http://doi.org/10.1579/0044-7447(2007)36%5b545:CBBCAH%5d2.0.CO;2" TargetMode="External"/><Relationship Id="rId282" Type="http://schemas.openxmlformats.org/officeDocument/2006/relationships/image" Target="media/image81.png"/><Relationship Id="rId2170" Type="http://schemas.openxmlformats.org/officeDocument/2006/relationships/hyperlink" Target="http://doi.org/10.1098/rstb.2014.0131" TargetMode="External"/><Relationship Id="rId3014" Type="http://schemas.openxmlformats.org/officeDocument/2006/relationships/hyperlink" Target="http://doi.org/10.1016/j.landusepol.2017.01.003" TargetMode="External"/><Relationship Id="rId3221" Type="http://schemas.openxmlformats.org/officeDocument/2006/relationships/hyperlink" Target="http://doi.org/10.1007/s10584-008-9453-6" TargetMode="External"/><Relationship Id="rId8" Type="http://schemas.openxmlformats.org/officeDocument/2006/relationships/image" Target="media/image1.png"/><Relationship Id="rId142" Type="http://schemas.openxmlformats.org/officeDocument/2006/relationships/hyperlink" Target="http://doi.org/10.1002/aqc.609" TargetMode="External"/><Relationship Id="rId2030" Type="http://schemas.openxmlformats.org/officeDocument/2006/relationships/image" Target="media/image197.png"/><Relationship Id="rId2987" Type="http://schemas.openxmlformats.org/officeDocument/2006/relationships/hyperlink" Target="http://doi.org/10.1111/1365-2664.12219" TargetMode="External"/><Relationship Id="rId959" Type="http://schemas.openxmlformats.org/officeDocument/2006/relationships/image" Target="media/image116.png"/><Relationship Id="rId1589" Type="http://schemas.openxmlformats.org/officeDocument/2006/relationships/hyperlink" Target="https://doi.org/10.1016/j.ecoleng.2013.04.029" TargetMode="External"/><Relationship Id="rId1449" Type="http://schemas.openxmlformats.org/officeDocument/2006/relationships/hyperlink" Target="http://doi.org/10.1111/j.1461-0248.2008.01179.x" TargetMode="External"/><Relationship Id="rId1796" Type="http://schemas.openxmlformats.org/officeDocument/2006/relationships/hyperlink" Target="https://www.ogj.com/articles/print/volume-108/issue-41/exploration-development/deepwater-crude-oil-output-how-large.html" TargetMode="External"/><Relationship Id="rId2847" Type="http://schemas.openxmlformats.org/officeDocument/2006/relationships/hyperlink" Target="http://doi.org/10.1016/j.agee.2010.03.013" TargetMode="External"/><Relationship Id="rId4062" Type="http://schemas.openxmlformats.org/officeDocument/2006/relationships/hyperlink" Target="http://bfn.org.ru/Econet_2016_web.pdf" TargetMode="External"/><Relationship Id="rId88" Type="http://schemas.openxmlformats.org/officeDocument/2006/relationships/hyperlink" Target="http://doi.org/10.1080/13658810701812836" TargetMode="External"/><Relationship Id="rId819" Type="http://schemas.openxmlformats.org/officeDocument/2006/relationships/hyperlink" Target="http://doi.org/10.1016/j.biocon.2006.02.008" TargetMode="External"/><Relationship Id="rId1656" Type="http://schemas.openxmlformats.org/officeDocument/2006/relationships/hyperlink" Target="https://doi.org/10.1371/journal.pone.0051520" TargetMode="External"/><Relationship Id="rId1863" Type="http://schemas.openxmlformats.org/officeDocument/2006/relationships/hyperlink" Target="https://doi.org/10.1007/s10531-012-0234-1" TargetMode="External"/><Relationship Id="rId2707" Type="http://schemas.openxmlformats.org/officeDocument/2006/relationships/hyperlink" Target="http://doi.org/10.1111/eva.12137" TargetMode="External"/><Relationship Id="rId2914" Type="http://schemas.openxmlformats.org/officeDocument/2006/relationships/hyperlink" Target="http://doi.org/10.1111/j.2007.0030-1299.15372.x" TargetMode="External"/><Relationship Id="rId1309" Type="http://schemas.openxmlformats.org/officeDocument/2006/relationships/hyperlink" Target="https://doi.org/10.1016/j.aquabot.2003.10.002" TargetMode="External"/><Relationship Id="rId1516" Type="http://schemas.openxmlformats.org/officeDocument/2006/relationships/hyperlink" Target="https://doi.org/10.1016/j.biocon.2009.10.024" TargetMode="External"/><Relationship Id="rId1723" Type="http://schemas.openxmlformats.org/officeDocument/2006/relationships/hyperlink" Target="http://doi.org/10.1046/j.1365-2486.2002.00489.x" TargetMode="External"/><Relationship Id="rId1930" Type="http://schemas.openxmlformats.org/officeDocument/2006/relationships/hyperlink" Target="https://doi.org/10.1371/journal.pone.0044920" TargetMode="External"/><Relationship Id="rId15" Type="http://schemas.openxmlformats.org/officeDocument/2006/relationships/footer" Target="footer1.xml"/><Relationship Id="rId3688" Type="http://schemas.openxmlformats.org/officeDocument/2006/relationships/hyperlink" Target="http://doi.org/10.1038/495305a" TargetMode="External"/><Relationship Id="rId3895" Type="http://schemas.openxmlformats.org/officeDocument/2006/relationships/hyperlink" Target="http://doi.org/10.1002/crq.21142" TargetMode="External"/><Relationship Id="rId2497" Type="http://schemas.openxmlformats.org/officeDocument/2006/relationships/hyperlink" Target="http://doi.org/10.1016/S0048-9697(02)00634-4" TargetMode="External"/><Relationship Id="rId3548" Type="http://schemas.openxmlformats.org/officeDocument/2006/relationships/hyperlink" Target="https://www.eea.europa.eu/publications/spatial-analysis-of-green-infrastructure" TargetMode="External"/><Relationship Id="rId3755" Type="http://schemas.openxmlformats.org/officeDocument/2006/relationships/hyperlink" Target="http://www.ipbes.net/plenary/ipbes-4" TargetMode="External"/><Relationship Id="rId469" Type="http://schemas.openxmlformats.org/officeDocument/2006/relationships/hyperlink" Target="http://doi.org/10.2777/765301" TargetMode="External"/><Relationship Id="rId676" Type="http://schemas.openxmlformats.org/officeDocument/2006/relationships/hyperlink" Target="http://doi.org/10.1126/science.1109476" TargetMode="External"/><Relationship Id="rId883" Type="http://schemas.openxmlformats.org/officeDocument/2006/relationships/hyperlink" Target="http://doi.org/10.1080/02255189.2015.1027673" TargetMode="External"/><Relationship Id="rId1099" Type="http://schemas.openxmlformats.org/officeDocument/2006/relationships/hyperlink" Target="https://doi.org/10.1127/phyto/27/1997/257" TargetMode="External"/><Relationship Id="rId2357" Type="http://schemas.openxmlformats.org/officeDocument/2006/relationships/hyperlink" Target="http://doi.org/10.1111/j.1466-8238.2010.00540.x" TargetMode="External"/><Relationship Id="rId2564" Type="http://schemas.openxmlformats.org/officeDocument/2006/relationships/hyperlink" Target="https://articlekz.com/article/12067" TargetMode="External"/><Relationship Id="rId3408" Type="http://schemas.openxmlformats.org/officeDocument/2006/relationships/hyperlink" Target="http://doi.org/10.1007/s10980-014-0085-0" TargetMode="External"/><Relationship Id="rId3615" Type="http://schemas.openxmlformats.org/officeDocument/2006/relationships/hyperlink" Target="http://doi.org/10.3167/082279405781826191" TargetMode="External"/><Relationship Id="rId3962" Type="http://schemas.openxmlformats.org/officeDocument/2006/relationships/hyperlink" Target="http://doi.org/10.1016/j.cosust.2014.10.009" TargetMode="External"/><Relationship Id="rId329" Type="http://schemas.openxmlformats.org/officeDocument/2006/relationships/hyperlink" Target="http://doi.org/10.1007/s10531-016-1141-7" TargetMode="External"/><Relationship Id="rId536" Type="http://schemas.openxmlformats.org/officeDocument/2006/relationships/hyperlink" Target="http://doi.org/10.3390/w4010135" TargetMode="External"/><Relationship Id="rId1166" Type="http://schemas.openxmlformats.org/officeDocument/2006/relationships/hyperlink" Target="https://doi.org/10.1111/j.1469-1795.2009.00259.x" TargetMode="External"/><Relationship Id="rId1373" Type="http://schemas.openxmlformats.org/officeDocument/2006/relationships/hyperlink" Target="https://doi.org/10.1093/icesjms/fss148" TargetMode="External"/><Relationship Id="rId2217" Type="http://schemas.openxmlformats.org/officeDocument/2006/relationships/hyperlink" Target="http://doi.org/10.1016/j.biocon.2010.04.029" TargetMode="External"/><Relationship Id="rId2771" Type="http://schemas.openxmlformats.org/officeDocument/2006/relationships/hyperlink" Target="http://doi.org/10.1111/j.1523-1739.2009.01399.x" TargetMode="External"/><Relationship Id="rId3822" Type="http://schemas.openxmlformats.org/officeDocument/2006/relationships/hyperlink" Target="http://doi.org/10.1111/conl.12240" TargetMode="External"/><Relationship Id="rId743" Type="http://schemas.openxmlformats.org/officeDocument/2006/relationships/hyperlink" Target="https://www.sciencedirect.com/science/article/pii/S1877343517300040?via%3Dihub" TargetMode="External"/><Relationship Id="rId950" Type="http://schemas.openxmlformats.org/officeDocument/2006/relationships/image" Target="media/image107.png"/><Relationship Id="rId1026" Type="http://schemas.openxmlformats.org/officeDocument/2006/relationships/hyperlink" Target="http://www.wwf.ru/resources/publ/book/964" TargetMode="External"/><Relationship Id="rId1580" Type="http://schemas.openxmlformats.org/officeDocument/2006/relationships/hyperlink" Target="https://doi.org/10.1016/j.cub.2007.11.060" TargetMode="External"/><Relationship Id="rId2424" Type="http://schemas.openxmlformats.org/officeDocument/2006/relationships/hyperlink" Target="http://doi.org/10.1111/faf.12090" TargetMode="External"/><Relationship Id="rId2631" Type="http://schemas.openxmlformats.org/officeDocument/2006/relationships/hyperlink" Target="http://doi.org/10.1007/s10980-014-0023-1" TargetMode="External"/><Relationship Id="rId603" Type="http://schemas.openxmlformats.org/officeDocument/2006/relationships/hyperlink" Target="http://doi.org/10.1038/srep31314" TargetMode="External"/><Relationship Id="rId810" Type="http://schemas.openxmlformats.org/officeDocument/2006/relationships/hyperlink" Target="http://doi.org/10.1016/j.foreco.2007.05.030" TargetMode="External"/><Relationship Id="rId1233" Type="http://schemas.openxmlformats.org/officeDocument/2006/relationships/hyperlink" Target="https://doi.org/10.1016/j.biocon.2015.10.023" TargetMode="External"/><Relationship Id="rId1440" Type="http://schemas.openxmlformats.org/officeDocument/2006/relationships/hyperlink" Target="https://doi.org/10.2779/60944" TargetMode="External"/><Relationship Id="rId1300" Type="http://schemas.openxmlformats.org/officeDocument/2006/relationships/hyperlink" Target="https://doi.org/10.1038/srep26316" TargetMode="External"/><Relationship Id="rId3198" Type="http://schemas.openxmlformats.org/officeDocument/2006/relationships/hyperlink" Target="http://doi.org/10.1016/j.gloplacha.2008.02.002" TargetMode="External"/><Relationship Id="rId3058" Type="http://schemas.openxmlformats.org/officeDocument/2006/relationships/hyperlink" Target="http://doi.org/10.1046/j.1523-1739.2001.01090.x" TargetMode="External"/><Relationship Id="rId3265" Type="http://schemas.openxmlformats.org/officeDocument/2006/relationships/hyperlink" Target="http://doi.org/10.1016/j.jenvman.2011.06.053" TargetMode="External"/><Relationship Id="rId3472" Type="http://schemas.openxmlformats.org/officeDocument/2006/relationships/hyperlink" Target="http://doi.org/10.2478/manment-2014-0037" TargetMode="External"/><Relationship Id="rId4109" Type="http://schemas.openxmlformats.org/officeDocument/2006/relationships/hyperlink" Target="http://doi.org/10.1016/j.landurbplan.2007.02.001" TargetMode="External"/><Relationship Id="rId186" Type="http://schemas.openxmlformats.org/officeDocument/2006/relationships/hyperlink" Target="http://doi.org/10.1641/B570707" TargetMode="External"/><Relationship Id="rId393" Type="http://schemas.openxmlformats.org/officeDocument/2006/relationships/hyperlink" Target="http://doi.org/10.1016/j.biocon.2009.07.027" TargetMode="External"/><Relationship Id="rId2074" Type="http://schemas.openxmlformats.org/officeDocument/2006/relationships/image" Target="media/image238.png"/><Relationship Id="rId2281" Type="http://schemas.openxmlformats.org/officeDocument/2006/relationships/hyperlink" Target="http://doi.org/10.1002/wcc.81" TargetMode="External"/><Relationship Id="rId3125" Type="http://schemas.openxmlformats.org/officeDocument/2006/relationships/image" Target="media/image272.png"/><Relationship Id="rId3332" Type="http://schemas.openxmlformats.org/officeDocument/2006/relationships/hyperlink" Target="http://doi.org/10.1016/j.futures.2011.05.027" TargetMode="External"/><Relationship Id="rId253" Type="http://schemas.openxmlformats.org/officeDocument/2006/relationships/image" Target="media/image63.png"/><Relationship Id="rId460" Type="http://schemas.openxmlformats.org/officeDocument/2006/relationships/hyperlink" Target="http://doi.org/10.3389/fphar.2013.00177" TargetMode="External"/><Relationship Id="rId1090" Type="http://schemas.openxmlformats.org/officeDocument/2006/relationships/hyperlink" Target="https://doi.org/10.1046/j.1365-2664.2002.00745.x" TargetMode="External"/><Relationship Id="rId2141" Type="http://schemas.openxmlformats.org/officeDocument/2006/relationships/hyperlink" Target="http://doi.org/10.1029/2004GL020441" TargetMode="External"/><Relationship Id="rId113" Type="http://schemas.openxmlformats.org/officeDocument/2006/relationships/hyperlink" Target="http://oopt.aari.ru/bio" TargetMode="External"/><Relationship Id="rId320" Type="http://schemas.openxmlformats.org/officeDocument/2006/relationships/hyperlink" Target="http://doi.org/10.1016/j.marpol.2013.01.011" TargetMode="External"/><Relationship Id="rId2001" Type="http://schemas.openxmlformats.org/officeDocument/2006/relationships/image" Target="media/image172.png"/><Relationship Id="rId2958" Type="http://schemas.openxmlformats.org/officeDocument/2006/relationships/hyperlink" Target="http://doi.org/http://doi.org/10.18352/ijc.367" TargetMode="External"/><Relationship Id="rId1767" Type="http://schemas.openxmlformats.org/officeDocument/2006/relationships/hyperlink" Target="https://doi.org/10.1111/j.1474-919X.2008.00829.x" TargetMode="External"/><Relationship Id="rId1974" Type="http://schemas.openxmlformats.org/officeDocument/2006/relationships/hyperlink" Target="http://doi.org/10.1038/nclimate1836" TargetMode="External"/><Relationship Id="rId2818" Type="http://schemas.openxmlformats.org/officeDocument/2006/relationships/hyperlink" Target="http://doi.org/10.1093/forestry/77.1.27" TargetMode="External"/><Relationship Id="rId4173" Type="http://schemas.openxmlformats.org/officeDocument/2006/relationships/hyperlink" Target="http://www.ecologyandsociety.org/vol9/iss2/art5" TargetMode="External"/><Relationship Id="rId59" Type="http://schemas.openxmlformats.org/officeDocument/2006/relationships/hyperlink" Target="https://www.unep-wcmc.org/resources-and-data/ecosystems-and-human-wellbeing--a-manual-for-assessment-practitioners" TargetMode="External"/><Relationship Id="rId1627" Type="http://schemas.openxmlformats.org/officeDocument/2006/relationships/hyperlink" Target="https://doi.org/10.1007/s10750-005-1120-6" TargetMode="External"/><Relationship Id="rId1834" Type="http://schemas.openxmlformats.org/officeDocument/2006/relationships/hyperlink" Target="https://doi.org/10.1016/j.gloenvcha.2016.02.009" TargetMode="External"/><Relationship Id="rId4033" Type="http://schemas.openxmlformats.org/officeDocument/2006/relationships/hyperlink" Target="http://www.goodreads.com/book/show/11083025-true-wealth" TargetMode="External"/><Relationship Id="rId3799" Type="http://schemas.openxmlformats.org/officeDocument/2006/relationships/hyperlink" Target="https://www.wavespartnership.org/en/knowledge-center/uk-natural-capital-&#8211;-freshwater-ecosystem-assets-and-services-accounts" TargetMode="External"/><Relationship Id="rId4100" Type="http://schemas.openxmlformats.org/officeDocument/2006/relationships/hyperlink" Target="http://doi.org/10.1177/0263774X15605923" TargetMode="External"/><Relationship Id="rId1901" Type="http://schemas.openxmlformats.org/officeDocument/2006/relationships/hyperlink" Target="https://doi.org/10.1007/s10750-007-9020-6" TargetMode="External"/><Relationship Id="rId3659" Type="http://schemas.openxmlformats.org/officeDocument/2006/relationships/hyperlink" Target="http://doi.org/10.1505/146554813805927192" TargetMode="External"/><Relationship Id="rId3866" Type="http://schemas.openxmlformats.org/officeDocument/2006/relationships/hyperlink" Target="http://doi.org/10.1016/j.envsci.2012.10.006" TargetMode="External"/><Relationship Id="rId787" Type="http://schemas.openxmlformats.org/officeDocument/2006/relationships/hyperlink" Target="http://doi.org/10.1007/s10531-016-1131-9" TargetMode="External"/><Relationship Id="rId994" Type="http://schemas.openxmlformats.org/officeDocument/2006/relationships/image" Target="media/image146.png"/><Relationship Id="rId2468" Type="http://schemas.openxmlformats.org/officeDocument/2006/relationships/hyperlink" Target="http://doi.org/10.1016/j.tree.2004.07.005" TargetMode="External"/><Relationship Id="rId2675" Type="http://schemas.openxmlformats.org/officeDocument/2006/relationships/hyperlink" Target="http://doi.org/10.1016/j.gloplacha.2006.07.023" TargetMode="External"/><Relationship Id="rId2882" Type="http://schemas.openxmlformats.org/officeDocument/2006/relationships/hyperlink" Target="http://doi.org/10.1016/j.agee.2016.01.039" TargetMode="External"/><Relationship Id="rId3519" Type="http://schemas.openxmlformats.org/officeDocument/2006/relationships/hyperlink" Target="https://www.aberdeenshire.gov.uk/media/6237/aberdeenshirelandusestrategypilotfinalreportmarch2015.pdf" TargetMode="External"/><Relationship Id="rId3726" Type="http://schemas.openxmlformats.org/officeDocument/2006/relationships/hyperlink" Target="http://doi.org/10.1016/j.enpol.2016.01.037" TargetMode="External"/><Relationship Id="rId3933" Type="http://schemas.openxmlformats.org/officeDocument/2006/relationships/hyperlink" Target="http://search.proquest.com/openview/1e6d8833091f0d9987f83050bc59d964/1?pq-origsite=gscholar&amp;cbl=31671" TargetMode="External"/><Relationship Id="rId647" Type="http://schemas.openxmlformats.org/officeDocument/2006/relationships/hyperlink" Target="http://doi.org/10.5586/asbp.2012.031" TargetMode="External"/><Relationship Id="rId854" Type="http://schemas.openxmlformats.org/officeDocument/2006/relationships/hyperlink" Target="http://doi.org/10.1016/j.atmosenv.2008.09.072" TargetMode="External"/><Relationship Id="rId1277" Type="http://schemas.openxmlformats.org/officeDocument/2006/relationships/hyperlink" Target="https://doi.org/10.1111/j.1440-1770.2012.00492.x" TargetMode="External"/><Relationship Id="rId1484" Type="http://schemas.openxmlformats.org/officeDocument/2006/relationships/hyperlink" Target="https://doi.org/10.5038/1827-806X.46.1.2020" TargetMode="External"/><Relationship Id="rId1691" Type="http://schemas.openxmlformats.org/officeDocument/2006/relationships/hyperlink" Target="https://doi.org/10.1007/s10531-016-1046-5" TargetMode="External"/><Relationship Id="rId2328" Type="http://schemas.openxmlformats.org/officeDocument/2006/relationships/hyperlink" Target="http://www.eea.europa.eu/publications/ENVSERIES05" TargetMode="External"/><Relationship Id="rId2535" Type="http://schemas.openxmlformats.org/officeDocument/2006/relationships/hyperlink" Target="https://research-repository.st-andrews.ac.uk/bitstream/handle/10023/2163/sdc-2009-pwg.pdf?sequence=1" TargetMode="External"/><Relationship Id="rId2742" Type="http://schemas.openxmlformats.org/officeDocument/2006/relationships/hyperlink" Target="http://doi.org/10.1134/S2079970516040122" TargetMode="External"/><Relationship Id="rId507" Type="http://schemas.openxmlformats.org/officeDocument/2006/relationships/hyperlink" Target="http://doi.org/10.1134/S1064229311070064" TargetMode="External"/><Relationship Id="rId714" Type="http://schemas.openxmlformats.org/officeDocument/2006/relationships/hyperlink" Target="http://doi.org/10.1016/j.biocon.2009.03.024" TargetMode="External"/><Relationship Id="rId921" Type="http://schemas.openxmlformats.org/officeDocument/2006/relationships/hyperlink" Target="https://www.ipbes.net/sites/default/files/eca_ch_3_appendix_3.1_additional_references.pdf" TargetMode="External"/><Relationship Id="rId1137" Type="http://schemas.openxmlformats.org/officeDocument/2006/relationships/hyperlink" Target="https://doi.org/10.4319/lo.2010.55.4.1697" TargetMode="External"/><Relationship Id="rId1344" Type="http://schemas.openxmlformats.org/officeDocument/2006/relationships/hyperlink" Target="http://doi.org/10.1046/j.1365-2427.2002.00970.x" TargetMode="External"/><Relationship Id="rId1551" Type="http://schemas.openxmlformats.org/officeDocument/2006/relationships/hyperlink" Target="https://doi.org/10.1073/pnas.1100480108" TargetMode="External"/><Relationship Id="rId2602" Type="http://schemas.openxmlformats.org/officeDocument/2006/relationships/hyperlink" Target="http://doi.org/10.1016/j.landusepol.2016.05.025" TargetMode="External"/><Relationship Id="rId50" Type="http://schemas.openxmlformats.org/officeDocument/2006/relationships/hyperlink" Target="http://ec.europa.eu/environment/nature/conservation/species/redlist/)" TargetMode="External"/><Relationship Id="rId1204" Type="http://schemas.openxmlformats.org/officeDocument/2006/relationships/hyperlink" Target="https://doi.org/10.1016/j.funeco.2009.10.004" TargetMode="External"/><Relationship Id="rId1411" Type="http://schemas.openxmlformats.org/officeDocument/2006/relationships/hyperlink" Target="https://doi.org/10.1038/nature13014" TargetMode="External"/><Relationship Id="rId3169" Type="http://schemas.openxmlformats.org/officeDocument/2006/relationships/hyperlink" Target="http://doi.org/10.3167/fcl.2014.690104" TargetMode="External"/><Relationship Id="rId3376" Type="http://schemas.openxmlformats.org/officeDocument/2006/relationships/header" Target="header27.xml"/><Relationship Id="rId3583" Type="http://schemas.openxmlformats.org/officeDocument/2006/relationships/hyperlink" Target="http://ec.europa.eu/agriculture/sites/agriculture/files/bilateral-relations/pdf/turkey_en.pdf" TargetMode="External"/><Relationship Id="rId297" Type="http://schemas.openxmlformats.org/officeDocument/2006/relationships/image" Target="media/image92.png"/><Relationship Id="rId2185" Type="http://schemas.openxmlformats.org/officeDocument/2006/relationships/hyperlink" Target="http://doi.org/10.1016/j.energy.2012.11.033" TargetMode="External"/><Relationship Id="rId2392" Type="http://schemas.openxmlformats.org/officeDocument/2006/relationships/hyperlink" Target="http://doi.org/10.1016/j.enpol.2016.03.054" TargetMode="External"/><Relationship Id="rId3029" Type="http://schemas.openxmlformats.org/officeDocument/2006/relationships/hyperlink" Target="http://doi.org/10.1016/j.foreco.2011.02.027" TargetMode="External"/><Relationship Id="rId3236" Type="http://schemas.openxmlformats.org/officeDocument/2006/relationships/hyperlink" Target="http://doi.org/10.1098/rstb.2007.2164" TargetMode="External"/><Relationship Id="rId3790" Type="http://schemas.openxmlformats.org/officeDocument/2006/relationships/hyperlink" Target="http://doi.org/10.1016/j.ecoser.2016.10.006" TargetMode="External"/><Relationship Id="rId157" Type="http://schemas.openxmlformats.org/officeDocument/2006/relationships/hyperlink" Target="http://doi.org/10.1073/pnas.0611508104" TargetMode="External"/><Relationship Id="rId364" Type="http://schemas.openxmlformats.org/officeDocument/2006/relationships/hyperlink" Target="http://doi.org/10.1016/j.ijpara.2012.02.006" TargetMode="External"/><Relationship Id="rId2045" Type="http://schemas.openxmlformats.org/officeDocument/2006/relationships/image" Target="media/image210.png"/><Relationship Id="rId3443" Type="http://schemas.openxmlformats.org/officeDocument/2006/relationships/hyperlink" Target="http://doi.org/10.1016/j.biocon.2016.10.006" TargetMode="External"/><Relationship Id="rId3650" Type="http://schemas.openxmlformats.org/officeDocument/2006/relationships/hyperlink" Target="http://doi.org/10.1016/j.ecss.2015.12.021" TargetMode="External"/><Relationship Id="rId571" Type="http://schemas.openxmlformats.org/officeDocument/2006/relationships/hyperlink" Target="http://doi.org/10.5751/ES-07607-200332" TargetMode="External"/><Relationship Id="rId2252" Type="http://schemas.openxmlformats.org/officeDocument/2006/relationships/hyperlink" Target="http://doi.org/10.1111/j.1461-0248.2010.01443.x" TargetMode="External"/><Relationship Id="rId3303" Type="http://schemas.openxmlformats.org/officeDocument/2006/relationships/hyperlink" Target="http://doi.org/10.1177/13563890022209415" TargetMode="External"/><Relationship Id="rId3510" Type="http://schemas.openxmlformats.org/officeDocument/2006/relationships/hyperlink" Target="http://doi.org/10.1046/j.1523-1739.1992.610037.x" TargetMode="External"/><Relationship Id="rId224" Type="http://schemas.openxmlformats.org/officeDocument/2006/relationships/image" Target="media/image44.png"/><Relationship Id="rId431" Type="http://schemas.openxmlformats.org/officeDocument/2006/relationships/hyperlink" Target="http://doi.org/10.5751/ES-05367-180228" TargetMode="External"/><Relationship Id="rId1061" Type="http://schemas.openxmlformats.org/officeDocument/2006/relationships/hyperlink" Target="https://doi.org/10.5038/1827-806X.33.1.10" TargetMode="External"/><Relationship Id="rId2112" Type="http://schemas.openxmlformats.org/officeDocument/2006/relationships/hyperlink" Target="http://doi.org/10.1002/joc.1765" TargetMode="External"/><Relationship Id="rId1878" Type="http://schemas.openxmlformats.org/officeDocument/2006/relationships/hyperlink" Target="https://doi.org/10.1073/pnas.0409902102" TargetMode="External"/><Relationship Id="rId2929" Type="http://schemas.openxmlformats.org/officeDocument/2006/relationships/hyperlink" Target="http://doi.org/10.1007/s10584-007-9308-6" TargetMode="External"/><Relationship Id="rId4077" Type="http://schemas.openxmlformats.org/officeDocument/2006/relationships/hyperlink" Target="http://doi.org/10.2134/jeq2011.0439" TargetMode="External"/><Relationship Id="rId1738" Type="http://schemas.openxmlformats.org/officeDocument/2006/relationships/hyperlink" Target="https://doi.org/10.1111/j.1365-2486.2011.02590.x" TargetMode="External"/><Relationship Id="rId3093" Type="http://schemas.openxmlformats.org/officeDocument/2006/relationships/hyperlink" Target="http://doi.org/10.1111/j.1365-2664.2012.02195.x" TargetMode="External"/><Relationship Id="rId4144" Type="http://schemas.openxmlformats.org/officeDocument/2006/relationships/hyperlink" Target="http://whc.unesco.org/en/list/754/documents/" TargetMode="External"/><Relationship Id="rId1945" Type="http://schemas.openxmlformats.org/officeDocument/2006/relationships/hyperlink" Target="https://doi.org/10.1073/pnas.0503198103" TargetMode="External"/><Relationship Id="rId3160" Type="http://schemas.openxmlformats.org/officeDocument/2006/relationships/hyperlink" Target="http://doi.org/10.1016/j.agee.2005.11.007" TargetMode="External"/><Relationship Id="rId4004" Type="http://schemas.openxmlformats.org/officeDocument/2006/relationships/hyperlink" Target="https://pub.epsilon.slu.se/2203/1/roturier_s_091212.pdf" TargetMode="External"/><Relationship Id="rId4211" Type="http://schemas.openxmlformats.org/officeDocument/2006/relationships/hyperlink" Target="http://doi.org/10.1007/s10531-008-9530-1" TargetMode="External"/><Relationship Id="rId1805" Type="http://schemas.openxmlformats.org/officeDocument/2006/relationships/hyperlink" Target="http://doi.org/10.1038/ncomms5151" TargetMode="External"/><Relationship Id="rId3020" Type="http://schemas.openxmlformats.org/officeDocument/2006/relationships/hyperlink" Target="http://doi.org/10.1007/s10584-011-0148-z" TargetMode="External"/><Relationship Id="rId3977" Type="http://schemas.openxmlformats.org/officeDocument/2006/relationships/hyperlink" Target="http://doi.org/10.1046/j.1523-1739.2003.01467.x" TargetMode="External"/><Relationship Id="rId898" Type="http://schemas.openxmlformats.org/officeDocument/2006/relationships/hyperlink" Target="http://www.who.int/gho/countries/en/" TargetMode="External"/><Relationship Id="rId2579" Type="http://schemas.openxmlformats.org/officeDocument/2006/relationships/hyperlink" Target="http://doi.org/10.1016/j.foreco.2013.08.042" TargetMode="External"/><Relationship Id="rId2786" Type="http://schemas.openxmlformats.org/officeDocument/2006/relationships/hyperlink" Target="http://doi.org/10.1126/science.1253425" TargetMode="External"/><Relationship Id="rId2993" Type="http://schemas.openxmlformats.org/officeDocument/2006/relationships/hyperlink" Target="http://doi.org/10.1016/j.forpol.2015.07.002" TargetMode="External"/><Relationship Id="rId3837" Type="http://schemas.openxmlformats.org/officeDocument/2006/relationships/hyperlink" Target="http://doi.org/10.1016/j.envsci.2015.07.009" TargetMode="External"/><Relationship Id="rId758" Type="http://schemas.openxmlformats.org/officeDocument/2006/relationships/hyperlink" Target="https://www.sciencedirect.com/science/article/pii/S1877343517300040?via%3Dihub" TargetMode="External"/><Relationship Id="rId965" Type="http://schemas.openxmlformats.org/officeDocument/2006/relationships/image" Target="media/image121.png"/><Relationship Id="rId1388" Type="http://schemas.openxmlformats.org/officeDocument/2006/relationships/hyperlink" Target="https://doi.org/10.3354/dao076087" TargetMode="External"/><Relationship Id="rId1595" Type="http://schemas.openxmlformats.org/officeDocument/2006/relationships/hyperlink" Target="http://doi.org/10.3732/ajb.1400370" TargetMode="External"/><Relationship Id="rId2439" Type="http://schemas.openxmlformats.org/officeDocument/2006/relationships/hyperlink" Target="http://doi.org/10.1016/j.marpolbul.2012.09.017" TargetMode="External"/><Relationship Id="rId2646" Type="http://schemas.openxmlformats.org/officeDocument/2006/relationships/hyperlink" Target="http://doi.org/10.1890/1540-9295(2004)002%5b0191:ELP%5d2.0.CO;2" TargetMode="External"/><Relationship Id="rId2853" Type="http://schemas.openxmlformats.org/officeDocument/2006/relationships/hyperlink" Target="http://doi.org/10.1073/pnas.0509060102" TargetMode="External"/><Relationship Id="rId3904" Type="http://schemas.openxmlformats.org/officeDocument/2006/relationships/hyperlink" Target="http://doi.org/10.1007/s10531-010-9888-8" TargetMode="External"/><Relationship Id="rId94" Type="http://schemas.openxmlformats.org/officeDocument/2006/relationships/hyperlink" Target="https://www.eea.europa.eu/publications" TargetMode="External"/><Relationship Id="rId618" Type="http://schemas.openxmlformats.org/officeDocument/2006/relationships/hyperlink" Target="http://doi.org/10.1111/gcb.12179" TargetMode="External"/><Relationship Id="rId825" Type="http://schemas.openxmlformats.org/officeDocument/2006/relationships/hyperlink" Target="http://doi.org/10.1016/j.ecolind.2016.06.050" TargetMode="External"/><Relationship Id="rId1248" Type="http://schemas.openxmlformats.org/officeDocument/2006/relationships/hyperlink" Target="http://www.ebcc.info/index.php" TargetMode="External"/><Relationship Id="rId1455" Type="http://schemas.openxmlformats.org/officeDocument/2006/relationships/hyperlink" Target="http://doi.org/10.1038/nature10282" TargetMode="External"/><Relationship Id="rId1662" Type="http://schemas.openxmlformats.org/officeDocument/2006/relationships/hyperlink" Target="https://eoimages.gsfc.nasa.gov/images/imagerecords/70000/70736/CaspianSea.A2004100.0945.1km.jpg" TargetMode="External"/><Relationship Id="rId2506" Type="http://schemas.openxmlformats.org/officeDocument/2006/relationships/hyperlink" Target="http://doi.org/10.1111/j.1365-2486.2007.01518.x" TargetMode="External"/><Relationship Id="rId1108" Type="http://schemas.openxmlformats.org/officeDocument/2006/relationships/hyperlink" Target="https://doi.org/10.1038/ncomms10697" TargetMode="External"/><Relationship Id="rId1315" Type="http://schemas.openxmlformats.org/officeDocument/2006/relationships/hyperlink" Target="http://doi.org/10.1098/rsbl.2005.0357" TargetMode="External"/><Relationship Id="rId2713" Type="http://schemas.openxmlformats.org/officeDocument/2006/relationships/hyperlink" Target="http://doi.org/10.1111/mec.12995" TargetMode="External"/><Relationship Id="rId2920" Type="http://schemas.openxmlformats.org/officeDocument/2006/relationships/hyperlink" Target="http://doi.org/10.1016/j.gecco.2015.11.002" TargetMode="External"/><Relationship Id="rId1522" Type="http://schemas.openxmlformats.org/officeDocument/2006/relationships/hyperlink" Target="http://www.wwf.ru/resources/publ/book/eng/486" TargetMode="External"/><Relationship Id="rId21" Type="http://schemas.openxmlformats.org/officeDocument/2006/relationships/image" Target="media/image7.png"/><Relationship Id="rId2089" Type="http://schemas.openxmlformats.org/officeDocument/2006/relationships/hyperlink" Target="https://doi.org/10.1016/j.dendro.2010.07.001" TargetMode="External"/><Relationship Id="rId3487" Type="http://schemas.openxmlformats.org/officeDocument/2006/relationships/hyperlink" Target="http://doi.org/10.1016/j.jrurstud.2010.11.001" TargetMode="External"/><Relationship Id="rId3694" Type="http://schemas.openxmlformats.org/officeDocument/2006/relationships/hyperlink" Target="http://doi.org/10.15779/Z38BN7K" TargetMode="External"/><Relationship Id="rId2296" Type="http://schemas.openxmlformats.org/officeDocument/2006/relationships/hyperlink" Target="http://doi.org/10.1016/j.cosust.2014.11.002" TargetMode="External"/><Relationship Id="rId3347" Type="http://schemas.openxmlformats.org/officeDocument/2006/relationships/hyperlink" Target="http://www.weforum.org/projects/new-vision-agriculture" TargetMode="External"/><Relationship Id="rId3554" Type="http://schemas.openxmlformats.org/officeDocument/2006/relationships/hyperlink" Target="https://www.eea.europa.eu/publications/mapping-europes-ecosystems" TargetMode="External"/><Relationship Id="rId3761" Type="http://schemas.openxmlformats.org/officeDocument/2006/relationships/hyperlink" Target="https://www.isa.org.jm/documents/standardization-environmental-data-and-information-development-guidelines" TargetMode="External"/><Relationship Id="rId268" Type="http://schemas.openxmlformats.org/officeDocument/2006/relationships/image" Target="media/image71.png"/><Relationship Id="rId475" Type="http://schemas.openxmlformats.org/officeDocument/2006/relationships/hyperlink" Target="http://doi.org/10.1016/0006-3207(92)91201-3" TargetMode="External"/><Relationship Id="rId682" Type="http://schemas.openxmlformats.org/officeDocument/2006/relationships/hyperlink" Target="http://doi.org/10.1016/j.biombioe.2017.05.003" TargetMode="External"/><Relationship Id="rId2156" Type="http://schemas.openxmlformats.org/officeDocument/2006/relationships/hyperlink" Target="http://doi.org/10.1073/pnas.1007217108" TargetMode="External"/><Relationship Id="rId2363" Type="http://schemas.openxmlformats.org/officeDocument/2006/relationships/hyperlink" Target="http://doi.org/10.3000/17252555.L_2009.140.eng" TargetMode="External"/><Relationship Id="rId2570" Type="http://schemas.openxmlformats.org/officeDocument/2006/relationships/hyperlink" Target="http://doi.org/10.1046/j.1461-0248.2003.00402.x" TargetMode="External"/><Relationship Id="rId3207" Type="http://schemas.openxmlformats.org/officeDocument/2006/relationships/hyperlink" Target="http://doi.org/10.5751/ES-06915-190432" TargetMode="External"/><Relationship Id="rId3414" Type="http://schemas.openxmlformats.org/officeDocument/2006/relationships/hyperlink" Target="http://doi.org/10.1016/j.forpol.2014.07.002" TargetMode="External"/><Relationship Id="rId3621" Type="http://schemas.openxmlformats.org/officeDocument/2006/relationships/hyperlink" Target="http://doi.org/10.1002/eet.1585" TargetMode="External"/><Relationship Id="rId128" Type="http://schemas.openxmlformats.org/officeDocument/2006/relationships/hyperlink" Target="http://doi.org/10.1080/00139157.2014.861673" TargetMode="External"/><Relationship Id="rId335" Type="http://schemas.openxmlformats.org/officeDocument/2006/relationships/hyperlink" Target="http://doi.org/10.2193/2005-389" TargetMode="External"/><Relationship Id="rId542" Type="http://schemas.openxmlformats.org/officeDocument/2006/relationships/hyperlink" Target="http://doi.org/10.1093/icesjms/fsu034" TargetMode="External"/><Relationship Id="rId1172" Type="http://schemas.openxmlformats.org/officeDocument/2006/relationships/hyperlink" Target="https://doi.org/10.1007/s10750-007-9225-8" TargetMode="External"/><Relationship Id="rId2016" Type="http://schemas.openxmlformats.org/officeDocument/2006/relationships/image" Target="media/image184.png"/><Relationship Id="rId2223" Type="http://schemas.openxmlformats.org/officeDocument/2006/relationships/hyperlink" Target="http://doi.org/10.1016/j.forpol.2009.08.009" TargetMode="External"/><Relationship Id="rId2430" Type="http://schemas.openxmlformats.org/officeDocument/2006/relationships/hyperlink" Target="http://doi.org/10.1641/0006-3568(2002)052%5b0143:PCAUDF%5d2.0.CO;2" TargetMode="External"/><Relationship Id="rId402" Type="http://schemas.openxmlformats.org/officeDocument/2006/relationships/hyperlink" Target="http://doi.org/10.1126/science.1257553" TargetMode="External"/><Relationship Id="rId1032" Type="http://schemas.openxmlformats.org/officeDocument/2006/relationships/hyperlink" Target="https://doi.org/10.1016/j.marenvres.2016.07.010" TargetMode="External"/><Relationship Id="rId4188" Type="http://schemas.openxmlformats.org/officeDocument/2006/relationships/hyperlink" Target="http://doi.org/10.1006/jevp.2001.0204" TargetMode="External"/><Relationship Id="rId1989" Type="http://schemas.openxmlformats.org/officeDocument/2006/relationships/hyperlink" Target="http://www.zoinet.org/web/sites/default/files/publications/Biodiversity-CA-EN.pdf" TargetMode="External"/><Relationship Id="rId4048" Type="http://schemas.openxmlformats.org/officeDocument/2006/relationships/hyperlink" Target="http://doi.org/10.1007/s10795-007-9036-0" TargetMode="External"/><Relationship Id="rId1849" Type="http://schemas.openxmlformats.org/officeDocument/2006/relationships/hyperlink" Target="https://doi.org/10.5268/IW-4.4.722" TargetMode="External"/><Relationship Id="rId3064" Type="http://schemas.openxmlformats.org/officeDocument/2006/relationships/hyperlink" Target="http://doi.org/10.1007/BF02471975" TargetMode="External"/><Relationship Id="rId192" Type="http://schemas.openxmlformats.org/officeDocument/2006/relationships/hyperlink" Target="http://doi.org/10.1080/15387216.2017.1295876" TargetMode="External"/><Relationship Id="rId1709" Type="http://schemas.openxmlformats.org/officeDocument/2006/relationships/hyperlink" Target="https://doi.org/10.1098/rspb.2006.3632" TargetMode="External"/><Relationship Id="rId1916" Type="http://schemas.openxmlformats.org/officeDocument/2006/relationships/hyperlink" Target="https://doi.org/10.1038/srep26808" TargetMode="External"/><Relationship Id="rId3271" Type="http://schemas.openxmlformats.org/officeDocument/2006/relationships/hyperlink" Target="http://doi.org/10.1080/02626667.2011.631188" TargetMode="External"/><Relationship Id="rId4115" Type="http://schemas.openxmlformats.org/officeDocument/2006/relationships/hyperlink" Target="http://landportal.info/sites/default/files/kyrgyz_livestock_pasture_management_and_use.pdf" TargetMode="External"/><Relationship Id="rId2080" Type="http://schemas.openxmlformats.org/officeDocument/2006/relationships/image" Target="media/image243.png"/><Relationship Id="rId3131" Type="http://schemas.openxmlformats.org/officeDocument/2006/relationships/image" Target="media/image276.png"/><Relationship Id="rId2897" Type="http://schemas.openxmlformats.org/officeDocument/2006/relationships/hyperlink" Target="http://doi.org/10.1016/j.jclepro.2015.06.100" TargetMode="External"/><Relationship Id="rId3948" Type="http://schemas.openxmlformats.org/officeDocument/2006/relationships/hyperlink" Target="http://www.fao.org/3/a-x6400r.pdf" TargetMode="External"/><Relationship Id="rId869" Type="http://schemas.openxmlformats.org/officeDocument/2006/relationships/hyperlink" Target="http://maps.tnc.org/globalmaps.html" TargetMode="External"/><Relationship Id="rId1499" Type="http://schemas.openxmlformats.org/officeDocument/2006/relationships/hyperlink" Target="http://www.stat.gov.kz" TargetMode="External"/><Relationship Id="rId729" Type="http://schemas.openxmlformats.org/officeDocument/2006/relationships/hyperlink" Target="http://doi.org/10.1016/j.ecolind.2014.04.018" TargetMode="External"/><Relationship Id="rId1359" Type="http://schemas.openxmlformats.org/officeDocument/2006/relationships/hyperlink" Target="https://www.cbd.int/reports/search" TargetMode="External"/><Relationship Id="rId2757" Type="http://schemas.openxmlformats.org/officeDocument/2006/relationships/hyperlink" Target="http://doi.org/10.1787/9789264188563-en" TargetMode="External"/><Relationship Id="rId2964" Type="http://schemas.openxmlformats.org/officeDocument/2006/relationships/hyperlink" Target="http://doi.org/10.1088/1748-9326/4/4/045013" TargetMode="External"/><Relationship Id="rId3808" Type="http://schemas.openxmlformats.org/officeDocument/2006/relationships/hyperlink" Target="http://doi.org/10.1080/1088937X.2015.1056859" TargetMode="External"/><Relationship Id="rId936" Type="http://schemas.openxmlformats.org/officeDocument/2006/relationships/image" Target="media/image102.png"/><Relationship Id="rId1219" Type="http://schemas.openxmlformats.org/officeDocument/2006/relationships/hyperlink" Target="https://doi.org/10.1017/s0376892905001840" TargetMode="External"/><Relationship Id="rId1566" Type="http://schemas.openxmlformats.org/officeDocument/2006/relationships/hyperlink" Target="https://doi.org/10.3354/meps08029" TargetMode="External"/><Relationship Id="rId1773" Type="http://schemas.openxmlformats.org/officeDocument/2006/relationships/hyperlink" Target="http://dx.doi.org/10.1098/rstb.2014.0060" TargetMode="External"/><Relationship Id="rId1980" Type="http://schemas.openxmlformats.org/officeDocument/2006/relationships/hyperlink" Target="https://doi.org/10.1007/s00027-014-0377-0" TargetMode="External"/><Relationship Id="rId2617" Type="http://schemas.openxmlformats.org/officeDocument/2006/relationships/hyperlink" Target="http://doi.org/10.1016/j.ecolecon.2010.05.003" TargetMode="External"/><Relationship Id="rId2824" Type="http://schemas.openxmlformats.org/officeDocument/2006/relationships/hyperlink" Target="http://botany.ut.ee/sites/default/files/www_ut/magistritoo_elisabeth_prangel.pdf" TargetMode="External"/><Relationship Id="rId65" Type="http://schemas.openxmlformats.org/officeDocument/2006/relationships/hyperlink" Target="http://www.wwf.ru/resources/publ/book/eng/500" TargetMode="External"/><Relationship Id="rId1426" Type="http://schemas.openxmlformats.org/officeDocument/2006/relationships/hyperlink" Target="http://www.helcom.fi/baltic-sea-trends/indicators/abundance-of-waterbirds-in-the-breeding-season/" TargetMode="External"/><Relationship Id="rId1633" Type="http://schemas.openxmlformats.org/officeDocument/2006/relationships/hyperlink" Target="https://doi.org/10.19189/MaP.2013.OMB.150" TargetMode="External"/><Relationship Id="rId1840" Type="http://schemas.openxmlformats.org/officeDocument/2006/relationships/hyperlink" Target="https://doi.org/10.1098/rstb.2015.0269" TargetMode="External"/><Relationship Id="rId1700" Type="http://schemas.openxmlformats.org/officeDocument/2006/relationships/hyperlink" Target="https://doi.org/10.1038/nclimate2448" TargetMode="External"/><Relationship Id="rId3598" Type="http://schemas.openxmlformats.org/officeDocument/2006/relationships/hyperlink" Target="http://www.europarl.europa.eu/atyourservice/en/displayFtu.html?ftuId=FTU_5.7.1.html" TargetMode="External"/><Relationship Id="rId3458" Type="http://schemas.openxmlformats.org/officeDocument/2006/relationships/hyperlink" Target="http://doi.org/10.1007/978-981-287-417-7_19" TargetMode="External"/><Relationship Id="rId3665" Type="http://schemas.openxmlformats.org/officeDocument/2006/relationships/hyperlink" Target="https://www.giz.de/expertise/html/4702.html" TargetMode="External"/><Relationship Id="rId3872" Type="http://schemas.openxmlformats.org/officeDocument/2006/relationships/hyperlink" Target="http://www.millenniumassessment.org/en/index.aspx" TargetMode="External"/><Relationship Id="rId379" Type="http://schemas.openxmlformats.org/officeDocument/2006/relationships/hyperlink" Target="http://doi.org/10.1071/MF12124" TargetMode="External"/><Relationship Id="rId586" Type="http://schemas.openxmlformats.org/officeDocument/2006/relationships/hyperlink" Target="http://doi.org/10.1016/j.ecolind.2016.02.062" TargetMode="External"/><Relationship Id="rId793" Type="http://schemas.openxmlformats.org/officeDocument/2006/relationships/hyperlink" Target="http://doi.org/10.1016/j.ecolind.2017.02.001" TargetMode="External"/><Relationship Id="rId2267" Type="http://schemas.openxmlformats.org/officeDocument/2006/relationships/hyperlink" Target="http://doi.org/10.1016/j.marpolbul.2012.01.011" TargetMode="External"/><Relationship Id="rId2474" Type="http://schemas.openxmlformats.org/officeDocument/2006/relationships/hyperlink" Target="http://doi.org/10.1080/01426397.2017.1335862" TargetMode="External"/><Relationship Id="rId2681" Type="http://schemas.openxmlformats.org/officeDocument/2006/relationships/hyperlink" Target="http://www.agro-business.com.ua/" TargetMode="External"/><Relationship Id="rId3318" Type="http://schemas.openxmlformats.org/officeDocument/2006/relationships/hyperlink" Target="http://doi.org/10.1007/s10663-014-9267-x" TargetMode="External"/><Relationship Id="rId3525" Type="http://schemas.openxmlformats.org/officeDocument/2006/relationships/hyperlink" Target="http://doi.org/10.1016/j.gloenvcha.2014.04.016" TargetMode="External"/><Relationship Id="rId239" Type="http://schemas.openxmlformats.org/officeDocument/2006/relationships/image" Target="media/image53.png"/><Relationship Id="rId446" Type="http://schemas.openxmlformats.org/officeDocument/2006/relationships/hyperlink" Target="https://www.eea.europa.eu/data-and-maps/indicators/nutrients-in-transitional-coastal-and-3/assessment" TargetMode="External"/><Relationship Id="rId653" Type="http://schemas.openxmlformats.org/officeDocument/2006/relationships/hyperlink" Target="http://doi.org/10.1016/j.ecolind.2016.03.009" TargetMode="External"/><Relationship Id="rId1076" Type="http://schemas.openxmlformats.org/officeDocument/2006/relationships/hyperlink" Target="https://doi.org/10.1038/nature13855" TargetMode="External"/><Relationship Id="rId1283" Type="http://schemas.openxmlformats.org/officeDocument/2006/relationships/hyperlink" Target="http://forum.eionet.europa.eu/nrc-marine-coastal-and-maritime/library/former-interest-groups-related-coastal-marine-and-maritime/nrc-marine-and-coastal-environment/background-reports-etc-icm-technical-report-1-2015-msfd-article-8-reporting" TargetMode="External"/><Relationship Id="rId1490" Type="http://schemas.openxmlformats.org/officeDocument/2006/relationships/hyperlink" Target="https://doi.org/10.1073/pnas.1006141107" TargetMode="External"/><Relationship Id="rId2127" Type="http://schemas.openxmlformats.org/officeDocument/2006/relationships/hyperlink" Target="http://doi.org/10.1111/j.1365-3040.2005.01341.x" TargetMode="External"/><Relationship Id="rId2334" Type="http://schemas.openxmlformats.org/officeDocument/2006/relationships/hyperlink" Target="https://www.eea.europa.eu/themes/sustainability-transitions/global-megatrends/global-megatends" TargetMode="External"/><Relationship Id="rId3732" Type="http://schemas.openxmlformats.org/officeDocument/2006/relationships/hyperlink" Target="http://doi.org/10.1111/j.1468-0491.2006.00314.x" TargetMode="External"/><Relationship Id="rId306" Type="http://schemas.openxmlformats.org/officeDocument/2006/relationships/hyperlink" Target="https://www.ipbes.net/sites/default/files/eca_ch_2_appendix_2.9_economic_values.pdf" TargetMode="External"/><Relationship Id="rId860" Type="http://schemas.openxmlformats.org/officeDocument/2006/relationships/hyperlink" Target="http://doi.org/10.1016/j.ecolind.2013.11.010" TargetMode="External"/><Relationship Id="rId1143" Type="http://schemas.openxmlformats.org/officeDocument/2006/relationships/hyperlink" Target="https://doi.org/10.1111/j.1365-2486.2008.01657.x" TargetMode="External"/><Relationship Id="rId2541" Type="http://schemas.openxmlformats.org/officeDocument/2006/relationships/hyperlink" Target="http://doi.org/10.1111/cobi.12299" TargetMode="External"/><Relationship Id="rId513" Type="http://schemas.openxmlformats.org/officeDocument/2006/relationships/hyperlink" Target="http://doi.org/10.1038/s41598-017-00324-3" TargetMode="External"/><Relationship Id="rId720" Type="http://schemas.openxmlformats.org/officeDocument/2006/relationships/hyperlink" Target="http://doi.org/10.1016/j.ecolind.2017.02.009" TargetMode="External"/><Relationship Id="rId1350" Type="http://schemas.openxmlformats.org/officeDocument/2006/relationships/hyperlink" Target="https://doi.org/10.1007/s00442-010-1843-6" TargetMode="External"/><Relationship Id="rId2401" Type="http://schemas.openxmlformats.org/officeDocument/2006/relationships/hyperlink" Target="http://doi.org/10.1111/eva.12112" TargetMode="External"/><Relationship Id="rId4159" Type="http://schemas.openxmlformats.org/officeDocument/2006/relationships/hyperlink" Target="http://www.umb.no/statisk/noragric/publications/reports/2011_nor_rep_60.pdf" TargetMode="External"/><Relationship Id="rId1003" Type="http://schemas.openxmlformats.org/officeDocument/2006/relationships/image" Target="media/image155.png"/><Relationship Id="rId1210" Type="http://schemas.openxmlformats.org/officeDocument/2006/relationships/hyperlink" Target="https://doi.org/10.1371/journal.pone.0011832" TargetMode="External"/><Relationship Id="rId3175" Type="http://schemas.openxmlformats.org/officeDocument/2006/relationships/hyperlink" Target="http://doi.org/10.1007/s10980-014-0148-2" TargetMode="External"/><Relationship Id="rId3382" Type="http://schemas.openxmlformats.org/officeDocument/2006/relationships/image" Target="media/image293.png"/><Relationship Id="rId4019" Type="http://schemas.openxmlformats.org/officeDocument/2006/relationships/hyperlink" Target="http://doi.org/10.5558/tfc2012-051" TargetMode="External"/><Relationship Id="rId2191" Type="http://schemas.openxmlformats.org/officeDocument/2006/relationships/hyperlink" Target="http://doi.org/10.1007/978-94-007-2144-9_7" TargetMode="External"/><Relationship Id="rId3035" Type="http://schemas.openxmlformats.org/officeDocument/2006/relationships/hyperlink" Target="http://doi.org/10.1007/s10980-011-9585-3" TargetMode="External"/><Relationship Id="rId3242" Type="http://schemas.openxmlformats.org/officeDocument/2006/relationships/hyperlink" Target="http://doi.org/10.1371/journal.pone.0107572" TargetMode="External"/><Relationship Id="rId163" Type="http://schemas.openxmlformats.org/officeDocument/2006/relationships/hyperlink" Target="http://doi.org/10.1117/12.628558" TargetMode="External"/><Relationship Id="rId370" Type="http://schemas.openxmlformats.org/officeDocument/2006/relationships/hyperlink" Target="http://doi.org/10.1016/j.aaspro.2016.02.099" TargetMode="External"/><Relationship Id="rId2051" Type="http://schemas.openxmlformats.org/officeDocument/2006/relationships/image" Target="media/image216.png"/><Relationship Id="rId3102" Type="http://schemas.openxmlformats.org/officeDocument/2006/relationships/header" Target="header19.xml"/><Relationship Id="rId230" Type="http://schemas.openxmlformats.org/officeDocument/2006/relationships/hyperlink" Target="http://datazone.birdlife.org/info/euroredlist" TargetMode="External"/><Relationship Id="rId2868" Type="http://schemas.openxmlformats.org/officeDocument/2006/relationships/hyperlink" Target="http://doi.org/10.1556/ComEc.9.2008.2.3" TargetMode="External"/><Relationship Id="rId3919" Type="http://schemas.openxmlformats.org/officeDocument/2006/relationships/hyperlink" Target="http://doi.org/10.1787/rev_fish-2013-en" TargetMode="External"/><Relationship Id="rId4083" Type="http://schemas.openxmlformats.org/officeDocument/2006/relationships/hyperlink" Target="http://audit.gov.ru/en/activities/international-activities/intosai-working-group-on-key-national-indicators/knowledge-bases/Strategy_Plan_2008-2011_14-4-10-buleten-fl-617.pdf" TargetMode="External"/><Relationship Id="rId1677" Type="http://schemas.openxmlformats.org/officeDocument/2006/relationships/hyperlink" Target="http://doi.org/10.1007/BF02010435" TargetMode="External"/><Relationship Id="rId1884" Type="http://schemas.openxmlformats.org/officeDocument/2006/relationships/hyperlink" Target="https://doi.org/10.2478/v10104-011-0045-0" TargetMode="External"/><Relationship Id="rId2728" Type="http://schemas.openxmlformats.org/officeDocument/2006/relationships/hyperlink" Target="http://doi.org/10.1111/j.1467-2979.2006.00205.x" TargetMode="External"/><Relationship Id="rId2935" Type="http://schemas.openxmlformats.org/officeDocument/2006/relationships/hyperlink" Target="http://doi.org/10.1126/science.1108142" TargetMode="External"/><Relationship Id="rId907" Type="http://schemas.openxmlformats.org/officeDocument/2006/relationships/hyperlink" Target="http://databank.worldbank.org/data/reports.aspx?source=world-development-indicators" TargetMode="External"/><Relationship Id="rId1537" Type="http://schemas.openxmlformats.org/officeDocument/2006/relationships/hyperlink" Target="https://doi.org/10.1086/soutjanth.11.4.3628907" TargetMode="External"/><Relationship Id="rId1744" Type="http://schemas.openxmlformats.org/officeDocument/2006/relationships/hyperlink" Target="https://doi.org/10.3103/S1068373913070108" TargetMode="External"/><Relationship Id="rId1951" Type="http://schemas.openxmlformats.org/officeDocument/2006/relationships/hyperlink" Target="https://doi.org/10.1016/j.fishres.2012.12.004" TargetMode="External"/><Relationship Id="rId4150" Type="http://schemas.openxmlformats.org/officeDocument/2006/relationships/hyperlink" Target="https://rmportal.net/library/content/1/118_centralasia/at_download/file" TargetMode="External"/><Relationship Id="rId36" Type="http://schemas.openxmlformats.org/officeDocument/2006/relationships/image" Target="media/image16.png"/><Relationship Id="rId1604" Type="http://schemas.openxmlformats.org/officeDocument/2006/relationships/hyperlink" Target="https://doi.org/10.1890/08-2109.1" TargetMode="External"/><Relationship Id="rId4010" Type="http://schemas.openxmlformats.org/officeDocument/2006/relationships/hyperlink" Target="http://doi.org/10.1016/j.eiar.2016.03.003" TargetMode="External"/><Relationship Id="rId1811" Type="http://schemas.openxmlformats.org/officeDocument/2006/relationships/hyperlink" Target="https://doi.org/10.1038/ncomms14435" TargetMode="External"/><Relationship Id="rId3569" Type="http://schemas.openxmlformats.org/officeDocument/2006/relationships/hyperlink" Target="http://eur-lex.europa.eu/LexUriServ/LexUriServ.do?uri=COM:2009:0162:FIN:EN:PDF" TargetMode="External"/><Relationship Id="rId697" Type="http://schemas.openxmlformats.org/officeDocument/2006/relationships/hyperlink" Target="http://doi.org/10.1111/1365-2664.12833" TargetMode="External"/><Relationship Id="rId2378" Type="http://schemas.openxmlformats.org/officeDocument/2006/relationships/hyperlink" Target="http://doi.org/10.1016/S0378-1127(00)00375-3" TargetMode="External"/><Relationship Id="rId3429" Type="http://schemas.openxmlformats.org/officeDocument/2006/relationships/hyperlink" Target="http://doi.org/10.1016/j.gloenvcha.2014.03.002" TargetMode="External"/><Relationship Id="rId3776" Type="http://schemas.openxmlformats.org/officeDocument/2006/relationships/hyperlink" Target="http://doi.org/10.1038/nclimate2725" TargetMode="External"/><Relationship Id="rId3983" Type="http://schemas.openxmlformats.org/officeDocument/2006/relationships/hyperlink" Target="http://doi.org/10.1080/13549839.2015.1032230" TargetMode="External"/><Relationship Id="rId1187" Type="http://schemas.openxmlformats.org/officeDocument/2006/relationships/hyperlink" Target="https://doi.org/10.1007/BF00026281" TargetMode="External"/><Relationship Id="rId2585" Type="http://schemas.openxmlformats.org/officeDocument/2006/relationships/hyperlink" Target="http://www.cabi.org/bookshop/book/9781780643373" TargetMode="External"/><Relationship Id="rId2792" Type="http://schemas.openxmlformats.org/officeDocument/2006/relationships/hyperlink" Target="http://doi.org/10.1111/j.1365-2486.2011.02568.x" TargetMode="External"/><Relationship Id="rId3636" Type="http://schemas.openxmlformats.org/officeDocument/2006/relationships/hyperlink" Target="https://www.blw.admin.ch/blw/en/home/services/publikationen/berichte.html" TargetMode="External"/><Relationship Id="rId3843" Type="http://schemas.openxmlformats.org/officeDocument/2006/relationships/hyperlink" Target="http://doi.org/10.3402/iee.v5.30082" TargetMode="External"/><Relationship Id="rId557" Type="http://schemas.openxmlformats.org/officeDocument/2006/relationships/hyperlink" Target="https://www.iea.org/publications" TargetMode="External"/><Relationship Id="rId764" Type="http://schemas.openxmlformats.org/officeDocument/2006/relationships/hyperlink" Target="https://www.sciencedirect.com/science/article/pii/S1877343517300040?via%3Dihub" TargetMode="External"/><Relationship Id="rId971" Type="http://schemas.openxmlformats.org/officeDocument/2006/relationships/image" Target="media/image127.png"/><Relationship Id="rId1394" Type="http://schemas.openxmlformats.org/officeDocument/2006/relationships/hyperlink" Target="https://doi.org/10.1038/ncomms8615" TargetMode="External"/><Relationship Id="rId2238" Type="http://schemas.openxmlformats.org/officeDocument/2006/relationships/hyperlink" Target="http://doi.org/10.1177/0013916504269644" TargetMode="External"/><Relationship Id="rId2445" Type="http://schemas.openxmlformats.org/officeDocument/2006/relationships/hyperlink" Target="http://doi.org/10.1016/j.jep.2007.11.045" TargetMode="External"/><Relationship Id="rId2652" Type="http://schemas.openxmlformats.org/officeDocument/2006/relationships/hyperlink" Target="http://doi.org/10.2307/3099993" TargetMode="External"/><Relationship Id="rId3703" Type="http://schemas.openxmlformats.org/officeDocument/2006/relationships/hyperlink" Target="http://pdf.wri.org/corporate_ecosystem_services_review.pdf" TargetMode="External"/><Relationship Id="rId3910" Type="http://schemas.openxmlformats.org/officeDocument/2006/relationships/hyperlink" Target="http://www.keepeek.com/Digital-Asset-Management/oecd/environment/handbook-of-incentive-measures-for-biodiversity_9789264173903-en" TargetMode="External"/><Relationship Id="rId417" Type="http://schemas.openxmlformats.org/officeDocument/2006/relationships/hyperlink" Target="http://doi.org/10.3354/meps11190" TargetMode="External"/><Relationship Id="rId624" Type="http://schemas.openxmlformats.org/officeDocument/2006/relationships/hyperlink" Target="http://doi.org/10.1016/j.catena.2015.06.002" TargetMode="External"/><Relationship Id="rId831" Type="http://schemas.openxmlformats.org/officeDocument/2006/relationships/hyperlink" Target="http://doi.org/10.1016/j.landusepol.2016.05.018" TargetMode="External"/><Relationship Id="rId1047" Type="http://schemas.openxmlformats.org/officeDocument/2006/relationships/hyperlink" Target="https://doi.org/10.1007/s10531-016-1141-7" TargetMode="External"/><Relationship Id="rId1254" Type="http://schemas.openxmlformats.org/officeDocument/2006/relationships/hyperlink" Target="https://www.eea.europa.eu/publications/report_2002_0524_154909/biogeographical-regions-in-europe/mediterranean_biogeografical_region.pdf/view" TargetMode="External"/><Relationship Id="rId1461" Type="http://schemas.openxmlformats.org/officeDocument/2006/relationships/hyperlink" Target="https://doi.org/10.1111/jbi.12009" TargetMode="External"/><Relationship Id="rId2305" Type="http://schemas.openxmlformats.org/officeDocument/2006/relationships/hyperlink" Target="http://doi.org/10.1146/annurev.energy.28.050302.105532" TargetMode="External"/><Relationship Id="rId2512" Type="http://schemas.openxmlformats.org/officeDocument/2006/relationships/hyperlink" Target="http://doi.org/10.1146/annurev.ecolsys.110308.120227" TargetMode="External"/><Relationship Id="rId1114" Type="http://schemas.openxmlformats.org/officeDocument/2006/relationships/hyperlink" Target="https://doi.org/10.1007/s10750-015-2608-3" TargetMode="External"/><Relationship Id="rId1321" Type="http://schemas.openxmlformats.org/officeDocument/2006/relationships/hyperlink" Target="http://doi.org/10.1111/1365-2664.12079" TargetMode="External"/><Relationship Id="rId3079" Type="http://schemas.openxmlformats.org/officeDocument/2006/relationships/hyperlink" Target="http://doi.org/10.1098/rspb.2001.1592" TargetMode="External"/><Relationship Id="rId3286" Type="http://schemas.openxmlformats.org/officeDocument/2006/relationships/hyperlink" Target="http://doi.org/10.1016/j.ecolecon.2010.02.011" TargetMode="External"/><Relationship Id="rId3493" Type="http://schemas.openxmlformats.org/officeDocument/2006/relationships/hyperlink" Target="http://doi.org/10.1111/1468-0491.00199" TargetMode="External"/><Relationship Id="rId2095" Type="http://schemas.openxmlformats.org/officeDocument/2006/relationships/hyperlink" Target="http://doi.org/10.1079/9781845930745.0000" TargetMode="External"/><Relationship Id="rId3146" Type="http://schemas.openxmlformats.org/officeDocument/2006/relationships/hyperlink" Target="http://www.epsoweb.org/file/560" TargetMode="External"/><Relationship Id="rId3353" Type="http://schemas.openxmlformats.org/officeDocument/2006/relationships/header" Target="header20.xml"/><Relationship Id="rId274" Type="http://schemas.openxmlformats.org/officeDocument/2006/relationships/image" Target="media/image75.png"/><Relationship Id="rId481" Type="http://schemas.openxmlformats.org/officeDocument/2006/relationships/hyperlink" Target="http://www.fao.org/3/a-bl496e.pdf" TargetMode="External"/><Relationship Id="rId2162" Type="http://schemas.openxmlformats.org/officeDocument/2006/relationships/hyperlink" Target="http://doi.org/10.1111/j.1461-0248.2011.01736.x" TargetMode="External"/><Relationship Id="rId3006" Type="http://schemas.openxmlformats.org/officeDocument/2006/relationships/hyperlink" Target="http://doi.org/10.1126/science.aaa4984" TargetMode="External"/><Relationship Id="rId3560" Type="http://schemas.openxmlformats.org/officeDocument/2006/relationships/hyperlink" Target="http://doi.org/10.4324/9781315607559" TargetMode="External"/><Relationship Id="rId134" Type="http://schemas.openxmlformats.org/officeDocument/2006/relationships/hyperlink" Target="https://www.ipbes.net/indicators-data-ipbes-assessments" TargetMode="External"/><Relationship Id="rId3213" Type="http://schemas.openxmlformats.org/officeDocument/2006/relationships/hyperlink" Target="http://doi.org/10.1127/metz/2014/0575" TargetMode="External"/><Relationship Id="rId3420" Type="http://schemas.openxmlformats.org/officeDocument/2006/relationships/hyperlink" Target="https://oaarchive.arctic-council.org/handle/11374/85" TargetMode="External"/><Relationship Id="rId341" Type="http://schemas.openxmlformats.org/officeDocument/2006/relationships/hyperlink" Target="http://doi.org/10.1007/s10531-011-0035-y" TargetMode="External"/><Relationship Id="rId2022" Type="http://schemas.openxmlformats.org/officeDocument/2006/relationships/image" Target="media/image190.png"/><Relationship Id="rId2979" Type="http://schemas.openxmlformats.org/officeDocument/2006/relationships/hyperlink" Target="http://bfw.ac.at/400/iufro_workshop/proceedings/331-340_D1_Edoardo%20P.%20Toffolo%20et%20al_poster.pdf" TargetMode="External"/><Relationship Id="rId201" Type="http://schemas.openxmlformats.org/officeDocument/2006/relationships/hyperlink" Target="http://doi.org/10.1126/science.1132294" TargetMode="External"/><Relationship Id="rId1788" Type="http://schemas.openxmlformats.org/officeDocument/2006/relationships/hyperlink" Target="https://doi.org/10.1111/j.1365-2699.2011.02592.x" TargetMode="External"/><Relationship Id="rId1995" Type="http://schemas.openxmlformats.org/officeDocument/2006/relationships/image" Target="media/image166.png"/><Relationship Id="rId2839" Type="http://schemas.openxmlformats.org/officeDocument/2006/relationships/hyperlink" Target="http://doi.org/10.1038/nclimate2554" TargetMode="External"/><Relationship Id="rId4194" Type="http://schemas.openxmlformats.org/officeDocument/2006/relationships/hyperlink" Target="http://doi.org/10.1111/j.1523-1739.2009.01444.x" TargetMode="External"/><Relationship Id="rId1648" Type="http://schemas.openxmlformats.org/officeDocument/2006/relationships/hyperlink" Target="https://doi.org/10.1111/j.1467-2979.2006.00205.x" TargetMode="External"/><Relationship Id="rId4054" Type="http://schemas.openxmlformats.org/officeDocument/2006/relationships/hyperlink" Target="http://doi.org/10.1016/j.landusepol.2016.05.017" TargetMode="External"/><Relationship Id="rId1508" Type="http://schemas.openxmlformats.org/officeDocument/2006/relationships/hyperlink" Target="https://doi.org/10.1134/S1067413606050018" TargetMode="External"/><Relationship Id="rId1855" Type="http://schemas.openxmlformats.org/officeDocument/2006/relationships/hyperlink" Target="https://doi.org/10.1126/science.320.5879.1002" TargetMode="External"/><Relationship Id="rId2906" Type="http://schemas.openxmlformats.org/officeDocument/2006/relationships/hyperlink" Target="http://doi.org/10.3897/neobiota.27.5007" TargetMode="External"/><Relationship Id="rId3070" Type="http://schemas.openxmlformats.org/officeDocument/2006/relationships/hyperlink" Target="http://doi.org/10.1016/j.biocon.2005.03.017" TargetMode="External"/><Relationship Id="rId4121" Type="http://schemas.openxmlformats.org/officeDocument/2006/relationships/hyperlink" Target="http://www.unece.org/fileadmin/DAM/env/epr/epr_studies/TajikistanII.pdf" TargetMode="External"/><Relationship Id="rId1715" Type="http://schemas.openxmlformats.org/officeDocument/2006/relationships/hyperlink" Target="http://www.fao.org/docrep/V9529E/v9529E04.htm" TargetMode="External"/><Relationship Id="rId1922" Type="http://schemas.openxmlformats.org/officeDocument/2006/relationships/hyperlink" Target="https://doi.org/10.1111/1365-2745.12324" TargetMode="External"/><Relationship Id="rId3887" Type="http://schemas.openxmlformats.org/officeDocument/2006/relationships/hyperlink" Target="http://doi.org/10.1111/cobi.12326" TargetMode="External"/><Relationship Id="rId2489" Type="http://schemas.openxmlformats.org/officeDocument/2006/relationships/hyperlink" Target="http://doi.org/10.1016/j.swaqe.2015.01.003" TargetMode="External"/><Relationship Id="rId2696" Type="http://schemas.openxmlformats.org/officeDocument/2006/relationships/hyperlink" Target="https://bd.eionet.europa.eu/Reports/ETCBDTechnicalWorkingpapers/The_ecological_effectiveness_of_the_Natura_2000_Network" TargetMode="External"/><Relationship Id="rId3747" Type="http://schemas.openxmlformats.org/officeDocument/2006/relationships/hyperlink" Target="http://www.forestpeoples.org/sites/default/files/news/2010/10/Final_IIFB_OpeningStatement_longversion_eng.pdf" TargetMode="External"/><Relationship Id="rId3954" Type="http://schemas.openxmlformats.org/officeDocument/2006/relationships/hyperlink" Target="http://doi.org/10.1016/j.gloenvcha.2016.06.007" TargetMode="External"/><Relationship Id="rId668" Type="http://schemas.openxmlformats.org/officeDocument/2006/relationships/hyperlink" Target="http://doi.org/10.1016/j.biocon.2016.03.021" TargetMode="External"/><Relationship Id="rId875" Type="http://schemas.openxmlformats.org/officeDocument/2006/relationships/hyperlink" Target="http://doi.org/10.1007/s11842-011-9173-z" TargetMode="External"/><Relationship Id="rId1298" Type="http://schemas.openxmlformats.org/officeDocument/2006/relationships/hyperlink" Target="http://doi.org/10.1080/00837792.2004.10670768" TargetMode="External"/><Relationship Id="rId2349" Type="http://schemas.openxmlformats.org/officeDocument/2006/relationships/hyperlink" Target="http://doi.org/10.1016/j.biocon.2014.02.013" TargetMode="External"/><Relationship Id="rId2556" Type="http://schemas.openxmlformats.org/officeDocument/2006/relationships/hyperlink" Target="http://doi.org/10.1038/nature01649.1" TargetMode="External"/><Relationship Id="rId2763" Type="http://schemas.openxmlformats.org/officeDocument/2006/relationships/hyperlink" Target="http://doi.org/10.1007/s10584-011-0122-9" TargetMode="External"/><Relationship Id="rId2970" Type="http://schemas.openxmlformats.org/officeDocument/2006/relationships/hyperlink" Target="http://doi.org/10.1111/j.1600-0706.2010.18554.x" TargetMode="External"/><Relationship Id="rId3607" Type="http://schemas.openxmlformats.org/officeDocument/2006/relationships/hyperlink" Target="http://data.consilium.europa.eu/doc/document/ST-10518-2016-INIT/en/pdf" TargetMode="External"/><Relationship Id="rId3814" Type="http://schemas.openxmlformats.org/officeDocument/2006/relationships/hyperlink" Target="http://doi.org/10.1016/j.biocon.2015.03.028" TargetMode="External"/><Relationship Id="rId528" Type="http://schemas.openxmlformats.org/officeDocument/2006/relationships/hyperlink" Target="http://doi.org/10.1007/s10346-016-0689-3" TargetMode="External"/><Relationship Id="rId735" Type="http://schemas.openxmlformats.org/officeDocument/2006/relationships/hyperlink" Target="https://www.sciencedirect.com/science/article/pii/S1877343517300040?via%3Dihub" TargetMode="External"/><Relationship Id="rId942" Type="http://schemas.openxmlformats.org/officeDocument/2006/relationships/hyperlink" Target="https://www.ipbes.net/sites/default/files/eca_ch_3_appendix_3.1_additional_references.pdf" TargetMode="External"/><Relationship Id="rId1158" Type="http://schemas.openxmlformats.org/officeDocument/2006/relationships/hyperlink" Target="https://doi.org/10.1038/nature05202" TargetMode="External"/><Relationship Id="rId1365" Type="http://schemas.openxmlformats.org/officeDocument/2006/relationships/hyperlink" Target="https://www.cbd.int/reports/search" TargetMode="External"/><Relationship Id="rId1572" Type="http://schemas.openxmlformats.org/officeDocument/2006/relationships/hyperlink" Target="http://www.scopus.com/inward/record.url?eid=2-s2.0-84865453402&amp;partnerID=tZOtx3y1" TargetMode="External"/><Relationship Id="rId2209" Type="http://schemas.openxmlformats.org/officeDocument/2006/relationships/hyperlink" Target="https://scholar.google.ch/scholar?hl=de&amp;q=Rural+land-use+and+landscape+dynamics-analysis+of+%27driving+forces%27+in+space+and+time&amp;btnG=&amp;lr=" TargetMode="External"/><Relationship Id="rId2416" Type="http://schemas.openxmlformats.org/officeDocument/2006/relationships/hyperlink" Target="http://doi.org/10.1016/j.jnc.2008.09.007" TargetMode="External"/><Relationship Id="rId2623" Type="http://schemas.openxmlformats.org/officeDocument/2006/relationships/hyperlink" Target="http://doi.org/10.1111/j.1749-6632.2010.05450.x" TargetMode="External"/><Relationship Id="rId1018" Type="http://schemas.openxmlformats.org/officeDocument/2006/relationships/image" Target="media/image165.png"/><Relationship Id="rId1225" Type="http://schemas.openxmlformats.org/officeDocument/2006/relationships/hyperlink" Target="https://doi.org/10.1016/j.ecss.2011.03.017" TargetMode="External"/><Relationship Id="rId1432" Type="http://schemas.openxmlformats.org/officeDocument/2006/relationships/hyperlink" Target="https://doi.org/10.1111/j.1600-0706.2009.17604.x" TargetMode="External"/><Relationship Id="rId2830" Type="http://schemas.openxmlformats.org/officeDocument/2006/relationships/hyperlink" Target="http://doi.org/10.1111/gcb.12833" TargetMode="External"/><Relationship Id="rId71" Type="http://schemas.openxmlformats.org/officeDocument/2006/relationships/hyperlink" Target="http://doi.org/10.1016/j.techfore.2016.06.009" TargetMode="External"/><Relationship Id="rId802" Type="http://schemas.openxmlformats.org/officeDocument/2006/relationships/hyperlink" Target="http://doi.org/10.1890/12-1600.1" TargetMode="External"/><Relationship Id="rId3397" Type="http://schemas.openxmlformats.org/officeDocument/2006/relationships/hyperlink" Target="http://doi.org/10.1016/j.apenergy.2014.11.002" TargetMode="External"/><Relationship Id="rId178" Type="http://schemas.openxmlformats.org/officeDocument/2006/relationships/hyperlink" Target="http://doi.org/10.1007/s004420050035" TargetMode="External"/><Relationship Id="rId3257" Type="http://schemas.openxmlformats.org/officeDocument/2006/relationships/hyperlink" Target="http://doi.org/10.1016/j.futures.2014.04.015" TargetMode="External"/><Relationship Id="rId3464" Type="http://schemas.openxmlformats.org/officeDocument/2006/relationships/hyperlink" Target="http://www.csipn.ru/publications/2013-02-25-09-14-00" TargetMode="External"/><Relationship Id="rId3671" Type="http://schemas.openxmlformats.org/officeDocument/2006/relationships/hyperlink" Target="http://doi.org/10.1007/s10745-013-9577-9" TargetMode="External"/><Relationship Id="rId385" Type="http://schemas.openxmlformats.org/officeDocument/2006/relationships/hyperlink" Target="http://doi.org/10.1016/S0308-521X(02)00028-8" TargetMode="External"/><Relationship Id="rId592" Type="http://schemas.openxmlformats.org/officeDocument/2006/relationships/hyperlink" Target="http://doi.org/10.2136/sssaj1997.03615995006100010001x" TargetMode="External"/><Relationship Id="rId2066" Type="http://schemas.openxmlformats.org/officeDocument/2006/relationships/image" Target="media/image231.png"/><Relationship Id="rId2273" Type="http://schemas.openxmlformats.org/officeDocument/2006/relationships/hyperlink" Target="http://doi.org/10.1016/j.tree.2015.06.011" TargetMode="External"/><Relationship Id="rId2480" Type="http://schemas.openxmlformats.org/officeDocument/2006/relationships/hyperlink" Target="http://doi.org/10.1111/j.1467-8276.2007.00999.x" TargetMode="External"/><Relationship Id="rId3117" Type="http://schemas.openxmlformats.org/officeDocument/2006/relationships/image" Target="media/image266.png"/><Relationship Id="rId3324" Type="http://schemas.openxmlformats.org/officeDocument/2006/relationships/hyperlink" Target="http://www.cepi.org/system/files/public/documents/publications/forest/2013/FTP_Vision_final_Feb_2013.pdf" TargetMode="External"/><Relationship Id="rId3531" Type="http://schemas.openxmlformats.org/officeDocument/2006/relationships/hyperlink" Target="http://doi.org/10.1016/j.marpol.2016.06.023" TargetMode="External"/><Relationship Id="rId245" Type="http://schemas.openxmlformats.org/officeDocument/2006/relationships/image" Target="media/image56.png"/><Relationship Id="rId452" Type="http://schemas.openxmlformats.org/officeDocument/2006/relationships/hyperlink" Target="https://www.eea.europa.eu/data-and-maps/indicators/river-flow-drought-2" TargetMode="External"/><Relationship Id="rId1082" Type="http://schemas.openxmlformats.org/officeDocument/2006/relationships/hyperlink" Target="https://doi.org/10.1038/nclimate2650" TargetMode="External"/><Relationship Id="rId2133" Type="http://schemas.openxmlformats.org/officeDocument/2006/relationships/hyperlink" Target="http://doi.org/10.1016/j.agee.2016.05.018" TargetMode="External"/><Relationship Id="rId2340" Type="http://schemas.openxmlformats.org/officeDocument/2006/relationships/hyperlink" Target="http://doi.org/10.2800/413142" TargetMode="External"/><Relationship Id="rId105" Type="http://schemas.openxmlformats.org/officeDocument/2006/relationships/hyperlink" Target="http://doi.org/10.2779/39229" TargetMode="External"/><Relationship Id="rId312" Type="http://schemas.openxmlformats.org/officeDocument/2006/relationships/image" Target="media/image96.png"/><Relationship Id="rId2200" Type="http://schemas.openxmlformats.org/officeDocument/2006/relationships/hyperlink" Target="http://doi.org/10.1186/s40152-014-0015-4" TargetMode="External"/><Relationship Id="rId4098" Type="http://schemas.openxmlformats.org/officeDocument/2006/relationships/hyperlink" Target="http://doi.org/10.5751/ES-09048-210447" TargetMode="External"/><Relationship Id="rId1899" Type="http://schemas.openxmlformats.org/officeDocument/2006/relationships/hyperlink" Target="https://www.biodiversitylibrary.org/bibliography/57961" TargetMode="External"/><Relationship Id="rId4165" Type="http://schemas.openxmlformats.org/officeDocument/2006/relationships/hyperlink" Target="http://doi.org/10.1016/j.cosust.2015.05.008" TargetMode="External"/><Relationship Id="rId1759" Type="http://schemas.openxmlformats.org/officeDocument/2006/relationships/hyperlink" Target="https://doi.org/10.1371/journal.pone.0022588" TargetMode="External"/><Relationship Id="rId1966" Type="http://schemas.openxmlformats.org/officeDocument/2006/relationships/hyperlink" Target="https://doi.org/10.1126/science.aac6674" TargetMode="External"/><Relationship Id="rId3181" Type="http://schemas.openxmlformats.org/officeDocument/2006/relationships/hyperlink" Target="http://doi.org/10.1017/S0021859612000767" TargetMode="External"/><Relationship Id="rId4025" Type="http://schemas.openxmlformats.org/officeDocument/2006/relationships/hyperlink" Target="http://doi.org/10.1017/S0376892915000089" TargetMode="External"/><Relationship Id="rId1619" Type="http://schemas.openxmlformats.org/officeDocument/2006/relationships/hyperlink" Target="https://doi.org/10.1016/B978-0-12-396992-7.00004-6" TargetMode="External"/><Relationship Id="rId1826" Type="http://schemas.openxmlformats.org/officeDocument/2006/relationships/hyperlink" Target="https://doi.org/10.2779/99297" TargetMode="External"/><Relationship Id="rId3041" Type="http://schemas.openxmlformats.org/officeDocument/2006/relationships/hyperlink" Target="http://doi.org/10.2478/v10130-011-0002-3" TargetMode="External"/><Relationship Id="rId3998" Type="http://schemas.openxmlformats.org/officeDocument/2006/relationships/hyperlink" Target="http://regardssurlaterre.com/sites/default/files/dossier/2016/PFL2011-LOW_22dec.pdf" TargetMode="External"/><Relationship Id="rId3858" Type="http://schemas.openxmlformats.org/officeDocument/2006/relationships/hyperlink" Target="http://ciesm.org/online/archives/abstracts/pdf/41/CIESM_Congress_Volume_41.pdf" TargetMode="External"/><Relationship Id="rId779" Type="http://schemas.openxmlformats.org/officeDocument/2006/relationships/hyperlink" Target="http://doi.org/10.1080/14616688.2016.1169313" TargetMode="External"/><Relationship Id="rId986" Type="http://schemas.openxmlformats.org/officeDocument/2006/relationships/image" Target="media/image141.png"/><Relationship Id="rId2667" Type="http://schemas.openxmlformats.org/officeDocument/2006/relationships/hyperlink" Target="http://doi.org/10.1111/een.12174" TargetMode="External"/><Relationship Id="rId3718" Type="http://schemas.openxmlformats.org/officeDocument/2006/relationships/hyperlink" Target="http://doi.org/10.1016/j.rser.2013.08.041" TargetMode="External"/><Relationship Id="rId639" Type="http://schemas.openxmlformats.org/officeDocument/2006/relationships/hyperlink" Target="http://doi.org/10.1016/j.landurbplan.2010.07.015" TargetMode="External"/><Relationship Id="rId1269" Type="http://schemas.openxmlformats.org/officeDocument/2006/relationships/hyperlink" Target="https://doi.org/10.1016/j.ppees.2011.10.001" TargetMode="External"/><Relationship Id="rId1476" Type="http://schemas.openxmlformats.org/officeDocument/2006/relationships/hyperlink" Target="https://doi.org/10.1016/0006-3207(78)90029-0" TargetMode="External"/><Relationship Id="rId2874" Type="http://schemas.openxmlformats.org/officeDocument/2006/relationships/hyperlink" Target="http://doi.org/10.1029/2007EO090001" TargetMode="External"/><Relationship Id="rId3925" Type="http://schemas.openxmlformats.org/officeDocument/2006/relationships/hyperlink" Target="http://policymix.nina.no" TargetMode="External"/><Relationship Id="rId846" Type="http://schemas.openxmlformats.org/officeDocument/2006/relationships/hyperlink" Target="http://doi.org/10.3986/AGS.895" TargetMode="External"/><Relationship Id="rId1129" Type="http://schemas.openxmlformats.org/officeDocument/2006/relationships/hyperlink" Target="http://doi.org/10.1111/avsc.12260" TargetMode="External"/><Relationship Id="rId1683" Type="http://schemas.openxmlformats.org/officeDocument/2006/relationships/hyperlink" Target="https://doi.org/10.1111/wre.12103" TargetMode="External"/><Relationship Id="rId1890" Type="http://schemas.openxmlformats.org/officeDocument/2006/relationships/hyperlink" Target="https://doi.org/10.1111/j.1365-2486.2008.01553.x" TargetMode="External"/><Relationship Id="rId2527" Type="http://schemas.openxmlformats.org/officeDocument/2006/relationships/hyperlink" Target="http://doi.org/10.1046/j.1365-2486.1998.00118.x" TargetMode="External"/><Relationship Id="rId2734" Type="http://schemas.openxmlformats.org/officeDocument/2006/relationships/hyperlink" Target="http://doi.org/10.1016/j.landusepol.2009.08.012" TargetMode="External"/><Relationship Id="rId2941" Type="http://schemas.openxmlformats.org/officeDocument/2006/relationships/hyperlink" Target="http://doi.org/10.1016/j.soilbio.2005.02.023" TargetMode="External"/><Relationship Id="rId706" Type="http://schemas.openxmlformats.org/officeDocument/2006/relationships/hyperlink" Target="http://doi.org/10.1021/acs.jnatprod.5b01055" TargetMode="External"/><Relationship Id="rId913" Type="http://schemas.openxmlformats.org/officeDocument/2006/relationships/hyperlink" Target="http://doi.org/10.1007/s12237-016-0162-5" TargetMode="External"/><Relationship Id="rId1336" Type="http://schemas.openxmlformats.org/officeDocument/2006/relationships/hyperlink" Target="https://doi.org/10.1098/rstb.2012.0482" TargetMode="External"/><Relationship Id="rId1543" Type="http://schemas.openxmlformats.org/officeDocument/2006/relationships/hyperlink" Target="https://doi.org/10.1111/j.1654-1103.2010.01217.x" TargetMode="External"/><Relationship Id="rId1750" Type="http://schemas.openxmlformats.org/officeDocument/2006/relationships/hyperlink" Target="https://doi.org/10.1038/nature11410" TargetMode="External"/><Relationship Id="rId2801" Type="http://schemas.openxmlformats.org/officeDocument/2006/relationships/hyperlink" Target="https://www.eea.europa.eu/publications/eea_report_2006_2" TargetMode="External"/><Relationship Id="rId42" Type="http://schemas.openxmlformats.org/officeDocument/2006/relationships/image" Target="media/image20.emf"/><Relationship Id="rId1403" Type="http://schemas.openxmlformats.org/officeDocument/2006/relationships/hyperlink" Target="https://doi.org/10.1371/journal.pone.0043130" TargetMode="External"/><Relationship Id="rId1610" Type="http://schemas.openxmlformats.org/officeDocument/2006/relationships/hyperlink" Target="http://dx.doi.org/10.2305/IUCN.UK.2017-2.RLTS.T22732A50664030.en" TargetMode="External"/><Relationship Id="rId3368" Type="http://schemas.openxmlformats.org/officeDocument/2006/relationships/footer" Target="footer11.xml"/><Relationship Id="rId3575" Type="http://schemas.openxmlformats.org/officeDocument/2006/relationships/hyperlink" Target="http://www.learneurope.eu/files/3613/7456/1565/Cap_expenditure_en.pdf" TargetMode="External"/><Relationship Id="rId3782" Type="http://schemas.openxmlformats.org/officeDocument/2006/relationships/hyperlink" Target="http://doi.org/10.1073/pnas.1408120111" TargetMode="External"/><Relationship Id="rId289" Type="http://schemas.openxmlformats.org/officeDocument/2006/relationships/image" Target="media/image88.png"/><Relationship Id="rId496" Type="http://schemas.openxmlformats.org/officeDocument/2006/relationships/hyperlink" Target="http://doi.org/10.1111/gcb.13191" TargetMode="External"/><Relationship Id="rId2177" Type="http://schemas.openxmlformats.org/officeDocument/2006/relationships/hyperlink" Target="http://doi.org/10.1007/s10530-013-0502-3" TargetMode="External"/><Relationship Id="rId2384" Type="http://schemas.openxmlformats.org/officeDocument/2006/relationships/hyperlink" Target="http://doi.org/10.1080/09640568.2012.689615" TargetMode="External"/><Relationship Id="rId2591" Type="http://schemas.openxmlformats.org/officeDocument/2006/relationships/hyperlink" Target="http://doi.org/10.1016/j.landusepol.2017.02.035" TargetMode="External"/><Relationship Id="rId3228" Type="http://schemas.openxmlformats.org/officeDocument/2006/relationships/hyperlink" Target="http://doi.org/10.1007/s12665-017-6418-y" TargetMode="External"/><Relationship Id="rId3435" Type="http://schemas.openxmlformats.org/officeDocument/2006/relationships/hyperlink" Target="http://doi.org/10.5751/ES-06714-190439" TargetMode="External"/><Relationship Id="rId3642" Type="http://schemas.openxmlformats.org/officeDocument/2006/relationships/hyperlink" Target="http://www.forestpeoples.org/en/topics/participatory-resource-mapping/news/2011/01/press-release-sharing-power-end-fortress-conserva" TargetMode="External"/><Relationship Id="rId149" Type="http://schemas.openxmlformats.org/officeDocument/2006/relationships/hyperlink" Target="http://doi.org/10.1016/j.tree.2011.08.006" TargetMode="External"/><Relationship Id="rId356" Type="http://schemas.openxmlformats.org/officeDocument/2006/relationships/hyperlink" Target="http://doi.org/10.1111/1365-2664.12483" TargetMode="External"/><Relationship Id="rId563" Type="http://schemas.openxmlformats.org/officeDocument/2006/relationships/hyperlink" Target="http://www.iucnredlist.org/news/europes-big-five-selected" TargetMode="External"/><Relationship Id="rId770" Type="http://schemas.openxmlformats.org/officeDocument/2006/relationships/hyperlink" Target="https://www.sciencedirect.com/science/article/pii/S1877343517300040?via%3Dihub" TargetMode="External"/><Relationship Id="rId1193" Type="http://schemas.openxmlformats.org/officeDocument/2006/relationships/hyperlink" Target="https://doi.org/10.1126/science.1228992" TargetMode="External"/><Relationship Id="rId2037" Type="http://schemas.openxmlformats.org/officeDocument/2006/relationships/image" Target="media/image202.png"/><Relationship Id="rId2244" Type="http://schemas.openxmlformats.org/officeDocument/2006/relationships/hyperlink" Target="https://www.cbd.int/gbo4/" TargetMode="External"/><Relationship Id="rId2451" Type="http://schemas.openxmlformats.org/officeDocument/2006/relationships/hyperlink" Target="http://doi.org/10.1016/j.agrformet.2015.11.023" TargetMode="External"/><Relationship Id="rId216" Type="http://schemas.openxmlformats.org/officeDocument/2006/relationships/hyperlink" Target="https://www.ipbes.net/sites/default/files/eca_ch_2_appendix_2.2_ilk_content_of_ncp.pdf" TargetMode="External"/><Relationship Id="rId423" Type="http://schemas.openxmlformats.org/officeDocument/2006/relationships/hyperlink" Target="http://doi.org/10.1016/j.jenvman.2012.07.032" TargetMode="External"/><Relationship Id="rId1053" Type="http://schemas.openxmlformats.org/officeDocument/2006/relationships/hyperlink" Target="http://dx.doi.org/10.2305/IUCN.UK.2009.RLTS.T18377A8173419.en" TargetMode="External"/><Relationship Id="rId1260" Type="http://schemas.openxmlformats.org/officeDocument/2006/relationships/hyperlink" Target="http://doi.org/10.2800/0466" TargetMode="External"/><Relationship Id="rId2104" Type="http://schemas.openxmlformats.org/officeDocument/2006/relationships/hyperlink" Target="http://doi.org/10.1016/j.rse.2012.05.019" TargetMode="External"/><Relationship Id="rId3502" Type="http://schemas.openxmlformats.org/officeDocument/2006/relationships/hyperlink" Target="http://www.ecolex.org/ecolex/ledge/view/RecordDetails;DIDPFDSIjsessionid=0AB7507535D0F6B6CE06F0E6EDB080CF?id=MON-089076%7B&amp;%7Dindex=literature" TargetMode="External"/><Relationship Id="rId630" Type="http://schemas.openxmlformats.org/officeDocument/2006/relationships/hyperlink" Target="http://doi.org/10.1016/j.gloenvcha.2014.04.008" TargetMode="External"/><Relationship Id="rId2311" Type="http://schemas.openxmlformats.org/officeDocument/2006/relationships/hyperlink" Target="http://doi.org/10.3354/cr01102" TargetMode="External"/><Relationship Id="rId4069" Type="http://schemas.openxmlformats.org/officeDocument/2006/relationships/hyperlink" Target="http://libris.kb.se/export.jsp?type=showrecord&amp;q=onr%3A10193763&amp;id=10193763&amp;d=libris&amp;posts=1" TargetMode="External"/><Relationship Id="rId1120" Type="http://schemas.openxmlformats.org/officeDocument/2006/relationships/hyperlink" Target="https://doi.org/10.1016/S0277-3791(00)00002-0" TargetMode="External"/><Relationship Id="rId1937" Type="http://schemas.openxmlformats.org/officeDocument/2006/relationships/hyperlink" Target="https://doi.org/10.1016/j.biocon.2012.04.027" TargetMode="External"/><Relationship Id="rId3085" Type="http://schemas.openxmlformats.org/officeDocument/2006/relationships/hyperlink" Target="http://doi.org/10.2307/3543289" TargetMode="External"/><Relationship Id="rId3292" Type="http://schemas.openxmlformats.org/officeDocument/2006/relationships/hyperlink" Target="http://doi.org/10.1016/j.agee.2005.11.026" TargetMode="External"/><Relationship Id="rId4136" Type="http://schemas.openxmlformats.org/officeDocument/2006/relationships/hyperlink" Target="http://www.unep.org/delc/Portals/119/JointReportOHCHRandUNEPonHumanRightsandtheEnvironment.pdf" TargetMode="External"/><Relationship Id="rId3152" Type="http://schemas.openxmlformats.org/officeDocument/2006/relationships/hyperlink" Target="http://doi.org/10.1007/s10980-007-9077-7" TargetMode="External"/><Relationship Id="rId4203" Type="http://schemas.openxmlformats.org/officeDocument/2006/relationships/hyperlink" Target="https://pub.iges.or.jp/pub/achieving-sustainable-development-goals-agenda" TargetMode="External"/><Relationship Id="rId280" Type="http://schemas.openxmlformats.org/officeDocument/2006/relationships/image" Target="media/image79.png"/><Relationship Id="rId3012" Type="http://schemas.openxmlformats.org/officeDocument/2006/relationships/hyperlink" Target="http://library.wur.nl/WebQuery/wurpubs/506975" TargetMode="External"/><Relationship Id="rId140" Type="http://schemas.openxmlformats.org/officeDocument/2006/relationships/hyperlink" Target="http://doi.org/10.1016/j.ecolind.2016.02.029" TargetMode="External"/><Relationship Id="rId3969" Type="http://schemas.openxmlformats.org/officeDocument/2006/relationships/hyperlink" Target="http://doi.org/10.1088/1748-9326/7/2/024021" TargetMode="External"/><Relationship Id="rId6" Type="http://schemas.openxmlformats.org/officeDocument/2006/relationships/footnotes" Target="footnotes.xml"/><Relationship Id="rId2778" Type="http://schemas.openxmlformats.org/officeDocument/2006/relationships/hyperlink" Target="http://doi.org/10.1080/21513732.2016.1169580" TargetMode="External"/><Relationship Id="rId2985" Type="http://schemas.openxmlformats.org/officeDocument/2006/relationships/hyperlink" Target="http://doi.org/10.1111/1365-2664.12653" TargetMode="External"/><Relationship Id="rId3829" Type="http://schemas.openxmlformats.org/officeDocument/2006/relationships/hyperlink" Target="http://www.cbd.int/doc/publications/cbd-ts-78-en.pdf" TargetMode="External"/><Relationship Id="rId957" Type="http://schemas.openxmlformats.org/officeDocument/2006/relationships/image" Target="media/image114.png"/><Relationship Id="rId1587" Type="http://schemas.openxmlformats.org/officeDocument/2006/relationships/hyperlink" Target="https://doi.org/10.1126/science.1085510" TargetMode="External"/><Relationship Id="rId1794" Type="http://schemas.openxmlformats.org/officeDocument/2006/relationships/hyperlink" Target="https://doi.org/10.1007/978-1-4020-4410-6_250" TargetMode="External"/><Relationship Id="rId2638" Type="http://schemas.openxmlformats.org/officeDocument/2006/relationships/hyperlink" Target="https://doi.org/10.1017/CBO9780511614774" TargetMode="External"/><Relationship Id="rId2845" Type="http://schemas.openxmlformats.org/officeDocument/2006/relationships/hyperlink" Target="https://doi.org/10.1890/15-0546" TargetMode="External"/><Relationship Id="rId86" Type="http://schemas.openxmlformats.org/officeDocument/2006/relationships/hyperlink" Target="http://ec.europa.eu/environment/forests/pdf/1.%20Report%20analysis%20of%20impact.pdf" TargetMode="External"/><Relationship Id="rId817" Type="http://schemas.openxmlformats.org/officeDocument/2006/relationships/hyperlink" Target="http://doi.org/10.1016/j.scitotenv.2012.03.084" TargetMode="External"/><Relationship Id="rId1447" Type="http://schemas.openxmlformats.org/officeDocument/2006/relationships/hyperlink" Target="https://doi.org/10.1038/nature11118" TargetMode="External"/><Relationship Id="rId1654" Type="http://schemas.openxmlformats.org/officeDocument/2006/relationships/hyperlink" Target="https://doi.org/10.1371/journal.pbio.1001569" TargetMode="External"/><Relationship Id="rId1861" Type="http://schemas.openxmlformats.org/officeDocument/2006/relationships/hyperlink" Target="https://doi.org/10.1007/978-94-007-6159-9" TargetMode="External"/><Relationship Id="rId2705" Type="http://schemas.openxmlformats.org/officeDocument/2006/relationships/hyperlink" Target="http://doi.org/10.1111/j.1466-8238.2011.00669.x" TargetMode="External"/><Relationship Id="rId2912" Type="http://schemas.openxmlformats.org/officeDocument/2006/relationships/hyperlink" Target="http://doi.org/10.15287/afr.2014.273" TargetMode="External"/><Relationship Id="rId4060" Type="http://schemas.openxmlformats.org/officeDocument/2006/relationships/hyperlink" Target="http://www.transrivers.org/2016/1796/" TargetMode="External"/><Relationship Id="rId1307" Type="http://schemas.openxmlformats.org/officeDocument/2006/relationships/hyperlink" Target="https://doi.org/10.1111/gcb.12072" TargetMode="External"/><Relationship Id="rId1514" Type="http://schemas.openxmlformats.org/officeDocument/2006/relationships/hyperlink" Target="http://doi.org/10.1111/j.1461-0248.2005.00869.x" TargetMode="External"/><Relationship Id="rId1721" Type="http://schemas.openxmlformats.org/officeDocument/2006/relationships/hyperlink" Target="https://doi.org/10.1038/nature20584" TargetMode="External"/><Relationship Id="rId13" Type="http://schemas.openxmlformats.org/officeDocument/2006/relationships/image" Target="media/image6.jpeg"/><Relationship Id="rId3479" Type="http://schemas.openxmlformats.org/officeDocument/2006/relationships/hyperlink" Target="http://doi.org/10.1016/j.procir.2016.03.143" TargetMode="External"/><Relationship Id="rId3686" Type="http://schemas.openxmlformats.org/officeDocument/2006/relationships/hyperlink" Target="http://policymix.nina.no" TargetMode="External"/><Relationship Id="rId2288" Type="http://schemas.openxmlformats.org/officeDocument/2006/relationships/hyperlink" Target="http://doi.org/10.1890/130054" TargetMode="External"/><Relationship Id="rId2495" Type="http://schemas.openxmlformats.org/officeDocument/2006/relationships/hyperlink" Target="http://doi.org/10.1098/rspb.2013.2641" TargetMode="External"/><Relationship Id="rId3339" Type="http://schemas.openxmlformats.org/officeDocument/2006/relationships/hyperlink" Target="http://doi.org/10.1016/j.ecolecon.2006.04.009" TargetMode="External"/><Relationship Id="rId3893" Type="http://schemas.openxmlformats.org/officeDocument/2006/relationships/hyperlink" Target="http://staging.eloka-arctic.org/sites/eloka-arctic.org/files/documents/climate_change_academic.pdf" TargetMode="External"/><Relationship Id="rId467" Type="http://schemas.openxmlformats.org/officeDocument/2006/relationships/hyperlink" Target="http://doi.org/10.2779/75203" TargetMode="External"/><Relationship Id="rId1097" Type="http://schemas.openxmlformats.org/officeDocument/2006/relationships/hyperlink" Target="http://doi.org/10.1175/2010EI315.1" TargetMode="External"/><Relationship Id="rId2148" Type="http://schemas.openxmlformats.org/officeDocument/2006/relationships/hyperlink" Target="http://doi.org/10.1007/s10113-014-0728-3" TargetMode="External"/><Relationship Id="rId3546" Type="http://schemas.openxmlformats.org/officeDocument/2006/relationships/hyperlink" Target="https://www.eea.europa.eu/publications/environmental-pressures-from-european-consumption" TargetMode="External"/><Relationship Id="rId3753" Type="http://schemas.openxmlformats.org/officeDocument/2006/relationships/hyperlink" Target="http://doi.org/10.1016/j.ecolecon.2014.09.028" TargetMode="External"/><Relationship Id="rId3960" Type="http://schemas.openxmlformats.org/officeDocument/2006/relationships/hyperlink" Target="http://doi.org/10.1080/00139157.1996.9930990" TargetMode="External"/><Relationship Id="rId674" Type="http://schemas.openxmlformats.org/officeDocument/2006/relationships/hyperlink" Target="http://doi.org/10.1016/j.landusepol.2014.12.012" TargetMode="External"/><Relationship Id="rId881" Type="http://schemas.openxmlformats.org/officeDocument/2006/relationships/hyperlink" Target="http://doi.org/10.1016/j.landurbplan.2005.11.006" TargetMode="External"/><Relationship Id="rId2355" Type="http://schemas.openxmlformats.org/officeDocument/2006/relationships/hyperlink" Target="http://doi.org/10.1007/s13280-012-0373-3" TargetMode="External"/><Relationship Id="rId2562" Type="http://schemas.openxmlformats.org/officeDocument/2006/relationships/hyperlink" Target="https://articlekz.com/article/6055" TargetMode="External"/><Relationship Id="rId3406" Type="http://schemas.openxmlformats.org/officeDocument/2006/relationships/hyperlink" Target="http://www.eajournals.org/wp-content/uploads/Role-of-Soft-Law-in-Environmental-Protection-An-Overview.pdf" TargetMode="External"/><Relationship Id="rId3613" Type="http://schemas.openxmlformats.org/officeDocument/2006/relationships/hyperlink" Target="http://www.fao.org/docrep/field/009/aq676e/aq676e.pdf" TargetMode="External"/><Relationship Id="rId3820" Type="http://schemas.openxmlformats.org/officeDocument/2006/relationships/hyperlink" Target="http://doi.org/10.1080/15239080500338671" TargetMode="External"/><Relationship Id="rId327" Type="http://schemas.openxmlformats.org/officeDocument/2006/relationships/hyperlink" Target="http://doi.org/10.1088/1748-9326/11/12/124015" TargetMode="External"/><Relationship Id="rId534" Type="http://schemas.openxmlformats.org/officeDocument/2006/relationships/hyperlink" Target="http://doi.org/10.1111/gcb.12137" TargetMode="External"/><Relationship Id="rId741" Type="http://schemas.openxmlformats.org/officeDocument/2006/relationships/hyperlink" Target="https://www.sciencedirect.com/science/article/pii/S1877343517300040?via%3Dihub" TargetMode="External"/><Relationship Id="rId1164" Type="http://schemas.openxmlformats.org/officeDocument/2006/relationships/hyperlink" Target="https://doi.org/10.1073/pnas.1323156111" TargetMode="External"/><Relationship Id="rId1371" Type="http://schemas.openxmlformats.org/officeDocument/2006/relationships/hyperlink" Target="http://doi.org/10.1038/nature16524" TargetMode="External"/><Relationship Id="rId2008" Type="http://schemas.openxmlformats.org/officeDocument/2006/relationships/image" Target="media/image178.png"/><Relationship Id="rId2215" Type="http://schemas.openxmlformats.org/officeDocument/2006/relationships/hyperlink" Target="http://doi.org/10.1016/j.agee.2015.01.021" TargetMode="External"/><Relationship Id="rId2422" Type="http://schemas.openxmlformats.org/officeDocument/2006/relationships/hyperlink" Target="http://doi.org/10.1111/j.1365-2486.2008.01823.x" TargetMode="External"/><Relationship Id="rId601" Type="http://schemas.openxmlformats.org/officeDocument/2006/relationships/hyperlink" Target="http://doi.org/10.1016/j.ecolecon.2015.01.006" TargetMode="External"/><Relationship Id="rId1024" Type="http://schemas.openxmlformats.org/officeDocument/2006/relationships/hyperlink" Target="https://doi.org/10.1111/j.1365-2664.2007.01416.x" TargetMode="External"/><Relationship Id="rId1231" Type="http://schemas.openxmlformats.org/officeDocument/2006/relationships/hyperlink" Target="https://doi.org/10.1046/j.1365-2699.2003.00839.x" TargetMode="External"/><Relationship Id="rId3196" Type="http://schemas.openxmlformats.org/officeDocument/2006/relationships/hyperlink" Target="http://doi.org/10.3389/fmars.2017.00136" TargetMode="External"/><Relationship Id="rId3056" Type="http://schemas.openxmlformats.org/officeDocument/2006/relationships/hyperlink" Target="http://doi.org/10.1007/s10530-011-0098-4" TargetMode="External"/><Relationship Id="rId3263" Type="http://schemas.openxmlformats.org/officeDocument/2006/relationships/hyperlink" Target="http://doi.org/10.1016/j.envsoft.2013.02.011" TargetMode="External"/><Relationship Id="rId3470" Type="http://schemas.openxmlformats.org/officeDocument/2006/relationships/hyperlink" Target="http://doi.org/10.1016/j.ecoser.2017.02.011" TargetMode="External"/><Relationship Id="rId4107" Type="http://schemas.openxmlformats.org/officeDocument/2006/relationships/hyperlink" Target="https://link.springer.com/chapter/10.1007%2F978-94-011-0856-0_1" TargetMode="External"/><Relationship Id="rId184" Type="http://schemas.openxmlformats.org/officeDocument/2006/relationships/hyperlink" Target="http://doi.org/10.1111/j.1475-2743.1998.tb00148.x" TargetMode="External"/><Relationship Id="rId391" Type="http://schemas.openxmlformats.org/officeDocument/2006/relationships/hyperlink" Target="http://doi.org/10.1179/oeh.2006.12.4.362" TargetMode="External"/><Relationship Id="rId1908" Type="http://schemas.openxmlformats.org/officeDocument/2006/relationships/hyperlink" Target="https://doi.org/10.1007/s00442-004-1706-0" TargetMode="External"/><Relationship Id="rId2072" Type="http://schemas.openxmlformats.org/officeDocument/2006/relationships/image" Target="media/image236.png"/><Relationship Id="rId3123" Type="http://schemas.openxmlformats.org/officeDocument/2006/relationships/image" Target="media/image270.png"/><Relationship Id="rId251" Type="http://schemas.openxmlformats.org/officeDocument/2006/relationships/image" Target="media/image62.png"/><Relationship Id="rId3330" Type="http://schemas.openxmlformats.org/officeDocument/2006/relationships/hyperlink" Target="http://doi.org/10.1007/978-3-540-79470-7_7" TargetMode="External"/><Relationship Id="rId2889" Type="http://schemas.openxmlformats.org/officeDocument/2006/relationships/hyperlink" Target="http://doi.org/10.1111/j.1365-2427.2005.01436.x" TargetMode="External"/><Relationship Id="rId111" Type="http://schemas.openxmlformats.org/officeDocument/2006/relationships/hyperlink" Target="http://doi.org/10.1016/j.landurbplan.2013.09.002" TargetMode="External"/><Relationship Id="rId1698" Type="http://schemas.openxmlformats.org/officeDocument/2006/relationships/hyperlink" Target="https://doi.org/10.1029/2004EO330001" TargetMode="External"/><Relationship Id="rId2749" Type="http://schemas.openxmlformats.org/officeDocument/2006/relationships/hyperlink" Target="http://doi.org/10.1016/j.forpol.2004.04.005" TargetMode="External"/><Relationship Id="rId2956" Type="http://schemas.openxmlformats.org/officeDocument/2006/relationships/hyperlink" Target="http://doi.org/doi:10.5367/000000009788632340" TargetMode="External"/><Relationship Id="rId928" Type="http://schemas.openxmlformats.org/officeDocument/2006/relationships/hyperlink" Target="https://www.ipbes.net/sites/default/files/eca_ch_3_appendix_3.1_additional_references.pdf" TargetMode="External"/><Relationship Id="rId1558" Type="http://schemas.openxmlformats.org/officeDocument/2006/relationships/hyperlink" Target="https://doi.org/10.1098/rsbl.2012.0496" TargetMode="External"/><Relationship Id="rId1765" Type="http://schemas.openxmlformats.org/officeDocument/2006/relationships/hyperlink" Target="http://doi.org/10.1016/j.rse.2006.02.016" TargetMode="External"/><Relationship Id="rId2609" Type="http://schemas.openxmlformats.org/officeDocument/2006/relationships/hyperlink" Target="http://doi.org/10.1007/s10113-008-0050-z" TargetMode="External"/><Relationship Id="rId4171" Type="http://schemas.openxmlformats.org/officeDocument/2006/relationships/hyperlink" Target="http://doi.org/10.1016/j.scitotenv.2016.09.228" TargetMode="External"/><Relationship Id="rId57" Type="http://schemas.openxmlformats.org/officeDocument/2006/relationships/hyperlink" Target="http://doi.org/10.1016/j.gloenvcha.2016.09.005" TargetMode="External"/><Relationship Id="rId1418" Type="http://schemas.openxmlformats.org/officeDocument/2006/relationships/hyperlink" Target="https://doi.org/10.1111/cobi.12388" TargetMode="External"/><Relationship Id="rId1972" Type="http://schemas.openxmlformats.org/officeDocument/2006/relationships/hyperlink" Target="https://doi.org/10.1111/j.1755-263X.2011.00208.x" TargetMode="External"/><Relationship Id="rId2816" Type="http://schemas.openxmlformats.org/officeDocument/2006/relationships/hyperlink" Target="http://doi.org/10.1016/j.biocon.2005.01.006" TargetMode="External"/><Relationship Id="rId4031" Type="http://schemas.openxmlformats.org/officeDocument/2006/relationships/hyperlink" Target="http://doi.org/10.1016/j.ecoser.2015.10.014" TargetMode="External"/><Relationship Id="rId1625" Type="http://schemas.openxmlformats.org/officeDocument/2006/relationships/hyperlink" Target="https://doi.org/10.1371/journal.pone.0079889" TargetMode="External"/><Relationship Id="rId1832" Type="http://schemas.openxmlformats.org/officeDocument/2006/relationships/hyperlink" Target="https://doi.org/10.1016/j.biocon.2009.12.030" TargetMode="External"/><Relationship Id="rId3797" Type="http://schemas.openxmlformats.org/officeDocument/2006/relationships/hyperlink" Target="http://ec.europa.eu/environment/nature/natura2000/financing/index_en.htm" TargetMode="External"/><Relationship Id="rId2399" Type="http://schemas.openxmlformats.org/officeDocument/2006/relationships/hyperlink" Target="http://doi.org/10.1016/j.jpolmod.2010.12.007" TargetMode="External"/><Relationship Id="rId3657" Type="http://schemas.openxmlformats.org/officeDocument/2006/relationships/hyperlink" Target="http://doi.org/10.1016/j.eiar.2013.02.005" TargetMode="External"/><Relationship Id="rId3864" Type="http://schemas.openxmlformats.org/officeDocument/2006/relationships/hyperlink" Target="http://www3.cec.org/islandora/en/item/2171-payments-environmental-services-survey-and-assessment-current-schemes-en.pdf" TargetMode="External"/><Relationship Id="rId578" Type="http://schemas.openxmlformats.org/officeDocument/2006/relationships/hyperlink" Target="http://doi.org/10.1016/j.ecoser.2013.09.001" TargetMode="External"/><Relationship Id="rId785" Type="http://schemas.openxmlformats.org/officeDocument/2006/relationships/hyperlink" Target="http://doi.org/10.1029/2011JC007112" TargetMode="External"/><Relationship Id="rId992" Type="http://schemas.openxmlformats.org/officeDocument/2006/relationships/image" Target="media/image145.png"/><Relationship Id="rId2259" Type="http://schemas.openxmlformats.org/officeDocument/2006/relationships/hyperlink" Target="http://www.cisstat.org/eng/index.htm" TargetMode="External"/><Relationship Id="rId2466" Type="http://schemas.openxmlformats.org/officeDocument/2006/relationships/hyperlink" Target="http://doi.org/10.1002/ecy.1500" TargetMode="External"/><Relationship Id="rId2673" Type="http://schemas.openxmlformats.org/officeDocument/2006/relationships/hyperlink" Target="http://doi.org/10.1111/j.1365-2486.2011.02593.x" TargetMode="External"/><Relationship Id="rId2880" Type="http://schemas.openxmlformats.org/officeDocument/2006/relationships/hyperlink" Target="http://doi.org/10.1016/j.biocon.2014.02.027" TargetMode="External"/><Relationship Id="rId3517" Type="http://schemas.openxmlformats.org/officeDocument/2006/relationships/hyperlink" Target="http://www.europe-aliens.org/" TargetMode="External"/><Relationship Id="rId3724" Type="http://schemas.openxmlformats.org/officeDocument/2006/relationships/hyperlink" Target="http://onlinelibrary.wiley.com/doi/10.1111/conl.12006/full" TargetMode="External"/><Relationship Id="rId3931" Type="http://schemas.openxmlformats.org/officeDocument/2006/relationships/hyperlink" Target="http://doi.org/10.5751/ES-05597-180333" TargetMode="External"/><Relationship Id="rId438" Type="http://schemas.openxmlformats.org/officeDocument/2006/relationships/hyperlink" Target="http://doi.org/10.1016/j.erss.2016.04.015" TargetMode="External"/><Relationship Id="rId645" Type="http://schemas.openxmlformats.org/officeDocument/2006/relationships/hyperlink" Target="http://doi.org/10.3986/traditio2013420203" TargetMode="External"/><Relationship Id="rId852" Type="http://schemas.openxmlformats.org/officeDocument/2006/relationships/hyperlink" Target="http://doi.org/10.5194/hess-16-2035-2012" TargetMode="External"/><Relationship Id="rId1068" Type="http://schemas.openxmlformats.org/officeDocument/2006/relationships/hyperlink" Target="https://doi.org/10.1038/NCLIMATE1191" TargetMode="External"/><Relationship Id="rId1275" Type="http://schemas.openxmlformats.org/officeDocument/2006/relationships/hyperlink" Target="https://doi.org/10.1111/j.1600-0587.2009.05789.x" TargetMode="External"/><Relationship Id="rId1482" Type="http://schemas.openxmlformats.org/officeDocument/2006/relationships/hyperlink" Target="https://doi.org/10.1126/science.aaf3565" TargetMode="External"/><Relationship Id="rId2119" Type="http://schemas.openxmlformats.org/officeDocument/2006/relationships/hyperlink" Target="http://doi.org/10.1007/978-3-642-12725-0_28" TargetMode="External"/><Relationship Id="rId2326" Type="http://schemas.openxmlformats.org/officeDocument/2006/relationships/hyperlink" Target="http://doi.org/10.1111/j.1600-0587.1997.tb00410.x" TargetMode="External"/><Relationship Id="rId2533" Type="http://schemas.openxmlformats.org/officeDocument/2006/relationships/hyperlink" Target="http://doi.org/10.1098/rspb.2013.0325" TargetMode="External"/><Relationship Id="rId2740" Type="http://schemas.openxmlformats.org/officeDocument/2006/relationships/hyperlink" Target="http://doi.org/10.1007/s10021-012-9558-7" TargetMode="External"/><Relationship Id="rId505" Type="http://schemas.openxmlformats.org/officeDocument/2006/relationships/hyperlink" Target="http://doi.org/10.3197/096327112X13400390126055" TargetMode="External"/><Relationship Id="rId712" Type="http://schemas.openxmlformats.org/officeDocument/2006/relationships/hyperlink" Target="http://doi.org/10.1111/j.1749-6632.2011.06293.x" TargetMode="External"/><Relationship Id="rId1135" Type="http://schemas.openxmlformats.org/officeDocument/2006/relationships/hyperlink" Target="https://doi.org/10.1111/j.1600-0587.2009.05823.x" TargetMode="External"/><Relationship Id="rId1342" Type="http://schemas.openxmlformats.org/officeDocument/2006/relationships/hyperlink" Target="https://doi.org/10.5194/piahs-374-75-2016" TargetMode="External"/><Relationship Id="rId1202" Type="http://schemas.openxmlformats.org/officeDocument/2006/relationships/hyperlink" Target="https://doi.org/10.2779/84538" TargetMode="External"/><Relationship Id="rId2600" Type="http://schemas.openxmlformats.org/officeDocument/2006/relationships/hyperlink" Target="http://doi.org/10.1073/pnas.1211349110" TargetMode="External"/><Relationship Id="rId3167" Type="http://schemas.openxmlformats.org/officeDocument/2006/relationships/hyperlink" Target="http://doi.org/10.1080/00045608.2014.1000948" TargetMode="External"/><Relationship Id="rId295" Type="http://schemas.openxmlformats.org/officeDocument/2006/relationships/hyperlink" Target="https://www.ipbes.net/sites/default/files/eca_ch_2_appendix_2.8_assessment_of_health.pdf" TargetMode="External"/><Relationship Id="rId3374" Type="http://schemas.openxmlformats.org/officeDocument/2006/relationships/image" Target="media/image288.png"/><Relationship Id="rId3581" Type="http://schemas.openxmlformats.org/officeDocument/2006/relationships/hyperlink" Target="http://ec.europa.eu/agriculture/sites/agriculture/files/cap-funding/beneficiaries/direct-aid/pdf/annex2-2013_en.pdf" TargetMode="External"/><Relationship Id="rId4218" Type="http://schemas.openxmlformats.org/officeDocument/2006/relationships/customXml" Target="../customXml/item2.xml"/><Relationship Id="rId2183" Type="http://schemas.openxmlformats.org/officeDocument/2006/relationships/hyperlink" Target="https://www.birdlife.org/worldwide/programmes/sites-habitats-ibas-and-kbas" TargetMode="External"/><Relationship Id="rId2390" Type="http://schemas.openxmlformats.org/officeDocument/2006/relationships/hyperlink" Target="http://doi.org/10.1186/2193-1801-3-61" TargetMode="External"/><Relationship Id="rId3027" Type="http://schemas.openxmlformats.org/officeDocument/2006/relationships/hyperlink" Target="http://doi.org/10.21570/EDGG.Bull.33.15&#8208;23" TargetMode="External"/><Relationship Id="rId3234" Type="http://schemas.openxmlformats.org/officeDocument/2006/relationships/hyperlink" Target="http://doi.org/10.1016/j.ecolecon.2014.11.005" TargetMode="External"/><Relationship Id="rId3441" Type="http://schemas.openxmlformats.org/officeDocument/2006/relationships/hyperlink" Target="http://doi.org/10.1111/j.1365-2664.2005.01005.x" TargetMode="External"/><Relationship Id="rId155" Type="http://schemas.openxmlformats.org/officeDocument/2006/relationships/hyperlink" Target="http://doi.org/10.1073/pnas.1014773107" TargetMode="External"/><Relationship Id="rId362" Type="http://schemas.openxmlformats.org/officeDocument/2006/relationships/hyperlink" Target="http://doi.org/10.1111/1365-2664.12696" TargetMode="External"/><Relationship Id="rId2043" Type="http://schemas.openxmlformats.org/officeDocument/2006/relationships/image" Target="media/image208.png"/><Relationship Id="rId2250" Type="http://schemas.openxmlformats.org/officeDocument/2006/relationships/hyperlink" Target="http://doi.org/10.1007/s10841-014-9649-1" TargetMode="External"/><Relationship Id="rId3301" Type="http://schemas.openxmlformats.org/officeDocument/2006/relationships/hyperlink" Target="http://doi.org/10.1016/j.compag.2013.05.005" TargetMode="External"/><Relationship Id="rId222" Type="http://schemas.openxmlformats.org/officeDocument/2006/relationships/image" Target="media/image42.png"/><Relationship Id="rId2110" Type="http://schemas.openxmlformats.org/officeDocument/2006/relationships/hyperlink" Target="http://doi.org/10.1073/pnas.1312213111" TargetMode="External"/><Relationship Id="rId4075" Type="http://schemas.openxmlformats.org/officeDocument/2006/relationships/hyperlink" Target="http://doi.org/10.1017/S0376892913000039" TargetMode="External"/><Relationship Id="rId1669" Type="http://schemas.openxmlformats.org/officeDocument/2006/relationships/hyperlink" Target="http://doi.org/10.1890/080023" TargetMode="External"/><Relationship Id="rId1876" Type="http://schemas.openxmlformats.org/officeDocument/2006/relationships/hyperlink" Target="https://doi.org/10.1038/ncomms4118" TargetMode="External"/><Relationship Id="rId2927" Type="http://schemas.openxmlformats.org/officeDocument/2006/relationships/hyperlink" Target="http://doi.org/10.1007/s00382-007-0340-z" TargetMode="External"/><Relationship Id="rId3091" Type="http://schemas.openxmlformats.org/officeDocument/2006/relationships/hyperlink" Target="http://doi.org/10.1002/ppp.688" TargetMode="External"/><Relationship Id="rId4142" Type="http://schemas.openxmlformats.org/officeDocument/2006/relationships/hyperlink" Target="http://www.ccacoalition.org/en/resources/geo-6-assessment-pan-european-region" TargetMode="External"/><Relationship Id="rId1529" Type="http://schemas.openxmlformats.org/officeDocument/2006/relationships/hyperlink" Target="https://doi.org/10.1016/j.ecss.2008.01.005" TargetMode="External"/><Relationship Id="rId1736" Type="http://schemas.openxmlformats.org/officeDocument/2006/relationships/hyperlink" Target="http://dx.doi.org/10.1038/srep04837" TargetMode="External"/><Relationship Id="rId1943" Type="http://schemas.openxmlformats.org/officeDocument/2006/relationships/hyperlink" Target="https://doi.org/10.1016/j.biocon.2015.08.002" TargetMode="External"/><Relationship Id="rId28" Type="http://schemas.openxmlformats.org/officeDocument/2006/relationships/hyperlink" Target="http://catalog.ipbes.net/" TargetMode="External"/><Relationship Id="rId1803" Type="http://schemas.openxmlformats.org/officeDocument/2006/relationships/hyperlink" Target="https://doi.org/10.1098/rspb.2012.1490" TargetMode="External"/><Relationship Id="rId4002" Type="http://schemas.openxmlformats.org/officeDocument/2006/relationships/hyperlink" Target="http://www.iwgia.org/publications/search-pubs?publication_id=695" TargetMode="External"/><Relationship Id="rId3768" Type="http://schemas.openxmlformats.org/officeDocument/2006/relationships/hyperlink" Target="http://doi.org/10.1016/j.envsci.2015.11.013" TargetMode="External"/><Relationship Id="rId3975" Type="http://schemas.openxmlformats.org/officeDocument/2006/relationships/hyperlink" Target="http://doi.org/10.1163/18760104-01001002" TargetMode="External"/><Relationship Id="rId689" Type="http://schemas.openxmlformats.org/officeDocument/2006/relationships/hyperlink" Target="http://doi.org/10.1016/j.foreco.2015.03.039" TargetMode="External"/><Relationship Id="rId896" Type="http://schemas.openxmlformats.org/officeDocument/2006/relationships/hyperlink" Target="http://doi.org/10.1046/j.1365-2907.2001.00083.x" TargetMode="External"/><Relationship Id="rId2577" Type="http://schemas.openxmlformats.org/officeDocument/2006/relationships/hyperlink" Target="http://doi.org/10.1007/s10113-014-0621-0" TargetMode="External"/><Relationship Id="rId2784" Type="http://schemas.openxmlformats.org/officeDocument/2006/relationships/hyperlink" Target="http://doi.org/10.1038/nature01017" TargetMode="External"/><Relationship Id="rId3628" Type="http://schemas.openxmlformats.org/officeDocument/2006/relationships/hyperlink" Target="http://doi.org/10.1016/j.marpol.2008.02.001" TargetMode="External"/><Relationship Id="rId549" Type="http://schemas.openxmlformats.org/officeDocument/2006/relationships/hyperlink" Target="http://doi.org/10.1016/j.ecolecon.2011.09.026" TargetMode="External"/><Relationship Id="rId756" Type="http://schemas.openxmlformats.org/officeDocument/2006/relationships/hyperlink" Target="https://www.sciencedirect.com/science/article/pii/S1877343517300040?via%3Dihub" TargetMode="External"/><Relationship Id="rId1179" Type="http://schemas.openxmlformats.org/officeDocument/2006/relationships/hyperlink" Target="http://www.binran.ru/files/phd/Chitanava_Abstract_Thesis.pdf" TargetMode="External"/><Relationship Id="rId1386" Type="http://schemas.openxmlformats.org/officeDocument/2006/relationships/hyperlink" Target="https://doi.org/10.1111/j.1365-2486.2010.02233.x" TargetMode="External"/><Relationship Id="rId1593" Type="http://schemas.openxmlformats.org/officeDocument/2006/relationships/hyperlink" Target="https://doi.org/10.1126/science.1215442" TargetMode="External"/><Relationship Id="rId2437" Type="http://schemas.openxmlformats.org/officeDocument/2006/relationships/hyperlink" Target="http://doi.org/10.1029/2006GL025734" TargetMode="External"/><Relationship Id="rId2991" Type="http://schemas.openxmlformats.org/officeDocument/2006/relationships/hyperlink" Target="http://doi.org/10.1016/S0079-6611(99)00033-6" TargetMode="External"/><Relationship Id="rId3835" Type="http://schemas.openxmlformats.org/officeDocument/2006/relationships/hyperlink" Target="http://doi.org/10.1016/j.jclepro.2015.12.042" TargetMode="External"/><Relationship Id="rId409" Type="http://schemas.openxmlformats.org/officeDocument/2006/relationships/hyperlink" Target="http://doi.org/10.1016/j.biocon.2016.04.027" TargetMode="External"/><Relationship Id="rId963" Type="http://schemas.openxmlformats.org/officeDocument/2006/relationships/image" Target="media/image119.png"/><Relationship Id="rId1039" Type="http://schemas.openxmlformats.org/officeDocument/2006/relationships/hyperlink" Target="https://doi.org/10.1016/j.ecss.2015.05.002" TargetMode="External"/><Relationship Id="rId1246" Type="http://schemas.openxmlformats.org/officeDocument/2006/relationships/hyperlink" Target="https://doi.org/10.1111/j.1365-2486.2009.01982.x" TargetMode="External"/><Relationship Id="rId2644" Type="http://schemas.openxmlformats.org/officeDocument/2006/relationships/hyperlink" Target="http://doi.org/10.1016/j.foodpol.2010.04.001" TargetMode="External"/><Relationship Id="rId2851" Type="http://schemas.openxmlformats.org/officeDocument/2006/relationships/hyperlink" Target="http://doi.org/10.4324/9781849775199" TargetMode="External"/><Relationship Id="rId3902" Type="http://schemas.openxmlformats.org/officeDocument/2006/relationships/hyperlink" Target="http://aei.pitt.edu/6371/1/Scop06_1_2.pdf" TargetMode="External"/><Relationship Id="rId92" Type="http://schemas.openxmlformats.org/officeDocument/2006/relationships/hyperlink" Target="https://www.eea.europa.eu/countries-and-regions" TargetMode="External"/><Relationship Id="rId616" Type="http://schemas.openxmlformats.org/officeDocument/2006/relationships/hyperlink" Target="http://doi.org/10.5194/bg-12-4895-2015" TargetMode="External"/><Relationship Id="rId823" Type="http://schemas.openxmlformats.org/officeDocument/2006/relationships/hyperlink" Target="http://doi.org/10.2752/089279315x14219211661732" TargetMode="External"/><Relationship Id="rId1453" Type="http://schemas.openxmlformats.org/officeDocument/2006/relationships/hyperlink" Target="https://doi.org/10.1111/ele.12387" TargetMode="External"/><Relationship Id="rId1660" Type="http://schemas.openxmlformats.org/officeDocument/2006/relationships/hyperlink" Target="https://doi.org/10.1016/S0198-0149(10)80003-2" TargetMode="External"/><Relationship Id="rId2504" Type="http://schemas.openxmlformats.org/officeDocument/2006/relationships/hyperlink" Target="http://doi.org/10.1016/j.csr.2008.03.003" TargetMode="External"/><Relationship Id="rId2711" Type="http://schemas.openxmlformats.org/officeDocument/2006/relationships/hyperlink" Target="http://doi.org/10.1016/j.biocon.2012.10.003" TargetMode="External"/><Relationship Id="rId1106" Type="http://schemas.openxmlformats.org/officeDocument/2006/relationships/hyperlink" Target="http://datazone.birdlife.org/" TargetMode="External"/><Relationship Id="rId1313" Type="http://schemas.openxmlformats.org/officeDocument/2006/relationships/hyperlink" Target="https://doi.org/10.1080/19440049.2012.714079" TargetMode="External"/><Relationship Id="rId1520" Type="http://schemas.openxmlformats.org/officeDocument/2006/relationships/hyperlink" Target="https://doi.org/10.1111/j.1365-2486.2012.02791.x" TargetMode="External"/><Relationship Id="rId3278" Type="http://schemas.openxmlformats.org/officeDocument/2006/relationships/hyperlink" Target="http://doi.org/10.1007/s00267-008-9206-3" TargetMode="External"/><Relationship Id="rId3485" Type="http://schemas.openxmlformats.org/officeDocument/2006/relationships/hyperlink" Target="http://doi.org/10.1007/s10531-008-9319-2" TargetMode="External"/><Relationship Id="rId3692" Type="http://schemas.openxmlformats.org/officeDocument/2006/relationships/hyperlink" Target="http://doi.org/10.1093/icesjms/fst094" TargetMode="External"/><Relationship Id="rId199" Type="http://schemas.openxmlformats.org/officeDocument/2006/relationships/hyperlink" Target="https://doi.org/10.1007/978-94-009-8665-7_1" TargetMode="External"/><Relationship Id="rId2087" Type="http://schemas.openxmlformats.org/officeDocument/2006/relationships/image" Target="media/image250.png"/><Relationship Id="rId2294" Type="http://schemas.openxmlformats.org/officeDocument/2006/relationships/hyperlink" Target="http://doi.org/10.1002/aqc.2445" TargetMode="External"/><Relationship Id="rId3138" Type="http://schemas.openxmlformats.org/officeDocument/2006/relationships/image" Target="media/image282.png"/><Relationship Id="rId3345" Type="http://schemas.openxmlformats.org/officeDocument/2006/relationships/hyperlink" Target="http://doi.org/10.1017/S0376892914000137" TargetMode="External"/><Relationship Id="rId3552" Type="http://schemas.openxmlformats.org/officeDocument/2006/relationships/hyperlink" Target="https://www.eea.europa.eu/soer" TargetMode="External"/><Relationship Id="rId266" Type="http://schemas.openxmlformats.org/officeDocument/2006/relationships/image" Target="media/image69.png"/><Relationship Id="rId473" Type="http://schemas.openxmlformats.org/officeDocument/2006/relationships/hyperlink" Target="http://ec.europa.eu/eurostat/web/products-datasets/-/ten00002" TargetMode="External"/><Relationship Id="rId680" Type="http://schemas.openxmlformats.org/officeDocument/2006/relationships/hyperlink" Target="http://doi.org/10.1016/j.envsci.2012.10.006" TargetMode="External"/><Relationship Id="rId2154" Type="http://schemas.openxmlformats.org/officeDocument/2006/relationships/hyperlink" Target="http://doi.org/10.1038/nclimate1753" TargetMode="External"/><Relationship Id="rId2361" Type="http://schemas.openxmlformats.org/officeDocument/2006/relationships/hyperlink" Target="http://doi.org/10.1073/pnas.1011728108" TargetMode="External"/><Relationship Id="rId3205" Type="http://schemas.openxmlformats.org/officeDocument/2006/relationships/hyperlink" Target="http://doi.org/10.3390/su8010098" TargetMode="External"/><Relationship Id="rId3412" Type="http://schemas.openxmlformats.org/officeDocument/2006/relationships/hyperlink" Target="https://www.diva-portal.org/smash/get/diva2:999489/FULLTEXT01.pdf" TargetMode="External"/><Relationship Id="rId126" Type="http://schemas.openxmlformats.org/officeDocument/2006/relationships/hyperlink" Target="http://www.helcom.fi/about-us" TargetMode="External"/><Relationship Id="rId333" Type="http://schemas.openxmlformats.org/officeDocument/2006/relationships/hyperlink" Target="http://doi.org/10.1111/all.12696" TargetMode="External"/><Relationship Id="rId540" Type="http://schemas.openxmlformats.org/officeDocument/2006/relationships/hyperlink" Target="http://doi.org/10.5194/bg-11-333-2014" TargetMode="External"/><Relationship Id="rId1170" Type="http://schemas.openxmlformats.org/officeDocument/2006/relationships/hyperlink" Target="https://doi.org/10.1080/11263504.2016.1218974" TargetMode="External"/><Relationship Id="rId2014" Type="http://schemas.openxmlformats.org/officeDocument/2006/relationships/image" Target="media/image182.png"/><Relationship Id="rId2221" Type="http://schemas.openxmlformats.org/officeDocument/2006/relationships/hyperlink" Target="http://doi.org/10.1016/j.cub.2013.10.012" TargetMode="External"/><Relationship Id="rId1030" Type="http://schemas.openxmlformats.org/officeDocument/2006/relationships/hyperlink" Target="http://www.amazon.co.uk/Mediterranean-Ecogeography-Series-Harriett-Allen/dp/0582404525" TargetMode="External"/><Relationship Id="rId4186" Type="http://schemas.openxmlformats.org/officeDocument/2006/relationships/hyperlink" Target="http://pub.epsilon.slu.se/1953/" TargetMode="External"/><Relationship Id="rId400" Type="http://schemas.openxmlformats.org/officeDocument/2006/relationships/hyperlink" Target="http://doi.org/10.1016/j.ecolecon.2011.11.011" TargetMode="External"/><Relationship Id="rId1987" Type="http://schemas.openxmlformats.org/officeDocument/2006/relationships/hyperlink" Target="https://doi.org/10.1007/s10113-013-0414-x" TargetMode="External"/><Relationship Id="rId1847" Type="http://schemas.openxmlformats.org/officeDocument/2006/relationships/hyperlink" Target="https://doi.org/10.1007/978-1-4939-1698-6" TargetMode="External"/><Relationship Id="rId4046" Type="http://schemas.openxmlformats.org/officeDocument/2006/relationships/hyperlink" Target="http://www.gov.scot/Topics/Environment/Countryside/Landusestrategy" TargetMode="External"/><Relationship Id="rId1707" Type="http://schemas.openxmlformats.org/officeDocument/2006/relationships/hyperlink" Target="https://doi.org/10.2307/annurev.ecolsys.37.091305.30000024" TargetMode="External"/><Relationship Id="rId3062" Type="http://schemas.openxmlformats.org/officeDocument/2006/relationships/hyperlink" Target="http://doi.org/10.1007/s13280-011-0186-9" TargetMode="External"/><Relationship Id="rId4113" Type="http://schemas.openxmlformats.org/officeDocument/2006/relationships/hyperlink" Target="https://esa.un.org/unpd/wpp/publications/files/key_findings_wpp_2015.pdf" TargetMode="External"/><Relationship Id="rId190" Type="http://schemas.openxmlformats.org/officeDocument/2006/relationships/hyperlink" Target="http://www.teebweb.org" TargetMode="External"/><Relationship Id="rId1914" Type="http://schemas.openxmlformats.org/officeDocument/2006/relationships/hyperlink" Target="http://doi.org/10.1111/j.1365-2664.2005.00982.x" TargetMode="External"/><Relationship Id="rId3879" Type="http://schemas.openxmlformats.org/officeDocument/2006/relationships/hyperlink" Target="http://doi.org/10.1016/s0308-597x(03)00025-3" TargetMode="External"/><Relationship Id="rId2688" Type="http://schemas.openxmlformats.org/officeDocument/2006/relationships/hyperlink" Target="http://doi.org/10.1007/s00382-007-0309-y" TargetMode="External"/><Relationship Id="rId2895" Type="http://schemas.openxmlformats.org/officeDocument/2006/relationships/hyperlink" Target="http://doi.org/10.1016/j.scitotenv.2007.04.040" TargetMode="External"/><Relationship Id="rId3739" Type="http://schemas.openxmlformats.org/officeDocument/2006/relationships/hyperlink" Target="http://doi.org/10.1016/j.marpol.2016.07.004" TargetMode="External"/><Relationship Id="rId3946" Type="http://schemas.openxmlformats.org/officeDocument/2006/relationships/hyperlink" Target="https://www.cbd.int/doc/publications/cbd-ts-79-en.pdf" TargetMode="External"/><Relationship Id="rId867" Type="http://schemas.openxmlformats.org/officeDocument/2006/relationships/hyperlink" Target="http://doi.org/10.1016/j.landusepol.2016.12.001" TargetMode="External"/><Relationship Id="rId1497" Type="http://schemas.openxmlformats.org/officeDocument/2006/relationships/hyperlink" Target="https://doi.org/10.1002/aqc.609" TargetMode="External"/><Relationship Id="rId2548" Type="http://schemas.openxmlformats.org/officeDocument/2006/relationships/hyperlink" Target="http://doi.org/10.1175/1520-0442(2003)0162.0.CO;2" TargetMode="External"/><Relationship Id="rId2755" Type="http://schemas.openxmlformats.org/officeDocument/2006/relationships/hyperlink" Target="https://www.regjeringen.no/no/dokument/rapportar-og-planar/id438817/" TargetMode="External"/><Relationship Id="rId2962" Type="http://schemas.openxmlformats.org/officeDocument/2006/relationships/hyperlink" Target="http://doi.org/10.1016/j.ecolind.2016.07.034" TargetMode="External"/><Relationship Id="rId3806" Type="http://schemas.openxmlformats.org/officeDocument/2006/relationships/hyperlink" Target="http://biodivers-southcaucasus.org/wp-content/uploads/2015/02/83213733_Impact-Analyses-on-Status-of-Biodiversity-South-Caucasus_Kobakhidze_2015.pdf" TargetMode="External"/><Relationship Id="rId727" Type="http://schemas.openxmlformats.org/officeDocument/2006/relationships/hyperlink" Target="http://doi.org/10.1016/j.envsci.2015.08.012" TargetMode="External"/><Relationship Id="rId934" Type="http://schemas.openxmlformats.org/officeDocument/2006/relationships/hyperlink" Target="https://www.ipbes.net/sites/default/files/eca_ch_3_appendix_3.1_additional_references.pdf" TargetMode="External"/><Relationship Id="rId1357" Type="http://schemas.openxmlformats.org/officeDocument/2006/relationships/hyperlink" Target="http://doi.org/10.1038/nclimate1329" TargetMode="External"/><Relationship Id="rId1564" Type="http://schemas.openxmlformats.org/officeDocument/2006/relationships/hyperlink" Target="https://doi.org/10.1139/f02-089" TargetMode="External"/><Relationship Id="rId1771" Type="http://schemas.openxmlformats.org/officeDocument/2006/relationships/hyperlink" Target="https://doi.org/10.1146/annurev.ecolsys.27.1.83" TargetMode="External"/><Relationship Id="rId2408" Type="http://schemas.openxmlformats.org/officeDocument/2006/relationships/hyperlink" Target="http://doi.org/10.1016/j.exis.2015.06.007" TargetMode="External"/><Relationship Id="rId2615" Type="http://schemas.openxmlformats.org/officeDocument/2006/relationships/hyperlink" Target="http://hdl.handle.net/2077/52099" TargetMode="External"/><Relationship Id="rId2822" Type="http://schemas.openxmlformats.org/officeDocument/2006/relationships/hyperlink" Target="http://doi.org/10.1126/sciadv.1600821" TargetMode="External"/><Relationship Id="rId63" Type="http://schemas.openxmlformats.org/officeDocument/2006/relationships/hyperlink" Target="http://doi.org/10.1016/j.biocon.2017.03.003" TargetMode="External"/><Relationship Id="rId1217" Type="http://schemas.openxmlformats.org/officeDocument/2006/relationships/hyperlink" Target="https://doi.org/10.1016/j.marpolbul.2016.12.048" TargetMode="External"/><Relationship Id="rId1424" Type="http://schemas.openxmlformats.org/officeDocument/2006/relationships/hyperlink" Target="http://www.nature.com/doifinder/10.1038/nature13022" TargetMode="External"/><Relationship Id="rId1631" Type="http://schemas.openxmlformats.org/officeDocument/2006/relationships/hyperlink" Target="https://doi.org/10.1007/s10531-005-4304-5" TargetMode="External"/><Relationship Id="rId3389" Type="http://schemas.openxmlformats.org/officeDocument/2006/relationships/header" Target="header29.xml"/><Relationship Id="rId3596" Type="http://schemas.openxmlformats.org/officeDocument/2006/relationships/hyperlink" Target="https://enrd.ec.europa.eu/sites/enrd/files/1af310a9-aa6b-a904-5dbb-8c71cef3257e.pdf" TargetMode="External"/><Relationship Id="rId2198" Type="http://schemas.openxmlformats.org/officeDocument/2006/relationships/hyperlink" Target="http://doi.org/10.1016/j.tree.2012.10.012" TargetMode="External"/><Relationship Id="rId3249" Type="http://schemas.openxmlformats.org/officeDocument/2006/relationships/hyperlink" Target="http://doi.org/10.1025/bio.2009.59.3.7" TargetMode="External"/><Relationship Id="rId3456" Type="http://schemas.openxmlformats.org/officeDocument/2006/relationships/hyperlink" Target="http://doi.org/10.1111/j.1523-1739.2011.01774.x" TargetMode="External"/><Relationship Id="rId377" Type="http://schemas.openxmlformats.org/officeDocument/2006/relationships/hyperlink" Target="http://doi.org/10.1061/(asce)up.1943-5444.0000264" TargetMode="External"/><Relationship Id="rId584" Type="http://schemas.openxmlformats.org/officeDocument/2006/relationships/hyperlink" Target="http://doi.org/10.1016/j.landurbplan.2013.11.016" TargetMode="External"/><Relationship Id="rId2058" Type="http://schemas.openxmlformats.org/officeDocument/2006/relationships/image" Target="media/image223.png"/><Relationship Id="rId2265" Type="http://schemas.openxmlformats.org/officeDocument/2006/relationships/hyperlink" Target="http://doi.org/10.1111/j.1466-8238.2011.00697.x" TargetMode="External"/><Relationship Id="rId3109" Type="http://schemas.openxmlformats.org/officeDocument/2006/relationships/image" Target="media/image258.png"/><Relationship Id="rId3663" Type="http://schemas.openxmlformats.org/officeDocument/2006/relationships/hyperlink" Target="https://www.giz.de/en/downloads/giz2013-en-transboundary-water-management-central-asia.pdf" TargetMode="External"/><Relationship Id="rId3870" Type="http://schemas.openxmlformats.org/officeDocument/2006/relationships/hyperlink" Target="http://www.millenniumassessment.org/en/index.aspx" TargetMode="External"/><Relationship Id="rId237" Type="http://schemas.openxmlformats.org/officeDocument/2006/relationships/image" Target="media/image51.png"/><Relationship Id="rId791" Type="http://schemas.openxmlformats.org/officeDocument/2006/relationships/hyperlink" Target="http://doi.org/10.1890/06-0750.1" TargetMode="External"/><Relationship Id="rId1074" Type="http://schemas.openxmlformats.org/officeDocument/2006/relationships/hyperlink" Target="https://doi.org/10.1111/gcb.13047" TargetMode="External"/><Relationship Id="rId2472" Type="http://schemas.openxmlformats.org/officeDocument/2006/relationships/hyperlink" Target="http://doi.org/10.3189/002214311796406121" TargetMode="External"/><Relationship Id="rId3316" Type="http://schemas.openxmlformats.org/officeDocument/2006/relationships/hyperlink" Target="http://doi.org/10.1007/s10584-008-9534-6" TargetMode="External"/><Relationship Id="rId3523" Type="http://schemas.openxmlformats.org/officeDocument/2006/relationships/hyperlink" Target="http://doi.org/10.4337/jhre.2016.02.01" TargetMode="External"/><Relationship Id="rId3730" Type="http://schemas.openxmlformats.org/officeDocument/2006/relationships/hyperlink" Target="http://doi.org/10.1080/15239081003719219" TargetMode="External"/><Relationship Id="rId444" Type="http://schemas.openxmlformats.org/officeDocument/2006/relationships/hyperlink" Target="http://doi.org/10.2800/62459" TargetMode="External"/><Relationship Id="rId651" Type="http://schemas.openxmlformats.org/officeDocument/2006/relationships/hyperlink" Target="http://doi.org/10.1146/annurev.anthro.34.081804.120437" TargetMode="External"/><Relationship Id="rId1281" Type="http://schemas.openxmlformats.org/officeDocument/2006/relationships/hyperlink" Target="https://doi.org/10.1007/s10530-013-0422-2" TargetMode="External"/><Relationship Id="rId2125" Type="http://schemas.openxmlformats.org/officeDocument/2006/relationships/hyperlink" Target="http://doi.org/10.1111/j.1526-100X.2009.00638.x" TargetMode="External"/><Relationship Id="rId2332" Type="http://schemas.openxmlformats.org/officeDocument/2006/relationships/hyperlink" Target="https://www.eea.europa.eu/data-and-maps/figures/total-fish-catches-aquaculture-production/total-fish-catches-aquaculture-production" TargetMode="External"/><Relationship Id="rId304" Type="http://schemas.openxmlformats.org/officeDocument/2006/relationships/hyperlink" Target="http://ec.europa.eu/eurostat/statistics-explained/index.php/File:Economic_indicators_for_forestry_and_logging,_2005_and_2013.png" TargetMode="External"/><Relationship Id="rId511" Type="http://schemas.openxmlformats.org/officeDocument/2006/relationships/hyperlink" Target="http://doi.org/10.1111/1365-2664.12663" TargetMode="External"/><Relationship Id="rId1141" Type="http://schemas.openxmlformats.org/officeDocument/2006/relationships/hyperlink" Target="http://www.blacksea-commission.org/_publ-SOE2009.asp" TargetMode="External"/><Relationship Id="rId1001" Type="http://schemas.openxmlformats.org/officeDocument/2006/relationships/image" Target="media/image153.png"/><Relationship Id="rId4157" Type="http://schemas.openxmlformats.org/officeDocument/2006/relationships/hyperlink" Target="http://doi.org/10.1016/j.agee.2016.05.018" TargetMode="External"/><Relationship Id="rId1958" Type="http://schemas.openxmlformats.org/officeDocument/2006/relationships/hyperlink" Target="https://doi.org/10.2305/IUCN.UK.2006.RLTS.T61454A12488658.en" TargetMode="External"/><Relationship Id="rId3173" Type="http://schemas.openxmlformats.org/officeDocument/2006/relationships/hyperlink" Target="http://doi.org/10.1007/s10584-014-1162-8" TargetMode="External"/><Relationship Id="rId3380" Type="http://schemas.openxmlformats.org/officeDocument/2006/relationships/image" Target="media/image291.png"/><Relationship Id="rId4017" Type="http://schemas.openxmlformats.org/officeDocument/2006/relationships/hyperlink" Target="http://doi.org/10.1080/10871200802304726" TargetMode="External"/><Relationship Id="rId1818" Type="http://schemas.openxmlformats.org/officeDocument/2006/relationships/hyperlink" Target="https://s3.eu-central-1.amazonaws.com/biom/lib/book/atlas_biodiv_west_tian_shan.pdf" TargetMode="External"/><Relationship Id="rId3033" Type="http://schemas.openxmlformats.org/officeDocument/2006/relationships/hyperlink" Target="http://doi.org/10.1007/s10980-014-0137-5" TargetMode="External"/><Relationship Id="rId3240" Type="http://schemas.openxmlformats.org/officeDocument/2006/relationships/hyperlink" Target="http://doi.org/10.1016/j.ecoser.2017.05.004" TargetMode="External"/><Relationship Id="rId161" Type="http://schemas.openxmlformats.org/officeDocument/2006/relationships/hyperlink" Target="http://operas-project.eu" TargetMode="External"/><Relationship Id="rId2799" Type="http://schemas.openxmlformats.org/officeDocument/2006/relationships/hyperlink" Target="http://doi.org/10.1016/j.jnc.2008.09.003" TargetMode="External"/><Relationship Id="rId3100" Type="http://schemas.openxmlformats.org/officeDocument/2006/relationships/footer" Target="footer8.xml"/><Relationship Id="rId978" Type="http://schemas.openxmlformats.org/officeDocument/2006/relationships/image" Target="media/image134.png"/><Relationship Id="rId2659" Type="http://schemas.openxmlformats.org/officeDocument/2006/relationships/hyperlink" Target="http://doi.org/10.1016/j.foreco.2013.07.003" TargetMode="External"/><Relationship Id="rId2866" Type="http://schemas.openxmlformats.org/officeDocument/2006/relationships/hyperlink" Target="http://doi.org/10.1038/nature01309.1" TargetMode="External"/><Relationship Id="rId3917" Type="http://schemas.openxmlformats.org/officeDocument/2006/relationships/hyperlink" Target="http://www.oecd-ilibrary.org/environment/green-growth-and-environmental-governance-in-eastern-europe-caucasus-and-central-asia_5k97gk42q86g-en" TargetMode="External"/><Relationship Id="rId838" Type="http://schemas.openxmlformats.org/officeDocument/2006/relationships/hyperlink" Target="http://doi.org/10.1016/j.envpol.2012.11.010" TargetMode="External"/><Relationship Id="rId1468" Type="http://schemas.openxmlformats.org/officeDocument/2006/relationships/hyperlink" Target="https://doi.org/10.1007/s10750-010-0171-5" TargetMode="External"/><Relationship Id="rId1675" Type="http://schemas.openxmlformats.org/officeDocument/2006/relationships/hyperlink" Target="https://doi.org/10.2779/082723" TargetMode="External"/><Relationship Id="rId1882" Type="http://schemas.openxmlformats.org/officeDocument/2006/relationships/hyperlink" Target="http://www.artsdatabanken.no/Rodliste/Artsgruppene/Lav" TargetMode="External"/><Relationship Id="rId2519" Type="http://schemas.openxmlformats.org/officeDocument/2006/relationships/hyperlink" Target="http://doi.org/10.1890/080129" TargetMode="External"/><Relationship Id="rId2726" Type="http://schemas.openxmlformats.org/officeDocument/2006/relationships/hyperlink" Target="http://doi.org/10.3354/meps09214" TargetMode="External"/><Relationship Id="rId4081" Type="http://schemas.openxmlformats.org/officeDocument/2006/relationships/hyperlink" Target="http://doi.org/10.1111/ddi.12288" TargetMode="External"/><Relationship Id="rId1328" Type="http://schemas.openxmlformats.org/officeDocument/2006/relationships/hyperlink" Target="https://doi.org/10.1038/ncomms2328" TargetMode="External"/><Relationship Id="rId1535" Type="http://schemas.openxmlformats.org/officeDocument/2006/relationships/hyperlink" Target="https://doi.org/10.1093/acprof" TargetMode="External"/><Relationship Id="rId2933" Type="http://schemas.openxmlformats.org/officeDocument/2006/relationships/hyperlink" Target="http://doi.org/10.1515/eko-2016-0004" TargetMode="External"/><Relationship Id="rId905" Type="http://schemas.openxmlformats.org/officeDocument/2006/relationships/hyperlink" Target="http://doi.org/10.1890/13-1041.1" TargetMode="External"/><Relationship Id="rId1742" Type="http://schemas.openxmlformats.org/officeDocument/2006/relationships/hyperlink" Target="https://doi.org/10.3389/fmars.2016.00062" TargetMode="External"/><Relationship Id="rId34" Type="http://schemas.openxmlformats.org/officeDocument/2006/relationships/image" Target="media/image14.png"/><Relationship Id="rId1602" Type="http://schemas.openxmlformats.org/officeDocument/2006/relationships/hyperlink" Target="https://doi.org/10.1016/j.jenvman.2005.10.008" TargetMode="External"/><Relationship Id="rId3567" Type="http://schemas.openxmlformats.org/officeDocument/2006/relationships/hyperlink" Target="http://www.seerural.org/wp-content/uploads/2009/05/04_THE-COMMON-AGRICULTURAL-POLICY-EXPLAINED.pdf" TargetMode="External"/><Relationship Id="rId3774" Type="http://schemas.openxmlformats.org/officeDocument/2006/relationships/hyperlink" Target="http://doi.org/10.1007/s10980-010-9567-x" TargetMode="External"/><Relationship Id="rId3981" Type="http://schemas.openxmlformats.org/officeDocument/2006/relationships/hyperlink" Target="http://doi.org/10.1017/S0376892915000326" TargetMode="External"/><Relationship Id="rId488" Type="http://schemas.openxmlformats.org/officeDocument/2006/relationships/hyperlink" Target="http://doi.org/10.1371/journal.pone.0132232" TargetMode="External"/><Relationship Id="rId695" Type="http://schemas.openxmlformats.org/officeDocument/2006/relationships/hyperlink" Target="http://doi.org/10.1016/S0165-7836(03)00003-1" TargetMode="External"/><Relationship Id="rId2169" Type="http://schemas.openxmlformats.org/officeDocument/2006/relationships/hyperlink" Target="http://doi.org/10.1007/s10584-010-0015-3" TargetMode="External"/><Relationship Id="rId2376" Type="http://schemas.openxmlformats.org/officeDocument/2006/relationships/hyperlink" Target="http://doi.org/10.1017/S1464793105006949" TargetMode="External"/><Relationship Id="rId2583" Type="http://schemas.openxmlformats.org/officeDocument/2006/relationships/hyperlink" Target="http://doi.org/10.1016/j.forpol.2009.05.003" TargetMode="External"/><Relationship Id="rId2790" Type="http://schemas.openxmlformats.org/officeDocument/2006/relationships/hyperlink" Target="http://doi.org/10.1007/s10021-004-0179-7" TargetMode="External"/><Relationship Id="rId3427" Type="http://schemas.openxmlformats.org/officeDocument/2006/relationships/hyperlink" Target="http://doi.org/10.1162/GLEP_a_00016" TargetMode="External"/><Relationship Id="rId3634" Type="http://schemas.openxmlformats.org/officeDocument/2006/relationships/hyperlink" Target="http://doi.org/10.1111/j.1758-5899.2011.00131.x" TargetMode="External"/><Relationship Id="rId3841" Type="http://schemas.openxmlformats.org/officeDocument/2006/relationships/hyperlink" Target="http://www.psi.org.uk/pdf/2015/social_research_review_public_perceptions.pdf" TargetMode="External"/><Relationship Id="rId348" Type="http://schemas.openxmlformats.org/officeDocument/2006/relationships/hyperlink" Target="http://doi.org/10.1111/j.1461-0248.2009.01387.x" TargetMode="External"/><Relationship Id="rId555" Type="http://schemas.openxmlformats.org/officeDocument/2006/relationships/hyperlink" Target="http://doi.org/10.1787/weo-2004-en" TargetMode="External"/><Relationship Id="rId762" Type="http://schemas.openxmlformats.org/officeDocument/2006/relationships/hyperlink" Target="https://www.sciencedirect.com/science/article/pii/S1877343517300040?via%3Dihub" TargetMode="External"/><Relationship Id="rId1185" Type="http://schemas.openxmlformats.org/officeDocument/2006/relationships/hyperlink" Target="https://doi.org/10.1093/icesjms/fsp261" TargetMode="External"/><Relationship Id="rId1392" Type="http://schemas.openxmlformats.org/officeDocument/2006/relationships/hyperlink" Target="https://doi.org/10.1038/nature13531" TargetMode="External"/><Relationship Id="rId2029" Type="http://schemas.openxmlformats.org/officeDocument/2006/relationships/image" Target="media/image196.png"/><Relationship Id="rId2236" Type="http://schemas.openxmlformats.org/officeDocument/2006/relationships/hyperlink" Target="http://doi.org/10.1016/j.ecss.2007.07.026" TargetMode="External"/><Relationship Id="rId2443" Type="http://schemas.openxmlformats.org/officeDocument/2006/relationships/hyperlink" Target="http://doi.org/10.1029/1999GB001232" TargetMode="External"/><Relationship Id="rId2650" Type="http://schemas.openxmlformats.org/officeDocument/2006/relationships/hyperlink" Target="http://doi.org/10.1126/science.1187881" TargetMode="External"/><Relationship Id="rId3701" Type="http://schemas.openxmlformats.org/officeDocument/2006/relationships/hyperlink" Target="http://www.teebweb.org" TargetMode="External"/><Relationship Id="rId208" Type="http://schemas.openxmlformats.org/officeDocument/2006/relationships/image" Target="media/image29.png"/><Relationship Id="rId415" Type="http://schemas.openxmlformats.org/officeDocument/2006/relationships/hyperlink" Target="http://doi.org/10.1016/j.ecolecon.2011.04.009" TargetMode="External"/><Relationship Id="rId622" Type="http://schemas.openxmlformats.org/officeDocument/2006/relationships/hyperlink" Target="http://doi.org/10.1007/s11629-014-3393-6" TargetMode="External"/><Relationship Id="rId1045" Type="http://schemas.openxmlformats.org/officeDocument/2006/relationships/hyperlink" Target="https://doi.org/10.1016/j.envpol.2006.03.018" TargetMode="External"/><Relationship Id="rId1252" Type="http://schemas.openxmlformats.org/officeDocument/2006/relationships/hyperlink" Target="https://doi.org/10.2307/1933317" TargetMode="External"/><Relationship Id="rId2303" Type="http://schemas.openxmlformats.org/officeDocument/2006/relationships/hyperlink" Target="http://doi.org/10.1007/s40333-013-0175-x" TargetMode="External"/><Relationship Id="rId2510" Type="http://schemas.openxmlformats.org/officeDocument/2006/relationships/hyperlink" Target="http://doi.org/10.1126/science.1152509" TargetMode="External"/><Relationship Id="rId1112" Type="http://schemas.openxmlformats.org/officeDocument/2006/relationships/hyperlink" Target="https://doi.org/10.1016/j.biocon.2012.07.015" TargetMode="External"/><Relationship Id="rId3077" Type="http://schemas.openxmlformats.org/officeDocument/2006/relationships/hyperlink" Target="http://mediterranean.panda.org/?14550/The-new-Riviera-No-the-old-Mediterranean" TargetMode="External"/><Relationship Id="rId3284" Type="http://schemas.openxmlformats.org/officeDocument/2006/relationships/hyperlink" Target="http://doi.org/10.1016/j.gloenvcha.2016.10.002" TargetMode="External"/><Relationship Id="rId4128" Type="http://schemas.openxmlformats.org/officeDocument/2006/relationships/hyperlink" Target="https://www.unece.org/environmental-policy/environmental-performance-reviews/reviewed-countries.html" TargetMode="External"/><Relationship Id="rId1929" Type="http://schemas.openxmlformats.org/officeDocument/2006/relationships/hyperlink" Target="https://doi.org/10.1111/geb.12226" TargetMode="External"/><Relationship Id="rId2093" Type="http://schemas.openxmlformats.org/officeDocument/2006/relationships/hyperlink" Target="http://doi.org/10.1007/s00382-015-2507-3" TargetMode="External"/><Relationship Id="rId3491" Type="http://schemas.openxmlformats.org/officeDocument/2006/relationships/hyperlink" Target="http://doi.org/10.1007/s13412-015-0224-1" TargetMode="External"/><Relationship Id="rId3144" Type="http://schemas.openxmlformats.org/officeDocument/2006/relationships/hyperlink" Target="http://doi.org/10.1007/s11269-012-0001-9" TargetMode="External"/><Relationship Id="rId3351" Type="http://schemas.openxmlformats.org/officeDocument/2006/relationships/hyperlink" Target="http://doi.org/10.1016/j.gloenvcha.2013.12.002" TargetMode="External"/><Relationship Id="rId272" Type="http://schemas.openxmlformats.org/officeDocument/2006/relationships/image" Target="media/image73.png"/><Relationship Id="rId2160" Type="http://schemas.openxmlformats.org/officeDocument/2006/relationships/hyperlink" Target="http://doi.org/10.1073/pnas.1305618110" TargetMode="External"/><Relationship Id="rId3004" Type="http://schemas.openxmlformats.org/officeDocument/2006/relationships/hyperlink" Target="http://www.unwto.org/annualreports" TargetMode="External"/><Relationship Id="rId3211" Type="http://schemas.openxmlformats.org/officeDocument/2006/relationships/hyperlink" Target="http://doi.org/10.1007/s10113-012-0361-y" TargetMode="External"/><Relationship Id="rId132" Type="http://schemas.openxmlformats.org/officeDocument/2006/relationships/hyperlink" Target="http://doi.org/10.1007/s00267-002-2749-9" TargetMode="External"/><Relationship Id="rId2020" Type="http://schemas.openxmlformats.org/officeDocument/2006/relationships/image" Target="media/image188.png"/><Relationship Id="rId1579" Type="http://schemas.openxmlformats.org/officeDocument/2006/relationships/hyperlink" Target="https://doi.org/10.1034/j.1600-0706.2000.910101.x" TargetMode="External"/><Relationship Id="rId2977" Type="http://schemas.openxmlformats.org/officeDocument/2006/relationships/hyperlink" Target="http://doi.org/10.1038/371065a0" TargetMode="External"/><Relationship Id="rId4192" Type="http://schemas.openxmlformats.org/officeDocument/2006/relationships/hyperlink" Target="http://doi.org/10.1068/c1356j" TargetMode="External"/><Relationship Id="rId949" Type="http://schemas.openxmlformats.org/officeDocument/2006/relationships/image" Target="media/image106.png"/><Relationship Id="rId1786" Type="http://schemas.openxmlformats.org/officeDocument/2006/relationships/hyperlink" Target="http://www.gks.ru/free_doc/doc_2015/selhoz15.pdf" TargetMode="External"/><Relationship Id="rId1993" Type="http://schemas.openxmlformats.org/officeDocument/2006/relationships/hyperlink" Target="https://doi.org/10.1007/s11270-010-0669-5" TargetMode="External"/><Relationship Id="rId2837" Type="http://schemas.openxmlformats.org/officeDocument/2006/relationships/hyperlink" Target="http://doi.org/10.1038/nclimate3352" TargetMode="External"/><Relationship Id="rId4052" Type="http://schemas.openxmlformats.org/officeDocument/2006/relationships/hyperlink" Target="http://doi.org/10.1093/he/9780199654673.003.0006" TargetMode="External"/><Relationship Id="rId78" Type="http://schemas.openxmlformats.org/officeDocument/2006/relationships/hyperlink" Target="http://doi.org/10.1073/pnas.0808772106" TargetMode="External"/><Relationship Id="rId809" Type="http://schemas.openxmlformats.org/officeDocument/2006/relationships/hyperlink" Target="http://doi.org/10.1007/978-1-4020-8280-1_5" TargetMode="External"/><Relationship Id="rId1439" Type="http://schemas.openxmlformats.org/officeDocument/2006/relationships/hyperlink" Target="https://doi.org/10.1111/j.1365-2486.2007.01518.x" TargetMode="External"/><Relationship Id="rId1646" Type="http://schemas.openxmlformats.org/officeDocument/2006/relationships/hyperlink" Target="https://doi.org/10.1371/journal.pbio.1000606" TargetMode="External"/><Relationship Id="rId1853" Type="http://schemas.openxmlformats.org/officeDocument/2006/relationships/hyperlink" Target="https://doi.org/10.1017/S0024282906006207" TargetMode="External"/><Relationship Id="rId2904" Type="http://schemas.openxmlformats.org/officeDocument/2006/relationships/hyperlink" Target="http://doi.org/10.1002/2013GB004654" TargetMode="External"/><Relationship Id="rId1506" Type="http://schemas.openxmlformats.org/officeDocument/2006/relationships/hyperlink" Target="https://doi.org/10.1127/0340-269X/2004/0034-0521" TargetMode="External"/><Relationship Id="rId1713" Type="http://schemas.openxmlformats.org/officeDocument/2006/relationships/hyperlink" Target="http://doi.org/10.1071/WF07151" TargetMode="External"/><Relationship Id="rId1920" Type="http://schemas.openxmlformats.org/officeDocument/2006/relationships/hyperlink" Target="https://doi.org/10.1007/978-1-4939-1698-6_10" TargetMode="External"/><Relationship Id="rId3678" Type="http://schemas.openxmlformats.org/officeDocument/2006/relationships/hyperlink" Target="https://www.cbd.int/reports/search" TargetMode="External"/><Relationship Id="rId3885" Type="http://schemas.openxmlformats.org/officeDocument/2006/relationships/hyperlink" Target="http://doi.org/10.2111/REM-D-13-00082.1" TargetMode="External"/><Relationship Id="rId599" Type="http://schemas.openxmlformats.org/officeDocument/2006/relationships/hyperlink" Target="http://doi.org/10.3897/biorisk.4.42" TargetMode="External"/><Relationship Id="rId2487" Type="http://schemas.openxmlformats.org/officeDocument/2006/relationships/hyperlink" Target="http://doi.org/10.1007/s10021-011-9441-y" TargetMode="External"/><Relationship Id="rId2694" Type="http://schemas.openxmlformats.org/officeDocument/2006/relationships/hyperlink" Target="http://doi.org/10.1016/j.ecoinf.2006.12.001" TargetMode="External"/><Relationship Id="rId3538" Type="http://schemas.openxmlformats.org/officeDocument/2006/relationships/hyperlink" Target="https://easin.jrc.ec.europa.eu/" TargetMode="External"/><Relationship Id="rId3745" Type="http://schemas.openxmlformats.org/officeDocument/2006/relationships/hyperlink" Target="http://www.tebtebba.org/index.php/all-resources/category/34-indigenous-peoples-declaration-statements-and-interventions?download=200:iifb-opening-statement-cop-8" TargetMode="External"/><Relationship Id="rId459" Type="http://schemas.openxmlformats.org/officeDocument/2006/relationships/hyperlink" Target="http://doi.org/10.1016/S0921-8009(02)00272-0" TargetMode="External"/><Relationship Id="rId666" Type="http://schemas.openxmlformats.org/officeDocument/2006/relationships/hyperlink" Target="http://doi.org/10.1016/10.1111/j.1523-1739.2008.00921.x" TargetMode="External"/><Relationship Id="rId873" Type="http://schemas.openxmlformats.org/officeDocument/2006/relationships/hyperlink" Target="http://doi.org/10.1186/2192-1709-2-32" TargetMode="External"/><Relationship Id="rId1089" Type="http://schemas.openxmlformats.org/officeDocument/2006/relationships/hyperlink" Target="http://doi.org/10.1111/j.1365-2664.2005.01005.x" TargetMode="External"/><Relationship Id="rId1296" Type="http://schemas.openxmlformats.org/officeDocument/2006/relationships/hyperlink" Target="https://doi.org/10.1007/s10021-014-9765-5" TargetMode="External"/><Relationship Id="rId2347" Type="http://schemas.openxmlformats.org/officeDocument/2006/relationships/hyperlink" Target="http://doi.org/10.1007/s10457-005-1111-7" TargetMode="External"/><Relationship Id="rId2554" Type="http://schemas.openxmlformats.org/officeDocument/2006/relationships/hyperlink" Target="http://doi.org/10.1016/j.ecolecon.2012.08.01" TargetMode="External"/><Relationship Id="rId3952" Type="http://schemas.openxmlformats.org/officeDocument/2006/relationships/hyperlink" Target="https://www.amazon.de/Governance-Politics-Political-Analysis-Paperback/dp/0312231776" TargetMode="External"/><Relationship Id="rId319" Type="http://schemas.openxmlformats.org/officeDocument/2006/relationships/hyperlink" Target="http://doi.org/10.1016/j.landusepol.2008.08.011" TargetMode="External"/><Relationship Id="rId526" Type="http://schemas.openxmlformats.org/officeDocument/2006/relationships/hyperlink" Target="http://doi.org/10.1080/02827581.2016.1164888" TargetMode="External"/><Relationship Id="rId1156" Type="http://schemas.openxmlformats.org/officeDocument/2006/relationships/hyperlink" Target="https://doi.org/10.1111/cobi.12043" TargetMode="External"/><Relationship Id="rId1363" Type="http://schemas.openxmlformats.org/officeDocument/2006/relationships/hyperlink" Target="https://www.cbd.int/doc/world/tj/tj-nbsap-v2-ru.pdf" TargetMode="External"/><Relationship Id="rId2207" Type="http://schemas.openxmlformats.org/officeDocument/2006/relationships/hyperlink" Target="http://doi.org/10.1038/ncomms12986" TargetMode="External"/><Relationship Id="rId2761" Type="http://schemas.openxmlformats.org/officeDocument/2006/relationships/hyperlink" Target="http://doi.org/10.1111/gcb.13241" TargetMode="External"/><Relationship Id="rId3605" Type="http://schemas.openxmlformats.org/officeDocument/2006/relationships/hyperlink" Target="http://doi.org/10.2779/57220" TargetMode="External"/><Relationship Id="rId3812" Type="http://schemas.openxmlformats.org/officeDocument/2006/relationships/hyperlink" Target="http://ec.europa.eu/transport/themes/sustainable/studies/doc/2014-handbook-external-costs-transport.pdf" TargetMode="External"/><Relationship Id="rId733" Type="http://schemas.openxmlformats.org/officeDocument/2006/relationships/hyperlink" Target="https://www.sciencedirect.com/science/article/pii/S1877343517300040?via%3Dihub" TargetMode="External"/><Relationship Id="rId940" Type="http://schemas.openxmlformats.org/officeDocument/2006/relationships/hyperlink" Target="https://www.ipbes.net/sites/default/files/eca_ch_3_appendix_3.1_additional_references.pdf" TargetMode="External"/><Relationship Id="rId1016" Type="http://schemas.openxmlformats.org/officeDocument/2006/relationships/image" Target="media/image164.png"/><Relationship Id="rId1570" Type="http://schemas.openxmlformats.org/officeDocument/2006/relationships/hyperlink" Target="https://doi.org/10.1016/j.foreco.2009.09.023" TargetMode="External"/><Relationship Id="rId2414" Type="http://schemas.openxmlformats.org/officeDocument/2006/relationships/hyperlink" Target="http://doi.org/10.1371/journal.pone.0125801" TargetMode="External"/><Relationship Id="rId2621" Type="http://schemas.openxmlformats.org/officeDocument/2006/relationships/hyperlink" Target="http://doi.org/10.1016/j.jmarsys.2013.06.005" TargetMode="External"/><Relationship Id="rId800" Type="http://schemas.openxmlformats.org/officeDocument/2006/relationships/hyperlink" Target="http://doi.org/10.1016/j.ecolecon.2015.11.003" TargetMode="External"/><Relationship Id="rId1223" Type="http://schemas.openxmlformats.org/officeDocument/2006/relationships/hyperlink" Target="http://doi.org/10.1111/avsc.12041" TargetMode="External"/><Relationship Id="rId1430" Type="http://schemas.openxmlformats.org/officeDocument/2006/relationships/hyperlink" Target="http://www.helcom.fi/baltic-sea-trends/indicators/state-of-the-soft-bottom-macrofauna-community/" TargetMode="External"/><Relationship Id="rId3188" Type="http://schemas.openxmlformats.org/officeDocument/2006/relationships/hyperlink" Target="http://doi.org/10.1186/2192-0567-1-6" TargetMode="External"/><Relationship Id="rId3395" Type="http://schemas.openxmlformats.org/officeDocument/2006/relationships/hyperlink" Target="http://doi.org/10.1162/002081800551280" TargetMode="External"/><Relationship Id="rId3048" Type="http://schemas.openxmlformats.org/officeDocument/2006/relationships/hyperlink" Target="http://doi.org/10.1139/x04-023" TargetMode="External"/><Relationship Id="rId3255" Type="http://schemas.openxmlformats.org/officeDocument/2006/relationships/hyperlink" Target="http://doi.org/10.1007/s13280-013-0475-6" TargetMode="External"/><Relationship Id="rId3462" Type="http://schemas.openxmlformats.org/officeDocument/2006/relationships/hyperlink" Target="http://doi.org/10.1016/j.gloenvcha.2009.05.002" TargetMode="External"/><Relationship Id="rId176" Type="http://schemas.openxmlformats.org/officeDocument/2006/relationships/hyperlink" Target="http://doi.org/10.1111/dech.12156" TargetMode="External"/><Relationship Id="rId383" Type="http://schemas.openxmlformats.org/officeDocument/2006/relationships/hyperlink" Target="http://doi.org/10.3097/LO.201434" TargetMode="External"/><Relationship Id="rId590" Type="http://schemas.openxmlformats.org/officeDocument/2006/relationships/hyperlink" Target="http://doi.org/10.1016/j.ecoser.2015.08.002" TargetMode="External"/><Relationship Id="rId2064" Type="http://schemas.openxmlformats.org/officeDocument/2006/relationships/image" Target="media/image229.png"/><Relationship Id="rId2271" Type="http://schemas.openxmlformats.org/officeDocument/2006/relationships/hyperlink" Target="http://doi.org/10.1080/08039410.2014.901238" TargetMode="External"/><Relationship Id="rId3115" Type="http://schemas.openxmlformats.org/officeDocument/2006/relationships/image" Target="media/image264.png"/><Relationship Id="rId3322" Type="http://schemas.openxmlformats.org/officeDocument/2006/relationships/hyperlink" Target="http://doi.org/10.1016/j.ecolecon.2014.04.022" TargetMode="External"/><Relationship Id="rId243" Type="http://schemas.openxmlformats.org/officeDocument/2006/relationships/hyperlink" Target="https://www.ipbes.net/sites/default/files/eca_ch_2_appendix_2.2_ilk_content_of_ncp.pdf" TargetMode="External"/><Relationship Id="rId450" Type="http://schemas.openxmlformats.org/officeDocument/2006/relationships/hyperlink" Target="https://www.eea.europa.eu/data-and-maps/data/european-past-floods" TargetMode="External"/><Relationship Id="rId1080" Type="http://schemas.openxmlformats.org/officeDocument/2006/relationships/hyperlink" Target="http://doi.org/10.1098/rspb.2010.1923" TargetMode="External"/><Relationship Id="rId2131" Type="http://schemas.openxmlformats.org/officeDocument/2006/relationships/hyperlink" Target="http://www.undp.ru/documents/nhdr2011rus.pdf" TargetMode="External"/><Relationship Id="rId103" Type="http://schemas.openxmlformats.org/officeDocument/2006/relationships/hyperlink" Target="https://doi.org/10.1007/s10531-016-1211-x" TargetMode="External"/><Relationship Id="rId310" Type="http://schemas.openxmlformats.org/officeDocument/2006/relationships/hyperlink" Target="https://www.ipbes.net/sites/default/files/eca_ch_2_appendix_2.9_economic_values.pdf" TargetMode="External"/><Relationship Id="rId4096" Type="http://schemas.openxmlformats.org/officeDocument/2006/relationships/hyperlink" Target="https://www.researchgate.net/publication/281401823_Exploring_barriers_to_integration_of_biodiversity_concerns_across_EU_policy" TargetMode="External"/><Relationship Id="rId1897" Type="http://schemas.openxmlformats.org/officeDocument/2006/relationships/hyperlink" Target="https://doi.org/10.1186/s13002-016-0118-7" TargetMode="External"/><Relationship Id="rId2948" Type="http://schemas.openxmlformats.org/officeDocument/2006/relationships/hyperlink" Target="http://doi.org/10.1016/j.jenvman.2009.07.005" TargetMode="External"/><Relationship Id="rId1757" Type="http://schemas.openxmlformats.org/officeDocument/2006/relationships/hyperlink" Target="https://doi.org/10.3989/scimar.04029.27A" TargetMode="External"/><Relationship Id="rId1964" Type="http://schemas.openxmlformats.org/officeDocument/2006/relationships/hyperlink" Target="https://doi.org/10.1007/BF00048701" TargetMode="External"/><Relationship Id="rId2808" Type="http://schemas.openxmlformats.org/officeDocument/2006/relationships/hyperlink" Target="http://doi.org/10.1016/j.envsci.2006.03.001" TargetMode="External"/><Relationship Id="rId4163" Type="http://schemas.openxmlformats.org/officeDocument/2006/relationships/hyperlink" Target="http://doi.org/10.1007/s13280-015-0715-z" TargetMode="External"/><Relationship Id="rId49" Type="http://schemas.openxmlformats.org/officeDocument/2006/relationships/hyperlink" Target="http://ec.europa.eu/environment/nature/conservation/species/redlist/" TargetMode="External"/><Relationship Id="rId1617" Type="http://schemas.openxmlformats.org/officeDocument/2006/relationships/hyperlink" Target="http://doi.org/10.1111/j.1365-2699.2008.02051.x" TargetMode="External"/><Relationship Id="rId1824" Type="http://schemas.openxmlformats.org/officeDocument/2006/relationships/hyperlink" Target="https://doi.org/10.1163/15685381-00002935" TargetMode="External"/><Relationship Id="rId4023" Type="http://schemas.openxmlformats.org/officeDocument/2006/relationships/hyperlink" Target="http://doi.org/10.1002/eet.1661" TargetMode="External"/><Relationship Id="rId3789" Type="http://schemas.openxmlformats.org/officeDocument/2006/relationships/hyperlink" Target="http://ec.europa.eu/environment/nature/rbaps/handbook/docs/rbaps-handbook.pdf" TargetMode="External"/><Relationship Id="rId2598" Type="http://schemas.openxmlformats.org/officeDocument/2006/relationships/hyperlink" Target="http://doi.org/10.1890/12-2012.1" TargetMode="External"/><Relationship Id="rId3996" Type="http://schemas.openxmlformats.org/officeDocument/2006/relationships/hyperlink" Target="https://www.culturalsurvival.org/publications/cultural-survival-quarterly/land-divided-disappearance-artificial-border-central-asia" TargetMode="External"/><Relationship Id="rId3649" Type="http://schemas.openxmlformats.org/officeDocument/2006/relationships/hyperlink" Target="http://www.g20.utoronto.ca/2009/2009communique0925.html" TargetMode="External"/><Relationship Id="rId3856" Type="http://schemas.openxmlformats.org/officeDocument/2006/relationships/hyperlink" Target="http://doi.org/10.1007/698_2016_463" TargetMode="External"/><Relationship Id="rId777" Type="http://schemas.openxmlformats.org/officeDocument/2006/relationships/hyperlink" Target="http://doi.org/10.1002/ece3.1475" TargetMode="External"/><Relationship Id="rId984" Type="http://schemas.openxmlformats.org/officeDocument/2006/relationships/image" Target="media/image139.png"/><Relationship Id="rId2458" Type="http://schemas.openxmlformats.org/officeDocument/2006/relationships/hyperlink" Target="http://doi.org/10.1016/S0743-0167(99)00027-3" TargetMode="External"/><Relationship Id="rId2665" Type="http://schemas.openxmlformats.org/officeDocument/2006/relationships/hyperlink" Target="http://doi.org/10.1006/jema.1999.0335" TargetMode="External"/><Relationship Id="rId2872" Type="http://schemas.openxmlformats.org/officeDocument/2006/relationships/hyperlink" Target="http://doi.org/10.1016/j.foreco.2007.05.030" TargetMode="External"/><Relationship Id="rId3509" Type="http://schemas.openxmlformats.org/officeDocument/2006/relationships/hyperlink" Target="http://www.waddensea-secretariat.org/" TargetMode="External"/><Relationship Id="rId3716" Type="http://schemas.openxmlformats.org/officeDocument/2006/relationships/hyperlink" Target="http://doi.org/10.1016/j.eiar.2013.01.004" TargetMode="External"/><Relationship Id="rId3923" Type="http://schemas.openxmlformats.org/officeDocument/2006/relationships/hyperlink" Target="http://stats.oecd.org/Index.aspx?DataSetCode=RIOMARKERS" TargetMode="External"/><Relationship Id="rId637" Type="http://schemas.openxmlformats.org/officeDocument/2006/relationships/hyperlink" Target="http://doi.org/10.1016/j.agrformet.2009.08.006" TargetMode="External"/><Relationship Id="rId844" Type="http://schemas.openxmlformats.org/officeDocument/2006/relationships/hyperlink" Target="http://doi.org/10.3986/GV87203" TargetMode="External"/><Relationship Id="rId1267" Type="http://schemas.openxmlformats.org/officeDocument/2006/relationships/hyperlink" Target="https://doi.org/10.1111/j.1365-2427.2005.01409.x" TargetMode="External"/><Relationship Id="rId1474" Type="http://schemas.openxmlformats.org/officeDocument/2006/relationships/hyperlink" Target="https://doi.org/10.1111/gcb.12074" TargetMode="External"/><Relationship Id="rId1681" Type="http://schemas.openxmlformats.org/officeDocument/2006/relationships/hyperlink" Target="https://doi.org/10.1016/j.marpol.2011.06.008" TargetMode="External"/><Relationship Id="rId2318" Type="http://schemas.openxmlformats.org/officeDocument/2006/relationships/hyperlink" Target="http://doi.org/10.1046/j.1523-1739.2002.00306.x" TargetMode="External"/><Relationship Id="rId2525" Type="http://schemas.openxmlformats.org/officeDocument/2006/relationships/hyperlink" Target="http://doi.org/10.1007/s10980-014-0107-y" TargetMode="External"/><Relationship Id="rId2732" Type="http://schemas.openxmlformats.org/officeDocument/2006/relationships/hyperlink" Target="http://doi.org/10.1038/nature08823" TargetMode="External"/><Relationship Id="rId704" Type="http://schemas.openxmlformats.org/officeDocument/2006/relationships/hyperlink" Target="http://www.fao.org/nr/lada/gladis/glad_ind/" TargetMode="External"/><Relationship Id="rId911" Type="http://schemas.openxmlformats.org/officeDocument/2006/relationships/hyperlink" Target="http://doi.org/10.1038/ngeo1207" TargetMode="External"/><Relationship Id="rId1127" Type="http://schemas.openxmlformats.org/officeDocument/2006/relationships/hyperlink" Target="https://doi.org/10.1016/j.biocon.2009.03.010" TargetMode="External"/><Relationship Id="rId1334" Type="http://schemas.openxmlformats.org/officeDocument/2006/relationships/hyperlink" Target="http://doi.org/10.1016/J.CUB.2015.03.041" TargetMode="External"/><Relationship Id="rId1541" Type="http://schemas.openxmlformats.org/officeDocument/2006/relationships/hyperlink" Target="https://doi.org/10.1111/gcb.12489" TargetMode="External"/><Relationship Id="rId40" Type="http://schemas.openxmlformats.org/officeDocument/2006/relationships/image" Target="media/image19.png"/><Relationship Id="rId1401" Type="http://schemas.openxmlformats.org/officeDocument/2006/relationships/hyperlink" Target="http://doi.org/10.1007/s10021-008-9223-3" TargetMode="External"/><Relationship Id="rId3299" Type="http://schemas.openxmlformats.org/officeDocument/2006/relationships/hyperlink" Target="http://doi.org/10.1002/wcc.63" TargetMode="External"/><Relationship Id="rId3159" Type="http://schemas.openxmlformats.org/officeDocument/2006/relationships/hyperlink" Target="http://doi.org/10.1016/j.envsoft.2015.10.018" TargetMode="External"/><Relationship Id="rId3366" Type="http://schemas.openxmlformats.org/officeDocument/2006/relationships/header" Target="header23.xml"/><Relationship Id="rId3573" Type="http://schemas.openxmlformats.org/officeDocument/2006/relationships/hyperlink" Target="http://www.eea.europa.eu/data-and-maps/indicators/fuel-prices-and-taxes/roadmap-to-a-single-european" TargetMode="External"/><Relationship Id="rId287" Type="http://schemas.openxmlformats.org/officeDocument/2006/relationships/image" Target="media/image86.png"/><Relationship Id="rId494" Type="http://schemas.openxmlformats.org/officeDocument/2006/relationships/hyperlink" Target="http://doi.org/10.1016/j.ecolind.2013.03.026" TargetMode="External"/><Relationship Id="rId2175" Type="http://schemas.openxmlformats.org/officeDocument/2006/relationships/hyperlink" Target="http://doi.org/10.1126/science.1122804" TargetMode="External"/><Relationship Id="rId2382" Type="http://schemas.openxmlformats.org/officeDocument/2006/relationships/hyperlink" Target="http://www.organic-world.net/yearbook/yearbook2015.html" TargetMode="External"/><Relationship Id="rId3019" Type="http://schemas.openxmlformats.org/officeDocument/2006/relationships/hyperlink" Target="http://doi.org/10.1016/j.landurbplan.2014.09.001" TargetMode="External"/><Relationship Id="rId3226" Type="http://schemas.openxmlformats.org/officeDocument/2006/relationships/hyperlink" Target="http://doi.org/10.1016/j.ecoser.2016.11.007" TargetMode="External"/><Relationship Id="rId3780" Type="http://schemas.openxmlformats.org/officeDocument/2006/relationships/hyperlink" Target="http://policymix.nina.no/" TargetMode="External"/><Relationship Id="rId147" Type="http://schemas.openxmlformats.org/officeDocument/2006/relationships/hyperlink" Target="http://www.cbd.int/doc/publications/cbd-ts-78-en.pdf" TargetMode="External"/><Relationship Id="rId354" Type="http://schemas.openxmlformats.org/officeDocument/2006/relationships/hyperlink" Target="http://doi.org/10.13140/RG.2.1.3679.6565" TargetMode="External"/><Relationship Id="rId1191" Type="http://schemas.openxmlformats.org/officeDocument/2006/relationships/hyperlink" Target="https://doi.org/10.1046/j.1365-2745.2001.00625.x" TargetMode="External"/><Relationship Id="rId2035" Type="http://schemas.openxmlformats.org/officeDocument/2006/relationships/image" Target="media/image200.png"/><Relationship Id="rId3433" Type="http://schemas.openxmlformats.org/officeDocument/2006/relationships/hyperlink" Target="http://doi.org/10.1787/9789264034341-en" TargetMode="External"/><Relationship Id="rId3640" Type="http://schemas.openxmlformats.org/officeDocument/2006/relationships/hyperlink" Target="http://foresteurope.org/sfm-criteria-indicators2/" TargetMode="External"/><Relationship Id="rId561" Type="http://schemas.openxmlformats.org/officeDocument/2006/relationships/hyperlink" Target="https://www.ipbes.net/event/ipbes-5-plenary" TargetMode="External"/><Relationship Id="rId2242" Type="http://schemas.openxmlformats.org/officeDocument/2006/relationships/hyperlink" Target="http://doi.org/10.1016/s1389-9341(03)00011-x" TargetMode="External"/><Relationship Id="rId3500" Type="http://schemas.openxmlformats.org/officeDocument/2006/relationships/hyperlink" Target="https://www.cbd.int/financial/0020.shtml" TargetMode="External"/><Relationship Id="rId214" Type="http://schemas.openxmlformats.org/officeDocument/2006/relationships/image" Target="media/image35.png"/><Relationship Id="rId421" Type="http://schemas.openxmlformats.org/officeDocument/2006/relationships/hyperlink" Target="https://doi.org/10.1073/pnas.1114773109" TargetMode="External"/><Relationship Id="rId1051" Type="http://schemas.openxmlformats.org/officeDocument/2006/relationships/hyperlink" Target="https://doi.org/10.1016/0167-8809(91)90052-Y" TargetMode="External"/><Relationship Id="rId2102" Type="http://schemas.openxmlformats.org/officeDocument/2006/relationships/hyperlink" Target="http://doi.org/10.1111/jbi.12013" TargetMode="External"/><Relationship Id="rId1868" Type="http://schemas.openxmlformats.org/officeDocument/2006/relationships/hyperlink" Target="https://doi.org/10.1007/s10531-012-0282-6" TargetMode="External"/><Relationship Id="rId4067" Type="http://schemas.openxmlformats.org/officeDocument/2006/relationships/hyperlink" Target="http://doi.org/10.1093/oxrep/19.3.420" TargetMode="External"/><Relationship Id="rId2919" Type="http://schemas.openxmlformats.org/officeDocument/2006/relationships/hyperlink" Target="http://doi.org/10.1111/gcb.13021" TargetMode="External"/><Relationship Id="rId3083" Type="http://schemas.openxmlformats.org/officeDocument/2006/relationships/hyperlink" Target="http://doi.org/10.1016/j.biocon.2008.07.004" TargetMode="External"/><Relationship Id="rId3290" Type="http://schemas.openxmlformats.org/officeDocument/2006/relationships/hyperlink" Target="http://doi.org/10.13031/trans.56.9961" TargetMode="External"/><Relationship Id="rId4134" Type="http://schemas.openxmlformats.org/officeDocument/2006/relationships/hyperlink" Target="http://www.unep.org/greeneconomy" TargetMode="External"/><Relationship Id="rId1728" Type="http://schemas.openxmlformats.org/officeDocument/2006/relationships/hyperlink" Target="https://doi.org/10.1016/j.pce.2010.04.013" TargetMode="External"/><Relationship Id="rId1935" Type="http://schemas.openxmlformats.org/officeDocument/2006/relationships/hyperlink" Target="https://doi.org/10.1111/conl.12159" TargetMode="External"/><Relationship Id="rId3150" Type="http://schemas.openxmlformats.org/officeDocument/2006/relationships/hyperlink" Target="http://doi.org/10.1016/j.ecoser.2016.12.003" TargetMode="External"/><Relationship Id="rId4201" Type="http://schemas.openxmlformats.org/officeDocument/2006/relationships/hyperlink" Target="http://doi.org/doi:10.1111/1467-9388.00271" TargetMode="External"/><Relationship Id="rId3010" Type="http://schemas.openxmlformats.org/officeDocument/2006/relationships/hyperlink" Target="http://doi.org/10.1016/j.ecolecon.2010.09.035" TargetMode="External"/><Relationship Id="rId3967" Type="http://schemas.openxmlformats.org/officeDocument/2006/relationships/hyperlink" Target="http://doi.org/10.1080/08941920.2013.820814" TargetMode="External"/><Relationship Id="rId4" Type="http://schemas.openxmlformats.org/officeDocument/2006/relationships/settings" Target="settings.xml"/><Relationship Id="rId888" Type="http://schemas.openxmlformats.org/officeDocument/2006/relationships/hyperlink" Target="http://doi.org/10.1016/j.ecoser.2014.06.004" TargetMode="External"/><Relationship Id="rId2569" Type="http://schemas.openxmlformats.org/officeDocument/2006/relationships/hyperlink" Target="http://doi.org/10.1016/j.landusepol.2015.01.026" TargetMode="External"/><Relationship Id="rId2776" Type="http://schemas.openxmlformats.org/officeDocument/2006/relationships/hyperlink" Target="http://doi.org/10.1146/annurev.ecolsys.37.091305.110100" TargetMode="External"/><Relationship Id="rId2983" Type="http://schemas.openxmlformats.org/officeDocument/2006/relationships/hyperlink" Target="http://doi.org/10.1016/j.biocontrol.2007.08.006" TargetMode="External"/><Relationship Id="rId3827" Type="http://schemas.openxmlformats.org/officeDocument/2006/relationships/hyperlink" Target="http://doi.org/10.1016/j.erss.2017.05.006" TargetMode="External"/><Relationship Id="rId748" Type="http://schemas.openxmlformats.org/officeDocument/2006/relationships/hyperlink" Target="https://www.sciencedirect.com/science/article/pii/S1877343517300040?via%3Dihub" TargetMode="External"/><Relationship Id="rId955" Type="http://schemas.openxmlformats.org/officeDocument/2006/relationships/image" Target="media/image112.png"/><Relationship Id="rId1378" Type="http://schemas.openxmlformats.org/officeDocument/2006/relationships/hyperlink" Target="https://doi.org/10.1023/A:1008994122865" TargetMode="External"/><Relationship Id="rId1585" Type="http://schemas.openxmlformats.org/officeDocument/2006/relationships/hyperlink" Target="http://arxiv.org/abs/1707.06569" TargetMode="External"/><Relationship Id="rId1792" Type="http://schemas.openxmlformats.org/officeDocument/2006/relationships/hyperlink" Target="https://doi.org/10.1080/13887890.2004.9748223" TargetMode="External"/><Relationship Id="rId2429" Type="http://schemas.openxmlformats.org/officeDocument/2006/relationships/hyperlink" Target="http://doi.org/10.1016/j.gloenvcha.2015.04.013" TargetMode="External"/><Relationship Id="rId2636" Type="http://schemas.openxmlformats.org/officeDocument/2006/relationships/hyperlink" Target="http://doi.org/10.3390/f2010051" TargetMode="External"/><Relationship Id="rId2843" Type="http://schemas.openxmlformats.org/officeDocument/2006/relationships/hyperlink" Target="http://doi.org/10.1016/j.chemosphere.2003.11.011" TargetMode="External"/><Relationship Id="rId84" Type="http://schemas.openxmlformats.org/officeDocument/2006/relationships/hyperlink" Target="http://doi.org/10.1073/pnas.0706559105" TargetMode="External"/><Relationship Id="rId608" Type="http://schemas.openxmlformats.org/officeDocument/2006/relationships/hyperlink" Target="http://doi.org/10.1098/rspb.2006.3721" TargetMode="External"/><Relationship Id="rId815" Type="http://schemas.openxmlformats.org/officeDocument/2006/relationships/hyperlink" Target="http://doi.org/10.1016/j.landurbplan.2013.03.012" TargetMode="External"/><Relationship Id="rId1238" Type="http://schemas.openxmlformats.org/officeDocument/2006/relationships/hyperlink" Target="https://doi.org/10.1098/rspb.2000.1325" TargetMode="External"/><Relationship Id="rId1445" Type="http://schemas.openxmlformats.org/officeDocument/2006/relationships/hyperlink" Target="https://doi.org/10.1016/j.ecolind.2015.05.015" TargetMode="External"/><Relationship Id="rId1652" Type="http://schemas.openxmlformats.org/officeDocument/2006/relationships/hyperlink" Target="https://doi.org/10.1111/j.1365-2435.2010.01695.x" TargetMode="External"/><Relationship Id="rId1305" Type="http://schemas.openxmlformats.org/officeDocument/2006/relationships/hyperlink" Target="https://doi.org/10.1111/ecog.01357" TargetMode="External"/><Relationship Id="rId2703" Type="http://schemas.openxmlformats.org/officeDocument/2006/relationships/hyperlink" Target="https://www.bloomberg.com/news/articles/2016-10-06/russia-upends-world-wheat-market-with-record-harvest-exports" TargetMode="External"/><Relationship Id="rId2910" Type="http://schemas.openxmlformats.org/officeDocument/2006/relationships/hyperlink" Target="http://doi.org/10.1016/j.ecolecon.2014.06.018" TargetMode="External"/><Relationship Id="rId1512" Type="http://schemas.openxmlformats.org/officeDocument/2006/relationships/hyperlink" Target="https://doi.org/10.1098/rspb.2009.1320" TargetMode="External"/><Relationship Id="rId11" Type="http://schemas.openxmlformats.org/officeDocument/2006/relationships/image" Target="media/image4.jpeg"/><Relationship Id="rId398" Type="http://schemas.openxmlformats.org/officeDocument/2006/relationships/hyperlink" Target="http://doi.org/10.1051/agro/2010028" TargetMode="External"/><Relationship Id="rId2079" Type="http://schemas.openxmlformats.org/officeDocument/2006/relationships/image" Target="media/image242.png"/><Relationship Id="rId3477" Type="http://schemas.openxmlformats.org/officeDocument/2006/relationships/hyperlink" Target="http://doi.org/10.1111/j.1523-1739.2004.01834.x" TargetMode="External"/><Relationship Id="rId3684" Type="http://schemas.openxmlformats.org/officeDocument/2006/relationships/hyperlink" Target="https://doi.org/10.4337/jhre.2011.01.02" TargetMode="External"/><Relationship Id="rId3891" Type="http://schemas.openxmlformats.org/officeDocument/2006/relationships/hyperlink" Target="http://doi.org/10.1016/j.ecoser.2012.07.009" TargetMode="External"/><Relationship Id="rId2286" Type="http://schemas.openxmlformats.org/officeDocument/2006/relationships/hyperlink" Target="http://doi.org/10.1098/rsbl.2007.0010" TargetMode="External"/><Relationship Id="rId2493" Type="http://schemas.openxmlformats.org/officeDocument/2006/relationships/hyperlink" Target="http://doi.org/10.1111/j.1472-4642.2010.00637.x" TargetMode="External"/><Relationship Id="rId3337" Type="http://schemas.openxmlformats.org/officeDocument/2006/relationships/hyperlink" Target="http://doi.org/10.1016/j.scitotenv.2014.12.032" TargetMode="External"/><Relationship Id="rId3544" Type="http://schemas.openxmlformats.org/officeDocument/2006/relationships/hyperlink" Target="https://www.eea.europa.eu/publications/protected-areas-in-europe-2012" TargetMode="External"/><Relationship Id="rId3751" Type="http://schemas.openxmlformats.org/officeDocument/2006/relationships/hyperlink" Target="https://www.imf.org/external/pubs/ft/weo/2015/02/weodata/index.aspx" TargetMode="External"/><Relationship Id="rId258" Type="http://schemas.openxmlformats.org/officeDocument/2006/relationships/hyperlink" Target="https://www.ipbes.net/sites/default/files/eca_ch_2_appendix_2.5_medicinal_plants.pdf" TargetMode="External"/><Relationship Id="rId465" Type="http://schemas.openxmlformats.org/officeDocument/2006/relationships/hyperlink" Target="http://doi.org/10.2788/63557" TargetMode="External"/><Relationship Id="rId672" Type="http://schemas.openxmlformats.org/officeDocument/2006/relationships/hyperlink" Target="http://doi.org/10.1016/j.biocon.2014.09.004" TargetMode="External"/><Relationship Id="rId1095" Type="http://schemas.openxmlformats.org/officeDocument/2006/relationships/hyperlink" Target="https://doi.org/10.1111/j.1472-4642.2009.00595.x" TargetMode="External"/><Relationship Id="rId2146" Type="http://schemas.openxmlformats.org/officeDocument/2006/relationships/hyperlink" Target="http://doi.org/10.1016/j.ecolind.2013.10.011" TargetMode="External"/><Relationship Id="rId2353" Type="http://schemas.openxmlformats.org/officeDocument/2006/relationships/hyperlink" Target="http://doi.org/10.1007/s13280-012-0375-1" TargetMode="External"/><Relationship Id="rId2560" Type="http://schemas.openxmlformats.org/officeDocument/2006/relationships/hyperlink" Target="http://doi.org/10.1016/j.jaridenv.2013.12.004" TargetMode="External"/><Relationship Id="rId3404" Type="http://schemas.openxmlformats.org/officeDocument/2006/relationships/hyperlink" Target="http://doi.org/10.1111/j.1467-7660.1995.tb00560.x" TargetMode="External"/><Relationship Id="rId3611" Type="http://schemas.openxmlformats.org/officeDocument/2006/relationships/hyperlink" Target="http://doi.org/10.1111/j.1468-5965.2007.00777.x" TargetMode="External"/><Relationship Id="rId118" Type="http://schemas.openxmlformats.org/officeDocument/2006/relationships/hyperlink" Target="https://www.regjeringen.no/contentassets/db61759a16874cf28b2f074c9191bed8/en-gb/pdfs/stm201020110010000en_pdfs.pdf" TargetMode="External"/><Relationship Id="rId325" Type="http://schemas.openxmlformats.org/officeDocument/2006/relationships/hyperlink" Target="https://elibrary.worldbank.org/doi/abs/10.1596/1813-9450-3510" TargetMode="External"/><Relationship Id="rId532" Type="http://schemas.openxmlformats.org/officeDocument/2006/relationships/hyperlink" Target="http://doi.org/10.1016/j.landusepol.2015.08.018" TargetMode="External"/><Relationship Id="rId1162" Type="http://schemas.openxmlformats.org/officeDocument/2006/relationships/hyperlink" Target="https://doi.org/10.1073/pnas.0808772106" TargetMode="External"/><Relationship Id="rId2006" Type="http://schemas.openxmlformats.org/officeDocument/2006/relationships/image" Target="media/image176.png"/><Relationship Id="rId2213" Type="http://schemas.openxmlformats.org/officeDocument/2006/relationships/hyperlink" Target="http://doi.org/10.1016/j.forpol.2017.03.013" TargetMode="External"/><Relationship Id="rId2420" Type="http://schemas.openxmlformats.org/officeDocument/2006/relationships/hyperlink" Target="http://doi.org/10.1111/j.1461-0248.2011.01669.x" TargetMode="External"/><Relationship Id="rId1022" Type="http://schemas.openxmlformats.org/officeDocument/2006/relationships/hyperlink" Target="https://doi.org/10.1038/srep18161" TargetMode="External"/><Relationship Id="rId4178" Type="http://schemas.openxmlformats.org/officeDocument/2006/relationships/hyperlink" Target="http://doi.org/10.1080/08941920.2012.663065" TargetMode="External"/><Relationship Id="rId1979" Type="http://schemas.openxmlformats.org/officeDocument/2006/relationships/hyperlink" Target="https://doi.org/10.1111/j.1523-1739.2010.01492.x" TargetMode="External"/><Relationship Id="rId3194" Type="http://schemas.openxmlformats.org/officeDocument/2006/relationships/hyperlink" Target="http://doi.org/10.1504/IJSD.2012.044032" TargetMode="External"/><Relationship Id="rId4038" Type="http://schemas.openxmlformats.org/officeDocument/2006/relationships/hyperlink" Target="http://policymix.nina.no" TargetMode="External"/><Relationship Id="rId1839" Type="http://schemas.openxmlformats.org/officeDocument/2006/relationships/hyperlink" Target="https://doi.org/10.2981/12-032" TargetMode="External"/><Relationship Id="rId3054" Type="http://schemas.openxmlformats.org/officeDocument/2006/relationships/hyperlink" Target="http://doi.org/10.1007/s00382-008-0504-5" TargetMode="External"/><Relationship Id="rId182" Type="http://schemas.openxmlformats.org/officeDocument/2006/relationships/hyperlink" Target="https://s3.eu-central-1.amazonaws.com/biom/work/pub/zoogeo.pdf" TargetMode="External"/><Relationship Id="rId1906" Type="http://schemas.openxmlformats.org/officeDocument/2006/relationships/hyperlink" Target="https://doi.org/10.1073/pnas.1517903113" TargetMode="External"/><Relationship Id="rId3261" Type="http://schemas.openxmlformats.org/officeDocument/2006/relationships/hyperlink" Target="http://doi.org/10.1007/s10584-014-1298-6" TargetMode="External"/><Relationship Id="rId4105" Type="http://schemas.openxmlformats.org/officeDocument/2006/relationships/hyperlink" Target="http://www.openness-project.eu/library/reference-book/sp-ecosystem-service-trade-offs-and-synergies" TargetMode="External"/><Relationship Id="rId2070" Type="http://schemas.openxmlformats.org/officeDocument/2006/relationships/hyperlink" Target="http://www.esrl.noaa.gov/psd/data/timeseries/AMO/" TargetMode="External"/><Relationship Id="rId3121" Type="http://schemas.openxmlformats.org/officeDocument/2006/relationships/hyperlink" Target="https://www.ipbes.net/sites/default/files/eca_ch_5_appendix_5.1_list_of_reviewed_vision_studies.pdf" TargetMode="External"/><Relationship Id="rId999" Type="http://schemas.openxmlformats.org/officeDocument/2006/relationships/image" Target="media/image151.png"/><Relationship Id="rId2887" Type="http://schemas.openxmlformats.org/officeDocument/2006/relationships/hyperlink" Target="http://www.kdpu-nt.gov.ua/sites/default/files/prezentaciya_r17i.pdf" TargetMode="External"/><Relationship Id="rId859" Type="http://schemas.openxmlformats.org/officeDocument/2006/relationships/hyperlink" Target="http://doi.org/10.4172/2155-9600.1000413" TargetMode="External"/><Relationship Id="rId1489" Type="http://schemas.openxmlformats.org/officeDocument/2006/relationships/hyperlink" Target="https://doi.org/10.2779/84650" TargetMode="External"/><Relationship Id="rId1696" Type="http://schemas.openxmlformats.org/officeDocument/2006/relationships/hyperlink" Target="https://doi.org/10.1007/s10021-007-9069-0" TargetMode="External"/><Relationship Id="rId3938" Type="http://schemas.openxmlformats.org/officeDocument/2006/relationships/hyperlink" Target="http://www.rushydro.ru/upload/iblock/9e7/EKOLOGIChESKAYa-POLITIKA-PAO-RUSGIDRO.pdf" TargetMode="External"/><Relationship Id="rId1349" Type="http://schemas.openxmlformats.org/officeDocument/2006/relationships/hyperlink" Target="https://doi.org/10.1016/j.foreco.2007.01.080" TargetMode="External"/><Relationship Id="rId2747" Type="http://schemas.openxmlformats.org/officeDocument/2006/relationships/hyperlink" Target="http://doi.org/10.1038/nature14324" TargetMode="External"/><Relationship Id="rId2954" Type="http://schemas.openxmlformats.org/officeDocument/2006/relationships/hyperlink" Target="http://doi.org/10.1016/S0306-9192(00)00037-3" TargetMode="External"/><Relationship Id="rId719" Type="http://schemas.openxmlformats.org/officeDocument/2006/relationships/hyperlink" Target="https://books.google.de/books/about/Traditional_Food_in_the_Central_Europe.html?id=LCXvoAEACAAJ&amp;redir_esc=y" TargetMode="External"/><Relationship Id="rId926" Type="http://schemas.openxmlformats.org/officeDocument/2006/relationships/hyperlink" Target="https://www.ipbes.net/sites/default/files/eca_ch_3_appendix_3.1_additional_references.pdf" TargetMode="External"/><Relationship Id="rId1556" Type="http://schemas.openxmlformats.org/officeDocument/2006/relationships/hyperlink" Target="http://doi.org/10.1111/j.1365-2699.2005.01207.x" TargetMode="External"/><Relationship Id="rId1763" Type="http://schemas.openxmlformats.org/officeDocument/2006/relationships/hyperlink" Target="https://doi.org/10.1088/1748-9326/8/2/024040" TargetMode="External"/><Relationship Id="rId1970" Type="http://schemas.openxmlformats.org/officeDocument/2006/relationships/hyperlink" Target="http://worldoceanreview.com/en/wor-3/mineral-resources/" TargetMode="External"/><Relationship Id="rId2607" Type="http://schemas.openxmlformats.org/officeDocument/2006/relationships/hyperlink" Target="http://doi.org/10.1016/j.ecolecon.2013.04.019" TargetMode="External"/><Relationship Id="rId2814" Type="http://schemas.openxmlformats.org/officeDocument/2006/relationships/hyperlink" Target="http://doi.org/10.1016/j.biocon.2008.03.022" TargetMode="External"/><Relationship Id="rId55" Type="http://schemas.openxmlformats.org/officeDocument/2006/relationships/hyperlink" Target="http://doi.org/10.1111/1468-2451.00382" TargetMode="External"/><Relationship Id="rId1209" Type="http://schemas.openxmlformats.org/officeDocument/2006/relationships/hyperlink" Target="http://biodat.ru/db/rb/" TargetMode="External"/><Relationship Id="rId1416" Type="http://schemas.openxmlformats.org/officeDocument/2006/relationships/hyperlink" Target="https://doi.org/10.1016/j.envpol.2011.06.014" TargetMode="External"/><Relationship Id="rId1623" Type="http://schemas.openxmlformats.org/officeDocument/2006/relationships/hyperlink" Target="https://doi.org/10.1038/ncomms13603" TargetMode="External"/><Relationship Id="rId1830" Type="http://schemas.openxmlformats.org/officeDocument/2006/relationships/hyperlink" Target="https://doi.org/10.1016/j.foreco.2010.01.048" TargetMode="External"/><Relationship Id="rId3588" Type="http://schemas.openxmlformats.org/officeDocument/2006/relationships/hyperlink" Target="http://ec.europa.eu/environment/nature/natura2000/financing/docs/Natura2000_integration_into_EU%20funds.pdf" TargetMode="External"/><Relationship Id="rId3795" Type="http://schemas.openxmlformats.org/officeDocument/2006/relationships/hyperlink" Target="https://link.springer.com/chapter/10.1007%2F978-3-319-28591-7_4" TargetMode="External"/><Relationship Id="rId2397" Type="http://schemas.openxmlformats.org/officeDocument/2006/relationships/hyperlink" Target="http://doi.org/10.1038/nclimate2647" TargetMode="External"/><Relationship Id="rId3448" Type="http://schemas.openxmlformats.org/officeDocument/2006/relationships/hyperlink" Target="http://doi.org/10.1162/GLEP_a_00155" TargetMode="External"/><Relationship Id="rId3655" Type="http://schemas.openxmlformats.org/officeDocument/2006/relationships/hyperlink" Target="http://doi.org/10.1016/j.enpol.2013.09.008" TargetMode="External"/><Relationship Id="rId3862" Type="http://schemas.openxmlformats.org/officeDocument/2006/relationships/hyperlink" Target="http://www.fupress.net/index.php/bae/article/view/12179" TargetMode="External"/><Relationship Id="rId369" Type="http://schemas.openxmlformats.org/officeDocument/2006/relationships/hyperlink" Target="http://doi.org/10.1002/aqc.2424" TargetMode="External"/><Relationship Id="rId576" Type="http://schemas.openxmlformats.org/officeDocument/2006/relationships/hyperlink" Target="http://doi.org/10.3945/an.113.005553" TargetMode="External"/><Relationship Id="rId783" Type="http://schemas.openxmlformats.org/officeDocument/2006/relationships/hyperlink" Target="http://doi.org/10.1038/nature22368" TargetMode="External"/><Relationship Id="rId990" Type="http://schemas.openxmlformats.org/officeDocument/2006/relationships/image" Target="media/image143.png"/><Relationship Id="rId2257" Type="http://schemas.openxmlformats.org/officeDocument/2006/relationships/hyperlink" Target="http://doi.org/10.1111/j.1466-8238.2010.00573.x" TargetMode="External"/><Relationship Id="rId2464" Type="http://schemas.openxmlformats.org/officeDocument/2006/relationships/hyperlink" Target="http://doi.org/10.1007/s10531-011-0156-3" TargetMode="External"/><Relationship Id="rId2671" Type="http://schemas.openxmlformats.org/officeDocument/2006/relationships/hyperlink" Target="http://doi.org/10.3390/su8050490" TargetMode="External"/><Relationship Id="rId3308" Type="http://schemas.openxmlformats.org/officeDocument/2006/relationships/hyperlink" Target="http://doi.org/10.1007/s10584-013-0968-0" TargetMode="External"/><Relationship Id="rId3515" Type="http://schemas.openxmlformats.org/officeDocument/2006/relationships/hyperlink" Target="http://doi.org/10.3390/su7033146" TargetMode="External"/><Relationship Id="rId229" Type="http://schemas.openxmlformats.org/officeDocument/2006/relationships/hyperlink" Target="http://www.iucnredlist.org" TargetMode="External"/><Relationship Id="rId436" Type="http://schemas.openxmlformats.org/officeDocument/2006/relationships/hyperlink" Target="http://doi.org/10.1126/science.326_664a" TargetMode="External"/><Relationship Id="rId643" Type="http://schemas.openxmlformats.org/officeDocument/2006/relationships/hyperlink" Target="http://doi.org/10.1002/16-0188.1" TargetMode="External"/><Relationship Id="rId1066" Type="http://schemas.openxmlformats.org/officeDocument/2006/relationships/hyperlink" Target="https://doi.org/10.3389/fmars.2017.00198" TargetMode="External"/><Relationship Id="rId1273" Type="http://schemas.openxmlformats.org/officeDocument/2006/relationships/hyperlink" Target="https://doi.org/10.1111/j.1461-0248.2011.01716.x" TargetMode="External"/><Relationship Id="rId1480" Type="http://schemas.openxmlformats.org/officeDocument/2006/relationships/hyperlink" Target="https://doi.org/10.1007/s10531-015-1035-0" TargetMode="External"/><Relationship Id="rId2117" Type="http://schemas.openxmlformats.org/officeDocument/2006/relationships/hyperlink" Target="http://doi.org/10.1016/j.progress.2011.04.001" TargetMode="External"/><Relationship Id="rId2324" Type="http://schemas.openxmlformats.org/officeDocument/2006/relationships/hyperlink" Target="http://edepot.wur.nl/118449" TargetMode="External"/><Relationship Id="rId3722" Type="http://schemas.openxmlformats.org/officeDocument/2006/relationships/hyperlink" Target="http://doi.org/10.1016/j.exis.2014.08.005" TargetMode="External"/><Relationship Id="rId850" Type="http://schemas.openxmlformats.org/officeDocument/2006/relationships/hyperlink" Target="http://doi.org/10.1007/978-3-319-19168-3" TargetMode="External"/><Relationship Id="rId1133" Type="http://schemas.openxmlformats.org/officeDocument/2006/relationships/hyperlink" Target="http://doi.org/10.1038/sdata.2016.7" TargetMode="External"/><Relationship Id="rId2531" Type="http://schemas.openxmlformats.org/officeDocument/2006/relationships/hyperlink" Target="http://doi.org/10.1002/ppp.728" TargetMode="External"/><Relationship Id="rId503" Type="http://schemas.openxmlformats.org/officeDocument/2006/relationships/hyperlink" Target="http://doi.org/10.1016/j.gloenvcha.2012.04.001" TargetMode="External"/><Relationship Id="rId710" Type="http://schemas.openxmlformats.org/officeDocument/2006/relationships/hyperlink" Target="http://doi.org/10.1787/agr_outlook-2016-en" TargetMode="External"/><Relationship Id="rId1340" Type="http://schemas.openxmlformats.org/officeDocument/2006/relationships/hyperlink" Target="https://doi.org/10.1080/09670262.2015.1055591" TargetMode="External"/><Relationship Id="rId3098" Type="http://schemas.openxmlformats.org/officeDocument/2006/relationships/header" Target="header17.xml"/><Relationship Id="rId1200" Type="http://schemas.openxmlformats.org/officeDocument/2006/relationships/hyperlink" Target="https://doi.org/10.1016/B978-0-12-384719-5.00224-0" TargetMode="External"/><Relationship Id="rId4149" Type="http://schemas.openxmlformats.org/officeDocument/2006/relationships/hyperlink" Target="https://unstats.un.org/unsd/cr/registry/regcst.asp?Cl=27" TargetMode="External"/><Relationship Id="rId3165" Type="http://schemas.openxmlformats.org/officeDocument/2006/relationships/hyperlink" Target="http://doi.org/10.1111/j.1466-8238.2010.00573.x" TargetMode="External"/><Relationship Id="rId3372" Type="http://schemas.openxmlformats.org/officeDocument/2006/relationships/image" Target="media/image287.png"/><Relationship Id="rId4009" Type="http://schemas.openxmlformats.org/officeDocument/2006/relationships/hyperlink" Target="http://www.pubmedcentral.nih.gov/articlerender.fcgi?artid=3549107&amp;tool=pmcentrez&amp;rendertype=abstract" TargetMode="External"/><Relationship Id="rId293" Type="http://schemas.openxmlformats.org/officeDocument/2006/relationships/footer" Target="footer5.xml"/><Relationship Id="rId2181" Type="http://schemas.openxmlformats.org/officeDocument/2006/relationships/hyperlink" Target="http://doi.org/10.1890/05-0011" TargetMode="External"/><Relationship Id="rId3025" Type="http://schemas.openxmlformats.org/officeDocument/2006/relationships/hyperlink" Target="http://doi.org/10.1111/j.1365-2311.2010.01175.x" TargetMode="External"/><Relationship Id="rId3232" Type="http://schemas.openxmlformats.org/officeDocument/2006/relationships/hyperlink" Target="http://doi.org/10.1016/j.envsoft.2013.05.005" TargetMode="External"/><Relationship Id="rId153" Type="http://schemas.openxmlformats.org/officeDocument/2006/relationships/hyperlink" Target="http://dx.doi.org/10.2305/IUCN.UK.2008.RLTS.T19832A9021682.en" TargetMode="External"/><Relationship Id="rId360" Type="http://schemas.openxmlformats.org/officeDocument/2006/relationships/hyperlink" Target="http://doi.org/10.1007/s10144-014-0445-2" TargetMode="External"/><Relationship Id="rId2041" Type="http://schemas.openxmlformats.org/officeDocument/2006/relationships/image" Target="media/image206.png"/><Relationship Id="rId220" Type="http://schemas.openxmlformats.org/officeDocument/2006/relationships/image" Target="media/image40.png"/><Relationship Id="rId2998" Type="http://schemas.openxmlformats.org/officeDocument/2006/relationships/hyperlink" Target="http://www.protectedplanet.net" TargetMode="External"/><Relationship Id="rId2858" Type="http://schemas.openxmlformats.org/officeDocument/2006/relationships/hyperlink" Target="http://doi.org/10.1007/BF00042662" TargetMode="External"/><Relationship Id="rId3909" Type="http://schemas.openxmlformats.org/officeDocument/2006/relationships/hyperlink" Target="http://libris.kb.se/export.jsp?type=showrecord&amp;q=onr%3A10170842&amp;id=10170842&amp;d=libris&amp;posts=1" TargetMode="External"/><Relationship Id="rId4073" Type="http://schemas.openxmlformats.org/officeDocument/2006/relationships/hyperlink" Target="http://steps-centre.org/wp-content/uploads/Transformations.pdf" TargetMode="External"/><Relationship Id="rId99" Type="http://schemas.openxmlformats.org/officeDocument/2006/relationships/hyperlink" Target="http://www.efta.int" TargetMode="External"/><Relationship Id="rId1667" Type="http://schemas.openxmlformats.org/officeDocument/2006/relationships/hyperlink" Target="https://doi.org/10.1017/CBO9780511790478.016" TargetMode="External"/><Relationship Id="rId1874" Type="http://schemas.openxmlformats.org/officeDocument/2006/relationships/hyperlink" Target="https://doi.org/10.1111/jbi.12665" TargetMode="External"/><Relationship Id="rId2718" Type="http://schemas.openxmlformats.org/officeDocument/2006/relationships/hyperlink" Target="http://doi.org/10.1640/0002-8444-99.1.45" TargetMode="External"/><Relationship Id="rId2925" Type="http://schemas.openxmlformats.org/officeDocument/2006/relationships/hyperlink" Target="http://doi.org/10.1057/palgrave.ces.8100080" TargetMode="External"/><Relationship Id="rId1527" Type="http://schemas.openxmlformats.org/officeDocument/2006/relationships/hyperlink" Target="https://doi.org/10.1007/s00035-011-0094-4" TargetMode="External"/><Relationship Id="rId1734" Type="http://schemas.openxmlformats.org/officeDocument/2006/relationships/hyperlink" Target="http://www.fao.org/docrep/007/ad526e/ad526e00.htm" TargetMode="External"/><Relationship Id="rId1941" Type="http://schemas.openxmlformats.org/officeDocument/2006/relationships/hyperlink" Target="https://doi.org/10.1038/nature09549" TargetMode="External"/><Relationship Id="rId4140" Type="http://schemas.openxmlformats.org/officeDocument/2006/relationships/hyperlink" Target="https://www.switchmed.eu/en/documents/policy/scp.pdf" TargetMode="External"/><Relationship Id="rId26" Type="http://schemas.openxmlformats.org/officeDocument/2006/relationships/header" Target="header8.xml"/><Relationship Id="rId3699" Type="http://schemas.openxmlformats.org/officeDocument/2006/relationships/hyperlink" Target="http://doi.org/10.1007/s00267-003-0081-7" TargetMode="External"/><Relationship Id="rId4000" Type="http://schemas.openxmlformats.org/officeDocument/2006/relationships/hyperlink" Target="http://doi.org/10.1016/j.ecolecon.2014.11.019" TargetMode="External"/><Relationship Id="rId1801" Type="http://schemas.openxmlformats.org/officeDocument/2006/relationships/hyperlink" Target="https://doi.org/10.1111/j.1365-2699.2010.02407.x" TargetMode="External"/><Relationship Id="rId3559" Type="http://schemas.openxmlformats.org/officeDocument/2006/relationships/hyperlink" Target="http://www.eld-initiative.org" TargetMode="External"/><Relationship Id="rId687" Type="http://schemas.openxmlformats.org/officeDocument/2006/relationships/hyperlink" Target="http://dx.doi.org/10.4236/ampc.2016.63006" TargetMode="External"/><Relationship Id="rId2368" Type="http://schemas.openxmlformats.org/officeDocument/2006/relationships/hyperlink" Target="http://ec.europa.eu/environment/circular-economy/implementation_report.pdf" TargetMode="External"/><Relationship Id="rId3766" Type="http://schemas.openxmlformats.org/officeDocument/2006/relationships/hyperlink" Target="http://doi.org/10.3390/w8040156" TargetMode="External"/><Relationship Id="rId3973" Type="http://schemas.openxmlformats.org/officeDocument/2006/relationships/hyperlink" Target="http://doi.org/10.1111/j.1365-2486.2011.02636.x" TargetMode="External"/><Relationship Id="rId894" Type="http://schemas.openxmlformats.org/officeDocument/2006/relationships/hyperlink" Target="http://doi.org/10.1038/ncomms8365" TargetMode="External"/><Relationship Id="rId1177" Type="http://schemas.openxmlformats.org/officeDocument/2006/relationships/hyperlink" Target="https://doi.org/10.1016/j.ecolmodel.2015.12.018" TargetMode="External"/><Relationship Id="rId2575" Type="http://schemas.openxmlformats.org/officeDocument/2006/relationships/hyperlink" Target="http://discovery.ucl.ac.uk/1324685/" TargetMode="External"/><Relationship Id="rId2782" Type="http://schemas.openxmlformats.org/officeDocument/2006/relationships/hyperlink" Target="http://doi.org/10.3189/172756411799096169" TargetMode="External"/><Relationship Id="rId3419" Type="http://schemas.openxmlformats.org/officeDocument/2006/relationships/hyperlink" Target="http://doi.org/10.1093/jopart/mum032" TargetMode="External"/><Relationship Id="rId3626" Type="http://schemas.openxmlformats.org/officeDocument/2006/relationships/hyperlink" Target="https://sustainabledevelopment.un.org/index.php?page=view&amp;type=400&amp;nr=151&amp;menu=1515" TargetMode="External"/><Relationship Id="rId3833" Type="http://schemas.openxmlformats.org/officeDocument/2006/relationships/hyperlink" Target="http://doi.org/10.1146/annurev.energy.31.042605.135621" TargetMode="External"/><Relationship Id="rId547" Type="http://schemas.openxmlformats.org/officeDocument/2006/relationships/hyperlink" Target="http://doi.org/10.13140/RG.2.1.3679.6565" TargetMode="External"/><Relationship Id="rId754" Type="http://schemas.openxmlformats.org/officeDocument/2006/relationships/hyperlink" Target="https://www.sciencedirect.com/science/article/pii/S1877343517300040?via%3Dihub" TargetMode="External"/><Relationship Id="rId961" Type="http://schemas.openxmlformats.org/officeDocument/2006/relationships/image" Target="media/image118.png"/><Relationship Id="rId1384" Type="http://schemas.openxmlformats.org/officeDocument/2006/relationships/hyperlink" Target="https://doi.org/10.1016/j.foreco.2009.03.025" TargetMode="External"/><Relationship Id="rId1591" Type="http://schemas.openxmlformats.org/officeDocument/2006/relationships/hyperlink" Target="https://doi.org/10.1016/j.biocon.2012.06.016" TargetMode="External"/><Relationship Id="rId2228" Type="http://schemas.openxmlformats.org/officeDocument/2006/relationships/hyperlink" Target="http://doi.org/10.1890/120020" TargetMode="External"/><Relationship Id="rId2435" Type="http://schemas.openxmlformats.org/officeDocument/2006/relationships/hyperlink" Target="http://www.academia.edu/21743272/Sistemi_ambientali_e_Rete_Natura_2000_della_Regione_Basilicata_scoprire_e_proteggere_gli_ambienti_naturali_e_i_paesaggi_culturali_della_Lucania._Vol._3_Montagne_e_Complessi_Vulcanici" TargetMode="External"/><Relationship Id="rId2642" Type="http://schemas.openxmlformats.org/officeDocument/2006/relationships/hyperlink" Target="http://doi.org/10.1111/j.1466-8238.2012.00784.x" TargetMode="External"/><Relationship Id="rId3900" Type="http://schemas.openxmlformats.org/officeDocument/2006/relationships/hyperlink" Target="http://b.3cdn.net/nefoundation/f19c45312a905d73c3_rbm6iecku.pdf" TargetMode="External"/><Relationship Id="rId90" Type="http://schemas.openxmlformats.org/officeDocument/2006/relationships/hyperlink" Target="http://doi.org/10.5751/ES-02736-140109" TargetMode="External"/><Relationship Id="rId407" Type="http://schemas.openxmlformats.org/officeDocument/2006/relationships/hyperlink" Target="http://doi.org/10.1016/j.ecolecon.2012.08.012" TargetMode="External"/><Relationship Id="rId614" Type="http://schemas.openxmlformats.org/officeDocument/2006/relationships/hyperlink" Target="http://doi.org/10.1088/1748-9326/10/5/054012" TargetMode="External"/><Relationship Id="rId821" Type="http://schemas.openxmlformats.org/officeDocument/2006/relationships/hyperlink" Target="http://doi.org/10.1002/2013GB004654" TargetMode="External"/><Relationship Id="rId1037" Type="http://schemas.openxmlformats.org/officeDocument/2006/relationships/hyperlink" Target="https://doi.org/10.2305/IUCN.UK.2009.RLTS.T164759A5923724.en" TargetMode="External"/><Relationship Id="rId1244" Type="http://schemas.openxmlformats.org/officeDocument/2006/relationships/hyperlink" Target="https://doi.org/10.1038/nclimate1514" TargetMode="External"/><Relationship Id="rId1451" Type="http://schemas.openxmlformats.org/officeDocument/2006/relationships/hyperlink" Target="https://doi.org/10.1098/rspb.2003.2493" TargetMode="External"/><Relationship Id="rId2502" Type="http://schemas.openxmlformats.org/officeDocument/2006/relationships/hyperlink" Target="http://doi.org/10.1007/s10750-006-0087-2" TargetMode="External"/><Relationship Id="rId1104" Type="http://schemas.openxmlformats.org/officeDocument/2006/relationships/hyperlink" Target="http://datazone.birdlife.org/sowb/casestudy/palearctic-african-migratory-birds-have-suffered-substantial-declines" TargetMode="External"/><Relationship Id="rId1311" Type="http://schemas.openxmlformats.org/officeDocument/2006/relationships/hyperlink" Target="https://doi.org/10.2779/85903" TargetMode="External"/><Relationship Id="rId3069" Type="http://schemas.openxmlformats.org/officeDocument/2006/relationships/hyperlink" Target="http://doi.org/10.1038/ncomms12459" TargetMode="External"/><Relationship Id="rId3276" Type="http://schemas.openxmlformats.org/officeDocument/2006/relationships/hyperlink" Target="https://doi.org/10.5751/ES-03862-160123" TargetMode="External"/><Relationship Id="rId3483" Type="http://schemas.openxmlformats.org/officeDocument/2006/relationships/hyperlink" Target="https://doi.org/10.1007/s13280-015-0674-4" TargetMode="External"/><Relationship Id="rId3690" Type="http://schemas.openxmlformats.org/officeDocument/2006/relationships/hyperlink" Target="http://doi.org/10.1111/rego.12005" TargetMode="External"/><Relationship Id="rId197" Type="http://schemas.openxmlformats.org/officeDocument/2006/relationships/hyperlink" Target="http://doi.org/10.1038/sdata.2016.67" TargetMode="External"/><Relationship Id="rId2085" Type="http://schemas.openxmlformats.org/officeDocument/2006/relationships/image" Target="media/image248.png"/><Relationship Id="rId2292" Type="http://schemas.openxmlformats.org/officeDocument/2006/relationships/hyperlink" Target="http://doi.org/10.1016/j.marpolbul.2010.02.017" TargetMode="External"/><Relationship Id="rId3136" Type="http://schemas.openxmlformats.org/officeDocument/2006/relationships/image" Target="media/image280.png"/><Relationship Id="rId3343" Type="http://schemas.openxmlformats.org/officeDocument/2006/relationships/hyperlink" Target="http://doi.org/10.1016/j.ecoser.2014.06.004" TargetMode="External"/><Relationship Id="rId264" Type="http://schemas.openxmlformats.org/officeDocument/2006/relationships/image" Target="media/image67.png"/><Relationship Id="rId471" Type="http://schemas.openxmlformats.org/officeDocument/2006/relationships/hyperlink" Target="http://doi.org/10.2788/2613" TargetMode="External"/><Relationship Id="rId2152" Type="http://schemas.openxmlformats.org/officeDocument/2006/relationships/hyperlink" Target="http://doi.org/10.1098/rspb.2013.3350" TargetMode="External"/><Relationship Id="rId3550" Type="http://schemas.openxmlformats.org/officeDocument/2006/relationships/hyperlink" Target="https://www.eea.europa.eu/data-and-maps/data/high-nature-value-farmland" TargetMode="External"/><Relationship Id="rId124" Type="http://schemas.openxmlformats.org/officeDocument/2006/relationships/hyperlink" Target="http://doi.org/10.1016/j.ecolecon.2005.04.005" TargetMode="External"/><Relationship Id="rId3203" Type="http://schemas.openxmlformats.org/officeDocument/2006/relationships/hyperlink" Target="http://doi.org/10.1016/j.jclepro.2015.10.061" TargetMode="External"/><Relationship Id="rId3410" Type="http://schemas.openxmlformats.org/officeDocument/2006/relationships/hyperlink" Target="http://doi.org/10.3390/land5010001" TargetMode="External"/><Relationship Id="rId331" Type="http://schemas.openxmlformats.org/officeDocument/2006/relationships/hyperlink" Target="http://doi.org/10.1016/j.landurbplan.2003.10.029" TargetMode="External"/><Relationship Id="rId2012" Type="http://schemas.openxmlformats.org/officeDocument/2006/relationships/image" Target="media/image180.png"/><Relationship Id="rId2969" Type="http://schemas.openxmlformats.org/officeDocument/2006/relationships/hyperlink" Target="http://doi.org/10.1111/eva.12129" TargetMode="External"/><Relationship Id="rId1778" Type="http://schemas.openxmlformats.org/officeDocument/2006/relationships/hyperlink" Target="https://doi.org/10.1046/j.1365-2664.2002.00695.x" TargetMode="External"/><Relationship Id="rId1985" Type="http://schemas.openxmlformats.org/officeDocument/2006/relationships/hyperlink" Target="https://doi.org/10.1029/2006GL026319" TargetMode="External"/><Relationship Id="rId2829" Type="http://schemas.openxmlformats.org/officeDocument/2006/relationships/hyperlink" Target="http://doi.org/10.1007/978-3-319-42638-9_5" TargetMode="External"/><Relationship Id="rId4184" Type="http://schemas.openxmlformats.org/officeDocument/2006/relationships/hyperlink" Target="http://doi.org/10.13140/RG.2.1.3679.6565" TargetMode="External"/><Relationship Id="rId1638" Type="http://schemas.openxmlformats.org/officeDocument/2006/relationships/hyperlink" Target="https://doi.org/10.2111/REM-D-13-00082.1" TargetMode="External"/><Relationship Id="rId4044" Type="http://schemas.openxmlformats.org/officeDocument/2006/relationships/hyperlink" Target="http://doi.org/10.1016/j.ecolind.2011.07.019" TargetMode="External"/><Relationship Id="rId1845" Type="http://schemas.openxmlformats.org/officeDocument/2006/relationships/hyperlink" Target="https://doi.org/10.1111/j.1654-109X.2010.01120.x" TargetMode="External"/><Relationship Id="rId3060" Type="http://schemas.openxmlformats.org/officeDocument/2006/relationships/hyperlink" Target="http://doi.org/10.1111/ele.12008" TargetMode="External"/><Relationship Id="rId4111" Type="http://schemas.openxmlformats.org/officeDocument/2006/relationships/hyperlink" Target="http://doi.org/10.1016/j.jrurstud.2014.02.005" TargetMode="External"/><Relationship Id="rId1705" Type="http://schemas.openxmlformats.org/officeDocument/2006/relationships/hyperlink" Target="https://doi.org/10.1130/0016-7606(1991)103%3c0001:OAMOLC%3e2.3.CO;2" TargetMode="External"/><Relationship Id="rId1912" Type="http://schemas.openxmlformats.org/officeDocument/2006/relationships/hyperlink" Target="https://doi.org/10.1111/j.0906-7590.2004.03890.x" TargetMode="External"/><Relationship Id="rId3877" Type="http://schemas.openxmlformats.org/officeDocument/2006/relationships/hyperlink" Target="http://doi.org/10.1016/j.biocon.2017.05.005" TargetMode="External"/><Relationship Id="rId798" Type="http://schemas.openxmlformats.org/officeDocument/2006/relationships/hyperlink" Target="http://doi.org/10.1016/j.biocon.2011.10.026" TargetMode="External"/><Relationship Id="rId2479" Type="http://schemas.openxmlformats.org/officeDocument/2006/relationships/hyperlink" Target="http://doi.org/10.1029/2010RG000345" TargetMode="External"/><Relationship Id="rId2686" Type="http://schemas.openxmlformats.org/officeDocument/2006/relationships/hyperlink" Target="http://doi.org/10.1007/978-3-642-55819-1_15" TargetMode="External"/><Relationship Id="rId2893" Type="http://schemas.openxmlformats.org/officeDocument/2006/relationships/hyperlink" Target="http://doi.org/10.3832/ifor0996-007" TargetMode="External"/><Relationship Id="rId3737" Type="http://schemas.openxmlformats.org/officeDocument/2006/relationships/hyperlink" Target="http://www.cost.eu/media/publications/04-03-Forests-for-the-Future-National-Forest-Programmes-in-Europe-Country-and-Regional-Reports-from-COST-Action-E19" TargetMode="External"/><Relationship Id="rId3944" Type="http://schemas.openxmlformats.org/officeDocument/2006/relationships/hyperlink" Target="http://doi.org/10.3197/096327112X13400390125894" TargetMode="External"/><Relationship Id="rId658" Type="http://schemas.openxmlformats.org/officeDocument/2006/relationships/hyperlink" Target="http://doi.org/10.1038/srep00753" TargetMode="External"/><Relationship Id="rId865" Type="http://schemas.openxmlformats.org/officeDocument/2006/relationships/hyperlink" Target="http://doi.org/10.13140/RG.2.1.4312.2807" TargetMode="External"/><Relationship Id="rId1288" Type="http://schemas.openxmlformats.org/officeDocument/2006/relationships/hyperlink" Target="http://doi.org/10.1016/0006-3207(92)91201-3" TargetMode="External"/><Relationship Id="rId1495" Type="http://schemas.openxmlformats.org/officeDocument/2006/relationships/hyperlink" Target="https://doi.org/10.1007/s10531-015-0929-1" TargetMode="External"/><Relationship Id="rId2339" Type="http://schemas.openxmlformats.org/officeDocument/2006/relationships/hyperlink" Target="https://www.eea.europa.eu/soer" TargetMode="External"/><Relationship Id="rId2546" Type="http://schemas.openxmlformats.org/officeDocument/2006/relationships/hyperlink" Target="http://doi.org/10.1029/2005GL023252" TargetMode="External"/><Relationship Id="rId2753" Type="http://schemas.openxmlformats.org/officeDocument/2006/relationships/hyperlink" Target="http://doi.org/dx.doi.org/10.1016/j.scitotenv.2015.06.045" TargetMode="External"/><Relationship Id="rId2960" Type="http://schemas.openxmlformats.org/officeDocument/2006/relationships/hyperlink" Target="http://doi.org/10.1080/09669580508668573" TargetMode="External"/><Relationship Id="rId3804" Type="http://schemas.openxmlformats.org/officeDocument/2006/relationships/hyperlink" Target="http://doi.org/10.1007/978-3-540-34789-7_6" TargetMode="External"/><Relationship Id="rId518" Type="http://schemas.openxmlformats.org/officeDocument/2006/relationships/hyperlink" Target="http://doi.org/10.1016/j.jenvman.2007.07.017" TargetMode="External"/><Relationship Id="rId725" Type="http://schemas.openxmlformats.org/officeDocument/2006/relationships/hyperlink" Target="http://doi.org/10.5897/AJAR10.018" TargetMode="External"/><Relationship Id="rId932" Type="http://schemas.openxmlformats.org/officeDocument/2006/relationships/hyperlink" Target="https://www.ipbes.net/sites/default/files/eca_ch_3_appendix_3.1_additional_references.pdf" TargetMode="External"/><Relationship Id="rId1148" Type="http://schemas.openxmlformats.org/officeDocument/2006/relationships/hyperlink" Target="https://doi.org/10.1111/2041-210X.12143" TargetMode="External"/><Relationship Id="rId1355" Type="http://schemas.openxmlformats.org/officeDocument/2006/relationships/hyperlink" Target="https://doi.org/10.1038/nature20575" TargetMode="External"/><Relationship Id="rId1562" Type="http://schemas.openxmlformats.org/officeDocument/2006/relationships/hyperlink" Target="https://doi.org/10.1134/S001387381003005X" TargetMode="External"/><Relationship Id="rId2406" Type="http://schemas.openxmlformats.org/officeDocument/2006/relationships/hyperlink" Target="http://doi.org/10.1111/j.1365-2664.2010.01927.x" TargetMode="External"/><Relationship Id="rId2613" Type="http://schemas.openxmlformats.org/officeDocument/2006/relationships/hyperlink" Target="http://doi.org/10.1016/j.tree.2009.04.011" TargetMode="External"/><Relationship Id="rId1008" Type="http://schemas.openxmlformats.org/officeDocument/2006/relationships/image" Target="media/image159.png"/><Relationship Id="rId1215" Type="http://schemas.openxmlformats.org/officeDocument/2006/relationships/hyperlink" Target="https://doi.org/10.1890/110054" TargetMode="External"/><Relationship Id="rId1422" Type="http://schemas.openxmlformats.org/officeDocument/2006/relationships/hyperlink" Target="https://doi.org/10.1111/gfs.12066" TargetMode="External"/><Relationship Id="rId2820" Type="http://schemas.openxmlformats.org/officeDocument/2006/relationships/hyperlink" Target="http://doi.org/10.1007/s13280-012-0298-x" TargetMode="External"/><Relationship Id="rId61" Type="http://schemas.openxmlformats.org/officeDocument/2006/relationships/hyperlink" Target="http://rcin.org.pl/Content/101/WA51_209_r2008-vol15_SOW.pdf" TargetMode="External"/><Relationship Id="rId3387" Type="http://schemas.openxmlformats.org/officeDocument/2006/relationships/image" Target="media/image296.png"/><Relationship Id="rId2196" Type="http://schemas.openxmlformats.org/officeDocument/2006/relationships/hyperlink" Target="http://doi.org/10.1016/j.marpolbul.2016.02.031" TargetMode="External"/><Relationship Id="rId3594" Type="http://schemas.openxmlformats.org/officeDocument/2006/relationships/hyperlink" Target="https://eur-lex.europa.eu/resource.html?uri=cellar:5c835afb-2ec6-4577-bdf8-756d3d694eeb.0004.02/DOC_1&amp;format=PDF" TargetMode="External"/><Relationship Id="rId168" Type="http://schemas.openxmlformats.org/officeDocument/2006/relationships/hyperlink" Target="http://doi.org/10.5194/hessd-4-439-2007" TargetMode="External"/><Relationship Id="rId3247" Type="http://schemas.openxmlformats.org/officeDocument/2006/relationships/hyperlink" Target="http://doi.org/10.1016/j.landusepol.2012.12.012" TargetMode="External"/><Relationship Id="rId3454" Type="http://schemas.openxmlformats.org/officeDocument/2006/relationships/hyperlink" Target="https://global.oup.com/academic/product/international-law-and-the-environment-9780198764229?cc=de&amp;lang=en&amp;" TargetMode="External"/><Relationship Id="rId3661" Type="http://schemas.openxmlformats.org/officeDocument/2006/relationships/hyperlink" Target="http://doi.org/10.1007/s12027-009-0145-0" TargetMode="External"/><Relationship Id="rId375" Type="http://schemas.openxmlformats.org/officeDocument/2006/relationships/hyperlink" Target="http://doi.org/10.1111/j.1365-2486.2007.01446.x" TargetMode="External"/><Relationship Id="rId582" Type="http://schemas.openxmlformats.org/officeDocument/2006/relationships/hyperlink" Target="http://doi.org/10.1002/ece3.541" TargetMode="External"/><Relationship Id="rId2056" Type="http://schemas.openxmlformats.org/officeDocument/2006/relationships/image" Target="media/image221.png"/><Relationship Id="rId2263" Type="http://schemas.openxmlformats.org/officeDocument/2006/relationships/hyperlink" Target="http://doi.org/10.1890/11-1912.1" TargetMode="External"/><Relationship Id="rId2470" Type="http://schemas.openxmlformats.org/officeDocument/2006/relationships/hyperlink" Target="http://doi.org/10.1111/j.1752-4598.2010.00098.x" TargetMode="External"/><Relationship Id="rId3107" Type="http://schemas.openxmlformats.org/officeDocument/2006/relationships/image" Target="media/image256.png"/><Relationship Id="rId3314" Type="http://schemas.openxmlformats.org/officeDocument/2006/relationships/hyperlink" Target="http://doi.org/10.1007/s00267-007-9051-9" TargetMode="External"/><Relationship Id="rId3521" Type="http://schemas.openxmlformats.org/officeDocument/2006/relationships/hyperlink" Target="http://doi.org/10.1016/j.ecocom.2009.10.006" TargetMode="External"/><Relationship Id="rId235" Type="http://schemas.openxmlformats.org/officeDocument/2006/relationships/image" Target="media/image49.png"/><Relationship Id="rId442" Type="http://schemas.openxmlformats.org/officeDocument/2006/relationships/hyperlink" Target="http://doi.org/10.1038/srep33708" TargetMode="External"/><Relationship Id="rId1072" Type="http://schemas.openxmlformats.org/officeDocument/2006/relationships/hyperlink" Target="https://doi.org/10.1111/ddi.12229" TargetMode="External"/><Relationship Id="rId2123" Type="http://schemas.openxmlformats.org/officeDocument/2006/relationships/hyperlink" Target="http://doi.org/10.1890/0012-9615(1999)069%5b0491:ROTPTE%5d2.0.CO;2" TargetMode="External"/><Relationship Id="rId2330" Type="http://schemas.openxmlformats.org/officeDocument/2006/relationships/hyperlink" Target="http://www.eea.europa.eu/publications/climate-impacts-and-vulnerability-2012" TargetMode="External"/><Relationship Id="rId302" Type="http://schemas.openxmlformats.org/officeDocument/2006/relationships/hyperlink" Target="https://www.ipbes.net/sites/default/files/eca_ch_2_appendix_2.3_extra-references.pdf" TargetMode="External"/><Relationship Id="rId4088" Type="http://schemas.openxmlformats.org/officeDocument/2006/relationships/hyperlink" Target="http://www.teebweb.org" TargetMode="External"/><Relationship Id="rId1889" Type="http://schemas.openxmlformats.org/officeDocument/2006/relationships/hyperlink" Target="https://doi.org/10.1002/9781118786352.wbieg0638" TargetMode="External"/><Relationship Id="rId4155" Type="http://schemas.openxmlformats.org/officeDocument/2006/relationships/hyperlink" Target="http://www.pbl.nl/en/publications/the-size-and-impact-of-the-dutch-footprint-on-the-planet" TargetMode="External"/><Relationship Id="rId1749" Type="http://schemas.openxmlformats.org/officeDocument/2006/relationships/hyperlink" Target="https://doi.org/10.3389/fevo.2015.00033" TargetMode="External"/><Relationship Id="rId1956" Type="http://schemas.openxmlformats.org/officeDocument/2006/relationships/hyperlink" Target="https://doi.org/10.1016/j.ecss.2016.03.024" TargetMode="External"/><Relationship Id="rId3171" Type="http://schemas.openxmlformats.org/officeDocument/2006/relationships/hyperlink" Target="http://doi.org/10.1007/s10113-012-0286-5" TargetMode="External"/><Relationship Id="rId4015" Type="http://schemas.openxmlformats.org/officeDocument/2006/relationships/hyperlink" Target="https://www.routledge.com/products/9780754673033" TargetMode="External"/><Relationship Id="rId1609" Type="http://schemas.openxmlformats.org/officeDocument/2006/relationships/hyperlink" Target="https://doi.org/10.1007/s10531-015-1023-4" TargetMode="External"/><Relationship Id="rId1816" Type="http://schemas.openxmlformats.org/officeDocument/2006/relationships/hyperlink" Target="https://doi.org/10.1007/s10336-012-0921-4" TargetMode="External"/><Relationship Id="rId3031" Type="http://schemas.openxmlformats.org/officeDocument/2006/relationships/hyperlink" Target="http://doi.org/10.1111/j.1600-0587.2010.6380.x" TargetMode="External"/><Relationship Id="rId3988" Type="http://schemas.openxmlformats.org/officeDocument/2006/relationships/hyperlink" Target="https://www.elgaronline.com/view/9781783471409.00021.xml" TargetMode="External"/><Relationship Id="rId2797" Type="http://schemas.openxmlformats.org/officeDocument/2006/relationships/hyperlink" Target="http://doi.org/10.3389/fmars.2017.00245" TargetMode="External"/><Relationship Id="rId3848" Type="http://schemas.openxmlformats.org/officeDocument/2006/relationships/hyperlink" Target="http://doi.org/10.1177/0309132512454775" TargetMode="External"/><Relationship Id="rId769" Type="http://schemas.openxmlformats.org/officeDocument/2006/relationships/hyperlink" Target="https://www.sciencedirect.com/science/article/pii/S1877343517300040?via%3Dihub" TargetMode="External"/><Relationship Id="rId976" Type="http://schemas.openxmlformats.org/officeDocument/2006/relationships/image" Target="media/image132.png"/><Relationship Id="rId1399" Type="http://schemas.openxmlformats.org/officeDocument/2006/relationships/hyperlink" Target="https://doi.org/10.3354/esep00150" TargetMode="External"/><Relationship Id="rId2657" Type="http://schemas.openxmlformats.org/officeDocument/2006/relationships/hyperlink" Target="http://doi.org/10.1098/rsbl.2012.047" TargetMode="External"/><Relationship Id="rId629" Type="http://schemas.openxmlformats.org/officeDocument/2006/relationships/hyperlink" Target="http://doi.org/10.1016/j.ecoser.2014.11.016" TargetMode="External"/><Relationship Id="rId1259" Type="http://schemas.openxmlformats.org/officeDocument/2006/relationships/hyperlink" Target="http://doi.org/10.2800/406625" TargetMode="External"/><Relationship Id="rId1466" Type="http://schemas.openxmlformats.org/officeDocument/2006/relationships/hyperlink" Target="https://doi.org/10.2134/jeq2008.0113" TargetMode="External"/><Relationship Id="rId2864" Type="http://schemas.openxmlformats.org/officeDocument/2006/relationships/hyperlink" Target="http://doi.org/10.1002/ppp.683" TargetMode="External"/><Relationship Id="rId3708" Type="http://schemas.openxmlformats.org/officeDocument/2006/relationships/hyperlink" Target="http://doi.org/10.1079/9781780643373.0061" TargetMode="External"/><Relationship Id="rId3915" Type="http://schemas.openxmlformats.org/officeDocument/2006/relationships/hyperlink" Target="http://www.oecd-ilibrary.org/environment/instrument-mixes-for-environmental-policy_9789264018419-en" TargetMode="External"/><Relationship Id="rId836" Type="http://schemas.openxmlformats.org/officeDocument/2006/relationships/hyperlink" Target="http://doi.org/10.1016/j.ecoser.2014.08.006" TargetMode="External"/><Relationship Id="rId1119" Type="http://schemas.openxmlformats.org/officeDocument/2006/relationships/hyperlink" Target="https://doi.org/10.1016/j.agee.2014.06.003" TargetMode="External"/><Relationship Id="rId1673" Type="http://schemas.openxmlformats.org/officeDocument/2006/relationships/hyperlink" Target="https://doi.org/10.1016/j.landurbplan.2009.05.016" TargetMode="External"/><Relationship Id="rId1880" Type="http://schemas.openxmlformats.org/officeDocument/2006/relationships/hyperlink" Target="https://doi:10.1146/annurev-ecolsys-120213-091917" TargetMode="External"/><Relationship Id="rId2517" Type="http://schemas.openxmlformats.org/officeDocument/2006/relationships/hyperlink" Target="http://doi.org/10.1016/S0011-9164(02)01056-1" TargetMode="External"/><Relationship Id="rId2724" Type="http://schemas.openxmlformats.org/officeDocument/2006/relationships/hyperlink" Target="http://doi.org/10.1016/j.landurbplan.2010.12.015" TargetMode="External"/><Relationship Id="rId2931" Type="http://schemas.openxmlformats.org/officeDocument/2006/relationships/hyperlink" Target="http://doi.org/10.1016/j.foreco.2010.01.048" TargetMode="External"/><Relationship Id="rId903" Type="http://schemas.openxmlformats.org/officeDocument/2006/relationships/hyperlink" Target="http://doi.org/10.1016/j.tree.2010.12.011" TargetMode="External"/><Relationship Id="rId1326" Type="http://schemas.openxmlformats.org/officeDocument/2006/relationships/hyperlink" Target="https://doi.org/10.1080/03949370.2014.897651" TargetMode="External"/><Relationship Id="rId1533" Type="http://schemas.openxmlformats.org/officeDocument/2006/relationships/hyperlink" Target="http://doi.org/10.3289/BIO-C3_D3.2" TargetMode="External"/><Relationship Id="rId1740" Type="http://schemas.openxmlformats.org/officeDocument/2006/relationships/hyperlink" Target="https://doi.org/10.1111/j.1365-2664.2007.01361.x" TargetMode="External"/><Relationship Id="rId32" Type="http://schemas.openxmlformats.org/officeDocument/2006/relationships/image" Target="media/image12.png"/><Relationship Id="rId1600" Type="http://schemas.openxmlformats.org/officeDocument/2006/relationships/hyperlink" Target="https://doi.org/10.1111/gcb.13210" TargetMode="External"/><Relationship Id="rId3498" Type="http://schemas.openxmlformats.org/officeDocument/2006/relationships/hyperlink" Target="https://www.cbd.int/reports/search/" TargetMode="External"/><Relationship Id="rId3358" Type="http://schemas.openxmlformats.org/officeDocument/2006/relationships/image" Target="media/image284.png"/><Relationship Id="rId3565" Type="http://schemas.openxmlformats.org/officeDocument/2006/relationships/hyperlink" Target="http://www.euforgen.org/about-us/overview/" TargetMode="External"/><Relationship Id="rId3772" Type="http://schemas.openxmlformats.org/officeDocument/2006/relationships/hyperlink" Target="http://doi.org/10.1080/13549839.2013.792050" TargetMode="External"/><Relationship Id="rId279" Type="http://schemas.openxmlformats.org/officeDocument/2006/relationships/image" Target="media/image78.png"/><Relationship Id="rId486" Type="http://schemas.openxmlformats.org/officeDocument/2006/relationships/hyperlink" Target="http://www.fao.org/faostat/en/" TargetMode="External"/><Relationship Id="rId693" Type="http://schemas.openxmlformats.org/officeDocument/2006/relationships/hyperlink" Target="http://doi.org/10.2111/REM-D-13-00082.1" TargetMode="External"/><Relationship Id="rId2167" Type="http://schemas.openxmlformats.org/officeDocument/2006/relationships/hyperlink" Target="http://doi.org/10.1579/0044-7447-32.6.389" TargetMode="External"/><Relationship Id="rId2374" Type="http://schemas.openxmlformats.org/officeDocument/2006/relationships/hyperlink" Target="http://ec.europa.eu/eurostat/statistics-explained/index.php/Environmental_tax_statistics" TargetMode="External"/><Relationship Id="rId2581" Type="http://schemas.openxmlformats.org/officeDocument/2006/relationships/hyperlink" Target="http://imfgroup.com.ua/uk/2015/06/26" TargetMode="External"/><Relationship Id="rId3218" Type="http://schemas.openxmlformats.org/officeDocument/2006/relationships/hyperlink" Target="http://doi.org/10.5751/ES-05480-180242" TargetMode="External"/><Relationship Id="rId3425" Type="http://schemas.openxmlformats.org/officeDocument/2006/relationships/hyperlink" Target="http://doi.org/10.1016/j.ecolind.2015.10.022" TargetMode="External"/><Relationship Id="rId3632" Type="http://schemas.openxmlformats.org/officeDocument/2006/relationships/hyperlink" Target="http://doi.org/10.12974/2311-8741.2015.03.01.1" TargetMode="External"/><Relationship Id="rId139" Type="http://schemas.openxmlformats.org/officeDocument/2006/relationships/hyperlink" Target="http://doi.org/10.1016/j.landusepol.2015.07.003" TargetMode="External"/><Relationship Id="rId346" Type="http://schemas.openxmlformats.org/officeDocument/2006/relationships/hyperlink" Target="http://doi.org/10.1016/j.landurbplan.2012.10.003" TargetMode="External"/><Relationship Id="rId553" Type="http://schemas.openxmlformats.org/officeDocument/2006/relationships/hyperlink" Target="http://doi.org/10.1111/jpy.12307" TargetMode="External"/><Relationship Id="rId760" Type="http://schemas.openxmlformats.org/officeDocument/2006/relationships/hyperlink" Target="https://www.sciencedirect.com/science/article/pii/S1877343517300040?via%3Dihub" TargetMode="External"/><Relationship Id="rId1183" Type="http://schemas.openxmlformats.org/officeDocument/2006/relationships/hyperlink" Target="https://doi.org/10.1371/journal.pone.0085670" TargetMode="External"/><Relationship Id="rId1390" Type="http://schemas.openxmlformats.org/officeDocument/2006/relationships/hyperlink" Target="https://doi.org/10.1007/s10750-012-1414-4" TargetMode="External"/><Relationship Id="rId2027" Type="http://schemas.openxmlformats.org/officeDocument/2006/relationships/image" Target="media/image195.png"/><Relationship Id="rId2234" Type="http://schemas.openxmlformats.org/officeDocument/2006/relationships/hyperlink" Target="http://doi.org/10.1111/cobi.12043" TargetMode="External"/><Relationship Id="rId2441" Type="http://schemas.openxmlformats.org/officeDocument/2006/relationships/hyperlink" Target="http://doi.org/10.1016/j.jmarsys.2013.05.008" TargetMode="External"/><Relationship Id="rId206" Type="http://schemas.openxmlformats.org/officeDocument/2006/relationships/hyperlink" Target="https://www.ipbes.net/sites/default/files/eca_ch_2_appendix_2.3_extra-references.pdf" TargetMode="External"/><Relationship Id="rId413" Type="http://schemas.openxmlformats.org/officeDocument/2006/relationships/hyperlink" Target="http://doi.org/10.1016/j.landurbplan.2008.01.002" TargetMode="External"/><Relationship Id="rId1043" Type="http://schemas.openxmlformats.org/officeDocument/2006/relationships/hyperlink" Target="https://doi.org/10.1560/IJES.58.1.41" TargetMode="External"/><Relationship Id="rId4199" Type="http://schemas.openxmlformats.org/officeDocument/2006/relationships/hyperlink" Target="http://law.unimelb.edu.au/__data/assets/pdf_file/0009/1686060/Xanthaki.pdf" TargetMode="External"/><Relationship Id="rId620" Type="http://schemas.openxmlformats.org/officeDocument/2006/relationships/hyperlink" Target="http://doi.org/10.1016/j.ecoser.2014.07.002" TargetMode="External"/><Relationship Id="rId1250" Type="http://schemas.openxmlformats.org/officeDocument/2006/relationships/hyperlink" Target="https://doi.org/10.1038/nature13022" TargetMode="External"/><Relationship Id="rId2301" Type="http://schemas.openxmlformats.org/officeDocument/2006/relationships/hyperlink" Target="http://diise.islandconservation.org" TargetMode="External"/><Relationship Id="rId4059" Type="http://schemas.openxmlformats.org/officeDocument/2006/relationships/hyperlink" Target="http://www.wwf.ru/resources/news/article/13534" TargetMode="External"/><Relationship Id="rId1110" Type="http://schemas.openxmlformats.org/officeDocument/2006/relationships/hyperlink" Target="https://doi.org/10.1007/s10531-015-1037-y" TargetMode="External"/><Relationship Id="rId1927" Type="http://schemas.openxmlformats.org/officeDocument/2006/relationships/hyperlink" Target="https://doi.org/10.1371/journal.pone.0053530" TargetMode="External"/><Relationship Id="rId3075" Type="http://schemas.openxmlformats.org/officeDocument/2006/relationships/hyperlink" Target="https://www.wttc.org/-/media/files/reports/economic%20impact%20research/countries%202015/malta2015.pdf" TargetMode="External"/><Relationship Id="rId3282" Type="http://schemas.openxmlformats.org/officeDocument/2006/relationships/hyperlink" Target="http://doi.org/10.1080/02626667.2014.888068" TargetMode="External"/><Relationship Id="rId4126" Type="http://schemas.openxmlformats.org/officeDocument/2006/relationships/hyperlink" Target="http://www.unece.org/environmental-policy/environmental-performance-reviews/enveprpublications/environmental-performance-reviews/2016/3rd-environmental-performance-review-of-georgia/docs.html" TargetMode="External"/><Relationship Id="rId2091" Type="http://schemas.openxmlformats.org/officeDocument/2006/relationships/hyperlink" Target="http://doi.org/10.1016/j.foreco.2006.09.080" TargetMode="External"/><Relationship Id="rId3142" Type="http://schemas.openxmlformats.org/officeDocument/2006/relationships/hyperlink" Target="http://doi.org/10.1007/s10584-014-1164-6" TargetMode="External"/><Relationship Id="rId270" Type="http://schemas.openxmlformats.org/officeDocument/2006/relationships/hyperlink" Target="https://www.ipbes.net/sites/default/files/eca_ch_2_appendix_2.6_list_of_sacred_natural_sites.pdf" TargetMode="External"/><Relationship Id="rId3002" Type="http://schemas.openxmlformats.org/officeDocument/2006/relationships/hyperlink" Target="https://esa.un.org/unpd/wup/Publications/Files/WUP2014-Highlights.pdf" TargetMode="External"/><Relationship Id="rId130" Type="http://schemas.openxmlformats.org/officeDocument/2006/relationships/hyperlink" Target="http://doi.org/10.1088/1748-9326/6/4/045201" TargetMode="External"/><Relationship Id="rId3959" Type="http://schemas.openxmlformats.org/officeDocument/2006/relationships/hyperlink" Target="http://policymix.nina.no" TargetMode="External"/><Relationship Id="rId2768" Type="http://schemas.openxmlformats.org/officeDocument/2006/relationships/hyperlink" Target="http://doi.org/10.1016/j.watres.2011.08.002" TargetMode="External"/><Relationship Id="rId2975" Type="http://schemas.openxmlformats.org/officeDocument/2006/relationships/hyperlink" Target="http://doi.org/10.1038/ncomms4118" TargetMode="External"/><Relationship Id="rId3819" Type="http://schemas.openxmlformats.org/officeDocument/2006/relationships/hyperlink" Target="http://doi.org/10.1177/0739456x03022004003" TargetMode="External"/><Relationship Id="rId947" Type="http://schemas.openxmlformats.org/officeDocument/2006/relationships/hyperlink" Target="http://www.refdoc.fr/?traduire=en&amp;FormRechercher=submit&amp;FormRechercher_Txt_Recherche_name_attr=auteursNom:%20(KUZ%27MINA)" TargetMode="External"/><Relationship Id="rId1577" Type="http://schemas.openxmlformats.org/officeDocument/2006/relationships/hyperlink" Target="https://doi.org/10.1016/j.biocon.2013.11.031" TargetMode="External"/><Relationship Id="rId1784" Type="http://schemas.openxmlformats.org/officeDocument/2006/relationships/hyperlink" Target="http://doi.org/10.1007/s10457-012-9519-3" TargetMode="External"/><Relationship Id="rId1991" Type="http://schemas.openxmlformats.org/officeDocument/2006/relationships/hyperlink" Target="https://doi.org/10.1007/978-3-540-85088-5_10" TargetMode="External"/><Relationship Id="rId2628" Type="http://schemas.openxmlformats.org/officeDocument/2006/relationships/hyperlink" Target="http://doi.org/10.1016/j.landusepol.2006.02.001" TargetMode="External"/><Relationship Id="rId2835" Type="http://schemas.openxmlformats.org/officeDocument/2006/relationships/hyperlink" Target="http://doi.org/10.3354/meps10408" TargetMode="External"/><Relationship Id="rId4190" Type="http://schemas.openxmlformats.org/officeDocument/2006/relationships/hyperlink" Target="http://doi.org/10.1016/S0921-8009(02)00092-7" TargetMode="External"/><Relationship Id="rId76" Type="http://schemas.openxmlformats.org/officeDocument/2006/relationships/hyperlink" Target="http://doi.org/10.1126/science.1187512" TargetMode="External"/><Relationship Id="rId807" Type="http://schemas.openxmlformats.org/officeDocument/2006/relationships/hyperlink" Target="http://doi.org/10.1016/j.jort.2015.06.009" TargetMode="External"/><Relationship Id="rId1437" Type="http://schemas.openxmlformats.org/officeDocument/2006/relationships/hyperlink" Target="https://doi.org/10.1111/j.1365-2486.2006.01116.x" TargetMode="External"/><Relationship Id="rId1644" Type="http://schemas.openxmlformats.org/officeDocument/2006/relationships/hyperlink" Target="https://global.oup.com/academic/product/the-plough-that-broke-the-steppes-9780199556434?cc=cz&amp;lang=en&amp;" TargetMode="External"/><Relationship Id="rId1851" Type="http://schemas.openxmlformats.org/officeDocument/2006/relationships/hyperlink" Target="https://doi.org/10.1016/j.jenvman.2009.07.005" TargetMode="External"/><Relationship Id="rId2902" Type="http://schemas.openxmlformats.org/officeDocument/2006/relationships/hyperlink" Target="http://doi.org/10.1007/s13280-014-0505-z" TargetMode="External"/><Relationship Id="rId4050" Type="http://schemas.openxmlformats.org/officeDocument/2006/relationships/hyperlink" Target="http://doi.org/10.1080/21513732.2012.722127" TargetMode="External"/><Relationship Id="rId1504" Type="http://schemas.openxmlformats.org/officeDocument/2006/relationships/hyperlink" Target="https://doi.org/10.3897/biorisk.4.42" TargetMode="External"/><Relationship Id="rId1711" Type="http://schemas.openxmlformats.org/officeDocument/2006/relationships/hyperlink" Target="https://doi.org/DOI%2010.1126/science.1219033" TargetMode="External"/><Relationship Id="rId3469" Type="http://schemas.openxmlformats.org/officeDocument/2006/relationships/hyperlink" Target="http://doi.org/doi.org/10.1017/CBO9781107477612" TargetMode="External"/><Relationship Id="rId3676" Type="http://schemas.openxmlformats.org/officeDocument/2006/relationships/hyperlink" Target="http://www.objectifco2.fr/docs/upload/86/Information_CO2_ENG_Web-2.pdf" TargetMode="External"/><Relationship Id="rId597" Type="http://schemas.openxmlformats.org/officeDocument/2006/relationships/hyperlink" Target="http://doi.org/10.1007/s13157-009-0003-4" TargetMode="External"/><Relationship Id="rId2278" Type="http://schemas.openxmlformats.org/officeDocument/2006/relationships/hyperlink" Target="http://doi.org/10.1371/journal.pone.0073533" TargetMode="External"/><Relationship Id="rId2485" Type="http://schemas.openxmlformats.org/officeDocument/2006/relationships/hyperlink" Target="http://doi.org/10.1038/nclimate3039" TargetMode="External"/><Relationship Id="rId3329" Type="http://schemas.openxmlformats.org/officeDocument/2006/relationships/hyperlink" Target="http://web.unep.org/geo/" TargetMode="External"/><Relationship Id="rId3883" Type="http://schemas.openxmlformats.org/officeDocument/2006/relationships/hyperlink" Target="http://doi.org/10.1007/s10745-014-9673-5" TargetMode="External"/><Relationship Id="rId457" Type="http://schemas.openxmlformats.org/officeDocument/2006/relationships/hyperlink" Target="http://doi.org/10.1007/s00267-012-9907-5" TargetMode="External"/><Relationship Id="rId1087" Type="http://schemas.openxmlformats.org/officeDocument/2006/relationships/hyperlink" Target="https://doi.org/10.1016/S0025-326X(03)00242-X" TargetMode="External"/><Relationship Id="rId1294" Type="http://schemas.openxmlformats.org/officeDocument/2006/relationships/hyperlink" Target="https://doi.org/10.3269/1970-5492.2013.8.6" TargetMode="External"/><Relationship Id="rId2138" Type="http://schemas.openxmlformats.org/officeDocument/2006/relationships/hyperlink" Target="http://doi.org/10.4161/gmcr.28449" TargetMode="External"/><Relationship Id="rId2692" Type="http://schemas.openxmlformats.org/officeDocument/2006/relationships/hyperlink" Target="http://doi.org/10.1111/1365-2664.12412" TargetMode="External"/><Relationship Id="rId3536" Type="http://schemas.openxmlformats.org/officeDocument/2006/relationships/hyperlink" Target="http://doi.org/10.1016/j.ecolecon.2018.01.031" TargetMode="External"/><Relationship Id="rId3743" Type="http://schemas.openxmlformats.org/officeDocument/2006/relationships/hyperlink" Target="https://www.iea.org/policiesandmeasures/renewableenergy/" TargetMode="External"/><Relationship Id="rId3950" Type="http://schemas.openxmlformats.org/officeDocument/2006/relationships/hyperlink" Target="http://www.foes.de/pdf/2010-FES-Oekosteuern-in-Europa.pdf" TargetMode="External"/><Relationship Id="rId664" Type="http://schemas.openxmlformats.org/officeDocument/2006/relationships/hyperlink" Target="http://doi.org/10.1371/journal.pone.0038970" TargetMode="External"/><Relationship Id="rId871" Type="http://schemas.openxmlformats.org/officeDocument/2006/relationships/hyperlink" Target="http://doi.org/10.1046/j.1365-2400.2003.00376.x" TargetMode="External"/><Relationship Id="rId2345" Type="http://schemas.openxmlformats.org/officeDocument/2006/relationships/hyperlink" Target="https://www.eea.europa.eu/soer-2015/countries/serbia" TargetMode="External"/><Relationship Id="rId2552" Type="http://schemas.openxmlformats.org/officeDocument/2006/relationships/hyperlink" Target="http://doi.org/10.1016/j.tplants.2008.10.002" TargetMode="External"/><Relationship Id="rId3603" Type="http://schemas.openxmlformats.org/officeDocument/2006/relationships/hyperlink" Target="http://eur-lex.europa.eu/legal-content/en/TXT/?uri=CELEX:12007L/TXT" TargetMode="External"/><Relationship Id="rId3810" Type="http://schemas.openxmlformats.org/officeDocument/2006/relationships/hyperlink" Target="http://www.openness-project.eu/sites/default/files/OpenNESS_brief_03.pdf" TargetMode="External"/><Relationship Id="rId317" Type="http://schemas.openxmlformats.org/officeDocument/2006/relationships/hyperlink" Target="http://doi.org/10.1007/s13595-012-0197-0" TargetMode="External"/><Relationship Id="rId524" Type="http://schemas.openxmlformats.org/officeDocument/2006/relationships/hyperlink" Target="http://doi.org/10.1016/S0140-6736(09)61711-6" TargetMode="External"/><Relationship Id="rId731" Type="http://schemas.openxmlformats.org/officeDocument/2006/relationships/hyperlink" Target="https://www.sciencedirect.com/science/article/pii/S1877343517300040?via%3Dihub" TargetMode="External"/><Relationship Id="rId1154" Type="http://schemas.openxmlformats.org/officeDocument/2006/relationships/hyperlink" Target="https://doi.org/10.1016/j.biocon.2013.12.007" TargetMode="External"/><Relationship Id="rId1361" Type="http://schemas.openxmlformats.org/officeDocument/2006/relationships/hyperlink" Target="http://government.ru/info/18360/" TargetMode="External"/><Relationship Id="rId2205" Type="http://schemas.openxmlformats.org/officeDocument/2006/relationships/hyperlink" Target="http://doi.org/10.1016/j.scitotenv.2016.06.239" TargetMode="External"/><Relationship Id="rId2412" Type="http://schemas.openxmlformats.org/officeDocument/2006/relationships/hyperlink" Target="http://doi.org/10.1016/j.tree.2015.06.015" TargetMode="External"/><Relationship Id="rId1014" Type="http://schemas.openxmlformats.org/officeDocument/2006/relationships/image" Target="media/image162.png"/><Relationship Id="rId1221" Type="http://schemas.openxmlformats.org/officeDocument/2006/relationships/hyperlink" Target="https://doi.org/10.1111/j.1365-2699.2010.02347.x" TargetMode="External"/><Relationship Id="rId3186" Type="http://schemas.openxmlformats.org/officeDocument/2006/relationships/hyperlink" Target="http://doi.org/10.2788/5992" TargetMode="External"/><Relationship Id="rId3393" Type="http://schemas.openxmlformats.org/officeDocument/2006/relationships/image" Target="media/image301.png"/><Relationship Id="rId3046" Type="http://schemas.openxmlformats.org/officeDocument/2006/relationships/hyperlink" Target="http://doi.org/10.3389/fmars.2017.00209" TargetMode="External"/><Relationship Id="rId3253" Type="http://schemas.openxmlformats.org/officeDocument/2006/relationships/hyperlink" Target="http://doi.org/10.1016/j.ecoser.2012.07.003" TargetMode="External"/><Relationship Id="rId3460" Type="http://schemas.openxmlformats.org/officeDocument/2006/relationships/hyperlink" Target="http://doi.org/10.1017/S0922156515000072" TargetMode="External"/><Relationship Id="rId174" Type="http://schemas.openxmlformats.org/officeDocument/2006/relationships/hyperlink" Target="http://doi.org/10.5751/ES-08605-210316" TargetMode="External"/><Relationship Id="rId381" Type="http://schemas.openxmlformats.org/officeDocument/2006/relationships/hyperlink" Target="http://doi.org/10.2489/jswc.65.3.151" TargetMode="External"/><Relationship Id="rId2062" Type="http://schemas.openxmlformats.org/officeDocument/2006/relationships/image" Target="media/image227.png"/><Relationship Id="rId3113" Type="http://schemas.openxmlformats.org/officeDocument/2006/relationships/image" Target="media/image262.png"/><Relationship Id="rId241" Type="http://schemas.openxmlformats.org/officeDocument/2006/relationships/hyperlink" Target="http://ec.europa.eu/eurostat/statistics-explained/index.php/Glossary:Municipal_waste" TargetMode="External"/><Relationship Id="rId3320" Type="http://schemas.openxmlformats.org/officeDocument/2006/relationships/hyperlink" Target="http://doi.org/10.1016/j.scitotenv.2013.07.004" TargetMode="External"/><Relationship Id="rId2879" Type="http://schemas.openxmlformats.org/officeDocument/2006/relationships/hyperlink" Target="http://doi.org/10.1038/nature14420" TargetMode="External"/><Relationship Id="rId101" Type="http://schemas.openxmlformats.org/officeDocument/2006/relationships/hyperlink" Target="http://doi.org/10.1073/pnas.1217241110" TargetMode="External"/><Relationship Id="rId1688" Type="http://schemas.openxmlformats.org/officeDocument/2006/relationships/hyperlink" Target="http://dx.doi.org/10.5197/j.2044-0588.2013.027.023" TargetMode="External"/><Relationship Id="rId1895" Type="http://schemas.openxmlformats.org/officeDocument/2006/relationships/hyperlink" Target="https://doi.org/10.2305/IUCN.UK.2009.RLTS.T164583A5910262.en" TargetMode="External"/><Relationship Id="rId2739" Type="http://schemas.openxmlformats.org/officeDocument/2006/relationships/hyperlink" Target="http://doi.org/10.1139/cjfr-2016-0516" TargetMode="External"/><Relationship Id="rId2946" Type="http://schemas.openxmlformats.org/officeDocument/2006/relationships/hyperlink" Target="http://doi.org/10.1016/j.landusepol.2008.01.005" TargetMode="External"/><Relationship Id="rId4094" Type="http://schemas.openxmlformats.org/officeDocument/2006/relationships/hyperlink" Target="http://siteresources.worldbank.org/INTRANETENVIRONMENT/Publications/20712869/EnvFiscalReform.pdf" TargetMode="External"/><Relationship Id="rId918" Type="http://schemas.openxmlformats.org/officeDocument/2006/relationships/footer" Target="footer6.xml"/><Relationship Id="rId1548" Type="http://schemas.openxmlformats.org/officeDocument/2006/relationships/hyperlink" Target="http://www.studfiles.ru/preview/5771470/" TargetMode="External"/><Relationship Id="rId1755" Type="http://schemas.openxmlformats.org/officeDocument/2006/relationships/hyperlink" Target="https://doi.org/10.5194/bg-7-585-2010" TargetMode="External"/><Relationship Id="rId4161" Type="http://schemas.openxmlformats.org/officeDocument/2006/relationships/hyperlink" Target="http://doi.org/10.1016/j.forpol.2009.03.001" TargetMode="External"/><Relationship Id="rId1408" Type="http://schemas.openxmlformats.org/officeDocument/2006/relationships/hyperlink" Target="https://doi.org/10.1016/j.envpol.2009.12.036" TargetMode="External"/><Relationship Id="rId1962" Type="http://schemas.openxmlformats.org/officeDocument/2006/relationships/hyperlink" Target="https://doi.org/10.1371/journal.pbio.2001104" TargetMode="External"/><Relationship Id="rId2806" Type="http://schemas.openxmlformats.org/officeDocument/2006/relationships/hyperlink" Target="http://www.um.es/empafish/files/WP1%20Booklet.pdf" TargetMode="External"/><Relationship Id="rId4021" Type="http://schemas.openxmlformats.org/officeDocument/2006/relationships/hyperlink" Target="http://doi.org/10.1016/j.retrec.2009.11.002" TargetMode="External"/><Relationship Id="rId47" Type="http://schemas.openxmlformats.org/officeDocument/2006/relationships/hyperlink" Target="http://www.oppla.eu" TargetMode="External"/><Relationship Id="rId1615" Type="http://schemas.openxmlformats.org/officeDocument/2006/relationships/hyperlink" Target="https://doi.org/10.3354/meps339301" TargetMode="External"/><Relationship Id="rId1822" Type="http://schemas.openxmlformats.org/officeDocument/2006/relationships/hyperlink" Target="http://dx.doi.org/10.1016/j.biocon.2015.07.041" TargetMode="External"/><Relationship Id="rId3787" Type="http://schemas.openxmlformats.org/officeDocument/2006/relationships/hyperlink" Target="http://doi.org/10.1111/cobi.12366" TargetMode="External"/><Relationship Id="rId3994" Type="http://schemas.openxmlformats.org/officeDocument/2006/relationships/hyperlink" Target="http://doi.org/10.1016/j.foreco.2013.08.033" TargetMode="External"/><Relationship Id="rId2389" Type="http://schemas.openxmlformats.org/officeDocument/2006/relationships/hyperlink" Target="http://doi.org/10.1146/annurev.energy.30.050504.144511" TargetMode="External"/><Relationship Id="rId2596" Type="http://schemas.openxmlformats.org/officeDocument/2006/relationships/hyperlink" Target="http://ec.europa.eu/environment/chemicals/effects/pdf/report_mixture_toxicity.pdf" TargetMode="External"/><Relationship Id="rId3647" Type="http://schemas.openxmlformats.org/officeDocument/2006/relationships/hyperlink" Target="http://doi.org/10.1111/j.1467-2979.2010.00371.x" TargetMode="External"/><Relationship Id="rId3854" Type="http://schemas.openxmlformats.org/officeDocument/2006/relationships/hyperlink" Target="http://doi.org/10.1016/j.forpol.2014.09.003" TargetMode="External"/><Relationship Id="rId568" Type="http://schemas.openxmlformats.org/officeDocument/2006/relationships/hyperlink" Target="http://doi.org/10.1016/j.jhydrol.2016.05.071" TargetMode="External"/><Relationship Id="rId775" Type="http://schemas.openxmlformats.org/officeDocument/2006/relationships/hyperlink" Target="http://doi.org/10.5586/asbp.3483" TargetMode="External"/><Relationship Id="rId982" Type="http://schemas.openxmlformats.org/officeDocument/2006/relationships/image" Target="media/image137.png"/><Relationship Id="rId1198" Type="http://schemas.openxmlformats.org/officeDocument/2006/relationships/hyperlink" Target="https://doi.org/10.1016/j.biocon.2009.02.038" TargetMode="External"/><Relationship Id="rId2249" Type="http://schemas.openxmlformats.org/officeDocument/2006/relationships/hyperlink" Target="http://doi.org/10.1007/s10841-012-9464-5" TargetMode="External"/><Relationship Id="rId2456" Type="http://schemas.openxmlformats.org/officeDocument/2006/relationships/hyperlink" Target="http://doi.org/10.1016/j.agrformet.2006.12.004" TargetMode="External"/><Relationship Id="rId2663" Type="http://schemas.openxmlformats.org/officeDocument/2006/relationships/hyperlink" Target="http://doi.org/10.1111/gcb.12644" TargetMode="External"/><Relationship Id="rId2870" Type="http://schemas.openxmlformats.org/officeDocument/2006/relationships/hyperlink" Target="http://www.gks.ru/wps/wcm/connect/rosstat_main/rosstat/en/main/" TargetMode="External"/><Relationship Id="rId3507" Type="http://schemas.openxmlformats.org/officeDocument/2006/relationships/hyperlink" Target="http://www.cms.int/sites/default/files/document/inf_33_freshwater_fish_eonly_0.pdf" TargetMode="External"/><Relationship Id="rId3714" Type="http://schemas.openxmlformats.org/officeDocument/2006/relationships/hyperlink" Target="http://doi.org/doi:10.1163/187197309X401406" TargetMode="External"/><Relationship Id="rId3921" Type="http://schemas.openxmlformats.org/officeDocument/2006/relationships/hyperlink" Target="http://www.oecd.org/dac/stats/biodiversity.htm" TargetMode="External"/><Relationship Id="rId428" Type="http://schemas.openxmlformats.org/officeDocument/2006/relationships/hyperlink" Target="http://doi.org/10.2166/wp.2008.054" TargetMode="External"/><Relationship Id="rId635" Type="http://schemas.openxmlformats.org/officeDocument/2006/relationships/hyperlink" Target="http://doi.org/10.3389/fphar.2013.00092" TargetMode="External"/><Relationship Id="rId842" Type="http://schemas.openxmlformats.org/officeDocument/2006/relationships/hyperlink" Target="http://doi.org/10.1016/j.scitotenv.2016.10.147" TargetMode="External"/><Relationship Id="rId1058" Type="http://schemas.openxmlformats.org/officeDocument/2006/relationships/hyperlink" Target="https://doi.org/10.1111/j.0030-1299.2005.13268.x" TargetMode="External"/><Relationship Id="rId1265" Type="http://schemas.openxmlformats.org/officeDocument/2006/relationships/hyperlink" Target="https://doi.org/10.1111/gcb.12156" TargetMode="External"/><Relationship Id="rId1472" Type="http://schemas.openxmlformats.org/officeDocument/2006/relationships/hyperlink" Target="https://doi.org/10.1007/s10021-017-0156-6" TargetMode="External"/><Relationship Id="rId2109" Type="http://schemas.openxmlformats.org/officeDocument/2006/relationships/hyperlink" Target="http://doi.org/10.1007/s10021-009-9229-5" TargetMode="External"/><Relationship Id="rId2316" Type="http://schemas.openxmlformats.org/officeDocument/2006/relationships/hyperlink" Target="http://doi.org/10.1186/1746-4269-9-57" TargetMode="External"/><Relationship Id="rId2523" Type="http://schemas.openxmlformats.org/officeDocument/2006/relationships/hyperlink" Target="http://doi.org/10.1111/1365-2664.12470" TargetMode="External"/><Relationship Id="rId2730" Type="http://schemas.openxmlformats.org/officeDocument/2006/relationships/hyperlink" Target="http://doi.org/10.1016/j.ecocom.2013.12.001" TargetMode="External"/><Relationship Id="rId702" Type="http://schemas.openxmlformats.org/officeDocument/2006/relationships/hyperlink" Target="http://doi.org/10.1111/j.1477-8947.2011.01383.x" TargetMode="External"/><Relationship Id="rId1125" Type="http://schemas.openxmlformats.org/officeDocument/2006/relationships/hyperlink" Target="https://doi.org/10.1371/journal.pone.0082996" TargetMode="External"/><Relationship Id="rId1332" Type="http://schemas.openxmlformats.org/officeDocument/2006/relationships/hyperlink" Target="https://doi.org/10.1016/j.jnc.2008.09.007" TargetMode="External"/><Relationship Id="rId3297" Type="http://schemas.openxmlformats.org/officeDocument/2006/relationships/hyperlink" Target="http://doi.org/10.1108/14636680110803003" TargetMode="External"/><Relationship Id="rId3157" Type="http://schemas.openxmlformats.org/officeDocument/2006/relationships/hyperlink" Target="http://doi.org/10.1007/s10113-016-0999-y" TargetMode="External"/><Relationship Id="rId285" Type="http://schemas.openxmlformats.org/officeDocument/2006/relationships/image" Target="media/image84.png"/><Relationship Id="rId3364" Type="http://schemas.openxmlformats.org/officeDocument/2006/relationships/hyperlink" Target="https://www.ipbes.net/sites/default/files/eca_ch_6_appendix_6.1_responses_to_global_environmental_challenges.pdf" TargetMode="External"/><Relationship Id="rId3571" Type="http://schemas.openxmlformats.org/officeDocument/2006/relationships/hyperlink" Target="http://eur-lex.europa.eu/legal-content/EN/TXT/PDF/?uri=CELEX:52011DC0244&amp;from=EN" TargetMode="External"/><Relationship Id="rId4208" Type="http://schemas.openxmlformats.org/officeDocument/2006/relationships/hyperlink" Target="http://doi.org/10.1007/s13593-013-0183-4" TargetMode="External"/><Relationship Id="rId492" Type="http://schemas.openxmlformats.org/officeDocument/2006/relationships/hyperlink" Target="http://doi.org/10.1016/j.marpol.2014.05.001" TargetMode="External"/><Relationship Id="rId2173" Type="http://schemas.openxmlformats.org/officeDocument/2006/relationships/hyperlink" Target="http://doi.org/10.1016/j.foreco.2008.06.003" TargetMode="External"/><Relationship Id="rId2380" Type="http://schemas.openxmlformats.org/officeDocument/2006/relationships/hyperlink" Target="http://doi.org/10.1016/j.apgeog.2009.07.003" TargetMode="External"/><Relationship Id="rId3017" Type="http://schemas.openxmlformats.org/officeDocument/2006/relationships/hyperlink" Target="https://climexp.knmi.nl/plot_atlas_form.py" TargetMode="External"/><Relationship Id="rId3224" Type="http://schemas.openxmlformats.org/officeDocument/2006/relationships/hyperlink" Target="https://www.ipbes.net/event/ipbes-4-plenary" TargetMode="External"/><Relationship Id="rId3431" Type="http://schemas.openxmlformats.org/officeDocument/2006/relationships/hyperlink" Target="http://doi.org/10.1016/j.agee.2013.08.018" TargetMode="External"/><Relationship Id="rId145" Type="http://schemas.openxmlformats.org/officeDocument/2006/relationships/hyperlink" Target="http://doi.org/10.1007/s12665-016-5999-1" TargetMode="External"/><Relationship Id="rId352" Type="http://schemas.openxmlformats.org/officeDocument/2006/relationships/hyperlink" Target="http://doi.org/10.1016/j.cosust.2016.02.003" TargetMode="External"/><Relationship Id="rId2033" Type="http://schemas.openxmlformats.org/officeDocument/2006/relationships/image" Target="media/image199.png"/><Relationship Id="rId2240" Type="http://schemas.openxmlformats.org/officeDocument/2006/relationships/hyperlink" Target="http://doi.org/10.1016/j.baae.2015.05.006" TargetMode="External"/><Relationship Id="rId212" Type="http://schemas.openxmlformats.org/officeDocument/2006/relationships/image" Target="media/image33.png"/><Relationship Id="rId1799" Type="http://schemas.openxmlformats.org/officeDocument/2006/relationships/hyperlink" Target="https://doi.org/10.1002/ece3.341" TargetMode="External"/><Relationship Id="rId2100" Type="http://schemas.openxmlformats.org/officeDocument/2006/relationships/hyperlink" Target="http://hdl.handle.net/10138/156287" TargetMode="External"/><Relationship Id="rId4065" Type="http://schemas.openxmlformats.org/officeDocument/2006/relationships/hyperlink" Target="http://assets.cambridge.org/97805218/88417/frontmatter/9780521888417_frontmatter.pdf" TargetMode="External"/><Relationship Id="rId1659" Type="http://schemas.openxmlformats.org/officeDocument/2006/relationships/hyperlink" Target="https://doi.org/10.1111/j.1365-294X.2006.03170.x" TargetMode="External"/><Relationship Id="rId1866" Type="http://schemas.openxmlformats.org/officeDocument/2006/relationships/hyperlink" Target="https://doi.org/10.2779/73661" TargetMode="External"/><Relationship Id="rId2917" Type="http://schemas.openxmlformats.org/officeDocument/2006/relationships/hyperlink" Target="http://doi.org/10.1057/ces.1993.22" TargetMode="External"/><Relationship Id="rId3081" Type="http://schemas.openxmlformats.org/officeDocument/2006/relationships/hyperlink" Target="http://doi.org/10.1007/s00442-006-0499-8" TargetMode="External"/><Relationship Id="rId4132" Type="http://schemas.openxmlformats.org/officeDocument/2006/relationships/hyperlink" Target="http://web.unep.org/regionalseas/" TargetMode="External"/><Relationship Id="rId1519" Type="http://schemas.openxmlformats.org/officeDocument/2006/relationships/hyperlink" Target="https://doi.org/10.1111/j.1472-4642.2007.00426.x" TargetMode="External"/><Relationship Id="rId1726" Type="http://schemas.openxmlformats.org/officeDocument/2006/relationships/hyperlink" Target="https://doi.org/10.1016/j.biocon.2005.10.040" TargetMode="External"/><Relationship Id="rId1933" Type="http://schemas.openxmlformats.org/officeDocument/2006/relationships/hyperlink" Target="https://doi.org/10.1023/A:1026533418357" TargetMode="External"/><Relationship Id="rId18" Type="http://schemas.openxmlformats.org/officeDocument/2006/relationships/header" Target="header3.xml"/><Relationship Id="rId3898" Type="http://schemas.openxmlformats.org/officeDocument/2006/relationships/hyperlink" Target="http://naturalcapitalcoalition.org/" TargetMode="External"/><Relationship Id="rId3758" Type="http://schemas.openxmlformats.org/officeDocument/2006/relationships/hyperlink" Target="http://www.ipcc.ch/ipccreports/sres/emission/index.php?idp=49" TargetMode="External"/><Relationship Id="rId3965" Type="http://schemas.openxmlformats.org/officeDocument/2006/relationships/hyperlink" Target="http://doi.org/10.1016/j.ecoser.2015.05.002" TargetMode="External"/><Relationship Id="rId679" Type="http://schemas.openxmlformats.org/officeDocument/2006/relationships/hyperlink" Target="http://doi.org/10.7717/peerj.1053" TargetMode="External"/><Relationship Id="rId886" Type="http://schemas.openxmlformats.org/officeDocument/2006/relationships/hyperlink" Target="http://doi.org/10.1073/pnas.1614158113" TargetMode="External"/><Relationship Id="rId2567" Type="http://schemas.openxmlformats.org/officeDocument/2006/relationships/hyperlink" Target="https://www.researchgate.net/profile/Clunie_Keenleyside/publication/258375179_Farmland_Abandonment_in_the_EU_An_Assessment_of_Trends_and_Prospects_Report_Prepared_for_WWF/links/5411b0c50cf264cee28b50cc.pdf" TargetMode="External"/><Relationship Id="rId2774" Type="http://schemas.openxmlformats.org/officeDocument/2006/relationships/hyperlink" Target="http://doi.org/10.1016/j.envsci.2012.08.002" TargetMode="External"/><Relationship Id="rId3618" Type="http://schemas.openxmlformats.org/officeDocument/2006/relationships/hyperlink" Target="http://doi.org/10.1007/s10745-012-9463-x" TargetMode="External"/><Relationship Id="rId2" Type="http://schemas.openxmlformats.org/officeDocument/2006/relationships/numbering" Target="numbering.xml"/><Relationship Id="rId539" Type="http://schemas.openxmlformats.org/officeDocument/2006/relationships/hyperlink" Target="http://doi.org/10.1088/1748-9326/10/12/125012" TargetMode="External"/><Relationship Id="rId746" Type="http://schemas.openxmlformats.org/officeDocument/2006/relationships/hyperlink" Target="https://www.sciencedirect.com/science/article/pii/S1877343517300040?via%3Dihub" TargetMode="External"/><Relationship Id="rId1169" Type="http://schemas.openxmlformats.org/officeDocument/2006/relationships/hyperlink" Target="https://www.cbd.int/protected/" TargetMode="External"/><Relationship Id="rId1376" Type="http://schemas.openxmlformats.org/officeDocument/2006/relationships/hyperlink" Target="https://doi.org/10.1086/673915" TargetMode="External"/><Relationship Id="rId1583" Type="http://schemas.openxmlformats.org/officeDocument/2006/relationships/hyperlink" Target="http://www.livingplanetindex.org/projects?main_page_project=LivingPlanetReport&amp;home_flag=1" TargetMode="External"/><Relationship Id="rId2427" Type="http://schemas.openxmlformats.org/officeDocument/2006/relationships/hyperlink" Target="http://doi.org/10.1196/annals.1439.006" TargetMode="External"/><Relationship Id="rId2981" Type="http://schemas.openxmlformats.org/officeDocument/2006/relationships/hyperlink" Target="http://doi.org/10.1016/j.dsr.2010.10.002" TargetMode="External"/><Relationship Id="rId3825" Type="http://schemas.openxmlformats.org/officeDocument/2006/relationships/hyperlink" Target="https://static1.squarespace.com/static/528e2dfae4b071d72306fda7/t/54b2e821e4b027b1609dc8d5/1421010977492/Latouche_Farewell_to_growth.pdf" TargetMode="External"/><Relationship Id="rId953" Type="http://schemas.openxmlformats.org/officeDocument/2006/relationships/image" Target="media/image110.png"/><Relationship Id="rId1029" Type="http://schemas.openxmlformats.org/officeDocument/2006/relationships/hyperlink" Target="https://doi.org/10.1111/ele.12469" TargetMode="External"/><Relationship Id="rId1236" Type="http://schemas.openxmlformats.org/officeDocument/2006/relationships/hyperlink" Target="https://doi.org/10.1111/gcb.12107" TargetMode="External"/><Relationship Id="rId1790" Type="http://schemas.openxmlformats.org/officeDocument/2006/relationships/hyperlink" Target="http://rcfh.ru/23_09_2014_de743.html" TargetMode="External"/><Relationship Id="rId2634" Type="http://schemas.openxmlformats.org/officeDocument/2006/relationships/hyperlink" Target="http://doi.org/10.1016/j.foreco.2007.03.059" TargetMode="External"/><Relationship Id="rId2841" Type="http://schemas.openxmlformats.org/officeDocument/2006/relationships/hyperlink" Target="http://orbit.dtu.dk/en/publications/minimizing-acute-river-pollution-from-urban-drainage-systems-by-means-of-integrated-real-time-control(2484221c-7966-401a-b61b-31c3caf24672).html" TargetMode="External"/><Relationship Id="rId82" Type="http://schemas.openxmlformats.org/officeDocument/2006/relationships/hyperlink" Target="http://www.cis.minsk.by" TargetMode="External"/><Relationship Id="rId606" Type="http://schemas.openxmlformats.org/officeDocument/2006/relationships/hyperlink" Target="http://doi.org/10.1016/j.ecolind.2008.09.014" TargetMode="External"/><Relationship Id="rId813" Type="http://schemas.openxmlformats.org/officeDocument/2006/relationships/hyperlink" Target="http://doi.org/10.1073/pnas.1213163110" TargetMode="External"/><Relationship Id="rId1443" Type="http://schemas.openxmlformats.org/officeDocument/2006/relationships/hyperlink" Target="https://doi.org/10.1016/0006-3207(92)90594-D" TargetMode="External"/><Relationship Id="rId1650" Type="http://schemas.openxmlformats.org/officeDocument/2006/relationships/hyperlink" Target="https://doi.org/10.1007/s10980-007-9125-3" TargetMode="External"/><Relationship Id="rId2701" Type="http://schemas.openxmlformats.org/officeDocument/2006/relationships/hyperlink" Target="http://www.rinya.maff.go.jp/mar/MCPFE%20and%20experiences%20on%20C%26I,%20.pdf" TargetMode="External"/><Relationship Id="rId1303" Type="http://schemas.openxmlformats.org/officeDocument/2006/relationships/hyperlink" Target="https://doi.org/10.1002/9781118684986" TargetMode="External"/><Relationship Id="rId1510" Type="http://schemas.openxmlformats.org/officeDocument/2006/relationships/hyperlink" Target="https://doi.org/10.1111/j.1472-4642.2011.00861.x" TargetMode="External"/><Relationship Id="rId3268" Type="http://schemas.openxmlformats.org/officeDocument/2006/relationships/hyperlink" Target="http://doi.org/10.1016/j.gloenvcha.2015.01.004" TargetMode="External"/><Relationship Id="rId3475" Type="http://schemas.openxmlformats.org/officeDocument/2006/relationships/hyperlink" Target="http://doi.org/10.1139/F03-138" TargetMode="External"/><Relationship Id="rId3682" Type="http://schemas.openxmlformats.org/officeDocument/2006/relationships/hyperlink" Target="http://doi.org/10.1016/j.aos.2009.04.006" TargetMode="External"/><Relationship Id="rId189" Type="http://schemas.openxmlformats.org/officeDocument/2006/relationships/hyperlink" Target="http://www.teebweb.org" TargetMode="External"/><Relationship Id="rId396" Type="http://schemas.openxmlformats.org/officeDocument/2006/relationships/hyperlink" Target="http://doi.org/10.1016/j.ecss.2010.10.024" TargetMode="External"/><Relationship Id="rId2077" Type="http://schemas.openxmlformats.org/officeDocument/2006/relationships/hyperlink" Target="http://diise.islandconservation.org/" TargetMode="External"/><Relationship Id="rId2284" Type="http://schemas.openxmlformats.org/officeDocument/2006/relationships/hyperlink" Target="http://doi.org/10.1890/130281" TargetMode="External"/><Relationship Id="rId2491" Type="http://schemas.openxmlformats.org/officeDocument/2006/relationships/hyperlink" Target="http://doi.org/10.1098/rsbl.2007.0425" TargetMode="External"/><Relationship Id="rId3128" Type="http://schemas.openxmlformats.org/officeDocument/2006/relationships/image" Target="media/image274.png"/><Relationship Id="rId3335" Type="http://schemas.openxmlformats.org/officeDocument/2006/relationships/hyperlink" Target="http://doi.org/10.1007/s11027-013-9479-6" TargetMode="External"/><Relationship Id="rId3542" Type="http://schemas.openxmlformats.org/officeDocument/2006/relationships/hyperlink" Target="http://www.eea.europa.eu/publications/quality-of-life-in-Europes-cities-and-towns" TargetMode="External"/><Relationship Id="rId256" Type="http://schemas.openxmlformats.org/officeDocument/2006/relationships/hyperlink" Target="https://www.ipbes.net/sites/default/files/eca_ch_2_appendix_2.5_medicinal_plants.pdf" TargetMode="External"/><Relationship Id="rId463" Type="http://schemas.openxmlformats.org/officeDocument/2006/relationships/hyperlink" Target="http://doi.org/10.1016/j.ecolecon.2009.07.001" TargetMode="External"/><Relationship Id="rId670" Type="http://schemas.openxmlformats.org/officeDocument/2006/relationships/hyperlink" Target="http://doi.org/10.1111/ddi.12330" TargetMode="External"/><Relationship Id="rId1093" Type="http://schemas.openxmlformats.org/officeDocument/2006/relationships/hyperlink" Target="https://doi.org/10.1016/j.ppees.2008.10.001" TargetMode="External"/><Relationship Id="rId2144" Type="http://schemas.openxmlformats.org/officeDocument/2006/relationships/hyperlink" Target="http://doi.org/10.1371/journal.pone.0054818" TargetMode="External"/><Relationship Id="rId2351" Type="http://schemas.openxmlformats.org/officeDocument/2006/relationships/hyperlink" Target="http://doi.org/10.1007/s13280-012-0370-6" TargetMode="External"/><Relationship Id="rId3402" Type="http://schemas.openxmlformats.org/officeDocument/2006/relationships/hyperlink" Target="http://doi.org/10.1093/icesjms/fst091" TargetMode="External"/><Relationship Id="rId116" Type="http://schemas.openxmlformats.org/officeDocument/2006/relationships/hyperlink" Target="http://www.openness-project.eu/sites/default/files/Deliverable%204%201_Integrated-Valuation-Of-Ecosystem-Services.pdf" TargetMode="External"/><Relationship Id="rId323" Type="http://schemas.openxmlformats.org/officeDocument/2006/relationships/hyperlink" Target="http://doi.org/10.2779/907382" TargetMode="External"/><Relationship Id="rId530" Type="http://schemas.openxmlformats.org/officeDocument/2006/relationships/hyperlink" Target="http://doi.org/10.1016/j.landurbplan.2015.08.008" TargetMode="External"/><Relationship Id="rId1160" Type="http://schemas.openxmlformats.org/officeDocument/2006/relationships/hyperlink" Target="https://doi.org/10.3389/fmars.2017.00072" TargetMode="External"/><Relationship Id="rId2004" Type="http://schemas.openxmlformats.org/officeDocument/2006/relationships/hyperlink" Target="http://ec.europa.eu/environment/nature/legislation/fitness_check/docs/nature_fitness_check.pdf" TargetMode="External"/><Relationship Id="rId2211" Type="http://schemas.openxmlformats.org/officeDocument/2006/relationships/hyperlink" Target="http://doi.org/10.1016/j.biocon.2008.08.015" TargetMode="External"/><Relationship Id="rId4176" Type="http://schemas.openxmlformats.org/officeDocument/2006/relationships/hyperlink" Target="http://onlinelibrary.wiley.com/doi/10.1111/cobi.12331/full" TargetMode="External"/><Relationship Id="rId1020" Type="http://schemas.openxmlformats.org/officeDocument/2006/relationships/hyperlink" Target="https://doi.org/10.1007/s10531-015-0862-3" TargetMode="External"/><Relationship Id="rId1977" Type="http://schemas.openxmlformats.org/officeDocument/2006/relationships/hyperlink" Target="https://doi.org/10.1111/j.1472-4642.2007.00423.x" TargetMode="External"/><Relationship Id="rId1837" Type="http://schemas.openxmlformats.org/officeDocument/2006/relationships/hyperlink" Target="https://doi.org/10.1007/s10531-007-9274-3" TargetMode="External"/><Relationship Id="rId3192" Type="http://schemas.openxmlformats.org/officeDocument/2006/relationships/hyperlink" Target="http://doi.org/10.2166/ws.2012.027" TargetMode="External"/><Relationship Id="rId4036" Type="http://schemas.openxmlformats.org/officeDocument/2006/relationships/hyperlink" Target="http://doi.org/10.1007/s10784-010-9138-2" TargetMode="External"/><Relationship Id="rId3052" Type="http://schemas.openxmlformats.org/officeDocument/2006/relationships/hyperlink" Target="http://doi.org/10.1007/s10584-015-1374-6" TargetMode="External"/><Relationship Id="rId4103" Type="http://schemas.openxmlformats.org/officeDocument/2006/relationships/hyperlink" Target="http://doi.org/10.1111/1365-2664.12219" TargetMode="External"/><Relationship Id="rId180" Type="http://schemas.openxmlformats.org/officeDocument/2006/relationships/hyperlink" Target="http://doi.org/10.1016/j.ecolecon.2015.07.024" TargetMode="External"/><Relationship Id="rId1904" Type="http://schemas.openxmlformats.org/officeDocument/2006/relationships/hyperlink" Target="https://doi.org/10.1007/978-1-4939-1698-6" TargetMode="External"/><Relationship Id="rId3869" Type="http://schemas.openxmlformats.org/officeDocument/2006/relationships/hyperlink" Target="http://doi.org/10.1016/j.biocon.2010.04.038" TargetMode="External"/><Relationship Id="rId997" Type="http://schemas.openxmlformats.org/officeDocument/2006/relationships/image" Target="media/image149.png"/><Relationship Id="rId2678" Type="http://schemas.openxmlformats.org/officeDocument/2006/relationships/hyperlink" Target="http://www.eea.europa.eu/publications/environmental-indicator-report-2012" TargetMode="External"/><Relationship Id="rId2885" Type="http://schemas.openxmlformats.org/officeDocument/2006/relationships/hyperlink" Target="http://doi.org/10.1080/02827580050216897" TargetMode="External"/><Relationship Id="rId3729" Type="http://schemas.openxmlformats.org/officeDocument/2006/relationships/hyperlink" Target="https://www.ufz.de/teebde/index.php?de=43782" TargetMode="External"/><Relationship Id="rId3936" Type="http://schemas.openxmlformats.org/officeDocument/2006/relationships/hyperlink" Target="http://doi.org/23" TargetMode="External"/><Relationship Id="rId857" Type="http://schemas.openxmlformats.org/officeDocument/2006/relationships/hyperlink" Target="http://doi.org/10.2788/828742" TargetMode="External"/><Relationship Id="rId1487" Type="http://schemas.openxmlformats.org/officeDocument/2006/relationships/hyperlink" Target="https://doi.org/10.1016/j.landurbplan.2012.10.017" TargetMode="External"/><Relationship Id="rId1694" Type="http://schemas.openxmlformats.org/officeDocument/2006/relationships/hyperlink" Target="https://qsr2010.ospar.org/en/index.html" TargetMode="External"/><Relationship Id="rId2538" Type="http://schemas.openxmlformats.org/officeDocument/2006/relationships/hyperlink" Target="http://doi.org/10.1080/02827581.2003.9728293" TargetMode="External"/><Relationship Id="rId2745" Type="http://schemas.openxmlformats.org/officeDocument/2006/relationships/hyperlink" Target="http://doi.org/10.1016/j.enpol.2003.11.014" TargetMode="External"/><Relationship Id="rId2952" Type="http://schemas.openxmlformats.org/officeDocument/2006/relationships/hyperlink" Target="http://doi.org/10.1899/08-171.1" TargetMode="External"/><Relationship Id="rId717" Type="http://schemas.openxmlformats.org/officeDocument/2006/relationships/hyperlink" Target="http://doi.org/10.1007/s100210000061" TargetMode="External"/><Relationship Id="rId924" Type="http://schemas.openxmlformats.org/officeDocument/2006/relationships/hyperlink" Target="https://www.ipbes.net/sites/default/files/eca_ch_3_appendix_3.1_additional_references.pdf" TargetMode="External"/><Relationship Id="rId1347" Type="http://schemas.openxmlformats.org/officeDocument/2006/relationships/hyperlink" Target="https://doi.org/10.1038/s41598-017-08850-w" TargetMode="External"/><Relationship Id="rId1554" Type="http://schemas.openxmlformats.org/officeDocument/2006/relationships/hyperlink" Target="https://doi.org/10.1111/j.1365-2486.2011.02570.x" TargetMode="External"/><Relationship Id="rId1761" Type="http://schemas.openxmlformats.org/officeDocument/2006/relationships/hyperlink" Target="https://doi.org/10.1111/j.1365-294X.2007.03417.x" TargetMode="External"/><Relationship Id="rId2605" Type="http://schemas.openxmlformats.org/officeDocument/2006/relationships/hyperlink" Target="http://doi.org/10.1002/sd.1529" TargetMode="External"/><Relationship Id="rId2812" Type="http://schemas.openxmlformats.org/officeDocument/2006/relationships/hyperlink" Target="http://doi.org/10.1007/s10113-015-0820-3" TargetMode="External"/><Relationship Id="rId53" Type="http://schemas.openxmlformats.org/officeDocument/2006/relationships/image" Target="media/image25.png"/><Relationship Id="rId1207" Type="http://schemas.openxmlformats.org/officeDocument/2006/relationships/hyperlink" Target="https://doi.org/10.1371/journal.pone.0095273" TargetMode="External"/><Relationship Id="rId1414" Type="http://schemas.openxmlformats.org/officeDocument/2006/relationships/hyperlink" Target="https://doi.org/10.1038/nature05947" TargetMode="External"/><Relationship Id="rId1621" Type="http://schemas.openxmlformats.org/officeDocument/2006/relationships/hyperlink" Target="https://doi.org/10.1126/science.1251458" TargetMode="External"/><Relationship Id="rId3379" Type="http://schemas.openxmlformats.org/officeDocument/2006/relationships/image" Target="media/image290.png"/><Relationship Id="rId3586" Type="http://schemas.openxmlformats.org/officeDocument/2006/relationships/hyperlink" Target="https://ec.europa.eu/transparency/regdoc/rep/1/2016/EN/1-2016-500-EN-F1-1.PDF" TargetMode="External"/><Relationship Id="rId3793" Type="http://schemas.openxmlformats.org/officeDocument/2006/relationships/hyperlink" Target="http://www.kering.com/sites/default/files/kering_group_2015_environmentalpl_0.pdf" TargetMode="External"/><Relationship Id="rId2188" Type="http://schemas.openxmlformats.org/officeDocument/2006/relationships/hyperlink" Target="http://doi.org/10.1016/j.biocon.2016.05.007" TargetMode="External"/><Relationship Id="rId2395" Type="http://schemas.openxmlformats.org/officeDocument/2006/relationships/hyperlink" Target="http://foresteurope.org/state-europes-forests-2015-report/" TargetMode="External"/><Relationship Id="rId3239" Type="http://schemas.openxmlformats.org/officeDocument/2006/relationships/hyperlink" Target="http://doi.org/10.1134/S1067413606060051" TargetMode="External"/><Relationship Id="rId3446" Type="http://schemas.openxmlformats.org/officeDocument/2006/relationships/hyperlink" Target="http://doi.org/10.1080/03014220909510568" TargetMode="External"/><Relationship Id="rId367" Type="http://schemas.openxmlformats.org/officeDocument/2006/relationships/hyperlink" Target="http://doi.org/10.1016/j.ecolind.2012.08.005" TargetMode="External"/><Relationship Id="rId574" Type="http://schemas.openxmlformats.org/officeDocument/2006/relationships/hyperlink" Target="http://doi.org/10.1016/j.ecoser.2014.09.006" TargetMode="External"/><Relationship Id="rId2048" Type="http://schemas.openxmlformats.org/officeDocument/2006/relationships/image" Target="media/image213.png"/><Relationship Id="rId2255" Type="http://schemas.openxmlformats.org/officeDocument/2006/relationships/hyperlink" Target="http://doi.org/10.1002/ppp.687" TargetMode="External"/><Relationship Id="rId3653" Type="http://schemas.openxmlformats.org/officeDocument/2006/relationships/hyperlink" Target="http://doi.org/10.1111/cobi.12118" TargetMode="External"/><Relationship Id="rId3860" Type="http://schemas.openxmlformats.org/officeDocument/2006/relationships/hyperlink" Target="http://doi.org/10.1016/j.ecolind.2013.03.003" TargetMode="External"/><Relationship Id="rId227" Type="http://schemas.openxmlformats.org/officeDocument/2006/relationships/hyperlink" Target="https://www.ipbes.net/sites/default/files/eca_ch_2_appendix_2.4_avian_scavengers_trends.pdf" TargetMode="External"/><Relationship Id="rId781" Type="http://schemas.openxmlformats.org/officeDocument/2006/relationships/hyperlink" Target="http://doi.org/10.1016/j.landusepol.2016.04.040" TargetMode="External"/><Relationship Id="rId2462" Type="http://schemas.openxmlformats.org/officeDocument/2006/relationships/hyperlink" Target="http://doi.org/10.1007/s10784-015-9310-9" TargetMode="External"/><Relationship Id="rId3306" Type="http://schemas.openxmlformats.org/officeDocument/2006/relationships/hyperlink" Target="http://doi.org/10.1016/j.ecoser.2015.10.014" TargetMode="External"/><Relationship Id="rId3513" Type="http://schemas.openxmlformats.org/officeDocument/2006/relationships/hyperlink" Target="http://doi.org/http://conventions.coe.int/Treaty/en/Treaties/Html/176.htm" TargetMode="External"/><Relationship Id="rId3720" Type="http://schemas.openxmlformats.org/officeDocument/2006/relationships/hyperlink" Target="https://www.researchgate.net/publication/235611812_Code_of_conduct_on_horticulture_and_invasive_alien_plants" TargetMode="External"/><Relationship Id="rId434" Type="http://schemas.openxmlformats.org/officeDocument/2006/relationships/hyperlink" Target="http://doi.org/10.5194/bg-9-5323-2012" TargetMode="External"/><Relationship Id="rId641" Type="http://schemas.openxmlformats.org/officeDocument/2006/relationships/hyperlink" Target="http://doi.org/10.1016/j.ecolind.2015.11.058" TargetMode="External"/><Relationship Id="rId1064" Type="http://schemas.openxmlformats.org/officeDocument/2006/relationships/hyperlink" Target="https://doi.org/10.1098/rspb.2009.0098" TargetMode="External"/><Relationship Id="rId1271" Type="http://schemas.openxmlformats.org/officeDocument/2006/relationships/hyperlink" Target="https://doi.org/10.1016/j.biocon.2005.10.042" TargetMode="External"/><Relationship Id="rId2115" Type="http://schemas.openxmlformats.org/officeDocument/2006/relationships/hyperlink" Target="http://doi.org/10.1104/pp.112.206219" TargetMode="External"/><Relationship Id="rId2322" Type="http://schemas.openxmlformats.org/officeDocument/2006/relationships/hyperlink" Target="http://doi.org/10.1038/nclimate1514" TargetMode="External"/><Relationship Id="rId501" Type="http://schemas.openxmlformats.org/officeDocument/2006/relationships/hyperlink" Target="http://doi.org/10.1525/bio.2010.60.4.8" TargetMode="External"/><Relationship Id="rId1131" Type="http://schemas.openxmlformats.org/officeDocument/2006/relationships/hyperlink" Target="https://doi.org/10.1002/ece3.1105" TargetMode="External"/><Relationship Id="rId3096" Type="http://schemas.openxmlformats.org/officeDocument/2006/relationships/hyperlink" Target="http://doi.org/10.1073/pnas.0901643106" TargetMode="External"/><Relationship Id="rId4147" Type="http://schemas.openxmlformats.org/officeDocument/2006/relationships/hyperlink" Target="https://sustainabledevelopment.un.org/post2015/summit" TargetMode="External"/><Relationship Id="rId1948" Type="http://schemas.openxmlformats.org/officeDocument/2006/relationships/hyperlink" Target="https://doi.org/10.1111/j.1365-2486.2010.02311.x" TargetMode="External"/><Relationship Id="rId3163" Type="http://schemas.openxmlformats.org/officeDocument/2006/relationships/hyperlink" Target="http://doi.org/10.1134/S1995425513070032" TargetMode="External"/><Relationship Id="rId3370" Type="http://schemas.openxmlformats.org/officeDocument/2006/relationships/header" Target="header26.xml"/><Relationship Id="rId4007" Type="http://schemas.openxmlformats.org/officeDocument/2006/relationships/hyperlink" Target="http://doi.org/10.1016/j.ecoser.2013.04.002" TargetMode="External"/><Relationship Id="rId291" Type="http://schemas.openxmlformats.org/officeDocument/2006/relationships/image" Target="media/image90.png"/><Relationship Id="rId1808" Type="http://schemas.openxmlformats.org/officeDocument/2006/relationships/hyperlink" Target="http://ec.europa.eu/science-environment-policy" TargetMode="External"/><Relationship Id="rId3023" Type="http://schemas.openxmlformats.org/officeDocument/2006/relationships/hyperlink" Target="http://doi.org/10.1111/j.1365-2656.2006.01099.x" TargetMode="External"/><Relationship Id="rId151" Type="http://schemas.openxmlformats.org/officeDocument/2006/relationships/hyperlink" Target="http://link.springer.com/10.1007/s10806-015-9584-5" TargetMode="External"/><Relationship Id="rId3230" Type="http://schemas.openxmlformats.org/officeDocument/2006/relationships/hyperlink" Target="http://doi.org/10.1111/1365-2664.12527" TargetMode="External"/><Relationship Id="rId2789" Type="http://schemas.openxmlformats.org/officeDocument/2006/relationships/hyperlink" Target="https://www.pefc.org/images/documents/annual_review/PEFC_2015_annual_review.pdf" TargetMode="External"/><Relationship Id="rId2996" Type="http://schemas.openxmlformats.org/officeDocument/2006/relationships/hyperlink" Target="http://doi.org/10.1016/j.envdev.2014.04.001" TargetMode="External"/><Relationship Id="rId968" Type="http://schemas.openxmlformats.org/officeDocument/2006/relationships/image" Target="media/image124.png"/><Relationship Id="rId1598" Type="http://schemas.openxmlformats.org/officeDocument/2006/relationships/hyperlink" Target="https://doi.org/10.1073/pnas.1321082111" TargetMode="External"/><Relationship Id="rId2649" Type="http://schemas.openxmlformats.org/officeDocument/2006/relationships/hyperlink" Target="http://doi.org/10.1175/2008JPO3908.1" TargetMode="External"/><Relationship Id="rId2856" Type="http://schemas.openxmlformats.org/officeDocument/2006/relationships/hyperlink" Target="http://doi.org/10.1016/j.jep.2007.06.004" TargetMode="External"/><Relationship Id="rId3907" Type="http://schemas.openxmlformats.org/officeDocument/2006/relationships/hyperlink" Target="http://science.sciencemag.org/content/354/6308/42.abstract" TargetMode="External"/><Relationship Id="rId97" Type="http://schemas.openxmlformats.org/officeDocument/2006/relationships/hyperlink" Target="https://www.eea.europa.eu/publications/state-of-europes-seas" TargetMode="External"/><Relationship Id="rId828" Type="http://schemas.openxmlformats.org/officeDocument/2006/relationships/hyperlink" Target="http://doi.org/10.1016/j.ecoser.2017.03.019" TargetMode="External"/><Relationship Id="rId1458" Type="http://schemas.openxmlformats.org/officeDocument/2006/relationships/hyperlink" Target="http://www.iucnredlist.org/" TargetMode="External"/><Relationship Id="rId1665" Type="http://schemas.openxmlformats.org/officeDocument/2006/relationships/hyperlink" Target="https://doi.org/10.1080/11263504.2012.748101" TargetMode="External"/><Relationship Id="rId1872" Type="http://schemas.openxmlformats.org/officeDocument/2006/relationships/hyperlink" Target="https://doi.org/10.1023/A:1010632015572" TargetMode="External"/><Relationship Id="rId2509" Type="http://schemas.openxmlformats.org/officeDocument/2006/relationships/hyperlink" Target="http://doi.org/10.1111/cobi.12531" TargetMode="External"/><Relationship Id="rId2716" Type="http://schemas.openxmlformats.org/officeDocument/2006/relationships/hyperlink" Target="http://doi.org/10.1029/2012GL051466" TargetMode="External"/><Relationship Id="rId4071" Type="http://schemas.openxmlformats.org/officeDocument/2006/relationships/hyperlink" Target="http://www.gu.se/digitalAssets/1358/1358516_policy_instruments_book_sterner_coria.pdf" TargetMode="External"/><Relationship Id="rId1318" Type="http://schemas.openxmlformats.org/officeDocument/2006/relationships/hyperlink" Target="http://doi.org/10.1111/j.1461-0248.2010.01481.x" TargetMode="External"/><Relationship Id="rId1525" Type="http://schemas.openxmlformats.org/officeDocument/2006/relationships/hyperlink" Target="https://doi.org/10.1111/1365-2664.12010" TargetMode="External"/><Relationship Id="rId2923" Type="http://schemas.openxmlformats.org/officeDocument/2006/relationships/hyperlink" Target="http://doi.org/10.1016/j.apgeog.2008.02.001" TargetMode="External"/><Relationship Id="rId1732" Type="http://schemas.openxmlformats.org/officeDocument/2006/relationships/hyperlink" Target="https://doi.org/10.1016/j.marpol.2016.03.012" TargetMode="External"/><Relationship Id="rId24" Type="http://schemas.openxmlformats.org/officeDocument/2006/relationships/header" Target="header7.xml"/><Relationship Id="rId2299" Type="http://schemas.openxmlformats.org/officeDocument/2006/relationships/hyperlink" Target="http://doi.org/10.1111/gcbb.12080" TargetMode="External"/><Relationship Id="rId3697" Type="http://schemas.openxmlformats.org/officeDocument/2006/relationships/hyperlink" Target="http://doi.org/10.1007/s12665-014-3307-5" TargetMode="External"/><Relationship Id="rId3557" Type="http://schemas.openxmlformats.org/officeDocument/2006/relationships/hyperlink" Target="https://ec.europa.eu/eip/agriculture/sites/agri-eip/files/eip-agri_fg_hnv_farming_final_report_2016_en.pdf" TargetMode="External"/><Relationship Id="rId3764" Type="http://schemas.openxmlformats.org/officeDocument/2006/relationships/hyperlink" Target="http://doi.org/10.1016/j.biocon.2016.08.041" TargetMode="External"/><Relationship Id="rId3971" Type="http://schemas.openxmlformats.org/officeDocument/2006/relationships/hyperlink" Target="http://doi.org/10.1111/j.1523-1739.2009.01283.x" TargetMode="External"/><Relationship Id="rId478" Type="http://schemas.openxmlformats.org/officeDocument/2006/relationships/hyperlink" Target="http://www.fao.org/docrep/008/af285e/af285e00.htm" TargetMode="External"/><Relationship Id="rId685" Type="http://schemas.openxmlformats.org/officeDocument/2006/relationships/hyperlink" Target="http://doi.org/10.1146/annurev.earth.35.031306.140120" TargetMode="External"/><Relationship Id="rId892" Type="http://schemas.openxmlformats.org/officeDocument/2006/relationships/hyperlink" Target="http://doi.org/10.1177/0261018310396149" TargetMode="External"/><Relationship Id="rId2159" Type="http://schemas.openxmlformats.org/officeDocument/2006/relationships/hyperlink" Target="http://doi.org/10.1016/j.landusepol.2013.07.003" TargetMode="External"/><Relationship Id="rId2366" Type="http://schemas.openxmlformats.org/officeDocument/2006/relationships/hyperlink" Target="http://doi.org/10.2779/822269" TargetMode="External"/><Relationship Id="rId2573" Type="http://schemas.openxmlformats.org/officeDocument/2006/relationships/hyperlink" Target="http://doi.org/10.1046/j.1523-1739.2002.99290.x" TargetMode="External"/><Relationship Id="rId2780" Type="http://schemas.openxmlformats.org/officeDocument/2006/relationships/hyperlink" Target="http://doi.org/10.1007/s10530-015-1025-x" TargetMode="External"/><Relationship Id="rId3417" Type="http://schemas.openxmlformats.org/officeDocument/2006/relationships/hyperlink" Target="http://doi.org/10.1111/ecog.00975" TargetMode="External"/><Relationship Id="rId3624" Type="http://schemas.openxmlformats.org/officeDocument/2006/relationships/hyperlink" Target="http://doi.org/10.1016/j.biocon.2006.11.024" TargetMode="External"/><Relationship Id="rId3831" Type="http://schemas.openxmlformats.org/officeDocument/2006/relationships/hyperlink" Target="http://aoc.rain.org/impacts/content/biodiversity.html" TargetMode="External"/><Relationship Id="rId338" Type="http://schemas.openxmlformats.org/officeDocument/2006/relationships/hyperlink" Target="http://doi.org/10.1016/j.indcrop.2016.02.035" TargetMode="External"/><Relationship Id="rId545" Type="http://schemas.openxmlformats.org/officeDocument/2006/relationships/hyperlink" Target="http://doi.org/10.2307/3147294" TargetMode="External"/><Relationship Id="rId752" Type="http://schemas.openxmlformats.org/officeDocument/2006/relationships/hyperlink" Target="https://www.sciencedirect.com/science/article/pii/S1877343517300040?via%3Dihub" TargetMode="External"/><Relationship Id="rId1175" Type="http://schemas.openxmlformats.org/officeDocument/2006/relationships/hyperlink" Target="https://doi.org/10.1126/science.1257553" TargetMode="External"/><Relationship Id="rId1382" Type="http://schemas.openxmlformats.org/officeDocument/2006/relationships/hyperlink" Target="https://doi.org/10.1023/A:1018912114948" TargetMode="External"/><Relationship Id="rId2019" Type="http://schemas.openxmlformats.org/officeDocument/2006/relationships/image" Target="media/image187.png"/><Relationship Id="rId2226" Type="http://schemas.openxmlformats.org/officeDocument/2006/relationships/hyperlink" Target="http://doi.org/10.1890/100084" TargetMode="External"/><Relationship Id="rId2433" Type="http://schemas.openxmlformats.org/officeDocument/2006/relationships/hyperlink" Target="http://econpapers.repec.org/RePEc:hhs:ifswps:2005_016" TargetMode="External"/><Relationship Id="rId2640" Type="http://schemas.openxmlformats.org/officeDocument/2006/relationships/hyperlink" Target="http://doi.org/10.1088/1748-9326/8/1/014017" TargetMode="External"/><Relationship Id="rId405" Type="http://schemas.openxmlformats.org/officeDocument/2006/relationships/hyperlink" Target="http://doi.org/10.1002/aqc.2248" TargetMode="External"/><Relationship Id="rId612" Type="http://schemas.openxmlformats.org/officeDocument/2006/relationships/hyperlink" Target="http://doi.org/10.1016/j.ecoser.2014.09.012" TargetMode="External"/><Relationship Id="rId1035" Type="http://schemas.openxmlformats.org/officeDocument/2006/relationships/hyperlink" Target="http://www.amap.no/documents/doc/arctic-climate-issues-2011-changes-in-arctic-snow-water-ice-and-permafrost/129" TargetMode="External"/><Relationship Id="rId1242" Type="http://schemas.openxmlformats.org/officeDocument/2006/relationships/hyperlink" Target="https://doi.org/10.1017/S1464793105006950" TargetMode="External"/><Relationship Id="rId2500" Type="http://schemas.openxmlformats.org/officeDocument/2006/relationships/hyperlink" Target="http://doi.org/10.1098/rspb.2015.0002" TargetMode="External"/><Relationship Id="rId1102" Type="http://schemas.openxmlformats.org/officeDocument/2006/relationships/hyperlink" Target="https://doi.org/10.2779/8515" TargetMode="External"/><Relationship Id="rId3067" Type="http://schemas.openxmlformats.org/officeDocument/2006/relationships/hyperlink" Target="http://doi.org/10.2307/2581770" TargetMode="External"/><Relationship Id="rId3274" Type="http://schemas.openxmlformats.org/officeDocument/2006/relationships/hyperlink" Target="http://doi.org/10.1007/s10342-013-0735-9" TargetMode="External"/><Relationship Id="rId4118" Type="http://schemas.openxmlformats.org/officeDocument/2006/relationships/hyperlink" Target="http://www.unece.org/environmental-policy/environmental-performance-reviews/enveprpublications/environmental-performance-reviews/2007/critical-issues-in-implementation-of-environmental-policies-unece-environmental-performance-review-programme-october-2007" TargetMode="External"/><Relationship Id="rId195" Type="http://schemas.openxmlformats.org/officeDocument/2006/relationships/hyperlink" Target="http://doi.org/10.1111/j.1365-2486.2012.02759.x" TargetMode="External"/><Relationship Id="rId1919" Type="http://schemas.openxmlformats.org/officeDocument/2006/relationships/hyperlink" Target="http://doi.org/10.1073/pnas.1312779110" TargetMode="External"/><Relationship Id="rId3481" Type="http://schemas.openxmlformats.org/officeDocument/2006/relationships/hyperlink" Target="http://library.wur.nl/WebQuery/wurpubs/382322" TargetMode="External"/><Relationship Id="rId2083" Type="http://schemas.openxmlformats.org/officeDocument/2006/relationships/image" Target="media/image246.png"/><Relationship Id="rId2290" Type="http://schemas.openxmlformats.org/officeDocument/2006/relationships/hyperlink" Target="http://doi.org/10.1016/j.watres.2014.11.036" TargetMode="External"/><Relationship Id="rId3134" Type="http://schemas.openxmlformats.org/officeDocument/2006/relationships/image" Target="media/image278.png"/><Relationship Id="rId3341" Type="http://schemas.openxmlformats.org/officeDocument/2006/relationships/hyperlink" Target="http://doi.org/10.1007/s10980-009-9347-7" TargetMode="External"/><Relationship Id="rId262" Type="http://schemas.openxmlformats.org/officeDocument/2006/relationships/image" Target="media/image66.png"/><Relationship Id="rId2150" Type="http://schemas.openxmlformats.org/officeDocument/2006/relationships/hyperlink" Target="http://doi.org/10.1073/pnas.0913855107" TargetMode="External"/><Relationship Id="rId3201" Type="http://schemas.openxmlformats.org/officeDocument/2006/relationships/hyperlink" Target="http://doi.org/10.1016/j.gloenvcha.2012.04.001" TargetMode="External"/><Relationship Id="rId122" Type="http://schemas.openxmlformats.org/officeDocument/2006/relationships/hyperlink" Target="http://doi.org/10.1038/nclimate3039" TargetMode="External"/><Relationship Id="rId2010" Type="http://schemas.openxmlformats.org/officeDocument/2006/relationships/hyperlink" Target="http://ec.europa.eu/agriculture/quality/schemes/index_en.htm" TargetMode="External"/><Relationship Id="rId1569" Type="http://schemas.openxmlformats.org/officeDocument/2006/relationships/hyperlink" Target="https://doi.org/10.1098/rstb.2015.0283" TargetMode="External"/><Relationship Id="rId2967" Type="http://schemas.openxmlformats.org/officeDocument/2006/relationships/hyperlink" Target="http://doi.org/10.1016/j.scitotenv.2013.10.098" TargetMode="External"/><Relationship Id="rId4182" Type="http://schemas.openxmlformats.org/officeDocument/2006/relationships/hyperlink" Target="https://www.econbiz.de/Record/models-for-cooperation-and-conspiracy-in-fisheries-changing-the-rules-of-the-game-white/10001141257" TargetMode="External"/><Relationship Id="rId939" Type="http://schemas.openxmlformats.org/officeDocument/2006/relationships/hyperlink" Target="https://www.ipbes.net/sites/default/files/eca_ch_3_appendix_3.1_additional_references.pdf" TargetMode="External"/><Relationship Id="rId1776" Type="http://schemas.openxmlformats.org/officeDocument/2006/relationships/hyperlink" Target="http://dx.doi.org/10.2305/IUCN.UK.2011-2.RLTS.T188971A8669278.en" TargetMode="External"/><Relationship Id="rId1983" Type="http://schemas.openxmlformats.org/officeDocument/2006/relationships/hyperlink" Target="https://doi.org/10.1023/a:1012008828522" TargetMode="External"/><Relationship Id="rId2827" Type="http://schemas.openxmlformats.org/officeDocument/2006/relationships/hyperlink" Target="http://doi.org/10.1016/j.landusepol.2012.06.011" TargetMode="External"/><Relationship Id="rId4042" Type="http://schemas.openxmlformats.org/officeDocument/2006/relationships/hyperlink" Target="http://doi.org/10.1111/conl.12091" TargetMode="External"/><Relationship Id="rId68" Type="http://schemas.openxmlformats.org/officeDocument/2006/relationships/hyperlink" Target="http://biodiversity.europa.eu/policy/target-1-and-related-aichi-targets" TargetMode="External"/><Relationship Id="rId1429" Type="http://schemas.openxmlformats.org/officeDocument/2006/relationships/hyperlink" Target="http://stateofthebalticsea.helcom.fi" TargetMode="External"/><Relationship Id="rId1636" Type="http://schemas.openxmlformats.org/officeDocument/2006/relationships/hyperlink" Target="https://doi.org/10.1080/14634988.2015.1028870" TargetMode="External"/><Relationship Id="rId1843" Type="http://schemas.openxmlformats.org/officeDocument/2006/relationships/hyperlink" Target="https://doi.org/10.1023/a:1020364409616" TargetMode="External"/><Relationship Id="rId1703" Type="http://schemas.openxmlformats.org/officeDocument/2006/relationships/hyperlink" Target="https://doi.org/10.1111/j.1654-1103.2011.01285.x" TargetMode="External"/><Relationship Id="rId1910" Type="http://schemas.openxmlformats.org/officeDocument/2006/relationships/hyperlink" Target="https://doi.org/10.1006/lich.2001.0337" TargetMode="External"/><Relationship Id="rId3668" Type="http://schemas.openxmlformats.org/officeDocument/2006/relationships/hyperlink" Target="http://doi.org/10.1017/S1755267215000081" TargetMode="External"/><Relationship Id="rId3875" Type="http://schemas.openxmlformats.org/officeDocument/2006/relationships/hyperlink" Target="http://doi.org/10.1016/j.agee.2017.01.037" TargetMode="External"/><Relationship Id="rId589" Type="http://schemas.openxmlformats.org/officeDocument/2006/relationships/hyperlink" Target="http://doi.org/10.14214/sf.582" TargetMode="External"/><Relationship Id="rId796" Type="http://schemas.openxmlformats.org/officeDocument/2006/relationships/hyperlink" Target="http://doi.org/10.1098/rsta.2002.1005" TargetMode="External"/><Relationship Id="rId2477" Type="http://schemas.openxmlformats.org/officeDocument/2006/relationships/hyperlink" Target="http://doi.org/10.1126/science.1226766" TargetMode="External"/><Relationship Id="rId2684" Type="http://schemas.openxmlformats.org/officeDocument/2006/relationships/hyperlink" Target="http://doi.org/10.1046/j.1365-2427.2003.01087.x" TargetMode="External"/><Relationship Id="rId3528" Type="http://schemas.openxmlformats.org/officeDocument/2006/relationships/hyperlink" Target="http://doi.org/10.1016/j.cosust.2014.11.002" TargetMode="External"/><Relationship Id="rId3735" Type="http://schemas.openxmlformats.org/officeDocument/2006/relationships/hyperlink" Target="http://doi.org/10.1111/j.1365-2664.2008.01600.x" TargetMode="External"/><Relationship Id="rId449" Type="http://schemas.openxmlformats.org/officeDocument/2006/relationships/hyperlink" Target="http://doi.org/10.2800/80982" TargetMode="External"/><Relationship Id="rId656" Type="http://schemas.openxmlformats.org/officeDocument/2006/relationships/hyperlink" Target="http://doi.org/10.3390/f7070150" TargetMode="External"/><Relationship Id="rId863" Type="http://schemas.openxmlformats.org/officeDocument/2006/relationships/hyperlink" Target="http://doi.org/10.1016/j.landurbplan.2011.07.003" TargetMode="External"/><Relationship Id="rId1079" Type="http://schemas.openxmlformats.org/officeDocument/2006/relationships/hyperlink" Target="https://doi.org/10.1111/j.1469-8137.2007.02140.x" TargetMode="External"/><Relationship Id="rId1286" Type="http://schemas.openxmlformats.org/officeDocument/2006/relationships/hyperlink" Target="http://doi.org/10.2779/091372" TargetMode="External"/><Relationship Id="rId1493" Type="http://schemas.openxmlformats.org/officeDocument/2006/relationships/hyperlink" Target="https://doi.org/10.1016/j.biocon.2011.07.010" TargetMode="External"/><Relationship Id="rId2337" Type="http://schemas.openxmlformats.org/officeDocument/2006/relationships/hyperlink" Target="https://www.eea.europa.eu/publications/resourceefficient-green-economy-and-eu" TargetMode="External"/><Relationship Id="rId2544" Type="http://schemas.openxmlformats.org/officeDocument/2006/relationships/hyperlink" Target="http://doi.org/10.1016/j.foreco.2013.04.012" TargetMode="External"/><Relationship Id="rId2891" Type="http://schemas.openxmlformats.org/officeDocument/2006/relationships/hyperlink" Target="http://doi.org/10.3390/f2010218" TargetMode="External"/><Relationship Id="rId3942" Type="http://schemas.openxmlformats.org/officeDocument/2006/relationships/hyperlink" Target="http://doi.org/10.1016/j.agee.2006.12.025" TargetMode="External"/><Relationship Id="rId309" Type="http://schemas.openxmlformats.org/officeDocument/2006/relationships/hyperlink" Target="https://www.ipbes.net/sites/default/files/eca_ch_2_appendix_2.9_economic_values.pdf" TargetMode="External"/><Relationship Id="rId516" Type="http://schemas.openxmlformats.org/officeDocument/2006/relationships/hyperlink" Target="http://doi.org/10.1016/j.ecolind.2015.06.043" TargetMode="External"/><Relationship Id="rId1146" Type="http://schemas.openxmlformats.org/officeDocument/2006/relationships/hyperlink" Target="https://doi.org/10.1007/s00442-014-2893-y" TargetMode="External"/><Relationship Id="rId2751" Type="http://schemas.openxmlformats.org/officeDocument/2006/relationships/hyperlink" Target="http://doi.org/10.1080/1523908032000171648" TargetMode="External"/><Relationship Id="rId3802" Type="http://schemas.openxmlformats.org/officeDocument/2006/relationships/hyperlink" Target="http://doi.org/10.1007/3-540-31392-3_8" TargetMode="External"/><Relationship Id="rId723" Type="http://schemas.openxmlformats.org/officeDocument/2006/relationships/hyperlink" Target="http://doi.org/10.5751/ES-05597-180333" TargetMode="External"/><Relationship Id="rId930" Type="http://schemas.openxmlformats.org/officeDocument/2006/relationships/image" Target="media/image101.png"/><Relationship Id="rId1006" Type="http://schemas.openxmlformats.org/officeDocument/2006/relationships/header" Target="header14.xml"/><Relationship Id="rId1353" Type="http://schemas.openxmlformats.org/officeDocument/2006/relationships/hyperlink" Target="http://dx.doi.org/10.2305/IUCN.UK.2016-1.RLTS.T41669A45230700.en" TargetMode="External"/><Relationship Id="rId1560" Type="http://schemas.openxmlformats.org/officeDocument/2006/relationships/hyperlink" Target="https://doi.org/10.1038/ncomms7936" TargetMode="External"/><Relationship Id="rId2404" Type="http://schemas.openxmlformats.org/officeDocument/2006/relationships/hyperlink" Target="https://ic.fsc.org/en" TargetMode="External"/><Relationship Id="rId2611" Type="http://schemas.openxmlformats.org/officeDocument/2006/relationships/hyperlink" Target="http://doi.org/10.1016/j.catena.2015.06.002" TargetMode="External"/><Relationship Id="rId1213" Type="http://schemas.openxmlformats.org/officeDocument/2006/relationships/hyperlink" Target="http://doi.org/10.12688/f1000research.11404.1" TargetMode="External"/><Relationship Id="rId1420" Type="http://schemas.openxmlformats.org/officeDocument/2006/relationships/hyperlink" Target="https://doi.org/10.1111/j.1469-185X.2008.00060.x" TargetMode="External"/><Relationship Id="rId3178" Type="http://schemas.openxmlformats.org/officeDocument/2006/relationships/hyperlink" Target="http://doi.org/10.1016/j.foodpol.2012.12.004" TargetMode="External"/><Relationship Id="rId3385" Type="http://schemas.openxmlformats.org/officeDocument/2006/relationships/image" Target="media/image294.png"/><Relationship Id="rId3592" Type="http://schemas.openxmlformats.org/officeDocument/2006/relationships/hyperlink" Target="https://ec.europa.eu/fisheries/cfp_en" TargetMode="External"/><Relationship Id="rId2194" Type="http://schemas.openxmlformats.org/officeDocument/2006/relationships/hyperlink" Target="http://doi.org/10.1111/j.1365-2486.2011.02424.x" TargetMode="External"/><Relationship Id="rId3038" Type="http://schemas.openxmlformats.org/officeDocument/2006/relationships/hyperlink" Target="http://doi.org/10.1016/j.biocon.2008.03.007" TargetMode="External"/><Relationship Id="rId3245" Type="http://schemas.openxmlformats.org/officeDocument/2006/relationships/hyperlink" Target="http://www.cbd.int/doc/publications/cbd-ts-78-en.pdf" TargetMode="External"/><Relationship Id="rId3452" Type="http://schemas.openxmlformats.org/officeDocument/2006/relationships/hyperlink" Target="http://doi.org/10.1016/j.ecolecon.2011.04.008" TargetMode="External"/><Relationship Id="rId166" Type="http://schemas.openxmlformats.org/officeDocument/2006/relationships/hyperlink" Target="http://doi.org/10.1016/j.cosust.2016.12.006" TargetMode="External"/><Relationship Id="rId373" Type="http://schemas.openxmlformats.org/officeDocument/2006/relationships/hyperlink" Target="http://doi.org/10.1016/j.scitotenv.2013.07.066" TargetMode="External"/><Relationship Id="rId580" Type="http://schemas.openxmlformats.org/officeDocument/2006/relationships/hyperlink" Target="http://doi.org/10.1371/journal.pone.0008273" TargetMode="External"/><Relationship Id="rId2054" Type="http://schemas.openxmlformats.org/officeDocument/2006/relationships/image" Target="media/image219.png"/><Relationship Id="rId2261" Type="http://schemas.openxmlformats.org/officeDocument/2006/relationships/hyperlink" Target="http://doi.org/10.1016/j.eneco.2009.10.013" TargetMode="External"/><Relationship Id="rId3105" Type="http://schemas.openxmlformats.org/officeDocument/2006/relationships/image" Target="media/image254.png"/><Relationship Id="rId3312" Type="http://schemas.openxmlformats.org/officeDocument/2006/relationships/hyperlink" Target="http://doi.org/10.1029/2009GB003587" TargetMode="External"/><Relationship Id="rId233" Type="http://schemas.openxmlformats.org/officeDocument/2006/relationships/image" Target="media/image47.png"/><Relationship Id="rId440" Type="http://schemas.openxmlformats.org/officeDocument/2006/relationships/hyperlink" Target="http://doi.org/10.3832/ifor0572-004" TargetMode="External"/><Relationship Id="rId1070" Type="http://schemas.openxmlformats.org/officeDocument/2006/relationships/hyperlink" Target="http://doi.org/10.1017/S0030605300009443" TargetMode="External"/><Relationship Id="rId2121" Type="http://schemas.openxmlformats.org/officeDocument/2006/relationships/hyperlink" Target="http://doi.org/10.1016/j.fishres.2010.10.016" TargetMode="External"/><Relationship Id="rId300" Type="http://schemas.openxmlformats.org/officeDocument/2006/relationships/image" Target="media/image94.png"/><Relationship Id="rId4086" Type="http://schemas.openxmlformats.org/officeDocument/2006/relationships/hyperlink" Target="http://www.teebweb.org" TargetMode="External"/><Relationship Id="rId1887" Type="http://schemas.openxmlformats.org/officeDocument/2006/relationships/hyperlink" Target="https://doi.org/10.1007/978-1-4939-1698-6" TargetMode="External"/><Relationship Id="rId2938" Type="http://schemas.openxmlformats.org/officeDocument/2006/relationships/hyperlink" Target="http://doi.org/10.1007/s00382-006-0167-z" TargetMode="External"/><Relationship Id="rId1747" Type="http://schemas.openxmlformats.org/officeDocument/2006/relationships/hyperlink" Target="https://doi.org/10.1111/brv.12002" TargetMode="External"/><Relationship Id="rId1954" Type="http://schemas.openxmlformats.org/officeDocument/2006/relationships/hyperlink" Target="https://doi.org/10.1007/s10336-004-0053-6" TargetMode="External"/><Relationship Id="rId4153" Type="http://schemas.openxmlformats.org/officeDocument/2006/relationships/hyperlink" Target="https://www.isa.org.jm/documents/environmental-management-deep-sea-chemosynthetic-ecosystems-justification-and" TargetMode="External"/><Relationship Id="rId39" Type="http://schemas.openxmlformats.org/officeDocument/2006/relationships/image" Target="media/image18.png"/><Relationship Id="rId1607" Type="http://schemas.openxmlformats.org/officeDocument/2006/relationships/hyperlink" Target="https://doi.org/10.2305/IUCN.UK.2009.RLTS.T61501A12492629.en" TargetMode="External"/><Relationship Id="rId1814" Type="http://schemas.openxmlformats.org/officeDocument/2006/relationships/hyperlink" Target="https://www.wsl.ch/eccf/Guidance_Fungi.pdf" TargetMode="External"/><Relationship Id="rId4013" Type="http://schemas.openxmlformats.org/officeDocument/2006/relationships/hyperlink" Target="http://www.wipo.int/wipolex/en/details.jsp?id=5759" TargetMode="External"/><Relationship Id="rId4220" Type="http://schemas.openxmlformats.org/officeDocument/2006/relationships/customXml" Target="../customXml/item4.xml"/><Relationship Id="rId3779" Type="http://schemas.openxmlformats.org/officeDocument/2006/relationships/hyperlink" Target="https://www.culturalsurvival.org/publications/cultural-survival-quarterly/indigenous-identity-transition-russia-international-legal" TargetMode="External"/><Relationship Id="rId2588" Type="http://schemas.openxmlformats.org/officeDocument/2006/relationships/hyperlink" Target="http://doi.org/10.1016/j.tree.2011.05.009" TargetMode="External"/><Relationship Id="rId3986" Type="http://schemas.openxmlformats.org/officeDocument/2006/relationships/hyperlink" Target="https://www.econbiz.de/Record/biodiversity-governance-adjusting-local-costs-and-global-benefits-ring-irene/10003738295" TargetMode="External"/><Relationship Id="rId1397" Type="http://schemas.openxmlformats.org/officeDocument/2006/relationships/hyperlink" Target="http://dx.doi.org/10.2305/IUCN.UK.2008.RLTS.T17031A6739565.en" TargetMode="External"/><Relationship Id="rId2795" Type="http://schemas.openxmlformats.org/officeDocument/2006/relationships/hyperlink" Target="http://doi.org/10.1080/00139157.1972.9930634" TargetMode="External"/><Relationship Id="rId3639" Type="http://schemas.openxmlformats.org/officeDocument/2006/relationships/hyperlink" Target="http://www.foresteurope.org/documentos/summary-policy-makers.pdf" TargetMode="External"/><Relationship Id="rId3846" Type="http://schemas.openxmlformats.org/officeDocument/2006/relationships/hyperlink" Target="http://doi.org/10.1659/0276-4741(2003)023%5b0119:SPMIKA%5d2.0.CO;2" TargetMode="External"/><Relationship Id="rId767" Type="http://schemas.openxmlformats.org/officeDocument/2006/relationships/hyperlink" Target="https://www.sciencedirect.com/science/article/pii/S1877343517300040?via%3Dihub" TargetMode="External"/><Relationship Id="rId974" Type="http://schemas.openxmlformats.org/officeDocument/2006/relationships/image" Target="media/image130.png"/><Relationship Id="rId2448" Type="http://schemas.openxmlformats.org/officeDocument/2006/relationships/hyperlink" Target="http://doi.org/10.1007/s10021-004-0218-4" TargetMode="External"/><Relationship Id="rId2655" Type="http://schemas.openxmlformats.org/officeDocument/2006/relationships/hyperlink" Target="http://doi.org/10.5586/asbp.2012.031" TargetMode="External"/><Relationship Id="rId2862" Type="http://schemas.openxmlformats.org/officeDocument/2006/relationships/hyperlink" Target="http://doi.org/10.1007/s11160-004-6749-0" TargetMode="External"/><Relationship Id="rId3706" Type="http://schemas.openxmlformats.org/officeDocument/2006/relationships/hyperlink" Target="http://www.birdlife.org/sites/default/files/attachments/greening_implementation_report_ieep.pdf" TargetMode="External"/><Relationship Id="rId3913" Type="http://schemas.openxmlformats.org/officeDocument/2006/relationships/hyperlink" Target="http://doi.org/10.1787/9789264036642-en" TargetMode="External"/><Relationship Id="rId627" Type="http://schemas.openxmlformats.org/officeDocument/2006/relationships/hyperlink" Target="http://doi.org/10.1002/ldr.472" TargetMode="External"/><Relationship Id="rId834" Type="http://schemas.openxmlformats.org/officeDocument/2006/relationships/hyperlink" Target="http://doi.org/10.1890/15-0212.1" TargetMode="External"/><Relationship Id="rId1257" Type="http://schemas.openxmlformats.org/officeDocument/2006/relationships/hyperlink" Target="https://doi.org/10.2800/89760" TargetMode="External"/><Relationship Id="rId1464" Type="http://schemas.openxmlformats.org/officeDocument/2006/relationships/hyperlink" Target="http://www.BiodiversityMapping.org" TargetMode="External"/><Relationship Id="rId1671" Type="http://schemas.openxmlformats.org/officeDocument/2006/relationships/hyperlink" Target="https://doi.org/10.1038/nature14324" TargetMode="External"/><Relationship Id="rId2308" Type="http://schemas.openxmlformats.org/officeDocument/2006/relationships/hyperlink" Target="http://doi.org/10.1002/esp.3919" TargetMode="External"/><Relationship Id="rId2515" Type="http://schemas.openxmlformats.org/officeDocument/2006/relationships/hyperlink" Target="http://doi.org/10.1111/j.1365-2664.2006.01259.x" TargetMode="External"/><Relationship Id="rId2722" Type="http://schemas.openxmlformats.org/officeDocument/2006/relationships/hyperlink" Target="http://doi.org/10.1002/ehs2.1215" TargetMode="External"/><Relationship Id="rId901" Type="http://schemas.openxmlformats.org/officeDocument/2006/relationships/hyperlink" Target="https://doi.org/10.1111/1475-4959.04976" TargetMode="External"/><Relationship Id="rId1117" Type="http://schemas.openxmlformats.org/officeDocument/2006/relationships/hyperlink" Target="http://www.blackmeditjournal.org/pdf/vol18no2pdf5.pdf" TargetMode="External"/><Relationship Id="rId1324" Type="http://schemas.openxmlformats.org/officeDocument/2006/relationships/hyperlink" Target="https://doi.org/10.1007/s10530-014-0778-y" TargetMode="External"/><Relationship Id="rId1531" Type="http://schemas.openxmlformats.org/officeDocument/2006/relationships/hyperlink" Target="http://&#1085;&#1072;&#1094;&#1080;&#1086;&#1085;&#1072;&#1083;&#1100;&#1085;&#1099;&#1081;&#1072;&#1090;&#1083;&#1072;&#1089;.&#1088;&#1092;/cd2/index.html" TargetMode="External"/><Relationship Id="rId30" Type="http://schemas.openxmlformats.org/officeDocument/2006/relationships/image" Target="media/image10.png"/><Relationship Id="rId3289" Type="http://schemas.openxmlformats.org/officeDocument/2006/relationships/hyperlink" Target="http://doi.org/10.1016/j.energy.2014.06.045" TargetMode="External"/><Relationship Id="rId3496" Type="http://schemas.openxmlformats.org/officeDocument/2006/relationships/hyperlink" Target="https://www.cbd.int/cop/cop-13/hls/in-session/cancun-declaration-draft-dec-03-2016-pm-en.pdf" TargetMode="External"/><Relationship Id="rId2098" Type="http://schemas.openxmlformats.org/officeDocument/2006/relationships/hyperlink" Target="http://doi.org/10.1111/j.1752-4571.2007.00013.x" TargetMode="External"/><Relationship Id="rId3149" Type="http://schemas.openxmlformats.org/officeDocument/2006/relationships/hyperlink" Target="http://doi.org/10.1098/rstb.2012.0231" TargetMode="External"/><Relationship Id="rId3356" Type="http://schemas.openxmlformats.org/officeDocument/2006/relationships/header" Target="header22.xml"/><Relationship Id="rId3563" Type="http://schemas.openxmlformats.org/officeDocument/2006/relationships/hyperlink" Target="http://doi.org/10.1016/j.gloenvcha.2014.12.005" TargetMode="External"/><Relationship Id="rId277" Type="http://schemas.openxmlformats.org/officeDocument/2006/relationships/hyperlink" Target="https://www.ipbes.net/sites/default/files/eca_ch_2_appendix_2.7_assessment_references_synthetic_table.pdf" TargetMode="External"/><Relationship Id="rId484" Type="http://schemas.openxmlformats.org/officeDocument/2006/relationships/hyperlink" Target="http://www.fao.org/forest-resources-assessment/en/" TargetMode="External"/><Relationship Id="rId2165" Type="http://schemas.openxmlformats.org/officeDocument/2006/relationships/hyperlink" Target="http://doi.org/10.1126/science.1172460" TargetMode="External"/><Relationship Id="rId3009" Type="http://schemas.openxmlformats.org/officeDocument/2006/relationships/hyperlink" Target="http://doi.org/10.1016/j.jclepro.2009.08.011" TargetMode="External"/><Relationship Id="rId3216" Type="http://schemas.openxmlformats.org/officeDocument/2006/relationships/hyperlink" Target="http://doi.org/10.1111/j.1466-8238.2010.00613.x" TargetMode="External"/><Relationship Id="rId3770" Type="http://schemas.openxmlformats.org/officeDocument/2006/relationships/hyperlink" Target="http://doi.org/10.1007/s12142-014-0312-8" TargetMode="External"/><Relationship Id="rId137" Type="http://schemas.openxmlformats.org/officeDocument/2006/relationships/hyperlink" Target="http://doi.org/10.1016/j.ecoser.2016.11.007" TargetMode="External"/><Relationship Id="rId344" Type="http://schemas.openxmlformats.org/officeDocument/2006/relationships/hyperlink" Target="https://doi.org/10.1641/0006-3568(2001)051%5b0633:TICAMO%5d2.0.CO;2" TargetMode="External"/><Relationship Id="rId691" Type="http://schemas.openxmlformats.org/officeDocument/2006/relationships/hyperlink" Target="http://doi.org/10.1093/biosci/biv101" TargetMode="External"/><Relationship Id="rId2025" Type="http://schemas.openxmlformats.org/officeDocument/2006/relationships/image" Target="media/image193.png"/><Relationship Id="rId2372" Type="http://schemas.openxmlformats.org/officeDocument/2006/relationships/hyperlink" Target="http://ec.europa.eu/eurostat/statistics-explained/index.php/Air_pollution_statistics" TargetMode="External"/><Relationship Id="rId3423" Type="http://schemas.openxmlformats.org/officeDocument/2006/relationships/hyperlink" Target="http://www.sciencedirect.com/science/article/pii/S1389934114000793" TargetMode="External"/><Relationship Id="rId3630" Type="http://schemas.openxmlformats.org/officeDocument/2006/relationships/hyperlink" Target="http://doi.org/10.1016/j.landusepol.2015.02.007" TargetMode="External"/><Relationship Id="rId551" Type="http://schemas.openxmlformats.org/officeDocument/2006/relationships/hyperlink" Target="http://doi.org/10.13140/RG.2.1.3679.6565" TargetMode="External"/><Relationship Id="rId1181" Type="http://schemas.openxmlformats.org/officeDocument/2006/relationships/hyperlink" Target="https://doi.org/10.1093/icesjms/fsv123" TargetMode="External"/><Relationship Id="rId2232" Type="http://schemas.openxmlformats.org/officeDocument/2006/relationships/hyperlink" Target="http://prodinra.inra.fr/record/226153" TargetMode="External"/><Relationship Id="rId204" Type="http://schemas.openxmlformats.org/officeDocument/2006/relationships/hyperlink" Target="https://www.ipbes.net/sites/default/files/eca_ch_2_appendix_2.1_protocol_of_the_systematic_review_used_for_chapter_2_of_the_eca_assessment.pdf" TargetMode="External"/><Relationship Id="rId411" Type="http://schemas.openxmlformats.org/officeDocument/2006/relationships/hyperlink" Target="http://doi.org/10.1016/j.ecolind.2016.05.021" TargetMode="External"/><Relationship Id="rId1041" Type="http://schemas.openxmlformats.org/officeDocument/2006/relationships/hyperlink" Target="https://doi.org/10.2305/IUCN.UK.2009.RLTS.T164647A5915480.en" TargetMode="External"/><Relationship Id="rId1998" Type="http://schemas.openxmlformats.org/officeDocument/2006/relationships/image" Target="media/image169.png"/><Relationship Id="rId4197" Type="http://schemas.openxmlformats.org/officeDocument/2006/relationships/hyperlink" Target="http://doi.org/10.4324/9780203987476" TargetMode="External"/><Relationship Id="rId1858" Type="http://schemas.openxmlformats.org/officeDocument/2006/relationships/hyperlink" Target="https://books.google.ru/books?id=qR3dlbuBkYgC&amp;printsec=frontcover&amp;hl=ru&amp;source=gbs_ge_summary_r&amp;cad=0" TargetMode="External"/><Relationship Id="rId4057" Type="http://schemas.openxmlformats.org/officeDocument/2006/relationships/hyperlink" Target="http://doi.org/10.1080/07900627.2017.1344122" TargetMode="External"/><Relationship Id="rId2909" Type="http://schemas.openxmlformats.org/officeDocument/2006/relationships/hyperlink" Target="https://www.esrl.noaa.gov/psd/data/gridded/data.gpcc.html" TargetMode="External"/><Relationship Id="rId3073" Type="http://schemas.openxmlformats.org/officeDocument/2006/relationships/hyperlink" Target="http://doi.org/10.1111/rec.12028" TargetMode="External"/><Relationship Id="rId3280" Type="http://schemas.openxmlformats.org/officeDocument/2006/relationships/hyperlink" Target="http://doi.org/10.1111/j.1466-8238.2010.00547.x" TargetMode="External"/><Relationship Id="rId4124" Type="http://schemas.openxmlformats.org/officeDocument/2006/relationships/hyperlink" Target="http://www.unece.org/index.php?id=41427" TargetMode="External"/><Relationship Id="rId1718" Type="http://schemas.openxmlformats.org/officeDocument/2006/relationships/hyperlink" Target="https://doi.org/10.1126/science.1253425" TargetMode="External"/><Relationship Id="rId1925" Type="http://schemas.openxmlformats.org/officeDocument/2006/relationships/hyperlink" Target="https://doi.org/10.1134/S0001437011020196" TargetMode="External"/><Relationship Id="rId3140" Type="http://schemas.openxmlformats.org/officeDocument/2006/relationships/hyperlink" Target="http://doi.org/10.1111/gcb.13447" TargetMode="External"/><Relationship Id="rId2699" Type="http://schemas.openxmlformats.org/officeDocument/2006/relationships/hyperlink" Target="http://doi.org/10.1007/s10530-011-9964-3" TargetMode="External"/><Relationship Id="rId3000" Type="http://schemas.openxmlformats.org/officeDocument/2006/relationships/hyperlink" Target="http://www.protectedplanet.net" TargetMode="External"/><Relationship Id="rId3957" Type="http://schemas.openxmlformats.org/officeDocument/2006/relationships/hyperlink" Target="http://trove.nla.gov.au/work/33575412?selectedversion=NBD42860469" TargetMode="External"/><Relationship Id="rId878" Type="http://schemas.openxmlformats.org/officeDocument/2006/relationships/hyperlink" Target="http://www.unesco.org/languages-atlas/" TargetMode="External"/><Relationship Id="rId2559" Type="http://schemas.openxmlformats.org/officeDocument/2006/relationships/hyperlink" Target="http://doi.org/10.1016/j.biocon.2011.07.010" TargetMode="External"/><Relationship Id="rId2766" Type="http://schemas.openxmlformats.org/officeDocument/2006/relationships/hyperlink" Target="http://doi.org/10.1139/x97-070" TargetMode="External"/><Relationship Id="rId2973" Type="http://schemas.openxmlformats.org/officeDocument/2006/relationships/hyperlink" Target="https://www.nhbs.com/mountains-of-northern-europe-book" TargetMode="External"/><Relationship Id="rId3817" Type="http://schemas.openxmlformats.org/officeDocument/2006/relationships/hyperlink" Target="http://onlinelibrary.wiley.com/doi/10.1002/aqc.2500/full" TargetMode="External"/><Relationship Id="rId738" Type="http://schemas.openxmlformats.org/officeDocument/2006/relationships/hyperlink" Target="https://www.sciencedirect.com/science/article/pii/S1877343517300040?via%3Dihub" TargetMode="External"/><Relationship Id="rId945" Type="http://schemas.openxmlformats.org/officeDocument/2006/relationships/hyperlink" Target="http://www.forestreplot.ugent.be" TargetMode="External"/><Relationship Id="rId1368" Type="http://schemas.openxmlformats.org/officeDocument/2006/relationships/hyperlink" Target="https://doi.org/10.1007/978-3-319-45121-3" TargetMode="External"/><Relationship Id="rId1575" Type="http://schemas.openxmlformats.org/officeDocument/2006/relationships/hyperlink" Target="http://blacksea-education.ru/e2-1.shtml" TargetMode="External"/><Relationship Id="rId1782" Type="http://schemas.openxmlformats.org/officeDocument/2006/relationships/hyperlink" Target="https://doi.org/10.1111/cobi.12532" TargetMode="External"/><Relationship Id="rId2419" Type="http://schemas.openxmlformats.org/officeDocument/2006/relationships/hyperlink" Target="http://doi.org/10.1080/09640568.2014.899490" TargetMode="External"/><Relationship Id="rId2626" Type="http://schemas.openxmlformats.org/officeDocument/2006/relationships/hyperlink" Target="http://doi.org/10.1111/j.1600-0587.2010.06279.x" TargetMode="External"/><Relationship Id="rId2833" Type="http://schemas.openxmlformats.org/officeDocument/2006/relationships/hyperlink" Target="http://doi.org/10.1098/rspb.2015.1740" TargetMode="External"/><Relationship Id="rId74" Type="http://schemas.openxmlformats.org/officeDocument/2006/relationships/hyperlink" Target="http://doi.org/10.1371/journal.pone.0030877" TargetMode="External"/><Relationship Id="rId805" Type="http://schemas.openxmlformats.org/officeDocument/2006/relationships/hyperlink" Target="http://doi.org/10.1093/ecam/nem094" TargetMode="External"/><Relationship Id="rId1228" Type="http://schemas.openxmlformats.org/officeDocument/2006/relationships/hyperlink" Target="https://doi.org/10.1111/j.1365-2486.2006.01288.x" TargetMode="External"/><Relationship Id="rId1435" Type="http://schemas.openxmlformats.org/officeDocument/2006/relationships/hyperlink" Target="https://doi.org/10.1016/S0006-3207(99)00045-2" TargetMode="External"/><Relationship Id="rId1642" Type="http://schemas.openxmlformats.org/officeDocument/2006/relationships/hyperlink" Target="https://doi.org/10.1111/gcb.12747" TargetMode="External"/><Relationship Id="rId2900" Type="http://schemas.openxmlformats.org/officeDocument/2006/relationships/hyperlink" Target="http://doi.org/10.1111/ele.12128" TargetMode="External"/><Relationship Id="rId1502" Type="http://schemas.openxmlformats.org/officeDocument/2006/relationships/hyperlink" Target="https://doi.org/10.1098/rspb.2009.0938" TargetMode="External"/><Relationship Id="rId388" Type="http://schemas.openxmlformats.org/officeDocument/2006/relationships/hyperlink" Target="http://doi.org/10.1016/S0743-0167(99)00050-9" TargetMode="External"/><Relationship Id="rId2069" Type="http://schemas.openxmlformats.org/officeDocument/2006/relationships/image" Target="media/image234.png"/><Relationship Id="rId3467" Type="http://schemas.openxmlformats.org/officeDocument/2006/relationships/hyperlink" Target="http://doi.org/10.5751/ES-05716-190109" TargetMode="External"/><Relationship Id="rId3674" Type="http://schemas.openxmlformats.org/officeDocument/2006/relationships/hyperlink" Target="http://doi.org/10.1080/0144164042000181725" TargetMode="External"/><Relationship Id="rId3881" Type="http://schemas.openxmlformats.org/officeDocument/2006/relationships/hyperlink" Target="http://infoagro.net/programas/ambiente/pages/agricultura/documentos/6.pdf" TargetMode="External"/><Relationship Id="rId595" Type="http://schemas.openxmlformats.org/officeDocument/2006/relationships/hyperlink" Target="http://doi.org/10.1111/jiec.12238" TargetMode="External"/><Relationship Id="rId2276" Type="http://schemas.openxmlformats.org/officeDocument/2006/relationships/hyperlink" Target="http://doi.org/10.1038/ncomms11666" TargetMode="External"/><Relationship Id="rId2483" Type="http://schemas.openxmlformats.org/officeDocument/2006/relationships/hyperlink" Target="http://doi.org/10.1016/j.ecolecon.2016.12.027" TargetMode="External"/><Relationship Id="rId2690" Type="http://schemas.openxmlformats.org/officeDocument/2006/relationships/hyperlink" Target="http://doi.org/10.1016/j.jenvman.2016.05.057" TargetMode="External"/><Relationship Id="rId3327" Type="http://schemas.openxmlformats.org/officeDocument/2006/relationships/hyperlink" Target="http://doi.org/10.1016/j.jtrangeo.2011.03.011" TargetMode="External"/><Relationship Id="rId3534" Type="http://schemas.openxmlformats.org/officeDocument/2006/relationships/hyperlink" Target="http://doi.org/10.1002/eet.1580" TargetMode="External"/><Relationship Id="rId3741" Type="http://schemas.openxmlformats.org/officeDocument/2006/relationships/hyperlink" Target="http://doi.org/10.1787/9789264220720-en" TargetMode="External"/><Relationship Id="rId248" Type="http://schemas.openxmlformats.org/officeDocument/2006/relationships/image" Target="media/image59.png"/><Relationship Id="rId455" Type="http://schemas.openxmlformats.org/officeDocument/2006/relationships/hyperlink" Target="https://www.eea.europa.eu/data-and-maps/figures/water-exploitation-index-plus-wei/fancybox.html" TargetMode="External"/><Relationship Id="rId662" Type="http://schemas.openxmlformats.org/officeDocument/2006/relationships/hyperlink" Target="http://doi.org/10.1016/j.ecolind.2013.03.003" TargetMode="External"/><Relationship Id="rId1085" Type="http://schemas.openxmlformats.org/officeDocument/2006/relationships/hyperlink" Target="https://doi.org/10.1126/science.1071329" TargetMode="External"/><Relationship Id="rId1292" Type="http://schemas.openxmlformats.org/officeDocument/2006/relationships/hyperlink" Target="https://doi.org/10.1007/s00227-014-2417-7" TargetMode="External"/><Relationship Id="rId2136" Type="http://schemas.openxmlformats.org/officeDocument/2006/relationships/hyperlink" Target="http://doi.org/10.1007/s13563-012-0018-9" TargetMode="External"/><Relationship Id="rId2343" Type="http://schemas.openxmlformats.org/officeDocument/2006/relationships/hyperlink" Target="https://www.eea.europa.eu/publications/eea_report_2006_10" TargetMode="External"/><Relationship Id="rId2550" Type="http://schemas.openxmlformats.org/officeDocument/2006/relationships/hyperlink" Target="http://doi.org/10.1186/2041-7136-4-4" TargetMode="External"/><Relationship Id="rId3601" Type="http://schemas.openxmlformats.org/officeDocument/2006/relationships/hyperlink" Target="http://eur-lex.europa.eu/legal-content/EN/TXT/HTML/?uri=CELEX:32007R0708&amp;from=EN" TargetMode="External"/><Relationship Id="rId108" Type="http://schemas.openxmlformats.org/officeDocument/2006/relationships/hyperlink" Target="http://ghslsys.jrc.ec.europa.eu" TargetMode="External"/><Relationship Id="rId315" Type="http://schemas.openxmlformats.org/officeDocument/2006/relationships/hyperlink" Target="http://doi.org/10.1007/s12665-014-3579-9" TargetMode="External"/><Relationship Id="rId522" Type="http://schemas.openxmlformats.org/officeDocument/2006/relationships/hyperlink" Target="http://doi.org/10.1016/j.ecolind.2011.09.004" TargetMode="External"/><Relationship Id="rId1152" Type="http://schemas.openxmlformats.org/officeDocument/2006/relationships/hyperlink" Target="https://oaarchive.arctic-council.org/handle/11374/1945" TargetMode="External"/><Relationship Id="rId2203" Type="http://schemas.openxmlformats.org/officeDocument/2006/relationships/hyperlink" Target="http://doi.org/10.1139/x2012-078" TargetMode="External"/><Relationship Id="rId2410" Type="http://schemas.openxmlformats.org/officeDocument/2006/relationships/hyperlink" Target="http://doi.org/10.1111/1365-2664.12035" TargetMode="External"/><Relationship Id="rId1012" Type="http://schemas.openxmlformats.org/officeDocument/2006/relationships/hyperlink" Target="https://www.speciesplus.net" TargetMode="External"/><Relationship Id="rId4168" Type="http://schemas.openxmlformats.org/officeDocument/2006/relationships/hyperlink" Target="http://doi.org/10.1007/s10745-011-9427-6" TargetMode="External"/><Relationship Id="rId1969" Type="http://schemas.openxmlformats.org/officeDocument/2006/relationships/hyperlink" Target="https://doi.org/10.1007/s10584-011-0209-3" TargetMode="External"/><Relationship Id="rId3184" Type="http://schemas.openxmlformats.org/officeDocument/2006/relationships/hyperlink" Target="http://doi.org/10.1016/j.ecolmode1.2013.09.005" TargetMode="External"/><Relationship Id="rId4028" Type="http://schemas.openxmlformats.org/officeDocument/2006/relationships/hyperlink" Target="http://doi.org/10.1016/j.jenvman.2006.01.010" TargetMode="External"/><Relationship Id="rId1829" Type="http://schemas.openxmlformats.org/officeDocument/2006/relationships/hyperlink" Target="https://doi.org/10.1016/j.biocon.2010.03.038" TargetMode="External"/><Relationship Id="rId3391" Type="http://schemas.openxmlformats.org/officeDocument/2006/relationships/image" Target="media/image299.png"/><Relationship Id="rId3044" Type="http://schemas.openxmlformats.org/officeDocument/2006/relationships/hyperlink" Target="http://www.scopus.com/inward/record.url?eid=2-s2.0-0033782726&amp;partnerID=40&amp;md5=ac876363658ec5641cdc9ae6deff9e75" TargetMode="External"/><Relationship Id="rId3251" Type="http://schemas.openxmlformats.org/officeDocument/2006/relationships/hyperlink" Target="http://doi.org/10.1007/s11625-016-0414-0" TargetMode="External"/><Relationship Id="rId172" Type="http://schemas.openxmlformats.org/officeDocument/2006/relationships/hyperlink" Target="http://doi.org/10.1111/brv.12002" TargetMode="External"/><Relationship Id="rId2060" Type="http://schemas.openxmlformats.org/officeDocument/2006/relationships/image" Target="media/image225.png"/><Relationship Id="rId3111" Type="http://schemas.openxmlformats.org/officeDocument/2006/relationships/image" Target="media/image260.png"/><Relationship Id="rId989" Type="http://schemas.openxmlformats.org/officeDocument/2006/relationships/image" Target="media/image142.png"/><Relationship Id="rId2877" Type="http://schemas.openxmlformats.org/officeDocument/2006/relationships/hyperlink" Target="http://doi.org/10.1257/0022051041409048" TargetMode="External"/><Relationship Id="rId849" Type="http://schemas.openxmlformats.org/officeDocument/2006/relationships/hyperlink" Target="http://doi.org/10.1038/nclimate1592" TargetMode="External"/><Relationship Id="rId1479" Type="http://schemas.openxmlformats.org/officeDocument/2006/relationships/hyperlink" Target="https://doi.org/10.1002/aqc.2364" TargetMode="External"/><Relationship Id="rId1686" Type="http://schemas.openxmlformats.org/officeDocument/2006/relationships/hyperlink" Target="https://doi.org/10.1371/journal.pone.0012467" TargetMode="External"/><Relationship Id="rId3928" Type="http://schemas.openxmlformats.org/officeDocument/2006/relationships/hyperlink" Target="http://wtf.tw/ref/ostrom_1990.pdf" TargetMode="External"/><Relationship Id="rId4092" Type="http://schemas.openxmlformats.org/officeDocument/2006/relationships/hyperlink" Target="http://www.naturkapital-teeb.de" TargetMode="External"/><Relationship Id="rId1339" Type="http://schemas.openxmlformats.org/officeDocument/2006/relationships/hyperlink" Target="http://doi.org/10.1016/j.ecolmodel.2008.01.003" TargetMode="External"/><Relationship Id="rId1893" Type="http://schemas.openxmlformats.org/officeDocument/2006/relationships/hyperlink" Target="http://doi.org/10.1111/1365-2664.12219" TargetMode="External"/><Relationship Id="rId2737" Type="http://schemas.openxmlformats.org/officeDocument/2006/relationships/hyperlink" Target="http://doi.org/10.1016/j.tree.2006.10.003" TargetMode="External"/><Relationship Id="rId2944" Type="http://schemas.openxmlformats.org/officeDocument/2006/relationships/hyperlink" Target="https://articlekz.com/article/11970" TargetMode="External"/><Relationship Id="rId709" Type="http://schemas.openxmlformats.org/officeDocument/2006/relationships/hyperlink" Target="http://doi.org/10.1016/j.jenvman.2007.10.013" TargetMode="External"/><Relationship Id="rId916" Type="http://schemas.openxmlformats.org/officeDocument/2006/relationships/hyperlink" Target="http://doi.org/10.1007/s10661-008-0483-3" TargetMode="External"/><Relationship Id="rId1546" Type="http://schemas.openxmlformats.org/officeDocument/2006/relationships/hyperlink" Target="https://doi.org/10.1016/j.gloenvcha.2010.12.010" TargetMode="External"/><Relationship Id="rId1753" Type="http://schemas.openxmlformats.org/officeDocument/2006/relationships/hyperlink" Target="https://doi.org/10.1890/08-0857.1" TargetMode="External"/><Relationship Id="rId1960" Type="http://schemas.openxmlformats.org/officeDocument/2006/relationships/hyperlink" Target="https://doi.org/10.1007/s00227-001-0765-6" TargetMode="External"/><Relationship Id="rId2804" Type="http://schemas.openxmlformats.org/officeDocument/2006/relationships/hyperlink" Target="http://doi.org/10.1016/j.worlddev.2012.09.015" TargetMode="External"/><Relationship Id="rId45" Type="http://schemas.openxmlformats.org/officeDocument/2006/relationships/hyperlink" Target="http://biodiversity.europa.eu" TargetMode="External"/><Relationship Id="rId1406" Type="http://schemas.openxmlformats.org/officeDocument/2006/relationships/hyperlink" Target="https://doi.org/10.1007/s10661-008-0709-4" TargetMode="External"/><Relationship Id="rId1613" Type="http://schemas.openxmlformats.org/officeDocument/2006/relationships/hyperlink" Target="https://doi.org/10.1016/j.biocon.2005.09.005" TargetMode="External"/><Relationship Id="rId1820" Type="http://schemas.openxmlformats.org/officeDocument/2006/relationships/hyperlink" Target="https://doi.org/10.1088/1748-9326/4/4/045024" TargetMode="External"/><Relationship Id="rId3578" Type="http://schemas.openxmlformats.org/officeDocument/2006/relationships/hyperlink" Target="http://ec.europa.eu/agriculture/sites/agriculture/files/statistics/rural-development/2013/full-text_en.pdf" TargetMode="External"/><Relationship Id="rId3785" Type="http://schemas.openxmlformats.org/officeDocument/2006/relationships/hyperlink" Target="http://doi.org/10.1080/01402380903354031" TargetMode="External"/><Relationship Id="rId3992" Type="http://schemas.openxmlformats.org/officeDocument/2006/relationships/hyperlink" Target="http://policymix.nina.no" TargetMode="External"/><Relationship Id="rId499" Type="http://schemas.openxmlformats.org/officeDocument/2006/relationships/hyperlink" Target="http://doi.org/10.1016/J.CUB.2015.03.041" TargetMode="External"/><Relationship Id="rId2387" Type="http://schemas.openxmlformats.org/officeDocument/2006/relationships/hyperlink" Target="http://doi.org/10.1890/10-0645.1" TargetMode="External"/><Relationship Id="rId2594" Type="http://schemas.openxmlformats.org/officeDocument/2006/relationships/hyperlink" Target="http://doi.org/10.1007/978-3-540-79818-7_10" TargetMode="External"/><Relationship Id="rId3438" Type="http://schemas.openxmlformats.org/officeDocument/2006/relationships/hyperlink" Target="http://www.sciencemag.org/content/341/6141/45.abstract" TargetMode="External"/><Relationship Id="rId3645" Type="http://schemas.openxmlformats.org/officeDocument/2006/relationships/hyperlink" Target="http://ec.europa.eu/environment/nature/biodiversity/comm2006/pdf/bap_2010/4%20EC_Knowledge_Base_Assessment_BAP_final.pdf" TargetMode="External"/><Relationship Id="rId3852" Type="http://schemas.openxmlformats.org/officeDocument/2006/relationships/hyperlink" Target="http://ec.europa.eu/environment/nature/knowledge/ecosystem_assessment/pdf/2ndMAESWorkingPaper.pdf" TargetMode="External"/><Relationship Id="rId359" Type="http://schemas.openxmlformats.org/officeDocument/2006/relationships/hyperlink" Target="http://doi.org/10.1080/02626667.2011.630317" TargetMode="External"/><Relationship Id="rId566" Type="http://schemas.openxmlformats.org/officeDocument/2006/relationships/hyperlink" Target="http://doi.org/10.1016/j.ecoser.2017.07.011" TargetMode="External"/><Relationship Id="rId773" Type="http://schemas.openxmlformats.org/officeDocument/2006/relationships/hyperlink" Target="http://doi.org/10.1093/biosci/biu146" TargetMode="External"/><Relationship Id="rId1196" Type="http://schemas.openxmlformats.org/officeDocument/2006/relationships/hyperlink" Target="https://doi.org/10.2779/74504" TargetMode="External"/><Relationship Id="rId2247" Type="http://schemas.openxmlformats.org/officeDocument/2006/relationships/hyperlink" Target="http://doi.org/10.1073/pnas.0811302106" TargetMode="External"/><Relationship Id="rId2454" Type="http://schemas.openxmlformats.org/officeDocument/2006/relationships/hyperlink" Target="http://doi.org/10.1016/j.ecolind.2015.05.009" TargetMode="External"/><Relationship Id="rId3505" Type="http://schemas.openxmlformats.org/officeDocument/2006/relationships/hyperlink" Target="http://doi.org/10.1126/science.1257553" TargetMode="External"/><Relationship Id="rId219" Type="http://schemas.openxmlformats.org/officeDocument/2006/relationships/image" Target="media/image39.png"/><Relationship Id="rId426" Type="http://schemas.openxmlformats.org/officeDocument/2006/relationships/hyperlink" Target="http://doi.org/10.1073/pnas.1414900112" TargetMode="External"/><Relationship Id="rId633" Type="http://schemas.openxmlformats.org/officeDocument/2006/relationships/hyperlink" Target="http://doi.org/10.1093/pubmed/fdq068" TargetMode="External"/><Relationship Id="rId980" Type="http://schemas.openxmlformats.org/officeDocument/2006/relationships/image" Target="media/image135.png"/><Relationship Id="rId1056" Type="http://schemas.openxmlformats.org/officeDocument/2006/relationships/hyperlink" Target="https://doi.org/10.1111/jbi.12677" TargetMode="External"/><Relationship Id="rId1263" Type="http://schemas.openxmlformats.org/officeDocument/2006/relationships/hyperlink" Target="https://doi.org/10.1016/j.biocon.2012.03.004" TargetMode="External"/><Relationship Id="rId2107" Type="http://schemas.openxmlformats.org/officeDocument/2006/relationships/hyperlink" Target="http://doi.org/10.1029/2005JD006290" TargetMode="External"/><Relationship Id="rId2314" Type="http://schemas.openxmlformats.org/officeDocument/2006/relationships/hyperlink" Target="http://doi.org/10.1111/j.1365-2664.2010.01869.x" TargetMode="External"/><Relationship Id="rId2661" Type="http://schemas.openxmlformats.org/officeDocument/2006/relationships/hyperlink" Target="https://www.unfpa.org/sites/default/files/pub-pdf/bmsablon.pdf" TargetMode="External"/><Relationship Id="rId3712" Type="http://schemas.openxmlformats.org/officeDocument/2006/relationships/hyperlink" Target="http://doi.org/10.2478/cass-2014-0006" TargetMode="External"/><Relationship Id="rId840" Type="http://schemas.openxmlformats.org/officeDocument/2006/relationships/hyperlink" Target="http://doi.org/10.1002/(SICI)1097-0088(19971115)17:13%3c1451::AID-JOC201%3e3.0.CO;2-Z" TargetMode="External"/><Relationship Id="rId1470" Type="http://schemas.openxmlformats.org/officeDocument/2006/relationships/hyperlink" Target="https://doi.org/10.1111/j.1365-2427.2005.01415.x" TargetMode="External"/><Relationship Id="rId2521" Type="http://schemas.openxmlformats.org/officeDocument/2006/relationships/hyperlink" Target="http://doi.org/10.1088/1748-9326/6/4/045201" TargetMode="External"/><Relationship Id="rId700" Type="http://schemas.openxmlformats.org/officeDocument/2006/relationships/hyperlink" Target="http://doi.org/10.1007/s11252-012-0270-3" TargetMode="External"/><Relationship Id="rId1123" Type="http://schemas.openxmlformats.org/officeDocument/2006/relationships/hyperlink" Target="https://doi.org/10.1023/A:1015248819864" TargetMode="External"/><Relationship Id="rId1330" Type="http://schemas.openxmlformats.org/officeDocument/2006/relationships/hyperlink" Target="https://doi.org/10.1890/06-2091.1" TargetMode="External"/><Relationship Id="rId3088" Type="http://schemas.openxmlformats.org/officeDocument/2006/relationships/hyperlink" Target="http://doi.org/10.1111/icad.12101" TargetMode="External"/><Relationship Id="rId3295" Type="http://schemas.openxmlformats.org/officeDocument/2006/relationships/hyperlink" Target="http://doi.org/10.1007/978-94-007-2460-0" TargetMode="External"/><Relationship Id="rId4139" Type="http://schemas.openxmlformats.org/officeDocument/2006/relationships/hyperlink" Target="https://wedocs.unep.org/bitstream/handle/20.500.11822/6077/16ig22_28_22_15_eng.pdf?sequence=1&amp;isAllowed=y" TargetMode="External"/><Relationship Id="rId3155" Type="http://schemas.openxmlformats.org/officeDocument/2006/relationships/hyperlink" Target="http://doi.org/10.5751/ES-05576-180335" TargetMode="External"/><Relationship Id="rId3362" Type="http://schemas.openxmlformats.org/officeDocument/2006/relationships/hyperlink" Target="https://www.ipbes.net/sites/default/files/eca_ch_6_appendix_6.2_responses_to_transboundary_environmental_challenges_.pdf" TargetMode="External"/><Relationship Id="rId4206" Type="http://schemas.openxmlformats.org/officeDocument/2006/relationships/hyperlink" Target="http://doi.org/10.1073/pnas.1111690108" TargetMode="External"/><Relationship Id="rId283" Type="http://schemas.openxmlformats.org/officeDocument/2006/relationships/image" Target="media/image82.png"/><Relationship Id="rId490" Type="http://schemas.openxmlformats.org/officeDocument/2006/relationships/hyperlink" Target="http://doi.org/10.5153/sro.1570" TargetMode="External"/><Relationship Id="rId2171" Type="http://schemas.openxmlformats.org/officeDocument/2006/relationships/hyperlink" Target="http://doi.org/10.3390/rs70302715" TargetMode="External"/><Relationship Id="rId3015" Type="http://schemas.openxmlformats.org/officeDocument/2006/relationships/hyperlink" Target="http://doi.org/10.1111/oik.02066" TargetMode="External"/><Relationship Id="rId3222" Type="http://schemas.openxmlformats.org/officeDocument/2006/relationships/hyperlink" Target="http://doi.org/10.3390/su4040740" TargetMode="External"/><Relationship Id="rId143" Type="http://schemas.openxmlformats.org/officeDocument/2006/relationships/hyperlink" Target="http://doi.org/10.1007/s10584-014-1143-y" TargetMode="External"/><Relationship Id="rId350" Type="http://schemas.openxmlformats.org/officeDocument/2006/relationships/hyperlink" Target="http://doi.org/10.5751/ES-06252-190139" TargetMode="External"/><Relationship Id="rId2031" Type="http://schemas.openxmlformats.org/officeDocument/2006/relationships/image" Target="media/image198.png"/><Relationship Id="rId9" Type="http://schemas.openxmlformats.org/officeDocument/2006/relationships/image" Target="media/image2.png"/><Relationship Id="rId210" Type="http://schemas.openxmlformats.org/officeDocument/2006/relationships/image" Target="media/image31.png"/><Relationship Id="rId2988" Type="http://schemas.openxmlformats.org/officeDocument/2006/relationships/hyperlink" Target="http://doi.org/10.3354/meps07730" TargetMode="External"/><Relationship Id="rId1797" Type="http://schemas.openxmlformats.org/officeDocument/2006/relationships/hyperlink" Target="https://doi.org/10.1111/j.1469-8137.2012.04364.x" TargetMode="External"/><Relationship Id="rId2848" Type="http://schemas.openxmlformats.org/officeDocument/2006/relationships/hyperlink" Target="http://doi.org/10.1134/S2075111710020116" TargetMode="External"/><Relationship Id="rId89" Type="http://schemas.openxmlformats.org/officeDocument/2006/relationships/hyperlink" Target="http://doi.org/10.1016/j.cosust.2014.11.002" TargetMode="External"/><Relationship Id="rId1657" Type="http://schemas.openxmlformats.org/officeDocument/2006/relationships/hyperlink" Target="http://doi.org/10.19189/MaP.2015.OMB.217" TargetMode="External"/><Relationship Id="rId1864" Type="http://schemas.openxmlformats.org/officeDocument/2006/relationships/hyperlink" Target="https://doi.org/10.1007/s10592-010-0157-x" TargetMode="External"/><Relationship Id="rId2708" Type="http://schemas.openxmlformats.org/officeDocument/2006/relationships/hyperlink" Target="http://doi.org/10.1073/pnas.1501505112" TargetMode="External"/><Relationship Id="rId2915" Type="http://schemas.openxmlformats.org/officeDocument/2006/relationships/hyperlink" Target="http://doi.org/10.1371/journal.pone.0060456" TargetMode="External"/><Relationship Id="rId4063" Type="http://schemas.openxmlformats.org/officeDocument/2006/relationships/hyperlink" Target="http://www.sciencedirect.com/science/article/pii/S138993411630421X" TargetMode="External"/><Relationship Id="rId1517" Type="http://schemas.openxmlformats.org/officeDocument/2006/relationships/hyperlink" Target="https://doi.org/10.1111/ddi.12578" TargetMode="External"/><Relationship Id="rId1724" Type="http://schemas.openxmlformats.org/officeDocument/2006/relationships/hyperlink" Target="https://doi.org/10.1126/science.1196624" TargetMode="External"/><Relationship Id="rId4130" Type="http://schemas.openxmlformats.org/officeDocument/2006/relationships/hyperlink" Target="https://www.unece.org/fileadmin/DAM/operact/documents/GEF_TrustFund.pdf" TargetMode="External"/><Relationship Id="rId16" Type="http://schemas.openxmlformats.org/officeDocument/2006/relationships/header" Target="header2.xml"/><Relationship Id="rId1931" Type="http://schemas.openxmlformats.org/officeDocument/2006/relationships/hyperlink" Target="https://doi.org/10.1016/j.biocon.2008.03.007" TargetMode="External"/><Relationship Id="rId3689" Type="http://schemas.openxmlformats.org/officeDocument/2006/relationships/hyperlink" Target="http://www.bfn.de/fileadmin/MDB/documents/service/Skript_372.pdf" TargetMode="External"/><Relationship Id="rId3896" Type="http://schemas.openxmlformats.org/officeDocument/2006/relationships/hyperlink" Target="http://doi.org/10.1002/9781119154815" TargetMode="External"/><Relationship Id="rId2498" Type="http://schemas.openxmlformats.org/officeDocument/2006/relationships/hyperlink" Target="http://doi.org/10.1111/j.1523-1739.2008.00951.x" TargetMode="External"/><Relationship Id="rId3549" Type="http://schemas.openxmlformats.org/officeDocument/2006/relationships/hyperlink" Target="https://www.eea.europa.eu/data-and-maps/indicators/abundance-and-distribution-of-selected-species-6/assessment" TargetMode="External"/><Relationship Id="rId677" Type="http://schemas.openxmlformats.org/officeDocument/2006/relationships/hyperlink" Target="http://doi.org/10.1371/journal.pone.0021818" TargetMode="External"/><Relationship Id="rId2358" Type="http://schemas.openxmlformats.org/officeDocument/2006/relationships/hyperlink" Target="http://doi.org/10.1007/s13280-014-0606-8" TargetMode="External"/><Relationship Id="rId3756" Type="http://schemas.openxmlformats.org/officeDocument/2006/relationships/hyperlink" Target="http://www.ipbes.net/plenary/ipbes-4" TargetMode="External"/><Relationship Id="rId3963" Type="http://schemas.openxmlformats.org/officeDocument/2006/relationships/hyperlink" Target="http://doi.org/10.1002/pam.20617" TargetMode="External"/><Relationship Id="rId884" Type="http://schemas.openxmlformats.org/officeDocument/2006/relationships/hyperlink" Target="http://doi.org/10.2779/83897" TargetMode="External"/><Relationship Id="rId2565" Type="http://schemas.openxmlformats.org/officeDocument/2006/relationships/hyperlink" Target="http://doi.org/10.3391/ai.2014.9.4.01" TargetMode="External"/><Relationship Id="rId2772" Type="http://schemas.openxmlformats.org/officeDocument/2006/relationships/hyperlink" Target="http://doi.org/10.1073/pnas.1602205113" TargetMode="External"/><Relationship Id="rId3409" Type="http://schemas.openxmlformats.org/officeDocument/2006/relationships/hyperlink" Target="http://doi.org/10.1016/j.ecolind.2015.03.029" TargetMode="External"/><Relationship Id="rId3616" Type="http://schemas.openxmlformats.org/officeDocument/2006/relationships/hyperlink" Target="http://doi.org/10.1080/21513732.2014.938122" TargetMode="External"/><Relationship Id="rId3823" Type="http://schemas.openxmlformats.org/officeDocument/2006/relationships/hyperlink" Target="http://www.uarctic.org/news/2015/2/new-report-arctic-human-development-report-volume-ii-published/" TargetMode="External"/><Relationship Id="rId537" Type="http://schemas.openxmlformats.org/officeDocument/2006/relationships/hyperlink" Target="http://doi.org/10.1016/j.jenvman.2010.02.022" TargetMode="External"/><Relationship Id="rId744" Type="http://schemas.openxmlformats.org/officeDocument/2006/relationships/hyperlink" Target="https://www.sciencedirect.com/science/article/pii/S1877343517300040?via%3Dihub" TargetMode="External"/><Relationship Id="rId951" Type="http://schemas.openxmlformats.org/officeDocument/2006/relationships/image" Target="media/image108.png"/><Relationship Id="rId1167" Type="http://schemas.openxmlformats.org/officeDocument/2006/relationships/hyperlink" Target="https://doi.org/10.1016/j.biocon.2014.09.015" TargetMode="External"/><Relationship Id="rId1374" Type="http://schemas.openxmlformats.org/officeDocument/2006/relationships/hyperlink" Target="https://doi.org/10.1111/j.1474-919X.2007.00698.x" TargetMode="External"/><Relationship Id="rId1581" Type="http://schemas.openxmlformats.org/officeDocument/2006/relationships/hyperlink" Target="https://doi.org/10.1098/rstb.2009.0155" TargetMode="External"/><Relationship Id="rId2218" Type="http://schemas.openxmlformats.org/officeDocument/2006/relationships/hyperlink" Target="http://doi.org/10.1007/s10531-008-9380-x" TargetMode="External"/><Relationship Id="rId2425" Type="http://schemas.openxmlformats.org/officeDocument/2006/relationships/hyperlink" Target="http://doi.org/10.2111/07-135.1" TargetMode="External"/><Relationship Id="rId2632" Type="http://schemas.openxmlformats.org/officeDocument/2006/relationships/hyperlink" Target="http://doi.org/10.1897/03-652.1" TargetMode="External"/><Relationship Id="rId80" Type="http://schemas.openxmlformats.org/officeDocument/2006/relationships/hyperlink" Target="http://www.catalogueoflife.org/annual-checklist/2016/info/ac" TargetMode="External"/><Relationship Id="rId604" Type="http://schemas.openxmlformats.org/officeDocument/2006/relationships/hyperlink" Target="http://doi.org/10.1007/s13280-014-0580-1" TargetMode="External"/><Relationship Id="rId811" Type="http://schemas.openxmlformats.org/officeDocument/2006/relationships/hyperlink" Target="http://doi.org/10.3354/meps09136" TargetMode="External"/><Relationship Id="rId1027" Type="http://schemas.openxmlformats.org/officeDocument/2006/relationships/hyperlink" Target="https://doi.org/10.1016/j.catena.2016.04.021" TargetMode="External"/><Relationship Id="rId1234" Type="http://schemas.openxmlformats.org/officeDocument/2006/relationships/hyperlink" Target="https://ru.scribd.com/document/84374702/Global-Climate-Change-and-Its-Effects-in-Turkey" TargetMode="External"/><Relationship Id="rId1441" Type="http://schemas.openxmlformats.org/officeDocument/2006/relationships/hyperlink" Target="https://doi.org/10.1371/journal.pone.0095147" TargetMode="External"/><Relationship Id="rId1301" Type="http://schemas.openxmlformats.org/officeDocument/2006/relationships/hyperlink" Target="https://doi.org/10.1007/s10750-007-9031-3" TargetMode="External"/><Relationship Id="rId3199" Type="http://schemas.openxmlformats.org/officeDocument/2006/relationships/hyperlink" Target="http://doi.org/10.1016/j.envsci.2012.01.006" TargetMode="External"/><Relationship Id="rId3059" Type="http://schemas.openxmlformats.org/officeDocument/2006/relationships/hyperlink" Target="http://doi.org/10.1007/s00442-011-2154-2" TargetMode="External"/><Relationship Id="rId3266" Type="http://schemas.openxmlformats.org/officeDocument/2006/relationships/hyperlink" Target="http://www3.nsr.no/files/LM%202008/Sak%2010%20Miljopolitisk%20prinsipprogram.pdf" TargetMode="External"/><Relationship Id="rId3473" Type="http://schemas.openxmlformats.org/officeDocument/2006/relationships/hyperlink" Target="http://doi.org/10.1016/j.forpol.2016.12.010" TargetMode="External"/><Relationship Id="rId187" Type="http://schemas.openxmlformats.org/officeDocument/2006/relationships/hyperlink" Target="http://doi.org/10.5268/IW-4.4.722" TargetMode="External"/><Relationship Id="rId394" Type="http://schemas.openxmlformats.org/officeDocument/2006/relationships/hyperlink" Target="http://doi.org/10.1186/1746-4269-7-36" TargetMode="External"/><Relationship Id="rId2075" Type="http://schemas.openxmlformats.org/officeDocument/2006/relationships/image" Target="media/image239.png"/><Relationship Id="rId2282" Type="http://schemas.openxmlformats.org/officeDocument/2006/relationships/hyperlink" Target="http://doi.org/10.1073/pnas.0902080106" TargetMode="External"/><Relationship Id="rId3126" Type="http://schemas.openxmlformats.org/officeDocument/2006/relationships/image" Target="media/image273.png"/><Relationship Id="rId3680" Type="http://schemas.openxmlformats.org/officeDocument/2006/relationships/hyperlink" Target="https://ec.europa.eu/agriculture/enlargement/assistance_en" TargetMode="External"/><Relationship Id="rId254" Type="http://schemas.openxmlformats.org/officeDocument/2006/relationships/hyperlink" Target="https://www.ipbes.net/sites/default/files/eca_ch_2_appendix_2.1_protocol_of_the_systematic_review_used_for_chapter_2_of_the_eca_assessment.pdf" TargetMode="External"/><Relationship Id="rId1091" Type="http://schemas.openxmlformats.org/officeDocument/2006/relationships/hyperlink" Target="http://doi.org/10.1579/0044-7447-33.8.499" TargetMode="External"/><Relationship Id="rId3333" Type="http://schemas.openxmlformats.org/officeDocument/2006/relationships/hyperlink" Target="http://doi.org/10.1016/j.agee.2005.11.006" TargetMode="External"/><Relationship Id="rId3540" Type="http://schemas.openxmlformats.org/officeDocument/2006/relationships/hyperlink" Target="http://www.eea.europa.eu/publications/corporate_document_2008_4" TargetMode="External"/><Relationship Id="rId114" Type="http://schemas.openxmlformats.org/officeDocument/2006/relationships/hyperlink" Target="http://oopt.aari.ru/rbdata" TargetMode="External"/><Relationship Id="rId461" Type="http://schemas.openxmlformats.org/officeDocument/2006/relationships/hyperlink" Target="http://doi.org/10.1080/02827580701804179" TargetMode="External"/><Relationship Id="rId2142" Type="http://schemas.openxmlformats.org/officeDocument/2006/relationships/hyperlink" Target="http://doi.org/10.1098/rspb.2010.1923" TargetMode="External"/><Relationship Id="rId3400" Type="http://schemas.openxmlformats.org/officeDocument/2006/relationships/hyperlink" Target="http://doi.org/10.1016/j.postcomstud.2016.06.001" TargetMode="External"/><Relationship Id="rId321" Type="http://schemas.openxmlformats.org/officeDocument/2006/relationships/hyperlink" Target="http://doi.org/10.1093/aob/mcp076" TargetMode="External"/><Relationship Id="rId2002" Type="http://schemas.openxmlformats.org/officeDocument/2006/relationships/image" Target="media/image173.png"/><Relationship Id="rId2959" Type="http://schemas.openxmlformats.org/officeDocument/2006/relationships/hyperlink" Target="http://doi.org/10.5586/asbp.2012.039" TargetMode="External"/><Relationship Id="rId1768" Type="http://schemas.openxmlformats.org/officeDocument/2006/relationships/hyperlink" Target="https://doi.org/10.2981/0909-6396(2006)12%5b403:FBFRRT%5d2.0.CO;2" TargetMode="External"/><Relationship Id="rId2819" Type="http://schemas.openxmlformats.org/officeDocument/2006/relationships/hyperlink" Target="http://doi.org/10.1016/j.agee.2011.02.030" TargetMode="External"/><Relationship Id="rId4174" Type="http://schemas.openxmlformats.org/officeDocument/2006/relationships/hyperlink" Target="http://doi.org/10.1371/journal.pone.0164733" TargetMode="External"/><Relationship Id="rId1628" Type="http://schemas.openxmlformats.org/officeDocument/2006/relationships/hyperlink" Target="https://doi.org/10.1098/rsta.2013.0339" TargetMode="External"/><Relationship Id="rId1975" Type="http://schemas.openxmlformats.org/officeDocument/2006/relationships/hyperlink" Target="https://journals.openedition.org/rga/1293" TargetMode="External"/><Relationship Id="rId3190" Type="http://schemas.openxmlformats.org/officeDocument/2006/relationships/hyperlink" Target="http://doi.org/10.1016/j.landurbplan.2013.04.016" TargetMode="External"/><Relationship Id="rId4034" Type="http://schemas.openxmlformats.org/officeDocument/2006/relationships/hyperlink" Target="http://www.ifama.org/resources/Documents/v15ib/Schouten-Glasbergen.pdf" TargetMode="External"/><Relationship Id="rId1835" Type="http://schemas.openxmlformats.org/officeDocument/2006/relationships/hyperlink" Target="https://doi.org/10.1007/978-94-007-3886-7" TargetMode="External"/><Relationship Id="rId3050" Type="http://schemas.openxmlformats.org/officeDocument/2006/relationships/hyperlink" Target="http://doi.org/10.1016/j.tree.2009.06.008" TargetMode="External"/><Relationship Id="rId4101" Type="http://schemas.openxmlformats.org/officeDocument/2006/relationships/hyperlink" Target="http://doi.org/10.1016/j.ecocom.2010.02.006" TargetMode="External"/><Relationship Id="rId1902" Type="http://schemas.openxmlformats.org/officeDocument/2006/relationships/hyperlink" Target="https://doi.org/10.1002/ehs2.1208" TargetMode="External"/><Relationship Id="rId3867" Type="http://schemas.openxmlformats.org/officeDocument/2006/relationships/hyperlink" Target="http://restoration-ecology.eu/CZ/data/uploads/2017/ser_international_standards.pdf" TargetMode="External"/><Relationship Id="rId788" Type="http://schemas.openxmlformats.org/officeDocument/2006/relationships/hyperlink" Target="http://doi.org/10.1007/s11707-012-0320-4" TargetMode="External"/><Relationship Id="rId995" Type="http://schemas.openxmlformats.org/officeDocument/2006/relationships/image" Target="media/image147.png"/><Relationship Id="rId2469" Type="http://schemas.openxmlformats.org/officeDocument/2006/relationships/hyperlink" Target="http://doi.org/10.1016/j.ecolind.2014.09.004" TargetMode="External"/><Relationship Id="rId2676" Type="http://schemas.openxmlformats.org/officeDocument/2006/relationships/hyperlink" Target="http://doi.org/10.1038/ngeo313" TargetMode="External"/><Relationship Id="rId2883" Type="http://schemas.openxmlformats.org/officeDocument/2006/relationships/hyperlink" Target="http://doi.org/10.1016/j.landurbplan.2013.03.012" TargetMode="External"/><Relationship Id="rId3727" Type="http://schemas.openxmlformats.org/officeDocument/2006/relationships/hyperlink" Target="http://doi.org/10.1080/13549839.2016.1154518" TargetMode="External"/><Relationship Id="rId3934" Type="http://schemas.openxmlformats.org/officeDocument/2006/relationships/hyperlink" Target="http://doi.org/10.1016/j.ecolecon.2004.09.017" TargetMode="External"/><Relationship Id="rId648" Type="http://schemas.openxmlformats.org/officeDocument/2006/relationships/hyperlink" Target="http://doi.org/10.5586/asbp.2015.029" TargetMode="External"/><Relationship Id="rId855" Type="http://schemas.openxmlformats.org/officeDocument/2006/relationships/hyperlink" Target="http://doi.org/10.1007/s13280-015-0745-6" TargetMode="External"/><Relationship Id="rId1278" Type="http://schemas.openxmlformats.org/officeDocument/2006/relationships/hyperlink" Target="http://doi.org/10.1111/ddi.12340" TargetMode="External"/><Relationship Id="rId1485" Type="http://schemas.openxmlformats.org/officeDocument/2006/relationships/hyperlink" Target="https://doi.org/10.1111/ele.12382" TargetMode="External"/><Relationship Id="rId1692" Type="http://schemas.openxmlformats.org/officeDocument/2006/relationships/hyperlink" Target="https://www.pices.int/publications/scientific_reports/Report23/default.aspx" TargetMode="External"/><Relationship Id="rId2329" Type="http://schemas.openxmlformats.org/officeDocument/2006/relationships/hyperlink" Target="http://www.eea.europa.eu/themes/water/water-resources/impacts-due-to-over-abstraction" TargetMode="External"/><Relationship Id="rId2536" Type="http://schemas.openxmlformats.org/officeDocument/2006/relationships/hyperlink" Target="http://doi.org/10.1111/j.1365-2486.2011.02512.x" TargetMode="External"/><Relationship Id="rId2743" Type="http://schemas.openxmlformats.org/officeDocument/2006/relationships/hyperlink" Target="http://doi.org/10.1890/080023" TargetMode="External"/><Relationship Id="rId508" Type="http://schemas.openxmlformats.org/officeDocument/2006/relationships/hyperlink" Target="http://doi.org/10.1073/pnas.1117511109" TargetMode="External"/><Relationship Id="rId715" Type="http://schemas.openxmlformats.org/officeDocument/2006/relationships/hyperlink" Target="http://doi.org/10.1111/j.1600-0706.2010.18644.x" TargetMode="External"/><Relationship Id="rId922" Type="http://schemas.openxmlformats.org/officeDocument/2006/relationships/image" Target="media/image98.png"/><Relationship Id="rId1138" Type="http://schemas.openxmlformats.org/officeDocument/2006/relationships/hyperlink" Target="https://doi.org/10.1111/fwb.12167" TargetMode="External"/><Relationship Id="rId1345" Type="http://schemas.openxmlformats.org/officeDocument/2006/relationships/hyperlink" Target="https://doi.org/10.1007/s10531-014-0746-y" TargetMode="External"/><Relationship Id="rId1552" Type="http://schemas.openxmlformats.org/officeDocument/2006/relationships/hyperlink" Target="https://doi.org/10.1111/ppa.12539" TargetMode="External"/><Relationship Id="rId2603" Type="http://schemas.openxmlformats.org/officeDocument/2006/relationships/hyperlink" Target="http://doi.org/10.1111/j.1461-0248.2010.01518.x" TargetMode="External"/><Relationship Id="rId2950" Type="http://schemas.openxmlformats.org/officeDocument/2006/relationships/hyperlink" Target="http://doi.org/10.1006/jevp.2001.0228" TargetMode="External"/><Relationship Id="rId1205" Type="http://schemas.openxmlformats.org/officeDocument/2006/relationships/hyperlink" Target="https://doi.org/10.1016/j.funeco.2010.11.001" TargetMode="External"/><Relationship Id="rId2810" Type="http://schemas.openxmlformats.org/officeDocument/2006/relationships/hyperlink" Target="http://doi.org/10.1017/S0376892903000055" TargetMode="External"/><Relationship Id="rId51" Type="http://schemas.openxmlformats.org/officeDocument/2006/relationships/image" Target="media/image23.png"/><Relationship Id="rId1412" Type="http://schemas.openxmlformats.org/officeDocument/2006/relationships/hyperlink" Target="https://doi.org/10.1590/S0036-46651996000400018" TargetMode="External"/><Relationship Id="rId3377" Type="http://schemas.openxmlformats.org/officeDocument/2006/relationships/hyperlink" Target="https://www.ipbes.net/sites/default/files/eca_ch_6_appendix_6.3_agriculture.pdf" TargetMode="External"/><Relationship Id="rId298" Type="http://schemas.openxmlformats.org/officeDocument/2006/relationships/image" Target="media/image93.png"/><Relationship Id="rId3584" Type="http://schemas.openxmlformats.org/officeDocument/2006/relationships/hyperlink" Target="http://ec.europa.eu/agriculture/sites/agriculture/files/cap-funding/pdf/cap-spending-09-2015_en.pdf" TargetMode="External"/><Relationship Id="rId3791" Type="http://schemas.openxmlformats.org/officeDocument/2006/relationships/hyperlink" Target="http://doi.org/10.1016/j.ecolecon.2015.01.006" TargetMode="External"/><Relationship Id="rId158" Type="http://schemas.openxmlformats.org/officeDocument/2006/relationships/hyperlink" Target="http://doi.org/10.1371/journal.pbio.1001127" TargetMode="External"/><Relationship Id="rId2186" Type="http://schemas.openxmlformats.org/officeDocument/2006/relationships/hyperlink" Target="http://doi.org/10.1890/ES11-00225.1" TargetMode="External"/><Relationship Id="rId2393" Type="http://schemas.openxmlformats.org/officeDocument/2006/relationships/hyperlink" Target="http://doi.org/10.1016/j.jrurstud.2013.10.009" TargetMode="External"/><Relationship Id="rId3237" Type="http://schemas.openxmlformats.org/officeDocument/2006/relationships/hyperlink" Target="http://doi.org/10.3390/en4101508" TargetMode="External"/><Relationship Id="rId3444" Type="http://schemas.openxmlformats.org/officeDocument/2006/relationships/hyperlink" Target="http://doi.org/10.1111/j.1468-2451.2006.00592.x" TargetMode="External"/><Relationship Id="rId3651" Type="http://schemas.openxmlformats.org/officeDocument/2006/relationships/hyperlink" Target="http://ec.europa.eu/environment/nature/natura2000/financing/docs/natura2000_costs_benefits.pdf" TargetMode="External"/><Relationship Id="rId365" Type="http://schemas.openxmlformats.org/officeDocument/2006/relationships/hyperlink" Target="http://doi.org/10.1016/j.cub.2017.02.060" TargetMode="External"/><Relationship Id="rId572" Type="http://schemas.openxmlformats.org/officeDocument/2006/relationships/hyperlink" Target="http://doi.org/10.1016/j.ecolecon.2013.06.008" TargetMode="External"/><Relationship Id="rId2046" Type="http://schemas.openxmlformats.org/officeDocument/2006/relationships/image" Target="media/image211.png"/><Relationship Id="rId2253" Type="http://schemas.openxmlformats.org/officeDocument/2006/relationships/hyperlink" Target="http://doi.org/10.1073/pnas.1406866112" TargetMode="External"/><Relationship Id="rId2460" Type="http://schemas.openxmlformats.org/officeDocument/2006/relationships/hyperlink" Target="http://doi.org/10.3897/natureconservation.3.3732" TargetMode="External"/><Relationship Id="rId3304" Type="http://schemas.openxmlformats.org/officeDocument/2006/relationships/hyperlink" Target="http://doi.org/10.1007/s13280-015-0746-5" TargetMode="External"/><Relationship Id="rId3511" Type="http://schemas.openxmlformats.org/officeDocument/2006/relationships/hyperlink" Target="http://doi.org/10.1016/j.gloenvcha.2014.04.002" TargetMode="External"/><Relationship Id="rId225" Type="http://schemas.openxmlformats.org/officeDocument/2006/relationships/hyperlink" Target="https://www.ipbes.net/sites/default/files/eca_ch_2_appendix_2.2_ilk_content_of_ncp.pdf" TargetMode="External"/><Relationship Id="rId432" Type="http://schemas.openxmlformats.org/officeDocument/2006/relationships/hyperlink" Target="http://doi.org/10.1034/j.1600-0706.2003.12378.x" TargetMode="External"/><Relationship Id="rId1062" Type="http://schemas.openxmlformats.org/officeDocument/2006/relationships/hyperlink" Target="https://doi.org/10.1007/s10750-016-2962-9" TargetMode="External"/><Relationship Id="rId2113" Type="http://schemas.openxmlformats.org/officeDocument/2006/relationships/hyperlink" Target="http://doi.org/10.1111/j.1570-7458.2008.00817.x" TargetMode="External"/><Relationship Id="rId2320" Type="http://schemas.openxmlformats.org/officeDocument/2006/relationships/hyperlink" Target="http://doi.org/10.1139/f93-227" TargetMode="External"/><Relationship Id="rId4078" Type="http://schemas.openxmlformats.org/officeDocument/2006/relationships/hyperlink" Target="http://www.suezcanal.gov.eg/sc.aspx?show=69" TargetMode="External"/><Relationship Id="rId1879" Type="http://schemas.openxmlformats.org/officeDocument/2006/relationships/hyperlink" Target="https://doi.org/10.5194/bg-11-3941-2014" TargetMode="External"/><Relationship Id="rId3094" Type="http://schemas.openxmlformats.org/officeDocument/2006/relationships/hyperlink" Target="http://doi.org/10.1038/NCLIMATE3004" TargetMode="External"/><Relationship Id="rId4145" Type="http://schemas.openxmlformats.org/officeDocument/2006/relationships/hyperlink" Target="http://www.unece.org/env/eia/eia.html" TargetMode="External"/><Relationship Id="rId1739" Type="http://schemas.openxmlformats.org/officeDocument/2006/relationships/hyperlink" Target="https://doi.org/10.1111/gcb.13606" TargetMode="External"/><Relationship Id="rId1946" Type="http://schemas.openxmlformats.org/officeDocument/2006/relationships/hyperlink" Target="http://doi.org/10.1016/j.agee.2016.04.012" TargetMode="External"/><Relationship Id="rId4005" Type="http://schemas.openxmlformats.org/officeDocument/2006/relationships/hyperlink" Target="http://doi.org/10.1080/02827580600759441" TargetMode="External"/><Relationship Id="rId1806" Type="http://schemas.openxmlformats.org/officeDocument/2006/relationships/hyperlink" Target="https://doi.org/10.1016/j.ecolind.2009.09.008" TargetMode="External"/><Relationship Id="rId3161" Type="http://schemas.openxmlformats.org/officeDocument/2006/relationships/hyperlink" Target="http://doi.org/10.1016/j.gloenvcha.2013.12.004" TargetMode="External"/><Relationship Id="rId4212" Type="http://schemas.openxmlformats.org/officeDocument/2006/relationships/fontTable" Target="fontTable.xml"/><Relationship Id="rId3021" Type="http://schemas.openxmlformats.org/officeDocument/2006/relationships/hyperlink" Target="http://doi.org/10.1007/s13593-013-0183-4" TargetMode="External"/><Relationship Id="rId3978" Type="http://schemas.openxmlformats.org/officeDocument/2006/relationships/hyperlink" Target="http://assets.cambridge.org/97811070/17696/excerpt/9781107017696_excerpt.pdf" TargetMode="External"/><Relationship Id="rId899" Type="http://schemas.openxmlformats.org/officeDocument/2006/relationships/hyperlink" Target="http://doi.org/10.13140/RG.2.2.17532.74881" TargetMode="External"/><Relationship Id="rId2787" Type="http://schemas.openxmlformats.org/officeDocument/2006/relationships/hyperlink" Target="http://doi.org/10.1038/35021000" TargetMode="External"/><Relationship Id="rId3838" Type="http://schemas.openxmlformats.org/officeDocument/2006/relationships/hyperlink" Target="http://doi.org/10.1371/journal.pone.0067737" TargetMode="External"/><Relationship Id="rId759" Type="http://schemas.openxmlformats.org/officeDocument/2006/relationships/hyperlink" Target="https://www.sciencedirect.com/science/article/pii/S1877343517300040?via%3Dihub" TargetMode="External"/><Relationship Id="rId966" Type="http://schemas.openxmlformats.org/officeDocument/2006/relationships/image" Target="media/image122.png"/><Relationship Id="rId1389" Type="http://schemas.openxmlformats.org/officeDocument/2006/relationships/hyperlink" Target="https://doi.org/10.1098/rspb.2001.1910" TargetMode="External"/><Relationship Id="rId1596" Type="http://schemas.openxmlformats.org/officeDocument/2006/relationships/hyperlink" Target="https://doi.org/10.1002/eap.1541" TargetMode="External"/><Relationship Id="rId2647" Type="http://schemas.openxmlformats.org/officeDocument/2006/relationships/hyperlink" Target="http://doi.org/10.1016/j.jclepro.2013.08.045" TargetMode="External"/><Relationship Id="rId2994" Type="http://schemas.openxmlformats.org/officeDocument/2006/relationships/hyperlink" Target="http://doi.org/10.1016/j.gloenvcha.2012.09.002" TargetMode="External"/><Relationship Id="rId619" Type="http://schemas.openxmlformats.org/officeDocument/2006/relationships/hyperlink" Target="http://doi.org/10.1002/sd.1529" TargetMode="External"/><Relationship Id="rId1249" Type="http://schemas.openxmlformats.org/officeDocument/2006/relationships/hyperlink" Target="https://www.ebcc.info/index.php?ID=632" TargetMode="External"/><Relationship Id="rId2854" Type="http://schemas.openxmlformats.org/officeDocument/2006/relationships/hyperlink" Target="http://doi.org/10.1038/nclimate2456" TargetMode="External"/><Relationship Id="rId3905" Type="http://schemas.openxmlformats.org/officeDocument/2006/relationships/hyperlink" Target="https://www.nobanis.org/" TargetMode="External"/><Relationship Id="rId95" Type="http://schemas.openxmlformats.org/officeDocument/2006/relationships/hyperlink" Target="http://www.eea.europa.eu/data-and-maps/data/high-nature-value-farmland" TargetMode="External"/><Relationship Id="rId826" Type="http://schemas.openxmlformats.org/officeDocument/2006/relationships/hyperlink" Target="http://doi.org/10.1016/j.gloenvcha.2011.09.013" TargetMode="External"/><Relationship Id="rId1109" Type="http://schemas.openxmlformats.org/officeDocument/2006/relationships/hyperlink" Target="https://doi.org/10.1890/08-1140.1" TargetMode="External"/><Relationship Id="rId1456" Type="http://schemas.openxmlformats.org/officeDocument/2006/relationships/hyperlink" Target="http://www.iucnredlist.org" TargetMode="External"/><Relationship Id="rId1663" Type="http://schemas.openxmlformats.org/officeDocument/2006/relationships/hyperlink" Target="http://www.capitalwired.com/nasas-images-revelation-of-aral-sea-disaster/23259/" TargetMode="External"/><Relationship Id="rId1870" Type="http://schemas.openxmlformats.org/officeDocument/2006/relationships/hyperlink" Target="https://doi.org/10.1111/j.1365-2486.2010.02165.x" TargetMode="External"/><Relationship Id="rId2507" Type="http://schemas.openxmlformats.org/officeDocument/2006/relationships/hyperlink" Target="https://www.researchgate.net/profile/Alan_Hildrew/publication/254559189_Acidification_causes_consequences_solutions/links/53ecd9b30cf26b9b7dbfedd3.pdf" TargetMode="External"/><Relationship Id="rId2714" Type="http://schemas.openxmlformats.org/officeDocument/2006/relationships/hyperlink" Target="http://doi.org/10.1016/j.jnc.2013.08.002" TargetMode="External"/><Relationship Id="rId2921" Type="http://schemas.openxmlformats.org/officeDocument/2006/relationships/hyperlink" Target="http://doi.org/10.1080/02508060008686797" TargetMode="External"/><Relationship Id="rId1316" Type="http://schemas.openxmlformats.org/officeDocument/2006/relationships/hyperlink" Target="https://doi.org/10.3354/meps10305" TargetMode="External"/><Relationship Id="rId1523" Type="http://schemas.openxmlformats.org/officeDocument/2006/relationships/hyperlink" Target="https://doi.org/10.1007/978-3-642-20611-5" TargetMode="External"/><Relationship Id="rId1730" Type="http://schemas.openxmlformats.org/officeDocument/2006/relationships/hyperlink" Target="https://doi.org/10.1126/science.1111322" TargetMode="External"/><Relationship Id="rId22" Type="http://schemas.openxmlformats.org/officeDocument/2006/relationships/header" Target="header5.xml"/><Relationship Id="rId3488" Type="http://schemas.openxmlformats.org/officeDocument/2006/relationships/hyperlink" Target="http://doi.org/10.1016/j.landusepol.2012.05.002" TargetMode="External"/><Relationship Id="rId3695" Type="http://schemas.openxmlformats.org/officeDocument/2006/relationships/hyperlink" Target="http://heinonline.org/HOL/Page?handle=hein.journals/jlegan2&amp;div=7&amp;g_sent=1&amp;collection=journals" TargetMode="External"/><Relationship Id="rId2297" Type="http://schemas.openxmlformats.org/officeDocument/2006/relationships/hyperlink" Target="http://doi.org/10.1126/science.aai9226" TargetMode="External"/><Relationship Id="rId3348" Type="http://schemas.openxmlformats.org/officeDocument/2006/relationships/hyperlink" Target="http://doi.org/10.1016/j.agee.2005.11.005" TargetMode="External"/><Relationship Id="rId3555" Type="http://schemas.openxmlformats.org/officeDocument/2006/relationships/hyperlink" Target="http://doi.org/10.1134/S0097807815070039" TargetMode="External"/><Relationship Id="rId3762" Type="http://schemas.openxmlformats.org/officeDocument/2006/relationships/hyperlink" Target="http://uicn.fr/wp-content/uploads/2016/08/Espaces_naturels_proteges-EN-ok.pdf" TargetMode="External"/><Relationship Id="rId269" Type="http://schemas.openxmlformats.org/officeDocument/2006/relationships/hyperlink" Target="https://www.ipbes.net/sites/default/files/eca_ch_2_appendix_2.2_ilk_content_of_ncp.pdf" TargetMode="External"/><Relationship Id="rId476" Type="http://schemas.openxmlformats.org/officeDocument/2006/relationships/hyperlink" Target="http://doi.org/10.4324/9781315530215" TargetMode="External"/><Relationship Id="rId683" Type="http://schemas.openxmlformats.org/officeDocument/2006/relationships/hyperlink" Target="http://doi.org/10.1088/1748-9326/11/3/034005" TargetMode="External"/><Relationship Id="rId890" Type="http://schemas.openxmlformats.org/officeDocument/2006/relationships/hyperlink" Target="http://doi.org/10.1007/s10531-013-0532-2" TargetMode="External"/><Relationship Id="rId2157" Type="http://schemas.openxmlformats.org/officeDocument/2006/relationships/hyperlink" Target="http://doi.org/10.1007/s10767-006-9001-1" TargetMode="External"/><Relationship Id="rId2364" Type="http://schemas.openxmlformats.org/officeDocument/2006/relationships/hyperlink" Target="http://www.voced.edu.au/content/ngv:22040" TargetMode="External"/><Relationship Id="rId2571" Type="http://schemas.openxmlformats.org/officeDocument/2006/relationships/hyperlink" Target="http://doi.org/10.1175/2008JCLI2082.1" TargetMode="External"/><Relationship Id="rId3208" Type="http://schemas.openxmlformats.org/officeDocument/2006/relationships/hyperlink" Target="http://doi.org/10.1016/j.ecolmodel.2014.10.003" TargetMode="External"/><Relationship Id="rId3415" Type="http://schemas.openxmlformats.org/officeDocument/2006/relationships/hyperlink" Target="http://doi.org/10.1111/psj.12027" TargetMode="External"/><Relationship Id="rId129" Type="http://schemas.openxmlformats.org/officeDocument/2006/relationships/hyperlink" Target="http://doi.org/10.1111/j.1466-8238.2008.00394.x" TargetMode="External"/><Relationship Id="rId336" Type="http://schemas.openxmlformats.org/officeDocument/2006/relationships/hyperlink" Target="http://doi.org/10.1371/journal.pbio.1002074" TargetMode="External"/><Relationship Id="rId543" Type="http://schemas.openxmlformats.org/officeDocument/2006/relationships/hyperlink" Target="http://doi.org/10.13140/RG.2.1.3679.6565" TargetMode="External"/><Relationship Id="rId1173" Type="http://schemas.openxmlformats.org/officeDocument/2006/relationships/hyperlink" Target="http://hdl.handle.net/11104/0177613" TargetMode="External"/><Relationship Id="rId1380" Type="http://schemas.openxmlformats.org/officeDocument/2006/relationships/hyperlink" Target="https://doi.org/10.1111/j.1523-1939.2007.00657.x" TargetMode="External"/><Relationship Id="rId2017" Type="http://schemas.openxmlformats.org/officeDocument/2006/relationships/image" Target="media/image185.png"/><Relationship Id="rId2224" Type="http://schemas.openxmlformats.org/officeDocument/2006/relationships/hyperlink" Target="http://doi.org/10.14214/sf.446" TargetMode="External"/><Relationship Id="rId3622" Type="http://schemas.openxmlformats.org/officeDocument/2006/relationships/hyperlink" Target="http://doi.wiley.com/10.1002/pad.442" TargetMode="External"/><Relationship Id="rId403" Type="http://schemas.openxmlformats.org/officeDocument/2006/relationships/hyperlink" Target="http://doi.org/10.1007/s10393-012-0791-5" TargetMode="External"/><Relationship Id="rId750" Type="http://schemas.openxmlformats.org/officeDocument/2006/relationships/hyperlink" Target="https://www.sciencedirect.com/science/article/pii/S1877343517300040?via%3Dihub" TargetMode="External"/><Relationship Id="rId1033" Type="http://schemas.openxmlformats.org/officeDocument/2006/relationships/hyperlink" Target="https://doi.org/10.1126/sciadv.1601475" TargetMode="External"/><Relationship Id="rId2431" Type="http://schemas.openxmlformats.org/officeDocument/2006/relationships/hyperlink" Target="http://doi.org/10.1016/j.biocon.2013.02.018" TargetMode="External"/><Relationship Id="rId4189" Type="http://schemas.openxmlformats.org/officeDocument/2006/relationships/hyperlink" Target="http://doi.org/10.1080/089419202317174002" TargetMode="External"/><Relationship Id="rId610" Type="http://schemas.openxmlformats.org/officeDocument/2006/relationships/hyperlink" Target="http://doi.org/10.2192/1537-6176(2006)17%5b67:BBPODS%5d2.0.CO;2" TargetMode="External"/><Relationship Id="rId1240" Type="http://schemas.openxmlformats.org/officeDocument/2006/relationships/hyperlink" Target="https://doi.org/10.1016/j.agee.2011.11.020" TargetMode="External"/><Relationship Id="rId4049" Type="http://schemas.openxmlformats.org/officeDocument/2006/relationships/hyperlink" Target="http://doi.org/10.1146/annurev-environ-102014-021210" TargetMode="External"/><Relationship Id="rId1100" Type="http://schemas.openxmlformats.org/officeDocument/2006/relationships/hyperlink" Target="https://doi.org/10.1126/science.1127863" TargetMode="External"/><Relationship Id="rId1917" Type="http://schemas.openxmlformats.org/officeDocument/2006/relationships/hyperlink" Target="https://doi.org/10.1016/j.cub.2014.05.070" TargetMode="External"/><Relationship Id="rId3065" Type="http://schemas.openxmlformats.org/officeDocument/2006/relationships/hyperlink" Target="http://doi.org/10.1890/04-0151" TargetMode="External"/><Relationship Id="rId3272" Type="http://schemas.openxmlformats.org/officeDocument/2006/relationships/hyperlink" Target="http://doi.org/10.5751/ES-07985-200432" TargetMode="External"/><Relationship Id="rId4116" Type="http://schemas.openxmlformats.org/officeDocument/2006/relationships/hyperlink" Target="http://hdr.undp.org/sites/all/themes/hdr_theme/country-notes/MEX.pdf" TargetMode="External"/><Relationship Id="rId193" Type="http://schemas.openxmlformats.org/officeDocument/2006/relationships/hyperlink" Target="http://web.unep.org/geo/" TargetMode="External"/><Relationship Id="rId2081" Type="http://schemas.openxmlformats.org/officeDocument/2006/relationships/image" Target="media/image244.png"/><Relationship Id="rId3132" Type="http://schemas.openxmlformats.org/officeDocument/2006/relationships/image" Target="media/image277.png"/><Relationship Id="rId260" Type="http://schemas.openxmlformats.org/officeDocument/2006/relationships/hyperlink" Target="https://www.ipbes.net/sites/default/files/eca_ch_2_appendix_2.2_ilk_content_of_ncp.pdf" TargetMode="External"/><Relationship Id="rId120" Type="http://schemas.openxmlformats.org/officeDocument/2006/relationships/hyperlink" Target="http://doi.org/10.1007/s10584-014-1225-x" TargetMode="External"/><Relationship Id="rId2898" Type="http://schemas.openxmlformats.org/officeDocument/2006/relationships/hyperlink" Target="http://doi.org/10.1046/j.1365-2486.2003.00684.x" TargetMode="External"/><Relationship Id="rId3949" Type="http://schemas.openxmlformats.org/officeDocument/2006/relationships/hyperlink" Target="http://doi.org/10.1016/j.polsoc.2014.10.005" TargetMode="External"/><Relationship Id="rId2758" Type="http://schemas.openxmlformats.org/officeDocument/2006/relationships/hyperlink" Target="http://doi.org/10.1787/9789264111318-en" TargetMode="External"/><Relationship Id="rId2965" Type="http://schemas.openxmlformats.org/officeDocument/2006/relationships/hyperlink" Target="http://doi.org/10.1016/j.ecolind.2015.10.036" TargetMode="External"/><Relationship Id="rId3809" Type="http://schemas.openxmlformats.org/officeDocument/2006/relationships/hyperlink" Target="http://doi.org/10.1017/S0032247406005080" TargetMode="External"/><Relationship Id="rId937" Type="http://schemas.openxmlformats.org/officeDocument/2006/relationships/hyperlink" Target="https://www.ipbes.net/sites/default/files/eca_ch_3_appendix_3.1_additional_references.pdf" TargetMode="External"/><Relationship Id="rId1567" Type="http://schemas.openxmlformats.org/officeDocument/2006/relationships/hyperlink" Target="https://doi.org/10.1007/s10113-015-0907-x" TargetMode="External"/><Relationship Id="rId1774" Type="http://schemas.openxmlformats.org/officeDocument/2006/relationships/hyperlink" Target="https://doi.org/10.1111/wre.12123" TargetMode="External"/><Relationship Id="rId1981" Type="http://schemas.openxmlformats.org/officeDocument/2006/relationships/hyperlink" Target="https://doi.org/10.1073/pnas.0906829107" TargetMode="External"/><Relationship Id="rId2618" Type="http://schemas.openxmlformats.org/officeDocument/2006/relationships/hyperlink" Target="http://doi.org/10.1016/j.envsci.2015.05.012" TargetMode="External"/><Relationship Id="rId2825" Type="http://schemas.openxmlformats.org/officeDocument/2006/relationships/hyperlink" Target="http://doi.org/10.1126/science.1090847" TargetMode="External"/><Relationship Id="rId4180" Type="http://schemas.openxmlformats.org/officeDocument/2006/relationships/hyperlink" Target="http://doi.org/10.1016/j.forpol.2008.07.002" TargetMode="External"/><Relationship Id="rId66" Type="http://schemas.openxmlformats.org/officeDocument/2006/relationships/hyperlink" Target="http://biodat.ru" TargetMode="External"/><Relationship Id="rId1427" Type="http://schemas.openxmlformats.org/officeDocument/2006/relationships/hyperlink" Target="http://www.helcom.fi/baltic-sea-trends/indicators/abundance-of-waterbirds-in-the-wintering-season/" TargetMode="External"/><Relationship Id="rId1634" Type="http://schemas.openxmlformats.org/officeDocument/2006/relationships/hyperlink" Target="https://doi.org/10.1134/S207908641202003X" TargetMode="External"/><Relationship Id="rId1841" Type="http://schemas.openxmlformats.org/officeDocument/2006/relationships/hyperlink" Target="https://doi.org/10.1038/nature19092" TargetMode="External"/><Relationship Id="rId4040" Type="http://schemas.openxmlformats.org/officeDocument/2006/relationships/hyperlink" Target="http://www.wirtschaftsgeographie.com/archiv/download/read/06-2014.pdf" TargetMode="External"/><Relationship Id="rId3599" Type="http://schemas.openxmlformats.org/officeDocument/2006/relationships/hyperlink" Target="https://eur-lex.europa.eu/legal-content/EN/TXT/?uri=CELEX:02004L0035-20130718" TargetMode="External"/><Relationship Id="rId1701" Type="http://schemas.openxmlformats.org/officeDocument/2006/relationships/hyperlink" Target="https://doi.org/10.1111/j.1523-1739.2009.01399.x" TargetMode="External"/><Relationship Id="rId3459" Type="http://schemas.openxmlformats.org/officeDocument/2006/relationships/hyperlink" Target="http://doi.org/10.1080/09640568.2011.575297" TargetMode="External"/><Relationship Id="rId3666" Type="http://schemas.openxmlformats.org/officeDocument/2006/relationships/hyperlink" Target="http://doi.org/10.4337/9781847208668" TargetMode="External"/><Relationship Id="rId587" Type="http://schemas.openxmlformats.org/officeDocument/2006/relationships/hyperlink" Target="http://doi.org/10.1016/S0169-2046(01)00243-2" TargetMode="External"/><Relationship Id="rId2268" Type="http://schemas.openxmlformats.org/officeDocument/2006/relationships/hyperlink" Target="http://doi.org/10.1899/0887-3593(2004)023%3c0251:EOLDOO%3e2.0.CO;2" TargetMode="External"/><Relationship Id="rId3319" Type="http://schemas.openxmlformats.org/officeDocument/2006/relationships/hyperlink" Target="http://doi.org/10.1111/j.1466-8238.2010.00639.x" TargetMode="External"/><Relationship Id="rId3873" Type="http://schemas.openxmlformats.org/officeDocument/2006/relationships/hyperlink" Target="http://doi.org/10.3390/w8080347" TargetMode="External"/><Relationship Id="rId447" Type="http://schemas.openxmlformats.org/officeDocument/2006/relationships/hyperlink" Target="https://www.eea.europa.eu/soer-2015/countries-comparison/freshwater" TargetMode="External"/><Relationship Id="rId794" Type="http://schemas.openxmlformats.org/officeDocument/2006/relationships/hyperlink" Target="http://doi.org/10.1017/S0031182012000200" TargetMode="External"/><Relationship Id="rId1077" Type="http://schemas.openxmlformats.org/officeDocument/2006/relationships/hyperlink" Target="https://istina.msu.ru/media/publications/article/817/fb7/24998371/RedBookr361_end.pdf" TargetMode="External"/><Relationship Id="rId2128" Type="http://schemas.openxmlformats.org/officeDocument/2006/relationships/hyperlink" Target="http://doi.org/10.1016/S0378-1127(00)00470-9" TargetMode="External"/><Relationship Id="rId2475" Type="http://schemas.openxmlformats.org/officeDocument/2006/relationships/hyperlink" Target="http://doi.org/10.1007/s10342-010-0385-0" TargetMode="External"/><Relationship Id="rId2682" Type="http://schemas.openxmlformats.org/officeDocument/2006/relationships/hyperlink" Target="http://doi.org/10.1890/14-0421" TargetMode="External"/><Relationship Id="rId3526" Type="http://schemas.openxmlformats.org/officeDocument/2006/relationships/hyperlink" Target="http://doi.org/10.1111/conl.12299" TargetMode="External"/><Relationship Id="rId3733" Type="http://schemas.openxmlformats.org/officeDocument/2006/relationships/hyperlink" Target="http://srenvironment.org/2017/01/19/report-on-biodiversity-and-human-rights/" TargetMode="External"/><Relationship Id="rId3940" Type="http://schemas.openxmlformats.org/officeDocument/2006/relationships/hyperlink" Target="http://www.emeraldinsight.com/doi/pdfplus/10.1108/S2043-905920160000010004" TargetMode="External"/><Relationship Id="rId654" Type="http://schemas.openxmlformats.org/officeDocument/2006/relationships/hyperlink" Target="https://www.researchgate.net/profile/Patrice_Francour/publication/268278685_Conservation_and_restoration_of_Cystoseira_forests_in_the_Mediterranean_sea_the_role_of_marine_protected_areas/links/54678b220cf2f5eb18036bee/Conservation-and-restoration-of-Cystoseira-forests-in-the-Mediterranean-sea-the-role-of-marine-protected-areas.pdf" TargetMode="External"/><Relationship Id="rId861" Type="http://schemas.openxmlformats.org/officeDocument/2006/relationships/hyperlink" Target="http://doi.org/10.1007/s13595-013-0330-8" TargetMode="External"/><Relationship Id="rId1284" Type="http://schemas.openxmlformats.org/officeDocument/2006/relationships/hyperlink" Target="http://www.emplantbase.org/home.html" TargetMode="External"/><Relationship Id="rId1491" Type="http://schemas.openxmlformats.org/officeDocument/2006/relationships/hyperlink" Target="https://doi.org/10.1007/s10531-016-1083-0" TargetMode="External"/><Relationship Id="rId2335" Type="http://schemas.openxmlformats.org/officeDocument/2006/relationships/hyperlink" Target="http://doi.org/10.1136/bmj.39304.389433.AD" TargetMode="External"/><Relationship Id="rId2542" Type="http://schemas.openxmlformats.org/officeDocument/2006/relationships/hyperlink" Target="http://doi.org/10.1007/BF02220110" TargetMode="External"/><Relationship Id="rId3800" Type="http://schemas.openxmlformats.org/officeDocument/2006/relationships/hyperlink" Target="http://doi.org/10.1016/j.gloenvcha.2004.04.001" TargetMode="External"/><Relationship Id="rId307" Type="http://schemas.openxmlformats.org/officeDocument/2006/relationships/image" Target="media/image95.png"/><Relationship Id="rId514" Type="http://schemas.openxmlformats.org/officeDocument/2006/relationships/hyperlink" Target="http://doi.org/10.1002/fee.1426" TargetMode="External"/><Relationship Id="rId721" Type="http://schemas.openxmlformats.org/officeDocument/2006/relationships/hyperlink" Target="http://doi.org/10.1007/s10113-013-0571-y" TargetMode="External"/><Relationship Id="rId1144" Type="http://schemas.openxmlformats.org/officeDocument/2006/relationships/hyperlink" Target="https://doi.org/10.1007/s00227-014-2563-y" TargetMode="External"/><Relationship Id="rId1351" Type="http://schemas.openxmlformats.org/officeDocument/2006/relationships/hyperlink" Target="https://doi.org/10.1016/B978-0-12-381015-1.00001-0" TargetMode="External"/><Relationship Id="rId2402" Type="http://schemas.openxmlformats.org/officeDocument/2006/relationships/hyperlink" Target="http://doi.org/10.1029/2005JD005965" TargetMode="External"/><Relationship Id="rId1004" Type="http://schemas.openxmlformats.org/officeDocument/2006/relationships/image" Target="media/image156.png"/><Relationship Id="rId1211" Type="http://schemas.openxmlformats.org/officeDocument/2006/relationships/hyperlink" Target="https://doi.org/10.3354/ame01747" TargetMode="External"/><Relationship Id="rId3176" Type="http://schemas.openxmlformats.org/officeDocument/2006/relationships/hyperlink" Target="http://www.retrofit2050.org.uk" TargetMode="External"/><Relationship Id="rId3383" Type="http://schemas.openxmlformats.org/officeDocument/2006/relationships/hyperlink" Target="http://vote.riodialogues.org/results2.html" TargetMode="External"/><Relationship Id="rId3590" Type="http://schemas.openxmlformats.org/officeDocument/2006/relationships/hyperlink" Target="http://ec.europa.eu/fisheries/cfp/fishing_rules/scientific_advice/index_en.htm" TargetMode="External"/><Relationship Id="rId2192" Type="http://schemas.openxmlformats.org/officeDocument/2006/relationships/hyperlink" Target="http://doi.org/10.3389/fevo.2015.00029" TargetMode="External"/><Relationship Id="rId3036" Type="http://schemas.openxmlformats.org/officeDocument/2006/relationships/hyperlink" Target="http://doi.org/10.1289/ehp.1206229" TargetMode="External"/><Relationship Id="rId3243" Type="http://schemas.openxmlformats.org/officeDocument/2006/relationships/hyperlink" Target="http://doi.org/10.5200/baltica.2012.25.14" TargetMode="External"/><Relationship Id="rId164" Type="http://schemas.openxmlformats.org/officeDocument/2006/relationships/hyperlink" Target="https://www.ospar.org" TargetMode="External"/><Relationship Id="rId371" Type="http://schemas.openxmlformats.org/officeDocument/2006/relationships/hyperlink" Target="http://doi.org/10.1515/BOT.2009.057" TargetMode="External"/><Relationship Id="rId2052" Type="http://schemas.openxmlformats.org/officeDocument/2006/relationships/image" Target="media/image217.png"/><Relationship Id="rId3450" Type="http://schemas.openxmlformats.org/officeDocument/2006/relationships/hyperlink" Target="http://doi.org/10.1111/j.0020-8833.2004.00310.x" TargetMode="External"/><Relationship Id="rId3103" Type="http://schemas.openxmlformats.org/officeDocument/2006/relationships/image" Target="media/image252.png"/><Relationship Id="rId3310" Type="http://schemas.openxmlformats.org/officeDocument/2006/relationships/hyperlink" Target="http://doi.org/10.1002/ldr.920" TargetMode="External"/><Relationship Id="rId231" Type="http://schemas.openxmlformats.org/officeDocument/2006/relationships/image" Target="media/image45.png"/><Relationship Id="rId2869" Type="http://schemas.openxmlformats.org/officeDocument/2006/relationships/hyperlink" Target="http://doi.org/10.1186/1735-2746-9-24" TargetMode="External"/><Relationship Id="rId1678" Type="http://schemas.openxmlformats.org/officeDocument/2006/relationships/hyperlink" Target="http://doi.org/10.3832/ifor1802-009" TargetMode="External"/><Relationship Id="rId1885" Type="http://schemas.openxmlformats.org/officeDocument/2006/relationships/hyperlink" Target="https://doi.org/10.1007/s10750-006-0468-6" TargetMode="External"/><Relationship Id="rId2729" Type="http://schemas.openxmlformats.org/officeDocument/2006/relationships/hyperlink" Target="http://doi.org/10.1029/2011JD017187" TargetMode="External"/><Relationship Id="rId2936" Type="http://schemas.openxmlformats.org/officeDocument/2006/relationships/hyperlink" Target="http://doi.org/10.1016/j.resconrec.2011.05.011" TargetMode="External"/><Relationship Id="rId4084" Type="http://schemas.openxmlformats.org/officeDocument/2006/relationships/hyperlink" Target="http://doi.org/10.5901/mjss.2015.v6n2s1p588" TargetMode="External"/><Relationship Id="rId908" Type="http://schemas.openxmlformats.org/officeDocument/2006/relationships/hyperlink" Target="http://doi.org/10.1080/00063650903505754" TargetMode="External"/><Relationship Id="rId1538" Type="http://schemas.openxmlformats.org/officeDocument/2006/relationships/hyperlink" Target="http://doi.org/10.1088/1748-9326/10/5/054012" TargetMode="External"/><Relationship Id="rId4151" Type="http://schemas.openxmlformats.org/officeDocument/2006/relationships/hyperlink" Target="https://www.ec-leds.org/" TargetMode="External"/><Relationship Id="rId1745" Type="http://schemas.openxmlformats.org/officeDocument/2006/relationships/hyperlink" Target="https://doi.org/10.1016/S0140-1963(03)00087-9" TargetMode="External"/><Relationship Id="rId1952" Type="http://schemas.openxmlformats.org/officeDocument/2006/relationships/hyperlink" Target="http://publications.naturalengland.org.uk/file/61078" TargetMode="External"/><Relationship Id="rId4011" Type="http://schemas.openxmlformats.org/officeDocument/2006/relationships/hyperlink" Target="http://doi.org/10.1002/eet.1647" TargetMode="External"/><Relationship Id="rId37" Type="http://schemas.openxmlformats.org/officeDocument/2006/relationships/hyperlink" Target="https://data.worldbank.org/" TargetMode="External"/><Relationship Id="rId1605" Type="http://schemas.openxmlformats.org/officeDocument/2006/relationships/hyperlink" Target="https://doi.org/10.1111/ddi.12232" TargetMode="External"/><Relationship Id="rId1812" Type="http://schemas.openxmlformats.org/officeDocument/2006/relationships/hyperlink" Target="https://doi.org/10.1016/j.biocon.2011.06.025" TargetMode="External"/><Relationship Id="rId3777" Type="http://schemas.openxmlformats.org/officeDocument/2006/relationships/hyperlink" Target="http://doi.org/10.1080/09644016.2013.755839" TargetMode="External"/><Relationship Id="rId3984" Type="http://schemas.openxmlformats.org/officeDocument/2006/relationships/hyperlink" Target="http://doi.org/10.1111/1467-9388.00256" TargetMode="External"/><Relationship Id="rId698" Type="http://schemas.openxmlformats.org/officeDocument/2006/relationships/hyperlink" Target="http://doi.org/10.1038/srep07811" TargetMode="External"/><Relationship Id="rId2379" Type="http://schemas.openxmlformats.org/officeDocument/2006/relationships/hyperlink" Target="http://doi.org/10.1016/j.marpol.2012.02.021" TargetMode="External"/><Relationship Id="rId2586" Type="http://schemas.openxmlformats.org/officeDocument/2006/relationships/hyperlink" Target="http://doi.org/10.3354/meps330031" TargetMode="External"/><Relationship Id="rId2793" Type="http://schemas.openxmlformats.org/officeDocument/2006/relationships/hyperlink" Target="http://doi.org/10.1126/science.1196624" TargetMode="External"/><Relationship Id="rId3637" Type="http://schemas.openxmlformats.org/officeDocument/2006/relationships/hyperlink" Target="http://doi.org/10.1016/j.marpol.2011.01.003" TargetMode="External"/><Relationship Id="rId3844" Type="http://schemas.openxmlformats.org/officeDocument/2006/relationships/hyperlink" Target="http://doi.org/10.5751/ES-06401-190227" TargetMode="External"/><Relationship Id="rId558" Type="http://schemas.openxmlformats.org/officeDocument/2006/relationships/hyperlink" Target="http://doi.org/10.1016/j.biocon.2016.01.003" TargetMode="External"/><Relationship Id="rId765" Type="http://schemas.openxmlformats.org/officeDocument/2006/relationships/hyperlink" Target="https://www.sciencedirect.com/science/article/pii/S1877343517300040?via%3Dihub" TargetMode="External"/><Relationship Id="rId972" Type="http://schemas.openxmlformats.org/officeDocument/2006/relationships/image" Target="media/image128.png"/><Relationship Id="rId1188" Type="http://schemas.openxmlformats.org/officeDocument/2006/relationships/hyperlink" Target="https://doi.org/10.1021/es201212r" TargetMode="External"/><Relationship Id="rId1395" Type="http://schemas.openxmlformats.org/officeDocument/2006/relationships/hyperlink" Target="https://doi.org/10.1016/j.biocon.2013.01.011" TargetMode="External"/><Relationship Id="rId2239" Type="http://schemas.openxmlformats.org/officeDocument/2006/relationships/hyperlink" Target="http://doi.org/10.1038/nature21709" TargetMode="External"/><Relationship Id="rId2446" Type="http://schemas.openxmlformats.org/officeDocument/2006/relationships/hyperlink" Target="http://doi.org/10.1007/978-3-319-06358-4" TargetMode="External"/><Relationship Id="rId2653" Type="http://schemas.openxmlformats.org/officeDocument/2006/relationships/hyperlink" Target="http://doi.org/10.1139/x04-172" TargetMode="External"/><Relationship Id="rId2860" Type="http://schemas.openxmlformats.org/officeDocument/2006/relationships/hyperlink" Target="http://doi.org/10.1046/j.1365-2664.2002.00695.x" TargetMode="External"/><Relationship Id="rId3704" Type="http://schemas.openxmlformats.org/officeDocument/2006/relationships/hyperlink" Target="http://doi.org/10.1016/j.envsci.2013.08.011" TargetMode="External"/><Relationship Id="rId418" Type="http://schemas.openxmlformats.org/officeDocument/2006/relationships/hyperlink" Target="http://doi.org/10.1038/srep46297" TargetMode="External"/><Relationship Id="rId625" Type="http://schemas.openxmlformats.org/officeDocument/2006/relationships/hyperlink" Target="http://doi.org/10.1007/s00267-015-0571-4" TargetMode="External"/><Relationship Id="rId832" Type="http://schemas.openxmlformats.org/officeDocument/2006/relationships/hyperlink" Target="http://doi.org/10.1111/j.1365-2486.2010.02215.x" TargetMode="External"/><Relationship Id="rId1048" Type="http://schemas.openxmlformats.org/officeDocument/2006/relationships/hyperlink" Target="https://doi.org/10.1579/0044-7447-34.7.559" TargetMode="External"/><Relationship Id="rId1255" Type="http://schemas.openxmlformats.org/officeDocument/2006/relationships/hyperlink" Target="https://doi.org/10.2800/42824" TargetMode="External"/><Relationship Id="rId1462" Type="http://schemas.openxmlformats.org/officeDocument/2006/relationships/hyperlink" Target="https://doi.org/10.2779/091372" TargetMode="External"/><Relationship Id="rId2306" Type="http://schemas.openxmlformats.org/officeDocument/2006/relationships/hyperlink" Target="http://doi.org/10.1017/CBO9780511976988.023" TargetMode="External"/><Relationship Id="rId2513" Type="http://schemas.openxmlformats.org/officeDocument/2006/relationships/hyperlink" Target="http://doi.org/10.1016/j.tree.2010.09.007" TargetMode="External"/><Relationship Id="rId3911" Type="http://schemas.openxmlformats.org/officeDocument/2006/relationships/hyperlink" Target="http://www.oecd-ilibrary.org/urban-rural-and-regional-development/towards-a-new-role-for-spatial-planning_9789264189928-en" TargetMode="External"/><Relationship Id="rId1115" Type="http://schemas.openxmlformats.org/officeDocument/2006/relationships/hyperlink" Target="https://doi.org/10.1016/j.tree.2011.01.009" TargetMode="External"/><Relationship Id="rId1322" Type="http://schemas.openxmlformats.org/officeDocument/2006/relationships/hyperlink" Target="https://doi.org/10.3391/mbi.2017.8.2.02" TargetMode="External"/><Relationship Id="rId2720" Type="http://schemas.openxmlformats.org/officeDocument/2006/relationships/hyperlink" Target="http://doi.org/10.2111/REM-D-13-00082.1" TargetMode="External"/><Relationship Id="rId3287" Type="http://schemas.openxmlformats.org/officeDocument/2006/relationships/hyperlink" Target="http://doi.org/10.1016/j.techfore.2015.12.008" TargetMode="External"/><Relationship Id="rId2096" Type="http://schemas.openxmlformats.org/officeDocument/2006/relationships/hyperlink" Target="http://doi.org/10.1111/j.1461-0248.2006.00927.x" TargetMode="External"/><Relationship Id="rId3494" Type="http://schemas.openxmlformats.org/officeDocument/2006/relationships/hyperlink" Target="http://www.cbd.int/nbsap/training/" TargetMode="External"/><Relationship Id="rId3147" Type="http://schemas.openxmlformats.org/officeDocument/2006/relationships/hyperlink" Target="http://doi.org/10.1002/fee.1309" TargetMode="External"/><Relationship Id="rId3354" Type="http://schemas.openxmlformats.org/officeDocument/2006/relationships/header" Target="header21.xml"/><Relationship Id="rId3561" Type="http://schemas.openxmlformats.org/officeDocument/2006/relationships/hyperlink" Target="http://norden.diva-portal.org/smash/record.jsf?pid=diva2%3A701979&amp;dswid=8670" TargetMode="External"/><Relationship Id="rId275" Type="http://schemas.openxmlformats.org/officeDocument/2006/relationships/image" Target="media/image76.png"/><Relationship Id="rId482" Type="http://schemas.openxmlformats.org/officeDocument/2006/relationships/hyperlink" Target="http://www.fao.org/docrep/017/ap862e/ap862e00.pdf" TargetMode="External"/><Relationship Id="rId2163" Type="http://schemas.openxmlformats.org/officeDocument/2006/relationships/hyperlink" Target="http://doi.org/10.1098/rspb.2015.2454" TargetMode="External"/><Relationship Id="rId2370" Type="http://schemas.openxmlformats.org/officeDocument/2006/relationships/hyperlink" Target="http://ec.europa.eu/environment/nature/invasivealien/index_en.htm" TargetMode="External"/><Relationship Id="rId3007" Type="http://schemas.openxmlformats.org/officeDocument/2006/relationships/hyperlink" Target="https://www.hse.ru/data/2011/10/20/1268961571/report.doc" TargetMode="External"/><Relationship Id="rId3214" Type="http://schemas.openxmlformats.org/officeDocument/2006/relationships/hyperlink" Target="http://doi.org/10.1016/j.swaqe.2015.01.003" TargetMode="External"/><Relationship Id="rId3421" Type="http://schemas.openxmlformats.org/officeDocument/2006/relationships/hyperlink" Target="http://doi.org/10.1525/bio.2010.60.10.10" TargetMode="External"/><Relationship Id="rId135" Type="http://schemas.openxmlformats.org/officeDocument/2006/relationships/hyperlink" Target="http://www.iucnredlist.org" TargetMode="External"/><Relationship Id="rId342" Type="http://schemas.openxmlformats.org/officeDocument/2006/relationships/hyperlink" Target="http://doi.org/10.1016/j.antiviral.2014.12.010" TargetMode="External"/><Relationship Id="rId2023" Type="http://schemas.openxmlformats.org/officeDocument/2006/relationships/image" Target="media/image191.png"/><Relationship Id="rId2230" Type="http://schemas.openxmlformats.org/officeDocument/2006/relationships/hyperlink" Target="http://doi.org/10.1046/j.1442-8903.2001.00069.x" TargetMode="External"/><Relationship Id="rId202" Type="http://schemas.openxmlformats.org/officeDocument/2006/relationships/header" Target="header10.xml"/><Relationship Id="rId4195" Type="http://schemas.openxmlformats.org/officeDocument/2006/relationships/hyperlink" Target="http://documents.worldbank.org/curated/en/234541468302391218/Overview" TargetMode="External"/><Relationship Id="rId1789" Type="http://schemas.openxmlformats.org/officeDocument/2006/relationships/hyperlink" Target="https://doi.org/10.3390/d7040342" TargetMode="External"/><Relationship Id="rId1996" Type="http://schemas.openxmlformats.org/officeDocument/2006/relationships/image" Target="media/image167.png"/><Relationship Id="rId4055" Type="http://schemas.openxmlformats.org/officeDocument/2006/relationships/hyperlink" Target="http://doi.org/10.1007/s10113-008-0052-x" TargetMode="External"/><Relationship Id="rId1649" Type="http://schemas.openxmlformats.org/officeDocument/2006/relationships/hyperlink" Target="http://doi.org/10.1016/j.jenvman.2011.06.028" TargetMode="External"/><Relationship Id="rId1856" Type="http://schemas.openxmlformats.org/officeDocument/2006/relationships/hyperlink" Target="https://doi.org/10.1899/08-171.1" TargetMode="External"/><Relationship Id="rId2907" Type="http://schemas.openxmlformats.org/officeDocument/2006/relationships/hyperlink" Target="http://doi.org/10.1111/j.1523-1739.2010.01646.x" TargetMode="External"/><Relationship Id="rId3071" Type="http://schemas.openxmlformats.org/officeDocument/2006/relationships/hyperlink" Target="http://doi.org/10.1098/rstb.2015.0274" TargetMode="External"/><Relationship Id="rId1509" Type="http://schemas.openxmlformats.org/officeDocument/2006/relationships/hyperlink" Target="https://doi.org/10.1126/science.1073002" TargetMode="External"/><Relationship Id="rId1716" Type="http://schemas.openxmlformats.org/officeDocument/2006/relationships/hyperlink" Target="https://roadsfrorio.pbl.nl" TargetMode="External"/><Relationship Id="rId1923" Type="http://schemas.openxmlformats.org/officeDocument/2006/relationships/hyperlink" Target="https://doi.org/10.1111/j.1365-2745.2011.01928.x" TargetMode="External"/><Relationship Id="rId4122" Type="http://schemas.openxmlformats.org/officeDocument/2006/relationships/hyperlink" Target="http://www.unece.org/environmental-policy/environmental-performance-reviews/enveprpublications/environmental-performance-reviews/2015/3rd-environmental-performance-review-of-montenegro.html" TargetMode="External"/><Relationship Id="rId3888" Type="http://schemas.openxmlformats.org/officeDocument/2006/relationships/hyperlink" Target="https://www.iucn.org/sites/dev/files/import/downloads/iucn_participatory_processes_report__final.pdf" TargetMode="External"/><Relationship Id="rId2697" Type="http://schemas.openxmlformats.org/officeDocument/2006/relationships/hyperlink" Target="http://doi.org/10.1016/j.biocon.2005.09.005" TargetMode="External"/><Relationship Id="rId3748" Type="http://schemas.openxmlformats.org/officeDocument/2006/relationships/hyperlink" Target="http://www.forestpeoples.org/sites/fpp/files/news/2012/10/IIFB-COP11-OpeningStatement-FINAL.pdf" TargetMode="External"/><Relationship Id="rId669" Type="http://schemas.openxmlformats.org/officeDocument/2006/relationships/hyperlink" Target="http://doi.org/10.1016/j.forpol.2011.05.003" TargetMode="External"/><Relationship Id="rId876" Type="http://schemas.openxmlformats.org/officeDocument/2006/relationships/hyperlink" Target="http://doi.org/10.5194/we-15-49-2015" TargetMode="External"/><Relationship Id="rId1299" Type="http://schemas.openxmlformats.org/officeDocument/2006/relationships/hyperlink" Target="https://doi.org/10.1111/j.1365-2486.2012.02717.x" TargetMode="External"/><Relationship Id="rId2557" Type="http://schemas.openxmlformats.org/officeDocument/2006/relationships/hyperlink" Target="http://doi.org/10.1007/s10531-014-0744-0" TargetMode="External"/><Relationship Id="rId3608" Type="http://schemas.openxmlformats.org/officeDocument/2006/relationships/hyperlink" Target="http://eur-lex.europa.eu/legal-content/EN/TXT/PDF/?uri=OJ:C:2016:202:FULL&amp;from=EN" TargetMode="External"/><Relationship Id="rId3955" Type="http://schemas.openxmlformats.org/officeDocument/2006/relationships/hyperlink" Target="https://www.cbd.int/doc/nbsap/Interim-Assessment-of-NBSAPs.pdf" TargetMode="External"/><Relationship Id="rId529" Type="http://schemas.openxmlformats.org/officeDocument/2006/relationships/hyperlink" Target="http://doi.org/10.1016/j.foodpol.2010.11.009" TargetMode="External"/><Relationship Id="rId736" Type="http://schemas.openxmlformats.org/officeDocument/2006/relationships/hyperlink" Target="https://www.sciencedirect.com/science/article/pii/S1877343517300040?via%3Dihub" TargetMode="External"/><Relationship Id="rId1159" Type="http://schemas.openxmlformats.org/officeDocument/2006/relationships/hyperlink" Target="https://doi.org/10.1038/nature11148" TargetMode="External"/><Relationship Id="rId1366" Type="http://schemas.openxmlformats.org/officeDocument/2006/relationships/hyperlink" Target="https://www.cbd.int/reports/search" TargetMode="External"/><Relationship Id="rId2417" Type="http://schemas.openxmlformats.org/officeDocument/2006/relationships/hyperlink" Target="http://doi.org/10.1098/rstb.2010.0171" TargetMode="External"/><Relationship Id="rId2764" Type="http://schemas.openxmlformats.org/officeDocument/2006/relationships/hyperlink" Target="http://www.fao.org/forestry/15794-02f3949d80fa99de7c7c38928aee6c9e6.pdf" TargetMode="External"/><Relationship Id="rId2971" Type="http://schemas.openxmlformats.org/officeDocument/2006/relationships/hyperlink" Target="http://doi.org/10.1111/j.1365-2486.2010.02165.x" TargetMode="External"/><Relationship Id="rId3815" Type="http://schemas.openxmlformats.org/officeDocument/2006/relationships/hyperlink" Target="http://citeweb.info/20102351652" TargetMode="External"/><Relationship Id="rId943" Type="http://schemas.openxmlformats.org/officeDocument/2006/relationships/image" Target="media/image103.png"/><Relationship Id="rId1019" Type="http://schemas.openxmlformats.org/officeDocument/2006/relationships/hyperlink" Target="https://doi.org/10.1641/B580507" TargetMode="External"/><Relationship Id="rId1573" Type="http://schemas.openxmlformats.org/officeDocument/2006/relationships/hyperlink" Target="https://doi.org/10.1007/s10661-010-1727-6" TargetMode="External"/><Relationship Id="rId1780" Type="http://schemas.openxmlformats.org/officeDocument/2006/relationships/hyperlink" Target="https://doi.org/10.1371/journal.pbio.1001234" TargetMode="External"/><Relationship Id="rId2624" Type="http://schemas.openxmlformats.org/officeDocument/2006/relationships/hyperlink" Target="http://doi.org/10.1371/journal.pone.0089664" TargetMode="External"/><Relationship Id="rId2831" Type="http://schemas.openxmlformats.org/officeDocument/2006/relationships/hyperlink" Target="http://doi.org/10.1073/pnas.1002314107" TargetMode="External"/><Relationship Id="rId72" Type="http://schemas.openxmlformats.org/officeDocument/2006/relationships/hyperlink" Target="http://doi.org/10.1038/sdata.2016.7" TargetMode="External"/><Relationship Id="rId803" Type="http://schemas.openxmlformats.org/officeDocument/2006/relationships/hyperlink" Target="http://doi.org/10.1017/S0030605310000074" TargetMode="External"/><Relationship Id="rId1226" Type="http://schemas.openxmlformats.org/officeDocument/2006/relationships/hyperlink" Target="http://doi.org/10.1016/j.biocon.2016.01.009" TargetMode="External"/><Relationship Id="rId1433" Type="http://schemas.openxmlformats.org/officeDocument/2006/relationships/hyperlink" Target="http://digitalcommons.unl.edu/greatplainsresearch" TargetMode="External"/><Relationship Id="rId1640" Type="http://schemas.openxmlformats.org/officeDocument/2006/relationships/hyperlink" Target="https://doi.org/10.1007/s10531-013-0492-6" TargetMode="External"/><Relationship Id="rId1500" Type="http://schemas.openxmlformats.org/officeDocument/2006/relationships/hyperlink" Target="https://doi.org/10.1146/annurev.ecolsys.29.1.83" TargetMode="External"/><Relationship Id="rId3398" Type="http://schemas.openxmlformats.org/officeDocument/2006/relationships/hyperlink" Target="http://doi.org/10.5751/ES-08498-210301" TargetMode="External"/><Relationship Id="rId3258" Type="http://schemas.openxmlformats.org/officeDocument/2006/relationships/hyperlink" Target="http://doi.org/10.1111/1365-2664.12772" TargetMode="External"/><Relationship Id="rId3465" Type="http://schemas.openxmlformats.org/officeDocument/2006/relationships/hyperlink" Target="http://doi.org/10.1080/13501760601122522" TargetMode="External"/><Relationship Id="rId3672" Type="http://schemas.openxmlformats.org/officeDocument/2006/relationships/hyperlink" Target="http://doi.org/10.1007/s13412-014-0208-6" TargetMode="External"/><Relationship Id="rId179" Type="http://schemas.openxmlformats.org/officeDocument/2006/relationships/hyperlink" Target="http://sedac.ciesin.columbia.edu" TargetMode="External"/><Relationship Id="rId386" Type="http://schemas.openxmlformats.org/officeDocument/2006/relationships/hyperlink" Target="http://doi.org/10.1016/j.envsci.2016.01.007" TargetMode="External"/><Relationship Id="rId593" Type="http://schemas.openxmlformats.org/officeDocument/2006/relationships/hyperlink" Target="http://doi.org/10.1007/s10745-010-9356-9" TargetMode="External"/><Relationship Id="rId2067" Type="http://schemas.openxmlformats.org/officeDocument/2006/relationships/image" Target="media/image232.png"/><Relationship Id="rId2274" Type="http://schemas.openxmlformats.org/officeDocument/2006/relationships/hyperlink" Target="http://doi.org/10.1021/es5061879" TargetMode="External"/><Relationship Id="rId2481" Type="http://schemas.openxmlformats.org/officeDocument/2006/relationships/hyperlink" Target="http://doi.org/10.1007/s13280-011-0147-3" TargetMode="External"/><Relationship Id="rId3118" Type="http://schemas.openxmlformats.org/officeDocument/2006/relationships/image" Target="media/image267.png"/><Relationship Id="rId3325" Type="http://schemas.openxmlformats.org/officeDocument/2006/relationships/hyperlink" Target="https://www.sametinget.se/9008" TargetMode="External"/><Relationship Id="rId3532" Type="http://schemas.openxmlformats.org/officeDocument/2006/relationships/hyperlink" Target="http://doi.org/10.1007/978-94-007-3846-1_7" TargetMode="External"/><Relationship Id="rId246" Type="http://schemas.openxmlformats.org/officeDocument/2006/relationships/image" Target="media/image57.png"/><Relationship Id="rId453" Type="http://schemas.openxmlformats.org/officeDocument/2006/relationships/hyperlink" Target="https://www.eea.europa.eu/highlights/quality-of-europes-water-for" TargetMode="External"/><Relationship Id="rId660" Type="http://schemas.openxmlformats.org/officeDocument/2006/relationships/hyperlink" Target="http://doi.org/10.1002/fee.1261" TargetMode="External"/><Relationship Id="rId1083" Type="http://schemas.openxmlformats.org/officeDocument/2006/relationships/hyperlink" Target="https://doi.org/10.1111/j.1365-2486.2009.01848.x" TargetMode="External"/><Relationship Id="rId1290" Type="http://schemas.openxmlformats.org/officeDocument/2006/relationships/hyperlink" Target="https://doi.org/10.1007/s10980-006-9056-4" TargetMode="External"/><Relationship Id="rId2134" Type="http://schemas.openxmlformats.org/officeDocument/2006/relationships/hyperlink" Target="http://doi.org/10.1016/j.agee.2013.08.018" TargetMode="External"/><Relationship Id="rId2341" Type="http://schemas.openxmlformats.org/officeDocument/2006/relationships/hyperlink" Target="http://doi.org/doi:10.2800/964893" TargetMode="External"/><Relationship Id="rId106" Type="http://schemas.openxmlformats.org/officeDocument/2006/relationships/hyperlink" Target="http://doi.org/10.2771/43949" TargetMode="External"/><Relationship Id="rId313" Type="http://schemas.openxmlformats.org/officeDocument/2006/relationships/image" Target="media/image97.png"/><Relationship Id="rId1150" Type="http://schemas.openxmlformats.org/officeDocument/2006/relationships/hyperlink" Target="https://doi.org/10.1111/j.1365-2664.2011.02048.x" TargetMode="External"/><Relationship Id="rId4099" Type="http://schemas.openxmlformats.org/officeDocument/2006/relationships/hyperlink" Target="https://www.researchgate.net/publication/290630705_The_European_Union_-_A_federation_Sui_Generis" TargetMode="External"/><Relationship Id="rId520" Type="http://schemas.openxmlformats.org/officeDocument/2006/relationships/hyperlink" Target="http://doi.org/10.1016/j.biombioe.2011.04.035" TargetMode="External"/><Relationship Id="rId2201" Type="http://schemas.openxmlformats.org/officeDocument/2006/relationships/hyperlink" Target="http://doi.org/10.1029/2005GL023653" TargetMode="External"/><Relationship Id="rId1010" Type="http://schemas.openxmlformats.org/officeDocument/2006/relationships/hyperlink" Target="https://www.speciesplus.net" TargetMode="External"/><Relationship Id="rId1967" Type="http://schemas.openxmlformats.org/officeDocument/2006/relationships/hyperlink" Target="https://doi.org/10.1080/17550874.2013.764943" TargetMode="External"/><Relationship Id="rId4166" Type="http://schemas.openxmlformats.org/officeDocument/2006/relationships/hyperlink" Target="http://doi.org/10.1002/sd.482" TargetMode="External"/><Relationship Id="rId4026" Type="http://schemas.openxmlformats.org/officeDocument/2006/relationships/hyperlink" Target="http://doi.org/10.1016/S0169-2046(02)00103-2" TargetMode="External"/><Relationship Id="rId3042" Type="http://schemas.openxmlformats.org/officeDocument/2006/relationships/hyperlink" Target="http://doi.org/10.1080/09668136.2014.967569" TargetMode="External"/><Relationship Id="rId3859" Type="http://schemas.openxmlformats.org/officeDocument/2006/relationships/hyperlink" Target="https://www.msc.org/msc-impact-nl/MSCJaarverslag20152016.pdf" TargetMode="External"/><Relationship Id="rId2875" Type="http://schemas.openxmlformats.org/officeDocument/2006/relationships/hyperlink" Target="http://doi.org/10.1111/conl.12297" TargetMode="External"/><Relationship Id="rId3926" Type="http://schemas.openxmlformats.org/officeDocument/2006/relationships/hyperlink" Target="http://www.pbl.nl/en" TargetMode="External"/><Relationship Id="rId847" Type="http://schemas.openxmlformats.org/officeDocument/2006/relationships/hyperlink" Target="http://doi.org/10.1007/s11069-010-9562-1" TargetMode="External"/><Relationship Id="rId1477" Type="http://schemas.openxmlformats.org/officeDocument/2006/relationships/hyperlink" Target="http://doi.org/10.1111/j.1365-2664.2011.01989.x" TargetMode="External"/><Relationship Id="rId1891" Type="http://schemas.openxmlformats.org/officeDocument/2006/relationships/hyperlink" Target="https://doi.org/10.1111/j.1365-2427.2007.01877.x" TargetMode="External"/><Relationship Id="rId2528" Type="http://schemas.openxmlformats.org/officeDocument/2006/relationships/hyperlink" Target="http://doi.org/10.1080/09668130500051627" TargetMode="External"/><Relationship Id="rId2942" Type="http://schemas.openxmlformats.org/officeDocument/2006/relationships/hyperlink" Target="http://doi.org/10.1016/j.ecolecon.2006.02.021" TargetMode="External"/><Relationship Id="rId914" Type="http://schemas.openxmlformats.org/officeDocument/2006/relationships/hyperlink" Target="http://doi.org/10.1146/annurev.energy.30.050504.144248" TargetMode="External"/><Relationship Id="rId1544" Type="http://schemas.openxmlformats.org/officeDocument/2006/relationships/hyperlink" Target="https://doi.org/10.2307/3236182" TargetMode="External"/><Relationship Id="rId1611" Type="http://schemas.openxmlformats.org/officeDocument/2006/relationships/hyperlink" Target="https://doi.org/10.1126/science.aad5686" TargetMode="External"/><Relationship Id="rId3369" Type="http://schemas.openxmlformats.org/officeDocument/2006/relationships/header" Target="header25.xml"/><Relationship Id="rId2385" Type="http://schemas.openxmlformats.org/officeDocument/2006/relationships/hyperlink" Target="http://doi.org/10.1111/j.1466-8238.2007.00287.x" TargetMode="External"/><Relationship Id="rId3783" Type="http://schemas.openxmlformats.org/officeDocument/2006/relationships/hyperlink" Target="http://doi.org/10.1016/j.forpol.2011.05.006" TargetMode="External"/><Relationship Id="rId357" Type="http://schemas.openxmlformats.org/officeDocument/2006/relationships/hyperlink" Target="http://doi.org/10.1146/annurev-environ-051211-123836" TargetMode="External"/><Relationship Id="rId2038" Type="http://schemas.openxmlformats.org/officeDocument/2006/relationships/image" Target="media/image203.png"/><Relationship Id="rId3436" Type="http://schemas.openxmlformats.org/officeDocument/2006/relationships/hyperlink" Target="http://policymix.nina.no/" TargetMode="External"/><Relationship Id="rId3850" Type="http://schemas.openxmlformats.org/officeDocument/2006/relationships/hyperlink" Target="http://www.ecosystemmarketplace.com/documents/acrobat/sbdmr.pdf" TargetMode="External"/><Relationship Id="rId771" Type="http://schemas.openxmlformats.org/officeDocument/2006/relationships/hyperlink" Target="http://doi.org/10.1016/j.cosust.2016.12.006" TargetMode="External"/><Relationship Id="rId2452" Type="http://schemas.openxmlformats.org/officeDocument/2006/relationships/hyperlink" Target="https://www.envir.ee/sites/default/files/plk_tegevuskava2016.pdf" TargetMode="External"/><Relationship Id="rId3503" Type="http://schemas.openxmlformats.org/officeDocument/2006/relationships/hyperlink" Target="http://doi.org/10.1016/j.ecolecon.2011.11.011" TargetMode="External"/><Relationship Id="rId424" Type="http://schemas.openxmlformats.org/officeDocument/2006/relationships/hyperlink" Target="https://doi.org/10.1023/A:1025075923297" TargetMode="External"/><Relationship Id="rId1054" Type="http://schemas.openxmlformats.org/officeDocument/2006/relationships/hyperlink" Target="https://doi.org/10.1073/pnas.0911897107" TargetMode="External"/><Relationship Id="rId2105" Type="http://schemas.openxmlformats.org/officeDocument/2006/relationships/hyperlink" Target="http://doi.org/10.1038/nature14952" TargetMode="External"/><Relationship Id="rId1121" Type="http://schemas.openxmlformats.org/officeDocument/2006/relationships/hyperlink" Target="https://cyberleninka.ru/article/v/dinamika-vidovogo-sostava-i-struktury-naseleniya-ptits-zabroshennyh-pashen-s-raznoy-stepenyu-ih-zarastaniya" TargetMode="External"/><Relationship Id="rId3293" Type="http://schemas.openxmlformats.org/officeDocument/2006/relationships/hyperlink" Target="http://doi.org/10.1016/j.gloenvcha.2016.05.009" TargetMode="External"/><Relationship Id="rId1938" Type="http://schemas.openxmlformats.org/officeDocument/2006/relationships/hyperlink" Target="http://doi.org/10.1134/S1995425511070058" TargetMode="External"/><Relationship Id="rId3360" Type="http://schemas.openxmlformats.org/officeDocument/2006/relationships/hyperlink" Target="https://www.ipbes.net/sites/default/files/eca_ch_6_appendix_6.1_responses_to_global_environmental_challenges.pdf" TargetMode="External"/><Relationship Id="rId281" Type="http://schemas.openxmlformats.org/officeDocument/2006/relationships/image" Target="media/image80.png"/><Relationship Id="rId3013" Type="http://schemas.openxmlformats.org/officeDocument/2006/relationships/hyperlink" Target="http://doi.org/10.1016/j.landusepol.2014.12.005" TargetMode="External"/><Relationship Id="rId2779" Type="http://schemas.openxmlformats.org/officeDocument/2006/relationships/hyperlink" Target="http://doi.org/10.1006/jmsc.2000.0586" TargetMode="External"/><Relationship Id="rId1795" Type="http://schemas.openxmlformats.org/officeDocument/2006/relationships/hyperlink" Target="https://doi.org/10.1111/gcb.12771" TargetMode="External"/><Relationship Id="rId2846" Type="http://schemas.openxmlformats.org/officeDocument/2006/relationships/hyperlink" Target="http://doi.org/10.1111/j.1365-2486.2006.01224.x" TargetMode="External"/><Relationship Id="rId87" Type="http://schemas.openxmlformats.org/officeDocument/2006/relationships/hyperlink" Target="http://doi.org/10.1111/conl.12100" TargetMode="External"/><Relationship Id="rId818" Type="http://schemas.openxmlformats.org/officeDocument/2006/relationships/hyperlink" Target="http://doi.org/10.1002/jwmg.822" TargetMode="External"/><Relationship Id="rId1448" Type="http://schemas.openxmlformats.org/officeDocument/2006/relationships/hyperlink" Target="http://doi.org/10.1890/09-0102.1" TargetMode="External"/><Relationship Id="rId1862" Type="http://schemas.openxmlformats.org/officeDocument/2006/relationships/hyperlink" Target="https://doi.org/10.1007/s10531-014-0769-4" TargetMode="External"/><Relationship Id="rId2913" Type="http://schemas.openxmlformats.org/officeDocument/2006/relationships/hyperlink" Target="http://doi.org/10.1007/s10021-007-9024-0" TargetMode="External"/><Relationship Id="rId1515" Type="http://schemas.openxmlformats.org/officeDocument/2006/relationships/hyperlink" Target="https://doi.org/10.1016/j.tree.2011.05.009" TargetMode="External"/><Relationship Id="rId3687" Type="http://schemas.openxmlformats.org/officeDocument/2006/relationships/hyperlink" Target="http://doi.org/10.1016/j.landusepol.2017.07.049" TargetMode="External"/><Relationship Id="rId2289" Type="http://schemas.openxmlformats.org/officeDocument/2006/relationships/hyperlink" Target="http://doi.org/10.1016/j.envpol.2007.12.041" TargetMode="External"/><Relationship Id="rId3754" Type="http://schemas.openxmlformats.org/officeDocument/2006/relationships/hyperlink" Target="http://link.springer.com/article/10.1007/s13280-014-0556-1" TargetMode="External"/><Relationship Id="rId675" Type="http://schemas.openxmlformats.org/officeDocument/2006/relationships/hyperlink" Target="http://doi.org/10.1016/j.forpol.2012.10.011" TargetMode="External"/><Relationship Id="rId2356" Type="http://schemas.openxmlformats.org/officeDocument/2006/relationships/hyperlink" Target="http://doi.org/10.4324/9781315607559" TargetMode="External"/><Relationship Id="rId2770" Type="http://schemas.openxmlformats.org/officeDocument/2006/relationships/hyperlink" Target="http://doi.org/10.1016/j.gloenvcha.2009.06.001" TargetMode="External"/><Relationship Id="rId3407" Type="http://schemas.openxmlformats.org/officeDocument/2006/relationships/hyperlink" Target="http://doi.org/10.1504/IJARGE.2007.013509" TargetMode="External"/><Relationship Id="rId3821" Type="http://schemas.openxmlformats.org/officeDocument/2006/relationships/hyperlink" Target="http://doi.org/10.1080/1523908X.2013.769414" TargetMode="External"/><Relationship Id="rId328" Type="http://schemas.openxmlformats.org/officeDocument/2006/relationships/hyperlink" Target="http://www.apcor.pt/en/portfolio-posts/apcor-year-book-2009/" TargetMode="External"/><Relationship Id="rId742" Type="http://schemas.openxmlformats.org/officeDocument/2006/relationships/hyperlink" Target="https://www.sciencedirect.com/science/article/pii/S1877343517300040?via%3Dihub" TargetMode="External"/><Relationship Id="rId1372" Type="http://schemas.openxmlformats.org/officeDocument/2006/relationships/hyperlink" Target="http://doi.org/10.1098/rstb.2015.0268" TargetMode="External"/><Relationship Id="rId2009" Type="http://schemas.openxmlformats.org/officeDocument/2006/relationships/image" Target="media/image179.png"/><Relationship Id="rId2423" Type="http://schemas.openxmlformats.org/officeDocument/2006/relationships/hyperlink" Target="http://doi.org/10.1016/j.landusepol.2016.10.022" TargetMode="External"/><Relationship Id="rId1025" Type="http://schemas.openxmlformats.org/officeDocument/2006/relationships/hyperlink" Target="https://doi.org/10.1016/j.rse.2012.05.019" TargetMode="External"/><Relationship Id="rId3197" Type="http://schemas.openxmlformats.org/officeDocument/2006/relationships/hyperlink" Target="http://doi.org/10.1088/1748-9326/6/4/044010" TargetMode="External"/><Relationship Id="rId185" Type="http://schemas.openxmlformats.org/officeDocument/2006/relationships/hyperlink" Target="http://doi.org/10.1002/ece3.774" TargetMode="External"/><Relationship Id="rId1909" Type="http://schemas.openxmlformats.org/officeDocument/2006/relationships/hyperlink" Target="https://doi.org/10.1038/ngeo2983" TargetMode="External"/><Relationship Id="rId3264" Type="http://schemas.openxmlformats.org/officeDocument/2006/relationships/hyperlink" Target="http://doi.org/10.1371/journal.pone.0082090"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newscientist.com/article/2090451-invasive-trash-eating-jackals-save-europe-e2-million-a-year/" TargetMode="External"/><Relationship Id="rId13" Type="http://schemas.openxmlformats.org/officeDocument/2006/relationships/hyperlink" Target="http://www.cms.int/en/page/appendix-i-ii-cms" TargetMode="External"/><Relationship Id="rId3" Type="http://schemas.openxmlformats.org/officeDocument/2006/relationships/hyperlink" Target="https://unstats.un.org/sdgs/indicators/indicators-list/" TargetMode="External"/><Relationship Id="rId7" Type="http://schemas.openxmlformats.org/officeDocument/2006/relationships/hyperlink" Target="http://forum.eionet.europa.eu/european-red-list-habitats/" TargetMode="External"/><Relationship Id="rId12" Type="http://schemas.openxmlformats.org/officeDocument/2006/relationships/hyperlink" Target="http://www.cms.int/en/page/appendix-i-ii-cms" TargetMode="External"/><Relationship Id="rId2" Type="http://schemas.openxmlformats.org/officeDocument/2006/relationships/hyperlink" Target="https://unstats.un.org/unsd/default.htm" TargetMode="External"/><Relationship Id="rId1" Type="http://schemas.openxmlformats.org/officeDocument/2006/relationships/hyperlink" Target="http://www.iucnredlist.org/" TargetMode="External"/><Relationship Id="rId6" Type="http://schemas.openxmlformats.org/officeDocument/2006/relationships/hyperlink" Target="https://www.eea.europa.eu/soer-2015/europe/freshwater" TargetMode="External"/><Relationship Id="rId11" Type="http://schemas.openxmlformats.org/officeDocument/2006/relationships/hyperlink" Target="http://iucn.ekoo.se/en/iucn/welcome" TargetMode="External"/><Relationship Id="rId5" Type="http://schemas.openxmlformats.org/officeDocument/2006/relationships/hyperlink" Target="http://eur-lex.europa.eu/legal-content/EN/TXT/?uri=CELEX:32008L0050" TargetMode="External"/><Relationship Id="rId15" Type="http://schemas.openxmlformats.org/officeDocument/2006/relationships/hyperlink" Target="https://enrd.ec.europa.eu/leader-clld_en" TargetMode="External"/><Relationship Id="rId10" Type="http://schemas.openxmlformats.org/officeDocument/2006/relationships/hyperlink" Target="http://www.europe-aliens.org/" TargetMode="External"/><Relationship Id="rId4" Type="http://schemas.openxmlformats.org/officeDocument/2006/relationships/hyperlink" Target="http://www.eea.europa.eu/data-and-maps/indicators" TargetMode="External"/><Relationship Id="rId9" Type="http://schemas.openxmlformats.org/officeDocument/2006/relationships/hyperlink" Target="http://insectoid.info/checklist/insecta/europe/" TargetMode="External"/><Relationship Id="rId14" Type="http://schemas.openxmlformats.org/officeDocument/2006/relationships/hyperlink" Target="https://enrd.ec.europa.eu/policy-in-action/policy-framework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A93145753B523F4A8341B4F287D94C5D" ma:contentTypeVersion="8" ma:contentTypeDescription="Create a new document." ma:contentTypeScope="" ma:versionID="a5517e56a05a9de2277f3c1382fe9aae">
  <xsd:schema xmlns:xsd="http://www.w3.org/2001/XMLSchema" xmlns:xs="http://www.w3.org/2001/XMLSchema" xmlns:p="http://schemas.microsoft.com/office/2006/metadata/properties" xmlns:ns2="3c98c9ce-31e5-4a64-a655-42d13d8fa14b" xmlns:ns3="4e874372-ff28-4c18-a137-f1ec3c937b3c" targetNamespace="http://schemas.microsoft.com/office/2006/metadata/properties" ma:root="true" ma:fieldsID="cc9f902958acf22bebc71a3477d0276f" ns2:_="" ns3:_="">
    <xsd:import namespace="3c98c9ce-31e5-4a64-a655-42d13d8fa14b"/>
    <xsd:import namespace="4e874372-ff28-4c18-a137-f1ec3c937b3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8c9ce-31e5-4a64-a655-42d13d8fa14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874372-ff28-4c18-a137-f1ec3c937b3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AF2EADB-ED1B-469A-A047-ED9F742D4921}">
  <ds:schemaRefs>
    <ds:schemaRef ds:uri="http://schemas.openxmlformats.org/officeDocument/2006/bibliography"/>
  </ds:schemaRefs>
</ds:datastoreItem>
</file>

<file path=customXml/itemProps2.xml><?xml version="1.0" encoding="utf-8"?>
<ds:datastoreItem xmlns:ds="http://schemas.openxmlformats.org/officeDocument/2006/customXml" ds:itemID="{FE1023C8-D2B3-4471-B66C-93E2F17DDDF9}"/>
</file>

<file path=customXml/itemProps3.xml><?xml version="1.0" encoding="utf-8"?>
<ds:datastoreItem xmlns:ds="http://schemas.openxmlformats.org/officeDocument/2006/customXml" ds:itemID="{45E32AA6-40F3-4E6F-9C34-873A39FAAF9B}"/>
</file>

<file path=customXml/itemProps4.xml><?xml version="1.0" encoding="utf-8"?>
<ds:datastoreItem xmlns:ds="http://schemas.openxmlformats.org/officeDocument/2006/customXml" ds:itemID="{A0DECA6C-B3B3-4F0D-ABDA-D8CED834B2E9}"/>
</file>

<file path=docProps/app.xml><?xml version="1.0" encoding="utf-8"?>
<Properties xmlns="http://schemas.openxmlformats.org/officeDocument/2006/extended-properties" xmlns:vt="http://schemas.openxmlformats.org/officeDocument/2006/docPropsVTypes">
  <Template>Normal.dotm</Template>
  <TotalTime>201</TotalTime>
  <Pages>1151</Pages>
  <Words>2923327</Words>
  <Characters>16662965</Characters>
  <Application>Microsoft Office Word</Application>
  <DocSecurity>0</DocSecurity>
  <Lines>138858</Lines>
  <Paragraphs>3909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54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 Torre-Marin</dc:creator>
  <cp:keywords/>
  <dc:description/>
  <cp:lastModifiedBy>Tsu Europecentralasia</cp:lastModifiedBy>
  <cp:revision>15</cp:revision>
  <cp:lastPrinted>2018-07-16T10:22:00Z</cp:lastPrinted>
  <dcterms:created xsi:type="dcterms:W3CDTF">2018-07-16T09:49:00Z</dcterms:created>
  <dcterms:modified xsi:type="dcterms:W3CDTF">2018-07-1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38c0e9-b1e0-3095-a5a6-54614acf669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93145753B523F4A8341B4F287D94C5D</vt:lpwstr>
  </property>
</Properties>
</file>